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3.xml" ContentType="application/vnd.openxmlformats-officedocument.wordprocessingml.header+xml"/>
  <Override PartName="/word/footer3.xml" ContentType="application/vnd.openxmlformats-officedocument.wordprocessingml.footer+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theme/themeOverride1.xml" ContentType="application/vnd.openxmlformats-officedocument.themeOverride+xml"/>
  <Override PartName="/word/charts/chart8.xml" ContentType="application/vnd.openxmlformats-officedocument.drawingml.chart+xml"/>
  <Override PartName="/word/theme/themeOverride2.xml" ContentType="application/vnd.openxmlformats-officedocument.themeOverride+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header4.xml" ContentType="application/vnd.openxmlformats-officedocument.wordprocessingml.header+xml"/>
  <Override PartName="/word/footer4.xml" ContentType="application/vnd.openxmlformats-officedocument.wordprocessingml.footer+xml"/>
  <Override PartName="/word/charts/chart14.xml" ContentType="application/vnd.openxmlformats-officedocument.drawingml.chart+xml"/>
  <Override PartName="/word/theme/themeOverride3.xml" ContentType="application/vnd.openxmlformats-officedocument.themeOverride+xml"/>
  <Override PartName="/word/charts/chart15.xml" ContentType="application/vnd.openxmlformats-officedocument.drawingml.chart+xml"/>
  <Override PartName="/word/theme/themeOverride4.xml" ContentType="application/vnd.openxmlformats-officedocument.themeOverride+xml"/>
  <Override PartName="/word/header5.xml" ContentType="application/vnd.openxmlformats-officedocument.wordprocessingml.header+xml"/>
  <Override PartName="/word/charts/chart16.xml" ContentType="application/vnd.openxmlformats-officedocument.drawingml.chart+xml"/>
  <Override PartName="/word/theme/themeOverride5.xml" ContentType="application/vnd.openxmlformats-officedocument.themeOverride+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theme/themeOverride6.xml" ContentType="application/vnd.openxmlformats-officedocument.themeOverride+xml"/>
  <Override PartName="/word/charts/chart22.xml" ContentType="application/vnd.openxmlformats-officedocument.drawingml.chart+xml"/>
  <Override PartName="/word/theme/themeOverride7.xml" ContentType="application/vnd.openxmlformats-officedocument.themeOverride+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theme/themeOverride8.xml" ContentType="application/vnd.openxmlformats-officedocument.themeOverride+xml"/>
  <Override PartName="/word/charts/chart26.xml" ContentType="application/vnd.openxmlformats-officedocument.drawingml.chart+xml"/>
  <Override PartName="/word/theme/themeOverride9.xml" ContentType="application/vnd.openxmlformats-officedocument.themeOverride+xml"/>
  <Override PartName="/word/charts/chart27.xml" ContentType="application/vnd.openxmlformats-officedocument.drawingml.chart+xml"/>
  <Override PartName="/word/charts/chart28.xml" ContentType="application/vnd.openxmlformats-officedocument.drawingml.chart+xml"/>
  <Override PartName="/word/theme/themeOverride10.xml" ContentType="application/vnd.openxmlformats-officedocument.themeOverride+xml"/>
  <Override PartName="/word/charts/chart29.xml" ContentType="application/vnd.openxmlformats-officedocument.drawingml.chart+xml"/>
  <Override PartName="/word/theme/themeOverride11.xml" ContentType="application/vnd.openxmlformats-officedocument.themeOverride+xml"/>
  <Override PartName="/word/charts/chart30.xml" ContentType="application/vnd.openxmlformats-officedocument.drawingml.chart+xml"/>
  <Override PartName="/word/theme/themeOverride12.xml" ContentType="application/vnd.openxmlformats-officedocument.themeOverride+xml"/>
  <Override PartName="/word/charts/chart31.xml" ContentType="application/vnd.openxmlformats-officedocument.drawingml.chart+xml"/>
  <Override PartName="/word/charts/chart32.xml" ContentType="application/vnd.openxmlformats-officedocument.drawingml.chart+xml"/>
  <Override PartName="/word/theme/themeOverride13.xml" ContentType="application/vnd.openxmlformats-officedocument.themeOverride+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word/charts/chart40.xml" ContentType="application/vnd.openxmlformats-officedocument.drawingml.chart+xml"/>
  <Override PartName="/word/charts/chart41.xml" ContentType="application/vnd.openxmlformats-officedocument.drawingml.chart+xml"/>
  <Override PartName="/word/charts/chart42.xml" ContentType="application/vnd.openxmlformats-officedocument.drawingml.chart+xml"/>
  <Override PartName="/word/charts/chart43.xml" ContentType="application/vnd.openxmlformats-officedocument.drawingml.chart+xml"/>
  <Override PartName="/word/theme/themeOverride14.xml" ContentType="application/vnd.openxmlformats-officedocument.themeOverride+xml"/>
  <Override PartName="/word/charts/chart44.xml" ContentType="application/vnd.openxmlformats-officedocument.drawingml.chart+xml"/>
  <Override PartName="/word/theme/themeOverride15.xml" ContentType="application/vnd.openxmlformats-officedocument.themeOverride+xml"/>
  <Override PartName="/word/charts/chart45.xml" ContentType="application/vnd.openxmlformats-officedocument.drawingml.chart+xml"/>
  <Override PartName="/word/charts/chart46.xml" ContentType="application/vnd.openxmlformats-officedocument.drawingml.chart+xml"/>
  <Override PartName="/word/theme/themeOverride16.xml" ContentType="application/vnd.openxmlformats-officedocument.themeOverride+xml"/>
  <Override PartName="/word/charts/chart47.xml" ContentType="application/vnd.openxmlformats-officedocument.drawingml.chart+xml"/>
  <Override PartName="/word/charts/chart48.xml" ContentType="application/vnd.openxmlformats-officedocument.drawingml.chart+xml"/>
  <Override PartName="/word/charts/chart49.xml" ContentType="application/vnd.openxmlformats-officedocument.drawingml.chart+xml"/>
  <Override PartName="/word/charts/chart50.xml" ContentType="application/vnd.openxmlformats-officedocument.drawingml.chart+xml"/>
  <Override PartName="/word/charts/chart51.xml" ContentType="application/vnd.openxmlformats-officedocument.drawingml.chart+xml"/>
  <Override PartName="/word/charts/chart52.xml" ContentType="application/vnd.openxmlformats-officedocument.drawingml.chart+xml"/>
  <Override PartName="/word/theme/themeOverride17.xml" ContentType="application/vnd.openxmlformats-officedocument.themeOverride+xml"/>
  <Override PartName="/word/charts/chart53.xml" ContentType="application/vnd.openxmlformats-officedocument.drawingml.chart+xml"/>
  <Override PartName="/word/theme/themeOverride18.xml" ContentType="application/vnd.openxmlformats-officedocument.themeOverride+xml"/>
  <Override PartName="/word/charts/chart54.xml" ContentType="application/vnd.openxmlformats-officedocument.drawingml.chart+xml"/>
  <Override PartName="/word/theme/themeOverride19.xml" ContentType="application/vnd.openxmlformats-officedocument.themeOverride+xml"/>
  <Override PartName="/word/charts/chart55.xml" ContentType="application/vnd.openxmlformats-officedocument.drawingml.chart+xml"/>
  <Override PartName="/word/drawings/drawing1.xml" ContentType="application/vnd.openxmlformats-officedocument.drawingml.chartshapes+xml"/>
  <Override PartName="/word/charts/chart56.xml" ContentType="application/vnd.openxmlformats-officedocument.drawingml.chart+xml"/>
  <Override PartName="/word/drawings/drawing2.xml" ContentType="application/vnd.openxmlformats-officedocument.drawingml.chartshapes+xml"/>
  <Override PartName="/word/header6.xml" ContentType="application/vnd.openxmlformats-officedocument.wordprocessingml.header+xml"/>
  <Override PartName="/word/charts/chart57.xml" ContentType="application/vnd.openxmlformats-officedocument.drawingml.chart+xml"/>
  <Override PartName="/word/theme/themeOverride20.xml" ContentType="application/vnd.openxmlformats-officedocument.themeOverride+xml"/>
  <Override PartName="/word/charts/chart58.xml" ContentType="application/vnd.openxmlformats-officedocument.drawingml.chart+xml"/>
  <Override PartName="/word/theme/themeOverride21.xml" ContentType="application/vnd.openxmlformats-officedocument.themeOverride+xml"/>
  <Override PartName="/word/charts/chart59.xml" ContentType="application/vnd.openxmlformats-officedocument.drawingml.chart+xml"/>
  <Override PartName="/word/theme/themeOverride22.xml" ContentType="application/vnd.openxmlformats-officedocument.themeOverride+xml"/>
  <Override PartName="/word/charts/chart60.xml" ContentType="application/vnd.openxmlformats-officedocument.drawingml.chart+xml"/>
  <Override PartName="/word/theme/themeOverride23.xml" ContentType="application/vnd.openxmlformats-officedocument.themeOverride+xml"/>
  <Override PartName="/word/charts/chart61.xml" ContentType="application/vnd.openxmlformats-officedocument.drawingml.chart+xml"/>
  <Override PartName="/word/theme/themeOverride24.xml" ContentType="application/vnd.openxmlformats-officedocument.themeOverride+xml"/>
  <Override PartName="/word/charts/chart62.xml" ContentType="application/vnd.openxmlformats-officedocument.drawingml.chart+xml"/>
  <Override PartName="/word/charts/chart63.xml" ContentType="application/vnd.openxmlformats-officedocument.drawingml.chart+xml"/>
  <Override PartName="/word/charts/chart64.xml" ContentType="application/vnd.openxmlformats-officedocument.drawingml.chart+xml"/>
  <Override PartName="/word/theme/themeOverride25.xml" ContentType="application/vnd.openxmlformats-officedocument.themeOverride+xml"/>
  <Override PartName="/word/charts/chart65.xml" ContentType="application/vnd.openxmlformats-officedocument.drawingml.chart+xml"/>
  <Override PartName="/word/theme/themeOverride26.xml" ContentType="application/vnd.openxmlformats-officedocument.themeOverride+xml"/>
  <Override PartName="/word/charts/chart66.xml" ContentType="application/vnd.openxmlformats-officedocument.drawingml.chart+xml"/>
  <Override PartName="/word/theme/themeOverride27.xml" ContentType="application/vnd.openxmlformats-officedocument.themeOverride+xml"/>
  <Override PartName="/word/charts/chart67.xml" ContentType="application/vnd.openxmlformats-officedocument.drawingml.chart+xml"/>
  <Override PartName="/word/charts/chart68.xml" ContentType="application/vnd.openxmlformats-officedocument.drawingml.chart+xml"/>
  <Override PartName="/word/charts/chart69.xml" ContentType="application/vnd.openxmlformats-officedocument.drawingml.chart+xml"/>
  <Override PartName="/word/theme/themeOverride28.xml" ContentType="application/vnd.openxmlformats-officedocument.themeOverride+xml"/>
  <Override PartName="/word/charts/chart70.xml" ContentType="application/vnd.openxmlformats-officedocument.drawingml.chart+xml"/>
  <Override PartName="/word/theme/themeOverride29.xml" ContentType="application/vnd.openxmlformats-officedocument.themeOverride+xml"/>
  <Override PartName="/word/charts/chart71.xml" ContentType="application/vnd.openxmlformats-officedocument.drawingml.chart+xml"/>
  <Override PartName="/word/theme/themeOverride30.xml" ContentType="application/vnd.openxmlformats-officedocument.themeOverride+xml"/>
  <Override PartName="/word/charts/chart72.xml" ContentType="application/vnd.openxmlformats-officedocument.drawingml.chart+xml"/>
  <Override PartName="/word/theme/themeOverride31.xml" ContentType="application/vnd.openxmlformats-officedocument.themeOverride+xml"/>
  <Override PartName="/word/charts/chart73.xml" ContentType="application/vnd.openxmlformats-officedocument.drawingml.chart+xml"/>
  <Override PartName="/word/charts/chart74.xml" ContentType="application/vnd.openxmlformats-officedocument.drawingml.chart+xml"/>
  <Override PartName="/word/theme/themeOverride32.xml" ContentType="application/vnd.openxmlformats-officedocument.themeOverride+xml"/>
  <Override PartName="/word/charts/chart75.xml" ContentType="application/vnd.openxmlformats-officedocument.drawingml.chart+xml"/>
  <Override PartName="/word/theme/themeOverride33.xml" ContentType="application/vnd.openxmlformats-officedocument.themeOverride+xml"/>
  <Override PartName="/word/charts/chart76.xml" ContentType="application/vnd.openxmlformats-officedocument.drawingml.chart+xml"/>
  <Override PartName="/word/theme/themeOverride34.xml" ContentType="application/vnd.openxmlformats-officedocument.themeOverride+xml"/>
  <Override PartName="/word/charts/chart77.xml" ContentType="application/vnd.openxmlformats-officedocument.drawingml.chart+xml"/>
  <Override PartName="/word/theme/themeOverride35.xml" ContentType="application/vnd.openxmlformats-officedocument.themeOverride+xml"/>
  <Override PartName="/word/charts/chart78.xml" ContentType="application/vnd.openxmlformats-officedocument.drawingml.chart+xml"/>
  <Override PartName="/word/charts/chart79.xml" ContentType="application/vnd.openxmlformats-officedocument.drawingml.chart+xml"/>
  <Override PartName="/word/charts/chart80.xml" ContentType="application/vnd.openxmlformats-officedocument.drawingml.chart+xml"/>
  <Override PartName="/word/charts/chart81.xml" ContentType="application/vnd.openxmlformats-officedocument.drawingml.chart+xml"/>
  <Override PartName="/word/charts/chart82.xml" ContentType="application/vnd.openxmlformats-officedocument.drawingml.chart+xml"/>
  <Override PartName="/word/charts/chart83.xml" ContentType="application/vnd.openxmlformats-officedocument.drawingml.chart+xml"/>
  <Override PartName="/word/charts/chart84.xml" ContentType="application/vnd.openxmlformats-officedocument.drawingml.chart+xml"/>
  <Override PartName="/word/theme/themeOverride36.xml" ContentType="application/vnd.openxmlformats-officedocument.themeOverride+xml"/>
  <Override PartName="/word/charts/chart85.xml" ContentType="application/vnd.openxmlformats-officedocument.drawingml.chart+xml"/>
  <Override PartName="/word/theme/themeOverride37.xml" ContentType="application/vnd.openxmlformats-officedocument.themeOverride+xml"/>
  <Override PartName="/word/charts/chart86.xml" ContentType="application/vnd.openxmlformats-officedocument.drawingml.chart+xml"/>
  <Override PartName="/word/theme/themeOverride38.xml" ContentType="application/vnd.openxmlformats-officedocument.themeOverride+xml"/>
  <Override PartName="/word/charts/chart87.xml" ContentType="application/vnd.openxmlformats-officedocument.drawingml.chart+xml"/>
  <Override PartName="/word/theme/themeOverride39.xml" ContentType="application/vnd.openxmlformats-officedocument.themeOverride+xml"/>
  <Override PartName="/word/charts/chart88.xml" ContentType="application/vnd.openxmlformats-officedocument.drawingml.chart+xml"/>
  <Override PartName="/word/theme/themeOverride40.xml" ContentType="application/vnd.openxmlformats-officedocument.themeOverride+xml"/>
  <Override PartName="/word/charts/chart89.xml" ContentType="application/vnd.openxmlformats-officedocument.drawingml.chart+xml"/>
  <Override PartName="/word/charts/chart90.xml" ContentType="application/vnd.openxmlformats-officedocument.drawingml.chart+xml"/>
  <Override PartName="/word/theme/themeOverride41.xml" ContentType="application/vnd.openxmlformats-officedocument.themeOverride+xml"/>
  <Override PartName="/word/charts/chart91.xml" ContentType="application/vnd.openxmlformats-officedocument.drawingml.chart+xml"/>
  <Override PartName="/word/theme/themeOverride42.xml" ContentType="application/vnd.openxmlformats-officedocument.themeOverride+xml"/>
  <Override PartName="/word/charts/chart92.xml" ContentType="application/vnd.openxmlformats-officedocument.drawingml.chart+xml"/>
  <Override PartName="/word/theme/themeOverride43.xml" ContentType="application/vnd.openxmlformats-officedocument.themeOverride+xml"/>
  <Override PartName="/word/charts/chart93.xml" ContentType="application/vnd.openxmlformats-officedocument.drawingml.chart+xml"/>
  <Override PartName="/word/theme/themeOverride44.xml" ContentType="application/vnd.openxmlformats-officedocument.themeOverride+xml"/>
  <Override PartName="/word/charts/chart94.xml" ContentType="application/vnd.openxmlformats-officedocument.drawingml.chart+xml"/>
  <Override PartName="/word/charts/chart95.xml" ContentType="application/vnd.openxmlformats-officedocument.drawingml.chart+xml"/>
  <Override PartName="/word/theme/themeOverride45.xml" ContentType="application/vnd.openxmlformats-officedocument.themeOverride+xml"/>
  <Override PartName="/word/charts/chart96.xml" ContentType="application/vnd.openxmlformats-officedocument.drawingml.chart+xml"/>
  <Override PartName="/word/theme/themeOverride46.xml" ContentType="application/vnd.openxmlformats-officedocument.themeOverride+xml"/>
  <Override PartName="/word/charts/chart97.xml" ContentType="application/vnd.openxmlformats-officedocument.drawingml.chart+xml"/>
  <Override PartName="/word/theme/themeOverride47.xml" ContentType="application/vnd.openxmlformats-officedocument.themeOverride+xml"/>
  <Override PartName="/word/charts/chart98.xml" ContentType="application/vnd.openxmlformats-officedocument.drawingml.chart+xml"/>
  <Override PartName="/word/theme/themeOverride48.xml" ContentType="application/vnd.openxmlformats-officedocument.themeOverride+xml"/>
  <Override PartName="/word/charts/chart99.xml" ContentType="application/vnd.openxmlformats-officedocument.drawingml.chart+xml"/>
  <Override PartName="/word/theme/themeOverride49.xml" ContentType="application/vnd.openxmlformats-officedocument.themeOverride+xml"/>
  <Override PartName="/word/charts/chart100.xml" ContentType="application/vnd.openxmlformats-officedocument.drawingml.chart+xml"/>
  <Override PartName="/word/theme/themeOverride50.xml" ContentType="application/vnd.openxmlformats-officedocument.themeOverride+xml"/>
  <Override PartName="/word/charts/chart101.xml" ContentType="application/vnd.openxmlformats-officedocument.drawingml.chart+xml"/>
  <Override PartName="/word/theme/themeOverride51.xml" ContentType="application/vnd.openxmlformats-officedocument.themeOverride+xml"/>
  <Override PartName="/word/drawings/drawing3.xml" ContentType="application/vnd.openxmlformats-officedocument.drawingml.chartshapes+xml"/>
  <Override PartName="/word/charts/chart102.xml" ContentType="application/vnd.openxmlformats-officedocument.drawingml.chart+xml"/>
  <Override PartName="/word/theme/themeOverride52.xml" ContentType="application/vnd.openxmlformats-officedocument.themeOverride+xml"/>
  <Override PartName="/word/header7.xml" ContentType="application/vnd.openxmlformats-officedocument.wordprocessingml.header+xml"/>
  <Override PartName="/word/charts/chart103.xml" ContentType="application/vnd.openxmlformats-officedocument.drawingml.chart+xml"/>
  <Override PartName="/word/theme/themeOverride53.xml" ContentType="application/vnd.openxmlformats-officedocument.themeOverride+xml"/>
  <Override PartName="/word/charts/chart104.xml" ContentType="application/vnd.openxmlformats-officedocument.drawingml.chart+xml"/>
  <Override PartName="/word/theme/themeOverride54.xml" ContentType="application/vnd.openxmlformats-officedocument.themeOverride+xml"/>
  <Override PartName="/word/charts/chart105.xml" ContentType="application/vnd.openxmlformats-officedocument.drawingml.chart+xml"/>
  <Override PartName="/word/theme/themeOverride55.xml" ContentType="application/vnd.openxmlformats-officedocument.themeOverride+xml"/>
  <Override PartName="/word/charts/chart106.xml" ContentType="application/vnd.openxmlformats-officedocument.drawingml.chart+xml"/>
  <Override PartName="/word/theme/themeOverride56.xml" ContentType="application/vnd.openxmlformats-officedocument.themeOverride+xml"/>
  <Override PartName="/word/charts/chart107.xml" ContentType="application/vnd.openxmlformats-officedocument.drawingml.chart+xml"/>
  <Override PartName="/word/theme/themeOverride57.xml" ContentType="application/vnd.openxmlformats-officedocument.themeOverride+xml"/>
  <Override PartName="/word/charts/chart108.xml" ContentType="application/vnd.openxmlformats-officedocument.drawingml.chart+xml"/>
  <Override PartName="/word/theme/themeOverride58.xml" ContentType="application/vnd.openxmlformats-officedocument.themeOverride+xml"/>
  <Override PartName="/word/charts/chart109.xml" ContentType="application/vnd.openxmlformats-officedocument.drawingml.chart+xml"/>
  <Override PartName="/word/theme/themeOverride59.xml" ContentType="application/vnd.openxmlformats-officedocument.themeOverride+xml"/>
  <Override PartName="/word/charts/chart110.xml" ContentType="application/vnd.openxmlformats-officedocument.drawingml.chart+xml"/>
  <Override PartName="/word/theme/themeOverride60.xml" ContentType="application/vnd.openxmlformats-officedocument.themeOverride+xml"/>
  <Override PartName="/word/charts/chart111.xml" ContentType="application/vnd.openxmlformats-officedocument.drawingml.chart+xml"/>
  <Override PartName="/word/theme/themeOverride61.xml" ContentType="application/vnd.openxmlformats-officedocument.themeOverride+xml"/>
  <Override PartName="/word/charts/chart112.xml" ContentType="application/vnd.openxmlformats-officedocument.drawingml.chart+xml"/>
  <Override PartName="/word/theme/themeOverride62.xml" ContentType="application/vnd.openxmlformats-officedocument.themeOverride+xml"/>
  <Override PartName="/word/charts/chart113.xml" ContentType="application/vnd.openxmlformats-officedocument.drawingml.chart+xml"/>
  <Override PartName="/word/theme/themeOverride63.xml" ContentType="application/vnd.openxmlformats-officedocument.themeOverride+xml"/>
  <Override PartName="/word/charts/chart114.xml" ContentType="application/vnd.openxmlformats-officedocument.drawingml.chart+xml"/>
  <Override PartName="/word/theme/themeOverride64.xml" ContentType="application/vnd.openxmlformats-officedocument.themeOverride+xml"/>
  <Override PartName="/word/charts/chart115.xml" ContentType="application/vnd.openxmlformats-officedocument.drawingml.chart+xml"/>
  <Override PartName="/word/theme/themeOverride65.xml" ContentType="application/vnd.openxmlformats-officedocument.themeOverride+xml"/>
  <Override PartName="/word/charts/chart116.xml" ContentType="application/vnd.openxmlformats-officedocument.drawingml.chart+xml"/>
  <Override PartName="/word/theme/themeOverride66.xml" ContentType="application/vnd.openxmlformats-officedocument.themeOverride+xml"/>
  <Override PartName="/word/charts/chart117.xml" ContentType="application/vnd.openxmlformats-officedocument.drawingml.chart+xml"/>
  <Override PartName="/word/theme/themeOverride67.xml" ContentType="application/vnd.openxmlformats-officedocument.themeOverride+xml"/>
  <Override PartName="/word/charts/chart118.xml" ContentType="application/vnd.openxmlformats-officedocument.drawingml.chart+xml"/>
  <Override PartName="/word/theme/themeOverride68.xml" ContentType="application/vnd.openxmlformats-officedocument.themeOverride+xml"/>
  <Override PartName="/word/charts/chart119.xml" ContentType="application/vnd.openxmlformats-officedocument.drawingml.chart+xml"/>
  <Override PartName="/word/theme/themeOverride69.xml" ContentType="application/vnd.openxmlformats-officedocument.themeOverride+xml"/>
  <Override PartName="/word/charts/chart120.xml" ContentType="application/vnd.openxmlformats-officedocument.drawingml.chart+xml"/>
  <Override PartName="/word/theme/themeOverride70.xml" ContentType="application/vnd.openxmlformats-officedocument.themeOverride+xml"/>
  <Override PartName="/word/charts/chart121.xml" ContentType="application/vnd.openxmlformats-officedocument.drawingml.chart+xml"/>
  <Override PartName="/word/theme/themeOverride71.xml" ContentType="application/vnd.openxmlformats-officedocument.themeOverride+xml"/>
  <Override PartName="/word/charts/chart122.xml" ContentType="application/vnd.openxmlformats-officedocument.drawingml.chart+xml"/>
  <Override PartName="/word/theme/themeOverride72.xml" ContentType="application/vnd.openxmlformats-officedocument.themeOverride+xml"/>
  <Override PartName="/word/charts/chart123.xml" ContentType="application/vnd.openxmlformats-officedocument.drawingml.chart+xml"/>
  <Override PartName="/word/theme/themeOverride73.xml" ContentType="application/vnd.openxmlformats-officedocument.themeOverride+xml"/>
  <Override PartName="/word/charts/chart124.xml" ContentType="application/vnd.openxmlformats-officedocument.drawingml.chart+xml"/>
  <Override PartName="/word/theme/themeOverride74.xml" ContentType="application/vnd.openxmlformats-officedocument.themeOverride+xml"/>
  <Override PartName="/word/charts/chart125.xml" ContentType="application/vnd.openxmlformats-officedocument.drawingml.chart+xml"/>
  <Override PartName="/word/charts/chart126.xml" ContentType="application/vnd.openxmlformats-officedocument.drawingml.chart+xml"/>
  <Override PartName="/word/charts/chart127.xml" ContentType="application/vnd.openxmlformats-officedocument.drawingml.chart+xml"/>
  <Override PartName="/word/charts/chart128.xml" ContentType="application/vnd.openxmlformats-officedocument.drawingml.chart+xml"/>
  <Override PartName="/word/charts/chart129.xml" ContentType="application/vnd.openxmlformats-officedocument.drawingml.chart+xml"/>
  <Override PartName="/word/charts/chart130.xml" ContentType="application/vnd.openxmlformats-officedocument.drawingml.chart+xml"/>
  <Override PartName="/word/charts/chart131.xml" ContentType="application/vnd.openxmlformats-officedocument.drawingml.chart+xml"/>
  <Override PartName="/word/charts/chart132.xml" ContentType="application/vnd.openxmlformats-officedocument.drawingml.chart+xml"/>
  <Override PartName="/word/theme/themeOverride75.xml" ContentType="application/vnd.openxmlformats-officedocument.themeOverride+xml"/>
  <Override PartName="/word/charts/chart133.xml" ContentType="application/vnd.openxmlformats-officedocument.drawingml.chart+xml"/>
  <Override PartName="/word/theme/themeOverride76.xml" ContentType="application/vnd.openxmlformats-officedocument.themeOverride+xml"/>
  <Override PartName="/word/charts/chart134.xml" ContentType="application/vnd.openxmlformats-officedocument.drawingml.chart+xml"/>
  <Override PartName="/word/theme/themeOverride77.xml" ContentType="application/vnd.openxmlformats-officedocument.themeOverride+xml"/>
  <Override PartName="/word/charts/chart135.xml" ContentType="application/vnd.openxmlformats-officedocument.drawingml.chart+xml"/>
  <Override PartName="/word/theme/themeOverride78.xml" ContentType="application/vnd.openxmlformats-officedocument.themeOverride+xml"/>
  <Override PartName="/word/charts/chart136.xml" ContentType="application/vnd.openxmlformats-officedocument.drawingml.chart+xml"/>
  <Override PartName="/word/theme/themeOverride79.xml" ContentType="application/vnd.openxmlformats-officedocument.themeOverride+xml"/>
  <Override PartName="/word/charts/chart137.xml" ContentType="application/vnd.openxmlformats-officedocument.drawingml.chart+xml"/>
  <Override PartName="/word/theme/themeOverride80.xml" ContentType="application/vnd.openxmlformats-officedocument.themeOverride+xml"/>
  <Override PartName="/word/charts/chart138.xml" ContentType="application/vnd.openxmlformats-officedocument.drawingml.chart+xml"/>
  <Override PartName="/word/theme/themeOverride81.xml" ContentType="application/vnd.openxmlformats-officedocument.themeOverride+xml"/>
  <Override PartName="/word/charts/chart139.xml" ContentType="application/vnd.openxmlformats-officedocument.drawingml.chart+xml"/>
  <Override PartName="/word/theme/themeOverride82.xml" ContentType="application/vnd.openxmlformats-officedocument.themeOverride+xml"/>
  <Override PartName="/word/charts/chart140.xml" ContentType="application/vnd.openxmlformats-officedocument.drawingml.chart+xml"/>
  <Override PartName="/word/theme/themeOverride83.xml" ContentType="application/vnd.openxmlformats-officedocument.themeOverride+xml"/>
  <Override PartName="/word/charts/chart141.xml" ContentType="application/vnd.openxmlformats-officedocument.drawingml.chart+xml"/>
  <Override PartName="/word/theme/themeOverride84.xml" ContentType="application/vnd.openxmlformats-officedocument.themeOverride+xml"/>
  <Override PartName="/word/charts/chart142.xml" ContentType="application/vnd.openxmlformats-officedocument.drawingml.chart+xml"/>
  <Override PartName="/word/theme/themeOverride85.xml" ContentType="application/vnd.openxmlformats-officedocument.themeOverride+xml"/>
  <Override PartName="/word/charts/chart143.xml" ContentType="application/vnd.openxmlformats-officedocument.drawingml.chart+xml"/>
  <Override PartName="/word/theme/themeOverride86.xml" ContentType="application/vnd.openxmlformats-officedocument.themeOverride+xml"/>
  <Override PartName="/word/charts/chart144.xml" ContentType="application/vnd.openxmlformats-officedocument.drawingml.chart+xml"/>
  <Override PartName="/word/theme/themeOverride87.xml" ContentType="application/vnd.openxmlformats-officedocument.themeOverride+xml"/>
  <Override PartName="/word/charts/chart145.xml" ContentType="application/vnd.openxmlformats-officedocument.drawingml.chart+xml"/>
  <Override PartName="/word/theme/themeOverride88.xml" ContentType="application/vnd.openxmlformats-officedocument.themeOverride+xml"/>
  <Override PartName="/word/charts/chart146.xml" ContentType="application/vnd.openxmlformats-officedocument.drawingml.chart+xml"/>
  <Override PartName="/word/theme/themeOverride89.xml" ContentType="application/vnd.openxmlformats-officedocument.themeOverride+xml"/>
  <Override PartName="/word/charts/chart147.xml" ContentType="application/vnd.openxmlformats-officedocument.drawingml.chart+xml"/>
  <Override PartName="/word/theme/themeOverride90.xml" ContentType="application/vnd.openxmlformats-officedocument.themeOverride+xml"/>
  <Override PartName="/word/charts/chart148.xml" ContentType="application/vnd.openxmlformats-officedocument.drawingml.chart+xml"/>
  <Override PartName="/word/theme/themeOverride91.xml" ContentType="application/vnd.openxmlformats-officedocument.themeOverride+xml"/>
  <Override PartName="/word/charts/chart149.xml" ContentType="application/vnd.openxmlformats-officedocument.drawingml.chart+xml"/>
  <Override PartName="/word/theme/themeOverride92.xml" ContentType="application/vnd.openxmlformats-officedocument.themeOverride+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B063A0" w14:textId="77777777" w:rsidR="006E68FD" w:rsidRDefault="006E68FD" w:rsidP="00EA5CD1">
      <w:pPr>
        <w:spacing w:line="276" w:lineRule="auto"/>
        <w:jc w:val="center"/>
        <w:rPr>
          <w:b/>
          <w:sz w:val="48"/>
          <w:szCs w:val="48"/>
        </w:rPr>
      </w:pPr>
    </w:p>
    <w:p w14:paraId="54EAC4AB" w14:textId="77777777" w:rsidR="006E68FD" w:rsidRPr="00026673" w:rsidRDefault="006E68FD" w:rsidP="00EA5CD1">
      <w:pPr>
        <w:spacing w:line="276" w:lineRule="auto"/>
        <w:jc w:val="center"/>
        <w:rPr>
          <w:b/>
          <w:sz w:val="48"/>
          <w:szCs w:val="48"/>
        </w:rPr>
      </w:pPr>
      <w:r>
        <w:rPr>
          <w:b/>
          <w:sz w:val="48"/>
          <w:szCs w:val="48"/>
        </w:rPr>
        <w:t>THE IMPACT OF HIGH FREQUENCY FLOW PULSATION ON FLUIDISED BED DRYING</w:t>
      </w:r>
    </w:p>
    <w:p w14:paraId="4D87C244" w14:textId="77777777" w:rsidR="006E68FD" w:rsidRDefault="006E68FD" w:rsidP="00EA5CD1">
      <w:pPr>
        <w:spacing w:line="276" w:lineRule="auto"/>
        <w:jc w:val="center"/>
        <w:rPr>
          <w:b/>
          <w:sz w:val="44"/>
          <w:szCs w:val="44"/>
        </w:rPr>
      </w:pPr>
    </w:p>
    <w:p w14:paraId="6C3484FD" w14:textId="77777777" w:rsidR="006E68FD" w:rsidRPr="00026673" w:rsidRDefault="006E68FD" w:rsidP="00EA5CD1">
      <w:pPr>
        <w:spacing w:line="276" w:lineRule="auto"/>
        <w:jc w:val="center"/>
        <w:rPr>
          <w:b/>
          <w:sz w:val="44"/>
          <w:szCs w:val="44"/>
        </w:rPr>
      </w:pPr>
      <w:r>
        <w:rPr>
          <w:b/>
          <w:noProof/>
          <w:sz w:val="44"/>
          <w:szCs w:val="44"/>
          <w:lang w:eastAsia="en-GB"/>
        </w:rPr>
        <w:drawing>
          <wp:inline distT="0" distB="0" distL="0" distR="0" wp14:anchorId="2855D00B" wp14:editId="7F1B0EEF">
            <wp:extent cx="3905250" cy="156019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oslogo_key_cmyk_hi.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05250" cy="1560195"/>
                    </a:xfrm>
                    <a:prstGeom prst="rect">
                      <a:avLst/>
                    </a:prstGeom>
                  </pic:spPr>
                </pic:pic>
              </a:graphicData>
            </a:graphic>
          </wp:inline>
        </w:drawing>
      </w:r>
    </w:p>
    <w:p w14:paraId="35DED965" w14:textId="77777777" w:rsidR="006E68FD" w:rsidRDefault="006E68FD" w:rsidP="00EA5CD1">
      <w:pPr>
        <w:spacing w:line="276" w:lineRule="auto"/>
      </w:pPr>
    </w:p>
    <w:p w14:paraId="4146B85B" w14:textId="77777777" w:rsidR="006E68FD" w:rsidRPr="00026673" w:rsidRDefault="006E68FD" w:rsidP="00EA5CD1">
      <w:pPr>
        <w:spacing w:line="276" w:lineRule="auto"/>
        <w:jc w:val="center"/>
        <w:rPr>
          <w:b/>
          <w:sz w:val="24"/>
          <w:szCs w:val="24"/>
        </w:rPr>
      </w:pPr>
      <w:r w:rsidRPr="00026673">
        <w:rPr>
          <w:b/>
          <w:sz w:val="24"/>
          <w:szCs w:val="24"/>
        </w:rPr>
        <w:t>The University of Sheffield:</w:t>
      </w:r>
    </w:p>
    <w:p w14:paraId="511B4B88" w14:textId="77777777" w:rsidR="006E68FD" w:rsidRPr="00026673" w:rsidRDefault="006E68FD" w:rsidP="00EA5CD1">
      <w:pPr>
        <w:spacing w:line="276" w:lineRule="auto"/>
        <w:jc w:val="center"/>
        <w:rPr>
          <w:sz w:val="24"/>
          <w:szCs w:val="24"/>
        </w:rPr>
      </w:pPr>
      <w:r w:rsidRPr="00026673">
        <w:rPr>
          <w:sz w:val="24"/>
          <w:szCs w:val="24"/>
        </w:rPr>
        <w:t>Department of Chemical and Biological Engineering</w:t>
      </w:r>
    </w:p>
    <w:p w14:paraId="1F2D7D65" w14:textId="77777777" w:rsidR="006E68FD" w:rsidRPr="00026673" w:rsidRDefault="006E68FD" w:rsidP="00EA5CD1">
      <w:pPr>
        <w:spacing w:line="276" w:lineRule="auto"/>
        <w:jc w:val="center"/>
        <w:rPr>
          <w:sz w:val="24"/>
          <w:szCs w:val="24"/>
        </w:rPr>
      </w:pPr>
    </w:p>
    <w:p w14:paraId="2F304F21" w14:textId="77777777" w:rsidR="006E68FD" w:rsidRPr="00026673" w:rsidRDefault="006E68FD" w:rsidP="00EA5CD1">
      <w:pPr>
        <w:spacing w:line="276" w:lineRule="auto"/>
        <w:jc w:val="center"/>
        <w:rPr>
          <w:sz w:val="24"/>
          <w:szCs w:val="24"/>
        </w:rPr>
      </w:pPr>
    </w:p>
    <w:p w14:paraId="6B586ABF" w14:textId="77777777" w:rsidR="006E68FD" w:rsidRDefault="006E68FD" w:rsidP="00EA5CD1">
      <w:pPr>
        <w:spacing w:line="276" w:lineRule="auto"/>
        <w:jc w:val="center"/>
        <w:rPr>
          <w:sz w:val="28"/>
          <w:szCs w:val="28"/>
        </w:rPr>
      </w:pPr>
      <w:r>
        <w:rPr>
          <w:sz w:val="28"/>
          <w:szCs w:val="28"/>
        </w:rPr>
        <w:t xml:space="preserve">A thesis submitted to The University of Sheffield for the degree of </w:t>
      </w:r>
    </w:p>
    <w:p w14:paraId="3A03FF59" w14:textId="77777777" w:rsidR="006E68FD" w:rsidRPr="00026673" w:rsidRDefault="006E68FD" w:rsidP="00EA5CD1">
      <w:pPr>
        <w:spacing w:line="276" w:lineRule="auto"/>
        <w:jc w:val="center"/>
        <w:rPr>
          <w:sz w:val="28"/>
          <w:szCs w:val="28"/>
        </w:rPr>
      </w:pPr>
      <w:r>
        <w:rPr>
          <w:sz w:val="28"/>
          <w:szCs w:val="28"/>
        </w:rPr>
        <w:t>Doctor of Philosophy</w:t>
      </w:r>
    </w:p>
    <w:p w14:paraId="4667CAC7" w14:textId="77777777" w:rsidR="006E68FD" w:rsidRPr="00026673" w:rsidRDefault="006E68FD" w:rsidP="00EA5CD1">
      <w:pPr>
        <w:spacing w:line="276" w:lineRule="auto"/>
        <w:jc w:val="center"/>
        <w:rPr>
          <w:sz w:val="24"/>
          <w:szCs w:val="24"/>
        </w:rPr>
      </w:pPr>
    </w:p>
    <w:p w14:paraId="16DB1F25" w14:textId="77777777" w:rsidR="006E68FD" w:rsidRPr="00026673" w:rsidRDefault="006E68FD" w:rsidP="00EA5CD1">
      <w:pPr>
        <w:spacing w:line="276" w:lineRule="auto"/>
        <w:jc w:val="center"/>
        <w:rPr>
          <w:b/>
          <w:sz w:val="24"/>
          <w:szCs w:val="24"/>
        </w:rPr>
      </w:pPr>
      <w:r w:rsidRPr="00026673">
        <w:rPr>
          <w:b/>
          <w:sz w:val="24"/>
          <w:szCs w:val="24"/>
        </w:rPr>
        <w:t xml:space="preserve">Emma </w:t>
      </w:r>
      <w:r w:rsidR="00A7542E">
        <w:rPr>
          <w:b/>
          <w:sz w:val="24"/>
          <w:szCs w:val="24"/>
        </w:rPr>
        <w:t xml:space="preserve">Juliet </w:t>
      </w:r>
      <w:r w:rsidRPr="00026673">
        <w:rPr>
          <w:b/>
          <w:sz w:val="24"/>
          <w:szCs w:val="24"/>
        </w:rPr>
        <w:t>Ireland</w:t>
      </w:r>
    </w:p>
    <w:p w14:paraId="6F4682AA" w14:textId="77777777" w:rsidR="006E68FD" w:rsidRPr="00026673" w:rsidRDefault="006E68FD" w:rsidP="00EA5CD1">
      <w:pPr>
        <w:spacing w:line="276" w:lineRule="auto"/>
        <w:jc w:val="center"/>
        <w:rPr>
          <w:sz w:val="24"/>
          <w:szCs w:val="24"/>
        </w:rPr>
      </w:pPr>
      <w:r w:rsidRPr="00026673">
        <w:rPr>
          <w:sz w:val="24"/>
          <w:szCs w:val="24"/>
        </w:rPr>
        <w:t>Supervisors: Rachel Smith and Will Zimmerman</w:t>
      </w:r>
    </w:p>
    <w:p w14:paraId="7F0FA4BF" w14:textId="77777777" w:rsidR="006E68FD" w:rsidRDefault="006E68FD" w:rsidP="00EA5CD1">
      <w:pPr>
        <w:spacing w:line="276" w:lineRule="auto"/>
      </w:pPr>
    </w:p>
    <w:p w14:paraId="1630304C" w14:textId="77777777" w:rsidR="006E68FD" w:rsidRDefault="006E68FD" w:rsidP="00EA5CD1">
      <w:pPr>
        <w:spacing w:line="276" w:lineRule="auto"/>
      </w:pPr>
    </w:p>
    <w:p w14:paraId="51B97F4B" w14:textId="77777777" w:rsidR="00E879ED" w:rsidRDefault="006E68FD" w:rsidP="00EA5CD1">
      <w:pPr>
        <w:spacing w:line="276" w:lineRule="auto"/>
        <w:jc w:val="center"/>
        <w:rPr>
          <w:b/>
          <w:sz w:val="24"/>
          <w:szCs w:val="24"/>
        </w:rPr>
      </w:pPr>
      <w:r>
        <w:rPr>
          <w:b/>
          <w:sz w:val="24"/>
          <w:szCs w:val="24"/>
        </w:rPr>
        <w:t>September 2016</w:t>
      </w:r>
    </w:p>
    <w:p w14:paraId="5455361D" w14:textId="77777777" w:rsidR="00155CED" w:rsidRDefault="00155CED" w:rsidP="00EA5CD1">
      <w:pPr>
        <w:spacing w:line="276" w:lineRule="auto"/>
        <w:jc w:val="center"/>
        <w:rPr>
          <w:b/>
          <w:sz w:val="24"/>
          <w:szCs w:val="24"/>
        </w:rPr>
      </w:pPr>
    </w:p>
    <w:p w14:paraId="25AB6B88" w14:textId="77777777" w:rsidR="00137A56" w:rsidRDefault="00137A56" w:rsidP="00EA5CD1">
      <w:pPr>
        <w:spacing w:line="276" w:lineRule="auto"/>
        <w:jc w:val="center"/>
        <w:rPr>
          <w:b/>
          <w:szCs w:val="24"/>
        </w:rPr>
        <w:sectPr w:rsidR="00137A56" w:rsidSect="00155CED">
          <w:pgSz w:w="11906" w:h="16838"/>
          <w:pgMar w:top="1134" w:right="1134" w:bottom="1134" w:left="2268" w:header="709" w:footer="709" w:gutter="0"/>
          <w:cols w:space="708"/>
          <w:docGrid w:linePitch="360"/>
        </w:sectPr>
      </w:pPr>
    </w:p>
    <w:p w14:paraId="6409D684" w14:textId="684E7A01" w:rsidR="006E68FD" w:rsidRPr="00E01A54" w:rsidRDefault="006E68FD" w:rsidP="00EA5CD1">
      <w:pPr>
        <w:spacing w:line="276" w:lineRule="auto"/>
        <w:jc w:val="center"/>
        <w:rPr>
          <w:b/>
          <w:szCs w:val="24"/>
        </w:rPr>
      </w:pPr>
      <w:r w:rsidRPr="00E01A54">
        <w:rPr>
          <w:b/>
          <w:szCs w:val="24"/>
        </w:rPr>
        <w:lastRenderedPageBreak/>
        <w:t>Summary</w:t>
      </w:r>
    </w:p>
    <w:p w14:paraId="3F939FD4" w14:textId="0FC94309" w:rsidR="00137A56" w:rsidRPr="00AB6294" w:rsidRDefault="00137A56" w:rsidP="00EA5CD1">
      <w:pPr>
        <w:spacing w:line="276" w:lineRule="auto"/>
      </w:pPr>
      <w:r w:rsidRPr="00AB6294">
        <w:t xml:space="preserve">Drying is a major contributor to total energy consumption in manufacturing processes.  As fluidised bed technology is a common method of particle drying, improvements </w:t>
      </w:r>
      <w:r>
        <w:t>in</w:t>
      </w:r>
      <w:r w:rsidRPr="00AB6294">
        <w:t xml:space="preserve"> </w:t>
      </w:r>
      <w:r>
        <w:t>efficiencies are widely desirable</w:t>
      </w:r>
      <w:r w:rsidRPr="00AB6294">
        <w:t>.  Low frequency flow pulsation has been found in the literature to reduce gas pumping requirements in fluidised beds and increase drying rates.  However, research to date has used pulsation frequency range</w:t>
      </w:r>
      <w:r>
        <w:t xml:space="preserve"> that</w:t>
      </w:r>
      <w:r w:rsidRPr="00AB6294">
        <w:t xml:space="preserve"> tends to be within a 1-15 Hz limit.  Consequently, a high pulsation frequency range of 200-300 Hz was applied to a selection of fluidised bed indicators to determine if a high frequency flow pulsation altered fluidisation when compared to a continuous flow regime.</w:t>
      </w:r>
      <w:r>
        <w:t xml:space="preserve">  This is the first study to investigate the effects of high frequency flow pulsation of fluidised bed dynamics and drying.</w:t>
      </w:r>
    </w:p>
    <w:p w14:paraId="151D3555" w14:textId="77777777" w:rsidR="00137A56" w:rsidRDefault="00137A56" w:rsidP="00EA5CD1">
      <w:pPr>
        <w:spacing w:line="276" w:lineRule="auto"/>
      </w:pPr>
      <w:r>
        <w:t xml:space="preserve">The effect of high frequency flow pulsation was studied at three scales: single particle level, 2-dimensional lab scale fluidised bed, and a 3-dimensional fluidised bed.  Experiments were designed to directly compare pulsed and continuous flow.  </w:t>
      </w:r>
      <w:r w:rsidRPr="00AB6294">
        <w:t xml:space="preserve">The high frequency flow pulsation was achieved using a type of fluidic oscillator.  This used no additional energy input to pulse the gas flow.  A range of pulsation frequencies and amplitudes were achieved through altering the length of a feedback tube on the oscillator and increasing or decreasing the gas flow rate.  It was found that the oscillator operated through both the conventional double outlet mode, but also through a single outlet when one was closed off.  This allowed for a comparison between both regimes, with the single outlet mode creating a preferable gas flow distribution.  </w:t>
      </w:r>
    </w:p>
    <w:p w14:paraId="221380E1" w14:textId="25447341" w:rsidR="00137A56" w:rsidRPr="00AB6294" w:rsidRDefault="00137A56" w:rsidP="00EA5CD1">
      <w:pPr>
        <w:spacing w:line="276" w:lineRule="auto"/>
      </w:pPr>
      <w:r w:rsidRPr="00AB6294">
        <w:t xml:space="preserve">The high frequency pulsed flow regime </w:t>
      </w:r>
      <w:r>
        <w:t xml:space="preserve">was found to </w:t>
      </w:r>
      <w:r w:rsidRPr="00AB6294">
        <w:t xml:space="preserve">produce a higher pressure drop over the </w:t>
      </w:r>
      <w:r>
        <w:t xml:space="preserve">3D bed </w:t>
      </w:r>
      <w:r w:rsidRPr="00AB6294">
        <w:t xml:space="preserve">distributor plate than the continuous flow regime.  </w:t>
      </w:r>
      <w:r>
        <w:t xml:space="preserve">On a single particle level, </w:t>
      </w:r>
      <w:r w:rsidRPr="00AB6294">
        <w:t xml:space="preserve">large Group D single particles were studied through a drying curve whilst suspended in a static crucible in the gas flow or fluidised within a tube.  </w:t>
      </w:r>
      <w:r>
        <w:t xml:space="preserve">These experiments </w:t>
      </w:r>
      <w:r w:rsidRPr="00AB6294">
        <w:t xml:space="preserve">showed that, in some particles, the pulsed flow regime inhibited </w:t>
      </w:r>
      <w:r>
        <w:t>or enhanced drying</w:t>
      </w:r>
      <w:r w:rsidRPr="00AB6294">
        <w:t xml:space="preserve">.  It also demonstrated that a fluidised single particle has a greater variation in movement under a pulsed flow regime.  </w:t>
      </w:r>
      <w:r>
        <w:t>I</w:t>
      </w:r>
      <w:r w:rsidRPr="00AB6294">
        <w:t xml:space="preserve">n </w:t>
      </w:r>
      <w:r>
        <w:t>the</w:t>
      </w:r>
      <w:r w:rsidRPr="00AB6294">
        <w:t xml:space="preserve"> 2D fluidised bed, bubbles were observed to be larger and more populous in a Group A powder under the pulsed flow regime compared to the continuous flow regime.  </w:t>
      </w:r>
      <w:r>
        <w:t>B</w:t>
      </w:r>
      <w:r w:rsidRPr="00AB6294">
        <w:t xml:space="preserve">ed expansion was </w:t>
      </w:r>
      <w:r>
        <w:t xml:space="preserve">found to be </w:t>
      </w:r>
      <w:r w:rsidRPr="00AB6294">
        <w:t>greater under the pulsed flow regime</w:t>
      </w:r>
      <w:r>
        <w:t xml:space="preserve"> in the 3D bed</w:t>
      </w:r>
      <w:r w:rsidRPr="00AB6294">
        <w:t xml:space="preserve">.  </w:t>
      </w:r>
    </w:p>
    <w:p w14:paraId="6143FF5E" w14:textId="77777777" w:rsidR="00137A56" w:rsidRPr="00AB6294" w:rsidRDefault="00137A56" w:rsidP="00EA5CD1">
      <w:pPr>
        <w:spacing w:line="276" w:lineRule="auto"/>
      </w:pPr>
      <w:r>
        <w:t>Many of the observed differences between pulsed and continuous flow were small, making it difficult to form firm scientific conclusions.  However, t</w:t>
      </w:r>
      <w:r w:rsidRPr="00AB6294">
        <w:t xml:space="preserve">hese results suggest that the addition of a high frequency flow pulsation to a fluidised bed dryer may change the fluidisation regime and characteristics.  Whilst low frequency flow pulsation creates a physical interaction between the gas flow pulse cycles and particle displacement or bubble formation, high frequency flow pulsation is shown by this study to potentially influence fluidised bed indicators through gas vibration or boundary layer alteration.  </w:t>
      </w:r>
    </w:p>
    <w:p w14:paraId="189BEE4A" w14:textId="77777777" w:rsidR="006E68FD" w:rsidRDefault="006E68FD" w:rsidP="00EA5CD1">
      <w:pPr>
        <w:spacing w:line="276" w:lineRule="auto"/>
      </w:pPr>
    </w:p>
    <w:p w14:paraId="7355FAEE" w14:textId="77777777" w:rsidR="009A2682" w:rsidRDefault="009A2682" w:rsidP="00EA5CD1">
      <w:pPr>
        <w:spacing w:line="276" w:lineRule="auto"/>
      </w:pPr>
    </w:p>
    <w:p w14:paraId="44887AE7" w14:textId="77777777" w:rsidR="009A2682" w:rsidRDefault="009A2682" w:rsidP="00EA5CD1">
      <w:pPr>
        <w:spacing w:line="276" w:lineRule="auto"/>
      </w:pPr>
    </w:p>
    <w:p w14:paraId="42DFCA82" w14:textId="77777777" w:rsidR="009A2682" w:rsidRDefault="009A2682" w:rsidP="00EA5CD1">
      <w:pPr>
        <w:spacing w:line="276" w:lineRule="auto"/>
      </w:pPr>
    </w:p>
    <w:p w14:paraId="1E68A7DC" w14:textId="77777777" w:rsidR="009A2682" w:rsidRDefault="009A2682" w:rsidP="00EA5CD1">
      <w:pPr>
        <w:spacing w:line="276" w:lineRule="auto"/>
      </w:pPr>
    </w:p>
    <w:p w14:paraId="2FFC531A" w14:textId="77777777" w:rsidR="009A2682" w:rsidRDefault="009A2682" w:rsidP="00EA5CD1">
      <w:pPr>
        <w:spacing w:line="276" w:lineRule="auto"/>
      </w:pPr>
    </w:p>
    <w:p w14:paraId="7E0CDE6A" w14:textId="77777777" w:rsidR="009A2682" w:rsidRPr="00AB6294" w:rsidRDefault="009A2682" w:rsidP="00EA5CD1">
      <w:pPr>
        <w:spacing w:line="276" w:lineRule="auto"/>
      </w:pPr>
    </w:p>
    <w:p w14:paraId="311148FA" w14:textId="77777777" w:rsidR="006E68FD" w:rsidRPr="00AB6294" w:rsidRDefault="006E68FD" w:rsidP="00EA5CD1">
      <w:pPr>
        <w:spacing w:line="276" w:lineRule="auto"/>
        <w:jc w:val="center"/>
        <w:rPr>
          <w:b/>
        </w:rPr>
      </w:pPr>
      <w:r w:rsidRPr="00AB6294">
        <w:rPr>
          <w:b/>
        </w:rPr>
        <w:lastRenderedPageBreak/>
        <w:t>Acknowledgements</w:t>
      </w:r>
    </w:p>
    <w:p w14:paraId="4CD803D4" w14:textId="1DFE5E20" w:rsidR="00F84A92" w:rsidRPr="00AB6294" w:rsidRDefault="00F84A92" w:rsidP="00EA5CD1">
      <w:pPr>
        <w:spacing w:line="276" w:lineRule="auto"/>
      </w:pPr>
      <w:r w:rsidRPr="00AB6294">
        <w:t xml:space="preserve">I would like to thank my supervisors </w:t>
      </w:r>
      <w:r>
        <w:t xml:space="preserve">Dr </w:t>
      </w:r>
      <w:r w:rsidRPr="00AB6294">
        <w:t xml:space="preserve">Rachel Smith and </w:t>
      </w:r>
      <w:r>
        <w:t xml:space="preserve">Professor </w:t>
      </w:r>
      <w:r w:rsidRPr="00AB6294">
        <w:t xml:space="preserve">Will Zimmerman for their guidance, help, humour and support through this research project.  Rachel has shown great enthusiasm, direction and assistance for which I am truly thankful.  Will, and several members of his research group, also gave invaluable advice on the operation and control of the fluidic oscillator used in this study.  </w:t>
      </w:r>
      <w:r>
        <w:t>My thanks are also extended to include Kate Pitt, the Post Doctoral Research Associate for the Particle Technology research group</w:t>
      </w:r>
      <w:r w:rsidR="00137A56">
        <w:t>, whose input has been greatly appreciated.</w:t>
      </w:r>
      <w:r>
        <w:t xml:space="preserve"> </w:t>
      </w:r>
    </w:p>
    <w:p w14:paraId="1617B675" w14:textId="77777777" w:rsidR="00F84A92" w:rsidRDefault="00F84A92" w:rsidP="00EA5CD1">
      <w:pPr>
        <w:spacing w:line="276" w:lineRule="auto"/>
      </w:pPr>
      <w:r w:rsidRPr="00AB6294">
        <w:t>Thanks must also go to the fabulous technical staff at the University of Sheffield who had the difficult task of building my complicated and unusual equipment designs through all of the development stages.  A particular thanks must go to Andy Patrick, Mike O’Meara, Dave Palmer, Horace McFarlane and Elliot Gunard.</w:t>
      </w:r>
    </w:p>
    <w:p w14:paraId="26BF6333" w14:textId="3B83093F" w:rsidR="00F84A92" w:rsidRPr="00AB6294" w:rsidRDefault="00F84A92" w:rsidP="00EA5CD1">
      <w:pPr>
        <w:spacing w:line="276" w:lineRule="auto"/>
      </w:pPr>
      <w:r>
        <w:t>Stefan A.L. de Koster kindly wrote the MatLab code used to study powder mixing in this research.  Thanks also go to Dan Wesley for his help and advice on my LabView code, and to Jon Howse and Alireza Mehranjani for their camera expertise and guidance.  The Particle Technology research group have been a fo</w:t>
      </w:r>
      <w:r w:rsidR="00653E02">
        <w:t>u</w:t>
      </w:r>
      <w:r>
        <w:t>nt of knowledge and excellent company.</w:t>
      </w:r>
    </w:p>
    <w:p w14:paraId="174D53F3" w14:textId="77777777" w:rsidR="00F84A92" w:rsidRPr="00AB6294" w:rsidRDefault="00F84A92" w:rsidP="00EA5CD1">
      <w:pPr>
        <w:spacing w:line="276" w:lineRule="auto"/>
      </w:pPr>
      <w:r w:rsidRPr="00AB6294">
        <w:t>The EPSRC (Engineering and Physical Sciences Research Council) provided the funding for this project through the University of Sheffield E-Futures programme, an interdisciplinary doctoral training centre aimed at increasing research in the energy sector.  As a Conservation Biologist by original training, this funding project has allowed me to develop my expertise into an entirely new and fascinating field.</w:t>
      </w:r>
    </w:p>
    <w:p w14:paraId="0C9A6281" w14:textId="6863A19C" w:rsidR="00F84A92" w:rsidRPr="00AB6294" w:rsidRDefault="00F84A92" w:rsidP="00EA5CD1">
      <w:pPr>
        <w:spacing w:line="276" w:lineRule="auto"/>
      </w:pPr>
      <w:r w:rsidRPr="00AB6294">
        <w:t>A final thanks go to my mother</w:t>
      </w:r>
      <w:r w:rsidR="009A2682">
        <w:t>,</w:t>
      </w:r>
      <w:r w:rsidRPr="00AB6294">
        <w:t xml:space="preserve"> Heather Ireland, </w:t>
      </w:r>
      <w:r w:rsidR="009A2682">
        <w:t xml:space="preserve">my fiancé, </w:t>
      </w:r>
      <w:r w:rsidRPr="00AB6294">
        <w:t>Rhys and the ‘Wenlock Girls’ for their support during my studies.</w:t>
      </w:r>
    </w:p>
    <w:p w14:paraId="1613084A" w14:textId="77777777" w:rsidR="00E01A54" w:rsidRPr="00AB6294" w:rsidRDefault="00E01A54" w:rsidP="00EA5CD1">
      <w:pPr>
        <w:spacing w:line="276" w:lineRule="auto"/>
      </w:pPr>
    </w:p>
    <w:p w14:paraId="7331CD08" w14:textId="77777777" w:rsidR="00E01A54" w:rsidRPr="00AB6294" w:rsidRDefault="00E01A54" w:rsidP="00EA5CD1">
      <w:pPr>
        <w:spacing w:line="276" w:lineRule="auto"/>
      </w:pPr>
    </w:p>
    <w:p w14:paraId="5893970D" w14:textId="77777777" w:rsidR="00E01A54" w:rsidRPr="00AB6294" w:rsidRDefault="00E01A54" w:rsidP="00EA5CD1">
      <w:pPr>
        <w:spacing w:line="276" w:lineRule="auto"/>
      </w:pPr>
    </w:p>
    <w:p w14:paraId="3116C456" w14:textId="77777777" w:rsidR="00E01A54" w:rsidRPr="00AB6294" w:rsidRDefault="00E01A54" w:rsidP="00EA5CD1">
      <w:pPr>
        <w:spacing w:line="276" w:lineRule="auto"/>
      </w:pPr>
    </w:p>
    <w:p w14:paraId="5176DF53" w14:textId="77777777" w:rsidR="00E01A54" w:rsidRPr="00AB6294" w:rsidRDefault="00E01A54" w:rsidP="00EA5CD1">
      <w:pPr>
        <w:spacing w:line="276" w:lineRule="auto"/>
      </w:pPr>
    </w:p>
    <w:p w14:paraId="586242F3" w14:textId="77777777" w:rsidR="00E01A54" w:rsidRPr="00AB6294" w:rsidRDefault="00E01A54" w:rsidP="00EA5CD1">
      <w:pPr>
        <w:spacing w:line="276" w:lineRule="auto"/>
      </w:pPr>
    </w:p>
    <w:p w14:paraId="4CAF4F46" w14:textId="77777777" w:rsidR="00E01A54" w:rsidRPr="00AB6294" w:rsidRDefault="00E01A54" w:rsidP="00EA5CD1">
      <w:pPr>
        <w:spacing w:line="276" w:lineRule="auto"/>
      </w:pPr>
    </w:p>
    <w:p w14:paraId="7C8118F4" w14:textId="77777777" w:rsidR="00E01A54" w:rsidRDefault="00E01A54" w:rsidP="00EA5CD1">
      <w:pPr>
        <w:spacing w:line="276" w:lineRule="auto"/>
      </w:pPr>
    </w:p>
    <w:p w14:paraId="513BDC86" w14:textId="77777777" w:rsidR="009A2682" w:rsidRDefault="009A2682" w:rsidP="00EA5CD1">
      <w:pPr>
        <w:spacing w:line="276" w:lineRule="auto"/>
      </w:pPr>
    </w:p>
    <w:p w14:paraId="0087EE61" w14:textId="77777777" w:rsidR="009A2682" w:rsidRDefault="009A2682" w:rsidP="00EA5CD1">
      <w:pPr>
        <w:spacing w:line="276" w:lineRule="auto"/>
      </w:pPr>
    </w:p>
    <w:p w14:paraId="79D0AFB7" w14:textId="77777777" w:rsidR="009A2682" w:rsidRDefault="009A2682" w:rsidP="00EA5CD1">
      <w:pPr>
        <w:spacing w:line="276" w:lineRule="auto"/>
      </w:pPr>
    </w:p>
    <w:p w14:paraId="55F1ED53" w14:textId="77777777" w:rsidR="009A2682" w:rsidRDefault="009A2682" w:rsidP="00EA5CD1">
      <w:pPr>
        <w:spacing w:line="276" w:lineRule="auto"/>
      </w:pPr>
    </w:p>
    <w:p w14:paraId="3D2A7978" w14:textId="77777777" w:rsidR="009A2682" w:rsidRDefault="009A2682" w:rsidP="00EA5CD1">
      <w:pPr>
        <w:spacing w:line="276" w:lineRule="auto"/>
      </w:pPr>
    </w:p>
    <w:p w14:paraId="2182D526" w14:textId="77777777" w:rsidR="009A2682" w:rsidRPr="00AB6294" w:rsidRDefault="009A2682" w:rsidP="00EA5CD1">
      <w:pPr>
        <w:spacing w:line="276" w:lineRule="auto"/>
      </w:pPr>
    </w:p>
    <w:p w14:paraId="7FA73163" w14:textId="77777777" w:rsidR="00E01A54" w:rsidRPr="00AB6294" w:rsidRDefault="00E01A54" w:rsidP="00EA5CD1">
      <w:pPr>
        <w:spacing w:line="276" w:lineRule="auto"/>
      </w:pPr>
    </w:p>
    <w:bookmarkStart w:id="0" w:name="_Toc474696342" w:displacedByCustomXml="next"/>
    <w:sdt>
      <w:sdtPr>
        <w:rPr>
          <w:rFonts w:asciiTheme="minorHAnsi" w:eastAsiaTheme="minorEastAsia" w:hAnsiTheme="minorHAnsi" w:cstheme="minorBidi"/>
          <w:b/>
          <w:bCs/>
          <w:szCs w:val="22"/>
        </w:rPr>
        <w:id w:val="1422919004"/>
        <w:docPartObj>
          <w:docPartGallery w:val="Table of Contents"/>
          <w:docPartUnique/>
        </w:docPartObj>
      </w:sdtPr>
      <w:sdtEndPr>
        <w:rPr>
          <w:b w:val="0"/>
          <w:bCs w:val="0"/>
          <w:noProof/>
        </w:rPr>
      </w:sdtEndPr>
      <w:sdtContent>
        <w:p w14:paraId="008568A0" w14:textId="77777777" w:rsidR="00C2391E" w:rsidRPr="00137A56" w:rsidRDefault="00C2391E" w:rsidP="00EA5CD1">
          <w:pPr>
            <w:pStyle w:val="Heading3"/>
            <w:spacing w:line="276" w:lineRule="auto"/>
          </w:pPr>
          <w:r w:rsidRPr="00137A56">
            <w:t>Contents</w:t>
          </w:r>
          <w:bookmarkStart w:id="1" w:name="_GoBack"/>
          <w:bookmarkEnd w:id="0"/>
          <w:bookmarkEnd w:id="1"/>
        </w:p>
        <w:p w14:paraId="472F4183" w14:textId="77777777" w:rsidR="009977C8" w:rsidRPr="009977C8" w:rsidRDefault="00C2391E">
          <w:pPr>
            <w:pStyle w:val="TOC3"/>
            <w:tabs>
              <w:tab w:val="right" w:leader="dot" w:pos="8494"/>
            </w:tabs>
            <w:rPr>
              <w:noProof/>
              <w:lang w:eastAsia="en-GB"/>
            </w:rPr>
          </w:pPr>
          <w:r>
            <w:fldChar w:fldCharType="begin"/>
          </w:r>
          <w:r>
            <w:instrText xml:space="preserve"> TOC \o "1-3" \h \z \u </w:instrText>
          </w:r>
          <w:r>
            <w:fldChar w:fldCharType="separate"/>
          </w:r>
          <w:hyperlink w:anchor="_Toc474696342" w:history="1">
            <w:r w:rsidR="009977C8" w:rsidRPr="009977C8">
              <w:rPr>
                <w:rStyle w:val="Hyperlink"/>
                <w:noProof/>
              </w:rPr>
              <w:t>Contents</w:t>
            </w:r>
            <w:r w:rsidR="009977C8" w:rsidRPr="009977C8">
              <w:rPr>
                <w:noProof/>
                <w:webHidden/>
              </w:rPr>
              <w:tab/>
            </w:r>
            <w:r w:rsidR="009977C8" w:rsidRPr="009977C8">
              <w:rPr>
                <w:noProof/>
                <w:webHidden/>
              </w:rPr>
              <w:fldChar w:fldCharType="begin"/>
            </w:r>
            <w:r w:rsidR="009977C8" w:rsidRPr="009977C8">
              <w:rPr>
                <w:noProof/>
                <w:webHidden/>
              </w:rPr>
              <w:instrText xml:space="preserve"> PAGEREF _Toc474696342 \h </w:instrText>
            </w:r>
            <w:r w:rsidR="009977C8" w:rsidRPr="009977C8">
              <w:rPr>
                <w:noProof/>
                <w:webHidden/>
              </w:rPr>
            </w:r>
            <w:r w:rsidR="009977C8" w:rsidRPr="009977C8">
              <w:rPr>
                <w:noProof/>
                <w:webHidden/>
              </w:rPr>
              <w:fldChar w:fldCharType="separate"/>
            </w:r>
            <w:r w:rsidR="009977C8">
              <w:rPr>
                <w:noProof/>
                <w:webHidden/>
              </w:rPr>
              <w:t>5</w:t>
            </w:r>
            <w:r w:rsidR="009977C8" w:rsidRPr="009977C8">
              <w:rPr>
                <w:noProof/>
                <w:webHidden/>
              </w:rPr>
              <w:fldChar w:fldCharType="end"/>
            </w:r>
          </w:hyperlink>
        </w:p>
        <w:p w14:paraId="7AF106BE" w14:textId="77777777" w:rsidR="009977C8" w:rsidRPr="009977C8" w:rsidRDefault="009977C8">
          <w:pPr>
            <w:pStyle w:val="TOC2"/>
            <w:tabs>
              <w:tab w:val="right" w:leader="dot" w:pos="8494"/>
            </w:tabs>
            <w:rPr>
              <w:noProof/>
              <w:lang w:eastAsia="en-GB"/>
            </w:rPr>
          </w:pPr>
          <w:hyperlink w:anchor="_Toc474696343" w:history="1">
            <w:r w:rsidRPr="009977C8">
              <w:rPr>
                <w:rStyle w:val="Hyperlink"/>
                <w:bCs/>
                <w:noProof/>
              </w:rPr>
              <w:t>List of Figures</w:t>
            </w:r>
            <w:r w:rsidRPr="009977C8">
              <w:rPr>
                <w:noProof/>
                <w:webHidden/>
              </w:rPr>
              <w:tab/>
            </w:r>
            <w:r w:rsidRPr="009977C8">
              <w:rPr>
                <w:noProof/>
                <w:webHidden/>
              </w:rPr>
              <w:fldChar w:fldCharType="begin"/>
            </w:r>
            <w:r w:rsidRPr="009977C8">
              <w:rPr>
                <w:noProof/>
                <w:webHidden/>
              </w:rPr>
              <w:instrText xml:space="preserve"> PAGEREF _Toc474696343 \h </w:instrText>
            </w:r>
            <w:r w:rsidRPr="009977C8">
              <w:rPr>
                <w:noProof/>
                <w:webHidden/>
              </w:rPr>
            </w:r>
            <w:r w:rsidRPr="009977C8">
              <w:rPr>
                <w:noProof/>
                <w:webHidden/>
              </w:rPr>
              <w:fldChar w:fldCharType="separate"/>
            </w:r>
            <w:r>
              <w:rPr>
                <w:noProof/>
                <w:webHidden/>
              </w:rPr>
              <w:t>10</w:t>
            </w:r>
            <w:r w:rsidRPr="009977C8">
              <w:rPr>
                <w:noProof/>
                <w:webHidden/>
              </w:rPr>
              <w:fldChar w:fldCharType="end"/>
            </w:r>
          </w:hyperlink>
        </w:p>
        <w:p w14:paraId="0B9CA428" w14:textId="77777777" w:rsidR="009977C8" w:rsidRPr="009977C8" w:rsidRDefault="009977C8">
          <w:pPr>
            <w:pStyle w:val="TOC2"/>
            <w:tabs>
              <w:tab w:val="right" w:leader="dot" w:pos="8494"/>
            </w:tabs>
            <w:rPr>
              <w:noProof/>
              <w:lang w:eastAsia="en-GB"/>
            </w:rPr>
          </w:pPr>
          <w:hyperlink w:anchor="_Toc474696344" w:history="1">
            <w:r w:rsidRPr="009977C8">
              <w:rPr>
                <w:rStyle w:val="Hyperlink"/>
                <w:noProof/>
              </w:rPr>
              <w:t>List of Tables</w:t>
            </w:r>
            <w:r w:rsidRPr="009977C8">
              <w:rPr>
                <w:noProof/>
                <w:webHidden/>
              </w:rPr>
              <w:tab/>
            </w:r>
            <w:r w:rsidRPr="009977C8">
              <w:rPr>
                <w:noProof/>
                <w:webHidden/>
              </w:rPr>
              <w:fldChar w:fldCharType="begin"/>
            </w:r>
            <w:r w:rsidRPr="009977C8">
              <w:rPr>
                <w:noProof/>
                <w:webHidden/>
              </w:rPr>
              <w:instrText xml:space="preserve"> PAGEREF _Toc474696344 \h </w:instrText>
            </w:r>
            <w:r w:rsidRPr="009977C8">
              <w:rPr>
                <w:noProof/>
                <w:webHidden/>
              </w:rPr>
            </w:r>
            <w:r w:rsidRPr="009977C8">
              <w:rPr>
                <w:noProof/>
                <w:webHidden/>
              </w:rPr>
              <w:fldChar w:fldCharType="separate"/>
            </w:r>
            <w:r>
              <w:rPr>
                <w:noProof/>
                <w:webHidden/>
              </w:rPr>
              <w:t>21</w:t>
            </w:r>
            <w:r w:rsidRPr="009977C8">
              <w:rPr>
                <w:noProof/>
                <w:webHidden/>
              </w:rPr>
              <w:fldChar w:fldCharType="end"/>
            </w:r>
          </w:hyperlink>
        </w:p>
        <w:p w14:paraId="1352530C" w14:textId="77777777" w:rsidR="009977C8" w:rsidRPr="009977C8" w:rsidRDefault="009977C8">
          <w:pPr>
            <w:pStyle w:val="TOC1"/>
            <w:tabs>
              <w:tab w:val="right" w:leader="dot" w:pos="8494"/>
            </w:tabs>
            <w:rPr>
              <w:noProof/>
              <w:lang w:eastAsia="en-GB"/>
            </w:rPr>
          </w:pPr>
          <w:hyperlink w:anchor="_Toc474696345" w:history="1">
            <w:r w:rsidRPr="009977C8">
              <w:rPr>
                <w:rStyle w:val="Hyperlink"/>
                <w:noProof/>
              </w:rPr>
              <w:t>Chapter 1 INTRODUCTION</w:t>
            </w:r>
            <w:r w:rsidRPr="009977C8">
              <w:rPr>
                <w:noProof/>
                <w:webHidden/>
              </w:rPr>
              <w:tab/>
            </w:r>
            <w:r w:rsidRPr="009977C8">
              <w:rPr>
                <w:noProof/>
                <w:webHidden/>
              </w:rPr>
              <w:fldChar w:fldCharType="begin"/>
            </w:r>
            <w:r w:rsidRPr="009977C8">
              <w:rPr>
                <w:noProof/>
                <w:webHidden/>
              </w:rPr>
              <w:instrText xml:space="preserve"> PAGEREF _Toc474696345 \h </w:instrText>
            </w:r>
            <w:r w:rsidRPr="009977C8">
              <w:rPr>
                <w:noProof/>
                <w:webHidden/>
              </w:rPr>
            </w:r>
            <w:r w:rsidRPr="009977C8">
              <w:rPr>
                <w:noProof/>
                <w:webHidden/>
              </w:rPr>
              <w:fldChar w:fldCharType="separate"/>
            </w:r>
            <w:r>
              <w:rPr>
                <w:noProof/>
                <w:webHidden/>
              </w:rPr>
              <w:t>1</w:t>
            </w:r>
            <w:r w:rsidRPr="009977C8">
              <w:rPr>
                <w:noProof/>
                <w:webHidden/>
              </w:rPr>
              <w:fldChar w:fldCharType="end"/>
            </w:r>
          </w:hyperlink>
        </w:p>
        <w:p w14:paraId="5848B5E5" w14:textId="77777777" w:rsidR="009977C8" w:rsidRPr="009977C8" w:rsidRDefault="009977C8">
          <w:pPr>
            <w:pStyle w:val="TOC2"/>
            <w:tabs>
              <w:tab w:val="left" w:pos="880"/>
              <w:tab w:val="right" w:leader="dot" w:pos="8494"/>
            </w:tabs>
            <w:rPr>
              <w:noProof/>
              <w:lang w:eastAsia="en-GB"/>
            </w:rPr>
          </w:pPr>
          <w:hyperlink w:anchor="_Toc474696346" w:history="1">
            <w:r w:rsidRPr="009977C8">
              <w:rPr>
                <w:rStyle w:val="Hyperlink"/>
                <w:b/>
                <w:noProof/>
              </w:rPr>
              <w:t>1.1</w:t>
            </w:r>
            <w:r w:rsidRPr="009977C8">
              <w:rPr>
                <w:noProof/>
                <w:lang w:eastAsia="en-GB"/>
              </w:rPr>
              <w:tab/>
            </w:r>
            <w:r w:rsidRPr="009977C8">
              <w:rPr>
                <w:rStyle w:val="Hyperlink"/>
                <w:b/>
                <w:noProof/>
              </w:rPr>
              <w:t>Research background</w:t>
            </w:r>
            <w:r w:rsidRPr="009977C8">
              <w:rPr>
                <w:noProof/>
                <w:webHidden/>
              </w:rPr>
              <w:tab/>
            </w:r>
            <w:r w:rsidRPr="009977C8">
              <w:rPr>
                <w:noProof/>
                <w:webHidden/>
              </w:rPr>
              <w:fldChar w:fldCharType="begin"/>
            </w:r>
            <w:r w:rsidRPr="009977C8">
              <w:rPr>
                <w:noProof/>
                <w:webHidden/>
              </w:rPr>
              <w:instrText xml:space="preserve"> PAGEREF _Toc474696346 \h </w:instrText>
            </w:r>
            <w:r w:rsidRPr="009977C8">
              <w:rPr>
                <w:noProof/>
                <w:webHidden/>
              </w:rPr>
            </w:r>
            <w:r w:rsidRPr="009977C8">
              <w:rPr>
                <w:noProof/>
                <w:webHidden/>
              </w:rPr>
              <w:fldChar w:fldCharType="separate"/>
            </w:r>
            <w:r>
              <w:rPr>
                <w:noProof/>
                <w:webHidden/>
              </w:rPr>
              <w:t>1</w:t>
            </w:r>
            <w:r w:rsidRPr="009977C8">
              <w:rPr>
                <w:noProof/>
                <w:webHidden/>
              </w:rPr>
              <w:fldChar w:fldCharType="end"/>
            </w:r>
          </w:hyperlink>
        </w:p>
        <w:p w14:paraId="7876F76B" w14:textId="77777777" w:rsidR="009977C8" w:rsidRPr="009977C8" w:rsidRDefault="009977C8">
          <w:pPr>
            <w:pStyle w:val="TOC3"/>
            <w:tabs>
              <w:tab w:val="left" w:pos="1320"/>
              <w:tab w:val="right" w:leader="dot" w:pos="8494"/>
            </w:tabs>
            <w:rPr>
              <w:noProof/>
              <w:lang w:eastAsia="en-GB"/>
            </w:rPr>
          </w:pPr>
          <w:hyperlink w:anchor="_Toc474696347" w:history="1">
            <w:r w:rsidRPr="009977C8">
              <w:rPr>
                <w:rStyle w:val="Hyperlink"/>
                <w:noProof/>
              </w:rPr>
              <w:t>1.1.1</w:t>
            </w:r>
            <w:r w:rsidRPr="009977C8">
              <w:rPr>
                <w:noProof/>
                <w:lang w:eastAsia="en-GB"/>
              </w:rPr>
              <w:tab/>
            </w:r>
            <w:r w:rsidRPr="009977C8">
              <w:rPr>
                <w:rStyle w:val="Hyperlink"/>
                <w:noProof/>
              </w:rPr>
              <w:t>Global energy consumption</w:t>
            </w:r>
            <w:r w:rsidRPr="009977C8">
              <w:rPr>
                <w:noProof/>
                <w:webHidden/>
              </w:rPr>
              <w:tab/>
            </w:r>
            <w:r w:rsidRPr="009977C8">
              <w:rPr>
                <w:noProof/>
                <w:webHidden/>
              </w:rPr>
              <w:fldChar w:fldCharType="begin"/>
            </w:r>
            <w:r w:rsidRPr="009977C8">
              <w:rPr>
                <w:noProof/>
                <w:webHidden/>
              </w:rPr>
              <w:instrText xml:space="preserve"> PAGEREF _Toc474696347 \h </w:instrText>
            </w:r>
            <w:r w:rsidRPr="009977C8">
              <w:rPr>
                <w:noProof/>
                <w:webHidden/>
              </w:rPr>
            </w:r>
            <w:r w:rsidRPr="009977C8">
              <w:rPr>
                <w:noProof/>
                <w:webHidden/>
              </w:rPr>
              <w:fldChar w:fldCharType="separate"/>
            </w:r>
            <w:r>
              <w:rPr>
                <w:noProof/>
                <w:webHidden/>
              </w:rPr>
              <w:t>1</w:t>
            </w:r>
            <w:r w:rsidRPr="009977C8">
              <w:rPr>
                <w:noProof/>
                <w:webHidden/>
              </w:rPr>
              <w:fldChar w:fldCharType="end"/>
            </w:r>
          </w:hyperlink>
        </w:p>
        <w:p w14:paraId="06FEACED" w14:textId="77777777" w:rsidR="009977C8" w:rsidRPr="009977C8" w:rsidRDefault="009977C8">
          <w:pPr>
            <w:pStyle w:val="TOC3"/>
            <w:tabs>
              <w:tab w:val="left" w:pos="1320"/>
              <w:tab w:val="right" w:leader="dot" w:pos="8494"/>
            </w:tabs>
            <w:rPr>
              <w:noProof/>
              <w:lang w:eastAsia="en-GB"/>
            </w:rPr>
          </w:pPr>
          <w:hyperlink w:anchor="_Toc474696348" w:history="1">
            <w:r w:rsidRPr="009977C8">
              <w:rPr>
                <w:rStyle w:val="Hyperlink"/>
                <w:noProof/>
              </w:rPr>
              <w:t>1.1.2</w:t>
            </w:r>
            <w:r w:rsidRPr="009977C8">
              <w:rPr>
                <w:noProof/>
                <w:lang w:eastAsia="en-GB"/>
              </w:rPr>
              <w:tab/>
            </w:r>
            <w:r w:rsidRPr="009977C8">
              <w:rPr>
                <w:rStyle w:val="Hyperlink"/>
                <w:noProof/>
              </w:rPr>
              <w:t>Manufacturing energy use; the case of drying</w:t>
            </w:r>
            <w:r w:rsidRPr="009977C8">
              <w:rPr>
                <w:noProof/>
                <w:webHidden/>
              </w:rPr>
              <w:tab/>
            </w:r>
            <w:r w:rsidRPr="009977C8">
              <w:rPr>
                <w:noProof/>
                <w:webHidden/>
              </w:rPr>
              <w:fldChar w:fldCharType="begin"/>
            </w:r>
            <w:r w:rsidRPr="009977C8">
              <w:rPr>
                <w:noProof/>
                <w:webHidden/>
              </w:rPr>
              <w:instrText xml:space="preserve"> PAGEREF _Toc474696348 \h </w:instrText>
            </w:r>
            <w:r w:rsidRPr="009977C8">
              <w:rPr>
                <w:noProof/>
                <w:webHidden/>
              </w:rPr>
            </w:r>
            <w:r w:rsidRPr="009977C8">
              <w:rPr>
                <w:noProof/>
                <w:webHidden/>
              </w:rPr>
              <w:fldChar w:fldCharType="separate"/>
            </w:r>
            <w:r>
              <w:rPr>
                <w:noProof/>
                <w:webHidden/>
              </w:rPr>
              <w:t>3</w:t>
            </w:r>
            <w:r w:rsidRPr="009977C8">
              <w:rPr>
                <w:noProof/>
                <w:webHidden/>
              </w:rPr>
              <w:fldChar w:fldCharType="end"/>
            </w:r>
          </w:hyperlink>
        </w:p>
        <w:p w14:paraId="733CA688" w14:textId="77777777" w:rsidR="009977C8" w:rsidRPr="009977C8" w:rsidRDefault="009977C8">
          <w:pPr>
            <w:pStyle w:val="TOC2"/>
            <w:tabs>
              <w:tab w:val="left" w:pos="880"/>
              <w:tab w:val="right" w:leader="dot" w:pos="8494"/>
            </w:tabs>
            <w:rPr>
              <w:noProof/>
              <w:lang w:eastAsia="en-GB"/>
            </w:rPr>
          </w:pPr>
          <w:hyperlink w:anchor="_Toc474696349" w:history="1">
            <w:r w:rsidRPr="009977C8">
              <w:rPr>
                <w:rStyle w:val="Hyperlink"/>
                <w:b/>
                <w:noProof/>
              </w:rPr>
              <w:t>1.2</w:t>
            </w:r>
            <w:r w:rsidRPr="009977C8">
              <w:rPr>
                <w:noProof/>
                <w:lang w:eastAsia="en-GB"/>
              </w:rPr>
              <w:tab/>
            </w:r>
            <w:r w:rsidRPr="009977C8">
              <w:rPr>
                <w:rStyle w:val="Hyperlink"/>
                <w:b/>
                <w:noProof/>
              </w:rPr>
              <w:t>Research objectives</w:t>
            </w:r>
            <w:r w:rsidRPr="009977C8">
              <w:rPr>
                <w:noProof/>
                <w:webHidden/>
              </w:rPr>
              <w:tab/>
            </w:r>
            <w:r w:rsidRPr="009977C8">
              <w:rPr>
                <w:noProof/>
                <w:webHidden/>
              </w:rPr>
              <w:fldChar w:fldCharType="begin"/>
            </w:r>
            <w:r w:rsidRPr="009977C8">
              <w:rPr>
                <w:noProof/>
                <w:webHidden/>
              </w:rPr>
              <w:instrText xml:space="preserve"> PAGEREF _Toc474696349 \h </w:instrText>
            </w:r>
            <w:r w:rsidRPr="009977C8">
              <w:rPr>
                <w:noProof/>
                <w:webHidden/>
              </w:rPr>
            </w:r>
            <w:r w:rsidRPr="009977C8">
              <w:rPr>
                <w:noProof/>
                <w:webHidden/>
              </w:rPr>
              <w:fldChar w:fldCharType="separate"/>
            </w:r>
            <w:r>
              <w:rPr>
                <w:noProof/>
                <w:webHidden/>
              </w:rPr>
              <w:t>5</w:t>
            </w:r>
            <w:r w:rsidRPr="009977C8">
              <w:rPr>
                <w:noProof/>
                <w:webHidden/>
              </w:rPr>
              <w:fldChar w:fldCharType="end"/>
            </w:r>
          </w:hyperlink>
        </w:p>
        <w:p w14:paraId="78CDB693" w14:textId="77777777" w:rsidR="009977C8" w:rsidRPr="009977C8" w:rsidRDefault="009977C8">
          <w:pPr>
            <w:pStyle w:val="TOC2"/>
            <w:tabs>
              <w:tab w:val="left" w:pos="880"/>
              <w:tab w:val="right" w:leader="dot" w:pos="8494"/>
            </w:tabs>
            <w:rPr>
              <w:noProof/>
              <w:lang w:eastAsia="en-GB"/>
            </w:rPr>
          </w:pPr>
          <w:hyperlink w:anchor="_Toc474696350" w:history="1">
            <w:r w:rsidRPr="009977C8">
              <w:rPr>
                <w:rStyle w:val="Hyperlink"/>
                <w:b/>
                <w:noProof/>
              </w:rPr>
              <w:t>1.3</w:t>
            </w:r>
            <w:r w:rsidRPr="009977C8">
              <w:rPr>
                <w:noProof/>
                <w:lang w:eastAsia="en-GB"/>
              </w:rPr>
              <w:tab/>
            </w:r>
            <w:r w:rsidRPr="009977C8">
              <w:rPr>
                <w:rStyle w:val="Hyperlink"/>
                <w:b/>
                <w:noProof/>
              </w:rPr>
              <w:t>Thesis layout</w:t>
            </w:r>
            <w:r w:rsidRPr="009977C8">
              <w:rPr>
                <w:noProof/>
                <w:webHidden/>
              </w:rPr>
              <w:tab/>
            </w:r>
            <w:r w:rsidRPr="009977C8">
              <w:rPr>
                <w:noProof/>
                <w:webHidden/>
              </w:rPr>
              <w:fldChar w:fldCharType="begin"/>
            </w:r>
            <w:r w:rsidRPr="009977C8">
              <w:rPr>
                <w:noProof/>
                <w:webHidden/>
              </w:rPr>
              <w:instrText xml:space="preserve"> PAGEREF _Toc474696350 \h </w:instrText>
            </w:r>
            <w:r w:rsidRPr="009977C8">
              <w:rPr>
                <w:noProof/>
                <w:webHidden/>
              </w:rPr>
            </w:r>
            <w:r w:rsidRPr="009977C8">
              <w:rPr>
                <w:noProof/>
                <w:webHidden/>
              </w:rPr>
              <w:fldChar w:fldCharType="separate"/>
            </w:r>
            <w:r>
              <w:rPr>
                <w:noProof/>
                <w:webHidden/>
              </w:rPr>
              <w:t>6</w:t>
            </w:r>
            <w:r w:rsidRPr="009977C8">
              <w:rPr>
                <w:noProof/>
                <w:webHidden/>
              </w:rPr>
              <w:fldChar w:fldCharType="end"/>
            </w:r>
          </w:hyperlink>
        </w:p>
        <w:p w14:paraId="06E21952" w14:textId="77777777" w:rsidR="009977C8" w:rsidRPr="009977C8" w:rsidRDefault="009977C8">
          <w:pPr>
            <w:pStyle w:val="TOC1"/>
            <w:tabs>
              <w:tab w:val="right" w:leader="dot" w:pos="8494"/>
            </w:tabs>
            <w:rPr>
              <w:noProof/>
              <w:lang w:eastAsia="en-GB"/>
            </w:rPr>
          </w:pPr>
          <w:hyperlink w:anchor="_Toc474696351" w:history="1">
            <w:r w:rsidRPr="009977C8">
              <w:rPr>
                <w:rStyle w:val="Hyperlink"/>
                <w:noProof/>
              </w:rPr>
              <w:t>Chapter 2 LITERATURE REVIEW: MECHANISMS OF DRYING</w:t>
            </w:r>
            <w:r w:rsidRPr="009977C8">
              <w:rPr>
                <w:noProof/>
                <w:webHidden/>
              </w:rPr>
              <w:tab/>
            </w:r>
            <w:r w:rsidRPr="009977C8">
              <w:rPr>
                <w:noProof/>
                <w:webHidden/>
              </w:rPr>
              <w:fldChar w:fldCharType="begin"/>
            </w:r>
            <w:r w:rsidRPr="009977C8">
              <w:rPr>
                <w:noProof/>
                <w:webHidden/>
              </w:rPr>
              <w:instrText xml:space="preserve"> PAGEREF _Toc474696351 \h </w:instrText>
            </w:r>
            <w:r w:rsidRPr="009977C8">
              <w:rPr>
                <w:noProof/>
                <w:webHidden/>
              </w:rPr>
            </w:r>
            <w:r w:rsidRPr="009977C8">
              <w:rPr>
                <w:noProof/>
                <w:webHidden/>
              </w:rPr>
              <w:fldChar w:fldCharType="separate"/>
            </w:r>
            <w:r>
              <w:rPr>
                <w:noProof/>
                <w:webHidden/>
              </w:rPr>
              <w:t>9</w:t>
            </w:r>
            <w:r w:rsidRPr="009977C8">
              <w:rPr>
                <w:noProof/>
                <w:webHidden/>
              </w:rPr>
              <w:fldChar w:fldCharType="end"/>
            </w:r>
          </w:hyperlink>
        </w:p>
        <w:p w14:paraId="2AF21244" w14:textId="77777777" w:rsidR="009977C8" w:rsidRPr="009977C8" w:rsidRDefault="009977C8">
          <w:pPr>
            <w:pStyle w:val="TOC2"/>
            <w:tabs>
              <w:tab w:val="left" w:pos="880"/>
              <w:tab w:val="right" w:leader="dot" w:pos="8494"/>
            </w:tabs>
            <w:rPr>
              <w:noProof/>
              <w:lang w:eastAsia="en-GB"/>
            </w:rPr>
          </w:pPr>
          <w:hyperlink w:anchor="_Toc474696352" w:history="1">
            <w:r w:rsidRPr="009977C8">
              <w:rPr>
                <w:rStyle w:val="Hyperlink"/>
                <w:b/>
                <w:noProof/>
              </w:rPr>
              <w:t>2.1</w:t>
            </w:r>
            <w:r w:rsidRPr="009977C8">
              <w:rPr>
                <w:noProof/>
                <w:lang w:eastAsia="en-GB"/>
              </w:rPr>
              <w:tab/>
            </w:r>
            <w:r w:rsidRPr="009977C8">
              <w:rPr>
                <w:rStyle w:val="Hyperlink"/>
                <w:b/>
                <w:noProof/>
              </w:rPr>
              <w:t>Introduction</w:t>
            </w:r>
            <w:r w:rsidRPr="009977C8">
              <w:rPr>
                <w:noProof/>
                <w:webHidden/>
              </w:rPr>
              <w:tab/>
            </w:r>
            <w:r w:rsidRPr="009977C8">
              <w:rPr>
                <w:noProof/>
                <w:webHidden/>
              </w:rPr>
              <w:fldChar w:fldCharType="begin"/>
            </w:r>
            <w:r w:rsidRPr="009977C8">
              <w:rPr>
                <w:noProof/>
                <w:webHidden/>
              </w:rPr>
              <w:instrText xml:space="preserve"> PAGEREF _Toc474696352 \h </w:instrText>
            </w:r>
            <w:r w:rsidRPr="009977C8">
              <w:rPr>
                <w:noProof/>
                <w:webHidden/>
              </w:rPr>
            </w:r>
            <w:r w:rsidRPr="009977C8">
              <w:rPr>
                <w:noProof/>
                <w:webHidden/>
              </w:rPr>
              <w:fldChar w:fldCharType="separate"/>
            </w:r>
            <w:r>
              <w:rPr>
                <w:noProof/>
                <w:webHidden/>
              </w:rPr>
              <w:t>9</w:t>
            </w:r>
            <w:r w:rsidRPr="009977C8">
              <w:rPr>
                <w:noProof/>
                <w:webHidden/>
              </w:rPr>
              <w:fldChar w:fldCharType="end"/>
            </w:r>
          </w:hyperlink>
        </w:p>
        <w:p w14:paraId="23B38C61" w14:textId="77777777" w:rsidR="009977C8" w:rsidRPr="009977C8" w:rsidRDefault="009977C8">
          <w:pPr>
            <w:pStyle w:val="TOC2"/>
            <w:tabs>
              <w:tab w:val="left" w:pos="880"/>
              <w:tab w:val="right" w:leader="dot" w:pos="8494"/>
            </w:tabs>
            <w:rPr>
              <w:noProof/>
              <w:lang w:eastAsia="en-GB"/>
            </w:rPr>
          </w:pPr>
          <w:hyperlink w:anchor="_Toc474696353" w:history="1">
            <w:r w:rsidRPr="009977C8">
              <w:rPr>
                <w:rStyle w:val="Hyperlink"/>
                <w:b/>
                <w:noProof/>
              </w:rPr>
              <w:t>2.2</w:t>
            </w:r>
            <w:r w:rsidRPr="009977C8">
              <w:rPr>
                <w:noProof/>
                <w:lang w:eastAsia="en-GB"/>
              </w:rPr>
              <w:tab/>
            </w:r>
            <w:r w:rsidRPr="009977C8">
              <w:rPr>
                <w:rStyle w:val="Hyperlink"/>
                <w:b/>
                <w:noProof/>
              </w:rPr>
              <w:t>Mechanisms of drying</w:t>
            </w:r>
            <w:r w:rsidRPr="009977C8">
              <w:rPr>
                <w:noProof/>
                <w:webHidden/>
              </w:rPr>
              <w:tab/>
            </w:r>
            <w:r w:rsidRPr="009977C8">
              <w:rPr>
                <w:noProof/>
                <w:webHidden/>
              </w:rPr>
              <w:fldChar w:fldCharType="begin"/>
            </w:r>
            <w:r w:rsidRPr="009977C8">
              <w:rPr>
                <w:noProof/>
                <w:webHidden/>
              </w:rPr>
              <w:instrText xml:space="preserve"> PAGEREF _Toc474696353 \h </w:instrText>
            </w:r>
            <w:r w:rsidRPr="009977C8">
              <w:rPr>
                <w:noProof/>
                <w:webHidden/>
              </w:rPr>
            </w:r>
            <w:r w:rsidRPr="009977C8">
              <w:rPr>
                <w:noProof/>
                <w:webHidden/>
              </w:rPr>
              <w:fldChar w:fldCharType="separate"/>
            </w:r>
            <w:r>
              <w:rPr>
                <w:noProof/>
                <w:webHidden/>
              </w:rPr>
              <w:t>9</w:t>
            </w:r>
            <w:r w:rsidRPr="009977C8">
              <w:rPr>
                <w:noProof/>
                <w:webHidden/>
              </w:rPr>
              <w:fldChar w:fldCharType="end"/>
            </w:r>
          </w:hyperlink>
        </w:p>
        <w:p w14:paraId="3A1D1844" w14:textId="77777777" w:rsidR="009977C8" w:rsidRPr="009977C8" w:rsidRDefault="009977C8">
          <w:pPr>
            <w:pStyle w:val="TOC3"/>
            <w:tabs>
              <w:tab w:val="left" w:pos="1320"/>
              <w:tab w:val="right" w:leader="dot" w:pos="8494"/>
            </w:tabs>
            <w:rPr>
              <w:noProof/>
              <w:lang w:eastAsia="en-GB"/>
            </w:rPr>
          </w:pPr>
          <w:hyperlink w:anchor="_Toc474696354" w:history="1">
            <w:r w:rsidRPr="009977C8">
              <w:rPr>
                <w:rStyle w:val="Hyperlink"/>
                <w:noProof/>
              </w:rPr>
              <w:t>2.2.1</w:t>
            </w:r>
            <w:r w:rsidRPr="009977C8">
              <w:rPr>
                <w:noProof/>
                <w:lang w:eastAsia="en-GB"/>
              </w:rPr>
              <w:tab/>
            </w:r>
            <w:r w:rsidRPr="009977C8">
              <w:rPr>
                <w:rStyle w:val="Hyperlink"/>
                <w:noProof/>
              </w:rPr>
              <w:t>Moisture in a particle</w:t>
            </w:r>
            <w:r w:rsidRPr="009977C8">
              <w:rPr>
                <w:noProof/>
                <w:webHidden/>
              </w:rPr>
              <w:tab/>
            </w:r>
            <w:r w:rsidRPr="009977C8">
              <w:rPr>
                <w:noProof/>
                <w:webHidden/>
              </w:rPr>
              <w:fldChar w:fldCharType="begin"/>
            </w:r>
            <w:r w:rsidRPr="009977C8">
              <w:rPr>
                <w:noProof/>
                <w:webHidden/>
              </w:rPr>
              <w:instrText xml:space="preserve"> PAGEREF _Toc474696354 \h </w:instrText>
            </w:r>
            <w:r w:rsidRPr="009977C8">
              <w:rPr>
                <w:noProof/>
                <w:webHidden/>
              </w:rPr>
            </w:r>
            <w:r w:rsidRPr="009977C8">
              <w:rPr>
                <w:noProof/>
                <w:webHidden/>
              </w:rPr>
              <w:fldChar w:fldCharType="separate"/>
            </w:r>
            <w:r>
              <w:rPr>
                <w:noProof/>
                <w:webHidden/>
              </w:rPr>
              <w:t>9</w:t>
            </w:r>
            <w:r w:rsidRPr="009977C8">
              <w:rPr>
                <w:noProof/>
                <w:webHidden/>
              </w:rPr>
              <w:fldChar w:fldCharType="end"/>
            </w:r>
          </w:hyperlink>
        </w:p>
        <w:p w14:paraId="0938B6EF" w14:textId="77777777" w:rsidR="009977C8" w:rsidRPr="009977C8" w:rsidRDefault="009977C8">
          <w:pPr>
            <w:pStyle w:val="TOC3"/>
            <w:tabs>
              <w:tab w:val="left" w:pos="1320"/>
              <w:tab w:val="right" w:leader="dot" w:pos="8494"/>
            </w:tabs>
            <w:rPr>
              <w:noProof/>
              <w:lang w:eastAsia="en-GB"/>
            </w:rPr>
          </w:pPr>
          <w:hyperlink w:anchor="_Toc474696355" w:history="1">
            <w:r w:rsidRPr="009977C8">
              <w:rPr>
                <w:rStyle w:val="Hyperlink"/>
                <w:noProof/>
              </w:rPr>
              <w:t>2.2.2</w:t>
            </w:r>
            <w:r w:rsidRPr="009977C8">
              <w:rPr>
                <w:noProof/>
                <w:lang w:eastAsia="en-GB"/>
              </w:rPr>
              <w:tab/>
            </w:r>
            <w:r w:rsidRPr="009977C8">
              <w:rPr>
                <w:rStyle w:val="Hyperlink"/>
                <w:noProof/>
              </w:rPr>
              <w:t>Rates of drying</w:t>
            </w:r>
            <w:r w:rsidRPr="009977C8">
              <w:rPr>
                <w:noProof/>
                <w:webHidden/>
              </w:rPr>
              <w:tab/>
            </w:r>
            <w:r w:rsidRPr="009977C8">
              <w:rPr>
                <w:noProof/>
                <w:webHidden/>
              </w:rPr>
              <w:fldChar w:fldCharType="begin"/>
            </w:r>
            <w:r w:rsidRPr="009977C8">
              <w:rPr>
                <w:noProof/>
                <w:webHidden/>
              </w:rPr>
              <w:instrText xml:space="preserve"> PAGEREF _Toc474696355 \h </w:instrText>
            </w:r>
            <w:r w:rsidRPr="009977C8">
              <w:rPr>
                <w:noProof/>
                <w:webHidden/>
              </w:rPr>
            </w:r>
            <w:r w:rsidRPr="009977C8">
              <w:rPr>
                <w:noProof/>
                <w:webHidden/>
              </w:rPr>
              <w:fldChar w:fldCharType="separate"/>
            </w:r>
            <w:r>
              <w:rPr>
                <w:noProof/>
                <w:webHidden/>
              </w:rPr>
              <w:t>11</w:t>
            </w:r>
            <w:r w:rsidRPr="009977C8">
              <w:rPr>
                <w:noProof/>
                <w:webHidden/>
              </w:rPr>
              <w:fldChar w:fldCharType="end"/>
            </w:r>
          </w:hyperlink>
        </w:p>
        <w:p w14:paraId="5FCE9436" w14:textId="77777777" w:rsidR="009977C8" w:rsidRPr="009977C8" w:rsidRDefault="009977C8">
          <w:pPr>
            <w:pStyle w:val="TOC3"/>
            <w:tabs>
              <w:tab w:val="left" w:pos="1320"/>
              <w:tab w:val="right" w:leader="dot" w:pos="8494"/>
            </w:tabs>
            <w:rPr>
              <w:noProof/>
              <w:lang w:eastAsia="en-GB"/>
            </w:rPr>
          </w:pPr>
          <w:hyperlink w:anchor="_Toc474696356" w:history="1">
            <w:r w:rsidRPr="009977C8">
              <w:rPr>
                <w:rStyle w:val="Hyperlink"/>
                <w:noProof/>
              </w:rPr>
              <w:t>2.2.2.1</w:t>
            </w:r>
            <w:r w:rsidRPr="009977C8">
              <w:rPr>
                <w:noProof/>
                <w:lang w:eastAsia="en-GB"/>
              </w:rPr>
              <w:tab/>
            </w:r>
            <w:r w:rsidRPr="009977C8">
              <w:rPr>
                <w:rStyle w:val="Hyperlink"/>
                <w:noProof/>
              </w:rPr>
              <w:t>Constant to falling rate drying periods</w:t>
            </w:r>
            <w:r w:rsidRPr="009977C8">
              <w:rPr>
                <w:noProof/>
                <w:webHidden/>
              </w:rPr>
              <w:tab/>
            </w:r>
            <w:r w:rsidRPr="009977C8">
              <w:rPr>
                <w:noProof/>
                <w:webHidden/>
              </w:rPr>
              <w:fldChar w:fldCharType="begin"/>
            </w:r>
            <w:r w:rsidRPr="009977C8">
              <w:rPr>
                <w:noProof/>
                <w:webHidden/>
              </w:rPr>
              <w:instrText xml:space="preserve"> PAGEREF _Toc474696356 \h </w:instrText>
            </w:r>
            <w:r w:rsidRPr="009977C8">
              <w:rPr>
                <w:noProof/>
                <w:webHidden/>
              </w:rPr>
            </w:r>
            <w:r w:rsidRPr="009977C8">
              <w:rPr>
                <w:noProof/>
                <w:webHidden/>
              </w:rPr>
              <w:fldChar w:fldCharType="separate"/>
            </w:r>
            <w:r>
              <w:rPr>
                <w:noProof/>
                <w:webHidden/>
              </w:rPr>
              <w:t>12</w:t>
            </w:r>
            <w:r w:rsidRPr="009977C8">
              <w:rPr>
                <w:noProof/>
                <w:webHidden/>
              </w:rPr>
              <w:fldChar w:fldCharType="end"/>
            </w:r>
          </w:hyperlink>
        </w:p>
        <w:p w14:paraId="1318CDF6" w14:textId="77777777" w:rsidR="009977C8" w:rsidRPr="009977C8" w:rsidRDefault="009977C8">
          <w:pPr>
            <w:pStyle w:val="TOC3"/>
            <w:tabs>
              <w:tab w:val="left" w:pos="1320"/>
              <w:tab w:val="right" w:leader="dot" w:pos="8494"/>
            </w:tabs>
            <w:rPr>
              <w:noProof/>
              <w:lang w:eastAsia="en-GB"/>
            </w:rPr>
          </w:pPr>
          <w:hyperlink w:anchor="_Toc474696357" w:history="1">
            <w:r w:rsidRPr="009977C8">
              <w:rPr>
                <w:rStyle w:val="Hyperlink"/>
                <w:noProof/>
              </w:rPr>
              <w:t>2.2.2.2</w:t>
            </w:r>
            <w:r w:rsidRPr="009977C8">
              <w:rPr>
                <w:noProof/>
                <w:lang w:eastAsia="en-GB"/>
              </w:rPr>
              <w:tab/>
            </w:r>
            <w:r w:rsidRPr="009977C8">
              <w:rPr>
                <w:rStyle w:val="Hyperlink"/>
                <w:noProof/>
              </w:rPr>
              <w:t>Heat transfer</w:t>
            </w:r>
            <w:r w:rsidRPr="009977C8">
              <w:rPr>
                <w:noProof/>
                <w:webHidden/>
              </w:rPr>
              <w:tab/>
            </w:r>
            <w:r w:rsidRPr="009977C8">
              <w:rPr>
                <w:noProof/>
                <w:webHidden/>
              </w:rPr>
              <w:fldChar w:fldCharType="begin"/>
            </w:r>
            <w:r w:rsidRPr="009977C8">
              <w:rPr>
                <w:noProof/>
                <w:webHidden/>
              </w:rPr>
              <w:instrText xml:space="preserve"> PAGEREF _Toc474696357 \h </w:instrText>
            </w:r>
            <w:r w:rsidRPr="009977C8">
              <w:rPr>
                <w:noProof/>
                <w:webHidden/>
              </w:rPr>
            </w:r>
            <w:r w:rsidRPr="009977C8">
              <w:rPr>
                <w:noProof/>
                <w:webHidden/>
              </w:rPr>
              <w:fldChar w:fldCharType="separate"/>
            </w:r>
            <w:r>
              <w:rPr>
                <w:noProof/>
                <w:webHidden/>
              </w:rPr>
              <w:t>14</w:t>
            </w:r>
            <w:r w:rsidRPr="009977C8">
              <w:rPr>
                <w:noProof/>
                <w:webHidden/>
              </w:rPr>
              <w:fldChar w:fldCharType="end"/>
            </w:r>
          </w:hyperlink>
        </w:p>
        <w:p w14:paraId="39A210E3" w14:textId="77777777" w:rsidR="009977C8" w:rsidRPr="009977C8" w:rsidRDefault="009977C8">
          <w:pPr>
            <w:pStyle w:val="TOC3"/>
            <w:tabs>
              <w:tab w:val="left" w:pos="1320"/>
              <w:tab w:val="right" w:leader="dot" w:pos="8494"/>
            </w:tabs>
            <w:rPr>
              <w:noProof/>
              <w:lang w:eastAsia="en-GB"/>
            </w:rPr>
          </w:pPr>
          <w:hyperlink w:anchor="_Toc474696358" w:history="1">
            <w:r w:rsidRPr="009977C8">
              <w:rPr>
                <w:rStyle w:val="Hyperlink"/>
                <w:noProof/>
              </w:rPr>
              <w:t>2.2.2.3</w:t>
            </w:r>
            <w:r w:rsidRPr="009977C8">
              <w:rPr>
                <w:noProof/>
                <w:lang w:eastAsia="en-GB"/>
              </w:rPr>
              <w:tab/>
            </w:r>
            <w:r w:rsidRPr="009977C8">
              <w:rPr>
                <w:rStyle w:val="Hyperlink"/>
                <w:noProof/>
              </w:rPr>
              <w:t>Mass transfer</w:t>
            </w:r>
            <w:r w:rsidRPr="009977C8">
              <w:rPr>
                <w:noProof/>
                <w:webHidden/>
              </w:rPr>
              <w:tab/>
            </w:r>
            <w:r w:rsidRPr="009977C8">
              <w:rPr>
                <w:noProof/>
                <w:webHidden/>
              </w:rPr>
              <w:fldChar w:fldCharType="begin"/>
            </w:r>
            <w:r w:rsidRPr="009977C8">
              <w:rPr>
                <w:noProof/>
                <w:webHidden/>
              </w:rPr>
              <w:instrText xml:space="preserve"> PAGEREF _Toc474696358 \h </w:instrText>
            </w:r>
            <w:r w:rsidRPr="009977C8">
              <w:rPr>
                <w:noProof/>
                <w:webHidden/>
              </w:rPr>
            </w:r>
            <w:r w:rsidRPr="009977C8">
              <w:rPr>
                <w:noProof/>
                <w:webHidden/>
              </w:rPr>
              <w:fldChar w:fldCharType="separate"/>
            </w:r>
            <w:r>
              <w:rPr>
                <w:noProof/>
                <w:webHidden/>
              </w:rPr>
              <w:t>18</w:t>
            </w:r>
            <w:r w:rsidRPr="009977C8">
              <w:rPr>
                <w:noProof/>
                <w:webHidden/>
              </w:rPr>
              <w:fldChar w:fldCharType="end"/>
            </w:r>
          </w:hyperlink>
        </w:p>
        <w:p w14:paraId="196EA8FD" w14:textId="77777777" w:rsidR="009977C8" w:rsidRPr="009977C8" w:rsidRDefault="009977C8">
          <w:pPr>
            <w:pStyle w:val="TOC2"/>
            <w:tabs>
              <w:tab w:val="left" w:pos="880"/>
              <w:tab w:val="right" w:leader="dot" w:pos="8494"/>
            </w:tabs>
            <w:rPr>
              <w:noProof/>
              <w:lang w:eastAsia="en-GB"/>
            </w:rPr>
          </w:pPr>
          <w:hyperlink w:anchor="_Toc474696359" w:history="1">
            <w:r w:rsidRPr="009977C8">
              <w:rPr>
                <w:rStyle w:val="Hyperlink"/>
                <w:b/>
                <w:noProof/>
              </w:rPr>
              <w:t>2.3</w:t>
            </w:r>
            <w:r w:rsidRPr="009977C8">
              <w:rPr>
                <w:noProof/>
                <w:lang w:eastAsia="en-GB"/>
              </w:rPr>
              <w:tab/>
            </w:r>
            <w:r w:rsidRPr="009977C8">
              <w:rPr>
                <w:rStyle w:val="Hyperlink"/>
                <w:b/>
                <w:noProof/>
              </w:rPr>
              <w:t>Methods of drying</w:t>
            </w:r>
            <w:r w:rsidRPr="009977C8">
              <w:rPr>
                <w:noProof/>
                <w:webHidden/>
              </w:rPr>
              <w:tab/>
            </w:r>
            <w:r w:rsidRPr="009977C8">
              <w:rPr>
                <w:noProof/>
                <w:webHidden/>
              </w:rPr>
              <w:fldChar w:fldCharType="begin"/>
            </w:r>
            <w:r w:rsidRPr="009977C8">
              <w:rPr>
                <w:noProof/>
                <w:webHidden/>
              </w:rPr>
              <w:instrText xml:space="preserve"> PAGEREF _Toc474696359 \h </w:instrText>
            </w:r>
            <w:r w:rsidRPr="009977C8">
              <w:rPr>
                <w:noProof/>
                <w:webHidden/>
              </w:rPr>
            </w:r>
            <w:r w:rsidRPr="009977C8">
              <w:rPr>
                <w:noProof/>
                <w:webHidden/>
              </w:rPr>
              <w:fldChar w:fldCharType="separate"/>
            </w:r>
            <w:r>
              <w:rPr>
                <w:noProof/>
                <w:webHidden/>
              </w:rPr>
              <w:t>18</w:t>
            </w:r>
            <w:r w:rsidRPr="009977C8">
              <w:rPr>
                <w:noProof/>
                <w:webHidden/>
              </w:rPr>
              <w:fldChar w:fldCharType="end"/>
            </w:r>
          </w:hyperlink>
        </w:p>
        <w:p w14:paraId="4555A131" w14:textId="77777777" w:rsidR="009977C8" w:rsidRPr="009977C8" w:rsidRDefault="009977C8">
          <w:pPr>
            <w:pStyle w:val="TOC3"/>
            <w:tabs>
              <w:tab w:val="left" w:pos="1320"/>
              <w:tab w:val="right" w:leader="dot" w:pos="8494"/>
            </w:tabs>
            <w:rPr>
              <w:noProof/>
              <w:lang w:eastAsia="en-GB"/>
            </w:rPr>
          </w:pPr>
          <w:hyperlink w:anchor="_Toc474696360" w:history="1">
            <w:r w:rsidRPr="009977C8">
              <w:rPr>
                <w:rStyle w:val="Hyperlink"/>
                <w:noProof/>
              </w:rPr>
              <w:t>2.3.1</w:t>
            </w:r>
            <w:r w:rsidRPr="009977C8">
              <w:rPr>
                <w:noProof/>
                <w:lang w:eastAsia="en-GB"/>
              </w:rPr>
              <w:tab/>
            </w:r>
            <w:r w:rsidRPr="009977C8">
              <w:rPr>
                <w:rStyle w:val="Hyperlink"/>
                <w:noProof/>
              </w:rPr>
              <w:t>Conventional drying technologies</w:t>
            </w:r>
            <w:r w:rsidRPr="009977C8">
              <w:rPr>
                <w:noProof/>
                <w:webHidden/>
              </w:rPr>
              <w:tab/>
            </w:r>
            <w:r w:rsidRPr="009977C8">
              <w:rPr>
                <w:noProof/>
                <w:webHidden/>
              </w:rPr>
              <w:fldChar w:fldCharType="begin"/>
            </w:r>
            <w:r w:rsidRPr="009977C8">
              <w:rPr>
                <w:noProof/>
                <w:webHidden/>
              </w:rPr>
              <w:instrText xml:space="preserve"> PAGEREF _Toc474696360 \h </w:instrText>
            </w:r>
            <w:r w:rsidRPr="009977C8">
              <w:rPr>
                <w:noProof/>
                <w:webHidden/>
              </w:rPr>
            </w:r>
            <w:r w:rsidRPr="009977C8">
              <w:rPr>
                <w:noProof/>
                <w:webHidden/>
              </w:rPr>
              <w:fldChar w:fldCharType="separate"/>
            </w:r>
            <w:r>
              <w:rPr>
                <w:noProof/>
                <w:webHidden/>
              </w:rPr>
              <w:t>18</w:t>
            </w:r>
            <w:r w:rsidRPr="009977C8">
              <w:rPr>
                <w:noProof/>
                <w:webHidden/>
              </w:rPr>
              <w:fldChar w:fldCharType="end"/>
            </w:r>
          </w:hyperlink>
        </w:p>
        <w:p w14:paraId="01159FE2" w14:textId="77777777" w:rsidR="009977C8" w:rsidRPr="009977C8" w:rsidRDefault="009977C8">
          <w:pPr>
            <w:pStyle w:val="TOC3"/>
            <w:tabs>
              <w:tab w:val="left" w:pos="1320"/>
              <w:tab w:val="right" w:leader="dot" w:pos="8494"/>
            </w:tabs>
            <w:rPr>
              <w:noProof/>
              <w:lang w:eastAsia="en-GB"/>
            </w:rPr>
          </w:pPr>
          <w:hyperlink w:anchor="_Toc474696361" w:history="1">
            <w:r w:rsidRPr="009977C8">
              <w:rPr>
                <w:rStyle w:val="Hyperlink"/>
                <w:noProof/>
              </w:rPr>
              <w:t>2.3.2</w:t>
            </w:r>
            <w:r w:rsidRPr="009977C8">
              <w:rPr>
                <w:noProof/>
                <w:lang w:eastAsia="en-GB"/>
              </w:rPr>
              <w:tab/>
            </w:r>
            <w:r w:rsidRPr="009977C8">
              <w:rPr>
                <w:rStyle w:val="Hyperlink"/>
                <w:noProof/>
              </w:rPr>
              <w:t>Perforated floor dryers</w:t>
            </w:r>
            <w:r w:rsidRPr="009977C8">
              <w:rPr>
                <w:noProof/>
                <w:webHidden/>
              </w:rPr>
              <w:tab/>
            </w:r>
            <w:r w:rsidRPr="009977C8">
              <w:rPr>
                <w:noProof/>
                <w:webHidden/>
              </w:rPr>
              <w:fldChar w:fldCharType="begin"/>
            </w:r>
            <w:r w:rsidRPr="009977C8">
              <w:rPr>
                <w:noProof/>
                <w:webHidden/>
              </w:rPr>
              <w:instrText xml:space="preserve"> PAGEREF _Toc474696361 \h </w:instrText>
            </w:r>
            <w:r w:rsidRPr="009977C8">
              <w:rPr>
                <w:noProof/>
                <w:webHidden/>
              </w:rPr>
            </w:r>
            <w:r w:rsidRPr="009977C8">
              <w:rPr>
                <w:noProof/>
                <w:webHidden/>
              </w:rPr>
              <w:fldChar w:fldCharType="separate"/>
            </w:r>
            <w:r>
              <w:rPr>
                <w:noProof/>
                <w:webHidden/>
              </w:rPr>
              <w:t>20</w:t>
            </w:r>
            <w:r w:rsidRPr="009977C8">
              <w:rPr>
                <w:noProof/>
                <w:webHidden/>
              </w:rPr>
              <w:fldChar w:fldCharType="end"/>
            </w:r>
          </w:hyperlink>
        </w:p>
        <w:p w14:paraId="35A354BA" w14:textId="77777777" w:rsidR="009977C8" w:rsidRPr="009977C8" w:rsidRDefault="009977C8">
          <w:pPr>
            <w:pStyle w:val="TOC3"/>
            <w:tabs>
              <w:tab w:val="left" w:pos="1320"/>
              <w:tab w:val="right" w:leader="dot" w:pos="8494"/>
            </w:tabs>
            <w:rPr>
              <w:noProof/>
              <w:lang w:eastAsia="en-GB"/>
            </w:rPr>
          </w:pPr>
          <w:hyperlink w:anchor="_Toc474696362" w:history="1">
            <w:r w:rsidRPr="009977C8">
              <w:rPr>
                <w:rStyle w:val="Hyperlink"/>
                <w:noProof/>
              </w:rPr>
              <w:t>2.3.2.1</w:t>
            </w:r>
            <w:r w:rsidRPr="009977C8">
              <w:rPr>
                <w:noProof/>
                <w:lang w:eastAsia="en-GB"/>
              </w:rPr>
              <w:tab/>
            </w:r>
            <w:r w:rsidRPr="009977C8">
              <w:rPr>
                <w:rStyle w:val="Hyperlink"/>
                <w:noProof/>
              </w:rPr>
              <w:t>Packed Beds</w:t>
            </w:r>
            <w:r w:rsidRPr="009977C8">
              <w:rPr>
                <w:noProof/>
                <w:webHidden/>
              </w:rPr>
              <w:tab/>
            </w:r>
            <w:r w:rsidRPr="009977C8">
              <w:rPr>
                <w:noProof/>
                <w:webHidden/>
              </w:rPr>
              <w:fldChar w:fldCharType="begin"/>
            </w:r>
            <w:r w:rsidRPr="009977C8">
              <w:rPr>
                <w:noProof/>
                <w:webHidden/>
              </w:rPr>
              <w:instrText xml:space="preserve"> PAGEREF _Toc474696362 \h </w:instrText>
            </w:r>
            <w:r w:rsidRPr="009977C8">
              <w:rPr>
                <w:noProof/>
                <w:webHidden/>
              </w:rPr>
            </w:r>
            <w:r w:rsidRPr="009977C8">
              <w:rPr>
                <w:noProof/>
                <w:webHidden/>
              </w:rPr>
              <w:fldChar w:fldCharType="separate"/>
            </w:r>
            <w:r>
              <w:rPr>
                <w:noProof/>
                <w:webHidden/>
              </w:rPr>
              <w:t>20</w:t>
            </w:r>
            <w:r w:rsidRPr="009977C8">
              <w:rPr>
                <w:noProof/>
                <w:webHidden/>
              </w:rPr>
              <w:fldChar w:fldCharType="end"/>
            </w:r>
          </w:hyperlink>
        </w:p>
        <w:p w14:paraId="55F6432E" w14:textId="77777777" w:rsidR="009977C8" w:rsidRPr="009977C8" w:rsidRDefault="009977C8">
          <w:pPr>
            <w:pStyle w:val="TOC3"/>
            <w:tabs>
              <w:tab w:val="left" w:pos="1320"/>
              <w:tab w:val="right" w:leader="dot" w:pos="8494"/>
            </w:tabs>
            <w:rPr>
              <w:noProof/>
              <w:lang w:eastAsia="en-GB"/>
            </w:rPr>
          </w:pPr>
          <w:hyperlink w:anchor="_Toc474696363" w:history="1">
            <w:r w:rsidRPr="009977C8">
              <w:rPr>
                <w:rStyle w:val="Hyperlink"/>
                <w:noProof/>
              </w:rPr>
              <w:t>2.3.2.2</w:t>
            </w:r>
            <w:r w:rsidRPr="009977C8">
              <w:rPr>
                <w:noProof/>
                <w:lang w:eastAsia="en-GB"/>
              </w:rPr>
              <w:tab/>
            </w:r>
            <w:r w:rsidRPr="009977C8">
              <w:rPr>
                <w:rStyle w:val="Hyperlink"/>
                <w:noProof/>
              </w:rPr>
              <w:t>Fluidised beds</w:t>
            </w:r>
            <w:r w:rsidRPr="009977C8">
              <w:rPr>
                <w:noProof/>
                <w:webHidden/>
              </w:rPr>
              <w:tab/>
            </w:r>
            <w:r w:rsidRPr="009977C8">
              <w:rPr>
                <w:noProof/>
                <w:webHidden/>
              </w:rPr>
              <w:fldChar w:fldCharType="begin"/>
            </w:r>
            <w:r w:rsidRPr="009977C8">
              <w:rPr>
                <w:noProof/>
                <w:webHidden/>
              </w:rPr>
              <w:instrText xml:space="preserve"> PAGEREF _Toc474696363 \h </w:instrText>
            </w:r>
            <w:r w:rsidRPr="009977C8">
              <w:rPr>
                <w:noProof/>
                <w:webHidden/>
              </w:rPr>
            </w:r>
            <w:r w:rsidRPr="009977C8">
              <w:rPr>
                <w:noProof/>
                <w:webHidden/>
              </w:rPr>
              <w:fldChar w:fldCharType="separate"/>
            </w:r>
            <w:r>
              <w:rPr>
                <w:noProof/>
                <w:webHidden/>
              </w:rPr>
              <w:t>21</w:t>
            </w:r>
            <w:r w:rsidRPr="009977C8">
              <w:rPr>
                <w:noProof/>
                <w:webHidden/>
              </w:rPr>
              <w:fldChar w:fldCharType="end"/>
            </w:r>
          </w:hyperlink>
        </w:p>
        <w:p w14:paraId="637C1852" w14:textId="77777777" w:rsidR="009977C8" w:rsidRPr="009977C8" w:rsidRDefault="009977C8">
          <w:pPr>
            <w:pStyle w:val="TOC3"/>
            <w:tabs>
              <w:tab w:val="left" w:pos="1320"/>
              <w:tab w:val="right" w:leader="dot" w:pos="8494"/>
            </w:tabs>
            <w:rPr>
              <w:noProof/>
              <w:lang w:eastAsia="en-GB"/>
            </w:rPr>
          </w:pPr>
          <w:hyperlink w:anchor="_Toc474696364" w:history="1">
            <w:r w:rsidRPr="009977C8">
              <w:rPr>
                <w:rStyle w:val="Hyperlink"/>
                <w:noProof/>
              </w:rPr>
              <w:t>2.3.2.3</w:t>
            </w:r>
            <w:r w:rsidRPr="009977C8">
              <w:rPr>
                <w:noProof/>
                <w:lang w:eastAsia="en-GB"/>
              </w:rPr>
              <w:tab/>
            </w:r>
            <w:r w:rsidRPr="009977C8">
              <w:rPr>
                <w:rStyle w:val="Hyperlink"/>
                <w:noProof/>
              </w:rPr>
              <w:t>A single particle</w:t>
            </w:r>
            <w:r w:rsidRPr="009977C8">
              <w:rPr>
                <w:noProof/>
                <w:webHidden/>
              </w:rPr>
              <w:tab/>
            </w:r>
            <w:r w:rsidRPr="009977C8">
              <w:rPr>
                <w:noProof/>
                <w:webHidden/>
              </w:rPr>
              <w:fldChar w:fldCharType="begin"/>
            </w:r>
            <w:r w:rsidRPr="009977C8">
              <w:rPr>
                <w:noProof/>
                <w:webHidden/>
              </w:rPr>
              <w:instrText xml:space="preserve"> PAGEREF _Toc474696364 \h </w:instrText>
            </w:r>
            <w:r w:rsidRPr="009977C8">
              <w:rPr>
                <w:noProof/>
                <w:webHidden/>
              </w:rPr>
            </w:r>
            <w:r w:rsidRPr="009977C8">
              <w:rPr>
                <w:noProof/>
                <w:webHidden/>
              </w:rPr>
              <w:fldChar w:fldCharType="separate"/>
            </w:r>
            <w:r>
              <w:rPr>
                <w:noProof/>
                <w:webHidden/>
              </w:rPr>
              <w:t>26</w:t>
            </w:r>
            <w:r w:rsidRPr="009977C8">
              <w:rPr>
                <w:noProof/>
                <w:webHidden/>
              </w:rPr>
              <w:fldChar w:fldCharType="end"/>
            </w:r>
          </w:hyperlink>
        </w:p>
        <w:p w14:paraId="2ABDEF1C" w14:textId="77777777" w:rsidR="009977C8" w:rsidRPr="009977C8" w:rsidRDefault="009977C8">
          <w:pPr>
            <w:pStyle w:val="TOC3"/>
            <w:tabs>
              <w:tab w:val="left" w:pos="1320"/>
              <w:tab w:val="right" w:leader="dot" w:pos="8494"/>
            </w:tabs>
            <w:rPr>
              <w:noProof/>
              <w:lang w:eastAsia="en-GB"/>
            </w:rPr>
          </w:pPr>
          <w:hyperlink w:anchor="_Toc474696365" w:history="1">
            <w:r w:rsidRPr="009977C8">
              <w:rPr>
                <w:rStyle w:val="Hyperlink"/>
                <w:noProof/>
              </w:rPr>
              <w:t>2.3.2.4</w:t>
            </w:r>
            <w:r w:rsidRPr="009977C8">
              <w:rPr>
                <w:noProof/>
                <w:lang w:eastAsia="en-GB"/>
              </w:rPr>
              <w:tab/>
            </w:r>
            <w:r w:rsidRPr="009977C8">
              <w:rPr>
                <w:rStyle w:val="Hyperlink"/>
                <w:noProof/>
              </w:rPr>
              <w:t>Bubble formation</w:t>
            </w:r>
            <w:r w:rsidRPr="009977C8">
              <w:rPr>
                <w:noProof/>
                <w:webHidden/>
              </w:rPr>
              <w:tab/>
            </w:r>
            <w:r w:rsidRPr="009977C8">
              <w:rPr>
                <w:noProof/>
                <w:webHidden/>
              </w:rPr>
              <w:fldChar w:fldCharType="begin"/>
            </w:r>
            <w:r w:rsidRPr="009977C8">
              <w:rPr>
                <w:noProof/>
                <w:webHidden/>
              </w:rPr>
              <w:instrText xml:space="preserve"> PAGEREF _Toc474696365 \h </w:instrText>
            </w:r>
            <w:r w:rsidRPr="009977C8">
              <w:rPr>
                <w:noProof/>
                <w:webHidden/>
              </w:rPr>
            </w:r>
            <w:r w:rsidRPr="009977C8">
              <w:rPr>
                <w:noProof/>
                <w:webHidden/>
              </w:rPr>
              <w:fldChar w:fldCharType="separate"/>
            </w:r>
            <w:r>
              <w:rPr>
                <w:noProof/>
                <w:webHidden/>
              </w:rPr>
              <w:t>26</w:t>
            </w:r>
            <w:r w:rsidRPr="009977C8">
              <w:rPr>
                <w:noProof/>
                <w:webHidden/>
              </w:rPr>
              <w:fldChar w:fldCharType="end"/>
            </w:r>
          </w:hyperlink>
        </w:p>
        <w:p w14:paraId="538ADF89" w14:textId="77777777" w:rsidR="009977C8" w:rsidRPr="009977C8" w:rsidRDefault="009977C8">
          <w:pPr>
            <w:pStyle w:val="TOC3"/>
            <w:tabs>
              <w:tab w:val="left" w:pos="1320"/>
              <w:tab w:val="right" w:leader="dot" w:pos="8494"/>
            </w:tabs>
            <w:rPr>
              <w:noProof/>
              <w:lang w:eastAsia="en-GB"/>
            </w:rPr>
          </w:pPr>
          <w:hyperlink w:anchor="_Toc474696366" w:history="1">
            <w:r w:rsidRPr="009977C8">
              <w:rPr>
                <w:rStyle w:val="Hyperlink"/>
                <w:noProof/>
              </w:rPr>
              <w:t>2.3.2.5</w:t>
            </w:r>
            <w:r w:rsidRPr="009977C8">
              <w:rPr>
                <w:noProof/>
                <w:lang w:eastAsia="en-GB"/>
              </w:rPr>
              <w:tab/>
            </w:r>
            <w:r w:rsidRPr="009977C8">
              <w:rPr>
                <w:rStyle w:val="Hyperlink"/>
                <w:noProof/>
              </w:rPr>
              <w:t>Fluidisation dynamics</w:t>
            </w:r>
            <w:r w:rsidRPr="009977C8">
              <w:rPr>
                <w:noProof/>
                <w:webHidden/>
              </w:rPr>
              <w:tab/>
            </w:r>
            <w:r w:rsidRPr="009977C8">
              <w:rPr>
                <w:noProof/>
                <w:webHidden/>
              </w:rPr>
              <w:fldChar w:fldCharType="begin"/>
            </w:r>
            <w:r w:rsidRPr="009977C8">
              <w:rPr>
                <w:noProof/>
                <w:webHidden/>
              </w:rPr>
              <w:instrText xml:space="preserve"> PAGEREF _Toc474696366 \h </w:instrText>
            </w:r>
            <w:r w:rsidRPr="009977C8">
              <w:rPr>
                <w:noProof/>
                <w:webHidden/>
              </w:rPr>
            </w:r>
            <w:r w:rsidRPr="009977C8">
              <w:rPr>
                <w:noProof/>
                <w:webHidden/>
              </w:rPr>
              <w:fldChar w:fldCharType="separate"/>
            </w:r>
            <w:r>
              <w:rPr>
                <w:noProof/>
                <w:webHidden/>
              </w:rPr>
              <w:t>30</w:t>
            </w:r>
            <w:r w:rsidRPr="009977C8">
              <w:rPr>
                <w:noProof/>
                <w:webHidden/>
              </w:rPr>
              <w:fldChar w:fldCharType="end"/>
            </w:r>
          </w:hyperlink>
        </w:p>
        <w:p w14:paraId="11AE66DC" w14:textId="77777777" w:rsidR="009977C8" w:rsidRPr="009977C8" w:rsidRDefault="009977C8">
          <w:pPr>
            <w:pStyle w:val="TOC3"/>
            <w:tabs>
              <w:tab w:val="left" w:pos="1320"/>
              <w:tab w:val="right" w:leader="dot" w:pos="8494"/>
            </w:tabs>
            <w:rPr>
              <w:noProof/>
              <w:lang w:eastAsia="en-GB"/>
            </w:rPr>
          </w:pPr>
          <w:hyperlink w:anchor="_Toc474696367" w:history="1">
            <w:r w:rsidRPr="009977C8">
              <w:rPr>
                <w:rStyle w:val="Hyperlink"/>
                <w:noProof/>
              </w:rPr>
              <w:t>2.3.2.6</w:t>
            </w:r>
            <w:r w:rsidRPr="009977C8">
              <w:rPr>
                <w:noProof/>
                <w:lang w:eastAsia="en-GB"/>
              </w:rPr>
              <w:tab/>
            </w:r>
            <w:r w:rsidRPr="009977C8">
              <w:rPr>
                <w:rStyle w:val="Hyperlink"/>
                <w:noProof/>
              </w:rPr>
              <w:t>Particle classification</w:t>
            </w:r>
            <w:r w:rsidRPr="009977C8">
              <w:rPr>
                <w:noProof/>
                <w:webHidden/>
              </w:rPr>
              <w:tab/>
            </w:r>
            <w:r w:rsidRPr="009977C8">
              <w:rPr>
                <w:noProof/>
                <w:webHidden/>
              </w:rPr>
              <w:fldChar w:fldCharType="begin"/>
            </w:r>
            <w:r w:rsidRPr="009977C8">
              <w:rPr>
                <w:noProof/>
                <w:webHidden/>
              </w:rPr>
              <w:instrText xml:space="preserve"> PAGEREF _Toc474696367 \h </w:instrText>
            </w:r>
            <w:r w:rsidRPr="009977C8">
              <w:rPr>
                <w:noProof/>
                <w:webHidden/>
              </w:rPr>
            </w:r>
            <w:r w:rsidRPr="009977C8">
              <w:rPr>
                <w:noProof/>
                <w:webHidden/>
              </w:rPr>
              <w:fldChar w:fldCharType="separate"/>
            </w:r>
            <w:r>
              <w:rPr>
                <w:noProof/>
                <w:webHidden/>
              </w:rPr>
              <w:t>31</w:t>
            </w:r>
            <w:r w:rsidRPr="009977C8">
              <w:rPr>
                <w:noProof/>
                <w:webHidden/>
              </w:rPr>
              <w:fldChar w:fldCharType="end"/>
            </w:r>
          </w:hyperlink>
        </w:p>
        <w:p w14:paraId="6AACC276" w14:textId="77777777" w:rsidR="009977C8" w:rsidRPr="009977C8" w:rsidRDefault="009977C8">
          <w:pPr>
            <w:pStyle w:val="TOC2"/>
            <w:tabs>
              <w:tab w:val="left" w:pos="880"/>
              <w:tab w:val="right" w:leader="dot" w:pos="8494"/>
            </w:tabs>
            <w:rPr>
              <w:noProof/>
              <w:lang w:eastAsia="en-GB"/>
            </w:rPr>
          </w:pPr>
          <w:hyperlink w:anchor="_Toc474696368" w:history="1">
            <w:r w:rsidRPr="009977C8">
              <w:rPr>
                <w:rStyle w:val="Hyperlink"/>
                <w:b/>
                <w:noProof/>
              </w:rPr>
              <w:t>2.4</w:t>
            </w:r>
            <w:r w:rsidRPr="009977C8">
              <w:rPr>
                <w:noProof/>
                <w:lang w:eastAsia="en-GB"/>
              </w:rPr>
              <w:tab/>
            </w:r>
            <w:r w:rsidRPr="009977C8">
              <w:rPr>
                <w:rStyle w:val="Hyperlink"/>
                <w:b/>
                <w:noProof/>
              </w:rPr>
              <w:t>Conclusions</w:t>
            </w:r>
            <w:r w:rsidRPr="009977C8">
              <w:rPr>
                <w:noProof/>
                <w:webHidden/>
              </w:rPr>
              <w:tab/>
            </w:r>
            <w:r w:rsidRPr="009977C8">
              <w:rPr>
                <w:noProof/>
                <w:webHidden/>
              </w:rPr>
              <w:fldChar w:fldCharType="begin"/>
            </w:r>
            <w:r w:rsidRPr="009977C8">
              <w:rPr>
                <w:noProof/>
                <w:webHidden/>
              </w:rPr>
              <w:instrText xml:space="preserve"> PAGEREF _Toc474696368 \h </w:instrText>
            </w:r>
            <w:r w:rsidRPr="009977C8">
              <w:rPr>
                <w:noProof/>
                <w:webHidden/>
              </w:rPr>
            </w:r>
            <w:r w:rsidRPr="009977C8">
              <w:rPr>
                <w:noProof/>
                <w:webHidden/>
              </w:rPr>
              <w:fldChar w:fldCharType="separate"/>
            </w:r>
            <w:r>
              <w:rPr>
                <w:noProof/>
                <w:webHidden/>
              </w:rPr>
              <w:t>33</w:t>
            </w:r>
            <w:r w:rsidRPr="009977C8">
              <w:rPr>
                <w:noProof/>
                <w:webHidden/>
              </w:rPr>
              <w:fldChar w:fldCharType="end"/>
            </w:r>
          </w:hyperlink>
        </w:p>
        <w:p w14:paraId="00AD2015" w14:textId="77777777" w:rsidR="009977C8" w:rsidRPr="009977C8" w:rsidRDefault="009977C8">
          <w:pPr>
            <w:pStyle w:val="TOC1"/>
            <w:tabs>
              <w:tab w:val="right" w:leader="dot" w:pos="8494"/>
            </w:tabs>
            <w:rPr>
              <w:noProof/>
              <w:lang w:eastAsia="en-GB"/>
            </w:rPr>
          </w:pPr>
          <w:hyperlink w:anchor="_Toc474696369" w:history="1">
            <w:r w:rsidRPr="009977C8">
              <w:rPr>
                <w:rStyle w:val="Hyperlink"/>
                <w:noProof/>
              </w:rPr>
              <w:t>Chapter 3 LITERATURE REVIEW: PULSED FLOW FLUIDISATION</w:t>
            </w:r>
            <w:r w:rsidRPr="009977C8">
              <w:rPr>
                <w:noProof/>
                <w:webHidden/>
              </w:rPr>
              <w:tab/>
            </w:r>
            <w:r w:rsidRPr="009977C8">
              <w:rPr>
                <w:noProof/>
                <w:webHidden/>
              </w:rPr>
              <w:fldChar w:fldCharType="begin"/>
            </w:r>
            <w:r w:rsidRPr="009977C8">
              <w:rPr>
                <w:noProof/>
                <w:webHidden/>
              </w:rPr>
              <w:instrText xml:space="preserve"> PAGEREF _Toc474696369 \h </w:instrText>
            </w:r>
            <w:r w:rsidRPr="009977C8">
              <w:rPr>
                <w:noProof/>
                <w:webHidden/>
              </w:rPr>
            </w:r>
            <w:r w:rsidRPr="009977C8">
              <w:rPr>
                <w:noProof/>
                <w:webHidden/>
              </w:rPr>
              <w:fldChar w:fldCharType="separate"/>
            </w:r>
            <w:r>
              <w:rPr>
                <w:noProof/>
                <w:webHidden/>
              </w:rPr>
              <w:t>35</w:t>
            </w:r>
            <w:r w:rsidRPr="009977C8">
              <w:rPr>
                <w:noProof/>
                <w:webHidden/>
              </w:rPr>
              <w:fldChar w:fldCharType="end"/>
            </w:r>
          </w:hyperlink>
        </w:p>
        <w:p w14:paraId="0CB478BC" w14:textId="77777777" w:rsidR="009977C8" w:rsidRPr="009977C8" w:rsidRDefault="009977C8">
          <w:pPr>
            <w:pStyle w:val="TOC2"/>
            <w:tabs>
              <w:tab w:val="left" w:pos="880"/>
              <w:tab w:val="right" w:leader="dot" w:pos="8494"/>
            </w:tabs>
            <w:rPr>
              <w:noProof/>
              <w:lang w:eastAsia="en-GB"/>
            </w:rPr>
          </w:pPr>
          <w:hyperlink w:anchor="_Toc474696370" w:history="1">
            <w:r w:rsidRPr="009977C8">
              <w:rPr>
                <w:rStyle w:val="Hyperlink"/>
                <w:b/>
                <w:noProof/>
              </w:rPr>
              <w:t>3.1</w:t>
            </w:r>
            <w:r w:rsidRPr="009977C8">
              <w:rPr>
                <w:noProof/>
                <w:lang w:eastAsia="en-GB"/>
              </w:rPr>
              <w:tab/>
            </w:r>
            <w:r w:rsidRPr="009977C8">
              <w:rPr>
                <w:rStyle w:val="Hyperlink"/>
                <w:b/>
                <w:noProof/>
              </w:rPr>
              <w:t>Introduction</w:t>
            </w:r>
            <w:r w:rsidRPr="009977C8">
              <w:rPr>
                <w:noProof/>
                <w:webHidden/>
              </w:rPr>
              <w:tab/>
            </w:r>
            <w:r w:rsidRPr="009977C8">
              <w:rPr>
                <w:noProof/>
                <w:webHidden/>
              </w:rPr>
              <w:fldChar w:fldCharType="begin"/>
            </w:r>
            <w:r w:rsidRPr="009977C8">
              <w:rPr>
                <w:noProof/>
                <w:webHidden/>
              </w:rPr>
              <w:instrText xml:space="preserve"> PAGEREF _Toc474696370 \h </w:instrText>
            </w:r>
            <w:r w:rsidRPr="009977C8">
              <w:rPr>
                <w:noProof/>
                <w:webHidden/>
              </w:rPr>
            </w:r>
            <w:r w:rsidRPr="009977C8">
              <w:rPr>
                <w:noProof/>
                <w:webHidden/>
              </w:rPr>
              <w:fldChar w:fldCharType="separate"/>
            </w:r>
            <w:r>
              <w:rPr>
                <w:noProof/>
                <w:webHidden/>
              </w:rPr>
              <w:t>35</w:t>
            </w:r>
            <w:r w:rsidRPr="009977C8">
              <w:rPr>
                <w:noProof/>
                <w:webHidden/>
              </w:rPr>
              <w:fldChar w:fldCharType="end"/>
            </w:r>
          </w:hyperlink>
        </w:p>
        <w:p w14:paraId="02887322" w14:textId="77777777" w:rsidR="009977C8" w:rsidRPr="009977C8" w:rsidRDefault="009977C8">
          <w:pPr>
            <w:pStyle w:val="TOC2"/>
            <w:tabs>
              <w:tab w:val="left" w:pos="880"/>
              <w:tab w:val="right" w:leader="dot" w:pos="8494"/>
            </w:tabs>
            <w:rPr>
              <w:noProof/>
              <w:lang w:eastAsia="en-GB"/>
            </w:rPr>
          </w:pPr>
          <w:hyperlink w:anchor="_Toc474696371" w:history="1">
            <w:r w:rsidRPr="009977C8">
              <w:rPr>
                <w:rStyle w:val="Hyperlink"/>
                <w:b/>
                <w:noProof/>
              </w:rPr>
              <w:t>3.2</w:t>
            </w:r>
            <w:r w:rsidRPr="009977C8">
              <w:rPr>
                <w:noProof/>
                <w:lang w:eastAsia="en-GB"/>
              </w:rPr>
              <w:tab/>
            </w:r>
            <w:r w:rsidRPr="009977C8">
              <w:rPr>
                <w:rStyle w:val="Hyperlink"/>
                <w:b/>
                <w:noProof/>
              </w:rPr>
              <w:t>Improving drying efficiencies</w:t>
            </w:r>
            <w:r w:rsidRPr="009977C8">
              <w:rPr>
                <w:noProof/>
                <w:webHidden/>
              </w:rPr>
              <w:tab/>
            </w:r>
            <w:r w:rsidRPr="009977C8">
              <w:rPr>
                <w:noProof/>
                <w:webHidden/>
              </w:rPr>
              <w:fldChar w:fldCharType="begin"/>
            </w:r>
            <w:r w:rsidRPr="009977C8">
              <w:rPr>
                <w:noProof/>
                <w:webHidden/>
              </w:rPr>
              <w:instrText xml:space="preserve"> PAGEREF _Toc474696371 \h </w:instrText>
            </w:r>
            <w:r w:rsidRPr="009977C8">
              <w:rPr>
                <w:noProof/>
                <w:webHidden/>
              </w:rPr>
            </w:r>
            <w:r w:rsidRPr="009977C8">
              <w:rPr>
                <w:noProof/>
                <w:webHidden/>
              </w:rPr>
              <w:fldChar w:fldCharType="separate"/>
            </w:r>
            <w:r>
              <w:rPr>
                <w:noProof/>
                <w:webHidden/>
              </w:rPr>
              <w:t>35</w:t>
            </w:r>
            <w:r w:rsidRPr="009977C8">
              <w:rPr>
                <w:noProof/>
                <w:webHidden/>
              </w:rPr>
              <w:fldChar w:fldCharType="end"/>
            </w:r>
          </w:hyperlink>
        </w:p>
        <w:p w14:paraId="47B58C1F" w14:textId="77777777" w:rsidR="009977C8" w:rsidRPr="009977C8" w:rsidRDefault="009977C8">
          <w:pPr>
            <w:pStyle w:val="TOC2"/>
            <w:tabs>
              <w:tab w:val="left" w:pos="880"/>
              <w:tab w:val="right" w:leader="dot" w:pos="8494"/>
            </w:tabs>
            <w:rPr>
              <w:noProof/>
              <w:lang w:eastAsia="en-GB"/>
            </w:rPr>
          </w:pPr>
          <w:hyperlink w:anchor="_Toc474696372" w:history="1">
            <w:r w:rsidRPr="009977C8">
              <w:rPr>
                <w:rStyle w:val="Hyperlink"/>
                <w:b/>
                <w:noProof/>
              </w:rPr>
              <w:t>3.3</w:t>
            </w:r>
            <w:r w:rsidRPr="009977C8">
              <w:rPr>
                <w:noProof/>
                <w:lang w:eastAsia="en-GB"/>
              </w:rPr>
              <w:tab/>
            </w:r>
            <w:r w:rsidRPr="009977C8">
              <w:rPr>
                <w:rStyle w:val="Hyperlink"/>
                <w:b/>
                <w:noProof/>
              </w:rPr>
              <w:t>Pulsed flow fluidisation research</w:t>
            </w:r>
            <w:r w:rsidRPr="009977C8">
              <w:rPr>
                <w:noProof/>
                <w:webHidden/>
              </w:rPr>
              <w:tab/>
            </w:r>
            <w:r w:rsidRPr="009977C8">
              <w:rPr>
                <w:noProof/>
                <w:webHidden/>
              </w:rPr>
              <w:fldChar w:fldCharType="begin"/>
            </w:r>
            <w:r w:rsidRPr="009977C8">
              <w:rPr>
                <w:noProof/>
                <w:webHidden/>
              </w:rPr>
              <w:instrText xml:space="preserve"> PAGEREF _Toc474696372 \h </w:instrText>
            </w:r>
            <w:r w:rsidRPr="009977C8">
              <w:rPr>
                <w:noProof/>
                <w:webHidden/>
              </w:rPr>
            </w:r>
            <w:r w:rsidRPr="009977C8">
              <w:rPr>
                <w:noProof/>
                <w:webHidden/>
              </w:rPr>
              <w:fldChar w:fldCharType="separate"/>
            </w:r>
            <w:r>
              <w:rPr>
                <w:noProof/>
                <w:webHidden/>
              </w:rPr>
              <w:t>39</w:t>
            </w:r>
            <w:r w:rsidRPr="009977C8">
              <w:rPr>
                <w:noProof/>
                <w:webHidden/>
              </w:rPr>
              <w:fldChar w:fldCharType="end"/>
            </w:r>
          </w:hyperlink>
        </w:p>
        <w:p w14:paraId="1ACD5C44" w14:textId="77777777" w:rsidR="009977C8" w:rsidRPr="009977C8" w:rsidRDefault="009977C8">
          <w:pPr>
            <w:pStyle w:val="TOC3"/>
            <w:tabs>
              <w:tab w:val="left" w:pos="1320"/>
              <w:tab w:val="right" w:leader="dot" w:pos="8494"/>
            </w:tabs>
            <w:rPr>
              <w:noProof/>
              <w:lang w:eastAsia="en-GB"/>
            </w:rPr>
          </w:pPr>
          <w:hyperlink w:anchor="_Toc474696373" w:history="1">
            <w:r w:rsidRPr="009977C8">
              <w:rPr>
                <w:rStyle w:val="Hyperlink"/>
                <w:noProof/>
              </w:rPr>
              <w:t>3.3.1</w:t>
            </w:r>
            <w:r w:rsidRPr="009977C8">
              <w:rPr>
                <w:noProof/>
                <w:lang w:eastAsia="en-GB"/>
              </w:rPr>
              <w:tab/>
            </w:r>
            <w:r w:rsidRPr="009977C8">
              <w:rPr>
                <w:rStyle w:val="Hyperlink"/>
                <w:noProof/>
              </w:rPr>
              <w:t>Producing a low frequency pulsation</w:t>
            </w:r>
            <w:r w:rsidRPr="009977C8">
              <w:rPr>
                <w:noProof/>
                <w:webHidden/>
              </w:rPr>
              <w:tab/>
            </w:r>
            <w:r w:rsidRPr="009977C8">
              <w:rPr>
                <w:noProof/>
                <w:webHidden/>
              </w:rPr>
              <w:fldChar w:fldCharType="begin"/>
            </w:r>
            <w:r w:rsidRPr="009977C8">
              <w:rPr>
                <w:noProof/>
                <w:webHidden/>
              </w:rPr>
              <w:instrText xml:space="preserve"> PAGEREF _Toc474696373 \h </w:instrText>
            </w:r>
            <w:r w:rsidRPr="009977C8">
              <w:rPr>
                <w:noProof/>
                <w:webHidden/>
              </w:rPr>
            </w:r>
            <w:r w:rsidRPr="009977C8">
              <w:rPr>
                <w:noProof/>
                <w:webHidden/>
              </w:rPr>
              <w:fldChar w:fldCharType="separate"/>
            </w:r>
            <w:r>
              <w:rPr>
                <w:noProof/>
                <w:webHidden/>
              </w:rPr>
              <w:t>39</w:t>
            </w:r>
            <w:r w:rsidRPr="009977C8">
              <w:rPr>
                <w:noProof/>
                <w:webHidden/>
              </w:rPr>
              <w:fldChar w:fldCharType="end"/>
            </w:r>
          </w:hyperlink>
        </w:p>
        <w:p w14:paraId="53596B14" w14:textId="77777777" w:rsidR="009977C8" w:rsidRPr="009977C8" w:rsidRDefault="009977C8">
          <w:pPr>
            <w:pStyle w:val="TOC3"/>
            <w:tabs>
              <w:tab w:val="left" w:pos="1320"/>
              <w:tab w:val="right" w:leader="dot" w:pos="8494"/>
            </w:tabs>
            <w:rPr>
              <w:noProof/>
              <w:lang w:eastAsia="en-GB"/>
            </w:rPr>
          </w:pPr>
          <w:hyperlink w:anchor="_Toc474696374" w:history="1">
            <w:r w:rsidRPr="009977C8">
              <w:rPr>
                <w:rStyle w:val="Hyperlink"/>
                <w:noProof/>
              </w:rPr>
              <w:t>3.3.2</w:t>
            </w:r>
            <w:r w:rsidRPr="009977C8">
              <w:rPr>
                <w:noProof/>
                <w:lang w:eastAsia="en-GB"/>
              </w:rPr>
              <w:tab/>
            </w:r>
            <w:r w:rsidRPr="009977C8">
              <w:rPr>
                <w:rStyle w:val="Hyperlink"/>
                <w:noProof/>
              </w:rPr>
              <w:t>Producing a high frequency pulsation</w:t>
            </w:r>
            <w:r w:rsidRPr="009977C8">
              <w:rPr>
                <w:noProof/>
                <w:webHidden/>
              </w:rPr>
              <w:tab/>
            </w:r>
            <w:r w:rsidRPr="009977C8">
              <w:rPr>
                <w:noProof/>
                <w:webHidden/>
              </w:rPr>
              <w:fldChar w:fldCharType="begin"/>
            </w:r>
            <w:r w:rsidRPr="009977C8">
              <w:rPr>
                <w:noProof/>
                <w:webHidden/>
              </w:rPr>
              <w:instrText xml:space="preserve"> PAGEREF _Toc474696374 \h </w:instrText>
            </w:r>
            <w:r w:rsidRPr="009977C8">
              <w:rPr>
                <w:noProof/>
                <w:webHidden/>
              </w:rPr>
            </w:r>
            <w:r w:rsidRPr="009977C8">
              <w:rPr>
                <w:noProof/>
                <w:webHidden/>
              </w:rPr>
              <w:fldChar w:fldCharType="separate"/>
            </w:r>
            <w:r>
              <w:rPr>
                <w:noProof/>
                <w:webHidden/>
              </w:rPr>
              <w:t>43</w:t>
            </w:r>
            <w:r w:rsidRPr="009977C8">
              <w:rPr>
                <w:noProof/>
                <w:webHidden/>
              </w:rPr>
              <w:fldChar w:fldCharType="end"/>
            </w:r>
          </w:hyperlink>
        </w:p>
        <w:p w14:paraId="286DB7F5" w14:textId="77777777" w:rsidR="009977C8" w:rsidRPr="009977C8" w:rsidRDefault="009977C8">
          <w:pPr>
            <w:pStyle w:val="TOC2"/>
            <w:tabs>
              <w:tab w:val="left" w:pos="880"/>
              <w:tab w:val="right" w:leader="dot" w:pos="8494"/>
            </w:tabs>
            <w:rPr>
              <w:noProof/>
              <w:lang w:eastAsia="en-GB"/>
            </w:rPr>
          </w:pPr>
          <w:hyperlink w:anchor="_Toc474696375" w:history="1">
            <w:r w:rsidRPr="009977C8">
              <w:rPr>
                <w:rStyle w:val="Hyperlink"/>
                <w:b/>
                <w:noProof/>
              </w:rPr>
              <w:t>3.4</w:t>
            </w:r>
            <w:r w:rsidRPr="009977C8">
              <w:rPr>
                <w:noProof/>
                <w:lang w:eastAsia="en-GB"/>
              </w:rPr>
              <w:tab/>
            </w:r>
            <w:r w:rsidRPr="009977C8">
              <w:rPr>
                <w:rStyle w:val="Hyperlink"/>
                <w:b/>
                <w:noProof/>
              </w:rPr>
              <w:t>Comparing continuous and low frequency pulsed fluidisation</w:t>
            </w:r>
            <w:r w:rsidRPr="009977C8">
              <w:rPr>
                <w:noProof/>
                <w:webHidden/>
              </w:rPr>
              <w:tab/>
            </w:r>
            <w:r w:rsidRPr="009977C8">
              <w:rPr>
                <w:noProof/>
                <w:webHidden/>
              </w:rPr>
              <w:fldChar w:fldCharType="begin"/>
            </w:r>
            <w:r w:rsidRPr="009977C8">
              <w:rPr>
                <w:noProof/>
                <w:webHidden/>
              </w:rPr>
              <w:instrText xml:space="preserve"> PAGEREF _Toc474696375 \h </w:instrText>
            </w:r>
            <w:r w:rsidRPr="009977C8">
              <w:rPr>
                <w:noProof/>
                <w:webHidden/>
              </w:rPr>
            </w:r>
            <w:r w:rsidRPr="009977C8">
              <w:rPr>
                <w:noProof/>
                <w:webHidden/>
              </w:rPr>
              <w:fldChar w:fldCharType="separate"/>
            </w:r>
            <w:r>
              <w:rPr>
                <w:noProof/>
                <w:webHidden/>
              </w:rPr>
              <w:t>45</w:t>
            </w:r>
            <w:r w:rsidRPr="009977C8">
              <w:rPr>
                <w:noProof/>
                <w:webHidden/>
              </w:rPr>
              <w:fldChar w:fldCharType="end"/>
            </w:r>
          </w:hyperlink>
        </w:p>
        <w:p w14:paraId="1436F5BE" w14:textId="77777777" w:rsidR="009977C8" w:rsidRPr="009977C8" w:rsidRDefault="009977C8">
          <w:pPr>
            <w:pStyle w:val="TOC3"/>
            <w:tabs>
              <w:tab w:val="left" w:pos="1320"/>
              <w:tab w:val="right" w:leader="dot" w:pos="8494"/>
            </w:tabs>
            <w:rPr>
              <w:noProof/>
              <w:lang w:eastAsia="en-GB"/>
            </w:rPr>
          </w:pPr>
          <w:hyperlink w:anchor="_Toc474696376" w:history="1">
            <w:r w:rsidRPr="009977C8">
              <w:rPr>
                <w:rStyle w:val="Hyperlink"/>
                <w:noProof/>
              </w:rPr>
              <w:t xml:space="preserve">3.4.1 </w:t>
            </w:r>
            <w:r w:rsidRPr="009977C8">
              <w:rPr>
                <w:noProof/>
                <w:lang w:eastAsia="en-GB"/>
              </w:rPr>
              <w:tab/>
            </w:r>
            <w:r w:rsidRPr="009977C8">
              <w:rPr>
                <w:rStyle w:val="Hyperlink"/>
                <w:noProof/>
              </w:rPr>
              <w:t>Bubble formation</w:t>
            </w:r>
            <w:r w:rsidRPr="009977C8">
              <w:rPr>
                <w:noProof/>
                <w:webHidden/>
              </w:rPr>
              <w:tab/>
            </w:r>
            <w:r w:rsidRPr="009977C8">
              <w:rPr>
                <w:noProof/>
                <w:webHidden/>
              </w:rPr>
              <w:fldChar w:fldCharType="begin"/>
            </w:r>
            <w:r w:rsidRPr="009977C8">
              <w:rPr>
                <w:noProof/>
                <w:webHidden/>
              </w:rPr>
              <w:instrText xml:space="preserve"> PAGEREF _Toc474696376 \h </w:instrText>
            </w:r>
            <w:r w:rsidRPr="009977C8">
              <w:rPr>
                <w:noProof/>
                <w:webHidden/>
              </w:rPr>
            </w:r>
            <w:r w:rsidRPr="009977C8">
              <w:rPr>
                <w:noProof/>
                <w:webHidden/>
              </w:rPr>
              <w:fldChar w:fldCharType="separate"/>
            </w:r>
            <w:r>
              <w:rPr>
                <w:noProof/>
                <w:webHidden/>
              </w:rPr>
              <w:t>46</w:t>
            </w:r>
            <w:r w:rsidRPr="009977C8">
              <w:rPr>
                <w:noProof/>
                <w:webHidden/>
              </w:rPr>
              <w:fldChar w:fldCharType="end"/>
            </w:r>
          </w:hyperlink>
        </w:p>
        <w:p w14:paraId="1B7E354B" w14:textId="77777777" w:rsidR="009977C8" w:rsidRPr="009977C8" w:rsidRDefault="009977C8">
          <w:pPr>
            <w:pStyle w:val="TOC3"/>
            <w:tabs>
              <w:tab w:val="left" w:pos="1320"/>
              <w:tab w:val="right" w:leader="dot" w:pos="8494"/>
            </w:tabs>
            <w:rPr>
              <w:noProof/>
              <w:lang w:eastAsia="en-GB"/>
            </w:rPr>
          </w:pPr>
          <w:hyperlink w:anchor="_Toc474696377" w:history="1">
            <w:r w:rsidRPr="009977C8">
              <w:rPr>
                <w:rStyle w:val="Hyperlink"/>
                <w:noProof/>
              </w:rPr>
              <w:t xml:space="preserve">3.4.2 </w:t>
            </w:r>
            <w:r w:rsidRPr="009977C8">
              <w:rPr>
                <w:noProof/>
                <w:lang w:eastAsia="en-GB"/>
              </w:rPr>
              <w:tab/>
            </w:r>
            <w:r w:rsidRPr="009977C8">
              <w:rPr>
                <w:rStyle w:val="Hyperlink"/>
                <w:noProof/>
              </w:rPr>
              <w:t>Pressure drop and the minimum fluidisation velocity</w:t>
            </w:r>
            <w:r w:rsidRPr="009977C8">
              <w:rPr>
                <w:noProof/>
                <w:webHidden/>
              </w:rPr>
              <w:tab/>
            </w:r>
            <w:r w:rsidRPr="009977C8">
              <w:rPr>
                <w:noProof/>
                <w:webHidden/>
              </w:rPr>
              <w:fldChar w:fldCharType="begin"/>
            </w:r>
            <w:r w:rsidRPr="009977C8">
              <w:rPr>
                <w:noProof/>
                <w:webHidden/>
              </w:rPr>
              <w:instrText xml:space="preserve"> PAGEREF _Toc474696377 \h </w:instrText>
            </w:r>
            <w:r w:rsidRPr="009977C8">
              <w:rPr>
                <w:noProof/>
                <w:webHidden/>
              </w:rPr>
            </w:r>
            <w:r w:rsidRPr="009977C8">
              <w:rPr>
                <w:noProof/>
                <w:webHidden/>
              </w:rPr>
              <w:fldChar w:fldCharType="separate"/>
            </w:r>
            <w:r>
              <w:rPr>
                <w:noProof/>
                <w:webHidden/>
              </w:rPr>
              <w:t>51</w:t>
            </w:r>
            <w:r w:rsidRPr="009977C8">
              <w:rPr>
                <w:noProof/>
                <w:webHidden/>
              </w:rPr>
              <w:fldChar w:fldCharType="end"/>
            </w:r>
          </w:hyperlink>
        </w:p>
        <w:p w14:paraId="53CF4BB9" w14:textId="77777777" w:rsidR="009977C8" w:rsidRPr="009977C8" w:rsidRDefault="009977C8">
          <w:pPr>
            <w:pStyle w:val="TOC3"/>
            <w:tabs>
              <w:tab w:val="left" w:pos="1320"/>
              <w:tab w:val="right" w:leader="dot" w:pos="8494"/>
            </w:tabs>
            <w:rPr>
              <w:noProof/>
              <w:lang w:eastAsia="en-GB"/>
            </w:rPr>
          </w:pPr>
          <w:hyperlink w:anchor="_Toc474696378" w:history="1">
            <w:r w:rsidRPr="009977C8">
              <w:rPr>
                <w:rStyle w:val="Hyperlink"/>
                <w:noProof/>
              </w:rPr>
              <w:t xml:space="preserve">3.4.3 </w:t>
            </w:r>
            <w:r w:rsidRPr="009977C8">
              <w:rPr>
                <w:noProof/>
                <w:lang w:eastAsia="en-GB"/>
              </w:rPr>
              <w:tab/>
            </w:r>
            <w:r w:rsidRPr="009977C8">
              <w:rPr>
                <w:rStyle w:val="Hyperlink"/>
                <w:noProof/>
              </w:rPr>
              <w:t>Bed expansion</w:t>
            </w:r>
            <w:r w:rsidRPr="009977C8">
              <w:rPr>
                <w:noProof/>
                <w:webHidden/>
              </w:rPr>
              <w:tab/>
            </w:r>
            <w:r w:rsidRPr="009977C8">
              <w:rPr>
                <w:noProof/>
                <w:webHidden/>
              </w:rPr>
              <w:fldChar w:fldCharType="begin"/>
            </w:r>
            <w:r w:rsidRPr="009977C8">
              <w:rPr>
                <w:noProof/>
                <w:webHidden/>
              </w:rPr>
              <w:instrText xml:space="preserve"> PAGEREF _Toc474696378 \h </w:instrText>
            </w:r>
            <w:r w:rsidRPr="009977C8">
              <w:rPr>
                <w:noProof/>
                <w:webHidden/>
              </w:rPr>
            </w:r>
            <w:r w:rsidRPr="009977C8">
              <w:rPr>
                <w:noProof/>
                <w:webHidden/>
              </w:rPr>
              <w:fldChar w:fldCharType="separate"/>
            </w:r>
            <w:r>
              <w:rPr>
                <w:noProof/>
                <w:webHidden/>
              </w:rPr>
              <w:t>59</w:t>
            </w:r>
            <w:r w:rsidRPr="009977C8">
              <w:rPr>
                <w:noProof/>
                <w:webHidden/>
              </w:rPr>
              <w:fldChar w:fldCharType="end"/>
            </w:r>
          </w:hyperlink>
        </w:p>
        <w:p w14:paraId="5298CB01" w14:textId="77777777" w:rsidR="009977C8" w:rsidRPr="009977C8" w:rsidRDefault="009977C8">
          <w:pPr>
            <w:pStyle w:val="TOC3"/>
            <w:tabs>
              <w:tab w:val="left" w:pos="1320"/>
              <w:tab w:val="right" w:leader="dot" w:pos="8494"/>
            </w:tabs>
            <w:rPr>
              <w:noProof/>
              <w:lang w:eastAsia="en-GB"/>
            </w:rPr>
          </w:pPr>
          <w:hyperlink w:anchor="_Toc474696379" w:history="1">
            <w:r w:rsidRPr="009977C8">
              <w:rPr>
                <w:rStyle w:val="Hyperlink"/>
                <w:noProof/>
              </w:rPr>
              <w:t xml:space="preserve">3.4.4 </w:t>
            </w:r>
            <w:r w:rsidRPr="009977C8">
              <w:rPr>
                <w:noProof/>
                <w:lang w:eastAsia="en-GB"/>
              </w:rPr>
              <w:tab/>
            </w:r>
            <w:r w:rsidRPr="009977C8">
              <w:rPr>
                <w:rStyle w:val="Hyperlink"/>
                <w:noProof/>
              </w:rPr>
              <w:t>Mixing</w:t>
            </w:r>
            <w:r w:rsidRPr="009977C8">
              <w:rPr>
                <w:noProof/>
                <w:webHidden/>
              </w:rPr>
              <w:tab/>
            </w:r>
            <w:r w:rsidRPr="009977C8">
              <w:rPr>
                <w:noProof/>
                <w:webHidden/>
              </w:rPr>
              <w:fldChar w:fldCharType="begin"/>
            </w:r>
            <w:r w:rsidRPr="009977C8">
              <w:rPr>
                <w:noProof/>
                <w:webHidden/>
              </w:rPr>
              <w:instrText xml:space="preserve"> PAGEREF _Toc474696379 \h </w:instrText>
            </w:r>
            <w:r w:rsidRPr="009977C8">
              <w:rPr>
                <w:noProof/>
                <w:webHidden/>
              </w:rPr>
            </w:r>
            <w:r w:rsidRPr="009977C8">
              <w:rPr>
                <w:noProof/>
                <w:webHidden/>
              </w:rPr>
              <w:fldChar w:fldCharType="separate"/>
            </w:r>
            <w:r>
              <w:rPr>
                <w:noProof/>
                <w:webHidden/>
              </w:rPr>
              <w:t>61</w:t>
            </w:r>
            <w:r w:rsidRPr="009977C8">
              <w:rPr>
                <w:noProof/>
                <w:webHidden/>
              </w:rPr>
              <w:fldChar w:fldCharType="end"/>
            </w:r>
          </w:hyperlink>
        </w:p>
        <w:p w14:paraId="4AB0B430" w14:textId="77777777" w:rsidR="009977C8" w:rsidRPr="009977C8" w:rsidRDefault="009977C8">
          <w:pPr>
            <w:pStyle w:val="TOC3"/>
            <w:tabs>
              <w:tab w:val="left" w:pos="1320"/>
              <w:tab w:val="right" w:leader="dot" w:pos="8494"/>
            </w:tabs>
            <w:rPr>
              <w:noProof/>
              <w:lang w:eastAsia="en-GB"/>
            </w:rPr>
          </w:pPr>
          <w:hyperlink w:anchor="_Toc474696380" w:history="1">
            <w:r w:rsidRPr="009977C8">
              <w:rPr>
                <w:rStyle w:val="Hyperlink"/>
                <w:noProof/>
              </w:rPr>
              <w:t xml:space="preserve">3.4.5 </w:t>
            </w:r>
            <w:r w:rsidRPr="009977C8">
              <w:rPr>
                <w:noProof/>
                <w:lang w:eastAsia="en-GB"/>
              </w:rPr>
              <w:tab/>
            </w:r>
            <w:r w:rsidRPr="009977C8">
              <w:rPr>
                <w:rStyle w:val="Hyperlink"/>
                <w:noProof/>
              </w:rPr>
              <w:t>Fluidisation quality</w:t>
            </w:r>
            <w:r w:rsidRPr="009977C8">
              <w:rPr>
                <w:noProof/>
                <w:webHidden/>
              </w:rPr>
              <w:tab/>
            </w:r>
            <w:r w:rsidRPr="009977C8">
              <w:rPr>
                <w:noProof/>
                <w:webHidden/>
              </w:rPr>
              <w:fldChar w:fldCharType="begin"/>
            </w:r>
            <w:r w:rsidRPr="009977C8">
              <w:rPr>
                <w:noProof/>
                <w:webHidden/>
              </w:rPr>
              <w:instrText xml:space="preserve"> PAGEREF _Toc474696380 \h </w:instrText>
            </w:r>
            <w:r w:rsidRPr="009977C8">
              <w:rPr>
                <w:noProof/>
                <w:webHidden/>
              </w:rPr>
            </w:r>
            <w:r w:rsidRPr="009977C8">
              <w:rPr>
                <w:noProof/>
                <w:webHidden/>
              </w:rPr>
              <w:fldChar w:fldCharType="separate"/>
            </w:r>
            <w:r>
              <w:rPr>
                <w:noProof/>
                <w:webHidden/>
              </w:rPr>
              <w:t>64</w:t>
            </w:r>
            <w:r w:rsidRPr="009977C8">
              <w:rPr>
                <w:noProof/>
                <w:webHidden/>
              </w:rPr>
              <w:fldChar w:fldCharType="end"/>
            </w:r>
          </w:hyperlink>
        </w:p>
        <w:p w14:paraId="77FD7292" w14:textId="77777777" w:rsidR="009977C8" w:rsidRPr="009977C8" w:rsidRDefault="009977C8">
          <w:pPr>
            <w:pStyle w:val="TOC2"/>
            <w:tabs>
              <w:tab w:val="left" w:pos="1100"/>
              <w:tab w:val="right" w:leader="dot" w:pos="8494"/>
            </w:tabs>
            <w:rPr>
              <w:noProof/>
              <w:lang w:eastAsia="en-GB"/>
            </w:rPr>
          </w:pPr>
          <w:hyperlink w:anchor="_Toc474696381" w:history="1">
            <w:r w:rsidRPr="009977C8">
              <w:rPr>
                <w:rStyle w:val="Hyperlink"/>
                <w:noProof/>
              </w:rPr>
              <w:t xml:space="preserve">3.4.6 </w:t>
            </w:r>
            <w:r w:rsidRPr="009977C8">
              <w:rPr>
                <w:noProof/>
                <w:lang w:eastAsia="en-GB"/>
              </w:rPr>
              <w:tab/>
            </w:r>
            <w:r w:rsidRPr="009977C8">
              <w:rPr>
                <w:rStyle w:val="Hyperlink"/>
                <w:noProof/>
              </w:rPr>
              <w:t>Geldart particle types</w:t>
            </w:r>
            <w:r w:rsidRPr="009977C8">
              <w:rPr>
                <w:noProof/>
                <w:webHidden/>
              </w:rPr>
              <w:tab/>
            </w:r>
            <w:r w:rsidRPr="009977C8">
              <w:rPr>
                <w:noProof/>
                <w:webHidden/>
              </w:rPr>
              <w:fldChar w:fldCharType="begin"/>
            </w:r>
            <w:r w:rsidRPr="009977C8">
              <w:rPr>
                <w:noProof/>
                <w:webHidden/>
              </w:rPr>
              <w:instrText xml:space="preserve"> PAGEREF _Toc474696381 \h </w:instrText>
            </w:r>
            <w:r w:rsidRPr="009977C8">
              <w:rPr>
                <w:noProof/>
                <w:webHidden/>
              </w:rPr>
            </w:r>
            <w:r w:rsidRPr="009977C8">
              <w:rPr>
                <w:noProof/>
                <w:webHidden/>
              </w:rPr>
              <w:fldChar w:fldCharType="separate"/>
            </w:r>
            <w:r>
              <w:rPr>
                <w:noProof/>
                <w:webHidden/>
              </w:rPr>
              <w:t>65</w:t>
            </w:r>
            <w:r w:rsidRPr="009977C8">
              <w:rPr>
                <w:noProof/>
                <w:webHidden/>
              </w:rPr>
              <w:fldChar w:fldCharType="end"/>
            </w:r>
          </w:hyperlink>
        </w:p>
        <w:p w14:paraId="512142C6" w14:textId="77777777" w:rsidR="009977C8" w:rsidRPr="009977C8" w:rsidRDefault="009977C8">
          <w:pPr>
            <w:pStyle w:val="TOC2"/>
            <w:tabs>
              <w:tab w:val="left" w:pos="1100"/>
              <w:tab w:val="right" w:leader="dot" w:pos="8494"/>
            </w:tabs>
            <w:rPr>
              <w:noProof/>
              <w:lang w:eastAsia="en-GB"/>
            </w:rPr>
          </w:pPr>
          <w:hyperlink w:anchor="_Toc474696382" w:history="1">
            <w:r w:rsidRPr="009977C8">
              <w:rPr>
                <w:rStyle w:val="Hyperlink"/>
                <w:noProof/>
              </w:rPr>
              <w:t xml:space="preserve">3.4.7 </w:t>
            </w:r>
            <w:r w:rsidRPr="009977C8">
              <w:rPr>
                <w:noProof/>
                <w:lang w:eastAsia="en-GB"/>
              </w:rPr>
              <w:tab/>
            </w:r>
            <w:r w:rsidRPr="009977C8">
              <w:rPr>
                <w:rStyle w:val="Hyperlink"/>
                <w:noProof/>
              </w:rPr>
              <w:t>Drying</w:t>
            </w:r>
            <w:r w:rsidRPr="009977C8">
              <w:rPr>
                <w:noProof/>
                <w:webHidden/>
              </w:rPr>
              <w:tab/>
            </w:r>
            <w:r w:rsidRPr="009977C8">
              <w:rPr>
                <w:noProof/>
                <w:webHidden/>
              </w:rPr>
              <w:fldChar w:fldCharType="begin"/>
            </w:r>
            <w:r w:rsidRPr="009977C8">
              <w:rPr>
                <w:noProof/>
                <w:webHidden/>
              </w:rPr>
              <w:instrText xml:space="preserve"> PAGEREF _Toc474696382 \h </w:instrText>
            </w:r>
            <w:r w:rsidRPr="009977C8">
              <w:rPr>
                <w:noProof/>
                <w:webHidden/>
              </w:rPr>
            </w:r>
            <w:r w:rsidRPr="009977C8">
              <w:rPr>
                <w:noProof/>
                <w:webHidden/>
              </w:rPr>
              <w:fldChar w:fldCharType="separate"/>
            </w:r>
            <w:r>
              <w:rPr>
                <w:noProof/>
                <w:webHidden/>
              </w:rPr>
              <w:t>66</w:t>
            </w:r>
            <w:r w:rsidRPr="009977C8">
              <w:rPr>
                <w:noProof/>
                <w:webHidden/>
              </w:rPr>
              <w:fldChar w:fldCharType="end"/>
            </w:r>
          </w:hyperlink>
        </w:p>
        <w:p w14:paraId="040B89D0" w14:textId="77777777" w:rsidR="009977C8" w:rsidRPr="009977C8" w:rsidRDefault="009977C8">
          <w:pPr>
            <w:pStyle w:val="TOC2"/>
            <w:tabs>
              <w:tab w:val="left" w:pos="1100"/>
              <w:tab w:val="right" w:leader="dot" w:pos="8494"/>
            </w:tabs>
            <w:rPr>
              <w:noProof/>
              <w:lang w:eastAsia="en-GB"/>
            </w:rPr>
          </w:pPr>
          <w:hyperlink w:anchor="_Toc474696383" w:history="1">
            <w:r w:rsidRPr="009977C8">
              <w:rPr>
                <w:rStyle w:val="Hyperlink"/>
                <w:noProof/>
              </w:rPr>
              <w:t xml:space="preserve">3.4.8 </w:t>
            </w:r>
            <w:r w:rsidRPr="009977C8">
              <w:rPr>
                <w:noProof/>
                <w:lang w:eastAsia="en-GB"/>
              </w:rPr>
              <w:tab/>
            </w:r>
            <w:r w:rsidRPr="009977C8">
              <w:rPr>
                <w:rStyle w:val="Hyperlink"/>
                <w:noProof/>
              </w:rPr>
              <w:t>The fluid mechanics of pulsed flow</w:t>
            </w:r>
            <w:r w:rsidRPr="009977C8">
              <w:rPr>
                <w:noProof/>
                <w:webHidden/>
              </w:rPr>
              <w:tab/>
            </w:r>
            <w:r w:rsidRPr="009977C8">
              <w:rPr>
                <w:noProof/>
                <w:webHidden/>
              </w:rPr>
              <w:fldChar w:fldCharType="begin"/>
            </w:r>
            <w:r w:rsidRPr="009977C8">
              <w:rPr>
                <w:noProof/>
                <w:webHidden/>
              </w:rPr>
              <w:instrText xml:space="preserve"> PAGEREF _Toc474696383 \h </w:instrText>
            </w:r>
            <w:r w:rsidRPr="009977C8">
              <w:rPr>
                <w:noProof/>
                <w:webHidden/>
              </w:rPr>
            </w:r>
            <w:r w:rsidRPr="009977C8">
              <w:rPr>
                <w:noProof/>
                <w:webHidden/>
              </w:rPr>
              <w:fldChar w:fldCharType="separate"/>
            </w:r>
            <w:r>
              <w:rPr>
                <w:noProof/>
                <w:webHidden/>
              </w:rPr>
              <w:t>72</w:t>
            </w:r>
            <w:r w:rsidRPr="009977C8">
              <w:rPr>
                <w:noProof/>
                <w:webHidden/>
              </w:rPr>
              <w:fldChar w:fldCharType="end"/>
            </w:r>
          </w:hyperlink>
        </w:p>
        <w:p w14:paraId="49B2A8E9" w14:textId="77777777" w:rsidR="009977C8" w:rsidRPr="009977C8" w:rsidRDefault="009977C8">
          <w:pPr>
            <w:pStyle w:val="TOC2"/>
            <w:tabs>
              <w:tab w:val="right" w:leader="dot" w:pos="8494"/>
            </w:tabs>
            <w:rPr>
              <w:noProof/>
              <w:lang w:eastAsia="en-GB"/>
            </w:rPr>
          </w:pPr>
          <w:hyperlink w:anchor="_Toc474696384" w:history="1">
            <w:r w:rsidRPr="009977C8">
              <w:rPr>
                <w:rStyle w:val="Hyperlink"/>
                <w:b/>
                <w:noProof/>
              </w:rPr>
              <w:t>3.5 Conclusions</w:t>
            </w:r>
            <w:r w:rsidRPr="009977C8">
              <w:rPr>
                <w:noProof/>
                <w:webHidden/>
              </w:rPr>
              <w:tab/>
            </w:r>
            <w:r w:rsidRPr="009977C8">
              <w:rPr>
                <w:noProof/>
                <w:webHidden/>
              </w:rPr>
              <w:fldChar w:fldCharType="begin"/>
            </w:r>
            <w:r w:rsidRPr="009977C8">
              <w:rPr>
                <w:noProof/>
                <w:webHidden/>
              </w:rPr>
              <w:instrText xml:space="preserve"> PAGEREF _Toc474696384 \h </w:instrText>
            </w:r>
            <w:r w:rsidRPr="009977C8">
              <w:rPr>
                <w:noProof/>
                <w:webHidden/>
              </w:rPr>
            </w:r>
            <w:r w:rsidRPr="009977C8">
              <w:rPr>
                <w:noProof/>
                <w:webHidden/>
              </w:rPr>
              <w:fldChar w:fldCharType="separate"/>
            </w:r>
            <w:r>
              <w:rPr>
                <w:noProof/>
                <w:webHidden/>
              </w:rPr>
              <w:t>74</w:t>
            </w:r>
            <w:r w:rsidRPr="009977C8">
              <w:rPr>
                <w:noProof/>
                <w:webHidden/>
              </w:rPr>
              <w:fldChar w:fldCharType="end"/>
            </w:r>
          </w:hyperlink>
        </w:p>
        <w:p w14:paraId="6606BCE5" w14:textId="77777777" w:rsidR="009977C8" w:rsidRPr="009977C8" w:rsidRDefault="009977C8">
          <w:pPr>
            <w:pStyle w:val="TOC1"/>
            <w:tabs>
              <w:tab w:val="right" w:leader="dot" w:pos="8494"/>
            </w:tabs>
            <w:rPr>
              <w:noProof/>
              <w:lang w:eastAsia="en-GB"/>
            </w:rPr>
          </w:pPr>
          <w:hyperlink w:anchor="_Toc474696385" w:history="1">
            <w:r w:rsidRPr="009977C8">
              <w:rPr>
                <w:rStyle w:val="Hyperlink"/>
                <w:noProof/>
              </w:rPr>
              <w:t>Chapter 4 DESIGN AND COMMISSION</w:t>
            </w:r>
            <w:r w:rsidRPr="009977C8">
              <w:rPr>
                <w:noProof/>
                <w:webHidden/>
              </w:rPr>
              <w:tab/>
            </w:r>
            <w:r w:rsidRPr="009977C8">
              <w:rPr>
                <w:noProof/>
                <w:webHidden/>
              </w:rPr>
              <w:fldChar w:fldCharType="begin"/>
            </w:r>
            <w:r w:rsidRPr="009977C8">
              <w:rPr>
                <w:noProof/>
                <w:webHidden/>
              </w:rPr>
              <w:instrText xml:space="preserve"> PAGEREF _Toc474696385 \h </w:instrText>
            </w:r>
            <w:r w:rsidRPr="009977C8">
              <w:rPr>
                <w:noProof/>
                <w:webHidden/>
              </w:rPr>
            </w:r>
            <w:r w:rsidRPr="009977C8">
              <w:rPr>
                <w:noProof/>
                <w:webHidden/>
              </w:rPr>
              <w:fldChar w:fldCharType="separate"/>
            </w:r>
            <w:r>
              <w:rPr>
                <w:noProof/>
                <w:webHidden/>
              </w:rPr>
              <w:t>77</w:t>
            </w:r>
            <w:r w:rsidRPr="009977C8">
              <w:rPr>
                <w:noProof/>
                <w:webHidden/>
              </w:rPr>
              <w:fldChar w:fldCharType="end"/>
            </w:r>
          </w:hyperlink>
        </w:p>
        <w:p w14:paraId="2B899D9F" w14:textId="77777777" w:rsidR="009977C8" w:rsidRPr="009977C8" w:rsidRDefault="009977C8">
          <w:pPr>
            <w:pStyle w:val="TOC2"/>
            <w:tabs>
              <w:tab w:val="left" w:pos="880"/>
              <w:tab w:val="right" w:leader="dot" w:pos="8494"/>
            </w:tabs>
            <w:rPr>
              <w:noProof/>
              <w:lang w:eastAsia="en-GB"/>
            </w:rPr>
          </w:pPr>
          <w:hyperlink w:anchor="_Toc474696386" w:history="1">
            <w:r w:rsidRPr="009977C8">
              <w:rPr>
                <w:rStyle w:val="Hyperlink"/>
                <w:b/>
                <w:noProof/>
              </w:rPr>
              <w:t>4.1</w:t>
            </w:r>
            <w:r w:rsidRPr="009977C8">
              <w:rPr>
                <w:noProof/>
                <w:lang w:eastAsia="en-GB"/>
              </w:rPr>
              <w:tab/>
            </w:r>
            <w:r w:rsidRPr="009977C8">
              <w:rPr>
                <w:rStyle w:val="Hyperlink"/>
                <w:b/>
                <w:noProof/>
              </w:rPr>
              <w:t>Introduction</w:t>
            </w:r>
            <w:r w:rsidRPr="009977C8">
              <w:rPr>
                <w:noProof/>
                <w:webHidden/>
              </w:rPr>
              <w:tab/>
            </w:r>
            <w:r w:rsidRPr="009977C8">
              <w:rPr>
                <w:noProof/>
                <w:webHidden/>
              </w:rPr>
              <w:fldChar w:fldCharType="begin"/>
            </w:r>
            <w:r w:rsidRPr="009977C8">
              <w:rPr>
                <w:noProof/>
                <w:webHidden/>
              </w:rPr>
              <w:instrText xml:space="preserve"> PAGEREF _Toc474696386 \h </w:instrText>
            </w:r>
            <w:r w:rsidRPr="009977C8">
              <w:rPr>
                <w:noProof/>
                <w:webHidden/>
              </w:rPr>
            </w:r>
            <w:r w:rsidRPr="009977C8">
              <w:rPr>
                <w:noProof/>
                <w:webHidden/>
              </w:rPr>
              <w:fldChar w:fldCharType="separate"/>
            </w:r>
            <w:r>
              <w:rPr>
                <w:noProof/>
                <w:webHidden/>
              </w:rPr>
              <w:t>77</w:t>
            </w:r>
            <w:r w:rsidRPr="009977C8">
              <w:rPr>
                <w:noProof/>
                <w:webHidden/>
              </w:rPr>
              <w:fldChar w:fldCharType="end"/>
            </w:r>
          </w:hyperlink>
        </w:p>
        <w:p w14:paraId="59709CF9" w14:textId="77777777" w:rsidR="009977C8" w:rsidRPr="009977C8" w:rsidRDefault="009977C8">
          <w:pPr>
            <w:pStyle w:val="TOC2"/>
            <w:tabs>
              <w:tab w:val="left" w:pos="880"/>
              <w:tab w:val="right" w:leader="dot" w:pos="8494"/>
            </w:tabs>
            <w:rPr>
              <w:noProof/>
              <w:lang w:eastAsia="en-GB"/>
            </w:rPr>
          </w:pPr>
          <w:hyperlink w:anchor="_Toc474696387" w:history="1">
            <w:r w:rsidRPr="009977C8">
              <w:rPr>
                <w:rStyle w:val="Hyperlink"/>
                <w:b/>
                <w:noProof/>
              </w:rPr>
              <w:t>4.2</w:t>
            </w:r>
            <w:r w:rsidRPr="009977C8">
              <w:rPr>
                <w:noProof/>
                <w:lang w:eastAsia="en-GB"/>
              </w:rPr>
              <w:tab/>
            </w:r>
            <w:r w:rsidRPr="009977C8">
              <w:rPr>
                <w:rStyle w:val="Hyperlink"/>
                <w:b/>
                <w:noProof/>
              </w:rPr>
              <w:t>The case for high frequency pulsed flow fluidisation</w:t>
            </w:r>
            <w:r w:rsidRPr="009977C8">
              <w:rPr>
                <w:noProof/>
                <w:webHidden/>
              </w:rPr>
              <w:tab/>
            </w:r>
            <w:r w:rsidRPr="009977C8">
              <w:rPr>
                <w:noProof/>
                <w:webHidden/>
              </w:rPr>
              <w:fldChar w:fldCharType="begin"/>
            </w:r>
            <w:r w:rsidRPr="009977C8">
              <w:rPr>
                <w:noProof/>
                <w:webHidden/>
              </w:rPr>
              <w:instrText xml:space="preserve"> PAGEREF _Toc474696387 \h </w:instrText>
            </w:r>
            <w:r w:rsidRPr="009977C8">
              <w:rPr>
                <w:noProof/>
                <w:webHidden/>
              </w:rPr>
            </w:r>
            <w:r w:rsidRPr="009977C8">
              <w:rPr>
                <w:noProof/>
                <w:webHidden/>
              </w:rPr>
              <w:fldChar w:fldCharType="separate"/>
            </w:r>
            <w:r>
              <w:rPr>
                <w:noProof/>
                <w:webHidden/>
              </w:rPr>
              <w:t>77</w:t>
            </w:r>
            <w:r w:rsidRPr="009977C8">
              <w:rPr>
                <w:noProof/>
                <w:webHidden/>
              </w:rPr>
              <w:fldChar w:fldCharType="end"/>
            </w:r>
          </w:hyperlink>
        </w:p>
        <w:p w14:paraId="5042EFD9" w14:textId="77777777" w:rsidR="009977C8" w:rsidRPr="009977C8" w:rsidRDefault="009977C8">
          <w:pPr>
            <w:pStyle w:val="TOC2"/>
            <w:tabs>
              <w:tab w:val="left" w:pos="880"/>
              <w:tab w:val="right" w:leader="dot" w:pos="8494"/>
            </w:tabs>
            <w:rPr>
              <w:noProof/>
              <w:lang w:eastAsia="en-GB"/>
            </w:rPr>
          </w:pPr>
          <w:hyperlink w:anchor="_Toc474696388" w:history="1">
            <w:r w:rsidRPr="009977C8">
              <w:rPr>
                <w:rStyle w:val="Hyperlink"/>
                <w:b/>
                <w:noProof/>
              </w:rPr>
              <w:t>4.3</w:t>
            </w:r>
            <w:r w:rsidRPr="009977C8">
              <w:rPr>
                <w:noProof/>
                <w:lang w:eastAsia="en-GB"/>
              </w:rPr>
              <w:tab/>
            </w:r>
            <w:r w:rsidRPr="009977C8">
              <w:rPr>
                <w:rStyle w:val="Hyperlink"/>
                <w:b/>
                <w:noProof/>
              </w:rPr>
              <w:t>Design considerations</w:t>
            </w:r>
            <w:r w:rsidRPr="009977C8">
              <w:rPr>
                <w:noProof/>
                <w:webHidden/>
              </w:rPr>
              <w:tab/>
            </w:r>
            <w:r w:rsidRPr="009977C8">
              <w:rPr>
                <w:noProof/>
                <w:webHidden/>
              </w:rPr>
              <w:fldChar w:fldCharType="begin"/>
            </w:r>
            <w:r w:rsidRPr="009977C8">
              <w:rPr>
                <w:noProof/>
                <w:webHidden/>
              </w:rPr>
              <w:instrText xml:space="preserve"> PAGEREF _Toc474696388 \h </w:instrText>
            </w:r>
            <w:r w:rsidRPr="009977C8">
              <w:rPr>
                <w:noProof/>
                <w:webHidden/>
              </w:rPr>
            </w:r>
            <w:r w:rsidRPr="009977C8">
              <w:rPr>
                <w:noProof/>
                <w:webHidden/>
              </w:rPr>
              <w:fldChar w:fldCharType="separate"/>
            </w:r>
            <w:r>
              <w:rPr>
                <w:noProof/>
                <w:webHidden/>
              </w:rPr>
              <w:t>78</w:t>
            </w:r>
            <w:r w:rsidRPr="009977C8">
              <w:rPr>
                <w:noProof/>
                <w:webHidden/>
              </w:rPr>
              <w:fldChar w:fldCharType="end"/>
            </w:r>
          </w:hyperlink>
        </w:p>
        <w:p w14:paraId="32F8272F" w14:textId="77777777" w:rsidR="009977C8" w:rsidRPr="009977C8" w:rsidRDefault="009977C8">
          <w:pPr>
            <w:pStyle w:val="TOC3"/>
            <w:tabs>
              <w:tab w:val="left" w:pos="1320"/>
              <w:tab w:val="right" w:leader="dot" w:pos="8494"/>
            </w:tabs>
            <w:rPr>
              <w:noProof/>
              <w:lang w:eastAsia="en-GB"/>
            </w:rPr>
          </w:pPr>
          <w:hyperlink w:anchor="_Toc474696389" w:history="1">
            <w:r w:rsidRPr="009977C8">
              <w:rPr>
                <w:rStyle w:val="Hyperlink"/>
                <w:noProof/>
              </w:rPr>
              <w:t>4.3.1</w:t>
            </w:r>
            <w:r w:rsidRPr="009977C8">
              <w:rPr>
                <w:noProof/>
                <w:lang w:eastAsia="en-GB"/>
              </w:rPr>
              <w:tab/>
            </w:r>
            <w:r w:rsidRPr="009977C8">
              <w:rPr>
                <w:rStyle w:val="Hyperlink"/>
                <w:noProof/>
              </w:rPr>
              <w:t>Distributor plate</w:t>
            </w:r>
            <w:r w:rsidRPr="009977C8">
              <w:rPr>
                <w:noProof/>
                <w:webHidden/>
              </w:rPr>
              <w:tab/>
            </w:r>
            <w:r w:rsidRPr="009977C8">
              <w:rPr>
                <w:noProof/>
                <w:webHidden/>
              </w:rPr>
              <w:fldChar w:fldCharType="begin"/>
            </w:r>
            <w:r w:rsidRPr="009977C8">
              <w:rPr>
                <w:noProof/>
                <w:webHidden/>
              </w:rPr>
              <w:instrText xml:space="preserve"> PAGEREF _Toc474696389 \h </w:instrText>
            </w:r>
            <w:r w:rsidRPr="009977C8">
              <w:rPr>
                <w:noProof/>
                <w:webHidden/>
              </w:rPr>
            </w:r>
            <w:r w:rsidRPr="009977C8">
              <w:rPr>
                <w:noProof/>
                <w:webHidden/>
              </w:rPr>
              <w:fldChar w:fldCharType="separate"/>
            </w:r>
            <w:r>
              <w:rPr>
                <w:noProof/>
                <w:webHidden/>
              </w:rPr>
              <w:t>80</w:t>
            </w:r>
            <w:r w:rsidRPr="009977C8">
              <w:rPr>
                <w:noProof/>
                <w:webHidden/>
              </w:rPr>
              <w:fldChar w:fldCharType="end"/>
            </w:r>
          </w:hyperlink>
        </w:p>
        <w:p w14:paraId="7503F742" w14:textId="77777777" w:rsidR="009977C8" w:rsidRPr="009977C8" w:rsidRDefault="009977C8">
          <w:pPr>
            <w:pStyle w:val="TOC3"/>
            <w:tabs>
              <w:tab w:val="left" w:pos="1320"/>
              <w:tab w:val="right" w:leader="dot" w:pos="8494"/>
            </w:tabs>
            <w:rPr>
              <w:noProof/>
              <w:lang w:eastAsia="en-GB"/>
            </w:rPr>
          </w:pPr>
          <w:hyperlink w:anchor="_Toc474696390" w:history="1">
            <w:r w:rsidRPr="009977C8">
              <w:rPr>
                <w:rStyle w:val="Hyperlink"/>
                <w:noProof/>
              </w:rPr>
              <w:t>4.3.2</w:t>
            </w:r>
            <w:r w:rsidRPr="009977C8">
              <w:rPr>
                <w:noProof/>
                <w:lang w:eastAsia="en-GB"/>
              </w:rPr>
              <w:tab/>
            </w:r>
            <w:r w:rsidRPr="009977C8">
              <w:rPr>
                <w:rStyle w:val="Hyperlink"/>
                <w:noProof/>
              </w:rPr>
              <w:t>Flow rates</w:t>
            </w:r>
            <w:r w:rsidRPr="009977C8">
              <w:rPr>
                <w:noProof/>
                <w:webHidden/>
              </w:rPr>
              <w:tab/>
            </w:r>
            <w:r w:rsidRPr="009977C8">
              <w:rPr>
                <w:noProof/>
                <w:webHidden/>
              </w:rPr>
              <w:fldChar w:fldCharType="begin"/>
            </w:r>
            <w:r w:rsidRPr="009977C8">
              <w:rPr>
                <w:noProof/>
                <w:webHidden/>
              </w:rPr>
              <w:instrText xml:space="preserve"> PAGEREF _Toc474696390 \h </w:instrText>
            </w:r>
            <w:r w:rsidRPr="009977C8">
              <w:rPr>
                <w:noProof/>
                <w:webHidden/>
              </w:rPr>
            </w:r>
            <w:r w:rsidRPr="009977C8">
              <w:rPr>
                <w:noProof/>
                <w:webHidden/>
              </w:rPr>
              <w:fldChar w:fldCharType="separate"/>
            </w:r>
            <w:r>
              <w:rPr>
                <w:noProof/>
                <w:webHidden/>
              </w:rPr>
              <w:t>81</w:t>
            </w:r>
            <w:r w:rsidRPr="009977C8">
              <w:rPr>
                <w:noProof/>
                <w:webHidden/>
              </w:rPr>
              <w:fldChar w:fldCharType="end"/>
            </w:r>
          </w:hyperlink>
        </w:p>
        <w:p w14:paraId="3431A03B" w14:textId="77777777" w:rsidR="009977C8" w:rsidRPr="009977C8" w:rsidRDefault="009977C8">
          <w:pPr>
            <w:pStyle w:val="TOC2"/>
            <w:tabs>
              <w:tab w:val="left" w:pos="880"/>
              <w:tab w:val="right" w:leader="dot" w:pos="8494"/>
            </w:tabs>
            <w:rPr>
              <w:noProof/>
              <w:lang w:eastAsia="en-GB"/>
            </w:rPr>
          </w:pPr>
          <w:hyperlink w:anchor="_Toc474696391" w:history="1">
            <w:r w:rsidRPr="009977C8">
              <w:rPr>
                <w:rStyle w:val="Hyperlink"/>
                <w:b/>
                <w:noProof/>
              </w:rPr>
              <w:t>4.4</w:t>
            </w:r>
            <w:r w:rsidRPr="009977C8">
              <w:rPr>
                <w:noProof/>
                <w:lang w:eastAsia="en-GB"/>
              </w:rPr>
              <w:tab/>
            </w:r>
            <w:r w:rsidRPr="009977C8">
              <w:rPr>
                <w:rStyle w:val="Hyperlink"/>
                <w:b/>
                <w:noProof/>
              </w:rPr>
              <w:t>Design of apparatus 1</w:t>
            </w:r>
            <w:r w:rsidRPr="009977C8">
              <w:rPr>
                <w:noProof/>
                <w:webHidden/>
              </w:rPr>
              <w:tab/>
            </w:r>
            <w:r w:rsidRPr="009977C8">
              <w:rPr>
                <w:noProof/>
                <w:webHidden/>
              </w:rPr>
              <w:fldChar w:fldCharType="begin"/>
            </w:r>
            <w:r w:rsidRPr="009977C8">
              <w:rPr>
                <w:noProof/>
                <w:webHidden/>
              </w:rPr>
              <w:instrText xml:space="preserve"> PAGEREF _Toc474696391 \h </w:instrText>
            </w:r>
            <w:r w:rsidRPr="009977C8">
              <w:rPr>
                <w:noProof/>
                <w:webHidden/>
              </w:rPr>
            </w:r>
            <w:r w:rsidRPr="009977C8">
              <w:rPr>
                <w:noProof/>
                <w:webHidden/>
              </w:rPr>
              <w:fldChar w:fldCharType="separate"/>
            </w:r>
            <w:r>
              <w:rPr>
                <w:noProof/>
                <w:webHidden/>
              </w:rPr>
              <w:t>84</w:t>
            </w:r>
            <w:r w:rsidRPr="009977C8">
              <w:rPr>
                <w:noProof/>
                <w:webHidden/>
              </w:rPr>
              <w:fldChar w:fldCharType="end"/>
            </w:r>
          </w:hyperlink>
        </w:p>
        <w:p w14:paraId="6EDCB7A5" w14:textId="77777777" w:rsidR="009977C8" w:rsidRPr="009977C8" w:rsidRDefault="009977C8">
          <w:pPr>
            <w:pStyle w:val="TOC3"/>
            <w:tabs>
              <w:tab w:val="left" w:pos="1320"/>
              <w:tab w:val="right" w:leader="dot" w:pos="8494"/>
            </w:tabs>
            <w:rPr>
              <w:noProof/>
              <w:lang w:eastAsia="en-GB"/>
            </w:rPr>
          </w:pPr>
          <w:hyperlink w:anchor="_Toc474696392" w:history="1">
            <w:r w:rsidRPr="009977C8">
              <w:rPr>
                <w:rStyle w:val="Hyperlink"/>
                <w:noProof/>
              </w:rPr>
              <w:t>4.4.1</w:t>
            </w:r>
            <w:r w:rsidRPr="009977C8">
              <w:rPr>
                <w:noProof/>
                <w:lang w:eastAsia="en-GB"/>
              </w:rPr>
              <w:tab/>
            </w:r>
            <w:r w:rsidRPr="009977C8">
              <w:rPr>
                <w:rStyle w:val="Hyperlink"/>
                <w:noProof/>
              </w:rPr>
              <w:t>Construction</w:t>
            </w:r>
            <w:r w:rsidRPr="009977C8">
              <w:rPr>
                <w:noProof/>
                <w:webHidden/>
              </w:rPr>
              <w:tab/>
            </w:r>
            <w:r w:rsidRPr="009977C8">
              <w:rPr>
                <w:noProof/>
                <w:webHidden/>
              </w:rPr>
              <w:fldChar w:fldCharType="begin"/>
            </w:r>
            <w:r w:rsidRPr="009977C8">
              <w:rPr>
                <w:noProof/>
                <w:webHidden/>
              </w:rPr>
              <w:instrText xml:space="preserve"> PAGEREF _Toc474696392 \h </w:instrText>
            </w:r>
            <w:r w:rsidRPr="009977C8">
              <w:rPr>
                <w:noProof/>
                <w:webHidden/>
              </w:rPr>
            </w:r>
            <w:r w:rsidRPr="009977C8">
              <w:rPr>
                <w:noProof/>
                <w:webHidden/>
              </w:rPr>
              <w:fldChar w:fldCharType="separate"/>
            </w:r>
            <w:r>
              <w:rPr>
                <w:noProof/>
                <w:webHidden/>
              </w:rPr>
              <w:t>85</w:t>
            </w:r>
            <w:r w:rsidRPr="009977C8">
              <w:rPr>
                <w:noProof/>
                <w:webHidden/>
              </w:rPr>
              <w:fldChar w:fldCharType="end"/>
            </w:r>
          </w:hyperlink>
        </w:p>
        <w:p w14:paraId="247E2855" w14:textId="77777777" w:rsidR="009977C8" w:rsidRPr="009977C8" w:rsidRDefault="009977C8">
          <w:pPr>
            <w:pStyle w:val="TOC3"/>
            <w:tabs>
              <w:tab w:val="left" w:pos="1320"/>
              <w:tab w:val="right" w:leader="dot" w:pos="8494"/>
            </w:tabs>
            <w:rPr>
              <w:noProof/>
              <w:lang w:eastAsia="en-GB"/>
            </w:rPr>
          </w:pPr>
          <w:hyperlink w:anchor="_Toc474696393" w:history="1">
            <w:r w:rsidRPr="009977C8">
              <w:rPr>
                <w:rStyle w:val="Hyperlink"/>
                <w:noProof/>
              </w:rPr>
              <w:t>4.4.2</w:t>
            </w:r>
            <w:r w:rsidRPr="009977C8">
              <w:rPr>
                <w:noProof/>
                <w:lang w:eastAsia="en-GB"/>
              </w:rPr>
              <w:tab/>
            </w:r>
            <w:r w:rsidRPr="009977C8">
              <w:rPr>
                <w:rStyle w:val="Hyperlink"/>
                <w:noProof/>
              </w:rPr>
              <w:t>Testing</w:t>
            </w:r>
            <w:r w:rsidRPr="009977C8">
              <w:rPr>
                <w:noProof/>
                <w:webHidden/>
              </w:rPr>
              <w:tab/>
            </w:r>
            <w:r w:rsidRPr="009977C8">
              <w:rPr>
                <w:noProof/>
                <w:webHidden/>
              </w:rPr>
              <w:fldChar w:fldCharType="begin"/>
            </w:r>
            <w:r w:rsidRPr="009977C8">
              <w:rPr>
                <w:noProof/>
                <w:webHidden/>
              </w:rPr>
              <w:instrText xml:space="preserve"> PAGEREF _Toc474696393 \h </w:instrText>
            </w:r>
            <w:r w:rsidRPr="009977C8">
              <w:rPr>
                <w:noProof/>
                <w:webHidden/>
              </w:rPr>
            </w:r>
            <w:r w:rsidRPr="009977C8">
              <w:rPr>
                <w:noProof/>
                <w:webHidden/>
              </w:rPr>
              <w:fldChar w:fldCharType="separate"/>
            </w:r>
            <w:r>
              <w:rPr>
                <w:noProof/>
                <w:webHidden/>
              </w:rPr>
              <w:t>86</w:t>
            </w:r>
            <w:r w:rsidRPr="009977C8">
              <w:rPr>
                <w:noProof/>
                <w:webHidden/>
              </w:rPr>
              <w:fldChar w:fldCharType="end"/>
            </w:r>
          </w:hyperlink>
        </w:p>
        <w:p w14:paraId="16DE143B" w14:textId="77777777" w:rsidR="009977C8" w:rsidRPr="009977C8" w:rsidRDefault="009977C8">
          <w:pPr>
            <w:pStyle w:val="TOC3"/>
            <w:tabs>
              <w:tab w:val="left" w:pos="1320"/>
              <w:tab w:val="right" w:leader="dot" w:pos="8494"/>
            </w:tabs>
            <w:rPr>
              <w:noProof/>
              <w:lang w:eastAsia="en-GB"/>
            </w:rPr>
          </w:pPr>
          <w:hyperlink w:anchor="_Toc474696394" w:history="1">
            <w:r w:rsidRPr="009977C8">
              <w:rPr>
                <w:rStyle w:val="Hyperlink"/>
                <w:noProof/>
              </w:rPr>
              <w:t>4.4.3</w:t>
            </w:r>
            <w:r w:rsidRPr="009977C8">
              <w:rPr>
                <w:noProof/>
                <w:lang w:eastAsia="en-GB"/>
              </w:rPr>
              <w:tab/>
            </w:r>
            <w:r w:rsidRPr="009977C8">
              <w:rPr>
                <w:rStyle w:val="Hyperlink"/>
                <w:noProof/>
              </w:rPr>
              <w:t>Apparatus 1 conclusions</w:t>
            </w:r>
            <w:r w:rsidRPr="009977C8">
              <w:rPr>
                <w:noProof/>
                <w:webHidden/>
              </w:rPr>
              <w:tab/>
            </w:r>
            <w:r w:rsidRPr="009977C8">
              <w:rPr>
                <w:noProof/>
                <w:webHidden/>
              </w:rPr>
              <w:fldChar w:fldCharType="begin"/>
            </w:r>
            <w:r w:rsidRPr="009977C8">
              <w:rPr>
                <w:noProof/>
                <w:webHidden/>
              </w:rPr>
              <w:instrText xml:space="preserve"> PAGEREF _Toc474696394 \h </w:instrText>
            </w:r>
            <w:r w:rsidRPr="009977C8">
              <w:rPr>
                <w:noProof/>
                <w:webHidden/>
              </w:rPr>
            </w:r>
            <w:r w:rsidRPr="009977C8">
              <w:rPr>
                <w:noProof/>
                <w:webHidden/>
              </w:rPr>
              <w:fldChar w:fldCharType="separate"/>
            </w:r>
            <w:r>
              <w:rPr>
                <w:noProof/>
                <w:webHidden/>
              </w:rPr>
              <w:t>88</w:t>
            </w:r>
            <w:r w:rsidRPr="009977C8">
              <w:rPr>
                <w:noProof/>
                <w:webHidden/>
              </w:rPr>
              <w:fldChar w:fldCharType="end"/>
            </w:r>
          </w:hyperlink>
        </w:p>
        <w:p w14:paraId="60BADC9F" w14:textId="77777777" w:rsidR="009977C8" w:rsidRPr="009977C8" w:rsidRDefault="009977C8">
          <w:pPr>
            <w:pStyle w:val="TOC2"/>
            <w:tabs>
              <w:tab w:val="left" w:pos="880"/>
              <w:tab w:val="right" w:leader="dot" w:pos="8494"/>
            </w:tabs>
            <w:rPr>
              <w:noProof/>
              <w:lang w:eastAsia="en-GB"/>
            </w:rPr>
          </w:pPr>
          <w:hyperlink w:anchor="_Toc474696395" w:history="1">
            <w:r w:rsidRPr="009977C8">
              <w:rPr>
                <w:rStyle w:val="Hyperlink"/>
                <w:b/>
                <w:noProof/>
              </w:rPr>
              <w:t>4.5</w:t>
            </w:r>
            <w:r w:rsidRPr="009977C8">
              <w:rPr>
                <w:noProof/>
                <w:lang w:eastAsia="en-GB"/>
              </w:rPr>
              <w:tab/>
            </w:r>
            <w:r w:rsidRPr="009977C8">
              <w:rPr>
                <w:rStyle w:val="Hyperlink"/>
                <w:b/>
                <w:noProof/>
              </w:rPr>
              <w:t>Design of apparatus 2</w:t>
            </w:r>
            <w:r w:rsidRPr="009977C8">
              <w:rPr>
                <w:noProof/>
                <w:webHidden/>
              </w:rPr>
              <w:tab/>
            </w:r>
            <w:r w:rsidRPr="009977C8">
              <w:rPr>
                <w:noProof/>
                <w:webHidden/>
              </w:rPr>
              <w:fldChar w:fldCharType="begin"/>
            </w:r>
            <w:r w:rsidRPr="009977C8">
              <w:rPr>
                <w:noProof/>
                <w:webHidden/>
              </w:rPr>
              <w:instrText xml:space="preserve"> PAGEREF _Toc474696395 \h </w:instrText>
            </w:r>
            <w:r w:rsidRPr="009977C8">
              <w:rPr>
                <w:noProof/>
                <w:webHidden/>
              </w:rPr>
            </w:r>
            <w:r w:rsidRPr="009977C8">
              <w:rPr>
                <w:noProof/>
                <w:webHidden/>
              </w:rPr>
              <w:fldChar w:fldCharType="separate"/>
            </w:r>
            <w:r>
              <w:rPr>
                <w:noProof/>
                <w:webHidden/>
              </w:rPr>
              <w:t>88</w:t>
            </w:r>
            <w:r w:rsidRPr="009977C8">
              <w:rPr>
                <w:noProof/>
                <w:webHidden/>
              </w:rPr>
              <w:fldChar w:fldCharType="end"/>
            </w:r>
          </w:hyperlink>
        </w:p>
        <w:p w14:paraId="7BAE9AA5" w14:textId="77777777" w:rsidR="009977C8" w:rsidRPr="009977C8" w:rsidRDefault="009977C8">
          <w:pPr>
            <w:pStyle w:val="TOC3"/>
            <w:tabs>
              <w:tab w:val="left" w:pos="1320"/>
              <w:tab w:val="right" w:leader="dot" w:pos="8494"/>
            </w:tabs>
            <w:rPr>
              <w:noProof/>
              <w:lang w:eastAsia="en-GB"/>
            </w:rPr>
          </w:pPr>
          <w:hyperlink w:anchor="_Toc474696396" w:history="1">
            <w:r w:rsidRPr="009977C8">
              <w:rPr>
                <w:rStyle w:val="Hyperlink"/>
                <w:noProof/>
              </w:rPr>
              <w:t>4.5.1</w:t>
            </w:r>
            <w:r w:rsidRPr="009977C8">
              <w:rPr>
                <w:noProof/>
                <w:lang w:eastAsia="en-GB"/>
              </w:rPr>
              <w:tab/>
            </w:r>
            <w:r w:rsidRPr="009977C8">
              <w:rPr>
                <w:rStyle w:val="Hyperlink"/>
                <w:noProof/>
              </w:rPr>
              <w:t>Construction</w:t>
            </w:r>
            <w:r w:rsidRPr="009977C8">
              <w:rPr>
                <w:noProof/>
                <w:webHidden/>
              </w:rPr>
              <w:tab/>
            </w:r>
            <w:r w:rsidRPr="009977C8">
              <w:rPr>
                <w:noProof/>
                <w:webHidden/>
              </w:rPr>
              <w:fldChar w:fldCharType="begin"/>
            </w:r>
            <w:r w:rsidRPr="009977C8">
              <w:rPr>
                <w:noProof/>
                <w:webHidden/>
              </w:rPr>
              <w:instrText xml:space="preserve"> PAGEREF _Toc474696396 \h </w:instrText>
            </w:r>
            <w:r w:rsidRPr="009977C8">
              <w:rPr>
                <w:noProof/>
                <w:webHidden/>
              </w:rPr>
            </w:r>
            <w:r w:rsidRPr="009977C8">
              <w:rPr>
                <w:noProof/>
                <w:webHidden/>
              </w:rPr>
              <w:fldChar w:fldCharType="separate"/>
            </w:r>
            <w:r>
              <w:rPr>
                <w:noProof/>
                <w:webHidden/>
              </w:rPr>
              <w:t>88</w:t>
            </w:r>
            <w:r w:rsidRPr="009977C8">
              <w:rPr>
                <w:noProof/>
                <w:webHidden/>
              </w:rPr>
              <w:fldChar w:fldCharType="end"/>
            </w:r>
          </w:hyperlink>
        </w:p>
        <w:p w14:paraId="746FB8CE" w14:textId="77777777" w:rsidR="009977C8" w:rsidRPr="009977C8" w:rsidRDefault="009977C8">
          <w:pPr>
            <w:pStyle w:val="TOC3"/>
            <w:tabs>
              <w:tab w:val="left" w:pos="1320"/>
              <w:tab w:val="right" w:leader="dot" w:pos="8494"/>
            </w:tabs>
            <w:rPr>
              <w:noProof/>
              <w:lang w:eastAsia="en-GB"/>
            </w:rPr>
          </w:pPr>
          <w:hyperlink w:anchor="_Toc474696397" w:history="1">
            <w:r w:rsidRPr="009977C8">
              <w:rPr>
                <w:rStyle w:val="Hyperlink"/>
                <w:noProof/>
              </w:rPr>
              <w:t>4.5.1.1</w:t>
            </w:r>
            <w:r w:rsidRPr="009977C8">
              <w:rPr>
                <w:noProof/>
                <w:lang w:eastAsia="en-GB"/>
              </w:rPr>
              <w:tab/>
            </w:r>
            <w:r w:rsidRPr="009977C8">
              <w:rPr>
                <w:rStyle w:val="Hyperlink"/>
                <w:noProof/>
              </w:rPr>
              <w:t>Single particle equipment design</w:t>
            </w:r>
            <w:r w:rsidRPr="009977C8">
              <w:rPr>
                <w:noProof/>
                <w:webHidden/>
              </w:rPr>
              <w:tab/>
            </w:r>
            <w:r w:rsidRPr="009977C8">
              <w:rPr>
                <w:noProof/>
                <w:webHidden/>
              </w:rPr>
              <w:fldChar w:fldCharType="begin"/>
            </w:r>
            <w:r w:rsidRPr="009977C8">
              <w:rPr>
                <w:noProof/>
                <w:webHidden/>
              </w:rPr>
              <w:instrText xml:space="preserve"> PAGEREF _Toc474696397 \h </w:instrText>
            </w:r>
            <w:r w:rsidRPr="009977C8">
              <w:rPr>
                <w:noProof/>
                <w:webHidden/>
              </w:rPr>
            </w:r>
            <w:r w:rsidRPr="009977C8">
              <w:rPr>
                <w:noProof/>
                <w:webHidden/>
              </w:rPr>
              <w:fldChar w:fldCharType="separate"/>
            </w:r>
            <w:r>
              <w:rPr>
                <w:noProof/>
                <w:webHidden/>
              </w:rPr>
              <w:t>90</w:t>
            </w:r>
            <w:r w:rsidRPr="009977C8">
              <w:rPr>
                <w:noProof/>
                <w:webHidden/>
              </w:rPr>
              <w:fldChar w:fldCharType="end"/>
            </w:r>
          </w:hyperlink>
        </w:p>
        <w:p w14:paraId="7D11A341" w14:textId="77777777" w:rsidR="009977C8" w:rsidRPr="009977C8" w:rsidRDefault="009977C8">
          <w:pPr>
            <w:pStyle w:val="TOC3"/>
            <w:tabs>
              <w:tab w:val="left" w:pos="1320"/>
              <w:tab w:val="right" w:leader="dot" w:pos="8494"/>
            </w:tabs>
            <w:rPr>
              <w:noProof/>
              <w:lang w:eastAsia="en-GB"/>
            </w:rPr>
          </w:pPr>
          <w:hyperlink w:anchor="_Toc474696398" w:history="1">
            <w:r w:rsidRPr="009977C8">
              <w:rPr>
                <w:rStyle w:val="Hyperlink"/>
                <w:noProof/>
              </w:rPr>
              <w:t>4.5.1.2</w:t>
            </w:r>
            <w:r w:rsidRPr="009977C8">
              <w:rPr>
                <w:noProof/>
                <w:lang w:eastAsia="en-GB"/>
              </w:rPr>
              <w:tab/>
            </w:r>
            <w:r w:rsidRPr="009977C8">
              <w:rPr>
                <w:rStyle w:val="Hyperlink"/>
                <w:noProof/>
              </w:rPr>
              <w:t>Bubble formation equipment design</w:t>
            </w:r>
            <w:r w:rsidRPr="009977C8">
              <w:rPr>
                <w:noProof/>
                <w:webHidden/>
              </w:rPr>
              <w:tab/>
            </w:r>
            <w:r w:rsidRPr="009977C8">
              <w:rPr>
                <w:noProof/>
                <w:webHidden/>
              </w:rPr>
              <w:fldChar w:fldCharType="begin"/>
            </w:r>
            <w:r w:rsidRPr="009977C8">
              <w:rPr>
                <w:noProof/>
                <w:webHidden/>
              </w:rPr>
              <w:instrText xml:space="preserve"> PAGEREF _Toc474696398 \h </w:instrText>
            </w:r>
            <w:r w:rsidRPr="009977C8">
              <w:rPr>
                <w:noProof/>
                <w:webHidden/>
              </w:rPr>
            </w:r>
            <w:r w:rsidRPr="009977C8">
              <w:rPr>
                <w:noProof/>
                <w:webHidden/>
              </w:rPr>
              <w:fldChar w:fldCharType="separate"/>
            </w:r>
            <w:r>
              <w:rPr>
                <w:noProof/>
                <w:webHidden/>
              </w:rPr>
              <w:t>93</w:t>
            </w:r>
            <w:r w:rsidRPr="009977C8">
              <w:rPr>
                <w:noProof/>
                <w:webHidden/>
              </w:rPr>
              <w:fldChar w:fldCharType="end"/>
            </w:r>
          </w:hyperlink>
        </w:p>
        <w:p w14:paraId="28B0EE86" w14:textId="77777777" w:rsidR="009977C8" w:rsidRPr="009977C8" w:rsidRDefault="009977C8">
          <w:pPr>
            <w:pStyle w:val="TOC3"/>
            <w:tabs>
              <w:tab w:val="left" w:pos="1320"/>
              <w:tab w:val="right" w:leader="dot" w:pos="8494"/>
            </w:tabs>
            <w:rPr>
              <w:noProof/>
              <w:lang w:eastAsia="en-GB"/>
            </w:rPr>
          </w:pPr>
          <w:hyperlink w:anchor="_Toc474696399" w:history="1">
            <w:r w:rsidRPr="009977C8">
              <w:rPr>
                <w:rStyle w:val="Hyperlink"/>
                <w:noProof/>
              </w:rPr>
              <w:t>4.5.1.3</w:t>
            </w:r>
            <w:r w:rsidRPr="009977C8">
              <w:rPr>
                <w:noProof/>
                <w:lang w:eastAsia="en-GB"/>
              </w:rPr>
              <w:tab/>
            </w:r>
            <w:r w:rsidRPr="009977C8">
              <w:rPr>
                <w:rStyle w:val="Hyperlink"/>
                <w:noProof/>
              </w:rPr>
              <w:t>3D fluidised bed equipment design</w:t>
            </w:r>
            <w:r w:rsidRPr="009977C8">
              <w:rPr>
                <w:noProof/>
                <w:webHidden/>
              </w:rPr>
              <w:tab/>
            </w:r>
            <w:r w:rsidRPr="009977C8">
              <w:rPr>
                <w:noProof/>
                <w:webHidden/>
              </w:rPr>
              <w:fldChar w:fldCharType="begin"/>
            </w:r>
            <w:r w:rsidRPr="009977C8">
              <w:rPr>
                <w:noProof/>
                <w:webHidden/>
              </w:rPr>
              <w:instrText xml:space="preserve"> PAGEREF _Toc474696399 \h </w:instrText>
            </w:r>
            <w:r w:rsidRPr="009977C8">
              <w:rPr>
                <w:noProof/>
                <w:webHidden/>
              </w:rPr>
            </w:r>
            <w:r w:rsidRPr="009977C8">
              <w:rPr>
                <w:noProof/>
                <w:webHidden/>
              </w:rPr>
              <w:fldChar w:fldCharType="separate"/>
            </w:r>
            <w:r>
              <w:rPr>
                <w:noProof/>
                <w:webHidden/>
              </w:rPr>
              <w:t>95</w:t>
            </w:r>
            <w:r w:rsidRPr="009977C8">
              <w:rPr>
                <w:noProof/>
                <w:webHidden/>
              </w:rPr>
              <w:fldChar w:fldCharType="end"/>
            </w:r>
          </w:hyperlink>
        </w:p>
        <w:p w14:paraId="26BB528A" w14:textId="77777777" w:rsidR="009977C8" w:rsidRPr="009977C8" w:rsidRDefault="009977C8">
          <w:pPr>
            <w:pStyle w:val="TOC3"/>
            <w:tabs>
              <w:tab w:val="left" w:pos="1320"/>
              <w:tab w:val="right" w:leader="dot" w:pos="8494"/>
            </w:tabs>
            <w:rPr>
              <w:noProof/>
              <w:lang w:eastAsia="en-GB"/>
            </w:rPr>
          </w:pPr>
          <w:hyperlink w:anchor="_Toc474696400" w:history="1">
            <w:r w:rsidRPr="009977C8">
              <w:rPr>
                <w:rStyle w:val="Hyperlink"/>
                <w:noProof/>
              </w:rPr>
              <w:t>4.5.2</w:t>
            </w:r>
            <w:r w:rsidRPr="009977C8">
              <w:rPr>
                <w:noProof/>
                <w:lang w:eastAsia="en-GB"/>
              </w:rPr>
              <w:tab/>
            </w:r>
            <w:r w:rsidRPr="009977C8">
              <w:rPr>
                <w:rStyle w:val="Hyperlink"/>
                <w:noProof/>
              </w:rPr>
              <w:t>Testing</w:t>
            </w:r>
            <w:r w:rsidRPr="009977C8">
              <w:rPr>
                <w:noProof/>
                <w:webHidden/>
              </w:rPr>
              <w:tab/>
            </w:r>
            <w:r w:rsidRPr="009977C8">
              <w:rPr>
                <w:noProof/>
                <w:webHidden/>
              </w:rPr>
              <w:fldChar w:fldCharType="begin"/>
            </w:r>
            <w:r w:rsidRPr="009977C8">
              <w:rPr>
                <w:noProof/>
                <w:webHidden/>
              </w:rPr>
              <w:instrText xml:space="preserve"> PAGEREF _Toc474696400 \h </w:instrText>
            </w:r>
            <w:r w:rsidRPr="009977C8">
              <w:rPr>
                <w:noProof/>
                <w:webHidden/>
              </w:rPr>
            </w:r>
            <w:r w:rsidRPr="009977C8">
              <w:rPr>
                <w:noProof/>
                <w:webHidden/>
              </w:rPr>
              <w:fldChar w:fldCharType="separate"/>
            </w:r>
            <w:r>
              <w:rPr>
                <w:noProof/>
                <w:webHidden/>
              </w:rPr>
              <w:t>97</w:t>
            </w:r>
            <w:r w:rsidRPr="009977C8">
              <w:rPr>
                <w:noProof/>
                <w:webHidden/>
              </w:rPr>
              <w:fldChar w:fldCharType="end"/>
            </w:r>
          </w:hyperlink>
        </w:p>
        <w:p w14:paraId="7B5A3306" w14:textId="77777777" w:rsidR="009977C8" w:rsidRPr="009977C8" w:rsidRDefault="009977C8">
          <w:pPr>
            <w:pStyle w:val="TOC3"/>
            <w:tabs>
              <w:tab w:val="left" w:pos="1320"/>
              <w:tab w:val="right" w:leader="dot" w:pos="8494"/>
            </w:tabs>
            <w:rPr>
              <w:noProof/>
              <w:lang w:eastAsia="en-GB"/>
            </w:rPr>
          </w:pPr>
          <w:hyperlink w:anchor="_Toc474696401" w:history="1">
            <w:r w:rsidRPr="009977C8">
              <w:rPr>
                <w:rStyle w:val="Hyperlink"/>
                <w:noProof/>
              </w:rPr>
              <w:t>4.5.3</w:t>
            </w:r>
            <w:r w:rsidRPr="009977C8">
              <w:rPr>
                <w:noProof/>
                <w:lang w:eastAsia="en-GB"/>
              </w:rPr>
              <w:tab/>
            </w:r>
            <w:r w:rsidRPr="009977C8">
              <w:rPr>
                <w:rStyle w:val="Hyperlink"/>
                <w:noProof/>
              </w:rPr>
              <w:t>Apparatus 2 discussion and conclusions</w:t>
            </w:r>
            <w:r w:rsidRPr="009977C8">
              <w:rPr>
                <w:noProof/>
                <w:webHidden/>
              </w:rPr>
              <w:tab/>
            </w:r>
            <w:r w:rsidRPr="009977C8">
              <w:rPr>
                <w:noProof/>
                <w:webHidden/>
              </w:rPr>
              <w:fldChar w:fldCharType="begin"/>
            </w:r>
            <w:r w:rsidRPr="009977C8">
              <w:rPr>
                <w:noProof/>
                <w:webHidden/>
              </w:rPr>
              <w:instrText xml:space="preserve"> PAGEREF _Toc474696401 \h </w:instrText>
            </w:r>
            <w:r w:rsidRPr="009977C8">
              <w:rPr>
                <w:noProof/>
                <w:webHidden/>
              </w:rPr>
            </w:r>
            <w:r w:rsidRPr="009977C8">
              <w:rPr>
                <w:noProof/>
                <w:webHidden/>
              </w:rPr>
              <w:fldChar w:fldCharType="separate"/>
            </w:r>
            <w:r>
              <w:rPr>
                <w:noProof/>
                <w:webHidden/>
              </w:rPr>
              <w:t>103</w:t>
            </w:r>
            <w:r w:rsidRPr="009977C8">
              <w:rPr>
                <w:noProof/>
                <w:webHidden/>
              </w:rPr>
              <w:fldChar w:fldCharType="end"/>
            </w:r>
          </w:hyperlink>
        </w:p>
        <w:p w14:paraId="4E64648A" w14:textId="77777777" w:rsidR="009977C8" w:rsidRPr="009977C8" w:rsidRDefault="009977C8">
          <w:pPr>
            <w:pStyle w:val="TOC2"/>
            <w:tabs>
              <w:tab w:val="left" w:pos="880"/>
              <w:tab w:val="right" w:leader="dot" w:pos="8494"/>
            </w:tabs>
            <w:rPr>
              <w:noProof/>
              <w:lang w:eastAsia="en-GB"/>
            </w:rPr>
          </w:pPr>
          <w:hyperlink w:anchor="_Toc474696402" w:history="1">
            <w:r w:rsidRPr="009977C8">
              <w:rPr>
                <w:rStyle w:val="Hyperlink"/>
                <w:b/>
                <w:noProof/>
              </w:rPr>
              <w:t>4.6</w:t>
            </w:r>
            <w:r w:rsidRPr="009977C8">
              <w:rPr>
                <w:noProof/>
                <w:lang w:eastAsia="en-GB"/>
              </w:rPr>
              <w:tab/>
            </w:r>
            <w:r w:rsidRPr="009977C8">
              <w:rPr>
                <w:rStyle w:val="Hyperlink"/>
                <w:b/>
                <w:noProof/>
              </w:rPr>
              <w:t>Conclusions</w:t>
            </w:r>
            <w:r w:rsidRPr="009977C8">
              <w:rPr>
                <w:noProof/>
                <w:webHidden/>
              </w:rPr>
              <w:tab/>
            </w:r>
            <w:r w:rsidRPr="009977C8">
              <w:rPr>
                <w:noProof/>
                <w:webHidden/>
              </w:rPr>
              <w:fldChar w:fldCharType="begin"/>
            </w:r>
            <w:r w:rsidRPr="009977C8">
              <w:rPr>
                <w:noProof/>
                <w:webHidden/>
              </w:rPr>
              <w:instrText xml:space="preserve"> PAGEREF _Toc474696402 \h </w:instrText>
            </w:r>
            <w:r w:rsidRPr="009977C8">
              <w:rPr>
                <w:noProof/>
                <w:webHidden/>
              </w:rPr>
            </w:r>
            <w:r w:rsidRPr="009977C8">
              <w:rPr>
                <w:noProof/>
                <w:webHidden/>
              </w:rPr>
              <w:fldChar w:fldCharType="separate"/>
            </w:r>
            <w:r>
              <w:rPr>
                <w:noProof/>
                <w:webHidden/>
              </w:rPr>
              <w:t>104</w:t>
            </w:r>
            <w:r w:rsidRPr="009977C8">
              <w:rPr>
                <w:noProof/>
                <w:webHidden/>
              </w:rPr>
              <w:fldChar w:fldCharType="end"/>
            </w:r>
          </w:hyperlink>
        </w:p>
        <w:p w14:paraId="7C71E99B" w14:textId="77777777" w:rsidR="009977C8" w:rsidRPr="009977C8" w:rsidRDefault="009977C8">
          <w:pPr>
            <w:pStyle w:val="TOC1"/>
            <w:tabs>
              <w:tab w:val="right" w:leader="dot" w:pos="8494"/>
            </w:tabs>
            <w:rPr>
              <w:noProof/>
              <w:lang w:eastAsia="en-GB"/>
            </w:rPr>
          </w:pPr>
          <w:hyperlink w:anchor="_Toc474696403" w:history="1">
            <w:r w:rsidRPr="009977C8">
              <w:rPr>
                <w:rStyle w:val="Hyperlink"/>
                <w:noProof/>
              </w:rPr>
              <w:t>Chapter 5 MATERIALS AND METHODS</w:t>
            </w:r>
            <w:r w:rsidRPr="009977C8">
              <w:rPr>
                <w:noProof/>
                <w:webHidden/>
              </w:rPr>
              <w:tab/>
            </w:r>
            <w:r w:rsidRPr="009977C8">
              <w:rPr>
                <w:noProof/>
                <w:webHidden/>
              </w:rPr>
              <w:fldChar w:fldCharType="begin"/>
            </w:r>
            <w:r w:rsidRPr="009977C8">
              <w:rPr>
                <w:noProof/>
                <w:webHidden/>
              </w:rPr>
              <w:instrText xml:space="preserve"> PAGEREF _Toc474696403 \h </w:instrText>
            </w:r>
            <w:r w:rsidRPr="009977C8">
              <w:rPr>
                <w:noProof/>
                <w:webHidden/>
              </w:rPr>
            </w:r>
            <w:r w:rsidRPr="009977C8">
              <w:rPr>
                <w:noProof/>
                <w:webHidden/>
              </w:rPr>
              <w:fldChar w:fldCharType="separate"/>
            </w:r>
            <w:r>
              <w:rPr>
                <w:noProof/>
                <w:webHidden/>
              </w:rPr>
              <w:t>105</w:t>
            </w:r>
            <w:r w:rsidRPr="009977C8">
              <w:rPr>
                <w:noProof/>
                <w:webHidden/>
              </w:rPr>
              <w:fldChar w:fldCharType="end"/>
            </w:r>
          </w:hyperlink>
        </w:p>
        <w:p w14:paraId="391BD998" w14:textId="77777777" w:rsidR="009977C8" w:rsidRPr="009977C8" w:rsidRDefault="009977C8">
          <w:pPr>
            <w:pStyle w:val="TOC2"/>
            <w:tabs>
              <w:tab w:val="left" w:pos="880"/>
              <w:tab w:val="right" w:leader="dot" w:pos="8494"/>
            </w:tabs>
            <w:rPr>
              <w:noProof/>
              <w:lang w:eastAsia="en-GB"/>
            </w:rPr>
          </w:pPr>
          <w:hyperlink w:anchor="_Toc474696404" w:history="1">
            <w:r w:rsidRPr="009977C8">
              <w:rPr>
                <w:rStyle w:val="Hyperlink"/>
                <w:rFonts w:eastAsiaTheme="majorEastAsia" w:cstheme="majorBidi"/>
                <w:b/>
                <w:noProof/>
              </w:rPr>
              <w:t>5.1</w:t>
            </w:r>
            <w:r w:rsidRPr="009977C8">
              <w:rPr>
                <w:noProof/>
                <w:lang w:eastAsia="en-GB"/>
              </w:rPr>
              <w:tab/>
            </w:r>
            <w:r w:rsidRPr="009977C8">
              <w:rPr>
                <w:rStyle w:val="Hyperlink"/>
                <w:rFonts w:eastAsiaTheme="majorEastAsia" w:cstheme="majorBidi"/>
                <w:b/>
                <w:noProof/>
              </w:rPr>
              <w:t>Introduction</w:t>
            </w:r>
            <w:r w:rsidRPr="009977C8">
              <w:rPr>
                <w:noProof/>
                <w:webHidden/>
              </w:rPr>
              <w:tab/>
            </w:r>
            <w:r w:rsidRPr="009977C8">
              <w:rPr>
                <w:noProof/>
                <w:webHidden/>
              </w:rPr>
              <w:fldChar w:fldCharType="begin"/>
            </w:r>
            <w:r w:rsidRPr="009977C8">
              <w:rPr>
                <w:noProof/>
                <w:webHidden/>
              </w:rPr>
              <w:instrText xml:space="preserve"> PAGEREF _Toc474696404 \h </w:instrText>
            </w:r>
            <w:r w:rsidRPr="009977C8">
              <w:rPr>
                <w:noProof/>
                <w:webHidden/>
              </w:rPr>
            </w:r>
            <w:r w:rsidRPr="009977C8">
              <w:rPr>
                <w:noProof/>
                <w:webHidden/>
              </w:rPr>
              <w:fldChar w:fldCharType="separate"/>
            </w:r>
            <w:r>
              <w:rPr>
                <w:noProof/>
                <w:webHidden/>
              </w:rPr>
              <w:t>105</w:t>
            </w:r>
            <w:r w:rsidRPr="009977C8">
              <w:rPr>
                <w:noProof/>
                <w:webHidden/>
              </w:rPr>
              <w:fldChar w:fldCharType="end"/>
            </w:r>
          </w:hyperlink>
        </w:p>
        <w:p w14:paraId="7C77607A" w14:textId="77777777" w:rsidR="009977C8" w:rsidRPr="009977C8" w:rsidRDefault="009977C8">
          <w:pPr>
            <w:pStyle w:val="TOC2"/>
            <w:tabs>
              <w:tab w:val="left" w:pos="880"/>
              <w:tab w:val="right" w:leader="dot" w:pos="8494"/>
            </w:tabs>
            <w:rPr>
              <w:noProof/>
              <w:lang w:eastAsia="en-GB"/>
            </w:rPr>
          </w:pPr>
          <w:hyperlink w:anchor="_Toc474696405" w:history="1">
            <w:r w:rsidRPr="009977C8">
              <w:rPr>
                <w:rStyle w:val="Hyperlink"/>
                <w:rFonts w:eastAsiaTheme="majorEastAsia" w:cstheme="majorBidi"/>
                <w:b/>
                <w:noProof/>
              </w:rPr>
              <w:t>5.2</w:t>
            </w:r>
            <w:r w:rsidRPr="009977C8">
              <w:rPr>
                <w:noProof/>
                <w:lang w:eastAsia="en-GB"/>
              </w:rPr>
              <w:tab/>
            </w:r>
            <w:r w:rsidRPr="009977C8">
              <w:rPr>
                <w:rStyle w:val="Hyperlink"/>
                <w:rFonts w:eastAsiaTheme="majorEastAsia" w:cstheme="majorBidi"/>
                <w:b/>
                <w:noProof/>
              </w:rPr>
              <w:t>Materials</w:t>
            </w:r>
            <w:r w:rsidRPr="009977C8">
              <w:rPr>
                <w:noProof/>
                <w:webHidden/>
              </w:rPr>
              <w:tab/>
            </w:r>
            <w:r w:rsidRPr="009977C8">
              <w:rPr>
                <w:noProof/>
                <w:webHidden/>
              </w:rPr>
              <w:fldChar w:fldCharType="begin"/>
            </w:r>
            <w:r w:rsidRPr="009977C8">
              <w:rPr>
                <w:noProof/>
                <w:webHidden/>
              </w:rPr>
              <w:instrText xml:space="preserve"> PAGEREF _Toc474696405 \h </w:instrText>
            </w:r>
            <w:r w:rsidRPr="009977C8">
              <w:rPr>
                <w:noProof/>
                <w:webHidden/>
              </w:rPr>
            </w:r>
            <w:r w:rsidRPr="009977C8">
              <w:rPr>
                <w:noProof/>
                <w:webHidden/>
              </w:rPr>
              <w:fldChar w:fldCharType="separate"/>
            </w:r>
            <w:r>
              <w:rPr>
                <w:noProof/>
                <w:webHidden/>
              </w:rPr>
              <w:t>105</w:t>
            </w:r>
            <w:r w:rsidRPr="009977C8">
              <w:rPr>
                <w:noProof/>
                <w:webHidden/>
              </w:rPr>
              <w:fldChar w:fldCharType="end"/>
            </w:r>
          </w:hyperlink>
        </w:p>
        <w:p w14:paraId="0ABD145F" w14:textId="77777777" w:rsidR="009977C8" w:rsidRPr="009977C8" w:rsidRDefault="009977C8">
          <w:pPr>
            <w:pStyle w:val="TOC3"/>
            <w:tabs>
              <w:tab w:val="left" w:pos="1320"/>
              <w:tab w:val="right" w:leader="dot" w:pos="8494"/>
            </w:tabs>
            <w:rPr>
              <w:noProof/>
              <w:lang w:eastAsia="en-GB"/>
            </w:rPr>
          </w:pPr>
          <w:hyperlink w:anchor="_Toc474696406" w:history="1">
            <w:r w:rsidRPr="009977C8">
              <w:rPr>
                <w:rStyle w:val="Hyperlink"/>
                <w:rFonts w:eastAsiaTheme="majorEastAsia" w:cstheme="majorBidi"/>
                <w:noProof/>
              </w:rPr>
              <w:t>5.2.1</w:t>
            </w:r>
            <w:r w:rsidRPr="009977C8">
              <w:rPr>
                <w:noProof/>
                <w:lang w:eastAsia="en-GB"/>
              </w:rPr>
              <w:tab/>
            </w:r>
            <w:r w:rsidRPr="009977C8">
              <w:rPr>
                <w:rStyle w:val="Hyperlink"/>
                <w:rFonts w:eastAsiaTheme="majorEastAsia" w:cstheme="majorBidi"/>
                <w:noProof/>
              </w:rPr>
              <w:t>Particles</w:t>
            </w:r>
            <w:r w:rsidRPr="009977C8">
              <w:rPr>
                <w:noProof/>
                <w:webHidden/>
              </w:rPr>
              <w:tab/>
            </w:r>
            <w:r w:rsidRPr="009977C8">
              <w:rPr>
                <w:noProof/>
                <w:webHidden/>
              </w:rPr>
              <w:fldChar w:fldCharType="begin"/>
            </w:r>
            <w:r w:rsidRPr="009977C8">
              <w:rPr>
                <w:noProof/>
                <w:webHidden/>
              </w:rPr>
              <w:instrText xml:space="preserve"> PAGEREF _Toc474696406 \h </w:instrText>
            </w:r>
            <w:r w:rsidRPr="009977C8">
              <w:rPr>
                <w:noProof/>
                <w:webHidden/>
              </w:rPr>
            </w:r>
            <w:r w:rsidRPr="009977C8">
              <w:rPr>
                <w:noProof/>
                <w:webHidden/>
              </w:rPr>
              <w:fldChar w:fldCharType="separate"/>
            </w:r>
            <w:r>
              <w:rPr>
                <w:noProof/>
                <w:webHidden/>
              </w:rPr>
              <w:t>105</w:t>
            </w:r>
            <w:r w:rsidRPr="009977C8">
              <w:rPr>
                <w:noProof/>
                <w:webHidden/>
              </w:rPr>
              <w:fldChar w:fldCharType="end"/>
            </w:r>
          </w:hyperlink>
        </w:p>
        <w:p w14:paraId="12C33125" w14:textId="77777777" w:rsidR="009977C8" w:rsidRPr="009977C8" w:rsidRDefault="009977C8">
          <w:pPr>
            <w:pStyle w:val="TOC3"/>
            <w:tabs>
              <w:tab w:val="left" w:pos="1320"/>
              <w:tab w:val="right" w:leader="dot" w:pos="8494"/>
            </w:tabs>
            <w:rPr>
              <w:noProof/>
              <w:lang w:eastAsia="en-GB"/>
            </w:rPr>
          </w:pPr>
          <w:hyperlink w:anchor="_Toc474696407" w:history="1">
            <w:r w:rsidRPr="009977C8">
              <w:rPr>
                <w:rStyle w:val="Hyperlink"/>
                <w:rFonts w:eastAsiaTheme="majorEastAsia" w:cstheme="majorBidi"/>
                <w:noProof/>
              </w:rPr>
              <w:t>5.2.1.1</w:t>
            </w:r>
            <w:r w:rsidRPr="009977C8">
              <w:rPr>
                <w:noProof/>
                <w:lang w:eastAsia="en-GB"/>
              </w:rPr>
              <w:tab/>
            </w:r>
            <w:r w:rsidRPr="009977C8">
              <w:rPr>
                <w:rStyle w:val="Hyperlink"/>
                <w:rFonts w:eastAsiaTheme="majorEastAsia" w:cstheme="majorBidi"/>
                <w:noProof/>
              </w:rPr>
              <w:t>Particle size and density</w:t>
            </w:r>
            <w:r w:rsidRPr="009977C8">
              <w:rPr>
                <w:noProof/>
                <w:webHidden/>
              </w:rPr>
              <w:tab/>
            </w:r>
            <w:r w:rsidRPr="009977C8">
              <w:rPr>
                <w:noProof/>
                <w:webHidden/>
              </w:rPr>
              <w:fldChar w:fldCharType="begin"/>
            </w:r>
            <w:r w:rsidRPr="009977C8">
              <w:rPr>
                <w:noProof/>
                <w:webHidden/>
              </w:rPr>
              <w:instrText xml:space="preserve"> PAGEREF _Toc474696407 \h </w:instrText>
            </w:r>
            <w:r w:rsidRPr="009977C8">
              <w:rPr>
                <w:noProof/>
                <w:webHidden/>
              </w:rPr>
            </w:r>
            <w:r w:rsidRPr="009977C8">
              <w:rPr>
                <w:noProof/>
                <w:webHidden/>
              </w:rPr>
              <w:fldChar w:fldCharType="separate"/>
            </w:r>
            <w:r>
              <w:rPr>
                <w:noProof/>
                <w:webHidden/>
              </w:rPr>
              <w:t>106</w:t>
            </w:r>
            <w:r w:rsidRPr="009977C8">
              <w:rPr>
                <w:noProof/>
                <w:webHidden/>
              </w:rPr>
              <w:fldChar w:fldCharType="end"/>
            </w:r>
          </w:hyperlink>
        </w:p>
        <w:p w14:paraId="6541077F" w14:textId="77777777" w:rsidR="009977C8" w:rsidRPr="009977C8" w:rsidRDefault="009977C8">
          <w:pPr>
            <w:pStyle w:val="TOC3"/>
            <w:tabs>
              <w:tab w:val="left" w:pos="1320"/>
              <w:tab w:val="right" w:leader="dot" w:pos="8494"/>
            </w:tabs>
            <w:rPr>
              <w:noProof/>
              <w:lang w:eastAsia="en-GB"/>
            </w:rPr>
          </w:pPr>
          <w:hyperlink w:anchor="_Toc474696408" w:history="1">
            <w:r w:rsidRPr="009977C8">
              <w:rPr>
                <w:rStyle w:val="Hyperlink"/>
                <w:rFonts w:eastAsiaTheme="majorEastAsia" w:cstheme="majorBidi"/>
                <w:noProof/>
              </w:rPr>
              <w:t>5.2.1.2</w:t>
            </w:r>
            <w:r w:rsidRPr="009977C8">
              <w:rPr>
                <w:noProof/>
                <w:lang w:eastAsia="en-GB"/>
              </w:rPr>
              <w:tab/>
            </w:r>
            <w:r w:rsidRPr="009977C8">
              <w:rPr>
                <w:rStyle w:val="Hyperlink"/>
                <w:rFonts w:eastAsiaTheme="majorEastAsia" w:cstheme="majorBidi"/>
                <w:noProof/>
              </w:rPr>
              <w:t>Minimum fluidisation velocity</w:t>
            </w:r>
            <w:r w:rsidRPr="009977C8">
              <w:rPr>
                <w:noProof/>
                <w:webHidden/>
              </w:rPr>
              <w:tab/>
            </w:r>
            <w:r w:rsidRPr="009977C8">
              <w:rPr>
                <w:noProof/>
                <w:webHidden/>
              </w:rPr>
              <w:fldChar w:fldCharType="begin"/>
            </w:r>
            <w:r w:rsidRPr="009977C8">
              <w:rPr>
                <w:noProof/>
                <w:webHidden/>
              </w:rPr>
              <w:instrText xml:space="preserve"> PAGEREF _Toc474696408 \h </w:instrText>
            </w:r>
            <w:r w:rsidRPr="009977C8">
              <w:rPr>
                <w:noProof/>
                <w:webHidden/>
              </w:rPr>
            </w:r>
            <w:r w:rsidRPr="009977C8">
              <w:rPr>
                <w:noProof/>
                <w:webHidden/>
              </w:rPr>
              <w:fldChar w:fldCharType="separate"/>
            </w:r>
            <w:r>
              <w:rPr>
                <w:noProof/>
                <w:webHidden/>
              </w:rPr>
              <w:t>111</w:t>
            </w:r>
            <w:r w:rsidRPr="009977C8">
              <w:rPr>
                <w:noProof/>
                <w:webHidden/>
              </w:rPr>
              <w:fldChar w:fldCharType="end"/>
            </w:r>
          </w:hyperlink>
        </w:p>
        <w:p w14:paraId="0AC96FAD" w14:textId="77777777" w:rsidR="009977C8" w:rsidRPr="009977C8" w:rsidRDefault="009977C8">
          <w:pPr>
            <w:pStyle w:val="TOC3"/>
            <w:tabs>
              <w:tab w:val="left" w:pos="1320"/>
              <w:tab w:val="right" w:leader="dot" w:pos="8494"/>
            </w:tabs>
            <w:rPr>
              <w:noProof/>
              <w:lang w:eastAsia="en-GB"/>
            </w:rPr>
          </w:pPr>
          <w:hyperlink w:anchor="_Toc474696409" w:history="1">
            <w:r w:rsidRPr="009977C8">
              <w:rPr>
                <w:rStyle w:val="Hyperlink"/>
                <w:rFonts w:eastAsiaTheme="majorEastAsia" w:cstheme="majorBidi"/>
                <w:noProof/>
              </w:rPr>
              <w:t>5.2.1.3</w:t>
            </w:r>
            <w:r w:rsidRPr="009977C8">
              <w:rPr>
                <w:noProof/>
                <w:lang w:eastAsia="en-GB"/>
              </w:rPr>
              <w:tab/>
            </w:r>
            <w:r w:rsidRPr="009977C8">
              <w:rPr>
                <w:rStyle w:val="Hyperlink"/>
                <w:rFonts w:eastAsiaTheme="majorEastAsia" w:cstheme="majorBidi"/>
                <w:noProof/>
              </w:rPr>
              <w:t>Moisture content</w:t>
            </w:r>
            <w:r w:rsidRPr="009977C8">
              <w:rPr>
                <w:noProof/>
                <w:webHidden/>
              </w:rPr>
              <w:tab/>
            </w:r>
            <w:r w:rsidRPr="009977C8">
              <w:rPr>
                <w:noProof/>
                <w:webHidden/>
              </w:rPr>
              <w:fldChar w:fldCharType="begin"/>
            </w:r>
            <w:r w:rsidRPr="009977C8">
              <w:rPr>
                <w:noProof/>
                <w:webHidden/>
              </w:rPr>
              <w:instrText xml:space="preserve"> PAGEREF _Toc474696409 \h </w:instrText>
            </w:r>
            <w:r w:rsidRPr="009977C8">
              <w:rPr>
                <w:noProof/>
                <w:webHidden/>
              </w:rPr>
            </w:r>
            <w:r w:rsidRPr="009977C8">
              <w:rPr>
                <w:noProof/>
                <w:webHidden/>
              </w:rPr>
              <w:fldChar w:fldCharType="separate"/>
            </w:r>
            <w:r>
              <w:rPr>
                <w:noProof/>
                <w:webHidden/>
              </w:rPr>
              <w:t>111</w:t>
            </w:r>
            <w:r w:rsidRPr="009977C8">
              <w:rPr>
                <w:noProof/>
                <w:webHidden/>
              </w:rPr>
              <w:fldChar w:fldCharType="end"/>
            </w:r>
          </w:hyperlink>
        </w:p>
        <w:p w14:paraId="6CCDFFD6" w14:textId="77777777" w:rsidR="009977C8" w:rsidRPr="009977C8" w:rsidRDefault="009977C8">
          <w:pPr>
            <w:pStyle w:val="TOC2"/>
            <w:tabs>
              <w:tab w:val="left" w:pos="880"/>
              <w:tab w:val="right" w:leader="dot" w:pos="8494"/>
            </w:tabs>
            <w:rPr>
              <w:noProof/>
              <w:lang w:eastAsia="en-GB"/>
            </w:rPr>
          </w:pPr>
          <w:hyperlink w:anchor="_Toc474696410" w:history="1">
            <w:r w:rsidRPr="009977C8">
              <w:rPr>
                <w:rStyle w:val="Hyperlink"/>
                <w:rFonts w:eastAsiaTheme="majorEastAsia" w:cstheme="majorBidi"/>
                <w:b/>
                <w:noProof/>
              </w:rPr>
              <w:t>5.3</w:t>
            </w:r>
            <w:r w:rsidRPr="009977C8">
              <w:rPr>
                <w:noProof/>
                <w:lang w:eastAsia="en-GB"/>
              </w:rPr>
              <w:tab/>
            </w:r>
            <w:r w:rsidRPr="009977C8">
              <w:rPr>
                <w:rStyle w:val="Hyperlink"/>
                <w:rFonts w:eastAsiaTheme="majorEastAsia" w:cstheme="majorBidi"/>
                <w:b/>
                <w:noProof/>
              </w:rPr>
              <w:t>Experimental methods</w:t>
            </w:r>
            <w:r w:rsidRPr="009977C8">
              <w:rPr>
                <w:noProof/>
                <w:webHidden/>
              </w:rPr>
              <w:tab/>
            </w:r>
            <w:r w:rsidRPr="009977C8">
              <w:rPr>
                <w:noProof/>
                <w:webHidden/>
              </w:rPr>
              <w:fldChar w:fldCharType="begin"/>
            </w:r>
            <w:r w:rsidRPr="009977C8">
              <w:rPr>
                <w:noProof/>
                <w:webHidden/>
              </w:rPr>
              <w:instrText xml:space="preserve"> PAGEREF _Toc474696410 \h </w:instrText>
            </w:r>
            <w:r w:rsidRPr="009977C8">
              <w:rPr>
                <w:noProof/>
                <w:webHidden/>
              </w:rPr>
            </w:r>
            <w:r w:rsidRPr="009977C8">
              <w:rPr>
                <w:noProof/>
                <w:webHidden/>
              </w:rPr>
              <w:fldChar w:fldCharType="separate"/>
            </w:r>
            <w:r>
              <w:rPr>
                <w:noProof/>
                <w:webHidden/>
              </w:rPr>
              <w:t>113</w:t>
            </w:r>
            <w:r w:rsidRPr="009977C8">
              <w:rPr>
                <w:noProof/>
                <w:webHidden/>
              </w:rPr>
              <w:fldChar w:fldCharType="end"/>
            </w:r>
          </w:hyperlink>
        </w:p>
        <w:p w14:paraId="35DC933A" w14:textId="77777777" w:rsidR="009977C8" w:rsidRPr="009977C8" w:rsidRDefault="009977C8">
          <w:pPr>
            <w:pStyle w:val="TOC3"/>
            <w:tabs>
              <w:tab w:val="left" w:pos="1320"/>
              <w:tab w:val="right" w:leader="dot" w:pos="8494"/>
            </w:tabs>
            <w:rPr>
              <w:noProof/>
              <w:lang w:eastAsia="en-GB"/>
            </w:rPr>
          </w:pPr>
          <w:hyperlink w:anchor="_Toc474696411" w:history="1">
            <w:r w:rsidRPr="009977C8">
              <w:rPr>
                <w:rStyle w:val="Hyperlink"/>
                <w:rFonts w:eastAsiaTheme="majorEastAsia" w:cstheme="majorBidi"/>
                <w:noProof/>
              </w:rPr>
              <w:t>5.3.1</w:t>
            </w:r>
            <w:r w:rsidRPr="009977C8">
              <w:rPr>
                <w:noProof/>
                <w:lang w:eastAsia="en-GB"/>
              </w:rPr>
              <w:tab/>
            </w:r>
            <w:r w:rsidRPr="009977C8">
              <w:rPr>
                <w:rStyle w:val="Hyperlink"/>
                <w:rFonts w:eastAsiaTheme="majorEastAsia" w:cstheme="majorBidi"/>
                <w:noProof/>
              </w:rPr>
              <w:t>Apparatus summary</w:t>
            </w:r>
            <w:r w:rsidRPr="009977C8">
              <w:rPr>
                <w:noProof/>
                <w:webHidden/>
              </w:rPr>
              <w:tab/>
            </w:r>
            <w:r w:rsidRPr="009977C8">
              <w:rPr>
                <w:noProof/>
                <w:webHidden/>
              </w:rPr>
              <w:fldChar w:fldCharType="begin"/>
            </w:r>
            <w:r w:rsidRPr="009977C8">
              <w:rPr>
                <w:noProof/>
                <w:webHidden/>
              </w:rPr>
              <w:instrText xml:space="preserve"> PAGEREF _Toc474696411 \h </w:instrText>
            </w:r>
            <w:r w:rsidRPr="009977C8">
              <w:rPr>
                <w:noProof/>
                <w:webHidden/>
              </w:rPr>
            </w:r>
            <w:r w:rsidRPr="009977C8">
              <w:rPr>
                <w:noProof/>
                <w:webHidden/>
              </w:rPr>
              <w:fldChar w:fldCharType="separate"/>
            </w:r>
            <w:r>
              <w:rPr>
                <w:noProof/>
                <w:webHidden/>
              </w:rPr>
              <w:t>114</w:t>
            </w:r>
            <w:r w:rsidRPr="009977C8">
              <w:rPr>
                <w:noProof/>
                <w:webHidden/>
              </w:rPr>
              <w:fldChar w:fldCharType="end"/>
            </w:r>
          </w:hyperlink>
        </w:p>
        <w:p w14:paraId="6A08F3DB" w14:textId="77777777" w:rsidR="009977C8" w:rsidRPr="009977C8" w:rsidRDefault="009977C8">
          <w:pPr>
            <w:pStyle w:val="TOC3"/>
            <w:tabs>
              <w:tab w:val="left" w:pos="1320"/>
              <w:tab w:val="right" w:leader="dot" w:pos="8494"/>
            </w:tabs>
            <w:rPr>
              <w:noProof/>
              <w:lang w:eastAsia="en-GB"/>
            </w:rPr>
          </w:pPr>
          <w:hyperlink w:anchor="_Toc474696412" w:history="1">
            <w:r w:rsidRPr="009977C8">
              <w:rPr>
                <w:rStyle w:val="Hyperlink"/>
                <w:rFonts w:eastAsiaTheme="majorEastAsia" w:cstheme="majorBidi"/>
                <w:noProof/>
              </w:rPr>
              <w:t>5.3.2</w:t>
            </w:r>
            <w:r w:rsidRPr="009977C8">
              <w:rPr>
                <w:noProof/>
                <w:lang w:eastAsia="en-GB"/>
              </w:rPr>
              <w:tab/>
            </w:r>
            <w:r w:rsidRPr="009977C8">
              <w:rPr>
                <w:rStyle w:val="Hyperlink"/>
                <w:rFonts w:eastAsiaTheme="majorEastAsia" w:cstheme="majorBidi"/>
                <w:noProof/>
              </w:rPr>
              <w:t>Single particle study</w:t>
            </w:r>
            <w:r w:rsidRPr="009977C8">
              <w:rPr>
                <w:noProof/>
                <w:webHidden/>
              </w:rPr>
              <w:tab/>
            </w:r>
            <w:r w:rsidRPr="009977C8">
              <w:rPr>
                <w:noProof/>
                <w:webHidden/>
              </w:rPr>
              <w:fldChar w:fldCharType="begin"/>
            </w:r>
            <w:r w:rsidRPr="009977C8">
              <w:rPr>
                <w:noProof/>
                <w:webHidden/>
              </w:rPr>
              <w:instrText xml:space="preserve"> PAGEREF _Toc474696412 \h </w:instrText>
            </w:r>
            <w:r w:rsidRPr="009977C8">
              <w:rPr>
                <w:noProof/>
                <w:webHidden/>
              </w:rPr>
            </w:r>
            <w:r w:rsidRPr="009977C8">
              <w:rPr>
                <w:noProof/>
                <w:webHidden/>
              </w:rPr>
              <w:fldChar w:fldCharType="separate"/>
            </w:r>
            <w:r>
              <w:rPr>
                <w:noProof/>
                <w:webHidden/>
              </w:rPr>
              <w:t>115</w:t>
            </w:r>
            <w:r w:rsidRPr="009977C8">
              <w:rPr>
                <w:noProof/>
                <w:webHidden/>
              </w:rPr>
              <w:fldChar w:fldCharType="end"/>
            </w:r>
          </w:hyperlink>
        </w:p>
        <w:p w14:paraId="748005F3" w14:textId="77777777" w:rsidR="009977C8" w:rsidRPr="009977C8" w:rsidRDefault="009977C8">
          <w:pPr>
            <w:pStyle w:val="TOC3"/>
            <w:tabs>
              <w:tab w:val="left" w:pos="1320"/>
              <w:tab w:val="right" w:leader="dot" w:pos="8494"/>
            </w:tabs>
            <w:rPr>
              <w:noProof/>
              <w:lang w:eastAsia="en-GB"/>
            </w:rPr>
          </w:pPr>
          <w:hyperlink w:anchor="_Toc474696413" w:history="1">
            <w:r w:rsidRPr="009977C8">
              <w:rPr>
                <w:rStyle w:val="Hyperlink"/>
                <w:rFonts w:eastAsiaTheme="majorEastAsia" w:cstheme="majorBidi"/>
                <w:noProof/>
              </w:rPr>
              <w:t>5.3.3</w:t>
            </w:r>
            <w:r w:rsidRPr="009977C8">
              <w:rPr>
                <w:noProof/>
                <w:lang w:eastAsia="en-GB"/>
              </w:rPr>
              <w:tab/>
            </w:r>
            <w:r w:rsidRPr="009977C8">
              <w:rPr>
                <w:rStyle w:val="Hyperlink"/>
                <w:rFonts w:eastAsiaTheme="majorEastAsia" w:cstheme="majorBidi"/>
                <w:noProof/>
              </w:rPr>
              <w:t>Bubble formation study</w:t>
            </w:r>
            <w:r w:rsidRPr="009977C8">
              <w:rPr>
                <w:noProof/>
                <w:webHidden/>
              </w:rPr>
              <w:tab/>
            </w:r>
            <w:r w:rsidRPr="009977C8">
              <w:rPr>
                <w:noProof/>
                <w:webHidden/>
              </w:rPr>
              <w:fldChar w:fldCharType="begin"/>
            </w:r>
            <w:r w:rsidRPr="009977C8">
              <w:rPr>
                <w:noProof/>
                <w:webHidden/>
              </w:rPr>
              <w:instrText xml:space="preserve"> PAGEREF _Toc474696413 \h </w:instrText>
            </w:r>
            <w:r w:rsidRPr="009977C8">
              <w:rPr>
                <w:noProof/>
                <w:webHidden/>
              </w:rPr>
            </w:r>
            <w:r w:rsidRPr="009977C8">
              <w:rPr>
                <w:noProof/>
                <w:webHidden/>
              </w:rPr>
              <w:fldChar w:fldCharType="separate"/>
            </w:r>
            <w:r>
              <w:rPr>
                <w:noProof/>
                <w:webHidden/>
              </w:rPr>
              <w:t>119</w:t>
            </w:r>
            <w:r w:rsidRPr="009977C8">
              <w:rPr>
                <w:noProof/>
                <w:webHidden/>
              </w:rPr>
              <w:fldChar w:fldCharType="end"/>
            </w:r>
          </w:hyperlink>
        </w:p>
        <w:p w14:paraId="6E7142F8" w14:textId="77777777" w:rsidR="009977C8" w:rsidRDefault="009977C8">
          <w:pPr>
            <w:pStyle w:val="TOC3"/>
            <w:tabs>
              <w:tab w:val="left" w:pos="1320"/>
              <w:tab w:val="right" w:leader="dot" w:pos="8494"/>
            </w:tabs>
            <w:rPr>
              <w:noProof/>
              <w:lang w:eastAsia="en-GB"/>
            </w:rPr>
          </w:pPr>
          <w:hyperlink w:anchor="_Toc474696414" w:history="1">
            <w:r w:rsidRPr="009977C8">
              <w:rPr>
                <w:rStyle w:val="Hyperlink"/>
                <w:rFonts w:eastAsiaTheme="majorEastAsia" w:cstheme="majorBidi"/>
                <w:noProof/>
              </w:rPr>
              <w:t>5.3.4</w:t>
            </w:r>
            <w:r w:rsidRPr="009977C8">
              <w:rPr>
                <w:noProof/>
                <w:lang w:eastAsia="en-GB"/>
              </w:rPr>
              <w:tab/>
            </w:r>
            <w:r w:rsidRPr="009977C8">
              <w:rPr>
                <w:rStyle w:val="Hyperlink"/>
                <w:rFonts w:eastAsiaTheme="majorEastAsia" w:cstheme="majorBidi"/>
                <w:noProof/>
              </w:rPr>
              <w:t>3D bed study</w:t>
            </w:r>
            <w:r w:rsidRPr="009977C8">
              <w:rPr>
                <w:noProof/>
                <w:webHidden/>
              </w:rPr>
              <w:tab/>
            </w:r>
            <w:r w:rsidRPr="009977C8">
              <w:rPr>
                <w:noProof/>
                <w:webHidden/>
              </w:rPr>
              <w:fldChar w:fldCharType="begin"/>
            </w:r>
            <w:r w:rsidRPr="009977C8">
              <w:rPr>
                <w:noProof/>
                <w:webHidden/>
              </w:rPr>
              <w:instrText xml:space="preserve"> PAGEREF _Toc474696414 \h </w:instrText>
            </w:r>
            <w:r w:rsidRPr="009977C8">
              <w:rPr>
                <w:noProof/>
                <w:webHidden/>
              </w:rPr>
            </w:r>
            <w:r w:rsidRPr="009977C8">
              <w:rPr>
                <w:noProof/>
                <w:webHidden/>
              </w:rPr>
              <w:fldChar w:fldCharType="separate"/>
            </w:r>
            <w:r>
              <w:rPr>
                <w:noProof/>
                <w:webHidden/>
              </w:rPr>
              <w:t>123</w:t>
            </w:r>
            <w:r w:rsidRPr="009977C8">
              <w:rPr>
                <w:noProof/>
                <w:webHidden/>
              </w:rPr>
              <w:fldChar w:fldCharType="end"/>
            </w:r>
          </w:hyperlink>
        </w:p>
        <w:p w14:paraId="0A232280" w14:textId="77777777" w:rsidR="009977C8" w:rsidRDefault="009977C8">
          <w:pPr>
            <w:pStyle w:val="TOC2"/>
            <w:tabs>
              <w:tab w:val="left" w:pos="880"/>
              <w:tab w:val="right" w:leader="dot" w:pos="8494"/>
            </w:tabs>
            <w:rPr>
              <w:noProof/>
              <w:lang w:eastAsia="en-GB"/>
            </w:rPr>
          </w:pPr>
          <w:hyperlink w:anchor="_Toc474696415" w:history="1">
            <w:r w:rsidRPr="00C629B3">
              <w:rPr>
                <w:rStyle w:val="Hyperlink"/>
                <w:rFonts w:asciiTheme="majorHAnsi" w:eastAsiaTheme="majorEastAsia" w:hAnsiTheme="majorHAnsi" w:cstheme="majorBidi"/>
                <w:b/>
                <w:noProof/>
              </w:rPr>
              <w:t>5.4</w:t>
            </w:r>
            <w:r>
              <w:rPr>
                <w:noProof/>
                <w:lang w:eastAsia="en-GB"/>
              </w:rPr>
              <w:tab/>
            </w:r>
            <w:r w:rsidRPr="00C629B3">
              <w:rPr>
                <w:rStyle w:val="Hyperlink"/>
                <w:rFonts w:asciiTheme="majorHAnsi" w:eastAsiaTheme="majorEastAsia" w:hAnsiTheme="majorHAnsi" w:cstheme="majorBidi"/>
                <w:b/>
                <w:noProof/>
              </w:rPr>
              <w:t>Conclusions</w:t>
            </w:r>
            <w:r>
              <w:rPr>
                <w:noProof/>
                <w:webHidden/>
              </w:rPr>
              <w:tab/>
            </w:r>
            <w:r>
              <w:rPr>
                <w:noProof/>
                <w:webHidden/>
              </w:rPr>
              <w:fldChar w:fldCharType="begin"/>
            </w:r>
            <w:r>
              <w:rPr>
                <w:noProof/>
                <w:webHidden/>
              </w:rPr>
              <w:instrText xml:space="preserve"> PAGEREF _Toc474696415 \h </w:instrText>
            </w:r>
            <w:r>
              <w:rPr>
                <w:noProof/>
                <w:webHidden/>
              </w:rPr>
            </w:r>
            <w:r>
              <w:rPr>
                <w:noProof/>
                <w:webHidden/>
              </w:rPr>
              <w:fldChar w:fldCharType="separate"/>
            </w:r>
            <w:r>
              <w:rPr>
                <w:noProof/>
                <w:webHidden/>
              </w:rPr>
              <w:t>125</w:t>
            </w:r>
            <w:r>
              <w:rPr>
                <w:noProof/>
                <w:webHidden/>
              </w:rPr>
              <w:fldChar w:fldCharType="end"/>
            </w:r>
          </w:hyperlink>
        </w:p>
        <w:p w14:paraId="00EF4C77" w14:textId="77777777" w:rsidR="009977C8" w:rsidRDefault="009977C8">
          <w:pPr>
            <w:pStyle w:val="TOC1"/>
            <w:tabs>
              <w:tab w:val="right" w:leader="dot" w:pos="8494"/>
            </w:tabs>
            <w:rPr>
              <w:noProof/>
              <w:lang w:eastAsia="en-GB"/>
            </w:rPr>
          </w:pPr>
          <w:hyperlink w:anchor="_Toc474696416" w:history="1">
            <w:r w:rsidRPr="00C629B3">
              <w:rPr>
                <w:rStyle w:val="Hyperlink"/>
                <w:noProof/>
              </w:rPr>
              <w:t>Chapter 6 MICRO SCALE INVESTIGATION</w:t>
            </w:r>
            <w:r>
              <w:rPr>
                <w:noProof/>
                <w:webHidden/>
              </w:rPr>
              <w:tab/>
            </w:r>
            <w:r>
              <w:rPr>
                <w:noProof/>
                <w:webHidden/>
              </w:rPr>
              <w:fldChar w:fldCharType="begin"/>
            </w:r>
            <w:r>
              <w:rPr>
                <w:noProof/>
                <w:webHidden/>
              </w:rPr>
              <w:instrText xml:space="preserve"> PAGEREF _Toc474696416 \h </w:instrText>
            </w:r>
            <w:r>
              <w:rPr>
                <w:noProof/>
                <w:webHidden/>
              </w:rPr>
            </w:r>
            <w:r>
              <w:rPr>
                <w:noProof/>
                <w:webHidden/>
              </w:rPr>
              <w:fldChar w:fldCharType="separate"/>
            </w:r>
            <w:r>
              <w:rPr>
                <w:noProof/>
                <w:webHidden/>
              </w:rPr>
              <w:t>127</w:t>
            </w:r>
            <w:r>
              <w:rPr>
                <w:noProof/>
                <w:webHidden/>
              </w:rPr>
              <w:fldChar w:fldCharType="end"/>
            </w:r>
          </w:hyperlink>
        </w:p>
        <w:p w14:paraId="77551B0A" w14:textId="77777777" w:rsidR="009977C8" w:rsidRDefault="009977C8">
          <w:pPr>
            <w:pStyle w:val="TOC2"/>
            <w:tabs>
              <w:tab w:val="left" w:pos="880"/>
              <w:tab w:val="right" w:leader="dot" w:pos="8494"/>
            </w:tabs>
            <w:rPr>
              <w:noProof/>
              <w:lang w:eastAsia="en-GB"/>
            </w:rPr>
          </w:pPr>
          <w:hyperlink w:anchor="_Toc474696417" w:history="1">
            <w:r w:rsidRPr="00C629B3">
              <w:rPr>
                <w:rStyle w:val="Hyperlink"/>
                <w:b/>
                <w:noProof/>
              </w:rPr>
              <w:t>6.1</w:t>
            </w:r>
            <w:r>
              <w:rPr>
                <w:noProof/>
                <w:lang w:eastAsia="en-GB"/>
              </w:rPr>
              <w:tab/>
            </w:r>
            <w:r w:rsidRPr="00C629B3">
              <w:rPr>
                <w:rStyle w:val="Hyperlink"/>
                <w:b/>
                <w:noProof/>
              </w:rPr>
              <w:t>Introduction</w:t>
            </w:r>
            <w:r>
              <w:rPr>
                <w:noProof/>
                <w:webHidden/>
              </w:rPr>
              <w:tab/>
            </w:r>
            <w:r>
              <w:rPr>
                <w:noProof/>
                <w:webHidden/>
              </w:rPr>
              <w:fldChar w:fldCharType="begin"/>
            </w:r>
            <w:r>
              <w:rPr>
                <w:noProof/>
                <w:webHidden/>
              </w:rPr>
              <w:instrText xml:space="preserve"> PAGEREF _Toc474696417 \h </w:instrText>
            </w:r>
            <w:r>
              <w:rPr>
                <w:noProof/>
                <w:webHidden/>
              </w:rPr>
            </w:r>
            <w:r>
              <w:rPr>
                <w:noProof/>
                <w:webHidden/>
              </w:rPr>
              <w:fldChar w:fldCharType="separate"/>
            </w:r>
            <w:r>
              <w:rPr>
                <w:noProof/>
                <w:webHidden/>
              </w:rPr>
              <w:t>127</w:t>
            </w:r>
            <w:r>
              <w:rPr>
                <w:noProof/>
                <w:webHidden/>
              </w:rPr>
              <w:fldChar w:fldCharType="end"/>
            </w:r>
          </w:hyperlink>
        </w:p>
        <w:p w14:paraId="16FB361D" w14:textId="77777777" w:rsidR="009977C8" w:rsidRDefault="009977C8">
          <w:pPr>
            <w:pStyle w:val="TOC2"/>
            <w:tabs>
              <w:tab w:val="left" w:pos="880"/>
              <w:tab w:val="right" w:leader="dot" w:pos="8494"/>
            </w:tabs>
            <w:rPr>
              <w:noProof/>
              <w:lang w:eastAsia="en-GB"/>
            </w:rPr>
          </w:pPr>
          <w:hyperlink w:anchor="_Toc474696418" w:history="1">
            <w:r w:rsidRPr="00C629B3">
              <w:rPr>
                <w:rStyle w:val="Hyperlink"/>
                <w:b/>
                <w:noProof/>
              </w:rPr>
              <w:t>6.2</w:t>
            </w:r>
            <w:r>
              <w:rPr>
                <w:noProof/>
                <w:lang w:eastAsia="en-GB"/>
              </w:rPr>
              <w:tab/>
            </w:r>
            <w:r w:rsidRPr="00C629B3">
              <w:rPr>
                <w:rStyle w:val="Hyperlink"/>
                <w:b/>
                <w:noProof/>
              </w:rPr>
              <w:t>Static particle drying</w:t>
            </w:r>
            <w:r>
              <w:rPr>
                <w:noProof/>
                <w:webHidden/>
              </w:rPr>
              <w:tab/>
            </w:r>
            <w:r>
              <w:rPr>
                <w:noProof/>
                <w:webHidden/>
              </w:rPr>
              <w:fldChar w:fldCharType="begin"/>
            </w:r>
            <w:r>
              <w:rPr>
                <w:noProof/>
                <w:webHidden/>
              </w:rPr>
              <w:instrText xml:space="preserve"> PAGEREF _Toc474696418 \h </w:instrText>
            </w:r>
            <w:r>
              <w:rPr>
                <w:noProof/>
                <w:webHidden/>
              </w:rPr>
            </w:r>
            <w:r>
              <w:rPr>
                <w:noProof/>
                <w:webHidden/>
              </w:rPr>
              <w:fldChar w:fldCharType="separate"/>
            </w:r>
            <w:r>
              <w:rPr>
                <w:noProof/>
                <w:webHidden/>
              </w:rPr>
              <w:t>127</w:t>
            </w:r>
            <w:r>
              <w:rPr>
                <w:noProof/>
                <w:webHidden/>
              </w:rPr>
              <w:fldChar w:fldCharType="end"/>
            </w:r>
          </w:hyperlink>
        </w:p>
        <w:p w14:paraId="3E57AF8E" w14:textId="77777777" w:rsidR="009977C8" w:rsidRDefault="009977C8">
          <w:pPr>
            <w:pStyle w:val="TOC3"/>
            <w:tabs>
              <w:tab w:val="left" w:pos="1320"/>
              <w:tab w:val="right" w:leader="dot" w:pos="8494"/>
            </w:tabs>
            <w:rPr>
              <w:noProof/>
              <w:lang w:eastAsia="en-GB"/>
            </w:rPr>
          </w:pPr>
          <w:hyperlink w:anchor="_Toc474696419" w:history="1">
            <w:r w:rsidRPr="00C629B3">
              <w:rPr>
                <w:rStyle w:val="Hyperlink"/>
                <w:noProof/>
              </w:rPr>
              <w:t>6.2.1</w:t>
            </w:r>
            <w:r>
              <w:rPr>
                <w:noProof/>
                <w:lang w:eastAsia="en-GB"/>
              </w:rPr>
              <w:tab/>
            </w:r>
            <w:r w:rsidRPr="00C629B3">
              <w:rPr>
                <w:rStyle w:val="Hyperlink"/>
                <w:noProof/>
              </w:rPr>
              <w:t>Pilot tests</w:t>
            </w:r>
            <w:r>
              <w:rPr>
                <w:noProof/>
                <w:webHidden/>
              </w:rPr>
              <w:tab/>
            </w:r>
            <w:r>
              <w:rPr>
                <w:noProof/>
                <w:webHidden/>
              </w:rPr>
              <w:fldChar w:fldCharType="begin"/>
            </w:r>
            <w:r>
              <w:rPr>
                <w:noProof/>
                <w:webHidden/>
              </w:rPr>
              <w:instrText xml:space="preserve"> PAGEREF _Toc474696419 \h </w:instrText>
            </w:r>
            <w:r>
              <w:rPr>
                <w:noProof/>
                <w:webHidden/>
              </w:rPr>
            </w:r>
            <w:r>
              <w:rPr>
                <w:noProof/>
                <w:webHidden/>
              </w:rPr>
              <w:fldChar w:fldCharType="separate"/>
            </w:r>
            <w:r>
              <w:rPr>
                <w:noProof/>
                <w:webHidden/>
              </w:rPr>
              <w:t>129</w:t>
            </w:r>
            <w:r>
              <w:rPr>
                <w:noProof/>
                <w:webHidden/>
              </w:rPr>
              <w:fldChar w:fldCharType="end"/>
            </w:r>
          </w:hyperlink>
        </w:p>
        <w:p w14:paraId="44F6BD31" w14:textId="77777777" w:rsidR="009977C8" w:rsidRDefault="009977C8">
          <w:pPr>
            <w:pStyle w:val="TOC3"/>
            <w:tabs>
              <w:tab w:val="left" w:pos="1320"/>
              <w:tab w:val="right" w:leader="dot" w:pos="8494"/>
            </w:tabs>
            <w:rPr>
              <w:noProof/>
              <w:lang w:eastAsia="en-GB"/>
            </w:rPr>
          </w:pPr>
          <w:hyperlink w:anchor="_Toc474696420" w:history="1">
            <w:r w:rsidRPr="00C629B3">
              <w:rPr>
                <w:rStyle w:val="Hyperlink"/>
                <w:noProof/>
              </w:rPr>
              <w:t>6.2.2</w:t>
            </w:r>
            <w:r>
              <w:rPr>
                <w:noProof/>
                <w:lang w:eastAsia="en-GB"/>
              </w:rPr>
              <w:tab/>
            </w:r>
            <w:r w:rsidRPr="00C629B3">
              <w:rPr>
                <w:rStyle w:val="Hyperlink"/>
                <w:noProof/>
              </w:rPr>
              <w:t>The effect of temperature and flow regime</w:t>
            </w:r>
            <w:r>
              <w:rPr>
                <w:noProof/>
                <w:webHidden/>
              </w:rPr>
              <w:tab/>
            </w:r>
            <w:r>
              <w:rPr>
                <w:noProof/>
                <w:webHidden/>
              </w:rPr>
              <w:fldChar w:fldCharType="begin"/>
            </w:r>
            <w:r>
              <w:rPr>
                <w:noProof/>
                <w:webHidden/>
              </w:rPr>
              <w:instrText xml:space="preserve"> PAGEREF _Toc474696420 \h </w:instrText>
            </w:r>
            <w:r>
              <w:rPr>
                <w:noProof/>
                <w:webHidden/>
              </w:rPr>
            </w:r>
            <w:r>
              <w:rPr>
                <w:noProof/>
                <w:webHidden/>
              </w:rPr>
              <w:fldChar w:fldCharType="separate"/>
            </w:r>
            <w:r>
              <w:rPr>
                <w:noProof/>
                <w:webHidden/>
              </w:rPr>
              <w:t>132</w:t>
            </w:r>
            <w:r>
              <w:rPr>
                <w:noProof/>
                <w:webHidden/>
              </w:rPr>
              <w:fldChar w:fldCharType="end"/>
            </w:r>
          </w:hyperlink>
        </w:p>
        <w:p w14:paraId="48C4DC23" w14:textId="77777777" w:rsidR="009977C8" w:rsidRDefault="009977C8">
          <w:pPr>
            <w:pStyle w:val="TOC2"/>
            <w:tabs>
              <w:tab w:val="left" w:pos="880"/>
              <w:tab w:val="right" w:leader="dot" w:pos="8494"/>
            </w:tabs>
            <w:rPr>
              <w:noProof/>
              <w:lang w:eastAsia="en-GB"/>
            </w:rPr>
          </w:pPr>
          <w:hyperlink w:anchor="_Toc474696421" w:history="1">
            <w:r w:rsidRPr="00C629B3">
              <w:rPr>
                <w:rStyle w:val="Hyperlink"/>
                <w:b/>
                <w:bCs/>
                <w:noProof/>
              </w:rPr>
              <w:t>6.3</w:t>
            </w:r>
            <w:r>
              <w:rPr>
                <w:noProof/>
                <w:lang w:eastAsia="en-GB"/>
              </w:rPr>
              <w:tab/>
            </w:r>
            <w:r w:rsidRPr="00C629B3">
              <w:rPr>
                <w:rStyle w:val="Hyperlink"/>
                <w:b/>
                <w:bCs/>
                <w:noProof/>
              </w:rPr>
              <w:t>Fluidised particle drying</w:t>
            </w:r>
            <w:r>
              <w:rPr>
                <w:noProof/>
                <w:webHidden/>
              </w:rPr>
              <w:tab/>
            </w:r>
            <w:r>
              <w:rPr>
                <w:noProof/>
                <w:webHidden/>
              </w:rPr>
              <w:fldChar w:fldCharType="begin"/>
            </w:r>
            <w:r>
              <w:rPr>
                <w:noProof/>
                <w:webHidden/>
              </w:rPr>
              <w:instrText xml:space="preserve"> PAGEREF _Toc474696421 \h </w:instrText>
            </w:r>
            <w:r>
              <w:rPr>
                <w:noProof/>
                <w:webHidden/>
              </w:rPr>
            </w:r>
            <w:r>
              <w:rPr>
                <w:noProof/>
                <w:webHidden/>
              </w:rPr>
              <w:fldChar w:fldCharType="separate"/>
            </w:r>
            <w:r>
              <w:rPr>
                <w:noProof/>
                <w:webHidden/>
              </w:rPr>
              <w:t>137</w:t>
            </w:r>
            <w:r>
              <w:rPr>
                <w:noProof/>
                <w:webHidden/>
              </w:rPr>
              <w:fldChar w:fldCharType="end"/>
            </w:r>
          </w:hyperlink>
        </w:p>
        <w:p w14:paraId="433E14AA" w14:textId="77777777" w:rsidR="009977C8" w:rsidRDefault="009977C8">
          <w:pPr>
            <w:pStyle w:val="TOC3"/>
            <w:tabs>
              <w:tab w:val="left" w:pos="1320"/>
              <w:tab w:val="right" w:leader="dot" w:pos="8494"/>
            </w:tabs>
            <w:rPr>
              <w:noProof/>
              <w:lang w:eastAsia="en-GB"/>
            </w:rPr>
          </w:pPr>
          <w:hyperlink w:anchor="_Toc474696422" w:history="1">
            <w:r w:rsidRPr="00C629B3">
              <w:rPr>
                <w:rStyle w:val="Hyperlink"/>
                <w:noProof/>
              </w:rPr>
              <w:t>6.3.1</w:t>
            </w:r>
            <w:r>
              <w:rPr>
                <w:noProof/>
                <w:lang w:eastAsia="en-GB"/>
              </w:rPr>
              <w:tab/>
            </w:r>
            <w:r w:rsidRPr="00C629B3">
              <w:rPr>
                <w:rStyle w:val="Hyperlink"/>
                <w:noProof/>
              </w:rPr>
              <w:t>Experimental conditions</w:t>
            </w:r>
            <w:r>
              <w:rPr>
                <w:noProof/>
                <w:webHidden/>
              </w:rPr>
              <w:tab/>
            </w:r>
            <w:r>
              <w:rPr>
                <w:noProof/>
                <w:webHidden/>
              </w:rPr>
              <w:fldChar w:fldCharType="begin"/>
            </w:r>
            <w:r>
              <w:rPr>
                <w:noProof/>
                <w:webHidden/>
              </w:rPr>
              <w:instrText xml:space="preserve"> PAGEREF _Toc474696422 \h </w:instrText>
            </w:r>
            <w:r>
              <w:rPr>
                <w:noProof/>
                <w:webHidden/>
              </w:rPr>
            </w:r>
            <w:r>
              <w:rPr>
                <w:noProof/>
                <w:webHidden/>
              </w:rPr>
              <w:fldChar w:fldCharType="separate"/>
            </w:r>
            <w:r>
              <w:rPr>
                <w:noProof/>
                <w:webHidden/>
              </w:rPr>
              <w:t>138</w:t>
            </w:r>
            <w:r>
              <w:rPr>
                <w:noProof/>
                <w:webHidden/>
              </w:rPr>
              <w:fldChar w:fldCharType="end"/>
            </w:r>
          </w:hyperlink>
        </w:p>
        <w:p w14:paraId="3FAB9174" w14:textId="77777777" w:rsidR="009977C8" w:rsidRDefault="009977C8">
          <w:pPr>
            <w:pStyle w:val="TOC3"/>
            <w:tabs>
              <w:tab w:val="left" w:pos="1320"/>
              <w:tab w:val="right" w:leader="dot" w:pos="8494"/>
            </w:tabs>
            <w:rPr>
              <w:noProof/>
              <w:lang w:eastAsia="en-GB"/>
            </w:rPr>
          </w:pPr>
          <w:hyperlink w:anchor="_Toc474696423" w:history="1">
            <w:r w:rsidRPr="00C629B3">
              <w:rPr>
                <w:rStyle w:val="Hyperlink"/>
                <w:noProof/>
              </w:rPr>
              <w:t>6.3.2</w:t>
            </w:r>
            <w:r>
              <w:rPr>
                <w:noProof/>
                <w:lang w:eastAsia="en-GB"/>
              </w:rPr>
              <w:tab/>
            </w:r>
            <w:r w:rsidRPr="00C629B3">
              <w:rPr>
                <w:rStyle w:val="Hyperlink"/>
                <w:noProof/>
              </w:rPr>
              <w:t>The effect of temperature and flow regime</w:t>
            </w:r>
            <w:r>
              <w:rPr>
                <w:noProof/>
                <w:webHidden/>
              </w:rPr>
              <w:tab/>
            </w:r>
            <w:r>
              <w:rPr>
                <w:noProof/>
                <w:webHidden/>
              </w:rPr>
              <w:fldChar w:fldCharType="begin"/>
            </w:r>
            <w:r>
              <w:rPr>
                <w:noProof/>
                <w:webHidden/>
              </w:rPr>
              <w:instrText xml:space="preserve"> PAGEREF _Toc474696423 \h </w:instrText>
            </w:r>
            <w:r>
              <w:rPr>
                <w:noProof/>
                <w:webHidden/>
              </w:rPr>
            </w:r>
            <w:r>
              <w:rPr>
                <w:noProof/>
                <w:webHidden/>
              </w:rPr>
              <w:fldChar w:fldCharType="separate"/>
            </w:r>
            <w:r>
              <w:rPr>
                <w:noProof/>
                <w:webHidden/>
              </w:rPr>
              <w:t>138</w:t>
            </w:r>
            <w:r>
              <w:rPr>
                <w:noProof/>
                <w:webHidden/>
              </w:rPr>
              <w:fldChar w:fldCharType="end"/>
            </w:r>
          </w:hyperlink>
        </w:p>
        <w:p w14:paraId="33F7E4DC" w14:textId="77777777" w:rsidR="009977C8" w:rsidRDefault="009977C8">
          <w:pPr>
            <w:pStyle w:val="TOC2"/>
            <w:tabs>
              <w:tab w:val="left" w:pos="880"/>
              <w:tab w:val="right" w:leader="dot" w:pos="8494"/>
            </w:tabs>
            <w:rPr>
              <w:noProof/>
              <w:lang w:eastAsia="en-GB"/>
            </w:rPr>
          </w:pPr>
          <w:hyperlink w:anchor="_Toc474696424" w:history="1">
            <w:r w:rsidRPr="00C629B3">
              <w:rPr>
                <w:rStyle w:val="Hyperlink"/>
                <w:b/>
                <w:bCs/>
                <w:noProof/>
              </w:rPr>
              <w:t>6.4</w:t>
            </w:r>
            <w:r>
              <w:rPr>
                <w:noProof/>
                <w:lang w:eastAsia="en-GB"/>
              </w:rPr>
              <w:tab/>
            </w:r>
            <w:r w:rsidRPr="00C629B3">
              <w:rPr>
                <w:rStyle w:val="Hyperlink"/>
                <w:b/>
                <w:bCs/>
                <w:noProof/>
              </w:rPr>
              <w:t>Fluidised particle motion</w:t>
            </w:r>
            <w:r>
              <w:rPr>
                <w:noProof/>
                <w:webHidden/>
              </w:rPr>
              <w:tab/>
            </w:r>
            <w:r>
              <w:rPr>
                <w:noProof/>
                <w:webHidden/>
              </w:rPr>
              <w:fldChar w:fldCharType="begin"/>
            </w:r>
            <w:r>
              <w:rPr>
                <w:noProof/>
                <w:webHidden/>
              </w:rPr>
              <w:instrText xml:space="preserve"> PAGEREF _Toc474696424 \h </w:instrText>
            </w:r>
            <w:r>
              <w:rPr>
                <w:noProof/>
                <w:webHidden/>
              </w:rPr>
            </w:r>
            <w:r>
              <w:rPr>
                <w:noProof/>
                <w:webHidden/>
              </w:rPr>
              <w:fldChar w:fldCharType="separate"/>
            </w:r>
            <w:r>
              <w:rPr>
                <w:noProof/>
                <w:webHidden/>
              </w:rPr>
              <w:t>144</w:t>
            </w:r>
            <w:r>
              <w:rPr>
                <w:noProof/>
                <w:webHidden/>
              </w:rPr>
              <w:fldChar w:fldCharType="end"/>
            </w:r>
          </w:hyperlink>
        </w:p>
        <w:p w14:paraId="48139DF8" w14:textId="77777777" w:rsidR="009977C8" w:rsidRDefault="009977C8">
          <w:pPr>
            <w:pStyle w:val="TOC2"/>
            <w:tabs>
              <w:tab w:val="left" w:pos="880"/>
              <w:tab w:val="right" w:leader="dot" w:pos="8494"/>
            </w:tabs>
            <w:rPr>
              <w:noProof/>
              <w:lang w:eastAsia="en-GB"/>
            </w:rPr>
          </w:pPr>
          <w:hyperlink w:anchor="_Toc474696425" w:history="1">
            <w:r w:rsidRPr="00C629B3">
              <w:rPr>
                <w:rStyle w:val="Hyperlink"/>
                <w:b/>
                <w:noProof/>
              </w:rPr>
              <w:t xml:space="preserve">6.5 </w:t>
            </w:r>
            <w:r>
              <w:rPr>
                <w:noProof/>
                <w:lang w:eastAsia="en-GB"/>
              </w:rPr>
              <w:tab/>
            </w:r>
            <w:r w:rsidRPr="00C629B3">
              <w:rPr>
                <w:rStyle w:val="Hyperlink"/>
                <w:b/>
                <w:noProof/>
              </w:rPr>
              <w:t>Discussion</w:t>
            </w:r>
            <w:r>
              <w:rPr>
                <w:noProof/>
                <w:webHidden/>
              </w:rPr>
              <w:tab/>
            </w:r>
            <w:r>
              <w:rPr>
                <w:noProof/>
                <w:webHidden/>
              </w:rPr>
              <w:fldChar w:fldCharType="begin"/>
            </w:r>
            <w:r>
              <w:rPr>
                <w:noProof/>
                <w:webHidden/>
              </w:rPr>
              <w:instrText xml:space="preserve"> PAGEREF _Toc474696425 \h </w:instrText>
            </w:r>
            <w:r>
              <w:rPr>
                <w:noProof/>
                <w:webHidden/>
              </w:rPr>
            </w:r>
            <w:r>
              <w:rPr>
                <w:noProof/>
                <w:webHidden/>
              </w:rPr>
              <w:fldChar w:fldCharType="separate"/>
            </w:r>
            <w:r>
              <w:rPr>
                <w:noProof/>
                <w:webHidden/>
              </w:rPr>
              <w:t>156</w:t>
            </w:r>
            <w:r>
              <w:rPr>
                <w:noProof/>
                <w:webHidden/>
              </w:rPr>
              <w:fldChar w:fldCharType="end"/>
            </w:r>
          </w:hyperlink>
        </w:p>
        <w:p w14:paraId="33A008F6" w14:textId="77777777" w:rsidR="009977C8" w:rsidRDefault="009977C8">
          <w:pPr>
            <w:pStyle w:val="TOC2"/>
            <w:tabs>
              <w:tab w:val="left" w:pos="880"/>
              <w:tab w:val="right" w:leader="dot" w:pos="8494"/>
            </w:tabs>
            <w:rPr>
              <w:noProof/>
              <w:lang w:eastAsia="en-GB"/>
            </w:rPr>
          </w:pPr>
          <w:hyperlink w:anchor="_Toc474696426" w:history="1">
            <w:r w:rsidRPr="00C629B3">
              <w:rPr>
                <w:rStyle w:val="Hyperlink"/>
                <w:b/>
                <w:noProof/>
              </w:rPr>
              <w:t xml:space="preserve">6.6 </w:t>
            </w:r>
            <w:r>
              <w:rPr>
                <w:noProof/>
                <w:lang w:eastAsia="en-GB"/>
              </w:rPr>
              <w:tab/>
            </w:r>
            <w:r w:rsidRPr="00C629B3">
              <w:rPr>
                <w:rStyle w:val="Hyperlink"/>
                <w:b/>
                <w:noProof/>
              </w:rPr>
              <w:t>Conclusions</w:t>
            </w:r>
            <w:r>
              <w:rPr>
                <w:noProof/>
                <w:webHidden/>
              </w:rPr>
              <w:tab/>
            </w:r>
            <w:r>
              <w:rPr>
                <w:noProof/>
                <w:webHidden/>
              </w:rPr>
              <w:fldChar w:fldCharType="begin"/>
            </w:r>
            <w:r>
              <w:rPr>
                <w:noProof/>
                <w:webHidden/>
              </w:rPr>
              <w:instrText xml:space="preserve"> PAGEREF _Toc474696426 \h </w:instrText>
            </w:r>
            <w:r>
              <w:rPr>
                <w:noProof/>
                <w:webHidden/>
              </w:rPr>
            </w:r>
            <w:r>
              <w:rPr>
                <w:noProof/>
                <w:webHidden/>
              </w:rPr>
              <w:fldChar w:fldCharType="separate"/>
            </w:r>
            <w:r>
              <w:rPr>
                <w:noProof/>
                <w:webHidden/>
              </w:rPr>
              <w:t>161</w:t>
            </w:r>
            <w:r>
              <w:rPr>
                <w:noProof/>
                <w:webHidden/>
              </w:rPr>
              <w:fldChar w:fldCharType="end"/>
            </w:r>
          </w:hyperlink>
        </w:p>
        <w:p w14:paraId="1D84A55A" w14:textId="77777777" w:rsidR="009977C8" w:rsidRDefault="009977C8">
          <w:pPr>
            <w:pStyle w:val="TOC1"/>
            <w:tabs>
              <w:tab w:val="right" w:leader="dot" w:pos="8494"/>
            </w:tabs>
            <w:rPr>
              <w:noProof/>
              <w:lang w:eastAsia="en-GB"/>
            </w:rPr>
          </w:pPr>
          <w:hyperlink w:anchor="_Toc474696427" w:history="1">
            <w:r w:rsidRPr="00C629B3">
              <w:rPr>
                <w:rStyle w:val="Hyperlink"/>
                <w:noProof/>
              </w:rPr>
              <w:t>Chapter 7 BUBBLE FORMATION INVESTIGATION</w:t>
            </w:r>
            <w:r>
              <w:rPr>
                <w:noProof/>
                <w:webHidden/>
              </w:rPr>
              <w:tab/>
            </w:r>
            <w:r>
              <w:rPr>
                <w:noProof/>
                <w:webHidden/>
              </w:rPr>
              <w:fldChar w:fldCharType="begin"/>
            </w:r>
            <w:r>
              <w:rPr>
                <w:noProof/>
                <w:webHidden/>
              </w:rPr>
              <w:instrText xml:space="preserve"> PAGEREF _Toc474696427 \h </w:instrText>
            </w:r>
            <w:r>
              <w:rPr>
                <w:noProof/>
                <w:webHidden/>
              </w:rPr>
            </w:r>
            <w:r>
              <w:rPr>
                <w:noProof/>
                <w:webHidden/>
              </w:rPr>
              <w:fldChar w:fldCharType="separate"/>
            </w:r>
            <w:r>
              <w:rPr>
                <w:noProof/>
                <w:webHidden/>
              </w:rPr>
              <w:t>163</w:t>
            </w:r>
            <w:r>
              <w:rPr>
                <w:noProof/>
                <w:webHidden/>
              </w:rPr>
              <w:fldChar w:fldCharType="end"/>
            </w:r>
          </w:hyperlink>
        </w:p>
        <w:p w14:paraId="04C83B53" w14:textId="77777777" w:rsidR="009977C8" w:rsidRDefault="009977C8">
          <w:pPr>
            <w:pStyle w:val="TOC2"/>
            <w:tabs>
              <w:tab w:val="left" w:pos="880"/>
              <w:tab w:val="right" w:leader="dot" w:pos="8494"/>
            </w:tabs>
            <w:rPr>
              <w:noProof/>
              <w:lang w:eastAsia="en-GB"/>
            </w:rPr>
          </w:pPr>
          <w:hyperlink w:anchor="_Toc474696428" w:history="1">
            <w:r w:rsidRPr="00C629B3">
              <w:rPr>
                <w:rStyle w:val="Hyperlink"/>
                <w:b/>
                <w:noProof/>
              </w:rPr>
              <w:t>7.1</w:t>
            </w:r>
            <w:r>
              <w:rPr>
                <w:noProof/>
                <w:lang w:eastAsia="en-GB"/>
              </w:rPr>
              <w:tab/>
            </w:r>
            <w:r w:rsidRPr="00C629B3">
              <w:rPr>
                <w:rStyle w:val="Hyperlink"/>
                <w:b/>
                <w:noProof/>
              </w:rPr>
              <w:t>Introduction</w:t>
            </w:r>
            <w:r>
              <w:rPr>
                <w:noProof/>
                <w:webHidden/>
              </w:rPr>
              <w:tab/>
            </w:r>
            <w:r>
              <w:rPr>
                <w:noProof/>
                <w:webHidden/>
              </w:rPr>
              <w:fldChar w:fldCharType="begin"/>
            </w:r>
            <w:r>
              <w:rPr>
                <w:noProof/>
                <w:webHidden/>
              </w:rPr>
              <w:instrText xml:space="preserve"> PAGEREF _Toc474696428 \h </w:instrText>
            </w:r>
            <w:r>
              <w:rPr>
                <w:noProof/>
                <w:webHidden/>
              </w:rPr>
            </w:r>
            <w:r>
              <w:rPr>
                <w:noProof/>
                <w:webHidden/>
              </w:rPr>
              <w:fldChar w:fldCharType="separate"/>
            </w:r>
            <w:r>
              <w:rPr>
                <w:noProof/>
                <w:webHidden/>
              </w:rPr>
              <w:t>163</w:t>
            </w:r>
            <w:r>
              <w:rPr>
                <w:noProof/>
                <w:webHidden/>
              </w:rPr>
              <w:fldChar w:fldCharType="end"/>
            </w:r>
          </w:hyperlink>
        </w:p>
        <w:p w14:paraId="10989986" w14:textId="77777777" w:rsidR="009977C8" w:rsidRDefault="009977C8">
          <w:pPr>
            <w:pStyle w:val="TOC2"/>
            <w:tabs>
              <w:tab w:val="left" w:pos="880"/>
              <w:tab w:val="right" w:leader="dot" w:pos="8494"/>
            </w:tabs>
            <w:rPr>
              <w:noProof/>
              <w:lang w:eastAsia="en-GB"/>
            </w:rPr>
          </w:pPr>
          <w:hyperlink w:anchor="_Toc474696429" w:history="1">
            <w:r w:rsidRPr="00C629B3">
              <w:rPr>
                <w:rStyle w:val="Hyperlink"/>
                <w:b/>
                <w:noProof/>
              </w:rPr>
              <w:t>7.2</w:t>
            </w:r>
            <w:r>
              <w:rPr>
                <w:noProof/>
                <w:lang w:eastAsia="en-GB"/>
              </w:rPr>
              <w:tab/>
            </w:r>
            <w:r w:rsidRPr="00C629B3">
              <w:rPr>
                <w:rStyle w:val="Hyperlink"/>
                <w:b/>
                <w:noProof/>
              </w:rPr>
              <w:t>Double inlet experiments</w:t>
            </w:r>
            <w:r>
              <w:rPr>
                <w:noProof/>
                <w:webHidden/>
              </w:rPr>
              <w:tab/>
            </w:r>
            <w:r>
              <w:rPr>
                <w:noProof/>
                <w:webHidden/>
              </w:rPr>
              <w:fldChar w:fldCharType="begin"/>
            </w:r>
            <w:r>
              <w:rPr>
                <w:noProof/>
                <w:webHidden/>
              </w:rPr>
              <w:instrText xml:space="preserve"> PAGEREF _Toc474696429 \h </w:instrText>
            </w:r>
            <w:r>
              <w:rPr>
                <w:noProof/>
                <w:webHidden/>
              </w:rPr>
            </w:r>
            <w:r>
              <w:rPr>
                <w:noProof/>
                <w:webHidden/>
              </w:rPr>
              <w:fldChar w:fldCharType="separate"/>
            </w:r>
            <w:r>
              <w:rPr>
                <w:noProof/>
                <w:webHidden/>
              </w:rPr>
              <w:t>164</w:t>
            </w:r>
            <w:r>
              <w:rPr>
                <w:noProof/>
                <w:webHidden/>
              </w:rPr>
              <w:fldChar w:fldCharType="end"/>
            </w:r>
          </w:hyperlink>
        </w:p>
        <w:p w14:paraId="49467043" w14:textId="77777777" w:rsidR="009977C8" w:rsidRDefault="009977C8">
          <w:pPr>
            <w:pStyle w:val="TOC3"/>
            <w:tabs>
              <w:tab w:val="left" w:pos="1320"/>
              <w:tab w:val="right" w:leader="dot" w:pos="8494"/>
            </w:tabs>
            <w:rPr>
              <w:noProof/>
              <w:lang w:eastAsia="en-GB"/>
            </w:rPr>
          </w:pPr>
          <w:hyperlink w:anchor="_Toc474696430" w:history="1">
            <w:r w:rsidRPr="00C629B3">
              <w:rPr>
                <w:rStyle w:val="Hyperlink"/>
                <w:noProof/>
              </w:rPr>
              <w:t>7.2.1</w:t>
            </w:r>
            <w:r>
              <w:rPr>
                <w:noProof/>
                <w:lang w:eastAsia="en-GB"/>
              </w:rPr>
              <w:tab/>
            </w:r>
            <w:r w:rsidRPr="00C629B3">
              <w:rPr>
                <w:rStyle w:val="Hyperlink"/>
                <w:noProof/>
              </w:rPr>
              <w:t>Pilot tests</w:t>
            </w:r>
            <w:r>
              <w:rPr>
                <w:noProof/>
                <w:webHidden/>
              </w:rPr>
              <w:tab/>
            </w:r>
            <w:r>
              <w:rPr>
                <w:noProof/>
                <w:webHidden/>
              </w:rPr>
              <w:fldChar w:fldCharType="begin"/>
            </w:r>
            <w:r>
              <w:rPr>
                <w:noProof/>
                <w:webHidden/>
              </w:rPr>
              <w:instrText xml:space="preserve"> PAGEREF _Toc474696430 \h </w:instrText>
            </w:r>
            <w:r>
              <w:rPr>
                <w:noProof/>
                <w:webHidden/>
              </w:rPr>
            </w:r>
            <w:r>
              <w:rPr>
                <w:noProof/>
                <w:webHidden/>
              </w:rPr>
              <w:fldChar w:fldCharType="separate"/>
            </w:r>
            <w:r>
              <w:rPr>
                <w:noProof/>
                <w:webHidden/>
              </w:rPr>
              <w:t>164</w:t>
            </w:r>
            <w:r>
              <w:rPr>
                <w:noProof/>
                <w:webHidden/>
              </w:rPr>
              <w:fldChar w:fldCharType="end"/>
            </w:r>
          </w:hyperlink>
        </w:p>
        <w:p w14:paraId="2E4D983A" w14:textId="77777777" w:rsidR="009977C8" w:rsidRDefault="009977C8">
          <w:pPr>
            <w:pStyle w:val="TOC3"/>
            <w:tabs>
              <w:tab w:val="left" w:pos="1320"/>
              <w:tab w:val="right" w:leader="dot" w:pos="8494"/>
            </w:tabs>
            <w:rPr>
              <w:noProof/>
              <w:lang w:eastAsia="en-GB"/>
            </w:rPr>
          </w:pPr>
          <w:hyperlink w:anchor="_Toc474696431" w:history="1">
            <w:r w:rsidRPr="00C629B3">
              <w:rPr>
                <w:rStyle w:val="Hyperlink"/>
                <w:noProof/>
              </w:rPr>
              <w:t>7.2.1.1</w:t>
            </w:r>
            <w:r>
              <w:rPr>
                <w:noProof/>
                <w:lang w:eastAsia="en-GB"/>
              </w:rPr>
              <w:tab/>
            </w:r>
            <w:r w:rsidRPr="00C629B3">
              <w:rPr>
                <w:rStyle w:val="Hyperlink"/>
                <w:noProof/>
              </w:rPr>
              <w:t>The effect of the number of frames</w:t>
            </w:r>
            <w:r>
              <w:rPr>
                <w:noProof/>
                <w:webHidden/>
              </w:rPr>
              <w:tab/>
            </w:r>
            <w:r>
              <w:rPr>
                <w:noProof/>
                <w:webHidden/>
              </w:rPr>
              <w:fldChar w:fldCharType="begin"/>
            </w:r>
            <w:r>
              <w:rPr>
                <w:noProof/>
                <w:webHidden/>
              </w:rPr>
              <w:instrText xml:space="preserve"> PAGEREF _Toc474696431 \h </w:instrText>
            </w:r>
            <w:r>
              <w:rPr>
                <w:noProof/>
                <w:webHidden/>
              </w:rPr>
            </w:r>
            <w:r>
              <w:rPr>
                <w:noProof/>
                <w:webHidden/>
              </w:rPr>
              <w:fldChar w:fldCharType="separate"/>
            </w:r>
            <w:r>
              <w:rPr>
                <w:noProof/>
                <w:webHidden/>
              </w:rPr>
              <w:t>170</w:t>
            </w:r>
            <w:r>
              <w:rPr>
                <w:noProof/>
                <w:webHidden/>
              </w:rPr>
              <w:fldChar w:fldCharType="end"/>
            </w:r>
          </w:hyperlink>
        </w:p>
        <w:p w14:paraId="71D5B365" w14:textId="77777777" w:rsidR="009977C8" w:rsidRDefault="009977C8">
          <w:pPr>
            <w:pStyle w:val="TOC2"/>
            <w:tabs>
              <w:tab w:val="left" w:pos="880"/>
              <w:tab w:val="right" w:leader="dot" w:pos="8494"/>
            </w:tabs>
            <w:rPr>
              <w:noProof/>
              <w:lang w:eastAsia="en-GB"/>
            </w:rPr>
          </w:pPr>
          <w:hyperlink w:anchor="_Toc474696432" w:history="1">
            <w:r w:rsidRPr="00C629B3">
              <w:rPr>
                <w:rStyle w:val="Hyperlink"/>
                <w:b/>
                <w:bCs/>
                <w:noProof/>
              </w:rPr>
              <w:t>7.3</w:t>
            </w:r>
            <w:r>
              <w:rPr>
                <w:noProof/>
                <w:lang w:eastAsia="en-GB"/>
              </w:rPr>
              <w:tab/>
            </w:r>
            <w:r w:rsidRPr="00C629B3">
              <w:rPr>
                <w:rStyle w:val="Hyperlink"/>
                <w:b/>
                <w:bCs/>
                <w:noProof/>
              </w:rPr>
              <w:t>Single inlet experiments</w:t>
            </w:r>
            <w:r>
              <w:rPr>
                <w:noProof/>
                <w:webHidden/>
              </w:rPr>
              <w:tab/>
            </w:r>
            <w:r>
              <w:rPr>
                <w:noProof/>
                <w:webHidden/>
              </w:rPr>
              <w:fldChar w:fldCharType="begin"/>
            </w:r>
            <w:r>
              <w:rPr>
                <w:noProof/>
                <w:webHidden/>
              </w:rPr>
              <w:instrText xml:space="preserve"> PAGEREF _Toc474696432 \h </w:instrText>
            </w:r>
            <w:r>
              <w:rPr>
                <w:noProof/>
                <w:webHidden/>
              </w:rPr>
            </w:r>
            <w:r>
              <w:rPr>
                <w:noProof/>
                <w:webHidden/>
              </w:rPr>
              <w:fldChar w:fldCharType="separate"/>
            </w:r>
            <w:r>
              <w:rPr>
                <w:noProof/>
                <w:webHidden/>
              </w:rPr>
              <w:t>173</w:t>
            </w:r>
            <w:r>
              <w:rPr>
                <w:noProof/>
                <w:webHidden/>
              </w:rPr>
              <w:fldChar w:fldCharType="end"/>
            </w:r>
          </w:hyperlink>
        </w:p>
        <w:p w14:paraId="2E503117" w14:textId="77777777" w:rsidR="009977C8" w:rsidRDefault="009977C8">
          <w:pPr>
            <w:pStyle w:val="TOC3"/>
            <w:tabs>
              <w:tab w:val="left" w:pos="1320"/>
              <w:tab w:val="right" w:leader="dot" w:pos="8494"/>
            </w:tabs>
            <w:rPr>
              <w:noProof/>
              <w:lang w:eastAsia="en-GB"/>
            </w:rPr>
          </w:pPr>
          <w:hyperlink w:anchor="_Toc474696433" w:history="1">
            <w:r w:rsidRPr="00C629B3">
              <w:rPr>
                <w:rStyle w:val="Hyperlink"/>
                <w:noProof/>
              </w:rPr>
              <w:t>7.3.1</w:t>
            </w:r>
            <w:r>
              <w:rPr>
                <w:noProof/>
                <w:lang w:eastAsia="en-GB"/>
              </w:rPr>
              <w:tab/>
            </w:r>
            <w:r w:rsidRPr="00C629B3">
              <w:rPr>
                <w:rStyle w:val="Hyperlink"/>
                <w:noProof/>
              </w:rPr>
              <w:t>Effect of flow regime on bubble formation</w:t>
            </w:r>
            <w:r>
              <w:rPr>
                <w:noProof/>
                <w:webHidden/>
              </w:rPr>
              <w:tab/>
            </w:r>
            <w:r>
              <w:rPr>
                <w:noProof/>
                <w:webHidden/>
              </w:rPr>
              <w:fldChar w:fldCharType="begin"/>
            </w:r>
            <w:r>
              <w:rPr>
                <w:noProof/>
                <w:webHidden/>
              </w:rPr>
              <w:instrText xml:space="preserve"> PAGEREF _Toc474696433 \h </w:instrText>
            </w:r>
            <w:r>
              <w:rPr>
                <w:noProof/>
                <w:webHidden/>
              </w:rPr>
            </w:r>
            <w:r>
              <w:rPr>
                <w:noProof/>
                <w:webHidden/>
              </w:rPr>
              <w:fldChar w:fldCharType="separate"/>
            </w:r>
            <w:r>
              <w:rPr>
                <w:noProof/>
                <w:webHidden/>
              </w:rPr>
              <w:t>174</w:t>
            </w:r>
            <w:r>
              <w:rPr>
                <w:noProof/>
                <w:webHidden/>
              </w:rPr>
              <w:fldChar w:fldCharType="end"/>
            </w:r>
          </w:hyperlink>
        </w:p>
        <w:p w14:paraId="5577FB86" w14:textId="77777777" w:rsidR="009977C8" w:rsidRDefault="009977C8">
          <w:pPr>
            <w:pStyle w:val="TOC3"/>
            <w:tabs>
              <w:tab w:val="left" w:pos="1320"/>
              <w:tab w:val="right" w:leader="dot" w:pos="8494"/>
            </w:tabs>
            <w:rPr>
              <w:noProof/>
              <w:lang w:eastAsia="en-GB"/>
            </w:rPr>
          </w:pPr>
          <w:hyperlink w:anchor="_Toc474696434" w:history="1">
            <w:r w:rsidRPr="00C629B3">
              <w:rPr>
                <w:rStyle w:val="Hyperlink"/>
                <w:noProof/>
              </w:rPr>
              <w:t>7.3.2</w:t>
            </w:r>
            <w:r>
              <w:rPr>
                <w:noProof/>
                <w:lang w:eastAsia="en-GB"/>
              </w:rPr>
              <w:tab/>
            </w:r>
            <w:r w:rsidRPr="00C629B3">
              <w:rPr>
                <w:rStyle w:val="Hyperlink"/>
                <w:noProof/>
              </w:rPr>
              <w:t>Mixing</w:t>
            </w:r>
            <w:r>
              <w:rPr>
                <w:noProof/>
                <w:webHidden/>
              </w:rPr>
              <w:tab/>
            </w:r>
            <w:r>
              <w:rPr>
                <w:noProof/>
                <w:webHidden/>
              </w:rPr>
              <w:fldChar w:fldCharType="begin"/>
            </w:r>
            <w:r>
              <w:rPr>
                <w:noProof/>
                <w:webHidden/>
              </w:rPr>
              <w:instrText xml:space="preserve"> PAGEREF _Toc474696434 \h </w:instrText>
            </w:r>
            <w:r>
              <w:rPr>
                <w:noProof/>
                <w:webHidden/>
              </w:rPr>
            </w:r>
            <w:r>
              <w:rPr>
                <w:noProof/>
                <w:webHidden/>
              </w:rPr>
              <w:fldChar w:fldCharType="separate"/>
            </w:r>
            <w:r>
              <w:rPr>
                <w:noProof/>
                <w:webHidden/>
              </w:rPr>
              <w:t>189</w:t>
            </w:r>
            <w:r>
              <w:rPr>
                <w:noProof/>
                <w:webHidden/>
              </w:rPr>
              <w:fldChar w:fldCharType="end"/>
            </w:r>
          </w:hyperlink>
        </w:p>
        <w:p w14:paraId="76F9180C" w14:textId="77777777" w:rsidR="009977C8" w:rsidRDefault="009977C8">
          <w:pPr>
            <w:pStyle w:val="TOC3"/>
            <w:tabs>
              <w:tab w:val="left" w:pos="1320"/>
              <w:tab w:val="right" w:leader="dot" w:pos="8494"/>
            </w:tabs>
            <w:rPr>
              <w:noProof/>
              <w:lang w:eastAsia="en-GB"/>
            </w:rPr>
          </w:pPr>
          <w:hyperlink w:anchor="_Toc474696435" w:history="1">
            <w:r w:rsidRPr="00C629B3">
              <w:rPr>
                <w:rStyle w:val="Hyperlink"/>
                <w:noProof/>
              </w:rPr>
              <w:t>7.3.2.1</w:t>
            </w:r>
            <w:r>
              <w:rPr>
                <w:noProof/>
                <w:lang w:eastAsia="en-GB"/>
              </w:rPr>
              <w:tab/>
            </w:r>
            <w:r w:rsidRPr="00C629B3">
              <w:rPr>
                <w:rStyle w:val="Hyperlink"/>
                <w:noProof/>
              </w:rPr>
              <w:t>Pilot trials</w:t>
            </w:r>
            <w:r>
              <w:rPr>
                <w:noProof/>
                <w:webHidden/>
              </w:rPr>
              <w:tab/>
            </w:r>
            <w:r>
              <w:rPr>
                <w:noProof/>
                <w:webHidden/>
              </w:rPr>
              <w:fldChar w:fldCharType="begin"/>
            </w:r>
            <w:r>
              <w:rPr>
                <w:noProof/>
                <w:webHidden/>
              </w:rPr>
              <w:instrText xml:space="preserve"> PAGEREF _Toc474696435 \h </w:instrText>
            </w:r>
            <w:r>
              <w:rPr>
                <w:noProof/>
                <w:webHidden/>
              </w:rPr>
            </w:r>
            <w:r>
              <w:rPr>
                <w:noProof/>
                <w:webHidden/>
              </w:rPr>
              <w:fldChar w:fldCharType="separate"/>
            </w:r>
            <w:r>
              <w:rPr>
                <w:noProof/>
                <w:webHidden/>
              </w:rPr>
              <w:t>189</w:t>
            </w:r>
            <w:r>
              <w:rPr>
                <w:noProof/>
                <w:webHidden/>
              </w:rPr>
              <w:fldChar w:fldCharType="end"/>
            </w:r>
          </w:hyperlink>
        </w:p>
        <w:p w14:paraId="4D1C726E" w14:textId="77777777" w:rsidR="009977C8" w:rsidRDefault="009977C8">
          <w:pPr>
            <w:pStyle w:val="TOC3"/>
            <w:tabs>
              <w:tab w:val="left" w:pos="1320"/>
              <w:tab w:val="right" w:leader="dot" w:pos="8494"/>
            </w:tabs>
            <w:rPr>
              <w:noProof/>
              <w:lang w:eastAsia="en-GB"/>
            </w:rPr>
          </w:pPr>
          <w:hyperlink w:anchor="_Toc474696436" w:history="1">
            <w:r w:rsidRPr="00C629B3">
              <w:rPr>
                <w:rStyle w:val="Hyperlink"/>
                <w:noProof/>
              </w:rPr>
              <w:t>7.3.2.2</w:t>
            </w:r>
            <w:r>
              <w:rPr>
                <w:noProof/>
                <w:lang w:eastAsia="en-GB"/>
              </w:rPr>
              <w:tab/>
            </w:r>
            <w:r w:rsidRPr="00C629B3">
              <w:rPr>
                <w:rStyle w:val="Hyperlink"/>
                <w:noProof/>
              </w:rPr>
              <w:t>The effect of flow regime on mixing</w:t>
            </w:r>
            <w:r>
              <w:rPr>
                <w:noProof/>
                <w:webHidden/>
              </w:rPr>
              <w:tab/>
            </w:r>
            <w:r>
              <w:rPr>
                <w:noProof/>
                <w:webHidden/>
              </w:rPr>
              <w:fldChar w:fldCharType="begin"/>
            </w:r>
            <w:r>
              <w:rPr>
                <w:noProof/>
                <w:webHidden/>
              </w:rPr>
              <w:instrText xml:space="preserve"> PAGEREF _Toc474696436 \h </w:instrText>
            </w:r>
            <w:r>
              <w:rPr>
                <w:noProof/>
                <w:webHidden/>
              </w:rPr>
            </w:r>
            <w:r>
              <w:rPr>
                <w:noProof/>
                <w:webHidden/>
              </w:rPr>
              <w:fldChar w:fldCharType="separate"/>
            </w:r>
            <w:r>
              <w:rPr>
                <w:noProof/>
                <w:webHidden/>
              </w:rPr>
              <w:t>193</w:t>
            </w:r>
            <w:r>
              <w:rPr>
                <w:noProof/>
                <w:webHidden/>
              </w:rPr>
              <w:fldChar w:fldCharType="end"/>
            </w:r>
          </w:hyperlink>
        </w:p>
        <w:p w14:paraId="575EB95B" w14:textId="77777777" w:rsidR="009977C8" w:rsidRDefault="009977C8">
          <w:pPr>
            <w:pStyle w:val="TOC2"/>
            <w:tabs>
              <w:tab w:val="left" w:pos="880"/>
              <w:tab w:val="right" w:leader="dot" w:pos="8494"/>
            </w:tabs>
            <w:rPr>
              <w:noProof/>
              <w:lang w:eastAsia="en-GB"/>
            </w:rPr>
          </w:pPr>
          <w:hyperlink w:anchor="_Toc474696437" w:history="1">
            <w:r w:rsidRPr="00C629B3">
              <w:rPr>
                <w:rStyle w:val="Hyperlink"/>
                <w:b/>
                <w:noProof/>
              </w:rPr>
              <w:t xml:space="preserve">7.4 </w:t>
            </w:r>
            <w:r>
              <w:rPr>
                <w:noProof/>
                <w:lang w:eastAsia="en-GB"/>
              </w:rPr>
              <w:tab/>
            </w:r>
            <w:r w:rsidRPr="00C629B3">
              <w:rPr>
                <w:rStyle w:val="Hyperlink"/>
                <w:b/>
                <w:noProof/>
              </w:rPr>
              <w:t>Discussion</w:t>
            </w:r>
            <w:r>
              <w:rPr>
                <w:noProof/>
                <w:webHidden/>
              </w:rPr>
              <w:tab/>
            </w:r>
            <w:r>
              <w:rPr>
                <w:noProof/>
                <w:webHidden/>
              </w:rPr>
              <w:fldChar w:fldCharType="begin"/>
            </w:r>
            <w:r>
              <w:rPr>
                <w:noProof/>
                <w:webHidden/>
              </w:rPr>
              <w:instrText xml:space="preserve"> PAGEREF _Toc474696437 \h </w:instrText>
            </w:r>
            <w:r>
              <w:rPr>
                <w:noProof/>
                <w:webHidden/>
              </w:rPr>
            </w:r>
            <w:r>
              <w:rPr>
                <w:noProof/>
                <w:webHidden/>
              </w:rPr>
              <w:fldChar w:fldCharType="separate"/>
            </w:r>
            <w:r>
              <w:rPr>
                <w:noProof/>
                <w:webHidden/>
              </w:rPr>
              <w:t>197</w:t>
            </w:r>
            <w:r>
              <w:rPr>
                <w:noProof/>
                <w:webHidden/>
              </w:rPr>
              <w:fldChar w:fldCharType="end"/>
            </w:r>
          </w:hyperlink>
        </w:p>
        <w:p w14:paraId="67F9B844" w14:textId="77777777" w:rsidR="009977C8" w:rsidRDefault="009977C8">
          <w:pPr>
            <w:pStyle w:val="TOC2"/>
            <w:tabs>
              <w:tab w:val="left" w:pos="880"/>
              <w:tab w:val="right" w:leader="dot" w:pos="8494"/>
            </w:tabs>
            <w:rPr>
              <w:noProof/>
              <w:lang w:eastAsia="en-GB"/>
            </w:rPr>
          </w:pPr>
          <w:hyperlink w:anchor="_Toc474696438" w:history="1">
            <w:r w:rsidRPr="00C629B3">
              <w:rPr>
                <w:rStyle w:val="Hyperlink"/>
                <w:b/>
                <w:noProof/>
              </w:rPr>
              <w:t>7.5</w:t>
            </w:r>
            <w:r>
              <w:rPr>
                <w:noProof/>
                <w:lang w:eastAsia="en-GB"/>
              </w:rPr>
              <w:tab/>
            </w:r>
            <w:r w:rsidRPr="00C629B3">
              <w:rPr>
                <w:rStyle w:val="Hyperlink"/>
                <w:b/>
                <w:noProof/>
              </w:rPr>
              <w:t>Conclusions</w:t>
            </w:r>
            <w:r>
              <w:rPr>
                <w:noProof/>
                <w:webHidden/>
              </w:rPr>
              <w:tab/>
            </w:r>
            <w:r>
              <w:rPr>
                <w:noProof/>
                <w:webHidden/>
              </w:rPr>
              <w:fldChar w:fldCharType="begin"/>
            </w:r>
            <w:r>
              <w:rPr>
                <w:noProof/>
                <w:webHidden/>
              </w:rPr>
              <w:instrText xml:space="preserve"> PAGEREF _Toc474696438 \h </w:instrText>
            </w:r>
            <w:r>
              <w:rPr>
                <w:noProof/>
                <w:webHidden/>
              </w:rPr>
            </w:r>
            <w:r>
              <w:rPr>
                <w:noProof/>
                <w:webHidden/>
              </w:rPr>
              <w:fldChar w:fldCharType="separate"/>
            </w:r>
            <w:r>
              <w:rPr>
                <w:noProof/>
                <w:webHidden/>
              </w:rPr>
              <w:t>198</w:t>
            </w:r>
            <w:r>
              <w:rPr>
                <w:noProof/>
                <w:webHidden/>
              </w:rPr>
              <w:fldChar w:fldCharType="end"/>
            </w:r>
          </w:hyperlink>
        </w:p>
        <w:p w14:paraId="721EEB3B" w14:textId="77777777" w:rsidR="009977C8" w:rsidRDefault="009977C8">
          <w:pPr>
            <w:pStyle w:val="TOC1"/>
            <w:tabs>
              <w:tab w:val="right" w:leader="dot" w:pos="8494"/>
            </w:tabs>
            <w:rPr>
              <w:noProof/>
              <w:lang w:eastAsia="en-GB"/>
            </w:rPr>
          </w:pPr>
          <w:hyperlink w:anchor="_Toc474696439" w:history="1">
            <w:r w:rsidRPr="00C629B3">
              <w:rPr>
                <w:rStyle w:val="Hyperlink"/>
                <w:noProof/>
              </w:rPr>
              <w:t>Chapter 8 MACRO SCALE INVESTIGATION</w:t>
            </w:r>
            <w:r>
              <w:rPr>
                <w:noProof/>
                <w:webHidden/>
              </w:rPr>
              <w:tab/>
            </w:r>
            <w:r>
              <w:rPr>
                <w:noProof/>
                <w:webHidden/>
              </w:rPr>
              <w:fldChar w:fldCharType="begin"/>
            </w:r>
            <w:r>
              <w:rPr>
                <w:noProof/>
                <w:webHidden/>
              </w:rPr>
              <w:instrText xml:space="preserve"> PAGEREF _Toc474696439 \h </w:instrText>
            </w:r>
            <w:r>
              <w:rPr>
                <w:noProof/>
                <w:webHidden/>
              </w:rPr>
            </w:r>
            <w:r>
              <w:rPr>
                <w:noProof/>
                <w:webHidden/>
              </w:rPr>
              <w:fldChar w:fldCharType="separate"/>
            </w:r>
            <w:r>
              <w:rPr>
                <w:noProof/>
                <w:webHidden/>
              </w:rPr>
              <w:t>201</w:t>
            </w:r>
            <w:r>
              <w:rPr>
                <w:noProof/>
                <w:webHidden/>
              </w:rPr>
              <w:fldChar w:fldCharType="end"/>
            </w:r>
          </w:hyperlink>
        </w:p>
        <w:p w14:paraId="2733312B" w14:textId="77777777" w:rsidR="009977C8" w:rsidRDefault="009977C8">
          <w:pPr>
            <w:pStyle w:val="TOC2"/>
            <w:tabs>
              <w:tab w:val="left" w:pos="880"/>
              <w:tab w:val="right" w:leader="dot" w:pos="8494"/>
            </w:tabs>
            <w:rPr>
              <w:noProof/>
              <w:lang w:eastAsia="en-GB"/>
            </w:rPr>
          </w:pPr>
          <w:hyperlink w:anchor="_Toc474696440" w:history="1">
            <w:r w:rsidRPr="00C629B3">
              <w:rPr>
                <w:rStyle w:val="Hyperlink"/>
                <w:b/>
                <w:noProof/>
              </w:rPr>
              <w:t>8.1</w:t>
            </w:r>
            <w:r>
              <w:rPr>
                <w:noProof/>
                <w:lang w:eastAsia="en-GB"/>
              </w:rPr>
              <w:tab/>
            </w:r>
            <w:r w:rsidRPr="00C629B3">
              <w:rPr>
                <w:rStyle w:val="Hyperlink"/>
                <w:b/>
                <w:noProof/>
              </w:rPr>
              <w:t>Introduction</w:t>
            </w:r>
            <w:r>
              <w:rPr>
                <w:noProof/>
                <w:webHidden/>
              </w:rPr>
              <w:tab/>
            </w:r>
            <w:r>
              <w:rPr>
                <w:noProof/>
                <w:webHidden/>
              </w:rPr>
              <w:fldChar w:fldCharType="begin"/>
            </w:r>
            <w:r>
              <w:rPr>
                <w:noProof/>
                <w:webHidden/>
              </w:rPr>
              <w:instrText xml:space="preserve"> PAGEREF _Toc474696440 \h </w:instrText>
            </w:r>
            <w:r>
              <w:rPr>
                <w:noProof/>
                <w:webHidden/>
              </w:rPr>
            </w:r>
            <w:r>
              <w:rPr>
                <w:noProof/>
                <w:webHidden/>
              </w:rPr>
              <w:fldChar w:fldCharType="separate"/>
            </w:r>
            <w:r>
              <w:rPr>
                <w:noProof/>
                <w:webHidden/>
              </w:rPr>
              <w:t>201</w:t>
            </w:r>
            <w:r>
              <w:rPr>
                <w:noProof/>
                <w:webHidden/>
              </w:rPr>
              <w:fldChar w:fldCharType="end"/>
            </w:r>
          </w:hyperlink>
        </w:p>
        <w:p w14:paraId="71F20653" w14:textId="77777777" w:rsidR="009977C8" w:rsidRDefault="009977C8">
          <w:pPr>
            <w:pStyle w:val="TOC2"/>
            <w:tabs>
              <w:tab w:val="left" w:pos="880"/>
              <w:tab w:val="right" w:leader="dot" w:pos="8494"/>
            </w:tabs>
            <w:rPr>
              <w:noProof/>
              <w:lang w:eastAsia="en-GB"/>
            </w:rPr>
          </w:pPr>
          <w:hyperlink w:anchor="_Toc474696441" w:history="1">
            <w:r w:rsidRPr="00C629B3">
              <w:rPr>
                <w:rStyle w:val="Hyperlink"/>
                <w:b/>
                <w:noProof/>
              </w:rPr>
              <w:t>8.2</w:t>
            </w:r>
            <w:r>
              <w:rPr>
                <w:noProof/>
                <w:lang w:eastAsia="en-GB"/>
              </w:rPr>
              <w:tab/>
            </w:r>
            <w:r w:rsidRPr="00C629B3">
              <w:rPr>
                <w:rStyle w:val="Hyperlink"/>
                <w:b/>
                <w:noProof/>
              </w:rPr>
              <w:t>Dry powder experiments</w:t>
            </w:r>
            <w:r>
              <w:rPr>
                <w:noProof/>
                <w:webHidden/>
              </w:rPr>
              <w:tab/>
            </w:r>
            <w:r>
              <w:rPr>
                <w:noProof/>
                <w:webHidden/>
              </w:rPr>
              <w:fldChar w:fldCharType="begin"/>
            </w:r>
            <w:r>
              <w:rPr>
                <w:noProof/>
                <w:webHidden/>
              </w:rPr>
              <w:instrText xml:space="preserve"> PAGEREF _Toc474696441 \h </w:instrText>
            </w:r>
            <w:r>
              <w:rPr>
                <w:noProof/>
                <w:webHidden/>
              </w:rPr>
            </w:r>
            <w:r>
              <w:rPr>
                <w:noProof/>
                <w:webHidden/>
              </w:rPr>
              <w:fldChar w:fldCharType="separate"/>
            </w:r>
            <w:r>
              <w:rPr>
                <w:noProof/>
                <w:webHidden/>
              </w:rPr>
              <w:t>201</w:t>
            </w:r>
            <w:r>
              <w:rPr>
                <w:noProof/>
                <w:webHidden/>
              </w:rPr>
              <w:fldChar w:fldCharType="end"/>
            </w:r>
          </w:hyperlink>
        </w:p>
        <w:p w14:paraId="6CE997D5" w14:textId="77777777" w:rsidR="009977C8" w:rsidRDefault="009977C8">
          <w:pPr>
            <w:pStyle w:val="TOC3"/>
            <w:tabs>
              <w:tab w:val="left" w:pos="1320"/>
              <w:tab w:val="right" w:leader="dot" w:pos="8494"/>
            </w:tabs>
            <w:rPr>
              <w:noProof/>
              <w:lang w:eastAsia="en-GB"/>
            </w:rPr>
          </w:pPr>
          <w:hyperlink w:anchor="_Toc474696442" w:history="1">
            <w:r w:rsidRPr="00C629B3">
              <w:rPr>
                <w:rStyle w:val="Hyperlink"/>
                <w:noProof/>
              </w:rPr>
              <w:t>8.2.1</w:t>
            </w:r>
            <w:r>
              <w:rPr>
                <w:noProof/>
                <w:lang w:eastAsia="en-GB"/>
              </w:rPr>
              <w:tab/>
            </w:r>
            <w:r w:rsidRPr="00C629B3">
              <w:rPr>
                <w:rStyle w:val="Hyperlink"/>
                <w:noProof/>
              </w:rPr>
              <w:t>Double inlet pilot tests</w:t>
            </w:r>
            <w:r>
              <w:rPr>
                <w:noProof/>
                <w:webHidden/>
              </w:rPr>
              <w:tab/>
            </w:r>
            <w:r>
              <w:rPr>
                <w:noProof/>
                <w:webHidden/>
              </w:rPr>
              <w:fldChar w:fldCharType="begin"/>
            </w:r>
            <w:r>
              <w:rPr>
                <w:noProof/>
                <w:webHidden/>
              </w:rPr>
              <w:instrText xml:space="preserve"> PAGEREF _Toc474696442 \h </w:instrText>
            </w:r>
            <w:r>
              <w:rPr>
                <w:noProof/>
                <w:webHidden/>
              </w:rPr>
            </w:r>
            <w:r>
              <w:rPr>
                <w:noProof/>
                <w:webHidden/>
              </w:rPr>
              <w:fldChar w:fldCharType="separate"/>
            </w:r>
            <w:r>
              <w:rPr>
                <w:noProof/>
                <w:webHidden/>
              </w:rPr>
              <w:t>201</w:t>
            </w:r>
            <w:r>
              <w:rPr>
                <w:noProof/>
                <w:webHidden/>
              </w:rPr>
              <w:fldChar w:fldCharType="end"/>
            </w:r>
          </w:hyperlink>
        </w:p>
        <w:p w14:paraId="5872C5FB" w14:textId="77777777" w:rsidR="009977C8" w:rsidRDefault="009977C8">
          <w:pPr>
            <w:pStyle w:val="TOC3"/>
            <w:tabs>
              <w:tab w:val="left" w:pos="1320"/>
              <w:tab w:val="right" w:leader="dot" w:pos="8494"/>
            </w:tabs>
            <w:rPr>
              <w:noProof/>
              <w:lang w:eastAsia="en-GB"/>
            </w:rPr>
          </w:pPr>
          <w:hyperlink w:anchor="_Toc474696443" w:history="1">
            <w:r w:rsidRPr="00C629B3">
              <w:rPr>
                <w:rStyle w:val="Hyperlink"/>
                <w:noProof/>
              </w:rPr>
              <w:t>8.2.2</w:t>
            </w:r>
            <w:r>
              <w:rPr>
                <w:noProof/>
                <w:lang w:eastAsia="en-GB"/>
              </w:rPr>
              <w:tab/>
            </w:r>
            <w:r w:rsidRPr="00C629B3">
              <w:rPr>
                <w:rStyle w:val="Hyperlink"/>
                <w:noProof/>
              </w:rPr>
              <w:t>The effect of flow regime in the single inlet 3D bed</w:t>
            </w:r>
            <w:r>
              <w:rPr>
                <w:noProof/>
                <w:webHidden/>
              </w:rPr>
              <w:tab/>
            </w:r>
            <w:r>
              <w:rPr>
                <w:noProof/>
                <w:webHidden/>
              </w:rPr>
              <w:fldChar w:fldCharType="begin"/>
            </w:r>
            <w:r>
              <w:rPr>
                <w:noProof/>
                <w:webHidden/>
              </w:rPr>
              <w:instrText xml:space="preserve"> PAGEREF _Toc474696443 \h </w:instrText>
            </w:r>
            <w:r>
              <w:rPr>
                <w:noProof/>
                <w:webHidden/>
              </w:rPr>
            </w:r>
            <w:r>
              <w:rPr>
                <w:noProof/>
                <w:webHidden/>
              </w:rPr>
              <w:fldChar w:fldCharType="separate"/>
            </w:r>
            <w:r>
              <w:rPr>
                <w:noProof/>
                <w:webHidden/>
              </w:rPr>
              <w:t>217</w:t>
            </w:r>
            <w:r>
              <w:rPr>
                <w:noProof/>
                <w:webHidden/>
              </w:rPr>
              <w:fldChar w:fldCharType="end"/>
            </w:r>
          </w:hyperlink>
        </w:p>
        <w:p w14:paraId="462214E9" w14:textId="77777777" w:rsidR="009977C8" w:rsidRDefault="009977C8">
          <w:pPr>
            <w:pStyle w:val="TOC2"/>
            <w:tabs>
              <w:tab w:val="left" w:pos="880"/>
              <w:tab w:val="right" w:leader="dot" w:pos="8494"/>
            </w:tabs>
            <w:rPr>
              <w:noProof/>
              <w:lang w:eastAsia="en-GB"/>
            </w:rPr>
          </w:pPr>
          <w:hyperlink w:anchor="_Toc474696444" w:history="1">
            <w:r w:rsidRPr="00C629B3">
              <w:rPr>
                <w:rStyle w:val="Hyperlink"/>
                <w:b/>
                <w:noProof/>
              </w:rPr>
              <w:t>8.3</w:t>
            </w:r>
            <w:r>
              <w:rPr>
                <w:noProof/>
                <w:lang w:eastAsia="en-GB"/>
              </w:rPr>
              <w:tab/>
            </w:r>
            <w:r w:rsidRPr="00C629B3">
              <w:rPr>
                <w:rStyle w:val="Hyperlink"/>
                <w:b/>
                <w:noProof/>
              </w:rPr>
              <w:t>Drying wet powders in the single inlet 3D bed</w:t>
            </w:r>
            <w:r>
              <w:rPr>
                <w:noProof/>
                <w:webHidden/>
              </w:rPr>
              <w:tab/>
            </w:r>
            <w:r>
              <w:rPr>
                <w:noProof/>
                <w:webHidden/>
              </w:rPr>
              <w:fldChar w:fldCharType="begin"/>
            </w:r>
            <w:r>
              <w:rPr>
                <w:noProof/>
                <w:webHidden/>
              </w:rPr>
              <w:instrText xml:space="preserve"> PAGEREF _Toc474696444 \h </w:instrText>
            </w:r>
            <w:r>
              <w:rPr>
                <w:noProof/>
                <w:webHidden/>
              </w:rPr>
            </w:r>
            <w:r>
              <w:rPr>
                <w:noProof/>
                <w:webHidden/>
              </w:rPr>
              <w:fldChar w:fldCharType="separate"/>
            </w:r>
            <w:r>
              <w:rPr>
                <w:noProof/>
                <w:webHidden/>
              </w:rPr>
              <w:t>225</w:t>
            </w:r>
            <w:r>
              <w:rPr>
                <w:noProof/>
                <w:webHidden/>
              </w:rPr>
              <w:fldChar w:fldCharType="end"/>
            </w:r>
          </w:hyperlink>
        </w:p>
        <w:p w14:paraId="2489099C" w14:textId="77777777" w:rsidR="009977C8" w:rsidRDefault="009977C8">
          <w:pPr>
            <w:pStyle w:val="TOC2"/>
            <w:tabs>
              <w:tab w:val="left" w:pos="880"/>
              <w:tab w:val="right" w:leader="dot" w:pos="8494"/>
            </w:tabs>
            <w:rPr>
              <w:noProof/>
              <w:lang w:eastAsia="en-GB"/>
            </w:rPr>
          </w:pPr>
          <w:hyperlink w:anchor="_Toc474696445" w:history="1">
            <w:r w:rsidRPr="00C629B3">
              <w:rPr>
                <w:rStyle w:val="Hyperlink"/>
                <w:b/>
                <w:noProof/>
              </w:rPr>
              <w:t>8.4</w:t>
            </w:r>
            <w:r>
              <w:rPr>
                <w:noProof/>
                <w:lang w:eastAsia="en-GB"/>
              </w:rPr>
              <w:tab/>
            </w:r>
            <w:r w:rsidRPr="00C629B3">
              <w:rPr>
                <w:rStyle w:val="Hyperlink"/>
                <w:b/>
                <w:noProof/>
              </w:rPr>
              <w:t>Discussion</w:t>
            </w:r>
            <w:r>
              <w:rPr>
                <w:noProof/>
                <w:webHidden/>
              </w:rPr>
              <w:tab/>
            </w:r>
            <w:r>
              <w:rPr>
                <w:noProof/>
                <w:webHidden/>
              </w:rPr>
              <w:fldChar w:fldCharType="begin"/>
            </w:r>
            <w:r>
              <w:rPr>
                <w:noProof/>
                <w:webHidden/>
              </w:rPr>
              <w:instrText xml:space="preserve"> PAGEREF _Toc474696445 \h </w:instrText>
            </w:r>
            <w:r>
              <w:rPr>
                <w:noProof/>
                <w:webHidden/>
              </w:rPr>
            </w:r>
            <w:r>
              <w:rPr>
                <w:noProof/>
                <w:webHidden/>
              </w:rPr>
              <w:fldChar w:fldCharType="separate"/>
            </w:r>
            <w:r>
              <w:rPr>
                <w:noProof/>
                <w:webHidden/>
              </w:rPr>
              <w:t>234</w:t>
            </w:r>
            <w:r>
              <w:rPr>
                <w:noProof/>
                <w:webHidden/>
              </w:rPr>
              <w:fldChar w:fldCharType="end"/>
            </w:r>
          </w:hyperlink>
        </w:p>
        <w:p w14:paraId="38426CC8" w14:textId="77777777" w:rsidR="009977C8" w:rsidRDefault="009977C8">
          <w:pPr>
            <w:pStyle w:val="TOC2"/>
            <w:tabs>
              <w:tab w:val="left" w:pos="880"/>
              <w:tab w:val="right" w:leader="dot" w:pos="8494"/>
            </w:tabs>
            <w:rPr>
              <w:noProof/>
              <w:lang w:eastAsia="en-GB"/>
            </w:rPr>
          </w:pPr>
          <w:hyperlink w:anchor="_Toc474696446" w:history="1">
            <w:r w:rsidRPr="00C629B3">
              <w:rPr>
                <w:rStyle w:val="Hyperlink"/>
                <w:b/>
                <w:noProof/>
              </w:rPr>
              <w:t>8.5</w:t>
            </w:r>
            <w:r>
              <w:rPr>
                <w:noProof/>
                <w:lang w:eastAsia="en-GB"/>
              </w:rPr>
              <w:tab/>
            </w:r>
            <w:r w:rsidRPr="00C629B3">
              <w:rPr>
                <w:rStyle w:val="Hyperlink"/>
                <w:b/>
                <w:noProof/>
              </w:rPr>
              <w:t>Conclusions</w:t>
            </w:r>
            <w:r>
              <w:rPr>
                <w:noProof/>
                <w:webHidden/>
              </w:rPr>
              <w:tab/>
            </w:r>
            <w:r>
              <w:rPr>
                <w:noProof/>
                <w:webHidden/>
              </w:rPr>
              <w:fldChar w:fldCharType="begin"/>
            </w:r>
            <w:r>
              <w:rPr>
                <w:noProof/>
                <w:webHidden/>
              </w:rPr>
              <w:instrText xml:space="preserve"> PAGEREF _Toc474696446 \h </w:instrText>
            </w:r>
            <w:r>
              <w:rPr>
                <w:noProof/>
                <w:webHidden/>
              </w:rPr>
            </w:r>
            <w:r>
              <w:rPr>
                <w:noProof/>
                <w:webHidden/>
              </w:rPr>
              <w:fldChar w:fldCharType="separate"/>
            </w:r>
            <w:r>
              <w:rPr>
                <w:noProof/>
                <w:webHidden/>
              </w:rPr>
              <w:t>236</w:t>
            </w:r>
            <w:r>
              <w:rPr>
                <w:noProof/>
                <w:webHidden/>
              </w:rPr>
              <w:fldChar w:fldCharType="end"/>
            </w:r>
          </w:hyperlink>
        </w:p>
        <w:p w14:paraId="6753F697" w14:textId="77777777" w:rsidR="009977C8" w:rsidRDefault="009977C8">
          <w:pPr>
            <w:pStyle w:val="TOC1"/>
            <w:tabs>
              <w:tab w:val="right" w:leader="dot" w:pos="8494"/>
            </w:tabs>
            <w:rPr>
              <w:noProof/>
              <w:lang w:eastAsia="en-GB"/>
            </w:rPr>
          </w:pPr>
          <w:hyperlink w:anchor="_Toc474696447" w:history="1">
            <w:r w:rsidRPr="00C629B3">
              <w:rPr>
                <w:rStyle w:val="Hyperlink"/>
                <w:noProof/>
              </w:rPr>
              <w:t>Chapter 9 CONCLUSIONS</w:t>
            </w:r>
            <w:r>
              <w:rPr>
                <w:noProof/>
                <w:webHidden/>
              </w:rPr>
              <w:tab/>
            </w:r>
            <w:r>
              <w:rPr>
                <w:noProof/>
                <w:webHidden/>
              </w:rPr>
              <w:fldChar w:fldCharType="begin"/>
            </w:r>
            <w:r>
              <w:rPr>
                <w:noProof/>
                <w:webHidden/>
              </w:rPr>
              <w:instrText xml:space="preserve"> PAGEREF _Toc474696447 \h </w:instrText>
            </w:r>
            <w:r>
              <w:rPr>
                <w:noProof/>
                <w:webHidden/>
              </w:rPr>
            </w:r>
            <w:r>
              <w:rPr>
                <w:noProof/>
                <w:webHidden/>
              </w:rPr>
              <w:fldChar w:fldCharType="separate"/>
            </w:r>
            <w:r>
              <w:rPr>
                <w:noProof/>
                <w:webHidden/>
              </w:rPr>
              <w:t>237</w:t>
            </w:r>
            <w:r>
              <w:rPr>
                <w:noProof/>
                <w:webHidden/>
              </w:rPr>
              <w:fldChar w:fldCharType="end"/>
            </w:r>
          </w:hyperlink>
        </w:p>
        <w:p w14:paraId="1B27F911" w14:textId="77777777" w:rsidR="009977C8" w:rsidRDefault="009977C8">
          <w:pPr>
            <w:pStyle w:val="TOC2"/>
            <w:tabs>
              <w:tab w:val="left" w:pos="880"/>
              <w:tab w:val="right" w:leader="dot" w:pos="8494"/>
            </w:tabs>
            <w:rPr>
              <w:noProof/>
              <w:lang w:eastAsia="en-GB"/>
            </w:rPr>
          </w:pPr>
          <w:hyperlink w:anchor="_Toc474696448" w:history="1">
            <w:r w:rsidRPr="00C629B3">
              <w:rPr>
                <w:rStyle w:val="Hyperlink"/>
                <w:b/>
                <w:noProof/>
              </w:rPr>
              <w:t>9.1</w:t>
            </w:r>
            <w:r>
              <w:rPr>
                <w:noProof/>
                <w:lang w:eastAsia="en-GB"/>
              </w:rPr>
              <w:tab/>
            </w:r>
            <w:r w:rsidRPr="00C629B3">
              <w:rPr>
                <w:rStyle w:val="Hyperlink"/>
                <w:b/>
                <w:noProof/>
              </w:rPr>
              <w:t>Introduction</w:t>
            </w:r>
            <w:r>
              <w:rPr>
                <w:noProof/>
                <w:webHidden/>
              </w:rPr>
              <w:tab/>
            </w:r>
            <w:r>
              <w:rPr>
                <w:noProof/>
                <w:webHidden/>
              </w:rPr>
              <w:fldChar w:fldCharType="begin"/>
            </w:r>
            <w:r>
              <w:rPr>
                <w:noProof/>
                <w:webHidden/>
              </w:rPr>
              <w:instrText xml:space="preserve"> PAGEREF _Toc474696448 \h </w:instrText>
            </w:r>
            <w:r>
              <w:rPr>
                <w:noProof/>
                <w:webHidden/>
              </w:rPr>
            </w:r>
            <w:r>
              <w:rPr>
                <w:noProof/>
                <w:webHidden/>
              </w:rPr>
              <w:fldChar w:fldCharType="separate"/>
            </w:r>
            <w:r>
              <w:rPr>
                <w:noProof/>
                <w:webHidden/>
              </w:rPr>
              <w:t>237</w:t>
            </w:r>
            <w:r>
              <w:rPr>
                <w:noProof/>
                <w:webHidden/>
              </w:rPr>
              <w:fldChar w:fldCharType="end"/>
            </w:r>
          </w:hyperlink>
        </w:p>
        <w:p w14:paraId="678ABE77" w14:textId="77777777" w:rsidR="009977C8" w:rsidRDefault="009977C8">
          <w:pPr>
            <w:pStyle w:val="TOC2"/>
            <w:tabs>
              <w:tab w:val="left" w:pos="880"/>
              <w:tab w:val="right" w:leader="dot" w:pos="8494"/>
            </w:tabs>
            <w:rPr>
              <w:noProof/>
              <w:lang w:eastAsia="en-GB"/>
            </w:rPr>
          </w:pPr>
          <w:hyperlink w:anchor="_Toc474696449" w:history="1">
            <w:r w:rsidRPr="00C629B3">
              <w:rPr>
                <w:rStyle w:val="Hyperlink"/>
                <w:b/>
                <w:noProof/>
              </w:rPr>
              <w:t>9.2</w:t>
            </w:r>
            <w:r>
              <w:rPr>
                <w:noProof/>
                <w:lang w:eastAsia="en-GB"/>
              </w:rPr>
              <w:tab/>
            </w:r>
            <w:r w:rsidRPr="00C629B3">
              <w:rPr>
                <w:rStyle w:val="Hyperlink"/>
                <w:b/>
                <w:noProof/>
              </w:rPr>
              <w:t>Theories for the influence of a high frequency pulsed flow</w:t>
            </w:r>
            <w:r>
              <w:rPr>
                <w:noProof/>
                <w:webHidden/>
              </w:rPr>
              <w:tab/>
            </w:r>
            <w:r>
              <w:rPr>
                <w:noProof/>
                <w:webHidden/>
              </w:rPr>
              <w:fldChar w:fldCharType="begin"/>
            </w:r>
            <w:r>
              <w:rPr>
                <w:noProof/>
                <w:webHidden/>
              </w:rPr>
              <w:instrText xml:space="preserve"> PAGEREF _Toc474696449 \h </w:instrText>
            </w:r>
            <w:r>
              <w:rPr>
                <w:noProof/>
                <w:webHidden/>
              </w:rPr>
            </w:r>
            <w:r>
              <w:rPr>
                <w:noProof/>
                <w:webHidden/>
              </w:rPr>
              <w:fldChar w:fldCharType="separate"/>
            </w:r>
            <w:r>
              <w:rPr>
                <w:noProof/>
                <w:webHidden/>
              </w:rPr>
              <w:t>237</w:t>
            </w:r>
            <w:r>
              <w:rPr>
                <w:noProof/>
                <w:webHidden/>
              </w:rPr>
              <w:fldChar w:fldCharType="end"/>
            </w:r>
          </w:hyperlink>
        </w:p>
        <w:p w14:paraId="50B9CB66" w14:textId="77777777" w:rsidR="009977C8" w:rsidRDefault="009977C8">
          <w:pPr>
            <w:pStyle w:val="TOC2"/>
            <w:tabs>
              <w:tab w:val="left" w:pos="880"/>
              <w:tab w:val="right" w:leader="dot" w:pos="8494"/>
            </w:tabs>
            <w:rPr>
              <w:noProof/>
              <w:lang w:eastAsia="en-GB"/>
            </w:rPr>
          </w:pPr>
          <w:hyperlink w:anchor="_Toc474696450" w:history="1">
            <w:r w:rsidRPr="00C629B3">
              <w:rPr>
                <w:rStyle w:val="Hyperlink"/>
                <w:b/>
                <w:noProof/>
              </w:rPr>
              <w:t>9.3</w:t>
            </w:r>
            <w:r>
              <w:rPr>
                <w:noProof/>
                <w:lang w:eastAsia="en-GB"/>
              </w:rPr>
              <w:tab/>
            </w:r>
            <w:r w:rsidRPr="00C629B3">
              <w:rPr>
                <w:rStyle w:val="Hyperlink"/>
                <w:b/>
                <w:noProof/>
              </w:rPr>
              <w:t>Conclusions</w:t>
            </w:r>
            <w:r>
              <w:rPr>
                <w:noProof/>
                <w:webHidden/>
              </w:rPr>
              <w:tab/>
            </w:r>
            <w:r>
              <w:rPr>
                <w:noProof/>
                <w:webHidden/>
              </w:rPr>
              <w:fldChar w:fldCharType="begin"/>
            </w:r>
            <w:r>
              <w:rPr>
                <w:noProof/>
                <w:webHidden/>
              </w:rPr>
              <w:instrText xml:space="preserve"> PAGEREF _Toc474696450 \h </w:instrText>
            </w:r>
            <w:r>
              <w:rPr>
                <w:noProof/>
                <w:webHidden/>
              </w:rPr>
            </w:r>
            <w:r>
              <w:rPr>
                <w:noProof/>
                <w:webHidden/>
              </w:rPr>
              <w:fldChar w:fldCharType="separate"/>
            </w:r>
            <w:r>
              <w:rPr>
                <w:noProof/>
                <w:webHidden/>
              </w:rPr>
              <w:t>238</w:t>
            </w:r>
            <w:r>
              <w:rPr>
                <w:noProof/>
                <w:webHidden/>
              </w:rPr>
              <w:fldChar w:fldCharType="end"/>
            </w:r>
          </w:hyperlink>
        </w:p>
        <w:p w14:paraId="02BCDEAD" w14:textId="77777777" w:rsidR="009977C8" w:rsidRDefault="009977C8">
          <w:pPr>
            <w:pStyle w:val="TOC2"/>
            <w:tabs>
              <w:tab w:val="left" w:pos="880"/>
              <w:tab w:val="right" w:leader="dot" w:pos="8494"/>
            </w:tabs>
            <w:rPr>
              <w:noProof/>
              <w:lang w:eastAsia="en-GB"/>
            </w:rPr>
          </w:pPr>
          <w:hyperlink w:anchor="_Toc474696451" w:history="1">
            <w:r w:rsidRPr="00C629B3">
              <w:rPr>
                <w:rStyle w:val="Hyperlink"/>
                <w:b/>
                <w:noProof/>
              </w:rPr>
              <w:t>9.4</w:t>
            </w:r>
            <w:r>
              <w:rPr>
                <w:noProof/>
                <w:lang w:eastAsia="en-GB"/>
              </w:rPr>
              <w:tab/>
            </w:r>
            <w:r w:rsidRPr="00C629B3">
              <w:rPr>
                <w:rStyle w:val="Hyperlink"/>
                <w:b/>
                <w:noProof/>
              </w:rPr>
              <w:t>Recommendations for future work</w:t>
            </w:r>
            <w:r>
              <w:rPr>
                <w:noProof/>
                <w:webHidden/>
              </w:rPr>
              <w:tab/>
            </w:r>
            <w:r>
              <w:rPr>
                <w:noProof/>
                <w:webHidden/>
              </w:rPr>
              <w:fldChar w:fldCharType="begin"/>
            </w:r>
            <w:r>
              <w:rPr>
                <w:noProof/>
                <w:webHidden/>
              </w:rPr>
              <w:instrText xml:space="preserve"> PAGEREF _Toc474696451 \h </w:instrText>
            </w:r>
            <w:r>
              <w:rPr>
                <w:noProof/>
                <w:webHidden/>
              </w:rPr>
            </w:r>
            <w:r>
              <w:rPr>
                <w:noProof/>
                <w:webHidden/>
              </w:rPr>
              <w:fldChar w:fldCharType="separate"/>
            </w:r>
            <w:r>
              <w:rPr>
                <w:noProof/>
                <w:webHidden/>
              </w:rPr>
              <w:t>239</w:t>
            </w:r>
            <w:r>
              <w:rPr>
                <w:noProof/>
                <w:webHidden/>
              </w:rPr>
              <w:fldChar w:fldCharType="end"/>
            </w:r>
          </w:hyperlink>
        </w:p>
        <w:p w14:paraId="22B7456D" w14:textId="77777777" w:rsidR="009977C8" w:rsidRDefault="009977C8">
          <w:pPr>
            <w:pStyle w:val="TOC3"/>
            <w:tabs>
              <w:tab w:val="right" w:leader="dot" w:pos="8494"/>
            </w:tabs>
            <w:rPr>
              <w:noProof/>
              <w:lang w:eastAsia="en-GB"/>
            </w:rPr>
          </w:pPr>
          <w:hyperlink w:anchor="_Toc474696452" w:history="1">
            <w:r w:rsidRPr="00C629B3">
              <w:rPr>
                <w:rStyle w:val="Hyperlink"/>
                <w:noProof/>
              </w:rPr>
              <w:t>References</w:t>
            </w:r>
            <w:r>
              <w:rPr>
                <w:noProof/>
                <w:webHidden/>
              </w:rPr>
              <w:tab/>
            </w:r>
            <w:r>
              <w:rPr>
                <w:noProof/>
                <w:webHidden/>
              </w:rPr>
              <w:fldChar w:fldCharType="begin"/>
            </w:r>
            <w:r>
              <w:rPr>
                <w:noProof/>
                <w:webHidden/>
              </w:rPr>
              <w:instrText xml:space="preserve"> PAGEREF _Toc474696452 \h </w:instrText>
            </w:r>
            <w:r>
              <w:rPr>
                <w:noProof/>
                <w:webHidden/>
              </w:rPr>
            </w:r>
            <w:r>
              <w:rPr>
                <w:noProof/>
                <w:webHidden/>
              </w:rPr>
              <w:fldChar w:fldCharType="separate"/>
            </w:r>
            <w:r>
              <w:rPr>
                <w:noProof/>
                <w:webHidden/>
              </w:rPr>
              <w:t>241</w:t>
            </w:r>
            <w:r>
              <w:rPr>
                <w:noProof/>
                <w:webHidden/>
              </w:rPr>
              <w:fldChar w:fldCharType="end"/>
            </w:r>
          </w:hyperlink>
        </w:p>
        <w:p w14:paraId="4540E43B" w14:textId="4EBB22E9" w:rsidR="00C2391E" w:rsidRDefault="00C2391E" w:rsidP="00EA5CD1">
          <w:pPr>
            <w:spacing w:line="276" w:lineRule="auto"/>
          </w:pPr>
          <w:r>
            <w:rPr>
              <w:b/>
              <w:bCs/>
              <w:noProof/>
            </w:rPr>
            <w:lastRenderedPageBreak/>
            <w:fldChar w:fldCharType="end"/>
          </w:r>
        </w:p>
      </w:sdtContent>
    </w:sdt>
    <w:p w14:paraId="65808007" w14:textId="77777777" w:rsidR="006E68FD" w:rsidRPr="00AB6294" w:rsidRDefault="006E68FD" w:rsidP="00EA5CD1">
      <w:pPr>
        <w:spacing w:line="276" w:lineRule="auto"/>
        <w:rPr>
          <w:b/>
        </w:rPr>
      </w:pPr>
    </w:p>
    <w:p w14:paraId="0DBC6928" w14:textId="77777777" w:rsidR="00E01A54" w:rsidRPr="00AB6294" w:rsidRDefault="00E01A54" w:rsidP="00EA5CD1">
      <w:pPr>
        <w:spacing w:line="276" w:lineRule="auto"/>
        <w:rPr>
          <w:b/>
        </w:rPr>
      </w:pPr>
    </w:p>
    <w:p w14:paraId="7D45EF44" w14:textId="77777777" w:rsidR="00137A56" w:rsidRDefault="00137A56" w:rsidP="00EA5CD1">
      <w:pPr>
        <w:spacing w:line="276" w:lineRule="auto"/>
        <w:rPr>
          <w:b/>
        </w:rPr>
        <w:sectPr w:rsidR="00137A56" w:rsidSect="00137A56">
          <w:type w:val="oddPage"/>
          <w:pgSz w:w="11906" w:h="16838"/>
          <w:pgMar w:top="1134" w:right="1134" w:bottom="1134" w:left="2268" w:header="709" w:footer="709" w:gutter="0"/>
          <w:cols w:space="708"/>
          <w:docGrid w:linePitch="360"/>
        </w:sectPr>
      </w:pPr>
    </w:p>
    <w:p w14:paraId="3F43536B" w14:textId="77777777" w:rsidR="006E68FD" w:rsidRPr="00137A56" w:rsidRDefault="006E68FD" w:rsidP="00EA5CD1">
      <w:pPr>
        <w:pStyle w:val="Heading2"/>
        <w:spacing w:line="276" w:lineRule="auto"/>
        <w:rPr>
          <w:b/>
          <w:bCs/>
        </w:rPr>
      </w:pPr>
      <w:bookmarkStart w:id="2" w:name="_Toc474696343"/>
      <w:r w:rsidRPr="00137A56">
        <w:rPr>
          <w:b/>
          <w:bCs/>
        </w:rPr>
        <w:lastRenderedPageBreak/>
        <w:t>List of Figures</w:t>
      </w:r>
      <w:bookmarkEnd w:id="2"/>
    </w:p>
    <w:p w14:paraId="54FE2C3E" w14:textId="77777777" w:rsidR="00BF4C3A" w:rsidRDefault="008C6C1D" w:rsidP="009977C8">
      <w:pPr>
        <w:pStyle w:val="TableofFigures"/>
        <w:tabs>
          <w:tab w:val="right" w:leader="dot" w:pos="8494"/>
        </w:tabs>
        <w:spacing w:line="276" w:lineRule="auto"/>
        <w:rPr>
          <w:noProof/>
          <w:lang w:eastAsia="en-GB"/>
        </w:rPr>
      </w:pPr>
      <w:r>
        <w:rPr>
          <w:b/>
        </w:rPr>
        <w:fldChar w:fldCharType="begin"/>
      </w:r>
      <w:r>
        <w:rPr>
          <w:b/>
        </w:rPr>
        <w:instrText xml:space="preserve"> TOC \h \z \c "Figure" </w:instrText>
      </w:r>
      <w:r>
        <w:rPr>
          <w:b/>
        </w:rPr>
        <w:fldChar w:fldCharType="separate"/>
      </w:r>
      <w:hyperlink w:anchor="_Toc474686558" w:history="1">
        <w:r w:rsidR="00BF4C3A" w:rsidRPr="00E27B73">
          <w:rPr>
            <w:rStyle w:val="Hyperlink"/>
            <w:noProof/>
          </w:rPr>
          <w:t>Figure 1</w:t>
        </w:r>
        <w:r w:rsidR="00BF4C3A" w:rsidRPr="00E27B73">
          <w:rPr>
            <w:rStyle w:val="Hyperlink"/>
            <w:noProof/>
          </w:rPr>
          <w:noBreakHyphen/>
          <w:t>1.  World energy consumption historical and projected levels from 1990-2040, (U.S. Energy Information Administration 2013).</w:t>
        </w:r>
        <w:r w:rsidR="00BF4C3A">
          <w:rPr>
            <w:noProof/>
            <w:webHidden/>
          </w:rPr>
          <w:tab/>
        </w:r>
        <w:r w:rsidR="00BF4C3A">
          <w:rPr>
            <w:noProof/>
            <w:webHidden/>
          </w:rPr>
          <w:fldChar w:fldCharType="begin"/>
        </w:r>
        <w:r w:rsidR="00BF4C3A">
          <w:rPr>
            <w:noProof/>
            <w:webHidden/>
          </w:rPr>
          <w:instrText xml:space="preserve"> PAGEREF _Toc474686558 \h </w:instrText>
        </w:r>
        <w:r w:rsidR="00BF4C3A">
          <w:rPr>
            <w:noProof/>
            <w:webHidden/>
          </w:rPr>
        </w:r>
        <w:r w:rsidR="00BF4C3A">
          <w:rPr>
            <w:noProof/>
            <w:webHidden/>
          </w:rPr>
          <w:fldChar w:fldCharType="separate"/>
        </w:r>
        <w:r w:rsidR="00BF4C3A">
          <w:rPr>
            <w:noProof/>
            <w:webHidden/>
          </w:rPr>
          <w:t>2</w:t>
        </w:r>
        <w:r w:rsidR="00BF4C3A">
          <w:rPr>
            <w:noProof/>
            <w:webHidden/>
          </w:rPr>
          <w:fldChar w:fldCharType="end"/>
        </w:r>
      </w:hyperlink>
    </w:p>
    <w:p w14:paraId="35F428AE" w14:textId="77777777" w:rsidR="00BF4C3A" w:rsidRDefault="00BF4C3A" w:rsidP="009977C8">
      <w:pPr>
        <w:pStyle w:val="TableofFigures"/>
        <w:tabs>
          <w:tab w:val="right" w:leader="dot" w:pos="8494"/>
        </w:tabs>
        <w:spacing w:line="276" w:lineRule="auto"/>
        <w:rPr>
          <w:noProof/>
          <w:lang w:eastAsia="en-GB"/>
        </w:rPr>
      </w:pPr>
      <w:hyperlink w:anchor="_Toc474686559" w:history="1">
        <w:r w:rsidRPr="00E27B73">
          <w:rPr>
            <w:rStyle w:val="Hyperlink"/>
            <w:noProof/>
          </w:rPr>
          <w:t>Figure 2</w:t>
        </w:r>
        <w:r w:rsidRPr="00E27B73">
          <w:rPr>
            <w:rStyle w:val="Hyperlink"/>
            <w:noProof/>
          </w:rPr>
          <w:noBreakHyphen/>
          <w:t>1.  At 293 K the equilibrium moisture content of a solid changes as a function of relative humidity (Richardson et al. 2002).</w:t>
        </w:r>
        <w:r>
          <w:rPr>
            <w:noProof/>
            <w:webHidden/>
          </w:rPr>
          <w:tab/>
        </w:r>
        <w:r>
          <w:rPr>
            <w:noProof/>
            <w:webHidden/>
          </w:rPr>
          <w:fldChar w:fldCharType="begin"/>
        </w:r>
        <w:r>
          <w:rPr>
            <w:noProof/>
            <w:webHidden/>
          </w:rPr>
          <w:instrText xml:space="preserve"> PAGEREF _Toc474686559 \h </w:instrText>
        </w:r>
        <w:r>
          <w:rPr>
            <w:noProof/>
            <w:webHidden/>
          </w:rPr>
        </w:r>
        <w:r>
          <w:rPr>
            <w:noProof/>
            <w:webHidden/>
          </w:rPr>
          <w:fldChar w:fldCharType="separate"/>
        </w:r>
        <w:r>
          <w:rPr>
            <w:noProof/>
            <w:webHidden/>
          </w:rPr>
          <w:t>10</w:t>
        </w:r>
        <w:r>
          <w:rPr>
            <w:noProof/>
            <w:webHidden/>
          </w:rPr>
          <w:fldChar w:fldCharType="end"/>
        </w:r>
      </w:hyperlink>
    </w:p>
    <w:p w14:paraId="72C97319" w14:textId="77777777" w:rsidR="00BF4C3A" w:rsidRDefault="00BF4C3A" w:rsidP="009977C8">
      <w:pPr>
        <w:pStyle w:val="TableofFigures"/>
        <w:tabs>
          <w:tab w:val="right" w:leader="dot" w:pos="8494"/>
        </w:tabs>
        <w:spacing w:line="276" w:lineRule="auto"/>
        <w:rPr>
          <w:noProof/>
          <w:lang w:eastAsia="en-GB"/>
        </w:rPr>
      </w:pPr>
      <w:hyperlink w:anchor="_Toc474686560" w:history="1">
        <w:r w:rsidRPr="00E27B73">
          <w:rPr>
            <w:rStyle w:val="Hyperlink"/>
            <w:noProof/>
          </w:rPr>
          <w:t>Figure 2</w:t>
        </w:r>
        <w:r w:rsidRPr="00E27B73">
          <w:rPr>
            <w:rStyle w:val="Hyperlink"/>
            <w:noProof/>
          </w:rPr>
          <w:noBreakHyphen/>
          <w:t>2.  Variation of moisture within a particle during a drying process (Kunii &amp; Levenspiel 1991).</w:t>
        </w:r>
        <w:r>
          <w:rPr>
            <w:noProof/>
            <w:webHidden/>
          </w:rPr>
          <w:tab/>
        </w:r>
        <w:r>
          <w:rPr>
            <w:noProof/>
            <w:webHidden/>
          </w:rPr>
          <w:fldChar w:fldCharType="begin"/>
        </w:r>
        <w:r>
          <w:rPr>
            <w:noProof/>
            <w:webHidden/>
          </w:rPr>
          <w:instrText xml:space="preserve"> PAGEREF _Toc474686560 \h </w:instrText>
        </w:r>
        <w:r>
          <w:rPr>
            <w:noProof/>
            <w:webHidden/>
          </w:rPr>
        </w:r>
        <w:r>
          <w:rPr>
            <w:noProof/>
            <w:webHidden/>
          </w:rPr>
          <w:fldChar w:fldCharType="separate"/>
        </w:r>
        <w:r>
          <w:rPr>
            <w:noProof/>
            <w:webHidden/>
          </w:rPr>
          <w:t>11</w:t>
        </w:r>
        <w:r>
          <w:rPr>
            <w:noProof/>
            <w:webHidden/>
          </w:rPr>
          <w:fldChar w:fldCharType="end"/>
        </w:r>
      </w:hyperlink>
    </w:p>
    <w:p w14:paraId="355188C2" w14:textId="77777777" w:rsidR="00BF4C3A" w:rsidRDefault="00BF4C3A" w:rsidP="009977C8">
      <w:pPr>
        <w:pStyle w:val="TableofFigures"/>
        <w:tabs>
          <w:tab w:val="right" w:leader="dot" w:pos="8494"/>
        </w:tabs>
        <w:spacing w:line="276" w:lineRule="auto"/>
        <w:rPr>
          <w:noProof/>
          <w:lang w:eastAsia="en-GB"/>
        </w:rPr>
      </w:pPr>
      <w:hyperlink w:anchor="_Toc474686561" w:history="1">
        <w:r w:rsidRPr="00E27B73">
          <w:rPr>
            <w:rStyle w:val="Hyperlink"/>
            <w:noProof/>
          </w:rPr>
          <w:t>Figure 2</w:t>
        </w:r>
        <w:r w:rsidRPr="00E27B73">
          <w:rPr>
            <w:rStyle w:val="Hyperlink"/>
            <w:noProof/>
          </w:rPr>
          <w:noBreakHyphen/>
          <w:t>3.  The stages of drying in a particle, adapted from Zenz &amp; Othmer (1960) with the critical moisture content shown as k.</w:t>
        </w:r>
        <w:r>
          <w:rPr>
            <w:noProof/>
            <w:webHidden/>
          </w:rPr>
          <w:tab/>
        </w:r>
        <w:r>
          <w:rPr>
            <w:noProof/>
            <w:webHidden/>
          </w:rPr>
          <w:fldChar w:fldCharType="begin"/>
        </w:r>
        <w:r>
          <w:rPr>
            <w:noProof/>
            <w:webHidden/>
          </w:rPr>
          <w:instrText xml:space="preserve"> PAGEREF _Toc474686561 \h </w:instrText>
        </w:r>
        <w:r>
          <w:rPr>
            <w:noProof/>
            <w:webHidden/>
          </w:rPr>
        </w:r>
        <w:r>
          <w:rPr>
            <w:noProof/>
            <w:webHidden/>
          </w:rPr>
          <w:fldChar w:fldCharType="separate"/>
        </w:r>
        <w:r>
          <w:rPr>
            <w:noProof/>
            <w:webHidden/>
          </w:rPr>
          <w:t>13</w:t>
        </w:r>
        <w:r>
          <w:rPr>
            <w:noProof/>
            <w:webHidden/>
          </w:rPr>
          <w:fldChar w:fldCharType="end"/>
        </w:r>
      </w:hyperlink>
    </w:p>
    <w:p w14:paraId="13F84BED" w14:textId="77777777" w:rsidR="00BF4C3A" w:rsidRDefault="00BF4C3A" w:rsidP="009977C8">
      <w:pPr>
        <w:pStyle w:val="TableofFigures"/>
        <w:tabs>
          <w:tab w:val="right" w:leader="dot" w:pos="8494"/>
        </w:tabs>
        <w:spacing w:line="276" w:lineRule="auto"/>
        <w:rPr>
          <w:noProof/>
          <w:lang w:eastAsia="en-GB"/>
        </w:rPr>
      </w:pPr>
      <w:hyperlink w:anchor="_Toc474686562" w:history="1">
        <w:r w:rsidRPr="00E27B73">
          <w:rPr>
            <w:rStyle w:val="Hyperlink"/>
            <w:noProof/>
          </w:rPr>
          <w:t>Figure 2</w:t>
        </w:r>
        <w:r w:rsidRPr="00E27B73">
          <w:rPr>
            <w:rStyle w:val="Hyperlink"/>
            <w:noProof/>
          </w:rPr>
          <w:noBreakHyphen/>
          <w:t xml:space="preserve">4.  </w:t>
        </w:r>
        <w:r w:rsidRPr="00E27B73">
          <w:rPr>
            <w:rStyle w:val="Hyperlink"/>
            <w:rFonts w:eastAsiaTheme="majorEastAsia" w:cstheme="majorBidi"/>
            <w:iCs/>
            <w:noProof/>
          </w:rPr>
          <w:t>Boundary layer development at the particle surface (Incropera et al. 2013).</w:t>
        </w:r>
        <w:r>
          <w:rPr>
            <w:noProof/>
            <w:webHidden/>
          </w:rPr>
          <w:tab/>
        </w:r>
        <w:r>
          <w:rPr>
            <w:noProof/>
            <w:webHidden/>
          </w:rPr>
          <w:fldChar w:fldCharType="begin"/>
        </w:r>
        <w:r>
          <w:rPr>
            <w:noProof/>
            <w:webHidden/>
          </w:rPr>
          <w:instrText xml:space="preserve"> PAGEREF _Toc474686562 \h </w:instrText>
        </w:r>
        <w:r>
          <w:rPr>
            <w:noProof/>
            <w:webHidden/>
          </w:rPr>
        </w:r>
        <w:r>
          <w:rPr>
            <w:noProof/>
            <w:webHidden/>
          </w:rPr>
          <w:fldChar w:fldCharType="separate"/>
        </w:r>
        <w:r>
          <w:rPr>
            <w:noProof/>
            <w:webHidden/>
          </w:rPr>
          <w:t>15</w:t>
        </w:r>
        <w:r>
          <w:rPr>
            <w:noProof/>
            <w:webHidden/>
          </w:rPr>
          <w:fldChar w:fldCharType="end"/>
        </w:r>
      </w:hyperlink>
    </w:p>
    <w:p w14:paraId="37858795" w14:textId="77777777" w:rsidR="00BF4C3A" w:rsidRDefault="00BF4C3A" w:rsidP="009977C8">
      <w:pPr>
        <w:pStyle w:val="TableofFigures"/>
        <w:tabs>
          <w:tab w:val="right" w:leader="dot" w:pos="8494"/>
        </w:tabs>
        <w:spacing w:line="276" w:lineRule="auto"/>
        <w:rPr>
          <w:noProof/>
          <w:lang w:eastAsia="en-GB"/>
        </w:rPr>
      </w:pPr>
      <w:hyperlink w:anchor="_Toc474686563" w:history="1">
        <w:r w:rsidRPr="00E27B73">
          <w:rPr>
            <w:rStyle w:val="Hyperlink"/>
            <w:noProof/>
          </w:rPr>
          <w:t>Figure 2</w:t>
        </w:r>
        <w:r w:rsidRPr="00E27B73">
          <w:rPr>
            <w:rStyle w:val="Hyperlink"/>
            <w:noProof/>
          </w:rPr>
          <w:noBreakHyphen/>
          <w:t>5</w:t>
        </w:r>
        <w:r w:rsidRPr="00E27B73">
          <w:rPr>
            <w:rStyle w:val="Hyperlink"/>
            <w:rFonts w:eastAsiaTheme="majorEastAsia" w:cstheme="majorBidi"/>
            <w:noProof/>
          </w:rPr>
          <w:t>.  Development of pressure gradients around a particle, adapted from Incropera et al. (2013) and Lamura et al. (2001) (</w:t>
        </w:r>
        <m:oMath>
          <m:r>
            <w:rPr>
              <w:rStyle w:val="Hyperlink"/>
              <w:rFonts w:ascii="Cambria Math" w:eastAsiaTheme="majorEastAsia" w:hAnsi="Cambria Math" w:cstheme="majorBidi"/>
              <w:noProof/>
            </w:rPr>
            <m:t>Re</m:t>
          </m:r>
        </m:oMath>
        <w:r w:rsidRPr="00E27B73">
          <w:rPr>
            <w:rStyle w:val="Hyperlink"/>
            <w:rFonts w:eastAsiaTheme="majorEastAsia" w:cstheme="majorBidi"/>
            <w:noProof/>
          </w:rPr>
          <w:t>=30).</w:t>
        </w:r>
        <w:r>
          <w:rPr>
            <w:noProof/>
            <w:webHidden/>
          </w:rPr>
          <w:tab/>
        </w:r>
        <w:r>
          <w:rPr>
            <w:noProof/>
            <w:webHidden/>
          </w:rPr>
          <w:fldChar w:fldCharType="begin"/>
        </w:r>
        <w:r>
          <w:rPr>
            <w:noProof/>
            <w:webHidden/>
          </w:rPr>
          <w:instrText xml:space="preserve"> PAGEREF _Toc474686563 \h </w:instrText>
        </w:r>
        <w:r>
          <w:rPr>
            <w:noProof/>
            <w:webHidden/>
          </w:rPr>
        </w:r>
        <w:r>
          <w:rPr>
            <w:noProof/>
            <w:webHidden/>
          </w:rPr>
          <w:fldChar w:fldCharType="separate"/>
        </w:r>
        <w:r>
          <w:rPr>
            <w:noProof/>
            <w:webHidden/>
          </w:rPr>
          <w:t>16</w:t>
        </w:r>
        <w:r>
          <w:rPr>
            <w:noProof/>
            <w:webHidden/>
          </w:rPr>
          <w:fldChar w:fldCharType="end"/>
        </w:r>
      </w:hyperlink>
    </w:p>
    <w:p w14:paraId="18AF39B8" w14:textId="77777777" w:rsidR="00BF4C3A" w:rsidRDefault="00BF4C3A" w:rsidP="009977C8">
      <w:pPr>
        <w:pStyle w:val="TableofFigures"/>
        <w:tabs>
          <w:tab w:val="right" w:leader="dot" w:pos="8494"/>
        </w:tabs>
        <w:spacing w:line="276" w:lineRule="auto"/>
        <w:rPr>
          <w:noProof/>
          <w:lang w:eastAsia="en-GB"/>
        </w:rPr>
      </w:pPr>
      <w:hyperlink w:anchor="_Toc474686564" w:history="1">
        <w:r w:rsidRPr="00E27B73">
          <w:rPr>
            <w:rStyle w:val="Hyperlink"/>
            <w:noProof/>
          </w:rPr>
          <w:t>Figure 2</w:t>
        </w:r>
        <w:r w:rsidRPr="00E27B73">
          <w:rPr>
            <w:rStyle w:val="Hyperlink"/>
            <w:noProof/>
          </w:rPr>
          <w:noBreakHyphen/>
          <w:t xml:space="preserve">6.  </w:t>
        </w:r>
        <w:r w:rsidRPr="00E27B73">
          <w:rPr>
            <w:rStyle w:val="Hyperlink"/>
            <w:rFonts w:eastAsiaTheme="majorEastAsia" w:cstheme="majorBidi"/>
            <w:noProof/>
          </w:rPr>
          <w:t>Common dryer designs categorised by operation method (Lee et al. 2013).</w:t>
        </w:r>
        <w:r>
          <w:rPr>
            <w:noProof/>
            <w:webHidden/>
          </w:rPr>
          <w:tab/>
        </w:r>
        <w:r>
          <w:rPr>
            <w:noProof/>
            <w:webHidden/>
          </w:rPr>
          <w:fldChar w:fldCharType="begin"/>
        </w:r>
        <w:r>
          <w:rPr>
            <w:noProof/>
            <w:webHidden/>
          </w:rPr>
          <w:instrText xml:space="preserve"> PAGEREF _Toc474686564 \h </w:instrText>
        </w:r>
        <w:r>
          <w:rPr>
            <w:noProof/>
            <w:webHidden/>
          </w:rPr>
        </w:r>
        <w:r>
          <w:rPr>
            <w:noProof/>
            <w:webHidden/>
          </w:rPr>
          <w:fldChar w:fldCharType="separate"/>
        </w:r>
        <w:r>
          <w:rPr>
            <w:noProof/>
            <w:webHidden/>
          </w:rPr>
          <w:t>19</w:t>
        </w:r>
        <w:r>
          <w:rPr>
            <w:noProof/>
            <w:webHidden/>
          </w:rPr>
          <w:fldChar w:fldCharType="end"/>
        </w:r>
      </w:hyperlink>
    </w:p>
    <w:p w14:paraId="1546127A" w14:textId="77777777" w:rsidR="00BF4C3A" w:rsidRDefault="00BF4C3A" w:rsidP="009977C8">
      <w:pPr>
        <w:pStyle w:val="TableofFigures"/>
        <w:tabs>
          <w:tab w:val="right" w:leader="dot" w:pos="8494"/>
        </w:tabs>
        <w:spacing w:line="276" w:lineRule="auto"/>
        <w:rPr>
          <w:noProof/>
          <w:lang w:eastAsia="en-GB"/>
        </w:rPr>
      </w:pPr>
      <w:hyperlink w:anchor="_Toc474686565" w:history="1">
        <w:r w:rsidRPr="00E27B73">
          <w:rPr>
            <w:rStyle w:val="Hyperlink"/>
            <w:noProof/>
          </w:rPr>
          <w:t>Figure 2</w:t>
        </w:r>
        <w:r w:rsidRPr="00E27B73">
          <w:rPr>
            <w:rStyle w:val="Hyperlink"/>
            <w:noProof/>
          </w:rPr>
          <w:noBreakHyphen/>
          <w:t>7.  F</w:t>
        </w:r>
        <w:r w:rsidRPr="00E27B73">
          <w:rPr>
            <w:rStyle w:val="Hyperlink"/>
            <w:rFonts w:eastAsiaTheme="majorEastAsia" w:cstheme="majorBidi"/>
            <w:noProof/>
          </w:rPr>
          <w:t>luidisation regimes, a) fixed bed, b) incipient fluidisation, c) smooth fluidisation, d) bubbling fluidisation, e) slugging fluidisation, f) lean phase fluidisation (Rhodes 2008).</w:t>
        </w:r>
        <w:r>
          <w:rPr>
            <w:noProof/>
            <w:webHidden/>
          </w:rPr>
          <w:tab/>
        </w:r>
        <w:r>
          <w:rPr>
            <w:noProof/>
            <w:webHidden/>
          </w:rPr>
          <w:fldChar w:fldCharType="begin"/>
        </w:r>
        <w:r>
          <w:rPr>
            <w:noProof/>
            <w:webHidden/>
          </w:rPr>
          <w:instrText xml:space="preserve"> PAGEREF _Toc474686565 \h </w:instrText>
        </w:r>
        <w:r>
          <w:rPr>
            <w:noProof/>
            <w:webHidden/>
          </w:rPr>
        </w:r>
        <w:r>
          <w:rPr>
            <w:noProof/>
            <w:webHidden/>
          </w:rPr>
          <w:fldChar w:fldCharType="separate"/>
        </w:r>
        <w:r>
          <w:rPr>
            <w:noProof/>
            <w:webHidden/>
          </w:rPr>
          <w:t>22</w:t>
        </w:r>
        <w:r>
          <w:rPr>
            <w:noProof/>
            <w:webHidden/>
          </w:rPr>
          <w:fldChar w:fldCharType="end"/>
        </w:r>
      </w:hyperlink>
    </w:p>
    <w:p w14:paraId="3C3F8280" w14:textId="77777777" w:rsidR="00BF4C3A" w:rsidRDefault="00BF4C3A" w:rsidP="009977C8">
      <w:pPr>
        <w:pStyle w:val="TableofFigures"/>
        <w:tabs>
          <w:tab w:val="right" w:leader="dot" w:pos="8494"/>
        </w:tabs>
        <w:spacing w:line="276" w:lineRule="auto"/>
        <w:rPr>
          <w:noProof/>
          <w:lang w:eastAsia="en-GB"/>
        </w:rPr>
      </w:pPr>
      <w:hyperlink w:anchor="_Toc474686566" w:history="1">
        <w:r w:rsidRPr="00E27B73">
          <w:rPr>
            <w:rStyle w:val="Hyperlink"/>
            <w:noProof/>
          </w:rPr>
          <w:t>Figure 2</w:t>
        </w:r>
        <w:r w:rsidRPr="00E27B73">
          <w:rPr>
            <w:rStyle w:val="Hyperlink"/>
            <w:noProof/>
          </w:rPr>
          <w:noBreakHyphen/>
          <w:t>8.  Fluid like behaviour of a fluidised bed, such as a) light objects float, b) it pours from a hole in the tank, c) levels either side of a divider equalise, d) a pressure drop across the bed and e) a horizontal surface when tipped (Kunii &amp; Levenspiel 1991).</w:t>
        </w:r>
        <w:r>
          <w:rPr>
            <w:noProof/>
            <w:webHidden/>
          </w:rPr>
          <w:tab/>
        </w:r>
        <w:r>
          <w:rPr>
            <w:noProof/>
            <w:webHidden/>
          </w:rPr>
          <w:fldChar w:fldCharType="begin"/>
        </w:r>
        <w:r>
          <w:rPr>
            <w:noProof/>
            <w:webHidden/>
          </w:rPr>
          <w:instrText xml:space="preserve"> PAGEREF _Toc474686566 \h </w:instrText>
        </w:r>
        <w:r>
          <w:rPr>
            <w:noProof/>
            <w:webHidden/>
          </w:rPr>
        </w:r>
        <w:r>
          <w:rPr>
            <w:noProof/>
            <w:webHidden/>
          </w:rPr>
          <w:fldChar w:fldCharType="separate"/>
        </w:r>
        <w:r>
          <w:rPr>
            <w:noProof/>
            <w:webHidden/>
          </w:rPr>
          <w:t>22</w:t>
        </w:r>
        <w:r>
          <w:rPr>
            <w:noProof/>
            <w:webHidden/>
          </w:rPr>
          <w:fldChar w:fldCharType="end"/>
        </w:r>
      </w:hyperlink>
    </w:p>
    <w:p w14:paraId="6B7E3A78" w14:textId="77777777" w:rsidR="00BF4C3A" w:rsidRDefault="00BF4C3A" w:rsidP="009977C8">
      <w:pPr>
        <w:pStyle w:val="TableofFigures"/>
        <w:tabs>
          <w:tab w:val="right" w:leader="dot" w:pos="8494"/>
        </w:tabs>
        <w:spacing w:line="276" w:lineRule="auto"/>
        <w:rPr>
          <w:noProof/>
          <w:lang w:eastAsia="en-GB"/>
        </w:rPr>
      </w:pPr>
      <w:hyperlink w:anchor="_Toc474686567" w:history="1">
        <w:r w:rsidRPr="00E27B73">
          <w:rPr>
            <w:rStyle w:val="Hyperlink"/>
            <w:noProof/>
          </w:rPr>
          <w:t>Figure 2</w:t>
        </w:r>
        <w:r w:rsidRPr="00E27B73">
          <w:rPr>
            <w:rStyle w:val="Hyperlink"/>
            <w:noProof/>
          </w:rPr>
          <w:noBreakHyphen/>
          <w:t>9. Heat gradient in a fluidised bed (Howard 1989).</w:t>
        </w:r>
        <w:r>
          <w:rPr>
            <w:noProof/>
            <w:webHidden/>
          </w:rPr>
          <w:tab/>
        </w:r>
        <w:r>
          <w:rPr>
            <w:noProof/>
            <w:webHidden/>
          </w:rPr>
          <w:fldChar w:fldCharType="begin"/>
        </w:r>
        <w:r>
          <w:rPr>
            <w:noProof/>
            <w:webHidden/>
          </w:rPr>
          <w:instrText xml:space="preserve"> PAGEREF _Toc474686567 \h </w:instrText>
        </w:r>
        <w:r>
          <w:rPr>
            <w:noProof/>
            <w:webHidden/>
          </w:rPr>
        </w:r>
        <w:r>
          <w:rPr>
            <w:noProof/>
            <w:webHidden/>
          </w:rPr>
          <w:fldChar w:fldCharType="separate"/>
        </w:r>
        <w:r>
          <w:rPr>
            <w:noProof/>
            <w:webHidden/>
          </w:rPr>
          <w:t>23</w:t>
        </w:r>
        <w:r>
          <w:rPr>
            <w:noProof/>
            <w:webHidden/>
          </w:rPr>
          <w:fldChar w:fldCharType="end"/>
        </w:r>
      </w:hyperlink>
    </w:p>
    <w:p w14:paraId="649602DB" w14:textId="77777777" w:rsidR="00BF4C3A" w:rsidRDefault="00BF4C3A" w:rsidP="009977C8">
      <w:pPr>
        <w:pStyle w:val="TableofFigures"/>
        <w:tabs>
          <w:tab w:val="right" w:leader="dot" w:pos="8494"/>
        </w:tabs>
        <w:spacing w:line="276" w:lineRule="auto"/>
        <w:rPr>
          <w:noProof/>
          <w:lang w:eastAsia="en-GB"/>
        </w:rPr>
      </w:pPr>
      <w:hyperlink w:anchor="_Toc474686568" w:history="1">
        <w:r w:rsidRPr="00E27B73">
          <w:rPr>
            <w:rStyle w:val="Hyperlink"/>
            <w:noProof/>
          </w:rPr>
          <w:t>Figure 2</w:t>
        </w:r>
        <w:r w:rsidRPr="00E27B73">
          <w:rPr>
            <w:rStyle w:val="Hyperlink"/>
            <w:noProof/>
          </w:rPr>
          <w:noBreakHyphen/>
          <w:t xml:space="preserve">10.  Fluidised bed dryer designs (Howard 1989; Kunii &amp; Levenspiel 1991).  </w:t>
        </w:r>
        <w:r w:rsidRPr="00E27B73">
          <w:rPr>
            <w:rStyle w:val="Hyperlink"/>
            <w:i/>
            <w:noProof/>
          </w:rPr>
          <w:t>x</w:t>
        </w:r>
        <w:r w:rsidRPr="00E27B73">
          <w:rPr>
            <w:rStyle w:val="Hyperlink"/>
            <w:noProof/>
          </w:rPr>
          <w:t xml:space="preserve"> – wet solid, </w:t>
        </w:r>
        <w:r w:rsidRPr="00E27B73">
          <w:rPr>
            <w:rStyle w:val="Hyperlink"/>
            <w:i/>
            <w:noProof/>
          </w:rPr>
          <w:t>y</w:t>
        </w:r>
        <w:r w:rsidRPr="00E27B73">
          <w:rPr>
            <w:rStyle w:val="Hyperlink"/>
            <w:noProof/>
          </w:rPr>
          <w:t xml:space="preserve"> – dry solid, </w:t>
        </w:r>
        <w:r w:rsidRPr="00E27B73">
          <w:rPr>
            <w:rStyle w:val="Hyperlink"/>
            <w:i/>
            <w:noProof/>
          </w:rPr>
          <w:t>z</w:t>
        </w:r>
        <w:r w:rsidRPr="00E27B73">
          <w:rPr>
            <w:rStyle w:val="Hyperlink"/>
            <w:noProof/>
          </w:rPr>
          <w:t xml:space="preserve"> – hot air, </w:t>
        </w:r>
        <w:r w:rsidRPr="00E27B73">
          <w:rPr>
            <w:rStyle w:val="Hyperlink"/>
            <w:i/>
            <w:noProof/>
          </w:rPr>
          <w:t>u</w:t>
        </w:r>
        <w:r w:rsidRPr="00E27B73">
          <w:rPr>
            <w:rStyle w:val="Hyperlink"/>
            <w:noProof/>
          </w:rPr>
          <w:t xml:space="preserve"> – exhaust.</w:t>
        </w:r>
        <w:r>
          <w:rPr>
            <w:noProof/>
            <w:webHidden/>
          </w:rPr>
          <w:tab/>
        </w:r>
        <w:r>
          <w:rPr>
            <w:noProof/>
            <w:webHidden/>
          </w:rPr>
          <w:fldChar w:fldCharType="begin"/>
        </w:r>
        <w:r>
          <w:rPr>
            <w:noProof/>
            <w:webHidden/>
          </w:rPr>
          <w:instrText xml:space="preserve"> PAGEREF _Toc474686568 \h </w:instrText>
        </w:r>
        <w:r>
          <w:rPr>
            <w:noProof/>
            <w:webHidden/>
          </w:rPr>
        </w:r>
        <w:r>
          <w:rPr>
            <w:noProof/>
            <w:webHidden/>
          </w:rPr>
          <w:fldChar w:fldCharType="separate"/>
        </w:r>
        <w:r>
          <w:rPr>
            <w:noProof/>
            <w:webHidden/>
          </w:rPr>
          <w:t>24</w:t>
        </w:r>
        <w:r>
          <w:rPr>
            <w:noProof/>
            <w:webHidden/>
          </w:rPr>
          <w:fldChar w:fldCharType="end"/>
        </w:r>
      </w:hyperlink>
    </w:p>
    <w:p w14:paraId="69F86FBC" w14:textId="77777777" w:rsidR="00BF4C3A" w:rsidRDefault="00BF4C3A" w:rsidP="009977C8">
      <w:pPr>
        <w:pStyle w:val="TableofFigures"/>
        <w:tabs>
          <w:tab w:val="right" w:leader="dot" w:pos="8494"/>
        </w:tabs>
        <w:spacing w:line="276" w:lineRule="auto"/>
        <w:rPr>
          <w:noProof/>
          <w:lang w:eastAsia="en-GB"/>
        </w:rPr>
      </w:pPr>
      <w:hyperlink w:anchor="_Toc474686569" w:history="1">
        <w:r w:rsidRPr="00E27B73">
          <w:rPr>
            <w:rStyle w:val="Hyperlink"/>
            <w:noProof/>
          </w:rPr>
          <w:t>Figure 2</w:t>
        </w:r>
        <w:r w:rsidRPr="00E27B73">
          <w:rPr>
            <w:rStyle w:val="Hyperlink"/>
            <w:noProof/>
          </w:rPr>
          <w:noBreakHyphen/>
          <w:t>11.  A simplified fluidised bed dryer plant (Howard 1989).</w:t>
        </w:r>
        <w:r>
          <w:rPr>
            <w:noProof/>
            <w:webHidden/>
          </w:rPr>
          <w:tab/>
        </w:r>
        <w:r>
          <w:rPr>
            <w:noProof/>
            <w:webHidden/>
          </w:rPr>
          <w:fldChar w:fldCharType="begin"/>
        </w:r>
        <w:r>
          <w:rPr>
            <w:noProof/>
            <w:webHidden/>
          </w:rPr>
          <w:instrText xml:space="preserve"> PAGEREF _Toc474686569 \h </w:instrText>
        </w:r>
        <w:r>
          <w:rPr>
            <w:noProof/>
            <w:webHidden/>
          </w:rPr>
        </w:r>
        <w:r>
          <w:rPr>
            <w:noProof/>
            <w:webHidden/>
          </w:rPr>
          <w:fldChar w:fldCharType="separate"/>
        </w:r>
        <w:r>
          <w:rPr>
            <w:noProof/>
            <w:webHidden/>
          </w:rPr>
          <w:t>25</w:t>
        </w:r>
        <w:r>
          <w:rPr>
            <w:noProof/>
            <w:webHidden/>
          </w:rPr>
          <w:fldChar w:fldCharType="end"/>
        </w:r>
      </w:hyperlink>
    </w:p>
    <w:p w14:paraId="7AE379E0" w14:textId="77777777" w:rsidR="00BF4C3A" w:rsidRDefault="00BF4C3A" w:rsidP="009977C8">
      <w:pPr>
        <w:pStyle w:val="TableofFigures"/>
        <w:tabs>
          <w:tab w:val="right" w:leader="dot" w:pos="8494"/>
        </w:tabs>
        <w:spacing w:line="276" w:lineRule="auto"/>
        <w:rPr>
          <w:noProof/>
          <w:lang w:eastAsia="en-GB"/>
        </w:rPr>
      </w:pPr>
      <w:hyperlink w:anchor="_Toc474686570" w:history="1">
        <w:r w:rsidRPr="00E27B73">
          <w:rPr>
            <w:rStyle w:val="Hyperlink"/>
            <w:noProof/>
          </w:rPr>
          <w:t>Figure 2</w:t>
        </w:r>
        <w:r w:rsidRPr="00E27B73">
          <w:rPr>
            <w:rStyle w:val="Hyperlink"/>
            <w:noProof/>
          </w:rPr>
          <w:noBreakHyphen/>
          <w:t>12.  Bubble formation patterns based on the distributor plate and flow rate (Kunii &amp; Levenspiel 1991) showing a) porous plate, b) tuyere distributor, c) cap distributor, d) tuyere distributor low velocity and e) tuyere distributor high velocity.</w:t>
        </w:r>
        <w:r>
          <w:rPr>
            <w:noProof/>
            <w:webHidden/>
          </w:rPr>
          <w:tab/>
        </w:r>
        <w:r>
          <w:rPr>
            <w:noProof/>
            <w:webHidden/>
          </w:rPr>
          <w:fldChar w:fldCharType="begin"/>
        </w:r>
        <w:r>
          <w:rPr>
            <w:noProof/>
            <w:webHidden/>
          </w:rPr>
          <w:instrText xml:space="preserve"> PAGEREF _Toc474686570 \h </w:instrText>
        </w:r>
        <w:r>
          <w:rPr>
            <w:noProof/>
            <w:webHidden/>
          </w:rPr>
        </w:r>
        <w:r>
          <w:rPr>
            <w:noProof/>
            <w:webHidden/>
          </w:rPr>
          <w:fldChar w:fldCharType="separate"/>
        </w:r>
        <w:r>
          <w:rPr>
            <w:noProof/>
            <w:webHidden/>
          </w:rPr>
          <w:t>27</w:t>
        </w:r>
        <w:r>
          <w:rPr>
            <w:noProof/>
            <w:webHidden/>
          </w:rPr>
          <w:fldChar w:fldCharType="end"/>
        </w:r>
      </w:hyperlink>
    </w:p>
    <w:p w14:paraId="03C78CE0" w14:textId="77777777" w:rsidR="00BF4C3A" w:rsidRDefault="00BF4C3A" w:rsidP="009977C8">
      <w:pPr>
        <w:pStyle w:val="TableofFigures"/>
        <w:tabs>
          <w:tab w:val="right" w:leader="dot" w:pos="8494"/>
        </w:tabs>
        <w:spacing w:line="276" w:lineRule="auto"/>
        <w:rPr>
          <w:noProof/>
          <w:lang w:eastAsia="en-GB"/>
        </w:rPr>
      </w:pPr>
      <w:hyperlink w:anchor="_Toc474686571" w:history="1">
        <w:r w:rsidRPr="00E27B73">
          <w:rPr>
            <w:rStyle w:val="Hyperlink"/>
            <w:noProof/>
          </w:rPr>
          <w:t>Figure 2</w:t>
        </w:r>
        <w:r w:rsidRPr="00E27B73">
          <w:rPr>
            <w:rStyle w:val="Hyperlink"/>
            <w:noProof/>
          </w:rPr>
          <w:noBreakHyphen/>
          <w:t>13.  Development of a ‘shell’ of particles to form a bubble wall (Zenz 1978).</w:t>
        </w:r>
        <w:r>
          <w:rPr>
            <w:noProof/>
            <w:webHidden/>
          </w:rPr>
          <w:tab/>
        </w:r>
        <w:r>
          <w:rPr>
            <w:noProof/>
            <w:webHidden/>
          </w:rPr>
          <w:fldChar w:fldCharType="begin"/>
        </w:r>
        <w:r>
          <w:rPr>
            <w:noProof/>
            <w:webHidden/>
          </w:rPr>
          <w:instrText xml:space="preserve"> PAGEREF _Toc474686571 \h </w:instrText>
        </w:r>
        <w:r>
          <w:rPr>
            <w:noProof/>
            <w:webHidden/>
          </w:rPr>
        </w:r>
        <w:r>
          <w:rPr>
            <w:noProof/>
            <w:webHidden/>
          </w:rPr>
          <w:fldChar w:fldCharType="separate"/>
        </w:r>
        <w:r>
          <w:rPr>
            <w:noProof/>
            <w:webHidden/>
          </w:rPr>
          <w:t>29</w:t>
        </w:r>
        <w:r>
          <w:rPr>
            <w:noProof/>
            <w:webHidden/>
          </w:rPr>
          <w:fldChar w:fldCharType="end"/>
        </w:r>
      </w:hyperlink>
    </w:p>
    <w:p w14:paraId="197422A7" w14:textId="77777777" w:rsidR="00BF4C3A" w:rsidRDefault="00BF4C3A" w:rsidP="009977C8">
      <w:pPr>
        <w:pStyle w:val="TableofFigures"/>
        <w:tabs>
          <w:tab w:val="right" w:leader="dot" w:pos="8494"/>
        </w:tabs>
        <w:spacing w:line="276" w:lineRule="auto"/>
        <w:rPr>
          <w:noProof/>
          <w:lang w:eastAsia="en-GB"/>
        </w:rPr>
      </w:pPr>
      <w:hyperlink w:anchor="_Toc474686572" w:history="1">
        <w:r w:rsidRPr="00E27B73">
          <w:rPr>
            <w:rStyle w:val="Hyperlink"/>
            <w:noProof/>
          </w:rPr>
          <w:t>Figure 2</w:t>
        </w:r>
        <w:r w:rsidRPr="00E27B73">
          <w:rPr>
            <w:rStyle w:val="Hyperlink"/>
            <w:noProof/>
          </w:rPr>
          <w:noBreakHyphen/>
          <w:t>14.  Types of slugs commonly found in fluidised beds a) axial slugs in fine particles, b) wall slugs caused by small rough particles or rough walls and c) flat slugs caused by large particles (Kunii &amp; Levenspiel 1991).</w:t>
        </w:r>
        <w:r>
          <w:rPr>
            <w:noProof/>
            <w:webHidden/>
          </w:rPr>
          <w:tab/>
        </w:r>
        <w:r>
          <w:rPr>
            <w:noProof/>
            <w:webHidden/>
          </w:rPr>
          <w:fldChar w:fldCharType="begin"/>
        </w:r>
        <w:r>
          <w:rPr>
            <w:noProof/>
            <w:webHidden/>
          </w:rPr>
          <w:instrText xml:space="preserve"> PAGEREF _Toc474686572 \h </w:instrText>
        </w:r>
        <w:r>
          <w:rPr>
            <w:noProof/>
            <w:webHidden/>
          </w:rPr>
        </w:r>
        <w:r>
          <w:rPr>
            <w:noProof/>
            <w:webHidden/>
          </w:rPr>
          <w:fldChar w:fldCharType="separate"/>
        </w:r>
        <w:r>
          <w:rPr>
            <w:noProof/>
            <w:webHidden/>
          </w:rPr>
          <w:t>29</w:t>
        </w:r>
        <w:r>
          <w:rPr>
            <w:noProof/>
            <w:webHidden/>
          </w:rPr>
          <w:fldChar w:fldCharType="end"/>
        </w:r>
      </w:hyperlink>
    </w:p>
    <w:p w14:paraId="176219C4" w14:textId="77777777" w:rsidR="00BF4C3A" w:rsidRDefault="00BF4C3A" w:rsidP="009977C8">
      <w:pPr>
        <w:pStyle w:val="TableofFigures"/>
        <w:tabs>
          <w:tab w:val="right" w:leader="dot" w:pos="8494"/>
        </w:tabs>
        <w:spacing w:line="276" w:lineRule="auto"/>
        <w:rPr>
          <w:noProof/>
          <w:lang w:eastAsia="en-GB"/>
        </w:rPr>
      </w:pPr>
      <w:hyperlink w:anchor="_Toc474686573" w:history="1">
        <w:r w:rsidRPr="00E27B73">
          <w:rPr>
            <w:rStyle w:val="Hyperlink"/>
            <w:noProof/>
          </w:rPr>
          <w:t>Figure 2</w:t>
        </w:r>
        <w:r w:rsidRPr="00E27B73">
          <w:rPr>
            <w:rStyle w:val="Hyperlink"/>
            <w:noProof/>
          </w:rPr>
          <w:noBreakHyphen/>
          <w:t xml:space="preserve">15.  </w:t>
        </w:r>
        <w:r w:rsidRPr="00E27B73">
          <w:rPr>
            <w:rStyle w:val="Hyperlink"/>
            <w:rFonts w:eastAsiaTheme="majorEastAsia" w:cstheme="majorBidi"/>
            <w:noProof/>
          </w:rPr>
          <w:t>Geldart’s classification of powders (Rhodes 2008).</w:t>
        </w:r>
        <w:r>
          <w:rPr>
            <w:noProof/>
            <w:webHidden/>
          </w:rPr>
          <w:tab/>
        </w:r>
        <w:r>
          <w:rPr>
            <w:noProof/>
            <w:webHidden/>
          </w:rPr>
          <w:fldChar w:fldCharType="begin"/>
        </w:r>
        <w:r>
          <w:rPr>
            <w:noProof/>
            <w:webHidden/>
          </w:rPr>
          <w:instrText xml:space="preserve"> PAGEREF _Toc474686573 \h </w:instrText>
        </w:r>
        <w:r>
          <w:rPr>
            <w:noProof/>
            <w:webHidden/>
          </w:rPr>
        </w:r>
        <w:r>
          <w:rPr>
            <w:noProof/>
            <w:webHidden/>
          </w:rPr>
          <w:fldChar w:fldCharType="separate"/>
        </w:r>
        <w:r>
          <w:rPr>
            <w:noProof/>
            <w:webHidden/>
          </w:rPr>
          <w:t>31</w:t>
        </w:r>
        <w:r>
          <w:rPr>
            <w:noProof/>
            <w:webHidden/>
          </w:rPr>
          <w:fldChar w:fldCharType="end"/>
        </w:r>
      </w:hyperlink>
    </w:p>
    <w:p w14:paraId="2983376A" w14:textId="77777777" w:rsidR="00BF4C3A" w:rsidRDefault="00BF4C3A" w:rsidP="009977C8">
      <w:pPr>
        <w:pStyle w:val="TableofFigures"/>
        <w:tabs>
          <w:tab w:val="right" w:leader="dot" w:pos="8494"/>
        </w:tabs>
        <w:spacing w:line="276" w:lineRule="auto"/>
        <w:rPr>
          <w:noProof/>
          <w:lang w:eastAsia="en-GB"/>
        </w:rPr>
      </w:pPr>
      <w:hyperlink w:anchor="_Toc474686574" w:history="1">
        <w:r w:rsidRPr="00E27B73">
          <w:rPr>
            <w:rStyle w:val="Hyperlink"/>
            <w:noProof/>
          </w:rPr>
          <w:t>Figure 3</w:t>
        </w:r>
        <w:r w:rsidRPr="00E27B73">
          <w:rPr>
            <w:rStyle w:val="Hyperlink"/>
            <w:noProof/>
          </w:rPr>
          <w:noBreakHyphen/>
          <w:t>1.  Pulsation generation over time; a) comparison of pulsation frequencies (adapted from Ali &amp; Asif 2012) b) partial sinusoidal pulsation (adapted from Hadi et al. 2012).</w:t>
        </w:r>
        <w:r>
          <w:rPr>
            <w:noProof/>
            <w:webHidden/>
          </w:rPr>
          <w:tab/>
        </w:r>
        <w:r>
          <w:rPr>
            <w:noProof/>
            <w:webHidden/>
          </w:rPr>
          <w:fldChar w:fldCharType="begin"/>
        </w:r>
        <w:r>
          <w:rPr>
            <w:noProof/>
            <w:webHidden/>
          </w:rPr>
          <w:instrText xml:space="preserve"> PAGEREF _Toc474686574 \h </w:instrText>
        </w:r>
        <w:r>
          <w:rPr>
            <w:noProof/>
            <w:webHidden/>
          </w:rPr>
        </w:r>
        <w:r>
          <w:rPr>
            <w:noProof/>
            <w:webHidden/>
          </w:rPr>
          <w:fldChar w:fldCharType="separate"/>
        </w:r>
        <w:r>
          <w:rPr>
            <w:noProof/>
            <w:webHidden/>
          </w:rPr>
          <w:t>40</w:t>
        </w:r>
        <w:r>
          <w:rPr>
            <w:noProof/>
            <w:webHidden/>
          </w:rPr>
          <w:fldChar w:fldCharType="end"/>
        </w:r>
      </w:hyperlink>
    </w:p>
    <w:p w14:paraId="29F1B4BA" w14:textId="77777777" w:rsidR="00BF4C3A" w:rsidRDefault="00BF4C3A" w:rsidP="009977C8">
      <w:pPr>
        <w:pStyle w:val="TableofFigures"/>
        <w:tabs>
          <w:tab w:val="right" w:leader="dot" w:pos="8494"/>
        </w:tabs>
        <w:spacing w:line="276" w:lineRule="auto"/>
        <w:rPr>
          <w:noProof/>
          <w:lang w:eastAsia="en-GB"/>
        </w:rPr>
      </w:pPr>
      <w:hyperlink w:anchor="_Toc474686575" w:history="1">
        <w:r w:rsidRPr="00E27B73">
          <w:rPr>
            <w:rStyle w:val="Hyperlink"/>
            <w:noProof/>
          </w:rPr>
          <w:t>Figure 3</w:t>
        </w:r>
        <w:r w:rsidRPr="00E27B73">
          <w:rPr>
            <w:rStyle w:val="Hyperlink"/>
            <w:noProof/>
          </w:rPr>
          <w:noBreakHyphen/>
          <w:t>2.  The effect of pulsation device designs on gas flow through a fluidised bed; a) relocating and b) intermittent, adapted from Nitz &amp; Taranto (2009).</w:t>
        </w:r>
        <w:r>
          <w:rPr>
            <w:noProof/>
            <w:webHidden/>
          </w:rPr>
          <w:tab/>
        </w:r>
        <w:r>
          <w:rPr>
            <w:noProof/>
            <w:webHidden/>
          </w:rPr>
          <w:fldChar w:fldCharType="begin"/>
        </w:r>
        <w:r>
          <w:rPr>
            <w:noProof/>
            <w:webHidden/>
          </w:rPr>
          <w:instrText xml:space="preserve"> PAGEREF _Toc474686575 \h </w:instrText>
        </w:r>
        <w:r>
          <w:rPr>
            <w:noProof/>
            <w:webHidden/>
          </w:rPr>
        </w:r>
        <w:r>
          <w:rPr>
            <w:noProof/>
            <w:webHidden/>
          </w:rPr>
          <w:fldChar w:fldCharType="separate"/>
        </w:r>
        <w:r>
          <w:rPr>
            <w:noProof/>
            <w:webHidden/>
          </w:rPr>
          <w:t>41</w:t>
        </w:r>
        <w:r>
          <w:rPr>
            <w:noProof/>
            <w:webHidden/>
          </w:rPr>
          <w:fldChar w:fldCharType="end"/>
        </w:r>
      </w:hyperlink>
    </w:p>
    <w:p w14:paraId="38AF0788" w14:textId="77777777" w:rsidR="00BF4C3A" w:rsidRDefault="00BF4C3A" w:rsidP="009977C8">
      <w:pPr>
        <w:pStyle w:val="TableofFigures"/>
        <w:tabs>
          <w:tab w:val="right" w:leader="dot" w:pos="8494"/>
        </w:tabs>
        <w:spacing w:line="276" w:lineRule="auto"/>
        <w:rPr>
          <w:noProof/>
          <w:lang w:eastAsia="en-GB"/>
        </w:rPr>
      </w:pPr>
      <w:hyperlink w:anchor="_Toc474686576" w:history="1">
        <w:r w:rsidRPr="00E27B73">
          <w:rPr>
            <w:rStyle w:val="Hyperlink"/>
            <w:noProof/>
          </w:rPr>
          <w:t>Figure 3</w:t>
        </w:r>
        <w:r w:rsidRPr="00E27B73">
          <w:rPr>
            <w:rStyle w:val="Hyperlink"/>
            <w:noProof/>
          </w:rPr>
          <w:noBreakHyphen/>
          <w:t>3.  Pulsation device design details.</w:t>
        </w:r>
        <w:r>
          <w:rPr>
            <w:noProof/>
            <w:webHidden/>
          </w:rPr>
          <w:tab/>
        </w:r>
        <w:r>
          <w:rPr>
            <w:noProof/>
            <w:webHidden/>
          </w:rPr>
          <w:fldChar w:fldCharType="begin"/>
        </w:r>
        <w:r>
          <w:rPr>
            <w:noProof/>
            <w:webHidden/>
          </w:rPr>
          <w:instrText xml:space="preserve"> PAGEREF _Toc474686576 \h </w:instrText>
        </w:r>
        <w:r>
          <w:rPr>
            <w:noProof/>
            <w:webHidden/>
          </w:rPr>
        </w:r>
        <w:r>
          <w:rPr>
            <w:noProof/>
            <w:webHidden/>
          </w:rPr>
          <w:fldChar w:fldCharType="separate"/>
        </w:r>
        <w:r>
          <w:rPr>
            <w:noProof/>
            <w:webHidden/>
          </w:rPr>
          <w:t>42</w:t>
        </w:r>
        <w:r>
          <w:rPr>
            <w:noProof/>
            <w:webHidden/>
          </w:rPr>
          <w:fldChar w:fldCharType="end"/>
        </w:r>
      </w:hyperlink>
    </w:p>
    <w:p w14:paraId="2DC0BC95" w14:textId="77777777" w:rsidR="00BF4C3A" w:rsidRDefault="00BF4C3A" w:rsidP="009977C8">
      <w:pPr>
        <w:pStyle w:val="TableofFigures"/>
        <w:tabs>
          <w:tab w:val="right" w:leader="dot" w:pos="8494"/>
        </w:tabs>
        <w:spacing w:line="276" w:lineRule="auto"/>
        <w:rPr>
          <w:noProof/>
          <w:lang w:eastAsia="en-GB"/>
        </w:rPr>
      </w:pPr>
      <w:hyperlink w:anchor="_Toc474686577" w:history="1">
        <w:r w:rsidRPr="00E27B73">
          <w:rPr>
            <w:rStyle w:val="Hyperlink"/>
            <w:noProof/>
          </w:rPr>
          <w:t>Figure 3</w:t>
        </w:r>
        <w:r w:rsidRPr="00E27B73">
          <w:rPr>
            <w:rStyle w:val="Hyperlink"/>
            <w:noProof/>
          </w:rPr>
          <w:noBreakHyphen/>
          <w:t>4.  Bistable Coanda effect fluidic amplifier design (Zimmerman et al. 2011).</w:t>
        </w:r>
        <w:r>
          <w:rPr>
            <w:noProof/>
            <w:webHidden/>
          </w:rPr>
          <w:tab/>
        </w:r>
        <w:r>
          <w:rPr>
            <w:noProof/>
            <w:webHidden/>
          </w:rPr>
          <w:fldChar w:fldCharType="begin"/>
        </w:r>
        <w:r>
          <w:rPr>
            <w:noProof/>
            <w:webHidden/>
          </w:rPr>
          <w:instrText xml:space="preserve"> PAGEREF _Toc474686577 \h </w:instrText>
        </w:r>
        <w:r>
          <w:rPr>
            <w:noProof/>
            <w:webHidden/>
          </w:rPr>
        </w:r>
        <w:r>
          <w:rPr>
            <w:noProof/>
            <w:webHidden/>
          </w:rPr>
          <w:fldChar w:fldCharType="separate"/>
        </w:r>
        <w:r>
          <w:rPr>
            <w:noProof/>
            <w:webHidden/>
          </w:rPr>
          <w:t>43</w:t>
        </w:r>
        <w:r>
          <w:rPr>
            <w:noProof/>
            <w:webHidden/>
          </w:rPr>
          <w:fldChar w:fldCharType="end"/>
        </w:r>
      </w:hyperlink>
    </w:p>
    <w:p w14:paraId="560F613E" w14:textId="77777777" w:rsidR="00BF4C3A" w:rsidRDefault="00BF4C3A" w:rsidP="009977C8">
      <w:pPr>
        <w:pStyle w:val="TableofFigures"/>
        <w:tabs>
          <w:tab w:val="right" w:leader="dot" w:pos="8494"/>
        </w:tabs>
        <w:spacing w:line="276" w:lineRule="auto"/>
        <w:rPr>
          <w:noProof/>
          <w:lang w:eastAsia="en-GB"/>
        </w:rPr>
      </w:pPr>
      <w:hyperlink w:anchor="_Toc474686578" w:history="1">
        <w:r w:rsidRPr="00E27B73">
          <w:rPr>
            <w:rStyle w:val="Hyperlink"/>
            <w:noProof/>
          </w:rPr>
          <w:t>Figure 3</w:t>
        </w:r>
        <w:r w:rsidRPr="00E27B73">
          <w:rPr>
            <w:rStyle w:val="Hyperlink"/>
            <w:noProof/>
          </w:rPr>
          <w:noBreakHyphen/>
          <w:t>5.  The Coanda effect in a fluidic oscillator (Zimmerman et al. 2011).</w:t>
        </w:r>
        <w:r>
          <w:rPr>
            <w:noProof/>
            <w:webHidden/>
          </w:rPr>
          <w:tab/>
        </w:r>
        <w:r>
          <w:rPr>
            <w:noProof/>
            <w:webHidden/>
          </w:rPr>
          <w:fldChar w:fldCharType="begin"/>
        </w:r>
        <w:r>
          <w:rPr>
            <w:noProof/>
            <w:webHidden/>
          </w:rPr>
          <w:instrText xml:space="preserve"> PAGEREF _Toc474686578 \h </w:instrText>
        </w:r>
        <w:r>
          <w:rPr>
            <w:noProof/>
            <w:webHidden/>
          </w:rPr>
        </w:r>
        <w:r>
          <w:rPr>
            <w:noProof/>
            <w:webHidden/>
          </w:rPr>
          <w:fldChar w:fldCharType="separate"/>
        </w:r>
        <w:r>
          <w:rPr>
            <w:noProof/>
            <w:webHidden/>
          </w:rPr>
          <w:t>44</w:t>
        </w:r>
        <w:r>
          <w:rPr>
            <w:noProof/>
            <w:webHidden/>
          </w:rPr>
          <w:fldChar w:fldCharType="end"/>
        </w:r>
      </w:hyperlink>
    </w:p>
    <w:p w14:paraId="27125B72" w14:textId="77777777" w:rsidR="00BF4C3A" w:rsidRDefault="00BF4C3A" w:rsidP="009977C8">
      <w:pPr>
        <w:pStyle w:val="TableofFigures"/>
        <w:tabs>
          <w:tab w:val="right" w:leader="dot" w:pos="8494"/>
        </w:tabs>
        <w:spacing w:line="276" w:lineRule="auto"/>
        <w:rPr>
          <w:noProof/>
          <w:lang w:eastAsia="en-GB"/>
        </w:rPr>
      </w:pPr>
      <w:hyperlink w:anchor="_Toc474686579" w:history="1">
        <w:r w:rsidRPr="00E27B73">
          <w:rPr>
            <w:rStyle w:val="Hyperlink"/>
            <w:noProof/>
          </w:rPr>
          <w:t>Figure 3</w:t>
        </w:r>
        <w:r w:rsidRPr="00E27B73">
          <w:rPr>
            <w:rStyle w:val="Hyperlink"/>
            <w:noProof/>
          </w:rPr>
          <w:noBreakHyphen/>
          <w:t xml:space="preserve">6.  Relationship between the non-dimensional bubble diameter and pulsation frequency in turnip seed (Koksal &amp; Vural 1998), where  </w:t>
        </w:r>
        <m:oMath>
          <m:r>
            <w:rPr>
              <w:rStyle w:val="Hyperlink"/>
              <w:rFonts w:ascii="Cambria Math" w:hAnsi="Cambria Math"/>
              <w:noProof/>
            </w:rPr>
            <m:t>Uo/Umf</m:t>
          </m:r>
        </m:oMath>
        <w:r w:rsidRPr="00E27B73">
          <w:rPr>
            <w:rStyle w:val="Hyperlink"/>
            <w:noProof/>
          </w:rPr>
          <w:t xml:space="preserve"> is the flow rate/minimum fluidisation velocity, particle diameter 1.88 mm, minimum fluidisation velocity 0.8 m/s, particle density 1660 kg/m</w:t>
        </w:r>
        <w:r w:rsidRPr="00E27B73">
          <w:rPr>
            <w:rStyle w:val="Hyperlink"/>
            <w:noProof/>
            <w:vertAlign w:val="superscript"/>
          </w:rPr>
          <w:t>3</w:t>
        </w:r>
        <w:r w:rsidRPr="00E27B73">
          <w:rPr>
            <w:rStyle w:val="Hyperlink"/>
            <w:noProof/>
          </w:rPr>
          <w:t>.</w:t>
        </w:r>
        <w:r>
          <w:rPr>
            <w:noProof/>
            <w:webHidden/>
          </w:rPr>
          <w:tab/>
        </w:r>
        <w:r>
          <w:rPr>
            <w:noProof/>
            <w:webHidden/>
          </w:rPr>
          <w:fldChar w:fldCharType="begin"/>
        </w:r>
        <w:r>
          <w:rPr>
            <w:noProof/>
            <w:webHidden/>
          </w:rPr>
          <w:instrText xml:space="preserve"> PAGEREF _Toc474686579 \h </w:instrText>
        </w:r>
        <w:r>
          <w:rPr>
            <w:noProof/>
            <w:webHidden/>
          </w:rPr>
        </w:r>
        <w:r>
          <w:rPr>
            <w:noProof/>
            <w:webHidden/>
          </w:rPr>
          <w:fldChar w:fldCharType="separate"/>
        </w:r>
        <w:r>
          <w:rPr>
            <w:noProof/>
            <w:webHidden/>
          </w:rPr>
          <w:t>48</w:t>
        </w:r>
        <w:r>
          <w:rPr>
            <w:noProof/>
            <w:webHidden/>
          </w:rPr>
          <w:fldChar w:fldCharType="end"/>
        </w:r>
      </w:hyperlink>
    </w:p>
    <w:p w14:paraId="064AE8AD" w14:textId="77777777" w:rsidR="00BF4C3A" w:rsidRDefault="00BF4C3A" w:rsidP="009977C8">
      <w:pPr>
        <w:pStyle w:val="TableofFigures"/>
        <w:tabs>
          <w:tab w:val="right" w:leader="dot" w:pos="8494"/>
        </w:tabs>
        <w:spacing w:line="276" w:lineRule="auto"/>
        <w:rPr>
          <w:noProof/>
          <w:lang w:eastAsia="en-GB"/>
        </w:rPr>
      </w:pPr>
      <w:hyperlink w:anchor="_Toc474686580" w:history="1">
        <w:r w:rsidRPr="00E27B73">
          <w:rPr>
            <w:rStyle w:val="Hyperlink"/>
            <w:noProof/>
          </w:rPr>
          <w:t>Figure 3</w:t>
        </w:r>
        <w:r w:rsidRPr="00E27B73">
          <w:rPr>
            <w:rStyle w:val="Hyperlink"/>
            <w:noProof/>
          </w:rPr>
          <w:noBreakHyphen/>
          <w:t xml:space="preserve">7.  Influence of frequency over bubble size production at the distributor plate predicted by Equation 3-3. Bed radius 0.193 m, 100 rpm is 1.6 Hz, 200 rpm is 3.3 Hz, where </w:t>
        </w:r>
        <m:oMath>
          <m:r>
            <w:rPr>
              <w:rStyle w:val="Hyperlink"/>
              <w:rFonts w:ascii="Cambria Math" w:hAnsi="Cambria Math"/>
              <w:noProof/>
            </w:rPr>
            <m:t>rbd</m:t>
          </m:r>
        </m:oMath>
        <w:r w:rsidRPr="00E27B73">
          <w:rPr>
            <w:rStyle w:val="Hyperlink"/>
            <w:noProof/>
          </w:rPr>
          <w:t xml:space="preserve"> is bubble radius at detachment (m), </w:t>
        </w:r>
        <m:oMath>
          <m:r>
            <w:rPr>
              <w:rStyle w:val="Hyperlink"/>
              <w:rFonts w:ascii="Cambria Math" w:hAnsi="Cambria Math"/>
              <w:noProof/>
            </w:rPr>
            <m:t>r</m:t>
          </m:r>
        </m:oMath>
        <w:r w:rsidRPr="00E27B73">
          <w:rPr>
            <w:rStyle w:val="Hyperlink"/>
            <w:noProof/>
          </w:rPr>
          <w:t xml:space="preserve"> is radial coordinate and </w:t>
        </w:r>
        <m:oMath>
          <m:r>
            <w:rPr>
              <w:rStyle w:val="Hyperlink"/>
              <w:rFonts w:ascii="Cambria Math" w:hAnsi="Cambria Math"/>
              <w:noProof/>
            </w:rPr>
            <m:t>R</m:t>
          </m:r>
        </m:oMath>
        <w:r w:rsidRPr="00E27B73">
          <w:rPr>
            <w:rStyle w:val="Hyperlink"/>
            <w:noProof/>
          </w:rPr>
          <w:t xml:space="preserve"> is the bed radius (m) (Sobrino et al. 2009).</w:t>
        </w:r>
        <w:r>
          <w:rPr>
            <w:noProof/>
            <w:webHidden/>
          </w:rPr>
          <w:tab/>
        </w:r>
        <w:r>
          <w:rPr>
            <w:noProof/>
            <w:webHidden/>
          </w:rPr>
          <w:fldChar w:fldCharType="begin"/>
        </w:r>
        <w:r>
          <w:rPr>
            <w:noProof/>
            <w:webHidden/>
          </w:rPr>
          <w:instrText xml:space="preserve"> PAGEREF _Toc474686580 \h </w:instrText>
        </w:r>
        <w:r>
          <w:rPr>
            <w:noProof/>
            <w:webHidden/>
          </w:rPr>
        </w:r>
        <w:r>
          <w:rPr>
            <w:noProof/>
            <w:webHidden/>
          </w:rPr>
          <w:fldChar w:fldCharType="separate"/>
        </w:r>
        <w:r>
          <w:rPr>
            <w:noProof/>
            <w:webHidden/>
          </w:rPr>
          <w:t>49</w:t>
        </w:r>
        <w:r>
          <w:rPr>
            <w:noProof/>
            <w:webHidden/>
          </w:rPr>
          <w:fldChar w:fldCharType="end"/>
        </w:r>
      </w:hyperlink>
    </w:p>
    <w:p w14:paraId="02CCFA89" w14:textId="77777777" w:rsidR="00BF4C3A" w:rsidRDefault="00BF4C3A" w:rsidP="009977C8">
      <w:pPr>
        <w:pStyle w:val="TableofFigures"/>
        <w:tabs>
          <w:tab w:val="right" w:leader="dot" w:pos="8494"/>
        </w:tabs>
        <w:spacing w:line="276" w:lineRule="auto"/>
        <w:rPr>
          <w:noProof/>
          <w:lang w:eastAsia="en-GB"/>
        </w:rPr>
      </w:pPr>
      <w:hyperlink w:anchor="_Toc474686581" w:history="1">
        <w:r w:rsidRPr="00E27B73">
          <w:rPr>
            <w:rStyle w:val="Hyperlink"/>
            <w:noProof/>
          </w:rPr>
          <w:t>Figure 3</w:t>
        </w:r>
        <w:r w:rsidRPr="00E27B73">
          <w:rPr>
            <w:rStyle w:val="Hyperlink"/>
            <w:noProof/>
          </w:rPr>
          <w:noBreakHyphen/>
          <w:t>8.  Bubble characteristics in a 2D bed. Bed 43 x 40 cm, f 3.5 Hz, a), b), c) and d) are the same bed in time series (Coppens &amp; van Ommen 2003).</w:t>
        </w:r>
        <w:r>
          <w:rPr>
            <w:noProof/>
            <w:webHidden/>
          </w:rPr>
          <w:tab/>
        </w:r>
        <w:r>
          <w:rPr>
            <w:noProof/>
            <w:webHidden/>
          </w:rPr>
          <w:fldChar w:fldCharType="begin"/>
        </w:r>
        <w:r>
          <w:rPr>
            <w:noProof/>
            <w:webHidden/>
          </w:rPr>
          <w:instrText xml:space="preserve"> PAGEREF _Toc474686581 \h </w:instrText>
        </w:r>
        <w:r>
          <w:rPr>
            <w:noProof/>
            <w:webHidden/>
          </w:rPr>
        </w:r>
        <w:r>
          <w:rPr>
            <w:noProof/>
            <w:webHidden/>
          </w:rPr>
          <w:fldChar w:fldCharType="separate"/>
        </w:r>
        <w:r>
          <w:rPr>
            <w:noProof/>
            <w:webHidden/>
          </w:rPr>
          <w:t>49</w:t>
        </w:r>
        <w:r>
          <w:rPr>
            <w:noProof/>
            <w:webHidden/>
          </w:rPr>
          <w:fldChar w:fldCharType="end"/>
        </w:r>
      </w:hyperlink>
    </w:p>
    <w:p w14:paraId="0CB40A67" w14:textId="77777777" w:rsidR="00BF4C3A" w:rsidRDefault="00BF4C3A" w:rsidP="009977C8">
      <w:pPr>
        <w:pStyle w:val="TableofFigures"/>
        <w:tabs>
          <w:tab w:val="right" w:leader="dot" w:pos="8494"/>
        </w:tabs>
        <w:spacing w:line="276" w:lineRule="auto"/>
        <w:rPr>
          <w:noProof/>
          <w:lang w:eastAsia="en-GB"/>
        </w:rPr>
      </w:pPr>
      <w:hyperlink w:anchor="_Toc474686582" w:history="1">
        <w:r w:rsidRPr="00E27B73">
          <w:rPr>
            <w:rStyle w:val="Hyperlink"/>
            <w:noProof/>
          </w:rPr>
          <w:t>Figure 3</w:t>
        </w:r>
        <w:r w:rsidRPr="00E27B73">
          <w:rPr>
            <w:rStyle w:val="Hyperlink"/>
            <w:noProof/>
          </w:rPr>
          <w:noBreakHyphen/>
          <w:t xml:space="preserve">9.  Estimated bubble size under continuous and pulsed flow fluidisation. Bed height 0.2 m, ƴ is proportionality constant, and </w:t>
        </w:r>
        <m:oMath>
          <m:r>
            <w:rPr>
              <w:rStyle w:val="Hyperlink"/>
              <w:rFonts w:ascii="Cambria Math" w:hAnsi="Cambria Math"/>
              <w:noProof/>
            </w:rPr>
            <m:t>Db</m:t>
          </m:r>
        </m:oMath>
        <w:r w:rsidRPr="00E27B73">
          <w:rPr>
            <w:rStyle w:val="Hyperlink"/>
            <w:noProof/>
          </w:rPr>
          <w:t xml:space="preserve"> is bubble diameter (Hadi et al. 2012).</w:t>
        </w:r>
        <w:r>
          <w:rPr>
            <w:noProof/>
            <w:webHidden/>
          </w:rPr>
          <w:tab/>
        </w:r>
        <w:r>
          <w:rPr>
            <w:noProof/>
            <w:webHidden/>
          </w:rPr>
          <w:fldChar w:fldCharType="begin"/>
        </w:r>
        <w:r>
          <w:rPr>
            <w:noProof/>
            <w:webHidden/>
          </w:rPr>
          <w:instrText xml:space="preserve"> PAGEREF _Toc474686582 \h </w:instrText>
        </w:r>
        <w:r>
          <w:rPr>
            <w:noProof/>
            <w:webHidden/>
          </w:rPr>
        </w:r>
        <w:r>
          <w:rPr>
            <w:noProof/>
            <w:webHidden/>
          </w:rPr>
          <w:fldChar w:fldCharType="separate"/>
        </w:r>
        <w:r>
          <w:rPr>
            <w:noProof/>
            <w:webHidden/>
          </w:rPr>
          <w:t>50</w:t>
        </w:r>
        <w:r>
          <w:rPr>
            <w:noProof/>
            <w:webHidden/>
          </w:rPr>
          <w:fldChar w:fldCharType="end"/>
        </w:r>
      </w:hyperlink>
    </w:p>
    <w:p w14:paraId="71FFC079" w14:textId="77777777" w:rsidR="00BF4C3A" w:rsidRDefault="00BF4C3A" w:rsidP="009977C8">
      <w:pPr>
        <w:pStyle w:val="TableofFigures"/>
        <w:tabs>
          <w:tab w:val="right" w:leader="dot" w:pos="8494"/>
        </w:tabs>
        <w:spacing w:line="276" w:lineRule="auto"/>
        <w:rPr>
          <w:noProof/>
          <w:lang w:eastAsia="en-GB"/>
        </w:rPr>
      </w:pPr>
      <w:hyperlink w:anchor="_Toc474686583" w:history="1">
        <w:r w:rsidRPr="00E27B73">
          <w:rPr>
            <w:rStyle w:val="Hyperlink"/>
            <w:noProof/>
          </w:rPr>
          <w:t>Figure 3</w:t>
        </w:r>
        <w:r w:rsidRPr="00E27B73">
          <w:rPr>
            <w:rStyle w:val="Hyperlink"/>
            <w:noProof/>
          </w:rPr>
          <w:noBreakHyphen/>
          <w:t>10.  Minimum fluidisation velocity for a) silica particles (196 µm) and b) alumina particles (95 µm) for continuous and pulsed flow, bed height 15 cm (Bizhaem &amp; Tabrizi 2013).</w:t>
        </w:r>
        <w:r>
          <w:rPr>
            <w:noProof/>
            <w:webHidden/>
          </w:rPr>
          <w:tab/>
        </w:r>
        <w:r>
          <w:rPr>
            <w:noProof/>
            <w:webHidden/>
          </w:rPr>
          <w:fldChar w:fldCharType="begin"/>
        </w:r>
        <w:r>
          <w:rPr>
            <w:noProof/>
            <w:webHidden/>
          </w:rPr>
          <w:instrText xml:space="preserve"> PAGEREF _Toc474686583 \h </w:instrText>
        </w:r>
        <w:r>
          <w:rPr>
            <w:noProof/>
            <w:webHidden/>
          </w:rPr>
        </w:r>
        <w:r>
          <w:rPr>
            <w:noProof/>
            <w:webHidden/>
          </w:rPr>
          <w:fldChar w:fldCharType="separate"/>
        </w:r>
        <w:r>
          <w:rPr>
            <w:noProof/>
            <w:webHidden/>
          </w:rPr>
          <w:t>52</w:t>
        </w:r>
        <w:r>
          <w:rPr>
            <w:noProof/>
            <w:webHidden/>
          </w:rPr>
          <w:fldChar w:fldCharType="end"/>
        </w:r>
      </w:hyperlink>
    </w:p>
    <w:p w14:paraId="7B87D57C" w14:textId="77777777" w:rsidR="00BF4C3A" w:rsidRDefault="00BF4C3A" w:rsidP="009977C8">
      <w:pPr>
        <w:pStyle w:val="TableofFigures"/>
        <w:tabs>
          <w:tab w:val="right" w:leader="dot" w:pos="8494"/>
        </w:tabs>
        <w:spacing w:line="276" w:lineRule="auto"/>
        <w:rPr>
          <w:noProof/>
          <w:lang w:eastAsia="en-GB"/>
        </w:rPr>
      </w:pPr>
      <w:hyperlink w:anchor="_Toc474686584" w:history="1">
        <w:r w:rsidRPr="00E27B73">
          <w:rPr>
            <w:rStyle w:val="Hyperlink"/>
            <w:noProof/>
          </w:rPr>
          <w:t>Figure 3</w:t>
        </w:r>
        <w:r w:rsidRPr="00E27B73">
          <w:rPr>
            <w:rStyle w:val="Hyperlink"/>
            <w:noProof/>
          </w:rPr>
          <w:noBreakHyphen/>
          <w:t>11.  Pressure drop of 100 µm potassium sulphate under continuous and pulsed flow regimes at increasing gas velocity (U</w:t>
        </w:r>
        <w:r w:rsidRPr="00E27B73">
          <w:rPr>
            <w:rStyle w:val="Hyperlink"/>
            <w:noProof/>
            <w:vertAlign w:val="subscript"/>
          </w:rPr>
          <w:t>o</w:t>
        </w:r>
        <w:r w:rsidRPr="00E27B73">
          <w:rPr>
            <w:rStyle w:val="Hyperlink"/>
            <w:noProof/>
          </w:rPr>
          <w:t>), pressure drop (ΔP) measured by water manometer (cmH</w:t>
        </w:r>
        <w:r w:rsidRPr="00E27B73">
          <w:rPr>
            <w:rStyle w:val="Hyperlink"/>
            <w:noProof/>
            <w:vertAlign w:val="subscript"/>
          </w:rPr>
          <w:t>2</w:t>
        </w:r>
        <w:r w:rsidRPr="00E27B73">
          <w:rPr>
            <w:rStyle w:val="Hyperlink"/>
            <w:noProof/>
          </w:rPr>
          <w:t>O) (Alamian et al. 2011).</w:t>
        </w:r>
        <w:r>
          <w:rPr>
            <w:noProof/>
            <w:webHidden/>
          </w:rPr>
          <w:tab/>
        </w:r>
        <w:r>
          <w:rPr>
            <w:noProof/>
            <w:webHidden/>
          </w:rPr>
          <w:fldChar w:fldCharType="begin"/>
        </w:r>
        <w:r>
          <w:rPr>
            <w:noProof/>
            <w:webHidden/>
          </w:rPr>
          <w:instrText xml:space="preserve"> PAGEREF _Toc474686584 \h </w:instrText>
        </w:r>
        <w:r>
          <w:rPr>
            <w:noProof/>
            <w:webHidden/>
          </w:rPr>
        </w:r>
        <w:r>
          <w:rPr>
            <w:noProof/>
            <w:webHidden/>
          </w:rPr>
          <w:fldChar w:fldCharType="separate"/>
        </w:r>
        <w:r>
          <w:rPr>
            <w:noProof/>
            <w:webHidden/>
          </w:rPr>
          <w:t>53</w:t>
        </w:r>
        <w:r>
          <w:rPr>
            <w:noProof/>
            <w:webHidden/>
          </w:rPr>
          <w:fldChar w:fldCharType="end"/>
        </w:r>
      </w:hyperlink>
    </w:p>
    <w:p w14:paraId="2515EA6A" w14:textId="77777777" w:rsidR="00BF4C3A" w:rsidRDefault="00BF4C3A" w:rsidP="009977C8">
      <w:pPr>
        <w:pStyle w:val="TableofFigures"/>
        <w:tabs>
          <w:tab w:val="right" w:leader="dot" w:pos="8494"/>
        </w:tabs>
        <w:spacing w:line="276" w:lineRule="auto"/>
        <w:rPr>
          <w:noProof/>
          <w:lang w:eastAsia="en-GB"/>
        </w:rPr>
      </w:pPr>
      <w:hyperlink w:anchor="_Toc474686585" w:history="1">
        <w:r w:rsidRPr="00E27B73">
          <w:rPr>
            <w:rStyle w:val="Hyperlink"/>
            <w:noProof/>
          </w:rPr>
          <w:t>Figure 3</w:t>
        </w:r>
        <w:r w:rsidRPr="00E27B73">
          <w:rPr>
            <w:rStyle w:val="Hyperlink"/>
            <w:noProof/>
          </w:rPr>
          <w:noBreakHyphen/>
          <w:t xml:space="preserve">12.  Pressure drop plotted over time, glass bead particle diameter 160 µm, bed height 17.2 cm, 1.5 </w:t>
        </w:r>
        <m:oMath>
          <m:r>
            <w:rPr>
              <w:rStyle w:val="Hyperlink"/>
              <w:rFonts w:ascii="Cambria Math" w:hAnsi="Cambria Math"/>
              <w:noProof/>
            </w:rPr>
            <m:t>Uo</m:t>
          </m:r>
        </m:oMath>
        <w:r w:rsidRPr="00E27B73">
          <w:rPr>
            <w:rStyle w:val="Hyperlink"/>
            <w:noProof/>
          </w:rPr>
          <w:t xml:space="preserve"> /</w:t>
        </w:r>
        <m:oMath>
          <m:r>
            <w:rPr>
              <w:rStyle w:val="Hyperlink"/>
              <w:rFonts w:ascii="Cambria Math" w:hAnsi="Cambria Math"/>
              <w:noProof/>
            </w:rPr>
            <m:t>Umf</m:t>
          </m:r>
        </m:oMath>
        <w:r w:rsidRPr="00E27B73">
          <w:rPr>
            <w:rStyle w:val="Hyperlink"/>
            <w:noProof/>
          </w:rPr>
          <w:t>,</w:t>
        </w:r>
        <w:r w:rsidRPr="00E27B73">
          <w:rPr>
            <w:rStyle w:val="Hyperlink"/>
            <w:noProof/>
            <w:vertAlign w:val="subscript"/>
          </w:rPr>
          <w:t xml:space="preserve"> </w:t>
        </w:r>
        <w:r w:rsidRPr="00E27B73">
          <w:rPr>
            <w:rStyle w:val="Hyperlink"/>
            <w:noProof/>
          </w:rPr>
          <w:t>a) continuous regime, b) 1 Hz, c) 3 Hz, d) 7 Hz (Zhang &amp; Koksal 2006).</w:t>
        </w:r>
        <w:r>
          <w:rPr>
            <w:noProof/>
            <w:webHidden/>
          </w:rPr>
          <w:tab/>
        </w:r>
        <w:r>
          <w:rPr>
            <w:noProof/>
            <w:webHidden/>
          </w:rPr>
          <w:fldChar w:fldCharType="begin"/>
        </w:r>
        <w:r>
          <w:rPr>
            <w:noProof/>
            <w:webHidden/>
          </w:rPr>
          <w:instrText xml:space="preserve"> PAGEREF _Toc474686585 \h </w:instrText>
        </w:r>
        <w:r>
          <w:rPr>
            <w:noProof/>
            <w:webHidden/>
          </w:rPr>
        </w:r>
        <w:r>
          <w:rPr>
            <w:noProof/>
            <w:webHidden/>
          </w:rPr>
          <w:fldChar w:fldCharType="separate"/>
        </w:r>
        <w:r>
          <w:rPr>
            <w:noProof/>
            <w:webHidden/>
          </w:rPr>
          <w:t>54</w:t>
        </w:r>
        <w:r>
          <w:rPr>
            <w:noProof/>
            <w:webHidden/>
          </w:rPr>
          <w:fldChar w:fldCharType="end"/>
        </w:r>
      </w:hyperlink>
    </w:p>
    <w:p w14:paraId="54CE9B6E" w14:textId="77777777" w:rsidR="00BF4C3A" w:rsidRDefault="00BF4C3A" w:rsidP="009977C8">
      <w:pPr>
        <w:pStyle w:val="TableofFigures"/>
        <w:tabs>
          <w:tab w:val="right" w:leader="dot" w:pos="8494"/>
        </w:tabs>
        <w:spacing w:line="276" w:lineRule="auto"/>
        <w:rPr>
          <w:noProof/>
          <w:lang w:eastAsia="en-GB"/>
        </w:rPr>
      </w:pPr>
      <w:hyperlink w:anchor="_Toc474686586" w:history="1">
        <w:r w:rsidRPr="00E27B73">
          <w:rPr>
            <w:rStyle w:val="Hyperlink"/>
            <w:noProof/>
          </w:rPr>
          <w:t>Figure 3</w:t>
        </w:r>
        <w:r w:rsidRPr="00E27B73">
          <w:rPr>
            <w:rStyle w:val="Hyperlink"/>
            <w:noProof/>
          </w:rPr>
          <w:noBreakHyphen/>
          <w:t>13.  Pressure drop at increasing gas flow velocities in a) shallow bed and b) deep bed (Nitz &amp; Taranto 2007).</w:t>
        </w:r>
        <w:r>
          <w:rPr>
            <w:noProof/>
            <w:webHidden/>
          </w:rPr>
          <w:tab/>
        </w:r>
        <w:r>
          <w:rPr>
            <w:noProof/>
            <w:webHidden/>
          </w:rPr>
          <w:fldChar w:fldCharType="begin"/>
        </w:r>
        <w:r>
          <w:rPr>
            <w:noProof/>
            <w:webHidden/>
          </w:rPr>
          <w:instrText xml:space="preserve"> PAGEREF _Toc474686586 \h </w:instrText>
        </w:r>
        <w:r>
          <w:rPr>
            <w:noProof/>
            <w:webHidden/>
          </w:rPr>
        </w:r>
        <w:r>
          <w:rPr>
            <w:noProof/>
            <w:webHidden/>
          </w:rPr>
          <w:fldChar w:fldCharType="separate"/>
        </w:r>
        <w:r>
          <w:rPr>
            <w:noProof/>
            <w:webHidden/>
          </w:rPr>
          <w:t>55</w:t>
        </w:r>
        <w:r>
          <w:rPr>
            <w:noProof/>
            <w:webHidden/>
          </w:rPr>
          <w:fldChar w:fldCharType="end"/>
        </w:r>
      </w:hyperlink>
    </w:p>
    <w:p w14:paraId="152DAA46" w14:textId="77777777" w:rsidR="00BF4C3A" w:rsidRDefault="00BF4C3A" w:rsidP="009977C8">
      <w:pPr>
        <w:pStyle w:val="TableofFigures"/>
        <w:tabs>
          <w:tab w:val="right" w:leader="dot" w:pos="8494"/>
        </w:tabs>
        <w:spacing w:line="276" w:lineRule="auto"/>
        <w:rPr>
          <w:noProof/>
          <w:lang w:eastAsia="en-GB"/>
        </w:rPr>
      </w:pPr>
      <w:hyperlink w:anchor="_Toc474686587" w:history="1">
        <w:r w:rsidRPr="00E27B73">
          <w:rPr>
            <w:rStyle w:val="Hyperlink"/>
            <w:noProof/>
          </w:rPr>
          <w:t>Figure 3</w:t>
        </w:r>
        <w:r w:rsidRPr="00E27B73">
          <w:rPr>
            <w:rStyle w:val="Hyperlink"/>
            <w:noProof/>
          </w:rPr>
          <w:noBreakHyphen/>
          <w:t>14.  Pressure drop plotted over gas velocity for a) 80 % w.b. and b) 15 % w.b. 20 rpm is 0.3 Hz, 40 rpm is 0.7 Hz, 60 rpm is 1.3 Hz (Reyes, Moyano, et al. 2007).</w:t>
        </w:r>
        <w:r>
          <w:rPr>
            <w:noProof/>
            <w:webHidden/>
          </w:rPr>
          <w:tab/>
        </w:r>
        <w:r>
          <w:rPr>
            <w:noProof/>
            <w:webHidden/>
          </w:rPr>
          <w:fldChar w:fldCharType="begin"/>
        </w:r>
        <w:r>
          <w:rPr>
            <w:noProof/>
            <w:webHidden/>
          </w:rPr>
          <w:instrText xml:space="preserve"> PAGEREF _Toc474686587 \h </w:instrText>
        </w:r>
        <w:r>
          <w:rPr>
            <w:noProof/>
            <w:webHidden/>
          </w:rPr>
        </w:r>
        <w:r>
          <w:rPr>
            <w:noProof/>
            <w:webHidden/>
          </w:rPr>
          <w:fldChar w:fldCharType="separate"/>
        </w:r>
        <w:r>
          <w:rPr>
            <w:noProof/>
            <w:webHidden/>
          </w:rPr>
          <w:t>56</w:t>
        </w:r>
        <w:r>
          <w:rPr>
            <w:noProof/>
            <w:webHidden/>
          </w:rPr>
          <w:fldChar w:fldCharType="end"/>
        </w:r>
      </w:hyperlink>
    </w:p>
    <w:p w14:paraId="13E9F4B5" w14:textId="77777777" w:rsidR="00BF4C3A" w:rsidRDefault="00BF4C3A" w:rsidP="009977C8">
      <w:pPr>
        <w:pStyle w:val="TableofFigures"/>
        <w:tabs>
          <w:tab w:val="right" w:leader="dot" w:pos="8494"/>
        </w:tabs>
        <w:spacing w:line="276" w:lineRule="auto"/>
        <w:rPr>
          <w:noProof/>
          <w:lang w:eastAsia="en-GB"/>
        </w:rPr>
      </w:pPr>
      <w:hyperlink w:anchor="_Toc474686588" w:history="1">
        <w:r w:rsidRPr="00E27B73">
          <w:rPr>
            <w:rStyle w:val="Hyperlink"/>
            <w:noProof/>
          </w:rPr>
          <w:t>Figure 3</w:t>
        </w:r>
        <w:r w:rsidRPr="00E27B73">
          <w:rPr>
            <w:rStyle w:val="Hyperlink"/>
            <w:noProof/>
          </w:rPr>
          <w:noBreakHyphen/>
          <w:t>15.  Poly-hydroxybutyrate wet fluid dynamic curves at ambient air temperature (Godoi et al. 2010).</w:t>
        </w:r>
        <w:r>
          <w:rPr>
            <w:noProof/>
            <w:webHidden/>
          </w:rPr>
          <w:tab/>
        </w:r>
        <w:r>
          <w:rPr>
            <w:noProof/>
            <w:webHidden/>
          </w:rPr>
          <w:fldChar w:fldCharType="begin"/>
        </w:r>
        <w:r>
          <w:rPr>
            <w:noProof/>
            <w:webHidden/>
          </w:rPr>
          <w:instrText xml:space="preserve"> PAGEREF _Toc474686588 \h </w:instrText>
        </w:r>
        <w:r>
          <w:rPr>
            <w:noProof/>
            <w:webHidden/>
          </w:rPr>
        </w:r>
        <w:r>
          <w:rPr>
            <w:noProof/>
            <w:webHidden/>
          </w:rPr>
          <w:fldChar w:fldCharType="separate"/>
        </w:r>
        <w:r>
          <w:rPr>
            <w:noProof/>
            <w:webHidden/>
          </w:rPr>
          <w:t>57</w:t>
        </w:r>
        <w:r>
          <w:rPr>
            <w:noProof/>
            <w:webHidden/>
          </w:rPr>
          <w:fldChar w:fldCharType="end"/>
        </w:r>
      </w:hyperlink>
    </w:p>
    <w:p w14:paraId="115D7CDA" w14:textId="77777777" w:rsidR="00BF4C3A" w:rsidRDefault="00BF4C3A" w:rsidP="009977C8">
      <w:pPr>
        <w:pStyle w:val="TableofFigures"/>
        <w:tabs>
          <w:tab w:val="right" w:leader="dot" w:pos="8494"/>
        </w:tabs>
        <w:spacing w:line="276" w:lineRule="auto"/>
        <w:rPr>
          <w:noProof/>
          <w:lang w:eastAsia="en-GB"/>
        </w:rPr>
      </w:pPr>
      <w:hyperlink w:anchor="_Toc474686589" w:history="1">
        <w:r w:rsidRPr="00E27B73">
          <w:rPr>
            <w:rStyle w:val="Hyperlink"/>
            <w:noProof/>
          </w:rPr>
          <w:t>Figure 3</w:t>
        </w:r>
        <w:r w:rsidRPr="00E27B73">
          <w:rPr>
            <w:rStyle w:val="Hyperlink"/>
            <w:noProof/>
          </w:rPr>
          <w:noBreakHyphen/>
          <w:t>16.  Fluidisation curves for sodium acetate. CFB is the continuous flow regime, PFB 900 is 15 Hz pulsed flow, PFB 500 is 8.3 Hz pulsed flow, 50.0 kg m</w:t>
        </w:r>
        <w:r w:rsidRPr="00E27B73">
          <w:rPr>
            <w:rStyle w:val="Hyperlink"/>
            <w:noProof/>
            <w:vertAlign w:val="superscript"/>
          </w:rPr>
          <w:t>-2</w:t>
        </w:r>
        <w:r w:rsidRPr="00E27B73">
          <w:rPr>
            <w:rStyle w:val="Hyperlink"/>
            <w:noProof/>
          </w:rPr>
          <w:t xml:space="preserve"> (de Souza et al. 2010).</w:t>
        </w:r>
        <w:r>
          <w:rPr>
            <w:noProof/>
            <w:webHidden/>
          </w:rPr>
          <w:tab/>
        </w:r>
        <w:r>
          <w:rPr>
            <w:noProof/>
            <w:webHidden/>
          </w:rPr>
          <w:fldChar w:fldCharType="begin"/>
        </w:r>
        <w:r>
          <w:rPr>
            <w:noProof/>
            <w:webHidden/>
          </w:rPr>
          <w:instrText xml:space="preserve"> PAGEREF _Toc474686589 \h </w:instrText>
        </w:r>
        <w:r>
          <w:rPr>
            <w:noProof/>
            <w:webHidden/>
          </w:rPr>
        </w:r>
        <w:r>
          <w:rPr>
            <w:noProof/>
            <w:webHidden/>
          </w:rPr>
          <w:fldChar w:fldCharType="separate"/>
        </w:r>
        <w:r>
          <w:rPr>
            <w:noProof/>
            <w:webHidden/>
          </w:rPr>
          <w:t>58</w:t>
        </w:r>
        <w:r>
          <w:rPr>
            <w:noProof/>
            <w:webHidden/>
          </w:rPr>
          <w:fldChar w:fldCharType="end"/>
        </w:r>
      </w:hyperlink>
    </w:p>
    <w:p w14:paraId="4A8B7A68" w14:textId="77777777" w:rsidR="00BF4C3A" w:rsidRDefault="00BF4C3A" w:rsidP="009977C8">
      <w:pPr>
        <w:pStyle w:val="TableofFigures"/>
        <w:tabs>
          <w:tab w:val="right" w:leader="dot" w:pos="8494"/>
        </w:tabs>
        <w:spacing w:line="276" w:lineRule="auto"/>
        <w:rPr>
          <w:noProof/>
          <w:lang w:eastAsia="en-GB"/>
        </w:rPr>
      </w:pPr>
      <w:hyperlink w:anchor="_Toc474686590" w:history="1">
        <w:r w:rsidRPr="00E27B73">
          <w:rPr>
            <w:rStyle w:val="Hyperlink"/>
            <w:noProof/>
          </w:rPr>
          <w:t>Figure 3</w:t>
        </w:r>
        <w:r w:rsidRPr="00E27B73">
          <w:rPr>
            <w:rStyle w:val="Hyperlink"/>
            <w:noProof/>
          </w:rPr>
          <w:noBreakHyphen/>
          <w:t>17.  Transient variation in bed expansion over time in modelled pulsed flow fluidisation. Rectangular and sawtooth pulsation = 4 Hz (Li et al. 2009).</w:t>
        </w:r>
        <w:r>
          <w:rPr>
            <w:noProof/>
            <w:webHidden/>
          </w:rPr>
          <w:tab/>
        </w:r>
        <w:r>
          <w:rPr>
            <w:noProof/>
            <w:webHidden/>
          </w:rPr>
          <w:fldChar w:fldCharType="begin"/>
        </w:r>
        <w:r>
          <w:rPr>
            <w:noProof/>
            <w:webHidden/>
          </w:rPr>
          <w:instrText xml:space="preserve"> PAGEREF _Toc474686590 \h </w:instrText>
        </w:r>
        <w:r>
          <w:rPr>
            <w:noProof/>
            <w:webHidden/>
          </w:rPr>
        </w:r>
        <w:r>
          <w:rPr>
            <w:noProof/>
            <w:webHidden/>
          </w:rPr>
          <w:fldChar w:fldCharType="separate"/>
        </w:r>
        <w:r>
          <w:rPr>
            <w:noProof/>
            <w:webHidden/>
          </w:rPr>
          <w:t>59</w:t>
        </w:r>
        <w:r>
          <w:rPr>
            <w:noProof/>
            <w:webHidden/>
          </w:rPr>
          <w:fldChar w:fldCharType="end"/>
        </w:r>
      </w:hyperlink>
    </w:p>
    <w:p w14:paraId="63E3BEFF" w14:textId="77777777" w:rsidR="00BF4C3A" w:rsidRDefault="00BF4C3A" w:rsidP="009977C8">
      <w:pPr>
        <w:pStyle w:val="TableofFigures"/>
        <w:tabs>
          <w:tab w:val="right" w:leader="dot" w:pos="8494"/>
        </w:tabs>
        <w:spacing w:line="276" w:lineRule="auto"/>
        <w:rPr>
          <w:noProof/>
          <w:lang w:eastAsia="en-GB"/>
        </w:rPr>
      </w:pPr>
      <w:hyperlink w:anchor="_Toc474686591" w:history="1">
        <w:r w:rsidRPr="00E27B73">
          <w:rPr>
            <w:rStyle w:val="Hyperlink"/>
            <w:noProof/>
          </w:rPr>
          <w:t>Figure 3</w:t>
        </w:r>
        <w:r w:rsidRPr="00E27B73">
          <w:rPr>
            <w:rStyle w:val="Hyperlink"/>
            <w:noProof/>
          </w:rPr>
          <w:noBreakHyphen/>
          <w:t>18.  Particle displacement under low and high frequency pulsations (Zhang &amp; Koksal 2006).</w:t>
        </w:r>
        <w:r>
          <w:rPr>
            <w:noProof/>
            <w:webHidden/>
          </w:rPr>
          <w:tab/>
        </w:r>
        <w:r>
          <w:rPr>
            <w:noProof/>
            <w:webHidden/>
          </w:rPr>
          <w:fldChar w:fldCharType="begin"/>
        </w:r>
        <w:r>
          <w:rPr>
            <w:noProof/>
            <w:webHidden/>
          </w:rPr>
          <w:instrText xml:space="preserve"> PAGEREF _Toc474686591 \h </w:instrText>
        </w:r>
        <w:r>
          <w:rPr>
            <w:noProof/>
            <w:webHidden/>
          </w:rPr>
        </w:r>
        <w:r>
          <w:rPr>
            <w:noProof/>
            <w:webHidden/>
          </w:rPr>
          <w:fldChar w:fldCharType="separate"/>
        </w:r>
        <w:r>
          <w:rPr>
            <w:noProof/>
            <w:webHidden/>
          </w:rPr>
          <w:t>60</w:t>
        </w:r>
        <w:r>
          <w:rPr>
            <w:noProof/>
            <w:webHidden/>
          </w:rPr>
          <w:fldChar w:fldCharType="end"/>
        </w:r>
      </w:hyperlink>
    </w:p>
    <w:p w14:paraId="332326F6" w14:textId="77777777" w:rsidR="00BF4C3A" w:rsidRDefault="00BF4C3A" w:rsidP="009977C8">
      <w:pPr>
        <w:pStyle w:val="TableofFigures"/>
        <w:tabs>
          <w:tab w:val="right" w:leader="dot" w:pos="8494"/>
        </w:tabs>
        <w:spacing w:line="276" w:lineRule="auto"/>
        <w:rPr>
          <w:noProof/>
          <w:lang w:eastAsia="en-GB"/>
        </w:rPr>
      </w:pPr>
      <w:hyperlink w:anchor="_Toc474686592" w:history="1">
        <w:r w:rsidRPr="00E27B73">
          <w:rPr>
            <w:rStyle w:val="Hyperlink"/>
            <w:noProof/>
          </w:rPr>
          <w:t>Figure 3</w:t>
        </w:r>
        <w:r w:rsidRPr="00E27B73">
          <w:rPr>
            <w:rStyle w:val="Hyperlink"/>
            <w:noProof/>
          </w:rPr>
          <w:noBreakHyphen/>
          <w:t>19.  Pulsed fluidised bed behaviour at increasing frequencies, Q is 10 l/minute, alumina particles d</w:t>
        </w:r>
        <w:r w:rsidRPr="00E27B73">
          <w:rPr>
            <w:rStyle w:val="Hyperlink"/>
            <w:noProof/>
            <w:vertAlign w:val="subscript"/>
          </w:rPr>
          <w:t xml:space="preserve">p </w:t>
        </w:r>
        <w:r w:rsidRPr="00E27B73">
          <w:rPr>
            <w:rStyle w:val="Hyperlink"/>
            <w:noProof/>
          </w:rPr>
          <w:t>5 µm, bed height (H</w:t>
        </w:r>
        <w:r w:rsidRPr="00E27B73">
          <w:rPr>
            <w:rStyle w:val="Hyperlink"/>
            <w:noProof/>
            <w:vertAlign w:val="subscript"/>
          </w:rPr>
          <w:t>o</w:t>
        </w:r>
        <w:r w:rsidRPr="00E27B73">
          <w:rPr>
            <w:rStyle w:val="Hyperlink"/>
            <w:noProof/>
          </w:rPr>
          <w:t>) 15 cm, a) 1 Hz, b) 4 Hz, c) 10 Hz (Bizhaem &amp; Tabrizi 2013).</w:t>
        </w:r>
        <w:r>
          <w:rPr>
            <w:noProof/>
            <w:webHidden/>
          </w:rPr>
          <w:tab/>
        </w:r>
        <w:r>
          <w:rPr>
            <w:noProof/>
            <w:webHidden/>
          </w:rPr>
          <w:fldChar w:fldCharType="begin"/>
        </w:r>
        <w:r>
          <w:rPr>
            <w:noProof/>
            <w:webHidden/>
          </w:rPr>
          <w:instrText xml:space="preserve"> PAGEREF _Toc474686592 \h </w:instrText>
        </w:r>
        <w:r>
          <w:rPr>
            <w:noProof/>
            <w:webHidden/>
          </w:rPr>
        </w:r>
        <w:r>
          <w:rPr>
            <w:noProof/>
            <w:webHidden/>
          </w:rPr>
          <w:fldChar w:fldCharType="separate"/>
        </w:r>
        <w:r>
          <w:rPr>
            <w:noProof/>
            <w:webHidden/>
          </w:rPr>
          <w:t>61</w:t>
        </w:r>
        <w:r>
          <w:rPr>
            <w:noProof/>
            <w:webHidden/>
          </w:rPr>
          <w:fldChar w:fldCharType="end"/>
        </w:r>
      </w:hyperlink>
    </w:p>
    <w:p w14:paraId="669A7B8A" w14:textId="77777777" w:rsidR="00BF4C3A" w:rsidRDefault="00BF4C3A" w:rsidP="009977C8">
      <w:pPr>
        <w:pStyle w:val="TableofFigures"/>
        <w:tabs>
          <w:tab w:val="right" w:leader="dot" w:pos="8494"/>
        </w:tabs>
        <w:spacing w:line="276" w:lineRule="auto"/>
        <w:rPr>
          <w:noProof/>
          <w:lang w:eastAsia="en-GB"/>
        </w:rPr>
      </w:pPr>
      <w:hyperlink w:anchor="_Toc474686593" w:history="1">
        <w:r w:rsidRPr="00E27B73">
          <w:rPr>
            <w:rStyle w:val="Hyperlink"/>
            <w:noProof/>
          </w:rPr>
          <w:t>Figure 3</w:t>
        </w:r>
        <w:r w:rsidRPr="00E27B73">
          <w:rPr>
            <w:rStyle w:val="Hyperlink"/>
            <w:noProof/>
          </w:rPr>
          <w:noBreakHyphen/>
          <w:t>20.  Bed expansion as a function of operating velocity (</w:t>
        </w:r>
        <m:oMath>
          <m:r>
            <w:rPr>
              <w:rStyle w:val="Hyperlink"/>
              <w:rFonts w:ascii="Cambria Math" w:hAnsi="Cambria Math"/>
              <w:noProof/>
            </w:rPr>
            <m:t>Uo</m:t>
          </m:r>
        </m:oMath>
        <w:r w:rsidRPr="00E27B73">
          <w:rPr>
            <w:rStyle w:val="Hyperlink"/>
            <w:noProof/>
          </w:rPr>
          <w:t xml:space="preserve"> /</w:t>
        </w:r>
        <m:oMath>
          <m:r>
            <w:rPr>
              <w:rStyle w:val="Hyperlink"/>
              <w:rFonts w:ascii="Cambria Math" w:hAnsi="Cambria Math"/>
              <w:noProof/>
            </w:rPr>
            <m:t>Umf</m:t>
          </m:r>
        </m:oMath>
        <w:r w:rsidRPr="00E27B73">
          <w:rPr>
            <w:rStyle w:val="Hyperlink"/>
            <w:noProof/>
          </w:rPr>
          <w:t>) and pulsation frequency, in turnip seed (Koksal &amp; Vural 1998).</w:t>
        </w:r>
        <w:r>
          <w:rPr>
            <w:noProof/>
            <w:webHidden/>
          </w:rPr>
          <w:tab/>
        </w:r>
        <w:r>
          <w:rPr>
            <w:noProof/>
            <w:webHidden/>
          </w:rPr>
          <w:fldChar w:fldCharType="begin"/>
        </w:r>
        <w:r>
          <w:rPr>
            <w:noProof/>
            <w:webHidden/>
          </w:rPr>
          <w:instrText xml:space="preserve"> PAGEREF _Toc474686593 \h </w:instrText>
        </w:r>
        <w:r>
          <w:rPr>
            <w:noProof/>
            <w:webHidden/>
          </w:rPr>
        </w:r>
        <w:r>
          <w:rPr>
            <w:noProof/>
            <w:webHidden/>
          </w:rPr>
          <w:fldChar w:fldCharType="separate"/>
        </w:r>
        <w:r>
          <w:rPr>
            <w:noProof/>
            <w:webHidden/>
          </w:rPr>
          <w:t>61</w:t>
        </w:r>
        <w:r>
          <w:rPr>
            <w:noProof/>
            <w:webHidden/>
          </w:rPr>
          <w:fldChar w:fldCharType="end"/>
        </w:r>
      </w:hyperlink>
    </w:p>
    <w:p w14:paraId="4F82449C" w14:textId="77777777" w:rsidR="00BF4C3A" w:rsidRDefault="00BF4C3A" w:rsidP="009977C8">
      <w:pPr>
        <w:pStyle w:val="TableofFigures"/>
        <w:tabs>
          <w:tab w:val="right" w:leader="dot" w:pos="8494"/>
        </w:tabs>
        <w:spacing w:line="276" w:lineRule="auto"/>
        <w:rPr>
          <w:noProof/>
          <w:lang w:eastAsia="en-GB"/>
        </w:rPr>
      </w:pPr>
      <w:hyperlink w:anchor="_Toc474686594" w:history="1">
        <w:r w:rsidRPr="00E27B73">
          <w:rPr>
            <w:rStyle w:val="Hyperlink"/>
            <w:noProof/>
          </w:rPr>
          <w:t>Figure 3</w:t>
        </w:r>
        <w:r w:rsidRPr="00E27B73">
          <w:rPr>
            <w:rStyle w:val="Hyperlink"/>
            <w:noProof/>
          </w:rPr>
          <w:noBreakHyphen/>
          <w:t>21.  Coloured particle mixing over time series, left: continuous flow fluidisation, right: pulsed flow fluidisation (Hadi et al. 2012).</w:t>
        </w:r>
        <w:r>
          <w:rPr>
            <w:noProof/>
            <w:webHidden/>
          </w:rPr>
          <w:tab/>
        </w:r>
        <w:r>
          <w:rPr>
            <w:noProof/>
            <w:webHidden/>
          </w:rPr>
          <w:fldChar w:fldCharType="begin"/>
        </w:r>
        <w:r>
          <w:rPr>
            <w:noProof/>
            <w:webHidden/>
          </w:rPr>
          <w:instrText xml:space="preserve"> PAGEREF _Toc474686594 \h </w:instrText>
        </w:r>
        <w:r>
          <w:rPr>
            <w:noProof/>
            <w:webHidden/>
          </w:rPr>
        </w:r>
        <w:r>
          <w:rPr>
            <w:noProof/>
            <w:webHidden/>
          </w:rPr>
          <w:fldChar w:fldCharType="separate"/>
        </w:r>
        <w:r>
          <w:rPr>
            <w:noProof/>
            <w:webHidden/>
          </w:rPr>
          <w:t>62</w:t>
        </w:r>
        <w:r>
          <w:rPr>
            <w:noProof/>
            <w:webHidden/>
          </w:rPr>
          <w:fldChar w:fldCharType="end"/>
        </w:r>
      </w:hyperlink>
    </w:p>
    <w:p w14:paraId="538EE897" w14:textId="77777777" w:rsidR="00BF4C3A" w:rsidRDefault="00BF4C3A" w:rsidP="009977C8">
      <w:pPr>
        <w:pStyle w:val="TableofFigures"/>
        <w:tabs>
          <w:tab w:val="right" w:leader="dot" w:pos="8494"/>
        </w:tabs>
        <w:spacing w:line="276" w:lineRule="auto"/>
        <w:rPr>
          <w:noProof/>
          <w:lang w:eastAsia="en-GB"/>
        </w:rPr>
      </w:pPr>
      <w:hyperlink w:anchor="_Toc474686595" w:history="1">
        <w:r w:rsidRPr="00E27B73">
          <w:rPr>
            <w:rStyle w:val="Hyperlink"/>
            <w:noProof/>
          </w:rPr>
          <w:t>Figure 3</w:t>
        </w:r>
        <w:r w:rsidRPr="00E27B73">
          <w:rPr>
            <w:rStyle w:val="Hyperlink"/>
            <w:noProof/>
          </w:rPr>
          <w:noBreakHyphen/>
          <w:t>22. Comparison of mixing capacity for continuous (left) and pulsed (right) fluidisation regimes, f = 3 Hz, U = 0.3 m/s (Akhavan et al. 2009).</w:t>
        </w:r>
        <w:r>
          <w:rPr>
            <w:noProof/>
            <w:webHidden/>
          </w:rPr>
          <w:tab/>
        </w:r>
        <w:r>
          <w:rPr>
            <w:noProof/>
            <w:webHidden/>
          </w:rPr>
          <w:fldChar w:fldCharType="begin"/>
        </w:r>
        <w:r>
          <w:rPr>
            <w:noProof/>
            <w:webHidden/>
          </w:rPr>
          <w:instrText xml:space="preserve"> PAGEREF _Toc474686595 \h </w:instrText>
        </w:r>
        <w:r>
          <w:rPr>
            <w:noProof/>
            <w:webHidden/>
          </w:rPr>
        </w:r>
        <w:r>
          <w:rPr>
            <w:noProof/>
            <w:webHidden/>
          </w:rPr>
          <w:fldChar w:fldCharType="separate"/>
        </w:r>
        <w:r>
          <w:rPr>
            <w:noProof/>
            <w:webHidden/>
          </w:rPr>
          <w:t>63</w:t>
        </w:r>
        <w:r>
          <w:rPr>
            <w:noProof/>
            <w:webHidden/>
          </w:rPr>
          <w:fldChar w:fldCharType="end"/>
        </w:r>
      </w:hyperlink>
    </w:p>
    <w:p w14:paraId="2C7DD37B" w14:textId="77777777" w:rsidR="00BF4C3A" w:rsidRDefault="00BF4C3A" w:rsidP="009977C8">
      <w:pPr>
        <w:pStyle w:val="TableofFigures"/>
        <w:tabs>
          <w:tab w:val="right" w:leader="dot" w:pos="8494"/>
        </w:tabs>
        <w:spacing w:line="276" w:lineRule="auto"/>
        <w:rPr>
          <w:noProof/>
          <w:lang w:eastAsia="en-GB"/>
        </w:rPr>
      </w:pPr>
      <w:hyperlink w:anchor="_Toc474686596" w:history="1">
        <w:r w:rsidRPr="00E27B73">
          <w:rPr>
            <w:rStyle w:val="Hyperlink"/>
            <w:noProof/>
          </w:rPr>
          <w:t>Figure 3</w:t>
        </w:r>
        <w:r w:rsidRPr="00E27B73">
          <w:rPr>
            <w:rStyle w:val="Hyperlink"/>
            <w:noProof/>
          </w:rPr>
          <w:noBreakHyphen/>
          <w:t>23.  Pressure drop across a bed of wet paper sludge at increasing gas velocities, a) 10 Hz, b) 5 Hz (Kudra et al. 2002).</w:t>
        </w:r>
        <w:r>
          <w:rPr>
            <w:noProof/>
            <w:webHidden/>
          </w:rPr>
          <w:tab/>
        </w:r>
        <w:r>
          <w:rPr>
            <w:noProof/>
            <w:webHidden/>
          </w:rPr>
          <w:fldChar w:fldCharType="begin"/>
        </w:r>
        <w:r>
          <w:rPr>
            <w:noProof/>
            <w:webHidden/>
          </w:rPr>
          <w:instrText xml:space="preserve"> PAGEREF _Toc474686596 \h </w:instrText>
        </w:r>
        <w:r>
          <w:rPr>
            <w:noProof/>
            <w:webHidden/>
          </w:rPr>
        </w:r>
        <w:r>
          <w:rPr>
            <w:noProof/>
            <w:webHidden/>
          </w:rPr>
          <w:fldChar w:fldCharType="separate"/>
        </w:r>
        <w:r>
          <w:rPr>
            <w:noProof/>
            <w:webHidden/>
          </w:rPr>
          <w:t>68</w:t>
        </w:r>
        <w:r>
          <w:rPr>
            <w:noProof/>
            <w:webHidden/>
          </w:rPr>
          <w:fldChar w:fldCharType="end"/>
        </w:r>
      </w:hyperlink>
    </w:p>
    <w:p w14:paraId="7226DB5D" w14:textId="77777777" w:rsidR="00BF4C3A" w:rsidRDefault="00BF4C3A" w:rsidP="009977C8">
      <w:pPr>
        <w:pStyle w:val="TableofFigures"/>
        <w:tabs>
          <w:tab w:val="right" w:leader="dot" w:pos="8494"/>
        </w:tabs>
        <w:spacing w:line="276" w:lineRule="auto"/>
        <w:rPr>
          <w:noProof/>
          <w:lang w:eastAsia="en-GB"/>
        </w:rPr>
      </w:pPr>
      <w:hyperlink w:anchor="_Toc474686597" w:history="1">
        <w:r w:rsidRPr="00E27B73">
          <w:rPr>
            <w:rStyle w:val="Hyperlink"/>
            <w:noProof/>
          </w:rPr>
          <w:t>Figure 3</w:t>
        </w:r>
        <w:r w:rsidRPr="00E27B73">
          <w:rPr>
            <w:rStyle w:val="Hyperlink"/>
            <w:noProof/>
          </w:rPr>
          <w:noBreakHyphen/>
          <w:t>24.  Drying curves of Group D Carioca beans showing change in normalised moisture content over time for pulsed and continuous flow regimes (Nitz &amp; Taranto 2007).</w:t>
        </w:r>
        <w:r>
          <w:rPr>
            <w:noProof/>
            <w:webHidden/>
          </w:rPr>
          <w:tab/>
        </w:r>
        <w:r>
          <w:rPr>
            <w:noProof/>
            <w:webHidden/>
          </w:rPr>
          <w:fldChar w:fldCharType="begin"/>
        </w:r>
        <w:r>
          <w:rPr>
            <w:noProof/>
            <w:webHidden/>
          </w:rPr>
          <w:instrText xml:space="preserve"> PAGEREF _Toc474686597 \h </w:instrText>
        </w:r>
        <w:r>
          <w:rPr>
            <w:noProof/>
            <w:webHidden/>
          </w:rPr>
        </w:r>
        <w:r>
          <w:rPr>
            <w:noProof/>
            <w:webHidden/>
          </w:rPr>
          <w:fldChar w:fldCharType="separate"/>
        </w:r>
        <w:r>
          <w:rPr>
            <w:noProof/>
            <w:webHidden/>
          </w:rPr>
          <w:t>69</w:t>
        </w:r>
        <w:r>
          <w:rPr>
            <w:noProof/>
            <w:webHidden/>
          </w:rPr>
          <w:fldChar w:fldCharType="end"/>
        </w:r>
      </w:hyperlink>
    </w:p>
    <w:p w14:paraId="57BA7C24" w14:textId="77777777" w:rsidR="00BF4C3A" w:rsidRDefault="00BF4C3A" w:rsidP="009977C8">
      <w:pPr>
        <w:pStyle w:val="TableofFigures"/>
        <w:tabs>
          <w:tab w:val="right" w:leader="dot" w:pos="8494"/>
        </w:tabs>
        <w:spacing w:line="276" w:lineRule="auto"/>
        <w:rPr>
          <w:noProof/>
          <w:lang w:eastAsia="en-GB"/>
        </w:rPr>
      </w:pPr>
      <w:hyperlink w:anchor="_Toc474686598" w:history="1">
        <w:r w:rsidRPr="00E27B73">
          <w:rPr>
            <w:rStyle w:val="Hyperlink"/>
            <w:noProof/>
          </w:rPr>
          <w:t>Figure 3</w:t>
        </w:r>
        <w:r w:rsidRPr="00E27B73">
          <w:rPr>
            <w:rStyle w:val="Hyperlink"/>
            <w:noProof/>
          </w:rPr>
          <w:noBreakHyphen/>
          <w:t>25.  Drying curves showing normalised moisture content over time for a) 2.83 Hz and b) 0.83 Hz, U 1.9 m/s, 80 °C (Reyes et al. 2008).</w:t>
        </w:r>
        <w:r>
          <w:rPr>
            <w:noProof/>
            <w:webHidden/>
          </w:rPr>
          <w:tab/>
        </w:r>
        <w:r>
          <w:rPr>
            <w:noProof/>
            <w:webHidden/>
          </w:rPr>
          <w:fldChar w:fldCharType="begin"/>
        </w:r>
        <w:r>
          <w:rPr>
            <w:noProof/>
            <w:webHidden/>
          </w:rPr>
          <w:instrText xml:space="preserve"> PAGEREF _Toc474686598 \h </w:instrText>
        </w:r>
        <w:r>
          <w:rPr>
            <w:noProof/>
            <w:webHidden/>
          </w:rPr>
        </w:r>
        <w:r>
          <w:rPr>
            <w:noProof/>
            <w:webHidden/>
          </w:rPr>
          <w:fldChar w:fldCharType="separate"/>
        </w:r>
        <w:r>
          <w:rPr>
            <w:noProof/>
            <w:webHidden/>
          </w:rPr>
          <w:t>70</w:t>
        </w:r>
        <w:r>
          <w:rPr>
            <w:noProof/>
            <w:webHidden/>
          </w:rPr>
          <w:fldChar w:fldCharType="end"/>
        </w:r>
      </w:hyperlink>
    </w:p>
    <w:p w14:paraId="28394693" w14:textId="77777777" w:rsidR="00BF4C3A" w:rsidRDefault="00BF4C3A" w:rsidP="009977C8">
      <w:pPr>
        <w:pStyle w:val="TableofFigures"/>
        <w:tabs>
          <w:tab w:val="right" w:leader="dot" w:pos="8494"/>
        </w:tabs>
        <w:spacing w:line="276" w:lineRule="auto"/>
        <w:rPr>
          <w:noProof/>
          <w:lang w:eastAsia="en-GB"/>
        </w:rPr>
      </w:pPr>
      <w:hyperlink w:anchor="_Toc474686599" w:history="1">
        <w:r w:rsidRPr="00E27B73">
          <w:rPr>
            <w:rStyle w:val="Hyperlink"/>
            <w:noProof/>
          </w:rPr>
          <w:t>Figure 3</w:t>
        </w:r>
        <w:r w:rsidRPr="00E27B73">
          <w:rPr>
            <w:rStyle w:val="Hyperlink"/>
            <w:noProof/>
          </w:rPr>
          <w:noBreakHyphen/>
          <w:t>26.  Drying curves showing dry basis moisture content over time for 8 experiments, where black dots (Exp 8) represent 0.7 Hz and diamonds (Exp 1) represent 1.3 Hz (Reyes, Moyano, et al. 2007).</w:t>
        </w:r>
        <w:r>
          <w:rPr>
            <w:noProof/>
            <w:webHidden/>
          </w:rPr>
          <w:tab/>
        </w:r>
        <w:r>
          <w:rPr>
            <w:noProof/>
            <w:webHidden/>
          </w:rPr>
          <w:fldChar w:fldCharType="begin"/>
        </w:r>
        <w:r>
          <w:rPr>
            <w:noProof/>
            <w:webHidden/>
          </w:rPr>
          <w:instrText xml:space="preserve"> PAGEREF _Toc474686599 \h </w:instrText>
        </w:r>
        <w:r>
          <w:rPr>
            <w:noProof/>
            <w:webHidden/>
          </w:rPr>
        </w:r>
        <w:r>
          <w:rPr>
            <w:noProof/>
            <w:webHidden/>
          </w:rPr>
          <w:fldChar w:fldCharType="separate"/>
        </w:r>
        <w:r>
          <w:rPr>
            <w:noProof/>
            <w:webHidden/>
          </w:rPr>
          <w:t>70</w:t>
        </w:r>
        <w:r>
          <w:rPr>
            <w:noProof/>
            <w:webHidden/>
          </w:rPr>
          <w:fldChar w:fldCharType="end"/>
        </w:r>
      </w:hyperlink>
    </w:p>
    <w:p w14:paraId="3855328B" w14:textId="77777777" w:rsidR="00BF4C3A" w:rsidRDefault="00BF4C3A" w:rsidP="009977C8">
      <w:pPr>
        <w:pStyle w:val="TableofFigures"/>
        <w:tabs>
          <w:tab w:val="right" w:leader="dot" w:pos="8494"/>
        </w:tabs>
        <w:spacing w:line="276" w:lineRule="auto"/>
        <w:rPr>
          <w:noProof/>
          <w:lang w:eastAsia="en-GB"/>
        </w:rPr>
      </w:pPr>
      <w:hyperlink w:anchor="_Toc474686600" w:history="1">
        <w:r w:rsidRPr="00E27B73">
          <w:rPr>
            <w:rStyle w:val="Hyperlink"/>
            <w:noProof/>
          </w:rPr>
          <w:t>Figure 4</w:t>
        </w:r>
        <w:r w:rsidRPr="00E27B73">
          <w:rPr>
            <w:rStyle w:val="Hyperlink"/>
            <w:noProof/>
          </w:rPr>
          <w:noBreakHyphen/>
          <w:t>1.  Fluidic oscillator design dimensions (Zimmerman et al. 2011).</w:t>
        </w:r>
        <w:r>
          <w:rPr>
            <w:noProof/>
            <w:webHidden/>
          </w:rPr>
          <w:tab/>
        </w:r>
        <w:r>
          <w:rPr>
            <w:noProof/>
            <w:webHidden/>
          </w:rPr>
          <w:fldChar w:fldCharType="begin"/>
        </w:r>
        <w:r>
          <w:rPr>
            <w:noProof/>
            <w:webHidden/>
          </w:rPr>
          <w:instrText xml:space="preserve"> PAGEREF _Toc474686600 \h </w:instrText>
        </w:r>
        <w:r>
          <w:rPr>
            <w:noProof/>
            <w:webHidden/>
          </w:rPr>
        </w:r>
        <w:r>
          <w:rPr>
            <w:noProof/>
            <w:webHidden/>
          </w:rPr>
          <w:fldChar w:fldCharType="separate"/>
        </w:r>
        <w:r>
          <w:rPr>
            <w:noProof/>
            <w:webHidden/>
          </w:rPr>
          <w:t>78</w:t>
        </w:r>
        <w:r>
          <w:rPr>
            <w:noProof/>
            <w:webHidden/>
          </w:rPr>
          <w:fldChar w:fldCharType="end"/>
        </w:r>
      </w:hyperlink>
    </w:p>
    <w:p w14:paraId="3780E0BA" w14:textId="77777777" w:rsidR="00BF4C3A" w:rsidRDefault="00BF4C3A" w:rsidP="009977C8">
      <w:pPr>
        <w:pStyle w:val="TableofFigures"/>
        <w:tabs>
          <w:tab w:val="right" w:leader="dot" w:pos="8494"/>
        </w:tabs>
        <w:spacing w:line="276" w:lineRule="auto"/>
        <w:rPr>
          <w:noProof/>
          <w:lang w:eastAsia="en-GB"/>
        </w:rPr>
      </w:pPr>
      <w:hyperlink w:anchor="_Toc474686601" w:history="1">
        <w:r w:rsidRPr="00E27B73">
          <w:rPr>
            <w:rStyle w:val="Hyperlink"/>
            <w:noProof/>
          </w:rPr>
          <w:t>Figure 4</w:t>
        </w:r>
        <w:r w:rsidRPr="00E27B73">
          <w:rPr>
            <w:rStyle w:val="Hyperlink"/>
            <w:noProof/>
          </w:rPr>
          <w:noBreakHyphen/>
          <w:t>2.  Distributor designs of a)-d) plate and grate distributors and e)-h) tuyere distributors; a) sandwiching perforated plates, b) staggered perforated plates, c) dished perforated plate, d) grate bars, e) porous plate type, f) nozzle type, g) bubble cap and h) slit nozzle (Kunii &amp; Levenspiel 1991).</w:t>
        </w:r>
        <w:r>
          <w:rPr>
            <w:noProof/>
            <w:webHidden/>
          </w:rPr>
          <w:tab/>
        </w:r>
        <w:r>
          <w:rPr>
            <w:noProof/>
            <w:webHidden/>
          </w:rPr>
          <w:fldChar w:fldCharType="begin"/>
        </w:r>
        <w:r>
          <w:rPr>
            <w:noProof/>
            <w:webHidden/>
          </w:rPr>
          <w:instrText xml:space="preserve"> PAGEREF _Toc474686601 \h </w:instrText>
        </w:r>
        <w:r>
          <w:rPr>
            <w:noProof/>
            <w:webHidden/>
          </w:rPr>
        </w:r>
        <w:r>
          <w:rPr>
            <w:noProof/>
            <w:webHidden/>
          </w:rPr>
          <w:fldChar w:fldCharType="separate"/>
        </w:r>
        <w:r>
          <w:rPr>
            <w:noProof/>
            <w:webHidden/>
          </w:rPr>
          <w:t>80</w:t>
        </w:r>
        <w:r>
          <w:rPr>
            <w:noProof/>
            <w:webHidden/>
          </w:rPr>
          <w:fldChar w:fldCharType="end"/>
        </w:r>
      </w:hyperlink>
    </w:p>
    <w:p w14:paraId="663A1E6D" w14:textId="77777777" w:rsidR="00BF4C3A" w:rsidRDefault="00BF4C3A" w:rsidP="009977C8">
      <w:pPr>
        <w:pStyle w:val="TableofFigures"/>
        <w:tabs>
          <w:tab w:val="right" w:leader="dot" w:pos="8494"/>
        </w:tabs>
        <w:spacing w:line="276" w:lineRule="auto"/>
        <w:rPr>
          <w:noProof/>
          <w:lang w:eastAsia="en-GB"/>
        </w:rPr>
      </w:pPr>
      <w:hyperlink w:anchor="_Toc474686602" w:history="1">
        <w:r w:rsidRPr="00E27B73">
          <w:rPr>
            <w:rStyle w:val="Hyperlink"/>
            <w:noProof/>
          </w:rPr>
          <w:t>Figure 4</w:t>
        </w:r>
        <w:r w:rsidRPr="00E27B73">
          <w:rPr>
            <w:rStyle w:val="Hyperlink"/>
            <w:noProof/>
          </w:rPr>
          <w:noBreakHyphen/>
          <w:t>3.  Correlations for approximating the minimum fluidisation velocity from product particle specific gravity and mean diameter (Richardson et al. 2002).</w:t>
        </w:r>
        <w:r>
          <w:rPr>
            <w:noProof/>
            <w:webHidden/>
          </w:rPr>
          <w:tab/>
        </w:r>
        <w:r>
          <w:rPr>
            <w:noProof/>
            <w:webHidden/>
          </w:rPr>
          <w:fldChar w:fldCharType="begin"/>
        </w:r>
        <w:r>
          <w:rPr>
            <w:noProof/>
            <w:webHidden/>
          </w:rPr>
          <w:instrText xml:space="preserve"> PAGEREF _Toc474686602 \h </w:instrText>
        </w:r>
        <w:r>
          <w:rPr>
            <w:noProof/>
            <w:webHidden/>
          </w:rPr>
        </w:r>
        <w:r>
          <w:rPr>
            <w:noProof/>
            <w:webHidden/>
          </w:rPr>
          <w:fldChar w:fldCharType="separate"/>
        </w:r>
        <w:r>
          <w:rPr>
            <w:noProof/>
            <w:webHidden/>
          </w:rPr>
          <w:t>83</w:t>
        </w:r>
        <w:r>
          <w:rPr>
            <w:noProof/>
            <w:webHidden/>
          </w:rPr>
          <w:fldChar w:fldCharType="end"/>
        </w:r>
      </w:hyperlink>
    </w:p>
    <w:p w14:paraId="5EAE3A26" w14:textId="77777777" w:rsidR="00BF4C3A" w:rsidRDefault="00BF4C3A" w:rsidP="009977C8">
      <w:pPr>
        <w:pStyle w:val="TableofFigures"/>
        <w:tabs>
          <w:tab w:val="right" w:leader="dot" w:pos="8494"/>
        </w:tabs>
        <w:spacing w:line="276" w:lineRule="auto"/>
        <w:rPr>
          <w:noProof/>
          <w:lang w:eastAsia="en-GB"/>
        </w:rPr>
      </w:pPr>
      <w:hyperlink w:anchor="_Toc474686603" w:history="1">
        <w:r w:rsidRPr="00E27B73">
          <w:rPr>
            <w:rStyle w:val="Hyperlink"/>
            <w:noProof/>
          </w:rPr>
          <w:t>Figure 4</w:t>
        </w:r>
        <w:r w:rsidRPr="00E27B73">
          <w:rPr>
            <w:rStyle w:val="Hyperlink"/>
            <w:noProof/>
          </w:rPr>
          <w:noBreakHyphen/>
          <w:t>4.  Apparatus 1 design and component locations.</w:t>
        </w:r>
        <w:r>
          <w:rPr>
            <w:noProof/>
            <w:webHidden/>
          </w:rPr>
          <w:tab/>
        </w:r>
        <w:r>
          <w:rPr>
            <w:noProof/>
            <w:webHidden/>
          </w:rPr>
          <w:fldChar w:fldCharType="begin"/>
        </w:r>
        <w:r>
          <w:rPr>
            <w:noProof/>
            <w:webHidden/>
          </w:rPr>
          <w:instrText xml:space="preserve"> PAGEREF _Toc474686603 \h </w:instrText>
        </w:r>
        <w:r>
          <w:rPr>
            <w:noProof/>
            <w:webHidden/>
          </w:rPr>
        </w:r>
        <w:r>
          <w:rPr>
            <w:noProof/>
            <w:webHidden/>
          </w:rPr>
          <w:fldChar w:fldCharType="separate"/>
        </w:r>
        <w:r>
          <w:rPr>
            <w:noProof/>
            <w:webHidden/>
          </w:rPr>
          <w:t>86</w:t>
        </w:r>
        <w:r>
          <w:rPr>
            <w:noProof/>
            <w:webHidden/>
          </w:rPr>
          <w:fldChar w:fldCharType="end"/>
        </w:r>
      </w:hyperlink>
    </w:p>
    <w:p w14:paraId="5CF9BBFD" w14:textId="77777777" w:rsidR="00BF4C3A" w:rsidRDefault="00BF4C3A" w:rsidP="009977C8">
      <w:pPr>
        <w:pStyle w:val="TableofFigures"/>
        <w:tabs>
          <w:tab w:val="right" w:leader="dot" w:pos="8494"/>
        </w:tabs>
        <w:spacing w:line="276" w:lineRule="auto"/>
        <w:rPr>
          <w:noProof/>
          <w:lang w:eastAsia="en-GB"/>
        </w:rPr>
      </w:pPr>
      <w:hyperlink w:anchor="_Toc474686604" w:history="1">
        <w:r w:rsidRPr="00E27B73">
          <w:rPr>
            <w:rStyle w:val="Hyperlink"/>
            <w:noProof/>
          </w:rPr>
          <w:t>Figure 4</w:t>
        </w:r>
        <w:r w:rsidRPr="00E27B73">
          <w:rPr>
            <w:rStyle w:val="Hyperlink"/>
            <w:noProof/>
          </w:rPr>
          <w:noBreakHyphen/>
          <w:t>5.  Fluidisation characteristics in Apparatus 1 for 250 μm glass beads at increasing gas flow rates.</w:t>
        </w:r>
        <w:r>
          <w:rPr>
            <w:noProof/>
            <w:webHidden/>
          </w:rPr>
          <w:tab/>
        </w:r>
        <w:r>
          <w:rPr>
            <w:noProof/>
            <w:webHidden/>
          </w:rPr>
          <w:fldChar w:fldCharType="begin"/>
        </w:r>
        <w:r>
          <w:rPr>
            <w:noProof/>
            <w:webHidden/>
          </w:rPr>
          <w:instrText xml:space="preserve"> PAGEREF _Toc474686604 \h </w:instrText>
        </w:r>
        <w:r>
          <w:rPr>
            <w:noProof/>
            <w:webHidden/>
          </w:rPr>
        </w:r>
        <w:r>
          <w:rPr>
            <w:noProof/>
            <w:webHidden/>
          </w:rPr>
          <w:fldChar w:fldCharType="separate"/>
        </w:r>
        <w:r>
          <w:rPr>
            <w:noProof/>
            <w:webHidden/>
          </w:rPr>
          <w:t>87</w:t>
        </w:r>
        <w:r>
          <w:rPr>
            <w:noProof/>
            <w:webHidden/>
          </w:rPr>
          <w:fldChar w:fldCharType="end"/>
        </w:r>
      </w:hyperlink>
    </w:p>
    <w:p w14:paraId="73ADC03C" w14:textId="77777777" w:rsidR="00BF4C3A" w:rsidRDefault="00BF4C3A" w:rsidP="009977C8">
      <w:pPr>
        <w:pStyle w:val="TableofFigures"/>
        <w:tabs>
          <w:tab w:val="right" w:leader="dot" w:pos="8494"/>
        </w:tabs>
        <w:spacing w:line="276" w:lineRule="auto"/>
        <w:rPr>
          <w:noProof/>
          <w:lang w:eastAsia="en-GB"/>
        </w:rPr>
      </w:pPr>
      <w:hyperlink w:anchor="_Toc474686605" w:history="1">
        <w:r w:rsidRPr="00E27B73">
          <w:rPr>
            <w:rStyle w:val="Hyperlink"/>
            <w:noProof/>
          </w:rPr>
          <w:t>Figure 4</w:t>
        </w:r>
        <w:r w:rsidRPr="00E27B73">
          <w:rPr>
            <w:rStyle w:val="Hyperlink"/>
            <w:noProof/>
          </w:rPr>
          <w:noBreakHyphen/>
          <w:t>6.  Gas flow through each outlet to the plenum chamber (l/m) at a mass flow rate of 3,700 l/m.</w:t>
        </w:r>
        <w:r>
          <w:rPr>
            <w:noProof/>
            <w:webHidden/>
          </w:rPr>
          <w:tab/>
        </w:r>
        <w:r>
          <w:rPr>
            <w:noProof/>
            <w:webHidden/>
          </w:rPr>
          <w:fldChar w:fldCharType="begin"/>
        </w:r>
        <w:r>
          <w:rPr>
            <w:noProof/>
            <w:webHidden/>
          </w:rPr>
          <w:instrText xml:space="preserve"> PAGEREF _Toc474686605 \h </w:instrText>
        </w:r>
        <w:r>
          <w:rPr>
            <w:noProof/>
            <w:webHidden/>
          </w:rPr>
        </w:r>
        <w:r>
          <w:rPr>
            <w:noProof/>
            <w:webHidden/>
          </w:rPr>
          <w:fldChar w:fldCharType="separate"/>
        </w:r>
        <w:r>
          <w:rPr>
            <w:noProof/>
            <w:webHidden/>
          </w:rPr>
          <w:t>87</w:t>
        </w:r>
        <w:r>
          <w:rPr>
            <w:noProof/>
            <w:webHidden/>
          </w:rPr>
          <w:fldChar w:fldCharType="end"/>
        </w:r>
      </w:hyperlink>
    </w:p>
    <w:p w14:paraId="6BB4AA24" w14:textId="77777777" w:rsidR="00BF4C3A" w:rsidRDefault="00BF4C3A" w:rsidP="009977C8">
      <w:pPr>
        <w:pStyle w:val="TableofFigures"/>
        <w:tabs>
          <w:tab w:val="right" w:leader="dot" w:pos="8494"/>
        </w:tabs>
        <w:spacing w:line="276" w:lineRule="auto"/>
        <w:rPr>
          <w:noProof/>
          <w:lang w:eastAsia="en-GB"/>
        </w:rPr>
      </w:pPr>
      <w:hyperlink w:anchor="_Toc474686606" w:history="1">
        <w:r w:rsidRPr="00E27B73">
          <w:rPr>
            <w:rStyle w:val="Hyperlink"/>
            <w:noProof/>
          </w:rPr>
          <w:t>Figure 4</w:t>
        </w:r>
        <w:r w:rsidRPr="00E27B73">
          <w:rPr>
            <w:rStyle w:val="Hyperlink"/>
            <w:noProof/>
          </w:rPr>
          <w:noBreakHyphen/>
          <w:t>7.  Schematic of Apparatus 2 experimental set up.</w:t>
        </w:r>
        <w:r>
          <w:rPr>
            <w:noProof/>
            <w:webHidden/>
          </w:rPr>
          <w:tab/>
        </w:r>
        <w:r>
          <w:rPr>
            <w:noProof/>
            <w:webHidden/>
          </w:rPr>
          <w:fldChar w:fldCharType="begin"/>
        </w:r>
        <w:r>
          <w:rPr>
            <w:noProof/>
            <w:webHidden/>
          </w:rPr>
          <w:instrText xml:space="preserve"> PAGEREF _Toc474686606 \h </w:instrText>
        </w:r>
        <w:r>
          <w:rPr>
            <w:noProof/>
            <w:webHidden/>
          </w:rPr>
        </w:r>
        <w:r>
          <w:rPr>
            <w:noProof/>
            <w:webHidden/>
          </w:rPr>
          <w:fldChar w:fldCharType="separate"/>
        </w:r>
        <w:r>
          <w:rPr>
            <w:noProof/>
            <w:webHidden/>
          </w:rPr>
          <w:t>89</w:t>
        </w:r>
        <w:r>
          <w:rPr>
            <w:noProof/>
            <w:webHidden/>
          </w:rPr>
          <w:fldChar w:fldCharType="end"/>
        </w:r>
      </w:hyperlink>
    </w:p>
    <w:p w14:paraId="0CF019F2" w14:textId="77777777" w:rsidR="00BF4C3A" w:rsidRDefault="00BF4C3A" w:rsidP="009977C8">
      <w:pPr>
        <w:pStyle w:val="TableofFigures"/>
        <w:tabs>
          <w:tab w:val="right" w:leader="dot" w:pos="8494"/>
        </w:tabs>
        <w:spacing w:line="276" w:lineRule="auto"/>
        <w:rPr>
          <w:noProof/>
          <w:lang w:eastAsia="en-GB"/>
        </w:rPr>
      </w:pPr>
      <w:hyperlink w:anchor="_Toc474686607" w:history="1">
        <w:r w:rsidRPr="00E27B73">
          <w:rPr>
            <w:rStyle w:val="Hyperlink"/>
            <w:noProof/>
          </w:rPr>
          <w:t>Figure 4</w:t>
        </w:r>
        <w:r w:rsidRPr="00E27B73">
          <w:rPr>
            <w:rStyle w:val="Hyperlink"/>
            <w:noProof/>
          </w:rPr>
          <w:noBreakHyphen/>
          <w:t>8.  The continuous and pulsed flow gas route; (1) flow is split before the oscillator, (2) lever ball valves switch the flow between oscillator and diversion, (3) diversion, (4) oscillator, (5) flow re-joins the oscillator outputs at t-junctions from the diversion.</w:t>
        </w:r>
        <w:r>
          <w:rPr>
            <w:noProof/>
            <w:webHidden/>
          </w:rPr>
          <w:tab/>
        </w:r>
        <w:r>
          <w:rPr>
            <w:noProof/>
            <w:webHidden/>
          </w:rPr>
          <w:fldChar w:fldCharType="begin"/>
        </w:r>
        <w:r>
          <w:rPr>
            <w:noProof/>
            <w:webHidden/>
          </w:rPr>
          <w:instrText xml:space="preserve"> PAGEREF _Toc474686607 \h </w:instrText>
        </w:r>
        <w:r>
          <w:rPr>
            <w:noProof/>
            <w:webHidden/>
          </w:rPr>
        </w:r>
        <w:r>
          <w:rPr>
            <w:noProof/>
            <w:webHidden/>
          </w:rPr>
          <w:fldChar w:fldCharType="separate"/>
        </w:r>
        <w:r>
          <w:rPr>
            <w:noProof/>
            <w:webHidden/>
          </w:rPr>
          <w:t>90</w:t>
        </w:r>
        <w:r>
          <w:rPr>
            <w:noProof/>
            <w:webHidden/>
          </w:rPr>
          <w:fldChar w:fldCharType="end"/>
        </w:r>
      </w:hyperlink>
    </w:p>
    <w:p w14:paraId="72201DEC" w14:textId="77777777" w:rsidR="00BF4C3A" w:rsidRDefault="00BF4C3A" w:rsidP="009977C8">
      <w:pPr>
        <w:pStyle w:val="TableofFigures"/>
        <w:tabs>
          <w:tab w:val="right" w:leader="dot" w:pos="8494"/>
        </w:tabs>
        <w:spacing w:line="276" w:lineRule="auto"/>
        <w:rPr>
          <w:noProof/>
          <w:lang w:eastAsia="en-GB"/>
        </w:rPr>
      </w:pPr>
      <w:hyperlink w:anchor="_Toc474686608" w:history="1">
        <w:r w:rsidRPr="00E27B73">
          <w:rPr>
            <w:rStyle w:val="Hyperlink"/>
            <w:noProof/>
          </w:rPr>
          <w:t>Figure 4</w:t>
        </w:r>
        <w:r w:rsidRPr="00E27B73">
          <w:rPr>
            <w:rStyle w:val="Hyperlink"/>
            <w:noProof/>
          </w:rPr>
          <w:noBreakHyphen/>
          <w:t>9. The single particle equipment variations for attachment to the copper pipe.</w:t>
        </w:r>
        <w:r>
          <w:rPr>
            <w:noProof/>
            <w:webHidden/>
          </w:rPr>
          <w:tab/>
        </w:r>
        <w:r>
          <w:rPr>
            <w:noProof/>
            <w:webHidden/>
          </w:rPr>
          <w:fldChar w:fldCharType="begin"/>
        </w:r>
        <w:r>
          <w:rPr>
            <w:noProof/>
            <w:webHidden/>
          </w:rPr>
          <w:instrText xml:space="preserve"> PAGEREF _Toc474686608 \h </w:instrText>
        </w:r>
        <w:r>
          <w:rPr>
            <w:noProof/>
            <w:webHidden/>
          </w:rPr>
        </w:r>
        <w:r>
          <w:rPr>
            <w:noProof/>
            <w:webHidden/>
          </w:rPr>
          <w:fldChar w:fldCharType="separate"/>
        </w:r>
        <w:r>
          <w:rPr>
            <w:noProof/>
            <w:webHidden/>
          </w:rPr>
          <w:t>91</w:t>
        </w:r>
        <w:r>
          <w:rPr>
            <w:noProof/>
            <w:webHidden/>
          </w:rPr>
          <w:fldChar w:fldCharType="end"/>
        </w:r>
      </w:hyperlink>
    </w:p>
    <w:p w14:paraId="5528CBBD" w14:textId="77777777" w:rsidR="00BF4C3A" w:rsidRDefault="00BF4C3A" w:rsidP="009977C8">
      <w:pPr>
        <w:pStyle w:val="TableofFigures"/>
        <w:tabs>
          <w:tab w:val="right" w:leader="dot" w:pos="8494"/>
        </w:tabs>
        <w:spacing w:line="276" w:lineRule="auto"/>
        <w:rPr>
          <w:noProof/>
          <w:lang w:eastAsia="en-GB"/>
        </w:rPr>
      </w:pPr>
      <w:hyperlink w:anchor="_Toc474686609" w:history="1">
        <w:r w:rsidRPr="00E27B73">
          <w:rPr>
            <w:rStyle w:val="Hyperlink"/>
            <w:noProof/>
          </w:rPr>
          <w:t>Figure 4</w:t>
        </w:r>
        <w:r w:rsidRPr="00E27B73">
          <w:rPr>
            <w:rStyle w:val="Hyperlink"/>
            <w:noProof/>
          </w:rPr>
          <w:noBreakHyphen/>
          <w:t>10.  Static receptacle for static drying, showing side view (left) and top view (right) equipment dimensions in mm.</w:t>
        </w:r>
        <w:r>
          <w:rPr>
            <w:noProof/>
            <w:webHidden/>
          </w:rPr>
          <w:tab/>
        </w:r>
        <w:r>
          <w:rPr>
            <w:noProof/>
            <w:webHidden/>
          </w:rPr>
          <w:fldChar w:fldCharType="begin"/>
        </w:r>
        <w:r>
          <w:rPr>
            <w:noProof/>
            <w:webHidden/>
          </w:rPr>
          <w:instrText xml:space="preserve"> PAGEREF _Toc474686609 \h </w:instrText>
        </w:r>
        <w:r>
          <w:rPr>
            <w:noProof/>
            <w:webHidden/>
          </w:rPr>
        </w:r>
        <w:r>
          <w:rPr>
            <w:noProof/>
            <w:webHidden/>
          </w:rPr>
          <w:fldChar w:fldCharType="separate"/>
        </w:r>
        <w:r>
          <w:rPr>
            <w:noProof/>
            <w:webHidden/>
          </w:rPr>
          <w:t>91</w:t>
        </w:r>
        <w:r>
          <w:rPr>
            <w:noProof/>
            <w:webHidden/>
          </w:rPr>
          <w:fldChar w:fldCharType="end"/>
        </w:r>
      </w:hyperlink>
    </w:p>
    <w:p w14:paraId="191CE5CF" w14:textId="77777777" w:rsidR="00BF4C3A" w:rsidRDefault="00BF4C3A" w:rsidP="009977C8">
      <w:pPr>
        <w:pStyle w:val="TableofFigures"/>
        <w:tabs>
          <w:tab w:val="right" w:leader="dot" w:pos="8494"/>
        </w:tabs>
        <w:spacing w:line="276" w:lineRule="auto"/>
        <w:rPr>
          <w:noProof/>
          <w:lang w:eastAsia="en-GB"/>
        </w:rPr>
      </w:pPr>
      <w:hyperlink w:anchor="_Toc474686610" w:history="1">
        <w:r w:rsidRPr="00E27B73">
          <w:rPr>
            <w:rStyle w:val="Hyperlink"/>
            <w:noProof/>
          </w:rPr>
          <w:t>Figure 4</w:t>
        </w:r>
        <w:r w:rsidRPr="00E27B73">
          <w:rPr>
            <w:rStyle w:val="Hyperlink"/>
            <w:noProof/>
          </w:rPr>
          <w:noBreakHyphen/>
          <w:t>11.  Fluidised bead drying equipment dimensions in mm, showing side view and top view (lower right).</w:t>
        </w:r>
        <w:r>
          <w:rPr>
            <w:noProof/>
            <w:webHidden/>
          </w:rPr>
          <w:tab/>
        </w:r>
        <w:r>
          <w:rPr>
            <w:noProof/>
            <w:webHidden/>
          </w:rPr>
          <w:fldChar w:fldCharType="begin"/>
        </w:r>
        <w:r>
          <w:rPr>
            <w:noProof/>
            <w:webHidden/>
          </w:rPr>
          <w:instrText xml:space="preserve"> PAGEREF _Toc474686610 \h </w:instrText>
        </w:r>
        <w:r>
          <w:rPr>
            <w:noProof/>
            <w:webHidden/>
          </w:rPr>
        </w:r>
        <w:r>
          <w:rPr>
            <w:noProof/>
            <w:webHidden/>
          </w:rPr>
          <w:fldChar w:fldCharType="separate"/>
        </w:r>
        <w:r>
          <w:rPr>
            <w:noProof/>
            <w:webHidden/>
          </w:rPr>
          <w:t>92</w:t>
        </w:r>
        <w:r>
          <w:rPr>
            <w:noProof/>
            <w:webHidden/>
          </w:rPr>
          <w:fldChar w:fldCharType="end"/>
        </w:r>
      </w:hyperlink>
    </w:p>
    <w:p w14:paraId="04A8E901" w14:textId="77777777" w:rsidR="00BF4C3A" w:rsidRDefault="00BF4C3A" w:rsidP="009977C8">
      <w:pPr>
        <w:pStyle w:val="TableofFigures"/>
        <w:tabs>
          <w:tab w:val="right" w:leader="dot" w:pos="8494"/>
        </w:tabs>
        <w:spacing w:line="276" w:lineRule="auto"/>
        <w:rPr>
          <w:noProof/>
          <w:lang w:eastAsia="en-GB"/>
        </w:rPr>
      </w:pPr>
      <w:hyperlink w:anchor="_Toc474686611" w:history="1">
        <w:r w:rsidRPr="00E27B73">
          <w:rPr>
            <w:rStyle w:val="Hyperlink"/>
            <w:noProof/>
          </w:rPr>
          <w:t>Figure 4</w:t>
        </w:r>
        <w:r w:rsidRPr="00E27B73">
          <w:rPr>
            <w:rStyle w:val="Hyperlink"/>
            <w:noProof/>
          </w:rPr>
          <w:noBreakHyphen/>
          <w:t>12.</w:t>
        </w:r>
        <w:r w:rsidRPr="00E27B73">
          <w:rPr>
            <w:rStyle w:val="Hyperlink"/>
            <w:b/>
            <w:noProof/>
          </w:rPr>
          <w:t xml:space="preserve"> </w:t>
        </w:r>
        <w:r w:rsidRPr="00E27B73">
          <w:rPr>
            <w:rStyle w:val="Hyperlink"/>
            <w:noProof/>
          </w:rPr>
          <w:t xml:space="preserve">  Single particle movement test equipment dimensions in mm.</w:t>
        </w:r>
        <w:r>
          <w:rPr>
            <w:noProof/>
            <w:webHidden/>
          </w:rPr>
          <w:tab/>
        </w:r>
        <w:r>
          <w:rPr>
            <w:noProof/>
            <w:webHidden/>
          </w:rPr>
          <w:fldChar w:fldCharType="begin"/>
        </w:r>
        <w:r>
          <w:rPr>
            <w:noProof/>
            <w:webHidden/>
          </w:rPr>
          <w:instrText xml:space="preserve"> PAGEREF _Toc474686611 \h </w:instrText>
        </w:r>
        <w:r>
          <w:rPr>
            <w:noProof/>
            <w:webHidden/>
          </w:rPr>
        </w:r>
        <w:r>
          <w:rPr>
            <w:noProof/>
            <w:webHidden/>
          </w:rPr>
          <w:fldChar w:fldCharType="separate"/>
        </w:r>
        <w:r>
          <w:rPr>
            <w:noProof/>
            <w:webHidden/>
          </w:rPr>
          <w:t>93</w:t>
        </w:r>
        <w:r>
          <w:rPr>
            <w:noProof/>
            <w:webHidden/>
          </w:rPr>
          <w:fldChar w:fldCharType="end"/>
        </w:r>
      </w:hyperlink>
    </w:p>
    <w:p w14:paraId="5EFF84AF" w14:textId="77777777" w:rsidR="00BF4C3A" w:rsidRDefault="00BF4C3A" w:rsidP="009977C8">
      <w:pPr>
        <w:pStyle w:val="TableofFigures"/>
        <w:tabs>
          <w:tab w:val="right" w:leader="dot" w:pos="8494"/>
        </w:tabs>
        <w:spacing w:line="276" w:lineRule="auto"/>
        <w:rPr>
          <w:noProof/>
          <w:lang w:eastAsia="en-GB"/>
        </w:rPr>
      </w:pPr>
      <w:hyperlink w:anchor="_Toc474686612" w:history="1">
        <w:r w:rsidRPr="00E27B73">
          <w:rPr>
            <w:rStyle w:val="Hyperlink"/>
            <w:noProof/>
          </w:rPr>
          <w:t>Figure 4</w:t>
        </w:r>
        <w:r w:rsidRPr="00E27B73">
          <w:rPr>
            <w:rStyle w:val="Hyperlink"/>
            <w:noProof/>
          </w:rPr>
          <w:noBreakHyphen/>
          <w:t>13.  Schematic of double and single inlet pseudo 2D bed designs and dimensions.</w:t>
        </w:r>
        <w:r>
          <w:rPr>
            <w:noProof/>
            <w:webHidden/>
          </w:rPr>
          <w:tab/>
        </w:r>
        <w:r>
          <w:rPr>
            <w:noProof/>
            <w:webHidden/>
          </w:rPr>
          <w:fldChar w:fldCharType="begin"/>
        </w:r>
        <w:r>
          <w:rPr>
            <w:noProof/>
            <w:webHidden/>
          </w:rPr>
          <w:instrText xml:space="preserve"> PAGEREF _Toc474686612 \h </w:instrText>
        </w:r>
        <w:r>
          <w:rPr>
            <w:noProof/>
            <w:webHidden/>
          </w:rPr>
        </w:r>
        <w:r>
          <w:rPr>
            <w:noProof/>
            <w:webHidden/>
          </w:rPr>
          <w:fldChar w:fldCharType="separate"/>
        </w:r>
        <w:r>
          <w:rPr>
            <w:noProof/>
            <w:webHidden/>
          </w:rPr>
          <w:t>94</w:t>
        </w:r>
        <w:r>
          <w:rPr>
            <w:noProof/>
            <w:webHidden/>
          </w:rPr>
          <w:fldChar w:fldCharType="end"/>
        </w:r>
      </w:hyperlink>
    </w:p>
    <w:p w14:paraId="0B9205B2" w14:textId="77777777" w:rsidR="00BF4C3A" w:rsidRDefault="00BF4C3A" w:rsidP="009977C8">
      <w:pPr>
        <w:pStyle w:val="TableofFigures"/>
        <w:tabs>
          <w:tab w:val="right" w:leader="dot" w:pos="8494"/>
        </w:tabs>
        <w:spacing w:line="276" w:lineRule="auto"/>
        <w:rPr>
          <w:noProof/>
          <w:lang w:eastAsia="en-GB"/>
        </w:rPr>
      </w:pPr>
      <w:hyperlink w:anchor="_Toc474686613" w:history="1">
        <w:r w:rsidRPr="00E27B73">
          <w:rPr>
            <w:rStyle w:val="Hyperlink"/>
            <w:noProof/>
          </w:rPr>
          <w:t>Figure 4</w:t>
        </w:r>
        <w:r w:rsidRPr="00E27B73">
          <w:rPr>
            <w:rStyle w:val="Hyperlink"/>
            <w:noProof/>
          </w:rPr>
          <w:noBreakHyphen/>
          <w:t>14.  2D bed perforated metal plate design and lighting design.</w:t>
        </w:r>
        <w:r>
          <w:rPr>
            <w:noProof/>
            <w:webHidden/>
          </w:rPr>
          <w:tab/>
        </w:r>
        <w:r>
          <w:rPr>
            <w:noProof/>
            <w:webHidden/>
          </w:rPr>
          <w:fldChar w:fldCharType="begin"/>
        </w:r>
        <w:r>
          <w:rPr>
            <w:noProof/>
            <w:webHidden/>
          </w:rPr>
          <w:instrText xml:space="preserve"> PAGEREF _Toc474686613 \h </w:instrText>
        </w:r>
        <w:r>
          <w:rPr>
            <w:noProof/>
            <w:webHidden/>
          </w:rPr>
        </w:r>
        <w:r>
          <w:rPr>
            <w:noProof/>
            <w:webHidden/>
          </w:rPr>
          <w:fldChar w:fldCharType="separate"/>
        </w:r>
        <w:r>
          <w:rPr>
            <w:noProof/>
            <w:webHidden/>
          </w:rPr>
          <w:t>95</w:t>
        </w:r>
        <w:r>
          <w:rPr>
            <w:noProof/>
            <w:webHidden/>
          </w:rPr>
          <w:fldChar w:fldCharType="end"/>
        </w:r>
      </w:hyperlink>
    </w:p>
    <w:p w14:paraId="7BF12227" w14:textId="77777777" w:rsidR="00BF4C3A" w:rsidRDefault="00BF4C3A" w:rsidP="009977C8">
      <w:pPr>
        <w:pStyle w:val="TableofFigures"/>
        <w:tabs>
          <w:tab w:val="right" w:leader="dot" w:pos="8494"/>
        </w:tabs>
        <w:spacing w:line="276" w:lineRule="auto"/>
        <w:rPr>
          <w:noProof/>
          <w:lang w:eastAsia="en-GB"/>
        </w:rPr>
      </w:pPr>
      <w:hyperlink w:anchor="_Toc474686614" w:history="1">
        <w:r w:rsidRPr="00E27B73">
          <w:rPr>
            <w:rStyle w:val="Hyperlink"/>
            <w:noProof/>
          </w:rPr>
          <w:t>Figure 4</w:t>
        </w:r>
        <w:r w:rsidRPr="00E27B73">
          <w:rPr>
            <w:rStyle w:val="Hyperlink"/>
            <w:noProof/>
          </w:rPr>
          <w:noBreakHyphen/>
          <w:t>15.  3D lab scale fluidised bed schematic, showing (1) distributor plate, (2) access door, (3) fluidised bed, (4) filter, (5) temperature probe, (6) humidity probe, (7) manometer, (8) pressure transducer.</w:t>
        </w:r>
        <w:r>
          <w:rPr>
            <w:noProof/>
            <w:webHidden/>
          </w:rPr>
          <w:tab/>
        </w:r>
        <w:r>
          <w:rPr>
            <w:noProof/>
            <w:webHidden/>
          </w:rPr>
          <w:fldChar w:fldCharType="begin"/>
        </w:r>
        <w:r>
          <w:rPr>
            <w:noProof/>
            <w:webHidden/>
          </w:rPr>
          <w:instrText xml:space="preserve"> PAGEREF _Toc474686614 \h </w:instrText>
        </w:r>
        <w:r>
          <w:rPr>
            <w:noProof/>
            <w:webHidden/>
          </w:rPr>
        </w:r>
        <w:r>
          <w:rPr>
            <w:noProof/>
            <w:webHidden/>
          </w:rPr>
          <w:fldChar w:fldCharType="separate"/>
        </w:r>
        <w:r>
          <w:rPr>
            <w:noProof/>
            <w:webHidden/>
          </w:rPr>
          <w:t>95</w:t>
        </w:r>
        <w:r>
          <w:rPr>
            <w:noProof/>
            <w:webHidden/>
          </w:rPr>
          <w:fldChar w:fldCharType="end"/>
        </w:r>
      </w:hyperlink>
    </w:p>
    <w:p w14:paraId="6CB81D9D" w14:textId="77777777" w:rsidR="00BF4C3A" w:rsidRDefault="00BF4C3A" w:rsidP="009977C8">
      <w:pPr>
        <w:pStyle w:val="TableofFigures"/>
        <w:tabs>
          <w:tab w:val="right" w:leader="dot" w:pos="8494"/>
        </w:tabs>
        <w:spacing w:line="276" w:lineRule="auto"/>
        <w:rPr>
          <w:noProof/>
          <w:lang w:eastAsia="en-GB"/>
        </w:rPr>
      </w:pPr>
      <w:hyperlink w:anchor="_Toc474686615" w:history="1">
        <w:r w:rsidRPr="00E27B73">
          <w:rPr>
            <w:rStyle w:val="Hyperlink"/>
            <w:noProof/>
          </w:rPr>
          <w:t>Figure 4</w:t>
        </w:r>
        <w:r w:rsidRPr="00E27B73">
          <w:rPr>
            <w:rStyle w:val="Hyperlink"/>
            <w:noProof/>
          </w:rPr>
          <w:noBreakHyphen/>
          <w:t>16.  Dimensions of the 3D lab scale fluidised bed, sensors and access point, and detail of double inlet bed support, given in mm.</w:t>
        </w:r>
        <w:r>
          <w:rPr>
            <w:noProof/>
            <w:webHidden/>
          </w:rPr>
          <w:tab/>
        </w:r>
        <w:r>
          <w:rPr>
            <w:noProof/>
            <w:webHidden/>
          </w:rPr>
          <w:fldChar w:fldCharType="begin"/>
        </w:r>
        <w:r>
          <w:rPr>
            <w:noProof/>
            <w:webHidden/>
          </w:rPr>
          <w:instrText xml:space="preserve"> PAGEREF _Toc474686615 \h </w:instrText>
        </w:r>
        <w:r>
          <w:rPr>
            <w:noProof/>
            <w:webHidden/>
          </w:rPr>
        </w:r>
        <w:r>
          <w:rPr>
            <w:noProof/>
            <w:webHidden/>
          </w:rPr>
          <w:fldChar w:fldCharType="separate"/>
        </w:r>
        <w:r>
          <w:rPr>
            <w:noProof/>
            <w:webHidden/>
          </w:rPr>
          <w:t>96</w:t>
        </w:r>
        <w:r>
          <w:rPr>
            <w:noProof/>
            <w:webHidden/>
          </w:rPr>
          <w:fldChar w:fldCharType="end"/>
        </w:r>
      </w:hyperlink>
    </w:p>
    <w:p w14:paraId="6E54FC01" w14:textId="77777777" w:rsidR="00BF4C3A" w:rsidRDefault="00BF4C3A" w:rsidP="009977C8">
      <w:pPr>
        <w:pStyle w:val="TableofFigures"/>
        <w:tabs>
          <w:tab w:val="right" w:leader="dot" w:pos="8494"/>
        </w:tabs>
        <w:spacing w:line="276" w:lineRule="auto"/>
        <w:rPr>
          <w:noProof/>
          <w:lang w:eastAsia="en-GB"/>
        </w:rPr>
      </w:pPr>
      <w:hyperlink w:anchor="_Toc474686616" w:history="1">
        <w:r w:rsidRPr="00E27B73">
          <w:rPr>
            <w:rStyle w:val="Hyperlink"/>
            <w:noProof/>
          </w:rPr>
          <w:t>Figure 4</w:t>
        </w:r>
        <w:r w:rsidRPr="00E27B73">
          <w:rPr>
            <w:rStyle w:val="Hyperlink"/>
            <w:noProof/>
          </w:rPr>
          <w:noBreakHyphen/>
          <w:t>17.</w:t>
        </w:r>
        <w:r w:rsidRPr="00E27B73">
          <w:rPr>
            <w:rStyle w:val="Hyperlink"/>
            <w:b/>
            <w:noProof/>
          </w:rPr>
          <w:t xml:space="preserve">  </w:t>
        </w:r>
        <w:r w:rsidRPr="00E27B73">
          <w:rPr>
            <w:rStyle w:val="Hyperlink"/>
            <w:noProof/>
          </w:rPr>
          <w:t>Pulsation frequency (a) and pressure at pressure sensor 1 under continuous (b) and pulsed flow (c and d) over increasing velocity (U) and temperatures for 4 Å zeolite molecular sieve static drying tests.</w:t>
        </w:r>
        <w:r>
          <w:rPr>
            <w:noProof/>
            <w:webHidden/>
          </w:rPr>
          <w:tab/>
        </w:r>
        <w:r>
          <w:rPr>
            <w:noProof/>
            <w:webHidden/>
          </w:rPr>
          <w:fldChar w:fldCharType="begin"/>
        </w:r>
        <w:r>
          <w:rPr>
            <w:noProof/>
            <w:webHidden/>
          </w:rPr>
          <w:instrText xml:space="preserve"> PAGEREF _Toc474686616 \h </w:instrText>
        </w:r>
        <w:r>
          <w:rPr>
            <w:noProof/>
            <w:webHidden/>
          </w:rPr>
        </w:r>
        <w:r>
          <w:rPr>
            <w:noProof/>
            <w:webHidden/>
          </w:rPr>
          <w:fldChar w:fldCharType="separate"/>
        </w:r>
        <w:r>
          <w:rPr>
            <w:noProof/>
            <w:webHidden/>
          </w:rPr>
          <w:t>98</w:t>
        </w:r>
        <w:r>
          <w:rPr>
            <w:noProof/>
            <w:webHidden/>
          </w:rPr>
          <w:fldChar w:fldCharType="end"/>
        </w:r>
      </w:hyperlink>
    </w:p>
    <w:p w14:paraId="4D54A8D3" w14:textId="77777777" w:rsidR="00BF4C3A" w:rsidRDefault="00BF4C3A" w:rsidP="009977C8">
      <w:pPr>
        <w:pStyle w:val="TableofFigures"/>
        <w:tabs>
          <w:tab w:val="right" w:leader="dot" w:pos="8494"/>
        </w:tabs>
        <w:spacing w:line="276" w:lineRule="auto"/>
        <w:rPr>
          <w:noProof/>
          <w:lang w:eastAsia="en-GB"/>
        </w:rPr>
      </w:pPr>
      <w:hyperlink w:anchor="_Toc474686617" w:history="1">
        <w:r w:rsidRPr="00E27B73">
          <w:rPr>
            <w:rStyle w:val="Hyperlink"/>
            <w:noProof/>
          </w:rPr>
          <w:t>Figure 4</w:t>
        </w:r>
        <w:r w:rsidRPr="00E27B73">
          <w:rPr>
            <w:rStyle w:val="Hyperlink"/>
            <w:noProof/>
          </w:rPr>
          <w:noBreakHyphen/>
          <w:t>18.  Pressure after the oscillator when the 2D bed is attached over increasing gas velocities (U), with back pressure from 15 cm bed depth 250 μm glass ballotini.</w:t>
        </w:r>
        <w:r>
          <w:rPr>
            <w:noProof/>
            <w:webHidden/>
          </w:rPr>
          <w:tab/>
        </w:r>
        <w:r>
          <w:rPr>
            <w:noProof/>
            <w:webHidden/>
          </w:rPr>
          <w:fldChar w:fldCharType="begin"/>
        </w:r>
        <w:r>
          <w:rPr>
            <w:noProof/>
            <w:webHidden/>
          </w:rPr>
          <w:instrText xml:space="preserve"> PAGEREF _Toc474686617 \h </w:instrText>
        </w:r>
        <w:r>
          <w:rPr>
            <w:noProof/>
            <w:webHidden/>
          </w:rPr>
        </w:r>
        <w:r>
          <w:rPr>
            <w:noProof/>
            <w:webHidden/>
          </w:rPr>
          <w:fldChar w:fldCharType="separate"/>
        </w:r>
        <w:r>
          <w:rPr>
            <w:noProof/>
            <w:webHidden/>
          </w:rPr>
          <w:t>99</w:t>
        </w:r>
        <w:r>
          <w:rPr>
            <w:noProof/>
            <w:webHidden/>
          </w:rPr>
          <w:fldChar w:fldCharType="end"/>
        </w:r>
      </w:hyperlink>
    </w:p>
    <w:p w14:paraId="43DD873C" w14:textId="77777777" w:rsidR="00BF4C3A" w:rsidRDefault="00BF4C3A" w:rsidP="009977C8">
      <w:pPr>
        <w:pStyle w:val="TableofFigures"/>
        <w:tabs>
          <w:tab w:val="right" w:leader="dot" w:pos="8494"/>
        </w:tabs>
        <w:spacing w:line="276" w:lineRule="auto"/>
        <w:rPr>
          <w:noProof/>
          <w:lang w:eastAsia="en-GB"/>
        </w:rPr>
      </w:pPr>
      <w:hyperlink w:anchor="_Toc474686618" w:history="1">
        <w:r w:rsidRPr="00E27B73">
          <w:rPr>
            <w:rStyle w:val="Hyperlink"/>
            <w:noProof/>
          </w:rPr>
          <w:t>Figure 4</w:t>
        </w:r>
        <w:r w:rsidRPr="00E27B73">
          <w:rPr>
            <w:rStyle w:val="Hyperlink"/>
            <w:noProof/>
          </w:rPr>
          <w:noBreakHyphen/>
          <w:t>19.  Pulsation frequency at the oscillator over increasing gas velocities (U) with the pseudo 2D bed filled with 15 cm bed depth 250 μm glass ballotini.</w:t>
        </w:r>
        <w:r>
          <w:rPr>
            <w:noProof/>
            <w:webHidden/>
          </w:rPr>
          <w:tab/>
        </w:r>
        <w:r>
          <w:rPr>
            <w:noProof/>
            <w:webHidden/>
          </w:rPr>
          <w:fldChar w:fldCharType="begin"/>
        </w:r>
        <w:r>
          <w:rPr>
            <w:noProof/>
            <w:webHidden/>
          </w:rPr>
          <w:instrText xml:space="preserve"> PAGEREF _Toc474686618 \h </w:instrText>
        </w:r>
        <w:r>
          <w:rPr>
            <w:noProof/>
            <w:webHidden/>
          </w:rPr>
        </w:r>
        <w:r>
          <w:rPr>
            <w:noProof/>
            <w:webHidden/>
          </w:rPr>
          <w:fldChar w:fldCharType="separate"/>
        </w:r>
        <w:r>
          <w:rPr>
            <w:noProof/>
            <w:webHidden/>
          </w:rPr>
          <w:t>100</w:t>
        </w:r>
        <w:r>
          <w:rPr>
            <w:noProof/>
            <w:webHidden/>
          </w:rPr>
          <w:fldChar w:fldCharType="end"/>
        </w:r>
      </w:hyperlink>
    </w:p>
    <w:p w14:paraId="2499E7CF" w14:textId="77777777" w:rsidR="00BF4C3A" w:rsidRDefault="00BF4C3A" w:rsidP="009977C8">
      <w:pPr>
        <w:pStyle w:val="TableofFigures"/>
        <w:tabs>
          <w:tab w:val="right" w:leader="dot" w:pos="8494"/>
        </w:tabs>
        <w:spacing w:line="276" w:lineRule="auto"/>
        <w:rPr>
          <w:noProof/>
          <w:lang w:eastAsia="en-GB"/>
        </w:rPr>
      </w:pPr>
      <w:hyperlink w:anchor="_Toc474686619" w:history="1">
        <w:r w:rsidRPr="00E27B73">
          <w:rPr>
            <w:rStyle w:val="Hyperlink"/>
            <w:noProof/>
          </w:rPr>
          <w:t>Figure 4</w:t>
        </w:r>
        <w:r w:rsidRPr="00E27B73">
          <w:rPr>
            <w:rStyle w:val="Hyperlink"/>
            <w:noProof/>
          </w:rPr>
          <w:noBreakHyphen/>
          <w:t>20.  Pressure drop over the distributor plate plotted against increasing and decreasing gas velocities (U) with an empty bed for 3 repeats of 10 measurements with error bars representing standard deviation of the mean in the continuous flow regime in the single inlet 3D bed.</w:t>
        </w:r>
        <w:r>
          <w:rPr>
            <w:noProof/>
            <w:webHidden/>
          </w:rPr>
          <w:tab/>
        </w:r>
        <w:r>
          <w:rPr>
            <w:noProof/>
            <w:webHidden/>
          </w:rPr>
          <w:fldChar w:fldCharType="begin"/>
        </w:r>
        <w:r>
          <w:rPr>
            <w:noProof/>
            <w:webHidden/>
          </w:rPr>
          <w:instrText xml:space="preserve"> PAGEREF _Toc474686619 \h </w:instrText>
        </w:r>
        <w:r>
          <w:rPr>
            <w:noProof/>
            <w:webHidden/>
          </w:rPr>
        </w:r>
        <w:r>
          <w:rPr>
            <w:noProof/>
            <w:webHidden/>
          </w:rPr>
          <w:fldChar w:fldCharType="separate"/>
        </w:r>
        <w:r>
          <w:rPr>
            <w:noProof/>
            <w:webHidden/>
          </w:rPr>
          <w:t>101</w:t>
        </w:r>
        <w:r>
          <w:rPr>
            <w:noProof/>
            <w:webHidden/>
          </w:rPr>
          <w:fldChar w:fldCharType="end"/>
        </w:r>
      </w:hyperlink>
    </w:p>
    <w:p w14:paraId="3F5EAFF7" w14:textId="77777777" w:rsidR="00BF4C3A" w:rsidRDefault="00BF4C3A" w:rsidP="009977C8">
      <w:pPr>
        <w:pStyle w:val="TableofFigures"/>
        <w:tabs>
          <w:tab w:val="right" w:leader="dot" w:pos="8494"/>
        </w:tabs>
        <w:spacing w:line="276" w:lineRule="auto"/>
        <w:rPr>
          <w:noProof/>
          <w:lang w:eastAsia="en-GB"/>
        </w:rPr>
      </w:pPr>
      <w:hyperlink w:anchor="_Toc474686620" w:history="1">
        <w:r w:rsidRPr="00E27B73">
          <w:rPr>
            <w:rStyle w:val="Hyperlink"/>
            <w:noProof/>
          </w:rPr>
          <w:t>Figure 4</w:t>
        </w:r>
        <w:r w:rsidRPr="00E27B73">
          <w:rPr>
            <w:rStyle w:val="Hyperlink"/>
            <w:noProof/>
          </w:rPr>
          <w:noBreakHyphen/>
          <w:t>21.  Pressure drop over the distributor plate at increasing gas velocities (U) in an empty bed under the pulsed flow regimes of 280 Hz (320 mm feedback tube) and 276 Hz (350 mm feedback tube) in the single inlet 3D bed.</w:t>
        </w:r>
        <w:r>
          <w:rPr>
            <w:noProof/>
            <w:webHidden/>
          </w:rPr>
          <w:tab/>
        </w:r>
        <w:r>
          <w:rPr>
            <w:noProof/>
            <w:webHidden/>
          </w:rPr>
          <w:fldChar w:fldCharType="begin"/>
        </w:r>
        <w:r>
          <w:rPr>
            <w:noProof/>
            <w:webHidden/>
          </w:rPr>
          <w:instrText xml:space="preserve"> PAGEREF _Toc474686620 \h </w:instrText>
        </w:r>
        <w:r>
          <w:rPr>
            <w:noProof/>
            <w:webHidden/>
          </w:rPr>
        </w:r>
        <w:r>
          <w:rPr>
            <w:noProof/>
            <w:webHidden/>
          </w:rPr>
          <w:fldChar w:fldCharType="separate"/>
        </w:r>
        <w:r>
          <w:rPr>
            <w:noProof/>
            <w:webHidden/>
          </w:rPr>
          <w:t>101</w:t>
        </w:r>
        <w:r>
          <w:rPr>
            <w:noProof/>
            <w:webHidden/>
          </w:rPr>
          <w:fldChar w:fldCharType="end"/>
        </w:r>
      </w:hyperlink>
    </w:p>
    <w:p w14:paraId="2E916050" w14:textId="77777777" w:rsidR="00BF4C3A" w:rsidRDefault="00BF4C3A" w:rsidP="009977C8">
      <w:pPr>
        <w:pStyle w:val="TableofFigures"/>
        <w:tabs>
          <w:tab w:val="right" w:leader="dot" w:pos="8494"/>
        </w:tabs>
        <w:spacing w:line="276" w:lineRule="auto"/>
        <w:rPr>
          <w:noProof/>
          <w:lang w:eastAsia="en-GB"/>
        </w:rPr>
      </w:pPr>
      <w:hyperlink w:anchor="_Toc474686621" w:history="1">
        <w:r w:rsidRPr="00E27B73">
          <w:rPr>
            <w:rStyle w:val="Hyperlink"/>
            <w:noProof/>
          </w:rPr>
          <w:t>Figure 4</w:t>
        </w:r>
        <w:r w:rsidRPr="00E27B73">
          <w:rPr>
            <w:rStyle w:val="Hyperlink"/>
            <w:noProof/>
          </w:rPr>
          <w:noBreakHyphen/>
          <w:t>22.  Pressure drop over the distributor plate in an empty bed at increasing gas velocities (U) under continuous and pulsed flow regimes.</w:t>
        </w:r>
        <w:r>
          <w:rPr>
            <w:noProof/>
            <w:webHidden/>
          </w:rPr>
          <w:tab/>
        </w:r>
        <w:r>
          <w:rPr>
            <w:noProof/>
            <w:webHidden/>
          </w:rPr>
          <w:fldChar w:fldCharType="begin"/>
        </w:r>
        <w:r>
          <w:rPr>
            <w:noProof/>
            <w:webHidden/>
          </w:rPr>
          <w:instrText xml:space="preserve"> PAGEREF _Toc474686621 \h </w:instrText>
        </w:r>
        <w:r>
          <w:rPr>
            <w:noProof/>
            <w:webHidden/>
          </w:rPr>
        </w:r>
        <w:r>
          <w:rPr>
            <w:noProof/>
            <w:webHidden/>
          </w:rPr>
          <w:fldChar w:fldCharType="separate"/>
        </w:r>
        <w:r>
          <w:rPr>
            <w:noProof/>
            <w:webHidden/>
          </w:rPr>
          <w:t>102</w:t>
        </w:r>
        <w:r>
          <w:rPr>
            <w:noProof/>
            <w:webHidden/>
          </w:rPr>
          <w:fldChar w:fldCharType="end"/>
        </w:r>
      </w:hyperlink>
    </w:p>
    <w:p w14:paraId="1A289EC7" w14:textId="77777777" w:rsidR="00BF4C3A" w:rsidRDefault="00BF4C3A" w:rsidP="009977C8">
      <w:pPr>
        <w:pStyle w:val="TableofFigures"/>
        <w:tabs>
          <w:tab w:val="right" w:leader="dot" w:pos="8494"/>
        </w:tabs>
        <w:spacing w:line="276" w:lineRule="auto"/>
        <w:rPr>
          <w:noProof/>
          <w:lang w:eastAsia="en-GB"/>
        </w:rPr>
      </w:pPr>
      <w:hyperlink w:anchor="_Toc474686622" w:history="1">
        <w:r w:rsidRPr="00E27B73">
          <w:rPr>
            <w:rStyle w:val="Hyperlink"/>
            <w:noProof/>
          </w:rPr>
          <w:t>Figure 4</w:t>
        </w:r>
        <w:r w:rsidRPr="00E27B73">
          <w:rPr>
            <w:rStyle w:val="Hyperlink"/>
            <w:noProof/>
          </w:rPr>
          <w:noBreakHyphen/>
          <w:t>23.  Pulsation frequencies produced by the 320 and 350 mm feedback tube pulsed flow regimes at increasing gas velocities (U) in the single inlet 3D bed.</w:t>
        </w:r>
        <w:r>
          <w:rPr>
            <w:noProof/>
            <w:webHidden/>
          </w:rPr>
          <w:tab/>
        </w:r>
        <w:r>
          <w:rPr>
            <w:noProof/>
            <w:webHidden/>
          </w:rPr>
          <w:fldChar w:fldCharType="begin"/>
        </w:r>
        <w:r>
          <w:rPr>
            <w:noProof/>
            <w:webHidden/>
          </w:rPr>
          <w:instrText xml:space="preserve"> PAGEREF _Toc474686622 \h </w:instrText>
        </w:r>
        <w:r>
          <w:rPr>
            <w:noProof/>
            <w:webHidden/>
          </w:rPr>
        </w:r>
        <w:r>
          <w:rPr>
            <w:noProof/>
            <w:webHidden/>
          </w:rPr>
          <w:fldChar w:fldCharType="separate"/>
        </w:r>
        <w:r>
          <w:rPr>
            <w:noProof/>
            <w:webHidden/>
          </w:rPr>
          <w:t>103</w:t>
        </w:r>
        <w:r>
          <w:rPr>
            <w:noProof/>
            <w:webHidden/>
          </w:rPr>
          <w:fldChar w:fldCharType="end"/>
        </w:r>
      </w:hyperlink>
    </w:p>
    <w:p w14:paraId="235FF73C" w14:textId="77777777" w:rsidR="00BF4C3A" w:rsidRDefault="00BF4C3A" w:rsidP="009977C8">
      <w:pPr>
        <w:pStyle w:val="TableofFigures"/>
        <w:tabs>
          <w:tab w:val="right" w:leader="dot" w:pos="8494"/>
        </w:tabs>
        <w:spacing w:line="276" w:lineRule="auto"/>
        <w:rPr>
          <w:noProof/>
          <w:lang w:eastAsia="en-GB"/>
        </w:rPr>
      </w:pPr>
      <w:hyperlink w:anchor="_Toc474686623" w:history="1">
        <w:r w:rsidRPr="00E27B73">
          <w:rPr>
            <w:rStyle w:val="Hyperlink"/>
            <w:noProof/>
          </w:rPr>
          <w:t>Figure 4</w:t>
        </w:r>
        <w:r w:rsidRPr="00E27B73">
          <w:rPr>
            <w:rStyle w:val="Hyperlink"/>
            <w:noProof/>
          </w:rPr>
          <w:noBreakHyphen/>
          <w:t>24.  Pressure at the oscillator outlet under each flow regime over increasing gas velocities (U) for an empty bed in the single inlet 3D bed.</w:t>
        </w:r>
        <w:r>
          <w:rPr>
            <w:noProof/>
            <w:webHidden/>
          </w:rPr>
          <w:tab/>
        </w:r>
        <w:r>
          <w:rPr>
            <w:noProof/>
            <w:webHidden/>
          </w:rPr>
          <w:fldChar w:fldCharType="begin"/>
        </w:r>
        <w:r>
          <w:rPr>
            <w:noProof/>
            <w:webHidden/>
          </w:rPr>
          <w:instrText xml:space="preserve"> PAGEREF _Toc474686623 \h </w:instrText>
        </w:r>
        <w:r>
          <w:rPr>
            <w:noProof/>
            <w:webHidden/>
          </w:rPr>
        </w:r>
        <w:r>
          <w:rPr>
            <w:noProof/>
            <w:webHidden/>
          </w:rPr>
          <w:fldChar w:fldCharType="separate"/>
        </w:r>
        <w:r>
          <w:rPr>
            <w:noProof/>
            <w:webHidden/>
          </w:rPr>
          <w:t>103</w:t>
        </w:r>
        <w:r>
          <w:rPr>
            <w:noProof/>
            <w:webHidden/>
          </w:rPr>
          <w:fldChar w:fldCharType="end"/>
        </w:r>
      </w:hyperlink>
    </w:p>
    <w:p w14:paraId="339C8274" w14:textId="77777777" w:rsidR="00BF4C3A" w:rsidRDefault="00BF4C3A" w:rsidP="009977C8">
      <w:pPr>
        <w:pStyle w:val="TableofFigures"/>
        <w:tabs>
          <w:tab w:val="right" w:leader="dot" w:pos="8494"/>
        </w:tabs>
        <w:spacing w:line="276" w:lineRule="auto"/>
        <w:rPr>
          <w:noProof/>
          <w:lang w:eastAsia="en-GB"/>
        </w:rPr>
      </w:pPr>
      <w:hyperlink w:anchor="_Toc474686624" w:history="1">
        <w:r w:rsidRPr="00E27B73">
          <w:rPr>
            <w:rStyle w:val="Hyperlink"/>
            <w:rFonts w:eastAsiaTheme="minorHAnsi"/>
            <w:bCs/>
            <w:noProof/>
          </w:rPr>
          <w:t>Figure 5</w:t>
        </w:r>
        <w:r w:rsidRPr="00E27B73">
          <w:rPr>
            <w:rStyle w:val="Hyperlink"/>
            <w:rFonts w:eastAsiaTheme="minorHAnsi"/>
            <w:bCs/>
            <w:noProof/>
          </w:rPr>
          <w:noBreakHyphen/>
          <w:t>1.  Group A particles Spheromers and Dynoseeds particle diameter determined by laser diffraction.</w:t>
        </w:r>
        <w:r>
          <w:rPr>
            <w:noProof/>
            <w:webHidden/>
          </w:rPr>
          <w:tab/>
        </w:r>
        <w:r>
          <w:rPr>
            <w:noProof/>
            <w:webHidden/>
          </w:rPr>
          <w:fldChar w:fldCharType="begin"/>
        </w:r>
        <w:r>
          <w:rPr>
            <w:noProof/>
            <w:webHidden/>
          </w:rPr>
          <w:instrText xml:space="preserve"> PAGEREF _Toc474686624 \h </w:instrText>
        </w:r>
        <w:r>
          <w:rPr>
            <w:noProof/>
            <w:webHidden/>
          </w:rPr>
        </w:r>
        <w:r>
          <w:rPr>
            <w:noProof/>
            <w:webHidden/>
          </w:rPr>
          <w:fldChar w:fldCharType="separate"/>
        </w:r>
        <w:r>
          <w:rPr>
            <w:noProof/>
            <w:webHidden/>
          </w:rPr>
          <w:t>108</w:t>
        </w:r>
        <w:r>
          <w:rPr>
            <w:noProof/>
            <w:webHidden/>
          </w:rPr>
          <w:fldChar w:fldCharType="end"/>
        </w:r>
      </w:hyperlink>
    </w:p>
    <w:p w14:paraId="164564D3" w14:textId="77777777" w:rsidR="00BF4C3A" w:rsidRDefault="00BF4C3A" w:rsidP="009977C8">
      <w:pPr>
        <w:pStyle w:val="TableofFigures"/>
        <w:tabs>
          <w:tab w:val="right" w:leader="dot" w:pos="8494"/>
        </w:tabs>
        <w:spacing w:line="276" w:lineRule="auto"/>
        <w:rPr>
          <w:noProof/>
          <w:lang w:eastAsia="en-GB"/>
        </w:rPr>
      </w:pPr>
      <w:hyperlink w:anchor="_Toc474686625" w:history="1">
        <w:r w:rsidRPr="00E27B73">
          <w:rPr>
            <w:rStyle w:val="Hyperlink"/>
            <w:rFonts w:eastAsiaTheme="minorHAnsi"/>
            <w:bCs/>
            <w:noProof/>
          </w:rPr>
          <w:t>Figure 5</w:t>
        </w:r>
        <w:r w:rsidRPr="00E27B73">
          <w:rPr>
            <w:rStyle w:val="Hyperlink"/>
            <w:rFonts w:eastAsiaTheme="minorHAnsi"/>
            <w:bCs/>
            <w:noProof/>
          </w:rPr>
          <w:noBreakHyphen/>
          <w:t>2.  Glass ballotini size fractions by % volume determined by laser diffraction.</w:t>
        </w:r>
        <w:r>
          <w:rPr>
            <w:noProof/>
            <w:webHidden/>
          </w:rPr>
          <w:tab/>
        </w:r>
        <w:r>
          <w:rPr>
            <w:noProof/>
            <w:webHidden/>
          </w:rPr>
          <w:fldChar w:fldCharType="begin"/>
        </w:r>
        <w:r>
          <w:rPr>
            <w:noProof/>
            <w:webHidden/>
          </w:rPr>
          <w:instrText xml:space="preserve"> PAGEREF _Toc474686625 \h </w:instrText>
        </w:r>
        <w:r>
          <w:rPr>
            <w:noProof/>
            <w:webHidden/>
          </w:rPr>
        </w:r>
        <w:r>
          <w:rPr>
            <w:noProof/>
            <w:webHidden/>
          </w:rPr>
          <w:fldChar w:fldCharType="separate"/>
        </w:r>
        <w:r>
          <w:rPr>
            <w:noProof/>
            <w:webHidden/>
          </w:rPr>
          <w:t>109</w:t>
        </w:r>
        <w:r>
          <w:rPr>
            <w:noProof/>
            <w:webHidden/>
          </w:rPr>
          <w:fldChar w:fldCharType="end"/>
        </w:r>
      </w:hyperlink>
    </w:p>
    <w:p w14:paraId="7F39AD78" w14:textId="77777777" w:rsidR="00BF4C3A" w:rsidRDefault="00BF4C3A" w:rsidP="009977C8">
      <w:pPr>
        <w:pStyle w:val="TableofFigures"/>
        <w:tabs>
          <w:tab w:val="right" w:leader="dot" w:pos="8494"/>
        </w:tabs>
        <w:spacing w:line="276" w:lineRule="auto"/>
        <w:rPr>
          <w:noProof/>
          <w:lang w:eastAsia="en-GB"/>
        </w:rPr>
      </w:pPr>
      <w:hyperlink w:anchor="_Toc474686626" w:history="1">
        <w:r w:rsidRPr="00E27B73">
          <w:rPr>
            <w:rStyle w:val="Hyperlink"/>
            <w:rFonts w:eastAsiaTheme="minorHAnsi"/>
            <w:bCs/>
            <w:noProof/>
          </w:rPr>
          <w:t>Figure 5</w:t>
        </w:r>
        <w:r w:rsidRPr="00E27B73">
          <w:rPr>
            <w:rStyle w:val="Hyperlink"/>
            <w:rFonts w:eastAsiaTheme="minorHAnsi"/>
            <w:bCs/>
            <w:noProof/>
          </w:rPr>
          <w:noBreakHyphen/>
          <w:t>3.  Images of Group B particles.</w:t>
        </w:r>
        <w:r>
          <w:rPr>
            <w:noProof/>
            <w:webHidden/>
          </w:rPr>
          <w:tab/>
        </w:r>
        <w:r>
          <w:rPr>
            <w:noProof/>
            <w:webHidden/>
          </w:rPr>
          <w:fldChar w:fldCharType="begin"/>
        </w:r>
        <w:r>
          <w:rPr>
            <w:noProof/>
            <w:webHidden/>
          </w:rPr>
          <w:instrText xml:space="preserve"> PAGEREF _Toc474686626 \h </w:instrText>
        </w:r>
        <w:r>
          <w:rPr>
            <w:noProof/>
            <w:webHidden/>
          </w:rPr>
        </w:r>
        <w:r>
          <w:rPr>
            <w:noProof/>
            <w:webHidden/>
          </w:rPr>
          <w:fldChar w:fldCharType="separate"/>
        </w:r>
        <w:r>
          <w:rPr>
            <w:noProof/>
            <w:webHidden/>
          </w:rPr>
          <w:t>110</w:t>
        </w:r>
        <w:r>
          <w:rPr>
            <w:noProof/>
            <w:webHidden/>
          </w:rPr>
          <w:fldChar w:fldCharType="end"/>
        </w:r>
      </w:hyperlink>
    </w:p>
    <w:p w14:paraId="62C0C4FC" w14:textId="77777777" w:rsidR="00BF4C3A" w:rsidRDefault="00BF4C3A" w:rsidP="009977C8">
      <w:pPr>
        <w:pStyle w:val="TableofFigures"/>
        <w:tabs>
          <w:tab w:val="right" w:leader="dot" w:pos="8494"/>
        </w:tabs>
        <w:spacing w:line="276" w:lineRule="auto"/>
        <w:rPr>
          <w:noProof/>
          <w:lang w:eastAsia="en-GB"/>
        </w:rPr>
      </w:pPr>
      <w:hyperlink w:anchor="_Toc474686627" w:history="1">
        <w:r w:rsidRPr="00E27B73">
          <w:rPr>
            <w:rStyle w:val="Hyperlink"/>
            <w:rFonts w:eastAsiaTheme="minorHAnsi"/>
            <w:bCs/>
            <w:noProof/>
          </w:rPr>
          <w:t>Figure 5</w:t>
        </w:r>
        <w:r w:rsidRPr="00E27B73">
          <w:rPr>
            <w:rStyle w:val="Hyperlink"/>
            <w:rFonts w:eastAsiaTheme="minorHAnsi"/>
            <w:bCs/>
            <w:noProof/>
          </w:rPr>
          <w:noBreakHyphen/>
          <w:t>4.  Images of Group D particles.</w:t>
        </w:r>
        <w:r>
          <w:rPr>
            <w:noProof/>
            <w:webHidden/>
          </w:rPr>
          <w:tab/>
        </w:r>
        <w:r>
          <w:rPr>
            <w:noProof/>
            <w:webHidden/>
          </w:rPr>
          <w:fldChar w:fldCharType="begin"/>
        </w:r>
        <w:r>
          <w:rPr>
            <w:noProof/>
            <w:webHidden/>
          </w:rPr>
          <w:instrText xml:space="preserve"> PAGEREF _Toc474686627 \h </w:instrText>
        </w:r>
        <w:r>
          <w:rPr>
            <w:noProof/>
            <w:webHidden/>
          </w:rPr>
        </w:r>
        <w:r>
          <w:rPr>
            <w:noProof/>
            <w:webHidden/>
          </w:rPr>
          <w:fldChar w:fldCharType="separate"/>
        </w:r>
        <w:r>
          <w:rPr>
            <w:noProof/>
            <w:webHidden/>
          </w:rPr>
          <w:t>111</w:t>
        </w:r>
        <w:r>
          <w:rPr>
            <w:noProof/>
            <w:webHidden/>
          </w:rPr>
          <w:fldChar w:fldCharType="end"/>
        </w:r>
      </w:hyperlink>
    </w:p>
    <w:p w14:paraId="1851E312" w14:textId="77777777" w:rsidR="00BF4C3A" w:rsidRDefault="00BF4C3A" w:rsidP="009977C8">
      <w:pPr>
        <w:pStyle w:val="TableofFigures"/>
        <w:tabs>
          <w:tab w:val="right" w:leader="dot" w:pos="8494"/>
        </w:tabs>
        <w:spacing w:line="276" w:lineRule="auto"/>
        <w:rPr>
          <w:noProof/>
          <w:lang w:eastAsia="en-GB"/>
        </w:rPr>
      </w:pPr>
      <w:hyperlink w:anchor="_Toc474686628" w:history="1">
        <w:r w:rsidRPr="00E27B73">
          <w:rPr>
            <w:rStyle w:val="Hyperlink"/>
            <w:rFonts w:eastAsiaTheme="minorHAnsi"/>
            <w:bCs/>
            <w:noProof/>
          </w:rPr>
          <w:t>Figure 5</w:t>
        </w:r>
        <w:r w:rsidRPr="00E27B73">
          <w:rPr>
            <w:rStyle w:val="Hyperlink"/>
            <w:rFonts w:eastAsiaTheme="minorHAnsi"/>
            <w:bCs/>
            <w:noProof/>
          </w:rPr>
          <w:noBreakHyphen/>
          <w:t>5.  Air flow control equipment summary.</w:t>
        </w:r>
        <w:r>
          <w:rPr>
            <w:noProof/>
            <w:webHidden/>
          </w:rPr>
          <w:tab/>
        </w:r>
        <w:r>
          <w:rPr>
            <w:noProof/>
            <w:webHidden/>
          </w:rPr>
          <w:fldChar w:fldCharType="begin"/>
        </w:r>
        <w:r>
          <w:rPr>
            <w:noProof/>
            <w:webHidden/>
          </w:rPr>
          <w:instrText xml:space="preserve"> PAGEREF _Toc474686628 \h </w:instrText>
        </w:r>
        <w:r>
          <w:rPr>
            <w:noProof/>
            <w:webHidden/>
          </w:rPr>
        </w:r>
        <w:r>
          <w:rPr>
            <w:noProof/>
            <w:webHidden/>
          </w:rPr>
          <w:fldChar w:fldCharType="separate"/>
        </w:r>
        <w:r>
          <w:rPr>
            <w:noProof/>
            <w:webHidden/>
          </w:rPr>
          <w:t>114</w:t>
        </w:r>
        <w:r>
          <w:rPr>
            <w:noProof/>
            <w:webHidden/>
          </w:rPr>
          <w:fldChar w:fldCharType="end"/>
        </w:r>
      </w:hyperlink>
    </w:p>
    <w:p w14:paraId="1880F61E" w14:textId="77777777" w:rsidR="00BF4C3A" w:rsidRDefault="00BF4C3A" w:rsidP="009977C8">
      <w:pPr>
        <w:pStyle w:val="TableofFigures"/>
        <w:tabs>
          <w:tab w:val="right" w:leader="dot" w:pos="8494"/>
        </w:tabs>
        <w:spacing w:line="276" w:lineRule="auto"/>
        <w:rPr>
          <w:noProof/>
          <w:lang w:eastAsia="en-GB"/>
        </w:rPr>
      </w:pPr>
      <w:hyperlink w:anchor="_Toc474686629" w:history="1">
        <w:r w:rsidRPr="00E27B73">
          <w:rPr>
            <w:rStyle w:val="Hyperlink"/>
            <w:rFonts w:eastAsiaTheme="minorHAnsi"/>
            <w:bCs/>
            <w:noProof/>
          </w:rPr>
          <w:t>Figure 5</w:t>
        </w:r>
        <w:r w:rsidRPr="00E27B73">
          <w:rPr>
            <w:rStyle w:val="Hyperlink"/>
            <w:rFonts w:eastAsiaTheme="minorHAnsi"/>
            <w:bCs/>
            <w:noProof/>
          </w:rPr>
          <w:noBreakHyphen/>
          <w:t>6.  Static single particle drying experimental design.</w:t>
        </w:r>
        <w:r>
          <w:rPr>
            <w:noProof/>
            <w:webHidden/>
          </w:rPr>
          <w:tab/>
        </w:r>
        <w:r>
          <w:rPr>
            <w:noProof/>
            <w:webHidden/>
          </w:rPr>
          <w:fldChar w:fldCharType="begin"/>
        </w:r>
        <w:r>
          <w:rPr>
            <w:noProof/>
            <w:webHidden/>
          </w:rPr>
          <w:instrText xml:space="preserve"> PAGEREF _Toc474686629 \h </w:instrText>
        </w:r>
        <w:r>
          <w:rPr>
            <w:noProof/>
            <w:webHidden/>
          </w:rPr>
        </w:r>
        <w:r>
          <w:rPr>
            <w:noProof/>
            <w:webHidden/>
          </w:rPr>
          <w:fldChar w:fldCharType="separate"/>
        </w:r>
        <w:r>
          <w:rPr>
            <w:noProof/>
            <w:webHidden/>
          </w:rPr>
          <w:t>116</w:t>
        </w:r>
        <w:r>
          <w:rPr>
            <w:noProof/>
            <w:webHidden/>
          </w:rPr>
          <w:fldChar w:fldCharType="end"/>
        </w:r>
      </w:hyperlink>
    </w:p>
    <w:p w14:paraId="266EA8CD" w14:textId="77777777" w:rsidR="00BF4C3A" w:rsidRDefault="00BF4C3A" w:rsidP="009977C8">
      <w:pPr>
        <w:pStyle w:val="TableofFigures"/>
        <w:tabs>
          <w:tab w:val="right" w:leader="dot" w:pos="8494"/>
        </w:tabs>
        <w:spacing w:line="276" w:lineRule="auto"/>
        <w:rPr>
          <w:noProof/>
          <w:lang w:eastAsia="en-GB"/>
        </w:rPr>
      </w:pPr>
      <w:hyperlink w:anchor="_Toc474686630" w:history="1">
        <w:r w:rsidRPr="00E27B73">
          <w:rPr>
            <w:rStyle w:val="Hyperlink"/>
            <w:rFonts w:eastAsiaTheme="minorHAnsi"/>
            <w:bCs/>
            <w:noProof/>
          </w:rPr>
          <w:t>Figure 5</w:t>
        </w:r>
        <w:r w:rsidRPr="00E27B73">
          <w:rPr>
            <w:rStyle w:val="Hyperlink"/>
            <w:rFonts w:eastAsiaTheme="minorHAnsi"/>
            <w:bCs/>
            <w:noProof/>
          </w:rPr>
          <w:noBreakHyphen/>
          <w:t>7.  Fluidised single particle experimental design.</w:t>
        </w:r>
        <w:r>
          <w:rPr>
            <w:noProof/>
            <w:webHidden/>
          </w:rPr>
          <w:tab/>
        </w:r>
        <w:r>
          <w:rPr>
            <w:noProof/>
            <w:webHidden/>
          </w:rPr>
          <w:fldChar w:fldCharType="begin"/>
        </w:r>
        <w:r>
          <w:rPr>
            <w:noProof/>
            <w:webHidden/>
          </w:rPr>
          <w:instrText xml:space="preserve"> PAGEREF _Toc474686630 \h </w:instrText>
        </w:r>
        <w:r>
          <w:rPr>
            <w:noProof/>
            <w:webHidden/>
          </w:rPr>
        </w:r>
        <w:r>
          <w:rPr>
            <w:noProof/>
            <w:webHidden/>
          </w:rPr>
          <w:fldChar w:fldCharType="separate"/>
        </w:r>
        <w:r>
          <w:rPr>
            <w:noProof/>
            <w:webHidden/>
          </w:rPr>
          <w:t>117</w:t>
        </w:r>
        <w:r>
          <w:rPr>
            <w:noProof/>
            <w:webHidden/>
          </w:rPr>
          <w:fldChar w:fldCharType="end"/>
        </w:r>
      </w:hyperlink>
    </w:p>
    <w:p w14:paraId="7E4E9A62" w14:textId="77777777" w:rsidR="00BF4C3A" w:rsidRDefault="00BF4C3A" w:rsidP="009977C8">
      <w:pPr>
        <w:pStyle w:val="TableofFigures"/>
        <w:tabs>
          <w:tab w:val="right" w:leader="dot" w:pos="8494"/>
        </w:tabs>
        <w:spacing w:line="276" w:lineRule="auto"/>
        <w:rPr>
          <w:noProof/>
          <w:lang w:eastAsia="en-GB"/>
        </w:rPr>
      </w:pPr>
      <w:hyperlink w:anchor="_Toc474686631" w:history="1">
        <w:r w:rsidRPr="00E27B73">
          <w:rPr>
            <w:rStyle w:val="Hyperlink"/>
            <w:rFonts w:eastAsiaTheme="minorHAnsi"/>
            <w:bCs/>
            <w:noProof/>
          </w:rPr>
          <w:t>Figure 5</w:t>
        </w:r>
        <w:r w:rsidRPr="00E27B73">
          <w:rPr>
            <w:rStyle w:val="Hyperlink"/>
            <w:rFonts w:eastAsiaTheme="minorHAnsi"/>
            <w:bCs/>
            <w:noProof/>
          </w:rPr>
          <w:noBreakHyphen/>
          <w:t>8.  Single particle fluidised motion experimental design.</w:t>
        </w:r>
        <w:r>
          <w:rPr>
            <w:noProof/>
            <w:webHidden/>
          </w:rPr>
          <w:tab/>
        </w:r>
        <w:r>
          <w:rPr>
            <w:noProof/>
            <w:webHidden/>
          </w:rPr>
          <w:fldChar w:fldCharType="begin"/>
        </w:r>
        <w:r>
          <w:rPr>
            <w:noProof/>
            <w:webHidden/>
          </w:rPr>
          <w:instrText xml:space="preserve"> PAGEREF _Toc474686631 \h </w:instrText>
        </w:r>
        <w:r>
          <w:rPr>
            <w:noProof/>
            <w:webHidden/>
          </w:rPr>
        </w:r>
        <w:r>
          <w:rPr>
            <w:noProof/>
            <w:webHidden/>
          </w:rPr>
          <w:fldChar w:fldCharType="separate"/>
        </w:r>
        <w:r>
          <w:rPr>
            <w:noProof/>
            <w:webHidden/>
          </w:rPr>
          <w:t>118</w:t>
        </w:r>
        <w:r>
          <w:rPr>
            <w:noProof/>
            <w:webHidden/>
          </w:rPr>
          <w:fldChar w:fldCharType="end"/>
        </w:r>
      </w:hyperlink>
    </w:p>
    <w:p w14:paraId="2885A09B" w14:textId="77777777" w:rsidR="00BF4C3A" w:rsidRDefault="00BF4C3A" w:rsidP="009977C8">
      <w:pPr>
        <w:pStyle w:val="TableofFigures"/>
        <w:tabs>
          <w:tab w:val="right" w:leader="dot" w:pos="8494"/>
        </w:tabs>
        <w:spacing w:line="276" w:lineRule="auto"/>
        <w:rPr>
          <w:noProof/>
          <w:lang w:eastAsia="en-GB"/>
        </w:rPr>
      </w:pPr>
      <w:hyperlink w:anchor="_Toc474686632" w:history="1">
        <w:r w:rsidRPr="00E27B73">
          <w:rPr>
            <w:rStyle w:val="Hyperlink"/>
            <w:rFonts w:eastAsiaTheme="minorHAnsi"/>
            <w:bCs/>
            <w:noProof/>
          </w:rPr>
          <w:t>Figure 5</w:t>
        </w:r>
        <w:r w:rsidRPr="00E27B73">
          <w:rPr>
            <w:rStyle w:val="Hyperlink"/>
            <w:rFonts w:eastAsiaTheme="minorHAnsi"/>
            <w:bCs/>
            <w:noProof/>
          </w:rPr>
          <w:noBreakHyphen/>
          <w:t>9.  Bubble formation experimental design.</w:t>
        </w:r>
        <w:r>
          <w:rPr>
            <w:noProof/>
            <w:webHidden/>
          </w:rPr>
          <w:tab/>
        </w:r>
        <w:r>
          <w:rPr>
            <w:noProof/>
            <w:webHidden/>
          </w:rPr>
          <w:fldChar w:fldCharType="begin"/>
        </w:r>
        <w:r>
          <w:rPr>
            <w:noProof/>
            <w:webHidden/>
          </w:rPr>
          <w:instrText xml:space="preserve"> PAGEREF _Toc474686632 \h </w:instrText>
        </w:r>
        <w:r>
          <w:rPr>
            <w:noProof/>
            <w:webHidden/>
          </w:rPr>
        </w:r>
        <w:r>
          <w:rPr>
            <w:noProof/>
            <w:webHidden/>
          </w:rPr>
          <w:fldChar w:fldCharType="separate"/>
        </w:r>
        <w:r>
          <w:rPr>
            <w:noProof/>
            <w:webHidden/>
          </w:rPr>
          <w:t>119</w:t>
        </w:r>
        <w:r>
          <w:rPr>
            <w:noProof/>
            <w:webHidden/>
          </w:rPr>
          <w:fldChar w:fldCharType="end"/>
        </w:r>
      </w:hyperlink>
    </w:p>
    <w:p w14:paraId="296F2FA7" w14:textId="77777777" w:rsidR="00BF4C3A" w:rsidRDefault="00BF4C3A" w:rsidP="009977C8">
      <w:pPr>
        <w:pStyle w:val="TableofFigures"/>
        <w:tabs>
          <w:tab w:val="right" w:leader="dot" w:pos="8494"/>
        </w:tabs>
        <w:spacing w:line="276" w:lineRule="auto"/>
        <w:rPr>
          <w:noProof/>
          <w:lang w:eastAsia="en-GB"/>
        </w:rPr>
      </w:pPr>
      <w:hyperlink w:anchor="_Toc474686633" w:history="1">
        <w:r w:rsidRPr="00E27B73">
          <w:rPr>
            <w:rStyle w:val="Hyperlink"/>
            <w:rFonts w:eastAsiaTheme="minorHAnsi"/>
            <w:bCs/>
            <w:noProof/>
          </w:rPr>
          <w:t>Figure 5</w:t>
        </w:r>
        <w:r w:rsidRPr="00E27B73">
          <w:rPr>
            <w:rStyle w:val="Hyperlink"/>
            <w:rFonts w:eastAsiaTheme="minorHAnsi"/>
            <w:bCs/>
            <w:noProof/>
          </w:rPr>
          <w:noBreakHyphen/>
          <w:t>10.  Bubble mid point sample calculation showing the bounding rectangle pixel locations for a) left, b) right, c) top and d) bottom.</w:t>
        </w:r>
        <w:r>
          <w:rPr>
            <w:noProof/>
            <w:webHidden/>
          </w:rPr>
          <w:tab/>
        </w:r>
        <w:r>
          <w:rPr>
            <w:noProof/>
            <w:webHidden/>
          </w:rPr>
          <w:fldChar w:fldCharType="begin"/>
        </w:r>
        <w:r>
          <w:rPr>
            <w:noProof/>
            <w:webHidden/>
          </w:rPr>
          <w:instrText xml:space="preserve"> PAGEREF _Toc474686633 \h </w:instrText>
        </w:r>
        <w:r>
          <w:rPr>
            <w:noProof/>
            <w:webHidden/>
          </w:rPr>
        </w:r>
        <w:r>
          <w:rPr>
            <w:noProof/>
            <w:webHidden/>
          </w:rPr>
          <w:fldChar w:fldCharType="separate"/>
        </w:r>
        <w:r>
          <w:rPr>
            <w:noProof/>
            <w:webHidden/>
          </w:rPr>
          <w:t>121</w:t>
        </w:r>
        <w:r>
          <w:rPr>
            <w:noProof/>
            <w:webHidden/>
          </w:rPr>
          <w:fldChar w:fldCharType="end"/>
        </w:r>
      </w:hyperlink>
    </w:p>
    <w:p w14:paraId="2983EF3D" w14:textId="77777777" w:rsidR="00BF4C3A" w:rsidRDefault="00BF4C3A" w:rsidP="009977C8">
      <w:pPr>
        <w:pStyle w:val="TableofFigures"/>
        <w:tabs>
          <w:tab w:val="right" w:leader="dot" w:pos="8494"/>
        </w:tabs>
        <w:spacing w:line="276" w:lineRule="auto"/>
        <w:rPr>
          <w:noProof/>
          <w:lang w:eastAsia="en-GB"/>
        </w:rPr>
      </w:pPr>
      <w:hyperlink w:anchor="_Toc474686634" w:history="1">
        <w:r w:rsidRPr="00E27B73">
          <w:rPr>
            <w:rStyle w:val="Hyperlink"/>
            <w:rFonts w:eastAsiaTheme="minorHAnsi"/>
            <w:noProof/>
          </w:rPr>
          <w:t>Figure 5</w:t>
        </w:r>
        <w:r w:rsidRPr="00E27B73">
          <w:rPr>
            <w:rStyle w:val="Hyperlink"/>
            <w:rFonts w:eastAsiaTheme="minorHAnsi"/>
            <w:noProof/>
          </w:rPr>
          <w:noBreakHyphen/>
          <w:t>11.  3D lab scale fluidised bed experimental design</w:t>
        </w:r>
        <w:r>
          <w:rPr>
            <w:noProof/>
            <w:webHidden/>
          </w:rPr>
          <w:tab/>
        </w:r>
        <w:r>
          <w:rPr>
            <w:noProof/>
            <w:webHidden/>
          </w:rPr>
          <w:fldChar w:fldCharType="begin"/>
        </w:r>
        <w:r>
          <w:rPr>
            <w:noProof/>
            <w:webHidden/>
          </w:rPr>
          <w:instrText xml:space="preserve"> PAGEREF _Toc474686634 \h </w:instrText>
        </w:r>
        <w:r>
          <w:rPr>
            <w:noProof/>
            <w:webHidden/>
          </w:rPr>
        </w:r>
        <w:r>
          <w:rPr>
            <w:noProof/>
            <w:webHidden/>
          </w:rPr>
          <w:fldChar w:fldCharType="separate"/>
        </w:r>
        <w:r>
          <w:rPr>
            <w:noProof/>
            <w:webHidden/>
          </w:rPr>
          <w:t>123</w:t>
        </w:r>
        <w:r>
          <w:rPr>
            <w:noProof/>
            <w:webHidden/>
          </w:rPr>
          <w:fldChar w:fldCharType="end"/>
        </w:r>
      </w:hyperlink>
    </w:p>
    <w:p w14:paraId="457DBB45" w14:textId="77777777" w:rsidR="00BF4C3A" w:rsidRDefault="00BF4C3A" w:rsidP="009977C8">
      <w:pPr>
        <w:pStyle w:val="TableofFigures"/>
        <w:tabs>
          <w:tab w:val="right" w:leader="dot" w:pos="8494"/>
        </w:tabs>
        <w:spacing w:line="276" w:lineRule="auto"/>
        <w:rPr>
          <w:noProof/>
          <w:lang w:eastAsia="en-GB"/>
        </w:rPr>
      </w:pPr>
      <w:hyperlink w:anchor="_Toc474686635" w:history="1">
        <w:r w:rsidRPr="00E27B73">
          <w:rPr>
            <w:rStyle w:val="Hyperlink"/>
            <w:rFonts w:eastAsiaTheme="minorHAnsi"/>
            <w:bCs/>
            <w:noProof/>
          </w:rPr>
          <w:t>Figure 5</w:t>
        </w:r>
        <w:r w:rsidRPr="00E27B73">
          <w:rPr>
            <w:rStyle w:val="Hyperlink"/>
            <w:rFonts w:eastAsiaTheme="minorHAnsi"/>
            <w:bCs/>
            <w:noProof/>
          </w:rPr>
          <w:noBreakHyphen/>
          <w:t>12.  Sample images of 250 μm glass ballotini bed expansion at 0.17 m/s in the pulsed flow regime.</w:t>
        </w:r>
        <w:r>
          <w:rPr>
            <w:noProof/>
            <w:webHidden/>
          </w:rPr>
          <w:tab/>
        </w:r>
        <w:r>
          <w:rPr>
            <w:noProof/>
            <w:webHidden/>
          </w:rPr>
          <w:fldChar w:fldCharType="begin"/>
        </w:r>
        <w:r>
          <w:rPr>
            <w:noProof/>
            <w:webHidden/>
          </w:rPr>
          <w:instrText xml:space="preserve"> PAGEREF _Toc474686635 \h </w:instrText>
        </w:r>
        <w:r>
          <w:rPr>
            <w:noProof/>
            <w:webHidden/>
          </w:rPr>
        </w:r>
        <w:r>
          <w:rPr>
            <w:noProof/>
            <w:webHidden/>
          </w:rPr>
          <w:fldChar w:fldCharType="separate"/>
        </w:r>
        <w:r>
          <w:rPr>
            <w:noProof/>
            <w:webHidden/>
          </w:rPr>
          <w:t>124</w:t>
        </w:r>
        <w:r>
          <w:rPr>
            <w:noProof/>
            <w:webHidden/>
          </w:rPr>
          <w:fldChar w:fldCharType="end"/>
        </w:r>
      </w:hyperlink>
    </w:p>
    <w:p w14:paraId="0386242E" w14:textId="77777777" w:rsidR="00BF4C3A" w:rsidRDefault="00BF4C3A" w:rsidP="009977C8">
      <w:pPr>
        <w:pStyle w:val="TableofFigures"/>
        <w:tabs>
          <w:tab w:val="right" w:leader="dot" w:pos="8494"/>
        </w:tabs>
        <w:spacing w:line="276" w:lineRule="auto"/>
        <w:rPr>
          <w:noProof/>
          <w:lang w:eastAsia="en-GB"/>
        </w:rPr>
      </w:pPr>
      <w:hyperlink w:anchor="_Toc474686636" w:history="1">
        <w:r w:rsidRPr="00E27B73">
          <w:rPr>
            <w:rStyle w:val="Hyperlink"/>
            <w:noProof/>
          </w:rPr>
          <w:t>Figure 6</w:t>
        </w:r>
        <w:r w:rsidRPr="00E27B73">
          <w:rPr>
            <w:rStyle w:val="Hyperlink"/>
            <w:noProof/>
          </w:rPr>
          <w:noBreakHyphen/>
          <w:t>1.  Comparison of particle materials for static drying curves showing moisture content (wet basis) over time, T = 20 °C, U = 5.16 m/s, continuous flow.</w:t>
        </w:r>
        <w:r>
          <w:rPr>
            <w:noProof/>
            <w:webHidden/>
          </w:rPr>
          <w:tab/>
        </w:r>
        <w:r>
          <w:rPr>
            <w:noProof/>
            <w:webHidden/>
          </w:rPr>
          <w:fldChar w:fldCharType="begin"/>
        </w:r>
        <w:r>
          <w:rPr>
            <w:noProof/>
            <w:webHidden/>
          </w:rPr>
          <w:instrText xml:space="preserve"> PAGEREF _Toc474686636 \h </w:instrText>
        </w:r>
        <w:r>
          <w:rPr>
            <w:noProof/>
            <w:webHidden/>
          </w:rPr>
        </w:r>
        <w:r>
          <w:rPr>
            <w:noProof/>
            <w:webHidden/>
          </w:rPr>
          <w:fldChar w:fldCharType="separate"/>
        </w:r>
        <w:r>
          <w:rPr>
            <w:noProof/>
            <w:webHidden/>
          </w:rPr>
          <w:t>128</w:t>
        </w:r>
        <w:r>
          <w:rPr>
            <w:noProof/>
            <w:webHidden/>
          </w:rPr>
          <w:fldChar w:fldCharType="end"/>
        </w:r>
      </w:hyperlink>
    </w:p>
    <w:p w14:paraId="4C26B195" w14:textId="77777777" w:rsidR="00BF4C3A" w:rsidRDefault="00BF4C3A" w:rsidP="009977C8">
      <w:pPr>
        <w:pStyle w:val="TableofFigures"/>
        <w:tabs>
          <w:tab w:val="right" w:leader="dot" w:pos="8494"/>
        </w:tabs>
        <w:spacing w:line="276" w:lineRule="auto"/>
        <w:rPr>
          <w:noProof/>
          <w:lang w:eastAsia="en-GB"/>
        </w:rPr>
      </w:pPr>
      <w:hyperlink w:anchor="_Toc474686637" w:history="1">
        <w:r w:rsidRPr="00E27B73">
          <w:rPr>
            <w:rStyle w:val="Hyperlink"/>
            <w:noProof/>
          </w:rPr>
          <w:t>Figure 6</w:t>
        </w:r>
        <w:r w:rsidRPr="00E27B73">
          <w:rPr>
            <w:rStyle w:val="Hyperlink"/>
            <w:noProof/>
          </w:rPr>
          <w:noBreakHyphen/>
          <w:t xml:space="preserve">2.  Normalised drying curves for 4 Å zeolite molecular sieves showing percentage moisture content (shown as a fraction of the initial moisture content) against time under a) </w:t>
        </w:r>
        <w:r w:rsidRPr="00E27B73">
          <w:rPr>
            <w:rStyle w:val="Hyperlink"/>
            <w:noProof/>
          </w:rPr>
          <w:lastRenderedPageBreak/>
          <w:t>continuous flow static drying and b) pulsed flow static drying at different gas velocities, T = 20 °C.</w:t>
        </w:r>
        <w:r>
          <w:rPr>
            <w:noProof/>
            <w:webHidden/>
          </w:rPr>
          <w:tab/>
        </w:r>
        <w:r>
          <w:rPr>
            <w:noProof/>
            <w:webHidden/>
          </w:rPr>
          <w:fldChar w:fldCharType="begin"/>
        </w:r>
        <w:r>
          <w:rPr>
            <w:noProof/>
            <w:webHidden/>
          </w:rPr>
          <w:instrText xml:space="preserve"> PAGEREF _Toc474686637 \h </w:instrText>
        </w:r>
        <w:r>
          <w:rPr>
            <w:noProof/>
            <w:webHidden/>
          </w:rPr>
        </w:r>
        <w:r>
          <w:rPr>
            <w:noProof/>
            <w:webHidden/>
          </w:rPr>
          <w:fldChar w:fldCharType="separate"/>
        </w:r>
        <w:r>
          <w:rPr>
            <w:noProof/>
            <w:webHidden/>
          </w:rPr>
          <w:t>130</w:t>
        </w:r>
        <w:r>
          <w:rPr>
            <w:noProof/>
            <w:webHidden/>
          </w:rPr>
          <w:fldChar w:fldCharType="end"/>
        </w:r>
      </w:hyperlink>
    </w:p>
    <w:p w14:paraId="037775CD" w14:textId="77777777" w:rsidR="00BF4C3A" w:rsidRDefault="00BF4C3A" w:rsidP="009977C8">
      <w:pPr>
        <w:pStyle w:val="TableofFigures"/>
        <w:tabs>
          <w:tab w:val="right" w:leader="dot" w:pos="8494"/>
        </w:tabs>
        <w:spacing w:line="276" w:lineRule="auto"/>
        <w:rPr>
          <w:noProof/>
          <w:lang w:eastAsia="en-GB"/>
        </w:rPr>
      </w:pPr>
      <w:hyperlink w:anchor="_Toc474686638" w:history="1">
        <w:r w:rsidRPr="00E27B73">
          <w:rPr>
            <w:rStyle w:val="Hyperlink"/>
            <w:noProof/>
          </w:rPr>
          <w:t>Figure 6</w:t>
        </w:r>
        <w:r w:rsidRPr="00E27B73">
          <w:rPr>
            <w:rStyle w:val="Hyperlink"/>
            <w:noProof/>
          </w:rPr>
          <w:noBreakHyphen/>
          <w:t>3.  Zeolite molecular sieve (4 Å) static particle drying showing normalised drying curves plotted against time (s) at a) 25 °C and b) 45 °C.</w:t>
        </w:r>
        <w:r>
          <w:rPr>
            <w:noProof/>
            <w:webHidden/>
          </w:rPr>
          <w:tab/>
        </w:r>
        <w:r>
          <w:rPr>
            <w:noProof/>
            <w:webHidden/>
          </w:rPr>
          <w:fldChar w:fldCharType="begin"/>
        </w:r>
        <w:r>
          <w:rPr>
            <w:noProof/>
            <w:webHidden/>
          </w:rPr>
          <w:instrText xml:space="preserve"> PAGEREF _Toc474686638 \h </w:instrText>
        </w:r>
        <w:r>
          <w:rPr>
            <w:noProof/>
            <w:webHidden/>
          </w:rPr>
        </w:r>
        <w:r>
          <w:rPr>
            <w:noProof/>
            <w:webHidden/>
          </w:rPr>
          <w:fldChar w:fldCharType="separate"/>
        </w:r>
        <w:r>
          <w:rPr>
            <w:noProof/>
            <w:webHidden/>
          </w:rPr>
          <w:t>130</w:t>
        </w:r>
        <w:r>
          <w:rPr>
            <w:noProof/>
            <w:webHidden/>
          </w:rPr>
          <w:fldChar w:fldCharType="end"/>
        </w:r>
      </w:hyperlink>
    </w:p>
    <w:p w14:paraId="18EEF6B1" w14:textId="77777777" w:rsidR="00BF4C3A" w:rsidRDefault="00BF4C3A" w:rsidP="009977C8">
      <w:pPr>
        <w:pStyle w:val="TableofFigures"/>
        <w:tabs>
          <w:tab w:val="right" w:leader="dot" w:pos="8494"/>
        </w:tabs>
        <w:spacing w:line="276" w:lineRule="auto"/>
        <w:rPr>
          <w:noProof/>
          <w:lang w:eastAsia="en-GB"/>
        </w:rPr>
      </w:pPr>
      <w:hyperlink w:anchor="_Toc474686639" w:history="1">
        <w:r w:rsidRPr="00E27B73">
          <w:rPr>
            <w:rStyle w:val="Hyperlink"/>
            <w:noProof/>
          </w:rPr>
          <w:t>Figure 6</w:t>
        </w:r>
        <w:r w:rsidRPr="00E27B73">
          <w:rPr>
            <w:rStyle w:val="Hyperlink"/>
            <w:noProof/>
          </w:rPr>
          <w:noBreakHyphen/>
          <w:t>4.</w:t>
        </w:r>
        <w:r w:rsidRPr="00E27B73">
          <w:rPr>
            <w:rStyle w:val="Hyperlink"/>
            <w:b/>
            <w:noProof/>
          </w:rPr>
          <w:t xml:space="preserve">  </w:t>
        </w:r>
        <w:r w:rsidRPr="00E27B73">
          <w:rPr>
            <w:rStyle w:val="Hyperlink"/>
            <w:noProof/>
          </w:rPr>
          <w:t>Normalised perlite drying curves showing percentage moisture content (shown as a fraction of the initial moisture content) against time under a) continuous flow static drying and b) pulsed flow drying, T = 20 °C.</w:t>
        </w:r>
        <w:r>
          <w:rPr>
            <w:noProof/>
            <w:webHidden/>
          </w:rPr>
          <w:tab/>
        </w:r>
        <w:r>
          <w:rPr>
            <w:noProof/>
            <w:webHidden/>
          </w:rPr>
          <w:fldChar w:fldCharType="begin"/>
        </w:r>
        <w:r>
          <w:rPr>
            <w:noProof/>
            <w:webHidden/>
          </w:rPr>
          <w:instrText xml:space="preserve"> PAGEREF _Toc474686639 \h </w:instrText>
        </w:r>
        <w:r>
          <w:rPr>
            <w:noProof/>
            <w:webHidden/>
          </w:rPr>
        </w:r>
        <w:r>
          <w:rPr>
            <w:noProof/>
            <w:webHidden/>
          </w:rPr>
          <w:fldChar w:fldCharType="separate"/>
        </w:r>
        <w:r>
          <w:rPr>
            <w:noProof/>
            <w:webHidden/>
          </w:rPr>
          <w:t>132</w:t>
        </w:r>
        <w:r>
          <w:rPr>
            <w:noProof/>
            <w:webHidden/>
          </w:rPr>
          <w:fldChar w:fldCharType="end"/>
        </w:r>
      </w:hyperlink>
    </w:p>
    <w:p w14:paraId="227AA724" w14:textId="77777777" w:rsidR="00BF4C3A" w:rsidRDefault="00BF4C3A" w:rsidP="009977C8">
      <w:pPr>
        <w:pStyle w:val="TableofFigures"/>
        <w:tabs>
          <w:tab w:val="right" w:leader="dot" w:pos="8494"/>
        </w:tabs>
        <w:spacing w:line="276" w:lineRule="auto"/>
        <w:rPr>
          <w:noProof/>
          <w:lang w:eastAsia="en-GB"/>
        </w:rPr>
      </w:pPr>
      <w:hyperlink w:anchor="_Toc474686640" w:history="1">
        <w:r w:rsidRPr="00E27B73">
          <w:rPr>
            <w:rStyle w:val="Hyperlink"/>
            <w:noProof/>
          </w:rPr>
          <w:t>Figure 6</w:t>
        </w:r>
        <w:r w:rsidRPr="00E27B73">
          <w:rPr>
            <w:rStyle w:val="Hyperlink"/>
            <w:noProof/>
          </w:rPr>
          <w:noBreakHyphen/>
          <w:t>5.  Perlite static particle drying showing normalised drying curves plotted against time (s) at a) 20 °C and b) 40 °C.</w:t>
        </w:r>
        <w:r>
          <w:rPr>
            <w:noProof/>
            <w:webHidden/>
          </w:rPr>
          <w:tab/>
        </w:r>
        <w:r>
          <w:rPr>
            <w:noProof/>
            <w:webHidden/>
          </w:rPr>
          <w:fldChar w:fldCharType="begin"/>
        </w:r>
        <w:r>
          <w:rPr>
            <w:noProof/>
            <w:webHidden/>
          </w:rPr>
          <w:instrText xml:space="preserve"> PAGEREF _Toc474686640 \h </w:instrText>
        </w:r>
        <w:r>
          <w:rPr>
            <w:noProof/>
            <w:webHidden/>
          </w:rPr>
        </w:r>
        <w:r>
          <w:rPr>
            <w:noProof/>
            <w:webHidden/>
          </w:rPr>
          <w:fldChar w:fldCharType="separate"/>
        </w:r>
        <w:r>
          <w:rPr>
            <w:noProof/>
            <w:webHidden/>
          </w:rPr>
          <w:t>132</w:t>
        </w:r>
        <w:r>
          <w:rPr>
            <w:noProof/>
            <w:webHidden/>
          </w:rPr>
          <w:fldChar w:fldCharType="end"/>
        </w:r>
      </w:hyperlink>
    </w:p>
    <w:p w14:paraId="566AC474" w14:textId="77777777" w:rsidR="00BF4C3A" w:rsidRDefault="00BF4C3A" w:rsidP="009977C8">
      <w:pPr>
        <w:pStyle w:val="TableofFigures"/>
        <w:tabs>
          <w:tab w:val="right" w:leader="dot" w:pos="8494"/>
        </w:tabs>
        <w:spacing w:line="276" w:lineRule="auto"/>
        <w:rPr>
          <w:noProof/>
          <w:lang w:eastAsia="en-GB"/>
        </w:rPr>
      </w:pPr>
      <w:hyperlink w:anchor="_Toc474686641" w:history="1">
        <w:r w:rsidRPr="00E27B73">
          <w:rPr>
            <w:rStyle w:val="Hyperlink"/>
            <w:noProof/>
          </w:rPr>
          <w:t>Figure 6</w:t>
        </w:r>
        <w:r w:rsidRPr="00E27B73">
          <w:rPr>
            <w:rStyle w:val="Hyperlink"/>
            <w:noProof/>
          </w:rPr>
          <w:noBreakHyphen/>
          <w:t>6.  Static particle drying curves for a sample of a) 5 zeolite molecular sieves and b) 5 perlite particles showing percentage moisture content (wet basis) change over time at 20 °C, U = 6.63 m/s under continuous flow.</w:t>
        </w:r>
        <w:r>
          <w:rPr>
            <w:noProof/>
            <w:webHidden/>
          </w:rPr>
          <w:tab/>
        </w:r>
        <w:r>
          <w:rPr>
            <w:noProof/>
            <w:webHidden/>
          </w:rPr>
          <w:fldChar w:fldCharType="begin"/>
        </w:r>
        <w:r>
          <w:rPr>
            <w:noProof/>
            <w:webHidden/>
          </w:rPr>
          <w:instrText xml:space="preserve"> PAGEREF _Toc474686641 \h </w:instrText>
        </w:r>
        <w:r>
          <w:rPr>
            <w:noProof/>
            <w:webHidden/>
          </w:rPr>
        </w:r>
        <w:r>
          <w:rPr>
            <w:noProof/>
            <w:webHidden/>
          </w:rPr>
          <w:fldChar w:fldCharType="separate"/>
        </w:r>
        <w:r>
          <w:rPr>
            <w:noProof/>
            <w:webHidden/>
          </w:rPr>
          <w:t>133</w:t>
        </w:r>
        <w:r>
          <w:rPr>
            <w:noProof/>
            <w:webHidden/>
          </w:rPr>
          <w:fldChar w:fldCharType="end"/>
        </w:r>
      </w:hyperlink>
    </w:p>
    <w:p w14:paraId="58FF6EB4" w14:textId="77777777" w:rsidR="00BF4C3A" w:rsidRDefault="00BF4C3A" w:rsidP="009977C8">
      <w:pPr>
        <w:pStyle w:val="TableofFigures"/>
        <w:tabs>
          <w:tab w:val="right" w:leader="dot" w:pos="8494"/>
        </w:tabs>
        <w:spacing w:line="276" w:lineRule="auto"/>
        <w:rPr>
          <w:noProof/>
          <w:lang w:eastAsia="en-GB"/>
        </w:rPr>
      </w:pPr>
      <w:hyperlink w:anchor="_Toc474686642" w:history="1">
        <w:r w:rsidRPr="00E27B73">
          <w:rPr>
            <w:rStyle w:val="Hyperlink"/>
            <w:noProof/>
          </w:rPr>
          <w:t>Figure 6</w:t>
        </w:r>
        <w:r w:rsidRPr="00E27B73">
          <w:rPr>
            <w:rStyle w:val="Hyperlink"/>
            <w:noProof/>
          </w:rPr>
          <w:noBreakHyphen/>
          <w:t>7.  Drying rate (dX/dt) plotted against moisture content for 4 Å zeolite molecular sieves under continuous flow, U = 2.95 m/s, T = 20 °C.</w:t>
        </w:r>
        <w:r>
          <w:rPr>
            <w:noProof/>
            <w:webHidden/>
          </w:rPr>
          <w:tab/>
        </w:r>
        <w:r>
          <w:rPr>
            <w:noProof/>
            <w:webHidden/>
          </w:rPr>
          <w:fldChar w:fldCharType="begin"/>
        </w:r>
        <w:r>
          <w:rPr>
            <w:noProof/>
            <w:webHidden/>
          </w:rPr>
          <w:instrText xml:space="preserve"> PAGEREF _Toc474686642 \h </w:instrText>
        </w:r>
        <w:r>
          <w:rPr>
            <w:noProof/>
            <w:webHidden/>
          </w:rPr>
        </w:r>
        <w:r>
          <w:rPr>
            <w:noProof/>
            <w:webHidden/>
          </w:rPr>
          <w:fldChar w:fldCharType="separate"/>
        </w:r>
        <w:r>
          <w:rPr>
            <w:noProof/>
            <w:webHidden/>
          </w:rPr>
          <w:t>134</w:t>
        </w:r>
        <w:r>
          <w:rPr>
            <w:noProof/>
            <w:webHidden/>
          </w:rPr>
          <w:fldChar w:fldCharType="end"/>
        </w:r>
      </w:hyperlink>
    </w:p>
    <w:p w14:paraId="5A46E40D" w14:textId="77777777" w:rsidR="00BF4C3A" w:rsidRDefault="00BF4C3A" w:rsidP="009977C8">
      <w:pPr>
        <w:pStyle w:val="TableofFigures"/>
        <w:tabs>
          <w:tab w:val="right" w:leader="dot" w:pos="8494"/>
        </w:tabs>
        <w:spacing w:line="276" w:lineRule="auto"/>
        <w:rPr>
          <w:noProof/>
          <w:lang w:eastAsia="en-GB"/>
        </w:rPr>
      </w:pPr>
      <w:hyperlink w:anchor="_Toc474686643" w:history="1">
        <w:r w:rsidRPr="00E27B73">
          <w:rPr>
            <w:rStyle w:val="Hyperlink"/>
            <w:noProof/>
          </w:rPr>
          <w:t>Figure 6</w:t>
        </w:r>
        <w:r w:rsidRPr="00E27B73">
          <w:rPr>
            <w:rStyle w:val="Hyperlink"/>
            <w:noProof/>
          </w:rPr>
          <w:noBreakHyphen/>
          <w:t>8. Normalised average drying curves for multiple perlite particles dried as static individual particles at 20 °C and 40 °C, showing normalised moisture content over time (s) with error bars representing standard error.</w:t>
        </w:r>
        <w:r>
          <w:rPr>
            <w:noProof/>
            <w:webHidden/>
          </w:rPr>
          <w:tab/>
        </w:r>
        <w:r>
          <w:rPr>
            <w:noProof/>
            <w:webHidden/>
          </w:rPr>
          <w:fldChar w:fldCharType="begin"/>
        </w:r>
        <w:r>
          <w:rPr>
            <w:noProof/>
            <w:webHidden/>
          </w:rPr>
          <w:instrText xml:space="preserve"> PAGEREF _Toc474686643 \h </w:instrText>
        </w:r>
        <w:r>
          <w:rPr>
            <w:noProof/>
            <w:webHidden/>
          </w:rPr>
        </w:r>
        <w:r>
          <w:rPr>
            <w:noProof/>
            <w:webHidden/>
          </w:rPr>
          <w:fldChar w:fldCharType="separate"/>
        </w:r>
        <w:r>
          <w:rPr>
            <w:noProof/>
            <w:webHidden/>
          </w:rPr>
          <w:t>134</w:t>
        </w:r>
        <w:r>
          <w:rPr>
            <w:noProof/>
            <w:webHidden/>
          </w:rPr>
          <w:fldChar w:fldCharType="end"/>
        </w:r>
      </w:hyperlink>
    </w:p>
    <w:p w14:paraId="6CA7BFCE" w14:textId="77777777" w:rsidR="00BF4C3A" w:rsidRDefault="00BF4C3A" w:rsidP="009977C8">
      <w:pPr>
        <w:pStyle w:val="TableofFigures"/>
        <w:tabs>
          <w:tab w:val="right" w:leader="dot" w:pos="8494"/>
        </w:tabs>
        <w:spacing w:line="276" w:lineRule="auto"/>
        <w:rPr>
          <w:noProof/>
          <w:lang w:eastAsia="en-GB"/>
        </w:rPr>
      </w:pPr>
      <w:hyperlink w:anchor="_Toc474686644" w:history="1">
        <w:r w:rsidRPr="00E27B73">
          <w:rPr>
            <w:rStyle w:val="Hyperlink"/>
            <w:noProof/>
          </w:rPr>
          <w:t>Figure 6</w:t>
        </w:r>
        <w:r w:rsidRPr="00E27B73">
          <w:rPr>
            <w:rStyle w:val="Hyperlink"/>
            <w:noProof/>
          </w:rPr>
          <w:noBreakHyphen/>
          <w:t>9.  Normalised average drying curves for multiple wheat particles dried as static individual particles at 20, 40 and 60 °C, showing normalised % moisture content over time (s), with error bars representing standard error, U = 5.89 m/s.</w:t>
        </w:r>
        <w:r>
          <w:rPr>
            <w:noProof/>
            <w:webHidden/>
          </w:rPr>
          <w:tab/>
        </w:r>
        <w:r>
          <w:rPr>
            <w:noProof/>
            <w:webHidden/>
          </w:rPr>
          <w:fldChar w:fldCharType="begin"/>
        </w:r>
        <w:r>
          <w:rPr>
            <w:noProof/>
            <w:webHidden/>
          </w:rPr>
          <w:instrText xml:space="preserve"> PAGEREF _Toc474686644 \h </w:instrText>
        </w:r>
        <w:r>
          <w:rPr>
            <w:noProof/>
            <w:webHidden/>
          </w:rPr>
        </w:r>
        <w:r>
          <w:rPr>
            <w:noProof/>
            <w:webHidden/>
          </w:rPr>
          <w:fldChar w:fldCharType="separate"/>
        </w:r>
        <w:r>
          <w:rPr>
            <w:noProof/>
            <w:webHidden/>
          </w:rPr>
          <w:t>136</w:t>
        </w:r>
        <w:r>
          <w:rPr>
            <w:noProof/>
            <w:webHidden/>
          </w:rPr>
          <w:fldChar w:fldCharType="end"/>
        </w:r>
      </w:hyperlink>
    </w:p>
    <w:p w14:paraId="7A76300D" w14:textId="77777777" w:rsidR="00BF4C3A" w:rsidRDefault="00BF4C3A" w:rsidP="009977C8">
      <w:pPr>
        <w:pStyle w:val="TableofFigures"/>
        <w:tabs>
          <w:tab w:val="right" w:leader="dot" w:pos="8494"/>
        </w:tabs>
        <w:spacing w:line="276" w:lineRule="auto"/>
        <w:rPr>
          <w:noProof/>
          <w:lang w:eastAsia="en-GB"/>
        </w:rPr>
      </w:pPr>
      <w:hyperlink w:anchor="_Toc474686645" w:history="1">
        <w:r w:rsidRPr="00E27B73">
          <w:rPr>
            <w:rStyle w:val="Hyperlink"/>
            <w:noProof/>
          </w:rPr>
          <w:t>Figure 6</w:t>
        </w:r>
        <w:r w:rsidRPr="00E27B73">
          <w:rPr>
            <w:rStyle w:val="Hyperlink"/>
            <w:noProof/>
          </w:rPr>
          <w:noBreakHyphen/>
          <w:t>10.  Drying curves for 3 Å zeolite molecular sieves for 5 repeats at 30 °C under continuous flow fluidisation.</w:t>
        </w:r>
        <w:r>
          <w:rPr>
            <w:noProof/>
            <w:webHidden/>
          </w:rPr>
          <w:tab/>
        </w:r>
        <w:r>
          <w:rPr>
            <w:noProof/>
            <w:webHidden/>
          </w:rPr>
          <w:fldChar w:fldCharType="begin"/>
        </w:r>
        <w:r>
          <w:rPr>
            <w:noProof/>
            <w:webHidden/>
          </w:rPr>
          <w:instrText xml:space="preserve"> PAGEREF _Toc474686645 \h </w:instrText>
        </w:r>
        <w:r>
          <w:rPr>
            <w:noProof/>
            <w:webHidden/>
          </w:rPr>
        </w:r>
        <w:r>
          <w:rPr>
            <w:noProof/>
            <w:webHidden/>
          </w:rPr>
          <w:fldChar w:fldCharType="separate"/>
        </w:r>
        <w:r>
          <w:rPr>
            <w:noProof/>
            <w:webHidden/>
          </w:rPr>
          <w:t>139</w:t>
        </w:r>
        <w:r>
          <w:rPr>
            <w:noProof/>
            <w:webHidden/>
          </w:rPr>
          <w:fldChar w:fldCharType="end"/>
        </w:r>
      </w:hyperlink>
    </w:p>
    <w:p w14:paraId="231E6A6B" w14:textId="77777777" w:rsidR="00BF4C3A" w:rsidRDefault="00BF4C3A" w:rsidP="009977C8">
      <w:pPr>
        <w:pStyle w:val="TableofFigures"/>
        <w:tabs>
          <w:tab w:val="right" w:leader="dot" w:pos="8494"/>
        </w:tabs>
        <w:spacing w:line="276" w:lineRule="auto"/>
        <w:rPr>
          <w:noProof/>
          <w:lang w:eastAsia="en-GB"/>
        </w:rPr>
      </w:pPr>
      <w:hyperlink w:anchor="_Toc474686646" w:history="1">
        <w:r w:rsidRPr="00E27B73">
          <w:rPr>
            <w:rStyle w:val="Hyperlink"/>
            <w:noProof/>
          </w:rPr>
          <w:t>Figure 6</w:t>
        </w:r>
        <w:r w:rsidRPr="00E27B73">
          <w:rPr>
            <w:rStyle w:val="Hyperlink"/>
            <w:noProof/>
          </w:rPr>
          <w:noBreakHyphen/>
          <w:t>11.  Drying curves for 3 Å zeolite molecular sieves under continuous and pulsed flow showing moisture content (wb) over time (s) at 20 °C, 30 °C and 40 °C, U = 5.16 m/s, d</w:t>
        </w:r>
        <w:r w:rsidRPr="00E27B73">
          <w:rPr>
            <w:rStyle w:val="Hyperlink"/>
            <w:noProof/>
            <w:vertAlign w:val="subscript"/>
          </w:rPr>
          <w:t>p</w:t>
        </w:r>
        <w:r w:rsidRPr="00E27B73">
          <w:rPr>
            <w:rStyle w:val="Hyperlink"/>
            <w:noProof/>
          </w:rPr>
          <w:t xml:space="preserve"> = 5.175 mm, f = 216 Hz.</w:t>
        </w:r>
        <w:r>
          <w:rPr>
            <w:noProof/>
            <w:webHidden/>
          </w:rPr>
          <w:tab/>
        </w:r>
        <w:r>
          <w:rPr>
            <w:noProof/>
            <w:webHidden/>
          </w:rPr>
          <w:fldChar w:fldCharType="begin"/>
        </w:r>
        <w:r>
          <w:rPr>
            <w:noProof/>
            <w:webHidden/>
          </w:rPr>
          <w:instrText xml:space="preserve"> PAGEREF _Toc474686646 \h </w:instrText>
        </w:r>
        <w:r>
          <w:rPr>
            <w:noProof/>
            <w:webHidden/>
          </w:rPr>
        </w:r>
        <w:r>
          <w:rPr>
            <w:noProof/>
            <w:webHidden/>
          </w:rPr>
          <w:fldChar w:fldCharType="separate"/>
        </w:r>
        <w:r>
          <w:rPr>
            <w:noProof/>
            <w:webHidden/>
          </w:rPr>
          <w:t>140</w:t>
        </w:r>
        <w:r>
          <w:rPr>
            <w:noProof/>
            <w:webHidden/>
          </w:rPr>
          <w:fldChar w:fldCharType="end"/>
        </w:r>
      </w:hyperlink>
    </w:p>
    <w:p w14:paraId="60E562E9" w14:textId="77777777" w:rsidR="00BF4C3A" w:rsidRDefault="00BF4C3A" w:rsidP="009977C8">
      <w:pPr>
        <w:pStyle w:val="TableofFigures"/>
        <w:tabs>
          <w:tab w:val="right" w:leader="dot" w:pos="8494"/>
        </w:tabs>
        <w:spacing w:line="276" w:lineRule="auto"/>
        <w:rPr>
          <w:noProof/>
          <w:lang w:eastAsia="en-GB"/>
        </w:rPr>
      </w:pPr>
      <w:hyperlink w:anchor="_Toc474686647" w:history="1">
        <w:r w:rsidRPr="00E27B73">
          <w:rPr>
            <w:rStyle w:val="Hyperlink"/>
            <w:noProof/>
          </w:rPr>
          <w:t>Figure 6</w:t>
        </w:r>
        <w:r w:rsidRPr="00E27B73">
          <w:rPr>
            <w:rStyle w:val="Hyperlink"/>
            <w:noProof/>
          </w:rPr>
          <w:noBreakHyphen/>
          <w:t>12</w:t>
        </w:r>
        <w:r w:rsidRPr="00E27B73">
          <w:rPr>
            <w:rStyle w:val="Hyperlink"/>
            <w:b/>
            <w:noProof/>
          </w:rPr>
          <w:t xml:space="preserve">.  </w:t>
        </w:r>
        <w:r w:rsidRPr="00E27B73">
          <w:rPr>
            <w:rStyle w:val="Hyperlink"/>
            <w:noProof/>
          </w:rPr>
          <w:t>Normalised drying curves for fluidised single 3 Å zeolite molecular sieves over time, U = 5.16 m/s, f = 216 Hz.</w:t>
        </w:r>
        <w:r>
          <w:rPr>
            <w:noProof/>
            <w:webHidden/>
          </w:rPr>
          <w:tab/>
        </w:r>
        <w:r>
          <w:rPr>
            <w:noProof/>
            <w:webHidden/>
          </w:rPr>
          <w:fldChar w:fldCharType="begin"/>
        </w:r>
        <w:r>
          <w:rPr>
            <w:noProof/>
            <w:webHidden/>
          </w:rPr>
          <w:instrText xml:space="preserve"> PAGEREF _Toc474686647 \h </w:instrText>
        </w:r>
        <w:r>
          <w:rPr>
            <w:noProof/>
            <w:webHidden/>
          </w:rPr>
        </w:r>
        <w:r>
          <w:rPr>
            <w:noProof/>
            <w:webHidden/>
          </w:rPr>
          <w:fldChar w:fldCharType="separate"/>
        </w:r>
        <w:r>
          <w:rPr>
            <w:noProof/>
            <w:webHidden/>
          </w:rPr>
          <w:t>141</w:t>
        </w:r>
        <w:r>
          <w:rPr>
            <w:noProof/>
            <w:webHidden/>
          </w:rPr>
          <w:fldChar w:fldCharType="end"/>
        </w:r>
      </w:hyperlink>
    </w:p>
    <w:p w14:paraId="5B106EE4" w14:textId="77777777" w:rsidR="00BF4C3A" w:rsidRDefault="00BF4C3A" w:rsidP="009977C8">
      <w:pPr>
        <w:pStyle w:val="TableofFigures"/>
        <w:tabs>
          <w:tab w:val="right" w:leader="dot" w:pos="8494"/>
        </w:tabs>
        <w:spacing w:line="276" w:lineRule="auto"/>
        <w:rPr>
          <w:noProof/>
          <w:lang w:eastAsia="en-GB"/>
        </w:rPr>
      </w:pPr>
      <w:hyperlink w:anchor="_Toc474686648" w:history="1">
        <w:r w:rsidRPr="00E27B73">
          <w:rPr>
            <w:rStyle w:val="Hyperlink"/>
            <w:noProof/>
          </w:rPr>
          <w:t>Figure 6</w:t>
        </w:r>
        <w:r w:rsidRPr="00E27B73">
          <w:rPr>
            <w:rStyle w:val="Hyperlink"/>
            <w:noProof/>
          </w:rPr>
          <w:noBreakHyphen/>
          <w:t>13</w:t>
        </w:r>
        <w:r w:rsidRPr="00E27B73">
          <w:rPr>
            <w:rStyle w:val="Hyperlink"/>
            <w:b/>
            <w:noProof/>
          </w:rPr>
          <w:t xml:space="preserve">. </w:t>
        </w:r>
        <w:r w:rsidRPr="00E27B73">
          <w:rPr>
            <w:rStyle w:val="Hyperlink"/>
            <w:noProof/>
          </w:rPr>
          <w:t>Normalised drying curves for fluidised single 10 Å zeolite molecular sieves over time, U = 5.16 m/s, f = 216 Hz.</w:t>
        </w:r>
        <w:r>
          <w:rPr>
            <w:noProof/>
            <w:webHidden/>
          </w:rPr>
          <w:tab/>
        </w:r>
        <w:r>
          <w:rPr>
            <w:noProof/>
            <w:webHidden/>
          </w:rPr>
          <w:fldChar w:fldCharType="begin"/>
        </w:r>
        <w:r>
          <w:rPr>
            <w:noProof/>
            <w:webHidden/>
          </w:rPr>
          <w:instrText xml:space="preserve"> PAGEREF _Toc474686648 \h </w:instrText>
        </w:r>
        <w:r>
          <w:rPr>
            <w:noProof/>
            <w:webHidden/>
          </w:rPr>
        </w:r>
        <w:r>
          <w:rPr>
            <w:noProof/>
            <w:webHidden/>
          </w:rPr>
          <w:fldChar w:fldCharType="separate"/>
        </w:r>
        <w:r>
          <w:rPr>
            <w:noProof/>
            <w:webHidden/>
          </w:rPr>
          <w:t>142</w:t>
        </w:r>
        <w:r>
          <w:rPr>
            <w:noProof/>
            <w:webHidden/>
          </w:rPr>
          <w:fldChar w:fldCharType="end"/>
        </w:r>
      </w:hyperlink>
    </w:p>
    <w:p w14:paraId="207B1066" w14:textId="77777777" w:rsidR="00BF4C3A" w:rsidRDefault="00BF4C3A" w:rsidP="009977C8">
      <w:pPr>
        <w:pStyle w:val="TableofFigures"/>
        <w:tabs>
          <w:tab w:val="right" w:leader="dot" w:pos="8494"/>
        </w:tabs>
        <w:spacing w:line="276" w:lineRule="auto"/>
        <w:rPr>
          <w:noProof/>
          <w:lang w:eastAsia="en-GB"/>
        </w:rPr>
      </w:pPr>
      <w:hyperlink w:anchor="_Toc474686649" w:history="1">
        <w:r w:rsidRPr="00E27B73">
          <w:rPr>
            <w:rStyle w:val="Hyperlink"/>
            <w:noProof/>
          </w:rPr>
          <w:t>Figure 6</w:t>
        </w:r>
        <w:r w:rsidRPr="00E27B73">
          <w:rPr>
            <w:rStyle w:val="Hyperlink"/>
            <w:noProof/>
          </w:rPr>
          <w:noBreakHyphen/>
          <w:t>14</w:t>
        </w:r>
        <w:r w:rsidRPr="00E27B73">
          <w:rPr>
            <w:rStyle w:val="Hyperlink"/>
            <w:b/>
            <w:noProof/>
          </w:rPr>
          <w:t xml:space="preserve">.  </w:t>
        </w:r>
        <w:r w:rsidRPr="00E27B73">
          <w:rPr>
            <w:rStyle w:val="Hyperlink"/>
            <w:noProof/>
          </w:rPr>
          <w:t>Normalised drying curves for fluidised single 4 Å zeolite molecular sieves over time, U = 5.16 m/s, f = 216 Hz, error bars represent standard error.</w:t>
        </w:r>
        <w:r>
          <w:rPr>
            <w:noProof/>
            <w:webHidden/>
          </w:rPr>
          <w:tab/>
        </w:r>
        <w:r>
          <w:rPr>
            <w:noProof/>
            <w:webHidden/>
          </w:rPr>
          <w:fldChar w:fldCharType="begin"/>
        </w:r>
        <w:r>
          <w:rPr>
            <w:noProof/>
            <w:webHidden/>
          </w:rPr>
          <w:instrText xml:space="preserve"> PAGEREF _Toc474686649 \h </w:instrText>
        </w:r>
        <w:r>
          <w:rPr>
            <w:noProof/>
            <w:webHidden/>
          </w:rPr>
        </w:r>
        <w:r>
          <w:rPr>
            <w:noProof/>
            <w:webHidden/>
          </w:rPr>
          <w:fldChar w:fldCharType="separate"/>
        </w:r>
        <w:r>
          <w:rPr>
            <w:noProof/>
            <w:webHidden/>
          </w:rPr>
          <w:t>143</w:t>
        </w:r>
        <w:r>
          <w:rPr>
            <w:noProof/>
            <w:webHidden/>
          </w:rPr>
          <w:fldChar w:fldCharType="end"/>
        </w:r>
      </w:hyperlink>
    </w:p>
    <w:p w14:paraId="2C30DE4A" w14:textId="77777777" w:rsidR="00BF4C3A" w:rsidRDefault="00BF4C3A" w:rsidP="009977C8">
      <w:pPr>
        <w:pStyle w:val="TableofFigures"/>
        <w:tabs>
          <w:tab w:val="right" w:leader="dot" w:pos="8494"/>
        </w:tabs>
        <w:spacing w:line="276" w:lineRule="auto"/>
        <w:rPr>
          <w:noProof/>
          <w:lang w:eastAsia="en-GB"/>
        </w:rPr>
      </w:pPr>
      <w:hyperlink w:anchor="_Toc474686650" w:history="1">
        <w:r w:rsidRPr="00E27B73">
          <w:rPr>
            <w:rStyle w:val="Hyperlink"/>
            <w:noProof/>
          </w:rPr>
          <w:t>Figure 6</w:t>
        </w:r>
        <w:r w:rsidRPr="00E27B73">
          <w:rPr>
            <w:rStyle w:val="Hyperlink"/>
            <w:noProof/>
          </w:rPr>
          <w:noBreakHyphen/>
          <w:t>15</w:t>
        </w:r>
        <w:r w:rsidRPr="00E27B73">
          <w:rPr>
            <w:rStyle w:val="Hyperlink"/>
            <w:b/>
            <w:noProof/>
            <w:lang w:eastAsia="en-GB"/>
          </w:rPr>
          <w:t>.</w:t>
        </w:r>
        <w:r w:rsidRPr="00E27B73">
          <w:rPr>
            <w:rStyle w:val="Hyperlink"/>
            <w:noProof/>
            <w:lang w:eastAsia="en-GB"/>
          </w:rPr>
          <w:t xml:space="preserve">  Sample video frames analysed for particle height from the distributor plate.</w:t>
        </w:r>
        <w:r>
          <w:rPr>
            <w:noProof/>
            <w:webHidden/>
          </w:rPr>
          <w:tab/>
        </w:r>
        <w:r>
          <w:rPr>
            <w:noProof/>
            <w:webHidden/>
          </w:rPr>
          <w:fldChar w:fldCharType="begin"/>
        </w:r>
        <w:r>
          <w:rPr>
            <w:noProof/>
            <w:webHidden/>
          </w:rPr>
          <w:instrText xml:space="preserve"> PAGEREF _Toc474686650 \h </w:instrText>
        </w:r>
        <w:r>
          <w:rPr>
            <w:noProof/>
            <w:webHidden/>
          </w:rPr>
        </w:r>
        <w:r>
          <w:rPr>
            <w:noProof/>
            <w:webHidden/>
          </w:rPr>
          <w:fldChar w:fldCharType="separate"/>
        </w:r>
        <w:r>
          <w:rPr>
            <w:noProof/>
            <w:webHidden/>
          </w:rPr>
          <w:t>144</w:t>
        </w:r>
        <w:r>
          <w:rPr>
            <w:noProof/>
            <w:webHidden/>
          </w:rPr>
          <w:fldChar w:fldCharType="end"/>
        </w:r>
      </w:hyperlink>
    </w:p>
    <w:p w14:paraId="69CC906D" w14:textId="77777777" w:rsidR="00BF4C3A" w:rsidRDefault="00BF4C3A" w:rsidP="009977C8">
      <w:pPr>
        <w:pStyle w:val="TableofFigures"/>
        <w:tabs>
          <w:tab w:val="right" w:leader="dot" w:pos="8494"/>
        </w:tabs>
        <w:spacing w:line="276" w:lineRule="auto"/>
        <w:rPr>
          <w:noProof/>
          <w:lang w:eastAsia="en-GB"/>
        </w:rPr>
      </w:pPr>
      <w:hyperlink w:anchor="_Toc474686651" w:history="1">
        <w:r w:rsidRPr="00E27B73">
          <w:rPr>
            <w:rStyle w:val="Hyperlink"/>
            <w:noProof/>
          </w:rPr>
          <w:t>Figure 6</w:t>
        </w:r>
        <w:r w:rsidRPr="00E27B73">
          <w:rPr>
            <w:rStyle w:val="Hyperlink"/>
            <w:noProof/>
          </w:rPr>
          <w:noBreakHyphen/>
          <w:t>16.  4 Å zeolite molecular sieve fluidised single particle movement under a) continuous flow, b) pulsed flow over 15,000 frames analysed for bead height from the distributor, U = 5.16 m/s, f = 221 Hz average frequency (217 - 225 Hz range).</w:t>
        </w:r>
        <w:r>
          <w:rPr>
            <w:noProof/>
            <w:webHidden/>
          </w:rPr>
          <w:tab/>
        </w:r>
        <w:r>
          <w:rPr>
            <w:noProof/>
            <w:webHidden/>
          </w:rPr>
          <w:fldChar w:fldCharType="begin"/>
        </w:r>
        <w:r>
          <w:rPr>
            <w:noProof/>
            <w:webHidden/>
          </w:rPr>
          <w:instrText xml:space="preserve"> PAGEREF _Toc474686651 \h </w:instrText>
        </w:r>
        <w:r>
          <w:rPr>
            <w:noProof/>
            <w:webHidden/>
          </w:rPr>
        </w:r>
        <w:r>
          <w:rPr>
            <w:noProof/>
            <w:webHidden/>
          </w:rPr>
          <w:fldChar w:fldCharType="separate"/>
        </w:r>
        <w:r>
          <w:rPr>
            <w:noProof/>
            <w:webHidden/>
          </w:rPr>
          <w:t>146</w:t>
        </w:r>
        <w:r>
          <w:rPr>
            <w:noProof/>
            <w:webHidden/>
          </w:rPr>
          <w:fldChar w:fldCharType="end"/>
        </w:r>
      </w:hyperlink>
    </w:p>
    <w:p w14:paraId="67CD93BD" w14:textId="77777777" w:rsidR="00BF4C3A" w:rsidRDefault="00BF4C3A" w:rsidP="009977C8">
      <w:pPr>
        <w:pStyle w:val="TableofFigures"/>
        <w:tabs>
          <w:tab w:val="right" w:leader="dot" w:pos="8494"/>
        </w:tabs>
        <w:spacing w:line="276" w:lineRule="auto"/>
        <w:rPr>
          <w:noProof/>
          <w:lang w:eastAsia="en-GB"/>
        </w:rPr>
      </w:pPr>
      <w:hyperlink w:anchor="_Toc474686652" w:history="1">
        <w:r w:rsidRPr="00E27B73">
          <w:rPr>
            <w:rStyle w:val="Hyperlink"/>
            <w:noProof/>
          </w:rPr>
          <w:t>Figure 6</w:t>
        </w:r>
        <w:r w:rsidRPr="00E27B73">
          <w:rPr>
            <w:rStyle w:val="Hyperlink"/>
            <w:noProof/>
          </w:rPr>
          <w:noBreakHyphen/>
          <w:t>17.  2 mm glass bead movement under continuous flow showing bead height (mm) plotted against time (s) as an extract from longer video recordings.</w:t>
        </w:r>
        <w:r>
          <w:rPr>
            <w:noProof/>
            <w:webHidden/>
          </w:rPr>
          <w:tab/>
        </w:r>
        <w:r>
          <w:rPr>
            <w:noProof/>
            <w:webHidden/>
          </w:rPr>
          <w:fldChar w:fldCharType="begin"/>
        </w:r>
        <w:r>
          <w:rPr>
            <w:noProof/>
            <w:webHidden/>
          </w:rPr>
          <w:instrText xml:space="preserve"> PAGEREF _Toc474686652 \h </w:instrText>
        </w:r>
        <w:r>
          <w:rPr>
            <w:noProof/>
            <w:webHidden/>
          </w:rPr>
        </w:r>
        <w:r>
          <w:rPr>
            <w:noProof/>
            <w:webHidden/>
          </w:rPr>
          <w:fldChar w:fldCharType="separate"/>
        </w:r>
        <w:r>
          <w:rPr>
            <w:noProof/>
            <w:webHidden/>
          </w:rPr>
          <w:t>148</w:t>
        </w:r>
        <w:r>
          <w:rPr>
            <w:noProof/>
            <w:webHidden/>
          </w:rPr>
          <w:fldChar w:fldCharType="end"/>
        </w:r>
      </w:hyperlink>
    </w:p>
    <w:p w14:paraId="54A9BA50" w14:textId="77777777" w:rsidR="00BF4C3A" w:rsidRDefault="00BF4C3A" w:rsidP="009977C8">
      <w:pPr>
        <w:pStyle w:val="TableofFigures"/>
        <w:tabs>
          <w:tab w:val="right" w:leader="dot" w:pos="8494"/>
        </w:tabs>
        <w:spacing w:line="276" w:lineRule="auto"/>
        <w:rPr>
          <w:noProof/>
          <w:lang w:eastAsia="en-GB"/>
        </w:rPr>
      </w:pPr>
      <w:hyperlink w:anchor="_Toc474686653" w:history="1">
        <w:r w:rsidRPr="00E27B73">
          <w:rPr>
            <w:rStyle w:val="Hyperlink"/>
            <w:noProof/>
          </w:rPr>
          <w:t>Figure 6</w:t>
        </w:r>
        <w:r w:rsidRPr="00E27B73">
          <w:rPr>
            <w:rStyle w:val="Hyperlink"/>
            <w:noProof/>
          </w:rPr>
          <w:noBreakHyphen/>
          <w:t>18.  Average frequency of 2 mm glass bead heights attained as a percentage, plotted against each bead height from the distributor category, for continuous flow.</w:t>
        </w:r>
        <w:r>
          <w:rPr>
            <w:noProof/>
            <w:webHidden/>
          </w:rPr>
          <w:tab/>
        </w:r>
        <w:r>
          <w:rPr>
            <w:noProof/>
            <w:webHidden/>
          </w:rPr>
          <w:fldChar w:fldCharType="begin"/>
        </w:r>
        <w:r>
          <w:rPr>
            <w:noProof/>
            <w:webHidden/>
          </w:rPr>
          <w:instrText xml:space="preserve"> PAGEREF _Toc474686653 \h </w:instrText>
        </w:r>
        <w:r>
          <w:rPr>
            <w:noProof/>
            <w:webHidden/>
          </w:rPr>
        </w:r>
        <w:r>
          <w:rPr>
            <w:noProof/>
            <w:webHidden/>
          </w:rPr>
          <w:fldChar w:fldCharType="separate"/>
        </w:r>
        <w:r>
          <w:rPr>
            <w:noProof/>
            <w:webHidden/>
          </w:rPr>
          <w:t>150</w:t>
        </w:r>
        <w:r>
          <w:rPr>
            <w:noProof/>
            <w:webHidden/>
          </w:rPr>
          <w:fldChar w:fldCharType="end"/>
        </w:r>
      </w:hyperlink>
    </w:p>
    <w:p w14:paraId="0E5D642F" w14:textId="77777777" w:rsidR="00BF4C3A" w:rsidRDefault="00BF4C3A" w:rsidP="009977C8">
      <w:pPr>
        <w:pStyle w:val="TableofFigures"/>
        <w:tabs>
          <w:tab w:val="right" w:leader="dot" w:pos="8494"/>
        </w:tabs>
        <w:spacing w:line="276" w:lineRule="auto"/>
        <w:rPr>
          <w:noProof/>
          <w:lang w:eastAsia="en-GB"/>
        </w:rPr>
      </w:pPr>
      <w:hyperlink w:anchor="_Toc474686654" w:history="1">
        <w:r w:rsidRPr="00E27B73">
          <w:rPr>
            <w:rStyle w:val="Hyperlink"/>
            <w:noProof/>
          </w:rPr>
          <w:t>Figure 6</w:t>
        </w:r>
        <w:r w:rsidRPr="00E27B73">
          <w:rPr>
            <w:rStyle w:val="Hyperlink"/>
            <w:noProof/>
          </w:rPr>
          <w:noBreakHyphen/>
          <w:t>19.  Comparison of 2 mm glass bead average height over increasing gas velocities (U) under different pulsed flow regimes and continuous flow, error bars represent standard error.</w:t>
        </w:r>
        <w:r>
          <w:rPr>
            <w:noProof/>
            <w:webHidden/>
          </w:rPr>
          <w:tab/>
        </w:r>
        <w:r>
          <w:rPr>
            <w:noProof/>
            <w:webHidden/>
          </w:rPr>
          <w:fldChar w:fldCharType="begin"/>
        </w:r>
        <w:r>
          <w:rPr>
            <w:noProof/>
            <w:webHidden/>
          </w:rPr>
          <w:instrText xml:space="preserve"> PAGEREF _Toc474686654 \h </w:instrText>
        </w:r>
        <w:r>
          <w:rPr>
            <w:noProof/>
            <w:webHidden/>
          </w:rPr>
        </w:r>
        <w:r>
          <w:rPr>
            <w:noProof/>
            <w:webHidden/>
          </w:rPr>
          <w:fldChar w:fldCharType="separate"/>
        </w:r>
        <w:r>
          <w:rPr>
            <w:noProof/>
            <w:webHidden/>
          </w:rPr>
          <w:t>151</w:t>
        </w:r>
        <w:r>
          <w:rPr>
            <w:noProof/>
            <w:webHidden/>
          </w:rPr>
          <w:fldChar w:fldCharType="end"/>
        </w:r>
      </w:hyperlink>
    </w:p>
    <w:p w14:paraId="2FD91FBD" w14:textId="77777777" w:rsidR="00BF4C3A" w:rsidRDefault="00BF4C3A" w:rsidP="009977C8">
      <w:pPr>
        <w:pStyle w:val="TableofFigures"/>
        <w:tabs>
          <w:tab w:val="right" w:leader="dot" w:pos="8494"/>
        </w:tabs>
        <w:spacing w:line="276" w:lineRule="auto"/>
        <w:rPr>
          <w:noProof/>
          <w:lang w:eastAsia="en-GB"/>
        </w:rPr>
      </w:pPr>
      <w:hyperlink w:anchor="_Toc474686655" w:history="1">
        <w:r w:rsidRPr="00E27B73">
          <w:rPr>
            <w:rStyle w:val="Hyperlink"/>
            <w:noProof/>
          </w:rPr>
          <w:t>Figure 6</w:t>
        </w:r>
        <w:r w:rsidRPr="00E27B73">
          <w:rPr>
            <w:rStyle w:val="Hyperlink"/>
            <w:noProof/>
          </w:rPr>
          <w:noBreakHyphen/>
          <w:t>20.  Average frequency of 2 mm glass bead heights attained as a percentage, plotted against each bead height from the distributor category under the 241 Hz flow regime at increasing gas velocities.</w:t>
        </w:r>
        <w:r>
          <w:rPr>
            <w:noProof/>
            <w:webHidden/>
          </w:rPr>
          <w:tab/>
        </w:r>
        <w:r>
          <w:rPr>
            <w:noProof/>
            <w:webHidden/>
          </w:rPr>
          <w:fldChar w:fldCharType="begin"/>
        </w:r>
        <w:r>
          <w:rPr>
            <w:noProof/>
            <w:webHidden/>
          </w:rPr>
          <w:instrText xml:space="preserve"> PAGEREF _Toc474686655 \h </w:instrText>
        </w:r>
        <w:r>
          <w:rPr>
            <w:noProof/>
            <w:webHidden/>
          </w:rPr>
        </w:r>
        <w:r>
          <w:rPr>
            <w:noProof/>
            <w:webHidden/>
          </w:rPr>
          <w:fldChar w:fldCharType="separate"/>
        </w:r>
        <w:r>
          <w:rPr>
            <w:noProof/>
            <w:webHidden/>
          </w:rPr>
          <w:t>152</w:t>
        </w:r>
        <w:r>
          <w:rPr>
            <w:noProof/>
            <w:webHidden/>
          </w:rPr>
          <w:fldChar w:fldCharType="end"/>
        </w:r>
      </w:hyperlink>
    </w:p>
    <w:p w14:paraId="37A36622" w14:textId="77777777" w:rsidR="00BF4C3A" w:rsidRDefault="00BF4C3A" w:rsidP="009977C8">
      <w:pPr>
        <w:pStyle w:val="TableofFigures"/>
        <w:tabs>
          <w:tab w:val="right" w:leader="dot" w:pos="8494"/>
        </w:tabs>
        <w:spacing w:line="276" w:lineRule="auto"/>
        <w:rPr>
          <w:noProof/>
          <w:lang w:eastAsia="en-GB"/>
        </w:rPr>
      </w:pPr>
      <w:hyperlink w:anchor="_Toc474686656" w:history="1">
        <w:r w:rsidRPr="00E27B73">
          <w:rPr>
            <w:rStyle w:val="Hyperlink"/>
            <w:noProof/>
          </w:rPr>
          <w:t>Figure 6</w:t>
        </w:r>
        <w:r w:rsidRPr="00E27B73">
          <w:rPr>
            <w:rStyle w:val="Hyperlink"/>
            <w:noProof/>
          </w:rPr>
          <w:noBreakHyphen/>
          <w:t>21.  3 mm glass beads average bead height and standard error under continuous and pulsed regimes at increasing gas velocities (U).</w:t>
        </w:r>
        <w:r>
          <w:rPr>
            <w:noProof/>
            <w:webHidden/>
          </w:rPr>
          <w:tab/>
        </w:r>
        <w:r>
          <w:rPr>
            <w:noProof/>
            <w:webHidden/>
          </w:rPr>
          <w:fldChar w:fldCharType="begin"/>
        </w:r>
        <w:r>
          <w:rPr>
            <w:noProof/>
            <w:webHidden/>
          </w:rPr>
          <w:instrText xml:space="preserve"> PAGEREF _Toc474686656 \h </w:instrText>
        </w:r>
        <w:r>
          <w:rPr>
            <w:noProof/>
            <w:webHidden/>
          </w:rPr>
        </w:r>
        <w:r>
          <w:rPr>
            <w:noProof/>
            <w:webHidden/>
          </w:rPr>
          <w:fldChar w:fldCharType="separate"/>
        </w:r>
        <w:r>
          <w:rPr>
            <w:noProof/>
            <w:webHidden/>
          </w:rPr>
          <w:t>153</w:t>
        </w:r>
        <w:r>
          <w:rPr>
            <w:noProof/>
            <w:webHidden/>
          </w:rPr>
          <w:fldChar w:fldCharType="end"/>
        </w:r>
      </w:hyperlink>
    </w:p>
    <w:p w14:paraId="12920357" w14:textId="77777777" w:rsidR="00BF4C3A" w:rsidRDefault="00BF4C3A" w:rsidP="009977C8">
      <w:pPr>
        <w:pStyle w:val="TableofFigures"/>
        <w:tabs>
          <w:tab w:val="right" w:leader="dot" w:pos="8494"/>
        </w:tabs>
        <w:spacing w:line="276" w:lineRule="auto"/>
        <w:rPr>
          <w:noProof/>
          <w:lang w:eastAsia="en-GB"/>
        </w:rPr>
      </w:pPr>
      <w:hyperlink w:anchor="_Toc474686657" w:history="1">
        <w:r w:rsidRPr="00E27B73">
          <w:rPr>
            <w:rStyle w:val="Hyperlink"/>
            <w:noProof/>
          </w:rPr>
          <w:t>Figure 6</w:t>
        </w:r>
        <w:r w:rsidRPr="00E27B73">
          <w:rPr>
            <w:rStyle w:val="Hyperlink"/>
            <w:noProof/>
          </w:rPr>
          <w:noBreakHyphen/>
          <w:t>22.  Proportion of heights attained for 3 mm glass bead, as a percentage, plotted against each height from the distributor category under continuous flow at increasing gas velocities.</w:t>
        </w:r>
        <w:r>
          <w:rPr>
            <w:noProof/>
            <w:webHidden/>
          </w:rPr>
          <w:tab/>
        </w:r>
        <w:r>
          <w:rPr>
            <w:noProof/>
            <w:webHidden/>
          </w:rPr>
          <w:fldChar w:fldCharType="begin"/>
        </w:r>
        <w:r>
          <w:rPr>
            <w:noProof/>
            <w:webHidden/>
          </w:rPr>
          <w:instrText xml:space="preserve"> PAGEREF _Toc474686657 \h </w:instrText>
        </w:r>
        <w:r>
          <w:rPr>
            <w:noProof/>
            <w:webHidden/>
          </w:rPr>
        </w:r>
        <w:r>
          <w:rPr>
            <w:noProof/>
            <w:webHidden/>
          </w:rPr>
          <w:fldChar w:fldCharType="separate"/>
        </w:r>
        <w:r>
          <w:rPr>
            <w:noProof/>
            <w:webHidden/>
          </w:rPr>
          <w:t>153</w:t>
        </w:r>
        <w:r>
          <w:rPr>
            <w:noProof/>
            <w:webHidden/>
          </w:rPr>
          <w:fldChar w:fldCharType="end"/>
        </w:r>
      </w:hyperlink>
    </w:p>
    <w:p w14:paraId="0696E40B" w14:textId="77777777" w:rsidR="00BF4C3A" w:rsidRDefault="00BF4C3A" w:rsidP="009977C8">
      <w:pPr>
        <w:pStyle w:val="TableofFigures"/>
        <w:tabs>
          <w:tab w:val="right" w:leader="dot" w:pos="8494"/>
        </w:tabs>
        <w:spacing w:line="276" w:lineRule="auto"/>
        <w:rPr>
          <w:noProof/>
          <w:lang w:eastAsia="en-GB"/>
        </w:rPr>
      </w:pPr>
      <w:hyperlink w:anchor="_Toc474686658" w:history="1">
        <w:r w:rsidRPr="00E27B73">
          <w:rPr>
            <w:rStyle w:val="Hyperlink"/>
            <w:noProof/>
          </w:rPr>
          <w:t>Figure 6</w:t>
        </w:r>
        <w:r w:rsidRPr="00E27B73">
          <w:rPr>
            <w:rStyle w:val="Hyperlink"/>
            <w:noProof/>
          </w:rPr>
          <w:noBreakHyphen/>
          <w:t>23.  3 mm glass bead height from the distributor plate plotted against time for samples at a) 5.89 m/s and b) 8.1 m/s gas velocities under the continuous flow regime.</w:t>
        </w:r>
        <w:r>
          <w:rPr>
            <w:noProof/>
            <w:webHidden/>
          </w:rPr>
          <w:tab/>
        </w:r>
        <w:r>
          <w:rPr>
            <w:noProof/>
            <w:webHidden/>
          </w:rPr>
          <w:fldChar w:fldCharType="begin"/>
        </w:r>
        <w:r>
          <w:rPr>
            <w:noProof/>
            <w:webHidden/>
          </w:rPr>
          <w:instrText xml:space="preserve"> PAGEREF _Toc474686658 \h </w:instrText>
        </w:r>
        <w:r>
          <w:rPr>
            <w:noProof/>
            <w:webHidden/>
          </w:rPr>
        </w:r>
        <w:r>
          <w:rPr>
            <w:noProof/>
            <w:webHidden/>
          </w:rPr>
          <w:fldChar w:fldCharType="separate"/>
        </w:r>
        <w:r>
          <w:rPr>
            <w:noProof/>
            <w:webHidden/>
          </w:rPr>
          <w:t>154</w:t>
        </w:r>
        <w:r>
          <w:rPr>
            <w:noProof/>
            <w:webHidden/>
          </w:rPr>
          <w:fldChar w:fldCharType="end"/>
        </w:r>
      </w:hyperlink>
    </w:p>
    <w:p w14:paraId="65B73FC1" w14:textId="77777777" w:rsidR="00BF4C3A" w:rsidRDefault="00BF4C3A" w:rsidP="009977C8">
      <w:pPr>
        <w:pStyle w:val="TableofFigures"/>
        <w:tabs>
          <w:tab w:val="right" w:leader="dot" w:pos="8494"/>
        </w:tabs>
        <w:spacing w:line="276" w:lineRule="auto"/>
        <w:rPr>
          <w:noProof/>
          <w:lang w:eastAsia="en-GB"/>
        </w:rPr>
      </w:pPr>
      <w:hyperlink w:anchor="_Toc474686659" w:history="1">
        <w:r w:rsidRPr="00E27B73">
          <w:rPr>
            <w:rStyle w:val="Hyperlink"/>
            <w:noProof/>
          </w:rPr>
          <w:t>Figure 6</w:t>
        </w:r>
        <w:r w:rsidRPr="00E27B73">
          <w:rPr>
            <w:rStyle w:val="Hyperlink"/>
            <w:noProof/>
          </w:rPr>
          <w:noBreakHyphen/>
          <w:t>24.  Frequency of bead height from the distributor plate at increasing gas velocities for 3 mm solid glass spheres at a) 5.89 m/s and b) 7.37 m/s.</w:t>
        </w:r>
        <w:r>
          <w:rPr>
            <w:noProof/>
            <w:webHidden/>
          </w:rPr>
          <w:tab/>
        </w:r>
        <w:r>
          <w:rPr>
            <w:noProof/>
            <w:webHidden/>
          </w:rPr>
          <w:fldChar w:fldCharType="begin"/>
        </w:r>
        <w:r>
          <w:rPr>
            <w:noProof/>
            <w:webHidden/>
          </w:rPr>
          <w:instrText xml:space="preserve"> PAGEREF _Toc474686659 \h </w:instrText>
        </w:r>
        <w:r>
          <w:rPr>
            <w:noProof/>
            <w:webHidden/>
          </w:rPr>
        </w:r>
        <w:r>
          <w:rPr>
            <w:noProof/>
            <w:webHidden/>
          </w:rPr>
          <w:fldChar w:fldCharType="separate"/>
        </w:r>
        <w:r>
          <w:rPr>
            <w:noProof/>
            <w:webHidden/>
          </w:rPr>
          <w:t>155</w:t>
        </w:r>
        <w:r>
          <w:rPr>
            <w:noProof/>
            <w:webHidden/>
          </w:rPr>
          <w:fldChar w:fldCharType="end"/>
        </w:r>
      </w:hyperlink>
    </w:p>
    <w:p w14:paraId="4215AD13" w14:textId="77777777" w:rsidR="00BF4C3A" w:rsidRDefault="00BF4C3A" w:rsidP="009977C8">
      <w:pPr>
        <w:pStyle w:val="TableofFigures"/>
        <w:tabs>
          <w:tab w:val="right" w:leader="dot" w:pos="8494"/>
        </w:tabs>
        <w:spacing w:line="276" w:lineRule="auto"/>
        <w:rPr>
          <w:noProof/>
          <w:lang w:eastAsia="en-GB"/>
        </w:rPr>
      </w:pPr>
      <w:hyperlink w:anchor="_Toc474686660" w:history="1">
        <w:r w:rsidRPr="00E27B73">
          <w:rPr>
            <w:rStyle w:val="Hyperlink"/>
            <w:noProof/>
          </w:rPr>
          <w:t>Figure 6</w:t>
        </w:r>
        <w:r w:rsidRPr="00E27B73">
          <w:rPr>
            <w:rStyle w:val="Hyperlink"/>
            <w:noProof/>
          </w:rPr>
          <w:noBreakHyphen/>
          <w:t>25.  Average bead height from the distributor plate for 4 mm glass beads as a function of gas velocity, with error bars representing standard error.</w:t>
        </w:r>
        <w:r>
          <w:rPr>
            <w:noProof/>
            <w:webHidden/>
          </w:rPr>
          <w:tab/>
        </w:r>
        <w:r>
          <w:rPr>
            <w:noProof/>
            <w:webHidden/>
          </w:rPr>
          <w:fldChar w:fldCharType="begin"/>
        </w:r>
        <w:r>
          <w:rPr>
            <w:noProof/>
            <w:webHidden/>
          </w:rPr>
          <w:instrText xml:space="preserve"> PAGEREF _Toc474686660 \h </w:instrText>
        </w:r>
        <w:r>
          <w:rPr>
            <w:noProof/>
            <w:webHidden/>
          </w:rPr>
        </w:r>
        <w:r>
          <w:rPr>
            <w:noProof/>
            <w:webHidden/>
          </w:rPr>
          <w:fldChar w:fldCharType="separate"/>
        </w:r>
        <w:r>
          <w:rPr>
            <w:noProof/>
            <w:webHidden/>
          </w:rPr>
          <w:t>155</w:t>
        </w:r>
        <w:r>
          <w:rPr>
            <w:noProof/>
            <w:webHidden/>
          </w:rPr>
          <w:fldChar w:fldCharType="end"/>
        </w:r>
      </w:hyperlink>
    </w:p>
    <w:p w14:paraId="549D8333" w14:textId="77777777" w:rsidR="00BF4C3A" w:rsidRDefault="00BF4C3A" w:rsidP="009977C8">
      <w:pPr>
        <w:pStyle w:val="TableofFigures"/>
        <w:tabs>
          <w:tab w:val="right" w:leader="dot" w:pos="8494"/>
        </w:tabs>
        <w:spacing w:line="276" w:lineRule="auto"/>
        <w:rPr>
          <w:noProof/>
          <w:lang w:eastAsia="en-GB"/>
        </w:rPr>
      </w:pPr>
      <w:hyperlink w:anchor="_Toc474686661" w:history="1">
        <w:r w:rsidRPr="00E27B73">
          <w:rPr>
            <w:rStyle w:val="Hyperlink"/>
            <w:noProof/>
          </w:rPr>
          <w:t>Figure 6</w:t>
        </w:r>
        <w:r w:rsidRPr="00E27B73">
          <w:rPr>
            <w:rStyle w:val="Hyperlink"/>
            <w:noProof/>
          </w:rPr>
          <w:noBreakHyphen/>
          <w:t>26.  Frequency of bead height from the distributor plate at increasing flow rates for 4 mm solid glass spheres at a range of flow rates.</w:t>
        </w:r>
        <w:r>
          <w:rPr>
            <w:noProof/>
            <w:webHidden/>
          </w:rPr>
          <w:tab/>
        </w:r>
        <w:r>
          <w:rPr>
            <w:noProof/>
            <w:webHidden/>
          </w:rPr>
          <w:fldChar w:fldCharType="begin"/>
        </w:r>
        <w:r>
          <w:rPr>
            <w:noProof/>
            <w:webHidden/>
          </w:rPr>
          <w:instrText xml:space="preserve"> PAGEREF _Toc474686661 \h </w:instrText>
        </w:r>
        <w:r>
          <w:rPr>
            <w:noProof/>
            <w:webHidden/>
          </w:rPr>
        </w:r>
        <w:r>
          <w:rPr>
            <w:noProof/>
            <w:webHidden/>
          </w:rPr>
          <w:fldChar w:fldCharType="separate"/>
        </w:r>
        <w:r>
          <w:rPr>
            <w:noProof/>
            <w:webHidden/>
          </w:rPr>
          <w:t>156</w:t>
        </w:r>
        <w:r>
          <w:rPr>
            <w:noProof/>
            <w:webHidden/>
          </w:rPr>
          <w:fldChar w:fldCharType="end"/>
        </w:r>
      </w:hyperlink>
    </w:p>
    <w:p w14:paraId="39BF1870" w14:textId="77777777" w:rsidR="00BF4C3A" w:rsidRDefault="00BF4C3A" w:rsidP="009977C8">
      <w:pPr>
        <w:pStyle w:val="TableofFigures"/>
        <w:tabs>
          <w:tab w:val="right" w:leader="dot" w:pos="8494"/>
        </w:tabs>
        <w:spacing w:line="276" w:lineRule="auto"/>
        <w:rPr>
          <w:noProof/>
          <w:lang w:eastAsia="en-GB"/>
        </w:rPr>
      </w:pPr>
      <w:hyperlink w:anchor="_Toc474686662" w:history="1">
        <w:r w:rsidRPr="00E27B73">
          <w:rPr>
            <w:rStyle w:val="Hyperlink"/>
            <w:noProof/>
          </w:rPr>
          <w:t>Figure 6</w:t>
        </w:r>
        <w:r w:rsidRPr="00E27B73">
          <w:rPr>
            <w:rStyle w:val="Hyperlink"/>
            <w:noProof/>
          </w:rPr>
          <w:noBreakHyphen/>
          <w:t>27.  Single particle displacement under low and high frequency pulsation, adapted from Zhang &amp; Koksal (2006).</w:t>
        </w:r>
        <w:r>
          <w:rPr>
            <w:noProof/>
            <w:webHidden/>
          </w:rPr>
          <w:tab/>
        </w:r>
        <w:r>
          <w:rPr>
            <w:noProof/>
            <w:webHidden/>
          </w:rPr>
          <w:fldChar w:fldCharType="begin"/>
        </w:r>
        <w:r>
          <w:rPr>
            <w:noProof/>
            <w:webHidden/>
          </w:rPr>
          <w:instrText xml:space="preserve"> PAGEREF _Toc474686662 \h </w:instrText>
        </w:r>
        <w:r>
          <w:rPr>
            <w:noProof/>
            <w:webHidden/>
          </w:rPr>
        </w:r>
        <w:r>
          <w:rPr>
            <w:noProof/>
            <w:webHidden/>
          </w:rPr>
          <w:fldChar w:fldCharType="separate"/>
        </w:r>
        <w:r>
          <w:rPr>
            <w:noProof/>
            <w:webHidden/>
          </w:rPr>
          <w:t>158</w:t>
        </w:r>
        <w:r>
          <w:rPr>
            <w:noProof/>
            <w:webHidden/>
          </w:rPr>
          <w:fldChar w:fldCharType="end"/>
        </w:r>
      </w:hyperlink>
    </w:p>
    <w:p w14:paraId="73196384" w14:textId="77777777" w:rsidR="00BF4C3A" w:rsidRDefault="00BF4C3A" w:rsidP="009977C8">
      <w:pPr>
        <w:pStyle w:val="TableofFigures"/>
        <w:tabs>
          <w:tab w:val="right" w:leader="dot" w:pos="8494"/>
        </w:tabs>
        <w:spacing w:line="276" w:lineRule="auto"/>
        <w:rPr>
          <w:noProof/>
          <w:lang w:eastAsia="en-GB"/>
        </w:rPr>
      </w:pPr>
      <w:hyperlink w:anchor="_Toc474686663" w:history="1">
        <w:r w:rsidRPr="00E27B73">
          <w:rPr>
            <w:rStyle w:val="Hyperlink"/>
            <w:noProof/>
          </w:rPr>
          <w:t>Figure 6</w:t>
        </w:r>
        <w:r w:rsidRPr="00E27B73">
          <w:rPr>
            <w:rStyle w:val="Hyperlink"/>
            <w:noProof/>
          </w:rPr>
          <w:noBreakHyphen/>
          <w:t>28.  Fluidised single particle movement over time a) particle movement over 4 seconds, b) close up particle movement characteristics, 4A zeolite molecular sieve particle, U = 5.16 m/s, d</w:t>
        </w:r>
        <w:r w:rsidRPr="00E27B73">
          <w:rPr>
            <w:rStyle w:val="Hyperlink"/>
            <w:noProof/>
            <w:vertAlign w:val="subscript"/>
          </w:rPr>
          <w:t>p</w:t>
        </w:r>
        <w:r w:rsidRPr="00E27B73">
          <w:rPr>
            <w:rStyle w:val="Hyperlink"/>
            <w:noProof/>
          </w:rPr>
          <w:t xml:space="preserve"> = 5.175 mm.</w:t>
        </w:r>
        <w:r>
          <w:rPr>
            <w:noProof/>
            <w:webHidden/>
          </w:rPr>
          <w:tab/>
        </w:r>
        <w:r>
          <w:rPr>
            <w:noProof/>
            <w:webHidden/>
          </w:rPr>
          <w:fldChar w:fldCharType="begin"/>
        </w:r>
        <w:r>
          <w:rPr>
            <w:noProof/>
            <w:webHidden/>
          </w:rPr>
          <w:instrText xml:space="preserve"> PAGEREF _Toc474686663 \h </w:instrText>
        </w:r>
        <w:r>
          <w:rPr>
            <w:noProof/>
            <w:webHidden/>
          </w:rPr>
        </w:r>
        <w:r>
          <w:rPr>
            <w:noProof/>
            <w:webHidden/>
          </w:rPr>
          <w:fldChar w:fldCharType="separate"/>
        </w:r>
        <w:r>
          <w:rPr>
            <w:noProof/>
            <w:webHidden/>
          </w:rPr>
          <w:t>159</w:t>
        </w:r>
        <w:r>
          <w:rPr>
            <w:noProof/>
            <w:webHidden/>
          </w:rPr>
          <w:fldChar w:fldCharType="end"/>
        </w:r>
      </w:hyperlink>
    </w:p>
    <w:p w14:paraId="300BAF32" w14:textId="77777777" w:rsidR="00BF4C3A" w:rsidRDefault="00BF4C3A" w:rsidP="009977C8">
      <w:pPr>
        <w:pStyle w:val="TableofFigures"/>
        <w:tabs>
          <w:tab w:val="right" w:leader="dot" w:pos="8494"/>
        </w:tabs>
        <w:spacing w:line="276" w:lineRule="auto"/>
        <w:rPr>
          <w:noProof/>
          <w:lang w:eastAsia="en-GB"/>
        </w:rPr>
      </w:pPr>
      <w:hyperlink w:anchor="_Toc474686664" w:history="1">
        <w:r w:rsidRPr="00E27B73">
          <w:rPr>
            <w:rStyle w:val="Hyperlink"/>
            <w:noProof/>
          </w:rPr>
          <w:t>Figure 6</w:t>
        </w:r>
        <w:r w:rsidRPr="00E27B73">
          <w:rPr>
            <w:rStyle w:val="Hyperlink"/>
            <w:noProof/>
          </w:rPr>
          <w:noBreakHyphen/>
          <w:t>29.  Variation of fluidisation velocity during pulsed flow, adapted from Hadi et al. (2012).</w:t>
        </w:r>
        <w:r>
          <w:rPr>
            <w:noProof/>
            <w:webHidden/>
          </w:rPr>
          <w:tab/>
        </w:r>
        <w:r>
          <w:rPr>
            <w:noProof/>
            <w:webHidden/>
          </w:rPr>
          <w:fldChar w:fldCharType="begin"/>
        </w:r>
        <w:r>
          <w:rPr>
            <w:noProof/>
            <w:webHidden/>
          </w:rPr>
          <w:instrText xml:space="preserve"> PAGEREF _Toc474686664 \h </w:instrText>
        </w:r>
        <w:r>
          <w:rPr>
            <w:noProof/>
            <w:webHidden/>
          </w:rPr>
        </w:r>
        <w:r>
          <w:rPr>
            <w:noProof/>
            <w:webHidden/>
          </w:rPr>
          <w:fldChar w:fldCharType="separate"/>
        </w:r>
        <w:r>
          <w:rPr>
            <w:noProof/>
            <w:webHidden/>
          </w:rPr>
          <w:t>160</w:t>
        </w:r>
        <w:r>
          <w:rPr>
            <w:noProof/>
            <w:webHidden/>
          </w:rPr>
          <w:fldChar w:fldCharType="end"/>
        </w:r>
      </w:hyperlink>
    </w:p>
    <w:p w14:paraId="4B4CEEC0" w14:textId="77777777" w:rsidR="00BF4C3A" w:rsidRDefault="00BF4C3A" w:rsidP="009977C8">
      <w:pPr>
        <w:pStyle w:val="TableofFigures"/>
        <w:tabs>
          <w:tab w:val="right" w:leader="dot" w:pos="8494"/>
        </w:tabs>
        <w:spacing w:line="276" w:lineRule="auto"/>
        <w:rPr>
          <w:noProof/>
          <w:lang w:eastAsia="en-GB"/>
        </w:rPr>
      </w:pPr>
      <w:hyperlink w:anchor="_Toc474686665" w:history="1">
        <w:r w:rsidRPr="00E27B73">
          <w:rPr>
            <w:rStyle w:val="Hyperlink"/>
            <w:noProof/>
          </w:rPr>
          <w:t>Figure 6</w:t>
        </w:r>
        <w:r w:rsidRPr="00E27B73">
          <w:rPr>
            <w:rStyle w:val="Hyperlink"/>
            <w:noProof/>
          </w:rPr>
          <w:noBreakHyphen/>
          <w:t>30. Screen grab of pressure change in fluidising gas during pulsation measured by an oscilloscope, frequency shown is 302 Hz, U = 11.79 m/s, back pressure supplied by 3D circular fluidised bed.</w:t>
        </w:r>
        <w:r>
          <w:rPr>
            <w:noProof/>
            <w:webHidden/>
          </w:rPr>
          <w:tab/>
        </w:r>
        <w:r>
          <w:rPr>
            <w:noProof/>
            <w:webHidden/>
          </w:rPr>
          <w:fldChar w:fldCharType="begin"/>
        </w:r>
        <w:r>
          <w:rPr>
            <w:noProof/>
            <w:webHidden/>
          </w:rPr>
          <w:instrText xml:space="preserve"> PAGEREF _Toc474686665 \h </w:instrText>
        </w:r>
        <w:r>
          <w:rPr>
            <w:noProof/>
            <w:webHidden/>
          </w:rPr>
        </w:r>
        <w:r>
          <w:rPr>
            <w:noProof/>
            <w:webHidden/>
          </w:rPr>
          <w:fldChar w:fldCharType="separate"/>
        </w:r>
        <w:r>
          <w:rPr>
            <w:noProof/>
            <w:webHidden/>
          </w:rPr>
          <w:t>160</w:t>
        </w:r>
        <w:r>
          <w:rPr>
            <w:noProof/>
            <w:webHidden/>
          </w:rPr>
          <w:fldChar w:fldCharType="end"/>
        </w:r>
      </w:hyperlink>
    </w:p>
    <w:p w14:paraId="61701091" w14:textId="77777777" w:rsidR="00BF4C3A" w:rsidRDefault="00BF4C3A" w:rsidP="009977C8">
      <w:pPr>
        <w:pStyle w:val="TableofFigures"/>
        <w:tabs>
          <w:tab w:val="right" w:leader="dot" w:pos="8494"/>
        </w:tabs>
        <w:spacing w:line="276" w:lineRule="auto"/>
        <w:rPr>
          <w:noProof/>
          <w:lang w:eastAsia="en-GB"/>
        </w:rPr>
      </w:pPr>
      <w:hyperlink w:anchor="_Toc474686666" w:history="1">
        <w:r w:rsidRPr="00E27B73">
          <w:rPr>
            <w:rStyle w:val="Hyperlink"/>
            <w:noProof/>
          </w:rPr>
          <w:t>Figure 7</w:t>
        </w:r>
        <w:r w:rsidRPr="00E27B73">
          <w:rPr>
            <w:rStyle w:val="Hyperlink"/>
            <w:noProof/>
          </w:rPr>
          <w:noBreakHyphen/>
          <w:t>1.  Bubble data sample for feret diameter of individual bubbles at increasing gas velocities under the continuous flow regime.</w:t>
        </w:r>
        <w:r>
          <w:rPr>
            <w:noProof/>
            <w:webHidden/>
          </w:rPr>
          <w:tab/>
        </w:r>
        <w:r>
          <w:rPr>
            <w:noProof/>
            <w:webHidden/>
          </w:rPr>
          <w:fldChar w:fldCharType="begin"/>
        </w:r>
        <w:r>
          <w:rPr>
            <w:noProof/>
            <w:webHidden/>
          </w:rPr>
          <w:instrText xml:space="preserve"> PAGEREF _Toc474686666 \h </w:instrText>
        </w:r>
        <w:r>
          <w:rPr>
            <w:noProof/>
            <w:webHidden/>
          </w:rPr>
        </w:r>
        <w:r>
          <w:rPr>
            <w:noProof/>
            <w:webHidden/>
          </w:rPr>
          <w:fldChar w:fldCharType="separate"/>
        </w:r>
        <w:r>
          <w:rPr>
            <w:noProof/>
            <w:webHidden/>
          </w:rPr>
          <w:t>165</w:t>
        </w:r>
        <w:r>
          <w:rPr>
            <w:noProof/>
            <w:webHidden/>
          </w:rPr>
          <w:fldChar w:fldCharType="end"/>
        </w:r>
      </w:hyperlink>
    </w:p>
    <w:p w14:paraId="23387C32" w14:textId="77777777" w:rsidR="00BF4C3A" w:rsidRDefault="00BF4C3A" w:rsidP="009977C8">
      <w:pPr>
        <w:pStyle w:val="TableofFigures"/>
        <w:tabs>
          <w:tab w:val="right" w:leader="dot" w:pos="8494"/>
        </w:tabs>
        <w:spacing w:line="276" w:lineRule="auto"/>
        <w:rPr>
          <w:noProof/>
          <w:lang w:eastAsia="en-GB"/>
        </w:rPr>
      </w:pPr>
      <w:hyperlink w:anchor="_Toc474686667" w:history="1">
        <w:r w:rsidRPr="00E27B73">
          <w:rPr>
            <w:rStyle w:val="Hyperlink"/>
            <w:noProof/>
          </w:rPr>
          <w:t>Figure 7</w:t>
        </w:r>
        <w:r w:rsidRPr="00E27B73">
          <w:rPr>
            <w:rStyle w:val="Hyperlink"/>
            <w:noProof/>
          </w:rPr>
          <w:noBreakHyphen/>
          <w:t>2.  Images of bubbles formed in 250 μm glass beads at increasing gas velocities (a-c) (m/s).</w:t>
        </w:r>
        <w:r>
          <w:rPr>
            <w:noProof/>
            <w:webHidden/>
          </w:rPr>
          <w:tab/>
        </w:r>
        <w:r>
          <w:rPr>
            <w:noProof/>
            <w:webHidden/>
          </w:rPr>
          <w:fldChar w:fldCharType="begin"/>
        </w:r>
        <w:r>
          <w:rPr>
            <w:noProof/>
            <w:webHidden/>
          </w:rPr>
          <w:instrText xml:space="preserve"> PAGEREF _Toc474686667 \h </w:instrText>
        </w:r>
        <w:r>
          <w:rPr>
            <w:noProof/>
            <w:webHidden/>
          </w:rPr>
        </w:r>
        <w:r>
          <w:rPr>
            <w:noProof/>
            <w:webHidden/>
          </w:rPr>
          <w:fldChar w:fldCharType="separate"/>
        </w:r>
        <w:r>
          <w:rPr>
            <w:noProof/>
            <w:webHidden/>
          </w:rPr>
          <w:t>166</w:t>
        </w:r>
        <w:r>
          <w:rPr>
            <w:noProof/>
            <w:webHidden/>
          </w:rPr>
          <w:fldChar w:fldCharType="end"/>
        </w:r>
      </w:hyperlink>
    </w:p>
    <w:p w14:paraId="490144C2" w14:textId="77777777" w:rsidR="00BF4C3A" w:rsidRDefault="00BF4C3A" w:rsidP="009977C8">
      <w:pPr>
        <w:pStyle w:val="TableofFigures"/>
        <w:tabs>
          <w:tab w:val="right" w:leader="dot" w:pos="8494"/>
        </w:tabs>
        <w:spacing w:line="276" w:lineRule="auto"/>
        <w:rPr>
          <w:noProof/>
          <w:lang w:eastAsia="en-GB"/>
        </w:rPr>
      </w:pPr>
      <w:hyperlink w:anchor="_Toc474686668" w:history="1">
        <w:r w:rsidRPr="00E27B73">
          <w:rPr>
            <w:rStyle w:val="Hyperlink"/>
            <w:noProof/>
          </w:rPr>
          <w:t>Figure 7</w:t>
        </w:r>
        <w:r w:rsidRPr="00E27B73">
          <w:rPr>
            <w:rStyle w:val="Hyperlink"/>
            <w:noProof/>
          </w:rPr>
          <w:noBreakHyphen/>
          <w:t>3.  Average bubble population per frame for 250 μm glass beads showing pulsed and continuous flow regimes as a function of increasing gas velocities.  H</w:t>
        </w:r>
        <w:r w:rsidRPr="00E27B73">
          <w:rPr>
            <w:rStyle w:val="Hyperlink"/>
            <w:noProof/>
            <w:vertAlign w:val="subscript"/>
          </w:rPr>
          <w:t>o</w:t>
        </w:r>
        <w:r w:rsidRPr="00E27B73">
          <w:rPr>
            <w:rStyle w:val="Hyperlink"/>
            <w:noProof/>
          </w:rPr>
          <w:t xml:space="preserve"> = 11.5 cm.</w:t>
        </w:r>
        <w:r>
          <w:rPr>
            <w:noProof/>
            <w:webHidden/>
          </w:rPr>
          <w:tab/>
        </w:r>
        <w:r>
          <w:rPr>
            <w:noProof/>
            <w:webHidden/>
          </w:rPr>
          <w:fldChar w:fldCharType="begin"/>
        </w:r>
        <w:r>
          <w:rPr>
            <w:noProof/>
            <w:webHidden/>
          </w:rPr>
          <w:instrText xml:space="preserve"> PAGEREF _Toc474686668 \h </w:instrText>
        </w:r>
        <w:r>
          <w:rPr>
            <w:noProof/>
            <w:webHidden/>
          </w:rPr>
        </w:r>
        <w:r>
          <w:rPr>
            <w:noProof/>
            <w:webHidden/>
          </w:rPr>
          <w:fldChar w:fldCharType="separate"/>
        </w:r>
        <w:r>
          <w:rPr>
            <w:noProof/>
            <w:webHidden/>
          </w:rPr>
          <w:t>166</w:t>
        </w:r>
        <w:r>
          <w:rPr>
            <w:noProof/>
            <w:webHidden/>
          </w:rPr>
          <w:fldChar w:fldCharType="end"/>
        </w:r>
      </w:hyperlink>
    </w:p>
    <w:p w14:paraId="50B7A1F7" w14:textId="77777777" w:rsidR="00BF4C3A" w:rsidRDefault="00BF4C3A" w:rsidP="009977C8">
      <w:pPr>
        <w:pStyle w:val="TableofFigures"/>
        <w:tabs>
          <w:tab w:val="right" w:leader="dot" w:pos="8494"/>
        </w:tabs>
        <w:spacing w:line="276" w:lineRule="auto"/>
        <w:rPr>
          <w:noProof/>
          <w:lang w:eastAsia="en-GB"/>
        </w:rPr>
      </w:pPr>
      <w:hyperlink w:anchor="_Toc474686669" w:history="1">
        <w:r w:rsidRPr="00E27B73">
          <w:rPr>
            <w:rStyle w:val="Hyperlink"/>
            <w:noProof/>
          </w:rPr>
          <w:t>Figure 7</w:t>
        </w:r>
        <w:r w:rsidRPr="00E27B73">
          <w:rPr>
            <w:rStyle w:val="Hyperlink"/>
            <w:noProof/>
          </w:rPr>
          <w:noBreakHyphen/>
          <w:t>4.  Sample images of bubble production in Group B (a, b) and A (c) particles at 0.263 m/s and 8 cm initial static bed height.</w:t>
        </w:r>
        <w:r>
          <w:rPr>
            <w:noProof/>
            <w:webHidden/>
          </w:rPr>
          <w:tab/>
        </w:r>
        <w:r>
          <w:rPr>
            <w:noProof/>
            <w:webHidden/>
          </w:rPr>
          <w:fldChar w:fldCharType="begin"/>
        </w:r>
        <w:r>
          <w:rPr>
            <w:noProof/>
            <w:webHidden/>
          </w:rPr>
          <w:instrText xml:space="preserve"> PAGEREF _Toc474686669 \h </w:instrText>
        </w:r>
        <w:r>
          <w:rPr>
            <w:noProof/>
            <w:webHidden/>
          </w:rPr>
        </w:r>
        <w:r>
          <w:rPr>
            <w:noProof/>
            <w:webHidden/>
          </w:rPr>
          <w:fldChar w:fldCharType="separate"/>
        </w:r>
        <w:r>
          <w:rPr>
            <w:noProof/>
            <w:webHidden/>
          </w:rPr>
          <w:t>167</w:t>
        </w:r>
        <w:r>
          <w:rPr>
            <w:noProof/>
            <w:webHidden/>
          </w:rPr>
          <w:fldChar w:fldCharType="end"/>
        </w:r>
      </w:hyperlink>
    </w:p>
    <w:p w14:paraId="2FCD5241" w14:textId="77777777" w:rsidR="00BF4C3A" w:rsidRDefault="00BF4C3A" w:rsidP="009977C8">
      <w:pPr>
        <w:pStyle w:val="TableofFigures"/>
        <w:tabs>
          <w:tab w:val="right" w:leader="dot" w:pos="8494"/>
        </w:tabs>
        <w:spacing w:line="276" w:lineRule="auto"/>
        <w:rPr>
          <w:noProof/>
          <w:lang w:eastAsia="en-GB"/>
        </w:rPr>
      </w:pPr>
      <w:hyperlink w:anchor="_Toc474686670" w:history="1">
        <w:r w:rsidRPr="00E27B73">
          <w:rPr>
            <w:rStyle w:val="Hyperlink"/>
            <w:noProof/>
          </w:rPr>
          <w:t>Figure 7</w:t>
        </w:r>
        <w:r w:rsidRPr="00E27B73">
          <w:rPr>
            <w:rStyle w:val="Hyperlink"/>
            <w:noProof/>
          </w:rPr>
          <w:noBreakHyphen/>
          <w:t>5.  Sample images for 5 cm initial static bed height at increasing gas velocities (a-c) in 52 μm polystyrene beads under continuous flow.</w:t>
        </w:r>
        <w:r>
          <w:rPr>
            <w:noProof/>
            <w:webHidden/>
          </w:rPr>
          <w:tab/>
        </w:r>
        <w:r>
          <w:rPr>
            <w:noProof/>
            <w:webHidden/>
          </w:rPr>
          <w:fldChar w:fldCharType="begin"/>
        </w:r>
        <w:r>
          <w:rPr>
            <w:noProof/>
            <w:webHidden/>
          </w:rPr>
          <w:instrText xml:space="preserve"> PAGEREF _Toc474686670 \h </w:instrText>
        </w:r>
        <w:r>
          <w:rPr>
            <w:noProof/>
            <w:webHidden/>
          </w:rPr>
        </w:r>
        <w:r>
          <w:rPr>
            <w:noProof/>
            <w:webHidden/>
          </w:rPr>
          <w:fldChar w:fldCharType="separate"/>
        </w:r>
        <w:r>
          <w:rPr>
            <w:noProof/>
            <w:webHidden/>
          </w:rPr>
          <w:t>167</w:t>
        </w:r>
        <w:r>
          <w:rPr>
            <w:noProof/>
            <w:webHidden/>
          </w:rPr>
          <w:fldChar w:fldCharType="end"/>
        </w:r>
      </w:hyperlink>
    </w:p>
    <w:p w14:paraId="72D95310" w14:textId="77777777" w:rsidR="00BF4C3A" w:rsidRDefault="00BF4C3A" w:rsidP="009977C8">
      <w:pPr>
        <w:pStyle w:val="TableofFigures"/>
        <w:tabs>
          <w:tab w:val="right" w:leader="dot" w:pos="8494"/>
        </w:tabs>
        <w:spacing w:line="276" w:lineRule="auto"/>
        <w:rPr>
          <w:noProof/>
          <w:lang w:eastAsia="en-GB"/>
        </w:rPr>
      </w:pPr>
      <w:hyperlink w:anchor="_Toc474686671" w:history="1">
        <w:r w:rsidRPr="00E27B73">
          <w:rPr>
            <w:rStyle w:val="Hyperlink"/>
            <w:noProof/>
          </w:rPr>
          <w:t>Figure 7</w:t>
        </w:r>
        <w:r w:rsidRPr="00E27B73">
          <w:rPr>
            <w:rStyle w:val="Hyperlink"/>
            <w:noProof/>
          </w:rPr>
          <w:noBreakHyphen/>
          <w:t>6.  Average bubble population per frame plotted against increasing static initial bed height in a bed of 52 μm polymer beads at increasing gas velocities, in the double inlet bed.</w:t>
        </w:r>
        <w:r>
          <w:rPr>
            <w:noProof/>
            <w:webHidden/>
          </w:rPr>
          <w:tab/>
        </w:r>
        <w:r>
          <w:rPr>
            <w:noProof/>
            <w:webHidden/>
          </w:rPr>
          <w:fldChar w:fldCharType="begin"/>
        </w:r>
        <w:r>
          <w:rPr>
            <w:noProof/>
            <w:webHidden/>
          </w:rPr>
          <w:instrText xml:space="preserve"> PAGEREF _Toc474686671 \h </w:instrText>
        </w:r>
        <w:r>
          <w:rPr>
            <w:noProof/>
            <w:webHidden/>
          </w:rPr>
        </w:r>
        <w:r>
          <w:rPr>
            <w:noProof/>
            <w:webHidden/>
          </w:rPr>
          <w:fldChar w:fldCharType="separate"/>
        </w:r>
        <w:r>
          <w:rPr>
            <w:noProof/>
            <w:webHidden/>
          </w:rPr>
          <w:t>168</w:t>
        </w:r>
        <w:r>
          <w:rPr>
            <w:noProof/>
            <w:webHidden/>
          </w:rPr>
          <w:fldChar w:fldCharType="end"/>
        </w:r>
      </w:hyperlink>
    </w:p>
    <w:p w14:paraId="165489A5" w14:textId="77777777" w:rsidR="00BF4C3A" w:rsidRDefault="00BF4C3A" w:rsidP="009977C8">
      <w:pPr>
        <w:pStyle w:val="TableofFigures"/>
        <w:tabs>
          <w:tab w:val="right" w:leader="dot" w:pos="8494"/>
        </w:tabs>
        <w:spacing w:line="276" w:lineRule="auto"/>
        <w:rPr>
          <w:noProof/>
          <w:lang w:eastAsia="en-GB"/>
        </w:rPr>
      </w:pPr>
      <w:hyperlink w:anchor="_Toc474686672" w:history="1">
        <w:r w:rsidRPr="00E27B73">
          <w:rPr>
            <w:rStyle w:val="Hyperlink"/>
            <w:noProof/>
          </w:rPr>
          <w:t>Figure 7</w:t>
        </w:r>
        <w:r w:rsidRPr="00E27B73">
          <w:rPr>
            <w:rStyle w:val="Hyperlink"/>
            <w:noProof/>
          </w:rPr>
          <w:noBreakHyphen/>
          <w:t>7.  Comparison of bubble diameter measurement methods, showing a) a sample image of 90 μm glass beads, H</w:t>
        </w:r>
        <w:r w:rsidRPr="00E27B73">
          <w:rPr>
            <w:rStyle w:val="Hyperlink"/>
            <w:noProof/>
            <w:vertAlign w:val="subscript"/>
          </w:rPr>
          <w:t>o</w:t>
        </w:r>
        <w:r w:rsidRPr="00E27B73">
          <w:rPr>
            <w:rStyle w:val="Hyperlink"/>
            <w:noProof/>
          </w:rPr>
          <w:t xml:space="preserve"> = 4 cm, and b) bubble diameter measurements under the continuous flow regime at increasing gas velocities (U) in the double inlet bed.</w:t>
        </w:r>
        <w:r>
          <w:rPr>
            <w:noProof/>
            <w:webHidden/>
          </w:rPr>
          <w:tab/>
        </w:r>
        <w:r>
          <w:rPr>
            <w:noProof/>
            <w:webHidden/>
          </w:rPr>
          <w:fldChar w:fldCharType="begin"/>
        </w:r>
        <w:r>
          <w:rPr>
            <w:noProof/>
            <w:webHidden/>
          </w:rPr>
          <w:instrText xml:space="preserve"> PAGEREF _Toc474686672 \h </w:instrText>
        </w:r>
        <w:r>
          <w:rPr>
            <w:noProof/>
            <w:webHidden/>
          </w:rPr>
        </w:r>
        <w:r>
          <w:rPr>
            <w:noProof/>
            <w:webHidden/>
          </w:rPr>
          <w:fldChar w:fldCharType="separate"/>
        </w:r>
        <w:r>
          <w:rPr>
            <w:noProof/>
            <w:webHidden/>
          </w:rPr>
          <w:t>169</w:t>
        </w:r>
        <w:r>
          <w:rPr>
            <w:noProof/>
            <w:webHidden/>
          </w:rPr>
          <w:fldChar w:fldCharType="end"/>
        </w:r>
      </w:hyperlink>
    </w:p>
    <w:p w14:paraId="443149F2" w14:textId="77777777" w:rsidR="00BF4C3A" w:rsidRDefault="00BF4C3A" w:rsidP="009977C8">
      <w:pPr>
        <w:pStyle w:val="TableofFigures"/>
        <w:tabs>
          <w:tab w:val="right" w:leader="dot" w:pos="8494"/>
        </w:tabs>
        <w:spacing w:line="276" w:lineRule="auto"/>
        <w:rPr>
          <w:noProof/>
          <w:lang w:eastAsia="en-GB"/>
        </w:rPr>
      </w:pPr>
      <w:hyperlink w:anchor="_Toc474686673" w:history="1">
        <w:r w:rsidRPr="00E27B73">
          <w:rPr>
            <w:rStyle w:val="Hyperlink"/>
            <w:noProof/>
          </w:rPr>
          <w:t>Figure 7</w:t>
        </w:r>
        <w:r w:rsidRPr="00E27B73">
          <w:rPr>
            <w:rStyle w:val="Hyperlink"/>
            <w:noProof/>
          </w:rPr>
          <w:noBreakHyphen/>
          <w:t>8.  Maximum feret diameter for 90 μm glass beads, showing average bubble maximum feret diameter at increasing gas velocity for all bubbles recorded under continuous and pulsed flow at a 10 cm initial static bed height, in the double inlet bed.</w:t>
        </w:r>
        <w:r>
          <w:rPr>
            <w:noProof/>
            <w:webHidden/>
          </w:rPr>
          <w:tab/>
        </w:r>
        <w:r>
          <w:rPr>
            <w:noProof/>
            <w:webHidden/>
          </w:rPr>
          <w:fldChar w:fldCharType="begin"/>
        </w:r>
        <w:r>
          <w:rPr>
            <w:noProof/>
            <w:webHidden/>
          </w:rPr>
          <w:instrText xml:space="preserve"> PAGEREF _Toc474686673 \h </w:instrText>
        </w:r>
        <w:r>
          <w:rPr>
            <w:noProof/>
            <w:webHidden/>
          </w:rPr>
        </w:r>
        <w:r>
          <w:rPr>
            <w:noProof/>
            <w:webHidden/>
          </w:rPr>
          <w:fldChar w:fldCharType="separate"/>
        </w:r>
        <w:r>
          <w:rPr>
            <w:noProof/>
            <w:webHidden/>
          </w:rPr>
          <w:t>170</w:t>
        </w:r>
        <w:r>
          <w:rPr>
            <w:noProof/>
            <w:webHidden/>
          </w:rPr>
          <w:fldChar w:fldCharType="end"/>
        </w:r>
      </w:hyperlink>
    </w:p>
    <w:p w14:paraId="31EE9BF0" w14:textId="77777777" w:rsidR="00BF4C3A" w:rsidRDefault="00BF4C3A" w:rsidP="009977C8">
      <w:pPr>
        <w:pStyle w:val="TableofFigures"/>
        <w:tabs>
          <w:tab w:val="right" w:leader="dot" w:pos="8494"/>
        </w:tabs>
        <w:spacing w:line="276" w:lineRule="auto"/>
        <w:rPr>
          <w:noProof/>
          <w:lang w:eastAsia="en-GB"/>
        </w:rPr>
      </w:pPr>
      <w:hyperlink w:anchor="_Toc474686674" w:history="1">
        <w:r w:rsidRPr="00E27B73">
          <w:rPr>
            <w:rStyle w:val="Hyperlink"/>
            <w:noProof/>
          </w:rPr>
          <w:t>Figure 7</w:t>
        </w:r>
        <w:r w:rsidRPr="00E27B73">
          <w:rPr>
            <w:rStyle w:val="Hyperlink"/>
            <w:noProof/>
          </w:rPr>
          <w:noBreakHyphen/>
          <w:t>9.  Maximum feret diameter for 52 μm polystyrene, showing a-c) initial static bed height plotted against average bubble maximum feret diameter for all bubbles recorded under continuous and pulsed flow at comparable gas flow rates and d) gas velocity (U) plotted against average bubble ferret diameter at 10 cm static initial bed height, in the double inlet bed.</w:t>
        </w:r>
        <w:r>
          <w:rPr>
            <w:noProof/>
            <w:webHidden/>
          </w:rPr>
          <w:tab/>
        </w:r>
        <w:r>
          <w:rPr>
            <w:noProof/>
            <w:webHidden/>
          </w:rPr>
          <w:fldChar w:fldCharType="begin"/>
        </w:r>
        <w:r>
          <w:rPr>
            <w:noProof/>
            <w:webHidden/>
          </w:rPr>
          <w:instrText xml:space="preserve"> PAGEREF _Toc474686674 \h </w:instrText>
        </w:r>
        <w:r>
          <w:rPr>
            <w:noProof/>
            <w:webHidden/>
          </w:rPr>
        </w:r>
        <w:r>
          <w:rPr>
            <w:noProof/>
            <w:webHidden/>
          </w:rPr>
          <w:fldChar w:fldCharType="separate"/>
        </w:r>
        <w:r>
          <w:rPr>
            <w:noProof/>
            <w:webHidden/>
          </w:rPr>
          <w:t>171</w:t>
        </w:r>
        <w:r>
          <w:rPr>
            <w:noProof/>
            <w:webHidden/>
          </w:rPr>
          <w:fldChar w:fldCharType="end"/>
        </w:r>
      </w:hyperlink>
    </w:p>
    <w:p w14:paraId="29E1038E" w14:textId="77777777" w:rsidR="00BF4C3A" w:rsidRDefault="00BF4C3A" w:rsidP="009977C8">
      <w:pPr>
        <w:pStyle w:val="TableofFigures"/>
        <w:tabs>
          <w:tab w:val="right" w:leader="dot" w:pos="8494"/>
        </w:tabs>
        <w:spacing w:line="276" w:lineRule="auto"/>
        <w:rPr>
          <w:noProof/>
          <w:lang w:eastAsia="en-GB"/>
        </w:rPr>
      </w:pPr>
      <w:hyperlink w:anchor="_Toc474686675" w:history="1">
        <w:r w:rsidRPr="00E27B73">
          <w:rPr>
            <w:rStyle w:val="Hyperlink"/>
            <w:noProof/>
          </w:rPr>
          <w:t>Figure 7</w:t>
        </w:r>
        <w:r w:rsidRPr="00E27B73">
          <w:rPr>
            <w:rStyle w:val="Hyperlink"/>
            <w:noProof/>
          </w:rPr>
          <w:noBreakHyphen/>
          <w:t>10.  Comparison of number of frames analysed for bubble population over increasing gas velocities, D</w:t>
        </w:r>
        <w:r w:rsidRPr="00E27B73">
          <w:rPr>
            <w:rStyle w:val="Hyperlink"/>
            <w:noProof/>
            <w:vertAlign w:val="subscript"/>
          </w:rPr>
          <w:t>p</w:t>
        </w:r>
        <w:r w:rsidRPr="00E27B73">
          <w:rPr>
            <w:rStyle w:val="Hyperlink"/>
            <w:noProof/>
          </w:rPr>
          <w:t xml:space="preserve"> = 52 μm, H</w:t>
        </w:r>
        <w:r w:rsidRPr="00E27B73">
          <w:rPr>
            <w:rStyle w:val="Hyperlink"/>
            <w:noProof/>
            <w:vertAlign w:val="subscript"/>
          </w:rPr>
          <w:t>o</w:t>
        </w:r>
        <w:r w:rsidRPr="00E27B73">
          <w:rPr>
            <w:rStyle w:val="Hyperlink"/>
            <w:noProof/>
          </w:rPr>
          <w:t xml:space="preserve"> = 10 cm, double inlet bed.</w:t>
        </w:r>
        <w:r>
          <w:rPr>
            <w:noProof/>
            <w:webHidden/>
          </w:rPr>
          <w:tab/>
        </w:r>
        <w:r>
          <w:rPr>
            <w:noProof/>
            <w:webHidden/>
          </w:rPr>
          <w:fldChar w:fldCharType="begin"/>
        </w:r>
        <w:r>
          <w:rPr>
            <w:noProof/>
            <w:webHidden/>
          </w:rPr>
          <w:instrText xml:space="preserve"> PAGEREF _Toc474686675 \h </w:instrText>
        </w:r>
        <w:r>
          <w:rPr>
            <w:noProof/>
            <w:webHidden/>
          </w:rPr>
        </w:r>
        <w:r>
          <w:rPr>
            <w:noProof/>
            <w:webHidden/>
          </w:rPr>
          <w:fldChar w:fldCharType="separate"/>
        </w:r>
        <w:r>
          <w:rPr>
            <w:noProof/>
            <w:webHidden/>
          </w:rPr>
          <w:t>172</w:t>
        </w:r>
        <w:r>
          <w:rPr>
            <w:noProof/>
            <w:webHidden/>
          </w:rPr>
          <w:fldChar w:fldCharType="end"/>
        </w:r>
      </w:hyperlink>
    </w:p>
    <w:p w14:paraId="38522F5C" w14:textId="77777777" w:rsidR="00BF4C3A" w:rsidRDefault="00BF4C3A" w:rsidP="009977C8">
      <w:pPr>
        <w:pStyle w:val="TableofFigures"/>
        <w:tabs>
          <w:tab w:val="right" w:leader="dot" w:pos="8494"/>
        </w:tabs>
        <w:spacing w:line="276" w:lineRule="auto"/>
        <w:rPr>
          <w:noProof/>
          <w:lang w:eastAsia="en-GB"/>
        </w:rPr>
      </w:pPr>
      <w:hyperlink w:anchor="_Toc474686676" w:history="1">
        <w:r w:rsidRPr="00E27B73">
          <w:rPr>
            <w:rStyle w:val="Hyperlink"/>
            <w:noProof/>
          </w:rPr>
          <w:t>Figure 7</w:t>
        </w:r>
        <w:r w:rsidRPr="00E27B73">
          <w:rPr>
            <w:rStyle w:val="Hyperlink"/>
            <w:noProof/>
          </w:rPr>
          <w:noBreakHyphen/>
          <w:t>11.</w:t>
        </w:r>
        <w:r w:rsidRPr="00E27B73">
          <w:rPr>
            <w:rStyle w:val="Hyperlink"/>
            <w:b/>
            <w:noProof/>
          </w:rPr>
          <w:t xml:space="preserve">  </w:t>
        </w:r>
        <w:r w:rsidRPr="00E27B73">
          <w:rPr>
            <w:rStyle w:val="Hyperlink"/>
            <w:noProof/>
          </w:rPr>
          <w:t>Comparison of number of frames analysed for average maximum feret diameter over increasing gas velocities and showing error bars indicating standard error of the mean, D</w:t>
        </w:r>
        <w:r w:rsidRPr="00E27B73">
          <w:rPr>
            <w:rStyle w:val="Hyperlink"/>
            <w:noProof/>
            <w:vertAlign w:val="subscript"/>
          </w:rPr>
          <w:t>p</w:t>
        </w:r>
        <w:r w:rsidRPr="00E27B73">
          <w:rPr>
            <w:rStyle w:val="Hyperlink"/>
            <w:noProof/>
          </w:rPr>
          <w:t xml:space="preserve"> = 52 μm, H</w:t>
        </w:r>
        <w:r w:rsidRPr="00E27B73">
          <w:rPr>
            <w:rStyle w:val="Hyperlink"/>
            <w:noProof/>
            <w:vertAlign w:val="subscript"/>
          </w:rPr>
          <w:t>o</w:t>
        </w:r>
        <w:r w:rsidRPr="00E27B73">
          <w:rPr>
            <w:rStyle w:val="Hyperlink"/>
            <w:noProof/>
          </w:rPr>
          <w:t xml:space="preserve"> = 10 cm, double inlet bed.</w:t>
        </w:r>
        <w:r>
          <w:rPr>
            <w:noProof/>
            <w:webHidden/>
          </w:rPr>
          <w:tab/>
        </w:r>
        <w:r>
          <w:rPr>
            <w:noProof/>
            <w:webHidden/>
          </w:rPr>
          <w:fldChar w:fldCharType="begin"/>
        </w:r>
        <w:r>
          <w:rPr>
            <w:noProof/>
            <w:webHidden/>
          </w:rPr>
          <w:instrText xml:space="preserve"> PAGEREF _Toc474686676 \h </w:instrText>
        </w:r>
        <w:r>
          <w:rPr>
            <w:noProof/>
            <w:webHidden/>
          </w:rPr>
        </w:r>
        <w:r>
          <w:rPr>
            <w:noProof/>
            <w:webHidden/>
          </w:rPr>
          <w:fldChar w:fldCharType="separate"/>
        </w:r>
        <w:r>
          <w:rPr>
            <w:noProof/>
            <w:webHidden/>
          </w:rPr>
          <w:t>173</w:t>
        </w:r>
        <w:r>
          <w:rPr>
            <w:noProof/>
            <w:webHidden/>
          </w:rPr>
          <w:fldChar w:fldCharType="end"/>
        </w:r>
      </w:hyperlink>
    </w:p>
    <w:p w14:paraId="43EFAEEB" w14:textId="77777777" w:rsidR="00BF4C3A" w:rsidRDefault="00BF4C3A" w:rsidP="009977C8">
      <w:pPr>
        <w:pStyle w:val="TableofFigures"/>
        <w:tabs>
          <w:tab w:val="right" w:leader="dot" w:pos="8494"/>
        </w:tabs>
        <w:spacing w:line="276" w:lineRule="auto"/>
        <w:rPr>
          <w:noProof/>
          <w:lang w:eastAsia="en-GB"/>
        </w:rPr>
      </w:pPr>
      <w:hyperlink w:anchor="_Toc474686677" w:history="1">
        <w:r w:rsidRPr="00E27B73">
          <w:rPr>
            <w:rStyle w:val="Hyperlink"/>
            <w:noProof/>
          </w:rPr>
          <w:t>Figure 7</w:t>
        </w:r>
        <w:r w:rsidRPr="00E27B73">
          <w:rPr>
            <w:rStyle w:val="Hyperlink"/>
            <w:noProof/>
          </w:rPr>
          <w:noBreakHyphen/>
          <w:t>12.</w:t>
        </w:r>
        <w:r w:rsidRPr="00E27B73">
          <w:rPr>
            <w:rStyle w:val="Hyperlink"/>
            <w:b/>
            <w:noProof/>
          </w:rPr>
          <w:t xml:space="preserve">  </w:t>
        </w:r>
        <w:r w:rsidRPr="00E27B73">
          <w:rPr>
            <w:rStyle w:val="Hyperlink"/>
            <w:noProof/>
          </w:rPr>
          <w:t>Comparison of number of frames analysed for average bubble width and height over increasing gas velocities, D</w:t>
        </w:r>
        <w:r w:rsidRPr="00E27B73">
          <w:rPr>
            <w:rStyle w:val="Hyperlink"/>
            <w:noProof/>
            <w:vertAlign w:val="subscript"/>
          </w:rPr>
          <w:t>p</w:t>
        </w:r>
        <w:r w:rsidRPr="00E27B73">
          <w:rPr>
            <w:rStyle w:val="Hyperlink"/>
            <w:noProof/>
          </w:rPr>
          <w:t xml:space="preserve"> = 52 μm, H</w:t>
        </w:r>
        <w:r w:rsidRPr="00E27B73">
          <w:rPr>
            <w:rStyle w:val="Hyperlink"/>
            <w:noProof/>
            <w:vertAlign w:val="subscript"/>
          </w:rPr>
          <w:t>o</w:t>
        </w:r>
        <w:r w:rsidRPr="00E27B73">
          <w:rPr>
            <w:rStyle w:val="Hyperlink"/>
            <w:noProof/>
          </w:rPr>
          <w:t xml:space="preserve"> = 10 cm, double inlet bed.</w:t>
        </w:r>
        <w:r>
          <w:rPr>
            <w:noProof/>
            <w:webHidden/>
          </w:rPr>
          <w:tab/>
        </w:r>
        <w:r>
          <w:rPr>
            <w:noProof/>
            <w:webHidden/>
          </w:rPr>
          <w:fldChar w:fldCharType="begin"/>
        </w:r>
        <w:r>
          <w:rPr>
            <w:noProof/>
            <w:webHidden/>
          </w:rPr>
          <w:instrText xml:space="preserve"> PAGEREF _Toc474686677 \h </w:instrText>
        </w:r>
        <w:r>
          <w:rPr>
            <w:noProof/>
            <w:webHidden/>
          </w:rPr>
        </w:r>
        <w:r>
          <w:rPr>
            <w:noProof/>
            <w:webHidden/>
          </w:rPr>
          <w:fldChar w:fldCharType="separate"/>
        </w:r>
        <w:r>
          <w:rPr>
            <w:noProof/>
            <w:webHidden/>
          </w:rPr>
          <w:t>173</w:t>
        </w:r>
        <w:r>
          <w:rPr>
            <w:noProof/>
            <w:webHidden/>
          </w:rPr>
          <w:fldChar w:fldCharType="end"/>
        </w:r>
      </w:hyperlink>
    </w:p>
    <w:p w14:paraId="5D1646AF" w14:textId="77777777" w:rsidR="00BF4C3A" w:rsidRDefault="00BF4C3A" w:rsidP="009977C8">
      <w:pPr>
        <w:pStyle w:val="TableofFigures"/>
        <w:tabs>
          <w:tab w:val="right" w:leader="dot" w:pos="8494"/>
        </w:tabs>
        <w:spacing w:line="276" w:lineRule="auto"/>
        <w:rPr>
          <w:noProof/>
          <w:lang w:eastAsia="en-GB"/>
        </w:rPr>
      </w:pPr>
      <w:hyperlink w:anchor="_Toc474686678" w:history="1">
        <w:r w:rsidRPr="00E27B73">
          <w:rPr>
            <w:rStyle w:val="Hyperlink"/>
            <w:noProof/>
          </w:rPr>
          <w:t>Figure 7</w:t>
        </w:r>
        <w:r w:rsidRPr="00E27B73">
          <w:rPr>
            <w:rStyle w:val="Hyperlink"/>
            <w:noProof/>
          </w:rPr>
          <w:noBreakHyphen/>
          <w:t>13.  % proportion of bubble horizontal diameter at increasing gas velocities (x10</w:t>
        </w:r>
        <w:r w:rsidRPr="00E27B73">
          <w:rPr>
            <w:rStyle w:val="Hyperlink"/>
            <w:noProof/>
            <w:vertAlign w:val="superscript"/>
          </w:rPr>
          <w:t>-3</w:t>
        </w:r>
        <w:r w:rsidRPr="00E27B73">
          <w:rPr>
            <w:rStyle w:val="Hyperlink"/>
            <w:noProof/>
          </w:rPr>
          <w:t>) in 250 μm glass beads under the continuous flow regime.</w:t>
        </w:r>
        <w:r>
          <w:rPr>
            <w:noProof/>
            <w:webHidden/>
          </w:rPr>
          <w:tab/>
        </w:r>
        <w:r>
          <w:rPr>
            <w:noProof/>
            <w:webHidden/>
          </w:rPr>
          <w:fldChar w:fldCharType="begin"/>
        </w:r>
        <w:r>
          <w:rPr>
            <w:noProof/>
            <w:webHidden/>
          </w:rPr>
          <w:instrText xml:space="preserve"> PAGEREF _Toc474686678 \h </w:instrText>
        </w:r>
        <w:r>
          <w:rPr>
            <w:noProof/>
            <w:webHidden/>
          </w:rPr>
        </w:r>
        <w:r>
          <w:rPr>
            <w:noProof/>
            <w:webHidden/>
          </w:rPr>
          <w:fldChar w:fldCharType="separate"/>
        </w:r>
        <w:r>
          <w:rPr>
            <w:noProof/>
            <w:webHidden/>
          </w:rPr>
          <w:t>175</w:t>
        </w:r>
        <w:r>
          <w:rPr>
            <w:noProof/>
            <w:webHidden/>
          </w:rPr>
          <w:fldChar w:fldCharType="end"/>
        </w:r>
      </w:hyperlink>
    </w:p>
    <w:p w14:paraId="3AA29532" w14:textId="77777777" w:rsidR="00BF4C3A" w:rsidRDefault="00BF4C3A" w:rsidP="009977C8">
      <w:pPr>
        <w:pStyle w:val="TableofFigures"/>
        <w:tabs>
          <w:tab w:val="right" w:leader="dot" w:pos="8494"/>
        </w:tabs>
        <w:spacing w:line="276" w:lineRule="auto"/>
        <w:rPr>
          <w:noProof/>
          <w:lang w:eastAsia="en-GB"/>
        </w:rPr>
      </w:pPr>
      <w:hyperlink w:anchor="_Toc474686679" w:history="1">
        <w:r w:rsidRPr="00E27B73">
          <w:rPr>
            <w:rStyle w:val="Hyperlink"/>
            <w:noProof/>
          </w:rPr>
          <w:t>Figure 7</w:t>
        </w:r>
        <w:r w:rsidRPr="00E27B73">
          <w:rPr>
            <w:rStyle w:val="Hyperlink"/>
            <w:noProof/>
          </w:rPr>
          <w:noBreakHyphen/>
          <w:t>14.  Change in average bubble horizontal diameter in 250 μm glass beads over increasing gas velocity (x10</w:t>
        </w:r>
        <w:r w:rsidRPr="00E27B73">
          <w:rPr>
            <w:rStyle w:val="Hyperlink"/>
            <w:noProof/>
            <w:vertAlign w:val="superscript"/>
          </w:rPr>
          <w:t>-3</w:t>
        </w:r>
        <w:r w:rsidRPr="00E27B73">
          <w:rPr>
            <w:rStyle w:val="Hyperlink"/>
            <w:noProof/>
          </w:rPr>
          <w:t>) (U) for two flow regimes, in the single inlet bed.</w:t>
        </w:r>
        <w:r>
          <w:rPr>
            <w:noProof/>
            <w:webHidden/>
          </w:rPr>
          <w:tab/>
        </w:r>
        <w:r>
          <w:rPr>
            <w:noProof/>
            <w:webHidden/>
          </w:rPr>
          <w:fldChar w:fldCharType="begin"/>
        </w:r>
        <w:r>
          <w:rPr>
            <w:noProof/>
            <w:webHidden/>
          </w:rPr>
          <w:instrText xml:space="preserve"> PAGEREF _Toc474686679 \h </w:instrText>
        </w:r>
        <w:r>
          <w:rPr>
            <w:noProof/>
            <w:webHidden/>
          </w:rPr>
        </w:r>
        <w:r>
          <w:rPr>
            <w:noProof/>
            <w:webHidden/>
          </w:rPr>
          <w:fldChar w:fldCharType="separate"/>
        </w:r>
        <w:r>
          <w:rPr>
            <w:noProof/>
            <w:webHidden/>
          </w:rPr>
          <w:t>175</w:t>
        </w:r>
        <w:r>
          <w:rPr>
            <w:noProof/>
            <w:webHidden/>
          </w:rPr>
          <w:fldChar w:fldCharType="end"/>
        </w:r>
      </w:hyperlink>
    </w:p>
    <w:p w14:paraId="0A426F0B" w14:textId="77777777" w:rsidR="00BF4C3A" w:rsidRDefault="00BF4C3A" w:rsidP="009977C8">
      <w:pPr>
        <w:pStyle w:val="TableofFigures"/>
        <w:tabs>
          <w:tab w:val="right" w:leader="dot" w:pos="8494"/>
        </w:tabs>
        <w:spacing w:line="276" w:lineRule="auto"/>
        <w:rPr>
          <w:noProof/>
          <w:lang w:eastAsia="en-GB"/>
        </w:rPr>
      </w:pPr>
      <w:hyperlink w:anchor="_Toc474686680" w:history="1">
        <w:r w:rsidRPr="00E27B73">
          <w:rPr>
            <w:rStyle w:val="Hyperlink"/>
            <w:noProof/>
          </w:rPr>
          <w:t>Figure 7</w:t>
        </w:r>
        <w:r w:rsidRPr="00E27B73">
          <w:rPr>
            <w:rStyle w:val="Hyperlink"/>
            <w:noProof/>
          </w:rPr>
          <w:noBreakHyphen/>
          <w:t>15.  Average bubble diameter at increasing distance from distributor plate at 1.85x10</w:t>
        </w:r>
        <w:r w:rsidRPr="00E27B73">
          <w:rPr>
            <w:rStyle w:val="Hyperlink"/>
            <w:noProof/>
            <w:vertAlign w:val="superscript"/>
          </w:rPr>
          <w:t>-3</w:t>
        </w:r>
        <w:r w:rsidRPr="00E27B73">
          <w:rPr>
            <w:rStyle w:val="Hyperlink"/>
            <w:noProof/>
          </w:rPr>
          <w:t xml:space="preserve"> m/s under continuous flow for 250 μm glass beads in the single inlet bed.</w:t>
        </w:r>
        <w:r>
          <w:rPr>
            <w:noProof/>
            <w:webHidden/>
          </w:rPr>
          <w:tab/>
        </w:r>
        <w:r>
          <w:rPr>
            <w:noProof/>
            <w:webHidden/>
          </w:rPr>
          <w:fldChar w:fldCharType="begin"/>
        </w:r>
        <w:r>
          <w:rPr>
            <w:noProof/>
            <w:webHidden/>
          </w:rPr>
          <w:instrText xml:space="preserve"> PAGEREF _Toc474686680 \h </w:instrText>
        </w:r>
        <w:r>
          <w:rPr>
            <w:noProof/>
            <w:webHidden/>
          </w:rPr>
        </w:r>
        <w:r>
          <w:rPr>
            <w:noProof/>
            <w:webHidden/>
          </w:rPr>
          <w:fldChar w:fldCharType="separate"/>
        </w:r>
        <w:r>
          <w:rPr>
            <w:noProof/>
            <w:webHidden/>
          </w:rPr>
          <w:t>176</w:t>
        </w:r>
        <w:r>
          <w:rPr>
            <w:noProof/>
            <w:webHidden/>
          </w:rPr>
          <w:fldChar w:fldCharType="end"/>
        </w:r>
      </w:hyperlink>
    </w:p>
    <w:p w14:paraId="31AA9E3D" w14:textId="77777777" w:rsidR="00BF4C3A" w:rsidRDefault="00BF4C3A" w:rsidP="009977C8">
      <w:pPr>
        <w:pStyle w:val="TableofFigures"/>
        <w:tabs>
          <w:tab w:val="right" w:leader="dot" w:pos="8494"/>
        </w:tabs>
        <w:spacing w:line="276" w:lineRule="auto"/>
        <w:rPr>
          <w:noProof/>
          <w:lang w:eastAsia="en-GB"/>
        </w:rPr>
      </w:pPr>
      <w:hyperlink w:anchor="_Toc474686681" w:history="1">
        <w:r w:rsidRPr="00E27B73">
          <w:rPr>
            <w:rStyle w:val="Hyperlink"/>
            <w:noProof/>
          </w:rPr>
          <w:t>Figure 7</w:t>
        </w:r>
        <w:r w:rsidRPr="00E27B73">
          <w:rPr>
            <w:rStyle w:val="Hyperlink"/>
            <w:noProof/>
          </w:rPr>
          <w:noBreakHyphen/>
          <w:t>16.  Continuous and pulsed average bubble diameter at increasing distances from the distributor plate at three velocities (Ux10</w:t>
        </w:r>
        <w:r w:rsidRPr="00E27B73">
          <w:rPr>
            <w:rStyle w:val="Hyperlink"/>
            <w:noProof/>
            <w:vertAlign w:val="superscript"/>
          </w:rPr>
          <w:t>-3</w:t>
        </w:r>
        <w:r w:rsidRPr="00E27B73">
          <w:rPr>
            <w:rStyle w:val="Hyperlink"/>
            <w:noProof/>
          </w:rPr>
          <w:t>) for 250 μm glass beads in the single inlet bed.</w:t>
        </w:r>
        <w:r>
          <w:rPr>
            <w:noProof/>
            <w:webHidden/>
          </w:rPr>
          <w:tab/>
        </w:r>
        <w:r>
          <w:rPr>
            <w:noProof/>
            <w:webHidden/>
          </w:rPr>
          <w:fldChar w:fldCharType="begin"/>
        </w:r>
        <w:r>
          <w:rPr>
            <w:noProof/>
            <w:webHidden/>
          </w:rPr>
          <w:instrText xml:space="preserve"> PAGEREF _Toc474686681 \h </w:instrText>
        </w:r>
        <w:r>
          <w:rPr>
            <w:noProof/>
            <w:webHidden/>
          </w:rPr>
        </w:r>
        <w:r>
          <w:rPr>
            <w:noProof/>
            <w:webHidden/>
          </w:rPr>
          <w:fldChar w:fldCharType="separate"/>
        </w:r>
        <w:r>
          <w:rPr>
            <w:noProof/>
            <w:webHidden/>
          </w:rPr>
          <w:t>177</w:t>
        </w:r>
        <w:r>
          <w:rPr>
            <w:noProof/>
            <w:webHidden/>
          </w:rPr>
          <w:fldChar w:fldCharType="end"/>
        </w:r>
      </w:hyperlink>
    </w:p>
    <w:p w14:paraId="79854833" w14:textId="77777777" w:rsidR="00BF4C3A" w:rsidRDefault="00BF4C3A" w:rsidP="009977C8">
      <w:pPr>
        <w:pStyle w:val="TableofFigures"/>
        <w:tabs>
          <w:tab w:val="right" w:leader="dot" w:pos="8494"/>
        </w:tabs>
        <w:spacing w:line="276" w:lineRule="auto"/>
        <w:rPr>
          <w:noProof/>
          <w:lang w:eastAsia="en-GB"/>
        </w:rPr>
      </w:pPr>
      <w:hyperlink w:anchor="_Toc474686682" w:history="1">
        <w:r w:rsidRPr="00E27B73">
          <w:rPr>
            <w:rStyle w:val="Hyperlink"/>
            <w:noProof/>
          </w:rPr>
          <w:t>Figure 7</w:t>
        </w:r>
        <w:r w:rsidRPr="00E27B73">
          <w:rPr>
            <w:rStyle w:val="Hyperlink"/>
            <w:noProof/>
          </w:rPr>
          <w:noBreakHyphen/>
          <w:t>17.  % frequency occurrence of increasing bubble size brackets at each bed height area in 250 μm glass ballotini at incipient fluidisation velocity U=1.85x10</w:t>
        </w:r>
        <w:r w:rsidRPr="00E27B73">
          <w:rPr>
            <w:rStyle w:val="Hyperlink"/>
            <w:noProof/>
            <w:vertAlign w:val="superscript"/>
          </w:rPr>
          <w:t>-3</w:t>
        </w:r>
        <w:r w:rsidRPr="00E27B73">
          <w:rPr>
            <w:rStyle w:val="Hyperlink"/>
            <w:noProof/>
          </w:rPr>
          <w:t xml:space="preserve"> m/s under the continuous flow regime in the single inlet bed.</w:t>
        </w:r>
        <w:r>
          <w:rPr>
            <w:noProof/>
            <w:webHidden/>
          </w:rPr>
          <w:tab/>
        </w:r>
        <w:r>
          <w:rPr>
            <w:noProof/>
            <w:webHidden/>
          </w:rPr>
          <w:fldChar w:fldCharType="begin"/>
        </w:r>
        <w:r>
          <w:rPr>
            <w:noProof/>
            <w:webHidden/>
          </w:rPr>
          <w:instrText xml:space="preserve"> PAGEREF _Toc474686682 \h </w:instrText>
        </w:r>
        <w:r>
          <w:rPr>
            <w:noProof/>
            <w:webHidden/>
          </w:rPr>
        </w:r>
        <w:r>
          <w:rPr>
            <w:noProof/>
            <w:webHidden/>
          </w:rPr>
          <w:fldChar w:fldCharType="separate"/>
        </w:r>
        <w:r>
          <w:rPr>
            <w:noProof/>
            <w:webHidden/>
          </w:rPr>
          <w:t>178</w:t>
        </w:r>
        <w:r>
          <w:rPr>
            <w:noProof/>
            <w:webHidden/>
          </w:rPr>
          <w:fldChar w:fldCharType="end"/>
        </w:r>
      </w:hyperlink>
    </w:p>
    <w:p w14:paraId="092FB5A8" w14:textId="77777777" w:rsidR="00BF4C3A" w:rsidRDefault="00BF4C3A" w:rsidP="009977C8">
      <w:pPr>
        <w:pStyle w:val="TableofFigures"/>
        <w:tabs>
          <w:tab w:val="right" w:leader="dot" w:pos="8494"/>
        </w:tabs>
        <w:spacing w:line="276" w:lineRule="auto"/>
        <w:rPr>
          <w:noProof/>
          <w:lang w:eastAsia="en-GB"/>
        </w:rPr>
      </w:pPr>
      <w:hyperlink w:anchor="_Toc474686683" w:history="1">
        <w:r w:rsidRPr="00E27B73">
          <w:rPr>
            <w:rStyle w:val="Hyperlink"/>
            <w:noProof/>
          </w:rPr>
          <w:t>Figure 7</w:t>
        </w:r>
        <w:r w:rsidRPr="00E27B73">
          <w:rPr>
            <w:rStyle w:val="Hyperlink"/>
            <w:noProof/>
          </w:rPr>
          <w:noBreakHyphen/>
          <w:t>18.  % frequency occurrence of increasing bubble size brackets at each bed height area in 250 μm glass ballotini for the continuous and pulsed flow regimes at 2.78x10</w:t>
        </w:r>
        <w:r w:rsidRPr="00E27B73">
          <w:rPr>
            <w:rStyle w:val="Hyperlink"/>
            <w:noProof/>
            <w:vertAlign w:val="superscript"/>
          </w:rPr>
          <w:t>-3</w:t>
        </w:r>
        <w:r w:rsidRPr="00E27B73">
          <w:rPr>
            <w:rStyle w:val="Hyperlink"/>
            <w:noProof/>
          </w:rPr>
          <w:t xml:space="preserve"> m/s in the single inlet bed.</w:t>
        </w:r>
        <w:r>
          <w:rPr>
            <w:noProof/>
            <w:webHidden/>
          </w:rPr>
          <w:tab/>
        </w:r>
        <w:r>
          <w:rPr>
            <w:noProof/>
            <w:webHidden/>
          </w:rPr>
          <w:fldChar w:fldCharType="begin"/>
        </w:r>
        <w:r>
          <w:rPr>
            <w:noProof/>
            <w:webHidden/>
          </w:rPr>
          <w:instrText xml:space="preserve"> PAGEREF _Toc474686683 \h </w:instrText>
        </w:r>
        <w:r>
          <w:rPr>
            <w:noProof/>
            <w:webHidden/>
          </w:rPr>
        </w:r>
        <w:r>
          <w:rPr>
            <w:noProof/>
            <w:webHidden/>
          </w:rPr>
          <w:fldChar w:fldCharType="separate"/>
        </w:r>
        <w:r>
          <w:rPr>
            <w:noProof/>
            <w:webHidden/>
          </w:rPr>
          <w:t>179</w:t>
        </w:r>
        <w:r>
          <w:rPr>
            <w:noProof/>
            <w:webHidden/>
          </w:rPr>
          <w:fldChar w:fldCharType="end"/>
        </w:r>
      </w:hyperlink>
    </w:p>
    <w:p w14:paraId="06589B84" w14:textId="77777777" w:rsidR="00BF4C3A" w:rsidRDefault="00BF4C3A" w:rsidP="009977C8">
      <w:pPr>
        <w:pStyle w:val="TableofFigures"/>
        <w:tabs>
          <w:tab w:val="right" w:leader="dot" w:pos="8494"/>
        </w:tabs>
        <w:spacing w:line="276" w:lineRule="auto"/>
        <w:rPr>
          <w:noProof/>
          <w:lang w:eastAsia="en-GB"/>
        </w:rPr>
      </w:pPr>
      <w:hyperlink w:anchor="_Toc474686684" w:history="1">
        <w:r w:rsidRPr="00E27B73">
          <w:rPr>
            <w:rStyle w:val="Hyperlink"/>
            <w:noProof/>
          </w:rPr>
          <w:t>Figure 7</w:t>
        </w:r>
        <w:r w:rsidRPr="00E27B73">
          <w:rPr>
            <w:rStyle w:val="Hyperlink"/>
            <w:noProof/>
          </w:rPr>
          <w:noBreakHyphen/>
          <w:t>19.  Average bubble population per frame at increasing gas velocities (Ux10</w:t>
        </w:r>
        <w:r w:rsidRPr="00E27B73">
          <w:rPr>
            <w:rStyle w:val="Hyperlink"/>
            <w:noProof/>
            <w:vertAlign w:val="superscript"/>
          </w:rPr>
          <w:t>-3</w:t>
        </w:r>
        <w:r w:rsidRPr="00E27B73">
          <w:rPr>
            <w:rStyle w:val="Hyperlink"/>
            <w:noProof/>
          </w:rPr>
          <w:t>) for 250 μm glass ballotini under two flow regimes in the single inlet bed.</w:t>
        </w:r>
        <w:r>
          <w:rPr>
            <w:noProof/>
            <w:webHidden/>
          </w:rPr>
          <w:tab/>
        </w:r>
        <w:r>
          <w:rPr>
            <w:noProof/>
            <w:webHidden/>
          </w:rPr>
          <w:fldChar w:fldCharType="begin"/>
        </w:r>
        <w:r>
          <w:rPr>
            <w:noProof/>
            <w:webHidden/>
          </w:rPr>
          <w:instrText xml:space="preserve"> PAGEREF _Toc474686684 \h </w:instrText>
        </w:r>
        <w:r>
          <w:rPr>
            <w:noProof/>
            <w:webHidden/>
          </w:rPr>
        </w:r>
        <w:r>
          <w:rPr>
            <w:noProof/>
            <w:webHidden/>
          </w:rPr>
          <w:fldChar w:fldCharType="separate"/>
        </w:r>
        <w:r>
          <w:rPr>
            <w:noProof/>
            <w:webHidden/>
          </w:rPr>
          <w:t>180</w:t>
        </w:r>
        <w:r>
          <w:rPr>
            <w:noProof/>
            <w:webHidden/>
          </w:rPr>
          <w:fldChar w:fldCharType="end"/>
        </w:r>
      </w:hyperlink>
    </w:p>
    <w:p w14:paraId="1052D43F" w14:textId="77777777" w:rsidR="00BF4C3A" w:rsidRDefault="00BF4C3A" w:rsidP="009977C8">
      <w:pPr>
        <w:pStyle w:val="TableofFigures"/>
        <w:tabs>
          <w:tab w:val="right" w:leader="dot" w:pos="8494"/>
        </w:tabs>
        <w:spacing w:line="276" w:lineRule="auto"/>
        <w:rPr>
          <w:noProof/>
          <w:lang w:eastAsia="en-GB"/>
        </w:rPr>
      </w:pPr>
      <w:hyperlink w:anchor="_Toc474686685" w:history="1">
        <w:r w:rsidRPr="00E27B73">
          <w:rPr>
            <w:rStyle w:val="Hyperlink"/>
            <w:noProof/>
          </w:rPr>
          <w:t>Figure 7</w:t>
        </w:r>
        <w:r w:rsidRPr="00E27B73">
          <w:rPr>
            <w:rStyle w:val="Hyperlink"/>
            <w:noProof/>
          </w:rPr>
          <w:noBreakHyphen/>
          <w:t>20</w:t>
        </w:r>
        <w:r w:rsidRPr="00E27B73">
          <w:rPr>
            <w:rStyle w:val="Hyperlink"/>
            <w:b/>
            <w:noProof/>
          </w:rPr>
          <w:t>.</w:t>
        </w:r>
        <w:r w:rsidRPr="00E27B73">
          <w:rPr>
            <w:rStyle w:val="Hyperlink"/>
            <w:noProof/>
          </w:rPr>
          <w:t xml:space="preserve">  Production of rows of bubbles in 250 μm glass ballotini under a) continuous flow at 2.22x10</w:t>
        </w:r>
        <w:r w:rsidRPr="00E27B73">
          <w:rPr>
            <w:rStyle w:val="Hyperlink"/>
            <w:noProof/>
            <w:vertAlign w:val="superscript"/>
          </w:rPr>
          <w:t>-3</w:t>
        </w:r>
        <w:r w:rsidRPr="00E27B73">
          <w:rPr>
            <w:rStyle w:val="Hyperlink"/>
            <w:noProof/>
          </w:rPr>
          <w:t xml:space="preserve"> m/s and b) pulsed flow at 0.0241 m/s at 218 Hz in the single inlet bed.</w:t>
        </w:r>
        <w:r>
          <w:rPr>
            <w:noProof/>
            <w:webHidden/>
          </w:rPr>
          <w:tab/>
        </w:r>
        <w:r>
          <w:rPr>
            <w:noProof/>
            <w:webHidden/>
          </w:rPr>
          <w:fldChar w:fldCharType="begin"/>
        </w:r>
        <w:r>
          <w:rPr>
            <w:noProof/>
            <w:webHidden/>
          </w:rPr>
          <w:instrText xml:space="preserve"> PAGEREF _Toc474686685 \h </w:instrText>
        </w:r>
        <w:r>
          <w:rPr>
            <w:noProof/>
            <w:webHidden/>
          </w:rPr>
        </w:r>
        <w:r>
          <w:rPr>
            <w:noProof/>
            <w:webHidden/>
          </w:rPr>
          <w:fldChar w:fldCharType="separate"/>
        </w:r>
        <w:r>
          <w:rPr>
            <w:noProof/>
            <w:webHidden/>
          </w:rPr>
          <w:t>181</w:t>
        </w:r>
        <w:r>
          <w:rPr>
            <w:noProof/>
            <w:webHidden/>
          </w:rPr>
          <w:fldChar w:fldCharType="end"/>
        </w:r>
      </w:hyperlink>
    </w:p>
    <w:p w14:paraId="54A53EB1" w14:textId="77777777" w:rsidR="00BF4C3A" w:rsidRDefault="00BF4C3A" w:rsidP="009977C8">
      <w:pPr>
        <w:pStyle w:val="TableofFigures"/>
        <w:tabs>
          <w:tab w:val="right" w:leader="dot" w:pos="8494"/>
        </w:tabs>
        <w:spacing w:line="276" w:lineRule="auto"/>
        <w:rPr>
          <w:noProof/>
          <w:lang w:eastAsia="en-GB"/>
        </w:rPr>
      </w:pPr>
      <w:hyperlink w:anchor="_Toc474686686" w:history="1">
        <w:r w:rsidRPr="00E27B73">
          <w:rPr>
            <w:rStyle w:val="Hyperlink"/>
            <w:noProof/>
          </w:rPr>
          <w:t>Figure 7</w:t>
        </w:r>
        <w:r w:rsidRPr="00E27B73">
          <w:rPr>
            <w:rStyle w:val="Hyperlink"/>
            <w:noProof/>
          </w:rPr>
          <w:noBreakHyphen/>
          <w:t>21</w:t>
        </w:r>
        <w:r w:rsidRPr="00E27B73">
          <w:rPr>
            <w:rStyle w:val="Hyperlink"/>
            <w:b/>
            <w:noProof/>
          </w:rPr>
          <w:t xml:space="preserve">. </w:t>
        </w:r>
        <w:r w:rsidRPr="00E27B73">
          <w:rPr>
            <w:rStyle w:val="Hyperlink"/>
            <w:noProof/>
          </w:rPr>
          <w:t xml:space="preserve"> Bubble production patterns mapped as simplified contour plots showing bubble centre point location in the continuous flow regime bed over increasing gas velocities in 250 μm glass ballotini in the single inlet bed.</w:t>
        </w:r>
        <w:r>
          <w:rPr>
            <w:noProof/>
            <w:webHidden/>
          </w:rPr>
          <w:tab/>
        </w:r>
        <w:r>
          <w:rPr>
            <w:noProof/>
            <w:webHidden/>
          </w:rPr>
          <w:fldChar w:fldCharType="begin"/>
        </w:r>
        <w:r>
          <w:rPr>
            <w:noProof/>
            <w:webHidden/>
          </w:rPr>
          <w:instrText xml:space="preserve"> PAGEREF _Toc474686686 \h </w:instrText>
        </w:r>
        <w:r>
          <w:rPr>
            <w:noProof/>
            <w:webHidden/>
          </w:rPr>
        </w:r>
        <w:r>
          <w:rPr>
            <w:noProof/>
            <w:webHidden/>
          </w:rPr>
          <w:fldChar w:fldCharType="separate"/>
        </w:r>
        <w:r>
          <w:rPr>
            <w:noProof/>
            <w:webHidden/>
          </w:rPr>
          <w:t>182</w:t>
        </w:r>
        <w:r>
          <w:rPr>
            <w:noProof/>
            <w:webHidden/>
          </w:rPr>
          <w:fldChar w:fldCharType="end"/>
        </w:r>
      </w:hyperlink>
    </w:p>
    <w:p w14:paraId="6262E2EB" w14:textId="77777777" w:rsidR="00BF4C3A" w:rsidRDefault="00BF4C3A" w:rsidP="009977C8">
      <w:pPr>
        <w:pStyle w:val="TableofFigures"/>
        <w:tabs>
          <w:tab w:val="right" w:leader="dot" w:pos="8494"/>
        </w:tabs>
        <w:spacing w:line="276" w:lineRule="auto"/>
        <w:rPr>
          <w:noProof/>
          <w:lang w:eastAsia="en-GB"/>
        </w:rPr>
      </w:pPr>
      <w:hyperlink w:anchor="_Toc474686687" w:history="1">
        <w:r w:rsidRPr="00E27B73">
          <w:rPr>
            <w:rStyle w:val="Hyperlink"/>
            <w:noProof/>
          </w:rPr>
          <w:t>Figure 7</w:t>
        </w:r>
        <w:r w:rsidRPr="00E27B73">
          <w:rPr>
            <w:rStyle w:val="Hyperlink"/>
            <w:noProof/>
          </w:rPr>
          <w:noBreakHyphen/>
          <w:t>22</w:t>
        </w:r>
        <w:r w:rsidRPr="00E27B73">
          <w:rPr>
            <w:rStyle w:val="Hyperlink"/>
            <w:b/>
            <w:noProof/>
          </w:rPr>
          <w:t>.</w:t>
        </w:r>
        <w:r w:rsidRPr="00E27B73">
          <w:rPr>
            <w:rStyle w:val="Hyperlink"/>
            <w:noProof/>
          </w:rPr>
          <w:t xml:space="preserve">  Bubble location within the bed, showing (a-c) bubble centre point location in the bed under the pulsed flow regime at increasing gas velocities and (d) comparing pulsed and continuous flow regimes at 2.78x10</w:t>
        </w:r>
        <w:r w:rsidRPr="00E27B73">
          <w:rPr>
            <w:rStyle w:val="Hyperlink"/>
            <w:noProof/>
            <w:vertAlign w:val="superscript"/>
          </w:rPr>
          <w:t>-3</w:t>
        </w:r>
        <w:r w:rsidRPr="00E27B73">
          <w:rPr>
            <w:rStyle w:val="Hyperlink"/>
            <w:noProof/>
          </w:rPr>
          <w:t xml:space="preserve"> m/s in 250 μm glass ballotini in the single inlet bed.</w:t>
        </w:r>
        <w:r>
          <w:rPr>
            <w:noProof/>
            <w:webHidden/>
          </w:rPr>
          <w:tab/>
        </w:r>
        <w:r>
          <w:rPr>
            <w:noProof/>
            <w:webHidden/>
          </w:rPr>
          <w:fldChar w:fldCharType="begin"/>
        </w:r>
        <w:r>
          <w:rPr>
            <w:noProof/>
            <w:webHidden/>
          </w:rPr>
          <w:instrText xml:space="preserve"> PAGEREF _Toc474686687 \h </w:instrText>
        </w:r>
        <w:r>
          <w:rPr>
            <w:noProof/>
            <w:webHidden/>
          </w:rPr>
        </w:r>
        <w:r>
          <w:rPr>
            <w:noProof/>
            <w:webHidden/>
          </w:rPr>
          <w:fldChar w:fldCharType="separate"/>
        </w:r>
        <w:r>
          <w:rPr>
            <w:noProof/>
            <w:webHidden/>
          </w:rPr>
          <w:t>183</w:t>
        </w:r>
        <w:r>
          <w:rPr>
            <w:noProof/>
            <w:webHidden/>
          </w:rPr>
          <w:fldChar w:fldCharType="end"/>
        </w:r>
      </w:hyperlink>
    </w:p>
    <w:p w14:paraId="06A82A51" w14:textId="77777777" w:rsidR="00BF4C3A" w:rsidRDefault="00BF4C3A" w:rsidP="009977C8">
      <w:pPr>
        <w:pStyle w:val="TableofFigures"/>
        <w:tabs>
          <w:tab w:val="right" w:leader="dot" w:pos="8494"/>
        </w:tabs>
        <w:spacing w:line="276" w:lineRule="auto"/>
        <w:rPr>
          <w:noProof/>
          <w:lang w:eastAsia="en-GB"/>
        </w:rPr>
      </w:pPr>
      <w:hyperlink w:anchor="_Toc474686688" w:history="1">
        <w:r w:rsidRPr="00E27B73">
          <w:rPr>
            <w:rStyle w:val="Hyperlink"/>
            <w:noProof/>
          </w:rPr>
          <w:t>Figure 7</w:t>
        </w:r>
        <w:r w:rsidRPr="00E27B73">
          <w:rPr>
            <w:rStyle w:val="Hyperlink"/>
            <w:noProof/>
          </w:rPr>
          <w:noBreakHyphen/>
          <w:t>23.  Average horizontal bubble diameter in different glass ballotini size fractions at increasing gas velocities (Ux10</w:t>
        </w:r>
        <w:r w:rsidRPr="00E27B73">
          <w:rPr>
            <w:rStyle w:val="Hyperlink"/>
            <w:noProof/>
            <w:vertAlign w:val="superscript"/>
          </w:rPr>
          <w:t>-3</w:t>
        </w:r>
        <w:r w:rsidRPr="00E27B73">
          <w:rPr>
            <w:rStyle w:val="Hyperlink"/>
            <w:noProof/>
          </w:rPr>
          <w:t>) under the continuous and pulsed flow regimes in the single inlet bed.</w:t>
        </w:r>
        <w:r>
          <w:rPr>
            <w:noProof/>
            <w:webHidden/>
          </w:rPr>
          <w:tab/>
        </w:r>
        <w:r>
          <w:rPr>
            <w:noProof/>
            <w:webHidden/>
          </w:rPr>
          <w:fldChar w:fldCharType="begin"/>
        </w:r>
        <w:r>
          <w:rPr>
            <w:noProof/>
            <w:webHidden/>
          </w:rPr>
          <w:instrText xml:space="preserve"> PAGEREF _Toc474686688 \h </w:instrText>
        </w:r>
        <w:r>
          <w:rPr>
            <w:noProof/>
            <w:webHidden/>
          </w:rPr>
        </w:r>
        <w:r>
          <w:rPr>
            <w:noProof/>
            <w:webHidden/>
          </w:rPr>
          <w:fldChar w:fldCharType="separate"/>
        </w:r>
        <w:r>
          <w:rPr>
            <w:noProof/>
            <w:webHidden/>
          </w:rPr>
          <w:t>184</w:t>
        </w:r>
        <w:r>
          <w:rPr>
            <w:noProof/>
            <w:webHidden/>
          </w:rPr>
          <w:fldChar w:fldCharType="end"/>
        </w:r>
      </w:hyperlink>
    </w:p>
    <w:p w14:paraId="7C6C09D6" w14:textId="77777777" w:rsidR="00BF4C3A" w:rsidRDefault="00BF4C3A" w:rsidP="009977C8">
      <w:pPr>
        <w:pStyle w:val="TableofFigures"/>
        <w:tabs>
          <w:tab w:val="right" w:leader="dot" w:pos="8494"/>
        </w:tabs>
        <w:spacing w:line="276" w:lineRule="auto"/>
        <w:rPr>
          <w:noProof/>
          <w:lang w:eastAsia="en-GB"/>
        </w:rPr>
      </w:pPr>
      <w:hyperlink w:anchor="_Toc474686689" w:history="1">
        <w:r w:rsidRPr="00E27B73">
          <w:rPr>
            <w:rStyle w:val="Hyperlink"/>
            <w:noProof/>
          </w:rPr>
          <w:t>Figure 7</w:t>
        </w:r>
        <w:r w:rsidRPr="00E27B73">
          <w:rPr>
            <w:rStyle w:val="Hyperlink"/>
            <w:noProof/>
          </w:rPr>
          <w:noBreakHyphen/>
          <w:t>24.  Average bubble population per frame in different glass ballotini sizes at increasing gas velocity (Ux10</w:t>
        </w:r>
        <w:r w:rsidRPr="00E27B73">
          <w:rPr>
            <w:rStyle w:val="Hyperlink"/>
            <w:noProof/>
            <w:vertAlign w:val="superscript"/>
          </w:rPr>
          <w:t>-3</w:t>
        </w:r>
        <w:r w:rsidRPr="00E27B73">
          <w:rPr>
            <w:rStyle w:val="Hyperlink"/>
            <w:noProof/>
          </w:rPr>
          <w:t>) under the continuous and pulsed flow regimes in the single inlet bed.</w:t>
        </w:r>
        <w:r>
          <w:rPr>
            <w:noProof/>
            <w:webHidden/>
          </w:rPr>
          <w:tab/>
        </w:r>
        <w:r>
          <w:rPr>
            <w:noProof/>
            <w:webHidden/>
          </w:rPr>
          <w:fldChar w:fldCharType="begin"/>
        </w:r>
        <w:r>
          <w:rPr>
            <w:noProof/>
            <w:webHidden/>
          </w:rPr>
          <w:instrText xml:space="preserve"> PAGEREF _Toc474686689 \h </w:instrText>
        </w:r>
        <w:r>
          <w:rPr>
            <w:noProof/>
            <w:webHidden/>
          </w:rPr>
        </w:r>
        <w:r>
          <w:rPr>
            <w:noProof/>
            <w:webHidden/>
          </w:rPr>
          <w:fldChar w:fldCharType="separate"/>
        </w:r>
        <w:r>
          <w:rPr>
            <w:noProof/>
            <w:webHidden/>
          </w:rPr>
          <w:t>185</w:t>
        </w:r>
        <w:r>
          <w:rPr>
            <w:noProof/>
            <w:webHidden/>
          </w:rPr>
          <w:fldChar w:fldCharType="end"/>
        </w:r>
      </w:hyperlink>
    </w:p>
    <w:p w14:paraId="57C26195" w14:textId="77777777" w:rsidR="00BF4C3A" w:rsidRDefault="00BF4C3A" w:rsidP="009977C8">
      <w:pPr>
        <w:pStyle w:val="TableofFigures"/>
        <w:tabs>
          <w:tab w:val="right" w:leader="dot" w:pos="8494"/>
        </w:tabs>
        <w:spacing w:line="276" w:lineRule="auto"/>
        <w:rPr>
          <w:noProof/>
          <w:lang w:eastAsia="en-GB"/>
        </w:rPr>
      </w:pPr>
      <w:hyperlink w:anchor="_Toc474686690" w:history="1">
        <w:r w:rsidRPr="00E27B73">
          <w:rPr>
            <w:rStyle w:val="Hyperlink"/>
            <w:noProof/>
          </w:rPr>
          <w:t>Figure 7</w:t>
        </w:r>
        <w:r w:rsidRPr="00E27B73">
          <w:rPr>
            <w:rStyle w:val="Hyperlink"/>
            <w:noProof/>
          </w:rPr>
          <w:noBreakHyphen/>
          <w:t>25</w:t>
        </w:r>
        <w:r w:rsidRPr="00E27B73">
          <w:rPr>
            <w:rStyle w:val="Hyperlink"/>
            <w:b/>
            <w:noProof/>
          </w:rPr>
          <w:t>.</w:t>
        </w:r>
        <w:r w:rsidRPr="00E27B73">
          <w:rPr>
            <w:rStyle w:val="Hyperlink"/>
            <w:noProof/>
          </w:rPr>
          <w:t xml:space="preserve">  Comparison of pulsed and continuous flow regimes on bubble location within the bed, showing bubble centre point location in the bed in a) 125 and b) 90 μm glass ballotini at 2.41x10</w:t>
        </w:r>
        <w:r w:rsidRPr="00E27B73">
          <w:rPr>
            <w:rStyle w:val="Hyperlink"/>
            <w:noProof/>
            <w:vertAlign w:val="superscript"/>
          </w:rPr>
          <w:t>-3</w:t>
        </w:r>
        <w:r w:rsidRPr="00E27B73">
          <w:rPr>
            <w:rStyle w:val="Hyperlink"/>
            <w:noProof/>
          </w:rPr>
          <w:t xml:space="preserve"> m/s in the single inlet bed.</w:t>
        </w:r>
        <w:r>
          <w:rPr>
            <w:noProof/>
            <w:webHidden/>
          </w:rPr>
          <w:tab/>
        </w:r>
        <w:r>
          <w:rPr>
            <w:noProof/>
            <w:webHidden/>
          </w:rPr>
          <w:fldChar w:fldCharType="begin"/>
        </w:r>
        <w:r>
          <w:rPr>
            <w:noProof/>
            <w:webHidden/>
          </w:rPr>
          <w:instrText xml:space="preserve"> PAGEREF _Toc474686690 \h </w:instrText>
        </w:r>
        <w:r>
          <w:rPr>
            <w:noProof/>
            <w:webHidden/>
          </w:rPr>
        </w:r>
        <w:r>
          <w:rPr>
            <w:noProof/>
            <w:webHidden/>
          </w:rPr>
          <w:fldChar w:fldCharType="separate"/>
        </w:r>
        <w:r>
          <w:rPr>
            <w:noProof/>
            <w:webHidden/>
          </w:rPr>
          <w:t>185</w:t>
        </w:r>
        <w:r>
          <w:rPr>
            <w:noProof/>
            <w:webHidden/>
          </w:rPr>
          <w:fldChar w:fldCharType="end"/>
        </w:r>
      </w:hyperlink>
    </w:p>
    <w:p w14:paraId="5726814C" w14:textId="77777777" w:rsidR="00BF4C3A" w:rsidRDefault="00BF4C3A" w:rsidP="009977C8">
      <w:pPr>
        <w:pStyle w:val="TableofFigures"/>
        <w:tabs>
          <w:tab w:val="right" w:leader="dot" w:pos="8494"/>
        </w:tabs>
        <w:spacing w:line="276" w:lineRule="auto"/>
        <w:rPr>
          <w:noProof/>
          <w:lang w:eastAsia="en-GB"/>
        </w:rPr>
      </w:pPr>
      <w:hyperlink w:anchor="_Toc474686691" w:history="1">
        <w:r w:rsidRPr="00E27B73">
          <w:rPr>
            <w:rStyle w:val="Hyperlink"/>
            <w:noProof/>
          </w:rPr>
          <w:t>Figure 7</w:t>
        </w:r>
        <w:r w:rsidRPr="00E27B73">
          <w:rPr>
            <w:rStyle w:val="Hyperlink"/>
            <w:noProof/>
          </w:rPr>
          <w:noBreakHyphen/>
          <w:t>26</w:t>
        </w:r>
        <w:r w:rsidRPr="00E27B73">
          <w:rPr>
            <w:rStyle w:val="Hyperlink"/>
            <w:b/>
            <w:noProof/>
          </w:rPr>
          <w:t xml:space="preserve">.  </w:t>
        </w:r>
        <w:r w:rsidRPr="00E27B73">
          <w:rPr>
            <w:rStyle w:val="Hyperlink"/>
            <w:noProof/>
          </w:rPr>
          <w:t>Average bubble horizontal diameter at a) increasing gas velocities (Ux10</w:t>
        </w:r>
        <w:r w:rsidRPr="00E27B73">
          <w:rPr>
            <w:rStyle w:val="Hyperlink"/>
            <w:noProof/>
            <w:vertAlign w:val="superscript"/>
          </w:rPr>
          <w:t>-3</w:t>
        </w:r>
        <w:r w:rsidRPr="00E27B73">
          <w:rPr>
            <w:rStyle w:val="Hyperlink"/>
            <w:noProof/>
          </w:rPr>
          <w:t>)  under continuous and pulsed flow regimes and b) average bubble horizontal diameter at increasing distance from the distributor plate at a gas velocity of 2.59x10</w:t>
        </w:r>
        <w:r w:rsidRPr="00E27B73">
          <w:rPr>
            <w:rStyle w:val="Hyperlink"/>
            <w:noProof/>
            <w:vertAlign w:val="superscript"/>
          </w:rPr>
          <w:t>-3</w:t>
        </w:r>
        <w:r w:rsidRPr="00E27B73">
          <w:rPr>
            <w:rStyle w:val="Hyperlink"/>
            <w:noProof/>
          </w:rPr>
          <w:t xml:space="preserve"> m/s for 83 μm polystyrene spheres in the single inlet bed.</w:t>
        </w:r>
        <w:r>
          <w:rPr>
            <w:noProof/>
            <w:webHidden/>
          </w:rPr>
          <w:tab/>
        </w:r>
        <w:r>
          <w:rPr>
            <w:noProof/>
            <w:webHidden/>
          </w:rPr>
          <w:fldChar w:fldCharType="begin"/>
        </w:r>
        <w:r>
          <w:rPr>
            <w:noProof/>
            <w:webHidden/>
          </w:rPr>
          <w:instrText xml:space="preserve"> PAGEREF _Toc474686691 \h </w:instrText>
        </w:r>
        <w:r>
          <w:rPr>
            <w:noProof/>
            <w:webHidden/>
          </w:rPr>
        </w:r>
        <w:r>
          <w:rPr>
            <w:noProof/>
            <w:webHidden/>
          </w:rPr>
          <w:fldChar w:fldCharType="separate"/>
        </w:r>
        <w:r>
          <w:rPr>
            <w:noProof/>
            <w:webHidden/>
          </w:rPr>
          <w:t>186</w:t>
        </w:r>
        <w:r>
          <w:rPr>
            <w:noProof/>
            <w:webHidden/>
          </w:rPr>
          <w:fldChar w:fldCharType="end"/>
        </w:r>
      </w:hyperlink>
    </w:p>
    <w:p w14:paraId="7B3B1739" w14:textId="77777777" w:rsidR="00BF4C3A" w:rsidRDefault="00BF4C3A" w:rsidP="009977C8">
      <w:pPr>
        <w:pStyle w:val="TableofFigures"/>
        <w:tabs>
          <w:tab w:val="right" w:leader="dot" w:pos="8494"/>
        </w:tabs>
        <w:spacing w:line="276" w:lineRule="auto"/>
        <w:rPr>
          <w:noProof/>
          <w:lang w:eastAsia="en-GB"/>
        </w:rPr>
      </w:pPr>
      <w:hyperlink w:anchor="_Toc474686692" w:history="1">
        <w:r w:rsidRPr="00E27B73">
          <w:rPr>
            <w:rStyle w:val="Hyperlink"/>
            <w:noProof/>
          </w:rPr>
          <w:t>Figure 7</w:t>
        </w:r>
        <w:r w:rsidRPr="00E27B73">
          <w:rPr>
            <w:rStyle w:val="Hyperlink"/>
            <w:noProof/>
          </w:rPr>
          <w:noBreakHyphen/>
          <w:t>27</w:t>
        </w:r>
        <w:r w:rsidRPr="00E27B73">
          <w:rPr>
            <w:rStyle w:val="Hyperlink"/>
            <w:b/>
            <w:noProof/>
          </w:rPr>
          <w:t>.</w:t>
        </w:r>
        <w:r w:rsidRPr="00E27B73">
          <w:rPr>
            <w:rStyle w:val="Hyperlink"/>
            <w:noProof/>
          </w:rPr>
          <w:t xml:space="preserve">  Average bubble population per frame at a) increasing gas velocities (Ux10</w:t>
        </w:r>
        <w:r w:rsidRPr="00E27B73">
          <w:rPr>
            <w:rStyle w:val="Hyperlink"/>
            <w:noProof/>
            <w:vertAlign w:val="superscript"/>
          </w:rPr>
          <w:t>-3</w:t>
        </w:r>
        <w:r w:rsidRPr="00E27B73">
          <w:rPr>
            <w:rStyle w:val="Hyperlink"/>
            <w:noProof/>
          </w:rPr>
          <w:t>) under continuous and pulsed flow regimes and b) at increasing distance from the distributor plate at a gas velocity of 2.59x10</w:t>
        </w:r>
        <w:r w:rsidRPr="00E27B73">
          <w:rPr>
            <w:rStyle w:val="Hyperlink"/>
            <w:noProof/>
            <w:vertAlign w:val="superscript"/>
          </w:rPr>
          <w:t>-3</w:t>
        </w:r>
        <w:r w:rsidRPr="00E27B73">
          <w:rPr>
            <w:rStyle w:val="Hyperlink"/>
            <w:noProof/>
          </w:rPr>
          <w:t xml:space="preserve"> m/s for 83 μm polystyrene spheres in the single inlet bed.</w:t>
        </w:r>
        <w:r>
          <w:rPr>
            <w:noProof/>
            <w:webHidden/>
          </w:rPr>
          <w:tab/>
        </w:r>
        <w:r>
          <w:rPr>
            <w:noProof/>
            <w:webHidden/>
          </w:rPr>
          <w:fldChar w:fldCharType="begin"/>
        </w:r>
        <w:r>
          <w:rPr>
            <w:noProof/>
            <w:webHidden/>
          </w:rPr>
          <w:instrText xml:space="preserve"> PAGEREF _Toc474686692 \h </w:instrText>
        </w:r>
        <w:r>
          <w:rPr>
            <w:noProof/>
            <w:webHidden/>
          </w:rPr>
        </w:r>
        <w:r>
          <w:rPr>
            <w:noProof/>
            <w:webHidden/>
          </w:rPr>
          <w:fldChar w:fldCharType="separate"/>
        </w:r>
        <w:r>
          <w:rPr>
            <w:noProof/>
            <w:webHidden/>
          </w:rPr>
          <w:t>187</w:t>
        </w:r>
        <w:r>
          <w:rPr>
            <w:noProof/>
            <w:webHidden/>
          </w:rPr>
          <w:fldChar w:fldCharType="end"/>
        </w:r>
      </w:hyperlink>
    </w:p>
    <w:p w14:paraId="24F6E503" w14:textId="77777777" w:rsidR="00BF4C3A" w:rsidRDefault="00BF4C3A" w:rsidP="009977C8">
      <w:pPr>
        <w:pStyle w:val="TableofFigures"/>
        <w:tabs>
          <w:tab w:val="right" w:leader="dot" w:pos="8494"/>
        </w:tabs>
        <w:spacing w:line="276" w:lineRule="auto"/>
        <w:rPr>
          <w:noProof/>
          <w:lang w:eastAsia="en-GB"/>
        </w:rPr>
      </w:pPr>
      <w:hyperlink w:anchor="_Toc474686693" w:history="1">
        <w:r w:rsidRPr="00E27B73">
          <w:rPr>
            <w:rStyle w:val="Hyperlink"/>
            <w:noProof/>
          </w:rPr>
          <w:t>Figure 7</w:t>
        </w:r>
        <w:r w:rsidRPr="00E27B73">
          <w:rPr>
            <w:rStyle w:val="Hyperlink"/>
            <w:noProof/>
          </w:rPr>
          <w:noBreakHyphen/>
          <w:t>28</w:t>
        </w:r>
        <w:r w:rsidRPr="00E27B73">
          <w:rPr>
            <w:rStyle w:val="Hyperlink"/>
            <w:b/>
            <w:noProof/>
          </w:rPr>
          <w:t>.</w:t>
        </w:r>
        <w:r w:rsidRPr="00E27B73">
          <w:rPr>
            <w:rStyle w:val="Hyperlink"/>
            <w:noProof/>
          </w:rPr>
          <w:t xml:space="preserve">  Average bubble horizontal diameter at a) increasing gas flow velocities (U) under continuous and pulsed flow regimes and b) average bubble horizontal diameter at increasing distance from the distributor plate at a gas velocity of 2.59x10</w:t>
        </w:r>
        <w:r w:rsidRPr="00E27B73">
          <w:rPr>
            <w:rStyle w:val="Hyperlink"/>
            <w:noProof/>
            <w:vertAlign w:val="superscript"/>
          </w:rPr>
          <w:t>-3</w:t>
        </w:r>
        <w:r w:rsidRPr="00E27B73">
          <w:rPr>
            <w:rStyle w:val="Hyperlink"/>
            <w:noProof/>
          </w:rPr>
          <w:t xml:space="preserve"> m/s for 83 μm polystyrene spheres in the single inlet bed, with error bars representing standard error for the continuous and 239 Hz pulsed flow regimes, h</w:t>
        </w:r>
        <w:r w:rsidRPr="00E27B73">
          <w:rPr>
            <w:rStyle w:val="Hyperlink"/>
            <w:noProof/>
            <w:vertAlign w:val="subscript"/>
          </w:rPr>
          <w:t>bed</w:t>
        </w:r>
        <w:r w:rsidRPr="00E27B73">
          <w:rPr>
            <w:rStyle w:val="Hyperlink"/>
            <w:noProof/>
          </w:rPr>
          <w:t>/D = 0.5.</w:t>
        </w:r>
        <w:r>
          <w:rPr>
            <w:noProof/>
            <w:webHidden/>
          </w:rPr>
          <w:tab/>
        </w:r>
        <w:r>
          <w:rPr>
            <w:noProof/>
            <w:webHidden/>
          </w:rPr>
          <w:fldChar w:fldCharType="begin"/>
        </w:r>
        <w:r>
          <w:rPr>
            <w:noProof/>
            <w:webHidden/>
          </w:rPr>
          <w:instrText xml:space="preserve"> PAGEREF _Toc474686693 \h </w:instrText>
        </w:r>
        <w:r>
          <w:rPr>
            <w:noProof/>
            <w:webHidden/>
          </w:rPr>
        </w:r>
        <w:r>
          <w:rPr>
            <w:noProof/>
            <w:webHidden/>
          </w:rPr>
          <w:fldChar w:fldCharType="separate"/>
        </w:r>
        <w:r>
          <w:rPr>
            <w:noProof/>
            <w:webHidden/>
          </w:rPr>
          <w:t>188</w:t>
        </w:r>
        <w:r>
          <w:rPr>
            <w:noProof/>
            <w:webHidden/>
          </w:rPr>
          <w:fldChar w:fldCharType="end"/>
        </w:r>
      </w:hyperlink>
    </w:p>
    <w:p w14:paraId="2EBC6EF2" w14:textId="77777777" w:rsidR="00BF4C3A" w:rsidRDefault="00BF4C3A" w:rsidP="009977C8">
      <w:pPr>
        <w:pStyle w:val="TableofFigures"/>
        <w:tabs>
          <w:tab w:val="right" w:leader="dot" w:pos="8494"/>
        </w:tabs>
        <w:spacing w:line="276" w:lineRule="auto"/>
        <w:rPr>
          <w:noProof/>
          <w:lang w:eastAsia="en-GB"/>
        </w:rPr>
      </w:pPr>
      <w:hyperlink w:anchor="_Toc474686694" w:history="1">
        <w:r w:rsidRPr="00E27B73">
          <w:rPr>
            <w:rStyle w:val="Hyperlink"/>
            <w:noProof/>
          </w:rPr>
          <w:t>Figure 7</w:t>
        </w:r>
        <w:r w:rsidRPr="00E27B73">
          <w:rPr>
            <w:rStyle w:val="Hyperlink"/>
            <w:noProof/>
          </w:rPr>
          <w:noBreakHyphen/>
          <w:t>29</w:t>
        </w:r>
        <w:r w:rsidRPr="00E27B73">
          <w:rPr>
            <w:rStyle w:val="Hyperlink"/>
            <w:b/>
            <w:noProof/>
          </w:rPr>
          <w:t>.</w:t>
        </w:r>
        <w:r w:rsidRPr="00E27B73">
          <w:rPr>
            <w:rStyle w:val="Hyperlink"/>
            <w:noProof/>
          </w:rPr>
          <w:t xml:space="preserve">  Average bubble population per frame at a) increasing gas velocities under continuous and pulsed flow regimes and b) at increasing distance from the distributor plate at a gas velocity of 2.59x10</w:t>
        </w:r>
        <w:r w:rsidRPr="00E27B73">
          <w:rPr>
            <w:rStyle w:val="Hyperlink"/>
            <w:noProof/>
            <w:vertAlign w:val="superscript"/>
          </w:rPr>
          <w:t>-3</w:t>
        </w:r>
        <w:r w:rsidRPr="00E27B73">
          <w:rPr>
            <w:rStyle w:val="Hyperlink"/>
            <w:noProof/>
          </w:rPr>
          <w:t xml:space="preserve"> m/s for 83 μm polystyrene spheres in the single inlet bed, h</w:t>
        </w:r>
        <w:r w:rsidRPr="00E27B73">
          <w:rPr>
            <w:rStyle w:val="Hyperlink"/>
            <w:noProof/>
            <w:vertAlign w:val="subscript"/>
          </w:rPr>
          <w:t>bed</w:t>
        </w:r>
        <w:r w:rsidRPr="00E27B73">
          <w:rPr>
            <w:rStyle w:val="Hyperlink"/>
            <w:noProof/>
          </w:rPr>
          <w:t>/D = 0.5.</w:t>
        </w:r>
        <w:r>
          <w:rPr>
            <w:noProof/>
            <w:webHidden/>
          </w:rPr>
          <w:tab/>
        </w:r>
        <w:r>
          <w:rPr>
            <w:noProof/>
            <w:webHidden/>
          </w:rPr>
          <w:fldChar w:fldCharType="begin"/>
        </w:r>
        <w:r>
          <w:rPr>
            <w:noProof/>
            <w:webHidden/>
          </w:rPr>
          <w:instrText xml:space="preserve"> PAGEREF _Toc474686694 \h </w:instrText>
        </w:r>
        <w:r>
          <w:rPr>
            <w:noProof/>
            <w:webHidden/>
          </w:rPr>
        </w:r>
        <w:r>
          <w:rPr>
            <w:noProof/>
            <w:webHidden/>
          </w:rPr>
          <w:fldChar w:fldCharType="separate"/>
        </w:r>
        <w:r>
          <w:rPr>
            <w:noProof/>
            <w:webHidden/>
          </w:rPr>
          <w:t>189</w:t>
        </w:r>
        <w:r>
          <w:rPr>
            <w:noProof/>
            <w:webHidden/>
          </w:rPr>
          <w:fldChar w:fldCharType="end"/>
        </w:r>
      </w:hyperlink>
    </w:p>
    <w:p w14:paraId="0DF8FF00" w14:textId="77777777" w:rsidR="00BF4C3A" w:rsidRDefault="00BF4C3A" w:rsidP="009977C8">
      <w:pPr>
        <w:pStyle w:val="TableofFigures"/>
        <w:tabs>
          <w:tab w:val="right" w:leader="dot" w:pos="8494"/>
        </w:tabs>
        <w:spacing w:line="276" w:lineRule="auto"/>
        <w:rPr>
          <w:noProof/>
          <w:lang w:eastAsia="en-GB"/>
        </w:rPr>
      </w:pPr>
      <w:hyperlink w:anchor="_Toc474686695" w:history="1">
        <w:r w:rsidRPr="00E27B73">
          <w:rPr>
            <w:rStyle w:val="Hyperlink"/>
            <w:noProof/>
          </w:rPr>
          <w:t>Figure 7</w:t>
        </w:r>
        <w:r w:rsidRPr="00E27B73">
          <w:rPr>
            <w:rStyle w:val="Hyperlink"/>
            <w:noProof/>
          </w:rPr>
          <w:noBreakHyphen/>
          <w:t>30.  Glass ballotini mixing pilot trial sample images.</w:t>
        </w:r>
        <w:r>
          <w:rPr>
            <w:noProof/>
            <w:webHidden/>
          </w:rPr>
          <w:tab/>
        </w:r>
        <w:r>
          <w:rPr>
            <w:noProof/>
            <w:webHidden/>
          </w:rPr>
          <w:fldChar w:fldCharType="begin"/>
        </w:r>
        <w:r>
          <w:rPr>
            <w:noProof/>
            <w:webHidden/>
          </w:rPr>
          <w:instrText xml:space="preserve"> PAGEREF _Toc474686695 \h </w:instrText>
        </w:r>
        <w:r>
          <w:rPr>
            <w:noProof/>
            <w:webHidden/>
          </w:rPr>
        </w:r>
        <w:r>
          <w:rPr>
            <w:noProof/>
            <w:webHidden/>
          </w:rPr>
          <w:fldChar w:fldCharType="separate"/>
        </w:r>
        <w:r>
          <w:rPr>
            <w:noProof/>
            <w:webHidden/>
          </w:rPr>
          <w:t>190</w:t>
        </w:r>
        <w:r>
          <w:rPr>
            <w:noProof/>
            <w:webHidden/>
          </w:rPr>
          <w:fldChar w:fldCharType="end"/>
        </w:r>
      </w:hyperlink>
    </w:p>
    <w:p w14:paraId="245B689C" w14:textId="77777777" w:rsidR="00BF4C3A" w:rsidRDefault="00BF4C3A" w:rsidP="009977C8">
      <w:pPr>
        <w:pStyle w:val="TableofFigures"/>
        <w:tabs>
          <w:tab w:val="right" w:leader="dot" w:pos="8494"/>
        </w:tabs>
        <w:spacing w:line="276" w:lineRule="auto"/>
        <w:rPr>
          <w:noProof/>
          <w:lang w:eastAsia="en-GB"/>
        </w:rPr>
      </w:pPr>
      <w:hyperlink w:anchor="_Toc474686696" w:history="1">
        <w:r w:rsidRPr="00E27B73">
          <w:rPr>
            <w:rStyle w:val="Hyperlink"/>
            <w:noProof/>
          </w:rPr>
          <w:t>Figure 7</w:t>
        </w:r>
        <w:r w:rsidRPr="00E27B73">
          <w:rPr>
            <w:rStyle w:val="Hyperlink"/>
            <w:noProof/>
          </w:rPr>
          <w:noBreakHyphen/>
          <w:t>31.  Initial 250 μm glass ballotini mixing pilot test, continuous flow, 2.96x10</w:t>
        </w:r>
        <w:r w:rsidRPr="00E27B73">
          <w:rPr>
            <w:rStyle w:val="Hyperlink"/>
            <w:noProof/>
            <w:vertAlign w:val="superscript"/>
          </w:rPr>
          <w:t>-3</w:t>
        </w:r>
        <w:r w:rsidRPr="00E27B73">
          <w:rPr>
            <w:rStyle w:val="Hyperlink"/>
            <w:noProof/>
          </w:rPr>
          <w:t xml:space="preserve"> m/s, 250 μm, 171 g each colour.</w:t>
        </w:r>
        <w:r>
          <w:rPr>
            <w:noProof/>
            <w:webHidden/>
          </w:rPr>
          <w:tab/>
        </w:r>
        <w:r>
          <w:rPr>
            <w:noProof/>
            <w:webHidden/>
          </w:rPr>
          <w:fldChar w:fldCharType="begin"/>
        </w:r>
        <w:r>
          <w:rPr>
            <w:noProof/>
            <w:webHidden/>
          </w:rPr>
          <w:instrText xml:space="preserve"> PAGEREF _Toc474686696 \h </w:instrText>
        </w:r>
        <w:r>
          <w:rPr>
            <w:noProof/>
            <w:webHidden/>
          </w:rPr>
        </w:r>
        <w:r>
          <w:rPr>
            <w:noProof/>
            <w:webHidden/>
          </w:rPr>
          <w:fldChar w:fldCharType="separate"/>
        </w:r>
        <w:r>
          <w:rPr>
            <w:noProof/>
            <w:webHidden/>
          </w:rPr>
          <w:t>191</w:t>
        </w:r>
        <w:r>
          <w:rPr>
            <w:noProof/>
            <w:webHidden/>
          </w:rPr>
          <w:fldChar w:fldCharType="end"/>
        </w:r>
      </w:hyperlink>
    </w:p>
    <w:p w14:paraId="61C8F8B2" w14:textId="77777777" w:rsidR="00BF4C3A" w:rsidRDefault="00BF4C3A" w:rsidP="009977C8">
      <w:pPr>
        <w:pStyle w:val="TableofFigures"/>
        <w:tabs>
          <w:tab w:val="right" w:leader="dot" w:pos="8494"/>
        </w:tabs>
        <w:spacing w:line="276" w:lineRule="auto"/>
        <w:rPr>
          <w:noProof/>
          <w:lang w:eastAsia="en-GB"/>
        </w:rPr>
      </w:pPr>
      <w:hyperlink w:anchor="_Toc474686697" w:history="1">
        <w:r w:rsidRPr="00E27B73">
          <w:rPr>
            <w:rStyle w:val="Hyperlink"/>
            <w:noProof/>
          </w:rPr>
          <w:t>Figure 7</w:t>
        </w:r>
        <w:r w:rsidRPr="00E27B73">
          <w:rPr>
            <w:rStyle w:val="Hyperlink"/>
            <w:noProof/>
          </w:rPr>
          <w:noBreakHyphen/>
          <w:t>32.  Glass ballotini mixing test for a) pulsed flow at 2.96x10</w:t>
        </w:r>
        <w:r w:rsidRPr="00E27B73">
          <w:rPr>
            <w:rStyle w:val="Hyperlink"/>
            <w:noProof/>
            <w:vertAlign w:val="superscript"/>
          </w:rPr>
          <w:t>-3</w:t>
        </w:r>
        <w:r w:rsidRPr="00E27B73">
          <w:rPr>
            <w:rStyle w:val="Hyperlink"/>
            <w:noProof/>
          </w:rPr>
          <w:t xml:space="preserve"> m/s and b) continuous flow at 2.56x10</w:t>
        </w:r>
        <w:r w:rsidRPr="00E27B73">
          <w:rPr>
            <w:rStyle w:val="Hyperlink"/>
            <w:noProof/>
            <w:vertAlign w:val="superscript"/>
          </w:rPr>
          <w:t>-3</w:t>
        </w:r>
        <w:r w:rsidRPr="00E27B73">
          <w:rPr>
            <w:rStyle w:val="Hyperlink"/>
            <w:noProof/>
          </w:rPr>
          <w:t xml:space="preserve"> m/s, 250 μm glass ballotini.</w:t>
        </w:r>
        <w:r>
          <w:rPr>
            <w:noProof/>
            <w:webHidden/>
          </w:rPr>
          <w:tab/>
        </w:r>
        <w:r>
          <w:rPr>
            <w:noProof/>
            <w:webHidden/>
          </w:rPr>
          <w:fldChar w:fldCharType="begin"/>
        </w:r>
        <w:r>
          <w:rPr>
            <w:noProof/>
            <w:webHidden/>
          </w:rPr>
          <w:instrText xml:space="preserve"> PAGEREF _Toc474686697 \h </w:instrText>
        </w:r>
        <w:r>
          <w:rPr>
            <w:noProof/>
            <w:webHidden/>
          </w:rPr>
        </w:r>
        <w:r>
          <w:rPr>
            <w:noProof/>
            <w:webHidden/>
          </w:rPr>
          <w:fldChar w:fldCharType="separate"/>
        </w:r>
        <w:r>
          <w:rPr>
            <w:noProof/>
            <w:webHidden/>
          </w:rPr>
          <w:t>192</w:t>
        </w:r>
        <w:r>
          <w:rPr>
            <w:noProof/>
            <w:webHidden/>
          </w:rPr>
          <w:fldChar w:fldCharType="end"/>
        </w:r>
      </w:hyperlink>
    </w:p>
    <w:p w14:paraId="75F99E33" w14:textId="77777777" w:rsidR="00BF4C3A" w:rsidRDefault="00BF4C3A" w:rsidP="009977C8">
      <w:pPr>
        <w:pStyle w:val="TableofFigures"/>
        <w:tabs>
          <w:tab w:val="right" w:leader="dot" w:pos="8494"/>
        </w:tabs>
        <w:spacing w:line="276" w:lineRule="auto"/>
        <w:rPr>
          <w:noProof/>
          <w:lang w:eastAsia="en-GB"/>
        </w:rPr>
      </w:pPr>
      <w:hyperlink w:anchor="_Toc474686698" w:history="1">
        <w:r w:rsidRPr="00E27B73">
          <w:rPr>
            <w:rStyle w:val="Hyperlink"/>
            <w:noProof/>
          </w:rPr>
          <w:t>Figure 7</w:t>
        </w:r>
        <w:r w:rsidRPr="00E27B73">
          <w:rPr>
            <w:rStyle w:val="Hyperlink"/>
            <w:noProof/>
          </w:rPr>
          <w:noBreakHyphen/>
          <w:t>33.  250 μm glass ballotini pilot tests for shallow (a) and deep (b) beds, using 100 g each colour for the shallow bed and 200 g each for the deep bed, continuous flow, 2.59x10</w:t>
        </w:r>
        <w:r w:rsidRPr="00E27B73">
          <w:rPr>
            <w:rStyle w:val="Hyperlink"/>
            <w:noProof/>
            <w:vertAlign w:val="superscript"/>
          </w:rPr>
          <w:t>-3</w:t>
        </w:r>
        <w:r w:rsidRPr="00E27B73">
          <w:rPr>
            <w:rStyle w:val="Hyperlink"/>
            <w:noProof/>
          </w:rPr>
          <w:t xml:space="preserve"> m/s.</w:t>
        </w:r>
        <w:r>
          <w:rPr>
            <w:noProof/>
            <w:webHidden/>
          </w:rPr>
          <w:tab/>
        </w:r>
        <w:r>
          <w:rPr>
            <w:noProof/>
            <w:webHidden/>
          </w:rPr>
          <w:fldChar w:fldCharType="begin"/>
        </w:r>
        <w:r>
          <w:rPr>
            <w:noProof/>
            <w:webHidden/>
          </w:rPr>
          <w:instrText xml:space="preserve"> PAGEREF _Toc474686698 \h </w:instrText>
        </w:r>
        <w:r>
          <w:rPr>
            <w:noProof/>
            <w:webHidden/>
          </w:rPr>
        </w:r>
        <w:r>
          <w:rPr>
            <w:noProof/>
            <w:webHidden/>
          </w:rPr>
          <w:fldChar w:fldCharType="separate"/>
        </w:r>
        <w:r>
          <w:rPr>
            <w:noProof/>
            <w:webHidden/>
          </w:rPr>
          <w:t>193</w:t>
        </w:r>
        <w:r>
          <w:rPr>
            <w:noProof/>
            <w:webHidden/>
          </w:rPr>
          <w:fldChar w:fldCharType="end"/>
        </w:r>
      </w:hyperlink>
    </w:p>
    <w:p w14:paraId="04370D0E" w14:textId="77777777" w:rsidR="00BF4C3A" w:rsidRDefault="00BF4C3A" w:rsidP="009977C8">
      <w:pPr>
        <w:pStyle w:val="TableofFigures"/>
        <w:tabs>
          <w:tab w:val="right" w:leader="dot" w:pos="8494"/>
        </w:tabs>
        <w:spacing w:line="276" w:lineRule="auto"/>
        <w:rPr>
          <w:noProof/>
          <w:lang w:eastAsia="en-GB"/>
        </w:rPr>
      </w:pPr>
      <w:hyperlink w:anchor="_Toc474686699" w:history="1">
        <w:r w:rsidRPr="00E27B73">
          <w:rPr>
            <w:rStyle w:val="Hyperlink"/>
            <w:noProof/>
          </w:rPr>
          <w:t>Figure 7</w:t>
        </w:r>
        <w:r w:rsidRPr="00E27B73">
          <w:rPr>
            <w:rStyle w:val="Hyperlink"/>
            <w:noProof/>
          </w:rPr>
          <w:noBreakHyphen/>
          <w:t>34.  83 μm polystyrene Group A mixing pilot test using 50 g each colour.</w:t>
        </w:r>
        <w:r>
          <w:rPr>
            <w:noProof/>
            <w:webHidden/>
          </w:rPr>
          <w:tab/>
        </w:r>
        <w:r>
          <w:rPr>
            <w:noProof/>
            <w:webHidden/>
          </w:rPr>
          <w:fldChar w:fldCharType="begin"/>
        </w:r>
        <w:r>
          <w:rPr>
            <w:noProof/>
            <w:webHidden/>
          </w:rPr>
          <w:instrText xml:space="preserve"> PAGEREF _Toc474686699 \h </w:instrText>
        </w:r>
        <w:r>
          <w:rPr>
            <w:noProof/>
            <w:webHidden/>
          </w:rPr>
        </w:r>
        <w:r>
          <w:rPr>
            <w:noProof/>
            <w:webHidden/>
          </w:rPr>
          <w:fldChar w:fldCharType="separate"/>
        </w:r>
        <w:r>
          <w:rPr>
            <w:noProof/>
            <w:webHidden/>
          </w:rPr>
          <w:t>193</w:t>
        </w:r>
        <w:r>
          <w:rPr>
            <w:noProof/>
            <w:webHidden/>
          </w:rPr>
          <w:fldChar w:fldCharType="end"/>
        </w:r>
      </w:hyperlink>
    </w:p>
    <w:p w14:paraId="4EFC9599" w14:textId="77777777" w:rsidR="00BF4C3A" w:rsidRDefault="00BF4C3A" w:rsidP="009977C8">
      <w:pPr>
        <w:pStyle w:val="TableofFigures"/>
        <w:tabs>
          <w:tab w:val="right" w:leader="dot" w:pos="8494"/>
        </w:tabs>
        <w:spacing w:line="276" w:lineRule="auto"/>
        <w:rPr>
          <w:noProof/>
          <w:lang w:eastAsia="en-GB"/>
        </w:rPr>
      </w:pPr>
      <w:hyperlink w:anchor="_Toc474686700" w:history="1">
        <w:r w:rsidRPr="00E27B73">
          <w:rPr>
            <w:rStyle w:val="Hyperlink"/>
            <w:noProof/>
          </w:rPr>
          <w:t>Figure 7</w:t>
        </w:r>
        <w:r w:rsidRPr="00E27B73">
          <w:rPr>
            <w:rStyle w:val="Hyperlink"/>
            <w:noProof/>
          </w:rPr>
          <w:noBreakHyphen/>
          <w:t>35.  Sample image of 605 μm sand prior to fluidisation.</w:t>
        </w:r>
        <w:r>
          <w:rPr>
            <w:noProof/>
            <w:webHidden/>
          </w:rPr>
          <w:tab/>
        </w:r>
        <w:r>
          <w:rPr>
            <w:noProof/>
            <w:webHidden/>
          </w:rPr>
          <w:fldChar w:fldCharType="begin"/>
        </w:r>
        <w:r>
          <w:rPr>
            <w:noProof/>
            <w:webHidden/>
          </w:rPr>
          <w:instrText xml:space="preserve"> PAGEREF _Toc474686700 \h </w:instrText>
        </w:r>
        <w:r>
          <w:rPr>
            <w:noProof/>
            <w:webHidden/>
          </w:rPr>
        </w:r>
        <w:r>
          <w:rPr>
            <w:noProof/>
            <w:webHidden/>
          </w:rPr>
          <w:fldChar w:fldCharType="separate"/>
        </w:r>
        <w:r>
          <w:rPr>
            <w:noProof/>
            <w:webHidden/>
          </w:rPr>
          <w:t>194</w:t>
        </w:r>
        <w:r>
          <w:rPr>
            <w:noProof/>
            <w:webHidden/>
          </w:rPr>
          <w:fldChar w:fldCharType="end"/>
        </w:r>
      </w:hyperlink>
    </w:p>
    <w:p w14:paraId="4B03DB4F" w14:textId="77777777" w:rsidR="00BF4C3A" w:rsidRDefault="00BF4C3A" w:rsidP="009977C8">
      <w:pPr>
        <w:pStyle w:val="TableofFigures"/>
        <w:tabs>
          <w:tab w:val="right" w:leader="dot" w:pos="8494"/>
        </w:tabs>
        <w:spacing w:line="276" w:lineRule="auto"/>
        <w:rPr>
          <w:noProof/>
          <w:lang w:eastAsia="en-GB"/>
        </w:rPr>
      </w:pPr>
      <w:hyperlink w:anchor="_Toc474686701" w:history="1">
        <w:r w:rsidRPr="00E27B73">
          <w:rPr>
            <w:rStyle w:val="Hyperlink"/>
            <w:noProof/>
          </w:rPr>
          <w:t>Figure 7</w:t>
        </w:r>
        <w:r w:rsidRPr="00E27B73">
          <w:rPr>
            <w:rStyle w:val="Hyperlink"/>
            <w:noProof/>
          </w:rPr>
          <w:noBreakHyphen/>
          <w:t>36.  Sand mixing over time, showing average % blue value of each frame and standard deviation of the range of grid areas for 500-710 μm sand at 4.82x10</w:t>
        </w:r>
        <w:r w:rsidRPr="00E27B73">
          <w:rPr>
            <w:rStyle w:val="Hyperlink"/>
            <w:noProof/>
            <w:vertAlign w:val="superscript"/>
          </w:rPr>
          <w:t>-3</w:t>
        </w:r>
        <w:r w:rsidRPr="00E27B73">
          <w:rPr>
            <w:rStyle w:val="Hyperlink"/>
            <w:noProof/>
          </w:rPr>
          <w:t xml:space="preserve"> m/s under continuous flow.</w:t>
        </w:r>
        <w:r>
          <w:rPr>
            <w:noProof/>
            <w:webHidden/>
          </w:rPr>
          <w:tab/>
        </w:r>
        <w:r>
          <w:rPr>
            <w:noProof/>
            <w:webHidden/>
          </w:rPr>
          <w:fldChar w:fldCharType="begin"/>
        </w:r>
        <w:r>
          <w:rPr>
            <w:noProof/>
            <w:webHidden/>
          </w:rPr>
          <w:instrText xml:space="preserve"> PAGEREF _Toc474686701 \h </w:instrText>
        </w:r>
        <w:r>
          <w:rPr>
            <w:noProof/>
            <w:webHidden/>
          </w:rPr>
        </w:r>
        <w:r>
          <w:rPr>
            <w:noProof/>
            <w:webHidden/>
          </w:rPr>
          <w:fldChar w:fldCharType="separate"/>
        </w:r>
        <w:r>
          <w:rPr>
            <w:noProof/>
            <w:webHidden/>
          </w:rPr>
          <w:t>195</w:t>
        </w:r>
        <w:r>
          <w:rPr>
            <w:noProof/>
            <w:webHidden/>
          </w:rPr>
          <w:fldChar w:fldCharType="end"/>
        </w:r>
      </w:hyperlink>
    </w:p>
    <w:p w14:paraId="6E013F89" w14:textId="77777777" w:rsidR="00BF4C3A" w:rsidRDefault="00BF4C3A" w:rsidP="009977C8">
      <w:pPr>
        <w:pStyle w:val="TableofFigures"/>
        <w:tabs>
          <w:tab w:val="right" w:leader="dot" w:pos="8494"/>
        </w:tabs>
        <w:spacing w:line="276" w:lineRule="auto"/>
        <w:rPr>
          <w:noProof/>
          <w:lang w:eastAsia="en-GB"/>
        </w:rPr>
      </w:pPr>
      <w:hyperlink w:anchor="_Toc474686702" w:history="1">
        <w:r w:rsidRPr="00E27B73">
          <w:rPr>
            <w:rStyle w:val="Hyperlink"/>
            <w:noProof/>
          </w:rPr>
          <w:t>Figure 7</w:t>
        </w:r>
        <w:r w:rsidRPr="00E27B73">
          <w:rPr>
            <w:rStyle w:val="Hyperlink"/>
            <w:noProof/>
          </w:rPr>
          <w:noBreakHyphen/>
          <w:t>37.  Sand mixing over time for 335-425 μm sand particles under pulsed and continuous flow regimes, showing variance in the % blue value of the range of grid areas at 2.96x10</w:t>
        </w:r>
        <w:r w:rsidRPr="00E27B73">
          <w:rPr>
            <w:rStyle w:val="Hyperlink"/>
            <w:noProof/>
            <w:vertAlign w:val="superscript"/>
          </w:rPr>
          <w:t>-3</w:t>
        </w:r>
        <w:r w:rsidRPr="00E27B73">
          <w:rPr>
            <w:rStyle w:val="Hyperlink"/>
            <w:noProof/>
          </w:rPr>
          <w:t xml:space="preserve"> m/s with sample images.</w:t>
        </w:r>
        <w:r>
          <w:rPr>
            <w:noProof/>
            <w:webHidden/>
          </w:rPr>
          <w:tab/>
        </w:r>
        <w:r>
          <w:rPr>
            <w:noProof/>
            <w:webHidden/>
          </w:rPr>
          <w:fldChar w:fldCharType="begin"/>
        </w:r>
        <w:r>
          <w:rPr>
            <w:noProof/>
            <w:webHidden/>
          </w:rPr>
          <w:instrText xml:space="preserve"> PAGEREF _Toc474686702 \h </w:instrText>
        </w:r>
        <w:r>
          <w:rPr>
            <w:noProof/>
            <w:webHidden/>
          </w:rPr>
        </w:r>
        <w:r>
          <w:rPr>
            <w:noProof/>
            <w:webHidden/>
          </w:rPr>
          <w:fldChar w:fldCharType="separate"/>
        </w:r>
        <w:r>
          <w:rPr>
            <w:noProof/>
            <w:webHidden/>
          </w:rPr>
          <w:t>196</w:t>
        </w:r>
        <w:r>
          <w:rPr>
            <w:noProof/>
            <w:webHidden/>
          </w:rPr>
          <w:fldChar w:fldCharType="end"/>
        </w:r>
      </w:hyperlink>
    </w:p>
    <w:p w14:paraId="40EF62CE" w14:textId="77777777" w:rsidR="00BF4C3A" w:rsidRDefault="00BF4C3A" w:rsidP="009977C8">
      <w:pPr>
        <w:pStyle w:val="TableofFigures"/>
        <w:tabs>
          <w:tab w:val="right" w:leader="dot" w:pos="8494"/>
        </w:tabs>
        <w:spacing w:line="276" w:lineRule="auto"/>
        <w:rPr>
          <w:noProof/>
          <w:lang w:eastAsia="en-GB"/>
        </w:rPr>
      </w:pPr>
      <w:hyperlink w:anchor="_Toc474686703" w:history="1">
        <w:r w:rsidRPr="00E27B73">
          <w:rPr>
            <w:rStyle w:val="Hyperlink"/>
            <w:noProof/>
          </w:rPr>
          <w:t>Figure 7</w:t>
        </w:r>
        <w:r w:rsidRPr="00E27B73">
          <w:rPr>
            <w:rStyle w:val="Hyperlink"/>
            <w:noProof/>
          </w:rPr>
          <w:noBreakHyphen/>
          <w:t>38.  Sand mixing over time for 335 μm sand particles under pulsed and continuous flow regimes, showing variance in the % blue value of each image at 2.96x10</w:t>
        </w:r>
        <w:r w:rsidRPr="00E27B73">
          <w:rPr>
            <w:rStyle w:val="Hyperlink"/>
            <w:noProof/>
            <w:vertAlign w:val="superscript"/>
          </w:rPr>
          <w:t>-3</w:t>
        </w:r>
        <w:r w:rsidRPr="00E27B73">
          <w:rPr>
            <w:rStyle w:val="Hyperlink"/>
            <w:noProof/>
          </w:rPr>
          <w:t xml:space="preserve"> m/s.</w:t>
        </w:r>
        <w:r>
          <w:rPr>
            <w:noProof/>
            <w:webHidden/>
          </w:rPr>
          <w:tab/>
        </w:r>
        <w:r>
          <w:rPr>
            <w:noProof/>
            <w:webHidden/>
          </w:rPr>
          <w:fldChar w:fldCharType="begin"/>
        </w:r>
        <w:r>
          <w:rPr>
            <w:noProof/>
            <w:webHidden/>
          </w:rPr>
          <w:instrText xml:space="preserve"> PAGEREF _Toc474686703 \h </w:instrText>
        </w:r>
        <w:r>
          <w:rPr>
            <w:noProof/>
            <w:webHidden/>
          </w:rPr>
        </w:r>
        <w:r>
          <w:rPr>
            <w:noProof/>
            <w:webHidden/>
          </w:rPr>
          <w:fldChar w:fldCharType="separate"/>
        </w:r>
        <w:r>
          <w:rPr>
            <w:noProof/>
            <w:webHidden/>
          </w:rPr>
          <w:t>196</w:t>
        </w:r>
        <w:r>
          <w:rPr>
            <w:noProof/>
            <w:webHidden/>
          </w:rPr>
          <w:fldChar w:fldCharType="end"/>
        </w:r>
      </w:hyperlink>
    </w:p>
    <w:p w14:paraId="3AAE523A" w14:textId="77777777" w:rsidR="00BF4C3A" w:rsidRDefault="00BF4C3A" w:rsidP="009977C8">
      <w:pPr>
        <w:pStyle w:val="TableofFigures"/>
        <w:tabs>
          <w:tab w:val="right" w:leader="dot" w:pos="8494"/>
        </w:tabs>
        <w:spacing w:line="276" w:lineRule="auto"/>
        <w:rPr>
          <w:noProof/>
          <w:lang w:eastAsia="en-GB"/>
        </w:rPr>
      </w:pPr>
      <w:hyperlink w:anchor="_Toc474686704" w:history="1">
        <w:r w:rsidRPr="00E27B73">
          <w:rPr>
            <w:rStyle w:val="Hyperlink"/>
            <w:noProof/>
          </w:rPr>
          <w:t>Figure 7</w:t>
        </w:r>
        <w:r w:rsidRPr="00E27B73">
          <w:rPr>
            <w:rStyle w:val="Hyperlink"/>
            <w:noProof/>
          </w:rPr>
          <w:noBreakHyphen/>
          <w:t>39.  Bubble formation under a low pulsation frequency.</w:t>
        </w:r>
        <w:r>
          <w:rPr>
            <w:noProof/>
            <w:webHidden/>
          </w:rPr>
          <w:tab/>
        </w:r>
        <w:r>
          <w:rPr>
            <w:noProof/>
            <w:webHidden/>
          </w:rPr>
          <w:fldChar w:fldCharType="begin"/>
        </w:r>
        <w:r>
          <w:rPr>
            <w:noProof/>
            <w:webHidden/>
          </w:rPr>
          <w:instrText xml:space="preserve"> PAGEREF _Toc474686704 \h </w:instrText>
        </w:r>
        <w:r>
          <w:rPr>
            <w:noProof/>
            <w:webHidden/>
          </w:rPr>
        </w:r>
        <w:r>
          <w:rPr>
            <w:noProof/>
            <w:webHidden/>
          </w:rPr>
          <w:fldChar w:fldCharType="separate"/>
        </w:r>
        <w:r>
          <w:rPr>
            <w:noProof/>
            <w:webHidden/>
          </w:rPr>
          <w:t>197</w:t>
        </w:r>
        <w:r>
          <w:rPr>
            <w:noProof/>
            <w:webHidden/>
          </w:rPr>
          <w:fldChar w:fldCharType="end"/>
        </w:r>
      </w:hyperlink>
    </w:p>
    <w:p w14:paraId="4C95494C" w14:textId="77777777" w:rsidR="00BF4C3A" w:rsidRDefault="00BF4C3A" w:rsidP="009977C8">
      <w:pPr>
        <w:pStyle w:val="TableofFigures"/>
        <w:tabs>
          <w:tab w:val="right" w:leader="dot" w:pos="8494"/>
        </w:tabs>
        <w:spacing w:line="276" w:lineRule="auto"/>
        <w:rPr>
          <w:noProof/>
          <w:lang w:eastAsia="en-GB"/>
        </w:rPr>
      </w:pPr>
      <w:hyperlink w:anchor="_Toc474686705" w:history="1">
        <w:r w:rsidRPr="00E27B73">
          <w:rPr>
            <w:rStyle w:val="Hyperlink"/>
            <w:noProof/>
          </w:rPr>
          <w:t>Figure 7</w:t>
        </w:r>
        <w:r w:rsidRPr="00E27B73">
          <w:rPr>
            <w:rStyle w:val="Hyperlink"/>
            <w:noProof/>
          </w:rPr>
          <w:noBreakHyphen/>
          <w:t>40.  Bubble formation under high pulsation frequency.</w:t>
        </w:r>
        <w:r>
          <w:rPr>
            <w:noProof/>
            <w:webHidden/>
          </w:rPr>
          <w:tab/>
        </w:r>
        <w:r>
          <w:rPr>
            <w:noProof/>
            <w:webHidden/>
          </w:rPr>
          <w:fldChar w:fldCharType="begin"/>
        </w:r>
        <w:r>
          <w:rPr>
            <w:noProof/>
            <w:webHidden/>
          </w:rPr>
          <w:instrText xml:space="preserve"> PAGEREF _Toc474686705 \h </w:instrText>
        </w:r>
        <w:r>
          <w:rPr>
            <w:noProof/>
            <w:webHidden/>
          </w:rPr>
        </w:r>
        <w:r>
          <w:rPr>
            <w:noProof/>
            <w:webHidden/>
          </w:rPr>
          <w:fldChar w:fldCharType="separate"/>
        </w:r>
        <w:r>
          <w:rPr>
            <w:noProof/>
            <w:webHidden/>
          </w:rPr>
          <w:t>198</w:t>
        </w:r>
        <w:r>
          <w:rPr>
            <w:noProof/>
            <w:webHidden/>
          </w:rPr>
          <w:fldChar w:fldCharType="end"/>
        </w:r>
      </w:hyperlink>
    </w:p>
    <w:p w14:paraId="1629B45D" w14:textId="77777777" w:rsidR="00BF4C3A" w:rsidRDefault="00BF4C3A" w:rsidP="009977C8">
      <w:pPr>
        <w:pStyle w:val="TableofFigures"/>
        <w:tabs>
          <w:tab w:val="right" w:leader="dot" w:pos="8494"/>
        </w:tabs>
        <w:spacing w:line="276" w:lineRule="auto"/>
        <w:rPr>
          <w:noProof/>
          <w:lang w:eastAsia="en-GB"/>
        </w:rPr>
      </w:pPr>
      <w:hyperlink w:anchor="_Toc474686706" w:history="1">
        <w:r w:rsidRPr="00E27B73">
          <w:rPr>
            <w:rStyle w:val="Hyperlink"/>
            <w:noProof/>
          </w:rPr>
          <w:t>Figure 8</w:t>
        </w:r>
        <w:r w:rsidRPr="00E27B73">
          <w:rPr>
            <w:rStyle w:val="Hyperlink"/>
            <w:noProof/>
          </w:rPr>
          <w:noBreakHyphen/>
          <w:t>1.  Sample data repeats for pressure drop across the bed (</w:t>
        </w:r>
        <m:oMath>
          <m:r>
            <w:rPr>
              <w:rStyle w:val="Hyperlink"/>
              <w:rFonts w:ascii="Cambria Math" w:hAnsi="Cambria Math"/>
              <w:noProof/>
            </w:rPr>
            <m:t>∆p</m:t>
          </m:r>
        </m:oMath>
        <w:r w:rsidRPr="00E27B73">
          <w:rPr>
            <w:rStyle w:val="Hyperlink"/>
            <w:noProof/>
          </w:rPr>
          <w:t>) at increasing gas velocities (U) for a 5 cm static initial bed height in the 250 μm glass ballotini double inlet 3D bed.</w:t>
        </w:r>
        <w:r>
          <w:rPr>
            <w:noProof/>
            <w:webHidden/>
          </w:rPr>
          <w:tab/>
        </w:r>
        <w:r>
          <w:rPr>
            <w:noProof/>
            <w:webHidden/>
          </w:rPr>
          <w:fldChar w:fldCharType="begin"/>
        </w:r>
        <w:r>
          <w:rPr>
            <w:noProof/>
            <w:webHidden/>
          </w:rPr>
          <w:instrText xml:space="preserve"> PAGEREF _Toc474686706 \h </w:instrText>
        </w:r>
        <w:r>
          <w:rPr>
            <w:noProof/>
            <w:webHidden/>
          </w:rPr>
        </w:r>
        <w:r>
          <w:rPr>
            <w:noProof/>
            <w:webHidden/>
          </w:rPr>
          <w:fldChar w:fldCharType="separate"/>
        </w:r>
        <w:r>
          <w:rPr>
            <w:noProof/>
            <w:webHidden/>
          </w:rPr>
          <w:t>203</w:t>
        </w:r>
        <w:r>
          <w:rPr>
            <w:noProof/>
            <w:webHidden/>
          </w:rPr>
          <w:fldChar w:fldCharType="end"/>
        </w:r>
      </w:hyperlink>
    </w:p>
    <w:p w14:paraId="58F91FC3" w14:textId="77777777" w:rsidR="00BF4C3A" w:rsidRDefault="00BF4C3A" w:rsidP="009977C8">
      <w:pPr>
        <w:pStyle w:val="TableofFigures"/>
        <w:tabs>
          <w:tab w:val="right" w:leader="dot" w:pos="8494"/>
        </w:tabs>
        <w:spacing w:line="276" w:lineRule="auto"/>
        <w:rPr>
          <w:noProof/>
          <w:lang w:eastAsia="en-GB"/>
        </w:rPr>
      </w:pPr>
      <w:hyperlink w:anchor="_Toc474686707" w:history="1">
        <w:r w:rsidRPr="00E27B73">
          <w:rPr>
            <w:rStyle w:val="Hyperlink"/>
            <w:noProof/>
          </w:rPr>
          <w:t>Figure 8</w:t>
        </w:r>
        <w:r w:rsidRPr="00E27B73">
          <w:rPr>
            <w:rStyle w:val="Hyperlink"/>
            <w:noProof/>
          </w:rPr>
          <w:noBreakHyphen/>
          <w:t>2.  Pressure drop in 250 μm glass ballotini at increasing gas velocities across the bed (</w:t>
        </w:r>
        <m:oMath>
          <m:r>
            <w:rPr>
              <w:rStyle w:val="Hyperlink"/>
              <w:rFonts w:ascii="Cambria Math" w:hAnsi="Cambria Math"/>
              <w:noProof/>
            </w:rPr>
            <m:t>∆p</m:t>
          </m:r>
        </m:oMath>
        <w:r w:rsidRPr="00E27B73">
          <w:rPr>
            <w:rStyle w:val="Hyperlink"/>
            <w:noProof/>
          </w:rPr>
          <w:t>), showing the fluidisation regime at increasing initial static bed heights in the double inlet 3D bed under continuous flow.</w:t>
        </w:r>
        <w:r>
          <w:rPr>
            <w:noProof/>
            <w:webHidden/>
          </w:rPr>
          <w:tab/>
        </w:r>
        <w:r>
          <w:rPr>
            <w:noProof/>
            <w:webHidden/>
          </w:rPr>
          <w:fldChar w:fldCharType="begin"/>
        </w:r>
        <w:r>
          <w:rPr>
            <w:noProof/>
            <w:webHidden/>
          </w:rPr>
          <w:instrText xml:space="preserve"> PAGEREF _Toc474686707 \h </w:instrText>
        </w:r>
        <w:r>
          <w:rPr>
            <w:noProof/>
            <w:webHidden/>
          </w:rPr>
        </w:r>
        <w:r>
          <w:rPr>
            <w:noProof/>
            <w:webHidden/>
          </w:rPr>
          <w:fldChar w:fldCharType="separate"/>
        </w:r>
        <w:r>
          <w:rPr>
            <w:noProof/>
            <w:webHidden/>
          </w:rPr>
          <w:t>204</w:t>
        </w:r>
        <w:r>
          <w:rPr>
            <w:noProof/>
            <w:webHidden/>
          </w:rPr>
          <w:fldChar w:fldCharType="end"/>
        </w:r>
      </w:hyperlink>
    </w:p>
    <w:p w14:paraId="68445CB8" w14:textId="77777777" w:rsidR="00BF4C3A" w:rsidRDefault="00BF4C3A" w:rsidP="009977C8">
      <w:pPr>
        <w:pStyle w:val="TableofFigures"/>
        <w:tabs>
          <w:tab w:val="right" w:leader="dot" w:pos="8494"/>
        </w:tabs>
        <w:spacing w:line="276" w:lineRule="auto"/>
        <w:rPr>
          <w:noProof/>
          <w:lang w:eastAsia="en-GB"/>
        </w:rPr>
      </w:pPr>
      <w:hyperlink w:anchor="_Toc474686708" w:history="1">
        <w:r w:rsidRPr="00E27B73">
          <w:rPr>
            <w:rStyle w:val="Hyperlink"/>
            <w:noProof/>
          </w:rPr>
          <w:t>Figure 8</w:t>
        </w:r>
        <w:r w:rsidRPr="00E27B73">
          <w:rPr>
            <w:rStyle w:val="Hyperlink"/>
            <w:noProof/>
          </w:rPr>
          <w:noBreakHyphen/>
          <w:t>3.  Bed expansion for 250 μm glass ballotini as a function of time at 10 cm static initial bed height, U=0.21 m/s, continuous flow regime.</w:t>
        </w:r>
        <w:r>
          <w:rPr>
            <w:noProof/>
            <w:webHidden/>
          </w:rPr>
          <w:tab/>
        </w:r>
        <w:r>
          <w:rPr>
            <w:noProof/>
            <w:webHidden/>
          </w:rPr>
          <w:fldChar w:fldCharType="begin"/>
        </w:r>
        <w:r>
          <w:rPr>
            <w:noProof/>
            <w:webHidden/>
          </w:rPr>
          <w:instrText xml:space="preserve"> PAGEREF _Toc474686708 \h </w:instrText>
        </w:r>
        <w:r>
          <w:rPr>
            <w:noProof/>
            <w:webHidden/>
          </w:rPr>
        </w:r>
        <w:r>
          <w:rPr>
            <w:noProof/>
            <w:webHidden/>
          </w:rPr>
          <w:fldChar w:fldCharType="separate"/>
        </w:r>
        <w:r>
          <w:rPr>
            <w:noProof/>
            <w:webHidden/>
          </w:rPr>
          <w:t>206</w:t>
        </w:r>
        <w:r>
          <w:rPr>
            <w:noProof/>
            <w:webHidden/>
          </w:rPr>
          <w:fldChar w:fldCharType="end"/>
        </w:r>
      </w:hyperlink>
    </w:p>
    <w:p w14:paraId="21A5F9BA" w14:textId="77777777" w:rsidR="00BF4C3A" w:rsidRDefault="00BF4C3A" w:rsidP="009977C8">
      <w:pPr>
        <w:pStyle w:val="TableofFigures"/>
        <w:tabs>
          <w:tab w:val="right" w:leader="dot" w:pos="8494"/>
        </w:tabs>
        <w:spacing w:line="276" w:lineRule="auto"/>
        <w:rPr>
          <w:noProof/>
          <w:lang w:eastAsia="en-GB"/>
        </w:rPr>
      </w:pPr>
      <w:hyperlink w:anchor="_Toc474686709" w:history="1">
        <w:r w:rsidRPr="00E27B73">
          <w:rPr>
            <w:rStyle w:val="Hyperlink"/>
            <w:noProof/>
          </w:rPr>
          <w:t>Figure 8</w:t>
        </w:r>
        <w:r w:rsidRPr="00E27B73">
          <w:rPr>
            <w:rStyle w:val="Hyperlink"/>
            <w:noProof/>
          </w:rPr>
          <w:noBreakHyphen/>
          <w:t>4.  Bed expansion in 250 μm glass ballotini as a function of increasing gas velocity, showing the average bed height under fluidisation at increasing initial static bed heights in the double inlet 3D bed under continuous flow.</w:t>
        </w:r>
        <w:r>
          <w:rPr>
            <w:noProof/>
            <w:webHidden/>
          </w:rPr>
          <w:tab/>
        </w:r>
        <w:r>
          <w:rPr>
            <w:noProof/>
            <w:webHidden/>
          </w:rPr>
          <w:fldChar w:fldCharType="begin"/>
        </w:r>
        <w:r>
          <w:rPr>
            <w:noProof/>
            <w:webHidden/>
          </w:rPr>
          <w:instrText xml:space="preserve"> PAGEREF _Toc474686709 \h </w:instrText>
        </w:r>
        <w:r>
          <w:rPr>
            <w:noProof/>
            <w:webHidden/>
          </w:rPr>
        </w:r>
        <w:r>
          <w:rPr>
            <w:noProof/>
            <w:webHidden/>
          </w:rPr>
          <w:fldChar w:fldCharType="separate"/>
        </w:r>
        <w:r>
          <w:rPr>
            <w:noProof/>
            <w:webHidden/>
          </w:rPr>
          <w:t>206</w:t>
        </w:r>
        <w:r>
          <w:rPr>
            <w:noProof/>
            <w:webHidden/>
          </w:rPr>
          <w:fldChar w:fldCharType="end"/>
        </w:r>
      </w:hyperlink>
    </w:p>
    <w:p w14:paraId="776A2A36" w14:textId="77777777" w:rsidR="00BF4C3A" w:rsidRDefault="00BF4C3A" w:rsidP="009977C8">
      <w:pPr>
        <w:pStyle w:val="TableofFigures"/>
        <w:tabs>
          <w:tab w:val="right" w:leader="dot" w:pos="8494"/>
        </w:tabs>
        <w:spacing w:line="276" w:lineRule="auto"/>
        <w:rPr>
          <w:noProof/>
          <w:lang w:eastAsia="en-GB"/>
        </w:rPr>
      </w:pPr>
      <w:hyperlink w:anchor="_Toc474686710" w:history="1">
        <w:r w:rsidRPr="00E27B73">
          <w:rPr>
            <w:rStyle w:val="Hyperlink"/>
            <w:noProof/>
          </w:rPr>
          <w:t>Figure 8</w:t>
        </w:r>
        <w:r w:rsidRPr="00E27B73">
          <w:rPr>
            <w:rStyle w:val="Hyperlink"/>
            <w:noProof/>
          </w:rPr>
          <w:noBreakHyphen/>
          <w:t>5.  Pulsation frequencies produced by the 350 mm feedback tube at increasing static bed heights over increasing gas velocity in the double inlet 3D bed for 250 μm glass ballotini.</w:t>
        </w:r>
        <w:r>
          <w:rPr>
            <w:noProof/>
            <w:webHidden/>
          </w:rPr>
          <w:tab/>
        </w:r>
        <w:r>
          <w:rPr>
            <w:noProof/>
            <w:webHidden/>
          </w:rPr>
          <w:fldChar w:fldCharType="begin"/>
        </w:r>
        <w:r>
          <w:rPr>
            <w:noProof/>
            <w:webHidden/>
          </w:rPr>
          <w:instrText xml:space="preserve"> PAGEREF _Toc474686710 \h </w:instrText>
        </w:r>
        <w:r>
          <w:rPr>
            <w:noProof/>
            <w:webHidden/>
          </w:rPr>
        </w:r>
        <w:r>
          <w:rPr>
            <w:noProof/>
            <w:webHidden/>
          </w:rPr>
          <w:fldChar w:fldCharType="separate"/>
        </w:r>
        <w:r>
          <w:rPr>
            <w:noProof/>
            <w:webHidden/>
          </w:rPr>
          <w:t>207</w:t>
        </w:r>
        <w:r>
          <w:rPr>
            <w:noProof/>
            <w:webHidden/>
          </w:rPr>
          <w:fldChar w:fldCharType="end"/>
        </w:r>
      </w:hyperlink>
    </w:p>
    <w:p w14:paraId="3EE24B0F" w14:textId="77777777" w:rsidR="00BF4C3A" w:rsidRDefault="00BF4C3A" w:rsidP="009977C8">
      <w:pPr>
        <w:pStyle w:val="TableofFigures"/>
        <w:tabs>
          <w:tab w:val="right" w:leader="dot" w:pos="8494"/>
        </w:tabs>
        <w:spacing w:line="276" w:lineRule="auto"/>
        <w:rPr>
          <w:noProof/>
          <w:lang w:eastAsia="en-GB"/>
        </w:rPr>
      </w:pPr>
      <w:hyperlink w:anchor="_Toc474686711" w:history="1">
        <w:r w:rsidRPr="00E27B73">
          <w:rPr>
            <w:rStyle w:val="Hyperlink"/>
            <w:noProof/>
          </w:rPr>
          <w:t>Figure 8</w:t>
        </w:r>
        <w:r w:rsidRPr="00E27B73">
          <w:rPr>
            <w:rStyle w:val="Hyperlink"/>
            <w:noProof/>
          </w:rPr>
          <w:noBreakHyphen/>
          <w:t>6.  Pulsation frequency ranges for the pulsed flow regimes at increasing gas velocity at a) 5, b) 10 cm, c) 15 cm and d) 20 cm initial static bed height in the double inlet 3D bed in a 250 μm glass ballotini bed.</w:t>
        </w:r>
        <w:r>
          <w:rPr>
            <w:noProof/>
            <w:webHidden/>
          </w:rPr>
          <w:tab/>
        </w:r>
        <w:r>
          <w:rPr>
            <w:noProof/>
            <w:webHidden/>
          </w:rPr>
          <w:fldChar w:fldCharType="begin"/>
        </w:r>
        <w:r>
          <w:rPr>
            <w:noProof/>
            <w:webHidden/>
          </w:rPr>
          <w:instrText xml:space="preserve"> PAGEREF _Toc474686711 \h </w:instrText>
        </w:r>
        <w:r>
          <w:rPr>
            <w:noProof/>
            <w:webHidden/>
          </w:rPr>
        </w:r>
        <w:r>
          <w:rPr>
            <w:noProof/>
            <w:webHidden/>
          </w:rPr>
          <w:fldChar w:fldCharType="separate"/>
        </w:r>
        <w:r>
          <w:rPr>
            <w:noProof/>
            <w:webHidden/>
          </w:rPr>
          <w:t>208</w:t>
        </w:r>
        <w:r>
          <w:rPr>
            <w:noProof/>
            <w:webHidden/>
          </w:rPr>
          <w:fldChar w:fldCharType="end"/>
        </w:r>
      </w:hyperlink>
    </w:p>
    <w:p w14:paraId="0A665871" w14:textId="77777777" w:rsidR="00BF4C3A" w:rsidRDefault="00BF4C3A" w:rsidP="009977C8">
      <w:pPr>
        <w:pStyle w:val="TableofFigures"/>
        <w:tabs>
          <w:tab w:val="right" w:leader="dot" w:pos="8494"/>
        </w:tabs>
        <w:spacing w:line="276" w:lineRule="auto"/>
        <w:rPr>
          <w:noProof/>
          <w:lang w:eastAsia="en-GB"/>
        </w:rPr>
      </w:pPr>
      <w:hyperlink w:anchor="_Toc474686712" w:history="1">
        <w:r w:rsidRPr="00E27B73">
          <w:rPr>
            <w:rStyle w:val="Hyperlink"/>
            <w:noProof/>
          </w:rPr>
          <w:t>Figure 8</w:t>
        </w:r>
        <w:r w:rsidRPr="00E27B73">
          <w:rPr>
            <w:rStyle w:val="Hyperlink"/>
            <w:noProof/>
          </w:rPr>
          <w:noBreakHyphen/>
          <w:t>7.  Bed expansion under both continuous and pulsed flow regimes for 250 μm glass ballotini at increasing gas velocity at 20 cm initial static bed height in the double inlet 3D bed.</w:t>
        </w:r>
        <w:r>
          <w:rPr>
            <w:noProof/>
            <w:webHidden/>
          </w:rPr>
          <w:tab/>
        </w:r>
        <w:r>
          <w:rPr>
            <w:noProof/>
            <w:webHidden/>
          </w:rPr>
          <w:fldChar w:fldCharType="begin"/>
        </w:r>
        <w:r>
          <w:rPr>
            <w:noProof/>
            <w:webHidden/>
          </w:rPr>
          <w:instrText xml:space="preserve"> PAGEREF _Toc474686712 \h </w:instrText>
        </w:r>
        <w:r>
          <w:rPr>
            <w:noProof/>
            <w:webHidden/>
          </w:rPr>
        </w:r>
        <w:r>
          <w:rPr>
            <w:noProof/>
            <w:webHidden/>
          </w:rPr>
          <w:fldChar w:fldCharType="separate"/>
        </w:r>
        <w:r>
          <w:rPr>
            <w:noProof/>
            <w:webHidden/>
          </w:rPr>
          <w:t>209</w:t>
        </w:r>
        <w:r>
          <w:rPr>
            <w:noProof/>
            <w:webHidden/>
          </w:rPr>
          <w:fldChar w:fldCharType="end"/>
        </w:r>
      </w:hyperlink>
    </w:p>
    <w:p w14:paraId="135BA04D" w14:textId="77777777" w:rsidR="00BF4C3A" w:rsidRDefault="00BF4C3A" w:rsidP="009977C8">
      <w:pPr>
        <w:pStyle w:val="TableofFigures"/>
        <w:tabs>
          <w:tab w:val="right" w:leader="dot" w:pos="8494"/>
        </w:tabs>
        <w:spacing w:line="276" w:lineRule="auto"/>
        <w:rPr>
          <w:noProof/>
          <w:lang w:eastAsia="en-GB"/>
        </w:rPr>
      </w:pPr>
      <w:hyperlink w:anchor="_Toc474686713" w:history="1">
        <w:r w:rsidRPr="00E27B73">
          <w:rPr>
            <w:rStyle w:val="Hyperlink"/>
            <w:noProof/>
          </w:rPr>
          <w:t>Figure 8</w:t>
        </w:r>
        <w:r w:rsidRPr="00E27B73">
          <w:rPr>
            <w:rStyle w:val="Hyperlink"/>
            <w:noProof/>
          </w:rPr>
          <w:noBreakHyphen/>
          <w:t>8.  Pressure drop across the bed (</w:t>
        </w:r>
        <m:oMath>
          <m:r>
            <w:rPr>
              <w:rStyle w:val="Hyperlink"/>
              <w:rFonts w:ascii="Cambria Math" w:hAnsi="Cambria Math"/>
              <w:noProof/>
            </w:rPr>
            <m:t>∆p</m:t>
          </m:r>
        </m:oMath>
        <w:r w:rsidRPr="00E27B73">
          <w:rPr>
            <w:rStyle w:val="Hyperlink"/>
            <w:noProof/>
          </w:rPr>
          <w:t>) in 250 μm glass ballotini at increasing gas velocities and increasing initial static bed heights for the 320 mm feedback tube 309 Hz pulsed flow regime in the double inlet 3D bed.</w:t>
        </w:r>
        <w:r>
          <w:rPr>
            <w:noProof/>
            <w:webHidden/>
          </w:rPr>
          <w:tab/>
        </w:r>
        <w:r>
          <w:rPr>
            <w:noProof/>
            <w:webHidden/>
          </w:rPr>
          <w:fldChar w:fldCharType="begin"/>
        </w:r>
        <w:r>
          <w:rPr>
            <w:noProof/>
            <w:webHidden/>
          </w:rPr>
          <w:instrText xml:space="preserve"> PAGEREF _Toc474686713 \h </w:instrText>
        </w:r>
        <w:r>
          <w:rPr>
            <w:noProof/>
            <w:webHidden/>
          </w:rPr>
        </w:r>
        <w:r>
          <w:rPr>
            <w:noProof/>
            <w:webHidden/>
          </w:rPr>
          <w:fldChar w:fldCharType="separate"/>
        </w:r>
        <w:r>
          <w:rPr>
            <w:noProof/>
            <w:webHidden/>
          </w:rPr>
          <w:t>209</w:t>
        </w:r>
        <w:r>
          <w:rPr>
            <w:noProof/>
            <w:webHidden/>
          </w:rPr>
          <w:fldChar w:fldCharType="end"/>
        </w:r>
      </w:hyperlink>
    </w:p>
    <w:p w14:paraId="3D2154C2" w14:textId="77777777" w:rsidR="00BF4C3A" w:rsidRDefault="00BF4C3A" w:rsidP="009977C8">
      <w:pPr>
        <w:pStyle w:val="TableofFigures"/>
        <w:tabs>
          <w:tab w:val="right" w:leader="dot" w:pos="8494"/>
        </w:tabs>
        <w:spacing w:line="276" w:lineRule="auto"/>
        <w:rPr>
          <w:noProof/>
          <w:lang w:eastAsia="en-GB"/>
        </w:rPr>
      </w:pPr>
      <w:hyperlink w:anchor="_Toc474686714" w:history="1">
        <w:r w:rsidRPr="00E27B73">
          <w:rPr>
            <w:rStyle w:val="Hyperlink"/>
            <w:noProof/>
          </w:rPr>
          <w:t>Figure 8</w:t>
        </w:r>
        <w:r w:rsidRPr="00E27B73">
          <w:rPr>
            <w:rStyle w:val="Hyperlink"/>
            <w:noProof/>
          </w:rPr>
          <w:noBreakHyphen/>
          <w:t>9.  Pressure drop across the bed (</w:t>
        </w:r>
        <m:oMath>
          <m:r>
            <w:rPr>
              <w:rStyle w:val="Hyperlink"/>
              <w:rFonts w:ascii="Cambria Math" w:hAnsi="Cambria Math"/>
              <w:noProof/>
            </w:rPr>
            <m:t>∆p</m:t>
          </m:r>
        </m:oMath>
        <w:r w:rsidRPr="00E27B73">
          <w:rPr>
            <w:rStyle w:val="Hyperlink"/>
            <w:noProof/>
          </w:rPr>
          <w:t>) in 250 μm glass ballotini as a function of increasing gas velocity at increasing initial static bed heights of a) 5 cm, b) 10 cm, c) 15 cm and d) 20 cm in the double inlet 3D bed with frequency presented as an average of all flow rates.</w:t>
        </w:r>
        <w:r>
          <w:rPr>
            <w:noProof/>
            <w:webHidden/>
          </w:rPr>
          <w:tab/>
        </w:r>
        <w:r>
          <w:rPr>
            <w:noProof/>
            <w:webHidden/>
          </w:rPr>
          <w:fldChar w:fldCharType="begin"/>
        </w:r>
        <w:r>
          <w:rPr>
            <w:noProof/>
            <w:webHidden/>
          </w:rPr>
          <w:instrText xml:space="preserve"> PAGEREF _Toc474686714 \h </w:instrText>
        </w:r>
        <w:r>
          <w:rPr>
            <w:noProof/>
            <w:webHidden/>
          </w:rPr>
        </w:r>
        <w:r>
          <w:rPr>
            <w:noProof/>
            <w:webHidden/>
          </w:rPr>
          <w:fldChar w:fldCharType="separate"/>
        </w:r>
        <w:r>
          <w:rPr>
            <w:noProof/>
            <w:webHidden/>
          </w:rPr>
          <w:t>210</w:t>
        </w:r>
        <w:r>
          <w:rPr>
            <w:noProof/>
            <w:webHidden/>
          </w:rPr>
          <w:fldChar w:fldCharType="end"/>
        </w:r>
      </w:hyperlink>
    </w:p>
    <w:p w14:paraId="42BD6573" w14:textId="77777777" w:rsidR="00BF4C3A" w:rsidRDefault="00BF4C3A" w:rsidP="009977C8">
      <w:pPr>
        <w:pStyle w:val="TableofFigures"/>
        <w:tabs>
          <w:tab w:val="right" w:leader="dot" w:pos="8494"/>
        </w:tabs>
        <w:spacing w:line="276" w:lineRule="auto"/>
        <w:rPr>
          <w:noProof/>
          <w:lang w:eastAsia="en-GB"/>
        </w:rPr>
      </w:pPr>
      <w:hyperlink w:anchor="_Toc474686715" w:history="1">
        <w:r w:rsidRPr="00E27B73">
          <w:rPr>
            <w:rStyle w:val="Hyperlink"/>
            <w:noProof/>
          </w:rPr>
          <w:t>Figure 8</w:t>
        </w:r>
        <w:r w:rsidRPr="00E27B73">
          <w:rPr>
            <w:rStyle w:val="Hyperlink"/>
            <w:noProof/>
          </w:rPr>
          <w:noBreakHyphen/>
          <w:t>10.  Continuous flow pressure drop across the bed (</w:t>
        </w:r>
        <m:oMath>
          <m:r>
            <w:rPr>
              <w:rStyle w:val="Hyperlink"/>
              <w:rFonts w:ascii="Cambria Math" w:hAnsi="Cambria Math"/>
              <w:noProof/>
            </w:rPr>
            <m:t>∆p</m:t>
          </m:r>
        </m:oMath>
        <w:r w:rsidRPr="00E27B73">
          <w:rPr>
            <w:rStyle w:val="Hyperlink"/>
            <w:noProof/>
          </w:rPr>
          <w:t>) in 250 μm glass ballotini plotted against increasing gas velocity at increasing initial static bed heights in the double inlet 3D bed.</w:t>
        </w:r>
        <w:r>
          <w:rPr>
            <w:noProof/>
            <w:webHidden/>
          </w:rPr>
          <w:tab/>
        </w:r>
        <w:r>
          <w:rPr>
            <w:noProof/>
            <w:webHidden/>
          </w:rPr>
          <w:fldChar w:fldCharType="begin"/>
        </w:r>
        <w:r>
          <w:rPr>
            <w:noProof/>
            <w:webHidden/>
          </w:rPr>
          <w:instrText xml:space="preserve"> PAGEREF _Toc474686715 \h </w:instrText>
        </w:r>
        <w:r>
          <w:rPr>
            <w:noProof/>
            <w:webHidden/>
          </w:rPr>
        </w:r>
        <w:r>
          <w:rPr>
            <w:noProof/>
            <w:webHidden/>
          </w:rPr>
          <w:fldChar w:fldCharType="separate"/>
        </w:r>
        <w:r>
          <w:rPr>
            <w:noProof/>
            <w:webHidden/>
          </w:rPr>
          <w:t>212</w:t>
        </w:r>
        <w:r>
          <w:rPr>
            <w:noProof/>
            <w:webHidden/>
          </w:rPr>
          <w:fldChar w:fldCharType="end"/>
        </w:r>
      </w:hyperlink>
    </w:p>
    <w:p w14:paraId="76E9D7D9" w14:textId="77777777" w:rsidR="00BF4C3A" w:rsidRDefault="00BF4C3A" w:rsidP="009977C8">
      <w:pPr>
        <w:pStyle w:val="TableofFigures"/>
        <w:tabs>
          <w:tab w:val="right" w:leader="dot" w:pos="8494"/>
        </w:tabs>
        <w:spacing w:line="276" w:lineRule="auto"/>
        <w:rPr>
          <w:noProof/>
          <w:lang w:eastAsia="en-GB"/>
        </w:rPr>
      </w:pPr>
      <w:hyperlink w:anchor="_Toc474686716" w:history="1">
        <w:r w:rsidRPr="00E27B73">
          <w:rPr>
            <w:rStyle w:val="Hyperlink"/>
            <w:noProof/>
          </w:rPr>
          <w:t>Figure 8</w:t>
        </w:r>
        <w:r w:rsidRPr="00E27B73">
          <w:rPr>
            <w:rStyle w:val="Hyperlink"/>
            <w:noProof/>
          </w:rPr>
          <w:noBreakHyphen/>
          <w:t>11.  Bed expansion (</w:t>
        </w:r>
        <m:oMath>
          <m:r>
            <w:rPr>
              <w:rStyle w:val="Hyperlink"/>
              <w:rFonts w:ascii="Cambria Math" w:hAnsi="Cambria Math"/>
              <w:noProof/>
            </w:rPr>
            <m:t>Eb</m:t>
          </m:r>
        </m:oMath>
        <w:r w:rsidRPr="00E27B73">
          <w:rPr>
            <w:rStyle w:val="Hyperlink"/>
            <w:noProof/>
          </w:rPr>
          <w:t>) in 250 μm glass ballotini under continuous flow showing normalised average bed height (</w:t>
        </w:r>
        <m:oMath>
          <m:r>
            <w:rPr>
              <w:rStyle w:val="Hyperlink"/>
              <w:rFonts w:ascii="Cambria Math" w:hAnsi="Cambria Math"/>
              <w:noProof/>
            </w:rPr>
            <m:t>Eb/Eb0</m:t>
          </m:r>
        </m:oMath>
        <w:r w:rsidRPr="00E27B73">
          <w:rPr>
            <w:rStyle w:val="Hyperlink"/>
            <w:noProof/>
          </w:rPr>
          <w:t>) plotted against increasing gas velocity at increasing initial static bed heights in the double inlet 3D bed.</w:t>
        </w:r>
        <w:r>
          <w:rPr>
            <w:noProof/>
            <w:webHidden/>
          </w:rPr>
          <w:tab/>
        </w:r>
        <w:r>
          <w:rPr>
            <w:noProof/>
            <w:webHidden/>
          </w:rPr>
          <w:fldChar w:fldCharType="begin"/>
        </w:r>
        <w:r>
          <w:rPr>
            <w:noProof/>
            <w:webHidden/>
          </w:rPr>
          <w:instrText xml:space="preserve"> PAGEREF _Toc474686716 \h </w:instrText>
        </w:r>
        <w:r>
          <w:rPr>
            <w:noProof/>
            <w:webHidden/>
          </w:rPr>
        </w:r>
        <w:r>
          <w:rPr>
            <w:noProof/>
            <w:webHidden/>
          </w:rPr>
          <w:fldChar w:fldCharType="separate"/>
        </w:r>
        <w:r>
          <w:rPr>
            <w:noProof/>
            <w:webHidden/>
          </w:rPr>
          <w:t>213</w:t>
        </w:r>
        <w:r>
          <w:rPr>
            <w:noProof/>
            <w:webHidden/>
          </w:rPr>
          <w:fldChar w:fldCharType="end"/>
        </w:r>
      </w:hyperlink>
    </w:p>
    <w:p w14:paraId="040A8F54" w14:textId="77777777" w:rsidR="00BF4C3A" w:rsidRDefault="00BF4C3A" w:rsidP="009977C8">
      <w:pPr>
        <w:pStyle w:val="TableofFigures"/>
        <w:tabs>
          <w:tab w:val="right" w:leader="dot" w:pos="8494"/>
        </w:tabs>
        <w:spacing w:line="276" w:lineRule="auto"/>
        <w:rPr>
          <w:noProof/>
          <w:lang w:eastAsia="en-GB"/>
        </w:rPr>
      </w:pPr>
      <w:hyperlink w:anchor="_Toc474686717" w:history="1">
        <w:r w:rsidRPr="00E27B73">
          <w:rPr>
            <w:rStyle w:val="Hyperlink"/>
            <w:noProof/>
          </w:rPr>
          <w:t>Figure 8</w:t>
        </w:r>
        <w:r w:rsidRPr="00E27B73">
          <w:rPr>
            <w:rStyle w:val="Hyperlink"/>
            <w:noProof/>
          </w:rPr>
          <w:noBreakHyphen/>
          <w:t>12.  Pulsation frequency change as a function of increasing gas velocity in a 250 μm glass ballotini bed at a) increasing initial static bed heights using the 320 feedback loop pulsed regime and b) at 1 cm initial static bed height for each pulsed flow regime in the double inlet 3D bed.</w:t>
        </w:r>
        <w:r>
          <w:rPr>
            <w:noProof/>
            <w:webHidden/>
          </w:rPr>
          <w:tab/>
        </w:r>
        <w:r>
          <w:rPr>
            <w:noProof/>
            <w:webHidden/>
          </w:rPr>
          <w:fldChar w:fldCharType="begin"/>
        </w:r>
        <w:r>
          <w:rPr>
            <w:noProof/>
            <w:webHidden/>
          </w:rPr>
          <w:instrText xml:space="preserve"> PAGEREF _Toc474686717 \h </w:instrText>
        </w:r>
        <w:r>
          <w:rPr>
            <w:noProof/>
            <w:webHidden/>
          </w:rPr>
        </w:r>
        <w:r>
          <w:rPr>
            <w:noProof/>
            <w:webHidden/>
          </w:rPr>
          <w:fldChar w:fldCharType="separate"/>
        </w:r>
        <w:r>
          <w:rPr>
            <w:noProof/>
            <w:webHidden/>
          </w:rPr>
          <w:t>214</w:t>
        </w:r>
        <w:r>
          <w:rPr>
            <w:noProof/>
            <w:webHidden/>
          </w:rPr>
          <w:fldChar w:fldCharType="end"/>
        </w:r>
      </w:hyperlink>
    </w:p>
    <w:p w14:paraId="242947C8" w14:textId="77777777" w:rsidR="00BF4C3A" w:rsidRDefault="00BF4C3A" w:rsidP="009977C8">
      <w:pPr>
        <w:pStyle w:val="TableofFigures"/>
        <w:tabs>
          <w:tab w:val="right" w:leader="dot" w:pos="8494"/>
        </w:tabs>
        <w:spacing w:line="276" w:lineRule="auto"/>
        <w:rPr>
          <w:noProof/>
          <w:lang w:eastAsia="en-GB"/>
        </w:rPr>
      </w:pPr>
      <w:hyperlink w:anchor="_Toc474686718" w:history="1">
        <w:r w:rsidRPr="00E27B73">
          <w:rPr>
            <w:rStyle w:val="Hyperlink"/>
            <w:noProof/>
          </w:rPr>
          <w:t>Figure 8</w:t>
        </w:r>
        <w:r w:rsidRPr="00E27B73">
          <w:rPr>
            <w:rStyle w:val="Hyperlink"/>
            <w:noProof/>
          </w:rPr>
          <w:noBreakHyphen/>
          <w:t>13.  Bed expansion in 250 μm glass ballotini plotted against increasing gas velocity showing the pulsed and continuous flow regimes at an initial static bed height of 5 cm in the double inlet 3D bed.</w:t>
        </w:r>
        <w:r>
          <w:rPr>
            <w:noProof/>
            <w:webHidden/>
          </w:rPr>
          <w:tab/>
        </w:r>
        <w:r>
          <w:rPr>
            <w:noProof/>
            <w:webHidden/>
          </w:rPr>
          <w:fldChar w:fldCharType="begin"/>
        </w:r>
        <w:r>
          <w:rPr>
            <w:noProof/>
            <w:webHidden/>
          </w:rPr>
          <w:instrText xml:space="preserve"> PAGEREF _Toc474686718 \h </w:instrText>
        </w:r>
        <w:r>
          <w:rPr>
            <w:noProof/>
            <w:webHidden/>
          </w:rPr>
        </w:r>
        <w:r>
          <w:rPr>
            <w:noProof/>
            <w:webHidden/>
          </w:rPr>
          <w:fldChar w:fldCharType="separate"/>
        </w:r>
        <w:r>
          <w:rPr>
            <w:noProof/>
            <w:webHidden/>
          </w:rPr>
          <w:t>215</w:t>
        </w:r>
        <w:r>
          <w:rPr>
            <w:noProof/>
            <w:webHidden/>
          </w:rPr>
          <w:fldChar w:fldCharType="end"/>
        </w:r>
      </w:hyperlink>
    </w:p>
    <w:p w14:paraId="5EB39B52" w14:textId="77777777" w:rsidR="00BF4C3A" w:rsidRDefault="00BF4C3A" w:rsidP="009977C8">
      <w:pPr>
        <w:pStyle w:val="TableofFigures"/>
        <w:tabs>
          <w:tab w:val="right" w:leader="dot" w:pos="8494"/>
        </w:tabs>
        <w:spacing w:line="276" w:lineRule="auto"/>
        <w:rPr>
          <w:noProof/>
          <w:lang w:eastAsia="en-GB"/>
        </w:rPr>
      </w:pPr>
      <w:hyperlink w:anchor="_Toc474686719" w:history="1">
        <w:r w:rsidRPr="00E27B73">
          <w:rPr>
            <w:rStyle w:val="Hyperlink"/>
            <w:noProof/>
          </w:rPr>
          <w:t>Figure 8</w:t>
        </w:r>
        <w:r w:rsidRPr="00E27B73">
          <w:rPr>
            <w:rStyle w:val="Hyperlink"/>
            <w:noProof/>
          </w:rPr>
          <w:noBreakHyphen/>
          <w:t>14.  Pressure drop across the bed (</w:t>
        </w:r>
        <m:oMath>
          <m:r>
            <w:rPr>
              <w:rStyle w:val="Hyperlink"/>
              <w:rFonts w:ascii="Cambria Math" w:hAnsi="Cambria Math"/>
              <w:noProof/>
            </w:rPr>
            <m:t>∆p</m:t>
          </m:r>
        </m:oMath>
        <w:r w:rsidRPr="00E27B73">
          <w:rPr>
            <w:rStyle w:val="Hyperlink"/>
            <w:noProof/>
          </w:rPr>
          <w:t>) as a function of increasing gas velocity at increasing initial static bed heights under a pulsed flow regime with the 320 mm feedback loop in the double inlet 3D bed.</w:t>
        </w:r>
        <w:r>
          <w:rPr>
            <w:noProof/>
            <w:webHidden/>
          </w:rPr>
          <w:tab/>
        </w:r>
        <w:r>
          <w:rPr>
            <w:noProof/>
            <w:webHidden/>
          </w:rPr>
          <w:fldChar w:fldCharType="begin"/>
        </w:r>
        <w:r>
          <w:rPr>
            <w:noProof/>
            <w:webHidden/>
          </w:rPr>
          <w:instrText xml:space="preserve"> PAGEREF _Toc474686719 \h </w:instrText>
        </w:r>
        <w:r>
          <w:rPr>
            <w:noProof/>
            <w:webHidden/>
          </w:rPr>
        </w:r>
        <w:r>
          <w:rPr>
            <w:noProof/>
            <w:webHidden/>
          </w:rPr>
          <w:fldChar w:fldCharType="separate"/>
        </w:r>
        <w:r>
          <w:rPr>
            <w:noProof/>
            <w:webHidden/>
          </w:rPr>
          <w:t>216</w:t>
        </w:r>
        <w:r>
          <w:rPr>
            <w:noProof/>
            <w:webHidden/>
          </w:rPr>
          <w:fldChar w:fldCharType="end"/>
        </w:r>
      </w:hyperlink>
    </w:p>
    <w:p w14:paraId="2B5A8690" w14:textId="77777777" w:rsidR="00BF4C3A" w:rsidRDefault="00BF4C3A" w:rsidP="009977C8">
      <w:pPr>
        <w:pStyle w:val="TableofFigures"/>
        <w:tabs>
          <w:tab w:val="right" w:leader="dot" w:pos="8494"/>
        </w:tabs>
        <w:spacing w:line="276" w:lineRule="auto"/>
        <w:rPr>
          <w:noProof/>
          <w:lang w:eastAsia="en-GB"/>
        </w:rPr>
      </w:pPr>
      <w:hyperlink w:anchor="_Toc474686720" w:history="1">
        <w:r w:rsidRPr="00E27B73">
          <w:rPr>
            <w:rStyle w:val="Hyperlink"/>
            <w:noProof/>
          </w:rPr>
          <w:t>Figure 8</w:t>
        </w:r>
        <w:r w:rsidRPr="00E27B73">
          <w:rPr>
            <w:rStyle w:val="Hyperlink"/>
            <w:noProof/>
          </w:rPr>
          <w:noBreakHyphen/>
          <w:t>15.  Pressure drop across the bed (</w:t>
        </w:r>
        <m:oMath>
          <m:r>
            <w:rPr>
              <w:rStyle w:val="Hyperlink"/>
              <w:rFonts w:ascii="Cambria Math" w:hAnsi="Cambria Math"/>
              <w:noProof/>
            </w:rPr>
            <m:t>∆p</m:t>
          </m:r>
        </m:oMath>
        <w:r w:rsidRPr="00E27B73">
          <w:rPr>
            <w:rStyle w:val="Hyperlink"/>
            <w:noProof/>
          </w:rPr>
          <w:t>) over the 250 μm glass ballotini bed at increasing gas flow rates for continuous and pulsed flow regimes at an initial static bed height of 4 cm in the double inlet 3D bed.</w:t>
        </w:r>
        <w:r>
          <w:rPr>
            <w:noProof/>
            <w:webHidden/>
          </w:rPr>
          <w:tab/>
        </w:r>
        <w:r>
          <w:rPr>
            <w:noProof/>
            <w:webHidden/>
          </w:rPr>
          <w:fldChar w:fldCharType="begin"/>
        </w:r>
        <w:r>
          <w:rPr>
            <w:noProof/>
            <w:webHidden/>
          </w:rPr>
          <w:instrText xml:space="preserve"> PAGEREF _Toc474686720 \h </w:instrText>
        </w:r>
        <w:r>
          <w:rPr>
            <w:noProof/>
            <w:webHidden/>
          </w:rPr>
        </w:r>
        <w:r>
          <w:rPr>
            <w:noProof/>
            <w:webHidden/>
          </w:rPr>
          <w:fldChar w:fldCharType="separate"/>
        </w:r>
        <w:r>
          <w:rPr>
            <w:noProof/>
            <w:webHidden/>
          </w:rPr>
          <w:t>216</w:t>
        </w:r>
        <w:r>
          <w:rPr>
            <w:noProof/>
            <w:webHidden/>
          </w:rPr>
          <w:fldChar w:fldCharType="end"/>
        </w:r>
      </w:hyperlink>
    </w:p>
    <w:p w14:paraId="4AE8F9C2" w14:textId="77777777" w:rsidR="00BF4C3A" w:rsidRDefault="00BF4C3A" w:rsidP="009977C8">
      <w:pPr>
        <w:pStyle w:val="TableofFigures"/>
        <w:tabs>
          <w:tab w:val="right" w:leader="dot" w:pos="8494"/>
        </w:tabs>
        <w:spacing w:line="276" w:lineRule="auto"/>
        <w:rPr>
          <w:noProof/>
          <w:lang w:eastAsia="en-GB"/>
        </w:rPr>
      </w:pPr>
      <w:hyperlink w:anchor="_Toc474686721" w:history="1">
        <w:r w:rsidRPr="00E27B73">
          <w:rPr>
            <w:rStyle w:val="Hyperlink"/>
            <w:noProof/>
          </w:rPr>
          <w:t>Figure 8</w:t>
        </w:r>
        <w:r w:rsidRPr="00E27B73">
          <w:rPr>
            <w:rStyle w:val="Hyperlink"/>
            <w:noProof/>
          </w:rPr>
          <w:noBreakHyphen/>
          <w:t>16.  Pressure drop across the bed (</w:t>
        </w:r>
        <m:oMath>
          <m:r>
            <w:rPr>
              <w:rStyle w:val="Hyperlink"/>
              <w:rFonts w:ascii="Cambria Math" w:hAnsi="Cambria Math"/>
              <w:noProof/>
            </w:rPr>
            <m:t>∆p</m:t>
          </m:r>
        </m:oMath>
        <w:r w:rsidRPr="00E27B73">
          <w:rPr>
            <w:rStyle w:val="Hyperlink"/>
            <w:noProof/>
          </w:rPr>
          <w:t>) at increasing gas velocities for measurements of a) 10 and b) 3 repeats of 10 in a continuous flow regime 250 μm glass ballotini bed at a static initial height of 3.8 cm in the single inlet 3D bed.</w:t>
        </w:r>
        <w:r>
          <w:rPr>
            <w:noProof/>
            <w:webHidden/>
          </w:rPr>
          <w:tab/>
        </w:r>
        <w:r>
          <w:rPr>
            <w:noProof/>
            <w:webHidden/>
          </w:rPr>
          <w:fldChar w:fldCharType="begin"/>
        </w:r>
        <w:r>
          <w:rPr>
            <w:noProof/>
            <w:webHidden/>
          </w:rPr>
          <w:instrText xml:space="preserve"> PAGEREF _Toc474686721 \h </w:instrText>
        </w:r>
        <w:r>
          <w:rPr>
            <w:noProof/>
            <w:webHidden/>
          </w:rPr>
        </w:r>
        <w:r>
          <w:rPr>
            <w:noProof/>
            <w:webHidden/>
          </w:rPr>
          <w:fldChar w:fldCharType="separate"/>
        </w:r>
        <w:r>
          <w:rPr>
            <w:noProof/>
            <w:webHidden/>
          </w:rPr>
          <w:t>218</w:t>
        </w:r>
        <w:r>
          <w:rPr>
            <w:noProof/>
            <w:webHidden/>
          </w:rPr>
          <w:fldChar w:fldCharType="end"/>
        </w:r>
      </w:hyperlink>
    </w:p>
    <w:p w14:paraId="66C27133" w14:textId="77777777" w:rsidR="00BF4C3A" w:rsidRDefault="00BF4C3A" w:rsidP="009977C8">
      <w:pPr>
        <w:pStyle w:val="TableofFigures"/>
        <w:tabs>
          <w:tab w:val="right" w:leader="dot" w:pos="8494"/>
        </w:tabs>
        <w:spacing w:line="276" w:lineRule="auto"/>
        <w:rPr>
          <w:noProof/>
          <w:lang w:eastAsia="en-GB"/>
        </w:rPr>
      </w:pPr>
      <w:hyperlink w:anchor="_Toc474686722" w:history="1">
        <w:r w:rsidRPr="00E27B73">
          <w:rPr>
            <w:rStyle w:val="Hyperlink"/>
            <w:noProof/>
          </w:rPr>
          <w:t>Figure 8</w:t>
        </w:r>
        <w:r w:rsidRPr="00E27B73">
          <w:rPr>
            <w:rStyle w:val="Hyperlink"/>
            <w:noProof/>
          </w:rPr>
          <w:noBreakHyphen/>
          <w:t>17.  Pressure drop across the bed (</w:t>
        </w:r>
        <m:oMath>
          <m:r>
            <w:rPr>
              <w:rStyle w:val="Hyperlink"/>
              <w:rFonts w:ascii="Cambria Math" w:hAnsi="Cambria Math"/>
              <w:noProof/>
            </w:rPr>
            <m:t>∆p</m:t>
          </m:r>
        </m:oMath>
        <w:r w:rsidRPr="00E27B73">
          <w:rPr>
            <w:rStyle w:val="Hyperlink"/>
            <w:noProof/>
          </w:rPr>
          <w:t>) at increasing gas velocity under a) 281 Hz and b) 270 Hz pulsed flow regimes in a 3.8 cm initial static height 250 μm glass ballotini fluidised in the single inlet 3D bed.</w:t>
        </w:r>
        <w:r>
          <w:rPr>
            <w:noProof/>
            <w:webHidden/>
          </w:rPr>
          <w:tab/>
        </w:r>
        <w:r>
          <w:rPr>
            <w:noProof/>
            <w:webHidden/>
          </w:rPr>
          <w:fldChar w:fldCharType="begin"/>
        </w:r>
        <w:r>
          <w:rPr>
            <w:noProof/>
            <w:webHidden/>
          </w:rPr>
          <w:instrText xml:space="preserve"> PAGEREF _Toc474686722 \h </w:instrText>
        </w:r>
        <w:r>
          <w:rPr>
            <w:noProof/>
            <w:webHidden/>
          </w:rPr>
        </w:r>
        <w:r>
          <w:rPr>
            <w:noProof/>
            <w:webHidden/>
          </w:rPr>
          <w:fldChar w:fldCharType="separate"/>
        </w:r>
        <w:r>
          <w:rPr>
            <w:noProof/>
            <w:webHidden/>
          </w:rPr>
          <w:t>219</w:t>
        </w:r>
        <w:r>
          <w:rPr>
            <w:noProof/>
            <w:webHidden/>
          </w:rPr>
          <w:fldChar w:fldCharType="end"/>
        </w:r>
      </w:hyperlink>
    </w:p>
    <w:p w14:paraId="4C7D96AE" w14:textId="77777777" w:rsidR="00BF4C3A" w:rsidRDefault="00BF4C3A" w:rsidP="009977C8">
      <w:pPr>
        <w:pStyle w:val="TableofFigures"/>
        <w:tabs>
          <w:tab w:val="right" w:leader="dot" w:pos="8494"/>
        </w:tabs>
        <w:spacing w:line="276" w:lineRule="auto"/>
        <w:rPr>
          <w:noProof/>
          <w:lang w:eastAsia="en-GB"/>
        </w:rPr>
      </w:pPr>
      <w:hyperlink w:anchor="_Toc474686723" w:history="1">
        <w:r w:rsidRPr="00E27B73">
          <w:rPr>
            <w:rStyle w:val="Hyperlink"/>
            <w:noProof/>
          </w:rPr>
          <w:t>Figure 8</w:t>
        </w:r>
        <w:r w:rsidRPr="00E27B73">
          <w:rPr>
            <w:rStyle w:val="Hyperlink"/>
            <w:noProof/>
          </w:rPr>
          <w:noBreakHyphen/>
          <w:t>18.  Pressure drop across the bed (</w:t>
        </w:r>
        <m:oMath>
          <m:r>
            <w:rPr>
              <w:rStyle w:val="Hyperlink"/>
              <w:rFonts w:ascii="Cambria Math" w:hAnsi="Cambria Math"/>
              <w:noProof/>
            </w:rPr>
            <m:t>∆p</m:t>
          </m:r>
        </m:oMath>
        <w:r w:rsidRPr="00E27B73">
          <w:rPr>
            <w:rStyle w:val="Hyperlink"/>
            <w:noProof/>
          </w:rPr>
          <w:t>) at increasing gas velocity under three different flow regimes in a 250 μm glass ballotini single inlet 3D bed.</w:t>
        </w:r>
        <w:r>
          <w:rPr>
            <w:noProof/>
            <w:webHidden/>
          </w:rPr>
          <w:tab/>
        </w:r>
        <w:r>
          <w:rPr>
            <w:noProof/>
            <w:webHidden/>
          </w:rPr>
          <w:fldChar w:fldCharType="begin"/>
        </w:r>
        <w:r>
          <w:rPr>
            <w:noProof/>
            <w:webHidden/>
          </w:rPr>
          <w:instrText xml:space="preserve"> PAGEREF _Toc474686723 \h </w:instrText>
        </w:r>
        <w:r>
          <w:rPr>
            <w:noProof/>
            <w:webHidden/>
          </w:rPr>
        </w:r>
        <w:r>
          <w:rPr>
            <w:noProof/>
            <w:webHidden/>
          </w:rPr>
          <w:fldChar w:fldCharType="separate"/>
        </w:r>
        <w:r>
          <w:rPr>
            <w:noProof/>
            <w:webHidden/>
          </w:rPr>
          <w:t>219</w:t>
        </w:r>
        <w:r>
          <w:rPr>
            <w:noProof/>
            <w:webHidden/>
          </w:rPr>
          <w:fldChar w:fldCharType="end"/>
        </w:r>
      </w:hyperlink>
    </w:p>
    <w:p w14:paraId="090A734C" w14:textId="77777777" w:rsidR="00BF4C3A" w:rsidRDefault="00BF4C3A" w:rsidP="009977C8">
      <w:pPr>
        <w:pStyle w:val="TableofFigures"/>
        <w:tabs>
          <w:tab w:val="right" w:leader="dot" w:pos="8494"/>
        </w:tabs>
        <w:spacing w:line="276" w:lineRule="auto"/>
        <w:rPr>
          <w:noProof/>
          <w:lang w:eastAsia="en-GB"/>
        </w:rPr>
      </w:pPr>
      <w:hyperlink w:anchor="_Toc474686724" w:history="1">
        <w:r w:rsidRPr="00E27B73">
          <w:rPr>
            <w:rStyle w:val="Hyperlink"/>
            <w:noProof/>
          </w:rPr>
          <w:t>Figure 8</w:t>
        </w:r>
        <w:r w:rsidRPr="00E27B73">
          <w:rPr>
            <w:rStyle w:val="Hyperlink"/>
            <w:noProof/>
          </w:rPr>
          <w:noBreakHyphen/>
          <w:t>19.  Comparison of measurement frequency on accuracy of pressure drop across the bed (</w:t>
        </w:r>
        <m:oMath>
          <m:r>
            <w:rPr>
              <w:rStyle w:val="Hyperlink"/>
              <w:rFonts w:ascii="Cambria Math" w:hAnsi="Cambria Math"/>
              <w:noProof/>
            </w:rPr>
            <m:t>∆p</m:t>
          </m:r>
        </m:oMath>
        <w:r w:rsidRPr="00E27B73">
          <w:rPr>
            <w:rStyle w:val="Hyperlink"/>
            <w:noProof/>
          </w:rPr>
          <w:t>) at increasing gas velocity in the 320 mm feedback tube pulsed flow regime in the single inlet 3D bed.</w:t>
        </w:r>
        <w:r>
          <w:rPr>
            <w:noProof/>
            <w:webHidden/>
          </w:rPr>
          <w:tab/>
        </w:r>
        <w:r>
          <w:rPr>
            <w:noProof/>
            <w:webHidden/>
          </w:rPr>
          <w:fldChar w:fldCharType="begin"/>
        </w:r>
        <w:r>
          <w:rPr>
            <w:noProof/>
            <w:webHidden/>
          </w:rPr>
          <w:instrText xml:space="preserve"> PAGEREF _Toc474686724 \h </w:instrText>
        </w:r>
        <w:r>
          <w:rPr>
            <w:noProof/>
            <w:webHidden/>
          </w:rPr>
        </w:r>
        <w:r>
          <w:rPr>
            <w:noProof/>
            <w:webHidden/>
          </w:rPr>
          <w:fldChar w:fldCharType="separate"/>
        </w:r>
        <w:r>
          <w:rPr>
            <w:noProof/>
            <w:webHidden/>
          </w:rPr>
          <w:t>220</w:t>
        </w:r>
        <w:r>
          <w:rPr>
            <w:noProof/>
            <w:webHidden/>
          </w:rPr>
          <w:fldChar w:fldCharType="end"/>
        </w:r>
      </w:hyperlink>
    </w:p>
    <w:p w14:paraId="70F5D52A" w14:textId="77777777" w:rsidR="00BF4C3A" w:rsidRDefault="00BF4C3A" w:rsidP="009977C8">
      <w:pPr>
        <w:pStyle w:val="TableofFigures"/>
        <w:tabs>
          <w:tab w:val="right" w:leader="dot" w:pos="8494"/>
        </w:tabs>
        <w:spacing w:line="276" w:lineRule="auto"/>
        <w:rPr>
          <w:noProof/>
          <w:lang w:eastAsia="en-GB"/>
        </w:rPr>
      </w:pPr>
      <w:hyperlink w:anchor="_Toc474686725" w:history="1">
        <w:r w:rsidRPr="00E27B73">
          <w:rPr>
            <w:rStyle w:val="Hyperlink"/>
            <w:noProof/>
          </w:rPr>
          <w:t>Figure 8</w:t>
        </w:r>
        <w:r w:rsidRPr="00E27B73">
          <w:rPr>
            <w:rStyle w:val="Hyperlink"/>
            <w:noProof/>
          </w:rPr>
          <w:noBreakHyphen/>
          <w:t>20.  Pulsation frequencies produced in the 3.8 static initial height 250 μm glass ballotini bed at increasing gas velocity in each pulsed flow regime in the single inlet 3D bed.</w:t>
        </w:r>
        <w:r>
          <w:rPr>
            <w:noProof/>
            <w:webHidden/>
          </w:rPr>
          <w:tab/>
        </w:r>
        <w:r>
          <w:rPr>
            <w:noProof/>
            <w:webHidden/>
          </w:rPr>
          <w:fldChar w:fldCharType="begin"/>
        </w:r>
        <w:r>
          <w:rPr>
            <w:noProof/>
            <w:webHidden/>
          </w:rPr>
          <w:instrText xml:space="preserve"> PAGEREF _Toc474686725 \h </w:instrText>
        </w:r>
        <w:r>
          <w:rPr>
            <w:noProof/>
            <w:webHidden/>
          </w:rPr>
        </w:r>
        <w:r>
          <w:rPr>
            <w:noProof/>
            <w:webHidden/>
          </w:rPr>
          <w:fldChar w:fldCharType="separate"/>
        </w:r>
        <w:r>
          <w:rPr>
            <w:noProof/>
            <w:webHidden/>
          </w:rPr>
          <w:t>221</w:t>
        </w:r>
        <w:r>
          <w:rPr>
            <w:noProof/>
            <w:webHidden/>
          </w:rPr>
          <w:fldChar w:fldCharType="end"/>
        </w:r>
      </w:hyperlink>
    </w:p>
    <w:p w14:paraId="21FFB30E" w14:textId="77777777" w:rsidR="00BF4C3A" w:rsidRDefault="00BF4C3A" w:rsidP="009977C8">
      <w:pPr>
        <w:pStyle w:val="TableofFigures"/>
        <w:tabs>
          <w:tab w:val="right" w:leader="dot" w:pos="8494"/>
        </w:tabs>
        <w:spacing w:line="276" w:lineRule="auto"/>
        <w:rPr>
          <w:noProof/>
          <w:lang w:eastAsia="en-GB"/>
        </w:rPr>
      </w:pPr>
      <w:hyperlink w:anchor="_Toc474686726" w:history="1">
        <w:r w:rsidRPr="00E27B73">
          <w:rPr>
            <w:rStyle w:val="Hyperlink"/>
            <w:noProof/>
          </w:rPr>
          <w:t>Figure 8</w:t>
        </w:r>
        <w:r w:rsidRPr="00E27B73">
          <w:rPr>
            <w:rStyle w:val="Hyperlink"/>
            <w:noProof/>
          </w:rPr>
          <w:noBreakHyphen/>
          <w:t>21.  Bed expansion in 250 μm glass ballotini at a static initial bed height of 3.8 cm, showing a) bed height plotted against time at 0.149 m/s and b) average bed height at increasing gas velocity under two flow regimes, with error bars representing standard error in the single inlet bed.</w:t>
        </w:r>
        <w:r>
          <w:rPr>
            <w:noProof/>
            <w:webHidden/>
          </w:rPr>
          <w:tab/>
        </w:r>
        <w:r>
          <w:rPr>
            <w:noProof/>
            <w:webHidden/>
          </w:rPr>
          <w:fldChar w:fldCharType="begin"/>
        </w:r>
        <w:r>
          <w:rPr>
            <w:noProof/>
            <w:webHidden/>
          </w:rPr>
          <w:instrText xml:space="preserve"> PAGEREF _Toc474686726 \h </w:instrText>
        </w:r>
        <w:r>
          <w:rPr>
            <w:noProof/>
            <w:webHidden/>
          </w:rPr>
        </w:r>
        <w:r>
          <w:rPr>
            <w:noProof/>
            <w:webHidden/>
          </w:rPr>
          <w:fldChar w:fldCharType="separate"/>
        </w:r>
        <w:r>
          <w:rPr>
            <w:noProof/>
            <w:webHidden/>
          </w:rPr>
          <w:t>222</w:t>
        </w:r>
        <w:r>
          <w:rPr>
            <w:noProof/>
            <w:webHidden/>
          </w:rPr>
          <w:fldChar w:fldCharType="end"/>
        </w:r>
      </w:hyperlink>
    </w:p>
    <w:p w14:paraId="6984F13B" w14:textId="77777777" w:rsidR="00BF4C3A" w:rsidRDefault="00BF4C3A" w:rsidP="009977C8">
      <w:pPr>
        <w:pStyle w:val="TableofFigures"/>
        <w:tabs>
          <w:tab w:val="right" w:leader="dot" w:pos="8494"/>
        </w:tabs>
        <w:spacing w:line="276" w:lineRule="auto"/>
        <w:rPr>
          <w:noProof/>
          <w:lang w:eastAsia="en-GB"/>
        </w:rPr>
      </w:pPr>
      <w:hyperlink w:anchor="_Toc474686727" w:history="1">
        <w:r w:rsidRPr="00E27B73">
          <w:rPr>
            <w:rStyle w:val="Hyperlink"/>
            <w:noProof/>
          </w:rPr>
          <w:t>Figure 8</w:t>
        </w:r>
        <w:r w:rsidRPr="00E27B73">
          <w:rPr>
            <w:rStyle w:val="Hyperlink"/>
            <w:noProof/>
          </w:rPr>
          <w:noBreakHyphen/>
          <w:t>22.  Bed expansion in 250 μm glass ballotini at a static initial bed height of 6.8 cm, showing a) bed height as a function of time at 0.159 m/s, b) average bed height at increasing gas velocity under two flow regimes, with error bars representing standard error in the single inlet 3D bed.</w:t>
        </w:r>
        <w:r>
          <w:rPr>
            <w:noProof/>
            <w:webHidden/>
          </w:rPr>
          <w:tab/>
        </w:r>
        <w:r>
          <w:rPr>
            <w:noProof/>
            <w:webHidden/>
          </w:rPr>
          <w:fldChar w:fldCharType="begin"/>
        </w:r>
        <w:r>
          <w:rPr>
            <w:noProof/>
            <w:webHidden/>
          </w:rPr>
          <w:instrText xml:space="preserve"> PAGEREF _Toc474686727 \h </w:instrText>
        </w:r>
        <w:r>
          <w:rPr>
            <w:noProof/>
            <w:webHidden/>
          </w:rPr>
        </w:r>
        <w:r>
          <w:rPr>
            <w:noProof/>
            <w:webHidden/>
          </w:rPr>
          <w:fldChar w:fldCharType="separate"/>
        </w:r>
        <w:r>
          <w:rPr>
            <w:noProof/>
            <w:webHidden/>
          </w:rPr>
          <w:t>223</w:t>
        </w:r>
        <w:r>
          <w:rPr>
            <w:noProof/>
            <w:webHidden/>
          </w:rPr>
          <w:fldChar w:fldCharType="end"/>
        </w:r>
      </w:hyperlink>
    </w:p>
    <w:p w14:paraId="2C2759C6" w14:textId="77777777" w:rsidR="00BF4C3A" w:rsidRDefault="00BF4C3A" w:rsidP="009977C8">
      <w:pPr>
        <w:pStyle w:val="TableofFigures"/>
        <w:tabs>
          <w:tab w:val="right" w:leader="dot" w:pos="8494"/>
        </w:tabs>
        <w:spacing w:line="276" w:lineRule="auto"/>
        <w:rPr>
          <w:noProof/>
          <w:lang w:eastAsia="en-GB"/>
        </w:rPr>
      </w:pPr>
      <w:hyperlink w:anchor="_Toc474686728" w:history="1">
        <w:r w:rsidRPr="00E27B73">
          <w:rPr>
            <w:rStyle w:val="Hyperlink"/>
            <w:noProof/>
          </w:rPr>
          <w:t>Figure 8</w:t>
        </w:r>
        <w:r w:rsidRPr="00E27B73">
          <w:rPr>
            <w:rStyle w:val="Hyperlink"/>
            <w:noProof/>
          </w:rPr>
          <w:noBreakHyphen/>
          <w:t>23.  Pressure drop across the bed (</w:t>
        </w:r>
        <m:oMath>
          <m:r>
            <w:rPr>
              <w:rStyle w:val="Hyperlink"/>
              <w:rFonts w:ascii="Cambria Math" w:hAnsi="Cambria Math"/>
              <w:noProof/>
            </w:rPr>
            <m:t>∆p</m:t>
          </m:r>
        </m:oMath>
        <w:r w:rsidRPr="00E27B73">
          <w:rPr>
            <w:rStyle w:val="Hyperlink"/>
            <w:noProof/>
          </w:rPr>
          <w:t>) at increasing gas velocity over increasing initial static bed heights and flow regimes in 250 μm glass ballotini in the single inlet 3D bed.</w:t>
        </w:r>
        <w:r>
          <w:rPr>
            <w:noProof/>
            <w:webHidden/>
          </w:rPr>
          <w:tab/>
        </w:r>
        <w:r>
          <w:rPr>
            <w:noProof/>
            <w:webHidden/>
          </w:rPr>
          <w:fldChar w:fldCharType="begin"/>
        </w:r>
        <w:r>
          <w:rPr>
            <w:noProof/>
            <w:webHidden/>
          </w:rPr>
          <w:instrText xml:space="preserve"> PAGEREF _Toc474686728 \h </w:instrText>
        </w:r>
        <w:r>
          <w:rPr>
            <w:noProof/>
            <w:webHidden/>
          </w:rPr>
        </w:r>
        <w:r>
          <w:rPr>
            <w:noProof/>
            <w:webHidden/>
          </w:rPr>
          <w:fldChar w:fldCharType="separate"/>
        </w:r>
        <w:r>
          <w:rPr>
            <w:noProof/>
            <w:webHidden/>
          </w:rPr>
          <w:t>224</w:t>
        </w:r>
        <w:r>
          <w:rPr>
            <w:noProof/>
            <w:webHidden/>
          </w:rPr>
          <w:fldChar w:fldCharType="end"/>
        </w:r>
      </w:hyperlink>
    </w:p>
    <w:p w14:paraId="7CABC5A3" w14:textId="77777777" w:rsidR="00BF4C3A" w:rsidRDefault="00BF4C3A" w:rsidP="009977C8">
      <w:pPr>
        <w:pStyle w:val="TableofFigures"/>
        <w:tabs>
          <w:tab w:val="right" w:leader="dot" w:pos="8494"/>
        </w:tabs>
        <w:spacing w:line="276" w:lineRule="auto"/>
        <w:rPr>
          <w:noProof/>
          <w:lang w:eastAsia="en-GB"/>
        </w:rPr>
      </w:pPr>
      <w:hyperlink w:anchor="_Toc474686729" w:history="1">
        <w:r w:rsidRPr="00E27B73">
          <w:rPr>
            <w:rStyle w:val="Hyperlink"/>
            <w:noProof/>
          </w:rPr>
          <w:t>Figure 8</w:t>
        </w:r>
        <w:r w:rsidRPr="00E27B73">
          <w:rPr>
            <w:rStyle w:val="Hyperlink"/>
            <w:noProof/>
          </w:rPr>
          <w:noBreakHyphen/>
          <w:t>24.  Pulsation frequency as a function of increasing gas velocity at different static initial bed heights under the 320 mm feedback tube pulsed flow regime for 250 μm glass ballotini in the single inlet 3D bed.</w:t>
        </w:r>
        <w:r>
          <w:rPr>
            <w:noProof/>
            <w:webHidden/>
          </w:rPr>
          <w:tab/>
        </w:r>
        <w:r>
          <w:rPr>
            <w:noProof/>
            <w:webHidden/>
          </w:rPr>
          <w:fldChar w:fldCharType="begin"/>
        </w:r>
        <w:r>
          <w:rPr>
            <w:noProof/>
            <w:webHidden/>
          </w:rPr>
          <w:instrText xml:space="preserve"> PAGEREF _Toc474686729 \h </w:instrText>
        </w:r>
        <w:r>
          <w:rPr>
            <w:noProof/>
            <w:webHidden/>
          </w:rPr>
        </w:r>
        <w:r>
          <w:rPr>
            <w:noProof/>
            <w:webHidden/>
          </w:rPr>
          <w:fldChar w:fldCharType="separate"/>
        </w:r>
        <w:r>
          <w:rPr>
            <w:noProof/>
            <w:webHidden/>
          </w:rPr>
          <w:t>224</w:t>
        </w:r>
        <w:r>
          <w:rPr>
            <w:noProof/>
            <w:webHidden/>
          </w:rPr>
          <w:fldChar w:fldCharType="end"/>
        </w:r>
      </w:hyperlink>
    </w:p>
    <w:p w14:paraId="64C9EDB5" w14:textId="77777777" w:rsidR="00BF4C3A" w:rsidRDefault="00BF4C3A" w:rsidP="009977C8">
      <w:pPr>
        <w:pStyle w:val="TableofFigures"/>
        <w:tabs>
          <w:tab w:val="right" w:leader="dot" w:pos="8494"/>
        </w:tabs>
        <w:spacing w:line="276" w:lineRule="auto"/>
        <w:rPr>
          <w:noProof/>
          <w:lang w:eastAsia="en-GB"/>
        </w:rPr>
      </w:pPr>
      <w:hyperlink w:anchor="_Toc474686730" w:history="1">
        <w:r w:rsidRPr="00E27B73">
          <w:rPr>
            <w:rStyle w:val="Hyperlink"/>
            <w:noProof/>
          </w:rPr>
          <w:t>Figure 8</w:t>
        </w:r>
        <w:r w:rsidRPr="00E27B73">
          <w:rPr>
            <w:rStyle w:val="Hyperlink"/>
            <w:noProof/>
          </w:rPr>
          <w:noBreakHyphen/>
          <w:t>25.  Pressure drop across the bed (</w:t>
        </w:r>
        <m:oMath>
          <m:r>
            <w:rPr>
              <w:rStyle w:val="Hyperlink"/>
              <w:rFonts w:ascii="Cambria Math" w:hAnsi="Cambria Math"/>
              <w:noProof/>
            </w:rPr>
            <m:t>∆p</m:t>
          </m:r>
        </m:oMath>
        <w:r w:rsidRPr="00E27B73">
          <w:rPr>
            <w:rStyle w:val="Hyperlink"/>
            <w:noProof/>
          </w:rPr>
          <w:t>) over increasing gas velocity at increasing initial static bed heights and flow regimes for 52 μm polystyrene spheres in the single inlet 3D bed.</w:t>
        </w:r>
        <w:r>
          <w:rPr>
            <w:noProof/>
            <w:webHidden/>
          </w:rPr>
          <w:tab/>
        </w:r>
        <w:r>
          <w:rPr>
            <w:noProof/>
            <w:webHidden/>
          </w:rPr>
          <w:fldChar w:fldCharType="begin"/>
        </w:r>
        <w:r>
          <w:rPr>
            <w:noProof/>
            <w:webHidden/>
          </w:rPr>
          <w:instrText xml:space="preserve"> PAGEREF _Toc474686730 \h </w:instrText>
        </w:r>
        <w:r>
          <w:rPr>
            <w:noProof/>
            <w:webHidden/>
          </w:rPr>
        </w:r>
        <w:r>
          <w:rPr>
            <w:noProof/>
            <w:webHidden/>
          </w:rPr>
          <w:fldChar w:fldCharType="separate"/>
        </w:r>
        <w:r>
          <w:rPr>
            <w:noProof/>
            <w:webHidden/>
          </w:rPr>
          <w:t>225</w:t>
        </w:r>
        <w:r>
          <w:rPr>
            <w:noProof/>
            <w:webHidden/>
          </w:rPr>
          <w:fldChar w:fldCharType="end"/>
        </w:r>
      </w:hyperlink>
    </w:p>
    <w:p w14:paraId="31B11D62" w14:textId="77777777" w:rsidR="00BF4C3A" w:rsidRDefault="00BF4C3A" w:rsidP="009977C8">
      <w:pPr>
        <w:pStyle w:val="TableofFigures"/>
        <w:tabs>
          <w:tab w:val="right" w:leader="dot" w:pos="8494"/>
        </w:tabs>
        <w:spacing w:line="276" w:lineRule="auto"/>
        <w:rPr>
          <w:noProof/>
          <w:lang w:eastAsia="en-GB"/>
        </w:rPr>
      </w:pPr>
      <w:hyperlink w:anchor="_Toc474686731" w:history="1">
        <w:r w:rsidRPr="00E27B73">
          <w:rPr>
            <w:rStyle w:val="Hyperlink"/>
            <w:noProof/>
          </w:rPr>
          <w:t>Figure 8</w:t>
        </w:r>
        <w:r w:rsidRPr="00E27B73">
          <w:rPr>
            <w:rStyle w:val="Hyperlink"/>
            <w:noProof/>
          </w:rPr>
          <w:noBreakHyphen/>
          <w:t>26.  Full drying process data for a bed of perlite in the single inlet 3D bed at 0.15 m/s and 20 °C under the continuous flow regime showing the change in temperature and % relative humidity over time for sensors 1 (below the distributor plate) and 2 (above the fluidised bed).</w:t>
        </w:r>
        <w:r>
          <w:rPr>
            <w:noProof/>
            <w:webHidden/>
          </w:rPr>
          <w:tab/>
        </w:r>
        <w:r>
          <w:rPr>
            <w:noProof/>
            <w:webHidden/>
          </w:rPr>
          <w:fldChar w:fldCharType="begin"/>
        </w:r>
        <w:r>
          <w:rPr>
            <w:noProof/>
            <w:webHidden/>
          </w:rPr>
          <w:instrText xml:space="preserve"> PAGEREF _Toc474686731 \h </w:instrText>
        </w:r>
        <w:r>
          <w:rPr>
            <w:noProof/>
            <w:webHidden/>
          </w:rPr>
        </w:r>
        <w:r>
          <w:rPr>
            <w:noProof/>
            <w:webHidden/>
          </w:rPr>
          <w:fldChar w:fldCharType="separate"/>
        </w:r>
        <w:r>
          <w:rPr>
            <w:noProof/>
            <w:webHidden/>
          </w:rPr>
          <w:t>227</w:t>
        </w:r>
        <w:r>
          <w:rPr>
            <w:noProof/>
            <w:webHidden/>
          </w:rPr>
          <w:fldChar w:fldCharType="end"/>
        </w:r>
      </w:hyperlink>
    </w:p>
    <w:p w14:paraId="72C11044" w14:textId="77777777" w:rsidR="00BF4C3A" w:rsidRDefault="00BF4C3A" w:rsidP="009977C8">
      <w:pPr>
        <w:pStyle w:val="TableofFigures"/>
        <w:tabs>
          <w:tab w:val="right" w:leader="dot" w:pos="8494"/>
        </w:tabs>
        <w:spacing w:line="276" w:lineRule="auto"/>
        <w:rPr>
          <w:noProof/>
          <w:lang w:eastAsia="en-GB"/>
        </w:rPr>
      </w:pPr>
      <w:hyperlink w:anchor="_Toc474686732" w:history="1">
        <w:r w:rsidRPr="00E27B73">
          <w:rPr>
            <w:rStyle w:val="Hyperlink"/>
            <w:noProof/>
          </w:rPr>
          <w:t>Figure 8</w:t>
        </w:r>
        <w:r w:rsidRPr="00E27B73">
          <w:rPr>
            <w:rStyle w:val="Hyperlink"/>
            <w:noProof/>
          </w:rPr>
          <w:noBreakHyphen/>
          <w:t>27.  Comparison between drying processes for perlite particles under pulsed and continuous flow regimes in the single inlet 3D bed showing change in % relative humidity and temperature as a function of time at 60 °C and at 0.15 m/s.</w:t>
        </w:r>
        <w:r>
          <w:rPr>
            <w:noProof/>
            <w:webHidden/>
          </w:rPr>
          <w:tab/>
        </w:r>
        <w:r>
          <w:rPr>
            <w:noProof/>
            <w:webHidden/>
          </w:rPr>
          <w:fldChar w:fldCharType="begin"/>
        </w:r>
        <w:r>
          <w:rPr>
            <w:noProof/>
            <w:webHidden/>
          </w:rPr>
          <w:instrText xml:space="preserve"> PAGEREF _Toc474686732 \h </w:instrText>
        </w:r>
        <w:r>
          <w:rPr>
            <w:noProof/>
            <w:webHidden/>
          </w:rPr>
        </w:r>
        <w:r>
          <w:rPr>
            <w:noProof/>
            <w:webHidden/>
          </w:rPr>
          <w:fldChar w:fldCharType="separate"/>
        </w:r>
        <w:r>
          <w:rPr>
            <w:noProof/>
            <w:webHidden/>
          </w:rPr>
          <w:t>228</w:t>
        </w:r>
        <w:r>
          <w:rPr>
            <w:noProof/>
            <w:webHidden/>
          </w:rPr>
          <w:fldChar w:fldCharType="end"/>
        </w:r>
      </w:hyperlink>
    </w:p>
    <w:p w14:paraId="7399EE78" w14:textId="77777777" w:rsidR="00BF4C3A" w:rsidRDefault="00BF4C3A" w:rsidP="009977C8">
      <w:pPr>
        <w:pStyle w:val="TableofFigures"/>
        <w:tabs>
          <w:tab w:val="right" w:leader="dot" w:pos="8494"/>
        </w:tabs>
        <w:spacing w:line="276" w:lineRule="auto"/>
        <w:rPr>
          <w:noProof/>
          <w:lang w:eastAsia="en-GB"/>
        </w:rPr>
      </w:pPr>
      <w:hyperlink w:anchor="_Toc474686733" w:history="1">
        <w:r w:rsidRPr="00E27B73">
          <w:rPr>
            <w:rStyle w:val="Hyperlink"/>
            <w:noProof/>
          </w:rPr>
          <w:t>Figure 8</w:t>
        </w:r>
        <w:r w:rsidRPr="00E27B73">
          <w:rPr>
            <w:rStyle w:val="Hyperlink"/>
            <w:noProof/>
          </w:rPr>
          <w:noBreakHyphen/>
          <w:t>28.  Full drying process data for a bed of wheat in the single inlet 3D bed at 0.15 m/s and 60 °C under the continuous flow regime showing the change in temperature and % relative humidity over time for sensors 1 (below the distributor plate) and 2 (above the fluidised bed).</w:t>
        </w:r>
        <w:r>
          <w:rPr>
            <w:noProof/>
            <w:webHidden/>
          </w:rPr>
          <w:tab/>
        </w:r>
        <w:r>
          <w:rPr>
            <w:noProof/>
            <w:webHidden/>
          </w:rPr>
          <w:fldChar w:fldCharType="begin"/>
        </w:r>
        <w:r>
          <w:rPr>
            <w:noProof/>
            <w:webHidden/>
          </w:rPr>
          <w:instrText xml:space="preserve"> PAGEREF _Toc474686733 \h </w:instrText>
        </w:r>
        <w:r>
          <w:rPr>
            <w:noProof/>
            <w:webHidden/>
          </w:rPr>
        </w:r>
        <w:r>
          <w:rPr>
            <w:noProof/>
            <w:webHidden/>
          </w:rPr>
          <w:fldChar w:fldCharType="separate"/>
        </w:r>
        <w:r>
          <w:rPr>
            <w:noProof/>
            <w:webHidden/>
          </w:rPr>
          <w:t>229</w:t>
        </w:r>
        <w:r>
          <w:rPr>
            <w:noProof/>
            <w:webHidden/>
          </w:rPr>
          <w:fldChar w:fldCharType="end"/>
        </w:r>
      </w:hyperlink>
    </w:p>
    <w:p w14:paraId="735E75D7" w14:textId="77777777" w:rsidR="00BF4C3A" w:rsidRDefault="00BF4C3A" w:rsidP="009977C8">
      <w:pPr>
        <w:pStyle w:val="TableofFigures"/>
        <w:tabs>
          <w:tab w:val="right" w:leader="dot" w:pos="8494"/>
        </w:tabs>
        <w:spacing w:line="276" w:lineRule="auto"/>
        <w:rPr>
          <w:noProof/>
          <w:lang w:eastAsia="en-GB"/>
        </w:rPr>
      </w:pPr>
      <w:hyperlink w:anchor="_Toc474686734" w:history="1">
        <w:r w:rsidRPr="00E27B73">
          <w:rPr>
            <w:rStyle w:val="Hyperlink"/>
            <w:noProof/>
          </w:rPr>
          <w:t>Figure 8</w:t>
        </w:r>
        <w:r w:rsidRPr="00E27B73">
          <w:rPr>
            <w:rStyle w:val="Hyperlink"/>
            <w:noProof/>
          </w:rPr>
          <w:noBreakHyphen/>
          <w:t>29.  Effect of sample rate on drying studies, showing the % relative humidity (a) and temperature (b) at sensor location 2 over time for continuous flow drying of wheat particles in the 3D single inlet bed.</w:t>
        </w:r>
        <w:r>
          <w:rPr>
            <w:noProof/>
            <w:webHidden/>
          </w:rPr>
          <w:tab/>
        </w:r>
        <w:r>
          <w:rPr>
            <w:noProof/>
            <w:webHidden/>
          </w:rPr>
          <w:fldChar w:fldCharType="begin"/>
        </w:r>
        <w:r>
          <w:rPr>
            <w:noProof/>
            <w:webHidden/>
          </w:rPr>
          <w:instrText xml:space="preserve"> PAGEREF _Toc474686734 \h </w:instrText>
        </w:r>
        <w:r>
          <w:rPr>
            <w:noProof/>
            <w:webHidden/>
          </w:rPr>
        </w:r>
        <w:r>
          <w:rPr>
            <w:noProof/>
            <w:webHidden/>
          </w:rPr>
          <w:fldChar w:fldCharType="separate"/>
        </w:r>
        <w:r>
          <w:rPr>
            <w:noProof/>
            <w:webHidden/>
          </w:rPr>
          <w:t>230</w:t>
        </w:r>
        <w:r>
          <w:rPr>
            <w:noProof/>
            <w:webHidden/>
          </w:rPr>
          <w:fldChar w:fldCharType="end"/>
        </w:r>
      </w:hyperlink>
    </w:p>
    <w:p w14:paraId="09DBA9E0" w14:textId="77777777" w:rsidR="00BF4C3A" w:rsidRDefault="00BF4C3A" w:rsidP="009977C8">
      <w:pPr>
        <w:pStyle w:val="TableofFigures"/>
        <w:tabs>
          <w:tab w:val="right" w:leader="dot" w:pos="8494"/>
        </w:tabs>
        <w:spacing w:line="276" w:lineRule="auto"/>
        <w:rPr>
          <w:noProof/>
          <w:lang w:eastAsia="en-GB"/>
        </w:rPr>
      </w:pPr>
      <w:hyperlink w:anchor="_Toc474686735" w:history="1">
        <w:r w:rsidRPr="00E27B73">
          <w:rPr>
            <w:rStyle w:val="Hyperlink"/>
            <w:noProof/>
          </w:rPr>
          <w:t>Figure 8</w:t>
        </w:r>
        <w:r w:rsidRPr="00E27B73">
          <w:rPr>
            <w:rStyle w:val="Hyperlink"/>
            <w:noProof/>
          </w:rPr>
          <w:noBreakHyphen/>
          <w:t>30.  Comparison between drying processes for wheat particles under pulsed and continuous flow regimes in the single inlet 3D bed showing change in average % relative humidity and temperature over time at 60 °C and at 0.15 m/s.</w:t>
        </w:r>
        <w:r>
          <w:rPr>
            <w:noProof/>
            <w:webHidden/>
          </w:rPr>
          <w:tab/>
        </w:r>
        <w:r>
          <w:rPr>
            <w:noProof/>
            <w:webHidden/>
          </w:rPr>
          <w:fldChar w:fldCharType="begin"/>
        </w:r>
        <w:r>
          <w:rPr>
            <w:noProof/>
            <w:webHidden/>
          </w:rPr>
          <w:instrText xml:space="preserve"> PAGEREF _Toc474686735 \h </w:instrText>
        </w:r>
        <w:r>
          <w:rPr>
            <w:noProof/>
            <w:webHidden/>
          </w:rPr>
        </w:r>
        <w:r>
          <w:rPr>
            <w:noProof/>
            <w:webHidden/>
          </w:rPr>
          <w:fldChar w:fldCharType="separate"/>
        </w:r>
        <w:r>
          <w:rPr>
            <w:noProof/>
            <w:webHidden/>
          </w:rPr>
          <w:t>231</w:t>
        </w:r>
        <w:r>
          <w:rPr>
            <w:noProof/>
            <w:webHidden/>
          </w:rPr>
          <w:fldChar w:fldCharType="end"/>
        </w:r>
      </w:hyperlink>
    </w:p>
    <w:p w14:paraId="4B10B816" w14:textId="77777777" w:rsidR="00BF4C3A" w:rsidRDefault="00BF4C3A" w:rsidP="009977C8">
      <w:pPr>
        <w:pStyle w:val="TableofFigures"/>
        <w:tabs>
          <w:tab w:val="right" w:leader="dot" w:pos="8494"/>
        </w:tabs>
        <w:spacing w:line="276" w:lineRule="auto"/>
        <w:rPr>
          <w:noProof/>
          <w:lang w:eastAsia="en-GB"/>
        </w:rPr>
      </w:pPr>
      <w:hyperlink w:anchor="_Toc474686736" w:history="1">
        <w:r w:rsidRPr="00E27B73">
          <w:rPr>
            <w:rStyle w:val="Hyperlink"/>
            <w:noProof/>
          </w:rPr>
          <w:t>Figure 8</w:t>
        </w:r>
        <w:r w:rsidRPr="00E27B73">
          <w:rPr>
            <w:rStyle w:val="Hyperlink"/>
            <w:noProof/>
          </w:rPr>
          <w:noBreakHyphen/>
          <w:t>31.  Comparison between drying processes for 4 Å zeolite molecular sieve particles under pulsed and continuous flow regimes in the single inlet 3D bed showing change in average % relative humidity and temperature over time at 25 °C and at 0.15 m/s.</w:t>
        </w:r>
        <w:r>
          <w:rPr>
            <w:noProof/>
            <w:webHidden/>
          </w:rPr>
          <w:tab/>
        </w:r>
        <w:r>
          <w:rPr>
            <w:noProof/>
            <w:webHidden/>
          </w:rPr>
          <w:fldChar w:fldCharType="begin"/>
        </w:r>
        <w:r>
          <w:rPr>
            <w:noProof/>
            <w:webHidden/>
          </w:rPr>
          <w:instrText xml:space="preserve"> PAGEREF _Toc474686736 \h </w:instrText>
        </w:r>
        <w:r>
          <w:rPr>
            <w:noProof/>
            <w:webHidden/>
          </w:rPr>
        </w:r>
        <w:r>
          <w:rPr>
            <w:noProof/>
            <w:webHidden/>
          </w:rPr>
          <w:fldChar w:fldCharType="separate"/>
        </w:r>
        <w:r>
          <w:rPr>
            <w:noProof/>
            <w:webHidden/>
          </w:rPr>
          <w:t>232</w:t>
        </w:r>
        <w:r>
          <w:rPr>
            <w:noProof/>
            <w:webHidden/>
          </w:rPr>
          <w:fldChar w:fldCharType="end"/>
        </w:r>
      </w:hyperlink>
    </w:p>
    <w:p w14:paraId="5B73094B" w14:textId="77777777" w:rsidR="00BF4C3A" w:rsidRDefault="00BF4C3A" w:rsidP="009977C8">
      <w:pPr>
        <w:pStyle w:val="TableofFigures"/>
        <w:tabs>
          <w:tab w:val="right" w:leader="dot" w:pos="8494"/>
        </w:tabs>
        <w:spacing w:line="276" w:lineRule="auto"/>
        <w:rPr>
          <w:noProof/>
          <w:lang w:eastAsia="en-GB"/>
        </w:rPr>
      </w:pPr>
      <w:hyperlink w:anchor="_Toc474686737" w:history="1">
        <w:r w:rsidRPr="00E27B73">
          <w:rPr>
            <w:rStyle w:val="Hyperlink"/>
            <w:noProof/>
          </w:rPr>
          <w:t>Figure 8</w:t>
        </w:r>
        <w:r w:rsidRPr="00E27B73">
          <w:rPr>
            <w:rStyle w:val="Hyperlink"/>
            <w:noProof/>
          </w:rPr>
          <w:noBreakHyphen/>
          <w:t>32.  Change in average % relative humidity over time at different fluidising gas temperatures under the continuous flow regime for 250 μm glass ballotini drying at 0.15 m/s at humidity sensor 2.</w:t>
        </w:r>
        <w:r>
          <w:rPr>
            <w:noProof/>
            <w:webHidden/>
          </w:rPr>
          <w:tab/>
        </w:r>
        <w:r>
          <w:rPr>
            <w:noProof/>
            <w:webHidden/>
          </w:rPr>
          <w:fldChar w:fldCharType="begin"/>
        </w:r>
        <w:r>
          <w:rPr>
            <w:noProof/>
            <w:webHidden/>
          </w:rPr>
          <w:instrText xml:space="preserve"> PAGEREF _Toc474686737 \h </w:instrText>
        </w:r>
        <w:r>
          <w:rPr>
            <w:noProof/>
            <w:webHidden/>
          </w:rPr>
        </w:r>
        <w:r>
          <w:rPr>
            <w:noProof/>
            <w:webHidden/>
          </w:rPr>
          <w:fldChar w:fldCharType="separate"/>
        </w:r>
        <w:r>
          <w:rPr>
            <w:noProof/>
            <w:webHidden/>
          </w:rPr>
          <w:t>233</w:t>
        </w:r>
        <w:r>
          <w:rPr>
            <w:noProof/>
            <w:webHidden/>
          </w:rPr>
          <w:fldChar w:fldCharType="end"/>
        </w:r>
      </w:hyperlink>
    </w:p>
    <w:p w14:paraId="67387243" w14:textId="77777777" w:rsidR="00BF4C3A" w:rsidRDefault="00BF4C3A" w:rsidP="009977C8">
      <w:pPr>
        <w:pStyle w:val="TableofFigures"/>
        <w:tabs>
          <w:tab w:val="right" w:leader="dot" w:pos="8494"/>
        </w:tabs>
        <w:spacing w:line="276" w:lineRule="auto"/>
        <w:rPr>
          <w:noProof/>
          <w:lang w:eastAsia="en-GB"/>
        </w:rPr>
      </w:pPr>
      <w:hyperlink w:anchor="_Toc474686738" w:history="1">
        <w:r w:rsidRPr="00E27B73">
          <w:rPr>
            <w:rStyle w:val="Hyperlink"/>
            <w:noProof/>
          </w:rPr>
          <w:t>Figure 8</w:t>
        </w:r>
        <w:r w:rsidRPr="00E27B73">
          <w:rPr>
            <w:rStyle w:val="Hyperlink"/>
            <w:noProof/>
          </w:rPr>
          <w:noBreakHyphen/>
          <w:t>33.  Comparison between drying processes for 250 μm glass ballotini under pulsed and continuous flow regimes in the single inlet 3D bed at a) 25 °C, b) 35 °C and c) 60 °C showing change in average % relative humidity and temperature over time at 25 °C and at 0.15 m/s.</w:t>
        </w:r>
        <w:r>
          <w:rPr>
            <w:noProof/>
            <w:webHidden/>
          </w:rPr>
          <w:tab/>
        </w:r>
        <w:r>
          <w:rPr>
            <w:noProof/>
            <w:webHidden/>
          </w:rPr>
          <w:fldChar w:fldCharType="begin"/>
        </w:r>
        <w:r>
          <w:rPr>
            <w:noProof/>
            <w:webHidden/>
          </w:rPr>
          <w:instrText xml:space="preserve"> PAGEREF _Toc474686738 \h </w:instrText>
        </w:r>
        <w:r>
          <w:rPr>
            <w:noProof/>
            <w:webHidden/>
          </w:rPr>
        </w:r>
        <w:r>
          <w:rPr>
            <w:noProof/>
            <w:webHidden/>
          </w:rPr>
          <w:fldChar w:fldCharType="separate"/>
        </w:r>
        <w:r>
          <w:rPr>
            <w:noProof/>
            <w:webHidden/>
          </w:rPr>
          <w:t>234</w:t>
        </w:r>
        <w:r>
          <w:rPr>
            <w:noProof/>
            <w:webHidden/>
          </w:rPr>
          <w:fldChar w:fldCharType="end"/>
        </w:r>
      </w:hyperlink>
    </w:p>
    <w:p w14:paraId="41156D72" w14:textId="77777777" w:rsidR="006E68FD" w:rsidRPr="00AB6294" w:rsidRDefault="008C6C1D" w:rsidP="009977C8">
      <w:pPr>
        <w:spacing w:line="276" w:lineRule="auto"/>
        <w:rPr>
          <w:b/>
        </w:rPr>
      </w:pPr>
      <w:r>
        <w:rPr>
          <w:b/>
        </w:rPr>
        <w:fldChar w:fldCharType="end"/>
      </w:r>
    </w:p>
    <w:p w14:paraId="6E14846E" w14:textId="77777777" w:rsidR="00E01A54" w:rsidRPr="00AB6294" w:rsidRDefault="00E01A54" w:rsidP="009977C8">
      <w:pPr>
        <w:spacing w:line="276" w:lineRule="auto"/>
        <w:rPr>
          <w:b/>
        </w:rPr>
      </w:pPr>
    </w:p>
    <w:p w14:paraId="24295DE2" w14:textId="77777777" w:rsidR="00E01A54" w:rsidRPr="00AB6294" w:rsidRDefault="00E01A54" w:rsidP="009977C8">
      <w:pPr>
        <w:spacing w:line="276" w:lineRule="auto"/>
        <w:rPr>
          <w:b/>
        </w:rPr>
      </w:pPr>
    </w:p>
    <w:p w14:paraId="186B2DB7" w14:textId="77777777" w:rsidR="00137A56" w:rsidRDefault="00137A56" w:rsidP="009977C8">
      <w:pPr>
        <w:spacing w:line="276" w:lineRule="auto"/>
        <w:rPr>
          <w:b/>
        </w:rPr>
        <w:sectPr w:rsidR="00137A56" w:rsidSect="00137A56">
          <w:pgSz w:w="11906" w:h="16838"/>
          <w:pgMar w:top="1134" w:right="1134" w:bottom="1134" w:left="2268" w:header="709" w:footer="709" w:gutter="0"/>
          <w:cols w:space="708"/>
          <w:docGrid w:linePitch="360"/>
        </w:sectPr>
      </w:pPr>
    </w:p>
    <w:p w14:paraId="599A8CBE" w14:textId="77777777" w:rsidR="006E68FD" w:rsidRPr="00AB6294" w:rsidRDefault="006E68FD" w:rsidP="009977C8">
      <w:pPr>
        <w:pStyle w:val="Heading2"/>
        <w:spacing w:line="276" w:lineRule="auto"/>
      </w:pPr>
      <w:bookmarkStart w:id="3" w:name="_Toc474696344"/>
      <w:r w:rsidRPr="00AB6294">
        <w:lastRenderedPageBreak/>
        <w:t>List of Tables</w:t>
      </w:r>
      <w:bookmarkEnd w:id="3"/>
    </w:p>
    <w:p w14:paraId="2BBF448E" w14:textId="77777777" w:rsidR="00BF4C3A" w:rsidRDefault="00653E02" w:rsidP="009977C8">
      <w:pPr>
        <w:pStyle w:val="TableofFigures"/>
        <w:tabs>
          <w:tab w:val="right" w:leader="dot" w:pos="8494"/>
        </w:tabs>
        <w:spacing w:line="276" w:lineRule="auto"/>
        <w:rPr>
          <w:noProof/>
          <w:lang w:eastAsia="en-GB"/>
        </w:rPr>
      </w:pPr>
      <w:r>
        <w:rPr>
          <w:b/>
        </w:rPr>
        <w:fldChar w:fldCharType="begin"/>
      </w:r>
      <w:r>
        <w:rPr>
          <w:b/>
        </w:rPr>
        <w:instrText xml:space="preserve"> TOC \h \z \c "Table" </w:instrText>
      </w:r>
      <w:r>
        <w:rPr>
          <w:b/>
        </w:rPr>
        <w:fldChar w:fldCharType="separate"/>
      </w:r>
      <w:hyperlink w:anchor="_Toc474686739" w:history="1">
        <w:r w:rsidR="00BF4C3A" w:rsidRPr="00965A1F">
          <w:rPr>
            <w:rStyle w:val="Hyperlink"/>
            <w:noProof/>
          </w:rPr>
          <w:t>Table 1</w:t>
        </w:r>
        <w:r w:rsidR="00BF4C3A" w:rsidRPr="00965A1F">
          <w:rPr>
            <w:rStyle w:val="Hyperlink"/>
            <w:noProof/>
          </w:rPr>
          <w:noBreakHyphen/>
          <w:t>1.  Global energy consumption by sector (U.S. Energy Information Administration 2013).</w:t>
        </w:r>
        <w:r w:rsidR="00BF4C3A">
          <w:rPr>
            <w:noProof/>
            <w:webHidden/>
          </w:rPr>
          <w:tab/>
        </w:r>
        <w:r w:rsidR="00BF4C3A">
          <w:rPr>
            <w:noProof/>
            <w:webHidden/>
          </w:rPr>
          <w:fldChar w:fldCharType="begin"/>
        </w:r>
        <w:r w:rsidR="00BF4C3A">
          <w:rPr>
            <w:noProof/>
            <w:webHidden/>
          </w:rPr>
          <w:instrText xml:space="preserve"> PAGEREF _Toc474686739 \h </w:instrText>
        </w:r>
        <w:r w:rsidR="00BF4C3A">
          <w:rPr>
            <w:noProof/>
            <w:webHidden/>
          </w:rPr>
        </w:r>
        <w:r w:rsidR="00BF4C3A">
          <w:rPr>
            <w:noProof/>
            <w:webHidden/>
          </w:rPr>
          <w:fldChar w:fldCharType="separate"/>
        </w:r>
        <w:r w:rsidR="00BF4C3A">
          <w:rPr>
            <w:noProof/>
            <w:webHidden/>
          </w:rPr>
          <w:t>3</w:t>
        </w:r>
        <w:r w:rsidR="00BF4C3A">
          <w:rPr>
            <w:noProof/>
            <w:webHidden/>
          </w:rPr>
          <w:fldChar w:fldCharType="end"/>
        </w:r>
      </w:hyperlink>
    </w:p>
    <w:p w14:paraId="63B5C8D6" w14:textId="77777777" w:rsidR="00BF4C3A" w:rsidRDefault="00BF4C3A" w:rsidP="009977C8">
      <w:pPr>
        <w:pStyle w:val="TableofFigures"/>
        <w:tabs>
          <w:tab w:val="right" w:leader="dot" w:pos="8494"/>
        </w:tabs>
        <w:spacing w:line="276" w:lineRule="auto"/>
        <w:rPr>
          <w:noProof/>
          <w:lang w:eastAsia="en-GB"/>
        </w:rPr>
      </w:pPr>
      <w:hyperlink w:anchor="_Toc474686740" w:history="1">
        <w:r w:rsidRPr="00965A1F">
          <w:rPr>
            <w:rStyle w:val="Hyperlink"/>
            <w:noProof/>
          </w:rPr>
          <w:t>Table 1</w:t>
        </w:r>
        <w:r w:rsidRPr="00965A1F">
          <w:rPr>
            <w:rStyle w:val="Hyperlink"/>
            <w:noProof/>
          </w:rPr>
          <w:noBreakHyphen/>
          <w:t>2.  Energy and exergy efficiencies of sample industrial processes (Dincer 1998).</w:t>
        </w:r>
        <w:r>
          <w:rPr>
            <w:noProof/>
            <w:webHidden/>
          </w:rPr>
          <w:tab/>
        </w:r>
        <w:r>
          <w:rPr>
            <w:noProof/>
            <w:webHidden/>
          </w:rPr>
          <w:fldChar w:fldCharType="begin"/>
        </w:r>
        <w:r>
          <w:rPr>
            <w:noProof/>
            <w:webHidden/>
          </w:rPr>
          <w:instrText xml:space="preserve"> PAGEREF _Toc474686740 \h </w:instrText>
        </w:r>
        <w:r>
          <w:rPr>
            <w:noProof/>
            <w:webHidden/>
          </w:rPr>
        </w:r>
        <w:r>
          <w:rPr>
            <w:noProof/>
            <w:webHidden/>
          </w:rPr>
          <w:fldChar w:fldCharType="separate"/>
        </w:r>
        <w:r>
          <w:rPr>
            <w:noProof/>
            <w:webHidden/>
          </w:rPr>
          <w:t>4</w:t>
        </w:r>
        <w:r>
          <w:rPr>
            <w:noProof/>
            <w:webHidden/>
          </w:rPr>
          <w:fldChar w:fldCharType="end"/>
        </w:r>
      </w:hyperlink>
    </w:p>
    <w:p w14:paraId="4FE69DFF" w14:textId="77777777" w:rsidR="00BF4C3A" w:rsidRDefault="00BF4C3A" w:rsidP="009977C8">
      <w:pPr>
        <w:pStyle w:val="TableofFigures"/>
        <w:tabs>
          <w:tab w:val="right" w:leader="dot" w:pos="8494"/>
        </w:tabs>
        <w:spacing w:line="276" w:lineRule="auto"/>
        <w:rPr>
          <w:noProof/>
          <w:lang w:eastAsia="en-GB"/>
        </w:rPr>
      </w:pPr>
      <w:hyperlink w:anchor="_Toc474686741" w:history="1">
        <w:r w:rsidRPr="00965A1F">
          <w:rPr>
            <w:rStyle w:val="Hyperlink"/>
            <w:noProof/>
          </w:rPr>
          <w:t>Table 2</w:t>
        </w:r>
        <w:r w:rsidRPr="00965A1F">
          <w:rPr>
            <w:rStyle w:val="Hyperlink"/>
            <w:noProof/>
          </w:rPr>
          <w:noBreakHyphen/>
          <w:t xml:space="preserve">1.  </w:t>
        </w:r>
        <w:r w:rsidRPr="00965A1F">
          <w:rPr>
            <w:rStyle w:val="Hyperlink"/>
            <w:rFonts w:eastAsiaTheme="majorEastAsia" w:cstheme="majorBidi"/>
            <w:iCs/>
            <w:noProof/>
          </w:rPr>
          <w:t>Mechanisms of falling rate moisture transfer (Rhodes 2008).</w:t>
        </w:r>
        <w:r>
          <w:rPr>
            <w:noProof/>
            <w:webHidden/>
          </w:rPr>
          <w:tab/>
        </w:r>
        <w:r>
          <w:rPr>
            <w:noProof/>
            <w:webHidden/>
          </w:rPr>
          <w:fldChar w:fldCharType="begin"/>
        </w:r>
        <w:r>
          <w:rPr>
            <w:noProof/>
            <w:webHidden/>
          </w:rPr>
          <w:instrText xml:space="preserve"> PAGEREF _Toc474686741 \h </w:instrText>
        </w:r>
        <w:r>
          <w:rPr>
            <w:noProof/>
            <w:webHidden/>
          </w:rPr>
        </w:r>
        <w:r>
          <w:rPr>
            <w:noProof/>
            <w:webHidden/>
          </w:rPr>
          <w:fldChar w:fldCharType="separate"/>
        </w:r>
        <w:r>
          <w:rPr>
            <w:noProof/>
            <w:webHidden/>
          </w:rPr>
          <w:t>14</w:t>
        </w:r>
        <w:r>
          <w:rPr>
            <w:noProof/>
            <w:webHidden/>
          </w:rPr>
          <w:fldChar w:fldCharType="end"/>
        </w:r>
      </w:hyperlink>
    </w:p>
    <w:p w14:paraId="5D481AD3" w14:textId="77777777" w:rsidR="00BF4C3A" w:rsidRDefault="00BF4C3A" w:rsidP="009977C8">
      <w:pPr>
        <w:pStyle w:val="TableofFigures"/>
        <w:tabs>
          <w:tab w:val="right" w:leader="dot" w:pos="8494"/>
        </w:tabs>
        <w:spacing w:line="276" w:lineRule="auto"/>
        <w:rPr>
          <w:noProof/>
          <w:lang w:eastAsia="en-GB"/>
        </w:rPr>
      </w:pPr>
      <w:hyperlink w:anchor="_Toc474686742" w:history="1">
        <w:r w:rsidRPr="00965A1F">
          <w:rPr>
            <w:rStyle w:val="Hyperlink"/>
            <w:noProof/>
          </w:rPr>
          <w:t>Table 2</w:t>
        </w:r>
        <w:r w:rsidRPr="00965A1F">
          <w:rPr>
            <w:rStyle w:val="Hyperlink"/>
            <w:noProof/>
          </w:rPr>
          <w:noBreakHyphen/>
          <w:t>2. The angular properties of particles (Zenz &amp; Othmer 1960).</w:t>
        </w:r>
        <w:r>
          <w:rPr>
            <w:noProof/>
            <w:webHidden/>
          </w:rPr>
          <w:tab/>
        </w:r>
        <w:r>
          <w:rPr>
            <w:noProof/>
            <w:webHidden/>
          </w:rPr>
          <w:fldChar w:fldCharType="begin"/>
        </w:r>
        <w:r>
          <w:rPr>
            <w:noProof/>
            <w:webHidden/>
          </w:rPr>
          <w:instrText xml:space="preserve"> PAGEREF _Toc474686742 \h </w:instrText>
        </w:r>
        <w:r>
          <w:rPr>
            <w:noProof/>
            <w:webHidden/>
          </w:rPr>
        </w:r>
        <w:r>
          <w:rPr>
            <w:noProof/>
            <w:webHidden/>
          </w:rPr>
          <w:fldChar w:fldCharType="separate"/>
        </w:r>
        <w:r>
          <w:rPr>
            <w:noProof/>
            <w:webHidden/>
          </w:rPr>
          <w:t>31</w:t>
        </w:r>
        <w:r>
          <w:rPr>
            <w:noProof/>
            <w:webHidden/>
          </w:rPr>
          <w:fldChar w:fldCharType="end"/>
        </w:r>
      </w:hyperlink>
    </w:p>
    <w:p w14:paraId="3239ECAA" w14:textId="77777777" w:rsidR="00BF4C3A" w:rsidRDefault="00BF4C3A" w:rsidP="009977C8">
      <w:pPr>
        <w:pStyle w:val="TableofFigures"/>
        <w:tabs>
          <w:tab w:val="right" w:leader="dot" w:pos="8494"/>
        </w:tabs>
        <w:spacing w:line="276" w:lineRule="auto"/>
        <w:rPr>
          <w:noProof/>
          <w:lang w:eastAsia="en-GB"/>
        </w:rPr>
      </w:pPr>
      <w:hyperlink w:anchor="_Toc474686743" w:history="1">
        <w:r w:rsidRPr="00965A1F">
          <w:rPr>
            <w:rStyle w:val="Hyperlink"/>
            <w:noProof/>
          </w:rPr>
          <w:t>Table 2</w:t>
        </w:r>
        <w:r w:rsidRPr="00965A1F">
          <w:rPr>
            <w:rStyle w:val="Hyperlink"/>
            <w:noProof/>
          </w:rPr>
          <w:noBreakHyphen/>
          <w:t xml:space="preserve">3.  </w:t>
        </w:r>
        <w:r w:rsidRPr="00965A1F">
          <w:rPr>
            <w:rStyle w:val="Hyperlink"/>
            <w:rFonts w:eastAsiaTheme="majorEastAsia" w:cstheme="majorBidi"/>
            <w:iCs/>
            <w:noProof/>
          </w:rPr>
          <w:t>Geldart’s classification of powders (Rhodes 2008).</w:t>
        </w:r>
        <w:r>
          <w:rPr>
            <w:noProof/>
            <w:webHidden/>
          </w:rPr>
          <w:tab/>
        </w:r>
        <w:r>
          <w:rPr>
            <w:noProof/>
            <w:webHidden/>
          </w:rPr>
          <w:fldChar w:fldCharType="begin"/>
        </w:r>
        <w:r>
          <w:rPr>
            <w:noProof/>
            <w:webHidden/>
          </w:rPr>
          <w:instrText xml:space="preserve"> PAGEREF _Toc474686743 \h </w:instrText>
        </w:r>
        <w:r>
          <w:rPr>
            <w:noProof/>
            <w:webHidden/>
          </w:rPr>
        </w:r>
        <w:r>
          <w:rPr>
            <w:noProof/>
            <w:webHidden/>
          </w:rPr>
          <w:fldChar w:fldCharType="separate"/>
        </w:r>
        <w:r>
          <w:rPr>
            <w:noProof/>
            <w:webHidden/>
          </w:rPr>
          <w:t>32</w:t>
        </w:r>
        <w:r>
          <w:rPr>
            <w:noProof/>
            <w:webHidden/>
          </w:rPr>
          <w:fldChar w:fldCharType="end"/>
        </w:r>
      </w:hyperlink>
    </w:p>
    <w:p w14:paraId="733911B1" w14:textId="77777777" w:rsidR="00BF4C3A" w:rsidRDefault="00BF4C3A" w:rsidP="009977C8">
      <w:pPr>
        <w:pStyle w:val="TableofFigures"/>
        <w:tabs>
          <w:tab w:val="right" w:leader="dot" w:pos="8494"/>
        </w:tabs>
        <w:spacing w:line="276" w:lineRule="auto"/>
        <w:rPr>
          <w:noProof/>
          <w:lang w:eastAsia="en-GB"/>
        </w:rPr>
      </w:pPr>
      <w:hyperlink w:anchor="_Toc474686744" w:history="1">
        <w:r w:rsidRPr="00965A1F">
          <w:rPr>
            <w:rStyle w:val="Hyperlink"/>
            <w:noProof/>
          </w:rPr>
          <w:t>Table 3</w:t>
        </w:r>
        <w:r w:rsidRPr="00965A1F">
          <w:rPr>
            <w:rStyle w:val="Hyperlink"/>
            <w:noProof/>
          </w:rPr>
          <w:noBreakHyphen/>
          <w:t>1.  Improvement options in common dryer types (Lee et al. 2013).</w:t>
        </w:r>
        <w:r>
          <w:rPr>
            <w:noProof/>
            <w:webHidden/>
          </w:rPr>
          <w:tab/>
        </w:r>
        <w:r>
          <w:rPr>
            <w:noProof/>
            <w:webHidden/>
          </w:rPr>
          <w:fldChar w:fldCharType="begin"/>
        </w:r>
        <w:r>
          <w:rPr>
            <w:noProof/>
            <w:webHidden/>
          </w:rPr>
          <w:instrText xml:space="preserve"> PAGEREF _Toc474686744 \h </w:instrText>
        </w:r>
        <w:r>
          <w:rPr>
            <w:noProof/>
            <w:webHidden/>
          </w:rPr>
        </w:r>
        <w:r>
          <w:rPr>
            <w:noProof/>
            <w:webHidden/>
          </w:rPr>
          <w:fldChar w:fldCharType="separate"/>
        </w:r>
        <w:r>
          <w:rPr>
            <w:noProof/>
            <w:webHidden/>
          </w:rPr>
          <w:t>36</w:t>
        </w:r>
        <w:r>
          <w:rPr>
            <w:noProof/>
            <w:webHidden/>
          </w:rPr>
          <w:fldChar w:fldCharType="end"/>
        </w:r>
      </w:hyperlink>
    </w:p>
    <w:p w14:paraId="6F68AEA1" w14:textId="77777777" w:rsidR="00BF4C3A" w:rsidRDefault="00BF4C3A" w:rsidP="009977C8">
      <w:pPr>
        <w:pStyle w:val="TableofFigures"/>
        <w:tabs>
          <w:tab w:val="right" w:leader="dot" w:pos="8494"/>
        </w:tabs>
        <w:spacing w:line="276" w:lineRule="auto"/>
        <w:rPr>
          <w:noProof/>
          <w:lang w:eastAsia="en-GB"/>
        </w:rPr>
      </w:pPr>
      <w:hyperlink w:anchor="_Toc474686745" w:history="1">
        <w:r w:rsidRPr="00965A1F">
          <w:rPr>
            <w:rStyle w:val="Hyperlink"/>
            <w:noProof/>
          </w:rPr>
          <w:t>Table 3</w:t>
        </w:r>
        <w:r w:rsidRPr="00965A1F">
          <w:rPr>
            <w:rStyle w:val="Hyperlink"/>
            <w:noProof/>
          </w:rPr>
          <w:noBreakHyphen/>
          <w:t xml:space="preserve">2.  </w:t>
        </w:r>
        <w:r w:rsidRPr="00965A1F">
          <w:rPr>
            <w:rStyle w:val="Hyperlink"/>
            <w:iCs/>
            <w:noProof/>
          </w:rPr>
          <w:t>Summary of key parameters in major pulsed flow studies.</w:t>
        </w:r>
        <w:r>
          <w:rPr>
            <w:noProof/>
            <w:webHidden/>
          </w:rPr>
          <w:tab/>
        </w:r>
        <w:r>
          <w:rPr>
            <w:noProof/>
            <w:webHidden/>
          </w:rPr>
          <w:fldChar w:fldCharType="begin"/>
        </w:r>
        <w:r>
          <w:rPr>
            <w:noProof/>
            <w:webHidden/>
          </w:rPr>
          <w:instrText xml:space="preserve"> PAGEREF _Toc474686745 \h </w:instrText>
        </w:r>
        <w:r>
          <w:rPr>
            <w:noProof/>
            <w:webHidden/>
          </w:rPr>
        </w:r>
        <w:r>
          <w:rPr>
            <w:noProof/>
            <w:webHidden/>
          </w:rPr>
          <w:fldChar w:fldCharType="separate"/>
        </w:r>
        <w:r>
          <w:rPr>
            <w:noProof/>
            <w:webHidden/>
          </w:rPr>
          <w:t>47</w:t>
        </w:r>
        <w:r>
          <w:rPr>
            <w:noProof/>
            <w:webHidden/>
          </w:rPr>
          <w:fldChar w:fldCharType="end"/>
        </w:r>
      </w:hyperlink>
    </w:p>
    <w:p w14:paraId="1E0055F2" w14:textId="77777777" w:rsidR="00BF4C3A" w:rsidRDefault="00BF4C3A" w:rsidP="009977C8">
      <w:pPr>
        <w:pStyle w:val="TableofFigures"/>
        <w:tabs>
          <w:tab w:val="right" w:leader="dot" w:pos="8494"/>
        </w:tabs>
        <w:spacing w:line="276" w:lineRule="auto"/>
        <w:rPr>
          <w:noProof/>
          <w:lang w:eastAsia="en-GB"/>
        </w:rPr>
      </w:pPr>
      <w:hyperlink w:anchor="_Toc474686746" w:history="1">
        <w:r w:rsidRPr="00965A1F">
          <w:rPr>
            <w:rStyle w:val="Hyperlink"/>
            <w:noProof/>
          </w:rPr>
          <w:t>Table 3</w:t>
        </w:r>
        <w:r w:rsidRPr="00965A1F">
          <w:rPr>
            <w:rStyle w:val="Hyperlink"/>
            <w:noProof/>
          </w:rPr>
          <w:noBreakHyphen/>
          <w:t>3.  Influence of pulsation frequency on F</w:t>
        </w:r>
        <w:r w:rsidRPr="00965A1F">
          <w:rPr>
            <w:rStyle w:val="Hyperlink"/>
            <w:noProof/>
            <w:vertAlign w:val="subscript"/>
          </w:rPr>
          <w:t>i</w:t>
        </w:r>
        <w:r w:rsidRPr="00965A1F">
          <w:rPr>
            <w:rStyle w:val="Hyperlink"/>
            <w:noProof/>
          </w:rPr>
          <w:t>, silica particles, 196 µm diameter (Bizhaem &amp; Tabrizi 2013).</w:t>
        </w:r>
        <w:r>
          <w:rPr>
            <w:noProof/>
            <w:webHidden/>
          </w:rPr>
          <w:tab/>
        </w:r>
        <w:r>
          <w:rPr>
            <w:noProof/>
            <w:webHidden/>
          </w:rPr>
          <w:fldChar w:fldCharType="begin"/>
        </w:r>
        <w:r>
          <w:rPr>
            <w:noProof/>
            <w:webHidden/>
          </w:rPr>
          <w:instrText xml:space="preserve"> PAGEREF _Toc474686746 \h </w:instrText>
        </w:r>
        <w:r>
          <w:rPr>
            <w:noProof/>
            <w:webHidden/>
          </w:rPr>
        </w:r>
        <w:r>
          <w:rPr>
            <w:noProof/>
            <w:webHidden/>
          </w:rPr>
          <w:fldChar w:fldCharType="separate"/>
        </w:r>
        <w:r>
          <w:rPr>
            <w:noProof/>
            <w:webHidden/>
          </w:rPr>
          <w:t>64</w:t>
        </w:r>
        <w:r>
          <w:rPr>
            <w:noProof/>
            <w:webHidden/>
          </w:rPr>
          <w:fldChar w:fldCharType="end"/>
        </w:r>
      </w:hyperlink>
    </w:p>
    <w:p w14:paraId="0DEDD758" w14:textId="77777777" w:rsidR="00BF4C3A" w:rsidRDefault="00BF4C3A" w:rsidP="009977C8">
      <w:pPr>
        <w:pStyle w:val="TableofFigures"/>
        <w:tabs>
          <w:tab w:val="right" w:leader="dot" w:pos="8494"/>
        </w:tabs>
        <w:spacing w:line="276" w:lineRule="auto"/>
        <w:rPr>
          <w:noProof/>
          <w:lang w:eastAsia="en-GB"/>
        </w:rPr>
      </w:pPr>
      <w:hyperlink w:anchor="_Toc474686747" w:history="1">
        <w:r w:rsidRPr="00965A1F">
          <w:rPr>
            <w:rStyle w:val="Hyperlink"/>
            <w:noProof/>
          </w:rPr>
          <w:t>Table 3</w:t>
        </w:r>
        <w:r w:rsidRPr="00965A1F">
          <w:rPr>
            <w:rStyle w:val="Hyperlink"/>
            <w:noProof/>
          </w:rPr>
          <w:noBreakHyphen/>
          <w:t xml:space="preserve">4.  Experimental, ideal and deviation from the ideal time to reach the critical moisture content, where </w:t>
        </w:r>
        <w:r w:rsidRPr="00965A1F">
          <w:rPr>
            <w:rStyle w:val="Hyperlink"/>
            <w:i/>
            <w:noProof/>
          </w:rPr>
          <w:t>t</w:t>
        </w:r>
        <w:r w:rsidRPr="00965A1F">
          <w:rPr>
            <w:rStyle w:val="Hyperlink"/>
            <w:i/>
            <w:noProof/>
            <w:vertAlign w:val="subscript"/>
          </w:rPr>
          <w:t xml:space="preserve">critical </w:t>
        </w:r>
        <w:r w:rsidRPr="00965A1F">
          <w:rPr>
            <w:rStyle w:val="Hyperlink"/>
            <w:noProof/>
          </w:rPr>
          <w:t xml:space="preserve">is time corresponding to the critical moisture content, </w:t>
        </w:r>
        <w:r w:rsidRPr="00965A1F">
          <w:rPr>
            <w:rStyle w:val="Hyperlink"/>
            <w:i/>
            <w:noProof/>
          </w:rPr>
          <w:t>U</w:t>
        </w:r>
        <w:r w:rsidRPr="00965A1F">
          <w:rPr>
            <w:rStyle w:val="Hyperlink"/>
            <w:i/>
            <w:noProof/>
            <w:vertAlign w:val="subscript"/>
          </w:rPr>
          <w:t>initial</w:t>
        </w:r>
        <w:r w:rsidRPr="00965A1F">
          <w:rPr>
            <w:rStyle w:val="Hyperlink"/>
            <w:i/>
            <w:noProof/>
          </w:rPr>
          <w:t xml:space="preserve"> </w:t>
        </w:r>
        <w:r w:rsidRPr="00965A1F">
          <w:rPr>
            <w:rStyle w:val="Hyperlink"/>
            <w:noProof/>
          </w:rPr>
          <w:t xml:space="preserve">is the initial superficial gas velocity for the first 10 minutes, and </w:t>
        </w:r>
        <w:r w:rsidRPr="00965A1F">
          <w:rPr>
            <w:rStyle w:val="Hyperlink"/>
            <w:i/>
            <w:noProof/>
          </w:rPr>
          <w:t>U</w:t>
        </w:r>
        <w:r w:rsidRPr="00965A1F">
          <w:rPr>
            <w:rStyle w:val="Hyperlink"/>
            <w:i/>
            <w:noProof/>
            <w:vertAlign w:val="subscript"/>
          </w:rPr>
          <w:t xml:space="preserve">ultimate </w:t>
        </w:r>
        <w:r w:rsidRPr="00965A1F">
          <w:rPr>
            <w:rStyle w:val="Hyperlink"/>
            <w:noProof/>
          </w:rPr>
          <w:t>is the superficial gas velocity used after 10 minutes (Akhavan et al. 2009).</w:t>
        </w:r>
        <w:r>
          <w:rPr>
            <w:noProof/>
            <w:webHidden/>
          </w:rPr>
          <w:tab/>
        </w:r>
        <w:r>
          <w:rPr>
            <w:noProof/>
            <w:webHidden/>
          </w:rPr>
          <w:fldChar w:fldCharType="begin"/>
        </w:r>
        <w:r>
          <w:rPr>
            <w:noProof/>
            <w:webHidden/>
          </w:rPr>
          <w:instrText xml:space="preserve"> PAGEREF _Toc474686747 \h </w:instrText>
        </w:r>
        <w:r>
          <w:rPr>
            <w:noProof/>
            <w:webHidden/>
          </w:rPr>
        </w:r>
        <w:r>
          <w:rPr>
            <w:noProof/>
            <w:webHidden/>
          </w:rPr>
          <w:fldChar w:fldCharType="separate"/>
        </w:r>
        <w:r>
          <w:rPr>
            <w:noProof/>
            <w:webHidden/>
          </w:rPr>
          <w:t>68</w:t>
        </w:r>
        <w:r>
          <w:rPr>
            <w:noProof/>
            <w:webHidden/>
          </w:rPr>
          <w:fldChar w:fldCharType="end"/>
        </w:r>
      </w:hyperlink>
    </w:p>
    <w:p w14:paraId="786B07CF" w14:textId="77777777" w:rsidR="00BF4C3A" w:rsidRDefault="00BF4C3A" w:rsidP="009977C8">
      <w:pPr>
        <w:pStyle w:val="TableofFigures"/>
        <w:tabs>
          <w:tab w:val="right" w:leader="dot" w:pos="8494"/>
        </w:tabs>
        <w:spacing w:line="276" w:lineRule="auto"/>
        <w:rPr>
          <w:noProof/>
          <w:lang w:eastAsia="en-GB"/>
        </w:rPr>
      </w:pPr>
      <w:hyperlink w:anchor="_Toc474686748" w:history="1">
        <w:r w:rsidRPr="00965A1F">
          <w:rPr>
            <w:rStyle w:val="Hyperlink"/>
            <w:noProof/>
          </w:rPr>
          <w:t>Table 4</w:t>
        </w:r>
        <w:r w:rsidRPr="00965A1F">
          <w:rPr>
            <w:rStyle w:val="Hyperlink"/>
            <w:noProof/>
          </w:rPr>
          <w:noBreakHyphen/>
          <w:t>1.  Fluidised bed construction and design in low frequency pulsed flow studies.</w:t>
        </w:r>
        <w:r>
          <w:rPr>
            <w:noProof/>
            <w:webHidden/>
          </w:rPr>
          <w:tab/>
        </w:r>
        <w:r>
          <w:rPr>
            <w:noProof/>
            <w:webHidden/>
          </w:rPr>
          <w:fldChar w:fldCharType="begin"/>
        </w:r>
        <w:r>
          <w:rPr>
            <w:noProof/>
            <w:webHidden/>
          </w:rPr>
          <w:instrText xml:space="preserve"> PAGEREF _Toc474686748 \h </w:instrText>
        </w:r>
        <w:r>
          <w:rPr>
            <w:noProof/>
            <w:webHidden/>
          </w:rPr>
        </w:r>
        <w:r>
          <w:rPr>
            <w:noProof/>
            <w:webHidden/>
          </w:rPr>
          <w:fldChar w:fldCharType="separate"/>
        </w:r>
        <w:r>
          <w:rPr>
            <w:noProof/>
            <w:webHidden/>
          </w:rPr>
          <w:t>79</w:t>
        </w:r>
        <w:r>
          <w:rPr>
            <w:noProof/>
            <w:webHidden/>
          </w:rPr>
          <w:fldChar w:fldCharType="end"/>
        </w:r>
      </w:hyperlink>
    </w:p>
    <w:p w14:paraId="3D177CEC" w14:textId="77777777" w:rsidR="00BF4C3A" w:rsidRDefault="00BF4C3A" w:rsidP="009977C8">
      <w:pPr>
        <w:pStyle w:val="TableofFigures"/>
        <w:tabs>
          <w:tab w:val="right" w:leader="dot" w:pos="8494"/>
        </w:tabs>
        <w:spacing w:line="276" w:lineRule="auto"/>
        <w:rPr>
          <w:noProof/>
          <w:lang w:eastAsia="en-GB"/>
        </w:rPr>
      </w:pPr>
      <w:hyperlink w:anchor="_Toc474686749" w:history="1">
        <w:r w:rsidRPr="00965A1F">
          <w:rPr>
            <w:rStyle w:val="Hyperlink"/>
            <w:noProof/>
            <w:lang w:val="fr-FR"/>
          </w:rPr>
          <w:t>Table 4</w:t>
        </w:r>
        <w:r w:rsidRPr="00965A1F">
          <w:rPr>
            <w:rStyle w:val="Hyperlink"/>
            <w:noProof/>
            <w:lang w:val="fr-FR"/>
          </w:rPr>
          <w:noBreakHyphen/>
          <w:t>2.  Orifice coefficient values (Kunii &amp; Levenspiel 1991).</w:t>
        </w:r>
        <w:r>
          <w:rPr>
            <w:noProof/>
            <w:webHidden/>
          </w:rPr>
          <w:tab/>
        </w:r>
        <w:r>
          <w:rPr>
            <w:noProof/>
            <w:webHidden/>
          </w:rPr>
          <w:fldChar w:fldCharType="begin"/>
        </w:r>
        <w:r>
          <w:rPr>
            <w:noProof/>
            <w:webHidden/>
          </w:rPr>
          <w:instrText xml:space="preserve"> PAGEREF _Toc474686749 \h </w:instrText>
        </w:r>
        <w:r>
          <w:rPr>
            <w:noProof/>
            <w:webHidden/>
          </w:rPr>
        </w:r>
        <w:r>
          <w:rPr>
            <w:noProof/>
            <w:webHidden/>
          </w:rPr>
          <w:fldChar w:fldCharType="separate"/>
        </w:r>
        <w:r>
          <w:rPr>
            <w:noProof/>
            <w:webHidden/>
          </w:rPr>
          <w:t>81</w:t>
        </w:r>
        <w:r>
          <w:rPr>
            <w:noProof/>
            <w:webHidden/>
          </w:rPr>
          <w:fldChar w:fldCharType="end"/>
        </w:r>
      </w:hyperlink>
    </w:p>
    <w:p w14:paraId="492032CA" w14:textId="77777777" w:rsidR="00BF4C3A" w:rsidRDefault="00BF4C3A" w:rsidP="009977C8">
      <w:pPr>
        <w:pStyle w:val="TableofFigures"/>
        <w:tabs>
          <w:tab w:val="right" w:leader="dot" w:pos="8494"/>
        </w:tabs>
        <w:spacing w:line="276" w:lineRule="auto"/>
        <w:rPr>
          <w:noProof/>
          <w:lang w:eastAsia="en-GB"/>
        </w:rPr>
      </w:pPr>
      <w:hyperlink w:anchor="_Toc474686750" w:history="1">
        <w:r w:rsidRPr="00965A1F">
          <w:rPr>
            <w:rStyle w:val="Hyperlink"/>
            <w:noProof/>
          </w:rPr>
          <w:t>Table 4</w:t>
        </w:r>
        <w:r w:rsidRPr="00965A1F">
          <w:rPr>
            <w:rStyle w:val="Hyperlink"/>
            <w:noProof/>
          </w:rPr>
          <w:noBreakHyphen/>
          <w:t>3.  Sample calculations for minimum fluidisation velocity.</w:t>
        </w:r>
        <w:r>
          <w:rPr>
            <w:noProof/>
            <w:webHidden/>
          </w:rPr>
          <w:tab/>
        </w:r>
        <w:r>
          <w:rPr>
            <w:noProof/>
            <w:webHidden/>
          </w:rPr>
          <w:fldChar w:fldCharType="begin"/>
        </w:r>
        <w:r>
          <w:rPr>
            <w:noProof/>
            <w:webHidden/>
          </w:rPr>
          <w:instrText xml:space="preserve"> PAGEREF _Toc474686750 \h </w:instrText>
        </w:r>
        <w:r>
          <w:rPr>
            <w:noProof/>
            <w:webHidden/>
          </w:rPr>
        </w:r>
        <w:r>
          <w:rPr>
            <w:noProof/>
            <w:webHidden/>
          </w:rPr>
          <w:fldChar w:fldCharType="separate"/>
        </w:r>
        <w:r>
          <w:rPr>
            <w:noProof/>
            <w:webHidden/>
          </w:rPr>
          <w:t>83</w:t>
        </w:r>
        <w:r>
          <w:rPr>
            <w:noProof/>
            <w:webHidden/>
          </w:rPr>
          <w:fldChar w:fldCharType="end"/>
        </w:r>
      </w:hyperlink>
    </w:p>
    <w:p w14:paraId="73494D0A" w14:textId="77777777" w:rsidR="00BF4C3A" w:rsidRDefault="00BF4C3A" w:rsidP="009977C8">
      <w:pPr>
        <w:pStyle w:val="TableofFigures"/>
        <w:tabs>
          <w:tab w:val="right" w:leader="dot" w:pos="8494"/>
        </w:tabs>
        <w:spacing w:line="276" w:lineRule="auto"/>
        <w:rPr>
          <w:noProof/>
          <w:lang w:eastAsia="en-GB"/>
        </w:rPr>
      </w:pPr>
      <w:hyperlink w:anchor="_Toc474686751" w:history="1">
        <w:r w:rsidRPr="00965A1F">
          <w:rPr>
            <w:rStyle w:val="Hyperlink"/>
            <w:noProof/>
          </w:rPr>
          <w:t>Table 4</w:t>
        </w:r>
        <w:r w:rsidRPr="00965A1F">
          <w:rPr>
            <w:rStyle w:val="Hyperlink"/>
            <w:noProof/>
          </w:rPr>
          <w:noBreakHyphen/>
          <w:t>4.  Sample bed conditions to calculate bed pressure drop.</w:t>
        </w:r>
        <w:r>
          <w:rPr>
            <w:noProof/>
            <w:webHidden/>
          </w:rPr>
          <w:tab/>
        </w:r>
        <w:r>
          <w:rPr>
            <w:noProof/>
            <w:webHidden/>
          </w:rPr>
          <w:fldChar w:fldCharType="begin"/>
        </w:r>
        <w:r>
          <w:rPr>
            <w:noProof/>
            <w:webHidden/>
          </w:rPr>
          <w:instrText xml:space="preserve"> PAGEREF _Toc474686751 \h </w:instrText>
        </w:r>
        <w:r>
          <w:rPr>
            <w:noProof/>
            <w:webHidden/>
          </w:rPr>
        </w:r>
        <w:r>
          <w:rPr>
            <w:noProof/>
            <w:webHidden/>
          </w:rPr>
          <w:fldChar w:fldCharType="separate"/>
        </w:r>
        <w:r>
          <w:rPr>
            <w:noProof/>
            <w:webHidden/>
          </w:rPr>
          <w:t>84</w:t>
        </w:r>
        <w:r>
          <w:rPr>
            <w:noProof/>
            <w:webHidden/>
          </w:rPr>
          <w:fldChar w:fldCharType="end"/>
        </w:r>
      </w:hyperlink>
    </w:p>
    <w:p w14:paraId="5E1D7AC8" w14:textId="77777777" w:rsidR="00BF4C3A" w:rsidRDefault="00BF4C3A" w:rsidP="009977C8">
      <w:pPr>
        <w:pStyle w:val="TableofFigures"/>
        <w:tabs>
          <w:tab w:val="right" w:leader="dot" w:pos="8494"/>
        </w:tabs>
        <w:spacing w:line="276" w:lineRule="auto"/>
        <w:rPr>
          <w:noProof/>
          <w:lang w:eastAsia="en-GB"/>
        </w:rPr>
      </w:pPr>
      <w:hyperlink w:anchor="_Toc474686752" w:history="1">
        <w:r w:rsidRPr="00965A1F">
          <w:rPr>
            <w:rStyle w:val="Hyperlink"/>
            <w:noProof/>
          </w:rPr>
          <w:t>Table 4</w:t>
        </w:r>
        <w:r w:rsidRPr="00965A1F">
          <w:rPr>
            <w:rStyle w:val="Hyperlink"/>
            <w:noProof/>
          </w:rPr>
          <w:noBreakHyphen/>
          <w:t>5.  Sample bed calculated pressure drop results.</w:t>
        </w:r>
        <w:r>
          <w:rPr>
            <w:noProof/>
            <w:webHidden/>
          </w:rPr>
          <w:tab/>
        </w:r>
        <w:r>
          <w:rPr>
            <w:noProof/>
            <w:webHidden/>
          </w:rPr>
          <w:fldChar w:fldCharType="begin"/>
        </w:r>
        <w:r>
          <w:rPr>
            <w:noProof/>
            <w:webHidden/>
          </w:rPr>
          <w:instrText xml:space="preserve"> PAGEREF _Toc474686752 \h </w:instrText>
        </w:r>
        <w:r>
          <w:rPr>
            <w:noProof/>
            <w:webHidden/>
          </w:rPr>
        </w:r>
        <w:r>
          <w:rPr>
            <w:noProof/>
            <w:webHidden/>
          </w:rPr>
          <w:fldChar w:fldCharType="separate"/>
        </w:r>
        <w:r>
          <w:rPr>
            <w:noProof/>
            <w:webHidden/>
          </w:rPr>
          <w:t>84</w:t>
        </w:r>
        <w:r>
          <w:rPr>
            <w:noProof/>
            <w:webHidden/>
          </w:rPr>
          <w:fldChar w:fldCharType="end"/>
        </w:r>
      </w:hyperlink>
    </w:p>
    <w:p w14:paraId="2BFC3821" w14:textId="77777777" w:rsidR="00BF4C3A" w:rsidRDefault="00BF4C3A" w:rsidP="009977C8">
      <w:pPr>
        <w:pStyle w:val="TableofFigures"/>
        <w:tabs>
          <w:tab w:val="right" w:leader="dot" w:pos="8494"/>
        </w:tabs>
        <w:spacing w:line="276" w:lineRule="auto"/>
        <w:rPr>
          <w:noProof/>
          <w:lang w:eastAsia="en-GB"/>
        </w:rPr>
      </w:pPr>
      <w:hyperlink w:anchor="_Toc474686753" w:history="1">
        <w:r w:rsidRPr="00965A1F">
          <w:rPr>
            <w:rStyle w:val="Hyperlink"/>
            <w:noProof/>
          </w:rPr>
          <w:t>Table 4</w:t>
        </w:r>
        <w:r w:rsidRPr="00965A1F">
          <w:rPr>
            <w:rStyle w:val="Hyperlink"/>
            <w:noProof/>
          </w:rPr>
          <w:noBreakHyphen/>
          <w:t>6.  Operating variables checks for Apparatus 2.</w:t>
        </w:r>
        <w:r>
          <w:rPr>
            <w:noProof/>
            <w:webHidden/>
          </w:rPr>
          <w:tab/>
        </w:r>
        <w:r>
          <w:rPr>
            <w:noProof/>
            <w:webHidden/>
          </w:rPr>
          <w:fldChar w:fldCharType="begin"/>
        </w:r>
        <w:r>
          <w:rPr>
            <w:noProof/>
            <w:webHidden/>
          </w:rPr>
          <w:instrText xml:space="preserve"> PAGEREF _Toc474686753 \h </w:instrText>
        </w:r>
        <w:r>
          <w:rPr>
            <w:noProof/>
            <w:webHidden/>
          </w:rPr>
        </w:r>
        <w:r>
          <w:rPr>
            <w:noProof/>
            <w:webHidden/>
          </w:rPr>
          <w:fldChar w:fldCharType="separate"/>
        </w:r>
        <w:r>
          <w:rPr>
            <w:noProof/>
            <w:webHidden/>
          </w:rPr>
          <w:t>97</w:t>
        </w:r>
        <w:r>
          <w:rPr>
            <w:noProof/>
            <w:webHidden/>
          </w:rPr>
          <w:fldChar w:fldCharType="end"/>
        </w:r>
      </w:hyperlink>
    </w:p>
    <w:p w14:paraId="06020BEE" w14:textId="77777777" w:rsidR="00BF4C3A" w:rsidRDefault="00BF4C3A" w:rsidP="009977C8">
      <w:pPr>
        <w:pStyle w:val="TableofFigures"/>
        <w:tabs>
          <w:tab w:val="right" w:leader="dot" w:pos="8494"/>
        </w:tabs>
        <w:spacing w:line="276" w:lineRule="auto"/>
        <w:rPr>
          <w:noProof/>
          <w:lang w:eastAsia="en-GB"/>
        </w:rPr>
      </w:pPr>
      <w:hyperlink w:anchor="_Toc474686754" w:history="1">
        <w:r w:rsidRPr="00965A1F">
          <w:rPr>
            <w:rStyle w:val="Hyperlink"/>
            <w:rFonts w:eastAsiaTheme="minorHAnsi"/>
            <w:bCs/>
            <w:noProof/>
          </w:rPr>
          <w:t>Table 5</w:t>
        </w:r>
        <w:r w:rsidRPr="00965A1F">
          <w:rPr>
            <w:rStyle w:val="Hyperlink"/>
            <w:rFonts w:eastAsiaTheme="minorHAnsi"/>
            <w:bCs/>
            <w:noProof/>
          </w:rPr>
          <w:noBreakHyphen/>
          <w:t>1.  Particle properties.</w:t>
        </w:r>
        <w:r>
          <w:rPr>
            <w:noProof/>
            <w:webHidden/>
          </w:rPr>
          <w:tab/>
        </w:r>
        <w:r>
          <w:rPr>
            <w:noProof/>
            <w:webHidden/>
          </w:rPr>
          <w:fldChar w:fldCharType="begin"/>
        </w:r>
        <w:r>
          <w:rPr>
            <w:noProof/>
            <w:webHidden/>
          </w:rPr>
          <w:instrText xml:space="preserve"> PAGEREF _Toc474686754 \h </w:instrText>
        </w:r>
        <w:r>
          <w:rPr>
            <w:noProof/>
            <w:webHidden/>
          </w:rPr>
        </w:r>
        <w:r>
          <w:rPr>
            <w:noProof/>
            <w:webHidden/>
          </w:rPr>
          <w:fldChar w:fldCharType="separate"/>
        </w:r>
        <w:r>
          <w:rPr>
            <w:noProof/>
            <w:webHidden/>
          </w:rPr>
          <w:t>106</w:t>
        </w:r>
        <w:r>
          <w:rPr>
            <w:noProof/>
            <w:webHidden/>
          </w:rPr>
          <w:fldChar w:fldCharType="end"/>
        </w:r>
      </w:hyperlink>
    </w:p>
    <w:p w14:paraId="179056F2" w14:textId="77777777" w:rsidR="00BF4C3A" w:rsidRDefault="00BF4C3A" w:rsidP="009977C8">
      <w:pPr>
        <w:pStyle w:val="TableofFigures"/>
        <w:tabs>
          <w:tab w:val="right" w:leader="dot" w:pos="8494"/>
        </w:tabs>
        <w:spacing w:line="276" w:lineRule="auto"/>
        <w:rPr>
          <w:noProof/>
          <w:lang w:eastAsia="en-GB"/>
        </w:rPr>
      </w:pPr>
      <w:hyperlink w:anchor="_Toc474686755" w:history="1">
        <w:r w:rsidRPr="00965A1F">
          <w:rPr>
            <w:rStyle w:val="Hyperlink"/>
            <w:rFonts w:eastAsiaTheme="minorHAnsi"/>
            <w:bCs/>
            <w:noProof/>
          </w:rPr>
          <w:t>Table 5</w:t>
        </w:r>
        <w:r w:rsidRPr="00965A1F">
          <w:rPr>
            <w:rStyle w:val="Hyperlink"/>
            <w:rFonts w:eastAsiaTheme="minorHAnsi"/>
            <w:bCs/>
            <w:noProof/>
          </w:rPr>
          <w:noBreakHyphen/>
          <w:t>2.  Group D particles density measurements.</w:t>
        </w:r>
        <w:r>
          <w:rPr>
            <w:noProof/>
            <w:webHidden/>
          </w:rPr>
          <w:tab/>
        </w:r>
        <w:r>
          <w:rPr>
            <w:noProof/>
            <w:webHidden/>
          </w:rPr>
          <w:fldChar w:fldCharType="begin"/>
        </w:r>
        <w:r>
          <w:rPr>
            <w:noProof/>
            <w:webHidden/>
          </w:rPr>
          <w:instrText xml:space="preserve"> PAGEREF _Toc474686755 \h </w:instrText>
        </w:r>
        <w:r>
          <w:rPr>
            <w:noProof/>
            <w:webHidden/>
          </w:rPr>
        </w:r>
        <w:r>
          <w:rPr>
            <w:noProof/>
            <w:webHidden/>
          </w:rPr>
          <w:fldChar w:fldCharType="separate"/>
        </w:r>
        <w:r>
          <w:rPr>
            <w:noProof/>
            <w:webHidden/>
          </w:rPr>
          <w:t>107</w:t>
        </w:r>
        <w:r>
          <w:rPr>
            <w:noProof/>
            <w:webHidden/>
          </w:rPr>
          <w:fldChar w:fldCharType="end"/>
        </w:r>
      </w:hyperlink>
    </w:p>
    <w:p w14:paraId="17643F35" w14:textId="77777777" w:rsidR="00BF4C3A" w:rsidRDefault="00BF4C3A" w:rsidP="009977C8">
      <w:pPr>
        <w:pStyle w:val="TableofFigures"/>
        <w:tabs>
          <w:tab w:val="right" w:leader="dot" w:pos="8494"/>
        </w:tabs>
        <w:spacing w:line="276" w:lineRule="auto"/>
        <w:rPr>
          <w:noProof/>
          <w:lang w:eastAsia="en-GB"/>
        </w:rPr>
      </w:pPr>
      <w:hyperlink w:anchor="_Toc474686756" w:history="1">
        <w:r w:rsidRPr="00965A1F">
          <w:rPr>
            <w:rStyle w:val="Hyperlink"/>
            <w:rFonts w:eastAsiaTheme="minorHAnsi"/>
            <w:bCs/>
            <w:noProof/>
          </w:rPr>
          <w:t>Table 5</w:t>
        </w:r>
        <w:r w:rsidRPr="00965A1F">
          <w:rPr>
            <w:rStyle w:val="Hyperlink"/>
            <w:rFonts w:eastAsiaTheme="minorHAnsi"/>
            <w:bCs/>
            <w:noProof/>
          </w:rPr>
          <w:noBreakHyphen/>
          <w:t>3.  Particle size properties for Group A powders.</w:t>
        </w:r>
        <w:r>
          <w:rPr>
            <w:noProof/>
            <w:webHidden/>
          </w:rPr>
          <w:tab/>
        </w:r>
        <w:r>
          <w:rPr>
            <w:noProof/>
            <w:webHidden/>
          </w:rPr>
          <w:fldChar w:fldCharType="begin"/>
        </w:r>
        <w:r>
          <w:rPr>
            <w:noProof/>
            <w:webHidden/>
          </w:rPr>
          <w:instrText xml:space="preserve"> PAGEREF _Toc474686756 \h </w:instrText>
        </w:r>
        <w:r>
          <w:rPr>
            <w:noProof/>
            <w:webHidden/>
          </w:rPr>
        </w:r>
        <w:r>
          <w:rPr>
            <w:noProof/>
            <w:webHidden/>
          </w:rPr>
          <w:fldChar w:fldCharType="separate"/>
        </w:r>
        <w:r>
          <w:rPr>
            <w:noProof/>
            <w:webHidden/>
          </w:rPr>
          <w:t>108</w:t>
        </w:r>
        <w:r>
          <w:rPr>
            <w:noProof/>
            <w:webHidden/>
          </w:rPr>
          <w:fldChar w:fldCharType="end"/>
        </w:r>
      </w:hyperlink>
    </w:p>
    <w:p w14:paraId="7BD99E0E" w14:textId="77777777" w:rsidR="00BF4C3A" w:rsidRDefault="00BF4C3A" w:rsidP="009977C8">
      <w:pPr>
        <w:pStyle w:val="TableofFigures"/>
        <w:tabs>
          <w:tab w:val="right" w:leader="dot" w:pos="8494"/>
        </w:tabs>
        <w:spacing w:line="276" w:lineRule="auto"/>
        <w:rPr>
          <w:noProof/>
          <w:lang w:eastAsia="en-GB"/>
        </w:rPr>
      </w:pPr>
      <w:hyperlink w:anchor="_Toc474686757" w:history="1">
        <w:r w:rsidRPr="00965A1F">
          <w:rPr>
            <w:rStyle w:val="Hyperlink"/>
            <w:rFonts w:eastAsiaTheme="minorHAnsi"/>
            <w:bCs/>
            <w:noProof/>
          </w:rPr>
          <w:t>Table 5</w:t>
        </w:r>
        <w:r w:rsidRPr="00965A1F">
          <w:rPr>
            <w:rStyle w:val="Hyperlink"/>
            <w:rFonts w:eastAsiaTheme="minorHAnsi"/>
            <w:bCs/>
            <w:noProof/>
          </w:rPr>
          <w:noBreakHyphen/>
          <w:t>4.  Minimum fluidisation velocity for each powder type.</w:t>
        </w:r>
        <w:r>
          <w:rPr>
            <w:noProof/>
            <w:webHidden/>
          </w:rPr>
          <w:tab/>
        </w:r>
        <w:r>
          <w:rPr>
            <w:noProof/>
            <w:webHidden/>
          </w:rPr>
          <w:fldChar w:fldCharType="begin"/>
        </w:r>
        <w:r>
          <w:rPr>
            <w:noProof/>
            <w:webHidden/>
          </w:rPr>
          <w:instrText xml:space="preserve"> PAGEREF _Toc474686757 \h </w:instrText>
        </w:r>
        <w:r>
          <w:rPr>
            <w:noProof/>
            <w:webHidden/>
          </w:rPr>
        </w:r>
        <w:r>
          <w:rPr>
            <w:noProof/>
            <w:webHidden/>
          </w:rPr>
          <w:fldChar w:fldCharType="separate"/>
        </w:r>
        <w:r>
          <w:rPr>
            <w:noProof/>
            <w:webHidden/>
          </w:rPr>
          <w:t>112</w:t>
        </w:r>
        <w:r>
          <w:rPr>
            <w:noProof/>
            <w:webHidden/>
          </w:rPr>
          <w:fldChar w:fldCharType="end"/>
        </w:r>
      </w:hyperlink>
    </w:p>
    <w:p w14:paraId="66917C10" w14:textId="77777777" w:rsidR="00BF4C3A" w:rsidRDefault="00BF4C3A" w:rsidP="009977C8">
      <w:pPr>
        <w:pStyle w:val="TableofFigures"/>
        <w:tabs>
          <w:tab w:val="right" w:leader="dot" w:pos="8494"/>
        </w:tabs>
        <w:spacing w:line="276" w:lineRule="auto"/>
        <w:rPr>
          <w:noProof/>
          <w:lang w:eastAsia="en-GB"/>
        </w:rPr>
      </w:pPr>
      <w:hyperlink w:anchor="_Toc474686758" w:history="1">
        <w:r w:rsidRPr="00965A1F">
          <w:rPr>
            <w:rStyle w:val="Hyperlink"/>
            <w:rFonts w:eastAsiaTheme="minorHAnsi"/>
            <w:bCs/>
            <w:noProof/>
          </w:rPr>
          <w:t>Table 5</w:t>
        </w:r>
        <w:r w:rsidRPr="00965A1F">
          <w:rPr>
            <w:rStyle w:val="Hyperlink"/>
            <w:rFonts w:eastAsiaTheme="minorHAnsi"/>
            <w:bCs/>
            <w:noProof/>
          </w:rPr>
          <w:noBreakHyphen/>
          <w:t>5.  Moisture content tests for drying particles.</w:t>
        </w:r>
        <w:r>
          <w:rPr>
            <w:noProof/>
            <w:webHidden/>
          </w:rPr>
          <w:tab/>
        </w:r>
        <w:r>
          <w:rPr>
            <w:noProof/>
            <w:webHidden/>
          </w:rPr>
          <w:fldChar w:fldCharType="begin"/>
        </w:r>
        <w:r>
          <w:rPr>
            <w:noProof/>
            <w:webHidden/>
          </w:rPr>
          <w:instrText xml:space="preserve"> PAGEREF _Toc474686758 \h </w:instrText>
        </w:r>
        <w:r>
          <w:rPr>
            <w:noProof/>
            <w:webHidden/>
          </w:rPr>
        </w:r>
        <w:r>
          <w:rPr>
            <w:noProof/>
            <w:webHidden/>
          </w:rPr>
          <w:fldChar w:fldCharType="separate"/>
        </w:r>
        <w:r>
          <w:rPr>
            <w:noProof/>
            <w:webHidden/>
          </w:rPr>
          <w:t>113</w:t>
        </w:r>
        <w:r>
          <w:rPr>
            <w:noProof/>
            <w:webHidden/>
          </w:rPr>
          <w:fldChar w:fldCharType="end"/>
        </w:r>
      </w:hyperlink>
    </w:p>
    <w:p w14:paraId="7651711D" w14:textId="77777777" w:rsidR="00BF4C3A" w:rsidRDefault="00BF4C3A" w:rsidP="009977C8">
      <w:pPr>
        <w:pStyle w:val="TableofFigures"/>
        <w:tabs>
          <w:tab w:val="right" w:leader="dot" w:pos="8494"/>
        </w:tabs>
        <w:spacing w:line="276" w:lineRule="auto"/>
        <w:rPr>
          <w:noProof/>
          <w:lang w:eastAsia="en-GB"/>
        </w:rPr>
      </w:pPr>
      <w:hyperlink w:anchor="_Toc474686759" w:history="1">
        <w:r w:rsidRPr="00965A1F">
          <w:rPr>
            <w:rStyle w:val="Hyperlink"/>
            <w:rFonts w:eastAsiaTheme="minorHAnsi"/>
            <w:bCs/>
            <w:noProof/>
          </w:rPr>
          <w:t>Table 5</w:t>
        </w:r>
        <w:r w:rsidRPr="00965A1F">
          <w:rPr>
            <w:rStyle w:val="Hyperlink"/>
            <w:rFonts w:eastAsiaTheme="minorHAnsi"/>
            <w:bCs/>
            <w:noProof/>
          </w:rPr>
          <w:noBreakHyphen/>
          <w:t>6.  Operating procedures for start up and shut down.</w:t>
        </w:r>
        <w:r>
          <w:rPr>
            <w:noProof/>
            <w:webHidden/>
          </w:rPr>
          <w:tab/>
        </w:r>
        <w:r>
          <w:rPr>
            <w:noProof/>
            <w:webHidden/>
          </w:rPr>
          <w:fldChar w:fldCharType="begin"/>
        </w:r>
        <w:r>
          <w:rPr>
            <w:noProof/>
            <w:webHidden/>
          </w:rPr>
          <w:instrText xml:space="preserve"> PAGEREF _Toc474686759 \h </w:instrText>
        </w:r>
        <w:r>
          <w:rPr>
            <w:noProof/>
            <w:webHidden/>
          </w:rPr>
        </w:r>
        <w:r>
          <w:rPr>
            <w:noProof/>
            <w:webHidden/>
          </w:rPr>
          <w:fldChar w:fldCharType="separate"/>
        </w:r>
        <w:r>
          <w:rPr>
            <w:noProof/>
            <w:webHidden/>
          </w:rPr>
          <w:t>113</w:t>
        </w:r>
        <w:r>
          <w:rPr>
            <w:noProof/>
            <w:webHidden/>
          </w:rPr>
          <w:fldChar w:fldCharType="end"/>
        </w:r>
      </w:hyperlink>
    </w:p>
    <w:p w14:paraId="2D6D56AE" w14:textId="77777777" w:rsidR="00BF4C3A" w:rsidRDefault="00BF4C3A" w:rsidP="009977C8">
      <w:pPr>
        <w:pStyle w:val="TableofFigures"/>
        <w:tabs>
          <w:tab w:val="right" w:leader="dot" w:pos="8494"/>
        </w:tabs>
        <w:spacing w:line="276" w:lineRule="auto"/>
        <w:rPr>
          <w:noProof/>
          <w:lang w:eastAsia="en-GB"/>
        </w:rPr>
      </w:pPr>
      <w:hyperlink w:anchor="_Toc474686760" w:history="1">
        <w:r w:rsidRPr="00965A1F">
          <w:rPr>
            <w:rStyle w:val="Hyperlink"/>
            <w:rFonts w:eastAsiaTheme="minorHAnsi"/>
            <w:noProof/>
          </w:rPr>
          <w:t>Table 5</w:t>
        </w:r>
        <w:r w:rsidRPr="00965A1F">
          <w:rPr>
            <w:rStyle w:val="Hyperlink"/>
            <w:rFonts w:eastAsiaTheme="minorHAnsi"/>
            <w:noProof/>
          </w:rPr>
          <w:noBreakHyphen/>
          <w:t>7.  Particles used in single particle experiments.</w:t>
        </w:r>
        <w:r>
          <w:rPr>
            <w:noProof/>
            <w:webHidden/>
          </w:rPr>
          <w:tab/>
        </w:r>
        <w:r>
          <w:rPr>
            <w:noProof/>
            <w:webHidden/>
          </w:rPr>
          <w:fldChar w:fldCharType="begin"/>
        </w:r>
        <w:r>
          <w:rPr>
            <w:noProof/>
            <w:webHidden/>
          </w:rPr>
          <w:instrText xml:space="preserve"> PAGEREF _Toc474686760 \h </w:instrText>
        </w:r>
        <w:r>
          <w:rPr>
            <w:noProof/>
            <w:webHidden/>
          </w:rPr>
        </w:r>
        <w:r>
          <w:rPr>
            <w:noProof/>
            <w:webHidden/>
          </w:rPr>
          <w:fldChar w:fldCharType="separate"/>
        </w:r>
        <w:r>
          <w:rPr>
            <w:noProof/>
            <w:webHidden/>
          </w:rPr>
          <w:t>119</w:t>
        </w:r>
        <w:r>
          <w:rPr>
            <w:noProof/>
            <w:webHidden/>
          </w:rPr>
          <w:fldChar w:fldCharType="end"/>
        </w:r>
      </w:hyperlink>
    </w:p>
    <w:p w14:paraId="56A30F53" w14:textId="77777777" w:rsidR="00BF4C3A" w:rsidRDefault="00BF4C3A" w:rsidP="009977C8">
      <w:pPr>
        <w:pStyle w:val="TableofFigures"/>
        <w:tabs>
          <w:tab w:val="right" w:leader="dot" w:pos="8494"/>
        </w:tabs>
        <w:spacing w:line="276" w:lineRule="auto"/>
        <w:rPr>
          <w:noProof/>
          <w:lang w:eastAsia="en-GB"/>
        </w:rPr>
      </w:pPr>
      <w:hyperlink w:anchor="_Toc474686761" w:history="1">
        <w:r w:rsidRPr="00965A1F">
          <w:rPr>
            <w:rStyle w:val="Hyperlink"/>
            <w:rFonts w:eastAsiaTheme="minorHAnsi"/>
            <w:bCs/>
            <w:noProof/>
          </w:rPr>
          <w:t>Table 5</w:t>
        </w:r>
        <w:r w:rsidRPr="00965A1F">
          <w:rPr>
            <w:rStyle w:val="Hyperlink"/>
            <w:rFonts w:eastAsiaTheme="minorHAnsi"/>
            <w:bCs/>
            <w:noProof/>
          </w:rPr>
          <w:noBreakHyphen/>
          <w:t>8.  Diagram of LabView image analysis technique.</w:t>
        </w:r>
        <w:r>
          <w:rPr>
            <w:noProof/>
            <w:webHidden/>
          </w:rPr>
          <w:tab/>
        </w:r>
        <w:r>
          <w:rPr>
            <w:noProof/>
            <w:webHidden/>
          </w:rPr>
          <w:fldChar w:fldCharType="begin"/>
        </w:r>
        <w:r>
          <w:rPr>
            <w:noProof/>
            <w:webHidden/>
          </w:rPr>
          <w:instrText xml:space="preserve"> PAGEREF _Toc474686761 \h </w:instrText>
        </w:r>
        <w:r>
          <w:rPr>
            <w:noProof/>
            <w:webHidden/>
          </w:rPr>
        </w:r>
        <w:r>
          <w:rPr>
            <w:noProof/>
            <w:webHidden/>
          </w:rPr>
          <w:fldChar w:fldCharType="separate"/>
        </w:r>
        <w:r>
          <w:rPr>
            <w:noProof/>
            <w:webHidden/>
          </w:rPr>
          <w:t>120</w:t>
        </w:r>
        <w:r>
          <w:rPr>
            <w:noProof/>
            <w:webHidden/>
          </w:rPr>
          <w:fldChar w:fldCharType="end"/>
        </w:r>
      </w:hyperlink>
    </w:p>
    <w:p w14:paraId="488FD33F" w14:textId="77777777" w:rsidR="00BF4C3A" w:rsidRDefault="00BF4C3A" w:rsidP="009977C8">
      <w:pPr>
        <w:pStyle w:val="TableofFigures"/>
        <w:tabs>
          <w:tab w:val="right" w:leader="dot" w:pos="8494"/>
        </w:tabs>
        <w:spacing w:line="276" w:lineRule="auto"/>
        <w:rPr>
          <w:noProof/>
          <w:lang w:eastAsia="en-GB"/>
        </w:rPr>
      </w:pPr>
      <w:hyperlink w:anchor="_Toc474686762" w:history="1">
        <w:r w:rsidRPr="00965A1F">
          <w:rPr>
            <w:rStyle w:val="Hyperlink"/>
            <w:rFonts w:eastAsiaTheme="minorHAnsi"/>
            <w:bCs/>
            <w:noProof/>
          </w:rPr>
          <w:t>Table 5</w:t>
        </w:r>
        <w:r w:rsidRPr="00965A1F">
          <w:rPr>
            <w:rStyle w:val="Hyperlink"/>
            <w:rFonts w:eastAsiaTheme="minorHAnsi"/>
            <w:bCs/>
            <w:noProof/>
          </w:rPr>
          <w:noBreakHyphen/>
          <w:t>9</w:t>
        </w:r>
        <w:r w:rsidRPr="00965A1F">
          <w:rPr>
            <w:rStyle w:val="Hyperlink"/>
            <w:rFonts w:eastAsiaTheme="minorHAnsi"/>
            <w:b/>
            <w:bCs/>
            <w:noProof/>
          </w:rPr>
          <w:t>.</w:t>
        </w:r>
        <w:r w:rsidRPr="00965A1F">
          <w:rPr>
            <w:rStyle w:val="Hyperlink"/>
            <w:rFonts w:eastAsiaTheme="minorHAnsi"/>
            <w:bCs/>
            <w:noProof/>
          </w:rPr>
          <w:t xml:space="preserve">  Image processing steps example to calculate bubble dimensions such as bubble width.</w:t>
        </w:r>
        <w:r>
          <w:rPr>
            <w:noProof/>
            <w:webHidden/>
          </w:rPr>
          <w:tab/>
        </w:r>
        <w:r>
          <w:rPr>
            <w:noProof/>
            <w:webHidden/>
          </w:rPr>
          <w:fldChar w:fldCharType="begin"/>
        </w:r>
        <w:r>
          <w:rPr>
            <w:noProof/>
            <w:webHidden/>
          </w:rPr>
          <w:instrText xml:space="preserve"> PAGEREF _Toc474686762 \h </w:instrText>
        </w:r>
        <w:r>
          <w:rPr>
            <w:noProof/>
            <w:webHidden/>
          </w:rPr>
        </w:r>
        <w:r>
          <w:rPr>
            <w:noProof/>
            <w:webHidden/>
          </w:rPr>
          <w:fldChar w:fldCharType="separate"/>
        </w:r>
        <w:r>
          <w:rPr>
            <w:noProof/>
            <w:webHidden/>
          </w:rPr>
          <w:t>121</w:t>
        </w:r>
        <w:r>
          <w:rPr>
            <w:noProof/>
            <w:webHidden/>
          </w:rPr>
          <w:fldChar w:fldCharType="end"/>
        </w:r>
      </w:hyperlink>
    </w:p>
    <w:p w14:paraId="50A7E789" w14:textId="77777777" w:rsidR="00BF4C3A" w:rsidRDefault="00BF4C3A" w:rsidP="009977C8">
      <w:pPr>
        <w:pStyle w:val="TableofFigures"/>
        <w:tabs>
          <w:tab w:val="right" w:leader="dot" w:pos="8494"/>
        </w:tabs>
        <w:spacing w:line="276" w:lineRule="auto"/>
        <w:rPr>
          <w:noProof/>
          <w:lang w:eastAsia="en-GB"/>
        </w:rPr>
      </w:pPr>
      <w:hyperlink w:anchor="_Toc474686763" w:history="1">
        <w:r w:rsidRPr="00965A1F">
          <w:rPr>
            <w:rStyle w:val="Hyperlink"/>
            <w:noProof/>
          </w:rPr>
          <w:t>Table 6</w:t>
        </w:r>
        <w:r w:rsidRPr="00965A1F">
          <w:rPr>
            <w:rStyle w:val="Hyperlink"/>
            <w:noProof/>
          </w:rPr>
          <w:noBreakHyphen/>
          <w:t>1.  Static particle drying experimental parameters.</w:t>
        </w:r>
        <w:r>
          <w:rPr>
            <w:noProof/>
            <w:webHidden/>
          </w:rPr>
          <w:tab/>
        </w:r>
        <w:r>
          <w:rPr>
            <w:noProof/>
            <w:webHidden/>
          </w:rPr>
          <w:fldChar w:fldCharType="begin"/>
        </w:r>
        <w:r>
          <w:rPr>
            <w:noProof/>
            <w:webHidden/>
          </w:rPr>
          <w:instrText xml:space="preserve"> PAGEREF _Toc474686763 \h </w:instrText>
        </w:r>
        <w:r>
          <w:rPr>
            <w:noProof/>
            <w:webHidden/>
          </w:rPr>
        </w:r>
        <w:r>
          <w:rPr>
            <w:noProof/>
            <w:webHidden/>
          </w:rPr>
          <w:fldChar w:fldCharType="separate"/>
        </w:r>
        <w:r>
          <w:rPr>
            <w:noProof/>
            <w:webHidden/>
          </w:rPr>
          <w:t>128</w:t>
        </w:r>
        <w:r>
          <w:rPr>
            <w:noProof/>
            <w:webHidden/>
          </w:rPr>
          <w:fldChar w:fldCharType="end"/>
        </w:r>
      </w:hyperlink>
    </w:p>
    <w:p w14:paraId="546A4FD4" w14:textId="77777777" w:rsidR="00BF4C3A" w:rsidRDefault="00BF4C3A" w:rsidP="009977C8">
      <w:pPr>
        <w:pStyle w:val="TableofFigures"/>
        <w:tabs>
          <w:tab w:val="right" w:leader="dot" w:pos="8494"/>
        </w:tabs>
        <w:spacing w:line="276" w:lineRule="auto"/>
        <w:rPr>
          <w:noProof/>
          <w:lang w:eastAsia="en-GB"/>
        </w:rPr>
      </w:pPr>
      <w:hyperlink w:anchor="_Toc474686764" w:history="1">
        <w:r w:rsidRPr="00965A1F">
          <w:rPr>
            <w:rStyle w:val="Hyperlink"/>
            <w:noProof/>
          </w:rPr>
          <w:t>Table 6</w:t>
        </w:r>
        <w:r w:rsidRPr="00965A1F">
          <w:rPr>
            <w:rStyle w:val="Hyperlink"/>
            <w:noProof/>
          </w:rPr>
          <w:noBreakHyphen/>
          <w:t>2.  Raw data processing for single static particle drying, showing results for one 4 Å zeolite molecular sieve, weight in mg, continuous flow, 20 °C, U = 2.95 m/s.</w:t>
        </w:r>
        <w:r>
          <w:rPr>
            <w:noProof/>
            <w:webHidden/>
          </w:rPr>
          <w:tab/>
        </w:r>
        <w:r>
          <w:rPr>
            <w:noProof/>
            <w:webHidden/>
          </w:rPr>
          <w:fldChar w:fldCharType="begin"/>
        </w:r>
        <w:r>
          <w:rPr>
            <w:noProof/>
            <w:webHidden/>
          </w:rPr>
          <w:instrText xml:space="preserve"> PAGEREF _Toc474686764 \h </w:instrText>
        </w:r>
        <w:r>
          <w:rPr>
            <w:noProof/>
            <w:webHidden/>
          </w:rPr>
        </w:r>
        <w:r>
          <w:rPr>
            <w:noProof/>
            <w:webHidden/>
          </w:rPr>
          <w:fldChar w:fldCharType="separate"/>
        </w:r>
        <w:r>
          <w:rPr>
            <w:noProof/>
            <w:webHidden/>
          </w:rPr>
          <w:t>129</w:t>
        </w:r>
        <w:r>
          <w:rPr>
            <w:noProof/>
            <w:webHidden/>
          </w:rPr>
          <w:fldChar w:fldCharType="end"/>
        </w:r>
      </w:hyperlink>
    </w:p>
    <w:p w14:paraId="0D8568C9" w14:textId="77777777" w:rsidR="00BF4C3A" w:rsidRDefault="00BF4C3A" w:rsidP="009977C8">
      <w:pPr>
        <w:pStyle w:val="TableofFigures"/>
        <w:tabs>
          <w:tab w:val="right" w:leader="dot" w:pos="8494"/>
        </w:tabs>
        <w:spacing w:line="276" w:lineRule="auto"/>
        <w:rPr>
          <w:noProof/>
          <w:lang w:eastAsia="en-GB"/>
        </w:rPr>
      </w:pPr>
      <w:hyperlink w:anchor="_Toc474686765" w:history="1">
        <w:r w:rsidRPr="00965A1F">
          <w:rPr>
            <w:rStyle w:val="Hyperlink"/>
            <w:noProof/>
          </w:rPr>
          <w:t>Table 6</w:t>
        </w:r>
        <w:r w:rsidRPr="00965A1F">
          <w:rPr>
            <w:rStyle w:val="Hyperlink"/>
            <w:noProof/>
          </w:rPr>
          <w:noBreakHyphen/>
          <w:t>3</w:t>
        </w:r>
        <w:r w:rsidRPr="00965A1F">
          <w:rPr>
            <w:rStyle w:val="Hyperlink"/>
            <w:b/>
            <w:noProof/>
          </w:rPr>
          <w:t xml:space="preserve">. </w:t>
        </w:r>
        <w:r w:rsidRPr="00965A1F">
          <w:rPr>
            <w:rStyle w:val="Hyperlink"/>
            <w:noProof/>
          </w:rPr>
          <w:t xml:space="preserve"> Standard deviation for % moisture content of perlite static drying tests at 20 °C and 40 °C under continuous and pulsed flow.</w:t>
        </w:r>
        <w:r>
          <w:rPr>
            <w:noProof/>
            <w:webHidden/>
          </w:rPr>
          <w:tab/>
        </w:r>
        <w:r>
          <w:rPr>
            <w:noProof/>
            <w:webHidden/>
          </w:rPr>
          <w:fldChar w:fldCharType="begin"/>
        </w:r>
        <w:r>
          <w:rPr>
            <w:noProof/>
            <w:webHidden/>
          </w:rPr>
          <w:instrText xml:space="preserve"> PAGEREF _Toc474686765 \h </w:instrText>
        </w:r>
        <w:r>
          <w:rPr>
            <w:noProof/>
            <w:webHidden/>
          </w:rPr>
        </w:r>
        <w:r>
          <w:rPr>
            <w:noProof/>
            <w:webHidden/>
          </w:rPr>
          <w:fldChar w:fldCharType="separate"/>
        </w:r>
        <w:r>
          <w:rPr>
            <w:noProof/>
            <w:webHidden/>
          </w:rPr>
          <w:t>135</w:t>
        </w:r>
        <w:r>
          <w:rPr>
            <w:noProof/>
            <w:webHidden/>
          </w:rPr>
          <w:fldChar w:fldCharType="end"/>
        </w:r>
      </w:hyperlink>
    </w:p>
    <w:p w14:paraId="5211A8A8" w14:textId="77777777" w:rsidR="00BF4C3A" w:rsidRDefault="00BF4C3A" w:rsidP="009977C8">
      <w:pPr>
        <w:pStyle w:val="TableofFigures"/>
        <w:tabs>
          <w:tab w:val="right" w:leader="dot" w:pos="8494"/>
        </w:tabs>
        <w:spacing w:line="276" w:lineRule="auto"/>
        <w:rPr>
          <w:noProof/>
          <w:lang w:eastAsia="en-GB"/>
        </w:rPr>
      </w:pPr>
      <w:hyperlink w:anchor="_Toc474686766" w:history="1">
        <w:r w:rsidRPr="00965A1F">
          <w:rPr>
            <w:rStyle w:val="Hyperlink"/>
            <w:noProof/>
          </w:rPr>
          <w:t>Table 6</w:t>
        </w:r>
        <w:r w:rsidRPr="00965A1F">
          <w:rPr>
            <w:rStyle w:val="Hyperlink"/>
            <w:noProof/>
          </w:rPr>
          <w:noBreakHyphen/>
          <w:t>4.  Standard deviation of average % moisture content for static wheat drying curves at increasing temperatures.</w:t>
        </w:r>
        <w:r>
          <w:rPr>
            <w:noProof/>
            <w:webHidden/>
          </w:rPr>
          <w:tab/>
        </w:r>
        <w:r>
          <w:rPr>
            <w:noProof/>
            <w:webHidden/>
          </w:rPr>
          <w:fldChar w:fldCharType="begin"/>
        </w:r>
        <w:r>
          <w:rPr>
            <w:noProof/>
            <w:webHidden/>
          </w:rPr>
          <w:instrText xml:space="preserve"> PAGEREF _Toc474686766 \h </w:instrText>
        </w:r>
        <w:r>
          <w:rPr>
            <w:noProof/>
            <w:webHidden/>
          </w:rPr>
        </w:r>
        <w:r>
          <w:rPr>
            <w:noProof/>
            <w:webHidden/>
          </w:rPr>
          <w:fldChar w:fldCharType="separate"/>
        </w:r>
        <w:r>
          <w:rPr>
            <w:noProof/>
            <w:webHidden/>
          </w:rPr>
          <w:t>137</w:t>
        </w:r>
        <w:r>
          <w:rPr>
            <w:noProof/>
            <w:webHidden/>
          </w:rPr>
          <w:fldChar w:fldCharType="end"/>
        </w:r>
      </w:hyperlink>
    </w:p>
    <w:p w14:paraId="0A80135F" w14:textId="77777777" w:rsidR="00BF4C3A" w:rsidRDefault="00BF4C3A" w:rsidP="009977C8">
      <w:pPr>
        <w:pStyle w:val="TableofFigures"/>
        <w:tabs>
          <w:tab w:val="right" w:leader="dot" w:pos="8494"/>
        </w:tabs>
        <w:spacing w:line="276" w:lineRule="auto"/>
        <w:rPr>
          <w:noProof/>
          <w:lang w:eastAsia="en-GB"/>
        </w:rPr>
      </w:pPr>
      <w:hyperlink w:anchor="_Toc474686767" w:history="1">
        <w:r w:rsidRPr="00965A1F">
          <w:rPr>
            <w:rStyle w:val="Hyperlink"/>
            <w:noProof/>
          </w:rPr>
          <w:t>Table 6</w:t>
        </w:r>
        <w:r w:rsidRPr="00965A1F">
          <w:rPr>
            <w:rStyle w:val="Hyperlink"/>
            <w:noProof/>
          </w:rPr>
          <w:noBreakHyphen/>
          <w:t>5</w:t>
        </w:r>
        <w:r w:rsidRPr="00965A1F">
          <w:rPr>
            <w:rStyle w:val="Hyperlink"/>
            <w:b/>
            <w:noProof/>
          </w:rPr>
          <w:t>.</w:t>
        </w:r>
        <w:r w:rsidRPr="00965A1F">
          <w:rPr>
            <w:rStyle w:val="Hyperlink"/>
            <w:noProof/>
          </w:rPr>
          <w:t xml:space="preserve"> Fluidised single particle drying experimental conditions and number of repeats, U = 5.16 m/s.</w:t>
        </w:r>
        <w:r>
          <w:rPr>
            <w:noProof/>
            <w:webHidden/>
          </w:rPr>
          <w:tab/>
        </w:r>
        <w:r>
          <w:rPr>
            <w:noProof/>
            <w:webHidden/>
          </w:rPr>
          <w:fldChar w:fldCharType="begin"/>
        </w:r>
        <w:r>
          <w:rPr>
            <w:noProof/>
            <w:webHidden/>
          </w:rPr>
          <w:instrText xml:space="preserve"> PAGEREF _Toc474686767 \h </w:instrText>
        </w:r>
        <w:r>
          <w:rPr>
            <w:noProof/>
            <w:webHidden/>
          </w:rPr>
        </w:r>
        <w:r>
          <w:rPr>
            <w:noProof/>
            <w:webHidden/>
          </w:rPr>
          <w:fldChar w:fldCharType="separate"/>
        </w:r>
        <w:r>
          <w:rPr>
            <w:noProof/>
            <w:webHidden/>
          </w:rPr>
          <w:t>138</w:t>
        </w:r>
        <w:r>
          <w:rPr>
            <w:noProof/>
            <w:webHidden/>
          </w:rPr>
          <w:fldChar w:fldCharType="end"/>
        </w:r>
      </w:hyperlink>
    </w:p>
    <w:p w14:paraId="6E73CAEC" w14:textId="77777777" w:rsidR="00BF4C3A" w:rsidRDefault="00BF4C3A" w:rsidP="009977C8">
      <w:pPr>
        <w:pStyle w:val="TableofFigures"/>
        <w:tabs>
          <w:tab w:val="right" w:leader="dot" w:pos="8494"/>
        </w:tabs>
        <w:spacing w:line="276" w:lineRule="auto"/>
        <w:rPr>
          <w:noProof/>
          <w:lang w:eastAsia="en-GB"/>
        </w:rPr>
      </w:pPr>
      <w:hyperlink w:anchor="_Toc474686768" w:history="1">
        <w:r w:rsidRPr="00965A1F">
          <w:rPr>
            <w:rStyle w:val="Hyperlink"/>
            <w:noProof/>
          </w:rPr>
          <w:t>Table 6</w:t>
        </w:r>
        <w:r w:rsidRPr="00965A1F">
          <w:rPr>
            <w:rStyle w:val="Hyperlink"/>
            <w:noProof/>
          </w:rPr>
          <w:noBreakHyphen/>
          <w:t>6</w:t>
        </w:r>
        <w:r w:rsidRPr="00965A1F">
          <w:rPr>
            <w:rStyle w:val="Hyperlink"/>
            <w:b/>
            <w:noProof/>
          </w:rPr>
          <w:t>.</w:t>
        </w:r>
        <w:r w:rsidRPr="00965A1F">
          <w:rPr>
            <w:rStyle w:val="Hyperlink"/>
            <w:noProof/>
          </w:rPr>
          <w:t xml:space="preserve">  Initial data analysis sample for 3 Å zeolite molecular sieve, 20 °C, continuous flow regime.</w:t>
        </w:r>
        <w:r>
          <w:rPr>
            <w:noProof/>
            <w:webHidden/>
          </w:rPr>
          <w:tab/>
        </w:r>
        <w:r>
          <w:rPr>
            <w:noProof/>
            <w:webHidden/>
          </w:rPr>
          <w:fldChar w:fldCharType="begin"/>
        </w:r>
        <w:r>
          <w:rPr>
            <w:noProof/>
            <w:webHidden/>
          </w:rPr>
          <w:instrText xml:space="preserve"> PAGEREF _Toc474686768 \h </w:instrText>
        </w:r>
        <w:r>
          <w:rPr>
            <w:noProof/>
            <w:webHidden/>
          </w:rPr>
        </w:r>
        <w:r>
          <w:rPr>
            <w:noProof/>
            <w:webHidden/>
          </w:rPr>
          <w:fldChar w:fldCharType="separate"/>
        </w:r>
        <w:r>
          <w:rPr>
            <w:noProof/>
            <w:webHidden/>
          </w:rPr>
          <w:t>139</w:t>
        </w:r>
        <w:r>
          <w:rPr>
            <w:noProof/>
            <w:webHidden/>
          </w:rPr>
          <w:fldChar w:fldCharType="end"/>
        </w:r>
      </w:hyperlink>
    </w:p>
    <w:p w14:paraId="6B3CAE67" w14:textId="77777777" w:rsidR="00BF4C3A" w:rsidRDefault="00BF4C3A" w:rsidP="009977C8">
      <w:pPr>
        <w:pStyle w:val="TableofFigures"/>
        <w:tabs>
          <w:tab w:val="right" w:leader="dot" w:pos="8494"/>
        </w:tabs>
        <w:spacing w:line="276" w:lineRule="auto"/>
        <w:rPr>
          <w:noProof/>
          <w:lang w:eastAsia="en-GB"/>
        </w:rPr>
      </w:pPr>
      <w:hyperlink w:anchor="_Toc474686769" w:history="1">
        <w:r w:rsidRPr="00965A1F">
          <w:rPr>
            <w:rStyle w:val="Hyperlink"/>
            <w:noProof/>
          </w:rPr>
          <w:t>Table 6</w:t>
        </w:r>
        <w:r w:rsidRPr="00965A1F">
          <w:rPr>
            <w:rStyle w:val="Hyperlink"/>
            <w:noProof/>
          </w:rPr>
          <w:noBreakHyphen/>
          <w:t>7</w:t>
        </w:r>
        <w:r w:rsidRPr="00965A1F">
          <w:rPr>
            <w:rStyle w:val="Hyperlink"/>
            <w:b/>
            <w:noProof/>
          </w:rPr>
          <w:t>.</w:t>
        </w:r>
        <w:r w:rsidRPr="00965A1F">
          <w:rPr>
            <w:rStyle w:val="Hyperlink"/>
            <w:noProof/>
          </w:rPr>
          <w:t xml:space="preserve">  3 Å zeolite molecular sieves drying curve standard deviation of average % moisture content.</w:t>
        </w:r>
        <w:r>
          <w:rPr>
            <w:noProof/>
            <w:webHidden/>
          </w:rPr>
          <w:tab/>
        </w:r>
        <w:r>
          <w:rPr>
            <w:noProof/>
            <w:webHidden/>
          </w:rPr>
          <w:fldChar w:fldCharType="begin"/>
        </w:r>
        <w:r>
          <w:rPr>
            <w:noProof/>
            <w:webHidden/>
          </w:rPr>
          <w:instrText xml:space="preserve"> PAGEREF _Toc474686769 \h </w:instrText>
        </w:r>
        <w:r>
          <w:rPr>
            <w:noProof/>
            <w:webHidden/>
          </w:rPr>
        </w:r>
        <w:r>
          <w:rPr>
            <w:noProof/>
            <w:webHidden/>
          </w:rPr>
          <w:fldChar w:fldCharType="separate"/>
        </w:r>
        <w:r>
          <w:rPr>
            <w:noProof/>
            <w:webHidden/>
          </w:rPr>
          <w:t>141</w:t>
        </w:r>
        <w:r>
          <w:rPr>
            <w:noProof/>
            <w:webHidden/>
          </w:rPr>
          <w:fldChar w:fldCharType="end"/>
        </w:r>
      </w:hyperlink>
    </w:p>
    <w:p w14:paraId="11FB8A33" w14:textId="77777777" w:rsidR="00BF4C3A" w:rsidRDefault="00BF4C3A" w:rsidP="009977C8">
      <w:pPr>
        <w:pStyle w:val="TableofFigures"/>
        <w:tabs>
          <w:tab w:val="right" w:leader="dot" w:pos="8494"/>
        </w:tabs>
        <w:spacing w:line="276" w:lineRule="auto"/>
        <w:rPr>
          <w:noProof/>
          <w:lang w:eastAsia="en-GB"/>
        </w:rPr>
      </w:pPr>
      <w:hyperlink w:anchor="_Toc474686770" w:history="1">
        <w:r w:rsidRPr="00965A1F">
          <w:rPr>
            <w:rStyle w:val="Hyperlink"/>
            <w:noProof/>
          </w:rPr>
          <w:t>Table 6</w:t>
        </w:r>
        <w:r w:rsidRPr="00965A1F">
          <w:rPr>
            <w:rStyle w:val="Hyperlink"/>
            <w:noProof/>
          </w:rPr>
          <w:noBreakHyphen/>
          <w:t>8</w:t>
        </w:r>
        <w:r w:rsidRPr="00965A1F">
          <w:rPr>
            <w:rStyle w:val="Hyperlink"/>
            <w:b/>
            <w:noProof/>
          </w:rPr>
          <w:t>.</w:t>
        </w:r>
        <w:r w:rsidRPr="00965A1F">
          <w:rPr>
            <w:rStyle w:val="Hyperlink"/>
            <w:noProof/>
          </w:rPr>
          <w:t xml:space="preserve"> 10 Å zeolite molecular sieves drying curve standard deviation of average % moisture content.</w:t>
        </w:r>
        <w:r>
          <w:rPr>
            <w:noProof/>
            <w:webHidden/>
          </w:rPr>
          <w:tab/>
        </w:r>
        <w:r>
          <w:rPr>
            <w:noProof/>
            <w:webHidden/>
          </w:rPr>
          <w:fldChar w:fldCharType="begin"/>
        </w:r>
        <w:r>
          <w:rPr>
            <w:noProof/>
            <w:webHidden/>
          </w:rPr>
          <w:instrText xml:space="preserve"> PAGEREF _Toc474686770 \h </w:instrText>
        </w:r>
        <w:r>
          <w:rPr>
            <w:noProof/>
            <w:webHidden/>
          </w:rPr>
        </w:r>
        <w:r>
          <w:rPr>
            <w:noProof/>
            <w:webHidden/>
          </w:rPr>
          <w:fldChar w:fldCharType="separate"/>
        </w:r>
        <w:r>
          <w:rPr>
            <w:noProof/>
            <w:webHidden/>
          </w:rPr>
          <w:t>142</w:t>
        </w:r>
        <w:r>
          <w:rPr>
            <w:noProof/>
            <w:webHidden/>
          </w:rPr>
          <w:fldChar w:fldCharType="end"/>
        </w:r>
      </w:hyperlink>
    </w:p>
    <w:p w14:paraId="79F185D7" w14:textId="77777777" w:rsidR="00BF4C3A" w:rsidRDefault="00BF4C3A" w:rsidP="009977C8">
      <w:pPr>
        <w:pStyle w:val="TableofFigures"/>
        <w:tabs>
          <w:tab w:val="right" w:leader="dot" w:pos="8494"/>
        </w:tabs>
        <w:spacing w:line="276" w:lineRule="auto"/>
        <w:rPr>
          <w:noProof/>
          <w:lang w:eastAsia="en-GB"/>
        </w:rPr>
      </w:pPr>
      <w:hyperlink w:anchor="_Toc474686771" w:history="1">
        <w:r w:rsidRPr="00965A1F">
          <w:rPr>
            <w:rStyle w:val="Hyperlink"/>
            <w:noProof/>
          </w:rPr>
          <w:t>Table 6</w:t>
        </w:r>
        <w:r w:rsidRPr="00965A1F">
          <w:rPr>
            <w:rStyle w:val="Hyperlink"/>
            <w:noProof/>
          </w:rPr>
          <w:noBreakHyphen/>
          <w:t>9</w:t>
        </w:r>
        <w:r w:rsidRPr="00965A1F">
          <w:rPr>
            <w:rStyle w:val="Hyperlink"/>
            <w:b/>
            <w:noProof/>
            <w:lang w:eastAsia="en-GB"/>
          </w:rPr>
          <w:t xml:space="preserve">. </w:t>
        </w:r>
        <w:r w:rsidRPr="00965A1F">
          <w:rPr>
            <w:rStyle w:val="Hyperlink"/>
            <w:noProof/>
            <w:lang w:eastAsia="en-GB"/>
          </w:rPr>
          <w:t xml:space="preserve"> 4</w:t>
        </w:r>
        <w:r w:rsidRPr="00965A1F">
          <w:rPr>
            <w:rStyle w:val="Hyperlink"/>
            <w:noProof/>
          </w:rPr>
          <w:t xml:space="preserve"> Å zeolite molecular sieves drying curve standard deviation of average % moisture content.</w:t>
        </w:r>
        <w:r>
          <w:rPr>
            <w:noProof/>
            <w:webHidden/>
          </w:rPr>
          <w:tab/>
        </w:r>
        <w:r>
          <w:rPr>
            <w:noProof/>
            <w:webHidden/>
          </w:rPr>
          <w:fldChar w:fldCharType="begin"/>
        </w:r>
        <w:r>
          <w:rPr>
            <w:noProof/>
            <w:webHidden/>
          </w:rPr>
          <w:instrText xml:space="preserve"> PAGEREF _Toc474686771 \h </w:instrText>
        </w:r>
        <w:r>
          <w:rPr>
            <w:noProof/>
            <w:webHidden/>
          </w:rPr>
        </w:r>
        <w:r>
          <w:rPr>
            <w:noProof/>
            <w:webHidden/>
          </w:rPr>
          <w:fldChar w:fldCharType="separate"/>
        </w:r>
        <w:r>
          <w:rPr>
            <w:noProof/>
            <w:webHidden/>
          </w:rPr>
          <w:t>144</w:t>
        </w:r>
        <w:r>
          <w:rPr>
            <w:noProof/>
            <w:webHidden/>
          </w:rPr>
          <w:fldChar w:fldCharType="end"/>
        </w:r>
      </w:hyperlink>
    </w:p>
    <w:p w14:paraId="41A8759A" w14:textId="77777777" w:rsidR="00BF4C3A" w:rsidRDefault="00BF4C3A" w:rsidP="009977C8">
      <w:pPr>
        <w:pStyle w:val="TableofFigures"/>
        <w:tabs>
          <w:tab w:val="right" w:leader="dot" w:pos="8494"/>
        </w:tabs>
        <w:spacing w:line="276" w:lineRule="auto"/>
        <w:rPr>
          <w:noProof/>
          <w:lang w:eastAsia="en-GB"/>
        </w:rPr>
      </w:pPr>
      <w:hyperlink w:anchor="_Toc474686772" w:history="1">
        <w:r w:rsidRPr="00965A1F">
          <w:rPr>
            <w:rStyle w:val="Hyperlink"/>
            <w:noProof/>
          </w:rPr>
          <w:t>Table 6</w:t>
        </w:r>
        <w:r w:rsidRPr="00965A1F">
          <w:rPr>
            <w:rStyle w:val="Hyperlink"/>
            <w:noProof/>
          </w:rPr>
          <w:noBreakHyphen/>
          <w:t>10.  Fluidised particle behaviour experimental conditions and number of repeats.</w:t>
        </w:r>
        <w:r>
          <w:rPr>
            <w:noProof/>
            <w:webHidden/>
          </w:rPr>
          <w:tab/>
        </w:r>
        <w:r>
          <w:rPr>
            <w:noProof/>
            <w:webHidden/>
          </w:rPr>
          <w:fldChar w:fldCharType="begin"/>
        </w:r>
        <w:r>
          <w:rPr>
            <w:noProof/>
            <w:webHidden/>
          </w:rPr>
          <w:instrText xml:space="preserve"> PAGEREF _Toc474686772 \h </w:instrText>
        </w:r>
        <w:r>
          <w:rPr>
            <w:noProof/>
            <w:webHidden/>
          </w:rPr>
        </w:r>
        <w:r>
          <w:rPr>
            <w:noProof/>
            <w:webHidden/>
          </w:rPr>
          <w:fldChar w:fldCharType="separate"/>
        </w:r>
        <w:r>
          <w:rPr>
            <w:noProof/>
            <w:webHidden/>
          </w:rPr>
          <w:t>145</w:t>
        </w:r>
        <w:r>
          <w:rPr>
            <w:noProof/>
            <w:webHidden/>
          </w:rPr>
          <w:fldChar w:fldCharType="end"/>
        </w:r>
      </w:hyperlink>
    </w:p>
    <w:p w14:paraId="76B46F61" w14:textId="77777777" w:rsidR="00BF4C3A" w:rsidRDefault="00BF4C3A" w:rsidP="009977C8">
      <w:pPr>
        <w:pStyle w:val="TableofFigures"/>
        <w:tabs>
          <w:tab w:val="right" w:leader="dot" w:pos="8494"/>
        </w:tabs>
        <w:spacing w:line="276" w:lineRule="auto"/>
        <w:rPr>
          <w:noProof/>
          <w:lang w:eastAsia="en-GB"/>
        </w:rPr>
      </w:pPr>
      <w:hyperlink w:anchor="_Toc474686773" w:history="1">
        <w:r w:rsidRPr="00965A1F">
          <w:rPr>
            <w:rStyle w:val="Hyperlink"/>
            <w:noProof/>
          </w:rPr>
          <w:t>Table 6</w:t>
        </w:r>
        <w:r w:rsidRPr="00965A1F">
          <w:rPr>
            <w:rStyle w:val="Hyperlink"/>
            <w:noProof/>
          </w:rPr>
          <w:noBreakHyphen/>
          <w:t>11</w:t>
        </w:r>
        <w:r w:rsidRPr="00965A1F">
          <w:rPr>
            <w:rStyle w:val="Hyperlink"/>
            <w:b/>
            <w:noProof/>
          </w:rPr>
          <w:t xml:space="preserve">. </w:t>
        </w:r>
        <w:r w:rsidRPr="00965A1F">
          <w:rPr>
            <w:rStyle w:val="Hyperlink"/>
            <w:noProof/>
          </w:rPr>
          <w:t xml:space="preserve"> Data example for 4 Å zeolite molecular sieve video analysis, U = 5.16 m/s, f = 221 Hz.</w:t>
        </w:r>
        <w:r>
          <w:rPr>
            <w:noProof/>
            <w:webHidden/>
          </w:rPr>
          <w:tab/>
        </w:r>
        <w:r>
          <w:rPr>
            <w:noProof/>
            <w:webHidden/>
          </w:rPr>
          <w:fldChar w:fldCharType="begin"/>
        </w:r>
        <w:r>
          <w:rPr>
            <w:noProof/>
            <w:webHidden/>
          </w:rPr>
          <w:instrText xml:space="preserve"> PAGEREF _Toc474686773 \h </w:instrText>
        </w:r>
        <w:r>
          <w:rPr>
            <w:noProof/>
            <w:webHidden/>
          </w:rPr>
        </w:r>
        <w:r>
          <w:rPr>
            <w:noProof/>
            <w:webHidden/>
          </w:rPr>
          <w:fldChar w:fldCharType="separate"/>
        </w:r>
        <w:r>
          <w:rPr>
            <w:noProof/>
            <w:webHidden/>
          </w:rPr>
          <w:t>146</w:t>
        </w:r>
        <w:r>
          <w:rPr>
            <w:noProof/>
            <w:webHidden/>
          </w:rPr>
          <w:fldChar w:fldCharType="end"/>
        </w:r>
      </w:hyperlink>
    </w:p>
    <w:p w14:paraId="0321E5A9" w14:textId="77777777" w:rsidR="00BF4C3A" w:rsidRDefault="00BF4C3A" w:rsidP="009977C8">
      <w:pPr>
        <w:pStyle w:val="TableofFigures"/>
        <w:tabs>
          <w:tab w:val="right" w:leader="dot" w:pos="8494"/>
        </w:tabs>
        <w:spacing w:line="276" w:lineRule="auto"/>
        <w:rPr>
          <w:noProof/>
          <w:lang w:eastAsia="en-GB"/>
        </w:rPr>
      </w:pPr>
      <w:hyperlink w:anchor="_Toc474686774" w:history="1">
        <w:r w:rsidRPr="00965A1F">
          <w:rPr>
            <w:rStyle w:val="Hyperlink"/>
            <w:noProof/>
          </w:rPr>
          <w:t>Table 6</w:t>
        </w:r>
        <w:r w:rsidRPr="00965A1F">
          <w:rPr>
            <w:rStyle w:val="Hyperlink"/>
            <w:noProof/>
          </w:rPr>
          <w:noBreakHyphen/>
          <w:t>12.  Continuous and pulsed flow average particle heights over 15,000 frames.</w:t>
        </w:r>
        <w:r>
          <w:rPr>
            <w:noProof/>
            <w:webHidden/>
          </w:rPr>
          <w:tab/>
        </w:r>
        <w:r>
          <w:rPr>
            <w:noProof/>
            <w:webHidden/>
          </w:rPr>
          <w:fldChar w:fldCharType="begin"/>
        </w:r>
        <w:r>
          <w:rPr>
            <w:noProof/>
            <w:webHidden/>
          </w:rPr>
          <w:instrText xml:space="preserve"> PAGEREF _Toc474686774 \h </w:instrText>
        </w:r>
        <w:r>
          <w:rPr>
            <w:noProof/>
            <w:webHidden/>
          </w:rPr>
        </w:r>
        <w:r>
          <w:rPr>
            <w:noProof/>
            <w:webHidden/>
          </w:rPr>
          <w:fldChar w:fldCharType="separate"/>
        </w:r>
        <w:r>
          <w:rPr>
            <w:noProof/>
            <w:webHidden/>
          </w:rPr>
          <w:t>147</w:t>
        </w:r>
        <w:r>
          <w:rPr>
            <w:noProof/>
            <w:webHidden/>
          </w:rPr>
          <w:fldChar w:fldCharType="end"/>
        </w:r>
      </w:hyperlink>
    </w:p>
    <w:p w14:paraId="46743CD1" w14:textId="77777777" w:rsidR="00BF4C3A" w:rsidRDefault="00BF4C3A" w:rsidP="009977C8">
      <w:pPr>
        <w:pStyle w:val="TableofFigures"/>
        <w:tabs>
          <w:tab w:val="right" w:leader="dot" w:pos="8494"/>
        </w:tabs>
        <w:spacing w:line="276" w:lineRule="auto"/>
        <w:rPr>
          <w:noProof/>
          <w:lang w:eastAsia="en-GB"/>
        </w:rPr>
      </w:pPr>
      <w:hyperlink w:anchor="_Toc474686775" w:history="1">
        <w:r w:rsidRPr="00965A1F">
          <w:rPr>
            <w:rStyle w:val="Hyperlink"/>
            <w:noProof/>
          </w:rPr>
          <w:t>Table 6</w:t>
        </w:r>
        <w:r w:rsidRPr="00965A1F">
          <w:rPr>
            <w:rStyle w:val="Hyperlink"/>
            <w:noProof/>
          </w:rPr>
          <w:noBreakHyphen/>
          <w:t>13. 2 mm glass bead average height, standard deviation and range under continuous flow.</w:t>
        </w:r>
        <w:r>
          <w:rPr>
            <w:noProof/>
            <w:webHidden/>
          </w:rPr>
          <w:tab/>
        </w:r>
        <w:r>
          <w:rPr>
            <w:noProof/>
            <w:webHidden/>
          </w:rPr>
          <w:fldChar w:fldCharType="begin"/>
        </w:r>
        <w:r>
          <w:rPr>
            <w:noProof/>
            <w:webHidden/>
          </w:rPr>
          <w:instrText xml:space="preserve"> PAGEREF _Toc474686775 \h </w:instrText>
        </w:r>
        <w:r>
          <w:rPr>
            <w:noProof/>
            <w:webHidden/>
          </w:rPr>
        </w:r>
        <w:r>
          <w:rPr>
            <w:noProof/>
            <w:webHidden/>
          </w:rPr>
          <w:fldChar w:fldCharType="separate"/>
        </w:r>
        <w:r>
          <w:rPr>
            <w:noProof/>
            <w:webHidden/>
          </w:rPr>
          <w:t>149</w:t>
        </w:r>
        <w:r>
          <w:rPr>
            <w:noProof/>
            <w:webHidden/>
          </w:rPr>
          <w:fldChar w:fldCharType="end"/>
        </w:r>
      </w:hyperlink>
    </w:p>
    <w:p w14:paraId="744DEF26" w14:textId="77777777" w:rsidR="00BF4C3A" w:rsidRDefault="00BF4C3A" w:rsidP="009977C8">
      <w:pPr>
        <w:pStyle w:val="TableofFigures"/>
        <w:tabs>
          <w:tab w:val="right" w:leader="dot" w:pos="8494"/>
        </w:tabs>
        <w:spacing w:line="276" w:lineRule="auto"/>
        <w:rPr>
          <w:noProof/>
          <w:lang w:eastAsia="en-GB"/>
        </w:rPr>
      </w:pPr>
      <w:hyperlink w:anchor="_Toc474686776" w:history="1">
        <w:r w:rsidRPr="00965A1F">
          <w:rPr>
            <w:rStyle w:val="Hyperlink"/>
            <w:noProof/>
          </w:rPr>
          <w:t>Table 6</w:t>
        </w:r>
        <w:r w:rsidRPr="00965A1F">
          <w:rPr>
            <w:rStyle w:val="Hyperlink"/>
            <w:noProof/>
          </w:rPr>
          <w:noBreakHyphen/>
          <w:t>14.  Analysis steps for frequency of bead height, showing sample bead height calculation and sample distribution frequency for 8 bins.</w:t>
        </w:r>
        <w:r>
          <w:rPr>
            <w:noProof/>
            <w:webHidden/>
          </w:rPr>
          <w:tab/>
        </w:r>
        <w:r>
          <w:rPr>
            <w:noProof/>
            <w:webHidden/>
          </w:rPr>
          <w:fldChar w:fldCharType="begin"/>
        </w:r>
        <w:r>
          <w:rPr>
            <w:noProof/>
            <w:webHidden/>
          </w:rPr>
          <w:instrText xml:space="preserve"> PAGEREF _Toc474686776 \h </w:instrText>
        </w:r>
        <w:r>
          <w:rPr>
            <w:noProof/>
            <w:webHidden/>
          </w:rPr>
        </w:r>
        <w:r>
          <w:rPr>
            <w:noProof/>
            <w:webHidden/>
          </w:rPr>
          <w:fldChar w:fldCharType="separate"/>
        </w:r>
        <w:r>
          <w:rPr>
            <w:noProof/>
            <w:webHidden/>
          </w:rPr>
          <w:t>149</w:t>
        </w:r>
        <w:r>
          <w:rPr>
            <w:noProof/>
            <w:webHidden/>
          </w:rPr>
          <w:fldChar w:fldCharType="end"/>
        </w:r>
      </w:hyperlink>
    </w:p>
    <w:p w14:paraId="6CDC71BF" w14:textId="77777777" w:rsidR="00BF4C3A" w:rsidRDefault="00BF4C3A" w:rsidP="009977C8">
      <w:pPr>
        <w:pStyle w:val="TableofFigures"/>
        <w:tabs>
          <w:tab w:val="right" w:leader="dot" w:pos="8494"/>
        </w:tabs>
        <w:spacing w:line="276" w:lineRule="auto"/>
        <w:rPr>
          <w:noProof/>
          <w:lang w:eastAsia="en-GB"/>
        </w:rPr>
      </w:pPr>
      <w:hyperlink w:anchor="_Toc474686777" w:history="1">
        <w:r w:rsidRPr="00965A1F">
          <w:rPr>
            <w:rStyle w:val="Hyperlink"/>
            <w:noProof/>
          </w:rPr>
          <w:t>Table 6</w:t>
        </w:r>
        <w:r w:rsidRPr="00965A1F">
          <w:rPr>
            <w:rStyle w:val="Hyperlink"/>
            <w:noProof/>
          </w:rPr>
          <w:noBreakHyphen/>
          <w:t>15.  2 mm glass bead standard deviation of the average height from the distributor plate.</w:t>
        </w:r>
        <w:r>
          <w:rPr>
            <w:noProof/>
            <w:webHidden/>
          </w:rPr>
          <w:tab/>
        </w:r>
        <w:r>
          <w:rPr>
            <w:noProof/>
            <w:webHidden/>
          </w:rPr>
          <w:fldChar w:fldCharType="begin"/>
        </w:r>
        <w:r>
          <w:rPr>
            <w:noProof/>
            <w:webHidden/>
          </w:rPr>
          <w:instrText xml:space="preserve"> PAGEREF _Toc474686777 \h </w:instrText>
        </w:r>
        <w:r>
          <w:rPr>
            <w:noProof/>
            <w:webHidden/>
          </w:rPr>
        </w:r>
        <w:r>
          <w:rPr>
            <w:noProof/>
            <w:webHidden/>
          </w:rPr>
          <w:fldChar w:fldCharType="separate"/>
        </w:r>
        <w:r>
          <w:rPr>
            <w:noProof/>
            <w:webHidden/>
          </w:rPr>
          <w:t>151</w:t>
        </w:r>
        <w:r>
          <w:rPr>
            <w:noProof/>
            <w:webHidden/>
          </w:rPr>
          <w:fldChar w:fldCharType="end"/>
        </w:r>
      </w:hyperlink>
    </w:p>
    <w:p w14:paraId="6004B0A2" w14:textId="77777777" w:rsidR="00BF4C3A" w:rsidRDefault="00BF4C3A" w:rsidP="009977C8">
      <w:pPr>
        <w:pStyle w:val="TableofFigures"/>
        <w:tabs>
          <w:tab w:val="right" w:leader="dot" w:pos="8494"/>
        </w:tabs>
        <w:spacing w:line="276" w:lineRule="auto"/>
        <w:rPr>
          <w:noProof/>
          <w:lang w:eastAsia="en-GB"/>
        </w:rPr>
      </w:pPr>
      <w:hyperlink w:anchor="_Toc474686778" w:history="1">
        <w:r w:rsidRPr="00965A1F">
          <w:rPr>
            <w:rStyle w:val="Hyperlink"/>
            <w:noProof/>
          </w:rPr>
          <w:t>Table 7</w:t>
        </w:r>
        <w:r w:rsidRPr="00965A1F">
          <w:rPr>
            <w:rStyle w:val="Hyperlink"/>
            <w:noProof/>
          </w:rPr>
          <w:noBreakHyphen/>
          <w:t>1.  Double inlet experimental conditions for initial study of continuous and high frequency pulsed flow regimes on bubble production characteristics.  Superficial gas velocities (U) given in 0.029 m/s increments.</w:t>
        </w:r>
        <w:r>
          <w:rPr>
            <w:noProof/>
            <w:webHidden/>
          </w:rPr>
          <w:tab/>
        </w:r>
        <w:r>
          <w:rPr>
            <w:noProof/>
            <w:webHidden/>
          </w:rPr>
          <w:fldChar w:fldCharType="begin"/>
        </w:r>
        <w:r>
          <w:rPr>
            <w:noProof/>
            <w:webHidden/>
          </w:rPr>
          <w:instrText xml:space="preserve"> PAGEREF _Toc474686778 \h </w:instrText>
        </w:r>
        <w:r>
          <w:rPr>
            <w:noProof/>
            <w:webHidden/>
          </w:rPr>
        </w:r>
        <w:r>
          <w:rPr>
            <w:noProof/>
            <w:webHidden/>
          </w:rPr>
          <w:fldChar w:fldCharType="separate"/>
        </w:r>
        <w:r>
          <w:rPr>
            <w:noProof/>
            <w:webHidden/>
          </w:rPr>
          <w:t>164</w:t>
        </w:r>
        <w:r>
          <w:rPr>
            <w:noProof/>
            <w:webHidden/>
          </w:rPr>
          <w:fldChar w:fldCharType="end"/>
        </w:r>
      </w:hyperlink>
    </w:p>
    <w:p w14:paraId="2EF9279F" w14:textId="77777777" w:rsidR="00BF4C3A" w:rsidRDefault="00BF4C3A" w:rsidP="009977C8">
      <w:pPr>
        <w:pStyle w:val="TableofFigures"/>
        <w:tabs>
          <w:tab w:val="right" w:leader="dot" w:pos="8494"/>
        </w:tabs>
        <w:spacing w:line="276" w:lineRule="auto"/>
        <w:rPr>
          <w:noProof/>
          <w:lang w:eastAsia="en-GB"/>
        </w:rPr>
      </w:pPr>
      <w:hyperlink w:anchor="_Toc474686779" w:history="1">
        <w:r w:rsidRPr="00965A1F">
          <w:rPr>
            <w:rStyle w:val="Hyperlink"/>
            <w:noProof/>
          </w:rPr>
          <w:t>Table 7</w:t>
        </w:r>
        <w:r w:rsidRPr="00965A1F">
          <w:rPr>
            <w:rStyle w:val="Hyperlink"/>
            <w:noProof/>
          </w:rPr>
          <w:noBreakHyphen/>
          <w:t>2.  Analysis steps for bubble characterisation from initial bubble identification.</w:t>
        </w:r>
        <w:r>
          <w:rPr>
            <w:noProof/>
            <w:webHidden/>
          </w:rPr>
          <w:tab/>
        </w:r>
        <w:r>
          <w:rPr>
            <w:noProof/>
            <w:webHidden/>
          </w:rPr>
          <w:fldChar w:fldCharType="begin"/>
        </w:r>
        <w:r>
          <w:rPr>
            <w:noProof/>
            <w:webHidden/>
          </w:rPr>
          <w:instrText xml:space="preserve"> PAGEREF _Toc474686779 \h </w:instrText>
        </w:r>
        <w:r>
          <w:rPr>
            <w:noProof/>
            <w:webHidden/>
          </w:rPr>
        </w:r>
        <w:r>
          <w:rPr>
            <w:noProof/>
            <w:webHidden/>
          </w:rPr>
          <w:fldChar w:fldCharType="separate"/>
        </w:r>
        <w:r>
          <w:rPr>
            <w:noProof/>
            <w:webHidden/>
          </w:rPr>
          <w:t>165</w:t>
        </w:r>
        <w:r>
          <w:rPr>
            <w:noProof/>
            <w:webHidden/>
          </w:rPr>
          <w:fldChar w:fldCharType="end"/>
        </w:r>
      </w:hyperlink>
    </w:p>
    <w:p w14:paraId="2771C067" w14:textId="77777777" w:rsidR="00BF4C3A" w:rsidRDefault="00BF4C3A" w:rsidP="009977C8">
      <w:pPr>
        <w:pStyle w:val="TableofFigures"/>
        <w:tabs>
          <w:tab w:val="right" w:leader="dot" w:pos="8494"/>
        </w:tabs>
        <w:spacing w:line="276" w:lineRule="auto"/>
        <w:rPr>
          <w:noProof/>
          <w:lang w:eastAsia="en-GB"/>
        </w:rPr>
      </w:pPr>
      <w:hyperlink w:anchor="_Toc474686780" w:history="1">
        <w:r w:rsidRPr="00965A1F">
          <w:rPr>
            <w:rStyle w:val="Hyperlink"/>
            <w:noProof/>
          </w:rPr>
          <w:t>Table 7</w:t>
        </w:r>
        <w:r w:rsidRPr="00965A1F">
          <w:rPr>
            <w:rStyle w:val="Hyperlink"/>
            <w:noProof/>
          </w:rPr>
          <w:noBreakHyphen/>
          <w:t>3.  Experimental conditions to study the effect of frame number in the double inlet bed.</w:t>
        </w:r>
        <w:r>
          <w:rPr>
            <w:noProof/>
            <w:webHidden/>
          </w:rPr>
          <w:tab/>
        </w:r>
        <w:r>
          <w:rPr>
            <w:noProof/>
            <w:webHidden/>
          </w:rPr>
          <w:fldChar w:fldCharType="begin"/>
        </w:r>
        <w:r>
          <w:rPr>
            <w:noProof/>
            <w:webHidden/>
          </w:rPr>
          <w:instrText xml:space="preserve"> PAGEREF _Toc474686780 \h </w:instrText>
        </w:r>
        <w:r>
          <w:rPr>
            <w:noProof/>
            <w:webHidden/>
          </w:rPr>
        </w:r>
        <w:r>
          <w:rPr>
            <w:noProof/>
            <w:webHidden/>
          </w:rPr>
          <w:fldChar w:fldCharType="separate"/>
        </w:r>
        <w:r>
          <w:rPr>
            <w:noProof/>
            <w:webHidden/>
          </w:rPr>
          <w:t>172</w:t>
        </w:r>
        <w:r>
          <w:rPr>
            <w:noProof/>
            <w:webHidden/>
          </w:rPr>
          <w:fldChar w:fldCharType="end"/>
        </w:r>
      </w:hyperlink>
    </w:p>
    <w:p w14:paraId="51EEE763" w14:textId="77777777" w:rsidR="00BF4C3A" w:rsidRDefault="00BF4C3A" w:rsidP="009977C8">
      <w:pPr>
        <w:pStyle w:val="TableofFigures"/>
        <w:tabs>
          <w:tab w:val="right" w:leader="dot" w:pos="8494"/>
        </w:tabs>
        <w:spacing w:line="276" w:lineRule="auto"/>
        <w:rPr>
          <w:noProof/>
          <w:lang w:eastAsia="en-GB"/>
        </w:rPr>
      </w:pPr>
      <w:hyperlink w:anchor="_Toc474686781" w:history="1">
        <w:r w:rsidRPr="00965A1F">
          <w:rPr>
            <w:rStyle w:val="Hyperlink"/>
            <w:noProof/>
          </w:rPr>
          <w:t>Table 7</w:t>
        </w:r>
        <w:r w:rsidRPr="00965A1F">
          <w:rPr>
            <w:rStyle w:val="Hyperlink"/>
            <w:noProof/>
          </w:rPr>
          <w:noBreakHyphen/>
          <w:t>4.  Single inlet bubble formation study conditions and repeats, indicating a sample rate of 1500 frames per condition.</w:t>
        </w:r>
        <w:r>
          <w:rPr>
            <w:noProof/>
            <w:webHidden/>
          </w:rPr>
          <w:tab/>
        </w:r>
        <w:r>
          <w:rPr>
            <w:noProof/>
            <w:webHidden/>
          </w:rPr>
          <w:fldChar w:fldCharType="begin"/>
        </w:r>
        <w:r>
          <w:rPr>
            <w:noProof/>
            <w:webHidden/>
          </w:rPr>
          <w:instrText xml:space="preserve"> PAGEREF _Toc474686781 \h </w:instrText>
        </w:r>
        <w:r>
          <w:rPr>
            <w:noProof/>
            <w:webHidden/>
          </w:rPr>
        </w:r>
        <w:r>
          <w:rPr>
            <w:noProof/>
            <w:webHidden/>
          </w:rPr>
          <w:fldChar w:fldCharType="separate"/>
        </w:r>
        <w:r>
          <w:rPr>
            <w:noProof/>
            <w:webHidden/>
          </w:rPr>
          <w:t>174</w:t>
        </w:r>
        <w:r>
          <w:rPr>
            <w:noProof/>
            <w:webHidden/>
          </w:rPr>
          <w:fldChar w:fldCharType="end"/>
        </w:r>
      </w:hyperlink>
    </w:p>
    <w:p w14:paraId="552FB51A" w14:textId="77777777" w:rsidR="00BF4C3A" w:rsidRDefault="00BF4C3A" w:rsidP="009977C8">
      <w:pPr>
        <w:pStyle w:val="TableofFigures"/>
        <w:tabs>
          <w:tab w:val="right" w:leader="dot" w:pos="8494"/>
        </w:tabs>
        <w:spacing w:line="276" w:lineRule="auto"/>
        <w:rPr>
          <w:noProof/>
          <w:lang w:eastAsia="en-GB"/>
        </w:rPr>
      </w:pPr>
      <w:hyperlink w:anchor="_Toc474686782" w:history="1">
        <w:r w:rsidRPr="00965A1F">
          <w:rPr>
            <w:rStyle w:val="Hyperlink"/>
            <w:noProof/>
          </w:rPr>
          <w:t>Table 7</w:t>
        </w:r>
        <w:r w:rsidRPr="00965A1F">
          <w:rPr>
            <w:rStyle w:val="Hyperlink"/>
            <w:noProof/>
          </w:rPr>
          <w:noBreakHyphen/>
          <w:t>5.  Standard error of the mean for continuous and pulsed average bubble diameter at increasing distances from the distributor plate at three velocities for 250 μm glass beads in the single inlet bed.</w:t>
        </w:r>
        <w:r>
          <w:rPr>
            <w:noProof/>
            <w:webHidden/>
          </w:rPr>
          <w:tab/>
        </w:r>
        <w:r>
          <w:rPr>
            <w:noProof/>
            <w:webHidden/>
          </w:rPr>
          <w:fldChar w:fldCharType="begin"/>
        </w:r>
        <w:r>
          <w:rPr>
            <w:noProof/>
            <w:webHidden/>
          </w:rPr>
          <w:instrText xml:space="preserve"> PAGEREF _Toc474686782 \h </w:instrText>
        </w:r>
        <w:r>
          <w:rPr>
            <w:noProof/>
            <w:webHidden/>
          </w:rPr>
        </w:r>
        <w:r>
          <w:rPr>
            <w:noProof/>
            <w:webHidden/>
          </w:rPr>
          <w:fldChar w:fldCharType="separate"/>
        </w:r>
        <w:r>
          <w:rPr>
            <w:noProof/>
            <w:webHidden/>
          </w:rPr>
          <w:t>178</w:t>
        </w:r>
        <w:r>
          <w:rPr>
            <w:noProof/>
            <w:webHidden/>
          </w:rPr>
          <w:fldChar w:fldCharType="end"/>
        </w:r>
      </w:hyperlink>
    </w:p>
    <w:p w14:paraId="2243951E" w14:textId="77777777" w:rsidR="00BF4C3A" w:rsidRDefault="00BF4C3A" w:rsidP="009977C8">
      <w:pPr>
        <w:pStyle w:val="TableofFigures"/>
        <w:tabs>
          <w:tab w:val="right" w:leader="dot" w:pos="8494"/>
        </w:tabs>
        <w:spacing w:line="276" w:lineRule="auto"/>
        <w:rPr>
          <w:noProof/>
          <w:lang w:eastAsia="en-GB"/>
        </w:rPr>
      </w:pPr>
      <w:hyperlink w:anchor="_Toc474686783" w:history="1">
        <w:r w:rsidRPr="00965A1F">
          <w:rPr>
            <w:rStyle w:val="Hyperlink"/>
            <w:noProof/>
          </w:rPr>
          <w:t>Table 7</w:t>
        </w:r>
        <w:r w:rsidRPr="00965A1F">
          <w:rPr>
            <w:rStyle w:val="Hyperlink"/>
            <w:noProof/>
          </w:rPr>
          <w:noBreakHyphen/>
          <w:t>6.  Standard deviation of average bubble diameter (mm) for 83 μm polystyrene at 7.5 cm initial static bed height.</w:t>
        </w:r>
        <w:r>
          <w:rPr>
            <w:noProof/>
            <w:webHidden/>
          </w:rPr>
          <w:tab/>
        </w:r>
        <w:r>
          <w:rPr>
            <w:noProof/>
            <w:webHidden/>
          </w:rPr>
          <w:fldChar w:fldCharType="begin"/>
        </w:r>
        <w:r>
          <w:rPr>
            <w:noProof/>
            <w:webHidden/>
          </w:rPr>
          <w:instrText xml:space="preserve"> PAGEREF _Toc474686783 \h </w:instrText>
        </w:r>
        <w:r>
          <w:rPr>
            <w:noProof/>
            <w:webHidden/>
          </w:rPr>
        </w:r>
        <w:r>
          <w:rPr>
            <w:noProof/>
            <w:webHidden/>
          </w:rPr>
          <w:fldChar w:fldCharType="separate"/>
        </w:r>
        <w:r>
          <w:rPr>
            <w:noProof/>
            <w:webHidden/>
          </w:rPr>
          <w:t>188</w:t>
        </w:r>
        <w:r>
          <w:rPr>
            <w:noProof/>
            <w:webHidden/>
          </w:rPr>
          <w:fldChar w:fldCharType="end"/>
        </w:r>
      </w:hyperlink>
    </w:p>
    <w:p w14:paraId="15BC5E3E" w14:textId="77777777" w:rsidR="00BF4C3A" w:rsidRDefault="00BF4C3A" w:rsidP="009977C8">
      <w:pPr>
        <w:pStyle w:val="TableofFigures"/>
        <w:tabs>
          <w:tab w:val="right" w:leader="dot" w:pos="8494"/>
        </w:tabs>
        <w:spacing w:line="276" w:lineRule="auto"/>
        <w:rPr>
          <w:noProof/>
          <w:lang w:eastAsia="en-GB"/>
        </w:rPr>
      </w:pPr>
      <w:hyperlink w:anchor="_Toc474686784" w:history="1">
        <w:r w:rsidRPr="00965A1F">
          <w:rPr>
            <w:rStyle w:val="Hyperlink"/>
            <w:noProof/>
          </w:rPr>
          <w:t>Table 7</w:t>
        </w:r>
        <w:r w:rsidRPr="00965A1F">
          <w:rPr>
            <w:rStyle w:val="Hyperlink"/>
            <w:noProof/>
          </w:rPr>
          <w:noBreakHyphen/>
          <w:t>7.  Pilot mixing experimental conditions.</w:t>
        </w:r>
        <w:r>
          <w:rPr>
            <w:noProof/>
            <w:webHidden/>
          </w:rPr>
          <w:tab/>
        </w:r>
        <w:r>
          <w:rPr>
            <w:noProof/>
            <w:webHidden/>
          </w:rPr>
          <w:fldChar w:fldCharType="begin"/>
        </w:r>
        <w:r>
          <w:rPr>
            <w:noProof/>
            <w:webHidden/>
          </w:rPr>
          <w:instrText xml:space="preserve"> PAGEREF _Toc474686784 \h </w:instrText>
        </w:r>
        <w:r>
          <w:rPr>
            <w:noProof/>
            <w:webHidden/>
          </w:rPr>
        </w:r>
        <w:r>
          <w:rPr>
            <w:noProof/>
            <w:webHidden/>
          </w:rPr>
          <w:fldChar w:fldCharType="separate"/>
        </w:r>
        <w:r>
          <w:rPr>
            <w:noProof/>
            <w:webHidden/>
          </w:rPr>
          <w:t>190</w:t>
        </w:r>
        <w:r>
          <w:rPr>
            <w:noProof/>
            <w:webHidden/>
          </w:rPr>
          <w:fldChar w:fldCharType="end"/>
        </w:r>
      </w:hyperlink>
    </w:p>
    <w:p w14:paraId="767828CB" w14:textId="77777777" w:rsidR="00BF4C3A" w:rsidRDefault="00BF4C3A" w:rsidP="009977C8">
      <w:pPr>
        <w:pStyle w:val="TableofFigures"/>
        <w:tabs>
          <w:tab w:val="right" w:leader="dot" w:pos="8494"/>
        </w:tabs>
        <w:spacing w:line="276" w:lineRule="auto"/>
        <w:rPr>
          <w:noProof/>
          <w:lang w:eastAsia="en-GB"/>
        </w:rPr>
      </w:pPr>
      <w:hyperlink w:anchor="_Toc474686785" w:history="1">
        <w:r w:rsidRPr="00965A1F">
          <w:rPr>
            <w:rStyle w:val="Hyperlink"/>
            <w:noProof/>
          </w:rPr>
          <w:t>Table 7</w:t>
        </w:r>
        <w:r w:rsidRPr="00965A1F">
          <w:rPr>
            <w:rStyle w:val="Hyperlink"/>
            <w:noProof/>
          </w:rPr>
          <w:noBreakHyphen/>
          <w:t>8.  Experimental conditions for sand mixing in the single inlet pseudo 2D bed.</w:t>
        </w:r>
        <w:r>
          <w:rPr>
            <w:noProof/>
            <w:webHidden/>
          </w:rPr>
          <w:tab/>
        </w:r>
        <w:r>
          <w:rPr>
            <w:noProof/>
            <w:webHidden/>
          </w:rPr>
          <w:fldChar w:fldCharType="begin"/>
        </w:r>
        <w:r>
          <w:rPr>
            <w:noProof/>
            <w:webHidden/>
          </w:rPr>
          <w:instrText xml:space="preserve"> PAGEREF _Toc474686785 \h </w:instrText>
        </w:r>
        <w:r>
          <w:rPr>
            <w:noProof/>
            <w:webHidden/>
          </w:rPr>
        </w:r>
        <w:r>
          <w:rPr>
            <w:noProof/>
            <w:webHidden/>
          </w:rPr>
          <w:fldChar w:fldCharType="separate"/>
        </w:r>
        <w:r>
          <w:rPr>
            <w:noProof/>
            <w:webHidden/>
          </w:rPr>
          <w:t>194</w:t>
        </w:r>
        <w:r>
          <w:rPr>
            <w:noProof/>
            <w:webHidden/>
          </w:rPr>
          <w:fldChar w:fldCharType="end"/>
        </w:r>
      </w:hyperlink>
    </w:p>
    <w:p w14:paraId="7AC1DD64" w14:textId="77777777" w:rsidR="00BF4C3A" w:rsidRDefault="00BF4C3A" w:rsidP="009977C8">
      <w:pPr>
        <w:pStyle w:val="TableofFigures"/>
        <w:tabs>
          <w:tab w:val="right" w:leader="dot" w:pos="8494"/>
        </w:tabs>
        <w:spacing w:line="276" w:lineRule="auto"/>
        <w:rPr>
          <w:noProof/>
          <w:lang w:eastAsia="en-GB"/>
        </w:rPr>
      </w:pPr>
      <w:hyperlink w:anchor="_Toc474686786" w:history="1">
        <w:r w:rsidRPr="00965A1F">
          <w:rPr>
            <w:rStyle w:val="Hyperlink"/>
            <w:noProof/>
          </w:rPr>
          <w:t>Table 7</w:t>
        </w:r>
        <w:r w:rsidRPr="00965A1F">
          <w:rPr>
            <w:rStyle w:val="Hyperlink"/>
            <w:noProof/>
          </w:rPr>
          <w:noBreakHyphen/>
          <w:t>9.  Data analysis steps for sand mixing experiments in MatLab.</w:t>
        </w:r>
        <w:r>
          <w:rPr>
            <w:noProof/>
            <w:webHidden/>
          </w:rPr>
          <w:tab/>
        </w:r>
        <w:r>
          <w:rPr>
            <w:noProof/>
            <w:webHidden/>
          </w:rPr>
          <w:fldChar w:fldCharType="begin"/>
        </w:r>
        <w:r>
          <w:rPr>
            <w:noProof/>
            <w:webHidden/>
          </w:rPr>
          <w:instrText xml:space="preserve"> PAGEREF _Toc474686786 \h </w:instrText>
        </w:r>
        <w:r>
          <w:rPr>
            <w:noProof/>
            <w:webHidden/>
          </w:rPr>
        </w:r>
        <w:r>
          <w:rPr>
            <w:noProof/>
            <w:webHidden/>
          </w:rPr>
          <w:fldChar w:fldCharType="separate"/>
        </w:r>
        <w:r>
          <w:rPr>
            <w:noProof/>
            <w:webHidden/>
          </w:rPr>
          <w:t>194</w:t>
        </w:r>
        <w:r>
          <w:rPr>
            <w:noProof/>
            <w:webHidden/>
          </w:rPr>
          <w:fldChar w:fldCharType="end"/>
        </w:r>
      </w:hyperlink>
    </w:p>
    <w:p w14:paraId="7A5749DF" w14:textId="77777777" w:rsidR="00BF4C3A" w:rsidRDefault="00BF4C3A" w:rsidP="009977C8">
      <w:pPr>
        <w:pStyle w:val="TableofFigures"/>
        <w:tabs>
          <w:tab w:val="right" w:leader="dot" w:pos="8494"/>
        </w:tabs>
        <w:spacing w:line="276" w:lineRule="auto"/>
        <w:rPr>
          <w:noProof/>
          <w:lang w:eastAsia="en-GB"/>
        </w:rPr>
      </w:pPr>
      <w:hyperlink w:anchor="_Toc474686787" w:history="1">
        <w:r w:rsidRPr="00965A1F">
          <w:rPr>
            <w:rStyle w:val="Hyperlink"/>
            <w:noProof/>
          </w:rPr>
          <w:t>Table 8</w:t>
        </w:r>
        <w:r w:rsidRPr="00965A1F">
          <w:rPr>
            <w:rStyle w:val="Hyperlink"/>
            <w:noProof/>
          </w:rPr>
          <w:noBreakHyphen/>
          <w:t>1.</w:t>
        </w:r>
        <w:r w:rsidRPr="00965A1F">
          <w:rPr>
            <w:rStyle w:val="Hyperlink"/>
            <w:b/>
            <w:noProof/>
          </w:rPr>
          <w:t xml:space="preserve">  </w:t>
        </w:r>
        <w:r w:rsidRPr="00965A1F">
          <w:rPr>
            <w:rStyle w:val="Hyperlink"/>
            <w:noProof/>
          </w:rPr>
          <w:t>Experimental conditions for initial double inlet 3D bed tests.</w:t>
        </w:r>
        <w:r>
          <w:rPr>
            <w:noProof/>
            <w:webHidden/>
          </w:rPr>
          <w:tab/>
        </w:r>
        <w:r>
          <w:rPr>
            <w:noProof/>
            <w:webHidden/>
          </w:rPr>
          <w:fldChar w:fldCharType="begin"/>
        </w:r>
        <w:r>
          <w:rPr>
            <w:noProof/>
            <w:webHidden/>
          </w:rPr>
          <w:instrText xml:space="preserve"> PAGEREF _Toc474686787 \h </w:instrText>
        </w:r>
        <w:r>
          <w:rPr>
            <w:noProof/>
            <w:webHidden/>
          </w:rPr>
        </w:r>
        <w:r>
          <w:rPr>
            <w:noProof/>
            <w:webHidden/>
          </w:rPr>
          <w:fldChar w:fldCharType="separate"/>
        </w:r>
        <w:r>
          <w:rPr>
            <w:noProof/>
            <w:webHidden/>
          </w:rPr>
          <w:t>202</w:t>
        </w:r>
        <w:r>
          <w:rPr>
            <w:noProof/>
            <w:webHidden/>
          </w:rPr>
          <w:fldChar w:fldCharType="end"/>
        </w:r>
      </w:hyperlink>
    </w:p>
    <w:p w14:paraId="01B9FCA8" w14:textId="77777777" w:rsidR="00BF4C3A" w:rsidRDefault="00BF4C3A" w:rsidP="009977C8">
      <w:pPr>
        <w:pStyle w:val="TableofFigures"/>
        <w:tabs>
          <w:tab w:val="right" w:leader="dot" w:pos="8494"/>
        </w:tabs>
        <w:spacing w:line="276" w:lineRule="auto"/>
        <w:rPr>
          <w:noProof/>
          <w:lang w:eastAsia="en-GB"/>
        </w:rPr>
      </w:pPr>
      <w:hyperlink w:anchor="_Toc474686788" w:history="1">
        <w:r w:rsidRPr="00965A1F">
          <w:rPr>
            <w:rStyle w:val="Hyperlink"/>
            <w:noProof/>
          </w:rPr>
          <w:t>Table 8</w:t>
        </w:r>
        <w:r w:rsidRPr="00965A1F">
          <w:rPr>
            <w:rStyle w:val="Hyperlink"/>
            <w:noProof/>
          </w:rPr>
          <w:noBreakHyphen/>
          <w:t>2.  Pressure drop across the bed data analysis sample steps.</w:t>
        </w:r>
        <w:r>
          <w:rPr>
            <w:noProof/>
            <w:webHidden/>
          </w:rPr>
          <w:tab/>
        </w:r>
        <w:r>
          <w:rPr>
            <w:noProof/>
            <w:webHidden/>
          </w:rPr>
          <w:fldChar w:fldCharType="begin"/>
        </w:r>
        <w:r>
          <w:rPr>
            <w:noProof/>
            <w:webHidden/>
          </w:rPr>
          <w:instrText xml:space="preserve"> PAGEREF _Toc474686788 \h </w:instrText>
        </w:r>
        <w:r>
          <w:rPr>
            <w:noProof/>
            <w:webHidden/>
          </w:rPr>
        </w:r>
        <w:r>
          <w:rPr>
            <w:noProof/>
            <w:webHidden/>
          </w:rPr>
          <w:fldChar w:fldCharType="separate"/>
        </w:r>
        <w:r>
          <w:rPr>
            <w:noProof/>
            <w:webHidden/>
          </w:rPr>
          <w:t>203</w:t>
        </w:r>
        <w:r>
          <w:rPr>
            <w:noProof/>
            <w:webHidden/>
          </w:rPr>
          <w:fldChar w:fldCharType="end"/>
        </w:r>
      </w:hyperlink>
    </w:p>
    <w:p w14:paraId="571E6A42" w14:textId="77777777" w:rsidR="00BF4C3A" w:rsidRDefault="00BF4C3A" w:rsidP="009977C8">
      <w:pPr>
        <w:pStyle w:val="TableofFigures"/>
        <w:tabs>
          <w:tab w:val="right" w:leader="dot" w:pos="8494"/>
        </w:tabs>
        <w:spacing w:line="276" w:lineRule="auto"/>
        <w:rPr>
          <w:noProof/>
          <w:lang w:eastAsia="en-GB"/>
        </w:rPr>
      </w:pPr>
      <w:hyperlink w:anchor="_Toc474686789" w:history="1">
        <w:r w:rsidRPr="00965A1F">
          <w:rPr>
            <w:rStyle w:val="Hyperlink"/>
            <w:noProof/>
          </w:rPr>
          <w:t>Table 8</w:t>
        </w:r>
        <w:r w:rsidRPr="00965A1F">
          <w:rPr>
            <w:rStyle w:val="Hyperlink"/>
            <w:noProof/>
          </w:rPr>
          <w:noBreakHyphen/>
          <w:t>3.  Bed expansion data example and analysis steps.</w:t>
        </w:r>
        <w:r>
          <w:rPr>
            <w:noProof/>
            <w:webHidden/>
          </w:rPr>
          <w:tab/>
        </w:r>
        <w:r>
          <w:rPr>
            <w:noProof/>
            <w:webHidden/>
          </w:rPr>
          <w:fldChar w:fldCharType="begin"/>
        </w:r>
        <w:r>
          <w:rPr>
            <w:noProof/>
            <w:webHidden/>
          </w:rPr>
          <w:instrText xml:space="preserve"> PAGEREF _Toc474686789 \h </w:instrText>
        </w:r>
        <w:r>
          <w:rPr>
            <w:noProof/>
            <w:webHidden/>
          </w:rPr>
        </w:r>
        <w:r>
          <w:rPr>
            <w:noProof/>
            <w:webHidden/>
          </w:rPr>
          <w:fldChar w:fldCharType="separate"/>
        </w:r>
        <w:r>
          <w:rPr>
            <w:noProof/>
            <w:webHidden/>
          </w:rPr>
          <w:t>205</w:t>
        </w:r>
        <w:r>
          <w:rPr>
            <w:noProof/>
            <w:webHidden/>
          </w:rPr>
          <w:fldChar w:fldCharType="end"/>
        </w:r>
      </w:hyperlink>
    </w:p>
    <w:p w14:paraId="44DF4CC8" w14:textId="77777777" w:rsidR="00BF4C3A" w:rsidRDefault="00BF4C3A" w:rsidP="009977C8">
      <w:pPr>
        <w:pStyle w:val="TableofFigures"/>
        <w:tabs>
          <w:tab w:val="right" w:leader="dot" w:pos="8494"/>
        </w:tabs>
        <w:spacing w:line="276" w:lineRule="auto"/>
        <w:rPr>
          <w:noProof/>
          <w:lang w:eastAsia="en-GB"/>
        </w:rPr>
      </w:pPr>
      <w:hyperlink w:anchor="_Toc474686790" w:history="1">
        <w:r w:rsidRPr="00965A1F">
          <w:rPr>
            <w:rStyle w:val="Hyperlink"/>
            <w:noProof/>
          </w:rPr>
          <w:t>Table 8</w:t>
        </w:r>
        <w:r w:rsidRPr="00965A1F">
          <w:rPr>
            <w:rStyle w:val="Hyperlink"/>
            <w:noProof/>
          </w:rPr>
          <w:noBreakHyphen/>
          <w:t>4.  Experimental conditions for 3D double inlet detailed study of 1 – 8 cm initial static bed depth, 0.01 m/s increments.</w:t>
        </w:r>
        <w:r>
          <w:rPr>
            <w:noProof/>
            <w:webHidden/>
          </w:rPr>
          <w:tab/>
        </w:r>
        <w:r>
          <w:rPr>
            <w:noProof/>
            <w:webHidden/>
          </w:rPr>
          <w:fldChar w:fldCharType="begin"/>
        </w:r>
        <w:r>
          <w:rPr>
            <w:noProof/>
            <w:webHidden/>
          </w:rPr>
          <w:instrText xml:space="preserve"> PAGEREF _Toc474686790 \h </w:instrText>
        </w:r>
        <w:r>
          <w:rPr>
            <w:noProof/>
            <w:webHidden/>
          </w:rPr>
        </w:r>
        <w:r>
          <w:rPr>
            <w:noProof/>
            <w:webHidden/>
          </w:rPr>
          <w:fldChar w:fldCharType="separate"/>
        </w:r>
        <w:r>
          <w:rPr>
            <w:noProof/>
            <w:webHidden/>
          </w:rPr>
          <w:t>211</w:t>
        </w:r>
        <w:r>
          <w:rPr>
            <w:noProof/>
            <w:webHidden/>
          </w:rPr>
          <w:fldChar w:fldCharType="end"/>
        </w:r>
      </w:hyperlink>
    </w:p>
    <w:p w14:paraId="4591673A" w14:textId="77777777" w:rsidR="00BF4C3A" w:rsidRDefault="00BF4C3A" w:rsidP="009977C8">
      <w:pPr>
        <w:pStyle w:val="TableofFigures"/>
        <w:tabs>
          <w:tab w:val="right" w:leader="dot" w:pos="8494"/>
        </w:tabs>
        <w:spacing w:line="276" w:lineRule="auto"/>
        <w:rPr>
          <w:noProof/>
          <w:lang w:eastAsia="en-GB"/>
        </w:rPr>
      </w:pPr>
      <w:hyperlink w:anchor="_Toc474686791" w:history="1">
        <w:r w:rsidRPr="00965A1F">
          <w:rPr>
            <w:rStyle w:val="Hyperlink"/>
            <w:noProof/>
          </w:rPr>
          <w:t>Table 8</w:t>
        </w:r>
        <w:r w:rsidRPr="00965A1F">
          <w:rPr>
            <w:rStyle w:val="Hyperlink"/>
            <w:noProof/>
          </w:rPr>
          <w:noBreakHyphen/>
          <w:t>5. Experimental conditions for the single inlet 3D bed dry powder studies with velocity increments of 5.3x10</w:t>
        </w:r>
        <w:r w:rsidRPr="00965A1F">
          <w:rPr>
            <w:rStyle w:val="Hyperlink"/>
            <w:noProof/>
            <w:vertAlign w:val="superscript"/>
          </w:rPr>
          <w:t>-3</w:t>
        </w:r>
        <w:r w:rsidRPr="00965A1F">
          <w:rPr>
            <w:rStyle w:val="Hyperlink"/>
            <w:noProof/>
          </w:rPr>
          <w:t xml:space="preserve"> m/s.</w:t>
        </w:r>
        <w:r>
          <w:rPr>
            <w:noProof/>
            <w:webHidden/>
          </w:rPr>
          <w:tab/>
        </w:r>
        <w:r>
          <w:rPr>
            <w:noProof/>
            <w:webHidden/>
          </w:rPr>
          <w:fldChar w:fldCharType="begin"/>
        </w:r>
        <w:r>
          <w:rPr>
            <w:noProof/>
            <w:webHidden/>
          </w:rPr>
          <w:instrText xml:space="preserve"> PAGEREF _Toc474686791 \h </w:instrText>
        </w:r>
        <w:r>
          <w:rPr>
            <w:noProof/>
            <w:webHidden/>
          </w:rPr>
        </w:r>
        <w:r>
          <w:rPr>
            <w:noProof/>
            <w:webHidden/>
          </w:rPr>
          <w:fldChar w:fldCharType="separate"/>
        </w:r>
        <w:r>
          <w:rPr>
            <w:noProof/>
            <w:webHidden/>
          </w:rPr>
          <w:t>217</w:t>
        </w:r>
        <w:r>
          <w:rPr>
            <w:noProof/>
            <w:webHidden/>
          </w:rPr>
          <w:fldChar w:fldCharType="end"/>
        </w:r>
      </w:hyperlink>
    </w:p>
    <w:p w14:paraId="7631FC5A" w14:textId="77777777" w:rsidR="00BF4C3A" w:rsidRDefault="00BF4C3A" w:rsidP="009977C8">
      <w:pPr>
        <w:pStyle w:val="TableofFigures"/>
        <w:tabs>
          <w:tab w:val="right" w:leader="dot" w:pos="8494"/>
        </w:tabs>
        <w:spacing w:line="276" w:lineRule="auto"/>
        <w:rPr>
          <w:noProof/>
          <w:lang w:eastAsia="en-GB"/>
        </w:rPr>
      </w:pPr>
      <w:hyperlink w:anchor="_Toc474686792" w:history="1">
        <w:r w:rsidRPr="00965A1F">
          <w:rPr>
            <w:rStyle w:val="Hyperlink"/>
            <w:noProof/>
          </w:rPr>
          <w:t>Table 8</w:t>
        </w:r>
        <w:r w:rsidRPr="00965A1F">
          <w:rPr>
            <w:rStyle w:val="Hyperlink"/>
            <w:noProof/>
          </w:rPr>
          <w:noBreakHyphen/>
          <w:t>6.  Data analysis steps for bed expansion in the single inlet 3D bed.</w:t>
        </w:r>
        <w:r>
          <w:rPr>
            <w:noProof/>
            <w:webHidden/>
          </w:rPr>
          <w:tab/>
        </w:r>
        <w:r>
          <w:rPr>
            <w:noProof/>
            <w:webHidden/>
          </w:rPr>
          <w:fldChar w:fldCharType="begin"/>
        </w:r>
        <w:r>
          <w:rPr>
            <w:noProof/>
            <w:webHidden/>
          </w:rPr>
          <w:instrText xml:space="preserve"> PAGEREF _Toc474686792 \h </w:instrText>
        </w:r>
        <w:r>
          <w:rPr>
            <w:noProof/>
            <w:webHidden/>
          </w:rPr>
        </w:r>
        <w:r>
          <w:rPr>
            <w:noProof/>
            <w:webHidden/>
          </w:rPr>
          <w:fldChar w:fldCharType="separate"/>
        </w:r>
        <w:r>
          <w:rPr>
            <w:noProof/>
            <w:webHidden/>
          </w:rPr>
          <w:t>221</w:t>
        </w:r>
        <w:r>
          <w:rPr>
            <w:noProof/>
            <w:webHidden/>
          </w:rPr>
          <w:fldChar w:fldCharType="end"/>
        </w:r>
      </w:hyperlink>
    </w:p>
    <w:p w14:paraId="76AAF231" w14:textId="77777777" w:rsidR="00BF4C3A" w:rsidRDefault="00BF4C3A" w:rsidP="009977C8">
      <w:pPr>
        <w:pStyle w:val="TableofFigures"/>
        <w:tabs>
          <w:tab w:val="right" w:leader="dot" w:pos="8494"/>
        </w:tabs>
        <w:spacing w:line="276" w:lineRule="auto"/>
        <w:rPr>
          <w:noProof/>
          <w:lang w:eastAsia="en-GB"/>
        </w:rPr>
      </w:pPr>
      <w:hyperlink w:anchor="_Toc474686793" w:history="1">
        <w:r w:rsidRPr="00965A1F">
          <w:rPr>
            <w:rStyle w:val="Hyperlink"/>
            <w:noProof/>
          </w:rPr>
          <w:t>Table 8</w:t>
        </w:r>
        <w:r w:rsidRPr="00965A1F">
          <w:rPr>
            <w:rStyle w:val="Hyperlink"/>
            <w:noProof/>
          </w:rPr>
          <w:noBreakHyphen/>
          <w:t>7.  Experimental conditions for wet powder drying in the 3D single inlet bed.</w:t>
        </w:r>
        <w:r>
          <w:rPr>
            <w:noProof/>
            <w:webHidden/>
          </w:rPr>
          <w:tab/>
        </w:r>
        <w:r>
          <w:rPr>
            <w:noProof/>
            <w:webHidden/>
          </w:rPr>
          <w:fldChar w:fldCharType="begin"/>
        </w:r>
        <w:r>
          <w:rPr>
            <w:noProof/>
            <w:webHidden/>
          </w:rPr>
          <w:instrText xml:space="preserve"> PAGEREF _Toc474686793 \h </w:instrText>
        </w:r>
        <w:r>
          <w:rPr>
            <w:noProof/>
            <w:webHidden/>
          </w:rPr>
        </w:r>
        <w:r>
          <w:rPr>
            <w:noProof/>
            <w:webHidden/>
          </w:rPr>
          <w:fldChar w:fldCharType="separate"/>
        </w:r>
        <w:r>
          <w:rPr>
            <w:noProof/>
            <w:webHidden/>
          </w:rPr>
          <w:t>226</w:t>
        </w:r>
        <w:r>
          <w:rPr>
            <w:noProof/>
            <w:webHidden/>
          </w:rPr>
          <w:fldChar w:fldCharType="end"/>
        </w:r>
      </w:hyperlink>
    </w:p>
    <w:p w14:paraId="171A386A" w14:textId="77777777" w:rsidR="00BF4C3A" w:rsidRDefault="00653E02" w:rsidP="009977C8">
      <w:pPr>
        <w:spacing w:line="276" w:lineRule="auto"/>
        <w:rPr>
          <w:b/>
        </w:rPr>
      </w:pPr>
      <w:r>
        <w:rPr>
          <w:b/>
        </w:rPr>
        <w:fldChar w:fldCharType="end"/>
      </w:r>
    </w:p>
    <w:p w14:paraId="7CBA0A85" w14:textId="77777777" w:rsidR="00BF4C3A" w:rsidRDefault="00BF4C3A" w:rsidP="00EA5CD1">
      <w:pPr>
        <w:spacing w:line="276" w:lineRule="auto"/>
        <w:rPr>
          <w:b/>
        </w:rPr>
      </w:pPr>
    </w:p>
    <w:p w14:paraId="08329D8F" w14:textId="77777777" w:rsidR="00BF4C3A" w:rsidRDefault="00BF4C3A" w:rsidP="00EA5CD1">
      <w:pPr>
        <w:spacing w:line="276" w:lineRule="auto"/>
        <w:rPr>
          <w:b/>
        </w:rPr>
      </w:pPr>
    </w:p>
    <w:p w14:paraId="18D33990" w14:textId="77777777" w:rsidR="00BF4C3A" w:rsidRDefault="00BF4C3A" w:rsidP="00EA5CD1">
      <w:pPr>
        <w:spacing w:line="276" w:lineRule="auto"/>
        <w:rPr>
          <w:b/>
        </w:rPr>
      </w:pPr>
    </w:p>
    <w:p w14:paraId="7A540F24" w14:textId="77777777" w:rsidR="00BF4C3A" w:rsidRDefault="00BF4C3A" w:rsidP="00EA5CD1">
      <w:pPr>
        <w:spacing w:line="276" w:lineRule="auto"/>
        <w:rPr>
          <w:b/>
        </w:rPr>
      </w:pPr>
    </w:p>
    <w:p w14:paraId="05D5E360" w14:textId="77777777" w:rsidR="00BF4C3A" w:rsidRDefault="00BF4C3A" w:rsidP="00EA5CD1">
      <w:pPr>
        <w:spacing w:line="276" w:lineRule="auto"/>
        <w:rPr>
          <w:b/>
        </w:rPr>
      </w:pPr>
    </w:p>
    <w:p w14:paraId="07D00F38" w14:textId="77777777" w:rsidR="009977C8" w:rsidRDefault="009977C8" w:rsidP="00EA5CD1">
      <w:pPr>
        <w:spacing w:line="276" w:lineRule="auto"/>
        <w:rPr>
          <w:b/>
        </w:rPr>
      </w:pPr>
    </w:p>
    <w:p w14:paraId="53E49AC7" w14:textId="77777777" w:rsidR="009977C8" w:rsidRDefault="009977C8" w:rsidP="00EA5CD1">
      <w:pPr>
        <w:spacing w:line="276" w:lineRule="auto"/>
        <w:rPr>
          <w:b/>
        </w:rPr>
      </w:pPr>
    </w:p>
    <w:p w14:paraId="0412B06B" w14:textId="77777777" w:rsidR="009977C8" w:rsidRDefault="009977C8" w:rsidP="00EA5CD1">
      <w:pPr>
        <w:spacing w:line="276" w:lineRule="auto"/>
        <w:rPr>
          <w:b/>
        </w:rPr>
      </w:pPr>
    </w:p>
    <w:p w14:paraId="5C06B077" w14:textId="77777777" w:rsidR="009977C8" w:rsidRDefault="009977C8" w:rsidP="00EA5CD1">
      <w:pPr>
        <w:spacing w:line="276" w:lineRule="auto"/>
        <w:rPr>
          <w:b/>
        </w:rPr>
      </w:pPr>
    </w:p>
    <w:p w14:paraId="07ACBCE5" w14:textId="77777777" w:rsidR="009977C8" w:rsidRDefault="009977C8" w:rsidP="00EA5CD1">
      <w:pPr>
        <w:spacing w:line="276" w:lineRule="auto"/>
        <w:rPr>
          <w:b/>
        </w:rPr>
      </w:pPr>
    </w:p>
    <w:p w14:paraId="08D753BE" w14:textId="77777777" w:rsidR="009977C8" w:rsidRDefault="009977C8" w:rsidP="00EA5CD1">
      <w:pPr>
        <w:spacing w:line="276" w:lineRule="auto"/>
        <w:rPr>
          <w:b/>
        </w:rPr>
      </w:pPr>
    </w:p>
    <w:p w14:paraId="47B45C7E" w14:textId="77777777" w:rsidR="009977C8" w:rsidRDefault="009977C8" w:rsidP="00EA5CD1">
      <w:pPr>
        <w:spacing w:line="276" w:lineRule="auto"/>
        <w:rPr>
          <w:b/>
        </w:rPr>
      </w:pPr>
    </w:p>
    <w:p w14:paraId="6D4D17A6" w14:textId="77777777" w:rsidR="009977C8" w:rsidRDefault="009977C8" w:rsidP="00EA5CD1">
      <w:pPr>
        <w:spacing w:line="276" w:lineRule="auto"/>
        <w:rPr>
          <w:b/>
        </w:rPr>
      </w:pPr>
    </w:p>
    <w:p w14:paraId="41913F41" w14:textId="77777777" w:rsidR="009977C8" w:rsidRDefault="009977C8" w:rsidP="00EA5CD1">
      <w:pPr>
        <w:spacing w:line="276" w:lineRule="auto"/>
        <w:rPr>
          <w:b/>
        </w:rPr>
      </w:pPr>
    </w:p>
    <w:p w14:paraId="7C347581" w14:textId="77777777" w:rsidR="009977C8" w:rsidRDefault="009977C8" w:rsidP="00EA5CD1">
      <w:pPr>
        <w:spacing w:line="276" w:lineRule="auto"/>
        <w:rPr>
          <w:b/>
        </w:rPr>
      </w:pPr>
    </w:p>
    <w:p w14:paraId="038CCE5A" w14:textId="77777777" w:rsidR="009977C8" w:rsidRDefault="009977C8" w:rsidP="00EA5CD1">
      <w:pPr>
        <w:spacing w:line="276" w:lineRule="auto"/>
        <w:rPr>
          <w:b/>
        </w:rPr>
      </w:pPr>
    </w:p>
    <w:p w14:paraId="4BD5092B" w14:textId="77777777" w:rsidR="009977C8" w:rsidRDefault="009977C8" w:rsidP="00EA5CD1">
      <w:pPr>
        <w:spacing w:line="276" w:lineRule="auto"/>
        <w:rPr>
          <w:b/>
        </w:rPr>
      </w:pPr>
    </w:p>
    <w:p w14:paraId="46CD927C" w14:textId="77777777" w:rsidR="009977C8" w:rsidRDefault="009977C8" w:rsidP="00EA5CD1">
      <w:pPr>
        <w:spacing w:line="276" w:lineRule="auto"/>
        <w:rPr>
          <w:b/>
        </w:rPr>
      </w:pPr>
    </w:p>
    <w:p w14:paraId="57796D0C" w14:textId="77777777" w:rsidR="009977C8" w:rsidRDefault="009977C8" w:rsidP="00EA5CD1">
      <w:pPr>
        <w:spacing w:line="276" w:lineRule="auto"/>
        <w:rPr>
          <w:b/>
        </w:rPr>
      </w:pPr>
    </w:p>
    <w:p w14:paraId="68594291" w14:textId="77777777" w:rsidR="009977C8" w:rsidRDefault="009977C8" w:rsidP="00EA5CD1">
      <w:pPr>
        <w:spacing w:line="276" w:lineRule="auto"/>
        <w:rPr>
          <w:b/>
        </w:rPr>
      </w:pPr>
    </w:p>
    <w:p w14:paraId="435BB361" w14:textId="77777777" w:rsidR="009977C8" w:rsidRDefault="009977C8" w:rsidP="00EA5CD1">
      <w:pPr>
        <w:spacing w:line="276" w:lineRule="auto"/>
        <w:rPr>
          <w:b/>
        </w:rPr>
      </w:pPr>
    </w:p>
    <w:p w14:paraId="2FFD6FFF" w14:textId="77777777" w:rsidR="009977C8" w:rsidRDefault="009977C8" w:rsidP="00EA5CD1">
      <w:pPr>
        <w:spacing w:line="276" w:lineRule="auto"/>
        <w:rPr>
          <w:b/>
        </w:rPr>
      </w:pPr>
    </w:p>
    <w:p w14:paraId="28BE68B9" w14:textId="77777777" w:rsidR="009977C8" w:rsidRDefault="009977C8" w:rsidP="00EA5CD1">
      <w:pPr>
        <w:spacing w:line="276" w:lineRule="auto"/>
        <w:rPr>
          <w:b/>
        </w:rPr>
      </w:pPr>
    </w:p>
    <w:p w14:paraId="2BC447F1" w14:textId="77777777" w:rsidR="009977C8" w:rsidRDefault="009977C8" w:rsidP="00EA5CD1">
      <w:pPr>
        <w:spacing w:line="276" w:lineRule="auto"/>
        <w:rPr>
          <w:b/>
        </w:rPr>
      </w:pPr>
    </w:p>
    <w:p w14:paraId="2408AE03" w14:textId="77777777" w:rsidR="009977C8" w:rsidRDefault="009977C8" w:rsidP="00EA5CD1">
      <w:pPr>
        <w:spacing w:line="276" w:lineRule="auto"/>
        <w:rPr>
          <w:b/>
        </w:rPr>
      </w:pPr>
    </w:p>
    <w:p w14:paraId="35347503" w14:textId="63F302A9" w:rsidR="006E68FD" w:rsidRPr="00AB6294" w:rsidRDefault="009A2682" w:rsidP="00EA5CD1">
      <w:pPr>
        <w:spacing w:line="276" w:lineRule="auto"/>
        <w:rPr>
          <w:b/>
        </w:rPr>
      </w:pPr>
      <w:r>
        <w:rPr>
          <w:b/>
        </w:rPr>
        <w:lastRenderedPageBreak/>
        <w:t>N</w:t>
      </w:r>
      <w:r w:rsidR="006E68FD" w:rsidRPr="00AB6294">
        <w:rPr>
          <w:b/>
        </w:rPr>
        <w:t>omenclature</w:t>
      </w:r>
    </w:p>
    <w:p w14:paraId="3879CAC8" w14:textId="77777777" w:rsidR="006E68FD" w:rsidRDefault="006E68FD" w:rsidP="00EA5CD1">
      <w:pPr>
        <w:spacing w:line="276" w:lineRule="auto"/>
        <w:rPr>
          <w:b/>
          <w:i/>
        </w:rPr>
      </w:pPr>
      <w:r w:rsidRPr="00AB6294">
        <w:rPr>
          <w:b/>
          <w:i/>
        </w:rPr>
        <w:t>Upper Case Symbo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1"/>
        <w:gridCol w:w="4555"/>
        <w:gridCol w:w="1624"/>
      </w:tblGrid>
      <w:tr w:rsidR="009A2682" w14:paraId="6AC40C82" w14:textId="77777777" w:rsidTr="009A2682">
        <w:tc>
          <w:tcPr>
            <w:tcW w:w="0" w:type="auto"/>
          </w:tcPr>
          <w:p w14:paraId="32F11FC8" w14:textId="77777777" w:rsidR="009A2682" w:rsidRDefault="009A2682" w:rsidP="009A2682">
            <w:pPr>
              <w:spacing w:line="276" w:lineRule="auto"/>
            </w:pPr>
            <m:oMathPara>
              <m:oMath>
                <m:r>
                  <w:rPr>
                    <w:rFonts w:ascii="Cambria Math" w:hAnsi="Cambria Math"/>
                  </w:rPr>
                  <m:t xml:space="preserve">A, </m:t>
                </m:r>
                <m:sSub>
                  <m:sSubPr>
                    <m:ctrlPr>
                      <w:rPr>
                        <w:rFonts w:ascii="Cambria Math" w:hAnsi="Cambria Math"/>
                        <w:i/>
                      </w:rPr>
                    </m:ctrlPr>
                  </m:sSubPr>
                  <m:e>
                    <m:r>
                      <w:rPr>
                        <w:rFonts w:ascii="Cambria Math" w:hAnsi="Cambria Math"/>
                      </w:rPr>
                      <m:t>A</m:t>
                    </m:r>
                  </m:e>
                  <m:sub>
                    <m:r>
                      <w:rPr>
                        <w:rFonts w:ascii="Cambria Math" w:hAnsi="Cambria Math"/>
                      </w:rPr>
                      <m:t>o</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bed</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f</m:t>
                    </m:r>
                  </m:sub>
                </m:sSub>
              </m:oMath>
            </m:oMathPara>
          </w:p>
        </w:tc>
        <w:tc>
          <w:tcPr>
            <w:tcW w:w="0" w:type="auto"/>
          </w:tcPr>
          <w:p w14:paraId="675D16EB" w14:textId="2C98B373" w:rsidR="009A2682" w:rsidRDefault="009A2682" w:rsidP="009A2682">
            <w:pPr>
              <w:spacing w:line="276" w:lineRule="auto"/>
            </w:pPr>
            <w:r>
              <w:t>Area, distributor area per number of orifices, area of bed, area of flow</w:t>
            </w:r>
          </w:p>
        </w:tc>
        <w:tc>
          <w:tcPr>
            <w:tcW w:w="0" w:type="auto"/>
          </w:tcPr>
          <w:p w14:paraId="79451859" w14:textId="77777777" w:rsidR="009A2682" w:rsidRDefault="009A2682" w:rsidP="009A2682">
            <w:pPr>
              <w:spacing w:line="276" w:lineRule="auto"/>
            </w:pPr>
            <w:r>
              <w:t>m</w:t>
            </w:r>
            <w:r w:rsidRPr="0023409A">
              <w:rPr>
                <w:vertAlign w:val="superscript"/>
              </w:rPr>
              <w:t>2</w:t>
            </w:r>
            <w:r>
              <w:t xml:space="preserve"> </w:t>
            </w:r>
          </w:p>
        </w:tc>
      </w:tr>
      <w:tr w:rsidR="009A2682" w14:paraId="66E69495" w14:textId="77777777" w:rsidTr="009A2682">
        <w:tc>
          <w:tcPr>
            <w:tcW w:w="0" w:type="auto"/>
          </w:tcPr>
          <w:p w14:paraId="7E20D2EE" w14:textId="77777777" w:rsidR="009A2682" w:rsidRDefault="009A2682" w:rsidP="009A2682">
            <w:pPr>
              <w:spacing w:line="276" w:lineRule="auto"/>
            </w:pPr>
            <m:oMathPara>
              <m:oMath>
                <m:r>
                  <w:rPr>
                    <w:rFonts w:ascii="Cambria Math" w:hAnsi="Cambria Math"/>
                  </w:rPr>
                  <m:t>Ar</m:t>
                </m:r>
              </m:oMath>
            </m:oMathPara>
          </w:p>
        </w:tc>
        <w:tc>
          <w:tcPr>
            <w:tcW w:w="0" w:type="auto"/>
          </w:tcPr>
          <w:p w14:paraId="4C48F064" w14:textId="77777777" w:rsidR="009A2682" w:rsidRDefault="009A2682" w:rsidP="009A2682">
            <w:pPr>
              <w:spacing w:line="276" w:lineRule="auto"/>
            </w:pPr>
            <w:r>
              <w:t>Archimedes number</w:t>
            </w:r>
          </w:p>
        </w:tc>
        <w:tc>
          <w:tcPr>
            <w:tcW w:w="0" w:type="auto"/>
          </w:tcPr>
          <w:p w14:paraId="253B16CE" w14:textId="77777777" w:rsidR="009A2682" w:rsidRDefault="009A2682" w:rsidP="009A2682">
            <w:pPr>
              <w:spacing w:line="276" w:lineRule="auto"/>
            </w:pPr>
          </w:p>
        </w:tc>
      </w:tr>
      <w:tr w:rsidR="009A2682" w14:paraId="1270440C" w14:textId="77777777" w:rsidTr="009A2682">
        <w:tc>
          <w:tcPr>
            <w:tcW w:w="0" w:type="auto"/>
          </w:tcPr>
          <w:p w14:paraId="36DEF75D" w14:textId="77777777" w:rsidR="009A2682" w:rsidRDefault="00BF4C3A" w:rsidP="009A2682">
            <w:pPr>
              <w:spacing w:line="276" w:lineRule="auto"/>
            </w:pPr>
            <m:oMathPara>
              <m:oMath>
                <m:sSub>
                  <m:sSubPr>
                    <m:ctrlPr>
                      <w:rPr>
                        <w:rFonts w:ascii="Cambria Math" w:hAnsi="Cambria Math"/>
                        <w:i/>
                      </w:rPr>
                    </m:ctrlPr>
                  </m:sSubPr>
                  <m:e>
                    <m:r>
                      <w:rPr>
                        <w:rFonts w:ascii="Cambria Math" w:hAnsi="Cambria Math"/>
                      </w:rPr>
                      <m:t>C</m:t>
                    </m:r>
                  </m:e>
                  <m:sub>
                    <m:r>
                      <w:rPr>
                        <w:rFonts w:ascii="Cambria Math" w:hAnsi="Cambria Math"/>
                      </w:rPr>
                      <m:t>D</m:t>
                    </m:r>
                  </m:sub>
                </m:sSub>
              </m:oMath>
            </m:oMathPara>
          </w:p>
        </w:tc>
        <w:tc>
          <w:tcPr>
            <w:tcW w:w="0" w:type="auto"/>
          </w:tcPr>
          <w:p w14:paraId="22C47F75" w14:textId="77777777" w:rsidR="009A2682" w:rsidRDefault="009A2682" w:rsidP="009A2682">
            <w:pPr>
              <w:spacing w:line="276" w:lineRule="auto"/>
            </w:pPr>
            <w:r>
              <w:t>Drag coefficient</w:t>
            </w:r>
          </w:p>
        </w:tc>
        <w:tc>
          <w:tcPr>
            <w:tcW w:w="0" w:type="auto"/>
          </w:tcPr>
          <w:p w14:paraId="675A68B8" w14:textId="77777777" w:rsidR="009A2682" w:rsidRDefault="009A2682" w:rsidP="009A2682">
            <w:pPr>
              <w:spacing w:line="276" w:lineRule="auto"/>
            </w:pPr>
          </w:p>
        </w:tc>
      </w:tr>
      <w:tr w:rsidR="009A2682" w14:paraId="774E3136" w14:textId="77777777" w:rsidTr="009A2682">
        <w:tc>
          <w:tcPr>
            <w:tcW w:w="0" w:type="auto"/>
          </w:tcPr>
          <w:p w14:paraId="77EF34BB" w14:textId="77777777" w:rsidR="009A2682" w:rsidRDefault="00BF4C3A" w:rsidP="009A2682">
            <w:pPr>
              <w:spacing w:line="276" w:lineRule="auto"/>
            </w:pPr>
            <m:oMathPara>
              <m:oMath>
                <m:sSub>
                  <m:sSubPr>
                    <m:ctrlPr>
                      <w:rPr>
                        <w:rFonts w:ascii="Cambria Math" w:hAnsi="Cambria Math"/>
                        <w:i/>
                      </w:rPr>
                    </m:ctrlPr>
                  </m:sSubPr>
                  <m:e>
                    <m:r>
                      <w:rPr>
                        <w:rFonts w:ascii="Cambria Math" w:hAnsi="Cambria Math"/>
                      </w:rPr>
                      <m:t>C</m:t>
                    </m:r>
                  </m:e>
                  <m:sub>
                    <m:r>
                      <w:rPr>
                        <w:rFonts w:ascii="Cambria Math" w:hAnsi="Cambria Math"/>
                      </w:rPr>
                      <m:t>p(g)</m:t>
                    </m:r>
                  </m:sub>
                </m:sSub>
              </m:oMath>
            </m:oMathPara>
          </w:p>
        </w:tc>
        <w:tc>
          <w:tcPr>
            <w:tcW w:w="0" w:type="auto"/>
          </w:tcPr>
          <w:p w14:paraId="2EC6E8DD" w14:textId="77777777" w:rsidR="009A2682" w:rsidRDefault="009A2682" w:rsidP="009A2682">
            <w:pPr>
              <w:spacing w:line="276" w:lineRule="auto"/>
            </w:pPr>
            <w:r>
              <w:t>Specific heat of gas</w:t>
            </w:r>
          </w:p>
        </w:tc>
        <w:tc>
          <w:tcPr>
            <w:tcW w:w="0" w:type="auto"/>
          </w:tcPr>
          <w:p w14:paraId="1FE03496" w14:textId="77777777" w:rsidR="009A2682" w:rsidRDefault="009A2682" w:rsidP="009A2682">
            <w:pPr>
              <w:spacing w:line="276" w:lineRule="auto"/>
            </w:pPr>
            <w:r w:rsidRPr="00912322">
              <w:t>J/kg · Ê</w:t>
            </w:r>
          </w:p>
        </w:tc>
      </w:tr>
      <w:tr w:rsidR="009A2682" w14:paraId="2590FCEE" w14:textId="77777777" w:rsidTr="009A2682">
        <w:tc>
          <w:tcPr>
            <w:tcW w:w="0" w:type="auto"/>
          </w:tcPr>
          <w:p w14:paraId="0DC2D2D7" w14:textId="77777777" w:rsidR="009A2682" w:rsidRDefault="00BF4C3A" w:rsidP="009A2682">
            <w:pPr>
              <w:spacing w:line="276" w:lineRule="auto"/>
            </w:pPr>
            <m:oMathPara>
              <m:oMath>
                <m:sSub>
                  <m:sSubPr>
                    <m:ctrlPr>
                      <w:rPr>
                        <w:rFonts w:ascii="Cambria Math" w:hAnsi="Cambria Math"/>
                        <w:i/>
                      </w:rPr>
                    </m:ctrlPr>
                  </m:sSubPr>
                  <m:e>
                    <m:r>
                      <w:rPr>
                        <w:rFonts w:ascii="Cambria Math" w:hAnsi="Cambria Math"/>
                      </w:rPr>
                      <m:t>C</m:t>
                    </m:r>
                  </m:e>
                  <m:sub>
                    <m:r>
                      <w:rPr>
                        <w:rFonts w:ascii="Cambria Math" w:hAnsi="Cambria Math"/>
                      </w:rPr>
                      <m:t>d,or</m:t>
                    </m:r>
                  </m:sub>
                </m:sSub>
              </m:oMath>
            </m:oMathPara>
          </w:p>
        </w:tc>
        <w:tc>
          <w:tcPr>
            <w:tcW w:w="0" w:type="auto"/>
          </w:tcPr>
          <w:p w14:paraId="061F3D14" w14:textId="77777777" w:rsidR="009A2682" w:rsidRDefault="009A2682" w:rsidP="009A2682">
            <w:pPr>
              <w:spacing w:line="276" w:lineRule="auto"/>
            </w:pPr>
            <w:r>
              <w:t>Dimensionless orifice coefficient</w:t>
            </w:r>
          </w:p>
        </w:tc>
        <w:tc>
          <w:tcPr>
            <w:tcW w:w="0" w:type="auto"/>
          </w:tcPr>
          <w:p w14:paraId="7776D9DD" w14:textId="77777777" w:rsidR="009A2682" w:rsidRDefault="009A2682" w:rsidP="009A2682">
            <w:pPr>
              <w:spacing w:line="276" w:lineRule="auto"/>
            </w:pPr>
          </w:p>
        </w:tc>
      </w:tr>
      <w:tr w:rsidR="009A2682" w14:paraId="4A38B372" w14:textId="77777777" w:rsidTr="009A2682">
        <w:tc>
          <w:tcPr>
            <w:tcW w:w="0" w:type="auto"/>
          </w:tcPr>
          <w:p w14:paraId="464403DD" w14:textId="77777777" w:rsidR="009A2682" w:rsidRDefault="00BF4C3A" w:rsidP="009A2682">
            <w:pPr>
              <w:spacing w:line="276" w:lineRule="auto"/>
            </w:pPr>
            <m:oMathPara>
              <m:oMath>
                <m:sSub>
                  <m:sSubPr>
                    <m:ctrlPr>
                      <w:rPr>
                        <w:rFonts w:ascii="Cambria Math" w:hAnsi="Cambria Math"/>
                        <w:i/>
                      </w:rPr>
                    </m:ctrlPr>
                  </m:sSubPr>
                  <m:e>
                    <m:r>
                      <w:rPr>
                        <w:rFonts w:ascii="Cambria Math" w:hAnsi="Cambria Math"/>
                      </w:rPr>
                      <m:t>C</m:t>
                    </m:r>
                  </m:e>
                  <m:sub>
                    <m:r>
                      <w:rPr>
                        <w:rFonts w:ascii="Cambria Math" w:hAnsi="Cambria Math"/>
                      </w:rPr>
                      <m:t xml:space="preserve">present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absent</m:t>
                    </m:r>
                  </m:sub>
                </m:sSub>
              </m:oMath>
            </m:oMathPara>
          </w:p>
        </w:tc>
        <w:tc>
          <w:tcPr>
            <w:tcW w:w="0" w:type="auto"/>
          </w:tcPr>
          <w:p w14:paraId="3A55011D" w14:textId="77777777" w:rsidR="009A2682" w:rsidRDefault="009A2682" w:rsidP="009A2682">
            <w:pPr>
              <w:spacing w:line="276" w:lineRule="auto"/>
            </w:pPr>
            <w:r>
              <w:t>Sample present, sample absent</w:t>
            </w:r>
          </w:p>
        </w:tc>
        <w:tc>
          <w:tcPr>
            <w:tcW w:w="0" w:type="auto"/>
          </w:tcPr>
          <w:p w14:paraId="6A18887B" w14:textId="77777777" w:rsidR="009A2682" w:rsidRDefault="009A2682" w:rsidP="009A2682">
            <w:pPr>
              <w:spacing w:line="276" w:lineRule="auto"/>
            </w:pPr>
          </w:p>
        </w:tc>
      </w:tr>
      <w:tr w:rsidR="009A2682" w14:paraId="6DE3257C" w14:textId="77777777" w:rsidTr="009A2682">
        <w:tc>
          <w:tcPr>
            <w:tcW w:w="0" w:type="auto"/>
          </w:tcPr>
          <w:p w14:paraId="7C48F14E" w14:textId="77777777" w:rsidR="009A2682" w:rsidRDefault="009A2682" w:rsidP="009A2682">
            <w:pPr>
              <w:spacing w:line="276" w:lineRule="auto"/>
            </w:pPr>
            <m:oMathPara>
              <m:oMath>
                <m:r>
                  <w:rPr>
                    <w:rFonts w:ascii="Cambria Math" w:hAnsi="Cambria Math"/>
                  </w:rPr>
                  <m:t xml:space="preserve">D,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oMath>
            </m:oMathPara>
          </w:p>
        </w:tc>
        <w:tc>
          <w:tcPr>
            <w:tcW w:w="0" w:type="auto"/>
          </w:tcPr>
          <w:p w14:paraId="155E35D3" w14:textId="77777777" w:rsidR="009A2682" w:rsidRDefault="009A2682" w:rsidP="009A2682">
            <w:pPr>
              <w:spacing w:line="276" w:lineRule="auto"/>
            </w:pPr>
            <w:r>
              <w:t>Diameter, bubble diameter</w:t>
            </w:r>
          </w:p>
        </w:tc>
        <w:tc>
          <w:tcPr>
            <w:tcW w:w="0" w:type="auto"/>
          </w:tcPr>
          <w:p w14:paraId="5A439620" w14:textId="77777777" w:rsidR="009A2682" w:rsidRDefault="009A2682" w:rsidP="009A2682">
            <w:pPr>
              <w:spacing w:line="276" w:lineRule="auto"/>
            </w:pPr>
            <w:r>
              <w:t>m</w:t>
            </w:r>
          </w:p>
        </w:tc>
      </w:tr>
      <w:tr w:rsidR="009A2682" w14:paraId="2DA644B5" w14:textId="77777777" w:rsidTr="009A2682">
        <w:tc>
          <w:tcPr>
            <w:tcW w:w="0" w:type="auto"/>
          </w:tcPr>
          <w:p w14:paraId="3E21FA69" w14:textId="77777777" w:rsidR="009A2682" w:rsidRDefault="00BF4C3A" w:rsidP="009A2682">
            <w:pPr>
              <w:spacing w:line="276" w:lineRule="auto"/>
            </w:pPr>
            <m:oMathPara>
              <m:oMath>
                <m:sSub>
                  <m:sSubPr>
                    <m:ctrlPr>
                      <w:rPr>
                        <w:rFonts w:ascii="Cambria Math" w:hAnsi="Cambria Math"/>
                        <w:i/>
                      </w:rPr>
                    </m:ctrlPr>
                  </m:sSubPr>
                  <m:e>
                    <m:r>
                      <w:rPr>
                        <w:rFonts w:ascii="Cambria Math" w:hAnsi="Cambria Math"/>
                      </w:rPr>
                      <m:t>D</m:t>
                    </m:r>
                  </m:e>
                  <m:sub>
                    <m:r>
                      <w:rPr>
                        <w:rFonts w:ascii="Cambria Math" w:hAnsi="Cambria Math"/>
                      </w:rPr>
                      <m:t>sv</m:t>
                    </m:r>
                  </m:sub>
                </m:sSub>
              </m:oMath>
            </m:oMathPara>
          </w:p>
        </w:tc>
        <w:tc>
          <w:tcPr>
            <w:tcW w:w="0" w:type="auto"/>
          </w:tcPr>
          <w:p w14:paraId="38906B6E" w14:textId="77777777" w:rsidR="009A2682" w:rsidRDefault="009A2682" w:rsidP="009A2682">
            <w:pPr>
              <w:spacing w:line="276" w:lineRule="auto"/>
            </w:pPr>
            <w:r>
              <w:t>vertical dispersion coefficient</w:t>
            </w:r>
          </w:p>
        </w:tc>
        <w:tc>
          <w:tcPr>
            <w:tcW w:w="0" w:type="auto"/>
          </w:tcPr>
          <w:p w14:paraId="17763A46" w14:textId="77777777" w:rsidR="009A2682" w:rsidRDefault="009A2682" w:rsidP="009A2682">
            <w:pPr>
              <w:spacing w:line="276" w:lineRule="auto"/>
            </w:pPr>
            <w:r>
              <w:t>m</w:t>
            </w:r>
            <w:r w:rsidRPr="005D275B">
              <w:rPr>
                <w:vertAlign w:val="superscript"/>
              </w:rPr>
              <w:t>2</w:t>
            </w:r>
            <w:r>
              <w:t>/s</w:t>
            </w:r>
          </w:p>
        </w:tc>
      </w:tr>
      <w:tr w:rsidR="009A2682" w14:paraId="7A1076F5" w14:textId="77777777" w:rsidTr="009A2682">
        <w:tc>
          <w:tcPr>
            <w:tcW w:w="0" w:type="auto"/>
          </w:tcPr>
          <w:p w14:paraId="5EA68CD9" w14:textId="77777777" w:rsidR="009A2682" w:rsidRDefault="00BF4C3A" w:rsidP="009A2682">
            <w:pPr>
              <w:spacing w:line="276" w:lineRule="auto"/>
            </w:pPr>
            <m:oMathPara>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t</m:t>
                    </m:r>
                  </m:sub>
                </m:sSub>
              </m:oMath>
            </m:oMathPara>
          </w:p>
        </w:tc>
        <w:tc>
          <w:tcPr>
            <w:tcW w:w="0" w:type="auto"/>
          </w:tcPr>
          <w:p w14:paraId="36764A68" w14:textId="77777777" w:rsidR="009A2682" w:rsidRDefault="009A2682" w:rsidP="009A2682">
            <w:pPr>
              <w:spacing w:line="276" w:lineRule="auto"/>
            </w:pPr>
            <w:r>
              <w:t>Elutriation rate, total elutriation</w:t>
            </w:r>
          </w:p>
        </w:tc>
        <w:tc>
          <w:tcPr>
            <w:tcW w:w="0" w:type="auto"/>
          </w:tcPr>
          <w:p w14:paraId="73114EFF" w14:textId="77777777" w:rsidR="009A2682" w:rsidRDefault="009A2682" w:rsidP="009A2682">
            <w:pPr>
              <w:spacing w:line="276" w:lineRule="auto"/>
            </w:pPr>
          </w:p>
        </w:tc>
      </w:tr>
      <w:tr w:rsidR="009A2682" w14:paraId="00FEDD93" w14:textId="77777777" w:rsidTr="009A2682">
        <w:tc>
          <w:tcPr>
            <w:tcW w:w="0" w:type="auto"/>
          </w:tcPr>
          <w:p w14:paraId="64B08B9D" w14:textId="77777777" w:rsidR="009A2682" w:rsidRDefault="00BF4C3A" w:rsidP="009A2682">
            <w:pPr>
              <w:spacing w:line="276" w:lineRule="auto"/>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oMath>
            </m:oMathPara>
          </w:p>
        </w:tc>
        <w:tc>
          <w:tcPr>
            <w:tcW w:w="0" w:type="auto"/>
          </w:tcPr>
          <w:p w14:paraId="63E8F48D" w14:textId="77777777" w:rsidR="009A2682" w:rsidRDefault="009A2682" w:rsidP="009A2682">
            <w:pPr>
              <w:spacing w:line="276" w:lineRule="auto"/>
            </w:pPr>
            <w:r>
              <w:t>Fluidisation index</w:t>
            </w:r>
          </w:p>
        </w:tc>
        <w:tc>
          <w:tcPr>
            <w:tcW w:w="0" w:type="auto"/>
          </w:tcPr>
          <w:p w14:paraId="7AFAC25A" w14:textId="77777777" w:rsidR="009A2682" w:rsidRDefault="009A2682" w:rsidP="009A2682">
            <w:pPr>
              <w:spacing w:line="276" w:lineRule="auto"/>
            </w:pPr>
          </w:p>
        </w:tc>
      </w:tr>
      <w:tr w:rsidR="009A2682" w14:paraId="2A3A2C2B" w14:textId="77777777" w:rsidTr="009A2682">
        <w:tc>
          <w:tcPr>
            <w:tcW w:w="0" w:type="auto"/>
          </w:tcPr>
          <w:p w14:paraId="4C871303" w14:textId="77777777" w:rsidR="009A2682" w:rsidRDefault="00BF4C3A" w:rsidP="009A2682">
            <w:pPr>
              <w:spacing w:line="276" w:lineRule="auto"/>
            </w:pPr>
            <m:oMathPara>
              <m:oMath>
                <m:sSub>
                  <m:sSubPr>
                    <m:ctrlPr>
                      <w:rPr>
                        <w:rFonts w:ascii="Cambria Math" w:hAnsi="Cambria Math"/>
                        <w:i/>
                      </w:rPr>
                    </m:ctrlPr>
                  </m:sSubPr>
                  <m:e>
                    <m:r>
                      <w:rPr>
                        <w:rFonts w:ascii="Cambria Math" w:hAnsi="Cambria Math"/>
                      </w:rPr>
                      <m:t>G</m:t>
                    </m:r>
                  </m:e>
                  <m:sub>
                    <m:r>
                      <w:rPr>
                        <w:rFonts w:ascii="Cambria Math" w:hAnsi="Cambria Math"/>
                      </w:rPr>
                      <m:t>a</m:t>
                    </m:r>
                  </m:sub>
                </m:sSub>
              </m:oMath>
            </m:oMathPara>
          </w:p>
        </w:tc>
        <w:tc>
          <w:tcPr>
            <w:tcW w:w="0" w:type="auto"/>
          </w:tcPr>
          <w:p w14:paraId="74F14649" w14:textId="77777777" w:rsidR="009A2682" w:rsidRDefault="009A2682" w:rsidP="009A2682">
            <w:pPr>
              <w:spacing w:line="276" w:lineRule="auto"/>
            </w:pPr>
            <w:r>
              <w:t>Galileo number</w:t>
            </w:r>
          </w:p>
        </w:tc>
        <w:tc>
          <w:tcPr>
            <w:tcW w:w="0" w:type="auto"/>
          </w:tcPr>
          <w:p w14:paraId="67224EE9" w14:textId="77777777" w:rsidR="009A2682" w:rsidRDefault="009A2682" w:rsidP="009A2682">
            <w:pPr>
              <w:spacing w:line="276" w:lineRule="auto"/>
            </w:pPr>
          </w:p>
        </w:tc>
      </w:tr>
      <w:tr w:rsidR="009A2682" w14:paraId="44325D04" w14:textId="77777777" w:rsidTr="009A2682">
        <w:tc>
          <w:tcPr>
            <w:tcW w:w="0" w:type="auto"/>
          </w:tcPr>
          <w:p w14:paraId="14BD3A33" w14:textId="77777777" w:rsidR="009A2682" w:rsidRDefault="009A2682" w:rsidP="009A2682">
            <w:pPr>
              <w:spacing w:line="276" w:lineRule="auto"/>
            </w:pPr>
            <m:oMathPara>
              <m:oMath>
                <m:r>
                  <w:rPr>
                    <w:rFonts w:ascii="Cambria Math" w:hAnsi="Cambria Math"/>
                  </w:rPr>
                  <m:t xml:space="preserve">H, </m:t>
                </m:r>
                <m:sSub>
                  <m:sSubPr>
                    <m:ctrlPr>
                      <w:rPr>
                        <w:rFonts w:ascii="Cambria Math" w:hAnsi="Cambria Math"/>
                        <w:i/>
                      </w:rPr>
                    </m:ctrlPr>
                  </m:sSubPr>
                  <m:e>
                    <m:r>
                      <w:rPr>
                        <w:rFonts w:ascii="Cambria Math" w:hAnsi="Cambria Math"/>
                      </w:rPr>
                      <m:t>H</m:t>
                    </m:r>
                  </m:e>
                  <m:sub>
                    <m:r>
                      <w:rPr>
                        <w:rFonts w:ascii="Cambria Math" w:hAnsi="Cambria Math"/>
                      </w:rPr>
                      <m:t>0</m:t>
                    </m:r>
                  </m:sub>
                </m:sSub>
              </m:oMath>
            </m:oMathPara>
          </w:p>
        </w:tc>
        <w:tc>
          <w:tcPr>
            <w:tcW w:w="0" w:type="auto"/>
          </w:tcPr>
          <w:p w14:paraId="3A6E826E" w14:textId="77777777" w:rsidR="009A2682" w:rsidRDefault="009A2682" w:rsidP="009A2682">
            <w:pPr>
              <w:spacing w:line="276" w:lineRule="auto"/>
            </w:pPr>
            <w:r>
              <w:t>Humidity, saturated humidity</w:t>
            </w:r>
          </w:p>
        </w:tc>
        <w:tc>
          <w:tcPr>
            <w:tcW w:w="0" w:type="auto"/>
          </w:tcPr>
          <w:p w14:paraId="3C8E8FE0" w14:textId="77777777" w:rsidR="009A2682" w:rsidRDefault="009A2682" w:rsidP="009A2682">
            <w:pPr>
              <w:spacing w:line="276" w:lineRule="auto"/>
            </w:pPr>
          </w:p>
        </w:tc>
      </w:tr>
      <w:tr w:rsidR="009A2682" w14:paraId="31ADE4B3" w14:textId="77777777" w:rsidTr="009A2682">
        <w:tc>
          <w:tcPr>
            <w:tcW w:w="0" w:type="auto"/>
          </w:tcPr>
          <w:p w14:paraId="5B2737B8" w14:textId="77777777" w:rsidR="009A2682" w:rsidRDefault="009A2682" w:rsidP="009A2682">
            <w:pPr>
              <w:spacing w:line="276" w:lineRule="auto"/>
            </w:pPr>
            <m:oMathPara>
              <m:oMath>
                <m:r>
                  <w:rPr>
                    <w:rFonts w:ascii="Cambria Math" w:hAnsi="Cambria Math"/>
                  </w:rPr>
                  <m:t xml:space="preserve">H, </m:t>
                </m:r>
                <m:sSub>
                  <m:sSubPr>
                    <m:ctrlPr>
                      <w:rPr>
                        <w:rFonts w:ascii="Cambria Math" w:hAnsi="Cambria Math"/>
                        <w:i/>
                      </w:rPr>
                    </m:ctrlPr>
                  </m:sSubPr>
                  <m:e>
                    <m:r>
                      <w:rPr>
                        <w:rFonts w:ascii="Cambria Math" w:hAnsi="Cambria Math"/>
                      </w:rPr>
                      <m:t>H</m:t>
                    </m:r>
                  </m:e>
                  <m:sub>
                    <m:r>
                      <w:rPr>
                        <w:rFonts w:ascii="Cambria Math" w:hAnsi="Cambria Math"/>
                      </w:rPr>
                      <m:t>mf</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bed</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o</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st</m:t>
                    </m:r>
                  </m:sub>
                </m:sSub>
              </m:oMath>
            </m:oMathPara>
          </w:p>
        </w:tc>
        <w:tc>
          <w:tcPr>
            <w:tcW w:w="0" w:type="auto"/>
          </w:tcPr>
          <w:p w14:paraId="0A9182CF" w14:textId="77777777" w:rsidR="009A2682" w:rsidRDefault="009A2682" w:rsidP="009A2682">
            <w:pPr>
              <w:spacing w:line="276" w:lineRule="auto"/>
            </w:pPr>
            <w:r>
              <w:t>Height, height of bed at minimum fluidisation velocity, height of fluidised bed, height of initial static bed, height of static bed</w:t>
            </w:r>
          </w:p>
        </w:tc>
        <w:tc>
          <w:tcPr>
            <w:tcW w:w="0" w:type="auto"/>
          </w:tcPr>
          <w:p w14:paraId="0B54076F" w14:textId="77777777" w:rsidR="009A2682" w:rsidRDefault="009A2682" w:rsidP="009A2682">
            <w:pPr>
              <w:spacing w:line="276" w:lineRule="auto"/>
            </w:pPr>
            <w:r>
              <w:t>m</w:t>
            </w:r>
          </w:p>
        </w:tc>
      </w:tr>
      <w:tr w:rsidR="009A2682" w14:paraId="3589F01F" w14:textId="77777777" w:rsidTr="009A2682">
        <w:tc>
          <w:tcPr>
            <w:tcW w:w="0" w:type="auto"/>
          </w:tcPr>
          <w:p w14:paraId="772B636B" w14:textId="77777777" w:rsidR="009A2682" w:rsidRDefault="00BF4C3A" w:rsidP="009A2682">
            <w:pPr>
              <w:spacing w:line="276" w:lineRule="auto"/>
            </w:pPr>
            <m:oMathPara>
              <m:oMath>
                <m:sSub>
                  <m:sSubPr>
                    <m:ctrlPr>
                      <w:rPr>
                        <w:rFonts w:ascii="Cambria Math" w:hAnsi="Cambria Math"/>
                        <w:i/>
                      </w:rPr>
                    </m:ctrlPr>
                  </m:sSubPr>
                  <m:e>
                    <m:r>
                      <w:rPr>
                        <w:rFonts w:ascii="Cambria Math" w:hAnsi="Cambria Math"/>
                      </w:rPr>
                      <m:t>L</m:t>
                    </m:r>
                  </m:e>
                  <m:sub>
                    <m:r>
                      <w:rPr>
                        <w:rFonts w:ascii="Cambria Math" w:hAnsi="Cambria Math"/>
                      </w:rPr>
                      <m:t>c</m:t>
                    </m:r>
                  </m:sub>
                </m:sSub>
              </m:oMath>
            </m:oMathPara>
          </w:p>
        </w:tc>
        <w:tc>
          <w:tcPr>
            <w:tcW w:w="0" w:type="auto"/>
          </w:tcPr>
          <w:p w14:paraId="5691E925" w14:textId="77777777" w:rsidR="009A2682" w:rsidRDefault="009A2682" w:rsidP="009A2682">
            <w:pPr>
              <w:spacing w:line="276" w:lineRule="auto"/>
            </w:pPr>
            <w:r>
              <w:t>Boundary size</w:t>
            </w:r>
          </w:p>
        </w:tc>
        <w:tc>
          <w:tcPr>
            <w:tcW w:w="0" w:type="auto"/>
          </w:tcPr>
          <w:p w14:paraId="36AA1239" w14:textId="77777777" w:rsidR="009A2682" w:rsidRDefault="009A2682" w:rsidP="009A2682">
            <w:pPr>
              <w:spacing w:line="276" w:lineRule="auto"/>
            </w:pPr>
          </w:p>
        </w:tc>
      </w:tr>
      <w:tr w:rsidR="009A2682" w14:paraId="179C0DD2" w14:textId="77777777" w:rsidTr="009A2682">
        <w:tc>
          <w:tcPr>
            <w:tcW w:w="0" w:type="auto"/>
          </w:tcPr>
          <w:p w14:paraId="07CD9FD2" w14:textId="77777777" w:rsidR="009A2682" w:rsidRDefault="00BF4C3A" w:rsidP="009A2682">
            <w:pPr>
              <w:spacing w:line="276" w:lineRule="auto"/>
            </w:pPr>
            <m:oMathPara>
              <m:oMath>
                <m:sSub>
                  <m:sSubPr>
                    <m:ctrlPr>
                      <w:rPr>
                        <w:rFonts w:ascii="Cambria Math" w:hAnsi="Cambria Math"/>
                        <w:i/>
                      </w:rPr>
                    </m:ctrlPr>
                  </m:sSubPr>
                  <m:e>
                    <m:r>
                      <w:rPr>
                        <w:rFonts w:ascii="Cambria Math" w:hAnsi="Cambria Math"/>
                      </w:rPr>
                      <m:t>L</m:t>
                    </m:r>
                  </m:e>
                  <m:sub>
                    <m:r>
                      <w:rPr>
                        <w:rFonts w:ascii="Cambria Math" w:hAnsi="Cambria Math"/>
                      </w:rPr>
                      <m:t>m</m:t>
                    </m:r>
                  </m:sub>
                </m:sSub>
              </m:oMath>
            </m:oMathPara>
          </w:p>
        </w:tc>
        <w:tc>
          <w:tcPr>
            <w:tcW w:w="0" w:type="auto"/>
          </w:tcPr>
          <w:p w14:paraId="7678E47F" w14:textId="77777777" w:rsidR="009A2682" w:rsidRDefault="009A2682" w:rsidP="009A2682">
            <w:pPr>
              <w:spacing w:line="276" w:lineRule="auto"/>
            </w:pPr>
            <w:r>
              <w:t>Latent heat of vaporisation</w:t>
            </w:r>
          </w:p>
        </w:tc>
        <w:tc>
          <w:tcPr>
            <w:tcW w:w="0" w:type="auto"/>
          </w:tcPr>
          <w:p w14:paraId="16E2D898" w14:textId="77777777" w:rsidR="009A2682" w:rsidRDefault="009A2682" w:rsidP="009A2682">
            <w:pPr>
              <w:spacing w:line="276" w:lineRule="auto"/>
            </w:pPr>
          </w:p>
        </w:tc>
      </w:tr>
      <w:tr w:rsidR="009A2682" w14:paraId="63FB9B98" w14:textId="77777777" w:rsidTr="009A2682">
        <w:tc>
          <w:tcPr>
            <w:tcW w:w="0" w:type="auto"/>
          </w:tcPr>
          <w:p w14:paraId="58CAF985" w14:textId="77777777" w:rsidR="009A2682" w:rsidRDefault="00BF4C3A" w:rsidP="009A2682">
            <w:pPr>
              <w:spacing w:line="276" w:lineRule="auto"/>
            </w:pPr>
            <m:oMathPara>
              <m:oMath>
                <m:sSub>
                  <m:sSubPr>
                    <m:ctrlPr>
                      <w:rPr>
                        <w:rFonts w:ascii="Cambria Math" w:hAnsi="Cambria Math"/>
                        <w:i/>
                      </w:rPr>
                    </m:ctrlPr>
                  </m:sSubPr>
                  <m:e>
                    <m:r>
                      <w:rPr>
                        <w:rFonts w:ascii="Cambria Math" w:hAnsi="Cambria Math"/>
                      </w:rPr>
                      <m:t>L</m:t>
                    </m:r>
                  </m:e>
                  <m:sub>
                    <m:r>
                      <w:rPr>
                        <w:rFonts w:ascii="Cambria Math" w:hAnsi="Cambria Math"/>
                      </w:rPr>
                      <m:t>mf</m:t>
                    </m:r>
                  </m:sub>
                </m:sSub>
              </m:oMath>
            </m:oMathPara>
          </w:p>
        </w:tc>
        <w:tc>
          <w:tcPr>
            <w:tcW w:w="0" w:type="auto"/>
          </w:tcPr>
          <w:p w14:paraId="7DD3410C" w14:textId="77777777" w:rsidR="009A2682" w:rsidRDefault="009A2682" w:rsidP="009A2682">
            <w:pPr>
              <w:spacing w:line="276" w:lineRule="auto"/>
            </w:pPr>
            <w:r>
              <w:t>????</w:t>
            </w:r>
          </w:p>
        </w:tc>
        <w:tc>
          <w:tcPr>
            <w:tcW w:w="0" w:type="auto"/>
          </w:tcPr>
          <w:p w14:paraId="2C73727B" w14:textId="77777777" w:rsidR="009A2682" w:rsidRDefault="009A2682" w:rsidP="009A2682">
            <w:pPr>
              <w:spacing w:line="276" w:lineRule="auto"/>
            </w:pPr>
          </w:p>
        </w:tc>
      </w:tr>
      <w:tr w:rsidR="009A2682" w14:paraId="3D23892F" w14:textId="77777777" w:rsidTr="009A2682">
        <w:tc>
          <w:tcPr>
            <w:tcW w:w="0" w:type="auto"/>
          </w:tcPr>
          <w:p w14:paraId="468CF7ED" w14:textId="77777777" w:rsidR="009A2682" w:rsidRDefault="009A2682" w:rsidP="009A2682">
            <w:pPr>
              <w:spacing w:line="276" w:lineRule="auto"/>
            </w:pPr>
            <m:oMathPara>
              <m:oMath>
                <m:r>
                  <w:rPr>
                    <w:rFonts w:ascii="Cambria Math" w:hAnsi="Cambria Math"/>
                  </w:rPr>
                  <m:t xml:space="preserve">M, </m:t>
                </m:r>
                <m:sSub>
                  <m:sSubPr>
                    <m:ctrlPr>
                      <w:rPr>
                        <w:rFonts w:ascii="Cambria Math" w:hAnsi="Cambria Math"/>
                        <w:i/>
                      </w:rPr>
                    </m:ctrlPr>
                  </m:sSubPr>
                  <m:e>
                    <m:r>
                      <w:rPr>
                        <w:rFonts w:ascii="Cambria Math" w:hAnsi="Cambria Math"/>
                      </w:rPr>
                      <m:t>M</m:t>
                    </m:r>
                  </m:e>
                  <m:sub>
                    <m:r>
                      <w:rPr>
                        <w:rFonts w:ascii="Cambria Math" w:hAnsi="Cambria Math"/>
                      </w:rPr>
                      <m:t>bed</m:t>
                    </m:r>
                  </m:sub>
                </m:sSub>
              </m:oMath>
            </m:oMathPara>
          </w:p>
        </w:tc>
        <w:tc>
          <w:tcPr>
            <w:tcW w:w="0" w:type="auto"/>
          </w:tcPr>
          <w:p w14:paraId="2910138B" w14:textId="77777777" w:rsidR="009A2682" w:rsidRDefault="009A2682" w:rsidP="009A2682">
            <w:pPr>
              <w:spacing w:line="276" w:lineRule="auto"/>
            </w:pPr>
            <w:r>
              <w:t>Mass, mass of bed material</w:t>
            </w:r>
          </w:p>
        </w:tc>
        <w:tc>
          <w:tcPr>
            <w:tcW w:w="0" w:type="auto"/>
          </w:tcPr>
          <w:p w14:paraId="68CA8A2B" w14:textId="77777777" w:rsidR="009A2682" w:rsidRDefault="009A2682" w:rsidP="009A2682">
            <w:pPr>
              <w:spacing w:line="276" w:lineRule="auto"/>
            </w:pPr>
            <w:r>
              <w:t>kg</w:t>
            </w:r>
          </w:p>
        </w:tc>
      </w:tr>
      <w:tr w:rsidR="009A2682" w14:paraId="59826C90" w14:textId="77777777" w:rsidTr="009A2682">
        <w:tc>
          <w:tcPr>
            <w:tcW w:w="0" w:type="auto"/>
          </w:tcPr>
          <w:p w14:paraId="1752A9B1" w14:textId="77777777" w:rsidR="009A2682" w:rsidRDefault="009A2682" w:rsidP="009A2682">
            <w:pPr>
              <w:spacing w:line="276" w:lineRule="auto"/>
            </w:pPr>
            <m:oMathPara>
              <m:oMath>
                <m:r>
                  <w:rPr>
                    <w:rFonts w:ascii="Cambria Math" w:hAnsi="Cambria Math"/>
                  </w:rPr>
                  <m:t xml:space="preserve">MC, </m:t>
                </m:r>
                <m:sSub>
                  <m:sSubPr>
                    <m:ctrlPr>
                      <w:rPr>
                        <w:rFonts w:ascii="Cambria Math" w:hAnsi="Cambria Math"/>
                        <w:i/>
                      </w:rPr>
                    </m:ctrlPr>
                  </m:sSubPr>
                  <m:e>
                    <m:r>
                      <w:rPr>
                        <w:rFonts w:ascii="Cambria Math" w:hAnsi="Cambria Math"/>
                      </w:rPr>
                      <m:t>MC</m:t>
                    </m:r>
                  </m:e>
                  <m:sub>
                    <m:r>
                      <w:rPr>
                        <w:rFonts w:ascii="Cambria Math" w:hAnsi="Cambria Math"/>
                      </w:rPr>
                      <m:t>initial</m:t>
                    </m:r>
                  </m:sub>
                </m:sSub>
              </m:oMath>
            </m:oMathPara>
          </w:p>
        </w:tc>
        <w:tc>
          <w:tcPr>
            <w:tcW w:w="0" w:type="auto"/>
          </w:tcPr>
          <w:p w14:paraId="5944A811" w14:textId="77777777" w:rsidR="009A2682" w:rsidRDefault="009A2682" w:rsidP="009A2682">
            <w:pPr>
              <w:spacing w:line="276" w:lineRule="auto"/>
            </w:pPr>
            <w:r>
              <w:t>Moisture content, initial moisture content</w:t>
            </w:r>
          </w:p>
        </w:tc>
        <w:tc>
          <w:tcPr>
            <w:tcW w:w="0" w:type="auto"/>
          </w:tcPr>
          <w:p w14:paraId="39F079EE" w14:textId="77777777" w:rsidR="009A2682" w:rsidRDefault="009A2682" w:rsidP="009A2682">
            <w:pPr>
              <w:spacing w:line="276" w:lineRule="auto"/>
            </w:pPr>
          </w:p>
        </w:tc>
      </w:tr>
      <w:tr w:rsidR="009A2682" w14:paraId="53FB2CB4" w14:textId="77777777" w:rsidTr="009A2682">
        <w:tc>
          <w:tcPr>
            <w:tcW w:w="0" w:type="auto"/>
          </w:tcPr>
          <w:p w14:paraId="7B8BA6A0" w14:textId="77777777" w:rsidR="009A2682" w:rsidRDefault="00BF4C3A" w:rsidP="009A2682">
            <w:pPr>
              <w:spacing w:line="276" w:lineRule="auto"/>
            </w:pPr>
            <m:oMathPara>
              <m:oMath>
                <m:sSub>
                  <m:sSubPr>
                    <m:ctrlPr>
                      <w:rPr>
                        <w:rFonts w:ascii="Cambria Math" w:hAnsi="Cambria Math"/>
                        <w:i/>
                      </w:rPr>
                    </m:ctrlPr>
                  </m:sSubPr>
                  <m:e>
                    <m:r>
                      <w:rPr>
                        <w:rFonts w:ascii="Cambria Math" w:hAnsi="Cambria Math"/>
                      </w:rPr>
                      <m:t>N</m:t>
                    </m:r>
                  </m:e>
                  <m:sub>
                    <m:r>
                      <w:rPr>
                        <w:rFonts w:ascii="Cambria Math" w:hAnsi="Cambria Math"/>
                      </w:rPr>
                      <m:t>u</m:t>
                    </m:r>
                  </m:sub>
                </m:sSub>
              </m:oMath>
            </m:oMathPara>
          </w:p>
        </w:tc>
        <w:tc>
          <w:tcPr>
            <w:tcW w:w="0" w:type="auto"/>
          </w:tcPr>
          <w:p w14:paraId="378451EB" w14:textId="77777777" w:rsidR="009A2682" w:rsidRDefault="009A2682" w:rsidP="009A2682">
            <w:pPr>
              <w:spacing w:line="276" w:lineRule="auto"/>
            </w:pPr>
            <w:r>
              <w:t>Nusselt number</w:t>
            </w:r>
          </w:p>
        </w:tc>
        <w:tc>
          <w:tcPr>
            <w:tcW w:w="0" w:type="auto"/>
          </w:tcPr>
          <w:p w14:paraId="6A477FB5" w14:textId="77777777" w:rsidR="009A2682" w:rsidRDefault="009A2682" w:rsidP="009A2682">
            <w:pPr>
              <w:spacing w:line="276" w:lineRule="auto"/>
            </w:pPr>
          </w:p>
        </w:tc>
      </w:tr>
      <w:tr w:rsidR="009A2682" w14:paraId="68ECAF20" w14:textId="77777777" w:rsidTr="009A2682">
        <w:tc>
          <w:tcPr>
            <w:tcW w:w="0" w:type="auto"/>
          </w:tcPr>
          <w:p w14:paraId="65EEC915" w14:textId="77777777" w:rsidR="009A2682" w:rsidRDefault="00BF4C3A" w:rsidP="009A2682">
            <w:pPr>
              <w:spacing w:line="276" w:lineRule="auto"/>
            </w:pPr>
            <m:oMathPara>
              <m:oMath>
                <m:sSub>
                  <m:sSubPr>
                    <m:ctrlPr>
                      <w:rPr>
                        <w:rFonts w:ascii="Cambria Math" w:hAnsi="Cambria Math"/>
                        <w:i/>
                      </w:rPr>
                    </m:ctrlPr>
                  </m:sSubPr>
                  <m:e>
                    <m:r>
                      <w:rPr>
                        <w:rFonts w:ascii="Cambria Math" w:hAnsi="Cambria Math"/>
                      </w:rPr>
                      <m:t>N</m:t>
                    </m:r>
                  </m:e>
                  <m:sub>
                    <m:r>
                      <w:rPr>
                        <w:rFonts w:ascii="Cambria Math" w:hAnsi="Cambria Math"/>
                      </w:rPr>
                      <m:t>or</m:t>
                    </m:r>
                  </m:sub>
                </m:sSub>
              </m:oMath>
            </m:oMathPara>
          </w:p>
        </w:tc>
        <w:tc>
          <w:tcPr>
            <w:tcW w:w="0" w:type="auto"/>
          </w:tcPr>
          <w:p w14:paraId="14A526B7" w14:textId="77777777" w:rsidR="009A2682" w:rsidRDefault="009A2682" w:rsidP="009A2682">
            <w:pPr>
              <w:spacing w:line="276" w:lineRule="auto"/>
            </w:pPr>
            <w:r>
              <w:t>Number of orifices</w:t>
            </w:r>
          </w:p>
        </w:tc>
        <w:tc>
          <w:tcPr>
            <w:tcW w:w="0" w:type="auto"/>
          </w:tcPr>
          <w:p w14:paraId="1ECAE62B" w14:textId="77777777" w:rsidR="009A2682" w:rsidRDefault="009A2682" w:rsidP="009A2682">
            <w:pPr>
              <w:spacing w:line="276" w:lineRule="auto"/>
            </w:pPr>
          </w:p>
        </w:tc>
      </w:tr>
      <w:tr w:rsidR="009A2682" w14:paraId="6DF4FE8C" w14:textId="77777777" w:rsidTr="009A2682">
        <w:tc>
          <w:tcPr>
            <w:tcW w:w="0" w:type="auto"/>
          </w:tcPr>
          <w:p w14:paraId="5B073E9B" w14:textId="77777777" w:rsidR="009A2682" w:rsidRDefault="00BF4C3A" w:rsidP="009A2682">
            <w:pPr>
              <w:spacing w:line="276" w:lineRule="auto"/>
            </w:pPr>
            <m:oMathPara>
              <m:oMath>
                <m:sSub>
                  <m:sSubPr>
                    <m:ctrlPr>
                      <w:rPr>
                        <w:rFonts w:ascii="Cambria Math" w:hAnsi="Cambria Math"/>
                        <w:i/>
                      </w:rPr>
                    </m:ctrlPr>
                  </m:sSubPr>
                  <m:e>
                    <m:r>
                      <w:rPr>
                        <w:rFonts w:ascii="Cambria Math" w:hAnsi="Cambria Math"/>
                      </w:rPr>
                      <m:t>P</m:t>
                    </m:r>
                  </m:e>
                  <m:sub>
                    <m:r>
                      <w:rPr>
                        <w:rFonts w:ascii="Cambria Math" w:hAnsi="Cambria Math"/>
                      </w:rPr>
                      <m:t>bed</m:t>
                    </m:r>
                  </m:sub>
                </m:sSub>
              </m:oMath>
            </m:oMathPara>
          </w:p>
        </w:tc>
        <w:tc>
          <w:tcPr>
            <w:tcW w:w="0" w:type="auto"/>
          </w:tcPr>
          <w:p w14:paraId="3FF9B44C" w14:textId="77777777" w:rsidR="009A2682" w:rsidRDefault="009A2682" w:rsidP="009A2682">
            <w:pPr>
              <w:spacing w:line="276" w:lineRule="auto"/>
            </w:pPr>
            <w:r>
              <w:t>Pressure drop across the bed</w:t>
            </w:r>
          </w:p>
        </w:tc>
        <w:tc>
          <w:tcPr>
            <w:tcW w:w="0" w:type="auto"/>
          </w:tcPr>
          <w:p w14:paraId="6986A857" w14:textId="77777777" w:rsidR="009A2682" w:rsidRDefault="009A2682" w:rsidP="009A2682">
            <w:pPr>
              <w:spacing w:line="276" w:lineRule="auto"/>
            </w:pPr>
            <w:r>
              <w:t>Pa</w:t>
            </w:r>
          </w:p>
        </w:tc>
      </w:tr>
      <w:tr w:rsidR="009A2682" w14:paraId="4FC3359F" w14:textId="77777777" w:rsidTr="009A2682">
        <w:tc>
          <w:tcPr>
            <w:tcW w:w="0" w:type="auto"/>
          </w:tcPr>
          <w:p w14:paraId="6AD6451B" w14:textId="77777777" w:rsidR="009A2682" w:rsidRDefault="009A2682" w:rsidP="009A2682">
            <w:pPr>
              <w:spacing w:line="276" w:lineRule="auto"/>
            </w:pPr>
            <m:oMathPara>
              <m:oMath>
                <m:r>
                  <w:rPr>
                    <w:rFonts w:ascii="Cambria Math" w:hAnsi="Cambria Math"/>
                  </w:rPr>
                  <m:t>Q</m:t>
                </m:r>
              </m:oMath>
            </m:oMathPara>
          </w:p>
        </w:tc>
        <w:tc>
          <w:tcPr>
            <w:tcW w:w="0" w:type="auto"/>
          </w:tcPr>
          <w:p w14:paraId="39260D94" w14:textId="77777777" w:rsidR="009A2682" w:rsidRDefault="009A2682" w:rsidP="009A2682">
            <w:pPr>
              <w:spacing w:line="276" w:lineRule="auto"/>
            </w:pPr>
            <w:r>
              <w:t>Average</w:t>
            </w:r>
          </w:p>
        </w:tc>
        <w:tc>
          <w:tcPr>
            <w:tcW w:w="0" w:type="auto"/>
          </w:tcPr>
          <w:p w14:paraId="03E3A87B" w14:textId="77777777" w:rsidR="009A2682" w:rsidRDefault="009A2682" w:rsidP="009A2682">
            <w:pPr>
              <w:spacing w:line="276" w:lineRule="auto"/>
            </w:pPr>
          </w:p>
        </w:tc>
      </w:tr>
      <w:tr w:rsidR="009A2682" w14:paraId="6C60F0A0" w14:textId="77777777" w:rsidTr="009A2682">
        <w:tc>
          <w:tcPr>
            <w:tcW w:w="0" w:type="auto"/>
          </w:tcPr>
          <w:p w14:paraId="0EED04C8" w14:textId="77777777" w:rsidR="009A2682" w:rsidRDefault="009A2682" w:rsidP="009A2682">
            <w:pPr>
              <w:spacing w:line="276" w:lineRule="auto"/>
            </w:pPr>
            <m:oMathPara>
              <m:oMath>
                <m:r>
                  <w:rPr>
                    <w:rFonts w:ascii="Cambria Math" w:hAnsi="Cambria Math"/>
                  </w:rPr>
                  <m:t xml:space="preserve">Q, </m:t>
                </m:r>
                <m:sSub>
                  <m:sSubPr>
                    <m:ctrlPr>
                      <w:rPr>
                        <w:rFonts w:ascii="Cambria Math" w:hAnsi="Cambria Math"/>
                        <w:i/>
                      </w:rPr>
                    </m:ctrlPr>
                  </m:sSubPr>
                  <m:e>
                    <m:r>
                      <w:rPr>
                        <w:rFonts w:ascii="Cambria Math" w:hAnsi="Cambria Math"/>
                      </w:rPr>
                      <m:t>Q</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cr</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o</m:t>
                    </m:r>
                  </m:sub>
                </m:sSub>
                <m:r>
                  <w:rPr>
                    <w:rFonts w:ascii="Cambria Math" w:hAnsi="Cambria Math"/>
                  </w:rPr>
                  <m:t xml:space="preserve">, </m:t>
                </m:r>
                <m:sSup>
                  <m:sSupPr>
                    <m:ctrlPr>
                      <w:rPr>
                        <w:rFonts w:ascii="Cambria Math" w:hAnsi="Cambria Math"/>
                        <w:i/>
                      </w:rPr>
                    </m:ctrlPr>
                  </m:sSupPr>
                  <m:e>
                    <m:r>
                      <w:rPr>
                        <w:rFonts w:ascii="Cambria Math" w:hAnsi="Cambria Math"/>
                      </w:rPr>
                      <m:t>Q</m:t>
                    </m:r>
                  </m:e>
                  <m:sup>
                    <m:r>
                      <w:rPr>
                        <w:rFonts w:ascii="Cambria Math" w:hAnsi="Cambria Math"/>
                      </w:rPr>
                      <m:t>*</m:t>
                    </m:r>
                  </m:sup>
                </m:sSup>
              </m:oMath>
            </m:oMathPara>
          </w:p>
        </w:tc>
        <w:tc>
          <w:tcPr>
            <w:tcW w:w="0" w:type="auto"/>
          </w:tcPr>
          <w:p w14:paraId="35DD3556" w14:textId="77777777" w:rsidR="009A2682" w:rsidRDefault="009A2682" w:rsidP="009A2682">
            <w:pPr>
              <w:spacing w:line="276" w:lineRule="auto"/>
            </w:pPr>
            <w:r>
              <w:t>Bed moisture content, moisture, moisture fraction, critical moisture, initial moisture content, moisture fraction at particle surface</w:t>
            </w:r>
          </w:p>
        </w:tc>
        <w:tc>
          <w:tcPr>
            <w:tcW w:w="0" w:type="auto"/>
          </w:tcPr>
          <w:p w14:paraId="0254056E" w14:textId="77777777" w:rsidR="009A2682" w:rsidRDefault="009A2682" w:rsidP="009A2682">
            <w:pPr>
              <w:spacing w:line="276" w:lineRule="auto"/>
              <w:jc w:val="left"/>
            </w:pPr>
            <w:r w:rsidRPr="00292178">
              <w:t>(kg of moisture/(kg of dry solid))</w:t>
            </w:r>
          </w:p>
        </w:tc>
      </w:tr>
      <w:tr w:rsidR="009A2682" w14:paraId="309233B6" w14:textId="77777777" w:rsidTr="009A2682">
        <w:tc>
          <w:tcPr>
            <w:tcW w:w="0" w:type="auto"/>
          </w:tcPr>
          <w:p w14:paraId="5DFC15A6" w14:textId="77777777" w:rsidR="009A2682" w:rsidRDefault="009A2682" w:rsidP="009A2682">
            <w:pPr>
              <w:spacing w:line="276" w:lineRule="auto"/>
            </w:pPr>
            <m:oMathPara>
              <m:oMath>
                <m:r>
                  <w:rPr>
                    <w:rFonts w:ascii="Cambria Math" w:hAnsi="Cambria Math"/>
                  </w:rPr>
                  <m:t>R</m:t>
                </m:r>
              </m:oMath>
            </m:oMathPara>
          </w:p>
        </w:tc>
        <w:tc>
          <w:tcPr>
            <w:tcW w:w="0" w:type="auto"/>
          </w:tcPr>
          <w:p w14:paraId="2AD764E3" w14:textId="77777777" w:rsidR="009A2682" w:rsidRDefault="009A2682" w:rsidP="009A2682">
            <w:pPr>
              <w:spacing w:line="276" w:lineRule="auto"/>
            </w:pPr>
            <w:r>
              <w:t>Radial position</w:t>
            </w:r>
          </w:p>
        </w:tc>
        <w:tc>
          <w:tcPr>
            <w:tcW w:w="0" w:type="auto"/>
          </w:tcPr>
          <w:p w14:paraId="24461B4E" w14:textId="77777777" w:rsidR="009A2682" w:rsidRDefault="009A2682" w:rsidP="009A2682">
            <w:pPr>
              <w:spacing w:line="276" w:lineRule="auto"/>
            </w:pPr>
          </w:p>
        </w:tc>
      </w:tr>
      <w:tr w:rsidR="009A2682" w14:paraId="2BAE72CF" w14:textId="77777777" w:rsidTr="009A2682">
        <w:tc>
          <w:tcPr>
            <w:tcW w:w="0" w:type="auto"/>
          </w:tcPr>
          <w:p w14:paraId="73D6A5AE" w14:textId="77777777" w:rsidR="009A2682" w:rsidRDefault="00BF4C3A" w:rsidP="009A2682">
            <w:pPr>
              <w:spacing w:line="276" w:lineRule="auto"/>
            </w:pPr>
            <m:oMathPara>
              <m:oMath>
                <m:sSub>
                  <m:sSubPr>
                    <m:ctrlPr>
                      <w:rPr>
                        <w:rFonts w:ascii="Cambria Math" w:hAnsi="Cambria Math"/>
                        <w:i/>
                      </w:rPr>
                    </m:ctrlPr>
                  </m:sSubPr>
                  <m:e>
                    <m:r>
                      <w:rPr>
                        <w:rFonts w:ascii="Cambria Math" w:hAnsi="Cambria Math"/>
                      </w:rPr>
                      <m:t>R</m:t>
                    </m:r>
                  </m:e>
                  <m:sub>
                    <m:r>
                      <w:rPr>
                        <w:rFonts w:ascii="Cambria Math" w:hAnsi="Cambria Math"/>
                      </w:rPr>
                      <m:t>c</m:t>
                    </m:r>
                  </m:sub>
                </m:sSub>
              </m:oMath>
            </m:oMathPara>
          </w:p>
        </w:tc>
        <w:tc>
          <w:tcPr>
            <w:tcW w:w="0" w:type="auto"/>
          </w:tcPr>
          <w:p w14:paraId="0C9EF8E1" w14:textId="77777777" w:rsidR="009A2682" w:rsidRDefault="009A2682" w:rsidP="009A2682">
            <w:pPr>
              <w:spacing w:line="276" w:lineRule="auto"/>
            </w:pPr>
            <w:r>
              <w:t>Rate of drying in the constant rate period</w:t>
            </w:r>
          </w:p>
        </w:tc>
        <w:tc>
          <w:tcPr>
            <w:tcW w:w="0" w:type="auto"/>
          </w:tcPr>
          <w:p w14:paraId="49BE7C2C" w14:textId="77777777" w:rsidR="009A2682" w:rsidRDefault="009A2682" w:rsidP="009A2682">
            <w:pPr>
              <w:spacing w:line="276" w:lineRule="auto"/>
            </w:pPr>
          </w:p>
        </w:tc>
      </w:tr>
      <w:tr w:rsidR="009A2682" w14:paraId="1BED41B8" w14:textId="77777777" w:rsidTr="009A2682">
        <w:tc>
          <w:tcPr>
            <w:tcW w:w="0" w:type="auto"/>
          </w:tcPr>
          <w:p w14:paraId="5E774C55" w14:textId="77777777" w:rsidR="009A2682" w:rsidRDefault="009A2682" w:rsidP="009A2682">
            <w:pPr>
              <w:spacing w:line="276" w:lineRule="auto"/>
            </w:pPr>
            <m:oMathPara>
              <m:oMath>
                <m:r>
                  <w:rPr>
                    <w:rFonts w:ascii="Cambria Math" w:hAnsi="Cambria Math"/>
                  </w:rPr>
                  <m:t xml:space="preserve">Re, </m:t>
                </m:r>
                <m:sSub>
                  <m:sSubPr>
                    <m:ctrlPr>
                      <w:rPr>
                        <w:rFonts w:ascii="Cambria Math" w:hAnsi="Cambria Math"/>
                        <w:i/>
                      </w:rPr>
                    </m:ctrlPr>
                  </m:sSubPr>
                  <m:e>
                    <m:r>
                      <w:rPr>
                        <w:rFonts w:ascii="Cambria Math" w:hAnsi="Cambria Math"/>
                      </w:rPr>
                      <m:t>Re</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Re</m:t>
                    </m:r>
                  </m:e>
                  <m:sub>
                    <m:r>
                      <w:rPr>
                        <w:rFonts w:ascii="Cambria Math" w:hAnsi="Cambria Math"/>
                      </w:rPr>
                      <m:t>mf</m:t>
                    </m:r>
                  </m:sub>
                </m:sSub>
              </m:oMath>
            </m:oMathPara>
          </w:p>
        </w:tc>
        <w:tc>
          <w:tcPr>
            <w:tcW w:w="0" w:type="auto"/>
          </w:tcPr>
          <w:p w14:paraId="21B8509E" w14:textId="77777777" w:rsidR="009A2682" w:rsidRDefault="009A2682" w:rsidP="009A2682">
            <w:pPr>
              <w:spacing w:line="276" w:lineRule="auto"/>
            </w:pPr>
            <w:r>
              <w:t>Reynolds number, turbulent region, at incipient fluidisation</w:t>
            </w:r>
          </w:p>
        </w:tc>
        <w:tc>
          <w:tcPr>
            <w:tcW w:w="0" w:type="auto"/>
          </w:tcPr>
          <w:p w14:paraId="36F97AEA" w14:textId="77777777" w:rsidR="009A2682" w:rsidRDefault="009A2682" w:rsidP="009A2682">
            <w:pPr>
              <w:spacing w:line="276" w:lineRule="auto"/>
            </w:pPr>
          </w:p>
        </w:tc>
      </w:tr>
      <w:tr w:rsidR="009A2682" w14:paraId="6EF4F9D7" w14:textId="77777777" w:rsidTr="009A2682">
        <w:tc>
          <w:tcPr>
            <w:tcW w:w="0" w:type="auto"/>
          </w:tcPr>
          <w:p w14:paraId="77FEFA18" w14:textId="77777777" w:rsidR="009A2682" w:rsidRDefault="009A2682" w:rsidP="009A2682">
            <w:pPr>
              <w:spacing w:line="276" w:lineRule="auto"/>
            </w:pPr>
            <m:oMathPara>
              <m:oMath>
                <m:r>
                  <w:rPr>
                    <w:rFonts w:ascii="Cambria Math" w:hAnsi="Cambria Math"/>
                  </w:rPr>
                  <m:t>S</m:t>
                </m:r>
              </m:oMath>
            </m:oMathPara>
          </w:p>
        </w:tc>
        <w:tc>
          <w:tcPr>
            <w:tcW w:w="0" w:type="auto"/>
          </w:tcPr>
          <w:p w14:paraId="0BCD6B26" w14:textId="77777777" w:rsidR="009A2682" w:rsidRDefault="009A2682" w:rsidP="009A2682">
            <w:pPr>
              <w:spacing w:line="276" w:lineRule="auto"/>
            </w:pPr>
            <w:r>
              <w:t>Frontal area of a sphere</w:t>
            </w:r>
          </w:p>
        </w:tc>
        <w:tc>
          <w:tcPr>
            <w:tcW w:w="0" w:type="auto"/>
          </w:tcPr>
          <w:p w14:paraId="62945104" w14:textId="77777777" w:rsidR="009A2682" w:rsidRDefault="009A2682" w:rsidP="009A2682">
            <w:pPr>
              <w:spacing w:line="276" w:lineRule="auto"/>
            </w:pPr>
          </w:p>
        </w:tc>
      </w:tr>
      <w:tr w:rsidR="009A2682" w14:paraId="35E2E3A6" w14:textId="77777777" w:rsidTr="009A2682">
        <w:tc>
          <w:tcPr>
            <w:tcW w:w="0" w:type="auto"/>
          </w:tcPr>
          <w:p w14:paraId="4721A2D1" w14:textId="77777777" w:rsidR="009A2682" w:rsidRDefault="009A2682" w:rsidP="009A2682">
            <w:pPr>
              <w:spacing w:line="276" w:lineRule="auto"/>
            </w:pPr>
            <m:oMathPara>
              <m:oMath>
                <m:r>
                  <w:rPr>
                    <w:rFonts w:ascii="Cambria Math" w:hAnsi="Cambria Math"/>
                  </w:rPr>
                  <w:lastRenderedPageBreak/>
                  <m:t>Sh</m:t>
                </m:r>
              </m:oMath>
            </m:oMathPara>
          </w:p>
        </w:tc>
        <w:tc>
          <w:tcPr>
            <w:tcW w:w="0" w:type="auto"/>
          </w:tcPr>
          <w:p w14:paraId="7070138D" w14:textId="77777777" w:rsidR="009A2682" w:rsidRDefault="009A2682" w:rsidP="009A2682">
            <w:pPr>
              <w:spacing w:line="276" w:lineRule="auto"/>
            </w:pPr>
            <w:r>
              <w:t>Strouhal number</w:t>
            </w:r>
          </w:p>
        </w:tc>
        <w:tc>
          <w:tcPr>
            <w:tcW w:w="0" w:type="auto"/>
          </w:tcPr>
          <w:p w14:paraId="16AAEA15" w14:textId="77777777" w:rsidR="009A2682" w:rsidRDefault="009A2682" w:rsidP="009A2682">
            <w:pPr>
              <w:spacing w:line="276" w:lineRule="auto"/>
            </w:pPr>
          </w:p>
        </w:tc>
      </w:tr>
      <w:tr w:rsidR="009A2682" w14:paraId="5130F4CE" w14:textId="77777777" w:rsidTr="009A2682">
        <w:tc>
          <w:tcPr>
            <w:tcW w:w="0" w:type="auto"/>
          </w:tcPr>
          <w:p w14:paraId="5C441DBC" w14:textId="77777777" w:rsidR="009A2682" w:rsidRDefault="00BF4C3A" w:rsidP="009A2682">
            <w:pPr>
              <w:spacing w:line="276" w:lineRule="auto"/>
            </w:pPr>
            <m:oMathPara>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g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b</m:t>
                    </m:r>
                  </m:sub>
                </m:sSub>
              </m:oMath>
            </m:oMathPara>
          </w:p>
        </w:tc>
        <w:tc>
          <w:tcPr>
            <w:tcW w:w="0" w:type="auto"/>
          </w:tcPr>
          <w:p w14:paraId="3C35AB9C" w14:textId="77777777" w:rsidR="009A2682" w:rsidRDefault="009A2682" w:rsidP="009A2682">
            <w:pPr>
              <w:spacing w:line="276" w:lineRule="auto"/>
            </w:pPr>
            <w:r>
              <w:t>Temperature of gas, temperature of solid, initial temperature of gas, temperature of bed</w:t>
            </w:r>
          </w:p>
        </w:tc>
        <w:tc>
          <w:tcPr>
            <w:tcW w:w="0" w:type="auto"/>
          </w:tcPr>
          <w:p w14:paraId="7205523D" w14:textId="77777777" w:rsidR="009A2682" w:rsidRDefault="009A2682" w:rsidP="009A2682">
            <w:pPr>
              <w:spacing w:line="276" w:lineRule="auto"/>
            </w:pPr>
            <w:r>
              <w:t xml:space="preserve">°C </w:t>
            </w:r>
          </w:p>
        </w:tc>
      </w:tr>
      <w:tr w:rsidR="009A2682" w14:paraId="08A2FD90" w14:textId="77777777" w:rsidTr="009A2682">
        <w:tc>
          <w:tcPr>
            <w:tcW w:w="0" w:type="auto"/>
          </w:tcPr>
          <w:p w14:paraId="5E2C6C69" w14:textId="77777777" w:rsidR="009A2682" w:rsidRDefault="009A2682" w:rsidP="009A2682">
            <w:pPr>
              <w:spacing w:line="276" w:lineRule="auto"/>
            </w:pPr>
            <m:oMathPara>
              <m:oMath>
                <m:r>
                  <w:rPr>
                    <w:rFonts w:ascii="Cambria Math" w:hAnsi="Cambria Math"/>
                  </w:rPr>
                  <m:t xml:space="preserve">U, </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mf</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pf</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en</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pc</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 xml:space="preserve">  </m:t>
                </m:r>
              </m:oMath>
            </m:oMathPara>
          </w:p>
        </w:tc>
        <w:tc>
          <w:tcPr>
            <w:tcW w:w="0" w:type="auto"/>
          </w:tcPr>
          <w:p w14:paraId="6947CF5C" w14:textId="77777777" w:rsidR="009A2682" w:rsidRDefault="009A2682" w:rsidP="009A2682">
            <w:pPr>
              <w:spacing w:line="276" w:lineRule="auto"/>
            </w:pPr>
            <w:r>
              <w:t>Gas velocity, bubble rise velocity, terminal velocity, minimum fluidisation velocity, minimum pulsed fluidisation velocity, velocity at exit nozzle, gas velocity continuous regime, gas velocity pulsed regime, particle relative velocity, superficial fluid velocity</w:t>
            </w:r>
          </w:p>
        </w:tc>
        <w:tc>
          <w:tcPr>
            <w:tcW w:w="0" w:type="auto"/>
          </w:tcPr>
          <w:p w14:paraId="02EAE6C0" w14:textId="77777777" w:rsidR="009A2682" w:rsidRDefault="009A2682" w:rsidP="009A2682">
            <w:pPr>
              <w:spacing w:line="276" w:lineRule="auto"/>
            </w:pPr>
            <w:r>
              <w:t>m/s</w:t>
            </w:r>
          </w:p>
        </w:tc>
      </w:tr>
      <w:tr w:rsidR="009A2682" w14:paraId="1332FFA5" w14:textId="77777777" w:rsidTr="009A2682">
        <w:tc>
          <w:tcPr>
            <w:tcW w:w="0" w:type="auto"/>
          </w:tcPr>
          <w:p w14:paraId="6FE63E6D" w14:textId="77777777" w:rsidR="009A2682" w:rsidRDefault="009A2682" w:rsidP="009A2682">
            <w:pPr>
              <w:spacing w:line="276" w:lineRule="auto"/>
            </w:pPr>
            <m:oMathPara>
              <m:oMath>
                <m:r>
                  <w:rPr>
                    <w:rFonts w:ascii="Cambria Math" w:hAnsi="Cambria Math"/>
                  </w:rPr>
                  <m:t xml:space="preserve">V, </m:t>
                </m:r>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g</m:t>
                        </m:r>
                      </m:sub>
                    </m:sSub>
                  </m:e>
                </m:acc>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or</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mf</m:t>
                    </m:r>
                  </m:sub>
                </m:sSub>
              </m:oMath>
            </m:oMathPara>
          </w:p>
        </w:tc>
        <w:tc>
          <w:tcPr>
            <w:tcW w:w="0" w:type="auto"/>
          </w:tcPr>
          <w:p w14:paraId="6EF5C682" w14:textId="77777777" w:rsidR="009A2682" w:rsidRDefault="009A2682" w:rsidP="009A2682">
            <w:pPr>
              <w:spacing w:line="276" w:lineRule="auto"/>
            </w:pPr>
            <w:r>
              <w:t xml:space="preserve">Volume, volume of gas in bubbles, volume of bubble, initial bubble volume, volume flow rate at </w:t>
            </w:r>
            <m:oMath>
              <m:sSub>
                <m:sSubPr>
                  <m:ctrlPr>
                    <w:rPr>
                      <w:rFonts w:ascii="Cambria Math" w:hAnsi="Cambria Math"/>
                      <w:i/>
                    </w:rPr>
                  </m:ctrlPr>
                </m:sSubPr>
                <m:e>
                  <m:r>
                    <w:rPr>
                      <w:rFonts w:ascii="Cambria Math" w:hAnsi="Cambria Math"/>
                    </w:rPr>
                    <m:t>U</m:t>
                  </m:r>
                </m:e>
                <m:sub>
                  <m:r>
                    <w:rPr>
                      <w:rFonts w:ascii="Cambria Math" w:hAnsi="Cambria Math"/>
                    </w:rPr>
                    <m:t>mf</m:t>
                  </m:r>
                </m:sub>
              </m:sSub>
            </m:oMath>
          </w:p>
        </w:tc>
        <w:tc>
          <w:tcPr>
            <w:tcW w:w="0" w:type="auto"/>
          </w:tcPr>
          <w:p w14:paraId="65CD61EF" w14:textId="77777777" w:rsidR="009A2682" w:rsidRDefault="009A2682" w:rsidP="009A2682">
            <w:pPr>
              <w:spacing w:line="276" w:lineRule="auto"/>
            </w:pPr>
            <w:r>
              <w:t>m</w:t>
            </w:r>
            <w:r w:rsidRPr="00912322">
              <w:rPr>
                <w:vertAlign w:val="superscript"/>
              </w:rPr>
              <w:t>3</w:t>
            </w:r>
          </w:p>
        </w:tc>
      </w:tr>
      <w:tr w:rsidR="009A2682" w14:paraId="4B660C91" w14:textId="77777777" w:rsidTr="009A2682">
        <w:tc>
          <w:tcPr>
            <w:tcW w:w="0" w:type="auto"/>
          </w:tcPr>
          <w:p w14:paraId="26860D0C" w14:textId="77777777" w:rsidR="009A2682" w:rsidRDefault="00BF4C3A" w:rsidP="009A2682">
            <w:pPr>
              <w:spacing w:line="276" w:lineRule="auto"/>
            </w:pPr>
            <m:oMathPara>
              <m:oMath>
                <m:sSub>
                  <m:sSubPr>
                    <m:ctrlPr>
                      <w:rPr>
                        <w:rFonts w:ascii="Cambria Math" w:hAnsi="Cambria Math"/>
                        <w:i/>
                      </w:rPr>
                    </m:ctrlPr>
                  </m:sSubPr>
                  <m:e>
                    <m:r>
                      <w:rPr>
                        <w:rFonts w:ascii="Cambria Math" w:hAnsi="Cambria Math"/>
                      </w:rPr>
                      <m:t>V</m:t>
                    </m:r>
                  </m:e>
                  <m:sub>
                    <m:r>
                      <w:rPr>
                        <w:rFonts w:ascii="Cambria Math" w:hAnsi="Cambria Math"/>
                      </w:rPr>
                      <m:t>B</m:t>
                    </m:r>
                  </m:sub>
                </m:sSub>
              </m:oMath>
            </m:oMathPara>
          </w:p>
        </w:tc>
        <w:tc>
          <w:tcPr>
            <w:tcW w:w="0" w:type="auto"/>
          </w:tcPr>
          <w:p w14:paraId="7FAF505C" w14:textId="77777777" w:rsidR="009A2682" w:rsidRDefault="009A2682" w:rsidP="009A2682">
            <w:pPr>
              <w:spacing w:line="276" w:lineRule="auto"/>
            </w:pPr>
            <w:r>
              <w:t>Bubble rise velocity</w:t>
            </w:r>
          </w:p>
        </w:tc>
        <w:tc>
          <w:tcPr>
            <w:tcW w:w="0" w:type="auto"/>
          </w:tcPr>
          <w:p w14:paraId="03AAD2CF" w14:textId="77777777" w:rsidR="009A2682" w:rsidRDefault="009A2682" w:rsidP="009A2682">
            <w:pPr>
              <w:spacing w:line="276" w:lineRule="auto"/>
            </w:pPr>
            <w:r>
              <w:t>m/s</w:t>
            </w:r>
          </w:p>
        </w:tc>
      </w:tr>
      <w:tr w:rsidR="009A2682" w14:paraId="08BF25A6" w14:textId="77777777" w:rsidTr="009A2682">
        <w:tc>
          <w:tcPr>
            <w:tcW w:w="0" w:type="auto"/>
          </w:tcPr>
          <w:p w14:paraId="24FCE773" w14:textId="77777777" w:rsidR="009A2682" w:rsidRDefault="009A2682" w:rsidP="009A2682">
            <w:pPr>
              <w:spacing w:line="276" w:lineRule="auto"/>
            </w:pPr>
            <m:oMathPara>
              <m:oMath>
                <m:r>
                  <w:rPr>
                    <w:rFonts w:ascii="Cambria Math" w:hAnsi="Cambria Math"/>
                  </w:rPr>
                  <m:t xml:space="preserve">W, </m:t>
                </m:r>
                <m:sSub>
                  <m:sSubPr>
                    <m:ctrlPr>
                      <w:rPr>
                        <w:rFonts w:ascii="Cambria Math" w:hAnsi="Cambria Math"/>
                        <w:i/>
                      </w:rPr>
                    </m:ctrlPr>
                  </m:sSubPr>
                  <m:e>
                    <m:r>
                      <w:rPr>
                        <w:rFonts w:ascii="Cambria Math" w:hAnsi="Cambria Math"/>
                      </w:rPr>
                      <m:t>W</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w</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d</m:t>
                    </m:r>
                  </m:sub>
                </m:sSub>
              </m:oMath>
            </m:oMathPara>
          </w:p>
        </w:tc>
        <w:tc>
          <w:tcPr>
            <w:tcW w:w="0" w:type="auto"/>
          </w:tcPr>
          <w:p w14:paraId="1547F947" w14:textId="77777777" w:rsidR="009A2682" w:rsidRDefault="009A2682" w:rsidP="009A2682">
            <w:pPr>
              <w:spacing w:line="276" w:lineRule="auto"/>
            </w:pPr>
            <w:r>
              <w:t>Mass, weight of particle, weight of wet particle, weight of dried particle</w:t>
            </w:r>
          </w:p>
        </w:tc>
        <w:tc>
          <w:tcPr>
            <w:tcW w:w="0" w:type="auto"/>
          </w:tcPr>
          <w:p w14:paraId="0532CBC0" w14:textId="77777777" w:rsidR="009A2682" w:rsidRDefault="009A2682" w:rsidP="009A2682">
            <w:pPr>
              <w:spacing w:line="276" w:lineRule="auto"/>
            </w:pPr>
            <w:r>
              <w:t>g</w:t>
            </w:r>
          </w:p>
        </w:tc>
      </w:tr>
      <w:tr w:rsidR="009A2682" w14:paraId="5C7FE889" w14:textId="77777777" w:rsidTr="009A2682">
        <w:tc>
          <w:tcPr>
            <w:tcW w:w="0" w:type="auto"/>
          </w:tcPr>
          <w:p w14:paraId="2813FAD1" w14:textId="77777777" w:rsidR="009A2682" w:rsidRDefault="009A2682" w:rsidP="009A2682">
            <w:pPr>
              <w:spacing w:line="276" w:lineRule="auto"/>
            </w:pPr>
            <m:oMathPara>
              <m:oMath>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cr</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eq</m:t>
                    </m:r>
                  </m:sub>
                </m:sSub>
              </m:oMath>
            </m:oMathPara>
          </w:p>
        </w:tc>
        <w:tc>
          <w:tcPr>
            <w:tcW w:w="0" w:type="auto"/>
          </w:tcPr>
          <w:p w14:paraId="2189EF88" w14:textId="77777777" w:rsidR="009A2682" w:rsidRDefault="009A2682" w:rsidP="009A2682">
            <w:pPr>
              <w:spacing w:line="276" w:lineRule="auto"/>
            </w:pPr>
            <w:r>
              <w:t>Moisture content, initial moisture content, critical moisture content, equilibrium moisture content</w:t>
            </w:r>
          </w:p>
        </w:tc>
        <w:tc>
          <w:tcPr>
            <w:tcW w:w="0" w:type="auto"/>
          </w:tcPr>
          <w:p w14:paraId="43B6F272" w14:textId="77777777" w:rsidR="009A2682" w:rsidRDefault="009A2682" w:rsidP="009A2682">
            <w:pPr>
              <w:spacing w:line="276" w:lineRule="auto"/>
            </w:pPr>
          </w:p>
        </w:tc>
      </w:tr>
    </w:tbl>
    <w:p w14:paraId="66A56450" w14:textId="77777777" w:rsidR="006E68FD" w:rsidRPr="00AB6294" w:rsidRDefault="006E68FD" w:rsidP="00EA5CD1">
      <w:pPr>
        <w:spacing w:line="276" w:lineRule="auto"/>
        <w:rPr>
          <w:b/>
          <w:i/>
        </w:rPr>
      </w:pPr>
      <w:r w:rsidRPr="00AB6294">
        <w:rPr>
          <w:b/>
          <w:i/>
        </w:rPr>
        <w:t>Lower Case Symbo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9"/>
        <w:gridCol w:w="6188"/>
        <w:gridCol w:w="843"/>
      </w:tblGrid>
      <w:tr w:rsidR="009A2682" w14:paraId="1CE4F1AD" w14:textId="77777777" w:rsidTr="009A2682">
        <w:tc>
          <w:tcPr>
            <w:tcW w:w="0" w:type="auto"/>
          </w:tcPr>
          <w:p w14:paraId="01A02082" w14:textId="77777777" w:rsidR="009A2682" w:rsidRDefault="009A2682" w:rsidP="009A2682">
            <w:pPr>
              <w:spacing w:line="276" w:lineRule="auto"/>
            </w:pPr>
            <m:oMathPara>
              <m:oMath>
                <m:r>
                  <w:rPr>
                    <w:rFonts w:ascii="Cambria Math" w:hAnsi="Cambria Math"/>
                  </w:rPr>
                  <m:t>b</m:t>
                </m:r>
              </m:oMath>
            </m:oMathPara>
          </w:p>
        </w:tc>
        <w:tc>
          <w:tcPr>
            <w:tcW w:w="0" w:type="auto"/>
          </w:tcPr>
          <w:p w14:paraId="770BC269" w14:textId="77777777" w:rsidR="009A2682" w:rsidRDefault="009A2682" w:rsidP="009A2682">
            <w:pPr>
              <w:spacing w:line="276" w:lineRule="auto"/>
            </w:pPr>
            <w:r>
              <w:t>Nozzle width</w:t>
            </w:r>
          </w:p>
        </w:tc>
        <w:tc>
          <w:tcPr>
            <w:tcW w:w="0" w:type="auto"/>
          </w:tcPr>
          <w:p w14:paraId="192E3647" w14:textId="77777777" w:rsidR="009A2682" w:rsidRDefault="009A2682" w:rsidP="009A2682">
            <w:pPr>
              <w:spacing w:line="276" w:lineRule="auto"/>
            </w:pPr>
          </w:p>
        </w:tc>
      </w:tr>
      <w:tr w:rsidR="009A2682" w14:paraId="5AE6ED51" w14:textId="77777777" w:rsidTr="009A2682">
        <w:tc>
          <w:tcPr>
            <w:tcW w:w="0" w:type="auto"/>
          </w:tcPr>
          <w:p w14:paraId="16182FF3" w14:textId="77777777" w:rsidR="009A2682" w:rsidRDefault="009A2682" w:rsidP="009A2682">
            <w:pPr>
              <w:spacing w:line="276" w:lineRule="auto"/>
            </w:pPr>
            <m:oMathPara>
              <m:oMath>
                <m:r>
                  <w:rPr>
                    <w:rFonts w:ascii="Cambria Math" w:hAnsi="Cambria Math"/>
                  </w:rPr>
                  <m:t xml:space="preserve">d,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s</m:t>
                    </m:r>
                  </m:sub>
                </m:sSub>
              </m:oMath>
            </m:oMathPara>
          </w:p>
        </w:tc>
        <w:tc>
          <w:tcPr>
            <w:tcW w:w="0" w:type="auto"/>
          </w:tcPr>
          <w:p w14:paraId="38F4364C" w14:textId="77777777" w:rsidR="009A2682" w:rsidRDefault="009A2682" w:rsidP="009A2682">
            <w:pPr>
              <w:spacing w:line="276" w:lineRule="auto"/>
            </w:pPr>
            <w:r>
              <w:t>Diameter, bed diameter, bubble diameter, mean particle diameter, spherical diameter</w:t>
            </w:r>
          </w:p>
        </w:tc>
        <w:tc>
          <w:tcPr>
            <w:tcW w:w="0" w:type="auto"/>
          </w:tcPr>
          <w:p w14:paraId="0BD3E438" w14:textId="77777777" w:rsidR="009A2682" w:rsidRDefault="009A2682" w:rsidP="009A2682">
            <w:pPr>
              <w:spacing w:line="276" w:lineRule="auto"/>
            </w:pPr>
            <w:r>
              <w:t>m</w:t>
            </w:r>
          </w:p>
        </w:tc>
      </w:tr>
      <w:tr w:rsidR="009A2682" w14:paraId="578D2686" w14:textId="77777777" w:rsidTr="009A2682">
        <w:tc>
          <w:tcPr>
            <w:tcW w:w="0" w:type="auto"/>
          </w:tcPr>
          <w:p w14:paraId="682B265F" w14:textId="77777777" w:rsidR="009A2682" w:rsidRDefault="009A2682" w:rsidP="009A2682">
            <w:pPr>
              <w:spacing w:line="276" w:lineRule="auto"/>
            </w:pPr>
            <m:oMathPara>
              <m:oMath>
                <m:r>
                  <w:rPr>
                    <w:rFonts w:ascii="Cambria Math" w:hAnsi="Cambria Math"/>
                  </w:rPr>
                  <m:t xml:space="preserve">f, </m:t>
                </m:r>
                <m:sSub>
                  <m:sSubPr>
                    <m:ctrlPr>
                      <w:rPr>
                        <w:rFonts w:ascii="Cambria Math" w:hAnsi="Cambria Math"/>
                        <w:i/>
                      </w:rPr>
                    </m:ctrlPr>
                  </m:sSubPr>
                  <m:e>
                    <m:r>
                      <w:rPr>
                        <w:rFonts w:ascii="Cambria Math" w:hAnsi="Cambria Math"/>
                      </w:rPr>
                      <m:t>f</m:t>
                    </m:r>
                  </m:e>
                  <m:sub>
                    <m:r>
                      <w:rPr>
                        <w:rFonts w:ascii="Cambria Math" w:hAnsi="Cambria Math"/>
                      </w:rPr>
                      <m:t>c</m:t>
                    </m:r>
                  </m:sub>
                </m:sSub>
              </m:oMath>
            </m:oMathPara>
          </w:p>
        </w:tc>
        <w:tc>
          <w:tcPr>
            <w:tcW w:w="0" w:type="auto"/>
          </w:tcPr>
          <w:p w14:paraId="5A6C0492" w14:textId="77777777" w:rsidR="009A2682" w:rsidRDefault="009A2682" w:rsidP="009A2682">
            <w:pPr>
              <w:spacing w:line="276" w:lineRule="auto"/>
            </w:pPr>
            <w:r>
              <w:t>Free moisture, free moisture at critical moisture content</w:t>
            </w:r>
          </w:p>
        </w:tc>
        <w:tc>
          <w:tcPr>
            <w:tcW w:w="0" w:type="auto"/>
          </w:tcPr>
          <w:p w14:paraId="7CF82AC1" w14:textId="77777777" w:rsidR="009A2682" w:rsidRDefault="009A2682" w:rsidP="009A2682">
            <w:pPr>
              <w:spacing w:line="276" w:lineRule="auto"/>
            </w:pPr>
          </w:p>
        </w:tc>
      </w:tr>
      <w:tr w:rsidR="009A2682" w14:paraId="44CE87A7" w14:textId="77777777" w:rsidTr="009A2682">
        <w:tc>
          <w:tcPr>
            <w:tcW w:w="0" w:type="auto"/>
          </w:tcPr>
          <w:p w14:paraId="5D0BB89F" w14:textId="77777777" w:rsidR="009A2682" w:rsidRDefault="009A2682" w:rsidP="009A2682">
            <w:pPr>
              <w:spacing w:line="276" w:lineRule="auto"/>
            </w:pPr>
            <m:oMathPara>
              <m:oMath>
                <m:r>
                  <w:rPr>
                    <w:rFonts w:ascii="Cambria Math" w:hAnsi="Cambria Math"/>
                  </w:rPr>
                  <m:t xml:space="preserve">g, </m:t>
                </m:r>
                <m:sSub>
                  <m:sSubPr>
                    <m:ctrlPr>
                      <w:rPr>
                        <w:rFonts w:ascii="Cambria Math" w:hAnsi="Cambria Math"/>
                        <w:i/>
                      </w:rPr>
                    </m:ctrlPr>
                  </m:sSubPr>
                  <m:e>
                    <m:r>
                      <w:rPr>
                        <w:rFonts w:ascii="Cambria Math" w:hAnsi="Cambria Math"/>
                      </w:rPr>
                      <m:t>g</m:t>
                    </m:r>
                  </m:e>
                  <m:sub>
                    <m:r>
                      <w:rPr>
                        <w:rFonts w:ascii="Cambria Math" w:hAnsi="Cambria Math"/>
                      </w:rPr>
                      <m:t>c</m:t>
                    </m:r>
                  </m:sub>
                </m:sSub>
              </m:oMath>
            </m:oMathPara>
          </w:p>
        </w:tc>
        <w:tc>
          <w:tcPr>
            <w:tcW w:w="0" w:type="auto"/>
          </w:tcPr>
          <w:p w14:paraId="25B692B7" w14:textId="77777777" w:rsidR="009A2682" w:rsidRDefault="009A2682" w:rsidP="009A2682">
            <w:pPr>
              <w:spacing w:line="276" w:lineRule="auto"/>
            </w:pPr>
            <w:r>
              <w:t>Gravitational acceleration, gravitational constant</w:t>
            </w:r>
          </w:p>
        </w:tc>
        <w:tc>
          <w:tcPr>
            <w:tcW w:w="0" w:type="auto"/>
          </w:tcPr>
          <w:p w14:paraId="68273FFC" w14:textId="77777777" w:rsidR="009A2682" w:rsidRDefault="009A2682" w:rsidP="009A2682">
            <w:pPr>
              <w:spacing w:line="276" w:lineRule="auto"/>
            </w:pPr>
            <w:r>
              <w:t>m/s</w:t>
            </w:r>
            <w:r w:rsidRPr="00D748C4">
              <w:rPr>
                <w:vertAlign w:val="superscript"/>
              </w:rPr>
              <w:t>2</w:t>
            </w:r>
          </w:p>
        </w:tc>
      </w:tr>
      <w:tr w:rsidR="009A2682" w14:paraId="6B648F50" w14:textId="77777777" w:rsidTr="009A2682">
        <w:tc>
          <w:tcPr>
            <w:tcW w:w="0" w:type="auto"/>
          </w:tcPr>
          <w:p w14:paraId="4236FB18" w14:textId="77777777" w:rsidR="009A2682" w:rsidRDefault="009A2682" w:rsidP="009A2682">
            <w:pPr>
              <w:spacing w:line="276" w:lineRule="auto"/>
            </w:pPr>
            <m:oMathPara>
              <m:oMath>
                <m:r>
                  <w:rPr>
                    <w:rFonts w:ascii="Cambria Math" w:hAnsi="Cambria Math"/>
                  </w:rPr>
                  <m:t xml:space="preserve">h, </m:t>
                </m:r>
                <m:sSub>
                  <m:sSubPr>
                    <m:ctrlPr>
                      <w:rPr>
                        <w:rFonts w:ascii="Cambria Math" w:hAnsi="Cambria Math"/>
                        <w:i/>
                      </w:rPr>
                    </m:ctrlPr>
                  </m:sSubPr>
                  <m:e>
                    <m:r>
                      <w:rPr>
                        <w:rFonts w:ascii="Cambria Math" w:hAnsi="Cambria Math"/>
                      </w:rPr>
                      <m:t>h</m:t>
                    </m:r>
                  </m:e>
                  <m:sub>
                    <m:r>
                      <w:rPr>
                        <w:rFonts w:ascii="Cambria Math" w:hAnsi="Cambria Math"/>
                      </w:rPr>
                      <m:t>c</m:t>
                    </m:r>
                  </m:sub>
                </m:sSub>
              </m:oMath>
            </m:oMathPara>
          </w:p>
        </w:tc>
        <w:tc>
          <w:tcPr>
            <w:tcW w:w="0" w:type="auto"/>
          </w:tcPr>
          <w:p w14:paraId="524B90FF" w14:textId="77777777" w:rsidR="009A2682" w:rsidRDefault="009A2682" w:rsidP="009A2682">
            <w:pPr>
              <w:spacing w:line="276" w:lineRule="auto"/>
            </w:pPr>
            <w:r>
              <w:t>Heat transfer coefficient, convection heat transfer coefficient</w:t>
            </w:r>
          </w:p>
        </w:tc>
        <w:tc>
          <w:tcPr>
            <w:tcW w:w="0" w:type="auto"/>
          </w:tcPr>
          <w:p w14:paraId="38067934" w14:textId="77777777" w:rsidR="009A2682" w:rsidRDefault="009A2682" w:rsidP="009A2682">
            <w:pPr>
              <w:spacing w:line="276" w:lineRule="auto"/>
            </w:pPr>
            <w:r>
              <w:t>Wm</w:t>
            </w:r>
            <w:r w:rsidRPr="00D748C4">
              <w:rPr>
                <w:vertAlign w:val="superscript"/>
              </w:rPr>
              <w:t>2</w:t>
            </w:r>
            <w:r>
              <w:t>·K</w:t>
            </w:r>
          </w:p>
        </w:tc>
      </w:tr>
      <w:tr w:rsidR="009A2682" w14:paraId="392186F7" w14:textId="77777777" w:rsidTr="009A2682">
        <w:tc>
          <w:tcPr>
            <w:tcW w:w="0" w:type="auto"/>
          </w:tcPr>
          <w:p w14:paraId="0BDADE96" w14:textId="77777777" w:rsidR="009A2682" w:rsidRDefault="009A2682" w:rsidP="009A2682">
            <w:pPr>
              <w:spacing w:line="276" w:lineRule="auto"/>
            </w:pPr>
            <m:oMathPara>
              <m:oMath>
                <m:r>
                  <w:rPr>
                    <w:rFonts w:ascii="Cambria Math" w:hAnsi="Cambria Math"/>
                  </w:rPr>
                  <m:t>k</m:t>
                </m:r>
              </m:oMath>
            </m:oMathPara>
          </w:p>
        </w:tc>
        <w:tc>
          <w:tcPr>
            <w:tcW w:w="0" w:type="auto"/>
          </w:tcPr>
          <w:p w14:paraId="6699D0F8" w14:textId="77777777" w:rsidR="009A2682" w:rsidRDefault="009A2682" w:rsidP="009A2682">
            <w:pPr>
              <w:spacing w:line="276" w:lineRule="auto"/>
            </w:pPr>
            <w:r>
              <w:t>Thermal conductivity of a fluid</w:t>
            </w:r>
          </w:p>
        </w:tc>
        <w:tc>
          <w:tcPr>
            <w:tcW w:w="0" w:type="auto"/>
          </w:tcPr>
          <w:p w14:paraId="35F2A7F1" w14:textId="77777777" w:rsidR="009A2682" w:rsidRDefault="009A2682" w:rsidP="009A2682">
            <w:pPr>
              <w:spacing w:line="276" w:lineRule="auto"/>
            </w:pPr>
            <w:r>
              <w:t>W/m·K</w:t>
            </w:r>
          </w:p>
        </w:tc>
      </w:tr>
      <w:tr w:rsidR="009A2682" w14:paraId="31AC354A" w14:textId="77777777" w:rsidTr="009A2682">
        <w:tc>
          <w:tcPr>
            <w:tcW w:w="0" w:type="auto"/>
          </w:tcPr>
          <w:p w14:paraId="56439755" w14:textId="77777777" w:rsidR="009A2682" w:rsidRDefault="00BF4C3A" w:rsidP="009A2682">
            <w:pPr>
              <w:spacing w:line="276" w:lineRule="auto"/>
              <w:rPr>
                <w:rFonts w:ascii="Calibri" w:eastAsia="Calibri" w:hAnsi="Calibri" w:cs="Times New Roman"/>
              </w:rPr>
            </w:pPr>
            <m:oMathPara>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G</m:t>
                    </m:r>
                  </m:sub>
                </m:sSub>
              </m:oMath>
            </m:oMathPara>
          </w:p>
        </w:tc>
        <w:tc>
          <w:tcPr>
            <w:tcW w:w="0" w:type="auto"/>
          </w:tcPr>
          <w:p w14:paraId="7A117D67" w14:textId="77777777" w:rsidR="009A2682" w:rsidRDefault="009A2682" w:rsidP="009A2682">
            <w:pPr>
              <w:spacing w:line="276" w:lineRule="auto"/>
            </w:pPr>
            <w:r>
              <w:t>Mass of solids transported, mass transfer coefficient</w:t>
            </w:r>
          </w:p>
        </w:tc>
        <w:tc>
          <w:tcPr>
            <w:tcW w:w="0" w:type="auto"/>
          </w:tcPr>
          <w:p w14:paraId="0C04DD58" w14:textId="77777777" w:rsidR="009A2682" w:rsidRDefault="009A2682" w:rsidP="009A2682">
            <w:pPr>
              <w:spacing w:line="276" w:lineRule="auto"/>
            </w:pPr>
          </w:p>
        </w:tc>
      </w:tr>
      <w:tr w:rsidR="009A2682" w14:paraId="7929BB4E" w14:textId="77777777" w:rsidTr="009A2682">
        <w:tc>
          <w:tcPr>
            <w:tcW w:w="0" w:type="auto"/>
          </w:tcPr>
          <w:p w14:paraId="368513D4" w14:textId="77777777" w:rsidR="009A2682" w:rsidRDefault="009A2682" w:rsidP="009A2682">
            <w:pPr>
              <w:spacing w:line="276" w:lineRule="auto"/>
            </w:pPr>
            <m:oMathPara>
              <m:oMath>
                <m:r>
                  <w:rPr>
                    <w:rFonts w:ascii="Cambria Math" w:hAnsi="Cambria Math"/>
                  </w:rPr>
                  <m:t>l</m:t>
                </m:r>
              </m:oMath>
            </m:oMathPara>
          </w:p>
        </w:tc>
        <w:tc>
          <w:tcPr>
            <w:tcW w:w="0" w:type="auto"/>
          </w:tcPr>
          <w:p w14:paraId="2A566B7B" w14:textId="77777777" w:rsidR="009A2682" w:rsidRDefault="009A2682" w:rsidP="009A2682">
            <w:pPr>
              <w:spacing w:line="276" w:lineRule="auto"/>
            </w:pPr>
            <w:r>
              <w:t>Feedback loop length</w:t>
            </w:r>
          </w:p>
        </w:tc>
        <w:tc>
          <w:tcPr>
            <w:tcW w:w="0" w:type="auto"/>
          </w:tcPr>
          <w:p w14:paraId="506621C1" w14:textId="77777777" w:rsidR="009A2682" w:rsidRDefault="009A2682" w:rsidP="009A2682">
            <w:pPr>
              <w:spacing w:line="276" w:lineRule="auto"/>
            </w:pPr>
            <w:r>
              <w:t>m</w:t>
            </w:r>
          </w:p>
        </w:tc>
      </w:tr>
      <w:tr w:rsidR="009A2682" w14:paraId="6D46D443" w14:textId="77777777" w:rsidTr="009A2682">
        <w:tc>
          <w:tcPr>
            <w:tcW w:w="0" w:type="auto"/>
          </w:tcPr>
          <w:p w14:paraId="5103A981" w14:textId="77777777" w:rsidR="009A2682" w:rsidRDefault="009A2682" w:rsidP="009A2682">
            <w:pPr>
              <w:spacing w:line="276" w:lineRule="auto"/>
            </w:pPr>
            <m:oMathPara>
              <m:oMath>
                <m:r>
                  <w:rPr>
                    <w:rFonts w:ascii="Cambria Math" w:hAnsi="Cambria Math"/>
                  </w:rPr>
                  <m:t xml:space="preserve">m, </m:t>
                </m:r>
                <m:sSub>
                  <m:sSubPr>
                    <m:ctrlPr>
                      <w:rPr>
                        <w:rFonts w:ascii="Cambria Math" w:hAnsi="Cambria Math"/>
                        <w:i/>
                      </w:rPr>
                    </m:ctrlPr>
                  </m:sSubPr>
                  <m:e>
                    <m:r>
                      <w:rPr>
                        <w:rFonts w:ascii="Cambria Math" w:hAnsi="Cambria Math"/>
                      </w:rPr>
                      <m:t>m</m:t>
                    </m:r>
                  </m:e>
                  <m:sub>
                    <m:r>
                      <w:rPr>
                        <w:rFonts w:ascii="Cambria Math" w:hAnsi="Cambria Math"/>
                      </w:rPr>
                      <m:t>sp</m:t>
                    </m:r>
                  </m:sub>
                </m:sSub>
              </m:oMath>
            </m:oMathPara>
          </w:p>
        </w:tc>
        <w:tc>
          <w:tcPr>
            <w:tcW w:w="0" w:type="auto"/>
          </w:tcPr>
          <w:p w14:paraId="148A919B" w14:textId="77777777" w:rsidR="009A2682" w:rsidRDefault="009A2682" w:rsidP="009A2682">
            <w:pPr>
              <w:spacing w:line="276" w:lineRule="auto"/>
            </w:pPr>
            <w:r>
              <w:t>Ratio of rate of drying to free moisture, drying rate</w:t>
            </w:r>
          </w:p>
        </w:tc>
        <w:tc>
          <w:tcPr>
            <w:tcW w:w="0" w:type="auto"/>
          </w:tcPr>
          <w:p w14:paraId="2300B5B0" w14:textId="77777777" w:rsidR="009A2682" w:rsidRDefault="009A2682" w:rsidP="009A2682">
            <w:pPr>
              <w:spacing w:line="276" w:lineRule="auto"/>
            </w:pPr>
            <w:r>
              <w:t>m</w:t>
            </w:r>
            <w:r w:rsidRPr="008E7F1C">
              <w:rPr>
                <w:vertAlign w:val="superscript"/>
              </w:rPr>
              <w:t>-2</w:t>
            </w:r>
            <w:r>
              <w:t>s</w:t>
            </w:r>
            <w:r w:rsidRPr="008E7F1C">
              <w:rPr>
                <w:vertAlign w:val="superscript"/>
              </w:rPr>
              <w:t>-1</w:t>
            </w:r>
          </w:p>
        </w:tc>
      </w:tr>
      <w:tr w:rsidR="009A2682" w14:paraId="7B9CB07F" w14:textId="77777777" w:rsidTr="009A2682">
        <w:tc>
          <w:tcPr>
            <w:tcW w:w="0" w:type="auto"/>
          </w:tcPr>
          <w:p w14:paraId="5149F870" w14:textId="77777777" w:rsidR="009A2682" w:rsidRDefault="00BF4C3A" w:rsidP="009A2682">
            <w:pPr>
              <w:spacing w:line="276" w:lineRule="auto"/>
            </w:pPr>
            <m:oMathPara>
              <m:oMath>
                <m:sSub>
                  <m:sSubPr>
                    <m:ctrlPr>
                      <w:rPr>
                        <w:rFonts w:ascii="Cambria Math" w:hAnsi="Cambria Math"/>
                        <w:i/>
                      </w:rPr>
                    </m:ctrlPr>
                  </m:sSubPr>
                  <m:e>
                    <m:r>
                      <w:rPr>
                        <w:rFonts w:ascii="Cambria Math" w:hAnsi="Cambria Math"/>
                      </w:rPr>
                      <m:t>n</m:t>
                    </m:r>
                  </m:e>
                  <m:sub>
                    <m:r>
                      <w:rPr>
                        <w:rFonts w:ascii="Cambria Math" w:hAnsi="Cambria Math"/>
                      </w:rPr>
                      <m:t>b</m:t>
                    </m:r>
                  </m:sub>
                </m:sSub>
              </m:oMath>
            </m:oMathPara>
          </w:p>
        </w:tc>
        <w:tc>
          <w:tcPr>
            <w:tcW w:w="0" w:type="auto"/>
          </w:tcPr>
          <w:p w14:paraId="1DCCC252" w14:textId="77777777" w:rsidR="009A2682" w:rsidRDefault="009A2682" w:rsidP="009A2682">
            <w:pPr>
              <w:spacing w:line="276" w:lineRule="auto"/>
            </w:pPr>
            <w:r>
              <w:t>Number of bubbles</w:t>
            </w:r>
          </w:p>
        </w:tc>
        <w:tc>
          <w:tcPr>
            <w:tcW w:w="0" w:type="auto"/>
          </w:tcPr>
          <w:p w14:paraId="53479144" w14:textId="77777777" w:rsidR="009A2682" w:rsidRDefault="009A2682" w:rsidP="009A2682">
            <w:pPr>
              <w:spacing w:line="276" w:lineRule="auto"/>
            </w:pPr>
          </w:p>
        </w:tc>
      </w:tr>
      <w:tr w:rsidR="009A2682" w14:paraId="68EFFF7E" w14:textId="77777777" w:rsidTr="009A2682">
        <w:tc>
          <w:tcPr>
            <w:tcW w:w="0" w:type="auto"/>
          </w:tcPr>
          <w:p w14:paraId="452BED53" w14:textId="77777777" w:rsidR="009A2682" w:rsidRDefault="009A2682" w:rsidP="009A2682">
            <w:pPr>
              <w:spacing w:line="276" w:lineRule="auto"/>
            </w:pPr>
            <m:oMathPara>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v</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w</m:t>
                    </m:r>
                  </m:sub>
                </m:sSub>
              </m:oMath>
            </m:oMathPara>
          </w:p>
        </w:tc>
        <w:tc>
          <w:tcPr>
            <w:tcW w:w="0" w:type="auto"/>
          </w:tcPr>
          <w:p w14:paraId="413C664A" w14:textId="77777777" w:rsidR="009A2682" w:rsidRDefault="009A2682" w:rsidP="009A2682">
            <w:pPr>
              <w:spacing w:line="276" w:lineRule="auto"/>
            </w:pPr>
            <w:r>
              <w:t xml:space="preserve">Partial pressure at the solid, fluid, partial pressure of water in air </w:t>
            </w:r>
          </w:p>
        </w:tc>
        <w:tc>
          <w:tcPr>
            <w:tcW w:w="0" w:type="auto"/>
          </w:tcPr>
          <w:p w14:paraId="452CF641" w14:textId="77777777" w:rsidR="009A2682" w:rsidRDefault="009A2682" w:rsidP="009A2682">
            <w:pPr>
              <w:spacing w:line="276" w:lineRule="auto"/>
            </w:pPr>
            <w:r>
              <w:t>Pa</w:t>
            </w:r>
          </w:p>
        </w:tc>
      </w:tr>
      <w:tr w:rsidR="009A2682" w14:paraId="18AE19DA" w14:textId="77777777" w:rsidTr="009A2682">
        <w:tc>
          <w:tcPr>
            <w:tcW w:w="0" w:type="auto"/>
          </w:tcPr>
          <w:p w14:paraId="5A29637B" w14:textId="77777777" w:rsidR="009A2682" w:rsidRDefault="009A2682" w:rsidP="009A2682">
            <w:pPr>
              <w:spacing w:line="276" w:lineRule="auto"/>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b</m:t>
                    </m:r>
                  </m:sub>
                </m:sSub>
              </m:oMath>
            </m:oMathPara>
          </w:p>
        </w:tc>
        <w:tc>
          <w:tcPr>
            <w:tcW w:w="0" w:type="auto"/>
          </w:tcPr>
          <w:p w14:paraId="00DA564E" w14:textId="77777777" w:rsidR="009A2682" w:rsidRDefault="009A2682" w:rsidP="009A2682">
            <w:pPr>
              <w:spacing w:line="276" w:lineRule="auto"/>
            </w:pPr>
            <w:r>
              <w:t>Pressure drop across bed, pressure drop over distributor plate, fluidised bed</w:t>
            </w:r>
          </w:p>
        </w:tc>
        <w:tc>
          <w:tcPr>
            <w:tcW w:w="0" w:type="auto"/>
          </w:tcPr>
          <w:p w14:paraId="532DA209" w14:textId="77777777" w:rsidR="009A2682" w:rsidRDefault="009A2682" w:rsidP="009A2682">
            <w:pPr>
              <w:spacing w:line="276" w:lineRule="auto"/>
            </w:pPr>
            <w:r>
              <w:t>Pa</w:t>
            </w:r>
          </w:p>
        </w:tc>
      </w:tr>
      <w:tr w:rsidR="009A2682" w14:paraId="7E9E3A4E" w14:textId="77777777" w:rsidTr="009A2682">
        <w:tc>
          <w:tcPr>
            <w:tcW w:w="0" w:type="auto"/>
          </w:tcPr>
          <w:p w14:paraId="6A227252" w14:textId="77777777" w:rsidR="009A2682" w:rsidRDefault="009A2682" w:rsidP="009A2682">
            <w:pPr>
              <w:spacing w:line="276" w:lineRule="auto"/>
            </w:pPr>
            <m:oMathPara>
              <m:oMath>
                <m:r>
                  <w:rPr>
                    <w:rFonts w:ascii="Cambria Math" w:hAnsi="Cambria Math"/>
                  </w:rPr>
                  <m:t>q</m:t>
                </m:r>
              </m:oMath>
            </m:oMathPara>
          </w:p>
        </w:tc>
        <w:tc>
          <w:tcPr>
            <w:tcW w:w="0" w:type="auto"/>
          </w:tcPr>
          <w:p w14:paraId="4688A17C" w14:textId="77777777" w:rsidR="009A2682" w:rsidRDefault="009A2682" w:rsidP="009A2682">
            <w:pPr>
              <w:spacing w:line="276" w:lineRule="auto"/>
            </w:pPr>
            <w:r>
              <w:t>Heat flux</w:t>
            </w:r>
          </w:p>
        </w:tc>
        <w:tc>
          <w:tcPr>
            <w:tcW w:w="0" w:type="auto"/>
          </w:tcPr>
          <w:p w14:paraId="02A7E8E5" w14:textId="77777777" w:rsidR="009A2682" w:rsidRDefault="009A2682" w:rsidP="009A2682">
            <w:pPr>
              <w:spacing w:line="276" w:lineRule="auto"/>
            </w:pPr>
            <w:r>
              <w:t>W/m</w:t>
            </w:r>
            <w:r w:rsidRPr="00550A1C">
              <w:rPr>
                <w:vertAlign w:val="superscript"/>
              </w:rPr>
              <w:t>2</w:t>
            </w:r>
          </w:p>
        </w:tc>
      </w:tr>
      <w:tr w:rsidR="009A2682" w14:paraId="09CC9256" w14:textId="77777777" w:rsidTr="009A2682">
        <w:tc>
          <w:tcPr>
            <w:tcW w:w="0" w:type="auto"/>
          </w:tcPr>
          <w:p w14:paraId="172FCD7C" w14:textId="77777777" w:rsidR="009A2682" w:rsidRDefault="009A2682" w:rsidP="009A2682">
            <w:pPr>
              <w:spacing w:line="276" w:lineRule="auto"/>
            </w:pPr>
            <m:oMathPara>
              <m:oMath>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bd</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At</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Ap</m:t>
                    </m:r>
                  </m:sub>
                </m:sSub>
              </m:oMath>
            </m:oMathPara>
          </w:p>
        </w:tc>
        <w:tc>
          <w:tcPr>
            <w:tcW w:w="0" w:type="auto"/>
          </w:tcPr>
          <w:p w14:paraId="1FEABDEE" w14:textId="77777777" w:rsidR="009A2682" w:rsidRDefault="009A2682" w:rsidP="009A2682">
            <w:pPr>
              <w:spacing w:line="276" w:lineRule="auto"/>
            </w:pPr>
            <w:r>
              <w:t>Radius, bubble radius at detachment, radius of pipe, radius of particle</w:t>
            </w:r>
          </w:p>
        </w:tc>
        <w:tc>
          <w:tcPr>
            <w:tcW w:w="0" w:type="auto"/>
          </w:tcPr>
          <w:p w14:paraId="0B850990" w14:textId="77777777" w:rsidR="009A2682" w:rsidRDefault="009A2682" w:rsidP="009A2682">
            <w:pPr>
              <w:spacing w:line="276" w:lineRule="auto"/>
            </w:pPr>
            <w:r>
              <w:t>m</w:t>
            </w:r>
          </w:p>
        </w:tc>
      </w:tr>
      <w:tr w:rsidR="009A2682" w14:paraId="45B6C6EB" w14:textId="77777777" w:rsidTr="009A2682">
        <w:tc>
          <w:tcPr>
            <w:tcW w:w="0" w:type="auto"/>
          </w:tcPr>
          <w:p w14:paraId="0816A97D" w14:textId="77777777" w:rsidR="009A2682" w:rsidRDefault="00BF4C3A" w:rsidP="009A2682">
            <w:pPr>
              <w:spacing w:line="276" w:lineRule="auto"/>
            </w:pPr>
            <m:oMathPara>
              <m:oMath>
                <m:sSub>
                  <m:sSubPr>
                    <m:ctrlPr>
                      <w:rPr>
                        <w:rFonts w:ascii="Cambria Math" w:hAnsi="Cambria Math"/>
                        <w:i/>
                      </w:rPr>
                    </m:ctrlPr>
                  </m:sSubPr>
                  <m:e>
                    <m:r>
                      <w:rPr>
                        <w:rFonts w:ascii="Cambria Math" w:hAnsi="Cambria Math"/>
                      </w:rPr>
                      <m:t>r</m:t>
                    </m:r>
                  </m:e>
                  <m:sub>
                    <m:r>
                      <w:rPr>
                        <w:rFonts w:ascii="Cambria Math" w:hAnsi="Cambria Math"/>
                      </w:rPr>
                      <m:t>e</m:t>
                    </m:r>
                  </m:sub>
                </m:sSub>
              </m:oMath>
            </m:oMathPara>
          </w:p>
        </w:tc>
        <w:tc>
          <w:tcPr>
            <w:tcW w:w="0" w:type="auto"/>
          </w:tcPr>
          <w:p w14:paraId="6870D562" w14:textId="77777777" w:rsidR="009A2682" w:rsidRDefault="009A2682" w:rsidP="009A2682">
            <w:pPr>
              <w:spacing w:line="276" w:lineRule="auto"/>
            </w:pPr>
            <w:r>
              <w:t>Envelope density</w:t>
            </w:r>
          </w:p>
        </w:tc>
        <w:tc>
          <w:tcPr>
            <w:tcW w:w="0" w:type="auto"/>
          </w:tcPr>
          <w:p w14:paraId="4BB6FA8D" w14:textId="77777777" w:rsidR="009A2682" w:rsidRDefault="009A2682" w:rsidP="009A2682">
            <w:pPr>
              <w:spacing w:line="276" w:lineRule="auto"/>
            </w:pPr>
          </w:p>
        </w:tc>
      </w:tr>
      <w:tr w:rsidR="009A2682" w14:paraId="218E2C81" w14:textId="77777777" w:rsidTr="009A2682">
        <w:tc>
          <w:tcPr>
            <w:tcW w:w="0" w:type="auto"/>
          </w:tcPr>
          <w:p w14:paraId="0FF9FB18" w14:textId="77777777" w:rsidR="009A2682" w:rsidRDefault="009A2682" w:rsidP="009A2682">
            <w:pPr>
              <w:spacing w:line="276" w:lineRule="auto"/>
            </w:pPr>
            <m:oMathPara>
              <m:oMath>
                <m:r>
                  <w:rPr>
                    <w:rFonts w:ascii="Cambria Math" w:hAnsi="Cambria Math"/>
                  </w:rPr>
                  <w:lastRenderedPageBreak/>
                  <m:t xml:space="preserve">t, </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fr</m:t>
                    </m:r>
                  </m:sub>
                </m:sSub>
              </m:oMath>
            </m:oMathPara>
          </w:p>
        </w:tc>
        <w:tc>
          <w:tcPr>
            <w:tcW w:w="0" w:type="auto"/>
          </w:tcPr>
          <w:p w14:paraId="04227368" w14:textId="77777777" w:rsidR="009A2682" w:rsidRDefault="009A2682" w:rsidP="009A2682">
            <w:pPr>
              <w:spacing w:line="276" w:lineRule="auto"/>
            </w:pPr>
            <w:r>
              <w:t>time, in constant rate period, in falling rate period, gas residence time</w:t>
            </w:r>
          </w:p>
        </w:tc>
        <w:tc>
          <w:tcPr>
            <w:tcW w:w="0" w:type="auto"/>
          </w:tcPr>
          <w:p w14:paraId="38B20C49" w14:textId="77777777" w:rsidR="009A2682" w:rsidRDefault="009A2682" w:rsidP="009A2682">
            <w:pPr>
              <w:spacing w:line="276" w:lineRule="auto"/>
            </w:pPr>
            <w:r>
              <w:t>s</w:t>
            </w:r>
          </w:p>
        </w:tc>
      </w:tr>
      <w:tr w:rsidR="009A2682" w14:paraId="6FD5A010" w14:textId="77777777" w:rsidTr="009A2682">
        <w:tc>
          <w:tcPr>
            <w:tcW w:w="0" w:type="auto"/>
          </w:tcPr>
          <w:p w14:paraId="664E1E7D" w14:textId="77777777" w:rsidR="009A2682" w:rsidRDefault="00BF4C3A" w:rsidP="009A2682">
            <w:pPr>
              <w:spacing w:line="276" w:lineRule="auto"/>
            </w:pPr>
            <m:oMathPara>
              <m:oMath>
                <m:sSub>
                  <m:sSubPr>
                    <m:ctrlPr>
                      <w:rPr>
                        <w:rFonts w:ascii="Cambria Math" w:hAnsi="Cambria Math"/>
                        <w:i/>
                      </w:rPr>
                    </m:ctrlPr>
                  </m:sSubPr>
                  <m:e>
                    <m:r>
                      <w:rPr>
                        <w:rFonts w:ascii="Cambria Math" w:hAnsi="Cambria Math"/>
                      </w:rPr>
                      <m:t>u</m:t>
                    </m:r>
                  </m:e>
                  <m:sub>
                    <m:r>
                      <w:rPr>
                        <w:rFonts w:ascii="Cambria Math" w:hAnsi="Cambria Math"/>
                      </w:rPr>
                      <m:t>or</m:t>
                    </m:r>
                  </m:sub>
                </m:sSub>
              </m:oMath>
            </m:oMathPara>
          </w:p>
        </w:tc>
        <w:tc>
          <w:tcPr>
            <w:tcW w:w="0" w:type="auto"/>
          </w:tcPr>
          <w:p w14:paraId="5DF48224" w14:textId="77777777" w:rsidR="009A2682" w:rsidRDefault="009A2682" w:rsidP="009A2682">
            <w:pPr>
              <w:spacing w:line="276" w:lineRule="auto"/>
            </w:pPr>
            <w:r>
              <w:t>Area of orifices</w:t>
            </w:r>
          </w:p>
        </w:tc>
        <w:tc>
          <w:tcPr>
            <w:tcW w:w="0" w:type="auto"/>
          </w:tcPr>
          <w:p w14:paraId="08318C07" w14:textId="77777777" w:rsidR="009A2682" w:rsidRDefault="009A2682" w:rsidP="009A2682">
            <w:pPr>
              <w:spacing w:line="276" w:lineRule="auto"/>
            </w:pPr>
            <w:r>
              <w:t>m</w:t>
            </w:r>
          </w:p>
        </w:tc>
      </w:tr>
      <w:tr w:rsidR="009A2682" w14:paraId="408EFF94" w14:textId="77777777" w:rsidTr="009A2682">
        <w:tc>
          <w:tcPr>
            <w:tcW w:w="0" w:type="auto"/>
          </w:tcPr>
          <w:p w14:paraId="716A7681" w14:textId="77777777" w:rsidR="009A2682" w:rsidRDefault="009A2682" w:rsidP="009A2682">
            <w:pPr>
              <w:spacing w:line="276" w:lineRule="auto"/>
            </w:pPr>
            <m:oMathPara>
              <m:oMath>
                <m:r>
                  <w:rPr>
                    <w:rFonts w:ascii="Cambria Math" w:hAnsi="Cambria Math"/>
                  </w:rPr>
                  <m:t>v</m:t>
                </m:r>
              </m:oMath>
            </m:oMathPara>
          </w:p>
        </w:tc>
        <w:tc>
          <w:tcPr>
            <w:tcW w:w="0" w:type="auto"/>
          </w:tcPr>
          <w:p w14:paraId="1C5113E6" w14:textId="77777777" w:rsidR="009A2682" w:rsidRDefault="009A2682" w:rsidP="009A2682">
            <w:pPr>
              <w:spacing w:line="276" w:lineRule="auto"/>
            </w:pPr>
            <w:r>
              <w:t>Normalised drying rate</w:t>
            </w:r>
          </w:p>
        </w:tc>
        <w:tc>
          <w:tcPr>
            <w:tcW w:w="0" w:type="auto"/>
          </w:tcPr>
          <w:p w14:paraId="6D751AB8" w14:textId="77777777" w:rsidR="009A2682" w:rsidRDefault="009A2682" w:rsidP="009A2682">
            <w:pPr>
              <w:spacing w:line="276" w:lineRule="auto"/>
            </w:pPr>
          </w:p>
        </w:tc>
      </w:tr>
      <w:tr w:rsidR="009A2682" w14:paraId="43C1D78F" w14:textId="77777777" w:rsidTr="009A2682">
        <w:tc>
          <w:tcPr>
            <w:tcW w:w="0" w:type="auto"/>
          </w:tcPr>
          <w:p w14:paraId="48EF9879" w14:textId="77777777" w:rsidR="009A2682" w:rsidRDefault="009A2682" w:rsidP="009A2682">
            <w:pPr>
              <w:spacing w:line="276" w:lineRule="auto"/>
            </w:pPr>
            <m:oMathPara>
              <m:oMath>
                <m:r>
                  <w:rPr>
                    <w:rFonts w:ascii="Cambria Math" w:hAnsi="Cambria Math"/>
                  </w:rPr>
                  <m:t>w</m:t>
                </m:r>
              </m:oMath>
            </m:oMathPara>
          </w:p>
        </w:tc>
        <w:tc>
          <w:tcPr>
            <w:tcW w:w="0" w:type="auto"/>
          </w:tcPr>
          <w:p w14:paraId="2AB92D47" w14:textId="77777777" w:rsidR="009A2682" w:rsidRDefault="009A2682" w:rsidP="009A2682">
            <w:pPr>
              <w:spacing w:line="276" w:lineRule="auto"/>
            </w:pPr>
            <w:r>
              <w:t>Mass rate of evaporation, mass flux</w:t>
            </w:r>
          </w:p>
        </w:tc>
        <w:tc>
          <w:tcPr>
            <w:tcW w:w="0" w:type="auto"/>
          </w:tcPr>
          <w:p w14:paraId="1D0AD609" w14:textId="77777777" w:rsidR="009A2682" w:rsidRDefault="009A2682" w:rsidP="009A2682">
            <w:pPr>
              <w:spacing w:line="276" w:lineRule="auto"/>
            </w:pPr>
            <w:r>
              <w:t>kg/s</w:t>
            </w:r>
          </w:p>
        </w:tc>
      </w:tr>
      <w:tr w:rsidR="009A2682" w14:paraId="76ED89BA" w14:textId="77777777" w:rsidTr="009A2682">
        <w:tc>
          <w:tcPr>
            <w:tcW w:w="0" w:type="auto"/>
          </w:tcPr>
          <w:p w14:paraId="7E775CF1" w14:textId="77777777" w:rsidR="009A2682" w:rsidRDefault="009A2682" w:rsidP="009A2682">
            <w:pPr>
              <w:spacing w:line="276" w:lineRule="auto"/>
            </w:pPr>
            <m:oMathPara>
              <m:oMath>
                <m:r>
                  <w:rPr>
                    <w:rFonts w:ascii="Cambria Math" w:hAnsi="Cambria Math"/>
                  </w:rPr>
                  <m:t xml:space="preserve">w,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e</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f</m:t>
                    </m:r>
                  </m:sub>
                </m:sSub>
              </m:oMath>
            </m:oMathPara>
          </w:p>
        </w:tc>
        <w:tc>
          <w:tcPr>
            <w:tcW w:w="0" w:type="auto"/>
          </w:tcPr>
          <w:p w14:paraId="44357B24" w14:textId="77777777" w:rsidR="009A2682" w:rsidRDefault="009A2682" w:rsidP="009A2682">
            <w:pPr>
              <w:spacing w:line="276" w:lineRule="auto"/>
            </w:pPr>
            <w:r>
              <w:t>Moisture content, initial moisture content, critical moisture content, equilibrium moisture content, free moisture content</w:t>
            </w:r>
          </w:p>
        </w:tc>
        <w:tc>
          <w:tcPr>
            <w:tcW w:w="0" w:type="auto"/>
          </w:tcPr>
          <w:p w14:paraId="52C1FC01" w14:textId="77777777" w:rsidR="009A2682" w:rsidRDefault="009A2682" w:rsidP="009A2682">
            <w:pPr>
              <w:spacing w:line="276" w:lineRule="auto"/>
            </w:pPr>
          </w:p>
        </w:tc>
      </w:tr>
      <w:tr w:rsidR="009A2682" w14:paraId="5FB757DD" w14:textId="77777777" w:rsidTr="009A2682">
        <w:tc>
          <w:tcPr>
            <w:tcW w:w="0" w:type="auto"/>
          </w:tcPr>
          <w:p w14:paraId="11C99CD5" w14:textId="77777777" w:rsidR="009A2682" w:rsidRDefault="00BF4C3A" w:rsidP="009A2682">
            <w:pPr>
              <w:spacing w:line="276" w:lineRule="auto"/>
            </w:pPr>
            <m:oMathPara>
              <m:oMath>
                <m:sSub>
                  <m:sSubPr>
                    <m:ctrlPr>
                      <w:rPr>
                        <w:rFonts w:ascii="Cambria Math" w:hAnsi="Cambria Math"/>
                        <w:i/>
                      </w:rPr>
                    </m:ctrlPr>
                  </m:sSubPr>
                  <m:e>
                    <m:r>
                      <w:rPr>
                        <w:rFonts w:ascii="Cambria Math" w:hAnsi="Cambria Math"/>
                      </w:rPr>
                      <m:t>w</m:t>
                    </m:r>
                  </m:e>
                  <m:sub>
                    <m:r>
                      <w:rPr>
                        <w:rFonts w:ascii="Cambria Math" w:hAnsi="Cambria Math"/>
                      </w:rPr>
                      <m:t>propag</m:t>
                    </m:r>
                  </m:sub>
                </m:sSub>
              </m:oMath>
            </m:oMathPara>
          </w:p>
        </w:tc>
        <w:tc>
          <w:tcPr>
            <w:tcW w:w="0" w:type="auto"/>
          </w:tcPr>
          <w:p w14:paraId="7E925F62" w14:textId="77777777" w:rsidR="009A2682" w:rsidRDefault="009A2682" w:rsidP="009A2682">
            <w:pPr>
              <w:spacing w:line="276" w:lineRule="auto"/>
            </w:pPr>
            <w:r>
              <w:t>Propagation velocity</w:t>
            </w:r>
          </w:p>
        </w:tc>
        <w:tc>
          <w:tcPr>
            <w:tcW w:w="0" w:type="auto"/>
          </w:tcPr>
          <w:p w14:paraId="506221CB" w14:textId="77777777" w:rsidR="009A2682" w:rsidRDefault="009A2682" w:rsidP="009A2682">
            <w:pPr>
              <w:spacing w:line="276" w:lineRule="auto"/>
            </w:pPr>
          </w:p>
        </w:tc>
      </w:tr>
      <w:tr w:rsidR="009A2682" w14:paraId="08EAF1F5" w14:textId="77777777" w:rsidTr="009A2682">
        <w:tc>
          <w:tcPr>
            <w:tcW w:w="0" w:type="auto"/>
          </w:tcPr>
          <w:p w14:paraId="17B2A170" w14:textId="77777777" w:rsidR="009A2682" w:rsidRDefault="009A2682" w:rsidP="009A2682">
            <w:pPr>
              <w:spacing w:line="276" w:lineRule="auto"/>
            </w:pPr>
            <m:oMathPara>
              <m:oMath>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sv</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p</m:t>
                    </m:r>
                  </m:sub>
                </m:sSub>
              </m:oMath>
            </m:oMathPara>
          </w:p>
        </w:tc>
        <w:tc>
          <w:tcPr>
            <w:tcW w:w="0" w:type="auto"/>
          </w:tcPr>
          <w:p w14:paraId="3AE80B99" w14:textId="77777777" w:rsidR="009A2682" w:rsidRDefault="009A2682" w:rsidP="009A2682">
            <w:pPr>
              <w:spacing w:line="276" w:lineRule="auto"/>
            </w:pPr>
            <w:r>
              <w:t>Particle size, surface volume mean, particle size</w:t>
            </w:r>
          </w:p>
        </w:tc>
        <w:tc>
          <w:tcPr>
            <w:tcW w:w="0" w:type="auto"/>
          </w:tcPr>
          <w:p w14:paraId="7311B21D" w14:textId="77777777" w:rsidR="009A2682" w:rsidRDefault="009A2682" w:rsidP="009A2682">
            <w:pPr>
              <w:spacing w:line="276" w:lineRule="auto"/>
            </w:pPr>
            <w:r>
              <w:t>m</w:t>
            </w:r>
          </w:p>
        </w:tc>
      </w:tr>
      <w:tr w:rsidR="009A2682" w14:paraId="1AFB738D" w14:textId="77777777" w:rsidTr="009A2682">
        <w:tc>
          <w:tcPr>
            <w:tcW w:w="0" w:type="auto"/>
          </w:tcPr>
          <w:p w14:paraId="3850FB60" w14:textId="77777777" w:rsidR="009A2682" w:rsidRDefault="00BF4C3A" w:rsidP="009A2682">
            <w:pPr>
              <w:spacing w:line="276" w:lineRule="auto"/>
            </w:pPr>
            <m:oMathPara>
              <m:oMath>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0" w:type="auto"/>
          </w:tcPr>
          <w:p w14:paraId="15C874A2" w14:textId="77777777" w:rsidR="009A2682" w:rsidRDefault="009A2682" w:rsidP="009A2682">
            <w:pPr>
              <w:spacing w:line="276" w:lineRule="auto"/>
            </w:pPr>
            <w:r>
              <w:t>Mass fraction of particles</w:t>
            </w:r>
          </w:p>
        </w:tc>
        <w:tc>
          <w:tcPr>
            <w:tcW w:w="0" w:type="auto"/>
          </w:tcPr>
          <w:p w14:paraId="462F2DC3" w14:textId="77777777" w:rsidR="009A2682" w:rsidRDefault="009A2682" w:rsidP="009A2682">
            <w:pPr>
              <w:spacing w:line="276" w:lineRule="auto"/>
            </w:pPr>
          </w:p>
        </w:tc>
      </w:tr>
      <w:tr w:rsidR="009A2682" w14:paraId="24A28F80" w14:textId="77777777" w:rsidTr="009A2682">
        <w:tc>
          <w:tcPr>
            <w:tcW w:w="0" w:type="auto"/>
          </w:tcPr>
          <w:p w14:paraId="3B8C964E" w14:textId="77777777" w:rsidR="009A2682" w:rsidRDefault="009A2682" w:rsidP="009A2682">
            <w:pPr>
              <w:spacing w:line="276" w:lineRule="auto"/>
            </w:pPr>
            <m:oMathPara>
              <m:oMath>
                <m:r>
                  <w:rPr>
                    <w:rFonts w:ascii="Cambria Math" w:hAnsi="Cambria Math"/>
                  </w:rPr>
                  <m:t>y</m:t>
                </m:r>
              </m:oMath>
            </m:oMathPara>
          </w:p>
        </w:tc>
        <w:tc>
          <w:tcPr>
            <w:tcW w:w="0" w:type="auto"/>
          </w:tcPr>
          <w:p w14:paraId="1B6EFD03" w14:textId="77777777" w:rsidR="009A2682" w:rsidRDefault="009A2682" w:rsidP="009A2682">
            <w:pPr>
              <w:spacing w:line="276" w:lineRule="auto"/>
            </w:pPr>
            <w:r>
              <w:t>Fluid viscosity</w:t>
            </w:r>
          </w:p>
        </w:tc>
        <w:tc>
          <w:tcPr>
            <w:tcW w:w="0" w:type="auto"/>
          </w:tcPr>
          <w:p w14:paraId="0BED2B4B" w14:textId="77777777" w:rsidR="009A2682" w:rsidRDefault="009A2682" w:rsidP="009A2682">
            <w:pPr>
              <w:spacing w:line="276" w:lineRule="auto"/>
            </w:pPr>
          </w:p>
        </w:tc>
      </w:tr>
    </w:tbl>
    <w:p w14:paraId="67B53697" w14:textId="77777777" w:rsidR="006E68FD" w:rsidRDefault="006E68FD" w:rsidP="00EA5CD1">
      <w:pPr>
        <w:spacing w:line="276" w:lineRule="auto"/>
        <w:rPr>
          <w:b/>
          <w:i/>
        </w:rPr>
      </w:pPr>
      <w:r w:rsidRPr="00AB6294">
        <w:rPr>
          <w:b/>
          <w:i/>
        </w:rPr>
        <w:t>Greek Symbo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0"/>
        <w:gridCol w:w="4020"/>
        <w:gridCol w:w="752"/>
      </w:tblGrid>
      <w:tr w:rsidR="00C553F6" w14:paraId="3A1CDEDA" w14:textId="77777777" w:rsidTr="00C553F6">
        <w:tc>
          <w:tcPr>
            <w:tcW w:w="0" w:type="auto"/>
          </w:tcPr>
          <w:p w14:paraId="1CF5D9D6" w14:textId="77777777" w:rsidR="00C553F6" w:rsidRDefault="00C553F6" w:rsidP="00C553F6">
            <w:pPr>
              <w:spacing w:line="276" w:lineRule="auto"/>
            </w:pPr>
            <m:oMathPara>
              <m:oMath>
                <m:r>
                  <w:rPr>
                    <w:rFonts w:ascii="Cambria Math" w:hAnsi="Cambria Math"/>
                  </w:rPr>
                  <m:t>λ</m:t>
                </m:r>
              </m:oMath>
            </m:oMathPara>
          </w:p>
        </w:tc>
        <w:tc>
          <w:tcPr>
            <w:tcW w:w="0" w:type="auto"/>
          </w:tcPr>
          <w:p w14:paraId="1EB2AD67" w14:textId="77777777" w:rsidR="00C553F6" w:rsidRDefault="00C553F6" w:rsidP="00C553F6">
            <w:pPr>
              <w:spacing w:line="276" w:lineRule="auto"/>
            </w:pPr>
            <w:r>
              <w:t>Latent heat of evaporation</w:t>
            </w:r>
          </w:p>
        </w:tc>
        <w:tc>
          <w:tcPr>
            <w:tcW w:w="0" w:type="auto"/>
          </w:tcPr>
          <w:p w14:paraId="47B306E8" w14:textId="77777777" w:rsidR="00C553F6" w:rsidRDefault="00C553F6" w:rsidP="00C553F6">
            <w:pPr>
              <w:spacing w:line="276" w:lineRule="auto"/>
            </w:pPr>
          </w:p>
        </w:tc>
      </w:tr>
      <w:tr w:rsidR="00C553F6" w14:paraId="1C69CAB9" w14:textId="77777777" w:rsidTr="00C553F6">
        <w:tc>
          <w:tcPr>
            <w:tcW w:w="0" w:type="auto"/>
          </w:tcPr>
          <w:p w14:paraId="009E329B" w14:textId="77777777" w:rsidR="00C553F6" w:rsidRDefault="00BF4C3A" w:rsidP="00C553F6">
            <w:pPr>
              <w:spacing w:line="276" w:lineRule="auto"/>
            </w:pPr>
            <m:oMathPara>
              <m:oMath>
                <m:f>
                  <m:fPr>
                    <m:ctrlPr>
                      <w:rPr>
                        <w:rFonts w:ascii="Cambria Math" w:hAnsi="Cambria Math"/>
                        <w:i/>
                      </w:rPr>
                    </m:ctrlPr>
                  </m:fPr>
                  <m:num>
                    <m:r>
                      <w:rPr>
                        <w:rFonts w:ascii="Cambria Math" w:hAnsi="Cambria Math"/>
                      </w:rPr>
                      <m:t>W</m:t>
                    </m:r>
                  </m:num>
                  <m:den>
                    <m:r>
                      <w:rPr>
                        <w:rFonts w:ascii="Cambria Math" w:hAnsi="Cambria Math"/>
                      </w:rPr>
                      <m:t>θ</m:t>
                    </m:r>
                  </m:den>
                </m:f>
              </m:oMath>
            </m:oMathPara>
          </w:p>
        </w:tc>
        <w:tc>
          <w:tcPr>
            <w:tcW w:w="0" w:type="auto"/>
          </w:tcPr>
          <w:p w14:paraId="50081CE1" w14:textId="77777777" w:rsidR="00C553F6" w:rsidRDefault="00C553F6" w:rsidP="00C553F6">
            <w:pPr>
              <w:spacing w:line="276" w:lineRule="auto"/>
            </w:pPr>
            <w:r>
              <w:t>Rate of drying</w:t>
            </w:r>
          </w:p>
        </w:tc>
        <w:tc>
          <w:tcPr>
            <w:tcW w:w="0" w:type="auto"/>
          </w:tcPr>
          <w:p w14:paraId="6248C2E6" w14:textId="77777777" w:rsidR="00C553F6" w:rsidRDefault="00C553F6" w:rsidP="00C553F6">
            <w:pPr>
              <w:spacing w:line="276" w:lineRule="auto"/>
            </w:pPr>
          </w:p>
        </w:tc>
      </w:tr>
      <w:tr w:rsidR="00C553F6" w14:paraId="3F016CD6" w14:textId="77777777" w:rsidTr="00C553F6">
        <w:tc>
          <w:tcPr>
            <w:tcW w:w="0" w:type="auto"/>
          </w:tcPr>
          <w:p w14:paraId="2192D488" w14:textId="77777777" w:rsidR="00C553F6" w:rsidRDefault="00C553F6" w:rsidP="00C553F6">
            <w:pPr>
              <w:spacing w:line="276" w:lineRule="auto"/>
            </w:pPr>
            <m:oMathPara>
              <m:oMath>
                <m:r>
                  <w:rPr>
                    <w:rFonts w:ascii="Cambria Math" w:hAnsi="Cambria Math"/>
                  </w:rPr>
                  <m:t>μ</m:t>
                </m:r>
              </m:oMath>
            </m:oMathPara>
          </w:p>
        </w:tc>
        <w:tc>
          <w:tcPr>
            <w:tcW w:w="0" w:type="auto"/>
          </w:tcPr>
          <w:p w14:paraId="18F01729" w14:textId="77777777" w:rsidR="00C553F6" w:rsidRDefault="00C553F6" w:rsidP="00C553F6">
            <w:pPr>
              <w:spacing w:line="276" w:lineRule="auto"/>
            </w:pPr>
            <w:r>
              <w:t>Liquid viscosity</w:t>
            </w:r>
          </w:p>
        </w:tc>
        <w:tc>
          <w:tcPr>
            <w:tcW w:w="0" w:type="auto"/>
          </w:tcPr>
          <w:p w14:paraId="4DB54ABF" w14:textId="77777777" w:rsidR="00C553F6" w:rsidRDefault="00C553F6" w:rsidP="00C553F6">
            <w:pPr>
              <w:spacing w:line="276" w:lineRule="auto"/>
            </w:pPr>
            <w:r>
              <w:t>Pa·s</w:t>
            </w:r>
          </w:p>
        </w:tc>
      </w:tr>
      <w:tr w:rsidR="00C553F6" w14:paraId="2609D2C4" w14:textId="77777777" w:rsidTr="00C553F6">
        <w:tc>
          <w:tcPr>
            <w:tcW w:w="0" w:type="auto"/>
          </w:tcPr>
          <w:p w14:paraId="34B9135A" w14:textId="77777777" w:rsidR="00C553F6" w:rsidRDefault="00C553F6" w:rsidP="00C553F6">
            <w:pPr>
              <w:spacing w:line="276" w:lineRule="auto"/>
            </w:pPr>
            <m:oMathPara>
              <m:oMath>
                <m:r>
                  <w:rPr>
                    <w:rFonts w:ascii="Cambria Math" w:hAnsi="Cambria Math"/>
                  </w:rPr>
                  <m:t xml:space="preserve">ε, </m:t>
                </m:r>
                <m:sSub>
                  <m:sSubPr>
                    <m:ctrlPr>
                      <w:rPr>
                        <w:rFonts w:ascii="Cambria Math" w:hAnsi="Cambria Math"/>
                        <w:i/>
                      </w:rPr>
                    </m:ctrlPr>
                  </m:sSubPr>
                  <m:e>
                    <m:r>
                      <w:rPr>
                        <w:rFonts w:ascii="Cambria Math" w:hAnsi="Cambria Math"/>
                      </w:rPr>
                      <m:t>ε</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mf</m:t>
                    </m:r>
                  </m:sub>
                </m:sSub>
              </m:oMath>
            </m:oMathPara>
          </w:p>
        </w:tc>
        <w:tc>
          <w:tcPr>
            <w:tcW w:w="0" w:type="auto"/>
          </w:tcPr>
          <w:p w14:paraId="3B2833B8" w14:textId="77777777" w:rsidR="00C553F6" w:rsidRDefault="00C553F6" w:rsidP="00C553F6">
            <w:pPr>
              <w:spacing w:line="276" w:lineRule="auto"/>
            </w:pPr>
            <w:r>
              <w:t xml:space="preserve">Bed voidage, bed porosity, voidage at </w:t>
            </w:r>
            <m:oMath>
              <m:sSub>
                <m:sSubPr>
                  <m:ctrlPr>
                    <w:rPr>
                      <w:rFonts w:ascii="Cambria Math" w:hAnsi="Cambria Math"/>
                      <w:i/>
                    </w:rPr>
                  </m:ctrlPr>
                </m:sSubPr>
                <m:e>
                  <m:r>
                    <w:rPr>
                      <w:rFonts w:ascii="Cambria Math" w:hAnsi="Cambria Math"/>
                    </w:rPr>
                    <m:t>U</m:t>
                  </m:r>
                </m:e>
                <m:sub>
                  <m:r>
                    <w:rPr>
                      <w:rFonts w:ascii="Cambria Math" w:hAnsi="Cambria Math"/>
                    </w:rPr>
                    <m:t>mf</m:t>
                  </m:r>
                </m:sub>
              </m:sSub>
            </m:oMath>
          </w:p>
        </w:tc>
        <w:tc>
          <w:tcPr>
            <w:tcW w:w="0" w:type="auto"/>
          </w:tcPr>
          <w:p w14:paraId="1054F363" w14:textId="77777777" w:rsidR="00C553F6" w:rsidRDefault="00C553F6" w:rsidP="00C553F6">
            <w:pPr>
              <w:spacing w:line="276" w:lineRule="auto"/>
            </w:pPr>
          </w:p>
        </w:tc>
      </w:tr>
      <w:tr w:rsidR="00C553F6" w14:paraId="4D4F0664" w14:textId="77777777" w:rsidTr="00C553F6">
        <w:tc>
          <w:tcPr>
            <w:tcW w:w="0" w:type="auto"/>
          </w:tcPr>
          <w:p w14:paraId="61E76CB6" w14:textId="77777777" w:rsidR="00C553F6" w:rsidRDefault="00BF4C3A" w:rsidP="00C553F6">
            <w:pPr>
              <w:spacing w:line="276" w:lineRule="auto"/>
            </w:pPr>
            <m:oMathPara>
              <m:oMath>
                <m:sSub>
                  <m:sSubPr>
                    <m:ctrlPr>
                      <w:rPr>
                        <w:rFonts w:ascii="Cambria Math" w:hAnsi="Cambria Math"/>
                        <w:i/>
                      </w:rPr>
                    </m:ctrlPr>
                  </m:sSubPr>
                  <m:e>
                    <m:r>
                      <w:rPr>
                        <w:rFonts w:ascii="Cambria Math" w:hAnsi="Cambria Math"/>
                      </w:rPr>
                      <m:t>ρ</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g</m:t>
                    </m:r>
                  </m:sub>
                </m:sSub>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s</m:t>
                    </m:r>
                  </m:sub>
                </m:sSub>
              </m:oMath>
            </m:oMathPara>
          </w:p>
        </w:tc>
        <w:tc>
          <w:tcPr>
            <w:tcW w:w="0" w:type="auto"/>
          </w:tcPr>
          <w:p w14:paraId="06427536" w14:textId="77777777" w:rsidR="00C553F6" w:rsidRDefault="00C553F6" w:rsidP="00C553F6">
            <w:pPr>
              <w:spacing w:line="276" w:lineRule="auto"/>
            </w:pPr>
            <w:r>
              <w:t>Density of fluid, gas density, solid density</w:t>
            </w:r>
          </w:p>
        </w:tc>
        <w:tc>
          <w:tcPr>
            <w:tcW w:w="0" w:type="auto"/>
          </w:tcPr>
          <w:p w14:paraId="3E974C18" w14:textId="77777777" w:rsidR="00C553F6" w:rsidRDefault="00C553F6" w:rsidP="00C553F6">
            <w:pPr>
              <w:spacing w:line="276" w:lineRule="auto"/>
            </w:pPr>
            <w:r>
              <w:t>kg/m</w:t>
            </w:r>
            <w:r w:rsidRPr="00912322">
              <w:rPr>
                <w:vertAlign w:val="superscript"/>
              </w:rPr>
              <w:t>3</w:t>
            </w:r>
          </w:p>
        </w:tc>
      </w:tr>
      <w:tr w:rsidR="00C553F6" w14:paraId="3B9F0739" w14:textId="77777777" w:rsidTr="00C553F6">
        <w:tc>
          <w:tcPr>
            <w:tcW w:w="0" w:type="auto"/>
          </w:tcPr>
          <w:p w14:paraId="6BB503B7" w14:textId="77777777" w:rsidR="00C553F6" w:rsidRDefault="00C553F6" w:rsidP="00C553F6">
            <w:pPr>
              <w:spacing w:line="276" w:lineRule="auto"/>
            </w:pPr>
            <m:oMathPara>
              <m:oMath>
                <m:r>
                  <w:rPr>
                    <w:rFonts w:ascii="Cambria Math" w:hAnsi="Cambria Math"/>
                  </w:rPr>
                  <m:t>ω</m:t>
                </m:r>
              </m:oMath>
            </m:oMathPara>
          </w:p>
        </w:tc>
        <w:tc>
          <w:tcPr>
            <w:tcW w:w="0" w:type="auto"/>
          </w:tcPr>
          <w:p w14:paraId="1A5C7812" w14:textId="77777777" w:rsidR="00C553F6" w:rsidRDefault="00C553F6" w:rsidP="00C553F6">
            <w:pPr>
              <w:spacing w:line="276" w:lineRule="auto"/>
            </w:pPr>
            <w:r>
              <w:t>Angular velocity of distributor plate</w:t>
            </w:r>
          </w:p>
        </w:tc>
        <w:tc>
          <w:tcPr>
            <w:tcW w:w="0" w:type="auto"/>
          </w:tcPr>
          <w:p w14:paraId="6877164A" w14:textId="77777777" w:rsidR="00C553F6" w:rsidRDefault="00C553F6" w:rsidP="00C553F6">
            <w:pPr>
              <w:spacing w:line="276" w:lineRule="auto"/>
            </w:pPr>
            <w:r>
              <w:t>s</w:t>
            </w:r>
            <w:r w:rsidRPr="001A46DD">
              <w:rPr>
                <w:vertAlign w:val="superscript"/>
              </w:rPr>
              <w:t>-1</w:t>
            </w:r>
          </w:p>
        </w:tc>
      </w:tr>
      <w:tr w:rsidR="00C553F6" w14:paraId="4234BC65" w14:textId="77777777" w:rsidTr="00C553F6">
        <w:tc>
          <w:tcPr>
            <w:tcW w:w="0" w:type="auto"/>
          </w:tcPr>
          <w:p w14:paraId="5EE4F696" w14:textId="77777777" w:rsidR="00C553F6" w:rsidRDefault="00C553F6" w:rsidP="00C553F6">
            <w:pPr>
              <w:spacing w:line="276" w:lineRule="auto"/>
            </w:pPr>
            <m:oMathPara>
              <m:oMath>
                <m:r>
                  <w:rPr>
                    <w:rFonts w:ascii="Cambria Math" w:hAnsi="Cambria Math"/>
                  </w:rPr>
                  <m:t>τ</m:t>
                </m:r>
              </m:oMath>
            </m:oMathPara>
          </w:p>
        </w:tc>
        <w:tc>
          <w:tcPr>
            <w:tcW w:w="0" w:type="auto"/>
          </w:tcPr>
          <w:p w14:paraId="10D4D361" w14:textId="77777777" w:rsidR="00C553F6" w:rsidRDefault="00C553F6" w:rsidP="00C553F6">
            <w:pPr>
              <w:spacing w:line="276" w:lineRule="auto"/>
            </w:pPr>
            <w:r>
              <w:t>Natural frequency of fluidised bed</w:t>
            </w:r>
          </w:p>
        </w:tc>
        <w:tc>
          <w:tcPr>
            <w:tcW w:w="0" w:type="auto"/>
          </w:tcPr>
          <w:p w14:paraId="4FBDDF84" w14:textId="77777777" w:rsidR="00C553F6" w:rsidRDefault="00C553F6" w:rsidP="00C553F6">
            <w:pPr>
              <w:spacing w:line="276" w:lineRule="auto"/>
            </w:pPr>
          </w:p>
        </w:tc>
      </w:tr>
    </w:tbl>
    <w:p w14:paraId="7C2C48AD" w14:textId="77777777" w:rsidR="00C553F6" w:rsidRDefault="00C553F6" w:rsidP="00C553F6"/>
    <w:p w14:paraId="21F107D1" w14:textId="77777777" w:rsidR="009A2682" w:rsidRPr="00AB6294" w:rsidRDefault="009A2682" w:rsidP="00EA5CD1">
      <w:pPr>
        <w:spacing w:line="276" w:lineRule="auto"/>
        <w:rPr>
          <w:b/>
          <w:i/>
        </w:rPr>
      </w:pPr>
    </w:p>
    <w:p w14:paraId="6C3E8D6E" w14:textId="77777777" w:rsidR="006579B5" w:rsidRDefault="006579B5" w:rsidP="00EA5CD1">
      <w:pPr>
        <w:spacing w:line="276" w:lineRule="auto"/>
      </w:pPr>
    </w:p>
    <w:p w14:paraId="7A5820D8" w14:textId="77777777" w:rsidR="009A2682" w:rsidRDefault="009A2682" w:rsidP="00EA5CD1">
      <w:pPr>
        <w:spacing w:line="276" w:lineRule="auto"/>
        <w:sectPr w:rsidR="009A2682" w:rsidSect="00137A56">
          <w:pgSz w:w="11906" w:h="16838"/>
          <w:pgMar w:top="1134" w:right="1134" w:bottom="1134" w:left="2268" w:header="709" w:footer="709" w:gutter="0"/>
          <w:cols w:space="708"/>
          <w:docGrid w:linePitch="360"/>
        </w:sectPr>
      </w:pPr>
    </w:p>
    <w:p w14:paraId="36C4A6EE" w14:textId="77777777" w:rsidR="00EB2AFB" w:rsidRPr="00C553F6" w:rsidRDefault="00EB2AFB" w:rsidP="00EA5CD1">
      <w:pPr>
        <w:spacing w:line="276" w:lineRule="auto"/>
        <w:rPr>
          <w:sz w:val="40"/>
          <w:szCs w:val="40"/>
        </w:rPr>
      </w:pPr>
      <w:bookmarkStart w:id="4" w:name="_Toc368481178"/>
    </w:p>
    <w:p w14:paraId="3144B694" w14:textId="77777777" w:rsidR="00EB2AFB" w:rsidRPr="00C553F6" w:rsidRDefault="00EB2AFB" w:rsidP="00EA5CD1">
      <w:pPr>
        <w:spacing w:line="276" w:lineRule="auto"/>
        <w:rPr>
          <w:sz w:val="40"/>
          <w:szCs w:val="40"/>
        </w:rPr>
      </w:pPr>
    </w:p>
    <w:p w14:paraId="341D157F" w14:textId="77777777" w:rsidR="00EB2AFB" w:rsidRPr="00EB2AFB" w:rsidRDefault="00EB2AFB" w:rsidP="00EA5CD1">
      <w:pPr>
        <w:pStyle w:val="Heading1"/>
        <w:spacing w:line="276" w:lineRule="auto"/>
      </w:pPr>
      <w:bookmarkStart w:id="5" w:name="_Toc474696345"/>
      <w:r w:rsidRPr="00EB2AFB">
        <w:t>I</w:t>
      </w:r>
      <w:bookmarkEnd w:id="4"/>
      <w:r w:rsidRPr="00EB2AFB">
        <w:t>NTRODUCTION</w:t>
      </w:r>
      <w:bookmarkEnd w:id="5"/>
    </w:p>
    <w:p w14:paraId="5ACE78C9" w14:textId="77777777" w:rsidR="00EB2AFB" w:rsidRDefault="00EB2AFB" w:rsidP="00EA5CD1">
      <w:pPr>
        <w:pStyle w:val="Heading2"/>
        <w:numPr>
          <w:ilvl w:val="1"/>
          <w:numId w:val="2"/>
        </w:numPr>
        <w:spacing w:line="276" w:lineRule="auto"/>
      </w:pPr>
      <w:bookmarkStart w:id="6" w:name="_Toc368481179"/>
    </w:p>
    <w:p w14:paraId="3DFC9415" w14:textId="77777777" w:rsidR="00EB2AFB" w:rsidRDefault="00EB2AFB" w:rsidP="00EA5CD1">
      <w:pPr>
        <w:pStyle w:val="Heading2"/>
        <w:numPr>
          <w:ilvl w:val="1"/>
          <w:numId w:val="2"/>
        </w:numPr>
        <w:spacing w:line="276" w:lineRule="auto"/>
      </w:pPr>
    </w:p>
    <w:p w14:paraId="1DC9B409" w14:textId="77777777" w:rsidR="00EB2AFB" w:rsidRDefault="00EB2AFB" w:rsidP="00EA5CD1">
      <w:pPr>
        <w:pStyle w:val="Heading2"/>
        <w:numPr>
          <w:ilvl w:val="1"/>
          <w:numId w:val="2"/>
        </w:numPr>
        <w:spacing w:line="276" w:lineRule="auto"/>
      </w:pPr>
    </w:p>
    <w:p w14:paraId="5E0C7EE8" w14:textId="77777777" w:rsidR="00EB2AFB" w:rsidRDefault="00EB2AFB" w:rsidP="00EA5CD1">
      <w:pPr>
        <w:pStyle w:val="Heading2"/>
        <w:numPr>
          <w:ilvl w:val="1"/>
          <w:numId w:val="2"/>
        </w:numPr>
        <w:spacing w:before="120" w:line="276" w:lineRule="auto"/>
        <w:rPr>
          <w:b/>
        </w:rPr>
      </w:pPr>
      <w:bookmarkStart w:id="7" w:name="_Toc474696346"/>
      <w:r w:rsidRPr="003F11E7">
        <w:rPr>
          <w:b/>
        </w:rPr>
        <w:t>1.1</w:t>
      </w:r>
      <w:r w:rsidRPr="003F11E7">
        <w:rPr>
          <w:b/>
        </w:rPr>
        <w:tab/>
      </w:r>
      <w:bookmarkEnd w:id="6"/>
      <w:r>
        <w:rPr>
          <w:b/>
        </w:rPr>
        <w:t>Research background</w:t>
      </w:r>
      <w:bookmarkEnd w:id="7"/>
    </w:p>
    <w:p w14:paraId="206D689E" w14:textId="77777777" w:rsidR="00EB2AFB" w:rsidRDefault="00EB2AFB" w:rsidP="00EA5CD1">
      <w:pPr>
        <w:spacing w:line="276" w:lineRule="auto"/>
      </w:pPr>
      <w:r>
        <w:t xml:space="preserve">Fluidisation is a method of powder handling commonly used in chemical, pharmaceutical, manufacturing and agricultural industries.  It produces good gas-solid contact, but requires high energy inputs.  For this reason, increasing the energy efficiency of fluidised bed processes offers the potential for a large saving in energy.  One potential method to overcome this high energy usage is the application of pulsation to the gas flow.  This research has studied the effect of a high frequency pulsed flow on fluidisation behaviour and drying.  </w:t>
      </w:r>
    </w:p>
    <w:p w14:paraId="2053432D" w14:textId="24371182" w:rsidR="00EB2AFB" w:rsidRDefault="00EB2AFB" w:rsidP="00EA5CD1">
      <w:pPr>
        <w:spacing w:line="276" w:lineRule="auto"/>
      </w:pPr>
      <w:r>
        <w:t xml:space="preserve">The context of global energy use is set out in this chapter, and the case for reducing the energy demand for fluidised beds is described.  The aims of this project are detailed based on this context, and an outline </w:t>
      </w:r>
      <w:r w:rsidR="003440E8">
        <w:t xml:space="preserve">of </w:t>
      </w:r>
      <w:r>
        <w:t xml:space="preserve">the thesis is described. </w:t>
      </w:r>
    </w:p>
    <w:p w14:paraId="3544DDA8" w14:textId="77777777" w:rsidR="00EB2AFB" w:rsidRDefault="00EB2AFB" w:rsidP="00EA5CD1">
      <w:pPr>
        <w:spacing w:line="276" w:lineRule="auto"/>
      </w:pPr>
    </w:p>
    <w:p w14:paraId="2DF8345F" w14:textId="77777777" w:rsidR="00EB2AFB" w:rsidRDefault="00EB2AFB" w:rsidP="00EA5CD1">
      <w:pPr>
        <w:pStyle w:val="Heading3"/>
        <w:spacing w:line="276" w:lineRule="auto"/>
      </w:pPr>
      <w:bookmarkStart w:id="8" w:name="_Toc474696347"/>
      <w:r>
        <w:t>1.1.1</w:t>
      </w:r>
      <w:r>
        <w:tab/>
        <w:t>Global energy consumption</w:t>
      </w:r>
      <w:bookmarkEnd w:id="8"/>
    </w:p>
    <w:p w14:paraId="25FDFF26" w14:textId="30601555" w:rsidR="00EB2AFB" w:rsidRPr="002714C9" w:rsidRDefault="00EB2AFB" w:rsidP="00EA5CD1">
      <w:pPr>
        <w:spacing w:after="120" w:line="276" w:lineRule="auto"/>
      </w:pPr>
      <w:r w:rsidRPr="002714C9">
        <w:t>As agreed by the United Nations Framework Convention on Climate Change (UNFCC) at the 15</w:t>
      </w:r>
      <w:r w:rsidRPr="002714C9">
        <w:rPr>
          <w:vertAlign w:val="superscript"/>
        </w:rPr>
        <w:t>th</w:t>
      </w:r>
      <w:r w:rsidRPr="002714C9">
        <w:t xml:space="preserve"> session (Copenhagen 2009), global average tempera</w:t>
      </w:r>
      <w:r>
        <w:t>tures should not rise beyond 2 °C</w:t>
      </w:r>
      <w:r w:rsidRPr="002714C9">
        <w:t xml:space="preserve"> above pre-industrial levels </w:t>
      </w:r>
      <w:r w:rsidRPr="002714C9">
        <w:fldChar w:fldCharType="begin" w:fldLock="1"/>
      </w:r>
      <w:r w:rsidR="00D37BCC">
        <w:instrText>ADDIN CSL_CITATION { "citationItems" : [ { "id" : "ITEM-1", "itemData" : { "author" : [ { "dropping-particle" : "", "family" : "UNFCC", "given" : "", "non-dropping-particle" : "", "parse-names" : false, "suffix" : "" } ], "id" : "ITEM-1", "issued" : { "date-parts" : [ [ "2009" ] ] }, "title" : "Report of the Conference of the Parties on its Fifteenth Session, held in Copenhagen from 7-19 December 2009. Part Two: Action taken by the Conference of the Parties at its Fifteenth Session. Report 43", "type" : "report" }, "uris" : [ "http://www.mendeley.com/documents/?uuid=fde4138e-6419-4599-aec7-2765d0aa5ec8" ] } ], "mendeley" : { "formattedCitation" : "(UNFCC 2009)", "plainTextFormattedCitation" : "(UNFCC 2009)", "previouslyFormattedCitation" : "(UNFCC 2009)" }, "properties" : { "noteIndex" : 0 }, "schema" : "https://github.com/citation-style-language/schema/raw/master/csl-citation.json" }</w:instrText>
      </w:r>
      <w:r w:rsidRPr="002714C9">
        <w:fldChar w:fldCharType="separate"/>
      </w:r>
      <w:r w:rsidR="00352AE9" w:rsidRPr="00352AE9">
        <w:rPr>
          <w:noProof/>
        </w:rPr>
        <w:t>(UNFCC 2009)</w:t>
      </w:r>
      <w:r w:rsidRPr="002714C9">
        <w:fldChar w:fldCharType="end"/>
      </w:r>
      <w:r w:rsidRPr="002714C9">
        <w:t xml:space="preserve">.  </w:t>
      </w:r>
      <w:r>
        <w:t>T</w:t>
      </w:r>
      <w:r w:rsidRPr="002714C9">
        <w:t xml:space="preserve">o </w:t>
      </w:r>
      <w:r>
        <w:t>achieve</w:t>
      </w:r>
      <w:r w:rsidRPr="002714C9">
        <w:t xml:space="preserve"> </w:t>
      </w:r>
      <w:r>
        <w:t xml:space="preserve">these </w:t>
      </w:r>
      <w:r w:rsidRPr="002714C9">
        <w:t>atmospheric changes</w:t>
      </w:r>
      <w:r>
        <w:t>, a</w:t>
      </w:r>
      <w:r w:rsidRPr="002714C9">
        <w:t xml:space="preserve"> letter in Nature recently highlighted</w:t>
      </w:r>
      <w:r>
        <w:t xml:space="preserve"> that</w:t>
      </w:r>
      <w:r w:rsidRPr="002714C9">
        <w:t xml:space="preserve"> 80</w:t>
      </w:r>
      <w:r>
        <w:t xml:space="preserve"> </w:t>
      </w:r>
      <w:r w:rsidRPr="002714C9">
        <w:t xml:space="preserve">% of current global coal reserves, half of global gas reserves and 1/3 of the world’s oil reserves should remain unused and in situ </w:t>
      </w:r>
      <w:r w:rsidRPr="002714C9">
        <w:fldChar w:fldCharType="begin" w:fldLock="1"/>
      </w:r>
      <w:r w:rsidR="00D37BCC">
        <w:instrText>ADDIN CSL_CITATION { "citationItems" : [ { "id" : "ITEM-1", "itemData" : { "DOI" : "10.1038/nature14016", "ISSN" : "0028-0836", "author" : [ { "dropping-particle" : "", "family" : "McGlade", "given" : "Christophe", "non-dropping-particle" : "", "parse-names" : false, "suffix" : "" }, { "dropping-particle" : "", "family" : "Ekins", "given" : "Paul", "non-dropping-particle" : "", "parse-names" : false, "suffix" : "" } ], "container-title" : "Nature", "id" : "ITEM-1", "issue" : "7533", "issued" : { "date-parts" : [ [ "2015", "1", "7" ] ] }, "page" : "187-190", "publisher" : "Nature Publishing Group", "title" : "The geographical distribution of fossil fuels unused when limiting global warming to 2\u00b0C", "type" : "article-journal", "volume" : "517" }, "uris" : [ "http://www.mendeley.com/documents/?uuid=ea7b26db-5584-42e3-a2ab-4e88f2c75c14" ] } ], "mendeley" : { "formattedCitation" : "(McGlade &amp; Ekins 2015)", "plainTextFormattedCitation" : "(McGlade &amp; Ekins 2015)", "previouslyFormattedCitation" : "(McGlade &amp; Ekins 2015)" }, "properties" : { "noteIndex" : 0 }, "schema" : "https://github.com/citation-style-language/schema/raw/master/csl-citation.json" }</w:instrText>
      </w:r>
      <w:r w:rsidRPr="002714C9">
        <w:fldChar w:fldCharType="separate"/>
      </w:r>
      <w:r w:rsidR="00352AE9" w:rsidRPr="00352AE9">
        <w:rPr>
          <w:noProof/>
        </w:rPr>
        <w:t>(McGlade &amp; Ekins 2015)</w:t>
      </w:r>
      <w:r w:rsidRPr="002714C9">
        <w:fldChar w:fldCharType="end"/>
      </w:r>
      <w:r w:rsidRPr="002714C9">
        <w:t>.  This would require cumulative carbon emissions to fall below 1,100 gigatonnes of CO</w:t>
      </w:r>
      <w:r w:rsidRPr="002714C9">
        <w:rPr>
          <w:vertAlign w:val="subscript"/>
        </w:rPr>
        <w:t>2</w:t>
      </w:r>
      <w:r w:rsidRPr="002714C9">
        <w:t xml:space="preserve"> between 2011 and 2050 </w:t>
      </w:r>
      <w:r w:rsidRPr="002714C9">
        <w:fldChar w:fldCharType="begin" w:fldLock="1"/>
      </w:r>
      <w:r w:rsidR="00D37BCC">
        <w:instrText>ADDIN CSL_CITATION { "citationItems" : [ { "id" : "ITEM-1", "itemData" : { "DOI" : "10.1038/nature08017", "ISBN" : "0028-0836", "ISSN" : "0028-0836", "PMID" : "19407799", "abstract" : "More than 100 countries have adopted a global warming limit of 2 degrees C or below (relative to pre-industrial levels) as a guiding principle for mitigation efforts to reduce climate change risks, impacts and damages. However, the greenhouse gas (GHG) emissions corresponding to a specified maximum warming are poorly known owing to uncertainties in the carbon cycle and the climate response. Here we provide a comprehensive probabilistic analysis aimed at quantifying GHG emission budgets for the 2000-50 period that would limit warming throughout the twenty-first century to below 2 degrees C, based on a combination of published distributions of climate system properties and observational constraints. We show that, for the chosen class of emission scenarios, both cumulative emissions up to 2050 and emission levels in 2050 are robust indicators of the probability that twenty-first century warming will not exceed 2 degrees C relative to pre-industrial temperatures. Limiting cumulative CO(2) emissions over 2000-50 to 1,000 Gt CO(2) yields a 25% probability of warming exceeding 2 degrees C-and a limit of 1,440 Gt CO(2) yields a 50% probability-given a representative estimate of the distribution of climate system properties. As known 2000-06 CO(2) emissions were approximately 234 Gt CO(2), less than half the proven economically recoverable oil, gas and coal reserves can still be emitted up to 2050 to achieve such a goal. Recent G8 Communiqu\u00e9s envisage halved global GHG emissions by 2050, for which we estimate a 12-45% probability of exceeding 2 degrees C-assuming 1990 as emission base year and a range of published climate sensitivity distributions. Emissions levels in 2020 are a less robust indicator, but for the scenarios considered, the probability of exceeding 2 degrees C rises to 53-87% if global GHG emissions are still more than 25% above 2000 levels in 2020.", "author" : [ { "dropping-particle" : "", "family" : "Meinshausen", "given" : "Malte", "non-dropping-particle" : "", "parse-names" : false, "suffix" : "" }, { "dropping-particle" : "", "family" : "Meinshausen", "given" : "Nicolai", "non-dropping-particle" : "", "parse-names" : false, "suffix" : "" }, { "dropping-particle" : "", "family" : "Hare", "given" : "William", "non-dropping-particle" : "", "parse-names" : false, "suffix" : "" }, { "dropping-particle" : "", "family" : "Raper", "given" : "Sarah C B", "non-dropping-particle" : "", "parse-names" : false, "suffix" : "" }, { "dropping-particle" : "", "family" : "Frieler", "given" : "Katja", "non-dropping-particle" : "", "parse-names" : false, "suffix" : "" }, { "dropping-particle" : "", "family" : "Knutti", "given" : "Reto", "non-dropping-particle" : "", "parse-names" : false, "suffix" : "" }, { "dropping-particle" : "", "family" : "Frame", "given" : "David J", "non-dropping-particle" : "", "parse-names" : false, "suffix" : "" }, { "dropping-particle" : "", "family" : "Allen", "given" : "Myles R", "non-dropping-particle" : "", "parse-names" : false, "suffix" : "" } ], "container-title" : "Nature", "id" : "ITEM-1", "issue" : "7242", "issued" : { "date-parts" : [ [ "2009" ] ] }, "page" : "1158-1162", "publisher" : "Nature Publishing Group", "title" : "Greenhouse-gas emission targets for limiting global warming to 2 degrees C.", "type" : "article-journal", "volume" : "458" }, "uris" : [ "http://www.mendeley.com/documents/?uuid=9097babf-73c3-43c5-9155-cf863b691a8b" ] }, { "id" : "ITEM-2", "itemData" : { "DOI" : "10.1038/NCLIMATE2384", "author" : [ { "dropping-particle" : "", "family" : "Raupach", "given" : "Michael R", "non-dropping-particle" : "", "parse-names" : false, "suffix" : "" }, { "dropping-particle" : "", "family" : "Davis", "given" : "Steven J", "non-dropping-particle" : "", "parse-names" : false, "suffix" : "" }, { "dropping-particle" : "", "family" : "Peters", "given" : "Glen P", "non-dropping-particle" : "", "parse-names" : false, "suffix" : "" }, { "dropping-particle" : "", "family" : "Andrew", "given" : "Robbie M",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Jotzo", "given" : "Frank", "non-dropping-particle" : "", "parse-names" : false, "suffix" : "" }, { "dropping-particle" : "Van", "family" : "Vuuren", "given" : "Detlef P", "non-dropping-particle" : "", "parse-names" : false, "suffix" : "" }, { "dropping-particle" : "Le", "family" : "Qu\u00e9r\u00e9", "given" : "Corinne", "non-dropping-particle" : "", "parse-names" : false, "suffix" : "" } ], "container-title" : "Nature Climate Change", "id" : "ITEM-2", "issued" : { "date-parts" : [ [ "2014" ] ] }, "page" : "873-879", "title" : "Sharing a quota on cumulative carbon emissions", "type" : "article-journal", "volume" : "4" }, "uris" : [ "http://www.mendeley.com/documents/?uuid=e54f7623-95c5-4c88-a031-8cb01781e25a" ] } ], "mendeley" : { "formattedCitation" : "(Meinshausen et al. 2009; Raupach et al. 2014)", "plainTextFormattedCitation" : "(Meinshausen et al. 2009; Raupach et al. 2014)", "previouslyFormattedCitation" : "(Meinshausen et al. 2009; Raupach et al. 2014)" }, "properties" : { "noteIndex" : 0 }, "schema" : "https://github.com/citation-style-language/schema/raw/master/csl-citation.json" }</w:instrText>
      </w:r>
      <w:r w:rsidRPr="002714C9">
        <w:fldChar w:fldCharType="separate"/>
      </w:r>
      <w:r w:rsidR="00352AE9" w:rsidRPr="00352AE9">
        <w:rPr>
          <w:noProof/>
        </w:rPr>
        <w:t>(Meinshausen et al. 2009; Raupach et al. 2014)</w:t>
      </w:r>
      <w:r w:rsidRPr="002714C9">
        <w:fldChar w:fldCharType="end"/>
      </w:r>
      <w:r w:rsidRPr="002714C9">
        <w:t xml:space="preserve">, which will necessitate considerable deviation from current </w:t>
      </w:r>
      <w:r>
        <w:t>energy consumption trends</w:t>
      </w:r>
      <w:r w:rsidRPr="002714C9">
        <w:t xml:space="preserve">.  </w:t>
      </w:r>
      <w:r>
        <w:t>T</w:t>
      </w:r>
      <w:r w:rsidRPr="002714C9">
        <w:t xml:space="preserve">he International Energy Outlook 2013 projected that world energy consumption will increase by 56 </w:t>
      </w:r>
      <w:r>
        <w:t>%</w:t>
      </w:r>
      <w:r w:rsidRPr="002714C9">
        <w:t xml:space="preserve"> between 2010 and 2040 </w:t>
      </w:r>
      <w:r w:rsidRPr="002714C9">
        <w:fldChar w:fldCharType="begin" w:fldLock="1"/>
      </w:r>
      <w:r w:rsidR="00D37BCC">
        <w:instrText>ADDIN CSL_CITATION { "citationItems" : [ { "id" : "ITEM-1", "itemData" : { "author" : [ { "dropping-particle" : "", "family" : "U.S. Energy Information Administration", "given" : "", "non-dropping-particle" : "", "parse-names" : false, "suffix" : "" } ], "id" : "ITEM-1", "issued" : { "date-parts" : [ [ "2013" ] ] }, "title" : "International Energy Outlook", "type" : "report" }, "uris" : [ "http://www.mendeley.com/documents/?uuid=87fc7119-0e67-46c7-8c18-cf50e5c6825e" ] } ], "mendeley" : { "formattedCitation" : "(U.S. Energy Information Administration 2013)", "plainTextFormattedCitation" : "(U.S. Energy Information Administration 2013)", "previouslyFormattedCitation" : "(U.S. Energy Information Administration 2013)" }, "properties" : { "noteIndex" : 0 }, "schema" : "https://github.com/citation-style-language/schema/raw/master/csl-citation.json" }</w:instrText>
      </w:r>
      <w:r w:rsidRPr="002714C9">
        <w:fldChar w:fldCharType="separate"/>
      </w:r>
      <w:r w:rsidR="00352AE9" w:rsidRPr="00352AE9">
        <w:rPr>
          <w:noProof/>
        </w:rPr>
        <w:t>(U.S. Energy Information Administration 2013)</w:t>
      </w:r>
      <w:r w:rsidRPr="002714C9">
        <w:fldChar w:fldCharType="end"/>
      </w:r>
      <w:r w:rsidRPr="00503DDC">
        <w:t xml:space="preserve"> </w:t>
      </w:r>
      <w:r w:rsidRPr="002714C9">
        <w:t>(</w:t>
      </w:r>
      <w:r w:rsidRPr="000408D3">
        <w:fldChar w:fldCharType="begin"/>
      </w:r>
      <w:r w:rsidRPr="000408D3">
        <w:instrText xml:space="preserve"> REF _Ref445738254 \h  \* MERGEFORMAT </w:instrText>
      </w:r>
      <w:r w:rsidRPr="000408D3">
        <w:fldChar w:fldCharType="separate"/>
      </w:r>
      <w:r w:rsidR="005D3AE0" w:rsidRPr="00CC3CA0">
        <w:t xml:space="preserve">Figure </w:t>
      </w:r>
      <w:r w:rsidR="005D3AE0">
        <w:rPr>
          <w:noProof/>
        </w:rPr>
        <w:t>1</w:t>
      </w:r>
      <w:r w:rsidR="005D3AE0">
        <w:rPr>
          <w:noProof/>
        </w:rPr>
        <w:noBreakHyphen/>
        <w:t>1</w:t>
      </w:r>
      <w:r w:rsidRPr="000408D3">
        <w:fldChar w:fldCharType="end"/>
      </w:r>
      <w:r w:rsidRPr="000408D3">
        <w:t>)</w:t>
      </w:r>
      <w:r w:rsidRPr="002714C9">
        <w:t xml:space="preserve">.  </w:t>
      </w:r>
      <w:r>
        <w:t xml:space="preserve"> </w:t>
      </w:r>
      <w:r w:rsidRPr="002714C9">
        <w:t>Globally</w:t>
      </w:r>
      <w:r>
        <w:t>,</w:t>
      </w:r>
      <w:r w:rsidRPr="002714C9">
        <w:t xml:space="preserve"> </w:t>
      </w:r>
      <w:r>
        <w:t>energy consumption is</w:t>
      </w:r>
      <w:r w:rsidRPr="002714C9">
        <w:t xml:space="preserve"> at the forefront of development in energy, engineering, the sciences and geographical sectors, spurred on by national commitments to reduce greenhouse gas emissions in accordance with the Kyoto protocol.</w:t>
      </w:r>
    </w:p>
    <w:p w14:paraId="1C321818" w14:textId="77777777" w:rsidR="00EB2AFB" w:rsidRPr="002714C9" w:rsidRDefault="00EB2AFB" w:rsidP="00EA5CD1">
      <w:pPr>
        <w:spacing w:after="120" w:line="276" w:lineRule="auto"/>
      </w:pPr>
      <w:r w:rsidRPr="002714C9">
        <w:t xml:space="preserve">The global importance of energy related emissions has driven the development of a multi-layer legislative framework.  Over-branching international agreements set the standardisation of emissions legislation, with the Kyoto protocol being the key agreement to date.  It became </w:t>
      </w:r>
      <w:r w:rsidRPr="002714C9">
        <w:lastRenderedPageBreak/>
        <w:t>legally binding for developed countries in 2008 and has been updated through the Copenhagen accord in 2009</w:t>
      </w:r>
      <w:r>
        <w:t xml:space="preserve">, </w:t>
      </w:r>
      <w:r w:rsidRPr="002714C9">
        <w:t>the Cancun agreements in 2010</w:t>
      </w:r>
      <w:r>
        <w:t xml:space="preserve"> and the Doha amendment in 2012</w:t>
      </w:r>
      <w:r w:rsidRPr="002714C9">
        <w:t>.  The UK</w:t>
      </w:r>
      <w:r>
        <w:t xml:space="preserve"> has implemented policies to tailor these larger agreements with</w:t>
      </w:r>
      <w:r w:rsidRPr="002714C9">
        <w:t xml:space="preserve"> the Energy </w:t>
      </w:r>
      <w:r>
        <w:t>Bill 2013,</w:t>
      </w:r>
      <w:r w:rsidRPr="002714C9">
        <w:t xml:space="preserve"> </w:t>
      </w:r>
      <w:r>
        <w:t>the UK Low Carbon Transition Plan 2009 and</w:t>
      </w:r>
      <w:r w:rsidRPr="002714C9">
        <w:t xml:space="preserve"> the Climate Change Act 2008.  The latter of these</w:t>
      </w:r>
      <w:r>
        <w:t>,</w:t>
      </w:r>
      <w:r w:rsidRPr="002714C9">
        <w:t xml:space="preserve"> for example</w:t>
      </w:r>
      <w:r>
        <w:t>,</w:t>
      </w:r>
      <w:r w:rsidRPr="002714C9">
        <w:t xml:space="preserve"> has legally binding targets for </w:t>
      </w:r>
      <w:r>
        <w:t xml:space="preserve">carbon </w:t>
      </w:r>
      <w:r w:rsidRPr="002714C9">
        <w:t>emissions reduction of 80</w:t>
      </w:r>
      <w:r>
        <w:t xml:space="preserve"> </w:t>
      </w:r>
      <w:r w:rsidRPr="002714C9">
        <w:t>% by 2050 from the 1990 levels.</w:t>
      </w:r>
    </w:p>
    <w:p w14:paraId="48D3088A" w14:textId="77777777" w:rsidR="00EB2AFB" w:rsidRPr="002714C9" w:rsidRDefault="00EB2AFB" w:rsidP="00EA5CD1">
      <w:pPr>
        <w:spacing w:after="120" w:line="276" w:lineRule="auto"/>
        <w:jc w:val="center"/>
      </w:pPr>
      <w:r w:rsidRPr="002714C9">
        <w:rPr>
          <w:noProof/>
          <w:lang w:eastAsia="en-GB"/>
        </w:rPr>
        <w:drawing>
          <wp:inline distT="0" distB="0" distL="0" distR="0" wp14:anchorId="4C18D7F7" wp14:editId="7022035B">
            <wp:extent cx="4189835" cy="3313471"/>
            <wp:effectExtent l="0" t="0" r="1270" b="1270"/>
            <wp:docPr id="1" name="Picture 1" descr="http://www.eia.gov/forecasts/archive/ieo13/images/figur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eia.gov/forecasts/archive/ieo13/images/figure_1.jpg"/>
                    <pic:cNvPicPr>
                      <a:picLocks noChangeAspect="1" noChangeArrowheads="1"/>
                    </pic:cNvPicPr>
                  </pic:nvPicPr>
                  <pic:blipFill rotWithShape="1">
                    <a:blip r:embed="rId10">
                      <a:extLst>
                        <a:ext uri="{28A0092B-C50C-407E-A947-70E740481C1C}">
                          <a14:useLocalDpi xmlns:a14="http://schemas.microsoft.com/office/drawing/2010/main" val="0"/>
                        </a:ext>
                      </a:extLst>
                    </a:blip>
                    <a:srcRect t="6642" b="5535"/>
                    <a:stretch/>
                  </pic:blipFill>
                  <pic:spPr bwMode="auto">
                    <a:xfrm>
                      <a:off x="0" y="0"/>
                      <a:ext cx="4193316" cy="3316224"/>
                    </a:xfrm>
                    <a:prstGeom prst="rect">
                      <a:avLst/>
                    </a:prstGeom>
                    <a:noFill/>
                    <a:ln>
                      <a:noFill/>
                    </a:ln>
                    <a:extLst>
                      <a:ext uri="{53640926-AAD7-44D8-BBD7-CCE9431645EC}">
                        <a14:shadowObscured xmlns:a14="http://schemas.microsoft.com/office/drawing/2010/main"/>
                      </a:ext>
                    </a:extLst>
                  </pic:spPr>
                </pic:pic>
              </a:graphicData>
            </a:graphic>
          </wp:inline>
        </w:drawing>
      </w:r>
    </w:p>
    <w:p w14:paraId="62FB7C55" w14:textId="05574D43" w:rsidR="00EB2AFB" w:rsidRPr="00CC3CA0" w:rsidRDefault="00EB2AFB" w:rsidP="00EA5CD1">
      <w:pPr>
        <w:pStyle w:val="Caption"/>
        <w:spacing w:line="276" w:lineRule="auto"/>
        <w:rPr>
          <w:szCs w:val="22"/>
        </w:rPr>
      </w:pPr>
      <w:bookmarkStart w:id="9" w:name="_Ref445738254"/>
      <w:bookmarkStart w:id="10" w:name="_Toc474686558"/>
      <w:r w:rsidRPr="00CC3CA0">
        <w:rPr>
          <w:szCs w:val="22"/>
        </w:rPr>
        <w:t xml:space="preserve">Figure </w:t>
      </w:r>
      <w:r w:rsidR="00F02E7D">
        <w:rPr>
          <w:szCs w:val="22"/>
        </w:rPr>
        <w:fldChar w:fldCharType="begin"/>
      </w:r>
      <w:r w:rsidR="00F02E7D">
        <w:rPr>
          <w:szCs w:val="22"/>
        </w:rPr>
        <w:instrText xml:space="preserve"> STYLEREF 1 \s </w:instrText>
      </w:r>
      <w:r w:rsidR="00F02E7D">
        <w:rPr>
          <w:szCs w:val="22"/>
        </w:rPr>
        <w:fldChar w:fldCharType="separate"/>
      </w:r>
      <w:r w:rsidR="005D3AE0">
        <w:rPr>
          <w:noProof/>
          <w:szCs w:val="22"/>
        </w:rPr>
        <w:t>1</w:t>
      </w:r>
      <w:r w:rsidR="00F02E7D">
        <w:rPr>
          <w:szCs w:val="22"/>
        </w:rPr>
        <w:fldChar w:fldCharType="end"/>
      </w:r>
      <w:r w:rsidR="00F02E7D">
        <w:rPr>
          <w:szCs w:val="22"/>
        </w:rPr>
        <w:noBreakHyphen/>
      </w:r>
      <w:r w:rsidR="00F02E7D">
        <w:rPr>
          <w:szCs w:val="22"/>
        </w:rPr>
        <w:fldChar w:fldCharType="begin"/>
      </w:r>
      <w:r w:rsidR="00F02E7D">
        <w:rPr>
          <w:szCs w:val="22"/>
        </w:rPr>
        <w:instrText xml:space="preserve"> SEQ Figure \* ARABIC \s 1 </w:instrText>
      </w:r>
      <w:r w:rsidR="00F02E7D">
        <w:rPr>
          <w:szCs w:val="22"/>
        </w:rPr>
        <w:fldChar w:fldCharType="separate"/>
      </w:r>
      <w:r w:rsidR="005D3AE0">
        <w:rPr>
          <w:noProof/>
          <w:szCs w:val="22"/>
        </w:rPr>
        <w:t>1</w:t>
      </w:r>
      <w:r w:rsidR="00F02E7D">
        <w:rPr>
          <w:szCs w:val="22"/>
        </w:rPr>
        <w:fldChar w:fldCharType="end"/>
      </w:r>
      <w:bookmarkEnd w:id="9"/>
      <w:r w:rsidRPr="00CC3CA0">
        <w:rPr>
          <w:szCs w:val="22"/>
        </w:rPr>
        <w:t xml:space="preserve">.  World energy consumption historical and projected levels from 1990-2040, </w:t>
      </w:r>
      <w:r w:rsidRPr="00CC3CA0">
        <w:rPr>
          <w:szCs w:val="22"/>
        </w:rPr>
        <w:fldChar w:fldCharType="begin" w:fldLock="1"/>
      </w:r>
      <w:r w:rsidR="00D37BCC">
        <w:rPr>
          <w:szCs w:val="22"/>
        </w:rPr>
        <w:instrText>ADDIN CSL_CITATION { "citationItems" : [ { "id" : "ITEM-1", "itemData" : { "author" : [ { "dropping-particle" : "", "family" : "U.S. Energy Information Administration", "given" : "", "non-dropping-particle" : "", "parse-names" : false, "suffix" : "" } ], "id" : "ITEM-1", "issued" : { "date-parts" : [ [ "2013" ] ] }, "title" : "International Energy Outlook", "type" : "report" }, "uris" : [ "http://www.mendeley.com/documents/?uuid=87fc7119-0e67-46c7-8c18-cf50e5c6825e" ] } ], "mendeley" : { "formattedCitation" : "(U.S. Energy Information Administration 2013)", "plainTextFormattedCitation" : "(U.S. Energy Information Administration 2013)", "previouslyFormattedCitation" : "(U.S. Energy Information Administration 2013)" }, "properties" : { "noteIndex" : 0 }, "schema" : "https://github.com/citation-style-language/schema/raw/master/csl-citation.json" }</w:instrText>
      </w:r>
      <w:r w:rsidRPr="00CC3CA0">
        <w:rPr>
          <w:szCs w:val="22"/>
        </w:rPr>
        <w:fldChar w:fldCharType="separate"/>
      </w:r>
      <w:r w:rsidR="00352AE9" w:rsidRPr="00352AE9">
        <w:rPr>
          <w:noProof/>
          <w:szCs w:val="22"/>
        </w:rPr>
        <w:t>(U.S. Energy Information Administration 2013)</w:t>
      </w:r>
      <w:r w:rsidRPr="00CC3CA0">
        <w:rPr>
          <w:szCs w:val="22"/>
        </w:rPr>
        <w:fldChar w:fldCharType="end"/>
      </w:r>
      <w:r w:rsidRPr="00CC3CA0">
        <w:rPr>
          <w:szCs w:val="22"/>
        </w:rPr>
        <w:t>.</w:t>
      </w:r>
      <w:bookmarkEnd w:id="10"/>
    </w:p>
    <w:p w14:paraId="64DDBFCA" w14:textId="77777777" w:rsidR="00EB2AFB" w:rsidRPr="002714C9" w:rsidRDefault="00EB2AFB" w:rsidP="00EA5CD1">
      <w:pPr>
        <w:spacing w:after="120" w:line="276" w:lineRule="auto"/>
      </w:pPr>
    </w:p>
    <w:p w14:paraId="2A138C57" w14:textId="723473AA" w:rsidR="00EB2AFB" w:rsidRDefault="00EB2AFB" w:rsidP="00EA5CD1">
      <w:pPr>
        <w:spacing w:after="120" w:line="276" w:lineRule="auto"/>
      </w:pPr>
      <w:r w:rsidRPr="002714C9">
        <w:t xml:space="preserve">One of the fundamental approaches to reducing emissions production and complying with national and international legislation is the development of technology to increase process efficiencies.  As argued by </w:t>
      </w:r>
      <w:r w:rsidRPr="002714C9">
        <w:fldChar w:fldCharType="begin" w:fldLock="1"/>
      </w:r>
      <w:r w:rsidR="00D37BCC">
        <w:instrText>ADDIN CSL_CITATION { "citationItems" : [ { "id" : "ITEM-1", "itemData" : { "DOI" : "10.1016/j.energy.2010.08.016", "ISSN" : "03605442", "author" : [ { "dropping-particle" : "", "family" : "Akashi", "given" : "Osamu", "non-dropping-particle" : "", "parse-names" : false, "suffix" : "" }, { "dropping-particle" : "", "family" : "Hanaoka", "given" : "Tatsuya", "non-dropping-particle" : "", "parse-names" : false, "suffix" : "" }, { "dropping-particle" : "", "family" : "Matsuoka", "given" : "Yuzuru", "non-dropping-particle" : "", "parse-names" : false, "suffix" : "" }, { "dropping-particle" : "", "family" : "Kainuma", "given" : "Mikiko", "non-dropping-particle" : "", "parse-names" : false, "suffix" : "" } ], "container-title" : "Energy", "id" : "ITEM-1", "issue" : "4", "issued" : { "date-parts" : [ [ "2011", "4" ] ] }, "page" : "1855-1867", "publisher" : "Elsevier Ltd", "title" : "A projection for global CO2 emissions from the industrial sector through 2030 based on activity level and technology changes", "type" : "article-journal", "volume" : "36" }, "uris" : [ "http://www.mendeley.com/documents/?uuid=e1e5cc93-73de-43c2-9dfc-45ae88a10f52" ] } ], "mendeley" : { "formattedCitation" : "(Akashi et al. 2011)", "manualFormatting" : "Akashi et al. (2011)", "plainTextFormattedCitation" : "(Akashi et al. 2011)", "previouslyFormattedCitation" : "(Akashi et al. 2011)" }, "properties" : { "noteIndex" : 0 }, "schema" : "https://github.com/citation-style-language/schema/raw/master/csl-citation.json" }</w:instrText>
      </w:r>
      <w:r w:rsidRPr="002714C9">
        <w:fldChar w:fldCharType="separate"/>
      </w:r>
      <w:r w:rsidRPr="002714C9">
        <w:rPr>
          <w:noProof/>
        </w:rPr>
        <w:t>Akashi et al. (2011)</w:t>
      </w:r>
      <w:r w:rsidRPr="002714C9">
        <w:fldChar w:fldCharType="end"/>
      </w:r>
      <w:r w:rsidRPr="002714C9">
        <w:t xml:space="preserve">, </w:t>
      </w:r>
      <w:r>
        <w:t xml:space="preserve">whilst </w:t>
      </w:r>
      <w:r w:rsidRPr="002714C9">
        <w:t>energy related CO</w:t>
      </w:r>
      <w:r w:rsidRPr="002714C9">
        <w:rPr>
          <w:vertAlign w:val="subscript"/>
        </w:rPr>
        <w:t>2</w:t>
      </w:r>
      <w:r w:rsidRPr="002714C9">
        <w:t xml:space="preserve"> emissions from industry increased by 1.5</w:t>
      </w:r>
      <w:r>
        <w:t xml:space="preserve"> </w:t>
      </w:r>
      <w:r w:rsidRPr="002714C9">
        <w:t>%</w:t>
      </w:r>
      <w:r w:rsidR="00E06DEA">
        <w:t xml:space="preserve"> </w:t>
      </w:r>
      <w:r w:rsidRPr="002714C9">
        <w:t>/</w:t>
      </w:r>
      <w:r w:rsidR="005D676B">
        <w:t xml:space="preserve"> </w:t>
      </w:r>
      <w:r w:rsidRPr="002714C9">
        <w:t>year from 1971 to 2004, by improving the efficiency of technologies, emissions in 2030 could be lowered by 5.3 Gt CO</w:t>
      </w:r>
      <w:r w:rsidRPr="002714C9">
        <w:rPr>
          <w:vertAlign w:val="subscript"/>
        </w:rPr>
        <w:t>2</w:t>
      </w:r>
      <w:r w:rsidRPr="002714C9">
        <w:t xml:space="preserve"> globally.</w:t>
      </w:r>
      <w:r w:rsidRPr="00CD501C">
        <w:t xml:space="preserve"> </w:t>
      </w:r>
      <w:r>
        <w:t xml:space="preserve"> </w:t>
      </w:r>
      <w:r w:rsidRPr="002714C9">
        <w:t>The world industrial sector</w:t>
      </w:r>
      <w:r>
        <w:t xml:space="preserve"> is predicted to</w:t>
      </w:r>
      <w:r w:rsidRPr="002714C9">
        <w:t xml:space="preserve"> consume over half of global delivered energy in 2040</w:t>
      </w:r>
      <w:r>
        <w:t xml:space="preserve"> </w:t>
      </w:r>
      <w:r>
        <w:fldChar w:fldCharType="begin" w:fldLock="1"/>
      </w:r>
      <w:r w:rsidR="00D37BCC">
        <w:instrText>ADDIN CSL_CITATION { "citationItems" : [ { "id" : "ITEM-1", "itemData" : { "author" : [ { "dropping-particle" : "", "family" : "U.S. Energy Information Administration", "given" : "", "non-dropping-particle" : "", "parse-names" : false, "suffix" : "" } ], "id" : "ITEM-1", "issued" : { "date-parts" : [ [ "2014" ] ] }, "title" : "International Energy Outlook", "type" : "report" }, "uris" : [ "http://www.mendeley.com/documents/?uuid=fb520129-d2c5-4183-8530-913ffdc41eca" ] } ], "mendeley" : { "formattedCitation" : "(U.S. Energy Information Administration 2014)", "plainTextFormattedCitation" : "(U.S. Energy Information Administration 2014)", "previouslyFormattedCitation" : "(U.S. Energy Information Administration 2014)" }, "properties" : { "noteIndex" : 0 }, "schema" : "https://github.com/citation-style-language/schema/raw/master/csl-citation.json" }</w:instrText>
      </w:r>
      <w:r>
        <w:fldChar w:fldCharType="separate"/>
      </w:r>
      <w:r w:rsidR="00352AE9" w:rsidRPr="00352AE9">
        <w:rPr>
          <w:noProof/>
        </w:rPr>
        <w:t>(U.S. Energy Information Administration 2014)</w:t>
      </w:r>
      <w:r>
        <w:fldChar w:fldCharType="end"/>
      </w:r>
      <w:r w:rsidRPr="002714C9">
        <w:t>.</w:t>
      </w:r>
      <w:r>
        <w:t xml:space="preserve"> </w:t>
      </w:r>
      <w:r w:rsidRPr="00A85C99">
        <w:t xml:space="preserve"> </w:t>
      </w:r>
      <w:r>
        <w:t>E</w:t>
      </w:r>
      <w:r w:rsidRPr="002714C9">
        <w:t>nergy related global CO</w:t>
      </w:r>
      <w:r w:rsidRPr="002714C9">
        <w:rPr>
          <w:vertAlign w:val="subscript"/>
        </w:rPr>
        <w:t>2</w:t>
      </w:r>
      <w:r w:rsidRPr="002714C9">
        <w:t xml:space="preserve"> emissions were 26.3 Gt CO</w:t>
      </w:r>
      <w:r w:rsidRPr="002714C9">
        <w:rPr>
          <w:vertAlign w:val="subscript"/>
        </w:rPr>
        <w:t>2</w:t>
      </w:r>
      <w:r w:rsidRPr="002714C9">
        <w:t xml:space="preserve"> in 2005, and are estimated to increase by 15.1 Gt CO</w:t>
      </w:r>
      <w:r w:rsidRPr="002714C9">
        <w:rPr>
          <w:vertAlign w:val="subscript"/>
        </w:rPr>
        <w:t>2</w:t>
      </w:r>
      <w:r w:rsidRPr="002714C9">
        <w:t xml:space="preserve"> by 2030 due to the growth of industrial production alone if energy use continues at the same rate </w:t>
      </w:r>
      <w:r w:rsidRPr="002714C9">
        <w:fldChar w:fldCharType="begin" w:fldLock="1"/>
      </w:r>
      <w:r w:rsidR="00D37BCC">
        <w:instrText>ADDIN CSL_CITATION { "citationItems" : [ { "id" : "ITEM-1", "itemData" : { "DOI" : "10.1016/j.energy.2010.08.016", "ISSN" : "03605442", "author" : [ { "dropping-particle" : "", "family" : "Akashi", "given" : "Osamu", "non-dropping-particle" : "", "parse-names" : false, "suffix" : "" }, { "dropping-particle" : "", "family" : "Hanaoka", "given" : "Tatsuya", "non-dropping-particle" : "", "parse-names" : false, "suffix" : "" }, { "dropping-particle" : "", "family" : "Matsuoka", "given" : "Yuzuru", "non-dropping-particle" : "", "parse-names" : false, "suffix" : "" }, { "dropping-particle" : "", "family" : "Kainuma", "given" : "Mikiko", "non-dropping-particle" : "", "parse-names" : false, "suffix" : "" } ], "container-title" : "Energy", "id" : "ITEM-1", "issue" : "4", "issued" : { "date-parts" : [ [ "2011", "4" ] ] }, "page" : "1855-1867", "publisher" : "Elsevier Ltd", "title" : "A projection for global CO2 emissions from the industrial sector through 2030 based on activity level and technology changes", "type" : "article-journal", "volume" : "36" }, "uris" : [ "http://www.mendeley.com/documents/?uuid=e1e5cc93-73de-43c2-9dfc-45ae88a10f52" ] } ], "mendeley" : { "formattedCitation" : "(Akashi et al. 2011)", "manualFormatting" : "(Akashi et al. 2011)", "plainTextFormattedCitation" : "(Akashi et al. 2011)", "previouslyFormattedCitation" : "(Akashi et al. 2011)" }, "properties" : { "noteIndex" : 0 }, "schema" : "https://github.com/citation-style-language/schema/raw/master/csl-citation.json" }</w:instrText>
      </w:r>
      <w:r w:rsidRPr="002714C9">
        <w:fldChar w:fldCharType="separate"/>
      </w:r>
      <w:r w:rsidRPr="002714C9">
        <w:rPr>
          <w:noProof/>
        </w:rPr>
        <w:t>(Akashi et al. 2011)</w:t>
      </w:r>
      <w:r w:rsidRPr="002714C9">
        <w:fldChar w:fldCharType="end"/>
      </w:r>
      <w:r w:rsidRPr="002714C9">
        <w:t xml:space="preserve">.  </w:t>
      </w:r>
    </w:p>
    <w:p w14:paraId="4AFBA4EB" w14:textId="28B96868" w:rsidR="00EB2AFB" w:rsidRDefault="00EB2AFB" w:rsidP="00EA5CD1">
      <w:pPr>
        <w:spacing w:after="120" w:line="276" w:lineRule="auto"/>
      </w:pPr>
      <w:r>
        <w:t xml:space="preserve">The industrial sector accounts for over half of </w:t>
      </w:r>
      <w:r w:rsidRPr="002714C9">
        <w:t>global energy consumption</w:t>
      </w:r>
      <w:r>
        <w:t xml:space="preserve"> </w:t>
      </w:r>
      <w:r w:rsidRPr="002714C9">
        <w:t>(</w:t>
      </w:r>
      <w:r>
        <w:fldChar w:fldCharType="begin"/>
      </w:r>
      <w:r>
        <w:instrText xml:space="preserve"> REF _Ref460787782 \h  \* MERGEFORMAT </w:instrText>
      </w:r>
      <w:r>
        <w:fldChar w:fldCharType="separate"/>
      </w:r>
      <w:r w:rsidR="005D3AE0" w:rsidRPr="00CC3CA0">
        <w:t xml:space="preserve">Table </w:t>
      </w:r>
      <w:r w:rsidR="005D3AE0">
        <w:rPr>
          <w:noProof/>
        </w:rPr>
        <w:t>1</w:t>
      </w:r>
      <w:r w:rsidR="005D3AE0" w:rsidRPr="00CC3CA0">
        <w:rPr>
          <w:noProof/>
        </w:rPr>
        <w:noBreakHyphen/>
      </w:r>
      <w:r w:rsidR="005D3AE0">
        <w:rPr>
          <w:noProof/>
        </w:rPr>
        <w:t>1</w:t>
      </w:r>
      <w:r>
        <w:fldChar w:fldCharType="end"/>
      </w:r>
      <w:r>
        <w:t xml:space="preserve">).  The US EIA </w:t>
      </w:r>
      <w:r>
        <w:fldChar w:fldCharType="begin" w:fldLock="1"/>
      </w:r>
      <w:r w:rsidR="00D37BCC">
        <w:instrText>ADDIN CSL_CITATION { "citationItems" : [ { "id" : "ITEM-1", "itemData" : { "author" : [ { "dropping-particle" : "", "family" : "U.S. Energy Information Administration", "given" : "", "non-dropping-particle" : "", "parse-names" : false, "suffix" : "" } ], "id" : "ITEM-1", "issued" : { "date-parts" : [ [ "2013" ] ] }, "title" : "International Energy Outlook", "type" : "report" }, "uris" : [ "http://www.mendeley.com/documents/?uuid=87fc7119-0e67-46c7-8c18-cf50e5c6825e" ] } ], "mendeley" : { "formattedCitation" : "(U.S. Energy Information Administration 2013)", "plainTextFormattedCitation" : "(U.S. Energy Information Administration 2013)", "previouslyFormattedCitation" : "(U.S. Energy Information Administration 2013)" }, "properties" : { "noteIndex" : 0 }, "schema" : "https://github.com/citation-style-language/schema/raw/master/csl-citation.json" }</w:instrText>
      </w:r>
      <w:r>
        <w:fldChar w:fldCharType="separate"/>
      </w:r>
      <w:r w:rsidR="00352AE9" w:rsidRPr="00352AE9">
        <w:rPr>
          <w:noProof/>
        </w:rPr>
        <w:t>(U.S. Energy Information Administration 2013)</w:t>
      </w:r>
      <w:r>
        <w:fldChar w:fldCharType="end"/>
      </w:r>
      <w:r w:rsidRPr="002714C9">
        <w:t xml:space="preserve"> calculated </w:t>
      </w:r>
      <w:r>
        <w:t xml:space="preserve">global </w:t>
      </w:r>
      <w:r w:rsidRPr="002714C9">
        <w:t>industrial energy consumption to be at 26</w:t>
      </w:r>
      <w:r>
        <w:t xml:space="preserve">6 quadrillion Btu </w:t>
      </w:r>
      <w:r w:rsidRPr="002714C9">
        <w:t>in 20</w:t>
      </w:r>
      <w:r>
        <w:t>11</w:t>
      </w:r>
      <w:r w:rsidRPr="002714C9">
        <w:t>.  CO</w:t>
      </w:r>
      <w:r w:rsidRPr="002714C9">
        <w:rPr>
          <w:vertAlign w:val="subscript"/>
        </w:rPr>
        <w:t>2</w:t>
      </w:r>
      <w:r w:rsidRPr="002714C9">
        <w:t xml:space="preserve"> emissions from industry have been shown by </w:t>
      </w:r>
      <w:r w:rsidRPr="002714C9">
        <w:fldChar w:fldCharType="begin" w:fldLock="1"/>
      </w:r>
      <w:r w:rsidR="00D37BCC">
        <w:instrText>ADDIN CSL_CITATION { "citationItems" : [ { "id" : "ITEM-1", "itemData" : { "DOI" : "10.1016/j.energy.2010.08.016", "ISSN" : "03605442", "author" : [ { "dropping-particle" : "", "family" : "Akashi", "given" : "Osamu", "non-dropping-particle" : "", "parse-names" : false, "suffix" : "" }, { "dropping-particle" : "", "family" : "Hanaoka", "given" : "Tatsuya", "non-dropping-particle" : "", "parse-names" : false, "suffix" : "" }, { "dropping-particle" : "", "family" : "Matsuoka", "given" : "Yuzuru", "non-dropping-particle" : "", "parse-names" : false, "suffix" : "" }, { "dropping-particle" : "", "family" : "Kainuma", "given" : "Mikiko", "non-dropping-particle" : "", "parse-names" : false, "suffix" : "" } ], "container-title" : "Energy", "id" : "ITEM-1", "issue" : "4", "issued" : { "date-parts" : [ [ "2011", "4" ] ] }, "page" : "1855-1867", "publisher" : "Elsevier Ltd", "title" : "A projection for global CO2 emissions from the industrial sector through 2030 based on activity level and technology changes", "type" : "article-journal", "volume" : "36" }, "uris" : [ "http://www.mendeley.com/documents/?uuid=e1e5cc93-73de-43c2-9dfc-45ae88a10f52" ] } ], "mendeley" : { "formattedCitation" : "(Akashi et al. 2011)", "manualFormatting" : "Akashi et al. (2011)", "plainTextFormattedCitation" : "(Akashi et al. 2011)", "previouslyFormattedCitation" : "(Akashi et al. 2011)" }, "properties" : { "noteIndex" : 0 }, "schema" : "https://github.com/citation-style-language/schema/raw/master/csl-citation.json" }</w:instrText>
      </w:r>
      <w:r w:rsidRPr="002714C9">
        <w:fldChar w:fldCharType="separate"/>
      </w:r>
      <w:r w:rsidRPr="002714C9">
        <w:rPr>
          <w:noProof/>
        </w:rPr>
        <w:t>Akashi et al. (2011)</w:t>
      </w:r>
      <w:r w:rsidRPr="002714C9">
        <w:fldChar w:fldCharType="end"/>
      </w:r>
      <w:r w:rsidRPr="002714C9">
        <w:t xml:space="preserve"> to have grown every year from 1971 to 2004, increasing 1.6 times in 30 years. </w:t>
      </w:r>
    </w:p>
    <w:p w14:paraId="0A6586AA" w14:textId="77777777" w:rsidR="00C553F6" w:rsidRDefault="00C553F6" w:rsidP="00EA5CD1">
      <w:pPr>
        <w:spacing w:after="120" w:line="276" w:lineRule="auto"/>
      </w:pPr>
    </w:p>
    <w:p w14:paraId="24849A17" w14:textId="3A231F83" w:rsidR="00EB2AFB" w:rsidRPr="00CC3CA0" w:rsidRDefault="00EB2AFB" w:rsidP="00EA5CD1">
      <w:pPr>
        <w:pStyle w:val="Caption"/>
        <w:keepNext/>
        <w:spacing w:line="276" w:lineRule="auto"/>
      </w:pPr>
      <w:bookmarkStart w:id="11" w:name="_Ref445742269"/>
      <w:bookmarkStart w:id="12" w:name="_Ref460787782"/>
      <w:bookmarkStart w:id="13" w:name="_Toc368384928"/>
      <w:bookmarkStart w:id="14" w:name="_Toc368385250"/>
      <w:bookmarkStart w:id="15" w:name="_Toc368398931"/>
      <w:bookmarkStart w:id="16" w:name="_Toc368481183"/>
      <w:bookmarkStart w:id="17" w:name="_Toc474686739"/>
      <w:r w:rsidRPr="00CC3CA0">
        <w:lastRenderedPageBreak/>
        <w:t xml:space="preserve">Table </w:t>
      </w:r>
      <w:fldSimple w:instr=" STYLEREF 1 \s ">
        <w:r w:rsidR="005D3AE0">
          <w:rPr>
            <w:noProof/>
          </w:rPr>
          <w:t>1</w:t>
        </w:r>
      </w:fldSimple>
      <w:r w:rsidRPr="00CC3CA0">
        <w:noBreakHyphen/>
      </w:r>
      <w:fldSimple w:instr=" SEQ Table \* ARABIC \s 1 ">
        <w:r w:rsidR="005D3AE0">
          <w:rPr>
            <w:noProof/>
          </w:rPr>
          <w:t>1</w:t>
        </w:r>
      </w:fldSimple>
      <w:bookmarkEnd w:id="11"/>
      <w:bookmarkEnd w:id="12"/>
      <w:r w:rsidRPr="00CC3CA0">
        <w:t xml:space="preserve">.  Global energy consumption by sector </w:t>
      </w:r>
      <w:bookmarkEnd w:id="13"/>
      <w:bookmarkEnd w:id="14"/>
      <w:bookmarkEnd w:id="15"/>
      <w:bookmarkEnd w:id="16"/>
      <w:r w:rsidRPr="00CC3CA0">
        <w:fldChar w:fldCharType="begin" w:fldLock="1"/>
      </w:r>
      <w:r w:rsidR="00D37BCC">
        <w:instrText>ADDIN CSL_CITATION { "citationItems" : [ { "id" : "ITEM-1", "itemData" : { "author" : [ { "dropping-particle" : "", "family" : "U.S. Energy Information Administration", "given" : "", "non-dropping-particle" : "", "parse-names" : false, "suffix" : "" } ], "id" : "ITEM-1", "issued" : { "date-parts" : [ [ "2013" ] ] }, "title" : "International Energy Outlook", "type" : "report" }, "uris" : [ "http://www.mendeley.com/documents/?uuid=87fc7119-0e67-46c7-8c18-cf50e5c6825e" ] } ], "mendeley" : { "formattedCitation" : "(U.S. Energy Information Administration 2013)", "plainTextFormattedCitation" : "(U.S. Energy Information Administration 2013)", "previouslyFormattedCitation" : "(U.S. Energy Information Administration 2013)" }, "properties" : { "noteIndex" : 0 }, "schema" : "https://github.com/citation-style-language/schema/raw/master/csl-citation.json" }</w:instrText>
      </w:r>
      <w:r w:rsidRPr="00CC3CA0">
        <w:fldChar w:fldCharType="separate"/>
      </w:r>
      <w:r w:rsidR="00352AE9" w:rsidRPr="00352AE9">
        <w:rPr>
          <w:noProof/>
        </w:rPr>
        <w:t>(U.S. Energy Information Administration 2013)</w:t>
      </w:r>
      <w:r w:rsidRPr="00CC3CA0">
        <w:fldChar w:fldCharType="end"/>
      </w:r>
      <w:r w:rsidRPr="00CC3CA0">
        <w:t>.</w:t>
      </w:r>
      <w:bookmarkEnd w:id="17"/>
    </w:p>
    <w:tbl>
      <w:tblPr>
        <w:tblStyle w:val="LightShading"/>
        <w:tblW w:w="5000" w:type="pct"/>
        <w:tblLook w:val="04A0" w:firstRow="1" w:lastRow="0" w:firstColumn="1" w:lastColumn="0" w:noHBand="0" w:noVBand="1"/>
      </w:tblPr>
      <w:tblGrid>
        <w:gridCol w:w="4442"/>
        <w:gridCol w:w="4443"/>
      </w:tblGrid>
      <w:tr w:rsidR="00EB2AFB" w14:paraId="1D1764AB" w14:textId="77777777" w:rsidTr="00EB2A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Borders>
              <w:top w:val="single" w:sz="18" w:space="0" w:color="auto"/>
            </w:tcBorders>
            <w:shd w:val="clear" w:color="auto" w:fill="FFFFFF" w:themeFill="background1"/>
          </w:tcPr>
          <w:p w14:paraId="0E18210D" w14:textId="77777777" w:rsidR="00EB2AFB" w:rsidRDefault="00EB2AFB" w:rsidP="00EA5CD1">
            <w:pPr>
              <w:spacing w:line="276" w:lineRule="auto"/>
              <w:jc w:val="center"/>
            </w:pPr>
            <w:r w:rsidRPr="002714C9">
              <w:t>Sector</w:t>
            </w:r>
          </w:p>
        </w:tc>
        <w:tc>
          <w:tcPr>
            <w:tcW w:w="2500" w:type="pct"/>
            <w:tcBorders>
              <w:top w:val="single" w:sz="18" w:space="0" w:color="auto"/>
            </w:tcBorders>
          </w:tcPr>
          <w:p w14:paraId="4EB8A825" w14:textId="77777777" w:rsidR="00EB2AFB" w:rsidRDefault="00EB2AFB" w:rsidP="00EA5CD1">
            <w:pPr>
              <w:spacing w:line="276" w:lineRule="auto"/>
              <w:jc w:val="center"/>
              <w:cnfStyle w:val="100000000000" w:firstRow="1" w:lastRow="0" w:firstColumn="0" w:lastColumn="0" w:oddVBand="0" w:evenVBand="0" w:oddHBand="0" w:evenHBand="0" w:firstRowFirstColumn="0" w:firstRowLastColumn="0" w:lastRowFirstColumn="0" w:lastRowLastColumn="0"/>
            </w:pPr>
            <w:r w:rsidRPr="002714C9">
              <w:t>Global energy consumption (%)</w:t>
            </w:r>
          </w:p>
        </w:tc>
      </w:tr>
      <w:tr w:rsidR="00EB2AFB" w14:paraId="2C1296B1" w14:textId="77777777" w:rsidTr="00EB2A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Borders>
              <w:bottom w:val="nil"/>
            </w:tcBorders>
            <w:shd w:val="clear" w:color="auto" w:fill="auto"/>
            <w:vAlign w:val="center"/>
          </w:tcPr>
          <w:p w14:paraId="257DA3B4" w14:textId="77777777" w:rsidR="00EB2AFB" w:rsidRPr="0038702E" w:rsidRDefault="00EB2AFB" w:rsidP="00EA5CD1">
            <w:pPr>
              <w:spacing w:after="120" w:line="276" w:lineRule="auto"/>
              <w:jc w:val="center"/>
              <w:rPr>
                <w:b w:val="0"/>
              </w:rPr>
            </w:pPr>
            <w:r w:rsidRPr="0038702E">
              <w:rPr>
                <w:b w:val="0"/>
              </w:rPr>
              <w:t>Industry</w:t>
            </w:r>
          </w:p>
        </w:tc>
        <w:tc>
          <w:tcPr>
            <w:tcW w:w="2500" w:type="pct"/>
            <w:tcBorders>
              <w:bottom w:val="nil"/>
            </w:tcBorders>
            <w:shd w:val="clear" w:color="auto" w:fill="auto"/>
            <w:vAlign w:val="center"/>
          </w:tcPr>
          <w:p w14:paraId="5FFDF0FA" w14:textId="77777777" w:rsidR="00EB2AFB" w:rsidRPr="002714C9" w:rsidRDefault="00EB2AFB" w:rsidP="00EA5CD1">
            <w:pPr>
              <w:spacing w:after="120" w:line="276" w:lineRule="auto"/>
              <w:jc w:val="center"/>
              <w:cnfStyle w:val="000000100000" w:firstRow="0" w:lastRow="0" w:firstColumn="0" w:lastColumn="0" w:oddVBand="0" w:evenVBand="0" w:oddHBand="1" w:evenHBand="0" w:firstRowFirstColumn="0" w:firstRowLastColumn="0" w:lastRowFirstColumn="0" w:lastRowLastColumn="0"/>
            </w:pPr>
            <w:r w:rsidRPr="002714C9">
              <w:t>51</w:t>
            </w:r>
          </w:p>
        </w:tc>
      </w:tr>
      <w:tr w:rsidR="00EB2AFB" w14:paraId="67FCE283" w14:textId="77777777" w:rsidTr="00EB2AFB">
        <w:tc>
          <w:tcPr>
            <w:cnfStyle w:val="001000000000" w:firstRow="0" w:lastRow="0" w:firstColumn="1" w:lastColumn="0" w:oddVBand="0" w:evenVBand="0" w:oddHBand="0" w:evenHBand="0" w:firstRowFirstColumn="0" w:firstRowLastColumn="0" w:lastRowFirstColumn="0" w:lastRowLastColumn="0"/>
            <w:tcW w:w="2500" w:type="pct"/>
            <w:tcBorders>
              <w:top w:val="nil"/>
              <w:left w:val="nil"/>
              <w:bottom w:val="nil"/>
              <w:right w:val="nil"/>
            </w:tcBorders>
            <w:shd w:val="clear" w:color="auto" w:fill="auto"/>
            <w:vAlign w:val="center"/>
          </w:tcPr>
          <w:p w14:paraId="602BBF0B" w14:textId="77777777" w:rsidR="00EB2AFB" w:rsidRPr="0038702E" w:rsidRDefault="00EB2AFB" w:rsidP="00EA5CD1">
            <w:pPr>
              <w:spacing w:after="120" w:line="276" w:lineRule="auto"/>
              <w:jc w:val="center"/>
              <w:rPr>
                <w:b w:val="0"/>
              </w:rPr>
            </w:pPr>
            <w:r w:rsidRPr="0038702E">
              <w:rPr>
                <w:b w:val="0"/>
              </w:rPr>
              <w:t>Transportation</w:t>
            </w:r>
          </w:p>
        </w:tc>
        <w:tc>
          <w:tcPr>
            <w:tcW w:w="2500" w:type="pct"/>
            <w:tcBorders>
              <w:top w:val="nil"/>
              <w:left w:val="nil"/>
              <w:bottom w:val="nil"/>
              <w:right w:val="nil"/>
            </w:tcBorders>
            <w:shd w:val="clear" w:color="auto" w:fill="auto"/>
            <w:vAlign w:val="center"/>
          </w:tcPr>
          <w:p w14:paraId="094CF26D" w14:textId="77777777" w:rsidR="00EB2AFB" w:rsidRPr="002714C9" w:rsidRDefault="00EB2AFB" w:rsidP="00EA5CD1">
            <w:pPr>
              <w:spacing w:after="120" w:line="276" w:lineRule="auto"/>
              <w:jc w:val="center"/>
              <w:cnfStyle w:val="000000000000" w:firstRow="0" w:lastRow="0" w:firstColumn="0" w:lastColumn="0" w:oddVBand="0" w:evenVBand="0" w:oddHBand="0" w:evenHBand="0" w:firstRowFirstColumn="0" w:firstRowLastColumn="0" w:lastRowFirstColumn="0" w:lastRowLastColumn="0"/>
            </w:pPr>
            <w:r w:rsidRPr="002714C9">
              <w:t>2</w:t>
            </w:r>
            <w:r>
              <w:t>0</w:t>
            </w:r>
          </w:p>
        </w:tc>
      </w:tr>
      <w:tr w:rsidR="00EB2AFB" w14:paraId="5FCC9629" w14:textId="77777777" w:rsidTr="00EB2A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Borders>
              <w:top w:val="nil"/>
              <w:bottom w:val="nil"/>
            </w:tcBorders>
            <w:shd w:val="clear" w:color="auto" w:fill="auto"/>
            <w:vAlign w:val="center"/>
          </w:tcPr>
          <w:p w14:paraId="6B8AAE27" w14:textId="77777777" w:rsidR="00EB2AFB" w:rsidRPr="0038702E" w:rsidRDefault="00EB2AFB" w:rsidP="00EA5CD1">
            <w:pPr>
              <w:spacing w:after="120" w:line="276" w:lineRule="auto"/>
              <w:jc w:val="center"/>
              <w:rPr>
                <w:b w:val="0"/>
              </w:rPr>
            </w:pPr>
            <w:r w:rsidRPr="0038702E">
              <w:rPr>
                <w:b w:val="0"/>
              </w:rPr>
              <w:t>Residential</w:t>
            </w:r>
          </w:p>
        </w:tc>
        <w:tc>
          <w:tcPr>
            <w:tcW w:w="2500" w:type="pct"/>
            <w:tcBorders>
              <w:top w:val="nil"/>
              <w:bottom w:val="nil"/>
            </w:tcBorders>
            <w:shd w:val="clear" w:color="auto" w:fill="auto"/>
            <w:vAlign w:val="center"/>
          </w:tcPr>
          <w:p w14:paraId="424803F5" w14:textId="77777777" w:rsidR="00EB2AFB" w:rsidRPr="002714C9" w:rsidRDefault="00EB2AFB" w:rsidP="00EA5CD1">
            <w:pPr>
              <w:spacing w:after="120" w:line="276" w:lineRule="auto"/>
              <w:jc w:val="center"/>
              <w:cnfStyle w:val="000000100000" w:firstRow="0" w:lastRow="0" w:firstColumn="0" w:lastColumn="0" w:oddVBand="0" w:evenVBand="0" w:oddHBand="1" w:evenHBand="0" w:firstRowFirstColumn="0" w:firstRowLastColumn="0" w:lastRowFirstColumn="0" w:lastRowLastColumn="0"/>
            </w:pPr>
            <w:r w:rsidRPr="002714C9">
              <w:t>1</w:t>
            </w:r>
            <w:r>
              <w:t>8</w:t>
            </w:r>
          </w:p>
        </w:tc>
      </w:tr>
      <w:tr w:rsidR="00EB2AFB" w14:paraId="04FB52F8" w14:textId="77777777" w:rsidTr="00EB2AFB">
        <w:tc>
          <w:tcPr>
            <w:cnfStyle w:val="001000000000" w:firstRow="0" w:lastRow="0" w:firstColumn="1" w:lastColumn="0" w:oddVBand="0" w:evenVBand="0" w:oddHBand="0" w:evenHBand="0" w:firstRowFirstColumn="0" w:firstRowLastColumn="0" w:lastRowFirstColumn="0" w:lastRowLastColumn="0"/>
            <w:tcW w:w="2500" w:type="pct"/>
            <w:tcBorders>
              <w:top w:val="nil"/>
              <w:left w:val="nil"/>
              <w:bottom w:val="single" w:sz="18" w:space="0" w:color="000000" w:themeColor="text1"/>
              <w:right w:val="nil"/>
            </w:tcBorders>
            <w:shd w:val="clear" w:color="auto" w:fill="auto"/>
            <w:vAlign w:val="center"/>
          </w:tcPr>
          <w:p w14:paraId="46A979A9" w14:textId="77777777" w:rsidR="00EB2AFB" w:rsidRPr="0038702E" w:rsidRDefault="00EB2AFB" w:rsidP="00EA5CD1">
            <w:pPr>
              <w:spacing w:after="120" w:line="276" w:lineRule="auto"/>
              <w:jc w:val="center"/>
              <w:rPr>
                <w:b w:val="0"/>
              </w:rPr>
            </w:pPr>
            <w:r w:rsidRPr="0038702E">
              <w:rPr>
                <w:b w:val="0"/>
              </w:rPr>
              <w:t>Commercial</w:t>
            </w:r>
          </w:p>
        </w:tc>
        <w:tc>
          <w:tcPr>
            <w:tcW w:w="2500" w:type="pct"/>
            <w:tcBorders>
              <w:top w:val="nil"/>
              <w:left w:val="nil"/>
              <w:bottom w:val="single" w:sz="18" w:space="0" w:color="000000" w:themeColor="text1"/>
              <w:right w:val="nil"/>
            </w:tcBorders>
            <w:shd w:val="clear" w:color="auto" w:fill="auto"/>
            <w:vAlign w:val="center"/>
          </w:tcPr>
          <w:p w14:paraId="6EAD2F45" w14:textId="77777777" w:rsidR="00EB2AFB" w:rsidRPr="002714C9" w:rsidRDefault="00EB2AFB" w:rsidP="00EA5CD1">
            <w:pPr>
              <w:spacing w:after="120" w:line="276" w:lineRule="auto"/>
              <w:jc w:val="center"/>
              <w:cnfStyle w:val="000000000000" w:firstRow="0" w:lastRow="0" w:firstColumn="0" w:lastColumn="0" w:oddVBand="0" w:evenVBand="0" w:oddHBand="0" w:evenHBand="0" w:firstRowFirstColumn="0" w:firstRowLastColumn="0" w:lastRowFirstColumn="0" w:lastRowLastColumn="0"/>
            </w:pPr>
            <w:r>
              <w:t>12</w:t>
            </w:r>
          </w:p>
        </w:tc>
      </w:tr>
    </w:tbl>
    <w:p w14:paraId="38AAB2F6" w14:textId="77777777" w:rsidR="00EB2AFB" w:rsidRDefault="00EB2AFB" w:rsidP="00EA5CD1">
      <w:pPr>
        <w:spacing w:line="276" w:lineRule="auto"/>
      </w:pPr>
    </w:p>
    <w:p w14:paraId="07A04A0F" w14:textId="2994474E" w:rsidR="00EB2AFB" w:rsidRDefault="00EB2AFB" w:rsidP="00EA5CD1">
      <w:pPr>
        <w:spacing w:after="120" w:line="276" w:lineRule="auto"/>
      </w:pPr>
      <w:r w:rsidRPr="002714C9">
        <w:t>Of the total industrial energy consumption</w:t>
      </w:r>
      <w:r>
        <w:t xml:space="preserve"> in the U.S. for example</w:t>
      </w:r>
      <w:r w:rsidRPr="002714C9">
        <w:t xml:space="preserve">, manufacturing </w:t>
      </w:r>
      <w:r>
        <w:t>wa</w:t>
      </w:r>
      <w:r w:rsidRPr="002714C9">
        <w:t>s responsible for 90</w:t>
      </w:r>
      <w:r>
        <w:t xml:space="preserve"> </w:t>
      </w:r>
      <w:r w:rsidRPr="002714C9">
        <w:t>% of consumption and 84</w:t>
      </w:r>
      <w:r>
        <w:t xml:space="preserve"> </w:t>
      </w:r>
      <w:r w:rsidRPr="002714C9">
        <w:t>% of C0</w:t>
      </w:r>
      <w:r w:rsidRPr="002714C9">
        <w:rPr>
          <w:vertAlign w:val="subscript"/>
        </w:rPr>
        <w:t>2</w:t>
      </w:r>
      <w:r>
        <w:t xml:space="preserve"> emissions </w:t>
      </w:r>
      <w:r>
        <w:fldChar w:fldCharType="begin" w:fldLock="1"/>
      </w:r>
      <w:r w:rsidR="00D37BCC">
        <w:instrText>ADDIN CSL_CITATION { "citationItems" : [ { "id" : "ITEM-1", "itemData" : { "author" : [ { "dropping-particle" : "", "family" : "U.S. Energy Information Administration", "given" : "", "non-dropping-particle" : "", "parse-names" : false, "suffix" : "" } ], "id" : "ITEM-1", "issued" : { "date-parts" : [ [ "2006" ] ] }, "title" : "Emissions of Greenhouse Gases in the United States 2005", "type" : "report" }, "uris" : [ "http://www.mendeley.com/documents/?uuid=16489b23-7ce5-4074-aa20-f196951afc41" ] } ], "mendeley" : { "formattedCitation" : "(U.S. Energy Information Administration 2006)", "plainTextFormattedCitation" : "(U.S. Energy Information Administration 2006)", "previouslyFormattedCitation" : "(U.S. Energy Information Administration 2006)" }, "properties" : { "noteIndex" : 0 }, "schema" : "https://github.com/citation-style-language/schema/raw/master/csl-citation.json" }</w:instrText>
      </w:r>
      <w:r>
        <w:fldChar w:fldCharType="separate"/>
      </w:r>
      <w:r w:rsidR="00352AE9" w:rsidRPr="00352AE9">
        <w:rPr>
          <w:noProof/>
        </w:rPr>
        <w:t>(U.S. Energy Information Administration 2006)</w:t>
      </w:r>
      <w:r>
        <w:fldChar w:fldCharType="end"/>
      </w:r>
      <w:r w:rsidRPr="002714C9">
        <w:t xml:space="preserve">.  Of the manufacturing sectors, </w:t>
      </w:r>
      <w:r w:rsidRPr="002714C9">
        <w:fldChar w:fldCharType="begin" w:fldLock="1"/>
      </w:r>
      <w:r w:rsidR="00D37BCC">
        <w:instrText>ADDIN CSL_CITATION { "citationItems" : [ { "id" : "ITEM-1", "itemData" : { "DOI" : "10.1016/j.cirp.2012.05.002", "ISSN" : "00078506", "author" : [ { "dropping-particle" : "", "family" : "Duflou", "given" : "Joost R.", "non-dropping-particle" : "", "parse-names" : false, "suffix" : "" }, { "dropping-particle" : "", "family" : "Sutherland", "given" : "John W.", "non-dropping-particle" : "", "parse-names" : false, "suffix" : "" }, { "dropping-particle" : "", "family" : "Dornfeld", "given" : "David", "non-dropping-particle" : "", "parse-names" : false, "suffix" : "" }, { "dropping-particle" : "", "family" : "Herrmann", "given" : "Christoph", "non-dropping-particle" : "", "parse-names" : false, "suffix" : "" }, { "dropping-particle" : "", "family" : "Jeswiet", "given" : "Jack", "non-dropping-particle" : "", "parse-names" : false, "suffix" : "" }, { "dropping-particle" : "", "family" : "Kara", "given" : "Sami", "non-dropping-particle" : "", "parse-names" : false, "suffix" : "" }, { "dropping-particle" : "", "family" : "Hauschild", "given" : "Michael", "non-dropping-particle" : "", "parse-names" : false, "suffix" : "" }, { "dropping-particle" : "", "family" : "Kellens", "given" : "Karel", "non-dropping-particle" : "", "parse-names" : false, "suffix" : "" } ], "container-title" : "CIRP Annals - Manufacturing Technology", "id" : "ITEM-1", "issue" : "2", "issued" : { "date-parts" : [ [ "2012", "1" ] ] }, "page" : "587-609", "publisher" : "CIRP", "title" : "Towards energy and resource efficient manufacturing: a processes and systems approach", "type" : "article-journal", "volume" : "61" }, "uris" : [ "http://www.mendeley.com/documents/?uuid=567b0516-1f91-4e5b-ac1d-262cb29435ae" ] } ], "mendeley" : { "formattedCitation" : "(Duflou et al. 2012)", "manualFormatting" : "Duflou et al. (2012)", "plainTextFormattedCitation" : "(Duflou et al. 2012)", "previouslyFormattedCitation" : "(Duflou et al. 2012)" }, "properties" : { "noteIndex" : 0 }, "schema" : "https://github.com/citation-style-language/schema/raw/master/csl-citation.json" }</w:instrText>
      </w:r>
      <w:r w:rsidRPr="002714C9">
        <w:fldChar w:fldCharType="separate"/>
      </w:r>
      <w:r w:rsidRPr="002714C9">
        <w:rPr>
          <w:noProof/>
        </w:rPr>
        <w:t>Duflou et al. (2012)</w:t>
      </w:r>
      <w:r w:rsidRPr="002714C9">
        <w:fldChar w:fldCharType="end"/>
      </w:r>
      <w:r w:rsidRPr="002714C9">
        <w:t xml:space="preserve"> list petroleum refining, primary metals processing, non-metallic minerals processing, chemical production and paper products manufacturing as the largest.  Manufacturing has been targeted as an important area for increasing energy use efficiency, encouraged by schemes such as Energy Star (US EPA and Dept. of Energy), EN 16001 (European standard), ISO 50001 (UN Industrial Development Organisation, ISO) and numerous national scale programmes </w:t>
      </w:r>
      <w:r w:rsidRPr="002714C9">
        <w:fldChar w:fldCharType="begin" w:fldLock="1"/>
      </w:r>
      <w:r w:rsidR="00D37BCC">
        <w:instrText>ADDIN CSL_CITATION { "citationItems" : [ { "id" : "ITEM-1", "itemData" : { "DOI" : "10.1016/j.ijpe.2012.12.018", "ISSN" : "09255273", "author" : [ { "dropping-particle" : "", "family" : "Ngai", "given" : "E.W.T", "non-dropping-particle" : "", "parse-names" : false, "suffix" : "" }, { "dropping-particle" : "", "family" : "Chau", "given" : "D.C.K.", "non-dropping-particle" : "", "parse-names" : false, "suffix" : "" }, { "dropping-particle" : "", "family" : "Poon", "given" : "J.K.L.", "non-dropping-particle" : "", "parse-names" : false, "suffix" : "" }, { "dropping-particle" : "", "family" : "To", "given" : "C.K.M.", "non-dropping-particle" : "", "parse-names" : false, "suffix" : "" } ], "container-title" : "International Journal of Production Economics", "id" : "ITEM-1", "issued" : { "date-parts" : [ [ "2013", "1" ] ] }, "title" : "Energy and utility management maturity model for sustainable manufacturing process", "type" : "article-journal", "volume" : "in press" }, "uris" : [ "http://www.mendeley.com/documents/?uuid=fd63a83a-b8ae-48be-91ec-cebe8fe3cf7b" ] } ], "mendeley" : { "formattedCitation" : "(Ngai et al. 2013)", "manualFormatting" : "(Ngai et al. 2013)", "plainTextFormattedCitation" : "(Ngai et al. 2013)", "previouslyFormattedCitation" : "(Ngai et al. 2013)" }, "properties" : { "noteIndex" : 0 }, "schema" : "https://github.com/citation-style-language/schema/raw/master/csl-citation.json" }</w:instrText>
      </w:r>
      <w:r w:rsidRPr="002714C9">
        <w:fldChar w:fldCharType="separate"/>
      </w:r>
      <w:r w:rsidRPr="002714C9">
        <w:rPr>
          <w:noProof/>
        </w:rPr>
        <w:t>(Ngai et al. 2013)</w:t>
      </w:r>
      <w:r w:rsidRPr="002714C9">
        <w:fldChar w:fldCharType="end"/>
      </w:r>
      <w:r w:rsidRPr="002714C9">
        <w:t xml:space="preserve">.  </w:t>
      </w:r>
      <w:r w:rsidRPr="002714C9">
        <w:fldChar w:fldCharType="begin" w:fldLock="1"/>
      </w:r>
      <w:r w:rsidR="00D37BCC">
        <w:instrText>ADDIN CSL_CITATION { "citationItems" : [ { "id" : "ITEM-1", "itemData" : { "DOI" : "10.1016/j.cirp.2012.05.002", "ISSN" : "00078506", "author" : [ { "dropping-particle" : "", "family" : "Duflou", "given" : "Joost R.", "non-dropping-particle" : "", "parse-names" : false, "suffix" : "" }, { "dropping-particle" : "", "family" : "Sutherland", "given" : "John W.", "non-dropping-particle" : "", "parse-names" : false, "suffix" : "" }, { "dropping-particle" : "", "family" : "Dornfeld", "given" : "David", "non-dropping-particle" : "", "parse-names" : false, "suffix" : "" }, { "dropping-particle" : "", "family" : "Herrmann", "given" : "Christoph", "non-dropping-particle" : "", "parse-names" : false, "suffix" : "" }, { "dropping-particle" : "", "family" : "Jeswiet", "given" : "Jack", "non-dropping-particle" : "", "parse-names" : false, "suffix" : "" }, { "dropping-particle" : "", "family" : "Kara", "given" : "Sami", "non-dropping-particle" : "", "parse-names" : false, "suffix" : "" }, { "dropping-particle" : "", "family" : "Hauschild", "given" : "Michael", "non-dropping-particle" : "", "parse-names" : false, "suffix" : "" }, { "dropping-particle" : "", "family" : "Kellens", "given" : "Karel", "non-dropping-particle" : "", "parse-names" : false, "suffix" : "" } ], "container-title" : "CIRP Annals - Manufacturing Technology", "id" : "ITEM-1", "issue" : "2", "issued" : { "date-parts" : [ [ "2012", "1" ] ] }, "page" : "587-609", "publisher" : "CIRP", "title" : "Towards energy and resource efficient manufacturing: a processes and systems approach", "type" : "article-journal", "volume" : "61" }, "uris" : [ "http://www.mendeley.com/documents/?uuid=567b0516-1f91-4e5b-ac1d-262cb29435ae" ] } ], "mendeley" : { "formattedCitation" : "(Duflou et al. 2012)", "manualFormatting" : "Duflou et al. (2012)", "plainTextFormattedCitation" : "(Duflou et al. 2012)", "previouslyFormattedCitation" : "(Duflou et al. 2012)" }, "properties" : { "noteIndex" : 0 }, "schema" : "https://github.com/citation-style-language/schema/raw/master/csl-citation.json" }</w:instrText>
      </w:r>
      <w:r w:rsidRPr="002714C9">
        <w:fldChar w:fldCharType="separate"/>
      </w:r>
      <w:r w:rsidRPr="002714C9">
        <w:rPr>
          <w:noProof/>
        </w:rPr>
        <w:t>Duflou et al. (2012)</w:t>
      </w:r>
      <w:r w:rsidRPr="002714C9">
        <w:fldChar w:fldCharType="end"/>
      </w:r>
      <w:r w:rsidRPr="002714C9">
        <w:t xml:space="preserve"> predict that efficiency realisation could </w:t>
      </w:r>
      <w:r>
        <w:t>produce</w:t>
      </w:r>
      <w:r w:rsidRPr="002714C9">
        <w:t xml:space="preserve"> a 50</w:t>
      </w:r>
      <w:r>
        <w:t xml:space="preserve"> </w:t>
      </w:r>
      <w:r w:rsidRPr="002714C9">
        <w:t>% reduction in global manufacturing energy use.</w:t>
      </w:r>
    </w:p>
    <w:p w14:paraId="3E22AFEF" w14:textId="77777777" w:rsidR="008A7880" w:rsidRPr="002714C9" w:rsidRDefault="008A7880" w:rsidP="00EA5CD1">
      <w:pPr>
        <w:spacing w:after="120" w:line="276" w:lineRule="auto"/>
      </w:pPr>
    </w:p>
    <w:p w14:paraId="67D2BAFA" w14:textId="26AA20B8" w:rsidR="00EB2AFB" w:rsidRPr="002714C9" w:rsidRDefault="00EB2AFB" w:rsidP="00EA5CD1">
      <w:pPr>
        <w:pStyle w:val="Heading3"/>
        <w:numPr>
          <w:ilvl w:val="2"/>
          <w:numId w:val="2"/>
        </w:numPr>
        <w:spacing w:before="120" w:line="276" w:lineRule="auto"/>
      </w:pPr>
      <w:bookmarkStart w:id="18" w:name="_Toc356902146"/>
      <w:bookmarkStart w:id="19" w:name="_Toc368481184"/>
      <w:bookmarkStart w:id="20" w:name="_Toc474696348"/>
      <w:r w:rsidRPr="002714C9">
        <w:t>1.</w:t>
      </w:r>
      <w:r>
        <w:t>1.</w:t>
      </w:r>
      <w:r w:rsidR="00E06DEA">
        <w:t>2</w:t>
      </w:r>
      <w:r w:rsidRPr="002714C9">
        <w:tab/>
        <w:t xml:space="preserve">Manufacturing </w:t>
      </w:r>
      <w:r>
        <w:t>energy use</w:t>
      </w:r>
      <w:r w:rsidRPr="002714C9">
        <w:t>; the case of drying</w:t>
      </w:r>
      <w:bookmarkEnd w:id="18"/>
      <w:bookmarkEnd w:id="19"/>
      <w:bookmarkEnd w:id="20"/>
    </w:p>
    <w:p w14:paraId="1A5C08F3" w14:textId="2F47E5B4" w:rsidR="00EB2AFB" w:rsidRPr="002714C9" w:rsidRDefault="00EB2AFB" w:rsidP="00EA5CD1">
      <w:pPr>
        <w:spacing w:after="120" w:line="276" w:lineRule="auto"/>
      </w:pPr>
      <w:r w:rsidRPr="002714C9">
        <w:t xml:space="preserve">Increasing the efficiency of manufacturing requires a breakdown of the key processing points in the main sectors such as chemical and paper processing </w:t>
      </w:r>
      <w:r w:rsidRPr="002714C9">
        <w:fldChar w:fldCharType="begin" w:fldLock="1"/>
      </w:r>
      <w:r w:rsidR="00D37BCC">
        <w:instrText>ADDIN CSL_CITATION { "citationItems" : [ { "id" : "ITEM-1", "itemData" : { "DOI" : "10.1016/j.cirp.2012.05.002", "ISSN" : "00078506", "author" : [ { "dropping-particle" : "", "family" : "Duflou", "given" : "Joost R.", "non-dropping-particle" : "", "parse-names" : false, "suffix" : "" }, { "dropping-particle" : "", "family" : "Sutherland", "given" : "John W.", "non-dropping-particle" : "", "parse-names" : false, "suffix" : "" }, { "dropping-particle" : "", "family" : "Dornfeld", "given" : "David", "non-dropping-particle" : "", "parse-names" : false, "suffix" : "" }, { "dropping-particle" : "", "family" : "Herrmann", "given" : "Christoph", "non-dropping-particle" : "", "parse-names" : false, "suffix" : "" }, { "dropping-particle" : "", "family" : "Jeswiet", "given" : "Jack", "non-dropping-particle" : "", "parse-names" : false, "suffix" : "" }, { "dropping-particle" : "", "family" : "Kara", "given" : "Sami", "non-dropping-particle" : "", "parse-names" : false, "suffix" : "" }, { "dropping-particle" : "", "family" : "Hauschild", "given" : "Michael", "non-dropping-particle" : "", "parse-names" : false, "suffix" : "" }, { "dropping-particle" : "", "family" : "Kellens", "given" : "Karel", "non-dropping-particle" : "", "parse-names" : false, "suffix" : "" } ], "container-title" : "CIRP Annals - Manufacturing Technology", "id" : "ITEM-1", "issue" : "2", "issued" : { "date-parts" : [ [ "2012", "1" ] ] }, "page" : "587-609", "publisher" : "CIRP", "title" : "Towards energy and resource efficient manufacturing: a processes and systems approach", "type" : "article-journal", "volume" : "61" }, "uris" : [ "http://www.mendeley.com/documents/?uuid=567b0516-1f91-4e5b-ac1d-262cb29435ae" ] } ], "mendeley" : { "formattedCitation" : "(Duflou et al. 2012)", "plainTextFormattedCitation" : "(Duflou et al. 2012)", "previouslyFormattedCitation" : "(Duflou et al. 2012)" }, "properties" : { "noteIndex" : 0 }, "schema" : "https://github.com/citation-style-language/schema/raw/master/csl-citation.json" }</w:instrText>
      </w:r>
      <w:r w:rsidRPr="002714C9">
        <w:fldChar w:fldCharType="separate"/>
      </w:r>
      <w:r w:rsidR="00352AE9" w:rsidRPr="00352AE9">
        <w:rPr>
          <w:noProof/>
        </w:rPr>
        <w:t>(Duflou et al. 2012)</w:t>
      </w:r>
      <w:r w:rsidRPr="002714C9">
        <w:fldChar w:fldCharType="end"/>
      </w:r>
      <w:r w:rsidRPr="002714C9">
        <w:t>.  For this reason</w:t>
      </w:r>
      <w:r>
        <w:t>,</w:t>
      </w:r>
      <w:r w:rsidRPr="002714C9">
        <w:t xml:space="preserve"> drying has been viewed as a potentially influential target due to its frequent use in major manufacturing sectors, and its current high variability of development and efficiency (</w:t>
      </w:r>
      <w:r>
        <w:fldChar w:fldCharType="begin"/>
      </w:r>
      <w:r>
        <w:instrText xml:space="preserve"> REF _Ref445751723 \h  \* MERGEFORMAT </w:instrText>
      </w:r>
      <w:r>
        <w:fldChar w:fldCharType="separate"/>
      </w:r>
      <w:r w:rsidR="005D3AE0" w:rsidRPr="00CC3CA0">
        <w:t xml:space="preserve">Table </w:t>
      </w:r>
      <w:r w:rsidR="005D3AE0">
        <w:rPr>
          <w:noProof/>
        </w:rPr>
        <w:t>1</w:t>
      </w:r>
      <w:r w:rsidR="005D3AE0" w:rsidRPr="00CC3CA0">
        <w:rPr>
          <w:noProof/>
        </w:rPr>
        <w:noBreakHyphen/>
      </w:r>
      <w:r w:rsidR="005D3AE0">
        <w:rPr>
          <w:noProof/>
        </w:rPr>
        <w:t>2</w:t>
      </w:r>
      <w:r>
        <w:fldChar w:fldCharType="end"/>
      </w:r>
      <w:r w:rsidRPr="002714C9">
        <w:t xml:space="preserve">) </w:t>
      </w:r>
      <w:r w:rsidRPr="002714C9">
        <w:fldChar w:fldCharType="begin" w:fldLock="1"/>
      </w:r>
      <w:r w:rsidR="00D37BCC">
        <w:instrText>ADDIN CSL_CITATION { "citationItems" : [ { "id" : "ITEM-1", "itemData" : { "DOI" : "10.1002/er.792", "ISSN" : "0363-907X", "author" : [ { "dropping-particle" : "", "family" : "Dincer", "given" : "Ibrahim", "non-dropping-particle" : "", "parse-names" : false, "suffix" : "" } ], "container-title" : "International Journal of Energy Research", "id" : "ITEM-1", "issue" : "8", "issued" : { "date-parts" : [ [ "2002", "6", "25" ] ] }, "page" : "717-727", "title" : "On energetic, exergetic and environmental aspects of drying systems", "type" : "article-journal", "volume" : "26" }, "uris" : [ "http://www.mendeley.com/documents/?uuid=0085d35f-e616-4c14-8fc8-4b97805f99a8" ] }, { "id" : "ITEM-2", "itemData" : { "DOI" : "10.1016/j.scs.2011.04.001", "ISSN" : "22106707", "author" : [ { "dropping-particle" : "", "family" : "Dincer", "given" : "Ibrahim", "non-dropping-particle" : "", "parse-names" : false, "suffix" : "" } ], "container-title" : "Sustainable Cities and Society", "id" : "ITEM-2", "issue" : "2", "issued" : { "date-parts" : [ [ "2011", "7" ] ] }, "page" : "91-96", "publisher" : "Elsevier B.V.", "title" : "Exergy as a potential tool for sustainable drying systems", "type" : "article-journal", "volume" : "1" }, "uris" : [ "http://www.mendeley.com/documents/?uuid=bdce9009-6932-495d-9d1c-d055d944c07e" ] } ], "mendeley" : { "formattedCitation" : "(Dincer 2002; Dincer 2011)", "manualFormatting" : "(Dincer 2002; Dincer 2011)", "plainTextFormattedCitation" : "(Dincer 2002; Dincer 2011)", "previouslyFormattedCitation" : "(Dincer 2002; Dincer 2011)" }, "properties" : { "noteIndex" : 0 }, "schema" : "https://github.com/citation-style-language/schema/raw/master/csl-citation.json" }</w:instrText>
      </w:r>
      <w:r w:rsidRPr="002714C9">
        <w:fldChar w:fldCharType="separate"/>
      </w:r>
      <w:r w:rsidRPr="002714C9">
        <w:rPr>
          <w:noProof/>
        </w:rPr>
        <w:t>(Dincer 2002; Dincer 2011)</w:t>
      </w:r>
      <w:r w:rsidRPr="002714C9">
        <w:fldChar w:fldCharType="end"/>
      </w:r>
      <w:r w:rsidRPr="002714C9">
        <w:t xml:space="preserve">.  For example, </w:t>
      </w:r>
      <w:r w:rsidRPr="002714C9">
        <w:fldChar w:fldCharType="begin" w:fldLock="1"/>
      </w:r>
      <w:r w:rsidR="00D37BCC">
        <w:instrText>ADDIN CSL_CITATION { "citationItems" : [ { "id" : "ITEM-1", "itemData" : { "DOI" : "10.1016/j.rser.2010.04.014", "ISSN" : "13640321", "author" : [ { "dropping-particle" : "", "family" : "Bal", "given" : "Lalit M.", "non-dropping-particle" : "", "parse-names" : false, "suffix" : "" }, { "dropping-particle" : "", "family" : "Satya", "given" : "Santosh", "non-dropping-particle" : "", "parse-names" : false, "suffix" : "" }, { "dropping-particle" : "", "family" : "Naik", "given" : "S.N.", "non-dropping-particle" : "", "parse-names" : false, "suffix" : "" } ], "container-title" : "Renewable and Sustainable Energy Reviews", "id" : "ITEM-1", "issue" : "8", "issued" : { "date-parts" : [ [ "2010", "10" ] ] }, "page" : "2298-2314", "publisher" : "Elsevier Ltd", "title" : "Solar dryer with thermal energy storage systems for drying agricultural food products: a review", "type" : "article-journal", "volume" : "14" }, "uris" : [ "http://www.mendeley.com/documents/?uuid=487a22c2-3f00-4326-879c-f5a018cfc12d" ] } ], "mendeley" : { "formattedCitation" : "(Bal et al. 2010)", "manualFormatting" : "Bal et al. (2010)", "plainTextFormattedCitation" : "(Bal et al. 2010)", "previouslyFormattedCitation" : "(Bal et al. 2010)" }, "properties" : { "noteIndex" : 0 }, "schema" : "https://github.com/citation-style-language/schema/raw/master/csl-citation.json" }</w:instrText>
      </w:r>
      <w:r w:rsidRPr="002714C9">
        <w:fldChar w:fldCharType="separate"/>
      </w:r>
      <w:r w:rsidRPr="002714C9">
        <w:rPr>
          <w:noProof/>
        </w:rPr>
        <w:t>Bal et al. (2010)</w:t>
      </w:r>
      <w:r w:rsidRPr="002714C9">
        <w:fldChar w:fldCharType="end"/>
      </w:r>
      <w:r w:rsidRPr="002714C9">
        <w:t xml:space="preserve"> describe the level of technology used in different sectors as dependent upon the region of the world, or even the country that it is being used in.  Energy efficiency and product quality are key drivers for the independent development of drying technolog</w:t>
      </w:r>
      <w:r>
        <w:t>ies</w:t>
      </w:r>
      <w:r w:rsidRPr="002714C9">
        <w:t xml:space="preserve"> and there are therefore over 400 different types of dryer </w:t>
      </w:r>
      <w:r w:rsidRPr="002714C9">
        <w:fldChar w:fldCharType="begin" w:fldLock="1"/>
      </w:r>
      <w:r w:rsidR="00D37BCC">
        <w:instrText>ADDIN CSL_CITATION { "citationItems" : [ { "id" : "ITEM-1", "itemData" : { "author" : [ { "dropping-particle" : "", "family" : "Mujumdar", "given" : "Arun S.", "non-dropping-particle" : "", "parse-names" : false, "suffix" : "" } ], "id" : "ITEM-1", "issued" : { "date-parts" : [ [ "2007" ] ] }, "publisher" : "CRC Press", "publisher-place" : "Boca Raton", "title" : "Handbook of Industrial Drying", "type" : "book" }, "uris" : [ "http://www.mendeley.com/documents/?uuid=0e3bf9d8-cb5b-4272-9ba2-a2a557e1f8da" ] } ], "mendeley" : { "formattedCitation" : "(Mujumdar 2007)", "manualFormatting" : "(Mujumdar 2007)", "plainTextFormattedCitation" : "(Mujumdar 2007)", "previouslyFormattedCitation" : "(Mujumdar 2007)" }, "properties" : { "noteIndex" : 0 }, "schema" : "https://github.com/citation-style-language/schema/raw/master/csl-citation.json" }</w:instrText>
      </w:r>
      <w:r w:rsidRPr="002714C9">
        <w:fldChar w:fldCharType="separate"/>
      </w:r>
      <w:r w:rsidRPr="002714C9">
        <w:rPr>
          <w:noProof/>
        </w:rPr>
        <w:t>(Mujumdar 2007)</w:t>
      </w:r>
      <w:r w:rsidRPr="002714C9">
        <w:fldChar w:fldCharType="end"/>
      </w:r>
      <w:r w:rsidRPr="002714C9">
        <w:t xml:space="preserve">.  </w:t>
      </w:r>
    </w:p>
    <w:p w14:paraId="52178FA4" w14:textId="77777777" w:rsidR="00C553F6" w:rsidRDefault="00C553F6" w:rsidP="00C553F6">
      <w:pPr>
        <w:spacing w:after="120" w:line="276" w:lineRule="auto"/>
      </w:pPr>
      <w:r w:rsidRPr="002714C9">
        <w:t xml:space="preserve">In line with this, most engineering disciplines incorporate energy efficiency research to a degree, and the field of fluidised bed drying is no exception.  Fluidised beds are a form of particle handling and are found in most manufacturing industries such as chemical, pharmaceutical, metallurgical or agricultural </w:t>
      </w:r>
      <w:r>
        <w:t xml:space="preserve">industries </w:t>
      </w:r>
      <w:r w:rsidRPr="002714C9">
        <w:fldChar w:fldCharType="begin" w:fldLock="1"/>
      </w:r>
      <w:r>
        <w:instrText>ADDIN CSL_CITATION { "citationItems" : [ { "id" : "ITEM-1", "itemData" : { "DOI" : "10.1016/j.ijheatmasstransfer.2008.02.031", "ISSN" : "00179310", "author" : [ { "dropping-particle" : "", "family" : "Bia\u0142obrzewski", "given" : "Ireneusz", "non-dropping-particle" : "", "parse-names" : false, "suffix" : "" }, { "dropping-particle" : "", "family" : "Zieli\u0144ska", "given" : "Magdalena", "non-dropping-particle" : "", "parse-names" : false, "suffix" : "" }, { "dropping-particle" : "", "family" : "Mujumdar", "given" : "Arun S.", "non-dropping-particle" : "", "parse-names" : false, "suffix" : "" }, { "dropping-particle" : "", "family" : "Markowski", "given" : "Marek", "non-dropping-particle" : "", "parse-names" : false, "suffix" : "" } ], "container-title" : "International Journal of Heat and Mass Transfer", "id" : "ITEM-1", "issue" : "19-20", "issued" : { "date-parts" : [ [ "2008", "9" ] ] }, "page" : "4704-4716", "title" : "Heat and mass transfer during drying of a bed of shrinking particles \u2013 simulation for carrot cubes dried in a spout-fluidized-bed drier", "type" : "article-journal", "volume" : "51" }, "uris" : [ "http://www.mendeley.com/documents/?uuid=1138dd29-8fbe-4ff1-ba31-f93abe2c8703" ] } ], "mendeley" : { "formattedCitation" : "(Bia\u0142obrzewski et al. 2008)", "plainTextFormattedCitation" : "(Bia\u0142obrzewski et al. 2008)", "previouslyFormattedCitation" : "(Bia\u0142obrzewski et al. 2008)" }, "properties" : { "noteIndex" : 0 }, "schema" : "https://github.com/citation-style-language/schema/raw/master/csl-citation.json" }</w:instrText>
      </w:r>
      <w:r w:rsidRPr="002714C9">
        <w:fldChar w:fldCharType="separate"/>
      </w:r>
      <w:r w:rsidRPr="00352AE9">
        <w:rPr>
          <w:noProof/>
        </w:rPr>
        <w:t>(Białobrzewski et al. 2008)</w:t>
      </w:r>
      <w:r w:rsidRPr="002714C9">
        <w:fldChar w:fldCharType="end"/>
      </w:r>
      <w:r w:rsidRPr="002714C9">
        <w:t xml:space="preserve">.  Drying is one of the most energy intensive industrial operations </w:t>
      </w:r>
      <w:r w:rsidRPr="002714C9">
        <w:fldChar w:fldCharType="begin" w:fldLock="1"/>
      </w:r>
      <w:r>
        <w:instrText>ADDIN CSL_CITATION { "citationItems" : [ { "id" : "ITEM-1", "itemData" : { "DOI" : "10.1016/j.scs.2011.04.001", "ISSN" : "22106707", "author" : [ { "dropping-particle" : "", "family" : "Dincer", "given" : "Ibrahim", "non-dropping-particle" : "", "parse-names" : false, "suffix" : "" } ], "container-title" : "Sustainable Cities and Society", "id" : "ITEM-1", "issue" : "2", "issued" : { "date-parts" : [ [ "2011", "7" ] ] }, "page" : "91-96", "publisher" : "Elsevier B.V.", "title" : "Exergy as a potential tool for sustainable drying systems", "type" : "article-journal", "volume" : "1" }, "uris" : [ "http://www.mendeley.com/documents/?uuid=bdce9009-6932-495d-9d1c-d055d944c07e" ] } ], "mendeley" : { "formattedCitation" : "(Dincer 2011)", "plainTextFormattedCitation" : "(Dincer 2011)", "previouslyFormattedCitation" : "(Dincer 2011)" }, "properties" : { "noteIndex" : 0 }, "schema" : "https://github.com/citation-style-language/schema/raw/master/csl-citation.json" }</w:instrText>
      </w:r>
      <w:r w:rsidRPr="002714C9">
        <w:fldChar w:fldCharType="separate"/>
      </w:r>
      <w:r w:rsidRPr="00352AE9">
        <w:rPr>
          <w:noProof/>
        </w:rPr>
        <w:t>(Dincer 2011)</w:t>
      </w:r>
      <w:r w:rsidRPr="002714C9">
        <w:fldChar w:fldCharType="end"/>
      </w:r>
      <w:r w:rsidRPr="002714C9">
        <w:t>, especially when used in agricultural or biomass sectors where products have a lower value per weight of water removed</w:t>
      </w:r>
      <w:r>
        <w:t>,</w:t>
      </w:r>
      <w:r w:rsidRPr="002714C9">
        <w:t xml:space="preserve"> compared to pharmaceutical or chemical industries </w:t>
      </w:r>
      <w:r w:rsidRPr="002714C9">
        <w:fldChar w:fldCharType="begin" w:fldLock="1"/>
      </w:r>
      <w:r>
        <w:instrText>ADDIN CSL_CITATION { "citationItems" : [ { "id" : "ITEM-1", "itemData" : { "author" : [ { "dropping-particle" : "", "family" : "Strumillo", "given" : "C.", "non-dropping-particle" : "", "parse-names" : false, "suffix" : "" } ], "container-title" : "Drying Technology", "id" : "ITEM-1", "issue" : "9", "issued" : { "date-parts" : [ [ "2006" ] ] }, "page" : "1059-1068", "title" : "Perspectives on developments in drying", "type" : "article-journal", "volume" : "24" }, "uris" : [ "http://www.mendeley.com/documents/?uuid=5bd52a61-4a0c-488b-a092-5fbeae902e0e" ] } ], "mendeley" : { "formattedCitation" : "(Strumillo 2006)", "plainTextFormattedCitation" : "(Strumillo 2006)", "previouslyFormattedCitation" : "(Strumillo 2006)" }, "properties" : { "noteIndex" : 0 }, "schema" : "https://github.com/citation-style-language/schema/raw/master/csl-citation.json" }</w:instrText>
      </w:r>
      <w:r w:rsidRPr="002714C9">
        <w:fldChar w:fldCharType="separate"/>
      </w:r>
      <w:r w:rsidRPr="00352AE9">
        <w:rPr>
          <w:noProof/>
        </w:rPr>
        <w:t>(Strumillo 2006)</w:t>
      </w:r>
      <w:r w:rsidRPr="002714C9">
        <w:fldChar w:fldCharType="end"/>
      </w:r>
      <w:r w:rsidRPr="002714C9">
        <w:t>.  Despite this, 34</w:t>
      </w:r>
      <w:r>
        <w:t xml:space="preserve"> </w:t>
      </w:r>
      <w:r w:rsidRPr="002714C9">
        <w:t xml:space="preserve">% of the world’s agricultural produce requires drying for preservation, storage or transport </w:t>
      </w:r>
      <w:r w:rsidRPr="002714C9">
        <w:fldChar w:fldCharType="begin" w:fldLock="1"/>
      </w:r>
      <w:r>
        <w:instrText>ADDIN CSL_CITATION { "citationItems" : [ { "id" : "ITEM-1", "itemData" : { "author" : [ { "dropping-particle" : "V.", "family" : "Raghavan", "given" : "G. S.", "non-dropping-particle" : "", "parse-names" : false, "suffix" : "" }, { "dropping-particle" : "", "family" : "Rennie", "given" : "T.J.", "non-dropping-particle" : "", "parse-names" : false, "suffix" : "" }, { "dropping-particle" : "", "family" : "Sunjka", "given" : "P.S.", "non-dropping-particle" : "", "parse-names" : false, "suffix" : "" }, { "dropping-particle" : "", "family" : "Orsat", "given" : "V.", "non-dropping-particle" : "", "parse-names" : false, "suffix" : "" }, { "dropping-particle" : "", "family" : "Phaphuangwittayakul, W. Terdtoon", "given" : "P.", "non-dropping-particle" : "", "parse-names" : false, "suffix" : "" } ], "container-title" : "Brazilian Journal of Chemical Engineering", "id" : "ITEM-1", "issue" : "02", "issued" : { "date-parts" : [ [ "2005" ] ] }, "page" : "195-201", "title" : "Overview of new techniques for drying biological materials with emphasis on energy aspects", "type" : "article-journal", "volume" : "22" }, "uris" : [ "http://www.mendeley.com/documents/?uuid=256877ca-ef03-47cd-b5c8-d7987f049c46" ] } ], "mendeley" : { "formattedCitation" : "(Raghavan et al. 2005)", "plainTextFormattedCitation" : "(Raghavan et al. 2005)", "previouslyFormattedCitation" : "(Raghavan et al. 2005)" }, "properties" : { "noteIndex" : 0 }, "schema" : "https://github.com/citation-style-language/schema/raw/master/csl-citation.json" }</w:instrText>
      </w:r>
      <w:r w:rsidRPr="002714C9">
        <w:fldChar w:fldCharType="separate"/>
      </w:r>
      <w:r w:rsidRPr="00352AE9">
        <w:rPr>
          <w:noProof/>
        </w:rPr>
        <w:t>(Raghavan et al. 2005)</w:t>
      </w:r>
      <w:r w:rsidRPr="002714C9">
        <w:fldChar w:fldCharType="end"/>
      </w:r>
      <w:r w:rsidRPr="002714C9">
        <w:t>.  Imp</w:t>
      </w:r>
      <w:r>
        <w:t>rovements in</w:t>
      </w:r>
      <w:r w:rsidRPr="002714C9">
        <w:t xml:space="preserve"> drying technolog</w:t>
      </w:r>
      <w:r>
        <w:t>ies</w:t>
      </w:r>
      <w:r w:rsidRPr="002714C9">
        <w:t xml:space="preserve"> </w:t>
      </w:r>
      <w:r>
        <w:t>are consequently important</w:t>
      </w:r>
      <w:r w:rsidRPr="002714C9">
        <w:t xml:space="preserve"> in both industrial </w:t>
      </w:r>
      <w:r w:rsidRPr="002714C9">
        <w:fldChar w:fldCharType="begin" w:fldLock="1"/>
      </w:r>
      <w:r>
        <w:instrText>ADDIN CSL_CITATION { "citationItems" : [ { "id" : "ITEM-1", "itemData" : { "DOI" : "10.1016/j.applthermaleng.2005.04.005", "ISSN" : "13594311", "author" : [ { "dropping-particle" : "", "family" : "Holmberg", "given" : "Henrik", "non-dropping-particle" : "", "parse-names" : false, "suffix" : "" }, { "dropping-particle" : "", "family" : "Ahtila", "given" : "Pekka", "non-dropping-particle" : "", "parse-names" : false, "suffix" : "" } ], "container-title" : "Applied Thermal Engineering", "id" : "ITEM-1", "issue" : "17-18", "issued" : { "date-parts" : [ [ "2005", "12" ] ] }, "page" : "3115-3128", "title" : "Evaluation of energy efficiency in biofuel drying by means of energy and exergy analyses", "type" : "article-journal", "volume" : "25" }, "uris" : [ "http://www.mendeley.com/documents/?uuid=f5ae6f7e-e24b-44bf-b01d-153b5a56b073" ] } ], "mendeley" : { "formattedCitation" : "(Holmberg &amp; Ahtila 2005)", "plainTextFormattedCitation" : "(Holmberg &amp; Ahtila 2005)", "previouslyFormattedCitation" : "(Holmberg &amp; Ahtila 2005)" }, "properties" : { "noteIndex" : 0 }, "schema" : "https://github.com/citation-style-language/schema/raw/master/csl-citation.json" }</w:instrText>
      </w:r>
      <w:r w:rsidRPr="002714C9">
        <w:fldChar w:fldCharType="separate"/>
      </w:r>
      <w:r w:rsidRPr="00352AE9">
        <w:rPr>
          <w:noProof/>
        </w:rPr>
        <w:t>(Holmberg &amp; Ahtila 2005)</w:t>
      </w:r>
      <w:r w:rsidRPr="002714C9">
        <w:fldChar w:fldCharType="end"/>
      </w:r>
      <w:r w:rsidRPr="002714C9">
        <w:t xml:space="preserve"> and small scale, rural agricultural </w:t>
      </w:r>
      <w:r>
        <w:t>contexts</w:t>
      </w:r>
      <w:r w:rsidRPr="002714C9">
        <w:t xml:space="preserve"> </w:t>
      </w:r>
      <w:r w:rsidRPr="002714C9">
        <w:fldChar w:fldCharType="begin" w:fldLock="1"/>
      </w:r>
      <w:r>
        <w:instrText>ADDIN CSL_CITATION { "citationItems" : [ { "id" : "ITEM-1", "itemData" : { "DOI" : "10.1016/j.rser.2010.04.014", "ISSN" : "13640321", "author" : [ { "dropping-particle" : "", "family" : "Bal", "given" : "Lalit M.", "non-dropping-particle" : "", "parse-names" : false, "suffix" : "" }, { "dropping-particle" : "", "family" : "Satya", "given" : "Santosh", "non-dropping-particle" : "", "parse-names" : false, "suffix" : "" }, { "dropping-particle" : "", "family" : "Naik", "given" : "S.N.", "non-dropping-particle" : "", "parse-names" : false, "suffix" : "" } ], "container-title" : "Renewable and Sustainable Energy Reviews", "id" : "ITEM-1", "issue" : "8", "issued" : { "date-parts" : [ [ "2010", "10" ] ] }, "page" : "2298-2314", "publisher" : "Elsevier Ltd", "title" : "Solar dryer with thermal energy storage systems for drying agricultural food products: a review", "type" : "article-journal", "volume" : "14" }, "uris" : [ "http://www.mendeley.com/documents/?uuid=487a22c2-3f00-4326-879c-f5a018cfc12d" ] } ], "mendeley" : { "formattedCitation" : "(Bal et al. 2010)", "plainTextFormattedCitation" : "(Bal et al. 2010)", "previouslyFormattedCitation" : "(Bal et al. 2010)" }, "properties" : { "noteIndex" : 0 }, "schema" : "https://github.com/citation-style-language/schema/raw/master/csl-citation.json" }</w:instrText>
      </w:r>
      <w:r w:rsidRPr="002714C9">
        <w:fldChar w:fldCharType="separate"/>
      </w:r>
      <w:r w:rsidRPr="00352AE9">
        <w:rPr>
          <w:noProof/>
        </w:rPr>
        <w:t>(Bal et al. 2010)</w:t>
      </w:r>
      <w:r w:rsidRPr="002714C9">
        <w:fldChar w:fldCharType="end"/>
      </w:r>
      <w:r w:rsidRPr="002714C9">
        <w:t xml:space="preserve">.  Drying </w:t>
      </w:r>
      <w:r>
        <w:t xml:space="preserve">is </w:t>
      </w:r>
      <w:r>
        <w:lastRenderedPageBreak/>
        <w:t xml:space="preserve">also </w:t>
      </w:r>
      <w:r w:rsidRPr="002714C9">
        <w:t xml:space="preserve">important in </w:t>
      </w:r>
      <w:r>
        <w:t xml:space="preserve">the </w:t>
      </w:r>
      <w:r w:rsidRPr="002714C9">
        <w:t>fast i</w:t>
      </w:r>
      <w:r>
        <w:t>ncreasing fibre</w:t>
      </w:r>
      <w:r w:rsidRPr="002714C9">
        <w:t xml:space="preserve"> for energy production demand</w:t>
      </w:r>
      <w:r>
        <w:t>, in industries such as anaerobic digestion</w:t>
      </w:r>
      <w:r w:rsidRPr="002714C9">
        <w:t>, wood power stations</w:t>
      </w:r>
      <w:r>
        <w:t xml:space="preserve"> and </w:t>
      </w:r>
      <w:r w:rsidRPr="002714C9">
        <w:t xml:space="preserve">algae </w:t>
      </w:r>
      <w:r>
        <w:t>and other biofuels</w:t>
      </w:r>
      <w:r w:rsidRPr="002714C9">
        <w:t xml:space="preserve"> </w:t>
      </w:r>
      <w:r w:rsidRPr="002714C9">
        <w:fldChar w:fldCharType="begin" w:fldLock="1"/>
      </w:r>
      <w:r>
        <w:instrText>ADDIN CSL_CITATION { "citationItems" : [ { "id" : "ITEM-1", "itemData" : { "DOI" : "10.1080/07373937.2012.692747", "ISSN" : "0737-3937", "author" : [ { "dropping-particle" : "", "family" : "Dev", "given" : "Satyanarayan R. S.", "non-dropping-particle" : "", "parse-names" : false, "suffix" : "" }, { "dropping-particle" : "V.", "family" : "Raghavan", "given" : "G. S.", "non-dropping-particle" : "", "parse-names" : false, "suffix" : "" } ], "container-title" : "Drying Technology", "id" : "ITEM-1", "issue" : "11-12", "issued" : { "date-parts" : [ [ "2012", "9" ] ] }, "page" : "1147-1159", "title" : "Advancements in drying techniques for food, fiber, and fuel", "type" : "article-journal", "volume" : "30" }, "uris" : [ "http://www.mendeley.com/documents/?uuid=08ca953f-5d01-451b-b9df-287effba3b8f" ] } ], "mendeley" : { "formattedCitation" : "(Dev &amp; Raghavan 2012)", "plainTextFormattedCitation" : "(Dev &amp; Raghavan 2012)", "previouslyFormattedCitation" : "(Dev &amp; Raghavan 2012)" }, "properties" : { "noteIndex" : 0 }, "schema" : "https://github.com/citation-style-language/schema/raw/master/csl-citation.json" }</w:instrText>
      </w:r>
      <w:r w:rsidRPr="002714C9">
        <w:fldChar w:fldCharType="separate"/>
      </w:r>
      <w:r w:rsidRPr="00352AE9">
        <w:rPr>
          <w:noProof/>
        </w:rPr>
        <w:t>(Dev &amp; Raghavan 2012)</w:t>
      </w:r>
      <w:r w:rsidRPr="002714C9">
        <w:fldChar w:fldCharType="end"/>
      </w:r>
      <w:r>
        <w:t>.  F</w:t>
      </w:r>
      <w:r w:rsidRPr="002714C9">
        <w:t xml:space="preserve">or example, dry </w:t>
      </w:r>
      <w:r>
        <w:t xml:space="preserve">wood </w:t>
      </w:r>
      <w:r w:rsidRPr="002714C9">
        <w:t>fuel has a flame temp</w:t>
      </w:r>
      <w:r>
        <w:t>erature of 1260-1370 °C</w:t>
      </w:r>
      <w:r w:rsidRPr="002714C9">
        <w:t xml:space="preserve"> </w:t>
      </w:r>
      <w:r>
        <w:t>whilst</w:t>
      </w:r>
      <w:r w:rsidRPr="002714C9">
        <w:t xml:space="preserve"> green</w:t>
      </w:r>
      <w:r>
        <w:t>,</w:t>
      </w:r>
      <w:r w:rsidRPr="002714C9">
        <w:t xml:space="preserve"> undried wood has </w:t>
      </w:r>
      <w:r>
        <w:t xml:space="preserve">a flame </w:t>
      </w:r>
      <w:r w:rsidRPr="002714C9">
        <w:t>temp</w:t>
      </w:r>
      <w:r>
        <w:t>erature</w:t>
      </w:r>
      <w:r w:rsidRPr="002714C9">
        <w:t xml:space="preserve"> of 982 °</w:t>
      </w:r>
      <w:r>
        <w:t>C</w:t>
      </w:r>
      <w:r w:rsidRPr="002714C9">
        <w:t>.  Therefore, for a boiler with 45</w:t>
      </w:r>
      <w:r>
        <w:t xml:space="preserve"> </w:t>
      </w:r>
      <w:r w:rsidRPr="002714C9">
        <w:t>% m</w:t>
      </w:r>
      <w:r>
        <w:t xml:space="preserve">oisture </w:t>
      </w:r>
      <w:r w:rsidRPr="002714C9">
        <w:t>c</w:t>
      </w:r>
      <w:r>
        <w:t>ontent</w:t>
      </w:r>
      <w:r w:rsidRPr="002714C9">
        <w:t xml:space="preserve"> woodchip, the efficiency is 74</w:t>
      </w:r>
      <w:r>
        <w:t xml:space="preserve"> </w:t>
      </w:r>
      <w:r w:rsidRPr="002714C9">
        <w:t xml:space="preserve">%, but when </w:t>
      </w:r>
      <w:r>
        <w:t xml:space="preserve">the </w:t>
      </w:r>
      <w:r w:rsidRPr="002714C9">
        <w:t>m</w:t>
      </w:r>
      <w:r>
        <w:t xml:space="preserve">oisture </w:t>
      </w:r>
      <w:r w:rsidRPr="002714C9">
        <w:t>c</w:t>
      </w:r>
      <w:r>
        <w:t>ontent</w:t>
      </w:r>
      <w:r w:rsidRPr="002714C9">
        <w:t xml:space="preserve"> is reduced to 10</w:t>
      </w:r>
      <w:r>
        <w:t xml:space="preserve"> </w:t>
      </w:r>
      <w:r w:rsidRPr="002714C9">
        <w:t>%, boiler efficiency is 90</w:t>
      </w:r>
      <w:r>
        <w:t xml:space="preserve"> </w:t>
      </w:r>
      <w:r w:rsidRPr="002714C9">
        <w:t xml:space="preserve">% </w:t>
      </w:r>
      <w:r w:rsidRPr="002714C9">
        <w:fldChar w:fldCharType="begin" w:fldLock="1"/>
      </w:r>
      <w:r>
        <w:instrText>ADDIN CSL_CITATION { "citationItems" : [ { "id" : "ITEM-1", "itemData" : { "DOI" : "10.1080/07373937.2012.692747", "ISSN" : "0737-3937", "author" : [ { "dropping-particle" : "", "family" : "Dev", "given" : "Satyanarayan R. S.", "non-dropping-particle" : "", "parse-names" : false, "suffix" : "" }, { "dropping-particle" : "V.", "family" : "Raghavan", "given" : "G. S.", "non-dropping-particle" : "", "parse-names" : false, "suffix" : "" } ], "container-title" : "Drying Technology", "id" : "ITEM-1", "issue" : "11-12", "issued" : { "date-parts" : [ [ "2012", "9" ] ] }, "page" : "1147-1159", "title" : "Advancements in drying techniques for food, fiber, and fuel", "type" : "article-journal", "volume" : "30" }, "uris" : [ "http://www.mendeley.com/documents/?uuid=08ca953f-5d01-451b-b9df-287effba3b8f" ] } ], "mendeley" : { "formattedCitation" : "(Dev &amp; Raghavan 2012)", "plainTextFormattedCitation" : "(Dev &amp; Raghavan 2012)", "previouslyFormattedCitation" : "(Dev &amp; Raghavan 2012)" }, "properties" : { "noteIndex" : 0 }, "schema" : "https://github.com/citation-style-language/schema/raw/master/csl-citation.json" }</w:instrText>
      </w:r>
      <w:r w:rsidRPr="002714C9">
        <w:fldChar w:fldCharType="separate"/>
      </w:r>
      <w:r w:rsidRPr="00352AE9">
        <w:rPr>
          <w:noProof/>
        </w:rPr>
        <w:t>(Dev &amp; Raghavan 2012)</w:t>
      </w:r>
      <w:r w:rsidRPr="002714C9">
        <w:fldChar w:fldCharType="end"/>
      </w:r>
      <w:r w:rsidRPr="002714C9">
        <w:t xml:space="preserve">.  </w:t>
      </w:r>
    </w:p>
    <w:p w14:paraId="57D01CFB" w14:textId="77777777" w:rsidR="00EB2AFB" w:rsidRPr="00874EB9" w:rsidRDefault="00EB2AFB" w:rsidP="00EA5CD1">
      <w:pPr>
        <w:spacing w:after="120" w:line="276" w:lineRule="auto"/>
      </w:pPr>
    </w:p>
    <w:p w14:paraId="65F4A6B1" w14:textId="0F5D4AB6" w:rsidR="00EB2AFB" w:rsidRPr="00CC3CA0" w:rsidRDefault="00EB2AFB" w:rsidP="00EA5CD1">
      <w:pPr>
        <w:pStyle w:val="Caption"/>
        <w:spacing w:line="276" w:lineRule="auto"/>
      </w:pPr>
      <w:bookmarkStart w:id="21" w:name="_Ref445751723"/>
      <w:bookmarkStart w:id="22" w:name="_Toc366156336"/>
      <w:bookmarkStart w:id="23" w:name="_Toc368384930"/>
      <w:bookmarkStart w:id="24" w:name="_Toc368385252"/>
      <w:bookmarkStart w:id="25" w:name="_Toc368398932"/>
      <w:bookmarkStart w:id="26" w:name="_Toc368481185"/>
      <w:bookmarkStart w:id="27" w:name="_Toc474686740"/>
      <w:r w:rsidRPr="00CC3CA0">
        <w:t xml:space="preserve">Table </w:t>
      </w:r>
      <w:fldSimple w:instr=" STYLEREF 1 \s ">
        <w:r w:rsidR="005D3AE0">
          <w:rPr>
            <w:noProof/>
          </w:rPr>
          <w:t>1</w:t>
        </w:r>
      </w:fldSimple>
      <w:r w:rsidRPr="00CC3CA0">
        <w:noBreakHyphen/>
      </w:r>
      <w:fldSimple w:instr=" SEQ Table \* ARABIC \s 1 ">
        <w:r w:rsidR="005D3AE0">
          <w:rPr>
            <w:noProof/>
          </w:rPr>
          <w:t>2</w:t>
        </w:r>
      </w:fldSimple>
      <w:bookmarkEnd w:id="21"/>
      <w:r w:rsidRPr="00CC3CA0">
        <w:t>.  Energy and exergy efficiencies of sample industrial processes (</w:t>
      </w:r>
      <w:r w:rsidRPr="00CC3CA0">
        <w:fldChar w:fldCharType="begin" w:fldLock="1"/>
      </w:r>
      <w:r w:rsidR="00D37BCC">
        <w:instrText>ADDIN CSL_CITATION { "citationItems" : [ { "id" : "ITEM-1", "itemData" : { "author" : [ { "dropping-particle" : "", "family" : "Dincer", "given" : "Ibrahim", "non-dropping-particle" : "", "parse-names" : false, "suffix" : "" } ], "container-title" : "Energy Sources", "id" : "ITEM-1", "issue" : "8", "issued" : { "date-parts" : [ [ "1998" ] ] }, "page" : "723-732", "title" : "Thermodynamics, exergy and environmental impact", "type" : "article-journal", "volume" : "22" }, "uris" : [ "http://www.mendeley.com/documents/?uuid=aff25f37-1bd8-4424-b09c-2779abb6dc0a" ] } ], "mendeley" : { "formattedCitation" : "(Dincer 1998)", "manualFormatting" : "Dincer 1998)", "plainTextFormattedCitation" : "(Dincer 1998)", "previouslyFormattedCitation" : "(Dincer 1998)" }, "properties" : { "noteIndex" : 0 }, "schema" : "https://github.com/citation-style-language/schema/raw/master/csl-citation.json" }</w:instrText>
      </w:r>
      <w:r w:rsidRPr="00CC3CA0">
        <w:fldChar w:fldCharType="separate"/>
      </w:r>
      <w:r w:rsidRPr="00CC3CA0">
        <w:rPr>
          <w:noProof/>
        </w:rPr>
        <w:t>Dincer 1998)</w:t>
      </w:r>
      <w:bookmarkEnd w:id="22"/>
      <w:bookmarkEnd w:id="23"/>
      <w:bookmarkEnd w:id="24"/>
      <w:bookmarkEnd w:id="25"/>
      <w:bookmarkEnd w:id="26"/>
      <w:r w:rsidRPr="00CC3CA0">
        <w:fldChar w:fldCharType="end"/>
      </w:r>
      <w:r w:rsidRPr="00CC3CA0">
        <w:t>.</w:t>
      </w:r>
      <w:bookmarkEnd w:id="27"/>
    </w:p>
    <w:tbl>
      <w:tblPr>
        <w:tblStyle w:val="LightShading"/>
        <w:tblW w:w="5000" w:type="pct"/>
        <w:tblLook w:val="04A0" w:firstRow="1" w:lastRow="0" w:firstColumn="1" w:lastColumn="0" w:noHBand="0" w:noVBand="1"/>
      </w:tblPr>
      <w:tblGrid>
        <w:gridCol w:w="4857"/>
        <w:gridCol w:w="2024"/>
        <w:gridCol w:w="2004"/>
      </w:tblGrid>
      <w:tr w:rsidR="00EB2AFB" w14:paraId="0333C96C" w14:textId="77777777" w:rsidTr="00EB2A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3" w:type="pct"/>
            <w:tcBorders>
              <w:top w:val="single" w:sz="18" w:space="0" w:color="auto"/>
            </w:tcBorders>
            <w:shd w:val="clear" w:color="auto" w:fill="FFFFFF" w:themeFill="background1"/>
          </w:tcPr>
          <w:p w14:paraId="75ABC883" w14:textId="77777777" w:rsidR="00EB2AFB" w:rsidRPr="002714C9" w:rsidRDefault="00EB2AFB" w:rsidP="00EA5CD1">
            <w:pPr>
              <w:spacing w:after="120" w:line="276" w:lineRule="auto"/>
              <w:jc w:val="center"/>
            </w:pPr>
            <w:r w:rsidRPr="002714C9">
              <w:t>Use</w:t>
            </w:r>
          </w:p>
        </w:tc>
        <w:tc>
          <w:tcPr>
            <w:tcW w:w="1139" w:type="pct"/>
            <w:tcBorders>
              <w:top w:val="single" w:sz="18" w:space="0" w:color="auto"/>
            </w:tcBorders>
          </w:tcPr>
          <w:p w14:paraId="5A383F3A" w14:textId="77777777" w:rsidR="00EB2AFB" w:rsidRPr="002714C9" w:rsidRDefault="00EB2AFB" w:rsidP="00EA5CD1">
            <w:pPr>
              <w:spacing w:after="120" w:line="276" w:lineRule="auto"/>
              <w:jc w:val="center"/>
              <w:cnfStyle w:val="100000000000" w:firstRow="1" w:lastRow="0" w:firstColumn="0" w:lastColumn="0" w:oddVBand="0" w:evenVBand="0" w:oddHBand="0" w:evenHBand="0" w:firstRowFirstColumn="0" w:firstRowLastColumn="0" w:lastRowFirstColumn="0" w:lastRowLastColumn="0"/>
            </w:pPr>
            <w:r w:rsidRPr="002714C9">
              <w:t>Energy efficiency</w:t>
            </w:r>
          </w:p>
        </w:tc>
        <w:tc>
          <w:tcPr>
            <w:tcW w:w="1128" w:type="pct"/>
            <w:tcBorders>
              <w:top w:val="single" w:sz="18" w:space="0" w:color="auto"/>
            </w:tcBorders>
          </w:tcPr>
          <w:p w14:paraId="3ADE74CE" w14:textId="77777777" w:rsidR="00EB2AFB" w:rsidRPr="002714C9" w:rsidRDefault="00EB2AFB" w:rsidP="00EA5CD1">
            <w:pPr>
              <w:spacing w:after="120" w:line="276" w:lineRule="auto"/>
              <w:jc w:val="center"/>
              <w:cnfStyle w:val="100000000000" w:firstRow="1" w:lastRow="0" w:firstColumn="0" w:lastColumn="0" w:oddVBand="0" w:evenVBand="0" w:oddHBand="0" w:evenHBand="0" w:firstRowFirstColumn="0" w:firstRowLastColumn="0" w:lastRowFirstColumn="0" w:lastRowLastColumn="0"/>
            </w:pPr>
            <w:r w:rsidRPr="002714C9">
              <w:t>Exergy efficiency</w:t>
            </w:r>
          </w:p>
        </w:tc>
      </w:tr>
      <w:tr w:rsidR="00EB2AFB" w14:paraId="1B923559" w14:textId="77777777" w:rsidTr="00EB2A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3" w:type="pct"/>
            <w:shd w:val="clear" w:color="auto" w:fill="auto"/>
          </w:tcPr>
          <w:p w14:paraId="74C2EBC1" w14:textId="77777777" w:rsidR="00EB2AFB" w:rsidRPr="00F1792F" w:rsidRDefault="00EB2AFB" w:rsidP="00EA5CD1">
            <w:pPr>
              <w:spacing w:after="120" w:line="276" w:lineRule="auto"/>
              <w:jc w:val="center"/>
              <w:rPr>
                <w:b w:val="0"/>
              </w:rPr>
            </w:pPr>
            <w:r w:rsidRPr="00F1792F">
              <w:rPr>
                <w:b w:val="0"/>
              </w:rPr>
              <w:t>Large scale electricity generation or traction</w:t>
            </w:r>
          </w:p>
        </w:tc>
        <w:tc>
          <w:tcPr>
            <w:tcW w:w="1139" w:type="pct"/>
            <w:shd w:val="clear" w:color="auto" w:fill="auto"/>
          </w:tcPr>
          <w:p w14:paraId="74DB3BCE" w14:textId="77777777" w:rsidR="00EB2AFB" w:rsidRPr="002714C9" w:rsidRDefault="00EB2AFB" w:rsidP="00EA5CD1">
            <w:pPr>
              <w:spacing w:after="120" w:line="276" w:lineRule="auto"/>
              <w:jc w:val="center"/>
              <w:cnfStyle w:val="000000100000" w:firstRow="0" w:lastRow="0" w:firstColumn="0" w:lastColumn="0" w:oddVBand="0" w:evenVBand="0" w:oddHBand="1" w:evenHBand="0" w:firstRowFirstColumn="0" w:firstRowLastColumn="0" w:lastRowFirstColumn="0" w:lastRowLastColumn="0"/>
            </w:pPr>
            <w:r w:rsidRPr="002714C9">
              <w:t>0.90-0.95</w:t>
            </w:r>
          </w:p>
        </w:tc>
        <w:tc>
          <w:tcPr>
            <w:tcW w:w="1128" w:type="pct"/>
            <w:shd w:val="clear" w:color="auto" w:fill="auto"/>
          </w:tcPr>
          <w:p w14:paraId="199245F3" w14:textId="77777777" w:rsidR="00EB2AFB" w:rsidRPr="002714C9" w:rsidRDefault="00EB2AFB" w:rsidP="00EA5CD1">
            <w:pPr>
              <w:spacing w:after="120" w:line="276" w:lineRule="auto"/>
              <w:jc w:val="center"/>
              <w:cnfStyle w:val="000000100000" w:firstRow="0" w:lastRow="0" w:firstColumn="0" w:lastColumn="0" w:oddVBand="0" w:evenVBand="0" w:oddHBand="1" w:evenHBand="0" w:firstRowFirstColumn="0" w:firstRowLastColumn="0" w:lastRowFirstColumn="0" w:lastRowLastColumn="0"/>
            </w:pPr>
            <w:r w:rsidRPr="002714C9">
              <w:t>0.30</w:t>
            </w:r>
          </w:p>
        </w:tc>
      </w:tr>
      <w:tr w:rsidR="00EB2AFB" w14:paraId="0B6629BD" w14:textId="77777777" w:rsidTr="00EB2AFB">
        <w:tc>
          <w:tcPr>
            <w:cnfStyle w:val="001000000000" w:firstRow="0" w:lastRow="0" w:firstColumn="1" w:lastColumn="0" w:oddVBand="0" w:evenVBand="0" w:oddHBand="0" w:evenHBand="0" w:firstRowFirstColumn="0" w:firstRowLastColumn="0" w:lastRowFirstColumn="0" w:lastRowLastColumn="0"/>
            <w:tcW w:w="2733" w:type="pct"/>
            <w:shd w:val="clear" w:color="auto" w:fill="auto"/>
          </w:tcPr>
          <w:p w14:paraId="53156867" w14:textId="77777777" w:rsidR="00EB2AFB" w:rsidRPr="00F1792F" w:rsidRDefault="00EB2AFB" w:rsidP="00EA5CD1">
            <w:pPr>
              <w:spacing w:after="120" w:line="276" w:lineRule="auto"/>
              <w:jc w:val="center"/>
              <w:rPr>
                <w:b w:val="0"/>
              </w:rPr>
            </w:pPr>
            <w:r w:rsidRPr="00F1792F">
              <w:rPr>
                <w:b w:val="0"/>
              </w:rPr>
              <w:t>Industrial steam production</w:t>
            </w:r>
          </w:p>
        </w:tc>
        <w:tc>
          <w:tcPr>
            <w:tcW w:w="1139" w:type="pct"/>
            <w:shd w:val="clear" w:color="auto" w:fill="auto"/>
          </w:tcPr>
          <w:p w14:paraId="775325C9" w14:textId="77777777" w:rsidR="00EB2AFB" w:rsidRPr="002714C9" w:rsidRDefault="00EB2AFB" w:rsidP="00EA5CD1">
            <w:pPr>
              <w:spacing w:after="120" w:line="276" w:lineRule="auto"/>
              <w:jc w:val="center"/>
              <w:cnfStyle w:val="000000000000" w:firstRow="0" w:lastRow="0" w:firstColumn="0" w:lastColumn="0" w:oddVBand="0" w:evenVBand="0" w:oddHBand="0" w:evenHBand="0" w:firstRowFirstColumn="0" w:firstRowLastColumn="0" w:lastRowFirstColumn="0" w:lastRowLastColumn="0"/>
            </w:pPr>
            <w:r w:rsidRPr="002714C9">
              <w:t>0.85</w:t>
            </w:r>
          </w:p>
        </w:tc>
        <w:tc>
          <w:tcPr>
            <w:tcW w:w="1128" w:type="pct"/>
            <w:shd w:val="clear" w:color="auto" w:fill="auto"/>
          </w:tcPr>
          <w:p w14:paraId="4BDD7F36" w14:textId="77777777" w:rsidR="00EB2AFB" w:rsidRPr="002714C9" w:rsidRDefault="00EB2AFB" w:rsidP="00EA5CD1">
            <w:pPr>
              <w:spacing w:after="120" w:line="276" w:lineRule="auto"/>
              <w:jc w:val="center"/>
              <w:cnfStyle w:val="000000000000" w:firstRow="0" w:lastRow="0" w:firstColumn="0" w:lastColumn="0" w:oddVBand="0" w:evenVBand="0" w:oddHBand="0" w:evenHBand="0" w:firstRowFirstColumn="0" w:firstRowLastColumn="0" w:lastRowFirstColumn="0" w:lastRowLastColumn="0"/>
            </w:pPr>
            <w:r w:rsidRPr="002714C9">
              <w:t>0.25</w:t>
            </w:r>
          </w:p>
        </w:tc>
      </w:tr>
      <w:tr w:rsidR="00EB2AFB" w14:paraId="1C750204" w14:textId="77777777" w:rsidTr="00EB2A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3" w:type="pct"/>
            <w:shd w:val="clear" w:color="auto" w:fill="auto"/>
          </w:tcPr>
          <w:p w14:paraId="695BF972" w14:textId="30966DB3" w:rsidR="00EB2AFB" w:rsidRPr="00F1792F" w:rsidRDefault="005D676B" w:rsidP="00EA5CD1">
            <w:pPr>
              <w:spacing w:after="120" w:line="276" w:lineRule="auto"/>
              <w:jc w:val="center"/>
              <w:rPr>
                <w:b w:val="0"/>
              </w:rPr>
            </w:pPr>
            <w:r>
              <w:rPr>
                <w:b w:val="0"/>
              </w:rPr>
              <w:t>Fluidis</w:t>
            </w:r>
            <w:r w:rsidR="00EB2AFB" w:rsidRPr="00F1792F">
              <w:rPr>
                <w:b w:val="0"/>
              </w:rPr>
              <w:t>ed bed drying</w:t>
            </w:r>
          </w:p>
        </w:tc>
        <w:tc>
          <w:tcPr>
            <w:tcW w:w="1139" w:type="pct"/>
            <w:shd w:val="clear" w:color="auto" w:fill="auto"/>
          </w:tcPr>
          <w:p w14:paraId="087D76B0" w14:textId="77777777" w:rsidR="00EB2AFB" w:rsidRPr="002714C9" w:rsidRDefault="00EB2AFB" w:rsidP="00EA5CD1">
            <w:pPr>
              <w:spacing w:after="120" w:line="276" w:lineRule="auto"/>
              <w:jc w:val="center"/>
              <w:cnfStyle w:val="000000100000" w:firstRow="0" w:lastRow="0" w:firstColumn="0" w:lastColumn="0" w:oddVBand="0" w:evenVBand="0" w:oddHBand="1" w:evenHBand="0" w:firstRowFirstColumn="0" w:firstRowLastColumn="0" w:lastRowFirstColumn="0" w:lastRowLastColumn="0"/>
            </w:pPr>
            <w:r w:rsidRPr="002714C9">
              <w:t>0.15-0.30</w:t>
            </w:r>
          </w:p>
        </w:tc>
        <w:tc>
          <w:tcPr>
            <w:tcW w:w="1128" w:type="pct"/>
            <w:shd w:val="clear" w:color="auto" w:fill="auto"/>
          </w:tcPr>
          <w:p w14:paraId="503F0378" w14:textId="77777777" w:rsidR="00EB2AFB" w:rsidRPr="002714C9" w:rsidRDefault="00EB2AFB" w:rsidP="00EA5CD1">
            <w:pPr>
              <w:spacing w:after="120" w:line="276" w:lineRule="auto"/>
              <w:jc w:val="center"/>
              <w:cnfStyle w:val="000000100000" w:firstRow="0" w:lastRow="0" w:firstColumn="0" w:lastColumn="0" w:oddVBand="0" w:evenVBand="0" w:oddHBand="1" w:evenHBand="0" w:firstRowFirstColumn="0" w:firstRowLastColumn="0" w:lastRowFirstColumn="0" w:lastRowLastColumn="0"/>
            </w:pPr>
            <w:r w:rsidRPr="002714C9">
              <w:t>0.06-0.10</w:t>
            </w:r>
          </w:p>
        </w:tc>
      </w:tr>
      <w:tr w:rsidR="00EB2AFB" w14:paraId="093C4898" w14:textId="77777777" w:rsidTr="00EB2AFB">
        <w:tc>
          <w:tcPr>
            <w:cnfStyle w:val="001000000000" w:firstRow="0" w:lastRow="0" w:firstColumn="1" w:lastColumn="0" w:oddVBand="0" w:evenVBand="0" w:oddHBand="0" w:evenHBand="0" w:firstRowFirstColumn="0" w:firstRowLastColumn="0" w:lastRowFirstColumn="0" w:lastRowLastColumn="0"/>
            <w:tcW w:w="2733" w:type="pct"/>
            <w:tcBorders>
              <w:bottom w:val="single" w:sz="18" w:space="0" w:color="000000" w:themeColor="text1"/>
            </w:tcBorders>
            <w:shd w:val="clear" w:color="auto" w:fill="auto"/>
          </w:tcPr>
          <w:p w14:paraId="4FDB0AC0" w14:textId="77777777" w:rsidR="00EB2AFB" w:rsidRPr="00F1792F" w:rsidRDefault="00EB2AFB" w:rsidP="00EA5CD1">
            <w:pPr>
              <w:spacing w:after="120" w:line="276" w:lineRule="auto"/>
              <w:jc w:val="center"/>
              <w:rPr>
                <w:b w:val="0"/>
              </w:rPr>
            </w:pPr>
            <w:r w:rsidRPr="00F1792F">
              <w:rPr>
                <w:b w:val="0"/>
              </w:rPr>
              <w:t>Heat pump drying</w:t>
            </w:r>
          </w:p>
        </w:tc>
        <w:tc>
          <w:tcPr>
            <w:tcW w:w="1139" w:type="pct"/>
            <w:tcBorders>
              <w:bottom w:val="single" w:sz="18" w:space="0" w:color="000000" w:themeColor="text1"/>
            </w:tcBorders>
            <w:shd w:val="clear" w:color="auto" w:fill="auto"/>
          </w:tcPr>
          <w:p w14:paraId="2138438A" w14:textId="77777777" w:rsidR="00EB2AFB" w:rsidRPr="002714C9" w:rsidRDefault="00EB2AFB" w:rsidP="00EA5CD1">
            <w:pPr>
              <w:spacing w:after="120" w:line="276" w:lineRule="auto"/>
              <w:jc w:val="center"/>
              <w:cnfStyle w:val="000000000000" w:firstRow="0" w:lastRow="0" w:firstColumn="0" w:lastColumn="0" w:oddVBand="0" w:evenVBand="0" w:oddHBand="0" w:evenHBand="0" w:firstRowFirstColumn="0" w:firstRowLastColumn="0" w:lastRowFirstColumn="0" w:lastRowLastColumn="0"/>
            </w:pPr>
            <w:r w:rsidRPr="002714C9">
              <w:t>0.88</w:t>
            </w:r>
          </w:p>
        </w:tc>
        <w:tc>
          <w:tcPr>
            <w:tcW w:w="1128" w:type="pct"/>
            <w:tcBorders>
              <w:bottom w:val="single" w:sz="18" w:space="0" w:color="000000" w:themeColor="text1"/>
            </w:tcBorders>
            <w:shd w:val="clear" w:color="auto" w:fill="auto"/>
          </w:tcPr>
          <w:p w14:paraId="0683CC2B" w14:textId="77777777" w:rsidR="00EB2AFB" w:rsidRPr="002714C9" w:rsidRDefault="00EB2AFB" w:rsidP="00EA5CD1">
            <w:pPr>
              <w:spacing w:after="120" w:line="276" w:lineRule="auto"/>
              <w:jc w:val="center"/>
              <w:cnfStyle w:val="000000000000" w:firstRow="0" w:lastRow="0" w:firstColumn="0" w:lastColumn="0" w:oddVBand="0" w:evenVBand="0" w:oddHBand="0" w:evenHBand="0" w:firstRowFirstColumn="0" w:firstRowLastColumn="0" w:lastRowFirstColumn="0" w:lastRowLastColumn="0"/>
            </w:pPr>
            <w:r w:rsidRPr="002714C9">
              <w:t>0.05</w:t>
            </w:r>
          </w:p>
        </w:tc>
      </w:tr>
    </w:tbl>
    <w:p w14:paraId="68B9A0D2" w14:textId="77777777" w:rsidR="00EB2AFB" w:rsidRPr="00F1792F" w:rsidRDefault="00EB2AFB" w:rsidP="00EA5CD1">
      <w:pPr>
        <w:spacing w:line="276" w:lineRule="auto"/>
      </w:pPr>
    </w:p>
    <w:p w14:paraId="345B7B92" w14:textId="3CDB80B9" w:rsidR="00EB2AFB" w:rsidRDefault="00EB2AFB" w:rsidP="00EA5CD1">
      <w:pPr>
        <w:spacing w:after="120" w:line="276" w:lineRule="auto"/>
      </w:pPr>
      <w:r>
        <w:t xml:space="preserve">In the food industry, postharvest losses are estimated to be between 5-30 % of global produce, which in Sub-Saharan Africa amounts to £2.5 billion/year </w:t>
      </w:r>
      <w:r>
        <w:fldChar w:fldCharType="begin" w:fldLock="1"/>
      </w:r>
      <w:r w:rsidR="00D37BCC">
        <w:instrText>ADDIN CSL_CITATION { "citationItems" : [ { "id" : "ITEM-1", "itemData" : { "author" : [ { "dropping-particle" : "", "family" : "The International Bank for Reconstruction and Development", "given" : "", "non-dropping-particle" : "", "parse-names" : false, "suffix" : "" }, { "dropping-particle" : "", "family" : "The World Bank", "given" : "", "non-dropping-particle" : "", "parse-names" : false, "suffix" : "" } ], "id" : "ITEM-1", "issued" : { "date-parts" : [ [ "2011" ] ] }, "title" : "Missing Food: The case of postharvest grain losses in sub-saharan Africa", "type" : "report" }, "uris" : [ "http://www.mendeley.com/documents/?uuid=b3d657b7-9abb-4d82-b403-a4c27fb682ce" ] } ], "mendeley" : { "formattedCitation" : "(The International Bank for Reconstruction and Development &amp; The World Bank 2011)", "plainTextFormattedCitation" : "(The International Bank for Reconstruction and Development &amp; The World Bank 2011)", "previouslyFormattedCitation" : "(The International Bank for Reconstruction and Development &amp; The World Bank 2011)" }, "properties" : { "noteIndex" : 0 }, "schema" : "https://github.com/citation-style-language/schema/raw/master/csl-citation.json" }</w:instrText>
      </w:r>
      <w:r>
        <w:fldChar w:fldCharType="separate"/>
      </w:r>
      <w:r w:rsidR="00352AE9" w:rsidRPr="00352AE9">
        <w:rPr>
          <w:noProof/>
        </w:rPr>
        <w:t>(The International Bank for Reconstruction and Development &amp; The World Bank 2011)</w:t>
      </w:r>
      <w:r>
        <w:fldChar w:fldCharType="end"/>
      </w:r>
      <w:r>
        <w:t>.  I</w:t>
      </w:r>
      <w:r w:rsidRPr="002714C9">
        <w:t>n developed economies</w:t>
      </w:r>
      <w:r>
        <w:t xml:space="preserve">, </w:t>
      </w:r>
      <w:r w:rsidRPr="002714C9">
        <w:t>10-20</w:t>
      </w:r>
      <w:r>
        <w:t xml:space="preserve"> </w:t>
      </w:r>
      <w:r w:rsidRPr="002714C9">
        <w:t xml:space="preserve">% of industrial energy consumption </w:t>
      </w:r>
      <w:r>
        <w:t>is used in drying processes</w:t>
      </w:r>
      <w:r w:rsidRPr="002714C9">
        <w:t xml:space="preserve"> </w:t>
      </w:r>
      <w:r w:rsidRPr="002714C9">
        <w:fldChar w:fldCharType="begin" w:fldLock="1"/>
      </w:r>
      <w:r w:rsidR="00D37BCC">
        <w:instrText>ADDIN CSL_CITATION { "citationItems" : [ { "id" : "ITEM-1", "itemData" : { "ISBN" : "6567754710", "author" : [ { "dropping-particle" : "", "family" : "Lee", "given" : "Duu-jong", "non-dropping-particle" : "", "parse-names" : false, "suffix" : "" }, { "dropping-particle" : "V.", "family" : "Jangam", "given" : "Sachin", "non-dropping-particle" : "", "parse-names" : false, "suffix" : "" }, { "dropping-particle" : "", "family" : "Mujumdar", "given" : "Arun S.", "non-dropping-particle" : "", "parse-names" : false, "suffix" : "" } ], "container-title" : "KONA Powder and Particle Journal", "id" : "ITEM-1", "issue" : "1", "issued" : { "date-parts" : [ [ "2013" ] ] }, "page" : "69-83", "title" : "Some recent advances in drying technologies to produce particulate solids", "type" : "article-journal", "volume" : "30" }, "uris" : [ "http://www.mendeley.com/documents/?uuid=8ee2d941-e84e-4c17-8e24-cbc973368250" ] } ], "mendeley" : { "formattedCitation" : "(Lee et al. 2013)", "plainTextFormattedCitation" : "(Lee et al. 2013)", "previouslyFormattedCitation" : "(Lee et al. 2013)" }, "properties" : { "noteIndex" : 0 }, "schema" : "https://github.com/citation-style-language/schema/raw/master/csl-citation.json" }</w:instrText>
      </w:r>
      <w:r w:rsidRPr="002714C9">
        <w:fldChar w:fldCharType="separate"/>
      </w:r>
      <w:r w:rsidR="00352AE9" w:rsidRPr="00352AE9">
        <w:rPr>
          <w:noProof/>
        </w:rPr>
        <w:t>(Lee et al. 2013)</w:t>
      </w:r>
      <w:r w:rsidRPr="002714C9">
        <w:fldChar w:fldCharType="end"/>
      </w:r>
      <w:r>
        <w:t xml:space="preserve"> as c</w:t>
      </w:r>
      <w:r w:rsidRPr="002714C9">
        <w:t xml:space="preserve">urrent industrial drying methods use, in the majority, high temperature energy sources such as hot gas, hot steam, hydrothermal dewatering and hot water drying </w:t>
      </w:r>
      <w:r w:rsidRPr="002714C9">
        <w:fldChar w:fldCharType="begin" w:fldLock="1"/>
      </w:r>
      <w:r w:rsidR="00D37BCC">
        <w:instrText>ADDIN CSL_CITATION { "citationItems" : [ { "id" : "ITEM-1", "itemData" : { "DOI" : "10.1016/j.fuel.2012.09.057", "ISSN" : "00162361", "author" : [ { "dropping-particle" : "", "family" : "Kim", "given" : "Hyun-Seok", "non-dropping-particle" : "", "parse-names" : false, "suffix" : "" }, { "dropping-particle" : "", "family" : "Matsushita", "given" : "Yohsuke", "non-dropping-particle" : "", "parse-names" : false, "suffix" : "" }, { "dropping-particle" : "", "family" : "Oomori", "given" : "Motohira", "non-dropping-particle" : "", "parse-names" : false, "suffix" : "" }, { "dropping-particle" : "", "family" : "Harada", "given" : "Tatsuro", "non-dropping-particle" : "", "parse-names" : false, "suffix" : "" }, { "dropping-particle" : "", "family" : "Miyawaki", "given" : "Jin", "non-dropping-particle" : "", "parse-names" : false, "suffix" : "" }, { "dropping-particle" : "", "family" : "Yoon", "given" : "Seong-Ho", "non-dropping-particle" : "", "parse-names" : false, "suffix" : "" }, { "dropping-particle" : "", "family" : "Mochida", "given" : "Isao", "non-dropping-particle" : "", "parse-names" : false, "suffix" : "" } ], "container-title" : "Fuel", "id" : "ITEM-1", "issue" : "1", "issued" : { "date-parts" : [ [ "2013", "10" ] ] }, "page" : "415-424", "publisher" : "Elsevier Ltd", "title" : "Fluidized bed drying of Loy Yang brown coal with variation of temperature, relative humidity, fluidization velocity and formulation of its drying rate", "type" : "article-journal", "volume" : "105" }, "uris" : [ "http://www.mendeley.com/documents/?uuid=61ec9be7-2e45-4565-b49f-c64f886b43c7" ] } ], "mendeley" : { "formattedCitation" : "(Kim et al. 2013)", "plainTextFormattedCitation" : "(Kim et al. 2013)", "previouslyFormattedCitation" : "(Kim et al. 2013)" }, "properties" : { "noteIndex" : 0 }, "schema" : "https://github.com/citation-style-language/schema/raw/master/csl-citation.json" }</w:instrText>
      </w:r>
      <w:r w:rsidRPr="002714C9">
        <w:fldChar w:fldCharType="separate"/>
      </w:r>
      <w:r w:rsidR="00352AE9" w:rsidRPr="00352AE9">
        <w:rPr>
          <w:noProof/>
        </w:rPr>
        <w:t>(Kim et al. 2013)</w:t>
      </w:r>
      <w:r w:rsidRPr="002714C9">
        <w:fldChar w:fldCharType="end"/>
      </w:r>
      <w:r w:rsidRPr="002714C9">
        <w:t xml:space="preserve">.  </w:t>
      </w:r>
    </w:p>
    <w:p w14:paraId="34A05D5E" w14:textId="519796BC" w:rsidR="00EB2AFB" w:rsidRPr="002714C9" w:rsidRDefault="00EB2AFB" w:rsidP="00EA5CD1">
      <w:pPr>
        <w:spacing w:after="120" w:line="276" w:lineRule="auto"/>
      </w:pPr>
      <w:r>
        <w:t>The l</w:t>
      </w:r>
      <w:r w:rsidRPr="002714C9">
        <w:t>ong shelf life of dryers</w:t>
      </w:r>
      <w:r>
        <w:t xml:space="preserve"> of </w:t>
      </w:r>
      <w:r w:rsidRPr="002714C9">
        <w:t xml:space="preserve">25-50 years </w:t>
      </w:r>
      <w:r>
        <w:t xml:space="preserve">produces a slow uptake of new sustainable technology </w:t>
      </w:r>
      <w:r w:rsidRPr="002714C9">
        <w:fldChar w:fldCharType="begin" w:fldLock="1"/>
      </w:r>
      <w:r w:rsidR="00D37BCC">
        <w:instrText>ADDIN CSL_CITATION { "citationItems" : [ { "id" : "ITEM-1", "itemData" : { "ISBN" : "6567754710", "author" : [ { "dropping-particle" : "", "family" : "Lee", "given" : "Duu-jong", "non-dropping-particle" : "", "parse-names" : false, "suffix" : "" }, { "dropping-particle" : "V.", "family" : "Jangam", "given" : "Sachin", "non-dropping-particle" : "", "parse-names" : false, "suffix" : "" }, { "dropping-particle" : "", "family" : "Mujumdar", "given" : "Arun S.", "non-dropping-particle" : "", "parse-names" : false, "suffix" : "" } ], "container-title" : "KONA Powder and Particle Journal", "id" : "ITEM-1", "issue" : "1", "issued" : { "date-parts" : [ [ "2013" ] ] }, "page" : "69-83", "title" : "Some recent advances in drying technologies to produce particulate solids", "type" : "article-journal", "volume" : "30" }, "uris" : [ "http://www.mendeley.com/documents/?uuid=8ee2d941-e84e-4c17-8e24-cbc973368250" ] } ], "mendeley" : { "formattedCitation" : "(Lee et al. 2013)", "plainTextFormattedCitation" : "(Lee et al. 2013)", "previouslyFormattedCitation" : "(Lee et al. 2013)" }, "properties" : { "noteIndex" : 0 }, "schema" : "https://github.com/citation-style-language/schema/raw/master/csl-citation.json" }</w:instrText>
      </w:r>
      <w:r w:rsidRPr="002714C9">
        <w:fldChar w:fldCharType="separate"/>
      </w:r>
      <w:r w:rsidR="00352AE9" w:rsidRPr="00352AE9">
        <w:rPr>
          <w:noProof/>
        </w:rPr>
        <w:t>(Lee et al. 2013)</w:t>
      </w:r>
      <w:r w:rsidRPr="002714C9">
        <w:fldChar w:fldCharType="end"/>
      </w:r>
      <w:r w:rsidRPr="002714C9">
        <w:t>.</w:t>
      </w:r>
      <w:r>
        <w:t xml:space="preserve">  Despite this, drying technology is developing to reduce these high energy inputs.  For example, </w:t>
      </w:r>
      <w:r w:rsidRPr="002714C9">
        <w:fldChar w:fldCharType="begin" w:fldLock="1"/>
      </w:r>
      <w:r w:rsidR="00D37BCC">
        <w:instrText>ADDIN CSL_CITATION { "citationItems" : [ { "id" : "ITEM-1", "itemData" : { "DOI" : "10.1016/j.biombioe.2010.04.005", "ISSN" : "09619534", "author" : [ { "dropping-particle" : "", "family" : "Fagern\u00e4s", "given" : "L.", "non-dropping-particle" : "", "parse-names" : false, "suffix" : "" }, { "dropping-particle" : "", "family" : "Brammer", "given" : "J.", "non-dropping-particle" : "", "parse-names" : false, "suffix" : "" }, { "dropping-particle" : "", "family" : "Wil\u00e9n", "given" : "C.", "non-dropping-particle" : "", "parse-names" : false, "suffix" : "" }, { "dropping-particle" : "", "family" : "Lauer", "given" : "M.", "non-dropping-particle" : "", "parse-names" : false, "suffix" : "" }, { "dropping-particle" : "", "family" : "Verhoeff", "given" : "F.", "non-dropping-particle" : "", "parse-names" : false, "suffix" : "" } ], "container-title" : "Biomass and Bioenergy", "id" : "ITEM-1", "issue" : "9", "issued" : { "date-parts" : [ [ "2010", "9" ] ] }, "page" : "1267-1277", "title" : "Drying of biomass for second generation synfuel production", "type" : "article-journal", "volume" : "34" }, "uris" : [ "http://www.mendeley.com/documents/?uuid=e69bd65b-a638-4253-961b-8efffe8da20c" ] } ], "mendeley" : { "formattedCitation" : "(Fagern\u00e4s et al. 2010)", "manualFormatting" : "Fagern\u00e4s et al. (2010)", "plainTextFormattedCitation" : "(Fagern\u00e4s et al. 2010)", "previouslyFormattedCitation" : "(Fagern\u00e4s et al. 2010)" }, "properties" : { "noteIndex" : 0 }, "schema" : "https://github.com/citation-style-language/schema/raw/master/csl-citation.json" }</w:instrText>
      </w:r>
      <w:r w:rsidRPr="002714C9">
        <w:fldChar w:fldCharType="separate"/>
      </w:r>
      <w:r w:rsidRPr="002714C9">
        <w:rPr>
          <w:noProof/>
        </w:rPr>
        <w:t>Fagernäs et al. (2010)</w:t>
      </w:r>
      <w:r w:rsidRPr="002714C9">
        <w:fldChar w:fldCharType="end"/>
      </w:r>
      <w:r w:rsidRPr="002714C9">
        <w:t xml:space="preserve"> suggest that the most promising drying technologies for use in the developing area of second generation synfuel production are perforated floor dryers, band conveyer dryers, rotary cascade d</w:t>
      </w:r>
      <w:r>
        <w:t>ryers, indirect tubular steam d</w:t>
      </w:r>
      <w:r w:rsidRPr="002714C9">
        <w:t xml:space="preserve">ryers, fluidised bed dryers and pneumatic conveying steam dryers.   </w:t>
      </w:r>
      <w:r w:rsidRPr="002714C9">
        <w:fldChar w:fldCharType="begin" w:fldLock="1"/>
      </w:r>
      <w:r w:rsidR="00D37BCC">
        <w:instrText>ADDIN CSL_CITATION { "citationItems" : [ { "id" : "ITEM-1", "itemData" : { "DOI" : "10.1080/07373937.2012.692747", "ISSN" : "0737-3937", "author" : [ { "dropping-particle" : "", "family" : "Dev", "given" : "Satyanarayan R. S.", "non-dropping-particle" : "", "parse-names" : false, "suffix" : "" }, { "dropping-particle" : "V.", "family" : "Raghavan", "given" : "G. S.", "non-dropping-particle" : "", "parse-names" : false, "suffix" : "" } ], "container-title" : "Drying Technology", "id" : "ITEM-1", "issue" : "11-12", "issued" : { "date-parts" : [ [ "2012", "9" ] ] }, "page" : "1147-1159", "title" : "Advancements in drying techniques for food, fiber, and fuel", "type" : "article-journal", "volume" : "30" }, "uris" : [ "http://www.mendeley.com/documents/?uuid=08ca953f-5d01-451b-b9df-287effba3b8f" ] } ], "mendeley" : { "formattedCitation" : "(Dev &amp; Raghavan 2012)", "manualFormatting" : "Dev &amp; Raghavan (2012)", "plainTextFormattedCitation" : "(Dev &amp; Raghavan 2012)", "previouslyFormattedCitation" : "(Dev &amp; Raghavan 2012)" }, "properties" : { "noteIndex" : 0 }, "schema" : "https://github.com/citation-style-language/schema/raw/master/csl-citation.json" }</w:instrText>
      </w:r>
      <w:r w:rsidRPr="002714C9">
        <w:fldChar w:fldCharType="separate"/>
      </w:r>
      <w:r w:rsidRPr="002714C9">
        <w:rPr>
          <w:noProof/>
        </w:rPr>
        <w:t xml:space="preserve">Dev &amp; Raghavan </w:t>
      </w:r>
      <w:r>
        <w:rPr>
          <w:noProof/>
        </w:rPr>
        <w:t>(</w:t>
      </w:r>
      <w:r w:rsidRPr="002714C9">
        <w:rPr>
          <w:noProof/>
        </w:rPr>
        <w:t>2012)</w:t>
      </w:r>
      <w:r w:rsidRPr="002714C9">
        <w:fldChar w:fldCharType="end"/>
      </w:r>
      <w:r w:rsidRPr="002714C9">
        <w:t xml:space="preserve"> </w:t>
      </w:r>
      <w:r>
        <w:t xml:space="preserve">also </w:t>
      </w:r>
      <w:r w:rsidRPr="002714C9">
        <w:t xml:space="preserve">suggest </w:t>
      </w:r>
      <w:r>
        <w:t xml:space="preserve">that the </w:t>
      </w:r>
      <w:r w:rsidRPr="002714C9">
        <w:t xml:space="preserve">most significant scientific advancements in </w:t>
      </w:r>
      <w:r>
        <w:t xml:space="preserve">the </w:t>
      </w:r>
      <w:r w:rsidRPr="002714C9">
        <w:t xml:space="preserve">past decade to meet </w:t>
      </w:r>
      <w:r>
        <w:t xml:space="preserve">the </w:t>
      </w:r>
      <w:r w:rsidRPr="002714C9">
        <w:t xml:space="preserve">2050 demand for food and energy for 9 billion people </w:t>
      </w:r>
      <w:r>
        <w:t>have been in hybrid</w:t>
      </w:r>
      <w:r w:rsidRPr="002714C9">
        <w:t>, supercritical, fluidised beds, microwave, superheated steam and heat pump drying technologies.  For example, in a trial on improving the efficiency</w:t>
      </w:r>
      <w:r>
        <w:t xml:space="preserve"> of L</w:t>
      </w:r>
      <w:r w:rsidRPr="002714C9">
        <w:t>ongan drying</w:t>
      </w:r>
      <w:r>
        <w:t xml:space="preserve">, </w:t>
      </w:r>
      <w:r w:rsidRPr="002714C9">
        <w:t>a major fruit crop in Thailand</w:t>
      </w:r>
      <w:r>
        <w:t>,</w:t>
      </w:r>
      <w:r w:rsidRPr="002714C9">
        <w:t xml:space="preserve"> the energy source </w:t>
      </w:r>
      <w:r>
        <w:t xml:space="preserve">was changed </w:t>
      </w:r>
      <w:r w:rsidRPr="002714C9">
        <w:t xml:space="preserve">from petrol to wood, heat </w:t>
      </w:r>
      <w:r>
        <w:t xml:space="preserve">was </w:t>
      </w:r>
      <w:r w:rsidRPr="002714C9">
        <w:t xml:space="preserve">recovered by hot air recirculation, </w:t>
      </w:r>
      <w:r>
        <w:t xml:space="preserve">and </w:t>
      </w:r>
      <w:r w:rsidRPr="002714C9">
        <w:t xml:space="preserve">improved temperature and humidity control </w:t>
      </w:r>
      <w:r>
        <w:t>with</w:t>
      </w:r>
      <w:r w:rsidRPr="002714C9">
        <w:t xml:space="preserve"> added thermal insulation</w:t>
      </w:r>
      <w:r>
        <w:t xml:space="preserve"> </w:t>
      </w:r>
      <w:r w:rsidRPr="002714C9">
        <w:t>reduced fuel cost</w:t>
      </w:r>
      <w:r>
        <w:t>s</w:t>
      </w:r>
      <w:r w:rsidRPr="002714C9">
        <w:t xml:space="preserve"> by 80</w:t>
      </w:r>
      <w:r>
        <w:t xml:space="preserve"> </w:t>
      </w:r>
      <w:r w:rsidRPr="002714C9">
        <w:t xml:space="preserve">% </w:t>
      </w:r>
      <w:r w:rsidRPr="002714C9">
        <w:fldChar w:fldCharType="begin" w:fldLock="1"/>
      </w:r>
      <w:r w:rsidR="00D37BCC">
        <w:instrText>ADDIN CSL_CITATION { "citationItems" : [ { "id" : "ITEM-1", "itemData" : { "DOI" : "10.1016/j.energy.2008.02.007", "ISSN" : "03605442", "author" : [ { "dropping-particle" : "", "family" : "Tippayawong", "given" : "N.", "non-dropping-particle" : "", "parse-names" : false, "suffix" : "" }, { "dropping-particle" : "", "family" : "Tantakitti", "given" : "C.", "non-dropping-particle" : "", "parse-names" : false, "suffix" : "" }, { "dropping-particle" : "", "family" : "Thavornun", "given" : "S.", "non-dropping-particle" : "", "parse-names" : false, "suffix" : "" } ], "container-title" : "Energy", "id" : "ITEM-1", "issue" : "7", "issued" : { "date-parts" : [ [ "2008", "7" ] ] }, "page" : "1137-1143", "title" : "Energy efficiency improvements in longan drying practice", "type" : "article-journal", "volume" : "33" }, "uris" : [ "http://www.mendeley.com/documents/?uuid=a75b571b-3f56-402c-a33b-74171d7109f7" ] } ], "mendeley" : { "formattedCitation" : "(Tippayawong et al. 2008)", "plainTextFormattedCitation" : "(Tippayawong et al. 2008)", "previouslyFormattedCitation" : "(Tippayawong et al. 2008)" }, "properties" : { "noteIndex" : 0 }, "schema" : "https://github.com/citation-style-language/schema/raw/master/csl-citation.json" }</w:instrText>
      </w:r>
      <w:r w:rsidRPr="002714C9">
        <w:fldChar w:fldCharType="separate"/>
      </w:r>
      <w:r w:rsidR="00352AE9" w:rsidRPr="00352AE9">
        <w:rPr>
          <w:noProof/>
        </w:rPr>
        <w:t>(Tippayawong et al. 2008)</w:t>
      </w:r>
      <w:r w:rsidRPr="002714C9">
        <w:fldChar w:fldCharType="end"/>
      </w:r>
      <w:r w:rsidRPr="002714C9">
        <w:t xml:space="preserve">.  </w:t>
      </w:r>
      <w:r>
        <w:t>W</w:t>
      </w:r>
      <w:r w:rsidRPr="002714C9">
        <w:t>hen old and mismanaged equipment is used in micro industries, which is a common feature of agricultural and biomass industries</w:t>
      </w:r>
      <w:r>
        <w:t xml:space="preserve"> </w:t>
      </w:r>
      <w:r w:rsidRPr="002714C9">
        <w:fldChar w:fldCharType="begin" w:fldLock="1"/>
      </w:r>
      <w:r w:rsidR="00D37BCC">
        <w:instrText>ADDIN CSL_CITATION { "citationItems" : [ { "id" : "ITEM-1", "itemData" : { "DOI" : "10.1016/j.jspr.2004.06.003", "ISSN" : "0022474X", "abstract" : "Consumption of energy, outlet moisture content and quality of the dried commodity are important parameters of paddy-dryer performance. The fluidised-bed paddy-dryer has been commercialised for several years and in this paper, paddy drying by pulsed and conventional fluidised-bed dryers are compared. Experimental results have shown that the variation of moisture content at the exits of both dryer types in test runs was very small. Heat utilisation was more effective when such dryers were used to dry paddy at moisture contents above 24% dry basis and up to 50% of the thermal energy was saved by recycling 70\u201380% of the air. Paddy qualities i.e. head-rice yield and colour of the dried white rice were similar with both dryers and almost the same as the original undried values, or slightly higher in the case of head-rice yield, depending upon the drying conditions. Below 28% dry basis, it is recommended that inlet-air temperature should be lower than 145\u00a0\u00b0C in order to maintain white colour. The cooked rice obtained from paddy dried at a temperature of 145\u00a0\u00b0C was harder than naturally dried control samples. A mathematical model based on energy and mass balance predicted values in good agreement with experimental results for both the pulsed and conventional fluidised-bed dryers. Calculated thermal and electrical energy consumptions indicated that the pulsed flow dryer was more economical than the conventional dryer.", "author" : [ { "dropping-particle" : "", "family" : "Prachayawarakorn", "given" : "Somkiat", "non-dropping-particle" : "", "parse-names" : false, "suffix" : "" }, { "dropping-particle" : "", "family" : "Tia", "given" : "Warunee", "non-dropping-particle" : "", "parse-names" : false, "suffix" : "" }, { "dropping-particle" : "", "family" : "Poopaiboon", "given" : "Korakot", "non-dropping-particle" : "", "parse-names" : false, "suffix" : "" }, { "dropping-particle" : "", "family" : "Soponronnarit", "given" : "Somchart", "non-dropping-particle" : "", "parse-names" : false, "suffix" : "" } ], "container-title" : "Journal of Stored Products Research", "id" : "ITEM-1", "issue" : "5", "issued" : { "date-parts" : [ [ "2005", "1" ] ] }, "page" : "479-497", "title" : "Comparison of performances of pulsed and conventional fluidised-bed dryers", "type" : "article-journal", "volume" : "41" }, "uris" : [ "http://www.mendeley.com/documents/?uuid=68dd5fd4-899f-4d1a-bbfa-b2f393c3e3fd" ] } ], "mendeley" : { "formattedCitation" : "(Prachayawarakorn et al. 2005)", "plainTextFormattedCitation" : "(Prachayawarakorn et al. 2005)", "previouslyFormattedCitation" : "(Prachayawarakorn et al. 2005)" }, "properties" : { "noteIndex" : 0 }, "schema" : "https://github.com/citation-style-language/schema/raw/master/csl-citation.json" }</w:instrText>
      </w:r>
      <w:r w:rsidRPr="002714C9">
        <w:fldChar w:fldCharType="separate"/>
      </w:r>
      <w:r w:rsidR="00352AE9" w:rsidRPr="00352AE9">
        <w:rPr>
          <w:noProof/>
        </w:rPr>
        <w:t>(Prachayawarakorn et al. 2005)</w:t>
      </w:r>
      <w:r w:rsidRPr="002714C9">
        <w:fldChar w:fldCharType="end"/>
      </w:r>
      <w:r>
        <w:t>, these reductions are not realised.</w:t>
      </w:r>
      <w:r w:rsidRPr="002714C9">
        <w:t xml:space="preserve">  Even </w:t>
      </w:r>
      <w:r>
        <w:t xml:space="preserve">in </w:t>
      </w:r>
      <w:r w:rsidRPr="002714C9">
        <w:t xml:space="preserve">industries such as pharmaceuticals, where just a few companies dominate, </w:t>
      </w:r>
      <w:r>
        <w:t xml:space="preserve">and </w:t>
      </w:r>
      <w:r w:rsidRPr="002714C9">
        <w:t>despite large specialist manufacturing plants</w:t>
      </w:r>
      <w:r>
        <w:t>,</w:t>
      </w:r>
      <w:r w:rsidRPr="002714C9">
        <w:t xml:space="preserve"> relatively inefficient drying equipment </w:t>
      </w:r>
      <w:r>
        <w:t xml:space="preserve">is operated </w:t>
      </w:r>
      <w:r w:rsidRPr="002714C9">
        <w:t xml:space="preserve">due to the slow turnover rate </w:t>
      </w:r>
      <w:r w:rsidRPr="002714C9">
        <w:fldChar w:fldCharType="begin" w:fldLock="1"/>
      </w:r>
      <w:r w:rsidR="00D37BCC">
        <w:instrText>ADDIN CSL_CITATION { "citationItems" : [ { "id" : "ITEM-1", "itemData" : { "author" : [ { "dropping-particle" : "", "family" : "Mujumdar", "given" : "Arun S.", "non-dropping-particle" : "", "parse-names" : false, "suffix" : "" } ], "id" : "ITEM-1", "issued" : { "date-parts" : [ [ "2007" ] ] }, "publisher" : "CRC Press", "publisher-place" : "Boca Raton", "title" : "Handbook of Industrial Drying", "type" : "book" }, "uris" : [ "http://www.mendeley.com/documents/?uuid=0e3bf9d8-cb5b-4272-9ba2-a2a557e1f8da" ] } ], "mendeley" : { "formattedCitation" : "(Mujumdar 2007)", "plainTextFormattedCitation" : "(Mujumdar 2007)", "previouslyFormattedCitation" : "(Mujumdar 2007)" }, "properties" : { "noteIndex" : 0 }, "schema" : "https://github.com/citation-style-language/schema/raw/master/csl-citation.json" }</w:instrText>
      </w:r>
      <w:r w:rsidRPr="002714C9">
        <w:fldChar w:fldCharType="separate"/>
      </w:r>
      <w:r w:rsidR="00352AE9" w:rsidRPr="00352AE9">
        <w:rPr>
          <w:noProof/>
        </w:rPr>
        <w:t>(Mujumdar 2007)</w:t>
      </w:r>
      <w:r w:rsidRPr="002714C9">
        <w:fldChar w:fldCharType="end"/>
      </w:r>
      <w:r w:rsidRPr="002714C9">
        <w:t xml:space="preserve">.  </w:t>
      </w:r>
    </w:p>
    <w:p w14:paraId="072AA403" w14:textId="2D566A6F" w:rsidR="00EB2AFB" w:rsidRPr="002714C9" w:rsidRDefault="00EB2AFB" w:rsidP="00EA5CD1">
      <w:pPr>
        <w:spacing w:after="120" w:line="276" w:lineRule="auto"/>
      </w:pPr>
      <w:r w:rsidRPr="002714C9">
        <w:lastRenderedPageBreak/>
        <w:t xml:space="preserve">Fluidised bed dryers are frequently used because of their high gas-solid contact with relatively low product damage, when compared to other popular dryers such as rotary drums </w:t>
      </w:r>
      <w:r w:rsidRPr="002714C9">
        <w:fldChar w:fldCharType="begin" w:fldLock="1"/>
      </w:r>
      <w:r w:rsidR="00D37BCC">
        <w:instrText>ADDIN CSL_CITATION { "citationItems" : [ { "id" : "ITEM-1", "itemData" : { "DOI" : "10.1080/07373937.2011.594378", "ISSN" : "0737-3937", "author" : [ { "dropping-particle" : "V.", "family" : "Jangam", "given" : "Sachin", "non-dropping-particle" : "", "parse-names" : false, "suffix" : "" } ], "container-title" : "Drying Technology", "id" : "ITEM-1", "issue" : "12", "issued" : { "date-parts" : [ [ "2011", "9", "15" ] ] }, "page" : "1343-1357", "title" : "An overview of recent developments and some R&amp;D challenges related to drying of foods", "type" : "article-journal", "volume" : "29" }, "uris" : [ "http://www.mendeley.com/documents/?uuid=59617b05-c701-404b-9d1f-2e036987edb6" ] } ], "mendeley" : { "formattedCitation" : "(Jangam 2011)", "plainTextFormattedCitation" : "(Jangam 2011)", "previouslyFormattedCitation" : "(Jangam 2011)" }, "properties" : { "noteIndex" : 0 }, "schema" : "https://github.com/citation-style-language/schema/raw/master/csl-citation.json" }</w:instrText>
      </w:r>
      <w:r w:rsidRPr="002714C9">
        <w:fldChar w:fldCharType="separate"/>
      </w:r>
      <w:r w:rsidR="00352AE9" w:rsidRPr="00352AE9">
        <w:rPr>
          <w:noProof/>
        </w:rPr>
        <w:t>(Jangam 2011)</w:t>
      </w:r>
      <w:r w:rsidRPr="002714C9">
        <w:fldChar w:fldCharType="end"/>
      </w:r>
      <w:r w:rsidRPr="002714C9">
        <w:t xml:space="preserve">.  They operate on the principal of a velocity of air, heated to a degree to suit the bed feedstock, passed through the bed of particles at a velocity greater than the weight of the particles, entraining them in the flow </w:t>
      </w:r>
      <w:r w:rsidRPr="002714C9">
        <w:fldChar w:fldCharType="begin" w:fldLock="1"/>
      </w:r>
      <w:r w:rsidR="00D37BCC">
        <w:instrText>ADDIN CSL_CITATION { "citationItems" : [ { "id" : "ITEM-1", "itemData" : { "author" : [ { "dropping-particle" : "", "family" : "Rhodes", "given" : "Martin J.", "non-dropping-particle" : "", "parse-names" : false, "suffix" : "" } ], "edition" : "2nd", "id" : "ITEM-1", "issued" : { "date-parts" : [ [ "2008" ] ] }, "publisher" : "John Wiley", "publisher-place" : "Chichester", "title" : "Introduction to Particle Technology", "type" : "book" }, "uris" : [ "http://www.mendeley.com/documents/?uuid=7a120e9d-96a2-410e-af85-2c07f3a8e0ac" ] } ], "mendeley" : { "formattedCitation" : "(Rhodes 2008)", "plainTextFormattedCitation" : "(Rhodes 2008)", "previouslyFormattedCitation" : "(Rhodes 2008)" }, "properties" : { "noteIndex" : 0 }, "schema" : "https://github.com/citation-style-language/schema/raw/master/csl-citation.json" }</w:instrText>
      </w:r>
      <w:r w:rsidRPr="002714C9">
        <w:fldChar w:fldCharType="separate"/>
      </w:r>
      <w:r w:rsidR="00352AE9" w:rsidRPr="00352AE9">
        <w:rPr>
          <w:noProof/>
        </w:rPr>
        <w:t>(Rhodes 2008)</w:t>
      </w:r>
      <w:r w:rsidRPr="002714C9">
        <w:fldChar w:fldCharType="end"/>
      </w:r>
      <w:r w:rsidRPr="002714C9">
        <w:t xml:space="preserve">.  This produces high gas-particle contact, but requires high energy inputs for air pumping and heating </w:t>
      </w:r>
      <w:r w:rsidRPr="002714C9">
        <w:fldChar w:fldCharType="begin" w:fldLock="1"/>
      </w:r>
      <w:r w:rsidR="00D37BCC">
        <w:instrText>ADDIN CSL_CITATION { "citationItems" : [ { "id" : "ITEM-1", "itemData" : { "DOI" : "10.1016/j.jspr.2004.06.003", "ISSN" : "0022474X", "abstract" : "Consumption of energy, outlet moisture content and quality of the dried commodity are important parameters of paddy-dryer performance. The fluidised-bed paddy-dryer has been commercialised for several years and in this paper, paddy drying by pulsed and conventional fluidised-bed dryers are compared. Experimental results have shown that the variation of moisture content at the exits of both dryer types in test runs was very small. Heat utilisation was more effective when such dryers were used to dry paddy at moisture contents above 24% dry basis and up to 50% of the thermal energy was saved by recycling 70\u201380% of the air. Paddy qualities i.e. head-rice yield and colour of the dried white rice were similar with both dryers and almost the same as the original undried values, or slightly higher in the case of head-rice yield, depending upon the drying conditions. Below 28% dry basis, it is recommended that inlet-air temperature should be lower than 145\u00a0\u00b0C in order to maintain white colour. The cooked rice obtained from paddy dried at a temperature of 145\u00a0\u00b0C was harder than naturally dried control samples. A mathematical model based on energy and mass balance predicted values in good agreement with experimental results for both the pulsed and conventional fluidised-bed dryers. Calculated thermal and electrical energy consumptions indicated that the pulsed flow dryer was more economical than the conventional dryer.", "author" : [ { "dropping-particle" : "", "family" : "Prachayawarakorn", "given" : "Somkiat", "non-dropping-particle" : "", "parse-names" : false, "suffix" : "" }, { "dropping-particle" : "", "family" : "Tia", "given" : "Warunee", "non-dropping-particle" : "", "parse-names" : false, "suffix" : "" }, { "dropping-particle" : "", "family" : "Poopaiboon", "given" : "Korakot", "non-dropping-particle" : "", "parse-names" : false, "suffix" : "" }, { "dropping-particle" : "", "family" : "Soponronnarit", "given" : "Somchart", "non-dropping-particle" : "", "parse-names" : false, "suffix" : "" } ], "container-title" : "Journal of Stored Products Research", "id" : "ITEM-1", "issue" : "5", "issued" : { "date-parts" : [ [ "2005", "1" ] ] }, "page" : "479-497", "title" : "Comparison of performances of pulsed and conventional fluidised-bed dryers", "type" : "article-journal", "volume" : "41" }, "uris" : [ "http://www.mendeley.com/documents/?uuid=68dd5fd4-899f-4d1a-bbfa-b2f393c3e3fd" ] } ], "mendeley" : { "formattedCitation" : "(Prachayawarakorn et al. 2005)", "plainTextFormattedCitation" : "(Prachayawarakorn et al. 2005)", "previouslyFormattedCitation" : "(Prachayawarakorn et al. 2005)" }, "properties" : { "noteIndex" : 0 }, "schema" : "https://github.com/citation-style-language/schema/raw/master/csl-citation.json" }</w:instrText>
      </w:r>
      <w:r w:rsidRPr="002714C9">
        <w:fldChar w:fldCharType="separate"/>
      </w:r>
      <w:r w:rsidR="00352AE9" w:rsidRPr="00352AE9">
        <w:rPr>
          <w:noProof/>
        </w:rPr>
        <w:t>(Prachayawarakorn et al. 2005)</w:t>
      </w:r>
      <w:r w:rsidRPr="002714C9">
        <w:fldChar w:fldCharType="end"/>
      </w:r>
      <w:r w:rsidRPr="002714C9">
        <w:t xml:space="preserve">.  The degree of gas-particle contact, and </w:t>
      </w:r>
      <w:r>
        <w:t>consequent</w:t>
      </w:r>
      <w:r w:rsidRPr="002714C9">
        <w:t xml:space="preserve"> heat and mass transfer for drying, is controlled by the moisture content and the properties of the particles </w:t>
      </w:r>
      <w:r w:rsidRPr="002714C9">
        <w:fldChar w:fldCharType="begin" w:fldLock="1"/>
      </w:r>
      <w:r w:rsidR="00D37BCC">
        <w:instrText>ADDIN CSL_CITATION { "citationItems" : [ { "id" : "ITEM-1", "itemData" : { "author" : [ { "dropping-particle" : "", "family" : "Geldart", "given" : "D.", "non-dropping-particle" : "", "parse-names" : false, "suffix" : "" } ], "container-title" : "Powder Technology", "id" : "ITEM-1", "issue" : "1", "issued" : { "date-parts" : [ [ "1973" ] ] }, "page" : "285-292", "title" : "Types of gas fluidisation", "type" : "article-journal", "volume" : "7" }, "uris" : [ "http://www.mendeley.com/documents/?uuid=672986f7-c148-46f1-923c-701efa78201d" ] } ], "mendeley" : { "formattedCitation" : "(Geldart 1973)", "plainTextFormattedCitation" : "(Geldart 1973)", "previouslyFormattedCitation" : "(Geldart 1973)" }, "properties" : { "noteIndex" : 0 }, "schema" : "https://github.com/citation-style-language/schema/raw/master/csl-citation.json" }</w:instrText>
      </w:r>
      <w:r w:rsidRPr="002714C9">
        <w:fldChar w:fldCharType="separate"/>
      </w:r>
      <w:r w:rsidR="00352AE9" w:rsidRPr="00352AE9">
        <w:rPr>
          <w:noProof/>
        </w:rPr>
        <w:t>(Geldart 1973)</w:t>
      </w:r>
      <w:r w:rsidRPr="002714C9">
        <w:fldChar w:fldCharType="end"/>
      </w:r>
      <w:r w:rsidRPr="002714C9">
        <w:t xml:space="preserve">.  </w:t>
      </w:r>
      <w:r>
        <w:t>When the</w:t>
      </w:r>
      <w:r w:rsidRPr="002714C9">
        <w:t xml:space="preserve"> moisture content of a bed of particles is </w:t>
      </w:r>
      <w:r>
        <w:t xml:space="preserve">above a set value, </w:t>
      </w:r>
      <w:r w:rsidRPr="002714C9">
        <w:t xml:space="preserve">liquid bridges </w:t>
      </w:r>
      <w:r>
        <w:t xml:space="preserve">form </w:t>
      </w:r>
      <w:r w:rsidRPr="002714C9">
        <w:t>between particles which cause agglomeration</w:t>
      </w:r>
      <w:r>
        <w:t xml:space="preserve">, </w:t>
      </w:r>
      <w:r w:rsidRPr="002714C9">
        <w:t>channelling and consequently reduce the amount of gas passing through the interstices or past each particle</w:t>
      </w:r>
      <w:r>
        <w:t xml:space="preserve"> surface</w:t>
      </w:r>
      <w:r w:rsidRPr="002714C9">
        <w:t xml:space="preserve">.  Similarly, </w:t>
      </w:r>
      <w:r>
        <w:t xml:space="preserve">particle </w:t>
      </w:r>
      <w:r w:rsidRPr="002714C9">
        <w:t xml:space="preserve">density and size control the behaviour of a particle in a fluidised bed, and how a group of particles will </w:t>
      </w:r>
      <w:r>
        <w:t>fluidise</w:t>
      </w:r>
      <w:r w:rsidRPr="002714C9">
        <w:t xml:space="preserve"> </w:t>
      </w:r>
      <w:r w:rsidRPr="002714C9">
        <w:fldChar w:fldCharType="begin" w:fldLock="1"/>
      </w:r>
      <w:r w:rsidR="00D37BCC">
        <w:instrText>ADDIN CSL_CITATION { "citationItems" : [ { "id" : "ITEM-1", "itemData" : { "author" : [ { "dropping-particle" : "", "family" : "Geldart", "given" : "D.", "non-dropping-particle" : "", "parse-names" : false, "suffix" : "" } ], "container-title" : "Powder Technology", "id" : "ITEM-1", "issue" : "1", "issued" : { "date-parts" : [ [ "1973" ] ] }, "page" : "285-292", "title" : "Types of gas fluidisation", "type" : "article-journal", "volume" : "7" }, "uris" : [ "http://www.mendeley.com/documents/?uuid=672986f7-c148-46f1-923c-701efa78201d" ] } ], "mendeley" : { "formattedCitation" : "(Geldart 1973)", "plainTextFormattedCitation" : "(Geldart 1973)", "previouslyFormattedCitation" : "(Geldart 1973)" }, "properties" : { "noteIndex" : 0 }, "schema" : "https://github.com/citation-style-language/schema/raw/master/csl-citation.json" }</w:instrText>
      </w:r>
      <w:r w:rsidRPr="002714C9">
        <w:fldChar w:fldCharType="separate"/>
      </w:r>
      <w:r w:rsidR="00352AE9" w:rsidRPr="00352AE9">
        <w:rPr>
          <w:noProof/>
        </w:rPr>
        <w:t>(Geldart 1973)</w:t>
      </w:r>
      <w:r w:rsidRPr="002714C9">
        <w:fldChar w:fldCharType="end"/>
      </w:r>
      <w:r w:rsidRPr="002714C9">
        <w:t xml:space="preserve">.  </w:t>
      </w:r>
      <w:r>
        <w:t>Fluidised beds have traditionally been used for G</w:t>
      </w:r>
      <w:r w:rsidRPr="002714C9">
        <w:t xml:space="preserve">roup A and B </w:t>
      </w:r>
      <w:r>
        <w:t xml:space="preserve">powders, </w:t>
      </w:r>
      <w:r w:rsidRPr="002714C9">
        <w:t xml:space="preserve">but </w:t>
      </w:r>
      <w:r>
        <w:t xml:space="preserve">are increasingly </w:t>
      </w:r>
      <w:r w:rsidRPr="002714C9">
        <w:t xml:space="preserve">focussed on Group D </w:t>
      </w:r>
      <w:r>
        <w:t>particles for</w:t>
      </w:r>
      <w:r w:rsidRPr="002714C9">
        <w:t xml:space="preserve"> biomass processing </w:t>
      </w:r>
      <w:r>
        <w:t xml:space="preserve">as a </w:t>
      </w:r>
      <w:r w:rsidRPr="002714C9">
        <w:t xml:space="preserve">sustainable fuel source </w:t>
      </w:r>
      <w:r w:rsidRPr="002714C9">
        <w:fldChar w:fldCharType="begin" w:fldLock="1"/>
      </w:r>
      <w:r w:rsidR="00D37BCC">
        <w:instrText>ADDIN CSL_CITATION { "citationItems" : [ { "id" : "ITEM-1", "itemData" : { "DOI" : "10.1080/07373930903383612", "ISSN" : "0737-3937", "author" : [ { "dropping-particle" : "", "family" : "Ciesielczyk", "given" : "W\u0142odzimierz", "non-dropping-particle" : "", "parse-names" : false, "suffix" : "" } ], "container-title" : "Drying Technology", "id" : "ITEM-1", "issue" : "12", "issued" : { "date-parts" : [ [ "2009", "11", "30" ] ] }, "page" : "1309-1315", "title" : "Novel gas distributor for fluidized bed drying of biomass", "type" : "article-journal", "volume" : "27" }, "uris" : [ "http://www.mendeley.com/documents/?uuid=e0ebc430-a5b0-4b9d-949c-d8257ceb366c" ] } ], "mendeley" : { "formattedCitation" : "(Ciesielczyk 2009)", "plainTextFormattedCitation" : "(Ciesielczyk 2009)", "previouslyFormattedCitation" : "(Ciesielczyk 2009)" }, "properties" : { "noteIndex" : 0 }, "schema" : "https://github.com/citation-style-language/schema/raw/master/csl-citation.json" }</w:instrText>
      </w:r>
      <w:r w:rsidRPr="002714C9">
        <w:fldChar w:fldCharType="separate"/>
      </w:r>
      <w:r w:rsidR="00352AE9" w:rsidRPr="00352AE9">
        <w:rPr>
          <w:noProof/>
        </w:rPr>
        <w:t>(Ciesielczyk 2009)</w:t>
      </w:r>
      <w:r w:rsidRPr="002714C9">
        <w:fldChar w:fldCharType="end"/>
      </w:r>
      <w:r w:rsidRPr="002714C9">
        <w:t>.</w:t>
      </w:r>
      <w:r>
        <w:t xml:space="preserve"> </w:t>
      </w:r>
      <w:r w:rsidRPr="00911426">
        <w:t xml:space="preserve"> </w:t>
      </w:r>
      <w:r w:rsidRPr="002714C9">
        <w:t xml:space="preserve">Therefore, developments to fluidised bed dryers have largely aimed to increase the degree of gas-particle contact in a range of moisture contents or particle types.  </w:t>
      </w:r>
    </w:p>
    <w:p w14:paraId="09E2B7CC" w14:textId="77777777" w:rsidR="00EB2AFB" w:rsidRPr="002714C9" w:rsidRDefault="00EB2AFB" w:rsidP="00EA5CD1">
      <w:pPr>
        <w:spacing w:line="276" w:lineRule="auto"/>
      </w:pPr>
      <w:r w:rsidRPr="002714C9">
        <w:t xml:space="preserve">The drying sector, having a wide applicability to numerous products and industries, poses a difficulty in improving overall technological efficiency, as the design of dryer used for each application varies.  Consequently, the greatest impact in improving the energy use of dryers is in targeting those most widely used for a number of different products.  For this reason </w:t>
      </w:r>
      <w:r>
        <w:t>fluidised bed</w:t>
      </w:r>
      <w:r w:rsidRPr="002714C9">
        <w:t xml:space="preserve"> dryers have been identified as an entry level drying technology utilised globally for its simplistic design and variable drying parameters of incoming gas temperature and velocity (Mujumdar 2007).  Of the suggested improvements to </w:t>
      </w:r>
      <w:r>
        <w:t>fluidised bed</w:t>
      </w:r>
      <w:r w:rsidRPr="002714C9">
        <w:t xml:space="preserve"> dryers in the literature (Moreno et al. 2006), the addition of a device to pulse the incoming drying gas stream has returned some interesting results, and has therefore been investigated since the 1960’s (Massimilla et al. 1966).  However, despite showing an improved drying rate for certain particle sizes, most studies, such as Godoi et al. (2010)</w:t>
      </w:r>
      <w:r>
        <w:t>,</w:t>
      </w:r>
      <w:r w:rsidRPr="002714C9">
        <w:t xml:space="preserve"> have shown the specific pulse frequency to not be a significant factor.  The ability of previous research to identify the frequency at which a pulsed flow significantly changes the drying rate has been limited by the pulse generation device used, despite a number of different methods being tested.  Consequently, a novel device with the ability to apply a </w:t>
      </w:r>
      <w:r>
        <w:t>high range of</w:t>
      </w:r>
      <w:r w:rsidRPr="002714C9">
        <w:t xml:space="preserve"> pulsation frequencies offers the potential to lessen the gap in knowledge of the influence of pulsed flow in </w:t>
      </w:r>
      <w:r>
        <w:t>fluidised</w:t>
      </w:r>
      <w:r w:rsidRPr="002714C9">
        <w:t xml:space="preserve"> beds.</w:t>
      </w:r>
    </w:p>
    <w:p w14:paraId="59B1C322" w14:textId="77777777" w:rsidR="00EB2AFB" w:rsidRPr="002714C9" w:rsidRDefault="00EB2AFB" w:rsidP="00EA5CD1">
      <w:pPr>
        <w:spacing w:line="276" w:lineRule="auto"/>
      </w:pPr>
    </w:p>
    <w:p w14:paraId="1397C7C5" w14:textId="77777777" w:rsidR="00EB2AFB" w:rsidRPr="00874EB9" w:rsidRDefault="00EB2AFB" w:rsidP="00EA5CD1">
      <w:pPr>
        <w:pStyle w:val="Heading2"/>
        <w:numPr>
          <w:ilvl w:val="1"/>
          <w:numId w:val="2"/>
        </w:numPr>
        <w:spacing w:before="120" w:line="276" w:lineRule="auto"/>
        <w:rPr>
          <w:b/>
        </w:rPr>
      </w:pPr>
      <w:bookmarkStart w:id="28" w:name="_Toc368481187"/>
      <w:bookmarkStart w:id="29" w:name="_Toc474696349"/>
      <w:r w:rsidRPr="00874EB9">
        <w:rPr>
          <w:b/>
        </w:rPr>
        <w:t>1.</w:t>
      </w:r>
      <w:r>
        <w:rPr>
          <w:b/>
        </w:rPr>
        <w:t>2</w:t>
      </w:r>
      <w:r w:rsidRPr="00874EB9">
        <w:rPr>
          <w:b/>
        </w:rPr>
        <w:tab/>
      </w:r>
      <w:r>
        <w:rPr>
          <w:b/>
        </w:rPr>
        <w:t>Research objectives</w:t>
      </w:r>
      <w:bookmarkEnd w:id="29"/>
      <w:r w:rsidRPr="00874EB9">
        <w:rPr>
          <w:b/>
        </w:rPr>
        <w:t xml:space="preserve"> </w:t>
      </w:r>
      <w:bookmarkEnd w:id="28"/>
    </w:p>
    <w:p w14:paraId="40D790EE" w14:textId="77777777" w:rsidR="00EB2AFB" w:rsidRPr="002714C9" w:rsidRDefault="00EB2AFB" w:rsidP="00EA5CD1">
      <w:pPr>
        <w:spacing w:line="276" w:lineRule="auto"/>
      </w:pPr>
      <w:r>
        <w:t xml:space="preserve">For this study, the principle objective was to </w:t>
      </w:r>
      <w:r w:rsidRPr="002714C9">
        <w:t>increase knowledge o</w:t>
      </w:r>
      <w:r>
        <w:t>n</w:t>
      </w:r>
      <w:r w:rsidRPr="002714C9">
        <w:t xml:space="preserve"> the influence of</w:t>
      </w:r>
      <w:r>
        <w:t xml:space="preserve"> a</w:t>
      </w:r>
      <w:r w:rsidRPr="002714C9">
        <w:t xml:space="preserve"> pulsed flow</w:t>
      </w:r>
      <w:r>
        <w:t xml:space="preserve"> in fluidisation kinetics and drying.  To facilitate this, the development of a novel fluidised bed design was required, by which the air supply could be switched between continuous and high frequency pulsed flow regimes.  This study is framed in the fluidised bed drying industry, but other fluidised bed applications would be similarly applicable.  </w:t>
      </w:r>
      <w:r w:rsidRPr="002714C9">
        <w:t>Th</w:t>
      </w:r>
      <w:r>
        <w:t>e following</w:t>
      </w:r>
      <w:r w:rsidRPr="002714C9">
        <w:t xml:space="preserve"> approach is expected to consequently add to knowledge </w:t>
      </w:r>
      <w:r>
        <w:t>to</w:t>
      </w:r>
      <w:r w:rsidRPr="002714C9">
        <w:t xml:space="preserve"> areas that have not been well studied in the literature:</w:t>
      </w:r>
    </w:p>
    <w:p w14:paraId="28DFD56D" w14:textId="77777777" w:rsidR="00EB2AFB" w:rsidRDefault="00EB2AFB" w:rsidP="00EA5CD1">
      <w:pPr>
        <w:numPr>
          <w:ilvl w:val="1"/>
          <w:numId w:val="1"/>
        </w:numPr>
        <w:spacing w:after="120" w:line="276" w:lineRule="auto"/>
      </w:pPr>
      <w:r>
        <w:lastRenderedPageBreak/>
        <w:t>Produce a detailed literature review of the effect of pulsed flow fluidisation to outline the current area of research.</w:t>
      </w:r>
    </w:p>
    <w:p w14:paraId="2E0B7DB5" w14:textId="77777777" w:rsidR="00EB2AFB" w:rsidRDefault="00EB2AFB" w:rsidP="00EA5CD1">
      <w:pPr>
        <w:numPr>
          <w:ilvl w:val="1"/>
          <w:numId w:val="1"/>
        </w:numPr>
        <w:spacing w:after="120" w:line="276" w:lineRule="auto"/>
      </w:pPr>
      <w:r>
        <w:t>Design and construct a test apparatus capable of high frequency pulsed flow and continuous flow fluidisation.</w:t>
      </w:r>
    </w:p>
    <w:p w14:paraId="09E24AB2" w14:textId="77777777" w:rsidR="00EB2AFB" w:rsidRDefault="00EB2AFB" w:rsidP="00EA5CD1">
      <w:pPr>
        <w:numPr>
          <w:ilvl w:val="1"/>
          <w:numId w:val="1"/>
        </w:numPr>
        <w:spacing w:after="120" w:line="276" w:lineRule="auto"/>
      </w:pPr>
      <w:r>
        <w:t>Compare the pulsed and continuous flow regimes over a range of fluidisation scales and indicators, including:</w:t>
      </w:r>
    </w:p>
    <w:p w14:paraId="49583C25" w14:textId="77777777" w:rsidR="00EB2AFB" w:rsidRDefault="00EB2AFB" w:rsidP="00EA5CD1">
      <w:pPr>
        <w:numPr>
          <w:ilvl w:val="2"/>
          <w:numId w:val="1"/>
        </w:numPr>
        <w:spacing w:after="120" w:line="276" w:lineRule="auto"/>
      </w:pPr>
      <w:r>
        <w:t>Fluidisation and drying at a micro scale, using single particle drying and movement as an indicator</w:t>
      </w:r>
    </w:p>
    <w:p w14:paraId="59083B18" w14:textId="77777777" w:rsidR="00EB2AFB" w:rsidRDefault="00EB2AFB" w:rsidP="00EA5CD1">
      <w:pPr>
        <w:numPr>
          <w:ilvl w:val="2"/>
          <w:numId w:val="1"/>
        </w:numPr>
        <w:spacing w:after="120" w:line="276" w:lineRule="auto"/>
      </w:pPr>
      <w:r>
        <w:t>Bubble formation at a 2D bed scale, using bubble characteristics and mixing as an indicator</w:t>
      </w:r>
    </w:p>
    <w:p w14:paraId="2BCFF7E3" w14:textId="77777777" w:rsidR="00EB2AFB" w:rsidRDefault="00EB2AFB" w:rsidP="00EA5CD1">
      <w:pPr>
        <w:numPr>
          <w:ilvl w:val="2"/>
          <w:numId w:val="1"/>
        </w:numPr>
        <w:spacing w:after="120" w:line="276" w:lineRule="auto"/>
      </w:pPr>
      <w:r>
        <w:t>Fluidisation dynamics at a macro scale, using fluidisation behaviour and drying kinetics in a lab scale 3D bed as an indicator</w:t>
      </w:r>
    </w:p>
    <w:p w14:paraId="64659614" w14:textId="77777777" w:rsidR="00EB2AFB" w:rsidRDefault="00EB2AFB" w:rsidP="00EA5CD1">
      <w:pPr>
        <w:spacing w:line="276" w:lineRule="auto"/>
      </w:pPr>
      <w:r w:rsidRPr="002714C9">
        <w:t xml:space="preserve">The application of </w:t>
      </w:r>
      <w:r>
        <w:t xml:space="preserve">a high frequency pulsed flow </w:t>
      </w:r>
      <w:r w:rsidRPr="002714C9">
        <w:t xml:space="preserve">to </w:t>
      </w:r>
      <w:r>
        <w:t>fluidised</w:t>
      </w:r>
      <w:r w:rsidRPr="002714C9">
        <w:t xml:space="preserve"> bed drying provides the potential to add to current knowledge on the influence of pulse frequency on </w:t>
      </w:r>
      <w:r>
        <w:t xml:space="preserve">fluidisation dynamics and </w:t>
      </w:r>
      <w:r w:rsidRPr="002714C9">
        <w:t xml:space="preserve">drying rates.  </w:t>
      </w:r>
    </w:p>
    <w:p w14:paraId="6CEE75C5" w14:textId="77777777" w:rsidR="00C553F6" w:rsidRDefault="00C553F6" w:rsidP="00EA5CD1">
      <w:pPr>
        <w:spacing w:line="276" w:lineRule="auto"/>
      </w:pPr>
    </w:p>
    <w:p w14:paraId="283B7C92" w14:textId="77777777" w:rsidR="00EB2AFB" w:rsidRPr="00874EB9" w:rsidRDefault="00EB2AFB" w:rsidP="00EA5CD1">
      <w:pPr>
        <w:pStyle w:val="Heading2"/>
        <w:numPr>
          <w:ilvl w:val="1"/>
          <w:numId w:val="2"/>
        </w:numPr>
        <w:spacing w:before="120" w:line="276" w:lineRule="auto"/>
        <w:rPr>
          <w:rFonts w:eastAsiaTheme="minorEastAsia"/>
          <w:b/>
        </w:rPr>
      </w:pPr>
      <w:bookmarkStart w:id="30" w:name="_Toc474696350"/>
      <w:r w:rsidRPr="00874EB9">
        <w:rPr>
          <w:rFonts w:eastAsiaTheme="minorEastAsia"/>
          <w:b/>
        </w:rPr>
        <w:t>1.3</w:t>
      </w:r>
      <w:r w:rsidRPr="00874EB9">
        <w:rPr>
          <w:rFonts w:eastAsiaTheme="minorEastAsia"/>
          <w:b/>
        </w:rPr>
        <w:tab/>
        <w:t>Thesis layout</w:t>
      </w:r>
      <w:bookmarkEnd w:id="30"/>
    </w:p>
    <w:p w14:paraId="0D26B7D2" w14:textId="2C60C1E4" w:rsidR="00EB2AFB" w:rsidRDefault="00EB2AFB" w:rsidP="00EA5CD1">
      <w:pPr>
        <w:spacing w:line="276" w:lineRule="auto"/>
      </w:pPr>
      <w:r>
        <w:t xml:space="preserve">This thesis contains a wide range of experimental results to present an overview of the effect of a high frequency pulsed flow on fluidised particle behaviour.  It is structured to provide an overview of the subject and the current developments to date, the construction process for the test apparatus and experimental methods.  Subsequently, three results chapters present the experimental </w:t>
      </w:r>
      <w:r w:rsidR="005D676B">
        <w:t>findings</w:t>
      </w:r>
      <w:r>
        <w:t>.  These are finally linked back together in a discussion.  Each of the following chapters are structured as follows:</w:t>
      </w:r>
    </w:p>
    <w:p w14:paraId="2166B168" w14:textId="77777777" w:rsidR="00EB2AFB" w:rsidRDefault="00EB2AFB" w:rsidP="00EA5CD1">
      <w:pPr>
        <w:spacing w:line="276" w:lineRule="auto"/>
      </w:pPr>
      <w:r w:rsidRPr="00AE56D3">
        <w:rPr>
          <w:b/>
        </w:rPr>
        <w:t>Chapter 2</w:t>
      </w:r>
      <w:r>
        <w:t xml:space="preserve"> presents a summary of fluidised bed drying.  Initially, the fundamental processes that govern drying rates are presented to outline the controlling mechanisms.  A brief overview of drying methods and some different types of dryer are discussed, and an introduction given to current drying research and future technology.  </w:t>
      </w:r>
    </w:p>
    <w:p w14:paraId="7BB0AC82" w14:textId="77777777" w:rsidR="00EB2AFB" w:rsidRDefault="00EB2AFB" w:rsidP="00EA5CD1">
      <w:pPr>
        <w:spacing w:line="276" w:lineRule="auto"/>
      </w:pPr>
      <w:r w:rsidRPr="00AE56D3">
        <w:rPr>
          <w:b/>
        </w:rPr>
        <w:t>Chapter 3</w:t>
      </w:r>
      <w:r>
        <w:t xml:space="preserve"> reviews the current research in pulsed flow fluidisation.  This encompasses pulsation devices and the range of frequencies available, and the effect of applying a pulsed flow to fluidised bed operations, such as pressure drop, bubble formation and drying.  </w:t>
      </w:r>
    </w:p>
    <w:p w14:paraId="43D6ED3D" w14:textId="77777777" w:rsidR="00EB2AFB" w:rsidRDefault="00EB2AFB" w:rsidP="00EA5CD1">
      <w:pPr>
        <w:spacing w:line="276" w:lineRule="auto"/>
      </w:pPr>
      <w:r w:rsidRPr="00113CBA">
        <w:rPr>
          <w:b/>
        </w:rPr>
        <w:t>Chapter 4</w:t>
      </w:r>
      <w:r>
        <w:t xml:space="preserve"> presents the design and commission stage of the equipment construction.  It details the construction of two apparatus designs, along with the relevant construction and testing methods for each.  The consequent commission of the final experimental apparatus is summarised and the operating procedures outlined.</w:t>
      </w:r>
    </w:p>
    <w:p w14:paraId="27581A4C" w14:textId="77777777" w:rsidR="00EB2AFB" w:rsidRDefault="00EB2AFB" w:rsidP="00EA5CD1">
      <w:pPr>
        <w:spacing w:line="276" w:lineRule="auto"/>
      </w:pPr>
      <w:r w:rsidRPr="00113CBA">
        <w:rPr>
          <w:b/>
        </w:rPr>
        <w:t>Chapter 5</w:t>
      </w:r>
      <w:r>
        <w:t xml:space="preserve"> forms a two part description of the materials used and the methods required to study them.  Initially the components of the apparatus are detailed, and the powders to be used are analysed and described to characterise each type.  The methodology of each study is listed.</w:t>
      </w:r>
    </w:p>
    <w:p w14:paraId="79F5A6FA" w14:textId="77777777" w:rsidR="00EB2AFB" w:rsidRDefault="00EB2AFB" w:rsidP="00EA5CD1">
      <w:pPr>
        <w:spacing w:line="276" w:lineRule="auto"/>
      </w:pPr>
      <w:r w:rsidRPr="00113CBA">
        <w:rPr>
          <w:b/>
        </w:rPr>
        <w:t>Chapter 6</w:t>
      </w:r>
      <w:r>
        <w:t xml:space="preserve"> reports the effect of a high frequency pulsed flow on the behaviour and drying rate of single static and fluidised particles.  A range of drying rates are presented through the use of </w:t>
      </w:r>
      <w:r>
        <w:lastRenderedPageBreak/>
        <w:t>different Group D particles.  Single particle motion under pulsed and continuous flow is studied over a range of bead sizes.  Flow pulsation is also characterised.</w:t>
      </w:r>
    </w:p>
    <w:p w14:paraId="6013CF10" w14:textId="77777777" w:rsidR="00EB2AFB" w:rsidRDefault="00EB2AFB" w:rsidP="00EA5CD1">
      <w:pPr>
        <w:spacing w:line="276" w:lineRule="auto"/>
      </w:pPr>
      <w:r w:rsidRPr="00113CBA">
        <w:rPr>
          <w:b/>
        </w:rPr>
        <w:t xml:space="preserve">Chapter 7 </w:t>
      </w:r>
      <w:r>
        <w:t>examines the effect of the high frequency pulsed flow on bubble formation.  Two experimental sets demonstrate this influence in both a double and single inlet apparatus.  Bubble formation is studied through the analysis of bubble population, void fraction and size, and the high frequency pulsed flow is characterised.</w:t>
      </w:r>
    </w:p>
    <w:p w14:paraId="72FB7798" w14:textId="77777777" w:rsidR="00EB2AFB" w:rsidRDefault="00EB2AFB" w:rsidP="00EA5CD1">
      <w:pPr>
        <w:spacing w:line="276" w:lineRule="auto"/>
      </w:pPr>
      <w:r w:rsidRPr="00113CBA">
        <w:rPr>
          <w:b/>
        </w:rPr>
        <w:t>Chapter 8</w:t>
      </w:r>
      <w:r>
        <w:t xml:space="preserve"> presents the experimental study on the effect of a high frequency pulsed flow on fluidised bed dynamics and drying.  A selection of Group A and B powders are studied in a lab scale fluidised bed for indicators such as pressure drop and drying.  These experiments are also characterised for flow pulsation.</w:t>
      </w:r>
    </w:p>
    <w:p w14:paraId="3427F9CE" w14:textId="77777777" w:rsidR="00EB2AFB" w:rsidRPr="002714C9" w:rsidRDefault="00EB2AFB" w:rsidP="00EA5CD1">
      <w:pPr>
        <w:spacing w:line="276" w:lineRule="auto"/>
      </w:pPr>
      <w:r w:rsidRPr="00113CBA">
        <w:rPr>
          <w:b/>
        </w:rPr>
        <w:t>Chapter 9</w:t>
      </w:r>
      <w:r>
        <w:t xml:space="preserve"> summarises the findings of the previous three chapters on the effect of a high frequency pulsed flow on fluidisation dynamics and drying.  The overarching themes and trends are linked and a final theoretical concept is described.  Recommendations for further research are also detailed.</w:t>
      </w:r>
    </w:p>
    <w:p w14:paraId="7CA729C6" w14:textId="77777777" w:rsidR="008364F3" w:rsidRDefault="008364F3" w:rsidP="00EA5CD1">
      <w:pPr>
        <w:spacing w:line="276" w:lineRule="auto"/>
        <w:sectPr w:rsidR="008364F3" w:rsidSect="00137A56">
          <w:headerReference w:type="default" r:id="rId11"/>
          <w:footerReference w:type="default" r:id="rId12"/>
          <w:type w:val="oddPage"/>
          <w:pgSz w:w="11906" w:h="16838" w:code="9"/>
          <w:pgMar w:top="1440" w:right="1440" w:bottom="1440" w:left="1797" w:header="709" w:footer="709" w:gutter="0"/>
          <w:pgNumType w:start="1"/>
          <w:cols w:space="708"/>
          <w:docGrid w:linePitch="360"/>
        </w:sectPr>
      </w:pPr>
    </w:p>
    <w:p w14:paraId="33FA9E3F" w14:textId="77777777" w:rsidR="00BA1D12" w:rsidRPr="00C553F6" w:rsidRDefault="00BA1D12" w:rsidP="00EA5CD1">
      <w:pPr>
        <w:spacing w:line="276" w:lineRule="auto"/>
        <w:rPr>
          <w:sz w:val="40"/>
          <w:szCs w:val="40"/>
        </w:rPr>
      </w:pPr>
    </w:p>
    <w:p w14:paraId="3095A08B" w14:textId="77777777" w:rsidR="00BA1D12" w:rsidRPr="00C553F6" w:rsidRDefault="00BA1D12" w:rsidP="00EA5CD1">
      <w:pPr>
        <w:spacing w:line="276" w:lineRule="auto"/>
        <w:rPr>
          <w:sz w:val="40"/>
          <w:szCs w:val="40"/>
        </w:rPr>
      </w:pPr>
    </w:p>
    <w:p w14:paraId="773CBD2C" w14:textId="77777777" w:rsidR="00BA1D12" w:rsidRPr="00FC766B" w:rsidRDefault="00BA1D12" w:rsidP="00EA5CD1">
      <w:pPr>
        <w:pStyle w:val="Heading1"/>
        <w:spacing w:line="276" w:lineRule="auto"/>
      </w:pPr>
      <w:bookmarkStart w:id="31" w:name="_Toc474696351"/>
      <w:r>
        <w:t>LITERATURE REVIEW: MECHANISMS OF DRYING</w:t>
      </w:r>
      <w:bookmarkEnd w:id="31"/>
    </w:p>
    <w:p w14:paraId="70324887" w14:textId="77777777" w:rsidR="00BA1D12" w:rsidRDefault="00BA1D12" w:rsidP="00EA5CD1">
      <w:pPr>
        <w:pStyle w:val="Heading2"/>
        <w:numPr>
          <w:ilvl w:val="1"/>
          <w:numId w:val="2"/>
        </w:numPr>
        <w:spacing w:line="276" w:lineRule="auto"/>
      </w:pPr>
    </w:p>
    <w:p w14:paraId="54155382" w14:textId="77777777" w:rsidR="00BA1D12" w:rsidRDefault="00BA1D12" w:rsidP="00EA5CD1">
      <w:pPr>
        <w:pStyle w:val="Heading2"/>
        <w:numPr>
          <w:ilvl w:val="1"/>
          <w:numId w:val="2"/>
        </w:numPr>
        <w:spacing w:line="276" w:lineRule="auto"/>
      </w:pPr>
    </w:p>
    <w:p w14:paraId="513194CB" w14:textId="77777777" w:rsidR="00BA1D12" w:rsidRDefault="00BA1D12" w:rsidP="00EA5CD1">
      <w:pPr>
        <w:pStyle w:val="Heading2"/>
        <w:numPr>
          <w:ilvl w:val="1"/>
          <w:numId w:val="2"/>
        </w:numPr>
        <w:spacing w:line="276" w:lineRule="auto"/>
      </w:pPr>
    </w:p>
    <w:p w14:paraId="7625FF2B" w14:textId="77777777" w:rsidR="00BA1D12" w:rsidRDefault="00BA1D12" w:rsidP="00EA5CD1">
      <w:pPr>
        <w:pStyle w:val="Heading2"/>
        <w:numPr>
          <w:ilvl w:val="1"/>
          <w:numId w:val="2"/>
        </w:numPr>
        <w:spacing w:line="276" w:lineRule="auto"/>
        <w:rPr>
          <w:b/>
        </w:rPr>
      </w:pPr>
      <w:bookmarkStart w:id="32" w:name="_Toc474696352"/>
      <w:r>
        <w:rPr>
          <w:b/>
        </w:rPr>
        <w:t>2</w:t>
      </w:r>
      <w:r w:rsidRPr="003F11E7">
        <w:rPr>
          <w:b/>
        </w:rPr>
        <w:t>.1</w:t>
      </w:r>
      <w:r w:rsidRPr="003F11E7">
        <w:rPr>
          <w:b/>
        </w:rPr>
        <w:tab/>
      </w:r>
      <w:r>
        <w:rPr>
          <w:b/>
        </w:rPr>
        <w:t>Introduction</w:t>
      </w:r>
      <w:bookmarkEnd w:id="32"/>
    </w:p>
    <w:p w14:paraId="2ABB0324" w14:textId="77777777" w:rsidR="00BA1D12" w:rsidRDefault="00BA1D12" w:rsidP="00EA5CD1">
      <w:pPr>
        <w:spacing w:line="276" w:lineRule="auto"/>
      </w:pPr>
      <w:r>
        <w:t>Particle drying is important in all countries in the world, from drying grain on a farm to drying pharmaceuticals in a factory.   If particles could be dried more efficiently, energy savings would be made and, consequently, less carbon would enter the atmosphere.  As drying is an important step in producing food, fuel and medicines, the controlling mechanisms of simultaneous heat and mass transfer have been widely studied.  Here, a brief outline of the basic considerations for a drying process are described, and the design of common drying plants are discussed.  The principle of fluidised bed dryers are also presented.  This sets the context for this research in outlining accepted theories and understanding in theoretical drying and fluidised bed dryers.</w:t>
      </w:r>
    </w:p>
    <w:p w14:paraId="637452EB" w14:textId="77777777" w:rsidR="00BA1D12" w:rsidRDefault="00BA1D12" w:rsidP="00EA5CD1">
      <w:pPr>
        <w:spacing w:line="276" w:lineRule="auto"/>
      </w:pPr>
    </w:p>
    <w:p w14:paraId="009DEF38" w14:textId="77777777" w:rsidR="00BA1D12" w:rsidRPr="00BA1D12" w:rsidRDefault="00BA1D12" w:rsidP="00EA5CD1">
      <w:pPr>
        <w:pStyle w:val="Heading2"/>
        <w:spacing w:line="276" w:lineRule="auto"/>
        <w:rPr>
          <w:b/>
        </w:rPr>
      </w:pPr>
      <w:bookmarkStart w:id="33" w:name="_Toc356902147"/>
      <w:bookmarkStart w:id="34" w:name="_Toc368481189"/>
      <w:bookmarkStart w:id="35" w:name="_Toc474696353"/>
      <w:r w:rsidRPr="00BA1D12">
        <w:rPr>
          <w:b/>
        </w:rPr>
        <w:t>2.2</w:t>
      </w:r>
      <w:r w:rsidRPr="00BA1D12">
        <w:rPr>
          <w:b/>
        </w:rPr>
        <w:tab/>
      </w:r>
      <w:bookmarkEnd w:id="33"/>
      <w:bookmarkEnd w:id="34"/>
      <w:r w:rsidRPr="00BA1D12">
        <w:rPr>
          <w:b/>
        </w:rPr>
        <w:t>Mechanisms of drying</w:t>
      </w:r>
      <w:bookmarkEnd w:id="35"/>
    </w:p>
    <w:p w14:paraId="45EEF5C2" w14:textId="77777777" w:rsidR="00BA1D12" w:rsidRPr="00AB1EA5" w:rsidRDefault="00BA1D12" w:rsidP="00EA5CD1">
      <w:pPr>
        <w:pStyle w:val="Heading3"/>
        <w:spacing w:line="276" w:lineRule="auto"/>
      </w:pPr>
      <w:bookmarkStart w:id="36" w:name="_Toc474696354"/>
      <w:r>
        <w:t>2</w:t>
      </w:r>
      <w:r w:rsidRPr="00AB1EA5">
        <w:t>.2.1</w:t>
      </w:r>
      <w:r w:rsidRPr="00AB1EA5">
        <w:tab/>
        <w:t>Moisture in a particle</w:t>
      </w:r>
      <w:bookmarkEnd w:id="36"/>
    </w:p>
    <w:p w14:paraId="7B56F914" w14:textId="77777777" w:rsidR="00BA1D12" w:rsidRPr="00390FBB" w:rsidRDefault="00BA1D12" w:rsidP="00EA5CD1">
      <w:pPr>
        <w:tabs>
          <w:tab w:val="left" w:pos="960"/>
          <w:tab w:val="left" w:pos="1305"/>
          <w:tab w:val="left" w:pos="2220"/>
        </w:tabs>
        <w:spacing w:after="120" w:line="276" w:lineRule="auto"/>
      </w:pPr>
      <w:r w:rsidRPr="00390FBB">
        <w:t>The moisture content of any hygroscopic particle depends on the equilibrium relative humidity of the air surrounding it.  The particle will gain or lose moisture based on the moisture content of the surroundin</w:t>
      </w:r>
      <w:r>
        <w:t>g environment</w:t>
      </w:r>
      <w:r w:rsidRPr="00390FBB">
        <w:t xml:space="preserve"> at a rate controlled by the difference between the particle and the environment.  Drying dynamics are the changes in temperature and moisture profiles through a particle, whilst drying kinetics are changes in the average material moisture content and temperature with time.  </w:t>
      </w:r>
    </w:p>
    <w:p w14:paraId="529E6542" w14:textId="34F59FC2" w:rsidR="00BA1D12" w:rsidRDefault="00BA1D12" w:rsidP="00EA5CD1">
      <w:pPr>
        <w:spacing w:after="120" w:line="276" w:lineRule="auto"/>
      </w:pPr>
      <w:r w:rsidRPr="00390FBB">
        <w:t xml:space="preserve">The global importance of product drying has resulted in a vast array of research into many products, and has resulted in a standard understanding of particle drying </w:t>
      </w:r>
      <w:r w:rsidRPr="00390FBB">
        <w:fldChar w:fldCharType="begin" w:fldLock="1"/>
      </w:r>
      <w:r w:rsidR="00D37BCC">
        <w:instrText>ADDIN CSL_CITATION { "citationItems" : [ { "id" : "ITEM-1", "itemData" : { "author" : [ { "dropping-particle" : "", "family" : "Mujumdar", "given" : "Arun S.", "non-dropping-particle" : "", "parse-names" : false, "suffix" : "" } ], "id" : "ITEM-1", "issued" : { "date-parts" : [ [ "2007" ] ] }, "publisher" : "CRC Press", "publisher-place" : "Boca Raton", "title" : "Handbook of Industrial Drying", "type" : "book" }, "uris" : [ "http://www.mendeley.com/documents/?uuid=0e3bf9d8-cb5b-4272-9ba2-a2a557e1f8da" ] } ], "mendeley" : { "formattedCitation" : "(Mujumdar 2007)", "plainTextFormattedCitation" : "(Mujumdar 2007)", "previouslyFormattedCitation" : "(Mujumdar 2007)" }, "properties" : { "noteIndex" : 0 }, "schema" : "https://github.com/citation-style-language/schema/raw/master/csl-citation.json" }</w:instrText>
      </w:r>
      <w:r w:rsidRPr="00390FBB">
        <w:fldChar w:fldCharType="separate"/>
      </w:r>
      <w:r w:rsidR="00352AE9" w:rsidRPr="00352AE9">
        <w:rPr>
          <w:noProof/>
        </w:rPr>
        <w:t>(Mujumdar 2007)</w:t>
      </w:r>
      <w:r w:rsidRPr="00390FBB">
        <w:fldChar w:fldCharType="end"/>
      </w:r>
      <w:r w:rsidRPr="00390FBB">
        <w:t xml:space="preserve">.  For example, drying rules of thumb exist, such as drying rates increasing with a decrease in particle diameter or an increase in gas temperature </w:t>
      </w:r>
      <w:r w:rsidRPr="00390FBB">
        <w:fldChar w:fldCharType="begin" w:fldLock="1"/>
      </w:r>
      <w:r w:rsidR="00D37BCC">
        <w:instrText>ADDIN CSL_CITATION { "citationItems" : [ { "id" : "ITEM-1", "itemData" : { "ISBN" : "0 408 70113 7", "author" : [ { "dropping-particle" : "", "family" : "Nonhebel", "given" : "G", "non-dropping-particle" : "", "parse-names" : false, "suffix" : "" }, { "dropping-particle" : "", "family" : "Moss", "given" : "A A H", "non-dropping-particle" : "", "parse-names" : false, "suffix" : "" } ], "id" : "ITEM-1", "issued" : { "date-parts" : [ [ "1971" ] ] }, "publisher" : "Butterworth &amp; Co.", "publisher-place" : "London", "title" : "Drying of Solids in the Chemical Industry", "type" : "book" }, "uris" : [ "http://www.mendeley.com/documents/?uuid=27597495-4425-425e-bf6b-0012cc05a874" ] } ], "mendeley" : { "formattedCitation" : "(Nonhebel &amp; Moss 1971)", "plainTextFormattedCitation" : "(Nonhebel &amp; Moss 1971)", "previouslyFormattedCitation" : "(Nonhebel &amp; Moss 1971)" }, "properties" : { "noteIndex" : 0 }, "schema" : "https://github.com/citation-style-language/schema/raw/master/csl-citation.json" }</w:instrText>
      </w:r>
      <w:r w:rsidRPr="00390FBB">
        <w:fldChar w:fldCharType="separate"/>
      </w:r>
      <w:r w:rsidR="00352AE9" w:rsidRPr="00352AE9">
        <w:rPr>
          <w:noProof/>
        </w:rPr>
        <w:t>(Nonhebel &amp; Moss 1971)</w:t>
      </w:r>
      <w:r w:rsidRPr="00390FBB">
        <w:fldChar w:fldCharType="end"/>
      </w:r>
      <w:r w:rsidRPr="00390FBB">
        <w:t xml:space="preserve">.  Similarly, when a porous particle, for example wood </w:t>
      </w:r>
      <w:r w:rsidRPr="00390FBB">
        <w:fldChar w:fldCharType="begin" w:fldLock="1"/>
      </w:r>
      <w:r w:rsidR="00D37BCC">
        <w:instrText>ADDIN CSL_CITATION { "citationItems" : [ { "id" : "ITEM-1", "itemData" : { "ISBN" : "0 85125 190 0", "author" : [ { "dropping-particle" : "", "family" : "Pratt", "given" : "G H", "non-dropping-particle" : "", "parse-names" : false, "suffix" : "" } ], "edition" : "2nd", "id" : "ITEM-1", "issued" : { "date-parts" : [ [ "1986" ] ] }, "publisher" : "Building Research Establishment", "publisher-place" : "Watford", "title" : "Timber Drying Manual", "type" : "book" }, "uris" : [ "http://www.mendeley.com/documents/?uuid=3e2802c7-2808-460a-b46e-126e3e0e2f47" ] } ], "mendeley" : { "formattedCitation" : "(Pratt 1986)", "manualFormatting" : "(Pratt 1986)", "plainTextFormattedCitation" : "(Pratt 1986)", "previouslyFormattedCitation" : "(Pratt 1986)" }, "properties" : { "noteIndex" : 0 }, "schema" : "https://github.com/citation-style-language/schema/raw/master/csl-citation.json" }</w:instrText>
      </w:r>
      <w:r w:rsidRPr="00390FBB">
        <w:fldChar w:fldCharType="separate"/>
      </w:r>
      <w:r w:rsidRPr="00390FBB">
        <w:rPr>
          <w:noProof/>
        </w:rPr>
        <w:t>(Pratt 1986)</w:t>
      </w:r>
      <w:r w:rsidRPr="00390FBB">
        <w:fldChar w:fldCharType="end"/>
      </w:r>
      <w:r>
        <w:t>,</w:t>
      </w:r>
      <w:r w:rsidRPr="00390FBB">
        <w:t xml:space="preserve"> is dried and then allowed to reabsorb moisture, the moisture content will be around 2% lower than if not originally dried.  This is a hysteresis phenomenon, and features adsorption, which </w:t>
      </w:r>
      <w:r w:rsidR="00E9264F">
        <w:t xml:space="preserve">in this case </w:t>
      </w:r>
      <w:r w:rsidRPr="00390FBB">
        <w:t xml:space="preserve">is the loss of moisture, </w:t>
      </w:r>
      <w:r>
        <w:t>and</w:t>
      </w:r>
      <w:r w:rsidRPr="00390FBB">
        <w:t xml:space="preserve"> desorption, the gain of moisture</w:t>
      </w:r>
      <w:r>
        <w:t xml:space="preserve">, </w:t>
      </w:r>
      <w:r w:rsidRPr="00390FBB">
        <w:t xml:space="preserve">at differing rates.  </w:t>
      </w:r>
    </w:p>
    <w:p w14:paraId="219F6B85" w14:textId="42045498" w:rsidR="00BA1D12" w:rsidRDefault="00BA1D12" w:rsidP="00EA5CD1">
      <w:pPr>
        <w:spacing w:after="120" w:line="276" w:lineRule="auto"/>
      </w:pPr>
      <w:r>
        <w:lastRenderedPageBreak/>
        <w:t>Mo</w:t>
      </w:r>
      <w:r w:rsidRPr="00390FBB">
        <w:t xml:space="preserve">isture content is expressed in terms of water content as a </w:t>
      </w:r>
      <w:r>
        <w:t>percentage</w:t>
      </w:r>
      <w:r w:rsidRPr="00390FBB">
        <w:t xml:space="preserve"> of the mass of the </w:t>
      </w:r>
      <w:r>
        <w:t xml:space="preserve">particle </w:t>
      </w:r>
      <w:r w:rsidRPr="00390FBB">
        <w:t xml:space="preserve">dry </w:t>
      </w:r>
      <w:r w:rsidR="005D676B">
        <w:t xml:space="preserve">or wet </w:t>
      </w:r>
      <w:r w:rsidRPr="00390FBB">
        <w:t>material.</w:t>
      </w:r>
      <w:r>
        <w:t xml:space="preserve">  </w:t>
      </w:r>
      <w:r w:rsidRPr="00390FBB">
        <w:t>The percentage moisture content of a particle can be calculated on a dry or wet basis, although the wet basis (Equation 2-</w:t>
      </w:r>
      <w:r>
        <w:t>1</w:t>
      </w:r>
      <w:r w:rsidRPr="00390FBB">
        <w:t xml:space="preserve">) is most commonly used </w:t>
      </w:r>
      <w:r w:rsidRPr="00390FBB">
        <w:fldChar w:fldCharType="begin" w:fldLock="1"/>
      </w:r>
      <w:r w:rsidR="00D37BCC">
        <w:instrText>ADDIN CSL_CITATION { "citationItems" : [ { "id" : "ITEM-1", "itemData" : { "ISBN" : "0-444-88554-4", "editor" : [ { "dropping-particle" : "", "family" : "Chelkowski", "given" : "J", "non-dropping-particle" : "", "parse-names" : false, "suffix" : "" } ], "id" : "ITEM-1", "issued" : { "date-parts" : [ [ "1991" ] ] }, "publisher" : "Elsevier", "title" : "Cereal Grain; Mycotoxins, fungi and quality in drying and storage", "type" : "book" }, "uris" : [ "http://www.mendeley.com/documents/?uuid=fb3b7d3c-ce1a-46aa-a571-cf0e1c7a4d71" ] } ], "mendeley" : { "formattedCitation" : "(Chelkowski 1991)", "plainTextFormattedCitation" : "(Chelkowski 1991)", "previouslyFormattedCitation" : "(Chelkowski 1991)" }, "properties" : { "noteIndex" : 0 }, "schema" : "https://github.com/citation-style-language/schema/raw/master/csl-citation.json" }</w:instrText>
      </w:r>
      <w:r w:rsidRPr="00390FBB">
        <w:fldChar w:fldCharType="separate"/>
      </w:r>
      <w:r w:rsidR="00352AE9" w:rsidRPr="00352AE9">
        <w:rPr>
          <w:noProof/>
        </w:rPr>
        <w:t>(Chelkowski 1991)</w:t>
      </w:r>
      <w:r w:rsidRPr="00390FBB">
        <w:fldChar w:fldCharType="end"/>
      </w:r>
      <w:r w:rsidRPr="00390FBB">
        <w:t xml:space="preserve"> in the following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BA1D12" w14:paraId="1E02E4D6" w14:textId="77777777" w:rsidTr="00BA1D12">
        <w:tc>
          <w:tcPr>
            <w:tcW w:w="7479" w:type="dxa"/>
          </w:tcPr>
          <w:p w14:paraId="7BEC9F49" w14:textId="77777777" w:rsidR="00BA1D12" w:rsidRDefault="00BA1D12" w:rsidP="00EA5CD1">
            <w:pPr>
              <w:spacing w:after="120" w:line="276" w:lineRule="auto"/>
              <w:jc w:val="center"/>
            </w:pPr>
            <m:oMathPara>
              <m:oMath>
                <m:r>
                  <w:rPr>
                    <w:rFonts w:ascii="Cambria Math" w:hAnsi="Cambria Math"/>
                  </w:rPr>
                  <m:t xml:space="preserve">% moisture= </m:t>
                </m:r>
                <m:f>
                  <m:fPr>
                    <m:ctrlPr>
                      <w:rPr>
                        <w:rFonts w:ascii="Cambria Math" w:hAnsi="Cambria Math"/>
                        <w:i/>
                      </w:rPr>
                    </m:ctrlPr>
                  </m:fPr>
                  <m:num>
                    <m:r>
                      <w:rPr>
                        <w:rFonts w:ascii="Cambria Math" w:hAnsi="Cambria Math"/>
                      </w:rPr>
                      <m:t>Mass of water removed</m:t>
                    </m:r>
                  </m:num>
                  <m:den>
                    <m:r>
                      <w:rPr>
                        <w:rFonts w:ascii="Cambria Math" w:hAnsi="Cambria Math"/>
                      </w:rPr>
                      <m:t>Mass of original sample</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num>
                  <m:den>
                    <m:sSub>
                      <m:sSubPr>
                        <m:ctrlPr>
                          <w:rPr>
                            <w:rFonts w:ascii="Cambria Math" w:hAnsi="Cambria Math"/>
                            <w:i/>
                          </w:rPr>
                        </m:ctrlPr>
                      </m:sSubPr>
                      <m:e>
                        <m:r>
                          <w:rPr>
                            <w:rFonts w:ascii="Cambria Math" w:hAnsi="Cambria Math"/>
                          </w:rPr>
                          <m:t>M</m:t>
                        </m:r>
                      </m:e>
                      <m:sub>
                        <m:r>
                          <w:rPr>
                            <w:rFonts w:ascii="Cambria Math" w:hAnsi="Cambria Math"/>
                          </w:rPr>
                          <m:t>1</m:t>
                        </m:r>
                      </m:sub>
                    </m:sSub>
                  </m:den>
                </m:f>
                <m:r>
                  <w:rPr>
                    <w:rFonts w:ascii="Cambria Math" w:hAnsi="Cambria Math"/>
                  </w:rPr>
                  <m:t>×100%</m:t>
                </m:r>
              </m:oMath>
            </m:oMathPara>
          </w:p>
        </w:tc>
        <w:tc>
          <w:tcPr>
            <w:tcW w:w="1763" w:type="dxa"/>
            <w:vAlign w:val="center"/>
          </w:tcPr>
          <w:p w14:paraId="3FA7A8C8" w14:textId="77777777" w:rsidR="00BA1D12" w:rsidRDefault="00BA1D12" w:rsidP="00EA5CD1">
            <w:pPr>
              <w:spacing w:after="120" w:line="276" w:lineRule="auto"/>
              <w:jc w:val="right"/>
            </w:pPr>
            <w:r>
              <w:t>Equation 2-1</w:t>
            </w:r>
          </w:p>
        </w:tc>
      </w:tr>
    </w:tbl>
    <w:p w14:paraId="7011B9F5" w14:textId="0B942434" w:rsidR="00BA1D12" w:rsidRPr="00390FBB" w:rsidRDefault="00BA1D12" w:rsidP="00EA5CD1">
      <w:pPr>
        <w:spacing w:after="120" w:line="276" w:lineRule="auto"/>
      </w:pPr>
      <w:r w:rsidRPr="00390FBB">
        <w:t>where the difference between the sample befor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Pr="00390FBB">
        <w:t>) and after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Pr="00390FBB">
        <w:t>) drying is a proportion of the original sampl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Pr="00390FBB">
        <w:t>).</w:t>
      </w:r>
      <w:r>
        <w:t xml:space="preserve">  W</w:t>
      </w:r>
      <w:r w:rsidRPr="00390FBB">
        <w:t xml:space="preserve">hen </w:t>
      </w:r>
      <w:r>
        <w:t xml:space="preserve">a particle is exposed to air of a different </w:t>
      </w:r>
      <w:r w:rsidRPr="00390FBB">
        <w:t>humidity and temp</w:t>
      </w:r>
      <w:r>
        <w:t>erature to the particle</w:t>
      </w:r>
      <w:r w:rsidRPr="00390FBB">
        <w:t xml:space="preserve">, the particle will lose or gain water </w:t>
      </w:r>
      <w:r>
        <w:t>un</w:t>
      </w:r>
      <w:r w:rsidRPr="00390FBB">
        <w:t>til an equilibrium condition is established.</w:t>
      </w:r>
      <w:r>
        <w:t xml:space="preserve">  </w:t>
      </w:r>
      <w:r w:rsidRPr="00390FBB">
        <w:t xml:space="preserve">The equilibrium moisture content of porous materials </w:t>
      </w:r>
      <w:r>
        <w:t xml:space="preserve">therefore </w:t>
      </w:r>
      <w:r w:rsidRPr="00390FBB">
        <w:t xml:space="preserve">increases as </w:t>
      </w:r>
      <w:r>
        <w:t>percentage</w:t>
      </w:r>
      <w:r w:rsidRPr="00390FBB">
        <w:t xml:space="preserve"> relative humidity </w:t>
      </w:r>
      <w:r>
        <w:t xml:space="preserve">of the air </w:t>
      </w:r>
      <w:r w:rsidRPr="00390FBB">
        <w:t>increases</w:t>
      </w:r>
      <w:r>
        <w:t xml:space="preserve">.  For example, </w:t>
      </w:r>
      <w:r>
        <w:fldChar w:fldCharType="begin" w:fldLock="1"/>
      </w:r>
      <w:r w:rsidR="00D37BCC">
        <w:instrText>ADDIN CSL_CITATION { "citationItems" : [ { "id" : "ITEM-1", "itemData" : { "author" : [ { "dropping-particle" : "", "family" : "Richardson", "given" : "J. F.", "non-dropping-particle" : "", "parse-names" : false, "suffix" : "" }, { "dropping-particle" : "", "family" : "Harker", "given" : "J. H.", "non-dropping-particle" : "", "parse-names" : false, "suffix" : "" }, { "dropping-particle" : "", "family" : "Backhurst", "given" : "J. R.", "non-dropping-particle" : "", "parse-names" : false, "suffix" : "" } ], "edition" : "5th editio", "id" : "ITEM-1", "issued" : { "date-parts" : [ [ "2002" ] ] }, "publisher" : "Butterworth - Heinemann: Oxford", "title" : "Coulson and Richardson's Chemical Engineering; Volume 2 Particle technology and separation processes", "type" : "book" }, "uris" : [ "http://www.mendeley.com/documents/?uuid=c4b08a3e-235c-4f98-b39a-90429e5f1b6d" ] } ], "mendeley" : { "formattedCitation" : "(Richardson et al. 2002)", "manualFormatting" : "Richardson et al. (2002)", "plainTextFormattedCitation" : "(Richardson et al. 2002)", "previouslyFormattedCitation" : "(Richardson et al. 2002)" }, "properties" : { "noteIndex" : 0 }, "schema" : "https://github.com/citation-style-language/schema/raw/master/csl-citation.json" }</w:instrText>
      </w:r>
      <w:r>
        <w:fldChar w:fldCharType="separate"/>
      </w:r>
      <w:r w:rsidRPr="00E81360">
        <w:rPr>
          <w:noProof/>
        </w:rPr>
        <w:t xml:space="preserve">Richardson et al. </w:t>
      </w:r>
      <w:r>
        <w:rPr>
          <w:noProof/>
        </w:rPr>
        <w:t>(</w:t>
      </w:r>
      <w:r w:rsidRPr="00E81360">
        <w:rPr>
          <w:noProof/>
        </w:rPr>
        <w:t>2002)</w:t>
      </w:r>
      <w:r>
        <w:fldChar w:fldCharType="end"/>
      </w:r>
      <w:r>
        <w:t xml:space="preserve"> give the example of an environment at 293 K, where the equilibrium moisture content of soap and cotton is lower at 80 % relative humidity than wood, wool and leather (</w:t>
      </w:r>
      <w:r>
        <w:fldChar w:fldCharType="begin"/>
      </w:r>
      <w:r>
        <w:instrText xml:space="preserve"> REF _Ref448217823 \h  \* MERGEFORMAT </w:instrText>
      </w:r>
      <w:r>
        <w:fldChar w:fldCharType="separate"/>
      </w:r>
      <w:r w:rsidR="005D3AE0" w:rsidRPr="00CC3CA0">
        <w:t xml:space="preserve">Figure </w:t>
      </w:r>
      <w:r w:rsidR="005D3AE0">
        <w:rPr>
          <w:noProof/>
        </w:rPr>
        <w:t>2</w:t>
      </w:r>
      <w:r w:rsidR="005D3AE0">
        <w:rPr>
          <w:noProof/>
        </w:rPr>
        <w:noBreakHyphen/>
        <w:t>1</w:t>
      </w:r>
      <w:r>
        <w:fldChar w:fldCharType="end"/>
      </w:r>
      <w:r>
        <w:t>).</w:t>
      </w:r>
    </w:p>
    <w:p w14:paraId="7317F27F" w14:textId="77777777" w:rsidR="00BA1D12" w:rsidRPr="00390FBB" w:rsidRDefault="00BA1D12" w:rsidP="00EA5CD1">
      <w:pPr>
        <w:spacing w:after="120" w:line="276" w:lineRule="auto"/>
        <w:jc w:val="center"/>
      </w:pPr>
      <w:r w:rsidRPr="00390FBB">
        <w:rPr>
          <w:noProof/>
          <w:lang w:eastAsia="en-GB"/>
        </w:rPr>
        <w:drawing>
          <wp:inline distT="0" distB="0" distL="0" distR="0" wp14:anchorId="63E7B816" wp14:editId="4B8E11E9">
            <wp:extent cx="2644877" cy="2561244"/>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648713" cy="2564959"/>
                    </a:xfrm>
                    <a:prstGeom prst="rect">
                      <a:avLst/>
                    </a:prstGeom>
                  </pic:spPr>
                </pic:pic>
              </a:graphicData>
            </a:graphic>
          </wp:inline>
        </w:drawing>
      </w:r>
    </w:p>
    <w:p w14:paraId="78BEF422" w14:textId="0F0EF603" w:rsidR="00BA1D12" w:rsidRPr="00CC3CA0" w:rsidRDefault="00BA1D12" w:rsidP="00EA5CD1">
      <w:pPr>
        <w:pStyle w:val="Caption"/>
        <w:spacing w:line="276" w:lineRule="auto"/>
        <w:rPr>
          <w:rFonts w:eastAsiaTheme="minorEastAsia"/>
        </w:rPr>
      </w:pPr>
      <w:bookmarkStart w:id="37" w:name="_Ref448217823"/>
      <w:bookmarkStart w:id="38" w:name="_Toc474686559"/>
      <w:r w:rsidRPr="00CC3CA0">
        <w:t xml:space="preserve">Figure </w:t>
      </w:r>
      <w:fldSimple w:instr=" STYLEREF 1 \s ">
        <w:r w:rsidR="005D3AE0">
          <w:rPr>
            <w:noProof/>
          </w:rPr>
          <w:t>2</w:t>
        </w:r>
      </w:fldSimple>
      <w:r w:rsidR="00F02E7D">
        <w:noBreakHyphen/>
      </w:r>
      <w:fldSimple w:instr=" SEQ Figure \* ARABIC \s 1 ">
        <w:r w:rsidR="005D3AE0">
          <w:rPr>
            <w:noProof/>
          </w:rPr>
          <w:t>1</w:t>
        </w:r>
      </w:fldSimple>
      <w:bookmarkEnd w:id="37"/>
      <w:r w:rsidRPr="00CC3CA0">
        <w:t>.  A</w:t>
      </w:r>
      <w:r w:rsidRPr="00CC3CA0">
        <w:rPr>
          <w:rFonts w:eastAsiaTheme="minorEastAsia"/>
        </w:rPr>
        <w:t xml:space="preserve">t 293 K the equilibrium moisture content of a solid changes as a function of relative humidity </w:t>
      </w:r>
      <w:r w:rsidRPr="00CC3CA0">
        <w:rPr>
          <w:rFonts w:eastAsiaTheme="minorEastAsia"/>
        </w:rPr>
        <w:fldChar w:fldCharType="begin" w:fldLock="1"/>
      </w:r>
      <w:r w:rsidR="00D37BCC">
        <w:rPr>
          <w:rFonts w:eastAsiaTheme="minorEastAsia"/>
        </w:rPr>
        <w:instrText>ADDIN CSL_CITATION { "citationItems" : [ { "id" : "ITEM-1", "itemData" : { "author" : [ { "dropping-particle" : "", "family" : "Richardson", "given" : "J. F.", "non-dropping-particle" : "", "parse-names" : false, "suffix" : "" }, { "dropping-particle" : "", "family" : "Harker", "given" : "J. H.", "non-dropping-particle" : "", "parse-names" : false, "suffix" : "" }, { "dropping-particle" : "", "family" : "Backhurst", "given" : "J. R.", "non-dropping-particle" : "", "parse-names" : false, "suffix" : "" } ], "edition" : "5th editio", "id" : "ITEM-1", "issued" : { "date-parts" : [ [ "2002" ] ] }, "publisher" : "Butterworth - Heinemann: Oxford", "title" : "Coulson and Richardson's Chemical Engineering; Volume 2 Particle technology and separation processes", "type" : "book" }, "uris" : [ "http://www.mendeley.com/documents/?uuid=c4b08a3e-235c-4f98-b39a-90429e5f1b6d" ] } ], "mendeley" : { "formattedCitation" : "(Richardson et al. 2002)", "plainTextFormattedCitation" : "(Richardson et al. 2002)", "previouslyFormattedCitation" : "(Richardson et al. 2002)" }, "properties" : { "noteIndex" : 0 }, "schema" : "https://github.com/citation-style-language/schema/raw/master/csl-citation.json" }</w:instrText>
      </w:r>
      <w:r w:rsidRPr="00CC3CA0">
        <w:rPr>
          <w:rFonts w:eastAsiaTheme="minorEastAsia"/>
        </w:rPr>
        <w:fldChar w:fldCharType="separate"/>
      </w:r>
      <w:r w:rsidR="00352AE9" w:rsidRPr="00352AE9">
        <w:rPr>
          <w:rFonts w:eastAsiaTheme="minorEastAsia"/>
          <w:noProof/>
        </w:rPr>
        <w:t>(Richardson et al. 2002)</w:t>
      </w:r>
      <w:r w:rsidRPr="00CC3CA0">
        <w:rPr>
          <w:rFonts w:eastAsiaTheme="minorEastAsia"/>
        </w:rPr>
        <w:fldChar w:fldCharType="end"/>
      </w:r>
      <w:r w:rsidRPr="00CC3CA0">
        <w:rPr>
          <w:rFonts w:eastAsiaTheme="minorEastAsia"/>
        </w:rPr>
        <w:t>.</w:t>
      </w:r>
      <w:bookmarkEnd w:id="38"/>
    </w:p>
    <w:p w14:paraId="50A8C23F" w14:textId="77777777" w:rsidR="00BA1D12" w:rsidRPr="00390FBB" w:rsidRDefault="00BA1D12" w:rsidP="00EA5CD1">
      <w:pPr>
        <w:spacing w:line="276" w:lineRule="auto"/>
      </w:pPr>
    </w:p>
    <w:p w14:paraId="0F8CBE3C" w14:textId="3897FC2A" w:rsidR="00BA1D12" w:rsidRPr="00390FBB" w:rsidRDefault="00BA1D12" w:rsidP="00EA5CD1">
      <w:pPr>
        <w:spacing w:after="120" w:line="276" w:lineRule="auto"/>
      </w:pPr>
      <w:r w:rsidRPr="00390FBB">
        <w:t>The ability of air to carry away water removed by vaporisation is determined by the temperature and humidity.</w:t>
      </w:r>
      <w:r>
        <w:t xml:space="preserve">  </w:t>
      </w:r>
      <w:r w:rsidRPr="00390FBB">
        <w:t xml:space="preserve">Humidity </w:t>
      </w:r>
      <w:r>
        <w:t>is defined as the</w:t>
      </w:r>
      <w:r w:rsidRPr="00390FBB">
        <w:t xml:space="preserve"> mass of water per unit mass of dry air</w:t>
      </w:r>
      <w:r>
        <w:t>.  S</w:t>
      </w:r>
      <w:r w:rsidRPr="00390FBB">
        <w:t xml:space="preserve">aturated air </w:t>
      </w:r>
      <w:r>
        <w:t xml:space="preserve">is present </w:t>
      </w:r>
      <w:r w:rsidRPr="00390FBB">
        <w:t xml:space="preserve">when air is in equilibrium with water at </w:t>
      </w:r>
      <w:r>
        <w:t xml:space="preserve">a </w:t>
      </w:r>
      <w:r w:rsidRPr="00390FBB">
        <w:t>given temp</w:t>
      </w:r>
      <w:r>
        <w:t xml:space="preserve">erature </w:t>
      </w:r>
      <w:r w:rsidRPr="00390FBB">
        <w:t>and pressure</w:t>
      </w:r>
      <w:r>
        <w:t>, which means it is saturated with moisture at a given temperature.  H</w:t>
      </w:r>
      <w:r w:rsidRPr="00390FBB">
        <w:t xml:space="preserve">umid heat </w:t>
      </w:r>
      <w:r>
        <w:t>is defined by</w:t>
      </w:r>
      <w:r w:rsidRPr="00390FBB">
        <w:t xml:space="preserve"> BS1339 </w:t>
      </w:r>
      <w:r w:rsidRPr="00390FBB">
        <w:fldChar w:fldCharType="begin" w:fldLock="1"/>
      </w:r>
      <w:r w:rsidR="00D37BCC">
        <w:instrText>ADDIN CSL_CITATION { "citationItems" : [ { "id" : "ITEM-1", "itemData" : { "author" : [ { "dropping-particle" : "", "family" : "Backhurst", "given" : "J. R.", "non-dropping-particle" : "", "parse-names" : false, "suffix" : "" }, { "dropping-particle" : "", "family" : "Harker", "given" : "J. H.", "non-dropping-particle" : "", "parse-names" : false, "suffix" : "" } ], "edition" : "6th editio", "id" : "ITEM-1", "issued" : { "date-parts" : [ [ "2012" ] ] }, "publisher" : "Butterworth - Heinemann: Oxford", "title" : "Coulson and Richardson's Chemical Engineering; Volume 1 Fluid flow, heat transfer and mass transfer", "type" : "book" }, "uris" : [ "http://www.mendeley.com/documents/?uuid=0ad82038-002e-49ba-895d-301b8f073004" ] } ], "mendeley" : { "formattedCitation" : "(Backhurst &amp; Harker 2012)", "plainTextFormattedCitation" : "(Backhurst &amp; Harker 2012)", "previouslyFormattedCitation" : "(Backhurst &amp; Harker 2012)" }, "properties" : { "noteIndex" : 0 }, "schema" : "https://github.com/citation-style-language/schema/raw/master/csl-citation.json" }</w:instrText>
      </w:r>
      <w:r w:rsidRPr="00390FBB">
        <w:fldChar w:fldCharType="separate"/>
      </w:r>
      <w:r w:rsidR="00352AE9" w:rsidRPr="00352AE9">
        <w:rPr>
          <w:noProof/>
        </w:rPr>
        <w:t>(Backhurst &amp; Harker 2012)</w:t>
      </w:r>
      <w:r w:rsidRPr="00390FBB">
        <w:fldChar w:fldCharType="end"/>
      </w:r>
      <w:r>
        <w:t xml:space="preserve"> as</w:t>
      </w:r>
      <w:r w:rsidRPr="00390FBB">
        <w:t xml:space="preserve"> </w:t>
      </w:r>
      <m:oMath>
        <m:r>
          <w:rPr>
            <w:rFonts w:ascii="Cambria Math" w:hAnsi="Cambria Math"/>
          </w:rPr>
          <m:t>s=1.00+1.9H</m:t>
        </m:r>
      </m:oMath>
      <w:r w:rsidRPr="00390FBB">
        <w:t xml:space="preserve"> (kJ/kgK)</w:t>
      </w:r>
      <w:r>
        <w:t xml:space="preserve"> which is the</w:t>
      </w:r>
      <w:r w:rsidRPr="00390FBB">
        <w:t xml:space="preserve"> heat required to raise </w:t>
      </w:r>
      <w:r>
        <w:t xml:space="preserve">a </w:t>
      </w:r>
      <w:r w:rsidRPr="00390FBB">
        <w:t>unit dry mass of gas and it’s vapour at constant pressure to a different unit temperature.</w:t>
      </w:r>
      <w:r>
        <w:t xml:space="preserve">  </w:t>
      </w:r>
    </w:p>
    <w:p w14:paraId="256AAC1C" w14:textId="330B3D13" w:rsidR="00BA1D12" w:rsidRDefault="00CD3C97" w:rsidP="00EA5CD1">
      <w:pPr>
        <w:spacing w:line="276" w:lineRule="auto"/>
      </w:pPr>
      <w:r>
        <w:t>T</w:t>
      </w:r>
      <w:r w:rsidR="00BA1D12">
        <w:t xml:space="preserve">he humidity of air can be described as either percentage </w:t>
      </w:r>
      <w:r w:rsidR="00BA1D12" w:rsidRPr="00390FBB">
        <w:t>humidity</w:t>
      </w:r>
      <w:r w:rsidR="00BA1D12">
        <w:t xml:space="preserve"> (Equation 2-</w:t>
      </w:r>
      <w:r>
        <w:t>2</w:t>
      </w:r>
      <w:r w:rsidR="00BA1D12">
        <w:t>) or percentage relative humidity (</w:t>
      </w:r>
      <m:oMath>
        <m:r>
          <w:rPr>
            <w:rFonts w:ascii="Cambria Math" w:hAnsi="Cambria Math"/>
          </w:rPr>
          <m:t>R</m:t>
        </m:r>
      </m:oMath>
      <w:r w:rsidR="00BA1D12">
        <w:t>, Equation 2-</w:t>
      </w:r>
      <w:r>
        <w:t>3</w:t>
      </w:r>
      <w:r w:rsidR="00BA1D12">
        <w:t xml:space="preserve">).  Although these are usually stated, there is </w:t>
      </w:r>
      <w:r w:rsidR="00BA1D12" w:rsidRPr="00390FBB">
        <w:t xml:space="preserve">often only </w:t>
      </w:r>
      <w:r w:rsidR="00BA1D12">
        <w:t xml:space="preserve">a </w:t>
      </w:r>
      <w:r w:rsidR="00BA1D12" w:rsidRPr="00390FBB">
        <w:t>7-8 % differen</w:t>
      </w:r>
      <w:r w:rsidR="00BA1D12">
        <w:t xml:space="preserve">ce </w:t>
      </w:r>
      <w:r w:rsidR="00BA1D12">
        <w:fldChar w:fldCharType="begin" w:fldLock="1"/>
      </w:r>
      <w:r w:rsidR="00D37BCC">
        <w:instrText>ADDIN CSL_CITATION { "citationItems" : [ { "id" : "ITEM-1", "itemData" : { "author" : [ { "dropping-particle" : "", "family" : "Richardson", "given" : "J. F.", "non-dropping-particle" : "", "parse-names" : false, "suffix" : "" }, { "dropping-particle" : "", "family" : "Harker", "given" : "J. H.", "non-dropping-particle" : "", "parse-names" : false, "suffix" : "" }, { "dropping-particle" : "", "family" : "Backhurst", "given" : "J. R.", "non-dropping-particle" : "", "parse-names" : false, "suffix" : "" } ], "edition" : "5th editio", "id" : "ITEM-1", "issued" : { "date-parts" : [ [ "2002" ] ] }, "publisher" : "Butterworth - Heinemann: Oxford", "title" : "Coulson and Richardson's Chemical Engineering; Volume 2 Particle technology and separation processes", "type" : "book" }, "uris" : [ "http://www.mendeley.com/documents/?uuid=c4b08a3e-235c-4f98-b39a-90429e5f1b6d" ] } ], "mendeley" : { "formattedCitation" : "(Richardson et al. 2002)", "plainTextFormattedCitation" : "(Richardson et al. 2002)", "previouslyFormattedCitation" : "(Richardson et al. 2002)" }, "properties" : { "noteIndex" : 0 }, "schema" : "https://github.com/citation-style-language/schema/raw/master/csl-citation.json" }</w:instrText>
      </w:r>
      <w:r w:rsidR="00BA1D12">
        <w:fldChar w:fldCharType="separate"/>
      </w:r>
      <w:r w:rsidR="00352AE9" w:rsidRPr="00352AE9">
        <w:rPr>
          <w:noProof/>
        </w:rPr>
        <w:t>(Richardson et al. 2002)</w:t>
      </w:r>
      <w:r w:rsidR="00BA1D12">
        <w:fldChar w:fldCharType="end"/>
      </w:r>
      <w:r w:rsidR="00BA1D12" w:rsidRPr="00390FB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BA1D12" w14:paraId="5BB8D1C1" w14:textId="77777777" w:rsidTr="00BA1D12">
        <w:tc>
          <w:tcPr>
            <w:tcW w:w="7479" w:type="dxa"/>
          </w:tcPr>
          <w:p w14:paraId="08597D60" w14:textId="77777777" w:rsidR="00BA1D12" w:rsidRDefault="00BF4C3A" w:rsidP="00EA5CD1">
            <w:pPr>
              <w:spacing w:after="120" w:line="276" w:lineRule="auto"/>
            </w:pPr>
            <m:oMathPara>
              <m:oMath>
                <m:f>
                  <m:fPr>
                    <m:ctrlPr>
                      <w:rPr>
                        <w:rFonts w:ascii="Cambria Math" w:hAnsi="Cambria Math"/>
                        <w:i/>
                      </w:rPr>
                    </m:ctrlPr>
                  </m:fPr>
                  <m:num>
                    <m:r>
                      <w:rPr>
                        <w:rFonts w:ascii="Cambria Math" w:hAnsi="Cambria Math"/>
                      </w:rPr>
                      <m:t>humidity of air</m:t>
                    </m:r>
                  </m:num>
                  <m:den>
                    <m:r>
                      <w:rPr>
                        <w:rFonts w:ascii="Cambria Math" w:hAnsi="Cambria Math"/>
                      </w:rPr>
                      <m:t>humidity of saturated air</m:t>
                    </m:r>
                  </m:den>
                </m:f>
                <m:r>
                  <w:rPr>
                    <w:rFonts w:ascii="Cambria Math" w:hAnsi="Cambria Math"/>
                  </w:rPr>
                  <m:t xml:space="preserve"> x 100= </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H</m:t>
                        </m:r>
                      </m:e>
                      <m:sub>
                        <m:r>
                          <w:rPr>
                            <w:rFonts w:ascii="Cambria Math" w:hAnsi="Cambria Math"/>
                          </w:rPr>
                          <m:t>o</m:t>
                        </m:r>
                      </m:sub>
                    </m:sSub>
                  </m:den>
                </m:f>
                <m:r>
                  <w:rPr>
                    <w:rFonts w:ascii="Cambria Math" w:hAnsi="Cambria Math"/>
                  </w:rPr>
                  <m:t xml:space="preserve"> x 100</m:t>
                </m:r>
              </m:oMath>
            </m:oMathPara>
          </w:p>
        </w:tc>
        <w:tc>
          <w:tcPr>
            <w:tcW w:w="1763" w:type="dxa"/>
            <w:vAlign w:val="center"/>
          </w:tcPr>
          <w:p w14:paraId="6C2B7F20" w14:textId="5404BA7D" w:rsidR="00BA1D12" w:rsidRDefault="00BA1D12" w:rsidP="00EA5CD1">
            <w:pPr>
              <w:spacing w:after="120" w:line="276" w:lineRule="auto"/>
              <w:jc w:val="right"/>
            </w:pPr>
            <w:r>
              <w:t>Equation 2-</w:t>
            </w:r>
            <w:r w:rsidR="00CD3C97">
              <w:t>2</w:t>
            </w:r>
          </w:p>
        </w:tc>
      </w:tr>
      <w:tr w:rsidR="00BA1D12" w14:paraId="52B860F5" w14:textId="77777777" w:rsidTr="00BA1D12">
        <w:tc>
          <w:tcPr>
            <w:tcW w:w="7479" w:type="dxa"/>
          </w:tcPr>
          <w:p w14:paraId="5C53BEF0" w14:textId="77777777" w:rsidR="00BA1D12" w:rsidRDefault="00BF4C3A" w:rsidP="00EA5CD1">
            <w:pPr>
              <w:spacing w:after="120" w:line="276" w:lineRule="auto"/>
            </w:pPr>
            <m:oMathPara>
              <m:oMath>
                <m:f>
                  <m:fPr>
                    <m:ctrlPr>
                      <w:rPr>
                        <w:rFonts w:ascii="Cambria Math" w:hAnsi="Cambria Math"/>
                        <w:i/>
                      </w:rPr>
                    </m:ctrlPr>
                  </m:fPr>
                  <m:num>
                    <m:r>
                      <w:rPr>
                        <w:rFonts w:ascii="Cambria Math" w:hAnsi="Cambria Math"/>
                      </w:rPr>
                      <m:t>partital pressure of vapour in air</m:t>
                    </m:r>
                  </m:num>
                  <m:den>
                    <m:r>
                      <w:rPr>
                        <w:rFonts w:ascii="Cambria Math" w:hAnsi="Cambria Math"/>
                      </w:rPr>
                      <m:t>partial pre</m:t>
                    </m:r>
                    <m:r>
                      <w:rPr>
                        <w:rFonts w:ascii="Cambria Math" w:hAnsi="Cambria Math"/>
                      </w:rPr>
                      <m:t>ssure of vapour in saturated air</m:t>
                    </m:r>
                  </m:den>
                </m:f>
                <m:r>
                  <w:rPr>
                    <w:rFonts w:ascii="Cambria Math" w:hAnsi="Cambria Math"/>
                  </w:rPr>
                  <m:t>x 100</m:t>
                </m:r>
              </m:oMath>
            </m:oMathPara>
          </w:p>
        </w:tc>
        <w:tc>
          <w:tcPr>
            <w:tcW w:w="1763" w:type="dxa"/>
            <w:vAlign w:val="center"/>
          </w:tcPr>
          <w:p w14:paraId="13D0F7A0" w14:textId="64A3A6A8" w:rsidR="00BA1D12" w:rsidRDefault="00BA1D12" w:rsidP="00EA5CD1">
            <w:pPr>
              <w:spacing w:after="120" w:line="276" w:lineRule="auto"/>
              <w:jc w:val="right"/>
            </w:pPr>
            <w:r>
              <w:t>Equation 2-</w:t>
            </w:r>
            <w:r w:rsidR="00CD3C97">
              <w:t>3</w:t>
            </w:r>
          </w:p>
        </w:tc>
      </w:tr>
    </w:tbl>
    <w:p w14:paraId="0789405B" w14:textId="5A51DF59" w:rsidR="008A7880" w:rsidRPr="008A7880" w:rsidRDefault="00BA1D12" w:rsidP="00EA5CD1">
      <w:pPr>
        <w:spacing w:line="276" w:lineRule="auto"/>
      </w:pPr>
      <w:r w:rsidRPr="00390FBB">
        <w:fldChar w:fldCharType="begin" w:fldLock="1"/>
      </w:r>
      <w:r w:rsidR="00D37BCC">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manualFormatting" : "Kunii &amp; Levenspiel (1991)", "plainTextFormattedCitation" : "(Kunii &amp; Levenspiel 1991)", "previouslyFormattedCitation" : "(Kunii &amp; Levenspiel 1991)" }, "properties" : { "noteIndex" : 0 }, "schema" : "https://github.com/citation-style-language/schema/raw/master/csl-citation.json" }</w:instrText>
      </w:r>
      <w:r w:rsidRPr="00390FBB">
        <w:fldChar w:fldCharType="separate"/>
      </w:r>
      <w:r w:rsidRPr="00390FBB">
        <w:rPr>
          <w:noProof/>
        </w:rPr>
        <w:t xml:space="preserve">Kunii &amp; Levenspiel </w:t>
      </w:r>
      <w:r>
        <w:rPr>
          <w:noProof/>
        </w:rPr>
        <w:t>(</w:t>
      </w:r>
      <w:r w:rsidRPr="00390FBB">
        <w:rPr>
          <w:noProof/>
        </w:rPr>
        <w:t>1991)</w:t>
      </w:r>
      <w:r w:rsidRPr="00390FBB">
        <w:fldChar w:fldCharType="end"/>
      </w:r>
      <w:r>
        <w:t xml:space="preserve"> describe t</w:t>
      </w:r>
      <w:r w:rsidRPr="00390FBB">
        <w:t>he average moisture content in a particle</w:t>
      </w:r>
      <w:r>
        <w:t xml:space="preserve"> </w:t>
      </w:r>
      <w:r w:rsidR="00C553F6">
        <w:t xml:space="preserve">as </w:t>
      </w:r>
      <m:oMath>
        <m:r>
          <w:rPr>
            <w:rFonts w:ascii="Cambria Math" w:hAnsi="Cambria Math"/>
          </w:rPr>
          <m:t>Q</m:t>
        </m:r>
      </m:oMath>
      <w:r w:rsidR="00CD3C97">
        <w:t xml:space="preserve">, shown in </w:t>
      </w:r>
      <w:r w:rsidR="00CD3C97">
        <w:fldChar w:fldCharType="begin"/>
      </w:r>
      <w:r w:rsidR="00CD3C97">
        <w:instrText xml:space="preserve"> REF _Ref448226653 \h  \* MERGEFORMAT </w:instrText>
      </w:r>
      <w:r w:rsidR="00CD3C97">
        <w:fldChar w:fldCharType="separate"/>
      </w:r>
      <w:r w:rsidR="005D3AE0">
        <w:t xml:space="preserve">Figure </w:t>
      </w:r>
      <w:r w:rsidR="005D3AE0">
        <w:rPr>
          <w:noProof/>
        </w:rPr>
        <w:t>2</w:t>
      </w:r>
      <w:r w:rsidR="005D3AE0">
        <w:rPr>
          <w:noProof/>
        </w:rPr>
        <w:noBreakHyphen/>
        <w:t>2</w:t>
      </w:r>
      <w:r w:rsidR="00CD3C97">
        <w:fldChar w:fldCharType="end"/>
      </w:r>
      <w:r>
        <w:t>.</w:t>
      </w:r>
      <w:r w:rsidDel="00580A10">
        <w:t xml:space="preserve"> </w:t>
      </w:r>
      <w:r>
        <w:t xml:space="preserve"> However, </w:t>
      </w:r>
      <w:r w:rsidRPr="00390FBB">
        <w:t>moisture is distributed unevenly in a particle</w:t>
      </w:r>
      <w:r w:rsidR="00CD3C97">
        <w:t xml:space="preserve"> during drying</w:t>
      </w:r>
      <w:r>
        <w:t xml:space="preserve">, and </w:t>
      </w:r>
      <m:oMath>
        <m:sSub>
          <m:sSubPr>
            <m:ctrlPr>
              <w:rPr>
                <w:rFonts w:ascii="Cambria Math" w:hAnsi="Cambria Math"/>
                <w:i/>
              </w:rPr>
            </m:ctrlPr>
          </m:sSubPr>
          <m:e>
            <m:r>
              <w:rPr>
                <w:rFonts w:ascii="Cambria Math" w:hAnsi="Cambria Math"/>
              </w:rPr>
              <m:t>Q</m:t>
            </m:r>
          </m:e>
          <m:sub>
            <m:r>
              <w:rPr>
                <w:rFonts w:ascii="Cambria Math" w:hAnsi="Cambria Math"/>
              </w:rPr>
              <m:t>m</m:t>
            </m:r>
          </m:sub>
        </m:sSub>
      </m:oMath>
      <w:r>
        <w:t xml:space="preserve"> changes according to position within the particle and time.  </w:t>
      </w:r>
      <w:r>
        <w:fldChar w:fldCharType="begin"/>
      </w:r>
      <w:r>
        <w:instrText xml:space="preserve"> REF _Ref448226653 \h  \* MERGEFORMAT </w:instrText>
      </w:r>
      <w:r>
        <w:fldChar w:fldCharType="separate"/>
      </w:r>
      <w:r w:rsidR="005D3AE0">
        <w:t xml:space="preserve">Figure </w:t>
      </w:r>
      <w:r w:rsidR="005D3AE0">
        <w:rPr>
          <w:noProof/>
        </w:rPr>
        <w:t>2</w:t>
      </w:r>
      <w:r w:rsidR="005D3AE0">
        <w:rPr>
          <w:noProof/>
        </w:rPr>
        <w:noBreakHyphen/>
        <w:t>2</w:t>
      </w:r>
      <w:r>
        <w:fldChar w:fldCharType="end"/>
      </w:r>
      <w:r>
        <w:t xml:space="preserve"> shows</w:t>
      </w:r>
      <w:r w:rsidRPr="00390FBB">
        <w:t xml:space="preserve"> </w:t>
      </w:r>
      <m:oMath>
        <m:sSub>
          <m:sSubPr>
            <m:ctrlPr>
              <w:rPr>
                <w:rFonts w:ascii="Cambria Math" w:hAnsi="Cambria Math"/>
                <w:i/>
              </w:rPr>
            </m:ctrlPr>
          </m:sSubPr>
          <m:e>
            <m:r>
              <w:rPr>
                <w:rFonts w:ascii="Cambria Math" w:hAnsi="Cambria Math"/>
              </w:rPr>
              <m:t>Q</m:t>
            </m:r>
          </m:e>
          <m:sub>
            <m:r>
              <w:rPr>
                <w:rFonts w:ascii="Cambria Math" w:hAnsi="Cambria Math"/>
              </w:rPr>
              <m:t>f</m:t>
            </m:r>
          </m:sub>
        </m:sSub>
      </m:oMath>
      <w:r>
        <w:t>,</w:t>
      </w:r>
      <w:r w:rsidRPr="00390FBB">
        <w:t xml:space="preserve"> </w:t>
      </w:r>
      <w:r>
        <w:t xml:space="preserve">which is </w:t>
      </w:r>
      <w:r w:rsidRPr="00390FBB">
        <w:t xml:space="preserve">the free moisture fraction of the </w:t>
      </w:r>
      <w:r>
        <w:t xml:space="preserve">particle, </w:t>
      </w:r>
      <m:oMath>
        <m:sSub>
          <m:sSubPr>
            <m:ctrlPr>
              <w:rPr>
                <w:rFonts w:ascii="Cambria Math" w:hAnsi="Cambria Math"/>
                <w:i/>
              </w:rPr>
            </m:ctrlPr>
          </m:sSubPr>
          <m:e>
            <m:r>
              <w:rPr>
                <w:rFonts w:ascii="Cambria Math" w:hAnsi="Cambria Math"/>
              </w:rPr>
              <m:t>Q</m:t>
            </m:r>
          </m:e>
          <m:sub>
            <m:r>
              <w:rPr>
                <w:rFonts w:ascii="Cambria Math" w:hAnsi="Cambria Math"/>
              </w:rPr>
              <m:t>f0</m:t>
            </m:r>
          </m:sub>
        </m:sSub>
      </m:oMath>
      <w:r>
        <w:t xml:space="preserve"> which is the moisture fraction of the particle at time = 0, and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moisture fraction of the particle at the surface, which is in equilibrium with the air surrounding it.  T</w:t>
      </w:r>
      <w:r w:rsidRPr="00390FBB">
        <w:t xml:space="preserve">he critical moisture content </w:t>
      </w:r>
      <w:r>
        <w:t>(</w:t>
      </w:r>
      <m:oMath>
        <m:sSub>
          <m:sSubPr>
            <m:ctrlPr>
              <w:rPr>
                <w:rFonts w:ascii="Cambria Math" w:hAnsi="Cambria Math"/>
                <w:i/>
              </w:rPr>
            </m:ctrlPr>
          </m:sSubPr>
          <m:e>
            <m:r>
              <w:rPr>
                <w:rFonts w:ascii="Cambria Math" w:hAnsi="Cambria Math"/>
              </w:rPr>
              <m:t>Q</m:t>
            </m:r>
          </m:e>
          <m:sub>
            <m:r>
              <w:rPr>
                <w:rFonts w:ascii="Cambria Math" w:hAnsi="Cambria Math"/>
              </w:rPr>
              <m:t>cr</m:t>
            </m:r>
          </m:sub>
        </m:sSub>
      </m:oMath>
      <w:r>
        <w:t xml:space="preserve">) in the particle </w:t>
      </w:r>
      <w:r w:rsidRPr="00390FBB">
        <w:t>is reached when the vapour pressure at the surface drops below the vapour pressure of the liquid at the drying conditions of the inlet gas stream</w:t>
      </w:r>
      <w:r>
        <w:t xml:space="preserve"> (</w:t>
      </w:r>
      <w:r w:rsidRPr="00390FBB">
        <w:fldChar w:fldCharType="begin" w:fldLock="1"/>
      </w:r>
      <w:r w:rsidR="00D37BCC">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manualFormatting" : "Kunii &amp; Levenspiel 1991)", "plainTextFormattedCitation" : "(Kunii &amp; Levenspiel 1991)", "previouslyFormattedCitation" : "(Kunii &amp; Levenspiel 1991)" }, "properties" : { "noteIndex" : 0 }, "schema" : "https://github.com/citation-style-language/schema/raw/master/csl-citation.json" }</w:instrText>
      </w:r>
      <w:r w:rsidRPr="00390FBB">
        <w:fldChar w:fldCharType="separate"/>
      </w:r>
      <w:r w:rsidRPr="00390FBB">
        <w:rPr>
          <w:noProof/>
        </w:rPr>
        <w:t>Kunii &amp; Levenspiel 1991)</w:t>
      </w:r>
      <w:r w:rsidRPr="00390FBB">
        <w:fldChar w:fldCharType="end"/>
      </w:r>
      <w:r w:rsidRPr="00390FBB">
        <w:t>.</w:t>
      </w:r>
      <w:r>
        <w:t xml:space="preserve">  This is described as the point of change from the constant rate drying period to the falling rate drying period, which are described in more detail later in this chapter.  </w:t>
      </w:r>
    </w:p>
    <w:p w14:paraId="546E9F4D" w14:textId="77777777" w:rsidR="008A7880" w:rsidRPr="008A7880" w:rsidRDefault="008A7880" w:rsidP="00EA5CD1">
      <w:pPr>
        <w:pStyle w:val="Heading3"/>
        <w:spacing w:line="276" w:lineRule="auto"/>
        <w:rPr>
          <w:rFonts w:eastAsiaTheme="minorEastAsia"/>
        </w:rPr>
      </w:pPr>
    </w:p>
    <w:p w14:paraId="7111842A" w14:textId="05E59AC1" w:rsidR="008A7880" w:rsidRDefault="008A7880" w:rsidP="00EA5CD1">
      <w:pPr>
        <w:pStyle w:val="Heading3"/>
        <w:spacing w:line="276" w:lineRule="auto"/>
        <w:rPr>
          <w:rFonts w:eastAsiaTheme="minorEastAsia"/>
        </w:rPr>
      </w:pPr>
      <w:bookmarkStart w:id="39" w:name="_Toc474696355"/>
      <w:r>
        <w:rPr>
          <w:rFonts w:eastAsiaTheme="minorEastAsia"/>
        </w:rPr>
        <w:t>2.2.2</w:t>
      </w:r>
      <w:r>
        <w:rPr>
          <w:rFonts w:eastAsiaTheme="minorEastAsia"/>
        </w:rPr>
        <w:tab/>
        <w:t>Rates of drying</w:t>
      </w:r>
      <w:bookmarkEnd w:id="39"/>
    </w:p>
    <w:p w14:paraId="480840E2" w14:textId="77777777" w:rsidR="008A7880" w:rsidRDefault="008A7880" w:rsidP="00EA5CD1">
      <w:pPr>
        <w:spacing w:line="276" w:lineRule="auto"/>
      </w:pPr>
      <w:r w:rsidRPr="00390FBB">
        <w:t xml:space="preserve">Drying can be viewed as either the individual processes involved in heat and mass transfer, and broken down accordingly, or as a whole process, in which numerous factors are of significance.   A drying curve shows the </w:t>
      </w:r>
      <w:r>
        <w:t xml:space="preserve">change in </w:t>
      </w:r>
      <w:r w:rsidRPr="00390FBB">
        <w:t xml:space="preserve">moisture content </w:t>
      </w:r>
      <w:r>
        <w:t>(</w:t>
      </w:r>
      <m:oMath>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o</m:t>
                </m:r>
              </m:sub>
            </m:sSub>
          </m:den>
        </m:f>
      </m:oMath>
      <w:r>
        <w:t xml:space="preserve">) </w:t>
      </w:r>
      <w:r w:rsidRPr="00390FBB">
        <w:t xml:space="preserve">of the </w:t>
      </w:r>
      <w:r>
        <w:t xml:space="preserve">particle </w:t>
      </w:r>
      <w:r w:rsidRPr="00390FBB">
        <w:t xml:space="preserve">material </w:t>
      </w:r>
      <w:r>
        <w:t>over time (</w:t>
      </w:r>
      <m:oMath>
        <m:r>
          <w:rPr>
            <w:rFonts w:ascii="Cambria Math" w:hAnsi="Cambria Math"/>
          </w:rPr>
          <m:t>t</m:t>
        </m:r>
      </m:oMath>
      <w:r>
        <w:t xml:space="preserve">) </w:t>
      </w:r>
      <w:r>
        <w:fldChar w:fldCharType="begin" w:fldLock="1"/>
      </w:r>
      <w:r>
        <w:instrText>ADDIN CSL_CITATION { "citationItems" : [ { "id" : "ITEM-1", "itemData" : { "ISBN" : "0-444-88554-4", "editor" : [ { "dropping-particle" : "", "family" : "Chelkowski", "given" : "J", "non-dropping-particle" : "", "parse-names" : false, "suffix" : "" } ], "id" : "ITEM-1", "issued" : { "date-parts" : [ [ "1991" ] ] }, "publisher" : "Elsevier", "title" : "Cereal Grain; Mycotoxins, fungi and quality in drying and storage", "type" : "book" }, "uris" : [ "http://www.mendeley.com/documents/?uuid=fb3b7d3c-ce1a-46aa-a571-cf0e1c7a4d71" ] } ], "mendeley" : { "formattedCitation" : "(Chelkowski 1991)", "plainTextFormattedCitation" : "(Chelkowski 1991)", "previouslyFormattedCitation" : "(Chelkowski 1991)" }, "properties" : { "noteIndex" : 0 }, "schema" : "https://github.com/citation-style-language/schema/raw/master/csl-citation.json" }</w:instrText>
      </w:r>
      <w:r>
        <w:fldChar w:fldCharType="separate"/>
      </w:r>
      <w:r w:rsidRPr="00352AE9">
        <w:rPr>
          <w:noProof/>
        </w:rPr>
        <w:t>(Chelkowski 1991)</w:t>
      </w:r>
      <w:r>
        <w:fldChar w:fldCharType="end"/>
      </w:r>
      <w:r>
        <w:t xml:space="preserve">, which can be written as Equation 2-4: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8A7880" w14:paraId="216370B1" w14:textId="77777777" w:rsidTr="00CC7E1D">
        <w:tc>
          <w:tcPr>
            <w:tcW w:w="7479" w:type="dxa"/>
          </w:tcPr>
          <w:p w14:paraId="7FAE013A" w14:textId="77777777" w:rsidR="008A7880" w:rsidRDefault="00BF4C3A" w:rsidP="00EA5CD1">
            <w:pPr>
              <w:spacing w:line="276" w:lineRule="auto"/>
              <w:jc w:val="center"/>
            </w:pPr>
            <m:oMathPara>
              <m:oMath>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o</m:t>
                        </m:r>
                      </m:sub>
                    </m:sSub>
                  </m:den>
                </m:f>
                <m:r>
                  <w:rPr>
                    <w:rFonts w:ascii="Cambria Math" w:hAnsi="Cambria Math"/>
                  </w:rPr>
                  <m:t>/t</m:t>
                </m:r>
              </m:oMath>
            </m:oMathPara>
          </w:p>
        </w:tc>
        <w:tc>
          <w:tcPr>
            <w:tcW w:w="1763" w:type="dxa"/>
            <w:vAlign w:val="center"/>
          </w:tcPr>
          <w:p w14:paraId="51721A2F" w14:textId="77777777" w:rsidR="008A7880" w:rsidRDefault="008A7880" w:rsidP="00EA5CD1">
            <w:pPr>
              <w:spacing w:after="120" w:line="276" w:lineRule="auto"/>
              <w:jc w:val="right"/>
            </w:pPr>
            <w:r>
              <w:t>Equation 2-4</w:t>
            </w:r>
          </w:p>
        </w:tc>
      </w:tr>
    </w:tbl>
    <w:p w14:paraId="5ACCEDE5" w14:textId="77777777" w:rsidR="00BA1D12" w:rsidRPr="00390FBB" w:rsidRDefault="00BA1D12" w:rsidP="00EA5CD1">
      <w:pPr>
        <w:spacing w:after="120" w:line="276" w:lineRule="auto"/>
      </w:pPr>
      <w:r w:rsidRPr="00390FBB">
        <w:rPr>
          <w:noProof/>
          <w:lang w:eastAsia="en-GB"/>
        </w:rPr>
        <mc:AlternateContent>
          <mc:Choice Requires="wps">
            <w:drawing>
              <wp:anchor distT="0" distB="0" distL="114300" distR="114300" simplePos="0" relativeHeight="249483776" behindDoc="0" locked="0" layoutInCell="1" allowOverlap="1" wp14:anchorId="24520365" wp14:editId="4E38A2FC">
                <wp:simplePos x="0" y="0"/>
                <wp:positionH relativeFrom="column">
                  <wp:posOffset>4212973</wp:posOffset>
                </wp:positionH>
                <wp:positionV relativeFrom="paragraph">
                  <wp:posOffset>3002981</wp:posOffset>
                </wp:positionV>
                <wp:extent cx="304164" cy="151465"/>
                <wp:effectExtent l="0" t="0" r="20320" b="20320"/>
                <wp:wrapNone/>
                <wp:docPr id="362" name="Straight Connector 362"/>
                <wp:cNvGraphicFramePr/>
                <a:graphic xmlns:a="http://schemas.openxmlformats.org/drawingml/2006/main">
                  <a:graphicData uri="http://schemas.microsoft.com/office/word/2010/wordprocessingShape">
                    <wps:wsp>
                      <wps:cNvCnPr/>
                      <wps:spPr>
                        <a:xfrm flipH="1">
                          <a:off x="0" y="0"/>
                          <a:ext cx="304164" cy="1514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62" o:spid="_x0000_s1026" style="position:absolute;flip:x;z-index:24948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1.75pt,236.45pt" to="355.7pt,24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" strokecolor="black [3040]"/>
            </w:pict>
          </mc:Fallback>
        </mc:AlternateContent>
      </w:r>
      <w:r w:rsidRPr="00390FBB">
        <w:rPr>
          <w:noProof/>
          <w:lang w:eastAsia="en-GB"/>
        </w:rPr>
        <mc:AlternateContent>
          <mc:Choice Requires="wps">
            <w:drawing>
              <wp:anchor distT="0" distB="0" distL="114300" distR="114300" simplePos="0" relativeHeight="249472512" behindDoc="0" locked="0" layoutInCell="1" allowOverlap="1" wp14:anchorId="64B48F1A" wp14:editId="6DD17E94">
                <wp:simplePos x="0" y="0"/>
                <wp:positionH relativeFrom="column">
                  <wp:posOffset>4212255</wp:posOffset>
                </wp:positionH>
                <wp:positionV relativeFrom="paragraph">
                  <wp:posOffset>2744770</wp:posOffset>
                </wp:positionV>
                <wp:extent cx="304166" cy="257175"/>
                <wp:effectExtent l="0" t="0" r="19685" b="28575"/>
                <wp:wrapNone/>
                <wp:docPr id="361" name="Straight Connector 361"/>
                <wp:cNvGraphicFramePr/>
                <a:graphic xmlns:a="http://schemas.openxmlformats.org/drawingml/2006/main">
                  <a:graphicData uri="http://schemas.microsoft.com/office/word/2010/wordprocessingShape">
                    <wps:wsp>
                      <wps:cNvCnPr/>
                      <wps:spPr>
                        <a:xfrm flipH="1">
                          <a:off x="0" y="0"/>
                          <a:ext cx="304166"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61" o:spid="_x0000_s1026" style="position:absolute;flip:x;z-index:24947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1.65pt,216.1pt" to="355.6pt,23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" strokecolor="black [3040]"/>
            </w:pict>
          </mc:Fallback>
        </mc:AlternateContent>
      </w:r>
      <w:r w:rsidRPr="00390FBB">
        <w:rPr>
          <w:noProof/>
          <w:lang w:eastAsia="en-GB"/>
        </w:rPr>
        <mc:AlternateContent>
          <mc:Choice Requires="wps">
            <w:drawing>
              <wp:anchor distT="0" distB="0" distL="114300" distR="114300" simplePos="0" relativeHeight="249461248" behindDoc="0" locked="0" layoutInCell="1" allowOverlap="1" wp14:anchorId="7D0C6A1E" wp14:editId="18F1D639">
                <wp:simplePos x="0" y="0"/>
                <wp:positionH relativeFrom="column">
                  <wp:posOffset>4211628</wp:posOffset>
                </wp:positionH>
                <wp:positionV relativeFrom="paragraph">
                  <wp:posOffset>2487287</wp:posOffset>
                </wp:positionV>
                <wp:extent cx="304166" cy="257175"/>
                <wp:effectExtent l="0" t="0" r="19685" b="28575"/>
                <wp:wrapNone/>
                <wp:docPr id="360" name="Straight Connector 360"/>
                <wp:cNvGraphicFramePr/>
                <a:graphic xmlns:a="http://schemas.openxmlformats.org/drawingml/2006/main">
                  <a:graphicData uri="http://schemas.microsoft.com/office/word/2010/wordprocessingShape">
                    <wps:wsp>
                      <wps:cNvCnPr/>
                      <wps:spPr>
                        <a:xfrm flipH="1">
                          <a:off x="0" y="0"/>
                          <a:ext cx="304166"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60" o:spid="_x0000_s1026" style="position:absolute;flip:x;z-index:24946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1.6pt,195.85pt" to="355.55pt,2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" strokecolor="black [3040]"/>
            </w:pict>
          </mc:Fallback>
        </mc:AlternateContent>
      </w:r>
      <w:r w:rsidRPr="00390FBB">
        <w:rPr>
          <w:noProof/>
          <w:lang w:eastAsia="en-GB"/>
        </w:rPr>
        <mc:AlternateContent>
          <mc:Choice Requires="wps">
            <w:drawing>
              <wp:anchor distT="0" distB="0" distL="114300" distR="114300" simplePos="0" relativeHeight="249449984" behindDoc="0" locked="0" layoutInCell="1" allowOverlap="1" wp14:anchorId="79D98215" wp14:editId="10B4161C">
                <wp:simplePos x="0" y="0"/>
                <wp:positionH relativeFrom="column">
                  <wp:posOffset>4143375</wp:posOffset>
                </wp:positionH>
                <wp:positionV relativeFrom="paragraph">
                  <wp:posOffset>2002155</wp:posOffset>
                </wp:positionV>
                <wp:extent cx="304166" cy="257175"/>
                <wp:effectExtent l="0" t="0" r="19685" b="28575"/>
                <wp:wrapNone/>
                <wp:docPr id="356" name="Straight Connector 356"/>
                <wp:cNvGraphicFramePr/>
                <a:graphic xmlns:a="http://schemas.openxmlformats.org/drawingml/2006/main">
                  <a:graphicData uri="http://schemas.microsoft.com/office/word/2010/wordprocessingShape">
                    <wps:wsp>
                      <wps:cNvCnPr/>
                      <wps:spPr>
                        <a:xfrm flipH="1">
                          <a:off x="0" y="0"/>
                          <a:ext cx="304166"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56" o:spid="_x0000_s1026" style="position:absolute;flip:x;z-index:24944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25pt,157.65pt" to="350.2pt,17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" strokecolor="black [3040]"/>
            </w:pict>
          </mc:Fallback>
        </mc:AlternateContent>
      </w:r>
      <w:r w:rsidRPr="00390FBB">
        <w:rPr>
          <w:noProof/>
          <w:lang w:eastAsia="en-GB"/>
        </w:rPr>
        <mc:AlternateContent>
          <mc:Choice Requires="wps">
            <w:drawing>
              <wp:anchor distT="0" distB="0" distL="114300" distR="114300" simplePos="0" relativeHeight="249438720" behindDoc="0" locked="0" layoutInCell="1" allowOverlap="1" wp14:anchorId="1509D78A" wp14:editId="67C0FBFF">
                <wp:simplePos x="0" y="0"/>
                <wp:positionH relativeFrom="column">
                  <wp:posOffset>4451350</wp:posOffset>
                </wp:positionH>
                <wp:positionV relativeFrom="paragraph">
                  <wp:posOffset>2800350</wp:posOffset>
                </wp:positionV>
                <wp:extent cx="657225" cy="1403985"/>
                <wp:effectExtent l="0" t="0" r="0" b="0"/>
                <wp:wrapNone/>
                <wp:docPr id="3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225" cy="1403985"/>
                        </a:xfrm>
                        <a:prstGeom prst="rect">
                          <a:avLst/>
                        </a:prstGeom>
                        <a:noFill/>
                        <a:ln w="9525">
                          <a:noFill/>
                          <a:miter lim="800000"/>
                          <a:headEnd/>
                          <a:tailEnd/>
                        </a:ln>
                      </wps:spPr>
                      <wps:txbx>
                        <w:txbxContent>
                          <w:p w14:paraId="69D4CD57" w14:textId="77777777" w:rsidR="00BF4C3A" w:rsidRDefault="00BF4C3A" w:rsidP="00BA1D12">
                            <w:r>
                              <w:t>t</w:t>
                            </w:r>
                            <w:r>
                              <w:rPr>
                                <w:vertAlign w:val="subscript"/>
                              </w:rPr>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50.5pt;margin-top:220.5pt;width:51.75pt;height:110.55pt;z-index:2494387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" filled="f" stroked="f">
                <v:textbox style="mso-fit-shape-to-text:t">
                  <w:txbxContent>
                    <w:p w14:paraId="69D4CD57" w14:textId="77777777" w:rsidR="00BF4C3A" w:rsidRDefault="00BF4C3A" w:rsidP="00BA1D12">
                      <w:r>
                        <w:t>t</w:t>
                      </w:r>
                      <w:r>
                        <w:rPr>
                          <w:vertAlign w:val="subscript"/>
                        </w:rPr>
                        <w:t>3</w:t>
                      </w:r>
                    </w:p>
                  </w:txbxContent>
                </v:textbox>
              </v:shape>
            </w:pict>
          </mc:Fallback>
        </mc:AlternateContent>
      </w:r>
      <w:r w:rsidRPr="00390FBB">
        <w:rPr>
          <w:noProof/>
          <w:lang w:eastAsia="en-GB"/>
        </w:rPr>
        <mc:AlternateContent>
          <mc:Choice Requires="wps">
            <w:drawing>
              <wp:anchor distT="0" distB="0" distL="114300" distR="114300" simplePos="0" relativeHeight="249427456" behindDoc="0" locked="0" layoutInCell="1" allowOverlap="1" wp14:anchorId="1D025421" wp14:editId="71905EF1">
                <wp:simplePos x="0" y="0"/>
                <wp:positionH relativeFrom="column">
                  <wp:posOffset>4441825</wp:posOffset>
                </wp:positionH>
                <wp:positionV relativeFrom="paragraph">
                  <wp:posOffset>2562225</wp:posOffset>
                </wp:positionV>
                <wp:extent cx="657225" cy="1403985"/>
                <wp:effectExtent l="0" t="0" r="0" b="0"/>
                <wp:wrapNone/>
                <wp:docPr id="3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225" cy="1403985"/>
                        </a:xfrm>
                        <a:prstGeom prst="rect">
                          <a:avLst/>
                        </a:prstGeom>
                        <a:noFill/>
                        <a:ln w="9525">
                          <a:noFill/>
                          <a:miter lim="800000"/>
                          <a:headEnd/>
                          <a:tailEnd/>
                        </a:ln>
                      </wps:spPr>
                      <wps:txbx>
                        <w:txbxContent>
                          <w:p w14:paraId="75628804" w14:textId="77777777" w:rsidR="00BF4C3A" w:rsidRDefault="00BF4C3A" w:rsidP="00BA1D12">
                            <w:r>
                              <w:t>t</w:t>
                            </w:r>
                            <w:r>
                              <w:rPr>
                                <w:vertAlign w:val="subscript"/>
                              </w:rP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349.75pt;margin-top:201.75pt;width:51.75pt;height:110.55pt;z-index:249427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" filled="f" stroked="f">
                <v:textbox style="mso-fit-shape-to-text:t">
                  <w:txbxContent>
                    <w:p w14:paraId="75628804" w14:textId="77777777" w:rsidR="00BF4C3A" w:rsidRDefault="00BF4C3A" w:rsidP="00BA1D12">
                      <w:r>
                        <w:t>t</w:t>
                      </w:r>
                      <w:r>
                        <w:rPr>
                          <w:vertAlign w:val="subscript"/>
                        </w:rPr>
                        <w:t>2</w:t>
                      </w:r>
                    </w:p>
                  </w:txbxContent>
                </v:textbox>
              </v:shape>
            </w:pict>
          </mc:Fallback>
        </mc:AlternateContent>
      </w:r>
      <w:r w:rsidRPr="00390FBB">
        <w:rPr>
          <w:noProof/>
          <w:lang w:eastAsia="en-GB"/>
        </w:rPr>
        <mc:AlternateContent>
          <mc:Choice Requires="wps">
            <w:drawing>
              <wp:anchor distT="0" distB="0" distL="114300" distR="114300" simplePos="0" relativeHeight="249416192" behindDoc="0" locked="0" layoutInCell="1" allowOverlap="1" wp14:anchorId="3CC04AAB" wp14:editId="4A9746AD">
                <wp:simplePos x="0" y="0"/>
                <wp:positionH relativeFrom="column">
                  <wp:posOffset>4432300</wp:posOffset>
                </wp:positionH>
                <wp:positionV relativeFrom="paragraph">
                  <wp:posOffset>2343150</wp:posOffset>
                </wp:positionV>
                <wp:extent cx="657225" cy="1403985"/>
                <wp:effectExtent l="0" t="0" r="0" b="0"/>
                <wp:wrapNone/>
                <wp:docPr id="3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225" cy="1403985"/>
                        </a:xfrm>
                        <a:prstGeom prst="rect">
                          <a:avLst/>
                        </a:prstGeom>
                        <a:noFill/>
                        <a:ln w="9525">
                          <a:noFill/>
                          <a:miter lim="800000"/>
                          <a:headEnd/>
                          <a:tailEnd/>
                        </a:ln>
                      </wps:spPr>
                      <wps:txbx>
                        <w:txbxContent>
                          <w:p w14:paraId="55D06D7F" w14:textId="77777777" w:rsidR="00BF4C3A" w:rsidRDefault="00BF4C3A" w:rsidP="00BA1D12">
                            <w:r>
                              <w:t>t</w:t>
                            </w:r>
                            <w:r w:rsidRPr="00FB2EBD">
                              <w:rPr>
                                <w:vertAlign w:val="subscript"/>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left:0;text-align:left;margin-left:349pt;margin-top:184.5pt;width:51.75pt;height:110.55pt;z-index:2494161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" filled="f" stroked="f">
                <v:textbox style="mso-fit-shape-to-text:t">
                  <w:txbxContent>
                    <w:p w14:paraId="55D06D7F" w14:textId="77777777" w:rsidR="00BF4C3A" w:rsidRDefault="00BF4C3A" w:rsidP="00BA1D12">
                      <w:r>
                        <w:t>t</w:t>
                      </w:r>
                      <w:r w:rsidRPr="00FB2EBD">
                        <w:rPr>
                          <w:vertAlign w:val="subscript"/>
                        </w:rPr>
                        <w:t>1</w:t>
                      </w:r>
                    </w:p>
                  </w:txbxContent>
                </v:textbox>
              </v:shape>
            </w:pict>
          </mc:Fallback>
        </mc:AlternateContent>
      </w:r>
      <w:r w:rsidRPr="00390FBB">
        <w:rPr>
          <w:noProof/>
          <w:lang w:eastAsia="en-GB"/>
        </w:rPr>
        <mc:AlternateContent>
          <mc:Choice Requires="wps">
            <w:drawing>
              <wp:anchor distT="0" distB="0" distL="114300" distR="114300" simplePos="0" relativeHeight="249404928" behindDoc="0" locked="0" layoutInCell="1" allowOverlap="1" wp14:anchorId="0A3166E9" wp14:editId="287F2FBE">
                <wp:simplePos x="0" y="0"/>
                <wp:positionH relativeFrom="column">
                  <wp:posOffset>4432300</wp:posOffset>
                </wp:positionH>
                <wp:positionV relativeFrom="paragraph">
                  <wp:posOffset>1847850</wp:posOffset>
                </wp:positionV>
                <wp:extent cx="657225" cy="1403985"/>
                <wp:effectExtent l="0" t="0" r="0" b="0"/>
                <wp:wrapNone/>
                <wp:docPr id="3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225" cy="1403985"/>
                        </a:xfrm>
                        <a:prstGeom prst="rect">
                          <a:avLst/>
                        </a:prstGeom>
                        <a:noFill/>
                        <a:ln w="9525">
                          <a:noFill/>
                          <a:miter lim="800000"/>
                          <a:headEnd/>
                          <a:tailEnd/>
                        </a:ln>
                      </wps:spPr>
                      <wps:txbx>
                        <w:txbxContent>
                          <w:p w14:paraId="47C11E2B" w14:textId="77777777" w:rsidR="00BF4C3A" w:rsidRDefault="00BF4C3A" w:rsidP="00BA1D12">
                            <w:r>
                              <w:t>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349pt;margin-top:145.5pt;width:51.75pt;height:110.55pt;z-index:2494049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" filled="f" stroked="f">
                <v:textbox style="mso-fit-shape-to-text:t">
                  <w:txbxContent>
                    <w:p w14:paraId="47C11E2B" w14:textId="77777777" w:rsidR="00BF4C3A" w:rsidRDefault="00BF4C3A" w:rsidP="00BA1D12">
                      <w:r>
                        <w:t>t=0</w:t>
                      </w:r>
                    </w:p>
                  </w:txbxContent>
                </v:textbox>
              </v:shape>
            </w:pict>
          </mc:Fallback>
        </mc:AlternateContent>
      </w:r>
      <w:r w:rsidRPr="00390FBB">
        <w:rPr>
          <w:noProof/>
          <w:lang w:eastAsia="en-GB"/>
        </w:rPr>
        <mc:AlternateContent>
          <mc:Choice Requires="wps">
            <w:drawing>
              <wp:anchor distT="0" distB="0" distL="114300" distR="114300" simplePos="0" relativeHeight="249393664" behindDoc="0" locked="0" layoutInCell="1" allowOverlap="1" wp14:anchorId="1F873755" wp14:editId="32575E25">
                <wp:simplePos x="0" y="0"/>
                <wp:positionH relativeFrom="column">
                  <wp:posOffset>5089525</wp:posOffset>
                </wp:positionH>
                <wp:positionV relativeFrom="paragraph">
                  <wp:posOffset>3295650</wp:posOffset>
                </wp:positionV>
                <wp:extent cx="657225" cy="1403985"/>
                <wp:effectExtent l="0" t="0" r="0" b="0"/>
                <wp:wrapNone/>
                <wp:docPr id="3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225" cy="1403985"/>
                        </a:xfrm>
                        <a:prstGeom prst="rect">
                          <a:avLst/>
                        </a:prstGeom>
                        <a:noFill/>
                        <a:ln w="9525">
                          <a:noFill/>
                          <a:miter lim="800000"/>
                          <a:headEnd/>
                          <a:tailEnd/>
                        </a:ln>
                      </wps:spPr>
                      <wps:txbx>
                        <w:txbxContent>
                          <w:p w14:paraId="1CB28EE4" w14:textId="77777777" w:rsidR="00BF4C3A" w:rsidRDefault="00BF4C3A" w:rsidP="00BA1D12">
                            <w:r>
                              <w:t>radial posi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400.75pt;margin-top:259.5pt;width:51.75pt;height:110.55pt;z-index:2493936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" filled="f" stroked="f">
                <v:textbox style="mso-fit-shape-to-text:t">
                  <w:txbxContent>
                    <w:p w14:paraId="1CB28EE4" w14:textId="77777777" w:rsidR="00BF4C3A" w:rsidRDefault="00BF4C3A" w:rsidP="00BA1D12">
                      <w:r>
                        <w:t>radial position</w:t>
                      </w:r>
                    </w:p>
                  </w:txbxContent>
                </v:textbox>
              </v:shape>
            </w:pict>
          </mc:Fallback>
        </mc:AlternateContent>
      </w:r>
      <w:r w:rsidRPr="00390FBB">
        <w:rPr>
          <w:noProof/>
          <w:lang w:eastAsia="en-GB"/>
        </w:rPr>
        <mc:AlternateContent>
          <mc:Choice Requires="wps">
            <w:drawing>
              <wp:anchor distT="0" distB="0" distL="114300" distR="114300" simplePos="0" relativeHeight="249382400" behindDoc="0" locked="0" layoutInCell="1" allowOverlap="1" wp14:anchorId="5B6C294F" wp14:editId="5CC38E47">
                <wp:simplePos x="0" y="0"/>
                <wp:positionH relativeFrom="column">
                  <wp:posOffset>3479800</wp:posOffset>
                </wp:positionH>
                <wp:positionV relativeFrom="paragraph">
                  <wp:posOffset>3543300</wp:posOffset>
                </wp:positionV>
                <wp:extent cx="657225" cy="1403985"/>
                <wp:effectExtent l="0" t="0" r="0" b="0"/>
                <wp:wrapNone/>
                <wp:docPr id="3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225" cy="1403985"/>
                        </a:xfrm>
                        <a:prstGeom prst="rect">
                          <a:avLst/>
                        </a:prstGeom>
                        <a:noFill/>
                        <a:ln w="9525">
                          <a:noFill/>
                          <a:miter lim="800000"/>
                          <a:headEnd/>
                          <a:tailEnd/>
                        </a:ln>
                      </wps:spPr>
                      <wps:txbx>
                        <w:txbxContent>
                          <w:p w14:paraId="4025A2F6" w14:textId="77777777" w:rsidR="00BF4C3A" w:rsidRDefault="00BF4C3A" w:rsidP="00BA1D12">
                            <w:r>
                              <w:t>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left:0;text-align:left;margin-left:274pt;margin-top:279pt;width:51.75pt;height:110.55pt;z-index:2493824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" filled="f" stroked="f">
                <v:textbox style="mso-fit-shape-to-text:t">
                  <w:txbxContent>
                    <w:p w14:paraId="4025A2F6" w14:textId="77777777" w:rsidR="00BF4C3A" w:rsidRDefault="00BF4C3A" w:rsidP="00BA1D12">
                      <w:r>
                        <w:t>O</w:t>
                      </w:r>
                    </w:p>
                  </w:txbxContent>
                </v:textbox>
              </v:shape>
            </w:pict>
          </mc:Fallback>
        </mc:AlternateContent>
      </w:r>
      <w:r w:rsidRPr="00390FBB">
        <w:rPr>
          <w:noProof/>
          <w:lang w:eastAsia="en-GB"/>
        </w:rPr>
        <mc:AlternateContent>
          <mc:Choice Requires="wps">
            <w:drawing>
              <wp:anchor distT="0" distB="0" distL="114300" distR="114300" simplePos="0" relativeHeight="249371136" behindDoc="0" locked="0" layoutInCell="1" allowOverlap="1" wp14:anchorId="5AC02EE2" wp14:editId="553615A7">
                <wp:simplePos x="0" y="0"/>
                <wp:positionH relativeFrom="column">
                  <wp:posOffset>4260850</wp:posOffset>
                </wp:positionH>
                <wp:positionV relativeFrom="paragraph">
                  <wp:posOffset>3543300</wp:posOffset>
                </wp:positionV>
                <wp:extent cx="657225" cy="1403985"/>
                <wp:effectExtent l="0" t="0" r="0" b="0"/>
                <wp:wrapNone/>
                <wp:docPr id="3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225" cy="1403985"/>
                        </a:xfrm>
                        <a:prstGeom prst="rect">
                          <a:avLst/>
                        </a:prstGeom>
                        <a:noFill/>
                        <a:ln w="9525">
                          <a:noFill/>
                          <a:miter lim="800000"/>
                          <a:headEnd/>
                          <a:tailEnd/>
                        </a:ln>
                      </wps:spPr>
                      <wps:txbx>
                        <w:txbxContent>
                          <w:p w14:paraId="60BF5812" w14:textId="77777777" w:rsidR="00BF4C3A" w:rsidRDefault="00BF4C3A" w:rsidP="00BA1D12">
                            <w:r>
                              <w:t>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335.5pt;margin-top:279pt;width:51.75pt;height:110.55pt;z-index:2493711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" filled="f" stroked="f">
                <v:textbox style="mso-fit-shape-to-text:t">
                  <w:txbxContent>
                    <w:p w14:paraId="60BF5812" w14:textId="77777777" w:rsidR="00BF4C3A" w:rsidRDefault="00BF4C3A" w:rsidP="00BA1D12">
                      <w:r>
                        <w:t>R</w:t>
                      </w:r>
                    </w:p>
                  </w:txbxContent>
                </v:textbox>
              </v:shape>
            </w:pict>
          </mc:Fallback>
        </mc:AlternateContent>
      </w:r>
      <w:r w:rsidRPr="00390FBB">
        <w:rPr>
          <w:noProof/>
          <w:lang w:eastAsia="en-GB"/>
        </w:rPr>
        <mc:AlternateContent>
          <mc:Choice Requires="wps">
            <w:drawing>
              <wp:anchor distT="0" distB="0" distL="114300" distR="114300" simplePos="0" relativeHeight="249359872" behindDoc="0" locked="0" layoutInCell="1" allowOverlap="1" wp14:anchorId="622FE590" wp14:editId="16E99C09">
                <wp:simplePos x="0" y="0"/>
                <wp:positionH relativeFrom="column">
                  <wp:posOffset>2765425</wp:posOffset>
                </wp:positionH>
                <wp:positionV relativeFrom="paragraph">
                  <wp:posOffset>3543300</wp:posOffset>
                </wp:positionV>
                <wp:extent cx="657225" cy="1403985"/>
                <wp:effectExtent l="0" t="0" r="0" b="0"/>
                <wp:wrapNone/>
                <wp:docPr id="3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225" cy="1403985"/>
                        </a:xfrm>
                        <a:prstGeom prst="rect">
                          <a:avLst/>
                        </a:prstGeom>
                        <a:noFill/>
                        <a:ln w="9525">
                          <a:noFill/>
                          <a:miter lim="800000"/>
                          <a:headEnd/>
                          <a:tailEnd/>
                        </a:ln>
                      </wps:spPr>
                      <wps:txbx>
                        <w:txbxContent>
                          <w:p w14:paraId="25189CBC" w14:textId="77777777" w:rsidR="00BF4C3A" w:rsidRDefault="00BF4C3A" w:rsidP="00BA1D12">
                            <w:r>
                              <w:t>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left:0;text-align:left;margin-left:217.75pt;margin-top:279pt;width:51.75pt;height:110.55pt;z-index:2493598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" filled="f" stroked="f">
                <v:textbox style="mso-fit-shape-to-text:t">
                  <w:txbxContent>
                    <w:p w14:paraId="25189CBC" w14:textId="77777777" w:rsidR="00BF4C3A" w:rsidRDefault="00BF4C3A" w:rsidP="00BA1D12">
                      <w:r>
                        <w:t>R</w:t>
                      </w:r>
                    </w:p>
                  </w:txbxContent>
                </v:textbox>
              </v:shape>
            </w:pict>
          </mc:Fallback>
        </mc:AlternateContent>
      </w:r>
      <w:r w:rsidRPr="00390FBB">
        <w:rPr>
          <w:noProof/>
          <w:lang w:eastAsia="en-GB"/>
        </w:rPr>
        <mc:AlternateContent>
          <mc:Choice Requires="wps">
            <w:drawing>
              <wp:anchor distT="0" distB="0" distL="114300" distR="114300" simplePos="0" relativeHeight="249348608" behindDoc="0" locked="0" layoutInCell="1" allowOverlap="1" wp14:anchorId="62B99FA6" wp14:editId="1B13BC1F">
                <wp:simplePos x="0" y="0"/>
                <wp:positionH relativeFrom="column">
                  <wp:posOffset>752475</wp:posOffset>
                </wp:positionH>
                <wp:positionV relativeFrom="paragraph">
                  <wp:posOffset>2821305</wp:posOffset>
                </wp:positionV>
                <wp:extent cx="714375" cy="400050"/>
                <wp:effectExtent l="0" t="0" r="0" b="0"/>
                <wp:wrapNone/>
                <wp:docPr id="3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400050"/>
                        </a:xfrm>
                        <a:prstGeom prst="rect">
                          <a:avLst/>
                        </a:prstGeom>
                        <a:noFill/>
                        <a:ln w="9525">
                          <a:noFill/>
                          <a:miter lim="800000"/>
                          <a:headEnd/>
                          <a:tailEnd/>
                        </a:ln>
                      </wps:spPr>
                      <wps:txbx>
                        <w:txbxContent>
                          <w:p w14:paraId="3B62282B" w14:textId="77777777" w:rsidR="00BF4C3A" w:rsidRPr="00C20C89" w:rsidRDefault="00BF4C3A" w:rsidP="00BA1D12">
                            <w:pPr>
                              <w:rPr>
                                <w:rFonts w:ascii="Cambria Math" w:hAnsi="Cambria Math" w:hint="eastAsia"/>
                                <w:oMath/>
                              </w:rPr>
                            </w:pPr>
                            <m:oMathPara>
                              <m:oMath>
                                <m:sSub>
                                  <m:sSubPr>
                                    <m:ctrlPr>
                                      <w:rPr>
                                        <w:rFonts w:ascii="Cambria Math" w:hAnsi="Cambria Math"/>
                                        <w:i/>
                                      </w:rPr>
                                    </m:ctrlPr>
                                  </m:sSubPr>
                                  <m:e>
                                    <m:r>
                                      <w:rPr>
                                        <w:rFonts w:ascii="Cambria Math" w:hAnsi="Cambria Math"/>
                                      </w:rPr>
                                      <m:t>Q</m:t>
                                    </m:r>
                                  </m:e>
                                  <m:sub>
                                    <m:r>
                                      <w:rPr>
                                        <w:rFonts w:ascii="Cambria Math" w:hAnsi="Cambria Math"/>
                                      </w:rPr>
                                      <m:t>f</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59.25pt;margin-top:222.15pt;width:56.25pt;height:31.5pt;z-index:24934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" filled="f" stroked="f">
                <v:textbox>
                  <w:txbxContent>
                    <w:p w14:paraId="3B62282B" w14:textId="77777777" w:rsidR="00BF4C3A" w:rsidRPr="00C20C89" w:rsidRDefault="00BF4C3A" w:rsidP="00BA1D12">
                      <w:pPr>
                        <w:rPr>
                          <w:rFonts w:ascii="Cambria Math" w:hAnsi="Cambria Math" w:hint="eastAsia"/>
                          <w:oMath/>
                        </w:rPr>
                      </w:pPr>
                      <m:oMathPara>
                        <m:oMath>
                          <m:sSub>
                            <m:sSubPr>
                              <m:ctrlPr>
                                <w:rPr>
                                  <w:rFonts w:ascii="Cambria Math" w:hAnsi="Cambria Math"/>
                                  <w:i/>
                                </w:rPr>
                              </m:ctrlPr>
                            </m:sSubPr>
                            <m:e>
                              <m:r>
                                <w:rPr>
                                  <w:rFonts w:ascii="Cambria Math" w:hAnsi="Cambria Math"/>
                                </w:rPr>
                                <m:t>Q</m:t>
                              </m:r>
                            </m:e>
                            <m:sub>
                              <m:r>
                                <w:rPr>
                                  <w:rFonts w:ascii="Cambria Math" w:hAnsi="Cambria Math"/>
                                </w:rPr>
                                <m:t>f</m:t>
                              </m:r>
                            </m:sub>
                          </m:sSub>
                        </m:oMath>
                      </m:oMathPara>
                    </w:p>
                  </w:txbxContent>
                </v:textbox>
              </v:shape>
            </w:pict>
          </mc:Fallback>
        </mc:AlternateContent>
      </w:r>
      <w:r w:rsidRPr="00390FBB">
        <w:rPr>
          <w:noProof/>
          <w:lang w:eastAsia="en-GB"/>
        </w:rPr>
        <mc:AlternateContent>
          <mc:Choice Requires="wps">
            <w:drawing>
              <wp:anchor distT="0" distB="0" distL="114300" distR="114300" simplePos="0" relativeHeight="249337344" behindDoc="0" locked="0" layoutInCell="1" allowOverlap="1" wp14:anchorId="40B1C40B" wp14:editId="5F24A33D">
                <wp:simplePos x="0" y="0"/>
                <wp:positionH relativeFrom="column">
                  <wp:posOffset>285750</wp:posOffset>
                </wp:positionH>
                <wp:positionV relativeFrom="paragraph">
                  <wp:posOffset>2802255</wp:posOffset>
                </wp:positionV>
                <wp:extent cx="714375" cy="400050"/>
                <wp:effectExtent l="0" t="0" r="0" b="0"/>
                <wp:wrapNone/>
                <wp:docPr id="3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400050"/>
                        </a:xfrm>
                        <a:prstGeom prst="rect">
                          <a:avLst/>
                        </a:prstGeom>
                        <a:noFill/>
                        <a:ln w="9525">
                          <a:noFill/>
                          <a:miter lim="800000"/>
                          <a:headEnd/>
                          <a:tailEnd/>
                        </a:ln>
                      </wps:spPr>
                      <wps:txbx>
                        <w:txbxContent>
                          <w:p w14:paraId="3DF32681" w14:textId="77777777" w:rsidR="00BF4C3A" w:rsidRPr="00C20C89" w:rsidRDefault="00BF4C3A" w:rsidP="00BA1D12">
                            <w:pPr>
                              <w:rPr>
                                <w:rFonts w:ascii="Cambria Math" w:hAnsi="Cambria Math" w:hint="eastAsia"/>
                                <w:oMath/>
                              </w:rPr>
                            </w:pPr>
                            <m:oMathPara>
                              <m:oMath>
                                <m:sSub>
                                  <m:sSubPr>
                                    <m:ctrlPr>
                                      <w:rPr>
                                        <w:rFonts w:ascii="Cambria Math" w:hAnsi="Cambria Math"/>
                                        <w:i/>
                                      </w:rPr>
                                    </m:ctrlPr>
                                  </m:sSubPr>
                                  <m:e>
                                    <m:r>
                                      <w:rPr>
                                        <w:rFonts w:ascii="Cambria Math" w:hAnsi="Cambria Math"/>
                                      </w:rPr>
                                      <m:t>Q</m:t>
                                    </m:r>
                                  </m:e>
                                  <m:sub>
                                    <m:r>
                                      <w:rPr>
                                        <w:rFonts w:ascii="Cambria Math" w:hAnsi="Cambria Math"/>
                                      </w:rPr>
                                      <m:t>f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22.5pt;margin-top:220.65pt;width:56.25pt;height:31.5pt;z-index:24933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" filled="f" stroked="f">
                <v:textbox>
                  <w:txbxContent>
                    <w:p w14:paraId="3DF32681" w14:textId="77777777" w:rsidR="00BF4C3A" w:rsidRPr="00C20C89" w:rsidRDefault="00BF4C3A" w:rsidP="00BA1D12">
                      <w:pPr>
                        <w:rPr>
                          <w:rFonts w:ascii="Cambria Math" w:hAnsi="Cambria Math" w:hint="eastAsia"/>
                          <w:oMath/>
                        </w:rPr>
                      </w:pPr>
                      <m:oMathPara>
                        <m:oMath>
                          <m:sSub>
                            <m:sSubPr>
                              <m:ctrlPr>
                                <w:rPr>
                                  <w:rFonts w:ascii="Cambria Math" w:hAnsi="Cambria Math"/>
                                  <w:i/>
                                </w:rPr>
                              </m:ctrlPr>
                            </m:sSubPr>
                            <m:e>
                              <m:r>
                                <w:rPr>
                                  <w:rFonts w:ascii="Cambria Math" w:hAnsi="Cambria Math"/>
                                </w:rPr>
                                <m:t>Q</m:t>
                              </m:r>
                            </m:e>
                            <m:sub>
                              <m:r>
                                <w:rPr>
                                  <w:rFonts w:ascii="Cambria Math" w:hAnsi="Cambria Math"/>
                                </w:rPr>
                                <m:t>f0</m:t>
                              </m:r>
                            </m:sub>
                          </m:sSub>
                        </m:oMath>
                      </m:oMathPara>
                    </w:p>
                  </w:txbxContent>
                </v:textbox>
              </v:shape>
            </w:pict>
          </mc:Fallback>
        </mc:AlternateContent>
      </w:r>
      <w:r w:rsidRPr="00390FBB">
        <w:rPr>
          <w:noProof/>
          <w:lang w:eastAsia="en-GB"/>
        </w:rPr>
        <mc:AlternateContent>
          <mc:Choice Requires="wps">
            <w:drawing>
              <wp:anchor distT="0" distB="0" distL="114300" distR="114300" simplePos="0" relativeHeight="249326080" behindDoc="0" locked="0" layoutInCell="1" allowOverlap="1" wp14:anchorId="5D1E9891" wp14:editId="1B973AEC">
                <wp:simplePos x="0" y="0"/>
                <wp:positionH relativeFrom="column">
                  <wp:posOffset>447675</wp:posOffset>
                </wp:positionH>
                <wp:positionV relativeFrom="paragraph">
                  <wp:posOffset>2259330</wp:posOffset>
                </wp:positionV>
                <wp:extent cx="0" cy="981075"/>
                <wp:effectExtent l="95250" t="38100" r="95250" b="66675"/>
                <wp:wrapNone/>
                <wp:docPr id="345" name="Straight Arrow Connector 345"/>
                <wp:cNvGraphicFramePr/>
                <a:graphic xmlns:a="http://schemas.openxmlformats.org/drawingml/2006/main">
                  <a:graphicData uri="http://schemas.microsoft.com/office/word/2010/wordprocessingShape">
                    <wps:wsp>
                      <wps:cNvCnPr/>
                      <wps:spPr>
                        <a:xfrm>
                          <a:off x="0" y="0"/>
                          <a:ext cx="0" cy="981075"/>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45" o:spid="_x0000_s1026" type="#_x0000_t32" style="position:absolute;margin-left:35.25pt;margin-top:177.9pt;width:0;height:77.25pt;z-index:249326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" strokecolor="black [3040]">
                <v:stroke startarrow="open" endarrow="open"/>
              </v:shape>
            </w:pict>
          </mc:Fallback>
        </mc:AlternateContent>
      </w:r>
      <w:r w:rsidRPr="00390FBB">
        <w:rPr>
          <w:noProof/>
          <w:lang w:eastAsia="en-GB"/>
        </w:rPr>
        <mc:AlternateContent>
          <mc:Choice Requires="wps">
            <w:drawing>
              <wp:anchor distT="0" distB="0" distL="114300" distR="114300" simplePos="0" relativeHeight="249314816" behindDoc="0" locked="0" layoutInCell="1" allowOverlap="1" wp14:anchorId="34D72AC3" wp14:editId="13BC2875">
                <wp:simplePos x="0" y="0"/>
                <wp:positionH relativeFrom="column">
                  <wp:posOffset>942975</wp:posOffset>
                </wp:positionH>
                <wp:positionV relativeFrom="paragraph">
                  <wp:posOffset>2611755</wp:posOffset>
                </wp:positionV>
                <wp:extent cx="0" cy="628650"/>
                <wp:effectExtent l="95250" t="38100" r="76200" b="57150"/>
                <wp:wrapNone/>
                <wp:docPr id="344" name="Straight Arrow Connector 344"/>
                <wp:cNvGraphicFramePr/>
                <a:graphic xmlns:a="http://schemas.openxmlformats.org/drawingml/2006/main">
                  <a:graphicData uri="http://schemas.microsoft.com/office/word/2010/wordprocessingShape">
                    <wps:wsp>
                      <wps:cNvCnPr/>
                      <wps:spPr>
                        <a:xfrm>
                          <a:off x="0" y="0"/>
                          <a:ext cx="0" cy="62865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4" o:spid="_x0000_s1026" type="#_x0000_t32" style="position:absolute;margin-left:74.25pt;margin-top:205.65pt;width:0;height:49.5pt;z-index:249314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" strokecolor="black [3040]">
                <v:stroke startarrow="open" endarrow="open"/>
              </v:shape>
            </w:pict>
          </mc:Fallback>
        </mc:AlternateContent>
      </w:r>
      <w:r w:rsidRPr="00390FBB">
        <w:rPr>
          <w:noProof/>
          <w:lang w:eastAsia="en-GB"/>
        </w:rPr>
        <mc:AlternateContent>
          <mc:Choice Requires="wps">
            <w:drawing>
              <wp:anchor distT="0" distB="0" distL="114300" distR="114300" simplePos="0" relativeHeight="249303552" behindDoc="0" locked="0" layoutInCell="1" allowOverlap="1" wp14:anchorId="64DF6AF3" wp14:editId="3468D73D">
                <wp:simplePos x="0" y="0"/>
                <wp:positionH relativeFrom="column">
                  <wp:posOffset>1476375</wp:posOffset>
                </wp:positionH>
                <wp:positionV relativeFrom="paragraph">
                  <wp:posOffset>2973705</wp:posOffset>
                </wp:positionV>
                <wp:extent cx="714375" cy="400050"/>
                <wp:effectExtent l="0" t="0" r="0" b="0"/>
                <wp:wrapNone/>
                <wp:docPr id="3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400050"/>
                        </a:xfrm>
                        <a:prstGeom prst="rect">
                          <a:avLst/>
                        </a:prstGeom>
                        <a:noFill/>
                        <a:ln w="9525">
                          <a:noFill/>
                          <a:miter lim="800000"/>
                          <a:headEnd/>
                          <a:tailEnd/>
                        </a:ln>
                      </wps:spPr>
                      <wps:txbx>
                        <w:txbxContent>
                          <w:p w14:paraId="3E610E87" w14:textId="77777777" w:rsidR="00BF4C3A" w:rsidRPr="00C20C89" w:rsidRDefault="00BF4C3A" w:rsidP="00BA1D12">
                            <w:pPr>
                              <w:rPr>
                                <w:rFonts w:ascii="Cambria Math" w:hAnsi="Cambria Math" w:hint="eastAsia"/>
                                <w:oMath/>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16.25pt;margin-top:234.15pt;width:56.25pt;height:31.5pt;z-index:24930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" filled="f" stroked="f">
                <v:textbox>
                  <w:txbxContent>
                    <w:p w14:paraId="3E610E87" w14:textId="77777777" w:rsidR="00BF4C3A" w:rsidRPr="00C20C89" w:rsidRDefault="00BF4C3A" w:rsidP="00BA1D12">
                      <w:pPr>
                        <w:rPr>
                          <w:rFonts w:ascii="Cambria Math" w:hAnsi="Cambria Math" w:hint="eastAsia"/>
                          <w:oMath/>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oMath>
                      </m:oMathPara>
                    </w:p>
                  </w:txbxContent>
                </v:textbox>
              </v:shape>
            </w:pict>
          </mc:Fallback>
        </mc:AlternateContent>
      </w:r>
      <w:r w:rsidRPr="00390FBB">
        <w:rPr>
          <w:noProof/>
          <w:lang w:eastAsia="en-GB"/>
        </w:rPr>
        <mc:AlternateContent>
          <mc:Choice Requires="wps">
            <w:drawing>
              <wp:anchor distT="0" distB="0" distL="114300" distR="114300" simplePos="0" relativeHeight="249292288" behindDoc="0" locked="0" layoutInCell="1" allowOverlap="1" wp14:anchorId="0ACBCFC2" wp14:editId="3516049F">
                <wp:simplePos x="0" y="0"/>
                <wp:positionH relativeFrom="column">
                  <wp:posOffset>1485900</wp:posOffset>
                </wp:positionH>
                <wp:positionV relativeFrom="paragraph">
                  <wp:posOffset>2326005</wp:posOffset>
                </wp:positionV>
                <wp:extent cx="714375" cy="400050"/>
                <wp:effectExtent l="0" t="0" r="0" b="0"/>
                <wp:wrapNone/>
                <wp:docPr id="3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400050"/>
                        </a:xfrm>
                        <a:prstGeom prst="rect">
                          <a:avLst/>
                        </a:prstGeom>
                        <a:noFill/>
                        <a:ln w="9525">
                          <a:noFill/>
                          <a:miter lim="800000"/>
                          <a:headEnd/>
                          <a:tailEnd/>
                        </a:ln>
                      </wps:spPr>
                      <wps:txbx>
                        <w:txbxContent>
                          <w:p w14:paraId="721F787F" w14:textId="77777777" w:rsidR="00BF4C3A" w:rsidRPr="00C20C89" w:rsidRDefault="00BF4C3A" w:rsidP="00BA1D12">
                            <w:pPr>
                              <w:rPr>
                                <w:rFonts w:ascii="Cambria Math" w:hAnsi="Cambria Math" w:hint="eastAsia"/>
                                <w:oMath/>
                              </w:rPr>
                            </w:pPr>
                            <m:oMathPara>
                              <m:oMath>
                                <m:sSub>
                                  <m:sSubPr>
                                    <m:ctrlPr>
                                      <w:rPr>
                                        <w:rFonts w:ascii="Cambria Math" w:hAnsi="Cambria Math"/>
                                        <w:i/>
                                      </w:rPr>
                                    </m:ctrlPr>
                                  </m:sSubPr>
                                  <m:e>
                                    <m:r>
                                      <w:rPr>
                                        <w:rFonts w:ascii="Cambria Math" w:hAnsi="Cambria Math"/>
                                      </w:rPr>
                                      <m:t>Q</m:t>
                                    </m:r>
                                  </m:e>
                                  <m:sub>
                                    <m:r>
                                      <w:rPr>
                                        <w:rFonts w:ascii="Cambria Math" w:hAnsi="Cambria Math"/>
                                      </w:rPr>
                                      <m:t>m</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17pt;margin-top:183.15pt;width:56.25pt;height:31.5pt;z-index:24929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" filled="f" stroked="f">
                <v:textbox>
                  <w:txbxContent>
                    <w:p w14:paraId="721F787F" w14:textId="77777777" w:rsidR="00BF4C3A" w:rsidRPr="00C20C89" w:rsidRDefault="00BF4C3A" w:rsidP="00BA1D12">
                      <w:pPr>
                        <w:rPr>
                          <w:rFonts w:ascii="Cambria Math" w:hAnsi="Cambria Math" w:hint="eastAsia"/>
                          <w:oMath/>
                        </w:rPr>
                      </w:pPr>
                      <m:oMathPara>
                        <m:oMath>
                          <m:sSub>
                            <m:sSubPr>
                              <m:ctrlPr>
                                <w:rPr>
                                  <w:rFonts w:ascii="Cambria Math" w:hAnsi="Cambria Math"/>
                                  <w:i/>
                                </w:rPr>
                              </m:ctrlPr>
                            </m:sSubPr>
                            <m:e>
                              <m:r>
                                <w:rPr>
                                  <w:rFonts w:ascii="Cambria Math" w:hAnsi="Cambria Math"/>
                                </w:rPr>
                                <m:t>Q</m:t>
                              </m:r>
                            </m:e>
                            <m:sub>
                              <m:r>
                                <w:rPr>
                                  <w:rFonts w:ascii="Cambria Math" w:hAnsi="Cambria Math"/>
                                </w:rPr>
                                <m:t>m</m:t>
                              </m:r>
                            </m:sub>
                          </m:sSub>
                        </m:oMath>
                      </m:oMathPara>
                    </w:p>
                  </w:txbxContent>
                </v:textbox>
              </v:shape>
            </w:pict>
          </mc:Fallback>
        </mc:AlternateContent>
      </w:r>
      <w:r w:rsidRPr="00390FBB">
        <w:rPr>
          <w:noProof/>
          <w:lang w:eastAsia="en-GB"/>
        </w:rPr>
        <mc:AlternateContent>
          <mc:Choice Requires="wps">
            <w:drawing>
              <wp:anchor distT="0" distB="0" distL="114300" distR="114300" simplePos="0" relativeHeight="249281024" behindDoc="0" locked="0" layoutInCell="1" allowOverlap="1" wp14:anchorId="1009F397" wp14:editId="28BC09DA">
                <wp:simplePos x="0" y="0"/>
                <wp:positionH relativeFrom="column">
                  <wp:posOffset>1485900</wp:posOffset>
                </wp:positionH>
                <wp:positionV relativeFrom="paragraph">
                  <wp:posOffset>2002155</wp:posOffset>
                </wp:positionV>
                <wp:extent cx="714375" cy="400050"/>
                <wp:effectExtent l="0" t="0" r="0" b="0"/>
                <wp:wrapNone/>
                <wp:docPr id="3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400050"/>
                        </a:xfrm>
                        <a:prstGeom prst="rect">
                          <a:avLst/>
                        </a:prstGeom>
                        <a:noFill/>
                        <a:ln w="9525">
                          <a:noFill/>
                          <a:miter lim="800000"/>
                          <a:headEnd/>
                          <a:tailEnd/>
                        </a:ln>
                      </wps:spPr>
                      <wps:txbx>
                        <w:txbxContent>
                          <w:p w14:paraId="12C7578C" w14:textId="77777777" w:rsidR="00BF4C3A" w:rsidRPr="00C20C89" w:rsidRDefault="00BF4C3A" w:rsidP="00BA1D12">
                            <w:pPr>
                              <w:rPr>
                                <w:rFonts w:ascii="Cambria Math" w:hAnsi="Cambria Math" w:hint="eastAsia"/>
                                <w:oMath/>
                              </w:rPr>
                            </w:pPr>
                            <m:oMathPara>
                              <m:oMath>
                                <m:sSub>
                                  <m:sSubPr>
                                    <m:ctrlPr>
                                      <w:rPr>
                                        <w:rFonts w:ascii="Cambria Math" w:hAnsi="Cambria Math"/>
                                        <w:i/>
                                      </w:rPr>
                                    </m:ctrlPr>
                                  </m:sSubPr>
                                  <m:e>
                                    <m:r>
                                      <w:rPr>
                                        <w:rFonts w:ascii="Cambria Math" w:hAnsi="Cambria Math"/>
                                      </w:rPr>
                                      <m:t>Q</m:t>
                                    </m:r>
                                  </m:e>
                                  <m:sub>
                                    <m:r>
                                      <w:rPr>
                                        <w:rFonts w:ascii="Cambria Math" w:hAnsi="Cambria Math"/>
                                      </w:rPr>
                                      <m:t>o</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117pt;margin-top:157.65pt;width:56.25pt;height:31.5pt;z-index:24928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" filled="f" stroked="f">
                <v:textbox>
                  <w:txbxContent>
                    <w:p w14:paraId="12C7578C" w14:textId="77777777" w:rsidR="00BF4C3A" w:rsidRPr="00C20C89" w:rsidRDefault="00BF4C3A" w:rsidP="00BA1D12">
                      <w:pPr>
                        <w:rPr>
                          <w:rFonts w:ascii="Cambria Math" w:hAnsi="Cambria Math" w:hint="eastAsia"/>
                          <w:oMath/>
                        </w:rPr>
                      </w:pPr>
                      <m:oMathPara>
                        <m:oMath>
                          <m:sSub>
                            <m:sSubPr>
                              <m:ctrlPr>
                                <w:rPr>
                                  <w:rFonts w:ascii="Cambria Math" w:hAnsi="Cambria Math"/>
                                  <w:i/>
                                </w:rPr>
                              </m:ctrlPr>
                            </m:sSubPr>
                            <m:e>
                              <m:r>
                                <w:rPr>
                                  <w:rFonts w:ascii="Cambria Math" w:hAnsi="Cambria Math"/>
                                </w:rPr>
                                <m:t>Q</m:t>
                              </m:r>
                            </m:e>
                            <m:sub>
                              <m:r>
                                <w:rPr>
                                  <w:rFonts w:ascii="Cambria Math" w:hAnsi="Cambria Math"/>
                                </w:rPr>
                                <m:t>o</m:t>
                              </m:r>
                            </m:sub>
                          </m:sSub>
                        </m:oMath>
                      </m:oMathPara>
                    </w:p>
                  </w:txbxContent>
                </v:textbox>
              </v:shape>
            </w:pict>
          </mc:Fallback>
        </mc:AlternateContent>
      </w:r>
      <w:r w:rsidRPr="00390FBB">
        <w:rPr>
          <w:noProof/>
          <w:lang w:eastAsia="en-GB"/>
        </w:rPr>
        <mc:AlternateContent>
          <mc:Choice Requires="wps">
            <w:drawing>
              <wp:anchor distT="0" distB="0" distL="114300" distR="114300" simplePos="0" relativeHeight="249269760" behindDoc="0" locked="0" layoutInCell="1" allowOverlap="1" wp14:anchorId="74EE02E8" wp14:editId="50D2AB9D">
                <wp:simplePos x="0" y="0"/>
                <wp:positionH relativeFrom="column">
                  <wp:posOffset>1247775</wp:posOffset>
                </wp:positionH>
                <wp:positionV relativeFrom="paragraph">
                  <wp:posOffset>548640</wp:posOffset>
                </wp:positionV>
                <wp:extent cx="1085850" cy="1029335"/>
                <wp:effectExtent l="0" t="0" r="0" b="0"/>
                <wp:wrapNone/>
                <wp:docPr id="3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5850" cy="1029335"/>
                        </a:xfrm>
                        <a:prstGeom prst="rect">
                          <a:avLst/>
                        </a:prstGeom>
                        <a:noFill/>
                        <a:ln w="9525">
                          <a:noFill/>
                          <a:miter lim="800000"/>
                          <a:headEnd/>
                          <a:tailEnd/>
                        </a:ln>
                      </wps:spPr>
                      <wps:txbx>
                        <w:txbxContent>
                          <w:p w14:paraId="4C4972FD" w14:textId="77777777" w:rsidR="00BF4C3A" w:rsidRDefault="00BF4C3A" w:rsidP="00BA1D12">
                            <w:r>
                              <w:t xml:space="preserve">moisture content of solid, </w:t>
                            </w:r>
                            <m:oMath>
                              <m:r>
                                <w:rPr>
                                  <w:rFonts w:ascii="Cambria Math" w:hAnsi="Cambria Math"/>
                                </w:rPr>
                                <m:t>Q</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98.25pt;margin-top:43.2pt;width:85.5pt;height:81.05pt;z-index:24926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" filled="f" stroked="f">
                <v:textbox>
                  <w:txbxContent>
                    <w:p w14:paraId="4C4972FD" w14:textId="77777777" w:rsidR="00BF4C3A" w:rsidRDefault="00BF4C3A" w:rsidP="00BA1D12">
                      <w:r>
                        <w:t xml:space="preserve">moisture content of solid, </w:t>
                      </w:r>
                      <m:oMath>
                        <m:r>
                          <w:rPr>
                            <w:rFonts w:ascii="Cambria Math" w:hAnsi="Cambria Math"/>
                          </w:rPr>
                          <m:t>Q</m:t>
                        </m:r>
                      </m:oMath>
                    </w:p>
                  </w:txbxContent>
                </v:textbox>
              </v:shape>
            </w:pict>
          </mc:Fallback>
        </mc:AlternateContent>
      </w:r>
      <w:r w:rsidRPr="00390FBB">
        <w:rPr>
          <w:noProof/>
          <w:lang w:eastAsia="en-GB"/>
        </w:rPr>
        <mc:AlternateContent>
          <mc:Choice Requires="wps">
            <w:drawing>
              <wp:anchor distT="0" distB="0" distL="114300" distR="114300" simplePos="0" relativeHeight="249247232" behindDoc="0" locked="0" layoutInCell="1" allowOverlap="1" wp14:anchorId="161C361C" wp14:editId="3D0E8173">
                <wp:simplePos x="0" y="0"/>
                <wp:positionH relativeFrom="column">
                  <wp:posOffset>4660900</wp:posOffset>
                </wp:positionH>
                <wp:positionV relativeFrom="paragraph">
                  <wp:posOffset>1162050</wp:posOffset>
                </wp:positionV>
                <wp:extent cx="657225" cy="1403985"/>
                <wp:effectExtent l="0" t="0" r="0" b="0"/>
                <wp:wrapNone/>
                <wp:docPr id="3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225" cy="1403985"/>
                        </a:xfrm>
                        <a:prstGeom prst="rect">
                          <a:avLst/>
                        </a:prstGeom>
                        <a:noFill/>
                        <a:ln w="9525">
                          <a:noFill/>
                          <a:miter lim="800000"/>
                          <a:headEnd/>
                          <a:tailEnd/>
                        </a:ln>
                      </wps:spPr>
                      <wps:txbx>
                        <w:txbxContent>
                          <w:p w14:paraId="30642750" w14:textId="77777777" w:rsidR="00BF4C3A" w:rsidRDefault="00BF4C3A" w:rsidP="00BA1D12">
                            <w:r>
                              <w:t>p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0" type="#_x0000_t202" style="position:absolute;left:0;text-align:left;margin-left:367pt;margin-top:91.5pt;width:51.75pt;height:110.55pt;z-index:2492472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" filled="f" stroked="f">
                <v:textbox style="mso-fit-shape-to-text:t">
                  <w:txbxContent>
                    <w:p w14:paraId="30642750" w14:textId="77777777" w:rsidR="00BF4C3A" w:rsidRDefault="00BF4C3A" w:rsidP="00BA1D12">
                      <w:r>
                        <w:t>particle</w:t>
                      </w:r>
                    </w:p>
                  </w:txbxContent>
                </v:textbox>
              </v:shape>
            </w:pict>
          </mc:Fallback>
        </mc:AlternateContent>
      </w:r>
      <w:r w:rsidRPr="00390FBB">
        <w:rPr>
          <w:noProof/>
          <w:lang w:eastAsia="en-GB"/>
        </w:rPr>
        <mc:AlternateContent>
          <mc:Choice Requires="wps">
            <w:drawing>
              <wp:anchor distT="0" distB="0" distL="114300" distR="114300" simplePos="0" relativeHeight="249258496" behindDoc="0" locked="0" layoutInCell="1" allowOverlap="1" wp14:anchorId="6BBE6F50" wp14:editId="7088E354">
                <wp:simplePos x="0" y="0"/>
                <wp:positionH relativeFrom="column">
                  <wp:posOffset>4400550</wp:posOffset>
                </wp:positionH>
                <wp:positionV relativeFrom="paragraph">
                  <wp:posOffset>1306830</wp:posOffset>
                </wp:positionV>
                <wp:extent cx="304165" cy="0"/>
                <wp:effectExtent l="0" t="0" r="19685" b="19050"/>
                <wp:wrapNone/>
                <wp:docPr id="339" name="Straight Connector 339"/>
                <wp:cNvGraphicFramePr/>
                <a:graphic xmlns:a="http://schemas.openxmlformats.org/drawingml/2006/main">
                  <a:graphicData uri="http://schemas.microsoft.com/office/word/2010/wordprocessingShape">
                    <wps:wsp>
                      <wps:cNvCnPr/>
                      <wps:spPr>
                        <a:xfrm flipH="1">
                          <a:off x="0" y="0"/>
                          <a:ext cx="3041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39" o:spid="_x0000_s1026" style="position:absolute;flip:x;z-index:249258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6.5pt,102.9pt" to="370.45pt,10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" strokecolor="black [3040]"/>
            </w:pict>
          </mc:Fallback>
        </mc:AlternateContent>
      </w:r>
      <w:r w:rsidRPr="00390FBB">
        <w:rPr>
          <w:noProof/>
          <w:lang w:eastAsia="en-GB"/>
        </w:rPr>
        <mc:AlternateContent>
          <mc:Choice Requires="wps">
            <w:drawing>
              <wp:anchor distT="0" distB="0" distL="114300" distR="114300" simplePos="0" relativeHeight="249224704" behindDoc="0" locked="0" layoutInCell="1" allowOverlap="1" wp14:anchorId="25E423E9" wp14:editId="4E860374">
                <wp:simplePos x="0" y="0"/>
                <wp:positionH relativeFrom="column">
                  <wp:posOffset>3746500</wp:posOffset>
                </wp:positionH>
                <wp:positionV relativeFrom="paragraph">
                  <wp:posOffset>800100</wp:posOffset>
                </wp:positionV>
                <wp:extent cx="657225" cy="1403985"/>
                <wp:effectExtent l="0" t="0" r="0" b="0"/>
                <wp:wrapNone/>
                <wp:docPr id="3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225" cy="1403985"/>
                        </a:xfrm>
                        <a:prstGeom prst="rect">
                          <a:avLst/>
                        </a:prstGeom>
                        <a:noFill/>
                        <a:ln w="9525">
                          <a:noFill/>
                          <a:miter lim="800000"/>
                          <a:headEnd/>
                          <a:tailEnd/>
                        </a:ln>
                      </wps:spPr>
                      <wps:txbx>
                        <w:txbxContent>
                          <w:p w14:paraId="2B69AC76" w14:textId="77777777" w:rsidR="00BF4C3A" w:rsidRDefault="00BF4C3A" w:rsidP="00BA1D12">
                            <w:r>
                              <w:t>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left:0;text-align:left;margin-left:295pt;margin-top:63pt;width:51.75pt;height:110.55pt;z-index:2492247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" filled="f" stroked="f">
                <v:textbox style="mso-fit-shape-to-text:t">
                  <w:txbxContent>
                    <w:p w14:paraId="2B69AC76" w14:textId="77777777" w:rsidR="00BF4C3A" w:rsidRDefault="00BF4C3A" w:rsidP="00BA1D12">
                      <w:r>
                        <w:t>R</w:t>
                      </w:r>
                    </w:p>
                  </w:txbxContent>
                </v:textbox>
              </v:shape>
            </w:pict>
          </mc:Fallback>
        </mc:AlternateContent>
      </w:r>
      <w:r w:rsidRPr="00390FBB">
        <w:rPr>
          <w:noProof/>
          <w:lang w:eastAsia="en-GB"/>
        </w:rPr>
        <mc:AlternateContent>
          <mc:Choice Requires="wps">
            <w:drawing>
              <wp:anchor distT="0" distB="0" distL="114300" distR="114300" simplePos="0" relativeHeight="249235968" behindDoc="0" locked="0" layoutInCell="1" allowOverlap="1" wp14:anchorId="5888EF44" wp14:editId="063F4F3D">
                <wp:simplePos x="0" y="0"/>
                <wp:positionH relativeFrom="column">
                  <wp:posOffset>3346450</wp:posOffset>
                </wp:positionH>
                <wp:positionV relativeFrom="paragraph">
                  <wp:posOffset>1066800</wp:posOffset>
                </wp:positionV>
                <wp:extent cx="657225" cy="1403985"/>
                <wp:effectExtent l="0" t="0" r="0" b="0"/>
                <wp:wrapNone/>
                <wp:docPr id="3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225" cy="1403985"/>
                        </a:xfrm>
                        <a:prstGeom prst="rect">
                          <a:avLst/>
                        </a:prstGeom>
                        <a:noFill/>
                        <a:ln w="9525">
                          <a:noFill/>
                          <a:miter lim="800000"/>
                          <a:headEnd/>
                          <a:tailEnd/>
                        </a:ln>
                      </wps:spPr>
                      <wps:txbx>
                        <w:txbxContent>
                          <w:p w14:paraId="6AB40D50" w14:textId="77777777" w:rsidR="00BF4C3A" w:rsidRDefault="00BF4C3A" w:rsidP="00BA1D12">
                            <w:r>
                              <w:t>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left:0;text-align:left;margin-left:263.5pt;margin-top:84pt;width:51.75pt;height:110.55pt;z-index:2492359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" filled="f" stroked="f">
                <v:textbox style="mso-fit-shape-to-text:t">
                  <w:txbxContent>
                    <w:p w14:paraId="6AB40D50" w14:textId="77777777" w:rsidR="00BF4C3A" w:rsidRDefault="00BF4C3A" w:rsidP="00BA1D12">
                      <w:r>
                        <w:t>r</w:t>
                      </w:r>
                    </w:p>
                  </w:txbxContent>
                </v:textbox>
              </v:shape>
            </w:pict>
          </mc:Fallback>
        </mc:AlternateContent>
      </w:r>
      <w:r w:rsidRPr="00390FBB">
        <w:rPr>
          <w:noProof/>
          <w:lang w:eastAsia="en-GB"/>
        </w:rPr>
        <w:drawing>
          <wp:inline distT="0" distB="0" distL="0" distR="0" wp14:anchorId="4F7F1ACA" wp14:editId="45CF7F52">
            <wp:extent cx="5718985" cy="3903407"/>
            <wp:effectExtent l="0" t="0" r="0" b="1905"/>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isture in a particle.jpg"/>
                    <pic:cNvPicPr/>
                  </pic:nvPicPr>
                  <pic:blipFill rotWithShape="1">
                    <a:blip r:embed="rId14">
                      <a:extLst>
                        <a:ext uri="{28A0092B-C50C-407E-A947-70E740481C1C}">
                          <a14:useLocalDpi xmlns:a14="http://schemas.microsoft.com/office/drawing/2010/main" val="0"/>
                        </a:ext>
                      </a:extLst>
                    </a:blip>
                    <a:srcRect l="3327" t="3772" r="29950" b="35513"/>
                    <a:stretch/>
                  </pic:blipFill>
                  <pic:spPr bwMode="auto">
                    <a:xfrm>
                      <a:off x="0" y="0"/>
                      <a:ext cx="5724525" cy="3907188"/>
                    </a:xfrm>
                    <a:prstGeom prst="rect">
                      <a:avLst/>
                    </a:prstGeom>
                    <a:ln>
                      <a:noFill/>
                    </a:ln>
                    <a:extLst>
                      <a:ext uri="{53640926-AAD7-44D8-BBD7-CCE9431645EC}">
                        <a14:shadowObscured xmlns:a14="http://schemas.microsoft.com/office/drawing/2010/main"/>
                      </a:ext>
                    </a:extLst>
                  </pic:spPr>
                </pic:pic>
              </a:graphicData>
            </a:graphic>
          </wp:inline>
        </w:drawing>
      </w:r>
    </w:p>
    <w:p w14:paraId="02CF5F62" w14:textId="064EFB5C" w:rsidR="00BA1D12" w:rsidRPr="00390FBB" w:rsidRDefault="00BA1D12" w:rsidP="00EA5CD1">
      <w:pPr>
        <w:pStyle w:val="Caption"/>
        <w:spacing w:line="276" w:lineRule="auto"/>
        <w:rPr>
          <w:rFonts w:eastAsiaTheme="minorEastAsia"/>
        </w:rPr>
      </w:pPr>
      <w:bookmarkStart w:id="40" w:name="_Ref448226653"/>
      <w:bookmarkStart w:id="41" w:name="_Toc474686560"/>
      <w:r>
        <w:t xml:space="preserve">Figure </w:t>
      </w:r>
      <w:fldSimple w:instr=" STYLEREF 1 \s ">
        <w:r w:rsidR="005D3AE0">
          <w:rPr>
            <w:noProof/>
          </w:rPr>
          <w:t>2</w:t>
        </w:r>
      </w:fldSimple>
      <w:r w:rsidR="00F02E7D">
        <w:noBreakHyphen/>
      </w:r>
      <w:fldSimple w:instr=" SEQ Figure \* ARABIC \s 1 ">
        <w:r w:rsidR="005D3AE0">
          <w:rPr>
            <w:noProof/>
          </w:rPr>
          <w:t>2</w:t>
        </w:r>
      </w:fldSimple>
      <w:bookmarkEnd w:id="40"/>
      <w:r>
        <w:t xml:space="preserve">.  Variation of moisture within a particle during a drying process </w:t>
      </w:r>
      <w:r w:rsidRPr="00390FBB">
        <w:rPr>
          <w:rFonts w:eastAsiaTheme="minorEastAsia"/>
        </w:rPr>
        <w:fldChar w:fldCharType="begin" w:fldLock="1"/>
      </w:r>
      <w:r w:rsidR="00D37BCC">
        <w:rPr>
          <w:rFonts w:eastAsiaTheme="minorEastAsia"/>
        </w:rPr>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plainTextFormattedCitation" : "(Kunii &amp; Levenspiel 1991)", "previouslyFormattedCitation" : "(Kunii &amp; Levenspiel 1991)" }, "properties" : { "noteIndex" : 0 }, "schema" : "https://github.com/citation-style-language/schema/raw/master/csl-citation.json" }</w:instrText>
      </w:r>
      <w:r w:rsidRPr="00390FBB">
        <w:rPr>
          <w:rFonts w:eastAsiaTheme="minorEastAsia"/>
        </w:rPr>
        <w:fldChar w:fldCharType="separate"/>
      </w:r>
      <w:r w:rsidR="00352AE9" w:rsidRPr="00352AE9">
        <w:rPr>
          <w:rFonts w:eastAsiaTheme="minorEastAsia"/>
          <w:noProof/>
        </w:rPr>
        <w:t>(Kunii &amp; Levenspiel 1991)</w:t>
      </w:r>
      <w:r w:rsidRPr="00390FBB">
        <w:rPr>
          <w:rFonts w:eastAsiaTheme="minorEastAsia"/>
        </w:rPr>
        <w:fldChar w:fldCharType="end"/>
      </w:r>
      <w:r>
        <w:rPr>
          <w:rFonts w:eastAsiaTheme="minorEastAsia"/>
        </w:rPr>
        <w:t>.</w:t>
      </w:r>
      <w:bookmarkEnd w:id="41"/>
    </w:p>
    <w:p w14:paraId="688AE95F" w14:textId="77777777" w:rsidR="00BA1D12" w:rsidRDefault="00BA1D12" w:rsidP="00EA5CD1">
      <w:pPr>
        <w:spacing w:after="120" w:line="276" w:lineRule="auto"/>
      </w:pPr>
    </w:p>
    <w:p w14:paraId="5097461D" w14:textId="31E3E3CF" w:rsidR="00BA1D12" w:rsidRDefault="00BA1D12" w:rsidP="00EA5CD1">
      <w:pPr>
        <w:spacing w:after="120" w:line="276" w:lineRule="auto"/>
      </w:pPr>
      <w:r w:rsidRPr="00390FBB">
        <w:fldChar w:fldCharType="begin" w:fldLock="1"/>
      </w:r>
      <w:r w:rsidR="00D37BCC">
        <w:instrText>ADDIN CSL_CITATION { "citationItems" : [ { "id" : "ITEM-1", "itemData" : { "ISBN" : "0 408 70113 7", "author" : [ { "dropping-particle" : "", "family" : "Nonhebel", "given" : "G", "non-dropping-particle" : "", "parse-names" : false, "suffix" : "" }, { "dropping-particle" : "", "family" : "Moss", "given" : "A A H", "non-dropping-particle" : "", "parse-names" : false, "suffix" : "" } ], "id" : "ITEM-1", "issued" : { "date-parts" : [ [ "1971" ] ] }, "publisher" : "Butterworth &amp; Co.", "publisher-place" : "London", "title" : "Drying of Solids in the Chemical Industry", "type" : "book" }, "uris" : [ "http://www.mendeley.com/documents/?uuid=27597495-4425-425e-bf6b-0012cc05a874" ] } ], "mendeley" : { "formattedCitation" : "(Nonhebel &amp; Moss 1971)", "manualFormatting" : "Nonhebel &amp; Moss (1971)", "plainTextFormattedCitation" : "(Nonhebel &amp; Moss 1971)", "previouslyFormattedCitation" : "(Nonhebel &amp; Moss 1971)" }, "properties" : { "noteIndex" : 0 }, "schema" : "https://github.com/citation-style-language/schema/raw/master/csl-citation.json" }</w:instrText>
      </w:r>
      <w:r w:rsidRPr="00390FBB">
        <w:fldChar w:fldCharType="separate"/>
      </w:r>
      <w:r w:rsidRPr="00390FBB">
        <w:rPr>
          <w:noProof/>
        </w:rPr>
        <w:t>Nonhebel &amp; Moss (1971)</w:t>
      </w:r>
      <w:r w:rsidRPr="00390FBB">
        <w:fldChar w:fldCharType="end"/>
      </w:r>
      <w:r w:rsidRPr="00390FBB">
        <w:t xml:space="preserve"> define the rate of </w:t>
      </w:r>
      <w:r w:rsidR="0033618E">
        <w:t>moisture removal (Equation 2-5</w:t>
      </w:r>
      <w:r w:rsidRPr="00390FBB">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BA1D12" w14:paraId="70D6E637" w14:textId="77777777" w:rsidTr="00BA1D12">
        <w:tc>
          <w:tcPr>
            <w:tcW w:w="7479" w:type="dxa"/>
          </w:tcPr>
          <w:p w14:paraId="56699F06" w14:textId="77777777" w:rsidR="00BA1D12" w:rsidRDefault="00BF4C3A" w:rsidP="00EA5CD1">
            <w:pPr>
              <w:spacing w:after="120" w:line="276" w:lineRule="auto"/>
            </w:pPr>
            <m:oMathPara>
              <m:oMath>
                <m:f>
                  <m:fPr>
                    <m:ctrlPr>
                      <w:rPr>
                        <w:rFonts w:ascii="Cambria Math" w:hAnsi="Cambria Math"/>
                        <w:i/>
                      </w:rPr>
                    </m:ctrlPr>
                  </m:fPr>
                  <m:num>
                    <m:r>
                      <w:rPr>
                        <w:rFonts w:ascii="Cambria Math" w:hAnsi="Cambria Math"/>
                      </w:rPr>
                      <m:t>dW</m:t>
                    </m:r>
                  </m:num>
                  <m:den>
                    <m:r>
                      <w:rPr>
                        <w:rFonts w:ascii="Cambria Math" w:hAnsi="Cambria Math"/>
                      </w:rPr>
                      <m:t>dθ</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num>
                  <m:den>
                    <m:r>
                      <w:rPr>
                        <w:rFonts w:ascii="Cambria Math" w:hAnsi="Cambria Math"/>
                      </w:rPr>
                      <m:t>λ</m:t>
                    </m:r>
                  </m:den>
                </m:f>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A(</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v</m:t>
                    </m:r>
                  </m:sub>
                </m:sSub>
                <m:r>
                  <w:rPr>
                    <w:rFonts w:ascii="Cambria Math" w:hAnsi="Cambria Math"/>
                  </w:rPr>
                  <m:t>)</m:t>
                </m:r>
              </m:oMath>
            </m:oMathPara>
          </w:p>
        </w:tc>
        <w:tc>
          <w:tcPr>
            <w:tcW w:w="1763" w:type="dxa"/>
            <w:vAlign w:val="center"/>
          </w:tcPr>
          <w:p w14:paraId="2D0696E0" w14:textId="1052E04A" w:rsidR="00BA1D12" w:rsidRDefault="0033618E" w:rsidP="00EA5CD1">
            <w:pPr>
              <w:spacing w:after="120" w:line="276" w:lineRule="auto"/>
              <w:jc w:val="right"/>
            </w:pPr>
            <w:r>
              <w:t>Equation 2-5</w:t>
            </w:r>
          </w:p>
        </w:tc>
      </w:tr>
    </w:tbl>
    <w:p w14:paraId="70C7B894" w14:textId="1708BB94" w:rsidR="0033618E" w:rsidRDefault="00BA1D12" w:rsidP="00EA5CD1">
      <w:pPr>
        <w:spacing w:after="120" w:line="276" w:lineRule="auto"/>
      </w:pPr>
      <w:r w:rsidRPr="00390FBB">
        <w:t>where the rate of drying (</w:t>
      </w:r>
      <m:oMath>
        <m:f>
          <m:fPr>
            <m:ctrlPr>
              <w:rPr>
                <w:rFonts w:ascii="Cambria Math" w:hAnsi="Cambria Math"/>
                <w:i/>
              </w:rPr>
            </m:ctrlPr>
          </m:fPr>
          <m:num>
            <m:r>
              <w:rPr>
                <w:rFonts w:ascii="Cambria Math" w:hAnsi="Cambria Math"/>
              </w:rPr>
              <m:t>dW</m:t>
            </m:r>
          </m:num>
          <m:den>
            <m:r>
              <w:rPr>
                <w:rFonts w:ascii="Cambria Math" w:hAnsi="Cambria Math"/>
              </w:rPr>
              <m:t>dθ</m:t>
            </m:r>
          </m:den>
        </m:f>
      </m:oMath>
      <w:r w:rsidRPr="00390FBB">
        <w:t>) is defined by the convection heat transfer coefficient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Pr="00390FBB">
        <w:t>) over the specified surface area (</w:t>
      </w:r>
      <m:oMath>
        <m:r>
          <w:rPr>
            <w:rFonts w:ascii="Cambria Math" w:hAnsi="Cambria Math"/>
          </w:rPr>
          <m:t>A</m:t>
        </m:r>
      </m:oMath>
      <w:r w:rsidRPr="00390FBB">
        <w:t>) and the difference in temperature between the fluid and the particl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Pr="00390FBB">
        <w:t>).  This is controlled by the latent heat of evaporation (</w:t>
      </w:r>
      <m:oMath>
        <m:r>
          <w:rPr>
            <w:rFonts w:ascii="Cambria Math" w:hAnsi="Cambria Math"/>
          </w:rPr>
          <m:t>λ</m:t>
        </m:r>
      </m:oMath>
      <w:r w:rsidRPr="00390FBB">
        <w:t xml:space="preserve">) at the particle surface.  The drying coefficient is then related to a constant over the surface area and the difference in the partial pressure between the particle and the fluid.  Partial pressure is the pressure that would be exerted by a gas in a mixture if it occupied the same volume on its own.  </w:t>
      </w:r>
    </w:p>
    <w:p w14:paraId="3855B01F" w14:textId="3B2E29EE" w:rsidR="00BA1D12" w:rsidRDefault="00BA1D12" w:rsidP="00EA5CD1">
      <w:pPr>
        <w:spacing w:after="120" w:line="276" w:lineRule="auto"/>
      </w:pPr>
      <w:r>
        <w:t xml:space="preserve">The </w:t>
      </w:r>
      <w:r w:rsidRPr="00390FBB">
        <w:t>rate of drying</w:t>
      </w:r>
      <w:r>
        <w:t xml:space="preserve"> is described by</w:t>
      </w:r>
      <w:r w:rsidRPr="00390FBB">
        <w:t xml:space="preserve"> </w:t>
      </w:r>
      <w:r w:rsidRPr="00390FBB">
        <w:fldChar w:fldCharType="begin" w:fldLock="1"/>
      </w:r>
      <w:r w:rsidR="00D37BCC">
        <w:instrText>ADDIN CSL_CITATION { "citationItems" : [ { "id" : "ITEM-1", "itemData" : { "author" : [ { "dropping-particle" : "", "family" : "Richardson", "given" : "J. F.", "non-dropping-particle" : "", "parse-names" : false, "suffix" : "" }, { "dropping-particle" : "", "family" : "Harker", "given" : "J. H.", "non-dropping-particle" : "", "parse-names" : false, "suffix" : "" }, { "dropping-particle" : "", "family" : "Backhurst", "given" : "J. R.", "non-dropping-particle" : "", "parse-names" : false, "suffix" : "" } ], "edition" : "5th editio", "id" : "ITEM-1", "issued" : { "date-parts" : [ [ "2002" ] ] }, "publisher" : "Butterworth - Heinemann: Oxford", "title" : "Coulson and Richardson's Chemical Engineering; Volume 2 Particle technology and separation processes", "type" : "book" }, "uris" : [ "http://www.mendeley.com/documents/?uuid=c4b08a3e-235c-4f98-b39a-90429e5f1b6d" ] } ], "mendeley" : { "formattedCitation" : "(Richardson et al. 2002)", "manualFormatting" : "Richardson et al. (2002)", "plainTextFormattedCitation" : "(Richardson et al. 2002)", "previouslyFormattedCitation" : "(Richardson et al. 2002)" }, "properties" : { "noteIndex" : 0 }, "schema" : "https://github.com/citation-style-language/schema/raw/master/csl-citation.json" }</w:instrText>
      </w:r>
      <w:r w:rsidRPr="00390FBB">
        <w:fldChar w:fldCharType="separate"/>
      </w:r>
      <w:r w:rsidRPr="00390FBB">
        <w:rPr>
          <w:noProof/>
        </w:rPr>
        <w:t xml:space="preserve">Richardson et al. </w:t>
      </w:r>
      <w:r>
        <w:rPr>
          <w:noProof/>
        </w:rPr>
        <w:t>(</w:t>
      </w:r>
      <w:r w:rsidRPr="00390FBB">
        <w:rPr>
          <w:noProof/>
        </w:rPr>
        <w:t>2002)</w:t>
      </w:r>
      <w:r w:rsidRPr="00390FBB">
        <w:fldChar w:fldCharType="end"/>
      </w:r>
      <w:r>
        <w:t xml:space="preserve"> as the </w:t>
      </w:r>
      <w:r w:rsidRPr="00390FBB">
        <w:t>diffusion of vapour</w:t>
      </w:r>
      <w:r>
        <w:t xml:space="preserve"> from a liquid</w:t>
      </w:r>
      <w:r w:rsidR="0033618E">
        <w:t xml:space="preserve"> surface to a gas (Equation 2-6</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33618E" w14:paraId="009FE3BD" w14:textId="77777777" w:rsidTr="0033618E">
        <w:tc>
          <w:tcPr>
            <w:tcW w:w="7479" w:type="dxa"/>
          </w:tcPr>
          <w:p w14:paraId="23A312EF" w14:textId="422047EE" w:rsidR="0033618E" w:rsidRDefault="0033618E" w:rsidP="00EA5CD1">
            <w:pPr>
              <w:spacing w:after="120" w:line="276" w:lineRule="auto"/>
              <w:jc w:val="center"/>
            </w:pPr>
            <m:oMathPara>
              <m:oMath>
                <m:r>
                  <w:rPr>
                    <w:rFonts w:ascii="Cambria Math" w:hAnsi="Cambria Math"/>
                  </w:rPr>
                  <m:t>W=</m:t>
                </m:r>
                <m:sSub>
                  <m:sSubPr>
                    <m:ctrlPr>
                      <w:rPr>
                        <w:rFonts w:ascii="Cambria Math" w:hAnsi="Cambria Math"/>
                        <w:i/>
                      </w:rPr>
                    </m:ctrlPr>
                  </m:sSubPr>
                  <m:e>
                    <m:r>
                      <w:rPr>
                        <w:rFonts w:ascii="Cambria Math" w:hAnsi="Cambria Math"/>
                      </w:rPr>
                      <m:t>k</m:t>
                    </m:r>
                  </m:e>
                  <m:sub>
                    <m:r>
                      <w:rPr>
                        <w:rFonts w:ascii="Cambria Math" w:hAnsi="Cambria Math"/>
                      </w:rPr>
                      <m:t>G</m:t>
                    </m:r>
                  </m:sub>
                </m:sSub>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w</m:t>
                        </m:r>
                      </m:sub>
                    </m:sSub>
                  </m:e>
                </m:d>
                <m:sSup>
                  <m:sSupPr>
                    <m:ctrlPr>
                      <w:rPr>
                        <w:rFonts w:ascii="Cambria Math" w:hAnsi="Cambria Math"/>
                        <w:i/>
                      </w:rPr>
                    </m:ctrlPr>
                  </m:sSupPr>
                  <m:e>
                    <m:r>
                      <w:rPr>
                        <w:rFonts w:ascii="Cambria Math" w:hAnsi="Cambria Math"/>
                      </w:rPr>
                      <m:t>U</m:t>
                    </m:r>
                  </m:e>
                  <m:sup>
                    <m:r>
                      <w:rPr>
                        <w:rFonts w:ascii="Cambria Math" w:hAnsi="Cambria Math"/>
                      </w:rPr>
                      <m:t>0.8</m:t>
                    </m:r>
                  </m:sup>
                </m:sSup>
              </m:oMath>
            </m:oMathPara>
          </w:p>
        </w:tc>
        <w:tc>
          <w:tcPr>
            <w:tcW w:w="1763" w:type="dxa"/>
            <w:vAlign w:val="center"/>
          </w:tcPr>
          <w:p w14:paraId="421A28E6" w14:textId="718A04D3" w:rsidR="0033618E" w:rsidRDefault="0033618E" w:rsidP="00EA5CD1">
            <w:pPr>
              <w:spacing w:after="120" w:line="276" w:lineRule="auto"/>
              <w:jc w:val="right"/>
            </w:pPr>
            <w:r>
              <w:t>Equation 2-6</w:t>
            </w:r>
          </w:p>
        </w:tc>
      </w:tr>
    </w:tbl>
    <w:p w14:paraId="3980FD36" w14:textId="77777777" w:rsidR="0033618E" w:rsidRDefault="00BA1D12" w:rsidP="00EA5CD1">
      <w:pPr>
        <w:spacing w:after="120" w:line="276" w:lineRule="auto"/>
      </w:pPr>
      <w:r>
        <w:t>T</w:t>
      </w:r>
      <w:r w:rsidRPr="00390FBB">
        <w:t>his rate of transfer</w:t>
      </w:r>
      <w:r>
        <w:t xml:space="preserve"> is dependent of gas velocity (</w:t>
      </w:r>
      <m:oMath>
        <m:r>
          <w:rPr>
            <w:rFonts w:ascii="Cambria Math" w:hAnsi="Cambria Math"/>
          </w:rPr>
          <m:t>U</m:t>
        </m:r>
      </m:oMath>
      <w:r w:rsidRPr="00390FBB">
        <w:t>), raised to a power of 0.8</w:t>
      </w:r>
      <w:r w:rsidR="0033618E">
        <w:t xml:space="preserve">, </w:t>
      </w:r>
      <w:r w:rsidRPr="00390FBB">
        <w:t xml:space="preserve">where </w:t>
      </w:r>
      <m:oMath>
        <m:r>
          <w:rPr>
            <w:rFonts w:ascii="Cambria Math" w:hAnsi="Cambria Math"/>
          </w:rPr>
          <m:t>W</m:t>
        </m:r>
      </m:oMath>
      <w:r w:rsidRPr="00390FBB">
        <w:t xml:space="preserve"> is the mass rate of evaporation (kg/s), </w:t>
      </w:r>
      <m:oMath>
        <m:sSub>
          <m:sSubPr>
            <m:ctrlPr>
              <w:rPr>
                <w:rFonts w:ascii="Cambria Math" w:hAnsi="Cambria Math"/>
                <w:i/>
              </w:rPr>
            </m:ctrlPr>
          </m:sSubPr>
          <m:e>
            <m:r>
              <w:rPr>
                <w:rFonts w:ascii="Cambria Math" w:hAnsi="Cambria Math"/>
              </w:rPr>
              <m:t>k</m:t>
            </m:r>
          </m:e>
          <m:sub>
            <m:r>
              <w:rPr>
                <w:rFonts w:ascii="Cambria Math" w:hAnsi="Cambria Math"/>
              </w:rPr>
              <m:t>G</m:t>
            </m:r>
          </m:sub>
        </m:sSub>
      </m:oMath>
      <w:r w:rsidRPr="00390FBB">
        <w:t xml:space="preserve"> is the mass transfer coefficient and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rsidRPr="00390FBB">
        <w:t xml:space="preserve"> is vapour pressure of water at the material surface (N/m</w:t>
      </w:r>
      <w:r w:rsidRPr="00390FBB">
        <w:rPr>
          <w:vertAlign w:val="superscript"/>
        </w:rPr>
        <w:t>2</w:t>
      </w:r>
      <w:r w:rsidRPr="00390FBB">
        <w:t xml:space="preserve">) and </w:t>
      </w:r>
      <m:oMath>
        <m:sSub>
          <m:sSubPr>
            <m:ctrlPr>
              <w:rPr>
                <w:rFonts w:ascii="Cambria Math" w:hAnsi="Cambria Math"/>
                <w:i/>
              </w:rPr>
            </m:ctrlPr>
          </m:sSubPr>
          <m:e>
            <m:r>
              <w:rPr>
                <w:rFonts w:ascii="Cambria Math" w:hAnsi="Cambria Math"/>
              </w:rPr>
              <m:t>P</m:t>
            </m:r>
          </m:e>
          <m:sub>
            <m:r>
              <w:rPr>
                <w:rFonts w:ascii="Cambria Math" w:hAnsi="Cambria Math"/>
              </w:rPr>
              <m:t>w</m:t>
            </m:r>
          </m:sub>
        </m:sSub>
      </m:oMath>
      <w:r w:rsidRPr="00390FBB">
        <w:t xml:space="preserve"> is the partial pressure of water vapour in the air (N/m</w:t>
      </w:r>
      <w:r w:rsidRPr="00390FBB">
        <w:rPr>
          <w:vertAlign w:val="superscript"/>
        </w:rPr>
        <w:t>2</w:t>
      </w:r>
      <w:r w:rsidRPr="00390FBB">
        <w:t>).</w:t>
      </w:r>
      <w:r>
        <w:t xml:space="preserve">  </w:t>
      </w:r>
      <w:r w:rsidRPr="00390FBB">
        <w:t xml:space="preserve">This shows that the rate of transfer is equal to the transfer coefficient multiplied by the driving for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w</m:t>
            </m:r>
          </m:sub>
        </m:sSub>
      </m:oMath>
      <w:r w:rsidRPr="00390FBB">
        <w:t xml:space="preserve"> controls the capacity of the air to absorb</w:t>
      </w:r>
      <w:r>
        <w:t xml:space="preserve"> moisture</w:t>
      </w:r>
      <w:r w:rsidRPr="00390FBB">
        <w:t xml:space="preserve">.  </w:t>
      </w:r>
      <w:bookmarkStart w:id="42" w:name="_Toc356902151"/>
      <w:bookmarkStart w:id="43" w:name="_Toc368481198"/>
    </w:p>
    <w:p w14:paraId="2FBB0142" w14:textId="77777777" w:rsidR="0033618E" w:rsidRDefault="0033618E" w:rsidP="00EA5CD1">
      <w:pPr>
        <w:spacing w:after="120" w:line="276" w:lineRule="auto"/>
      </w:pPr>
    </w:p>
    <w:p w14:paraId="6866FEC8" w14:textId="247ECE3F" w:rsidR="00BA1D12" w:rsidRPr="0033618E" w:rsidRDefault="00BA1D12" w:rsidP="00EA5CD1">
      <w:pPr>
        <w:pStyle w:val="Heading3"/>
        <w:spacing w:line="276" w:lineRule="auto"/>
      </w:pPr>
      <w:bookmarkStart w:id="44" w:name="_Toc474696356"/>
      <w:r w:rsidRPr="0033618E">
        <w:t>2.2.2.1</w:t>
      </w:r>
      <w:r w:rsidRPr="0033618E">
        <w:tab/>
        <w:t>Constant to falling rate drying periods</w:t>
      </w:r>
      <w:bookmarkEnd w:id="42"/>
      <w:bookmarkEnd w:id="43"/>
      <w:bookmarkEnd w:id="44"/>
    </w:p>
    <w:p w14:paraId="52493FFB" w14:textId="77777777" w:rsidR="00BA1D12" w:rsidRPr="00390FBB" w:rsidRDefault="00BA1D12" w:rsidP="00EA5CD1">
      <w:pPr>
        <w:spacing w:after="120" w:line="276" w:lineRule="auto"/>
      </w:pPr>
      <w:r w:rsidRPr="00390FBB">
        <w:t xml:space="preserve">Drying is characterised by </w:t>
      </w:r>
      <w:r>
        <w:t xml:space="preserve">the </w:t>
      </w:r>
      <w:r w:rsidRPr="00390FBB">
        <w:t xml:space="preserve">mechanisms of heat and mass transfer.  Transferring moisture from a particle to the surrounding environment occurs in two stages, as moisture in the particle is bound in different ways.  </w:t>
      </w:r>
    </w:p>
    <w:p w14:paraId="5F286DA7" w14:textId="1A44BF2B" w:rsidR="00BA1D12" w:rsidRDefault="00BA1D12" w:rsidP="00EA5CD1">
      <w:pPr>
        <w:spacing w:after="120" w:line="276" w:lineRule="auto"/>
      </w:pPr>
      <w:r w:rsidRPr="00390FBB">
        <w:t xml:space="preserve">The first of these two stages is the constant drying rate, characterised by evaporation from the surface of the particle.  The rate of this is limited by </w:t>
      </w:r>
      <w:r>
        <w:t xml:space="preserve">convective </w:t>
      </w:r>
      <w:r w:rsidRPr="00390FBB">
        <w:t xml:space="preserve">heat transfer, and is independent of the nature of the material.  The temperature at the surface of the particle </w:t>
      </w:r>
      <w:r>
        <w:t xml:space="preserve">is influenced by </w:t>
      </w:r>
      <w:r w:rsidRPr="00390FBB">
        <w:t xml:space="preserve">the temperature, humidity and gas quantity during the constant rate drying period.  The critical moisture content is the point at which drying changes from the constant to the falling rate.  </w:t>
      </w:r>
      <w:r>
        <w:t xml:space="preserve">This can be seen in stages 2-k in </w:t>
      </w:r>
      <w:r>
        <w:fldChar w:fldCharType="begin"/>
      </w:r>
      <w:r>
        <w:instrText xml:space="preserve"> REF _Ref448243333 \h  \* MERGEFORMAT </w:instrText>
      </w:r>
      <w:r>
        <w:fldChar w:fldCharType="separate"/>
      </w:r>
      <w:r w:rsidR="005D3AE0">
        <w:t xml:space="preserve">Figure </w:t>
      </w:r>
      <w:r w:rsidR="005D3AE0">
        <w:rPr>
          <w:noProof/>
        </w:rPr>
        <w:t>2</w:t>
      </w:r>
      <w:r w:rsidR="005D3AE0">
        <w:rPr>
          <w:noProof/>
        </w:rPr>
        <w:noBreakHyphen/>
        <w:t>3</w:t>
      </w:r>
      <w:r>
        <w:fldChar w:fldCharType="end"/>
      </w:r>
      <w:r>
        <w:t xml:space="preserve">, although this is often simplified to 1-k </w:t>
      </w:r>
      <w:r>
        <w:fldChar w:fldCharType="begin" w:fldLock="1"/>
      </w:r>
      <w:r w:rsidR="00D37BCC">
        <w:instrText>ADDIN CSL_CITATION { "citationItems" : [ { "id" : "ITEM-1", "itemData" : { "author" : [ { "dropping-particle" : "", "family" : "Zenz", "given" : "F. A.", "non-dropping-particle" : "", "parse-names" : false, "suffix" : "" }, { "dropping-particle" : "", "family" : "Othmer", "given" : "D. F.", "non-dropping-particle" : "", "parse-names" : false, "suffix" : "" } ], "id" : "ITEM-1", "issued" : { "date-parts" : [ [ "1960" ] ] }, "publisher" : "Reinhold", "publisher-place" : "New York", "title" : "Fluidization and Fluid-Particle Systems", "type" : "book" }, "uris" : [ "http://www.mendeley.com/documents/?uuid=c79fa8c8-4abe-447b-acd1-2f92a91867c4" ] } ], "mendeley" : { "formattedCitation" : "(Zenz &amp; Othmer 1960)", "plainTextFormattedCitation" : "(Zenz &amp; Othmer 1960)", "previouslyFormattedCitation" : "(Zenz &amp; Othmer 1960)" }, "properties" : { "noteIndex" : 0 }, "schema" : "https://github.com/citation-style-language/schema/raw/master/csl-citation.json" }</w:instrText>
      </w:r>
      <w:r>
        <w:fldChar w:fldCharType="separate"/>
      </w:r>
      <w:r w:rsidR="00352AE9" w:rsidRPr="00352AE9">
        <w:rPr>
          <w:noProof/>
        </w:rPr>
        <w:t>(Zenz &amp; Othmer 1960)</w:t>
      </w:r>
      <w:r>
        <w:fldChar w:fldCharType="end"/>
      </w:r>
      <w:r>
        <w:t xml:space="preserve">.  </w:t>
      </w:r>
    </w:p>
    <w:p w14:paraId="2D0387F8" w14:textId="1C849C34" w:rsidR="00BA1D12" w:rsidRDefault="00BA1D12" w:rsidP="00EA5CD1">
      <w:pPr>
        <w:spacing w:line="276" w:lineRule="auto"/>
      </w:pPr>
      <w:r w:rsidRPr="00390FBB">
        <w:t>The second stage is the falling rate drying period, where moisture from inside the particle is</w:t>
      </w:r>
      <w:r>
        <w:t xml:space="preserve"> dried</w:t>
      </w:r>
      <w:r w:rsidRPr="00390FBB">
        <w:t>.  It is limited by mass transfer and is dependent on the properties of the material.  For example, particle features such as porosity (total volume of void spaces to total body volume), tortuosity (body dimension to length of path to travel that distance in diffusion), pore shape (deviation of diffusion channel shape when compared to a cylinder) and volume to surface ratio</w:t>
      </w:r>
      <w:r>
        <w:t>,</w:t>
      </w:r>
      <w:r w:rsidRPr="00390FBB">
        <w:t xml:space="preserve"> define the rate of this stage.  The temperature of the particle surface gradually changes from the wet-bulb temperature at the critical moisture content to the drying gas temperature when dry. The falling rate, due to its reliance on mass transfer, is dependent on the properties of the particle, and therefore a number of different mechanisms are attributable to the transfer of moisture (</w:t>
      </w:r>
      <w:r>
        <w:fldChar w:fldCharType="begin"/>
      </w:r>
      <w:r>
        <w:instrText xml:space="preserve"> REF _Ref459298688 \h  \* MERGEFORMAT </w:instrText>
      </w:r>
      <w:r>
        <w:fldChar w:fldCharType="separate"/>
      </w:r>
      <w:r w:rsidR="005D3AE0">
        <w:t xml:space="preserve">Table </w:t>
      </w:r>
      <w:r w:rsidR="005D3AE0">
        <w:rPr>
          <w:noProof/>
        </w:rPr>
        <w:t>2</w:t>
      </w:r>
      <w:r w:rsidR="005D3AE0">
        <w:rPr>
          <w:noProof/>
        </w:rPr>
        <w:noBreakHyphen/>
        <w:t>1</w:t>
      </w:r>
      <w:r>
        <w:fldChar w:fldCharType="end"/>
      </w:r>
      <w:r w:rsidRPr="00390FBB">
        <w:t xml:space="preserve">). </w:t>
      </w:r>
      <w:r>
        <w:t xml:space="preserve"> In </w:t>
      </w:r>
      <w:r>
        <w:fldChar w:fldCharType="begin"/>
      </w:r>
      <w:r>
        <w:instrText xml:space="preserve"> REF _Ref448243333 \h  \* MERGEFORMAT </w:instrText>
      </w:r>
      <w:r>
        <w:fldChar w:fldCharType="separate"/>
      </w:r>
      <w:r w:rsidR="005D3AE0">
        <w:t xml:space="preserve">Figure </w:t>
      </w:r>
      <w:r w:rsidR="005D3AE0">
        <w:rPr>
          <w:noProof/>
        </w:rPr>
        <w:t>2</w:t>
      </w:r>
      <w:r w:rsidR="005D3AE0">
        <w:rPr>
          <w:noProof/>
        </w:rPr>
        <w:noBreakHyphen/>
        <w:t>3</w:t>
      </w:r>
      <w:r>
        <w:fldChar w:fldCharType="end"/>
      </w:r>
      <w:r>
        <w:t xml:space="preserve">, the </w:t>
      </w:r>
      <w:r>
        <w:lastRenderedPageBreak/>
        <w:t xml:space="preserve">falling rate drying period is seen from k-3.  This shows that the moisture content of the particle decreases rapidly over time during the constant rate drying period (1-k), and slows down in the falling rate period (k-3) </w:t>
      </w:r>
      <w:r>
        <w:fldChar w:fldCharType="begin" w:fldLock="1"/>
      </w:r>
      <w:r w:rsidR="00D37BCC">
        <w:instrText>ADDIN CSL_CITATION { "citationItems" : [ { "id" : "ITEM-1", "itemData" : { "author" : [ { "dropping-particle" : "", "family" : "Zenz", "given" : "F. A.", "non-dropping-particle" : "", "parse-names" : false, "suffix" : "" }, { "dropping-particle" : "", "family" : "Othmer", "given" : "D. F.", "non-dropping-particle" : "", "parse-names" : false, "suffix" : "" } ], "id" : "ITEM-1", "issued" : { "date-parts" : [ [ "1960" ] ] }, "publisher" : "Reinhold", "publisher-place" : "New York", "title" : "Fluidization and Fluid-Particle Systems", "type" : "book" }, "uris" : [ "http://www.mendeley.com/documents/?uuid=c79fa8c8-4abe-447b-acd1-2f92a91867c4" ] } ], "mendeley" : { "formattedCitation" : "(Zenz &amp; Othmer 1960)", "plainTextFormattedCitation" : "(Zenz &amp; Othmer 1960)", "previouslyFormattedCitation" : "(Zenz &amp; Othmer 1960)" }, "properties" : { "noteIndex" : 0 }, "schema" : "https://github.com/citation-style-language/schema/raw/master/csl-citation.json" }</w:instrText>
      </w:r>
      <w:r>
        <w:fldChar w:fldCharType="separate"/>
      </w:r>
      <w:r w:rsidR="00352AE9" w:rsidRPr="00352AE9">
        <w:rPr>
          <w:noProof/>
        </w:rPr>
        <w:t>(Zenz &amp; Othmer 1960)</w:t>
      </w:r>
      <w:r>
        <w:fldChar w:fldCharType="end"/>
      </w:r>
      <w:r>
        <w:t xml:space="preserv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Pr="00390FBB">
        <w:t xml:space="preserve"> is the temperature of the fluid, </w:t>
      </w:r>
      <w:r>
        <w:t>which also shows an</w:t>
      </w:r>
      <w:r w:rsidRPr="00390FBB">
        <w:t xml:space="preserve"> initial period of unsteady state drying</w:t>
      </w:r>
      <w:r>
        <w:t xml:space="preserve"> (1-2)</w:t>
      </w:r>
      <w:r w:rsidRPr="00390FBB">
        <w:t xml:space="preserve">, </w:t>
      </w:r>
      <w:r>
        <w:t xml:space="preserve">a </w:t>
      </w:r>
      <w:r w:rsidRPr="00390FBB">
        <w:t>constant rate period</w:t>
      </w:r>
      <w:r>
        <w:t xml:space="preserve"> (2-k) where the temperature remains constant</w:t>
      </w:r>
      <w:r w:rsidRPr="00390FBB">
        <w:t xml:space="preserve">, </w:t>
      </w:r>
      <w:r>
        <w:t>and a</w:t>
      </w:r>
      <w:r w:rsidRPr="00390FBB">
        <w:t xml:space="preserve"> falling rate</w:t>
      </w:r>
      <w:r>
        <w:t xml:space="preserve"> from k-3 of increasing temperature.  Each regime shows a critical moisture content point, shown as k, which marks the point of change from the constant to the falling rate drying periods</w:t>
      </w:r>
      <w:r w:rsidRPr="00390FBB">
        <w:t>.</w:t>
      </w:r>
      <w:r w:rsidRPr="007D0B92">
        <w:t xml:space="preserve"> </w:t>
      </w:r>
    </w:p>
    <w:p w14:paraId="6DAB0427" w14:textId="77777777" w:rsidR="00BA1D12" w:rsidRPr="00390FBB" w:rsidRDefault="00BA1D12" w:rsidP="00EA5CD1">
      <w:pPr>
        <w:spacing w:after="120" w:line="276" w:lineRule="auto"/>
      </w:pPr>
      <w:r w:rsidRPr="00390FBB">
        <w:rPr>
          <w:noProof/>
          <w:lang w:eastAsia="en-GB"/>
        </w:rPr>
        <mc:AlternateContent>
          <mc:Choice Requires="wps">
            <w:drawing>
              <wp:anchor distT="0" distB="0" distL="114300" distR="114300" simplePos="0" relativeHeight="249908736" behindDoc="0" locked="0" layoutInCell="1" allowOverlap="1" wp14:anchorId="0A1D0970" wp14:editId="4454546A">
                <wp:simplePos x="0" y="0"/>
                <wp:positionH relativeFrom="column">
                  <wp:posOffset>636905</wp:posOffset>
                </wp:positionH>
                <wp:positionV relativeFrom="paragraph">
                  <wp:posOffset>454025</wp:posOffset>
                </wp:positionV>
                <wp:extent cx="45085" cy="45085"/>
                <wp:effectExtent l="0" t="0" r="12065" b="12065"/>
                <wp:wrapNone/>
                <wp:docPr id="371" name="Flowchart: Connector 371"/>
                <wp:cNvGraphicFramePr/>
                <a:graphic xmlns:a="http://schemas.openxmlformats.org/drawingml/2006/main">
                  <a:graphicData uri="http://schemas.microsoft.com/office/word/2010/wordprocessingShape">
                    <wps:wsp>
                      <wps:cNvSpPr/>
                      <wps:spPr>
                        <a:xfrm>
                          <a:off x="0" y="0"/>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71" o:spid="_x0000_s1026" type="#_x0000_t120" style="position:absolute;margin-left:50.15pt;margin-top:35.75pt;width:3.55pt;height:3.55pt;z-index:249908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" fillcolor="black [3200]" strokecolor="black [1600]" strokeweight="2pt"/>
            </w:pict>
          </mc:Fallback>
        </mc:AlternateContent>
      </w:r>
      <w:r w:rsidRPr="00390FBB">
        <w:rPr>
          <w:noProof/>
          <w:lang w:eastAsia="en-GB"/>
        </w:rPr>
        <mc:AlternateContent>
          <mc:Choice Requires="wps">
            <w:drawing>
              <wp:anchor distT="0" distB="0" distL="114300" distR="114300" simplePos="0" relativeHeight="249785856" behindDoc="0" locked="0" layoutInCell="1" allowOverlap="1" wp14:anchorId="6F3FFBCB" wp14:editId="7237485D">
                <wp:simplePos x="0" y="0"/>
                <wp:positionH relativeFrom="column">
                  <wp:posOffset>531495</wp:posOffset>
                </wp:positionH>
                <wp:positionV relativeFrom="paragraph">
                  <wp:posOffset>189230</wp:posOffset>
                </wp:positionV>
                <wp:extent cx="560705" cy="1403985"/>
                <wp:effectExtent l="0" t="0" r="0" b="0"/>
                <wp:wrapNone/>
                <wp:docPr id="3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 cy="1403985"/>
                        </a:xfrm>
                        <a:prstGeom prst="rect">
                          <a:avLst/>
                        </a:prstGeom>
                        <a:noFill/>
                        <a:ln w="9525">
                          <a:noFill/>
                          <a:miter lim="800000"/>
                          <a:headEnd/>
                          <a:tailEnd/>
                        </a:ln>
                      </wps:spPr>
                      <wps:txbx>
                        <w:txbxContent>
                          <w:p w14:paraId="0E0C9EC5" w14:textId="77777777" w:rsidR="00BF4C3A" w:rsidRDefault="00BF4C3A" w:rsidP="00BA1D12">
                            <w: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3" type="#_x0000_t202" style="position:absolute;left:0;text-align:left;margin-left:41.85pt;margin-top:14.9pt;width:44.15pt;height:110.55pt;z-index:2497858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" filled="f" stroked="f">
                <v:textbox style="mso-fit-shape-to-text:t">
                  <w:txbxContent>
                    <w:p w14:paraId="0E0C9EC5" w14:textId="77777777" w:rsidR="00BF4C3A" w:rsidRDefault="00BF4C3A" w:rsidP="00BA1D12">
                      <w:r>
                        <w:t>1</w:t>
                      </w:r>
                    </w:p>
                  </w:txbxContent>
                </v:textbox>
              </v:shape>
            </w:pict>
          </mc:Fallback>
        </mc:AlternateContent>
      </w:r>
      <w:r w:rsidRPr="00390FBB">
        <w:rPr>
          <w:noProof/>
          <w:lang w:eastAsia="en-GB"/>
        </w:rPr>
        <mc:AlternateContent>
          <mc:Choice Requires="wps">
            <w:drawing>
              <wp:anchor distT="0" distB="0" distL="114300" distR="114300" simplePos="0" relativeHeight="249796096" behindDoc="0" locked="0" layoutInCell="1" allowOverlap="1" wp14:anchorId="4627D0D1" wp14:editId="4DDFFA2A">
                <wp:simplePos x="0" y="0"/>
                <wp:positionH relativeFrom="column">
                  <wp:posOffset>1183640</wp:posOffset>
                </wp:positionH>
                <wp:positionV relativeFrom="paragraph">
                  <wp:posOffset>341630</wp:posOffset>
                </wp:positionV>
                <wp:extent cx="560705" cy="1403985"/>
                <wp:effectExtent l="0" t="0" r="0" b="0"/>
                <wp:wrapNone/>
                <wp:docPr id="3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 cy="1403985"/>
                        </a:xfrm>
                        <a:prstGeom prst="rect">
                          <a:avLst/>
                        </a:prstGeom>
                        <a:noFill/>
                        <a:ln w="9525">
                          <a:noFill/>
                          <a:miter lim="800000"/>
                          <a:headEnd/>
                          <a:tailEnd/>
                        </a:ln>
                      </wps:spPr>
                      <wps:txbx>
                        <w:txbxContent>
                          <w:p w14:paraId="79BF4B46" w14:textId="77777777" w:rsidR="00BF4C3A" w:rsidRDefault="00BF4C3A" w:rsidP="00BA1D12">
                            <w: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4" type="#_x0000_t202" style="position:absolute;left:0;text-align:left;margin-left:93.2pt;margin-top:26.9pt;width:44.15pt;height:110.55pt;z-index:2497960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" filled="f" stroked="f">
                <v:textbox style="mso-fit-shape-to-text:t">
                  <w:txbxContent>
                    <w:p w14:paraId="79BF4B46" w14:textId="77777777" w:rsidR="00BF4C3A" w:rsidRDefault="00BF4C3A" w:rsidP="00BA1D12">
                      <w:r>
                        <w:t>2</w:t>
                      </w:r>
                    </w:p>
                  </w:txbxContent>
                </v:textbox>
              </v:shape>
            </w:pict>
          </mc:Fallback>
        </mc:AlternateContent>
      </w:r>
      <w:r w:rsidRPr="00390FBB">
        <w:rPr>
          <w:noProof/>
          <w:lang w:eastAsia="en-GB"/>
        </w:rPr>
        <mc:AlternateContent>
          <mc:Choice Requires="wps">
            <w:drawing>
              <wp:anchor distT="0" distB="0" distL="114300" distR="114300" simplePos="0" relativeHeight="249816576" behindDoc="0" locked="0" layoutInCell="1" allowOverlap="1" wp14:anchorId="302859DF" wp14:editId="248D0A21">
                <wp:simplePos x="0" y="0"/>
                <wp:positionH relativeFrom="column">
                  <wp:posOffset>2272665</wp:posOffset>
                </wp:positionH>
                <wp:positionV relativeFrom="paragraph">
                  <wp:posOffset>1672590</wp:posOffset>
                </wp:positionV>
                <wp:extent cx="560705" cy="1403985"/>
                <wp:effectExtent l="0" t="0" r="0" b="0"/>
                <wp:wrapNone/>
                <wp:docPr id="3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 cy="1403985"/>
                        </a:xfrm>
                        <a:prstGeom prst="rect">
                          <a:avLst/>
                        </a:prstGeom>
                        <a:noFill/>
                        <a:ln w="9525">
                          <a:noFill/>
                          <a:miter lim="800000"/>
                          <a:headEnd/>
                          <a:tailEnd/>
                        </a:ln>
                      </wps:spPr>
                      <wps:txbx>
                        <w:txbxContent>
                          <w:p w14:paraId="36FA36F2" w14:textId="77777777" w:rsidR="00BF4C3A" w:rsidRDefault="00BF4C3A" w:rsidP="00BA1D12">
                            <w:r>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5" type="#_x0000_t202" style="position:absolute;left:0;text-align:left;margin-left:178.95pt;margin-top:131.7pt;width:44.15pt;height:110.55pt;z-index:2498165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" filled="f" stroked="f">
                <v:textbox style="mso-fit-shape-to-text:t">
                  <w:txbxContent>
                    <w:p w14:paraId="36FA36F2" w14:textId="77777777" w:rsidR="00BF4C3A" w:rsidRDefault="00BF4C3A" w:rsidP="00BA1D12">
                      <w:r>
                        <w:t>3</w:t>
                      </w:r>
                    </w:p>
                  </w:txbxContent>
                </v:textbox>
              </v:shape>
            </w:pict>
          </mc:Fallback>
        </mc:AlternateContent>
      </w:r>
      <w:r w:rsidRPr="00390FBB">
        <w:rPr>
          <w:noProof/>
          <w:lang w:eastAsia="en-GB"/>
        </w:rPr>
        <mc:AlternateContent>
          <mc:Choice Requires="wps">
            <w:drawing>
              <wp:anchor distT="0" distB="0" distL="114300" distR="114300" simplePos="0" relativeHeight="249837056" behindDoc="0" locked="0" layoutInCell="1" allowOverlap="1" wp14:anchorId="570D192C" wp14:editId="51CA6AE8">
                <wp:simplePos x="0" y="0"/>
                <wp:positionH relativeFrom="column">
                  <wp:posOffset>1948180</wp:posOffset>
                </wp:positionH>
                <wp:positionV relativeFrom="paragraph">
                  <wp:posOffset>2313305</wp:posOffset>
                </wp:positionV>
                <wp:extent cx="560705" cy="1403985"/>
                <wp:effectExtent l="0" t="0" r="0" b="2540"/>
                <wp:wrapNone/>
                <wp:docPr id="3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 cy="1403985"/>
                        </a:xfrm>
                        <a:prstGeom prst="rect">
                          <a:avLst/>
                        </a:prstGeom>
                        <a:noFill/>
                        <a:ln w="9525">
                          <a:noFill/>
                          <a:miter lim="800000"/>
                          <a:headEnd/>
                          <a:tailEnd/>
                        </a:ln>
                      </wps:spPr>
                      <wps:txbx>
                        <w:txbxContent>
                          <w:p w14:paraId="72F5600D" w14:textId="77777777" w:rsidR="00BF4C3A" w:rsidRDefault="00BF4C3A" w:rsidP="00BA1D12">
                            <m:oMathPara>
                              <m:oMath>
                                <m:r>
                                  <w:rPr>
                                    <w:rFonts w:ascii="Cambria Math" w:hAnsi="Cambria Math"/>
                                  </w:rPr>
                                  <m:t>t</m:t>
                                </m:r>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6" type="#_x0000_t202" style="position:absolute;left:0;text-align:left;margin-left:153.4pt;margin-top:182.15pt;width:44.15pt;height:110.55pt;z-index:2498370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" filled="f" stroked="f">
                <v:textbox style="mso-fit-shape-to-text:t">
                  <w:txbxContent>
                    <w:p w14:paraId="72F5600D" w14:textId="77777777" w:rsidR="00BF4C3A" w:rsidRDefault="00BF4C3A" w:rsidP="00BA1D12">
                      <m:oMathPara>
                        <m:oMath>
                          <m:r>
                            <w:rPr>
                              <w:rFonts w:ascii="Cambria Math" w:hAnsi="Cambria Math"/>
                            </w:rPr>
                            <m:t>t</m:t>
                          </m:r>
                        </m:oMath>
                      </m:oMathPara>
                    </w:p>
                  </w:txbxContent>
                </v:textbox>
              </v:shape>
            </w:pict>
          </mc:Fallback>
        </mc:AlternateContent>
      </w:r>
      <w:r w:rsidRPr="00390FBB">
        <w:rPr>
          <w:noProof/>
          <w:lang w:eastAsia="en-GB"/>
        </w:rPr>
        <mc:AlternateContent>
          <mc:Choice Requires="wps">
            <w:drawing>
              <wp:anchor distT="0" distB="0" distL="114300" distR="114300" simplePos="0" relativeHeight="249847296" behindDoc="0" locked="0" layoutInCell="1" allowOverlap="1" wp14:anchorId="026DAF72" wp14:editId="5D7414BB">
                <wp:simplePos x="0" y="0"/>
                <wp:positionH relativeFrom="column">
                  <wp:posOffset>4439285</wp:posOffset>
                </wp:positionH>
                <wp:positionV relativeFrom="paragraph">
                  <wp:posOffset>2322830</wp:posOffset>
                </wp:positionV>
                <wp:extent cx="560705" cy="1403985"/>
                <wp:effectExtent l="0" t="0" r="0" b="2540"/>
                <wp:wrapNone/>
                <wp:docPr id="3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 cy="1403985"/>
                        </a:xfrm>
                        <a:prstGeom prst="rect">
                          <a:avLst/>
                        </a:prstGeom>
                        <a:noFill/>
                        <a:ln w="9525">
                          <a:noFill/>
                          <a:miter lim="800000"/>
                          <a:headEnd/>
                          <a:tailEnd/>
                        </a:ln>
                      </wps:spPr>
                      <wps:txbx>
                        <w:txbxContent>
                          <w:p w14:paraId="320A0029" w14:textId="77777777" w:rsidR="00BF4C3A" w:rsidRDefault="00BF4C3A" w:rsidP="00BA1D12">
                            <m:oMathPara>
                              <m:oMath>
                                <m:r>
                                  <w:rPr>
                                    <w:rFonts w:ascii="Cambria Math" w:hAnsi="Cambria Math"/>
                                  </w:rPr>
                                  <m:t>t</m:t>
                                </m:r>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7" type="#_x0000_t202" style="position:absolute;left:0;text-align:left;margin-left:349.55pt;margin-top:182.9pt;width:44.15pt;height:110.55pt;z-index:2498472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" filled="f" stroked="f">
                <v:textbox style="mso-fit-shape-to-text:t">
                  <w:txbxContent>
                    <w:p w14:paraId="320A0029" w14:textId="77777777" w:rsidR="00BF4C3A" w:rsidRDefault="00BF4C3A" w:rsidP="00BA1D12">
                      <m:oMathPara>
                        <m:oMath>
                          <m:r>
                            <w:rPr>
                              <w:rFonts w:ascii="Cambria Math" w:hAnsi="Cambria Math"/>
                            </w:rPr>
                            <m:t>t</m:t>
                          </m:r>
                        </m:oMath>
                      </m:oMathPara>
                    </w:p>
                  </w:txbxContent>
                </v:textbox>
              </v:shape>
            </w:pict>
          </mc:Fallback>
        </mc:AlternateContent>
      </w:r>
      <w:r w:rsidRPr="00390FBB">
        <w:rPr>
          <w:noProof/>
          <w:lang w:eastAsia="en-GB"/>
        </w:rPr>
        <mc:AlternateContent>
          <mc:Choice Requires="wps">
            <w:drawing>
              <wp:anchor distT="0" distB="0" distL="114300" distR="114300" simplePos="0" relativeHeight="249867776" behindDoc="0" locked="0" layoutInCell="1" allowOverlap="1" wp14:anchorId="559A3923" wp14:editId="494C2A97">
                <wp:simplePos x="0" y="0"/>
                <wp:positionH relativeFrom="column">
                  <wp:posOffset>2978150</wp:posOffset>
                </wp:positionH>
                <wp:positionV relativeFrom="paragraph">
                  <wp:posOffset>1841500</wp:posOffset>
                </wp:positionV>
                <wp:extent cx="560705" cy="1403985"/>
                <wp:effectExtent l="0" t="0" r="0" b="0"/>
                <wp:wrapNone/>
                <wp:docPr id="3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 cy="1403985"/>
                        </a:xfrm>
                        <a:prstGeom prst="rect">
                          <a:avLst/>
                        </a:prstGeom>
                        <a:noFill/>
                        <a:ln w="9525">
                          <a:noFill/>
                          <a:miter lim="800000"/>
                          <a:headEnd/>
                          <a:tailEnd/>
                        </a:ln>
                      </wps:spPr>
                      <wps:txbx>
                        <w:txbxContent>
                          <w:p w14:paraId="6AA6919E" w14:textId="77777777" w:rsidR="00BF4C3A" w:rsidRDefault="00BF4C3A" w:rsidP="00BA1D12">
                            <w: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8" type="#_x0000_t202" style="position:absolute;left:0;text-align:left;margin-left:234.5pt;margin-top:145pt;width:44.15pt;height:110.55pt;z-index:2498677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" filled="f" stroked="f">
                <v:textbox style="mso-fit-shape-to-text:t">
                  <w:txbxContent>
                    <w:p w14:paraId="6AA6919E" w14:textId="77777777" w:rsidR="00BF4C3A" w:rsidRDefault="00BF4C3A" w:rsidP="00BA1D12">
                      <w:r>
                        <w:t>1</w:t>
                      </w:r>
                    </w:p>
                  </w:txbxContent>
                </v:textbox>
              </v:shape>
            </w:pict>
          </mc:Fallback>
        </mc:AlternateContent>
      </w:r>
      <w:r w:rsidRPr="00390FBB">
        <w:rPr>
          <w:noProof/>
          <w:lang w:eastAsia="en-GB"/>
        </w:rPr>
        <mc:AlternateContent>
          <mc:Choice Requires="wps">
            <w:drawing>
              <wp:anchor distT="0" distB="0" distL="114300" distR="114300" simplePos="0" relativeHeight="249878016" behindDoc="0" locked="0" layoutInCell="1" allowOverlap="1" wp14:anchorId="3B5C1C25" wp14:editId="0A0AC8D6">
                <wp:simplePos x="0" y="0"/>
                <wp:positionH relativeFrom="column">
                  <wp:posOffset>3354070</wp:posOffset>
                </wp:positionH>
                <wp:positionV relativeFrom="paragraph">
                  <wp:posOffset>1218565</wp:posOffset>
                </wp:positionV>
                <wp:extent cx="560705" cy="1403985"/>
                <wp:effectExtent l="0" t="0" r="0" b="0"/>
                <wp:wrapNone/>
                <wp:docPr id="3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 cy="1403985"/>
                        </a:xfrm>
                        <a:prstGeom prst="rect">
                          <a:avLst/>
                        </a:prstGeom>
                        <a:noFill/>
                        <a:ln w="9525">
                          <a:noFill/>
                          <a:miter lim="800000"/>
                          <a:headEnd/>
                          <a:tailEnd/>
                        </a:ln>
                      </wps:spPr>
                      <wps:txbx>
                        <w:txbxContent>
                          <w:p w14:paraId="4D727DB2" w14:textId="77777777" w:rsidR="00BF4C3A" w:rsidRDefault="00BF4C3A" w:rsidP="00BA1D12">
                            <w: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9" type="#_x0000_t202" style="position:absolute;left:0;text-align:left;margin-left:264.1pt;margin-top:95.95pt;width:44.15pt;height:110.55pt;z-index:2498780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" filled="f" stroked="f">
                <v:textbox style="mso-fit-shape-to-text:t">
                  <w:txbxContent>
                    <w:p w14:paraId="4D727DB2" w14:textId="77777777" w:rsidR="00BF4C3A" w:rsidRDefault="00BF4C3A" w:rsidP="00BA1D12">
                      <w:r>
                        <w:t>2</w:t>
                      </w:r>
                    </w:p>
                  </w:txbxContent>
                </v:textbox>
              </v:shape>
            </w:pict>
          </mc:Fallback>
        </mc:AlternateContent>
      </w:r>
      <w:r w:rsidRPr="00390FBB">
        <w:rPr>
          <w:noProof/>
          <w:lang w:eastAsia="en-GB"/>
        </w:rPr>
        <mc:AlternateContent>
          <mc:Choice Requires="wps">
            <w:drawing>
              <wp:anchor distT="0" distB="0" distL="114300" distR="114300" simplePos="0" relativeHeight="249806336" behindDoc="0" locked="0" layoutInCell="1" allowOverlap="1" wp14:anchorId="2991C20C" wp14:editId="5AC77562">
                <wp:simplePos x="0" y="0"/>
                <wp:positionH relativeFrom="column">
                  <wp:posOffset>1516380</wp:posOffset>
                </wp:positionH>
                <wp:positionV relativeFrom="paragraph">
                  <wp:posOffset>1132205</wp:posOffset>
                </wp:positionV>
                <wp:extent cx="560705" cy="1403985"/>
                <wp:effectExtent l="0" t="0" r="0" b="0"/>
                <wp:wrapNone/>
                <wp:docPr id="3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 cy="1403985"/>
                        </a:xfrm>
                        <a:prstGeom prst="rect">
                          <a:avLst/>
                        </a:prstGeom>
                        <a:noFill/>
                        <a:ln w="9525">
                          <a:noFill/>
                          <a:miter lim="800000"/>
                          <a:headEnd/>
                          <a:tailEnd/>
                        </a:ln>
                      </wps:spPr>
                      <wps:txbx>
                        <w:txbxContent>
                          <w:p w14:paraId="6EC39713" w14:textId="77777777" w:rsidR="00BF4C3A" w:rsidRDefault="00BF4C3A" w:rsidP="00BA1D12">
                            <w:r>
                              <w:t>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0" type="#_x0000_t202" style="position:absolute;left:0;text-align:left;margin-left:119.4pt;margin-top:89.15pt;width:44.15pt;height:110.55pt;z-index:2498063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" filled="f" stroked="f">
                <v:textbox style="mso-fit-shape-to-text:t">
                  <w:txbxContent>
                    <w:p w14:paraId="6EC39713" w14:textId="77777777" w:rsidR="00BF4C3A" w:rsidRDefault="00BF4C3A" w:rsidP="00BA1D12">
                      <w:r>
                        <w:t>k</w:t>
                      </w:r>
                    </w:p>
                  </w:txbxContent>
                </v:textbox>
              </v:shape>
            </w:pict>
          </mc:Fallback>
        </mc:AlternateContent>
      </w:r>
      <w:r w:rsidRPr="00390FBB">
        <w:rPr>
          <w:noProof/>
          <w:lang w:eastAsia="en-GB"/>
        </w:rPr>
        <mc:AlternateContent>
          <mc:Choice Requires="wps">
            <w:drawing>
              <wp:anchor distT="0" distB="0" distL="114300" distR="114300" simplePos="0" relativeHeight="249888256" behindDoc="0" locked="0" layoutInCell="1" allowOverlap="1" wp14:anchorId="19573A78" wp14:editId="30EF20EC">
                <wp:simplePos x="0" y="0"/>
                <wp:positionH relativeFrom="column">
                  <wp:posOffset>4058285</wp:posOffset>
                </wp:positionH>
                <wp:positionV relativeFrom="paragraph">
                  <wp:posOffset>1430020</wp:posOffset>
                </wp:positionV>
                <wp:extent cx="560705" cy="1403985"/>
                <wp:effectExtent l="0" t="0" r="0" b="0"/>
                <wp:wrapNone/>
                <wp:docPr id="3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 cy="1403985"/>
                        </a:xfrm>
                        <a:prstGeom prst="rect">
                          <a:avLst/>
                        </a:prstGeom>
                        <a:noFill/>
                        <a:ln w="9525">
                          <a:noFill/>
                          <a:miter lim="800000"/>
                          <a:headEnd/>
                          <a:tailEnd/>
                        </a:ln>
                      </wps:spPr>
                      <wps:txbx>
                        <w:txbxContent>
                          <w:p w14:paraId="50C7A4F9" w14:textId="77777777" w:rsidR="00BF4C3A" w:rsidRDefault="00BF4C3A" w:rsidP="00BA1D12">
                            <w:r>
                              <w:t>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1" type="#_x0000_t202" style="position:absolute;left:0;text-align:left;margin-left:319.55pt;margin-top:112.6pt;width:44.15pt;height:110.55pt;z-index:2498882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" filled="f" stroked="f">
                <v:textbox style="mso-fit-shape-to-text:t">
                  <w:txbxContent>
                    <w:p w14:paraId="50C7A4F9" w14:textId="77777777" w:rsidR="00BF4C3A" w:rsidRDefault="00BF4C3A" w:rsidP="00BA1D12">
                      <w:r>
                        <w:t>k</w:t>
                      </w:r>
                    </w:p>
                  </w:txbxContent>
                </v:textbox>
              </v:shape>
            </w:pict>
          </mc:Fallback>
        </mc:AlternateContent>
      </w:r>
      <w:r w:rsidRPr="00390FBB">
        <w:rPr>
          <w:noProof/>
          <w:lang w:eastAsia="en-GB"/>
        </w:rPr>
        <mc:AlternateContent>
          <mc:Choice Requires="wps">
            <w:drawing>
              <wp:anchor distT="0" distB="0" distL="114300" distR="114300" simplePos="0" relativeHeight="249898496" behindDoc="0" locked="0" layoutInCell="1" allowOverlap="1" wp14:anchorId="178E5DE8" wp14:editId="60CEBBEC">
                <wp:simplePos x="0" y="0"/>
                <wp:positionH relativeFrom="column">
                  <wp:posOffset>4871085</wp:posOffset>
                </wp:positionH>
                <wp:positionV relativeFrom="paragraph">
                  <wp:posOffset>567690</wp:posOffset>
                </wp:positionV>
                <wp:extent cx="560705" cy="1403985"/>
                <wp:effectExtent l="0" t="0" r="0" b="0"/>
                <wp:wrapNone/>
                <wp:docPr id="3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 cy="1403985"/>
                        </a:xfrm>
                        <a:prstGeom prst="rect">
                          <a:avLst/>
                        </a:prstGeom>
                        <a:noFill/>
                        <a:ln w="9525">
                          <a:noFill/>
                          <a:miter lim="800000"/>
                          <a:headEnd/>
                          <a:tailEnd/>
                        </a:ln>
                      </wps:spPr>
                      <wps:txbx>
                        <w:txbxContent>
                          <w:p w14:paraId="1ABD62A8" w14:textId="77777777" w:rsidR="00BF4C3A" w:rsidRDefault="00BF4C3A" w:rsidP="00BA1D12">
                            <w:r>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2" type="#_x0000_t202" style="position:absolute;left:0;text-align:left;margin-left:383.55pt;margin-top:44.7pt;width:44.15pt;height:110.55pt;z-index:2498984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" filled="f" stroked="f">
                <v:textbox style="mso-fit-shape-to-text:t">
                  <w:txbxContent>
                    <w:p w14:paraId="1ABD62A8" w14:textId="77777777" w:rsidR="00BF4C3A" w:rsidRDefault="00BF4C3A" w:rsidP="00BA1D12">
                      <w:r>
                        <w:t>3</w:t>
                      </w:r>
                    </w:p>
                  </w:txbxContent>
                </v:textbox>
              </v:shape>
            </w:pict>
          </mc:Fallback>
        </mc:AlternateContent>
      </w:r>
      <w:r w:rsidRPr="00390FBB">
        <w:rPr>
          <w:noProof/>
          <w:lang w:eastAsia="en-GB"/>
        </w:rPr>
        <mc:AlternateContent>
          <mc:Choice Requires="wps">
            <w:drawing>
              <wp:anchor distT="0" distB="0" distL="114300" distR="114300" simplePos="0" relativeHeight="249918976" behindDoc="0" locked="0" layoutInCell="1" allowOverlap="1" wp14:anchorId="07509850" wp14:editId="760C43CB">
                <wp:simplePos x="0" y="0"/>
                <wp:positionH relativeFrom="column">
                  <wp:posOffset>1152525</wp:posOffset>
                </wp:positionH>
                <wp:positionV relativeFrom="paragraph">
                  <wp:posOffset>561975</wp:posOffset>
                </wp:positionV>
                <wp:extent cx="45085" cy="45085"/>
                <wp:effectExtent l="0" t="0" r="12065" b="12065"/>
                <wp:wrapNone/>
                <wp:docPr id="372" name="Flowchart: Connector 372"/>
                <wp:cNvGraphicFramePr/>
                <a:graphic xmlns:a="http://schemas.openxmlformats.org/drawingml/2006/main">
                  <a:graphicData uri="http://schemas.microsoft.com/office/word/2010/wordprocessingShape">
                    <wps:wsp>
                      <wps:cNvSpPr/>
                      <wps:spPr>
                        <a:xfrm>
                          <a:off x="0" y="0"/>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72" o:spid="_x0000_s1026" type="#_x0000_t120" style="position:absolute;margin-left:90.75pt;margin-top:44.25pt;width:3.55pt;height:3.55pt;z-index:2499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" fillcolor="black [3200]" strokecolor="black [1600]" strokeweight="2pt"/>
            </w:pict>
          </mc:Fallback>
        </mc:AlternateContent>
      </w:r>
      <w:r w:rsidRPr="00390FBB">
        <w:rPr>
          <w:noProof/>
          <w:lang w:eastAsia="en-GB"/>
        </w:rPr>
        <mc:AlternateContent>
          <mc:Choice Requires="wps">
            <w:drawing>
              <wp:anchor distT="0" distB="0" distL="114300" distR="114300" simplePos="0" relativeHeight="249929216" behindDoc="0" locked="0" layoutInCell="1" allowOverlap="1" wp14:anchorId="41434421" wp14:editId="4F91B4A3">
                <wp:simplePos x="0" y="0"/>
                <wp:positionH relativeFrom="column">
                  <wp:posOffset>1503045</wp:posOffset>
                </wp:positionH>
                <wp:positionV relativeFrom="paragraph">
                  <wp:posOffset>1234440</wp:posOffset>
                </wp:positionV>
                <wp:extent cx="45085" cy="45085"/>
                <wp:effectExtent l="0" t="0" r="12065" b="12065"/>
                <wp:wrapNone/>
                <wp:docPr id="373" name="Flowchart: Connector 373"/>
                <wp:cNvGraphicFramePr/>
                <a:graphic xmlns:a="http://schemas.openxmlformats.org/drawingml/2006/main">
                  <a:graphicData uri="http://schemas.microsoft.com/office/word/2010/wordprocessingShape">
                    <wps:wsp>
                      <wps:cNvSpPr/>
                      <wps:spPr>
                        <a:xfrm>
                          <a:off x="0" y="0"/>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73" o:spid="_x0000_s1026" type="#_x0000_t120" style="position:absolute;margin-left:118.35pt;margin-top:97.2pt;width:3.55pt;height:3.55pt;z-index:249929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" fillcolor="black [3200]" strokecolor="black [1600]" strokeweight="2pt"/>
            </w:pict>
          </mc:Fallback>
        </mc:AlternateContent>
      </w:r>
      <w:r w:rsidRPr="00390FBB">
        <w:rPr>
          <w:noProof/>
          <w:lang w:eastAsia="en-GB"/>
        </w:rPr>
        <mc:AlternateContent>
          <mc:Choice Requires="wps">
            <w:drawing>
              <wp:anchor distT="0" distB="0" distL="114300" distR="114300" simplePos="0" relativeHeight="249939456" behindDoc="0" locked="0" layoutInCell="1" allowOverlap="1" wp14:anchorId="34FDF9E4" wp14:editId="23CBAEA7">
                <wp:simplePos x="0" y="0"/>
                <wp:positionH relativeFrom="column">
                  <wp:posOffset>2381885</wp:posOffset>
                </wp:positionH>
                <wp:positionV relativeFrom="paragraph">
                  <wp:posOffset>1931670</wp:posOffset>
                </wp:positionV>
                <wp:extent cx="45085" cy="45085"/>
                <wp:effectExtent l="0" t="0" r="12065" b="12065"/>
                <wp:wrapNone/>
                <wp:docPr id="374" name="Flowchart: Connector 374"/>
                <wp:cNvGraphicFramePr/>
                <a:graphic xmlns:a="http://schemas.openxmlformats.org/drawingml/2006/main">
                  <a:graphicData uri="http://schemas.microsoft.com/office/word/2010/wordprocessingShape">
                    <wps:wsp>
                      <wps:cNvSpPr/>
                      <wps:spPr>
                        <a:xfrm>
                          <a:off x="0" y="0"/>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74" o:spid="_x0000_s1026" type="#_x0000_t120" style="position:absolute;margin-left:187.55pt;margin-top:152.1pt;width:3.55pt;height:3.55pt;z-index:249939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" fillcolor="black [3200]" strokecolor="black [1600]" strokeweight="2pt"/>
            </w:pict>
          </mc:Fallback>
        </mc:AlternateContent>
      </w:r>
      <w:r w:rsidRPr="00390FBB">
        <w:rPr>
          <w:noProof/>
          <w:lang w:eastAsia="en-GB"/>
        </w:rPr>
        <mc:AlternateContent>
          <mc:Choice Requires="wps">
            <w:drawing>
              <wp:anchor distT="0" distB="0" distL="114300" distR="114300" simplePos="0" relativeHeight="249970176" behindDoc="0" locked="0" layoutInCell="1" allowOverlap="1" wp14:anchorId="578C5840" wp14:editId="57F8038D">
                <wp:simplePos x="0" y="0"/>
                <wp:positionH relativeFrom="column">
                  <wp:posOffset>4168140</wp:posOffset>
                </wp:positionH>
                <wp:positionV relativeFrom="paragraph">
                  <wp:posOffset>1437005</wp:posOffset>
                </wp:positionV>
                <wp:extent cx="45085" cy="45085"/>
                <wp:effectExtent l="0" t="0" r="12065" b="12065"/>
                <wp:wrapNone/>
                <wp:docPr id="377" name="Flowchart: Connector 377"/>
                <wp:cNvGraphicFramePr/>
                <a:graphic xmlns:a="http://schemas.openxmlformats.org/drawingml/2006/main">
                  <a:graphicData uri="http://schemas.microsoft.com/office/word/2010/wordprocessingShape">
                    <wps:wsp>
                      <wps:cNvSpPr/>
                      <wps:spPr>
                        <a:xfrm>
                          <a:off x="0" y="0"/>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77" o:spid="_x0000_s1026" type="#_x0000_t120" style="position:absolute;margin-left:328.2pt;margin-top:113.15pt;width:3.55pt;height:3.55pt;z-index:249970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" fillcolor="black [3200]" strokecolor="black [1600]" strokeweight="2pt"/>
            </w:pict>
          </mc:Fallback>
        </mc:AlternateContent>
      </w:r>
      <w:r w:rsidRPr="00390FBB">
        <w:rPr>
          <w:noProof/>
          <w:lang w:eastAsia="en-GB"/>
        </w:rPr>
        <mc:AlternateContent>
          <mc:Choice Requires="wps">
            <w:drawing>
              <wp:anchor distT="0" distB="0" distL="114300" distR="114300" simplePos="0" relativeHeight="249980416" behindDoc="0" locked="0" layoutInCell="1" allowOverlap="1" wp14:anchorId="4BF7E891" wp14:editId="60AD0B9E">
                <wp:simplePos x="0" y="0"/>
                <wp:positionH relativeFrom="column">
                  <wp:posOffset>4980940</wp:posOffset>
                </wp:positionH>
                <wp:positionV relativeFrom="paragraph">
                  <wp:posOffset>575945</wp:posOffset>
                </wp:positionV>
                <wp:extent cx="45085" cy="45085"/>
                <wp:effectExtent l="0" t="0" r="12065" b="12065"/>
                <wp:wrapNone/>
                <wp:docPr id="378" name="Flowchart: Connector 378"/>
                <wp:cNvGraphicFramePr/>
                <a:graphic xmlns:a="http://schemas.openxmlformats.org/drawingml/2006/main">
                  <a:graphicData uri="http://schemas.microsoft.com/office/word/2010/wordprocessingShape">
                    <wps:wsp>
                      <wps:cNvSpPr/>
                      <wps:spPr>
                        <a:xfrm>
                          <a:off x="0" y="0"/>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78" o:spid="_x0000_s1026" type="#_x0000_t120" style="position:absolute;margin-left:392.2pt;margin-top:45.35pt;width:3.55pt;height:3.55pt;z-index:249980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" fillcolor="black [3200]" strokecolor="black [1600]" strokeweight="2pt"/>
            </w:pict>
          </mc:Fallback>
        </mc:AlternateContent>
      </w:r>
      <w:r w:rsidRPr="00390FBB">
        <w:rPr>
          <w:noProof/>
          <w:lang w:eastAsia="en-GB"/>
        </w:rPr>
        <mc:AlternateContent>
          <mc:Choice Requires="wps">
            <w:drawing>
              <wp:anchor distT="0" distB="0" distL="114300" distR="114300" simplePos="0" relativeHeight="249949696" behindDoc="0" locked="0" layoutInCell="1" allowOverlap="1" wp14:anchorId="5CBAE3F1" wp14:editId="69A38C9B">
                <wp:simplePos x="0" y="0"/>
                <wp:positionH relativeFrom="column">
                  <wp:posOffset>2988310</wp:posOffset>
                </wp:positionH>
                <wp:positionV relativeFrom="paragraph">
                  <wp:posOffset>1941830</wp:posOffset>
                </wp:positionV>
                <wp:extent cx="45085" cy="45085"/>
                <wp:effectExtent l="0" t="0" r="12065" b="12065"/>
                <wp:wrapNone/>
                <wp:docPr id="375" name="Flowchart: Connector 375"/>
                <wp:cNvGraphicFramePr/>
                <a:graphic xmlns:a="http://schemas.openxmlformats.org/drawingml/2006/main">
                  <a:graphicData uri="http://schemas.microsoft.com/office/word/2010/wordprocessingShape">
                    <wps:wsp>
                      <wps:cNvSpPr/>
                      <wps:spPr>
                        <a:xfrm>
                          <a:off x="0" y="0"/>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75" o:spid="_x0000_s1026" type="#_x0000_t120" style="position:absolute;margin-left:235.3pt;margin-top:152.9pt;width:3.55pt;height:3.55pt;z-index:249949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" fillcolor="black [3200]" strokecolor="black [1600]" strokeweight="2pt"/>
            </w:pict>
          </mc:Fallback>
        </mc:AlternateContent>
      </w:r>
      <w:r w:rsidRPr="00390FBB">
        <w:rPr>
          <w:noProof/>
          <w:lang w:eastAsia="en-GB"/>
        </w:rPr>
        <mc:AlternateContent>
          <mc:Choice Requires="wps">
            <w:drawing>
              <wp:anchor distT="0" distB="0" distL="114300" distR="114300" simplePos="0" relativeHeight="249959936" behindDoc="0" locked="0" layoutInCell="1" allowOverlap="1" wp14:anchorId="6949C847" wp14:editId="4255F8D7">
                <wp:simplePos x="0" y="0"/>
                <wp:positionH relativeFrom="column">
                  <wp:posOffset>3462655</wp:posOffset>
                </wp:positionH>
                <wp:positionV relativeFrom="paragraph">
                  <wp:posOffset>1470672</wp:posOffset>
                </wp:positionV>
                <wp:extent cx="45085" cy="45085"/>
                <wp:effectExtent l="0" t="0" r="12065" b="12065"/>
                <wp:wrapNone/>
                <wp:docPr id="376" name="Flowchart: Connector 376"/>
                <wp:cNvGraphicFramePr/>
                <a:graphic xmlns:a="http://schemas.openxmlformats.org/drawingml/2006/main">
                  <a:graphicData uri="http://schemas.microsoft.com/office/word/2010/wordprocessingShape">
                    <wps:wsp>
                      <wps:cNvSpPr/>
                      <wps:spPr>
                        <a:xfrm>
                          <a:off x="0" y="0"/>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76" o:spid="_x0000_s1026" type="#_x0000_t120" style="position:absolute;margin-left:272.65pt;margin-top:115.8pt;width:3.55pt;height:3.55pt;z-index:249959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" fillcolor="black [3200]" strokecolor="black [1600]" strokeweight="2pt"/>
            </w:pict>
          </mc:Fallback>
        </mc:AlternateContent>
      </w:r>
      <w:r w:rsidRPr="00390FBB">
        <w:rPr>
          <w:noProof/>
          <w:lang w:eastAsia="en-GB"/>
        </w:rPr>
        <mc:AlternateContent>
          <mc:Choice Requires="wps">
            <w:drawing>
              <wp:anchor distT="0" distB="0" distL="114300" distR="114300" simplePos="0" relativeHeight="249857536" behindDoc="0" locked="0" layoutInCell="1" allowOverlap="1" wp14:anchorId="4C24BA43" wp14:editId="77382479">
                <wp:simplePos x="0" y="0"/>
                <wp:positionH relativeFrom="column">
                  <wp:posOffset>2112657</wp:posOffset>
                </wp:positionH>
                <wp:positionV relativeFrom="paragraph">
                  <wp:posOffset>677545</wp:posOffset>
                </wp:positionV>
                <wp:extent cx="995482" cy="1403985"/>
                <wp:effectExtent l="0" t="0" r="0" b="5080"/>
                <wp:wrapNone/>
                <wp:docPr id="3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5482" cy="1403985"/>
                        </a:xfrm>
                        <a:prstGeom prst="rect">
                          <a:avLst/>
                        </a:prstGeom>
                        <a:noFill/>
                        <a:ln w="9525">
                          <a:noFill/>
                          <a:miter lim="800000"/>
                          <a:headEnd/>
                          <a:tailEnd/>
                        </a:ln>
                      </wps:spPr>
                      <wps:txbx>
                        <w:txbxContent>
                          <w:p w14:paraId="05D27788" w14:textId="77777777" w:rsidR="00BF4C3A" w:rsidRDefault="00BF4C3A" w:rsidP="008A7880">
                            <w:pPr>
                              <w:spacing w:line="240" w:lineRule="auto"/>
                            </w:pPr>
                            <w:r>
                              <w:t>Temperature of flui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3" type="#_x0000_t202" style="position:absolute;left:0;text-align:left;margin-left:166.35pt;margin-top:53.35pt;width:78.4pt;height:110.55pt;z-index:2498575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" filled="f" stroked="f">
                <v:textbox style="mso-fit-shape-to-text:t">
                  <w:txbxContent>
                    <w:p w14:paraId="05D27788" w14:textId="77777777" w:rsidR="00BF4C3A" w:rsidRDefault="00BF4C3A" w:rsidP="008A7880">
                      <w:pPr>
                        <w:spacing w:line="240" w:lineRule="auto"/>
                      </w:pPr>
                      <w:r>
                        <w:t>Temperature of flui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t xml:space="preserve">) </w:t>
                      </w:r>
                    </w:p>
                  </w:txbxContent>
                </v:textbox>
              </v:shape>
            </w:pict>
          </mc:Fallback>
        </mc:AlternateContent>
      </w:r>
      <w:r w:rsidRPr="00390FBB">
        <w:rPr>
          <w:noProof/>
          <w:lang w:eastAsia="en-GB"/>
        </w:rPr>
        <mc:AlternateContent>
          <mc:Choice Requires="wps">
            <w:drawing>
              <wp:anchor distT="0" distB="0" distL="114300" distR="114300" simplePos="0" relativeHeight="249826816" behindDoc="0" locked="0" layoutInCell="1" allowOverlap="1" wp14:anchorId="06307FB2" wp14:editId="3FDC2407">
                <wp:simplePos x="0" y="0"/>
                <wp:positionH relativeFrom="column">
                  <wp:posOffset>-147955</wp:posOffset>
                </wp:positionH>
                <wp:positionV relativeFrom="paragraph">
                  <wp:posOffset>680720</wp:posOffset>
                </wp:positionV>
                <wp:extent cx="727710" cy="1403985"/>
                <wp:effectExtent l="0" t="0" r="0" b="0"/>
                <wp:wrapNone/>
                <wp:docPr id="3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7710" cy="1403985"/>
                        </a:xfrm>
                        <a:prstGeom prst="rect">
                          <a:avLst/>
                        </a:prstGeom>
                        <a:noFill/>
                        <a:ln w="9525">
                          <a:noFill/>
                          <a:miter lim="800000"/>
                          <a:headEnd/>
                          <a:tailEnd/>
                        </a:ln>
                      </wps:spPr>
                      <wps:txbx>
                        <w:txbxContent>
                          <w:p w14:paraId="1B81EB92" w14:textId="77777777" w:rsidR="00BF4C3A" w:rsidRDefault="00BF4C3A" w:rsidP="008A7880">
                            <w:pPr>
                              <w:spacing w:line="240" w:lineRule="auto"/>
                            </w:pPr>
                            <w:r>
                              <w:t>Moisture content (</w:t>
                            </w:r>
                            <m:oMath>
                              <m:r>
                                <w:rPr>
                                  <w:rFonts w:ascii="Cambria Math" w:hAnsi="Cambria Math"/>
                                </w:rPr>
                                <m:t>X</m:t>
                              </m:r>
                            </m:oMath>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4" type="#_x0000_t202" style="position:absolute;left:0;text-align:left;margin-left:-11.65pt;margin-top:53.6pt;width:57.3pt;height:110.55pt;z-index:2498268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" filled="f" stroked="f">
                <v:textbox style="mso-fit-shape-to-text:t">
                  <w:txbxContent>
                    <w:p w14:paraId="1B81EB92" w14:textId="77777777" w:rsidR="00BF4C3A" w:rsidRDefault="00BF4C3A" w:rsidP="008A7880">
                      <w:pPr>
                        <w:spacing w:line="240" w:lineRule="auto"/>
                      </w:pPr>
                      <w:r>
                        <w:t>Moisture content (</w:t>
                      </w:r>
                      <m:oMath>
                        <m:r>
                          <w:rPr>
                            <w:rFonts w:ascii="Cambria Math" w:hAnsi="Cambria Math"/>
                          </w:rPr>
                          <m:t>X</m:t>
                        </m:r>
                      </m:oMath>
                      <w:r>
                        <w:t>)</w:t>
                      </w:r>
                    </w:p>
                  </w:txbxContent>
                </v:textbox>
              </v:shape>
            </w:pict>
          </mc:Fallback>
        </mc:AlternateContent>
      </w:r>
      <w:r w:rsidRPr="00390FBB">
        <w:rPr>
          <w:noProof/>
          <w:lang w:eastAsia="en-GB"/>
        </w:rPr>
        <w:drawing>
          <wp:inline distT="0" distB="0" distL="0" distR="0" wp14:anchorId="3A519AF1" wp14:editId="7B5EF3EF">
            <wp:extent cx="5711554" cy="2581232"/>
            <wp:effectExtent l="0" t="0" r="381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idisation drying graphs.jpg"/>
                    <pic:cNvPicPr/>
                  </pic:nvPicPr>
                  <pic:blipFill rotWithShape="1">
                    <a:blip r:embed="rId15">
                      <a:extLst>
                        <a:ext uri="{28A0092B-C50C-407E-A947-70E740481C1C}">
                          <a14:useLocalDpi xmlns:a14="http://schemas.microsoft.com/office/drawing/2010/main" val="0"/>
                        </a:ext>
                      </a:extLst>
                    </a:blip>
                    <a:srcRect t="18649" r="6168" b="24815"/>
                    <a:stretch/>
                  </pic:blipFill>
                  <pic:spPr bwMode="auto">
                    <a:xfrm>
                      <a:off x="0" y="0"/>
                      <a:ext cx="5731935" cy="2590443"/>
                    </a:xfrm>
                    <a:prstGeom prst="rect">
                      <a:avLst/>
                    </a:prstGeom>
                    <a:ln>
                      <a:noFill/>
                    </a:ln>
                    <a:extLst>
                      <a:ext uri="{53640926-AAD7-44D8-BBD7-CCE9431645EC}">
                        <a14:shadowObscured xmlns:a14="http://schemas.microsoft.com/office/drawing/2010/main"/>
                      </a:ext>
                    </a:extLst>
                  </pic:spPr>
                </pic:pic>
              </a:graphicData>
            </a:graphic>
          </wp:inline>
        </w:drawing>
      </w:r>
    </w:p>
    <w:p w14:paraId="54CB4FF7" w14:textId="0CC710EC" w:rsidR="00BA1D12" w:rsidRPr="00390FBB" w:rsidRDefault="00BA1D12" w:rsidP="00EA5CD1">
      <w:pPr>
        <w:pStyle w:val="Caption"/>
        <w:spacing w:line="276" w:lineRule="auto"/>
        <w:rPr>
          <w:rFonts w:eastAsiaTheme="minorEastAsia"/>
        </w:rPr>
      </w:pPr>
      <w:bookmarkStart w:id="45" w:name="_Ref448243333"/>
      <w:bookmarkStart w:id="46" w:name="_Toc474686561"/>
      <w:r>
        <w:t xml:space="preserve">Figure </w:t>
      </w:r>
      <w:fldSimple w:instr=" STYLEREF 1 \s ">
        <w:r w:rsidR="005D3AE0">
          <w:rPr>
            <w:noProof/>
          </w:rPr>
          <w:t>2</w:t>
        </w:r>
      </w:fldSimple>
      <w:r w:rsidR="00F02E7D">
        <w:noBreakHyphen/>
      </w:r>
      <w:fldSimple w:instr=" SEQ Figure \* ARABIC \s 1 ">
        <w:r w:rsidR="005D3AE0">
          <w:rPr>
            <w:noProof/>
          </w:rPr>
          <w:t>3</w:t>
        </w:r>
      </w:fldSimple>
      <w:bookmarkEnd w:id="45"/>
      <w:r>
        <w:t xml:space="preserve">.  The stages of drying in a particle, </w:t>
      </w:r>
      <w:r w:rsidRPr="00390FBB">
        <w:rPr>
          <w:rFonts w:eastAsiaTheme="minorEastAsia"/>
        </w:rPr>
        <w:t xml:space="preserve">adapted from </w:t>
      </w:r>
      <w:r w:rsidRPr="00390FBB">
        <w:rPr>
          <w:rFonts w:eastAsiaTheme="minorEastAsia"/>
        </w:rPr>
        <w:fldChar w:fldCharType="begin" w:fldLock="1"/>
      </w:r>
      <w:r w:rsidR="00D37BCC">
        <w:rPr>
          <w:rFonts w:eastAsiaTheme="minorEastAsia"/>
        </w:rPr>
        <w:instrText>ADDIN CSL_CITATION { "citationItems" : [ { "id" : "ITEM-1", "itemData" : { "author" : [ { "dropping-particle" : "", "family" : "Zenz", "given" : "F. A.", "non-dropping-particle" : "", "parse-names" : false, "suffix" : "" }, { "dropping-particle" : "", "family" : "Othmer", "given" : "D. F.", "non-dropping-particle" : "", "parse-names" : false, "suffix" : "" } ], "id" : "ITEM-1", "issued" : { "date-parts" : [ [ "1960" ] ] }, "publisher" : "Reinhold", "publisher-place" : "New York", "title" : "Fluidization and Fluid-Particle Systems", "type" : "book" }, "uris" : [ "http://www.mendeley.com/documents/?uuid=c79fa8c8-4abe-447b-acd1-2f92a91867c4" ] } ], "mendeley" : { "formattedCitation" : "(Zenz &amp; Othmer 1960)", "manualFormatting" : "Zenz &amp; Othmer (1960)", "plainTextFormattedCitation" : "(Zenz &amp; Othmer 1960)", "previouslyFormattedCitation" : "(Zenz &amp; Othmer 1960)" }, "properties" : { "noteIndex" : 0 }, "schema" : "https://github.com/citation-style-language/schema/raw/master/csl-citation.json" }</w:instrText>
      </w:r>
      <w:r w:rsidRPr="00390FBB">
        <w:rPr>
          <w:rFonts w:eastAsiaTheme="minorEastAsia"/>
        </w:rPr>
        <w:fldChar w:fldCharType="separate"/>
      </w:r>
      <w:r w:rsidRPr="00390FBB">
        <w:rPr>
          <w:rFonts w:eastAsiaTheme="minorEastAsia"/>
          <w:noProof/>
        </w:rPr>
        <w:t xml:space="preserve">Zenz &amp; Othmer </w:t>
      </w:r>
      <w:r>
        <w:rPr>
          <w:rFonts w:eastAsiaTheme="minorEastAsia"/>
          <w:noProof/>
        </w:rPr>
        <w:t>(</w:t>
      </w:r>
      <w:r w:rsidRPr="00390FBB">
        <w:rPr>
          <w:rFonts w:eastAsiaTheme="minorEastAsia"/>
          <w:noProof/>
        </w:rPr>
        <w:t>1960)</w:t>
      </w:r>
      <w:r w:rsidRPr="00390FBB">
        <w:rPr>
          <w:rFonts w:eastAsiaTheme="minorEastAsia"/>
        </w:rPr>
        <w:fldChar w:fldCharType="end"/>
      </w:r>
      <w:r>
        <w:rPr>
          <w:rFonts w:eastAsiaTheme="minorEastAsia"/>
        </w:rPr>
        <w:t xml:space="preserve"> with the critical moisture content shown as k.</w:t>
      </w:r>
      <w:bookmarkEnd w:id="46"/>
    </w:p>
    <w:p w14:paraId="24A03938" w14:textId="77777777" w:rsidR="008A7880" w:rsidRDefault="008A7880" w:rsidP="00EA5CD1">
      <w:pPr>
        <w:spacing w:line="276" w:lineRule="auto"/>
      </w:pPr>
    </w:p>
    <w:p w14:paraId="5C802705" w14:textId="65C32615" w:rsidR="008A7880" w:rsidRDefault="008A7880" w:rsidP="00EA5CD1">
      <w:pPr>
        <w:spacing w:line="276" w:lineRule="auto"/>
      </w:pPr>
      <w:r>
        <w:t>T</w:t>
      </w:r>
      <w:r w:rsidRPr="00390FBB">
        <w:t>he time of drying in the constant rate period</w:t>
      </w:r>
      <w:r>
        <w:t xml:space="preserve"> can be calculated as Equation 2-</w:t>
      </w:r>
      <w:r w:rsidR="00F215B8">
        <w:t>7</w:t>
      </w:r>
      <w:r>
        <w:t xml:space="preserve"> </w:t>
      </w:r>
      <w:r>
        <w:fldChar w:fldCharType="begin" w:fldLock="1"/>
      </w:r>
      <w:r>
        <w:instrText>ADDIN CSL_CITATION { "citationItems" : [ { "id" : "ITEM-1", "itemData" : { "author" : [ { "dropping-particle" : "", "family" : "Backhurst", "given" : "J. R.", "non-dropping-particle" : "", "parse-names" : false, "suffix" : "" }, { "dropping-particle" : "", "family" : "Harker", "given" : "J. H.", "non-dropping-particle" : "", "parse-names" : false, "suffix" : "" } ], "edition" : "6th editio", "id" : "ITEM-1", "issued" : { "date-parts" : [ [ "2012" ] ] }, "publisher" : "Butterworth - Heinemann: Oxford", "title" : "Coulson and Richardson's Chemical Engineering; Volume 1 Fluid flow, heat transfer and mass transfer", "type" : "book" }, "uris" : [ "http://www.mendeley.com/documents/?uuid=0ad82038-002e-49ba-895d-301b8f073004" ] } ], "mendeley" : { "formattedCitation" : "(Backhurst &amp; Harker 2012)", "plainTextFormattedCitation" : "(Backhurst &amp; Harker 2012)", "previouslyFormattedCitation" : "(Backhurst &amp; Harker 2012)" }, "properties" : { "noteIndex" : 0 }, "schema" : "https://github.com/citation-style-language/schema/raw/master/csl-citation.json" }</w:instrText>
      </w:r>
      <w:r>
        <w:fldChar w:fldCharType="separate"/>
      </w:r>
      <w:r w:rsidRPr="00352AE9">
        <w:rPr>
          <w:noProof/>
        </w:rPr>
        <w:t>(Backhurst &amp; Harker 2012)</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8A7880" w14:paraId="29D27371" w14:textId="77777777" w:rsidTr="00CC7E1D">
        <w:tc>
          <w:tcPr>
            <w:tcW w:w="7479" w:type="dxa"/>
          </w:tcPr>
          <w:p w14:paraId="3B65CDCC" w14:textId="77777777" w:rsidR="008A7880" w:rsidRDefault="00BF4C3A" w:rsidP="00EA5CD1">
            <w:pPr>
              <w:spacing w:line="276" w:lineRule="auto"/>
            </w:pPr>
            <m:oMathPara>
              <m:oMath>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m:t>
                        </m:r>
                      </m:sub>
                    </m:sSub>
                  </m:num>
                  <m:den>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A</m:t>
                    </m:r>
                  </m:den>
                </m:f>
              </m:oMath>
            </m:oMathPara>
          </w:p>
        </w:tc>
        <w:tc>
          <w:tcPr>
            <w:tcW w:w="1763" w:type="dxa"/>
            <w:vAlign w:val="center"/>
          </w:tcPr>
          <w:p w14:paraId="4B94E2ED" w14:textId="77777777" w:rsidR="008A7880" w:rsidRDefault="008A7880" w:rsidP="00EA5CD1">
            <w:pPr>
              <w:spacing w:after="120" w:line="276" w:lineRule="auto"/>
              <w:jc w:val="right"/>
            </w:pPr>
            <w:r>
              <w:t>Equation 2-7</w:t>
            </w:r>
          </w:p>
        </w:tc>
      </w:tr>
    </w:tbl>
    <w:p w14:paraId="623016DF" w14:textId="77777777" w:rsidR="008A7880" w:rsidRDefault="008A7880" w:rsidP="00EA5CD1">
      <w:pPr>
        <w:spacing w:line="276" w:lineRule="auto"/>
      </w:pPr>
      <w:r w:rsidRPr="00390FBB">
        <w:t xml:space="preserve">where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Pr="00390FBB">
        <w:t xml:space="preserve"> is the time of drying in the constant rate period (s), </w:t>
      </w:r>
      <w:r>
        <w:t xml:space="preserve">which is calculated as the difference in moisture content between </w:t>
      </w:r>
      <w:r w:rsidRPr="00390FBB">
        <w:t>the initial moisture content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t>,</w:t>
      </w:r>
      <w:r w:rsidRPr="00390FBB">
        <w:t xml:space="preserve"> kg)</w:t>
      </w:r>
      <w:r>
        <w:t xml:space="preserve"> and </w:t>
      </w:r>
      <w:r w:rsidRPr="00390FBB">
        <w:t>the critical moisture content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t xml:space="preserve">, </w:t>
      </w:r>
      <w:r w:rsidRPr="00390FBB">
        <w:t>kg)</w:t>
      </w:r>
      <w:r>
        <w:t xml:space="preserve"> over the r</w:t>
      </w:r>
      <w:r w:rsidRPr="00390FBB">
        <w:t>ate of drying in the constant perio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t>
      </w:r>
      <w:r w:rsidRPr="00390FBB">
        <w:t>kg/m</w:t>
      </w:r>
      <w:r w:rsidRPr="00390FBB">
        <w:rPr>
          <w:vertAlign w:val="superscript"/>
        </w:rPr>
        <w:t>2</w:t>
      </w:r>
      <w:r w:rsidRPr="00390FBB">
        <w:t xml:space="preserve">s) </w:t>
      </w:r>
      <w:r>
        <w:t>per unit s</w:t>
      </w:r>
      <w:r w:rsidRPr="00390FBB">
        <w:t>urface area</w:t>
      </w:r>
      <w:r>
        <w:t xml:space="preserve"> of the particle</w:t>
      </w:r>
      <w:r w:rsidRPr="00390FBB">
        <w:t xml:space="preserve"> (</w:t>
      </w:r>
      <m:oMath>
        <m:r>
          <w:rPr>
            <w:rFonts w:ascii="Cambria Math" w:hAnsi="Cambria Math"/>
          </w:rPr>
          <m:t>A</m:t>
        </m:r>
      </m:oMath>
      <w:r>
        <w:t>,</w:t>
      </w:r>
      <w:r w:rsidRPr="00390FBB">
        <w:t xml:space="preserve"> m</w:t>
      </w:r>
      <w:r w:rsidRPr="00390FBB">
        <w:rPr>
          <w:vertAlign w:val="superscript"/>
        </w:rPr>
        <w:t>2</w:t>
      </w:r>
      <w:r w:rsidRPr="00390FBB">
        <w:t>)</w:t>
      </w:r>
      <w:r>
        <w:t xml:space="preserve"> </w:t>
      </w:r>
      <w:r>
        <w:fldChar w:fldCharType="begin" w:fldLock="1"/>
      </w:r>
      <w:r>
        <w:instrText>ADDIN CSL_CITATION { "citationItems" : [ { "id" : "ITEM-1", "itemData" : { "author" : [ { "dropping-particle" : "", "family" : "Backhurst", "given" : "J. R.", "non-dropping-particle" : "", "parse-names" : false, "suffix" : "" }, { "dropping-particle" : "", "family" : "Harker", "given" : "J. H.", "non-dropping-particle" : "", "parse-names" : false, "suffix" : "" } ], "edition" : "6th editio", "id" : "ITEM-1", "issued" : { "date-parts" : [ [ "2012" ] ] }, "publisher" : "Butterworth - Heinemann: Oxford", "title" : "Coulson and Richardson's Chemical Engineering; Volume 1 Fluid flow, heat transfer and mass transfer", "type" : "book" }, "uris" : [ "http://www.mendeley.com/documents/?uuid=0ad82038-002e-49ba-895d-301b8f073004" ] } ], "mendeley" : { "formattedCitation" : "(Backhurst &amp; Harker 2012)", "plainTextFormattedCitation" : "(Backhurst &amp; Harker 2012)", "previouslyFormattedCitation" : "(Backhurst &amp; Harker 2012)" }, "properties" : { "noteIndex" : 0 }, "schema" : "https://github.com/citation-style-language/schema/raw/master/csl-citation.json" }</w:instrText>
      </w:r>
      <w:r>
        <w:fldChar w:fldCharType="separate"/>
      </w:r>
      <w:r w:rsidRPr="00352AE9">
        <w:rPr>
          <w:noProof/>
        </w:rPr>
        <w:t>(Backhurst &amp; Harker 2012)</w:t>
      </w:r>
      <w:r>
        <w:fldChar w:fldCharType="end"/>
      </w:r>
      <w:r w:rsidRPr="00390FBB">
        <w:t>.</w:t>
      </w:r>
      <w:r>
        <w:t xml:space="preserve">  In contrast, i</w:t>
      </w:r>
      <w:r w:rsidRPr="00390FBB">
        <w:t>n the falling rate period</w:t>
      </w:r>
      <w:r>
        <w:t>,</w:t>
      </w:r>
      <w:r w:rsidRPr="00390FBB">
        <w:t xml:space="preserve"> the rate of drying is approximatel</w:t>
      </w:r>
      <w:r>
        <w:t>y proportional to free moisture</w:t>
      </w:r>
      <w:r w:rsidRPr="00390FBB">
        <w:t xml:space="preserve"> </w:t>
      </w:r>
      <w:r>
        <w:t>(</w:t>
      </w:r>
      <m:oMath>
        <m:r>
          <w:rPr>
            <w:rFonts w:ascii="Cambria Math" w:hAnsi="Cambria Math"/>
          </w:rPr>
          <m:t>w-</m:t>
        </m:r>
        <m:sSub>
          <m:sSubPr>
            <m:ctrlPr>
              <w:rPr>
                <w:rFonts w:ascii="Cambria Math" w:hAnsi="Cambria Math"/>
                <w:i/>
              </w:rPr>
            </m:ctrlPr>
          </m:sSubPr>
          <m:e>
            <m:r>
              <w:rPr>
                <w:rFonts w:ascii="Cambria Math" w:hAnsi="Cambria Math"/>
              </w:rPr>
              <m:t>w</m:t>
            </m:r>
          </m:e>
          <m:sub>
            <m:r>
              <w:rPr>
                <w:rFonts w:ascii="Cambria Math" w:hAnsi="Cambria Math"/>
              </w:rPr>
              <m:t>e</m:t>
            </m:r>
          </m:sub>
        </m:sSub>
      </m:oMath>
      <w:r>
        <w:t xml:space="preserve">) (Equation 2-8) </w:t>
      </w:r>
      <w:r>
        <w:fldChar w:fldCharType="begin" w:fldLock="1"/>
      </w:r>
      <w:r>
        <w:instrText>ADDIN CSL_CITATION { "citationItems" : [ { "id" : "ITEM-1", "itemData" : { "author" : [ { "dropping-particle" : "", "family" : "Backhurst", "given" : "J. R.", "non-dropping-particle" : "", "parse-names" : false, "suffix" : "" }, { "dropping-particle" : "", "family" : "Harker", "given" : "J. H.", "non-dropping-particle" : "", "parse-names" : false, "suffix" : "" } ], "edition" : "6th editio", "id" : "ITEM-1", "issued" : { "date-parts" : [ [ "2012" ] ] }, "publisher" : "Butterworth - Heinemann: Oxford", "title" : "Coulson and Richardson's Chemical Engineering; Volume 1 Fluid flow, heat transfer and mass transfer", "type" : "book" }, "uris" : [ "http://www.mendeley.com/documents/?uuid=0ad82038-002e-49ba-895d-301b8f073004" ] } ], "mendeley" : { "formattedCitation" : "(Backhurst &amp; Harker 2012)", "plainTextFormattedCitation" : "(Backhurst &amp; Harker 2012)", "previouslyFormattedCitation" : "(Backhurst &amp; Harker 2012)" }, "properties" : { "noteIndex" : 0 }, "schema" : "https://github.com/citation-style-language/schema/raw/master/csl-citation.json" }</w:instrText>
      </w:r>
      <w:r>
        <w:fldChar w:fldCharType="separate"/>
      </w:r>
      <w:r w:rsidRPr="00352AE9">
        <w:rPr>
          <w:noProof/>
        </w:rPr>
        <w:t>(Backhurst &amp; Harker 2012)</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8A7880" w14:paraId="79A6B56A" w14:textId="77777777" w:rsidTr="00CC7E1D">
        <w:tc>
          <w:tcPr>
            <w:tcW w:w="7479" w:type="dxa"/>
          </w:tcPr>
          <w:p w14:paraId="69EA471F" w14:textId="77777777" w:rsidR="008A7880" w:rsidRPr="00390FBB" w:rsidRDefault="008A7880" w:rsidP="00EA5CD1">
            <w:pPr>
              <w:spacing w:line="276" w:lineRule="auto"/>
            </w:pPr>
            <m:oMathPara>
              <m:oMath>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A</m:t>
                        </m:r>
                      </m:den>
                    </m:f>
                  </m:e>
                </m:d>
                <m:f>
                  <m:fPr>
                    <m:ctrlPr>
                      <w:rPr>
                        <w:rFonts w:ascii="Cambria Math" w:hAnsi="Cambria Math"/>
                        <w:i/>
                      </w:rPr>
                    </m:ctrlPr>
                  </m:fPr>
                  <m:num>
                    <m:r>
                      <w:rPr>
                        <w:rFonts w:ascii="Cambria Math" w:hAnsi="Cambria Math"/>
                      </w:rPr>
                      <m:t>dw</m:t>
                    </m:r>
                  </m:num>
                  <m:den>
                    <m:r>
                      <w:rPr>
                        <w:rFonts w:ascii="Cambria Math" w:hAnsi="Cambria Math"/>
                      </w:rPr>
                      <m:t>dt</m:t>
                    </m:r>
                  </m:den>
                </m:f>
                <m:r>
                  <w:rPr>
                    <w:rFonts w:ascii="Cambria Math" w:hAnsi="Cambria Math"/>
                  </w:rPr>
                  <m:t>=m</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w</m:t>
                        </m:r>
                      </m:e>
                      <m:sub>
                        <m:r>
                          <w:rPr>
                            <w:rFonts w:ascii="Cambria Math" w:hAnsi="Cambria Math"/>
                          </w:rPr>
                          <m:t>e</m:t>
                        </m:r>
                      </m:sub>
                    </m:sSub>
                  </m:e>
                </m:d>
                <m:r>
                  <w:rPr>
                    <w:rFonts w:ascii="Cambria Math" w:hAnsi="Cambria Math"/>
                  </w:rPr>
                  <m:t>=m</m:t>
                </m:r>
                <m:sSub>
                  <m:sSubPr>
                    <m:ctrlPr>
                      <w:rPr>
                        <w:rFonts w:ascii="Cambria Math" w:hAnsi="Cambria Math"/>
                        <w:i/>
                      </w:rPr>
                    </m:ctrlPr>
                  </m:sSubPr>
                  <m:e>
                    <m:r>
                      <w:rPr>
                        <w:rFonts w:ascii="Cambria Math" w:hAnsi="Cambria Math"/>
                      </w:rPr>
                      <m:t>w</m:t>
                    </m:r>
                  </m:e>
                  <m:sub>
                    <m:r>
                      <w:rPr>
                        <w:rFonts w:ascii="Cambria Math" w:hAnsi="Cambria Math"/>
                      </w:rPr>
                      <m:t>f</m:t>
                    </m:r>
                  </m:sub>
                </m:sSub>
              </m:oMath>
            </m:oMathPara>
          </w:p>
          <w:p w14:paraId="5BB74F7F" w14:textId="77777777" w:rsidR="008A7880" w:rsidRDefault="00BF4C3A" w:rsidP="00EA5CD1">
            <w:pPr>
              <w:spacing w:line="276" w:lineRule="auto"/>
              <w:jc w:val="center"/>
            </w:pPr>
            <m:oMathPara>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A</m:t>
                    </m:r>
                  </m:den>
                </m:f>
                <m:r>
                  <w:rPr>
                    <w:rFonts w:ascii="Cambria Math" w:hAnsi="Cambria Math"/>
                  </w:rPr>
                  <m:t>1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c</m:t>
                            </m:r>
                          </m:sub>
                        </m:sSub>
                      </m:num>
                      <m:den>
                        <m:r>
                          <w:rPr>
                            <w:rFonts w:ascii="Cambria Math" w:hAnsi="Cambria Math"/>
                          </w:rPr>
                          <m:t>f</m:t>
                        </m:r>
                      </m:den>
                    </m:f>
                  </m:e>
                </m:d>
              </m:oMath>
            </m:oMathPara>
          </w:p>
        </w:tc>
        <w:tc>
          <w:tcPr>
            <w:tcW w:w="1763" w:type="dxa"/>
            <w:vAlign w:val="center"/>
          </w:tcPr>
          <w:p w14:paraId="22718FCF" w14:textId="77777777" w:rsidR="008A7880" w:rsidRDefault="008A7880" w:rsidP="00EA5CD1">
            <w:pPr>
              <w:spacing w:after="120" w:line="276" w:lineRule="auto"/>
              <w:jc w:val="right"/>
            </w:pPr>
            <w:r>
              <w:t>Equation 2-8</w:t>
            </w:r>
          </w:p>
        </w:tc>
      </w:tr>
    </w:tbl>
    <w:p w14:paraId="73A7A0BF" w14:textId="77777777" w:rsidR="00F215B8" w:rsidRDefault="00F215B8" w:rsidP="00F215B8">
      <w:pPr>
        <w:spacing w:line="276" w:lineRule="auto"/>
      </w:pPr>
      <w:r w:rsidRPr="00390FBB">
        <w:t>where</w:t>
      </w:r>
      <w:r>
        <w:t xml:space="preserve"> the change in moisture content with time (</w:t>
      </w:r>
      <m:oMath>
        <m:r>
          <w:rPr>
            <w:rFonts w:ascii="Cambria Math" w:hAnsi="Cambria Math"/>
          </w:rPr>
          <m:t>dw/dt</m:t>
        </m:r>
      </m:oMath>
      <w:r>
        <w:t>) per unit area (</w:t>
      </w:r>
      <m:oMath>
        <m:r>
          <w:rPr>
            <w:rFonts w:ascii="Cambria Math" w:hAnsi="Cambria Math"/>
          </w:rPr>
          <m:t>A</m:t>
        </m:r>
      </m:oMath>
      <w:r>
        <w:t>) is controlled by</w:t>
      </w:r>
      <w:r w:rsidRPr="00390FBB">
        <w:t xml:space="preserve"> </w:t>
      </w:r>
      <m:oMath>
        <m:r>
          <w:rPr>
            <w:rFonts w:ascii="Cambria Math" w:hAnsi="Cambria Math"/>
          </w:rPr>
          <m:t>m</m:t>
        </m:r>
      </m:oMath>
      <w:r>
        <w:t>, the</w:t>
      </w:r>
      <w:r w:rsidRPr="00390FBB">
        <w:t xml:space="preserve"> ratio of rate of drying per unit area to </w:t>
      </w:r>
      <w:r>
        <w:t xml:space="preserve">free </w:t>
      </w:r>
      <w:r w:rsidRPr="00390FBB">
        <w:t>moisture content</w:t>
      </w:r>
      <w:r>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t xml:space="preserve">, </w:t>
      </w:r>
      <w:r w:rsidRPr="00390FBB">
        <w:t>m</w:t>
      </w:r>
      <w:r w:rsidRPr="00390FBB">
        <w:rPr>
          <w:vertAlign w:val="superscript"/>
        </w:rPr>
        <w:t>-2</w:t>
      </w:r>
      <w:r w:rsidRPr="00390FBB">
        <w:t xml:space="preserve"> s</w:t>
      </w:r>
      <w:r w:rsidRPr="00390FBB">
        <w:rPr>
          <w:vertAlign w:val="superscript"/>
        </w:rPr>
        <w:t>-1</w:t>
      </w:r>
      <w:r w:rsidRPr="00390FBB">
        <w:t>)</w:t>
      </w:r>
      <w:r>
        <w:t xml:space="preserve">.  From this, the </w:t>
      </w:r>
      <w:r w:rsidRPr="00390FBB">
        <w:t>time of drying in the falling rat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t xml:space="preserve">, </w:t>
      </w:r>
      <w:r w:rsidRPr="00390FBB">
        <w:t>s)</w:t>
      </w:r>
      <w:r>
        <w:t xml:space="preserve"> can be found from the rate of drying per unit area for free moisture below the critical moisture content, where </w:t>
      </w:r>
      <m:oMath>
        <m:sSub>
          <m:sSubPr>
            <m:ctrlPr>
              <w:rPr>
                <w:rFonts w:ascii="Cambria Math" w:hAnsi="Cambria Math"/>
                <w:i/>
              </w:rPr>
            </m:ctrlPr>
          </m:sSubPr>
          <m:e>
            <m:r>
              <w:rPr>
                <w:rFonts w:ascii="Cambria Math" w:hAnsi="Cambria Math"/>
              </w:rPr>
              <m:t>w</m:t>
            </m:r>
          </m:e>
          <m:sub>
            <m:r>
              <w:rPr>
                <w:rFonts w:ascii="Cambria Math" w:hAnsi="Cambria Math"/>
              </w:rPr>
              <m:t>e</m:t>
            </m:r>
          </m:sub>
        </m:sSub>
      </m:oMath>
      <w:r w:rsidRPr="00390FBB">
        <w:t xml:space="preserve"> is the equilibrium moisture content (kg),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Pr="00390FBB">
        <w:t xml:space="preserve"> is the free moisture content (kg), </w:t>
      </w:r>
      <m:oMath>
        <m:r>
          <w:rPr>
            <w:rFonts w:ascii="Cambria Math" w:hAnsi="Cambria Math"/>
          </w:rPr>
          <m:t>n</m:t>
        </m:r>
      </m:oMath>
      <w:r w:rsidRPr="00390FBB">
        <w:t xml:space="preserve"> is the index, and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Pr="00390FBB">
        <w:t xml:space="preserve"> is the free moisture at the critical moisture content (kg).</w:t>
      </w:r>
      <w:r>
        <w:t xml:space="preserve">  </w:t>
      </w:r>
      <w:r>
        <w:lastRenderedPageBreak/>
        <w:t>T</w:t>
      </w:r>
      <w:r w:rsidRPr="00390FBB">
        <w:t>herefore</w:t>
      </w:r>
      <w:r>
        <w:t>,</w:t>
      </w:r>
      <w:r w:rsidRPr="00390FBB">
        <w:t xml:space="preserve"> the total time of drying </w:t>
      </w:r>
      <w:r>
        <w:t xml:space="preserve">is simplified by Equation 2-9 </w:t>
      </w:r>
      <w:r>
        <w:fldChar w:fldCharType="begin" w:fldLock="1"/>
      </w:r>
      <w:r>
        <w:instrText>ADDIN CSL_CITATION { "citationItems" : [ { "id" : "ITEM-1", "itemData" : { "author" : [ { "dropping-particle" : "", "family" : "Backhurst", "given" : "J. R.", "non-dropping-particle" : "", "parse-names" : false, "suffix" : "" }, { "dropping-particle" : "", "family" : "Harker", "given" : "J. H.", "non-dropping-particle" : "", "parse-names" : false, "suffix" : "" } ], "edition" : "6th editio", "id" : "ITEM-1", "issued" : { "date-parts" : [ [ "2012" ] ] }, "publisher" : "Butterworth - Heinemann: Oxford", "title" : "Coulson and Richardson's Chemical Engineering; Volume 1 Fluid flow, heat transfer and mass transfer", "type" : "book" }, "uris" : [ "http://www.mendeley.com/documents/?uuid=0ad82038-002e-49ba-895d-301b8f073004" ] } ], "mendeley" : { "formattedCitation" : "(Backhurst &amp; Harker 2012)", "plainTextFormattedCitation" : "(Backhurst &amp; Harker 2012)", "previouslyFormattedCitation" : "(Backhurst &amp; Harker 2012)" }, "properties" : { "noteIndex" : 0 }, "schema" : "https://github.com/citation-style-language/schema/raw/master/csl-citation.json" }</w:instrText>
      </w:r>
      <w:r>
        <w:fldChar w:fldCharType="separate"/>
      </w:r>
      <w:r w:rsidRPr="00352AE9">
        <w:rPr>
          <w:noProof/>
        </w:rPr>
        <w:t>(Backhurst &amp; Harker 2012)</w:t>
      </w:r>
      <w:r>
        <w:fldChar w:fldCharType="end"/>
      </w:r>
      <w:r>
        <w:t xml:space="preserve"> as the sum of the time to reach the critical moisture content plus the time to dry in the falling rate drying peri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F215B8" w14:paraId="579BF152" w14:textId="77777777" w:rsidTr="00437E51">
        <w:tc>
          <w:tcPr>
            <w:tcW w:w="7479" w:type="dxa"/>
          </w:tcPr>
          <w:p w14:paraId="00CEA42B" w14:textId="77777777" w:rsidR="00F215B8" w:rsidRDefault="00F215B8" w:rsidP="00437E51">
            <w:pPr>
              <w:spacing w:line="276" w:lineRule="auto"/>
            </w:pPr>
            <m:oMathPara>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oMath>
            </m:oMathPara>
          </w:p>
        </w:tc>
        <w:tc>
          <w:tcPr>
            <w:tcW w:w="1763" w:type="dxa"/>
            <w:vAlign w:val="center"/>
          </w:tcPr>
          <w:p w14:paraId="127CC4F0" w14:textId="77777777" w:rsidR="00F215B8" w:rsidRDefault="00F215B8" w:rsidP="00437E51">
            <w:pPr>
              <w:spacing w:after="120" w:line="276" w:lineRule="auto"/>
              <w:jc w:val="right"/>
            </w:pPr>
            <w:r>
              <w:t>Equation 2-9</w:t>
            </w:r>
          </w:p>
        </w:tc>
      </w:tr>
    </w:tbl>
    <w:p w14:paraId="26034441" w14:textId="77777777" w:rsidR="00F215B8" w:rsidRPr="00390FBB" w:rsidRDefault="00F215B8" w:rsidP="00EA5CD1">
      <w:pPr>
        <w:spacing w:after="120" w:line="276" w:lineRule="auto"/>
      </w:pPr>
    </w:p>
    <w:p w14:paraId="03ED6117" w14:textId="398A1BF1" w:rsidR="00BA1D12" w:rsidRDefault="00BA1D12" w:rsidP="00EA5CD1">
      <w:pPr>
        <w:pStyle w:val="Caption"/>
        <w:spacing w:line="276" w:lineRule="auto"/>
        <w:rPr>
          <w:rFonts w:eastAsiaTheme="majorEastAsia" w:cstheme="majorBidi"/>
          <w:iCs/>
        </w:rPr>
      </w:pPr>
      <w:bookmarkStart w:id="47" w:name="_Ref459298688"/>
      <w:bookmarkStart w:id="48" w:name="_Toc366154439"/>
      <w:bookmarkStart w:id="49" w:name="_Toc366156338"/>
      <w:bookmarkStart w:id="50" w:name="_Toc368384944"/>
      <w:bookmarkStart w:id="51" w:name="_Toc368385266"/>
      <w:bookmarkStart w:id="52" w:name="_Toc368398934"/>
      <w:bookmarkStart w:id="53" w:name="_Toc368481199"/>
      <w:bookmarkStart w:id="54" w:name="_Toc474686741"/>
      <w:r>
        <w:t xml:space="preserve">Table </w:t>
      </w:r>
      <w:fldSimple w:instr=" STYLEREF 1 \s ">
        <w:r w:rsidR="005D3AE0">
          <w:rPr>
            <w:noProof/>
          </w:rPr>
          <w:t>2</w:t>
        </w:r>
      </w:fldSimple>
      <w:r>
        <w:noBreakHyphen/>
      </w:r>
      <w:fldSimple w:instr=" SEQ Table \* ARABIC \s 1 ">
        <w:r w:rsidR="005D3AE0">
          <w:rPr>
            <w:noProof/>
          </w:rPr>
          <w:t>1</w:t>
        </w:r>
      </w:fldSimple>
      <w:bookmarkEnd w:id="47"/>
      <w:r>
        <w:t xml:space="preserve">.  </w:t>
      </w:r>
      <w:r w:rsidRPr="00674664">
        <w:rPr>
          <w:rFonts w:eastAsiaTheme="majorEastAsia" w:cstheme="majorBidi"/>
          <w:iCs/>
        </w:rPr>
        <w:t>Mechanisms of falling rate moisture transfer (Rhodes 2008)</w:t>
      </w:r>
      <w:bookmarkEnd w:id="48"/>
      <w:bookmarkEnd w:id="49"/>
      <w:bookmarkEnd w:id="50"/>
      <w:bookmarkEnd w:id="51"/>
      <w:bookmarkEnd w:id="52"/>
      <w:bookmarkEnd w:id="53"/>
      <w:r>
        <w:rPr>
          <w:rFonts w:eastAsiaTheme="majorEastAsia" w:cstheme="majorBidi"/>
          <w:iCs/>
        </w:rPr>
        <w:t>.</w:t>
      </w:r>
      <w:bookmarkEnd w:id="54"/>
    </w:p>
    <w:tbl>
      <w:tblPr>
        <w:tblStyle w:val="LightShading"/>
        <w:tblW w:w="9180" w:type="dxa"/>
        <w:tblLook w:val="04A0" w:firstRow="1" w:lastRow="0" w:firstColumn="1" w:lastColumn="0" w:noHBand="0" w:noVBand="1"/>
      </w:tblPr>
      <w:tblGrid>
        <w:gridCol w:w="2235"/>
        <w:gridCol w:w="6945"/>
      </w:tblGrid>
      <w:tr w:rsidR="00BA1D12" w14:paraId="4B06CFD5" w14:textId="77777777" w:rsidTr="00BA1D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Borders>
              <w:top w:val="single" w:sz="18" w:space="0" w:color="auto"/>
            </w:tcBorders>
            <w:shd w:val="clear" w:color="auto" w:fill="FFFFFF" w:themeFill="background1"/>
          </w:tcPr>
          <w:p w14:paraId="44B26514" w14:textId="77777777" w:rsidR="00BA1D12" w:rsidRDefault="00BA1D12" w:rsidP="00EA5CD1">
            <w:pPr>
              <w:spacing w:line="276" w:lineRule="auto"/>
            </w:pPr>
            <w:r w:rsidRPr="00390FBB">
              <w:t>Mechanism</w:t>
            </w:r>
          </w:p>
        </w:tc>
        <w:tc>
          <w:tcPr>
            <w:tcW w:w="6945" w:type="dxa"/>
            <w:tcBorders>
              <w:top w:val="single" w:sz="18" w:space="0" w:color="auto"/>
            </w:tcBorders>
          </w:tcPr>
          <w:p w14:paraId="0ADC932D" w14:textId="77777777" w:rsidR="00BA1D12" w:rsidRDefault="00BA1D12" w:rsidP="00EA5CD1">
            <w:pPr>
              <w:spacing w:line="276" w:lineRule="auto"/>
              <w:jc w:val="center"/>
              <w:cnfStyle w:val="100000000000" w:firstRow="1" w:lastRow="0" w:firstColumn="0" w:lastColumn="0" w:oddVBand="0" w:evenVBand="0" w:oddHBand="0" w:evenHBand="0" w:firstRowFirstColumn="0" w:firstRowLastColumn="0" w:lastRowFirstColumn="0" w:lastRowLastColumn="0"/>
            </w:pPr>
            <w:r w:rsidRPr="00390FBB">
              <w:t>Description</w:t>
            </w:r>
          </w:p>
        </w:tc>
      </w:tr>
      <w:tr w:rsidR="00BA1D12" w14:paraId="34D7B764" w14:textId="77777777" w:rsidTr="00BA1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5F5FF7D7" w14:textId="77777777" w:rsidR="00BA1D12" w:rsidRDefault="00BA1D12" w:rsidP="00EA5CD1">
            <w:pPr>
              <w:spacing w:line="276" w:lineRule="auto"/>
            </w:pPr>
            <w:r w:rsidRPr="00390FBB">
              <w:t>Liquid diffusion</w:t>
            </w:r>
          </w:p>
        </w:tc>
        <w:tc>
          <w:tcPr>
            <w:tcW w:w="6945" w:type="dxa"/>
            <w:shd w:val="clear" w:color="auto" w:fill="auto"/>
          </w:tcPr>
          <w:p w14:paraId="7FB3EEA9" w14:textId="77777777" w:rsidR="00BA1D12" w:rsidRDefault="00BA1D12" w:rsidP="00EA5CD1">
            <w:pPr>
              <w:spacing w:line="276" w:lineRule="auto"/>
              <w:cnfStyle w:val="000000100000" w:firstRow="0" w:lastRow="0" w:firstColumn="0" w:lastColumn="0" w:oddVBand="0" w:evenVBand="0" w:oddHBand="1" w:evenHBand="0" w:firstRowFirstColumn="0" w:firstRowLastColumn="0" w:lastRowFirstColumn="0" w:lastRowLastColumn="0"/>
            </w:pPr>
            <w:r w:rsidRPr="00390FBB">
              <w:t xml:space="preserve">Proportional to the gradient of moisture concentration, liquid diffusion is the process of regions of higher concentration spreading to </w:t>
            </w:r>
            <w:r>
              <w:t>a</w:t>
            </w:r>
            <w:r w:rsidRPr="00390FBB">
              <w:t>reas of lower concentration.</w:t>
            </w:r>
          </w:p>
        </w:tc>
      </w:tr>
      <w:tr w:rsidR="00BA1D12" w14:paraId="278E9251" w14:textId="77777777" w:rsidTr="00BA1D12">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52A343AE" w14:textId="77777777" w:rsidR="00BA1D12" w:rsidRDefault="00BA1D12" w:rsidP="00EA5CD1">
            <w:pPr>
              <w:spacing w:line="276" w:lineRule="auto"/>
            </w:pPr>
            <w:r w:rsidRPr="00390FBB">
              <w:t>Vapour diffusion</w:t>
            </w:r>
          </w:p>
        </w:tc>
        <w:tc>
          <w:tcPr>
            <w:tcW w:w="6945" w:type="dxa"/>
            <w:shd w:val="clear" w:color="auto" w:fill="auto"/>
          </w:tcPr>
          <w:p w14:paraId="5C684792" w14:textId="77777777" w:rsidR="00BA1D12" w:rsidRDefault="00BA1D12" w:rsidP="00EA5CD1">
            <w:pPr>
              <w:spacing w:line="276" w:lineRule="auto"/>
              <w:cnfStyle w:val="000000000000" w:firstRow="0" w:lastRow="0" w:firstColumn="0" w:lastColumn="0" w:oddVBand="0" w:evenVBand="0" w:oddHBand="0" w:evenHBand="0" w:firstRowFirstColumn="0" w:firstRowLastColumn="0" w:lastRowFirstColumn="0" w:lastRowLastColumn="0"/>
            </w:pPr>
            <w:r w:rsidRPr="00390FBB">
              <w:t>The dominance of vapour within a particle causes vapour diffusion, using the same diffusion process as liquid diffusion, to be the main mechanism of vapour moisture transfer.</w:t>
            </w:r>
          </w:p>
        </w:tc>
      </w:tr>
      <w:tr w:rsidR="00BA1D12" w14:paraId="7C7CA2A7" w14:textId="77777777" w:rsidTr="00BA1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239004F2" w14:textId="77777777" w:rsidR="00BA1D12" w:rsidRDefault="00BA1D12" w:rsidP="00EA5CD1">
            <w:pPr>
              <w:spacing w:line="276" w:lineRule="auto"/>
            </w:pPr>
            <w:r w:rsidRPr="00390FBB">
              <w:t>Effusion</w:t>
            </w:r>
          </w:p>
        </w:tc>
        <w:tc>
          <w:tcPr>
            <w:tcW w:w="6945" w:type="dxa"/>
            <w:shd w:val="clear" w:color="auto" w:fill="auto"/>
          </w:tcPr>
          <w:p w14:paraId="671A7162" w14:textId="77777777" w:rsidR="00BA1D12" w:rsidRDefault="00BA1D12" w:rsidP="00EA5CD1">
            <w:pPr>
              <w:spacing w:line="276" w:lineRule="auto"/>
              <w:cnfStyle w:val="000000100000" w:firstRow="0" w:lastRow="0" w:firstColumn="0" w:lastColumn="0" w:oddVBand="0" w:evenVBand="0" w:oddHBand="1" w:evenHBand="0" w:firstRowFirstColumn="0" w:firstRowLastColumn="0" w:lastRowFirstColumn="0" w:lastRowLastColumn="0"/>
            </w:pPr>
            <w:r w:rsidRPr="00390FBB">
              <w:t>Effusion is a lesser mechanism of vapour transfer that happens in smaller air spaces than vapour diffusion.  It is the process of vapour passing through the structure without colliding, and is dependent on the temperature of the vapour.</w:t>
            </w:r>
          </w:p>
        </w:tc>
      </w:tr>
      <w:tr w:rsidR="00BA1D12" w14:paraId="7EE164BA" w14:textId="77777777" w:rsidTr="00BA1D12">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5478C9A4" w14:textId="77777777" w:rsidR="00BA1D12" w:rsidRDefault="00BA1D12" w:rsidP="00EA5CD1">
            <w:pPr>
              <w:spacing w:line="276" w:lineRule="auto"/>
            </w:pPr>
            <w:r w:rsidRPr="00390FBB">
              <w:t>Thermodiffusion</w:t>
            </w:r>
          </w:p>
        </w:tc>
        <w:tc>
          <w:tcPr>
            <w:tcW w:w="6945" w:type="dxa"/>
            <w:shd w:val="clear" w:color="auto" w:fill="auto"/>
          </w:tcPr>
          <w:p w14:paraId="38DC84DA" w14:textId="77777777" w:rsidR="00BA1D12" w:rsidRDefault="00BA1D12" w:rsidP="00EA5CD1">
            <w:pPr>
              <w:spacing w:line="276" w:lineRule="auto"/>
              <w:cnfStyle w:val="000000000000" w:firstRow="0" w:lastRow="0" w:firstColumn="0" w:lastColumn="0" w:oddVBand="0" w:evenVBand="0" w:oddHBand="0" w:evenHBand="0" w:firstRowFirstColumn="0" w:firstRowLastColumn="0" w:lastRowFirstColumn="0" w:lastRowLastColumn="0"/>
            </w:pPr>
            <w:r w:rsidRPr="00390FBB">
              <w:t>Also known as thermophoresis, thermodiffusion is the diffusion of particles which exhibit a certain behaviour dependent on the temperature gradient.</w:t>
            </w:r>
          </w:p>
        </w:tc>
      </w:tr>
      <w:tr w:rsidR="00BA1D12" w14:paraId="27C899B3" w14:textId="77777777" w:rsidTr="00BA1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27E222FE" w14:textId="77777777" w:rsidR="00BA1D12" w:rsidRDefault="00BA1D12" w:rsidP="00F215B8">
            <w:pPr>
              <w:spacing w:line="276" w:lineRule="auto"/>
              <w:jc w:val="left"/>
            </w:pPr>
            <w:r w:rsidRPr="00390FBB">
              <w:t>Capillary forces/</w:t>
            </w:r>
            <w:r>
              <w:t xml:space="preserve"> </w:t>
            </w:r>
            <w:r w:rsidRPr="00390FBB">
              <w:t>capillary drain</w:t>
            </w:r>
          </w:p>
        </w:tc>
        <w:tc>
          <w:tcPr>
            <w:tcW w:w="6945" w:type="dxa"/>
            <w:shd w:val="clear" w:color="auto" w:fill="auto"/>
          </w:tcPr>
          <w:p w14:paraId="296521A6" w14:textId="77777777" w:rsidR="00BA1D12" w:rsidRDefault="00BA1D12" w:rsidP="00EA5CD1">
            <w:pPr>
              <w:spacing w:line="276" w:lineRule="auto"/>
              <w:cnfStyle w:val="000000100000" w:firstRow="0" w:lastRow="0" w:firstColumn="0" w:lastColumn="0" w:oddVBand="0" w:evenVBand="0" w:oddHBand="1" w:evenHBand="0" w:firstRowFirstColumn="0" w:firstRowLastColumn="0" w:lastRowFirstColumn="0" w:lastRowLastColumn="0"/>
            </w:pPr>
            <w:r w:rsidRPr="00390FBB">
              <w:t>Multiple capillaries form interconnected channels causing a difference in capillary pressure and</w:t>
            </w:r>
            <w:r>
              <w:t>,</w:t>
            </w:r>
            <w:r w:rsidRPr="00390FBB">
              <w:t xml:space="preserve"> therefore</w:t>
            </w:r>
            <w:r>
              <w:t>,</w:t>
            </w:r>
            <w:r w:rsidRPr="00390FBB">
              <w:t xml:space="preserve"> a redistribution of moisture due to capillary suction.  Differences in capillaries throughout, such as size (macrocapillaries = r&gt;10</w:t>
            </w:r>
            <w:r w:rsidRPr="00390FBB">
              <w:rPr>
                <w:vertAlign w:val="superscript"/>
              </w:rPr>
              <w:t>-7</w:t>
            </w:r>
            <w:r w:rsidRPr="00390FBB">
              <w:t>m, microcapillaries = r&lt;10</w:t>
            </w:r>
            <w:r w:rsidRPr="00390FBB">
              <w:rPr>
                <w:vertAlign w:val="superscript"/>
              </w:rPr>
              <w:t>-7</w:t>
            </w:r>
            <w:r w:rsidRPr="00390FBB">
              <w:t>m) define the behaviour of the fluid.</w:t>
            </w:r>
          </w:p>
        </w:tc>
      </w:tr>
      <w:tr w:rsidR="00BA1D12" w14:paraId="0B8597A4" w14:textId="77777777" w:rsidTr="00BA1D12">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55BD2AF0" w14:textId="77777777" w:rsidR="00BA1D12" w:rsidRDefault="00BA1D12" w:rsidP="00EA5CD1">
            <w:pPr>
              <w:spacing w:line="276" w:lineRule="auto"/>
            </w:pPr>
            <w:r w:rsidRPr="00390FBB">
              <w:t>Osmotic pressure</w:t>
            </w:r>
          </w:p>
        </w:tc>
        <w:tc>
          <w:tcPr>
            <w:tcW w:w="6945" w:type="dxa"/>
            <w:shd w:val="clear" w:color="auto" w:fill="auto"/>
          </w:tcPr>
          <w:p w14:paraId="55251AE5" w14:textId="77777777" w:rsidR="00BA1D12" w:rsidRDefault="00BA1D12" w:rsidP="00EA5CD1">
            <w:pPr>
              <w:spacing w:line="276" w:lineRule="auto"/>
              <w:cnfStyle w:val="000000000000" w:firstRow="0" w:lastRow="0" w:firstColumn="0" w:lastColumn="0" w:oddVBand="0" w:evenVBand="0" w:oddHBand="0" w:evenHBand="0" w:firstRowFirstColumn="0" w:firstRowLastColumn="0" w:lastRowFirstColumn="0" w:lastRowLastColumn="0"/>
              <w:rPr>
                <w:noProof/>
                <w:lang w:eastAsia="en-GB"/>
              </w:rPr>
            </w:pPr>
            <w:r w:rsidRPr="00390FBB">
              <w:t>Osmotic moisture transfer is a function of moisture content and controls the movement of fluid through membranes within the porous structure.</w:t>
            </w:r>
          </w:p>
        </w:tc>
      </w:tr>
      <w:tr w:rsidR="00BA1D12" w14:paraId="5298FE28" w14:textId="77777777" w:rsidTr="00BA1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1F1716E4" w14:textId="77777777" w:rsidR="00BA1D12" w:rsidRPr="00390FBB" w:rsidRDefault="00BA1D12" w:rsidP="00EA5CD1">
            <w:pPr>
              <w:spacing w:line="276" w:lineRule="auto"/>
            </w:pPr>
            <w:r w:rsidRPr="00390FBB">
              <w:t>Pressure gradient</w:t>
            </w:r>
          </w:p>
        </w:tc>
        <w:tc>
          <w:tcPr>
            <w:tcW w:w="6945" w:type="dxa"/>
            <w:shd w:val="clear" w:color="auto" w:fill="auto"/>
          </w:tcPr>
          <w:p w14:paraId="53D5F807" w14:textId="77777777" w:rsidR="00BA1D12" w:rsidRPr="00390FBB" w:rsidRDefault="00BA1D12" w:rsidP="00EA5CD1">
            <w:pPr>
              <w:spacing w:line="276" w:lineRule="auto"/>
              <w:cnfStyle w:val="000000100000" w:firstRow="0" w:lastRow="0" w:firstColumn="0" w:lastColumn="0" w:oddVBand="0" w:evenVBand="0" w:oddHBand="1" w:evenHBand="0" w:firstRowFirstColumn="0" w:firstRowLastColumn="0" w:lastRowFirstColumn="0" w:lastRowLastColumn="0"/>
            </w:pPr>
            <w:r w:rsidRPr="00390FBB">
              <w:t>Internal pressure differences are caused by localised evaporation and/or condensation, producing pressure changes further through the particle internal structure.</w:t>
            </w:r>
          </w:p>
        </w:tc>
      </w:tr>
      <w:tr w:rsidR="00BA1D12" w14:paraId="32C7D2E8" w14:textId="77777777" w:rsidTr="00BA1D12">
        <w:tc>
          <w:tcPr>
            <w:cnfStyle w:val="001000000000" w:firstRow="0" w:lastRow="0" w:firstColumn="1" w:lastColumn="0" w:oddVBand="0" w:evenVBand="0" w:oddHBand="0" w:evenHBand="0" w:firstRowFirstColumn="0" w:firstRowLastColumn="0" w:lastRowFirstColumn="0" w:lastRowLastColumn="0"/>
            <w:tcW w:w="2235" w:type="dxa"/>
            <w:tcBorders>
              <w:bottom w:val="single" w:sz="18" w:space="0" w:color="auto"/>
            </w:tcBorders>
            <w:shd w:val="clear" w:color="auto" w:fill="auto"/>
          </w:tcPr>
          <w:p w14:paraId="525B27A9" w14:textId="77777777" w:rsidR="00BA1D12" w:rsidRDefault="00BA1D12" w:rsidP="00EA5CD1">
            <w:pPr>
              <w:spacing w:line="276" w:lineRule="auto"/>
            </w:pPr>
            <w:r w:rsidRPr="00390FBB">
              <w:t>Gravity</w:t>
            </w:r>
          </w:p>
        </w:tc>
        <w:tc>
          <w:tcPr>
            <w:tcW w:w="6945" w:type="dxa"/>
            <w:tcBorders>
              <w:bottom w:val="single" w:sz="18" w:space="0" w:color="auto"/>
            </w:tcBorders>
            <w:shd w:val="clear" w:color="auto" w:fill="auto"/>
          </w:tcPr>
          <w:p w14:paraId="0E0D6427" w14:textId="77777777" w:rsidR="00BA1D12" w:rsidRDefault="00BA1D12" w:rsidP="00EA5CD1">
            <w:pPr>
              <w:spacing w:line="276" w:lineRule="auto"/>
              <w:cnfStyle w:val="000000000000" w:firstRow="0" w:lastRow="0" w:firstColumn="0" w:lastColumn="0" w:oddVBand="0" w:evenVBand="0" w:oddHBand="0" w:evenHBand="0" w:firstRowFirstColumn="0" w:firstRowLastColumn="0" w:lastRowFirstColumn="0" w:lastRowLastColumn="0"/>
              <w:rPr>
                <w:noProof/>
                <w:lang w:eastAsia="en-GB"/>
              </w:rPr>
            </w:pPr>
            <w:r w:rsidRPr="00390FBB">
              <w:t>External pressures such as gravity influence fluid movement.</w:t>
            </w:r>
          </w:p>
        </w:tc>
      </w:tr>
    </w:tbl>
    <w:p w14:paraId="36F2E499" w14:textId="77777777" w:rsidR="00BA1D12" w:rsidRDefault="00BA1D12" w:rsidP="00EA5CD1">
      <w:pPr>
        <w:spacing w:after="120" w:line="276" w:lineRule="auto"/>
      </w:pPr>
      <w:bookmarkStart w:id="55" w:name="_Toc356902152"/>
    </w:p>
    <w:p w14:paraId="1AFFC1AE" w14:textId="77777777" w:rsidR="00BA1D12" w:rsidRPr="00390FBB" w:rsidRDefault="00BA1D12" w:rsidP="00EA5CD1">
      <w:pPr>
        <w:pStyle w:val="Heading3"/>
        <w:spacing w:line="276" w:lineRule="auto"/>
      </w:pPr>
      <w:bookmarkStart w:id="56" w:name="_Toc368481200"/>
      <w:bookmarkStart w:id="57" w:name="_Toc474696357"/>
      <w:r w:rsidRPr="00390FBB">
        <w:t>2.2.</w:t>
      </w:r>
      <w:r>
        <w:t>2.2</w:t>
      </w:r>
      <w:r w:rsidRPr="00390FBB">
        <w:tab/>
      </w:r>
      <w:r>
        <w:t>Heat transfer</w:t>
      </w:r>
      <w:bookmarkEnd w:id="57"/>
    </w:p>
    <w:bookmarkEnd w:id="55"/>
    <w:bookmarkEnd w:id="56"/>
    <w:p w14:paraId="60B5E8DB" w14:textId="214D25EC" w:rsidR="00BA1D12" w:rsidRDefault="00BA1D12" w:rsidP="00EA5CD1">
      <w:pPr>
        <w:spacing w:after="120" w:line="276" w:lineRule="auto"/>
      </w:pPr>
      <w:r w:rsidRPr="00390FBB">
        <w:t>The nature of the fluid flow at the particle</w:t>
      </w:r>
      <w:r>
        <w:t xml:space="preserve"> to air</w:t>
      </w:r>
      <w:r w:rsidRPr="00390FBB">
        <w:t xml:space="preserve"> interface influences the rate of interaction between the</w:t>
      </w:r>
      <w:r>
        <w:t xml:space="preserve"> surfaces.  For example, </w:t>
      </w:r>
      <w:r w:rsidRPr="00390FBB">
        <w:t xml:space="preserve">laminar, turbulent or transitional </w:t>
      </w:r>
      <w:r>
        <w:t xml:space="preserve">flow </w:t>
      </w:r>
      <w:r w:rsidRPr="00390FBB">
        <w:t>controls heat or mass transfer rate</w:t>
      </w:r>
      <w:r>
        <w:t>s</w:t>
      </w:r>
      <w:r w:rsidRPr="00390FBB">
        <w:t xml:space="preserve"> at </w:t>
      </w:r>
      <w:r>
        <w:t xml:space="preserve">the </w:t>
      </w:r>
      <w:r w:rsidRPr="00390FBB">
        <w:t xml:space="preserve">interface </w:t>
      </w:r>
      <w:r w:rsidRPr="00390FBB">
        <w:fldChar w:fldCharType="begin" w:fldLock="1"/>
      </w:r>
      <w:r w:rsidR="00D37BCC">
        <w:instrText>ADDIN CSL_CITATION { "citationItems" : [ { "id" : "ITEM-1", "itemData" : { "author" : [ { "dropping-particle" : "", "family" : "Howard", "given" : "J R", "non-dropping-particle" : "", "parse-names" : false, "suffix" : "" } ], "id" : "ITEM-1", "issued" : { "date-parts" : [ [ "1989" ] ] }, "publisher" : "Adam Hilger: Bristol", "title" : "Fluidized Bed Technology; Principles and applications", "type" : "book" }, "uris" : [ "http://www.mendeley.com/documents/?uuid=04be0378-3099-4d52-bed5-83928be04c7a" ] } ], "mendeley" : { "formattedCitation" : "(Howard 1989)", "plainTextFormattedCitation" : "(Howard 1989)", "previouslyFormattedCitation" : "(Howard 1989)" }, "properties" : { "noteIndex" : 0 }, "schema" : "https://github.com/citation-style-language/schema/raw/master/csl-citation.json" }</w:instrText>
      </w:r>
      <w:r w:rsidRPr="00390FBB">
        <w:fldChar w:fldCharType="separate"/>
      </w:r>
      <w:r w:rsidR="00352AE9" w:rsidRPr="00352AE9">
        <w:rPr>
          <w:noProof/>
        </w:rPr>
        <w:t>(Howard 1989)</w:t>
      </w:r>
      <w:r w:rsidRPr="00390FBB">
        <w:fldChar w:fldCharType="end"/>
      </w:r>
      <w:r w:rsidRPr="00390FBB">
        <w:t>.</w:t>
      </w:r>
      <w:r>
        <w:t xml:space="preserve">  </w:t>
      </w:r>
      <w:r w:rsidRPr="00390FBB">
        <w:t>Heat transfer is the transit of thermal energy due to a spatial temperature difference.  Heat transfer (Equation 2-</w:t>
      </w:r>
      <w:r w:rsidR="00472A46">
        <w:t>10</w:t>
      </w:r>
      <w:r w:rsidRPr="00390FBB">
        <w:t xml:space="preserve">) is defined by </w:t>
      </w:r>
      <w:r w:rsidRPr="00390FBB">
        <w:fldChar w:fldCharType="begin" w:fldLock="1"/>
      </w:r>
      <w:r w:rsidR="00D37BCC">
        <w:instrText>ADDIN CSL_CITATION { "citationItems" : [ { "id" : "ITEM-1", "itemData" : { "ISBN" : "0 408 70113 7", "author" : [ { "dropping-particle" : "", "family" : "Nonhebel", "given" : "G", "non-dropping-particle" : "", "parse-names" : false, "suffix" : "" }, { "dropping-particle" : "", "family" : "Moss", "given" : "A A H", "non-dropping-particle" : "", "parse-names" : false, "suffix" : "" } ], "id" : "ITEM-1", "issued" : { "date-parts" : [ [ "1971" ] ] }, "publisher" : "Butterworth &amp; Co.", "publisher-place" : "London", "title" : "Drying of Solids in the Chemical Industry", "type" : "book" }, "uris" : [ "http://www.mendeley.com/documents/?uuid=27597495-4425-425e-bf6b-0012cc05a874" ] } ], "mendeley" : { "formattedCitation" : "(Nonhebel &amp; Moss 1971)", "manualFormatting" : "Nonhebel &amp; Moss (1971)", "plainTextFormattedCitation" : "(Nonhebel &amp; Moss 1971)", "previouslyFormattedCitation" : "(Nonhebel &amp; Moss 1971)" }, "properties" : { "noteIndex" : 0 }, "schema" : "https://github.com/citation-style-language/schema/raw/master/csl-citation.json" }</w:instrText>
      </w:r>
      <w:r w:rsidRPr="00390FBB">
        <w:fldChar w:fldCharType="separate"/>
      </w:r>
      <w:r w:rsidRPr="00390FBB">
        <w:rPr>
          <w:noProof/>
        </w:rPr>
        <w:t>Nonhebel &amp; Moss (1971)</w:t>
      </w:r>
      <w:r w:rsidRPr="00390FBB">
        <w:fldChar w:fldCharType="end"/>
      </w:r>
      <w:r w:rsidRPr="00390FBB">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BA1D12" w14:paraId="213DCC08" w14:textId="77777777" w:rsidTr="00BA1D12">
        <w:tc>
          <w:tcPr>
            <w:tcW w:w="7479" w:type="dxa"/>
          </w:tcPr>
          <w:p w14:paraId="3DB2FFB0" w14:textId="77777777" w:rsidR="00BA1D12" w:rsidRDefault="00BA1D12" w:rsidP="00EA5CD1">
            <w:pPr>
              <w:spacing w:after="120" w:line="276" w:lineRule="auto"/>
              <w:jc w:val="center"/>
            </w:pPr>
            <m:oMathPara>
              <m:oMath>
                <m:r>
                  <w:rPr>
                    <w:rFonts w:ascii="Cambria Math" w:hAnsi="Cambria Math"/>
                  </w:rPr>
                  <w:lastRenderedPageBreak/>
                  <m:t>q=h(</m:t>
                </m:r>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oMath>
            </m:oMathPara>
          </w:p>
        </w:tc>
        <w:tc>
          <w:tcPr>
            <w:tcW w:w="1763" w:type="dxa"/>
            <w:vAlign w:val="center"/>
          </w:tcPr>
          <w:p w14:paraId="1707CC85" w14:textId="3C8EFE7F" w:rsidR="00BA1D12" w:rsidRDefault="00BA1D12" w:rsidP="00EA5CD1">
            <w:pPr>
              <w:spacing w:after="120" w:line="276" w:lineRule="auto"/>
              <w:jc w:val="right"/>
            </w:pPr>
            <w:r>
              <w:t>Equation 2-</w:t>
            </w:r>
            <w:r w:rsidR="00472A46">
              <w:t>10</w:t>
            </w:r>
          </w:p>
        </w:tc>
      </w:tr>
    </w:tbl>
    <w:p w14:paraId="2979F233" w14:textId="54C62727" w:rsidR="00BA1D12" w:rsidRPr="00390FBB" w:rsidRDefault="00BA1D12" w:rsidP="00EA5CD1">
      <w:pPr>
        <w:spacing w:after="120" w:line="276" w:lineRule="auto"/>
      </w:pPr>
      <w:r w:rsidRPr="00390FBB">
        <w:t>where the heat flux (</w:t>
      </w:r>
      <m:oMath>
        <m:r>
          <w:rPr>
            <w:rFonts w:ascii="Cambria Math" w:hAnsi="Cambria Math"/>
          </w:rPr>
          <m:t>q</m:t>
        </m:r>
      </m:oMath>
      <w:r>
        <w:t>,</w:t>
      </w:r>
      <w:r w:rsidRPr="00390FBB">
        <w:t xml:space="preserve"> W/m</w:t>
      </w:r>
      <w:r w:rsidRPr="00390FBB">
        <w:rPr>
          <w:vertAlign w:val="superscript"/>
        </w:rPr>
        <w:t>2</w:t>
      </w:r>
      <w:r w:rsidRPr="00390FBB">
        <w:t xml:space="preserve">) is defined as the relationship between the heat transfer coefficient </w:t>
      </w:r>
      <w:r>
        <w:t>(</w:t>
      </w:r>
      <m:oMath>
        <m:r>
          <w:rPr>
            <w:rFonts w:ascii="Cambria Math" w:hAnsi="Cambria Math"/>
          </w:rPr>
          <m:t>h</m:t>
        </m:r>
      </m:oMath>
      <w:r>
        <w:t>)</w:t>
      </w:r>
      <w:r w:rsidRPr="00390FBB">
        <w:t xml:space="preserve"> and the difference in temperature between the particle </w:t>
      </w:r>
      <w:r>
        <w:t>(</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w:t>
      </w:r>
      <w:r w:rsidRPr="00390FBB">
        <w:t>and the drying gas</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r w:rsidRPr="00390FBB">
        <w:t xml:space="preserve">.   </w:t>
      </w:r>
    </w:p>
    <w:p w14:paraId="464D5BDA" w14:textId="77777777" w:rsidR="00BA1D12" w:rsidRPr="00390FBB" w:rsidRDefault="00BA1D12" w:rsidP="00EA5CD1">
      <w:pPr>
        <w:spacing w:after="120" w:line="276" w:lineRule="auto"/>
      </w:pPr>
      <w:r w:rsidRPr="00390FBB">
        <w:t xml:space="preserve">A thermal boundary layer, the thickness of which is denoted by </w:t>
      </w:r>
      <m:oMath>
        <m:sSub>
          <m:sSubPr>
            <m:ctrlPr>
              <w:rPr>
                <w:rFonts w:ascii="Cambria Math" w:hAnsi="Cambria Math"/>
                <w:i/>
              </w:rPr>
            </m:ctrlPr>
          </m:sSubPr>
          <m:e>
            <m:r>
              <w:rPr>
                <w:rFonts w:ascii="Cambria Math" w:hAnsi="Cambria Math"/>
              </w:rPr>
              <m:t>δ</m:t>
            </m:r>
          </m:e>
          <m:sub>
            <m:r>
              <w:rPr>
                <w:rFonts w:ascii="Cambria Math" w:hAnsi="Cambria Math"/>
              </w:rPr>
              <m:t>t</m:t>
            </m:r>
          </m:sub>
        </m:sSub>
      </m:oMath>
      <w:r w:rsidRPr="00390FBB">
        <w:t xml:space="preserve">, develops between the particle and the environment </w:t>
      </w:r>
      <w:r>
        <w:t>of</w:t>
      </w:r>
      <w:r w:rsidRPr="00390FBB">
        <w:t xml:space="preserve"> the area where heat transfer occurs.  This is due to the no-slip condition, where surface roughness and viscous effects of the solid reduces the velocity of the fluid, consequently reducing the flow rate at the </w:t>
      </w:r>
      <w:r>
        <w:t>particle to gas</w:t>
      </w:r>
      <w:r w:rsidRPr="00390FBB">
        <w:t xml:space="preserve"> surface.  At the particle surface, conduction and random molecular motion (diffusion) dominate due to the low fluid velocity.  Pressure gradients develop at the opposite ends of the particle and define the development of the boundary layer alongside the particle surface.  </w:t>
      </w:r>
    </w:p>
    <w:p w14:paraId="55AFB24C" w14:textId="77777777" w:rsidR="005D3AE0" w:rsidRDefault="00BA1D12" w:rsidP="005D3AE0">
      <w:r w:rsidRPr="00390FBB">
        <w:t xml:space="preserve">The temperature gradient develops from the first </w:t>
      </w:r>
      <w:r>
        <w:t>gas</w:t>
      </w:r>
      <w:r w:rsidRPr="00390FBB">
        <w:t>-particle contact, called the leading edge.  Here</w:t>
      </w:r>
      <w:r>
        <w:t>,</w:t>
      </w:r>
      <w:r w:rsidRPr="00390FBB">
        <w:t xml:space="preserve"> flow is laminar and only a small amount of </w:t>
      </w:r>
      <w:r>
        <w:t>gas</w:t>
      </w:r>
      <w:r w:rsidRPr="00390FBB">
        <w:t xml:space="preserve"> is slowed by the stationary particle surface.  </w:t>
      </w:r>
      <w:r>
        <w:t>A</w:t>
      </w:r>
      <w:r w:rsidRPr="00390FBB">
        <w:t>long the particle, the boundary layer extends into the free fluid flow as the influence of the reduced fluid velocity</w:t>
      </w:r>
      <w:r w:rsidR="00472A46">
        <w:t xml:space="preserve"> spreads</w:t>
      </w:r>
      <w:r w:rsidRPr="00390FBB">
        <w:t xml:space="preserve">, caused by friction </w:t>
      </w:r>
      <w:r w:rsidR="00472A46">
        <w:t>between fluid molecules.</w:t>
      </w:r>
      <w:r>
        <w:fldChar w:fldCharType="begin"/>
      </w:r>
      <w:r>
        <w:instrText xml:space="preserve"> REF _Ref448409168 \h  \* MERGEFORMAT </w:instrText>
      </w:r>
      <w:r>
        <w:fldChar w:fldCharType="separate"/>
      </w:r>
    </w:p>
    <w:p w14:paraId="72DBD0EF" w14:textId="43D01FCF" w:rsidR="00BA1D12" w:rsidRDefault="005D3AE0" w:rsidP="007D1165">
      <w:pPr>
        <w:spacing w:after="120" w:line="276" w:lineRule="auto"/>
      </w:pPr>
      <w:r>
        <w:t>Figure</w:t>
      </w:r>
      <w:r>
        <w:rPr>
          <w:noProof/>
        </w:rPr>
        <w:t xml:space="preserve"> 2</w:t>
      </w:r>
      <w:r>
        <w:rPr>
          <w:noProof/>
        </w:rPr>
        <w:noBreakHyphen/>
        <w:t>4</w:t>
      </w:r>
      <w:r w:rsidR="00BA1D12">
        <w:fldChar w:fldCharType="end"/>
      </w:r>
      <w:r w:rsidR="00472A46">
        <w:t xml:space="preserve"> shows how a</w:t>
      </w:r>
      <w:r w:rsidR="00BA1D12" w:rsidRPr="00390FBB">
        <w:t xml:space="preserve"> laminar boundary layer passes through a transition stage to a turbulent area.  Turbulence develops in the laminar flow due to the natural development of unsteady flow structures and small disturbances in the solid surface from roughness or vibrations.  A boundary layer therefore contains laminar flow and transport by diffusion, to a transition flow where diffusion and turbulent flow are comparable, to turbulent flow.  The turbulent section causes greater mixing with the solid due to a higher velocity close to the particle surface, caused by flow features called streamwise vortices or streaks.  </w:t>
      </w:r>
    </w:p>
    <w:p w14:paraId="75EB6392" w14:textId="0F578C93" w:rsidR="00BA1D12" w:rsidRPr="00390FBB" w:rsidRDefault="008A7880" w:rsidP="00EA5CD1">
      <w:pPr>
        <w:spacing w:after="120" w:line="276" w:lineRule="auto"/>
      </w:pPr>
      <w:r w:rsidRPr="00E17570">
        <w:rPr>
          <w:noProof/>
          <w:lang w:eastAsia="en-GB"/>
        </w:rPr>
        <mc:AlternateContent>
          <mc:Choice Requires="wps">
            <w:drawing>
              <wp:anchor distT="0" distB="0" distL="114300" distR="114300" simplePos="0" relativeHeight="250033664" behindDoc="0" locked="0" layoutInCell="1" allowOverlap="1" wp14:anchorId="0C1024E1" wp14:editId="04C11E66">
                <wp:simplePos x="0" y="0"/>
                <wp:positionH relativeFrom="column">
                  <wp:posOffset>2260600</wp:posOffset>
                </wp:positionH>
                <wp:positionV relativeFrom="paragraph">
                  <wp:posOffset>133985</wp:posOffset>
                </wp:positionV>
                <wp:extent cx="2388870" cy="1403985"/>
                <wp:effectExtent l="0" t="0" r="0" b="5715"/>
                <wp:wrapNone/>
                <wp:docPr id="4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8870" cy="1403985"/>
                        </a:xfrm>
                        <a:prstGeom prst="rect">
                          <a:avLst/>
                        </a:prstGeom>
                        <a:noFill/>
                        <a:ln w="9525">
                          <a:noFill/>
                          <a:miter lim="800000"/>
                          <a:headEnd/>
                          <a:tailEnd/>
                        </a:ln>
                      </wps:spPr>
                      <wps:txbx>
                        <w:txbxContent>
                          <w:p w14:paraId="0A9ABC14" w14:textId="77777777" w:rsidR="00BF4C3A" w:rsidRDefault="00BF4C3A" w:rsidP="00BA1D12">
                            <w:r>
                              <w:t>velocity profile inside boundary lay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5" type="#_x0000_t202" style="position:absolute;left:0;text-align:left;margin-left:178pt;margin-top:10.55pt;width:188.1pt;height:110.55pt;z-index:2500336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" filled="f" stroked="f">
                <v:textbox style="mso-fit-shape-to-text:t">
                  <w:txbxContent>
                    <w:p w14:paraId="0A9ABC14" w14:textId="77777777" w:rsidR="00BF4C3A" w:rsidRDefault="00BF4C3A" w:rsidP="00BA1D12">
                      <w:r>
                        <w:t>velocity profile inside boundary layer</w:t>
                      </w:r>
                    </w:p>
                  </w:txbxContent>
                </v:textbox>
              </v:shape>
            </w:pict>
          </mc:Fallback>
        </mc:AlternateContent>
      </w:r>
      <w:r w:rsidR="00BA1D12" w:rsidRPr="00E17570">
        <w:rPr>
          <w:noProof/>
          <w:lang w:eastAsia="en-GB"/>
        </w:rPr>
        <mc:AlternateContent>
          <mc:Choice Requires="wps">
            <w:drawing>
              <wp:anchor distT="0" distB="0" distL="114300" distR="114300" simplePos="0" relativeHeight="249991680" behindDoc="0" locked="0" layoutInCell="1" allowOverlap="1" wp14:anchorId="2F02F69F" wp14:editId="7FB7EB38">
                <wp:simplePos x="0" y="0"/>
                <wp:positionH relativeFrom="column">
                  <wp:posOffset>269240</wp:posOffset>
                </wp:positionH>
                <wp:positionV relativeFrom="paragraph">
                  <wp:posOffset>73660</wp:posOffset>
                </wp:positionV>
                <wp:extent cx="1376045" cy="1403985"/>
                <wp:effectExtent l="0" t="0" r="0" b="5715"/>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6045" cy="1403985"/>
                        </a:xfrm>
                        <a:prstGeom prst="rect">
                          <a:avLst/>
                        </a:prstGeom>
                        <a:noFill/>
                        <a:ln w="9525">
                          <a:noFill/>
                          <a:miter lim="800000"/>
                          <a:headEnd/>
                          <a:tailEnd/>
                        </a:ln>
                      </wps:spPr>
                      <wps:txbx>
                        <w:txbxContent>
                          <w:p w14:paraId="72DDCCF7" w14:textId="77777777" w:rsidR="00BF4C3A" w:rsidRDefault="00BF4C3A" w:rsidP="00BA1D12">
                            <w:r>
                              <w:t>Free strea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6" type="#_x0000_t202" style="position:absolute;left:0;text-align:left;margin-left:21.2pt;margin-top:5.8pt;width:108.35pt;height:110.55pt;z-index:2499916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" filled="f" stroked="f">
                <v:textbox style="mso-fit-shape-to-text:t">
                  <w:txbxContent>
                    <w:p w14:paraId="72DDCCF7" w14:textId="77777777" w:rsidR="00BF4C3A" w:rsidRDefault="00BF4C3A" w:rsidP="00BA1D12">
                      <w:r>
                        <w:t>Free stream</w:t>
                      </w:r>
                    </w:p>
                  </w:txbxContent>
                </v:textbox>
              </v:shape>
            </w:pict>
          </mc:Fallback>
        </mc:AlternateContent>
      </w:r>
      <w:r w:rsidR="00BA1D12" w:rsidRPr="00E17570">
        <w:rPr>
          <w:noProof/>
          <w:lang w:eastAsia="en-GB"/>
        </w:rPr>
        <mc:AlternateContent>
          <mc:Choice Requires="wps">
            <w:drawing>
              <wp:anchor distT="0" distB="0" distL="114300" distR="114300" simplePos="0" relativeHeight="250022400" behindDoc="0" locked="0" layoutInCell="1" allowOverlap="1" wp14:anchorId="1F3F2534" wp14:editId="4DC7BE13">
                <wp:simplePos x="0" y="0"/>
                <wp:positionH relativeFrom="column">
                  <wp:posOffset>146050</wp:posOffset>
                </wp:positionH>
                <wp:positionV relativeFrom="paragraph">
                  <wp:posOffset>980440</wp:posOffset>
                </wp:positionV>
                <wp:extent cx="1376045" cy="1403985"/>
                <wp:effectExtent l="0" t="0" r="0" b="0"/>
                <wp:wrapNone/>
                <wp:docPr id="4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6045" cy="1403985"/>
                        </a:xfrm>
                        <a:prstGeom prst="rect">
                          <a:avLst/>
                        </a:prstGeom>
                        <a:noFill/>
                        <a:ln w="9525">
                          <a:noFill/>
                          <a:miter lim="800000"/>
                          <a:headEnd/>
                          <a:tailEnd/>
                        </a:ln>
                      </wps:spPr>
                      <wps:txbx>
                        <w:txbxContent>
                          <w:p w14:paraId="17C679E1" w14:textId="77777777" w:rsidR="00BF4C3A" w:rsidRDefault="00BF4C3A" w:rsidP="008A7880">
                            <w:pPr>
                              <w:spacing w:line="240" w:lineRule="auto"/>
                              <w:jc w:val="left"/>
                            </w:pPr>
                            <w:r>
                              <w:t>Laminar boundary lay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7" type="#_x0000_t202" style="position:absolute;left:0;text-align:left;margin-left:11.5pt;margin-top:77.2pt;width:108.35pt;height:110.55pt;z-index:2500224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" filled="f" stroked="f">
                <v:textbox style="mso-fit-shape-to-text:t">
                  <w:txbxContent>
                    <w:p w14:paraId="17C679E1" w14:textId="77777777" w:rsidR="00BF4C3A" w:rsidRDefault="00BF4C3A" w:rsidP="008A7880">
                      <w:pPr>
                        <w:spacing w:line="240" w:lineRule="auto"/>
                        <w:jc w:val="left"/>
                      </w:pPr>
                      <w:r>
                        <w:t>Laminar boundary layer</w:t>
                      </w:r>
                    </w:p>
                  </w:txbxContent>
                </v:textbox>
              </v:shape>
            </w:pict>
          </mc:Fallback>
        </mc:AlternateContent>
      </w:r>
      <w:r w:rsidR="00BA1D12" w:rsidRPr="00E17570">
        <w:rPr>
          <w:noProof/>
          <w:lang w:eastAsia="en-GB"/>
        </w:rPr>
        <mc:AlternateContent>
          <mc:Choice Requires="wps">
            <w:drawing>
              <wp:anchor distT="0" distB="0" distL="114300" distR="114300" simplePos="0" relativeHeight="250012160" behindDoc="0" locked="0" layoutInCell="1" allowOverlap="1" wp14:anchorId="42D744C3" wp14:editId="02D3CCFA">
                <wp:simplePos x="0" y="0"/>
                <wp:positionH relativeFrom="column">
                  <wp:posOffset>756285</wp:posOffset>
                </wp:positionH>
                <wp:positionV relativeFrom="paragraph">
                  <wp:posOffset>1659255</wp:posOffset>
                </wp:positionV>
                <wp:extent cx="1376045" cy="1403985"/>
                <wp:effectExtent l="0" t="0" r="0" b="0"/>
                <wp:wrapNone/>
                <wp:docPr id="3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6045" cy="1403985"/>
                        </a:xfrm>
                        <a:prstGeom prst="rect">
                          <a:avLst/>
                        </a:prstGeom>
                        <a:noFill/>
                        <a:ln w="9525">
                          <a:noFill/>
                          <a:miter lim="800000"/>
                          <a:headEnd/>
                          <a:tailEnd/>
                        </a:ln>
                      </wps:spPr>
                      <wps:txbx>
                        <w:txbxContent>
                          <w:p w14:paraId="5B8A46C9" w14:textId="77777777" w:rsidR="00BF4C3A" w:rsidRDefault="00BF4C3A" w:rsidP="008A7880">
                            <w:pPr>
                              <w:spacing w:line="240" w:lineRule="auto"/>
                              <w:jc w:val="center"/>
                            </w:pPr>
                            <w:r>
                              <w:t>Laminar-turbulent transi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8" type="#_x0000_t202" style="position:absolute;left:0;text-align:left;margin-left:59.55pt;margin-top:130.65pt;width:108.35pt;height:110.55pt;z-index:2500121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" filled="f" stroked="f">
                <v:textbox style="mso-fit-shape-to-text:t">
                  <w:txbxContent>
                    <w:p w14:paraId="5B8A46C9" w14:textId="77777777" w:rsidR="00BF4C3A" w:rsidRDefault="00BF4C3A" w:rsidP="008A7880">
                      <w:pPr>
                        <w:spacing w:line="240" w:lineRule="auto"/>
                        <w:jc w:val="center"/>
                      </w:pPr>
                      <w:r>
                        <w:t>Laminar-turbulent transition</w:t>
                      </w:r>
                    </w:p>
                  </w:txbxContent>
                </v:textbox>
              </v:shape>
            </w:pict>
          </mc:Fallback>
        </mc:AlternateContent>
      </w:r>
      <w:r w:rsidR="00BA1D12" w:rsidRPr="00E17570">
        <w:rPr>
          <w:noProof/>
          <w:lang w:eastAsia="en-GB"/>
        </w:rPr>
        <mc:AlternateContent>
          <mc:Choice Requires="wps">
            <w:drawing>
              <wp:anchor distT="0" distB="0" distL="114300" distR="114300" simplePos="0" relativeHeight="250001920" behindDoc="0" locked="0" layoutInCell="1" allowOverlap="1" wp14:anchorId="5CD24D31" wp14:editId="126B3FC8">
                <wp:simplePos x="0" y="0"/>
                <wp:positionH relativeFrom="column">
                  <wp:posOffset>2486025</wp:posOffset>
                </wp:positionH>
                <wp:positionV relativeFrom="paragraph">
                  <wp:posOffset>1675130</wp:posOffset>
                </wp:positionV>
                <wp:extent cx="1376045" cy="1403985"/>
                <wp:effectExtent l="0" t="0" r="0" b="0"/>
                <wp:wrapNone/>
                <wp:docPr id="3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6045" cy="1403985"/>
                        </a:xfrm>
                        <a:prstGeom prst="rect">
                          <a:avLst/>
                        </a:prstGeom>
                        <a:noFill/>
                        <a:ln w="9525">
                          <a:noFill/>
                          <a:miter lim="800000"/>
                          <a:headEnd/>
                          <a:tailEnd/>
                        </a:ln>
                      </wps:spPr>
                      <wps:txbx>
                        <w:txbxContent>
                          <w:p w14:paraId="0A1814C1" w14:textId="77777777" w:rsidR="00BF4C3A" w:rsidRDefault="00BF4C3A" w:rsidP="00BA1D12">
                            <w:r>
                              <w:t>Particle surfa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9" type="#_x0000_t202" style="position:absolute;left:0;text-align:left;margin-left:195.75pt;margin-top:131.9pt;width:108.35pt;height:110.55pt;z-index:2500019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" filled="f" stroked="f">
                <v:textbox style="mso-fit-shape-to-text:t">
                  <w:txbxContent>
                    <w:p w14:paraId="0A1814C1" w14:textId="77777777" w:rsidR="00BF4C3A" w:rsidRDefault="00BF4C3A" w:rsidP="00BA1D12">
                      <w:r>
                        <w:t>Particle surface</w:t>
                      </w:r>
                    </w:p>
                  </w:txbxContent>
                </v:textbox>
              </v:shape>
            </w:pict>
          </mc:Fallback>
        </mc:AlternateContent>
      </w:r>
      <w:r w:rsidR="00BA1D12" w:rsidRPr="00E17570">
        <w:rPr>
          <w:noProof/>
          <w:lang w:eastAsia="en-GB"/>
        </w:rPr>
        <mc:AlternateContent>
          <mc:Choice Requires="wps">
            <w:drawing>
              <wp:anchor distT="0" distB="0" distL="114300" distR="114300" simplePos="0" relativeHeight="250043904" behindDoc="0" locked="0" layoutInCell="1" allowOverlap="1" wp14:anchorId="0939D5ED" wp14:editId="377A8E89">
                <wp:simplePos x="0" y="0"/>
                <wp:positionH relativeFrom="column">
                  <wp:posOffset>3783965</wp:posOffset>
                </wp:positionH>
                <wp:positionV relativeFrom="paragraph">
                  <wp:posOffset>1659890</wp:posOffset>
                </wp:positionV>
                <wp:extent cx="1376045" cy="1403985"/>
                <wp:effectExtent l="0" t="0" r="0" b="0"/>
                <wp:wrapNone/>
                <wp:docPr id="4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6045" cy="1403985"/>
                        </a:xfrm>
                        <a:prstGeom prst="rect">
                          <a:avLst/>
                        </a:prstGeom>
                        <a:noFill/>
                        <a:ln w="9525">
                          <a:noFill/>
                          <a:miter lim="800000"/>
                          <a:headEnd/>
                          <a:tailEnd/>
                        </a:ln>
                      </wps:spPr>
                      <wps:txbx>
                        <w:txbxContent>
                          <w:p w14:paraId="4460025C" w14:textId="77777777" w:rsidR="00BF4C3A" w:rsidRDefault="00BF4C3A" w:rsidP="008A7880">
                            <w:pPr>
                              <w:spacing w:line="240" w:lineRule="auto"/>
                              <w:jc w:val="center"/>
                            </w:pPr>
                            <w:r>
                              <w:t>Turbulent boundary lay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0" type="#_x0000_t202" style="position:absolute;left:0;text-align:left;margin-left:297.95pt;margin-top:130.7pt;width:108.35pt;height:110.55pt;z-index:2500439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" filled="f" stroked="f">
                <v:textbox style="mso-fit-shape-to-text:t">
                  <w:txbxContent>
                    <w:p w14:paraId="4460025C" w14:textId="77777777" w:rsidR="00BF4C3A" w:rsidRDefault="00BF4C3A" w:rsidP="008A7880">
                      <w:pPr>
                        <w:spacing w:line="240" w:lineRule="auto"/>
                        <w:jc w:val="center"/>
                      </w:pPr>
                      <w:r>
                        <w:t>Turbulent boundary layer</w:t>
                      </w:r>
                    </w:p>
                  </w:txbxContent>
                </v:textbox>
              </v:shape>
            </w:pict>
          </mc:Fallback>
        </mc:AlternateContent>
      </w:r>
      <w:r w:rsidR="00BA1D12">
        <w:rPr>
          <w:noProof/>
          <w:lang w:eastAsia="en-GB"/>
        </w:rPr>
        <mc:AlternateContent>
          <mc:Choice Requires="wps">
            <w:drawing>
              <wp:anchor distT="0" distB="0" distL="114300" distR="114300" simplePos="0" relativeHeight="250064384" behindDoc="0" locked="0" layoutInCell="1" allowOverlap="1" wp14:anchorId="7D242BF8" wp14:editId="73BAF50F">
                <wp:simplePos x="0" y="0"/>
                <wp:positionH relativeFrom="column">
                  <wp:posOffset>2644140</wp:posOffset>
                </wp:positionH>
                <wp:positionV relativeFrom="paragraph">
                  <wp:posOffset>433705</wp:posOffset>
                </wp:positionV>
                <wp:extent cx="688340" cy="245745"/>
                <wp:effectExtent l="0" t="0" r="16510" b="20955"/>
                <wp:wrapNone/>
                <wp:docPr id="406" name="Straight Connector 406"/>
                <wp:cNvGraphicFramePr/>
                <a:graphic xmlns:a="http://schemas.openxmlformats.org/drawingml/2006/main">
                  <a:graphicData uri="http://schemas.microsoft.com/office/word/2010/wordprocessingShape">
                    <wps:wsp>
                      <wps:cNvCnPr/>
                      <wps:spPr>
                        <a:xfrm>
                          <a:off x="0" y="0"/>
                          <a:ext cx="688340" cy="2457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406" o:spid="_x0000_s1026" style="position:absolute;z-index:2500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8.2pt,34.15pt" to="262.4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" strokecolor="black [3040]"/>
            </w:pict>
          </mc:Fallback>
        </mc:AlternateContent>
      </w:r>
      <w:r w:rsidR="00BA1D12">
        <w:rPr>
          <w:noProof/>
          <w:lang w:eastAsia="en-GB"/>
        </w:rPr>
        <mc:AlternateContent>
          <mc:Choice Requires="wps">
            <w:drawing>
              <wp:anchor distT="0" distB="0" distL="114300" distR="114300" simplePos="0" relativeHeight="250074624" behindDoc="0" locked="0" layoutInCell="1" allowOverlap="1" wp14:anchorId="7A9AE45E" wp14:editId="665831BD">
                <wp:simplePos x="0" y="0"/>
                <wp:positionH relativeFrom="column">
                  <wp:posOffset>1287780</wp:posOffset>
                </wp:positionH>
                <wp:positionV relativeFrom="paragraph">
                  <wp:posOffset>1476375</wp:posOffset>
                </wp:positionV>
                <wp:extent cx="58420" cy="255270"/>
                <wp:effectExtent l="0" t="0" r="36830" b="30480"/>
                <wp:wrapNone/>
                <wp:docPr id="407" name="Straight Connector 407"/>
                <wp:cNvGraphicFramePr/>
                <a:graphic xmlns:a="http://schemas.openxmlformats.org/drawingml/2006/main">
                  <a:graphicData uri="http://schemas.microsoft.com/office/word/2010/wordprocessingShape">
                    <wps:wsp>
                      <wps:cNvCnPr/>
                      <wps:spPr>
                        <a:xfrm flipH="1" flipV="1">
                          <a:off x="0" y="0"/>
                          <a:ext cx="58420" cy="2552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07" o:spid="_x0000_s1026" style="position:absolute;flip:x y;z-index:2500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4pt,116.25pt" to="106pt,13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" strokecolor="black [3040]"/>
            </w:pict>
          </mc:Fallback>
        </mc:AlternateContent>
      </w:r>
      <w:r w:rsidR="00BA1D12">
        <w:rPr>
          <w:noProof/>
          <w:lang w:eastAsia="en-GB"/>
        </w:rPr>
        <mc:AlternateContent>
          <mc:Choice Requires="wps">
            <w:drawing>
              <wp:anchor distT="0" distB="0" distL="114300" distR="114300" simplePos="0" relativeHeight="250054144" behindDoc="0" locked="0" layoutInCell="1" allowOverlap="1" wp14:anchorId="32A21664" wp14:editId="60791213">
                <wp:simplePos x="0" y="0"/>
                <wp:positionH relativeFrom="column">
                  <wp:posOffset>687705</wp:posOffset>
                </wp:positionH>
                <wp:positionV relativeFrom="paragraph">
                  <wp:posOffset>1230630</wp:posOffset>
                </wp:positionV>
                <wp:extent cx="9525" cy="245745"/>
                <wp:effectExtent l="0" t="0" r="28575" b="20955"/>
                <wp:wrapNone/>
                <wp:docPr id="405" name="Straight Connector 405"/>
                <wp:cNvGraphicFramePr/>
                <a:graphic xmlns:a="http://schemas.openxmlformats.org/drawingml/2006/main">
                  <a:graphicData uri="http://schemas.microsoft.com/office/word/2010/wordprocessingShape">
                    <wps:wsp>
                      <wps:cNvCnPr/>
                      <wps:spPr>
                        <a:xfrm flipH="1">
                          <a:off x="0" y="0"/>
                          <a:ext cx="9525" cy="2457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405" o:spid="_x0000_s1026" style="position:absolute;flip:x;z-index:2500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4.15pt,96.9pt" to="54.9pt,1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" strokecolor="black [3040]"/>
            </w:pict>
          </mc:Fallback>
        </mc:AlternateContent>
      </w:r>
      <w:r w:rsidR="00BA1D12">
        <w:rPr>
          <w:noProof/>
          <w:lang w:eastAsia="en-GB"/>
        </w:rPr>
        <mc:AlternateContent>
          <mc:Choice Requires="wps">
            <w:drawing>
              <wp:anchor distT="0" distB="0" distL="114300" distR="114300" simplePos="0" relativeHeight="250084864" behindDoc="0" locked="0" layoutInCell="1" allowOverlap="1" wp14:anchorId="6C191FEB" wp14:editId="1FB74AC1">
                <wp:simplePos x="0" y="0"/>
                <wp:positionH relativeFrom="column">
                  <wp:posOffset>4453255</wp:posOffset>
                </wp:positionH>
                <wp:positionV relativeFrom="paragraph">
                  <wp:posOffset>1161427</wp:posOffset>
                </wp:positionV>
                <wp:extent cx="59055" cy="560070"/>
                <wp:effectExtent l="0" t="0" r="36195" b="11430"/>
                <wp:wrapNone/>
                <wp:docPr id="408" name="Straight Connector 408"/>
                <wp:cNvGraphicFramePr/>
                <a:graphic xmlns:a="http://schemas.openxmlformats.org/drawingml/2006/main">
                  <a:graphicData uri="http://schemas.microsoft.com/office/word/2010/wordprocessingShape">
                    <wps:wsp>
                      <wps:cNvCnPr/>
                      <wps:spPr>
                        <a:xfrm flipV="1">
                          <a:off x="0" y="0"/>
                          <a:ext cx="59055" cy="5600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08" o:spid="_x0000_s1026" style="position:absolute;flip:y;z-index:2500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0.65pt,91.45pt" to="355.3pt,13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" strokecolor="black [3040]"/>
            </w:pict>
          </mc:Fallback>
        </mc:AlternateContent>
      </w:r>
      <w:r w:rsidR="00BA1D12">
        <w:rPr>
          <w:noProof/>
          <w:lang w:eastAsia="en-GB"/>
        </w:rPr>
        <w:drawing>
          <wp:inline distT="0" distB="0" distL="0" distR="0" wp14:anchorId="2FA6D426" wp14:editId="55BB9E83">
            <wp:extent cx="5681709" cy="196858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idisation laminar turbulent.jpg"/>
                    <pic:cNvPicPr/>
                  </pic:nvPicPr>
                  <pic:blipFill rotWithShape="1">
                    <a:blip r:embed="rId16">
                      <a:extLst>
                        <a:ext uri="{28A0092B-C50C-407E-A947-70E740481C1C}">
                          <a14:useLocalDpi xmlns:a14="http://schemas.microsoft.com/office/drawing/2010/main" val="0"/>
                        </a:ext>
                      </a:extLst>
                    </a:blip>
                    <a:srcRect l="12028" t="47875" r="34326" b="27344"/>
                    <a:stretch/>
                  </pic:blipFill>
                  <pic:spPr bwMode="auto">
                    <a:xfrm>
                      <a:off x="0" y="0"/>
                      <a:ext cx="5714439" cy="1979923"/>
                    </a:xfrm>
                    <a:prstGeom prst="rect">
                      <a:avLst/>
                    </a:prstGeom>
                    <a:ln>
                      <a:noFill/>
                    </a:ln>
                    <a:extLst>
                      <a:ext uri="{53640926-AAD7-44D8-BBD7-CCE9431645EC}">
                        <a14:shadowObscured xmlns:a14="http://schemas.microsoft.com/office/drawing/2010/main"/>
                      </a:ext>
                    </a:extLst>
                  </pic:spPr>
                </pic:pic>
              </a:graphicData>
            </a:graphic>
          </wp:inline>
        </w:drawing>
      </w:r>
    </w:p>
    <w:p w14:paraId="6257D6E4" w14:textId="77777777" w:rsidR="00CC3CA0" w:rsidRDefault="00CC3CA0" w:rsidP="00EA5CD1">
      <w:pPr>
        <w:pStyle w:val="Caption"/>
        <w:spacing w:line="276" w:lineRule="auto"/>
      </w:pPr>
      <w:bookmarkStart w:id="58" w:name="_Ref448409168"/>
      <w:bookmarkStart w:id="59" w:name="_Toc368399028"/>
    </w:p>
    <w:p w14:paraId="5EDBD699" w14:textId="53614D4A" w:rsidR="00BA1D12" w:rsidRPr="00E17570" w:rsidRDefault="00BA1D12" w:rsidP="00EA5CD1">
      <w:pPr>
        <w:pStyle w:val="Caption"/>
        <w:spacing w:line="276" w:lineRule="auto"/>
        <w:rPr>
          <w:rFonts w:eastAsiaTheme="majorEastAsia" w:cstheme="majorBidi"/>
          <w:iCs/>
        </w:rPr>
      </w:pPr>
      <w:bookmarkStart w:id="60" w:name="_Toc474686562"/>
      <w:r>
        <w:t xml:space="preserve">Figure </w:t>
      </w:r>
      <w:fldSimple w:instr=" STYLEREF 1 \s ">
        <w:r w:rsidR="005D3AE0">
          <w:rPr>
            <w:noProof/>
          </w:rPr>
          <w:t>2</w:t>
        </w:r>
      </w:fldSimple>
      <w:r w:rsidR="00F02E7D">
        <w:noBreakHyphen/>
      </w:r>
      <w:fldSimple w:instr=" SEQ Figure \* ARABIC \s 1 ">
        <w:r w:rsidR="005D3AE0">
          <w:rPr>
            <w:noProof/>
          </w:rPr>
          <w:t>4</w:t>
        </w:r>
      </w:fldSimple>
      <w:bookmarkEnd w:id="58"/>
      <w:r>
        <w:t xml:space="preserve">.  </w:t>
      </w:r>
      <w:r w:rsidRPr="00E17570">
        <w:rPr>
          <w:rFonts w:eastAsiaTheme="majorEastAsia" w:cstheme="majorBidi"/>
          <w:iCs/>
        </w:rPr>
        <w:t>Boundary layer development</w:t>
      </w:r>
      <w:r>
        <w:rPr>
          <w:rFonts w:eastAsiaTheme="majorEastAsia" w:cstheme="majorBidi"/>
          <w:iCs/>
        </w:rPr>
        <w:t xml:space="preserve"> at the particle surface</w:t>
      </w:r>
      <w:r w:rsidRPr="00E17570">
        <w:rPr>
          <w:rFonts w:eastAsiaTheme="majorEastAsia" w:cstheme="majorBidi"/>
          <w:iCs/>
        </w:rPr>
        <w:t xml:space="preserve"> </w:t>
      </w:r>
      <w:r w:rsidRPr="00E17570">
        <w:rPr>
          <w:rFonts w:eastAsiaTheme="majorEastAsia" w:cstheme="majorBidi"/>
          <w:iCs/>
        </w:rPr>
        <w:fldChar w:fldCharType="begin" w:fldLock="1"/>
      </w:r>
      <w:r w:rsidR="00D37BCC">
        <w:rPr>
          <w:rFonts w:eastAsiaTheme="majorEastAsia" w:cstheme="majorBidi"/>
          <w:iCs/>
        </w:rPr>
        <w:instrText>ADDIN CSL_CITATION { "citationItems" : [ { "id" : "ITEM-1", "itemData" : { "ISBN" : "978-0-470-64615-1", "abstract" : "see first heat and mass transfer notes", "author" : [ { "dropping-particle" : "", "family" : "Incropera", "given" : "Frank P", "non-dropping-particle" : "", "parse-names" : false, "suffix" : "" }, { "dropping-particle" : "", "family" : "Dewitt", "given" : "David P", "non-dropping-particle" : "", "parse-names" : false, "suffix" : "" }, { "dropping-particle" : "", "family" : "Bergman", "given" : "Theodore L", "non-dropping-particle" : "", "parse-names" : false, "suffix" : "" }, { "dropping-particle" : "", "family" : "Lavine", "given" : "Adrienne S", "non-dropping-particle" : "", "parse-names" : false, "suffix" : "" } ], "edition" : "7th", "id" : "ITEM-1", "issued" : { "date-parts" : [ [ "2013" ] ] }, "publisher" : "John Wiley &amp; Sons", "publisher-place" : "Singapore", "title" : "Principles of Heat and Mass Transfer", "type" : "book" }, "uris" : [ "http://www.mendeley.com/documents/?uuid=0e1d55bd-acaa-4a8b-b93c-6a61cddc8b49" ] } ], "mendeley" : { "formattedCitation" : "(Incropera et al. 2013)", "plainTextFormattedCitation" : "(Incropera et al. 2013)", "previouslyFormattedCitation" : "(Incropera et al. 2013)" }, "properties" : { "noteIndex" : 0 }, "schema" : "https://github.com/citation-style-language/schema/raw/master/csl-citation.json" }</w:instrText>
      </w:r>
      <w:r w:rsidRPr="00E17570">
        <w:rPr>
          <w:rFonts w:eastAsiaTheme="majorEastAsia" w:cstheme="majorBidi"/>
          <w:iCs/>
        </w:rPr>
        <w:fldChar w:fldCharType="separate"/>
      </w:r>
      <w:bookmarkEnd w:id="59"/>
      <w:r w:rsidR="00352AE9" w:rsidRPr="00352AE9">
        <w:rPr>
          <w:rFonts w:eastAsiaTheme="majorEastAsia" w:cstheme="majorBidi"/>
          <w:iCs/>
          <w:noProof/>
        </w:rPr>
        <w:t>(Incropera et al. 2013)</w:t>
      </w:r>
      <w:r w:rsidRPr="00E17570">
        <w:rPr>
          <w:rFonts w:eastAsiaTheme="majorEastAsia" w:cstheme="majorBidi"/>
          <w:iCs/>
        </w:rPr>
        <w:fldChar w:fldCharType="end"/>
      </w:r>
      <w:r>
        <w:rPr>
          <w:rFonts w:eastAsiaTheme="majorEastAsia" w:cstheme="majorBidi"/>
          <w:iCs/>
        </w:rPr>
        <w:t>.</w:t>
      </w:r>
      <w:bookmarkEnd w:id="60"/>
    </w:p>
    <w:p w14:paraId="32C48965" w14:textId="77777777" w:rsidR="00BA1D12" w:rsidRPr="00390FBB" w:rsidRDefault="00BA1D12" w:rsidP="00EA5CD1">
      <w:pPr>
        <w:spacing w:after="120" w:line="276" w:lineRule="auto"/>
      </w:pPr>
    </w:p>
    <w:p w14:paraId="38D7AB0D" w14:textId="642DB10A" w:rsidR="00BA1D12" w:rsidRPr="00390FBB" w:rsidRDefault="00BA1D12" w:rsidP="00EA5CD1">
      <w:pPr>
        <w:spacing w:after="120" w:line="276" w:lineRule="auto"/>
      </w:pPr>
      <w:r w:rsidRPr="00390FBB">
        <w:t>The free stream is the area above the boundary layer not affected by the reduction in fluid velocity. Free stream fluid is brought to a stop at the forward stagnant point directly in front of the particle, which causes an increase in pressure.  The favourable pressure gradient is therefore the area in the front half of the particle facing the oncoming fluid (</w:t>
      </w:r>
      <w:r>
        <w:fldChar w:fldCharType="begin"/>
      </w:r>
      <w:r>
        <w:instrText xml:space="preserve"> REF _Ref448498218 \h  \* MERGEFORMAT </w:instrText>
      </w:r>
      <w:r>
        <w:fldChar w:fldCharType="separate"/>
      </w:r>
      <w:r w:rsidR="005D3AE0">
        <w:t xml:space="preserve">Figure </w:t>
      </w:r>
      <w:r w:rsidR="005D3AE0">
        <w:rPr>
          <w:noProof/>
        </w:rPr>
        <w:t>2</w:t>
      </w:r>
      <w:r w:rsidR="005D3AE0">
        <w:rPr>
          <w:noProof/>
        </w:rPr>
        <w:noBreakHyphen/>
        <w:t>5</w:t>
      </w:r>
      <w:r>
        <w:fldChar w:fldCharType="end"/>
      </w:r>
      <w:r w:rsidRPr="00390FBB">
        <w:t xml:space="preserve">).  Fluid flow either side of the stagnant </w:t>
      </w:r>
      <w:r w:rsidRPr="00390FBB">
        <w:lastRenderedPageBreak/>
        <w:t>point flows around the particle to the adverse pressure gradient at the other half of the particle, on the side where fluid is flowing away.  Behind the particle</w:t>
      </w:r>
      <w:r>
        <w:t>,</w:t>
      </w:r>
      <w:r w:rsidRPr="00390FBB">
        <w:t xml:space="preserve"> there is a separation point where turbulence is present but where the main flow does not reach.  The separation point is the end of the boundary layer, as free flow recommences.</w:t>
      </w:r>
    </w:p>
    <w:p w14:paraId="6C70EF9B" w14:textId="4D501CDC" w:rsidR="00BA1D12" w:rsidRPr="00390FBB" w:rsidRDefault="00203A90" w:rsidP="00EA5CD1">
      <w:pPr>
        <w:spacing w:after="120" w:line="276" w:lineRule="auto"/>
      </w:pPr>
      <w:r w:rsidRPr="00390FBB">
        <w:rPr>
          <w:noProof/>
          <w:lang w:eastAsia="en-GB"/>
        </w:rPr>
        <mc:AlternateContent>
          <mc:Choice Requires="wps">
            <w:drawing>
              <wp:anchor distT="0" distB="0" distL="114300" distR="114300" simplePos="0" relativeHeight="248355328" behindDoc="0" locked="0" layoutInCell="1" allowOverlap="1" wp14:anchorId="72C6C333" wp14:editId="19BCDD9C">
                <wp:simplePos x="0" y="0"/>
                <wp:positionH relativeFrom="column">
                  <wp:posOffset>2203450</wp:posOffset>
                </wp:positionH>
                <wp:positionV relativeFrom="paragraph">
                  <wp:posOffset>0</wp:posOffset>
                </wp:positionV>
                <wp:extent cx="2292350" cy="252095"/>
                <wp:effectExtent l="0" t="0" r="0" b="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2520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88C406A" w14:textId="77777777" w:rsidR="00BF4C3A" w:rsidRDefault="00BF4C3A" w:rsidP="00203A90">
                            <w:pPr>
                              <w:spacing w:before="0"/>
                            </w:pPr>
                            <w:r>
                              <w:t>Favourable pressure gradient</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id="Text Box 41" o:spid="_x0000_s1061" type="#_x0000_t202" style="position:absolute;left:0;text-align:left;margin-left:173.5pt;margin-top:0;width:180.5pt;height:19.85pt;z-index:24835532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" stroked="f">
                <v:textbox>
                  <w:txbxContent>
                    <w:p w14:paraId="388C406A" w14:textId="77777777" w:rsidR="00BF4C3A" w:rsidRDefault="00BF4C3A" w:rsidP="00203A90">
                      <w:pPr>
                        <w:spacing w:before="0"/>
                      </w:pPr>
                      <w:r>
                        <w:t>Favourable pressure gradient</w:t>
                      </w:r>
                    </w:p>
                  </w:txbxContent>
                </v:textbox>
              </v:shape>
            </w:pict>
          </mc:Fallback>
        </mc:AlternateContent>
      </w:r>
      <w:r w:rsidRPr="00390FBB">
        <w:rPr>
          <w:noProof/>
          <w:lang w:eastAsia="en-GB"/>
        </w:rPr>
        <mc:AlternateContent>
          <mc:Choice Requires="wps">
            <w:drawing>
              <wp:anchor distT="0" distB="0" distL="114300" distR="114300" simplePos="0" relativeHeight="248400384" behindDoc="0" locked="0" layoutInCell="1" allowOverlap="1" wp14:anchorId="4235DB84" wp14:editId="7D8E713A">
                <wp:simplePos x="0" y="0"/>
                <wp:positionH relativeFrom="column">
                  <wp:posOffset>2207260</wp:posOffset>
                </wp:positionH>
                <wp:positionV relativeFrom="paragraph">
                  <wp:posOffset>322580</wp:posOffset>
                </wp:positionV>
                <wp:extent cx="1461770" cy="252095"/>
                <wp:effectExtent l="0" t="0" r="5080" b="0"/>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1770" cy="2520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93997F" w14:textId="77777777" w:rsidR="00BF4C3A" w:rsidRDefault="00BF4C3A" w:rsidP="00203A90">
                            <w:pPr>
                              <w:spacing w:before="0"/>
                            </w:pPr>
                            <w:r>
                              <w:t>Stagnant poin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8" o:spid="_x0000_s1062" type="#_x0000_t202" style="position:absolute;left:0;text-align:left;margin-left:173.8pt;margin-top:25.4pt;width:115.1pt;height:19.85pt;z-index:2484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" stroked="f">
                <v:textbox>
                  <w:txbxContent>
                    <w:p w14:paraId="5493997F" w14:textId="77777777" w:rsidR="00BF4C3A" w:rsidRDefault="00BF4C3A" w:rsidP="00203A90">
                      <w:pPr>
                        <w:spacing w:before="0"/>
                      </w:pPr>
                      <w:r>
                        <w:t>Stagnant point</w:t>
                      </w:r>
                    </w:p>
                  </w:txbxContent>
                </v:textbox>
              </v:shape>
            </w:pict>
          </mc:Fallback>
        </mc:AlternateContent>
      </w:r>
      <w:r w:rsidRPr="00390FBB">
        <w:rPr>
          <w:noProof/>
          <w:lang w:eastAsia="en-GB"/>
        </w:rPr>
        <mc:AlternateContent>
          <mc:Choice Requires="wps">
            <w:drawing>
              <wp:anchor distT="0" distB="0" distL="114300" distR="114300" simplePos="0" relativeHeight="248389120" behindDoc="0" locked="0" layoutInCell="1" allowOverlap="1" wp14:anchorId="3224A997" wp14:editId="5C9AA9D1">
                <wp:simplePos x="0" y="0"/>
                <wp:positionH relativeFrom="column">
                  <wp:posOffset>2214245</wp:posOffset>
                </wp:positionH>
                <wp:positionV relativeFrom="paragraph">
                  <wp:posOffset>1125220</wp:posOffset>
                </wp:positionV>
                <wp:extent cx="1542415" cy="252095"/>
                <wp:effectExtent l="0" t="0" r="635" b="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2415" cy="2520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A32A73" w14:textId="77777777" w:rsidR="00BF4C3A" w:rsidRDefault="00BF4C3A" w:rsidP="00203A90">
                            <w:pPr>
                              <w:spacing w:before="0"/>
                            </w:pPr>
                            <w:r>
                              <w:t>Separation poin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4" o:spid="_x0000_s1063" type="#_x0000_t202" style="position:absolute;left:0;text-align:left;margin-left:174.35pt;margin-top:88.6pt;width:121.45pt;height:19.85pt;z-index:24838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" stroked="f">
                <v:textbox>
                  <w:txbxContent>
                    <w:p w14:paraId="27A32A73" w14:textId="77777777" w:rsidR="00BF4C3A" w:rsidRDefault="00BF4C3A" w:rsidP="00203A90">
                      <w:pPr>
                        <w:spacing w:before="0"/>
                      </w:pPr>
                      <w:r>
                        <w:t>Separation point</w:t>
                      </w:r>
                    </w:p>
                  </w:txbxContent>
                </v:textbox>
              </v:shape>
            </w:pict>
          </mc:Fallback>
        </mc:AlternateContent>
      </w:r>
      <w:r w:rsidRPr="00390FBB">
        <w:rPr>
          <w:noProof/>
          <w:lang w:eastAsia="en-GB"/>
        </w:rPr>
        <mc:AlternateContent>
          <mc:Choice Requires="wps">
            <w:drawing>
              <wp:anchor distT="0" distB="0" distL="114300" distR="114300" simplePos="0" relativeHeight="248377856" behindDoc="0" locked="0" layoutInCell="1" allowOverlap="1" wp14:anchorId="35B2CADE" wp14:editId="34719869">
                <wp:simplePos x="0" y="0"/>
                <wp:positionH relativeFrom="column">
                  <wp:posOffset>2200275</wp:posOffset>
                </wp:positionH>
                <wp:positionV relativeFrom="paragraph">
                  <wp:posOffset>1758315</wp:posOffset>
                </wp:positionV>
                <wp:extent cx="2289810" cy="252095"/>
                <wp:effectExtent l="0" t="0" r="0" b="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9810" cy="2520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A15DD7" w14:textId="77777777" w:rsidR="00BF4C3A" w:rsidRDefault="00BF4C3A" w:rsidP="00203A90">
                            <w:pPr>
                              <w:spacing w:before="0"/>
                            </w:pPr>
                            <w:r>
                              <w:t>Adverse pressure gradient</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id="Text Box 39" o:spid="_x0000_s1064" type="#_x0000_t202" style="position:absolute;left:0;text-align:left;margin-left:173.25pt;margin-top:138.45pt;width:180.3pt;height:19.85pt;z-index:24837785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" stroked="f">
                <v:textbox>
                  <w:txbxContent>
                    <w:p w14:paraId="07A15DD7" w14:textId="77777777" w:rsidR="00BF4C3A" w:rsidRDefault="00BF4C3A" w:rsidP="00203A90">
                      <w:pPr>
                        <w:spacing w:before="0"/>
                      </w:pPr>
                      <w:r>
                        <w:t>Adverse pressure gradient</w:t>
                      </w:r>
                    </w:p>
                  </w:txbxContent>
                </v:textbox>
              </v:shape>
            </w:pict>
          </mc:Fallback>
        </mc:AlternateContent>
      </w:r>
      <w:r w:rsidRPr="00390FBB">
        <w:rPr>
          <w:noProof/>
          <w:lang w:eastAsia="en-GB"/>
        </w:rPr>
        <mc:AlternateContent>
          <mc:Choice Requires="wps">
            <w:drawing>
              <wp:anchor distT="0" distB="0" distL="114300" distR="114300" simplePos="0" relativeHeight="248366592" behindDoc="0" locked="0" layoutInCell="1" allowOverlap="1" wp14:anchorId="7F70253E" wp14:editId="04F0B3B0">
                <wp:simplePos x="0" y="0"/>
                <wp:positionH relativeFrom="column">
                  <wp:posOffset>2192020</wp:posOffset>
                </wp:positionH>
                <wp:positionV relativeFrom="paragraph">
                  <wp:posOffset>2339975</wp:posOffset>
                </wp:positionV>
                <wp:extent cx="1085215" cy="252095"/>
                <wp:effectExtent l="0" t="0" r="635" b="0"/>
                <wp:wrapNone/>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5215" cy="2520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987E9E" w14:textId="77777777" w:rsidR="00BF4C3A" w:rsidRDefault="00BF4C3A" w:rsidP="00203A90">
                            <w:pPr>
                              <w:spacing w:before="0"/>
                            </w:pPr>
                            <w:r>
                              <w:t>Free flow</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0" o:spid="_x0000_s1065" type="#_x0000_t202" style="position:absolute;left:0;text-align:left;margin-left:172.6pt;margin-top:184.25pt;width:85.45pt;height:19.85pt;z-index:24836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" stroked="f">
                <v:textbox>
                  <w:txbxContent>
                    <w:p w14:paraId="74987E9E" w14:textId="77777777" w:rsidR="00BF4C3A" w:rsidRDefault="00BF4C3A" w:rsidP="00203A90">
                      <w:pPr>
                        <w:spacing w:before="0"/>
                      </w:pPr>
                      <w:r>
                        <w:t>Free flow</w:t>
                      </w:r>
                    </w:p>
                  </w:txbxContent>
                </v:textbox>
              </v:shape>
            </w:pict>
          </mc:Fallback>
        </mc:AlternateContent>
      </w:r>
      <w:r w:rsidR="00BA1D12">
        <w:rPr>
          <w:noProof/>
          <w:lang w:eastAsia="en-GB"/>
        </w:rPr>
        <mc:AlternateContent>
          <mc:Choice Requires="wps">
            <w:drawing>
              <wp:anchor distT="0" distB="0" distL="114300" distR="114300" simplePos="0" relativeHeight="250129920" behindDoc="0" locked="0" layoutInCell="1" allowOverlap="1" wp14:anchorId="70A8AE42" wp14:editId="212A1B9D">
                <wp:simplePos x="0" y="0"/>
                <wp:positionH relativeFrom="column">
                  <wp:posOffset>1268095</wp:posOffset>
                </wp:positionH>
                <wp:positionV relativeFrom="paragraph">
                  <wp:posOffset>1243965</wp:posOffset>
                </wp:positionV>
                <wp:extent cx="971550" cy="0"/>
                <wp:effectExtent l="0" t="0" r="19050" b="19050"/>
                <wp:wrapNone/>
                <wp:docPr id="414" name="Straight Connector 414"/>
                <wp:cNvGraphicFramePr/>
                <a:graphic xmlns:a="http://schemas.openxmlformats.org/drawingml/2006/main">
                  <a:graphicData uri="http://schemas.microsoft.com/office/word/2010/wordprocessingShape">
                    <wps:wsp>
                      <wps:cNvCnPr/>
                      <wps:spPr>
                        <a:xfrm flipH="1">
                          <a:off x="0" y="0"/>
                          <a:ext cx="971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14" o:spid="_x0000_s1026" style="position:absolute;flip:x;z-index:2501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85pt,97.95pt" to="176.35pt,9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" strokecolor="black [3040]"/>
            </w:pict>
          </mc:Fallback>
        </mc:AlternateContent>
      </w:r>
      <w:r w:rsidR="00BA1D12">
        <w:rPr>
          <w:noProof/>
          <w:lang w:eastAsia="en-GB"/>
        </w:rPr>
        <mc:AlternateContent>
          <mc:Choice Requires="wps">
            <w:drawing>
              <wp:anchor distT="0" distB="0" distL="114300" distR="114300" simplePos="0" relativeHeight="250107392" behindDoc="0" locked="0" layoutInCell="1" allowOverlap="1" wp14:anchorId="270F094A" wp14:editId="6772241C">
                <wp:simplePos x="0" y="0"/>
                <wp:positionH relativeFrom="column">
                  <wp:posOffset>1061720</wp:posOffset>
                </wp:positionH>
                <wp:positionV relativeFrom="paragraph">
                  <wp:posOffset>1882775</wp:posOffset>
                </wp:positionV>
                <wp:extent cx="1216025" cy="0"/>
                <wp:effectExtent l="0" t="0" r="22225" b="19050"/>
                <wp:wrapNone/>
                <wp:docPr id="412" name="Straight Connector 412"/>
                <wp:cNvGraphicFramePr/>
                <a:graphic xmlns:a="http://schemas.openxmlformats.org/drawingml/2006/main">
                  <a:graphicData uri="http://schemas.microsoft.com/office/word/2010/wordprocessingShape">
                    <wps:wsp>
                      <wps:cNvCnPr/>
                      <wps:spPr>
                        <a:xfrm flipH="1">
                          <a:off x="0" y="0"/>
                          <a:ext cx="12160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12" o:spid="_x0000_s1026" style="position:absolute;flip:x;z-index:2501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6pt,148.25pt" to="179.35pt,14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" strokecolor="black [3040]"/>
            </w:pict>
          </mc:Fallback>
        </mc:AlternateContent>
      </w:r>
      <w:r w:rsidR="00BA1D12">
        <w:rPr>
          <w:noProof/>
          <w:lang w:eastAsia="en-GB"/>
        </w:rPr>
        <mc:AlternateContent>
          <mc:Choice Requires="wps">
            <w:drawing>
              <wp:anchor distT="0" distB="0" distL="114300" distR="114300" simplePos="0" relativeHeight="250141184" behindDoc="0" locked="0" layoutInCell="1" allowOverlap="1" wp14:anchorId="7A6F7D13" wp14:editId="20E02A5A">
                <wp:simplePos x="0" y="0"/>
                <wp:positionH relativeFrom="column">
                  <wp:posOffset>1533832</wp:posOffset>
                </wp:positionH>
                <wp:positionV relativeFrom="paragraph">
                  <wp:posOffset>2463431</wp:posOffset>
                </wp:positionV>
                <wp:extent cx="744548" cy="0"/>
                <wp:effectExtent l="0" t="0" r="17780" b="19050"/>
                <wp:wrapNone/>
                <wp:docPr id="415" name="Straight Connector 415"/>
                <wp:cNvGraphicFramePr/>
                <a:graphic xmlns:a="http://schemas.openxmlformats.org/drawingml/2006/main">
                  <a:graphicData uri="http://schemas.microsoft.com/office/word/2010/wordprocessingShape">
                    <wps:wsp>
                      <wps:cNvCnPr/>
                      <wps:spPr>
                        <a:xfrm flipH="1">
                          <a:off x="0" y="0"/>
                          <a:ext cx="74454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15" o:spid="_x0000_s1026" style="position:absolute;flip:x;z-index:2501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0.75pt,193.95pt" to="179.4pt,19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" strokecolor="black [3040]"/>
            </w:pict>
          </mc:Fallback>
        </mc:AlternateContent>
      </w:r>
      <w:r w:rsidR="00BA1D12">
        <w:rPr>
          <w:noProof/>
          <w:lang w:eastAsia="en-GB"/>
        </w:rPr>
        <mc:AlternateContent>
          <mc:Choice Requires="wps">
            <w:drawing>
              <wp:anchor distT="0" distB="0" distL="114300" distR="114300" simplePos="0" relativeHeight="250118656" behindDoc="0" locked="0" layoutInCell="1" allowOverlap="1" wp14:anchorId="58298795" wp14:editId="52C592EA">
                <wp:simplePos x="0" y="0"/>
                <wp:positionH relativeFrom="column">
                  <wp:posOffset>914400</wp:posOffset>
                </wp:positionH>
                <wp:positionV relativeFrom="paragraph">
                  <wp:posOffset>378993</wp:posOffset>
                </wp:positionV>
                <wp:extent cx="1325511" cy="68825"/>
                <wp:effectExtent l="0" t="0" r="27305" b="26670"/>
                <wp:wrapNone/>
                <wp:docPr id="413" name="Straight Connector 413"/>
                <wp:cNvGraphicFramePr/>
                <a:graphic xmlns:a="http://schemas.openxmlformats.org/drawingml/2006/main">
                  <a:graphicData uri="http://schemas.microsoft.com/office/word/2010/wordprocessingShape">
                    <wps:wsp>
                      <wps:cNvCnPr/>
                      <wps:spPr>
                        <a:xfrm flipH="1" flipV="1">
                          <a:off x="0" y="0"/>
                          <a:ext cx="1325511" cy="688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13" o:spid="_x0000_s1026" style="position:absolute;flip:x y;z-index:2501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in,29.85pt" to="176.35pt,3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" strokecolor="black [3040]"/>
            </w:pict>
          </mc:Fallback>
        </mc:AlternateContent>
      </w:r>
      <w:r w:rsidR="00BA1D12">
        <w:rPr>
          <w:noProof/>
          <w:lang w:eastAsia="en-GB"/>
        </w:rPr>
        <mc:AlternateContent>
          <mc:Choice Requires="wps">
            <w:drawing>
              <wp:anchor distT="0" distB="0" distL="114300" distR="114300" simplePos="0" relativeHeight="250096128" behindDoc="0" locked="0" layoutInCell="1" allowOverlap="1" wp14:anchorId="4C1DDA8C" wp14:editId="00A1FB25">
                <wp:simplePos x="0" y="0"/>
                <wp:positionH relativeFrom="column">
                  <wp:posOffset>963561</wp:posOffset>
                </wp:positionH>
                <wp:positionV relativeFrom="paragraph">
                  <wp:posOffset>113522</wp:posOffset>
                </wp:positionV>
                <wp:extent cx="1276350" cy="0"/>
                <wp:effectExtent l="0" t="0" r="19050" b="19050"/>
                <wp:wrapNone/>
                <wp:docPr id="411" name="Straight Connector 411"/>
                <wp:cNvGraphicFramePr/>
                <a:graphic xmlns:a="http://schemas.openxmlformats.org/drawingml/2006/main">
                  <a:graphicData uri="http://schemas.microsoft.com/office/word/2010/wordprocessingShape">
                    <wps:wsp>
                      <wps:cNvCnPr/>
                      <wps:spPr>
                        <a:xfrm flipH="1">
                          <a:off x="0" y="0"/>
                          <a:ext cx="12763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411" o:spid="_x0000_s1026" style="position:absolute;flip:x;z-index:2500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5.85pt,8.95pt" to="176.35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" strokecolor="black [3040]"/>
            </w:pict>
          </mc:Fallback>
        </mc:AlternateContent>
      </w:r>
      <w:r w:rsidR="00BA1D12">
        <w:rPr>
          <w:noProof/>
          <w:lang w:eastAsia="en-GB"/>
        </w:rPr>
        <w:drawing>
          <wp:inline distT="0" distB="0" distL="0" distR="0" wp14:anchorId="6F882FFB" wp14:editId="612C6FA4">
            <wp:extent cx="1982880" cy="4383594"/>
            <wp:effectExtent l="0" t="0" r="0" b="0"/>
            <wp:docPr id="410" name="Picture 410" descr="\begin{figure}\includegraphics{erratum.eps}\end{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gin{figure}\includegraphics{erratum.eps}\end{figure}"/>
                    <pic:cNvPicPr>
                      <a:picLocks noChangeAspect="1" noChangeArrowheads="1"/>
                    </pic:cNvPicPr>
                  </pic:nvPicPr>
                  <pic:blipFill rotWithShape="1">
                    <a:blip r:embed="rId17">
                      <a:extLst>
                        <a:ext uri="{28A0092B-C50C-407E-A947-70E740481C1C}">
                          <a14:useLocalDpi xmlns:a14="http://schemas.microsoft.com/office/drawing/2010/main" val="0"/>
                        </a:ext>
                      </a:extLst>
                    </a:blip>
                    <a:srcRect r="66787"/>
                    <a:stretch/>
                  </pic:blipFill>
                  <pic:spPr bwMode="auto">
                    <a:xfrm>
                      <a:off x="0" y="0"/>
                      <a:ext cx="1982991" cy="4383840"/>
                    </a:xfrm>
                    <a:prstGeom prst="rect">
                      <a:avLst/>
                    </a:prstGeom>
                    <a:noFill/>
                    <a:ln>
                      <a:noFill/>
                    </a:ln>
                    <a:extLst>
                      <a:ext uri="{53640926-AAD7-44D8-BBD7-CCE9431645EC}">
                        <a14:shadowObscured xmlns:a14="http://schemas.microsoft.com/office/drawing/2010/main"/>
                      </a:ext>
                    </a:extLst>
                  </pic:spPr>
                </pic:pic>
              </a:graphicData>
            </a:graphic>
          </wp:inline>
        </w:drawing>
      </w:r>
    </w:p>
    <w:p w14:paraId="43A4F576" w14:textId="2CE76D24" w:rsidR="00BA1D12" w:rsidRPr="00D42D50" w:rsidRDefault="00BA1D12" w:rsidP="00EA5CD1">
      <w:pPr>
        <w:pStyle w:val="Caption"/>
        <w:spacing w:line="276" w:lineRule="auto"/>
        <w:rPr>
          <w:rFonts w:eastAsiaTheme="majorEastAsia" w:cstheme="majorBidi"/>
          <w:bCs w:val="0"/>
        </w:rPr>
      </w:pPr>
      <w:bookmarkStart w:id="61" w:name="_Ref448498218"/>
      <w:bookmarkStart w:id="62" w:name="_Toc368399029"/>
      <w:bookmarkStart w:id="63" w:name="_Toc474686563"/>
      <w:r>
        <w:t xml:space="preserve">Figure </w:t>
      </w:r>
      <w:fldSimple w:instr=" STYLEREF 1 \s ">
        <w:r w:rsidR="005D3AE0">
          <w:rPr>
            <w:noProof/>
          </w:rPr>
          <w:t>2</w:t>
        </w:r>
      </w:fldSimple>
      <w:r w:rsidR="00F02E7D">
        <w:noBreakHyphen/>
      </w:r>
      <w:fldSimple w:instr=" SEQ Figure \* ARABIC \s 1 ">
        <w:r w:rsidR="005D3AE0">
          <w:rPr>
            <w:noProof/>
          </w:rPr>
          <w:t>5</w:t>
        </w:r>
      </w:fldSimple>
      <w:bookmarkEnd w:id="61"/>
      <w:r>
        <w:rPr>
          <w:rFonts w:eastAsiaTheme="majorEastAsia" w:cstheme="majorBidi"/>
          <w:bCs w:val="0"/>
        </w:rPr>
        <w:t>.</w:t>
      </w:r>
      <w:r w:rsidRPr="00D42D50">
        <w:rPr>
          <w:rFonts w:eastAsiaTheme="majorEastAsia" w:cstheme="majorBidi"/>
          <w:bCs w:val="0"/>
        </w:rPr>
        <w:t xml:space="preserve"> </w:t>
      </w:r>
      <w:r>
        <w:rPr>
          <w:rFonts w:eastAsiaTheme="majorEastAsia" w:cstheme="majorBidi"/>
          <w:bCs w:val="0"/>
        </w:rPr>
        <w:t xml:space="preserve"> </w:t>
      </w:r>
      <w:r w:rsidRPr="00D42D50">
        <w:rPr>
          <w:rFonts w:eastAsiaTheme="majorEastAsia" w:cstheme="majorBidi"/>
          <w:bCs w:val="0"/>
        </w:rPr>
        <w:t>Development of pressure gradients around a particle</w:t>
      </w:r>
      <w:r>
        <w:rPr>
          <w:rFonts w:eastAsiaTheme="majorEastAsia" w:cstheme="majorBidi"/>
          <w:bCs w:val="0"/>
        </w:rPr>
        <w:t xml:space="preserve">, adapted from </w:t>
      </w:r>
      <w:r w:rsidRPr="00D42D50">
        <w:rPr>
          <w:rFonts w:eastAsiaTheme="majorEastAsia" w:cstheme="majorBidi"/>
          <w:bCs w:val="0"/>
        </w:rPr>
        <w:fldChar w:fldCharType="begin" w:fldLock="1"/>
      </w:r>
      <w:r w:rsidR="00D37BCC">
        <w:rPr>
          <w:rFonts w:eastAsiaTheme="majorEastAsia" w:cstheme="majorBidi"/>
          <w:bCs w:val="0"/>
        </w:rPr>
        <w:instrText>ADDIN CSL_CITATION { "citationItems" : [ { "id" : "ITEM-1", "itemData" : { "ISBN" : "978-0-470-64615-1", "abstract" : "see first heat and mass transfer notes", "author" : [ { "dropping-particle" : "", "family" : "Incropera", "given" : "Frank P", "non-dropping-particle" : "", "parse-names" : false, "suffix" : "" }, { "dropping-particle" : "", "family" : "Dewitt", "given" : "David P", "non-dropping-particle" : "", "parse-names" : false, "suffix" : "" }, { "dropping-particle" : "", "family" : "Bergman", "given" : "Theodore L", "non-dropping-particle" : "", "parse-names" : false, "suffix" : "" }, { "dropping-particle" : "", "family" : "Lavine", "given" : "Adrienne S", "non-dropping-particle" : "", "parse-names" : false, "suffix" : "" } ], "edition" : "7th", "id" : "ITEM-1", "issued" : { "date-parts" : [ [ "2013" ] ] }, "publisher" : "John Wiley &amp; Sons", "publisher-place" : "Singapore", "title" : "Principles of Heat and Mass Transfer", "type" : "book" }, "uris" : [ "http://www.mendeley.com/documents/?uuid=0e1d55bd-acaa-4a8b-b93c-6a61cddc8b49" ] } ], "mendeley" : { "formattedCitation" : "(Incropera et al. 2013)", "manualFormatting" : "Incropera et al. (2013)", "plainTextFormattedCitation" : "(Incropera et al. 2013)", "previouslyFormattedCitation" : "(Incropera et al. 2013)" }, "properties" : { "noteIndex" : 0 }, "schema" : "https://github.com/citation-style-language/schema/raw/master/csl-citation.json" }</w:instrText>
      </w:r>
      <w:r w:rsidRPr="00D42D50">
        <w:rPr>
          <w:rFonts w:eastAsiaTheme="majorEastAsia" w:cstheme="majorBidi"/>
          <w:bCs w:val="0"/>
        </w:rPr>
        <w:fldChar w:fldCharType="separate"/>
      </w:r>
      <w:r w:rsidRPr="00D42D50">
        <w:rPr>
          <w:rFonts w:eastAsiaTheme="majorEastAsia" w:cstheme="majorBidi"/>
          <w:bCs w:val="0"/>
          <w:noProof/>
        </w:rPr>
        <w:t xml:space="preserve">Incropera et al. </w:t>
      </w:r>
      <w:r>
        <w:rPr>
          <w:rFonts w:eastAsiaTheme="majorEastAsia" w:cstheme="majorBidi"/>
          <w:bCs w:val="0"/>
          <w:noProof/>
        </w:rPr>
        <w:t>(</w:t>
      </w:r>
      <w:r w:rsidRPr="00D42D50">
        <w:rPr>
          <w:rFonts w:eastAsiaTheme="majorEastAsia" w:cstheme="majorBidi"/>
          <w:bCs w:val="0"/>
          <w:noProof/>
        </w:rPr>
        <w:t>2013)</w:t>
      </w:r>
      <w:bookmarkEnd w:id="62"/>
      <w:r w:rsidRPr="00D42D50">
        <w:rPr>
          <w:rFonts w:eastAsiaTheme="majorEastAsia" w:cstheme="majorBidi"/>
          <w:bCs w:val="0"/>
        </w:rPr>
        <w:fldChar w:fldCharType="end"/>
      </w:r>
      <w:r>
        <w:rPr>
          <w:rFonts w:eastAsiaTheme="majorEastAsia" w:cstheme="majorBidi"/>
          <w:bCs w:val="0"/>
        </w:rPr>
        <w:t xml:space="preserve"> and </w:t>
      </w:r>
      <w:r>
        <w:rPr>
          <w:rFonts w:eastAsiaTheme="majorEastAsia" w:cstheme="majorBidi"/>
          <w:bCs w:val="0"/>
        </w:rPr>
        <w:fldChar w:fldCharType="begin" w:fldLock="1"/>
      </w:r>
      <w:r w:rsidR="00D37BCC">
        <w:rPr>
          <w:rFonts w:eastAsiaTheme="majorEastAsia" w:cstheme="majorBidi"/>
          <w:bCs w:val="0"/>
        </w:rPr>
        <w:instrText>ADDIN CSL_CITATION { "citationItems" : [ { "id" : "ITEM-1", "itemData" : { "author" : [ { "dropping-particle" : "", "family" : "Lamura", "given" : "A.", "non-dropping-particle" : "", "parse-names" : false, "suffix" : "" }, { "dropping-particle" : "", "family" : "Gompper", "given" : "G.", "non-dropping-particle" : "", "parse-names" : false, "suffix" : "" }, { "dropping-particle" : "", "family" : "Ihle", "given" : "T.", "non-dropping-particle" : "", "parse-names" : false, "suffix" : "" }, { "dropping-particle" : "", "family" : "Kroll", "given" : "D. M.", "non-dropping-particle" : "", "parse-names" : false, "suffix" : "" } ], "container-title" : "Europhysics Letters", "id" : "ITEM-1", "issue" : "5", "issued" : { "date-parts" : [ [ "2001" ] ] }, "page" : "768", "title" : "Erratum: Multi-particle collision dynamics: flow around a circular and a square cylinder", "type" : "article-journal", "volume" : "56" }, "uris" : [ "http://www.mendeley.com/documents/?uuid=c9cbe402-09c7-4484-b77f-22e7296c9738" ] } ], "mendeley" : { "formattedCitation" : "(Lamura et al. 2001)", "manualFormatting" : "Lamura et al. (2001)", "plainTextFormattedCitation" : "(Lamura et al. 2001)", "previouslyFormattedCitation" : "(Lamura et al. 2001)" }, "properties" : { "noteIndex" : 0 }, "schema" : "https://github.com/citation-style-language/schema/raw/master/csl-citation.json" }</w:instrText>
      </w:r>
      <w:r>
        <w:rPr>
          <w:rFonts w:eastAsiaTheme="majorEastAsia" w:cstheme="majorBidi"/>
          <w:bCs w:val="0"/>
        </w:rPr>
        <w:fldChar w:fldCharType="separate"/>
      </w:r>
      <w:r w:rsidRPr="00EC494C">
        <w:rPr>
          <w:rFonts w:eastAsiaTheme="majorEastAsia" w:cstheme="majorBidi"/>
          <w:bCs w:val="0"/>
          <w:noProof/>
        </w:rPr>
        <w:t xml:space="preserve">Lamura et al. </w:t>
      </w:r>
      <w:r>
        <w:rPr>
          <w:rFonts w:eastAsiaTheme="majorEastAsia" w:cstheme="majorBidi"/>
          <w:bCs w:val="0"/>
          <w:noProof/>
        </w:rPr>
        <w:t>(</w:t>
      </w:r>
      <w:r w:rsidRPr="00EC494C">
        <w:rPr>
          <w:rFonts w:eastAsiaTheme="majorEastAsia" w:cstheme="majorBidi"/>
          <w:bCs w:val="0"/>
          <w:noProof/>
        </w:rPr>
        <w:t>2001)</w:t>
      </w:r>
      <w:r>
        <w:rPr>
          <w:rFonts w:eastAsiaTheme="majorEastAsia" w:cstheme="majorBidi"/>
          <w:bCs w:val="0"/>
        </w:rPr>
        <w:fldChar w:fldCharType="end"/>
      </w:r>
      <w:r>
        <w:rPr>
          <w:rFonts w:eastAsiaTheme="majorEastAsia" w:cstheme="majorBidi"/>
          <w:bCs w:val="0"/>
        </w:rPr>
        <w:t xml:space="preserve"> (</w:t>
      </w:r>
      <m:oMath>
        <m:sSub>
          <m:sSubPr>
            <m:ctrlPr>
              <w:rPr>
                <w:rFonts w:ascii="Cambria Math" w:eastAsiaTheme="majorEastAsia" w:hAnsi="Cambria Math" w:cstheme="majorBidi"/>
                <w:bCs w:val="0"/>
                <w:i/>
              </w:rPr>
            </m:ctrlPr>
          </m:sSubPr>
          <m:e>
            <m:r>
              <w:rPr>
                <w:rFonts w:ascii="Cambria Math" w:eastAsiaTheme="majorEastAsia" w:hAnsi="Cambria Math" w:cstheme="majorBidi"/>
              </w:rPr>
              <m:t>R</m:t>
            </m:r>
          </m:e>
          <m:sub>
            <m:r>
              <w:rPr>
                <w:rFonts w:ascii="Cambria Math" w:eastAsiaTheme="majorEastAsia" w:hAnsi="Cambria Math" w:cstheme="majorBidi"/>
              </w:rPr>
              <m:t>e</m:t>
            </m:r>
          </m:sub>
        </m:sSub>
      </m:oMath>
      <w:r>
        <w:rPr>
          <w:rFonts w:eastAsiaTheme="majorEastAsia" w:cstheme="majorBidi"/>
          <w:bCs w:val="0"/>
        </w:rPr>
        <w:t>=30).</w:t>
      </w:r>
      <w:bookmarkEnd w:id="63"/>
    </w:p>
    <w:p w14:paraId="7107BF95" w14:textId="77777777" w:rsidR="00F215B8" w:rsidRDefault="00F215B8" w:rsidP="00F215B8">
      <w:pPr>
        <w:spacing w:after="120" w:line="276" w:lineRule="auto"/>
      </w:pPr>
      <w:bookmarkStart w:id="64" w:name="_Toc368481201"/>
    </w:p>
    <w:p w14:paraId="343F21C2" w14:textId="77777777" w:rsidR="00F215B8" w:rsidRPr="00390FBB" w:rsidRDefault="00F215B8" w:rsidP="00F215B8">
      <w:pPr>
        <w:spacing w:after="120" w:line="276" w:lineRule="auto"/>
      </w:pPr>
      <w:r w:rsidRPr="00390FBB">
        <w:t xml:space="preserve">The thermal boundary layer is defined as the </w:t>
      </w:r>
      <w:r>
        <w:t xml:space="preserve">region between </w:t>
      </w:r>
      <w:r w:rsidRPr="00390FBB">
        <w:t>the solid surface</w:t>
      </w:r>
      <w:r>
        <w:t xml:space="preserve"> and the fluid flow</w:t>
      </w:r>
      <w:r w:rsidRPr="00390FBB">
        <w:t xml:space="preserve"> at which u</w:t>
      </w:r>
      <w:r>
        <w:t xml:space="preserve"> </w:t>
      </w:r>
      <w:r w:rsidRPr="00390FBB">
        <w:t>=</w:t>
      </w:r>
      <w:r>
        <w:t xml:space="preserve"> </w:t>
      </w:r>
      <w:r w:rsidRPr="00390FBB">
        <w:t>0.99</w:t>
      </w:r>
      <w:r>
        <w:t xml:space="preserve"> </w:t>
      </w:r>
      <w:r w:rsidRPr="00390FBB">
        <w:t xml:space="preserve">V </w:t>
      </w:r>
      <w:r w:rsidRPr="00390FBB">
        <w:fldChar w:fldCharType="begin" w:fldLock="1"/>
      </w:r>
      <w:r>
        <w:instrText>ADDIN CSL_CITATION { "citationItems" : [ { "id" : "ITEM-1", "itemData" : { "author" : [ { "dropping-particle" : "", "family" : "Cengel", "given" : "Y.A.", "non-dropping-particle" : "", "parse-names" : false, "suffix" : "" } ], "edition" : "3rd", "id" : "ITEM-1", "issued" : { "date-parts" : [ [ "2006" ] ] }, "publisher" : "McGraw-Hill", "title" : "Heat and Mass Transfer: a practical approach", "type" : "book" }, "uris" : [ "http://www.mendeley.com/documents/?uuid=1b2e1b91-d3aa-45e8-ae21-8231fe0d911b" ] } ], "mendeley" : { "formattedCitation" : "(Cengel 2006)", "plainTextFormattedCitation" : "(Cengel 2006)", "previouslyFormattedCitation" : "(Cengel 2006)" }, "properties" : { "noteIndex" : 0 }, "schema" : "https://github.com/citation-style-language/schema/raw/master/csl-citation.json" }</w:instrText>
      </w:r>
      <w:r w:rsidRPr="00390FBB">
        <w:fldChar w:fldCharType="separate"/>
      </w:r>
      <w:r w:rsidRPr="00352AE9">
        <w:rPr>
          <w:noProof/>
        </w:rPr>
        <w:t>(Cengel 2006)</w:t>
      </w:r>
      <w:r w:rsidRPr="00390FBB">
        <w:fldChar w:fldCharType="end"/>
      </w:r>
      <w:r>
        <w:t>, where V is the velocity of the flow</w:t>
      </w:r>
      <w:r w:rsidRPr="00390FBB">
        <w:t xml:space="preserve">.  This separates the boundary layer region from the free flow.  Shear stress is friction force per unit area and is denoted by τ and causes the development of the velocity boundary layer.  </w:t>
      </w:r>
    </w:p>
    <w:p w14:paraId="74FEE0EC" w14:textId="77777777" w:rsidR="00F215B8" w:rsidRPr="00390FBB" w:rsidRDefault="00F215B8" w:rsidP="00F215B8">
      <w:pPr>
        <w:spacing w:after="120" w:line="276" w:lineRule="auto"/>
      </w:pPr>
      <w:r w:rsidRPr="00390FBB">
        <w:t xml:space="preserve">The pattern that particles fall into affects how fluid flows around each particle, the size of the turbulent zones and the separation points.  The first particle acts as an individual isolated particle, but the free flow structure is altered so that particles behind it receive an unbalanced flow structure at the leading edge.  This creates a hydrodynamic entrance region, which develops behind the first particle until the flow conditions don’t change notably (Incropera et al. 2013).  Aligned rows of particles feature free flow between the rows, with separation and turbulent areas between each particle, whilst staggered particle formation features separation turning to free flow and a stagnant point between each particle, with no direct free flow in the bed.  Loss of free flow is termed the fully developed flow or region, where the boundary layers meet </w:t>
      </w:r>
      <w:r w:rsidRPr="00390FBB">
        <w:fldChar w:fldCharType="begin" w:fldLock="1"/>
      </w:r>
      <w:r>
        <w:instrText>ADDIN CSL_CITATION { "citationItems" : [ { "id" : "ITEM-1", "itemData" : { "author" : [ { "dropping-particle" : "", "family" : "Rhodes", "given" : "Martin J.", "non-dropping-particle" : "", "parse-names" : false, "suffix" : "" } ], "edition" : "2nd", "id" : "ITEM-1", "issued" : { "date-parts" : [ [ "2008" ] ] }, "publisher" : "John Wiley", "publisher-place" : "Chichester", "title" : "Introduction to Particle Technology", "type" : "book" }, "uris" : [ "http://www.mendeley.com/documents/?uuid=7a120e9d-96a2-410e-af85-2c07f3a8e0ac" ] } ], "mendeley" : { "formattedCitation" : "(Rhodes 2008)", "plainTextFormattedCitation" : "(Rhodes 2008)", "previouslyFormattedCitation" : "(Rhodes 2008)" }, "properties" : { "noteIndex" : 0 }, "schema" : "https://github.com/citation-style-language/schema/raw/master/csl-citation.json" }</w:instrText>
      </w:r>
      <w:r w:rsidRPr="00390FBB">
        <w:fldChar w:fldCharType="separate"/>
      </w:r>
      <w:r w:rsidRPr="00352AE9">
        <w:rPr>
          <w:noProof/>
        </w:rPr>
        <w:t>(Rhodes 2008)</w:t>
      </w:r>
      <w:r w:rsidRPr="00390FBB">
        <w:fldChar w:fldCharType="end"/>
      </w:r>
      <w:r w:rsidRPr="00390FBB">
        <w:t>.</w:t>
      </w:r>
    </w:p>
    <w:p w14:paraId="334E9E9B" w14:textId="77777777" w:rsidR="00BA1D12" w:rsidRDefault="00BA1D12" w:rsidP="00EA5CD1">
      <w:pPr>
        <w:spacing w:after="80" w:line="276" w:lineRule="auto"/>
        <w:outlineLvl w:val="1"/>
        <w:rPr>
          <w:rFonts w:eastAsiaTheme="majorEastAsia" w:cstheme="majorBidi"/>
          <w:b/>
          <w:color w:val="365F91" w:themeColor="accent1" w:themeShade="BF"/>
        </w:rPr>
      </w:pPr>
    </w:p>
    <w:bookmarkEnd w:id="64"/>
    <w:p w14:paraId="06C25E46" w14:textId="1AE9DD52" w:rsidR="00BA1D12" w:rsidRPr="00390FBB" w:rsidRDefault="00BA1D12" w:rsidP="00EA5CD1">
      <w:pPr>
        <w:spacing w:after="120" w:line="276" w:lineRule="auto"/>
      </w:pPr>
      <w:r w:rsidRPr="00390FBB">
        <w:t>Conduction is the transfer of energy from the more energetic to the less energetic particles of a material at an atomic or molecular level</w:t>
      </w:r>
      <w:r>
        <w:t xml:space="preserve"> </w:t>
      </w:r>
      <w:r>
        <w:fldChar w:fldCharType="begin" w:fldLock="1"/>
      </w:r>
      <w:r w:rsidR="00D37BCC">
        <w:instrText>ADDIN CSL_CITATION { "citationItems" : [ { "id" : "ITEM-1", "itemData" : { "author" : [ { "dropping-particle" : "", "family" : "Cengel", "given" : "Y.A.", "non-dropping-particle" : "", "parse-names" : false, "suffix" : "" } ], "edition" : "3rd", "id" : "ITEM-1", "issued" : { "date-parts" : [ [ "2006" ] ] }, "publisher" : "McGraw-Hill", "title" : "Heat and Mass Transfer: a practical approach", "type" : "book" }, "uris" : [ "http://www.mendeley.com/documents/?uuid=1b2e1b91-d3aa-45e8-ae21-8231fe0d911b" ] } ], "mendeley" : { "formattedCitation" : "(Cengel 2006)", "plainTextFormattedCitation" : "(Cengel 2006)", "previouslyFormattedCitation" : "(Cengel 2006)" }, "properties" : { "noteIndex" : 0 }, "schema" : "https://github.com/citation-style-language/schema/raw/master/csl-citation.json" }</w:instrText>
      </w:r>
      <w:r>
        <w:fldChar w:fldCharType="separate"/>
      </w:r>
      <w:r w:rsidR="00352AE9" w:rsidRPr="00352AE9">
        <w:rPr>
          <w:noProof/>
        </w:rPr>
        <w:t>(Cengel 2006)</w:t>
      </w:r>
      <w:r>
        <w:fldChar w:fldCharType="end"/>
      </w:r>
      <w:r w:rsidRPr="00390FBB">
        <w:t xml:space="preserve">.  The net transfer of energy is by random molecular motion, as a diffusion of energy.  </w:t>
      </w:r>
    </w:p>
    <w:p w14:paraId="69A76224" w14:textId="0457553B" w:rsidR="00BA1D12" w:rsidRPr="00390FBB" w:rsidRDefault="00BA1D12" w:rsidP="00EA5CD1">
      <w:pPr>
        <w:spacing w:after="120" w:line="276" w:lineRule="auto"/>
      </w:pPr>
      <w:r w:rsidRPr="00390FBB">
        <w:t>Conducti</w:t>
      </w:r>
      <w:r w:rsidR="004E6E98">
        <w:t>ve</w:t>
      </w:r>
      <w:r w:rsidRPr="00390FBB">
        <w:t xml:space="preserve"> heat transfer is governed by Fouriers law, defined as the thermal conductivity, which is also known as the transport property.  Solids are electrons and atoms bound in a lattice, and heat is conducted by the migration of free electrons and lattice vibrational waves, known as phonons.  In pure metals</w:t>
      </w:r>
      <w:r>
        <w:t>,</w:t>
      </w:r>
      <w:r w:rsidRPr="00390FBB">
        <w:t xml:space="preserve"> the electron movement dominates</w:t>
      </w:r>
      <w:r>
        <w:t>.</w:t>
      </w:r>
      <w:r w:rsidRPr="00390FBB">
        <w:t xml:space="preserve"> </w:t>
      </w:r>
      <w:r>
        <w:t xml:space="preserve"> I</w:t>
      </w:r>
      <w:r w:rsidRPr="00390FBB">
        <w:t>n non- and semi-conductors</w:t>
      </w:r>
      <w:r>
        <w:t>,</w:t>
      </w:r>
      <w:r w:rsidRPr="00390FBB">
        <w:t xml:space="preserve"> the phonon </w:t>
      </w:r>
      <w:r>
        <w:t>movement</w:t>
      </w:r>
      <w:r w:rsidRPr="00390FBB">
        <w:t xml:space="preserve"> dominates.  Grain boundaries or clusters within the material change the course of the path and increase scattering.</w:t>
      </w:r>
    </w:p>
    <w:p w14:paraId="556D008E" w14:textId="496D00D8" w:rsidR="00BA1D12" w:rsidRPr="00390FBB" w:rsidRDefault="00BA1D12" w:rsidP="00EA5CD1">
      <w:pPr>
        <w:spacing w:after="120" w:line="276" w:lineRule="auto"/>
      </w:pPr>
      <w:r>
        <w:t>In both liquids and gas</w:t>
      </w:r>
      <w:r w:rsidRPr="00390FBB">
        <w:t>es, the intermolecular spacing is larger, and therefore the motion of the molecules is more random, causing thermal energy transport to be less effective.  Thermal conductivity is directly proportional to the density of the fluid and the mean free path is therefore the average distance travelled by an energy carrier before colliding</w:t>
      </w:r>
      <w:r>
        <w:t xml:space="preserve"> </w:t>
      </w:r>
      <w:r>
        <w:fldChar w:fldCharType="begin" w:fldLock="1"/>
      </w:r>
      <w:r w:rsidR="00D37BCC">
        <w:instrText>ADDIN CSL_CITATION { "citationItems" : [ { "id" : "ITEM-1", "itemData" : { "ISBN" : "978-0-470-64615-1", "abstract" : "see first heat and mass transfer notes", "author" : [ { "dropping-particle" : "", "family" : "Incropera", "given" : "Frank P", "non-dropping-particle" : "", "parse-names" : false, "suffix" : "" }, { "dropping-particle" : "", "family" : "Dewitt", "given" : "David P", "non-dropping-particle" : "", "parse-names" : false, "suffix" : "" }, { "dropping-particle" : "", "family" : "Bergman", "given" : "Theodore L", "non-dropping-particle" : "", "parse-names" : false, "suffix" : "" }, { "dropping-particle" : "", "family" : "Lavine", "given" : "Adrienne S", "non-dropping-particle" : "", "parse-names" : false, "suffix" : "" } ], "edition" : "7th", "id" : "ITEM-1", "issued" : { "date-parts" : [ [ "2013" ] ] }, "publisher" : "John Wiley &amp; Sons", "publisher-place" : "Singapore", "title" : "Principles of Heat and Mass Transfer", "type" : "book" }, "uris" : [ "http://www.mendeley.com/documents/?uuid=0e1d55bd-acaa-4a8b-b93c-6a61cddc8b49" ] } ], "mendeley" : { "formattedCitation" : "(Incropera et al. 2013)", "plainTextFormattedCitation" : "(Incropera et al. 2013)", "previouslyFormattedCitation" : "(Incropera et al. 2013)" }, "properties" : { "noteIndex" : 0 }, "schema" : "https://github.com/citation-style-language/schema/raw/master/csl-citation.json" }</w:instrText>
      </w:r>
      <w:r>
        <w:fldChar w:fldCharType="separate"/>
      </w:r>
      <w:r w:rsidR="00352AE9" w:rsidRPr="00352AE9">
        <w:rPr>
          <w:noProof/>
        </w:rPr>
        <w:t>(Incropera et al. 2013)</w:t>
      </w:r>
      <w:r>
        <w:fldChar w:fldCharType="end"/>
      </w:r>
      <w:r w:rsidRPr="00390FBB">
        <w:t xml:space="preserve">.  The rate of heat conduction can be described as </w:t>
      </w:r>
      <w:r>
        <w:t xml:space="preserve">being </w:t>
      </w:r>
      <w:r w:rsidRPr="00390FBB">
        <w:t>proportional to the temperature difference over an area to the thickness of the material through which there is a gradient:</w:t>
      </w:r>
    </w:p>
    <w:p w14:paraId="51BB1CA1" w14:textId="77777777" w:rsidR="00BA1D12" w:rsidRPr="00390FBB" w:rsidRDefault="00BA1D12" w:rsidP="00EA5CD1">
      <w:pPr>
        <w:spacing w:after="120" w:line="276" w:lineRule="auto"/>
      </w:pPr>
      <m:oMathPara>
        <m:oMath>
          <m:r>
            <m:rPr>
              <m:sty m:val="p"/>
            </m:rPr>
            <w:rPr>
              <w:rFonts w:ascii="Cambria Math" w:hAnsi="Cambria Math"/>
            </w:rPr>
            <m:t>Rate of heat conduction</m:t>
          </m:r>
          <m:r>
            <w:rPr>
              <w:rFonts w:ascii="Cambria Math" w:hAnsi="Cambria Math"/>
            </w:rPr>
            <m:t xml:space="preserve">∝ </m:t>
          </m:r>
          <m:f>
            <m:fPr>
              <m:ctrlPr>
                <w:rPr>
                  <w:rFonts w:ascii="Cambria Math" w:hAnsi="Cambria Math"/>
                  <w:i/>
                </w:rPr>
              </m:ctrlPr>
            </m:fPr>
            <m:num>
              <m:r>
                <w:rPr>
                  <w:rFonts w:ascii="Cambria Math" w:hAnsi="Cambria Math"/>
                </w:rPr>
                <m:t>(area)(temperature difference)</m:t>
              </m:r>
            </m:num>
            <m:den>
              <m:r>
                <w:rPr>
                  <w:rFonts w:ascii="Cambria Math" w:hAnsi="Cambria Math"/>
                </w:rPr>
                <m:t>thickness</m:t>
              </m:r>
            </m:den>
          </m:f>
        </m:oMath>
      </m:oMathPara>
    </w:p>
    <w:p w14:paraId="73A2B743" w14:textId="4813859B" w:rsidR="00BA1D12" w:rsidRDefault="00BA1D12" w:rsidP="00EA5CD1">
      <w:pPr>
        <w:spacing w:after="120" w:line="276" w:lineRule="auto"/>
      </w:pPr>
      <w:r w:rsidRPr="00390FBB">
        <w:t>The rate of heat conduction in a specific direction is proportional to the temperature gradient in the same direction.  The speed at which heat diffuses through a material is kno</w:t>
      </w:r>
      <w:r>
        <w:t xml:space="preserve">wn as thermal diffusivity </w:t>
      </w:r>
      <w:r>
        <w:fldChar w:fldCharType="begin" w:fldLock="1"/>
      </w:r>
      <w:r w:rsidR="00D37BCC">
        <w:instrText>ADDIN CSL_CITATION { "citationItems" : [ { "id" : "ITEM-1", "itemData" : { "author" : [ { "dropping-particle" : "", "family" : "Cengel", "given" : "Y.A.", "non-dropping-particle" : "", "parse-names" : false, "suffix" : "" } ], "edition" : "3rd", "id" : "ITEM-1", "issued" : { "date-parts" : [ [ "2006" ] ] }, "publisher" : "McGraw-Hill", "title" : "Heat and Mass Transfer: a practical approach", "type" : "book" }, "uris" : [ "http://www.mendeley.com/documents/?uuid=1b2e1b91-d3aa-45e8-ae21-8231fe0d911b" ] } ], "mendeley" : { "formattedCitation" : "(Cengel 2006)", "plainTextFormattedCitation" : "(Cengel 2006)", "previouslyFormattedCitation" : "(Cengel 2006)" }, "properties" : { "noteIndex" : 0 }, "schema" : "https://github.com/citation-style-language/schema/raw/master/csl-citation.json" }</w:instrText>
      </w:r>
      <w:r>
        <w:fldChar w:fldCharType="separate"/>
      </w:r>
      <w:r w:rsidR="00352AE9" w:rsidRPr="00352AE9">
        <w:rPr>
          <w:noProof/>
        </w:rPr>
        <w:t>(Cengel 2006)</w:t>
      </w:r>
      <w:r>
        <w:fldChar w:fldCharType="end"/>
      </w:r>
      <w:r w:rsidR="00472A46">
        <w:t xml:space="preserve">.  </w:t>
      </w:r>
    </w:p>
    <w:p w14:paraId="52EB6A89" w14:textId="3689DEF5" w:rsidR="00D03B70" w:rsidRPr="00390FBB" w:rsidRDefault="00BA1D12" w:rsidP="00EA5CD1">
      <w:pPr>
        <w:spacing w:after="120" w:line="276" w:lineRule="auto"/>
      </w:pPr>
      <w:r w:rsidRPr="00390FBB">
        <w:t xml:space="preserve">Convection </w:t>
      </w:r>
      <w:r>
        <w:t>comprises</w:t>
      </w:r>
      <w:r w:rsidRPr="00390FBB">
        <w:t xml:space="preserve"> two mechanisms</w:t>
      </w:r>
      <w:r>
        <w:t xml:space="preserve"> of</w:t>
      </w:r>
      <w:r w:rsidRPr="00390FBB">
        <w:t xml:space="preserve"> random molecular motion (diffusion) and bulk/macroscopic motion</w:t>
      </w:r>
      <w:r>
        <w:t xml:space="preserve"> </w:t>
      </w:r>
      <w:r>
        <w:fldChar w:fldCharType="begin" w:fldLock="1"/>
      </w:r>
      <w:r w:rsidR="00D37BCC">
        <w:instrText>ADDIN CSL_CITATION { "citationItems" : [ { "id" : "ITEM-1", "itemData" : { "author" : [ { "dropping-particle" : "", "family" : "Cengel", "given" : "Y.A.", "non-dropping-particle" : "", "parse-names" : false, "suffix" : "" } ], "edition" : "3rd", "id" : "ITEM-1", "issued" : { "date-parts" : [ [ "2006" ] ] }, "publisher" : "McGraw-Hill", "title" : "Heat and Mass Transfer: a practical approach", "type" : "book" }, "uris" : [ "http://www.mendeley.com/documents/?uuid=1b2e1b91-d3aa-45e8-ae21-8231fe0d911b" ] } ], "mendeley" : { "formattedCitation" : "(Cengel 2006)", "plainTextFormattedCitation" : "(Cengel 2006)", "previouslyFormattedCitation" : "(Cengel 2006)" }, "properties" : { "noteIndex" : 0 }, "schema" : "https://github.com/citation-style-language/schema/raw/master/csl-citation.json" }</w:instrText>
      </w:r>
      <w:r>
        <w:fldChar w:fldCharType="separate"/>
      </w:r>
      <w:r w:rsidR="00352AE9" w:rsidRPr="00352AE9">
        <w:rPr>
          <w:noProof/>
        </w:rPr>
        <w:t>(Cengel 2006)</w:t>
      </w:r>
      <w:r>
        <w:fldChar w:fldCharType="end"/>
      </w:r>
      <w:r w:rsidRPr="00390FBB">
        <w:t>.  Convection is the cumulative transport due to both of these</w:t>
      </w:r>
      <w:r w:rsidR="00472A46">
        <w:t xml:space="preserve"> mechanisms</w:t>
      </w:r>
      <w:r w:rsidRPr="00390FBB">
        <w:t xml:space="preserve">.  Bulk motion is characterised as large numbers of molecules moving collectively or as aggregates, which in the presence of a temperature gradient, contributes to heat transfer.  Bulk/macroscopic motion is also known as advection.  Convection heat transfer </w:t>
      </w:r>
      <w:r>
        <w:t>results</w:t>
      </w:r>
      <w:r w:rsidRPr="00390FBB">
        <w:t xml:space="preserve"> from fluid flowing over a solid surface.  A boundary layer develops due to the abrasion and shear stress of the solid which reduces the fluid velocity.</w:t>
      </w:r>
      <w:r w:rsidRPr="00C921AC">
        <w:t xml:space="preserve"> </w:t>
      </w:r>
      <w:r>
        <w:t xml:space="preserve"> </w:t>
      </w:r>
      <w:r w:rsidRPr="00390FBB">
        <w:t xml:space="preserve">The rate of convection heat transfer is observed as </w:t>
      </w:r>
      <w:r>
        <w:t xml:space="preserve">being </w:t>
      </w:r>
      <w:r w:rsidRPr="00390FBB">
        <w:t>proportional to the temperature difference in the system (Cengel 2006), which is expressed by Newton</w:t>
      </w:r>
      <w:r>
        <w:t>’</w:t>
      </w:r>
      <w:r w:rsidRPr="00390FBB">
        <w:t>s law of cooling</w:t>
      </w:r>
      <w:r w:rsidR="00D03B70">
        <w:t>.</w:t>
      </w:r>
      <w:r w:rsidRPr="00390FBB">
        <w:t xml:space="preserve"> </w:t>
      </w:r>
    </w:p>
    <w:p w14:paraId="5EDE1950" w14:textId="524E103F" w:rsidR="00BA1D12" w:rsidRDefault="00D03B70" w:rsidP="00EA5CD1">
      <w:pPr>
        <w:spacing w:after="120" w:line="276" w:lineRule="auto"/>
      </w:pPr>
      <w:r>
        <w:t xml:space="preserve">The </w:t>
      </w:r>
      <w:r w:rsidR="00BA1D12" w:rsidRPr="00390FBB">
        <w:t xml:space="preserve"> </w:t>
      </w:r>
      <w:r w:rsidRPr="00390FBB">
        <w:t xml:space="preserve">convection heat transfer coefficient </w:t>
      </w:r>
      <w:r>
        <w:t xml:space="preserve"> can be </w:t>
      </w:r>
      <w:r w:rsidR="00BA1D12" w:rsidRPr="00390FBB">
        <w:t>non-dimensionalise</w:t>
      </w:r>
      <w:r>
        <w:t xml:space="preserve">d to </w:t>
      </w:r>
      <w:r w:rsidR="00BA1D12" w:rsidRPr="00390FBB">
        <w:t>the Nusselt number (Equation 2-</w:t>
      </w:r>
      <w:r>
        <w:t>11</w:t>
      </w:r>
      <w:r w:rsidR="00BA1D12">
        <w:t xml:space="preserve">) </w:t>
      </w:r>
      <w:r w:rsidR="00BA1D12" w:rsidRPr="00390FBB">
        <w:fldChar w:fldCharType="begin" w:fldLock="1"/>
      </w:r>
      <w:r w:rsidR="00D37BCC">
        <w:instrText>ADDIN CSL_CITATION { "citationItems" : [ { "id" : "ITEM-1", "itemData" : { "author" : [ { "dropping-particle" : "", "family" : "Cengel", "given" : "Y.A.", "non-dropping-particle" : "", "parse-names" : false, "suffix" : "" } ], "edition" : "3rd", "id" : "ITEM-1", "issued" : { "date-parts" : [ [ "2006" ] ] }, "publisher" : "McGraw-Hill", "title" : "Heat and Mass Transfer: a practical approach", "type" : "book" }, "uris" : [ "http://www.mendeley.com/documents/?uuid=1b2e1b91-d3aa-45e8-ae21-8231fe0d911b" ] } ], "mendeley" : { "formattedCitation" : "(Cengel 2006)", "plainTextFormattedCitation" : "(Cengel 2006)", "previouslyFormattedCitation" : "(Cengel 2006)" }, "properties" : { "noteIndex" : 0 }, "schema" : "https://github.com/citation-style-language/schema/raw/master/csl-citation.json" }</w:instrText>
      </w:r>
      <w:r w:rsidR="00BA1D12" w:rsidRPr="00390FBB">
        <w:fldChar w:fldCharType="separate"/>
      </w:r>
      <w:r w:rsidR="00352AE9" w:rsidRPr="00352AE9">
        <w:rPr>
          <w:noProof/>
        </w:rPr>
        <w:t>(Cengel 2006)</w:t>
      </w:r>
      <w:r w:rsidR="00BA1D12" w:rsidRPr="00390FBB">
        <w:fldChar w:fldCharType="end"/>
      </w:r>
      <w:r w:rsidR="00BA1D1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BA1D12" w14:paraId="236ACDE1" w14:textId="77777777" w:rsidTr="00BA1D12">
        <w:tc>
          <w:tcPr>
            <w:tcW w:w="7479" w:type="dxa"/>
          </w:tcPr>
          <w:p w14:paraId="097DF87E" w14:textId="77777777" w:rsidR="00BA1D12" w:rsidRDefault="00BA1D12" w:rsidP="00EA5CD1">
            <w:pPr>
              <w:spacing w:after="120" w:line="276" w:lineRule="auto"/>
            </w:pPr>
            <m:oMathPara>
              <m:oMath>
                <m:r>
                  <w:rPr>
                    <w:rFonts w:ascii="Cambria Math" w:hAnsi="Cambria Math"/>
                  </w:rPr>
                  <m:t>Nu=</m:t>
                </m:r>
                <m:f>
                  <m:fPr>
                    <m:ctrlPr>
                      <w:rPr>
                        <w:rFonts w:ascii="Cambria Math" w:hAnsi="Cambria Math"/>
                        <w:i/>
                      </w:rPr>
                    </m:ctrlPr>
                  </m:fPr>
                  <m:num>
                    <m:r>
                      <w:rPr>
                        <w:rFonts w:ascii="Cambria Math" w:hAnsi="Cambria Math"/>
                      </w:rPr>
                      <m:t>h</m:t>
                    </m:r>
                    <m:sSub>
                      <m:sSubPr>
                        <m:ctrlPr>
                          <w:rPr>
                            <w:rFonts w:ascii="Cambria Math" w:hAnsi="Cambria Math"/>
                            <w:i/>
                          </w:rPr>
                        </m:ctrlPr>
                      </m:sSubPr>
                      <m:e>
                        <m:r>
                          <w:rPr>
                            <w:rFonts w:ascii="Cambria Math" w:hAnsi="Cambria Math"/>
                          </w:rPr>
                          <m:t>L</m:t>
                        </m:r>
                      </m:e>
                      <m:sub>
                        <m:r>
                          <w:rPr>
                            <w:rFonts w:ascii="Cambria Math" w:hAnsi="Cambria Math"/>
                          </w:rPr>
                          <m:t>c</m:t>
                        </m:r>
                      </m:sub>
                    </m:sSub>
                  </m:num>
                  <m:den>
                    <m:r>
                      <w:rPr>
                        <w:rFonts w:ascii="Cambria Math" w:hAnsi="Cambria Math"/>
                      </w:rPr>
                      <m:t>k</m:t>
                    </m:r>
                  </m:den>
                </m:f>
              </m:oMath>
            </m:oMathPara>
          </w:p>
        </w:tc>
        <w:tc>
          <w:tcPr>
            <w:tcW w:w="1763" w:type="dxa"/>
            <w:vAlign w:val="center"/>
          </w:tcPr>
          <w:p w14:paraId="40B2B8DD" w14:textId="689E43D4" w:rsidR="00BA1D12" w:rsidRDefault="00BA1D12" w:rsidP="00EA5CD1">
            <w:pPr>
              <w:spacing w:after="120" w:line="276" w:lineRule="auto"/>
              <w:jc w:val="right"/>
            </w:pPr>
            <w:r>
              <w:t>Equation 2-</w:t>
            </w:r>
            <w:r w:rsidR="00D03B70">
              <w:t>11</w:t>
            </w:r>
          </w:p>
        </w:tc>
      </w:tr>
    </w:tbl>
    <w:p w14:paraId="7BF92D47" w14:textId="47F8E394" w:rsidR="00BA1D12" w:rsidRDefault="00BA1D12" w:rsidP="00EA5CD1">
      <w:pPr>
        <w:spacing w:after="120" w:line="276" w:lineRule="auto"/>
      </w:pPr>
      <w:r w:rsidRPr="00390FBB">
        <w:t xml:space="preserve">where </w:t>
      </w:r>
      <w:r w:rsidR="00D103A4">
        <w:t>heat transfer (</w:t>
      </w:r>
      <m:oMath>
        <m:r>
          <w:rPr>
            <w:rFonts w:ascii="Cambria Math" w:hAnsi="Cambria Math"/>
          </w:rPr>
          <m:t>h</m:t>
        </m:r>
      </m:oMath>
      <w:r w:rsidR="00D103A4" w:rsidRPr="00390FBB">
        <w:t xml:space="preserve"> </w:t>
      </w:r>
      <w:r w:rsidR="00D103A4">
        <w:t xml:space="preserve">) across </w:t>
      </w:r>
      <w:r w:rsidRPr="00390FBB">
        <w:t xml:space="preserve">the length </w:t>
      </w:r>
      <w:r w:rsidR="00D03B70">
        <w:t xml:space="preserve">of the boundary </w:t>
      </w:r>
      <w:r w:rsidRPr="00390FBB">
        <w:t>(</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390FBB">
        <w:t>) is proportional to the thermal conductivity of the fluid (</w:t>
      </w:r>
      <m:oMath>
        <m:r>
          <w:rPr>
            <w:rFonts w:ascii="Cambria Math" w:hAnsi="Cambria Math"/>
          </w:rPr>
          <m:t>k</m:t>
        </m:r>
      </m:oMath>
      <w:r>
        <w:t xml:space="preserve">).  This </w:t>
      </w:r>
      <w:r w:rsidRPr="00390FBB">
        <w:t xml:space="preserve">represents the increase in the heat transfer coefficient as a result of the presence of convection over conduction in a fluid boundary layer.  </w:t>
      </w:r>
    </w:p>
    <w:p w14:paraId="2BD617EF" w14:textId="54959CEB" w:rsidR="00D03B70" w:rsidRDefault="00BA1D12" w:rsidP="00EA5CD1">
      <w:pPr>
        <w:spacing w:after="120" w:line="276" w:lineRule="auto"/>
      </w:pPr>
      <w:r>
        <w:t>R</w:t>
      </w:r>
      <w:r w:rsidRPr="00390FBB">
        <w:t>adiation is defined as energy emitted from matter at a non zero temperature, from a solid, liquid or gas</w:t>
      </w:r>
      <w:r>
        <w:t xml:space="preserve"> </w:t>
      </w:r>
      <w:r>
        <w:fldChar w:fldCharType="begin" w:fldLock="1"/>
      </w:r>
      <w:r w:rsidR="00D37BCC">
        <w:instrText>ADDIN CSL_CITATION { "citationItems" : [ { "id" : "ITEM-1", "itemData" : { "ISBN" : "978-0-470-64615-1", "abstract" : "see first heat and mass transfer notes", "author" : [ { "dropping-particle" : "", "family" : "Incropera", "given" : "Frank P", "non-dropping-particle" : "", "parse-names" : false, "suffix" : "" }, { "dropping-particle" : "", "family" : "Dewitt", "given" : "David P", "non-dropping-particle" : "", "parse-names" : false, "suffix" : "" }, { "dropping-particle" : "", "family" : "Bergman", "given" : "Theodore L", "non-dropping-particle" : "", "parse-names" : false, "suffix" : "" }, { "dropping-particle" : "", "family" : "Lavine", "given" : "Adrienne S", "non-dropping-particle" : "", "parse-names" : false, "suffix" : "" } ], "edition" : "7th", "id" : "ITEM-1", "issued" : { "date-parts" : [ [ "2013" ] ] }, "publisher" : "John Wiley &amp; Sons", "publisher-place" : "Singapore", "title" : "Principles of Heat and Mass Transfer", "type" : "book" }, "uris" : [ "http://www.mendeley.com/documents/?uuid=0e1d55bd-acaa-4a8b-b93c-6a61cddc8b49" ] } ], "mendeley" : { "formattedCitation" : "(Incropera et al. 2013)", "plainTextFormattedCitation" : "(Incropera et al. 2013)", "previouslyFormattedCitation" : "(Incropera et al. 2013)" }, "properties" : { "noteIndex" : 0 }, "schema" : "https://github.com/citation-style-language/schema/raw/master/csl-citation.json" }</w:instrText>
      </w:r>
      <w:r>
        <w:fldChar w:fldCharType="separate"/>
      </w:r>
      <w:r w:rsidR="00352AE9" w:rsidRPr="00352AE9">
        <w:rPr>
          <w:noProof/>
        </w:rPr>
        <w:t>(Incropera et al. 2013)</w:t>
      </w:r>
      <w:r>
        <w:fldChar w:fldCharType="end"/>
      </w:r>
      <w:r w:rsidRPr="00390FBB">
        <w:t xml:space="preserve">.  It does not need matter to travel through, and is caused by changes in electron configurations transmitted by electromagnetic waves or photons.  Irradiation is the rate at </w:t>
      </w:r>
      <w:r w:rsidRPr="00390FBB">
        <w:lastRenderedPageBreak/>
        <w:t xml:space="preserve">which radiation is incident on a unit area from any source.  All, or a portion of the irradiation hitting a surface can be absorbed, which increases the thermal energy of the solid.  The rate at which radiant energy is absorbed is called absorptivity.  The Stephan-Boltzmann law defines the maximum rate of radiation from a material surface </w:t>
      </w:r>
      <w:r w:rsidR="00D03B70">
        <w:fldChar w:fldCharType="begin" w:fldLock="1"/>
      </w:r>
      <w:r w:rsidR="00D37BCC">
        <w:instrText>ADDIN CSL_CITATION { "citationItems" : [ { "id" : "ITEM-1", "itemData" : { "author" : [ { "dropping-particle" : "", "family" : "Cengel", "given" : "Y.A.", "non-dropping-particle" : "", "parse-names" : false, "suffix" : "" } ], "edition" : "3rd", "id" : "ITEM-1", "issued" : { "date-parts" : [ [ "2006" ] ] }, "publisher" : "McGraw-Hill", "title" : "Heat and Mass Transfer: a practical approach", "type" : "book" }, "uris" : [ "http://www.mendeley.com/documents/?uuid=1b2e1b91-d3aa-45e8-ae21-8231fe0d911b" ] } ], "mendeley" : { "formattedCitation" : "(Cengel 2006)", "plainTextFormattedCitation" : "(Cengel 2006)", "previouslyFormattedCitation" : "(Cengel 2006)" }, "properties" : { "noteIndex" : 0 }, "schema" : "https://github.com/citation-style-language/schema/raw/master/csl-citation.json" }</w:instrText>
      </w:r>
      <w:r w:rsidR="00D03B70">
        <w:fldChar w:fldCharType="separate"/>
      </w:r>
      <w:r w:rsidR="00352AE9" w:rsidRPr="00352AE9">
        <w:rPr>
          <w:noProof/>
        </w:rPr>
        <w:t>(Cengel 2006)</w:t>
      </w:r>
      <w:r w:rsidR="00D03B70">
        <w:fldChar w:fldCharType="end"/>
      </w:r>
      <w:r w:rsidR="00D03B70">
        <w:t>.</w:t>
      </w:r>
    </w:p>
    <w:p w14:paraId="22F8A440" w14:textId="77777777" w:rsidR="00BA1D12" w:rsidRPr="00390FBB" w:rsidRDefault="00BA1D12" w:rsidP="00EA5CD1">
      <w:pPr>
        <w:spacing w:after="120" w:line="276" w:lineRule="auto"/>
      </w:pPr>
    </w:p>
    <w:p w14:paraId="37C1FBF3" w14:textId="77777777" w:rsidR="00BA1D12" w:rsidRPr="00390FBB" w:rsidRDefault="00BA1D12" w:rsidP="00EA5CD1">
      <w:pPr>
        <w:pStyle w:val="Heading3"/>
        <w:spacing w:line="276" w:lineRule="auto"/>
      </w:pPr>
      <w:bookmarkStart w:id="65" w:name="_Toc474696358"/>
      <w:r w:rsidRPr="00390FBB">
        <w:t>2.2.</w:t>
      </w:r>
      <w:r>
        <w:t>2.3</w:t>
      </w:r>
      <w:r w:rsidRPr="00390FBB">
        <w:tab/>
      </w:r>
      <w:r>
        <w:t>Mass transfer</w:t>
      </w:r>
      <w:bookmarkEnd w:id="65"/>
    </w:p>
    <w:p w14:paraId="27EB64CF" w14:textId="68B6164B" w:rsidR="00BA1D12" w:rsidRDefault="00BA1D12" w:rsidP="00EA5CD1">
      <w:pPr>
        <w:tabs>
          <w:tab w:val="left" w:pos="2220"/>
        </w:tabs>
        <w:spacing w:after="120" w:line="276" w:lineRule="auto"/>
      </w:pPr>
      <w:r w:rsidRPr="00390FBB">
        <w:t>Mass transfer (Equation 2-</w:t>
      </w:r>
      <w:r w:rsidR="00DE5C83">
        <w:t>12</w:t>
      </w:r>
      <w:r w:rsidRPr="00390FBB">
        <w:t xml:space="preserve">) is defined by </w:t>
      </w:r>
      <w:r w:rsidRPr="00390FBB">
        <w:fldChar w:fldCharType="begin" w:fldLock="1"/>
      </w:r>
      <w:r w:rsidR="00D37BCC">
        <w:instrText>ADDIN CSL_CITATION { "citationItems" : [ { "id" : "ITEM-1", "itemData" : { "ISBN" : "0 408 70113 7", "author" : [ { "dropping-particle" : "", "family" : "Nonhebel", "given" : "G", "non-dropping-particle" : "", "parse-names" : false, "suffix" : "" }, { "dropping-particle" : "", "family" : "Moss", "given" : "A A H", "non-dropping-particle" : "", "parse-names" : false, "suffix" : "" } ], "id" : "ITEM-1", "issued" : { "date-parts" : [ [ "1971" ] ] }, "publisher" : "Butterworth &amp; Co.", "publisher-place" : "London", "title" : "Drying of Solids in the Chemical Industry", "type" : "book" }, "uris" : [ "http://www.mendeley.com/documents/?uuid=27597495-4425-425e-bf6b-0012cc05a874" ] } ], "mendeley" : { "formattedCitation" : "(Nonhebel &amp; Moss 1971)", "manualFormatting" : "Nonhebel &amp; Moss (1971)", "plainTextFormattedCitation" : "(Nonhebel &amp; Moss 1971)", "previouslyFormattedCitation" : "(Nonhebel &amp; Moss 1971)" }, "properties" : { "noteIndex" : 0 }, "schema" : "https://github.com/citation-style-language/schema/raw/master/csl-citation.json" }</w:instrText>
      </w:r>
      <w:r w:rsidRPr="00390FBB">
        <w:fldChar w:fldCharType="separate"/>
      </w:r>
      <w:r w:rsidRPr="00390FBB">
        <w:rPr>
          <w:noProof/>
        </w:rPr>
        <w:t>Nonhebel &amp; Moss (1971)</w:t>
      </w:r>
      <w:r w:rsidRPr="00390FBB">
        <w:fldChar w:fldCharType="end"/>
      </w:r>
      <w: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BA1D12" w14:paraId="63801475" w14:textId="77777777" w:rsidTr="00BA1D12">
        <w:tc>
          <w:tcPr>
            <w:tcW w:w="7479" w:type="dxa"/>
          </w:tcPr>
          <w:p w14:paraId="0C871046" w14:textId="2418A9D1" w:rsidR="00BA1D12" w:rsidRDefault="00BA1D12" w:rsidP="00EA5CD1">
            <w:pPr>
              <w:spacing w:after="120" w:line="276" w:lineRule="auto"/>
            </w:pPr>
            <m:oMathPara>
              <m:oMath>
                <m:r>
                  <w:rPr>
                    <w:rFonts w:ascii="Cambria Math" w:hAnsi="Cambria Math"/>
                  </w:rPr>
                  <m:t>w=</m:t>
                </m:r>
                <m:sSub>
                  <m:sSubPr>
                    <m:ctrlPr>
                      <w:rPr>
                        <w:rFonts w:ascii="Cambria Math" w:hAnsi="Cambria Math"/>
                        <w:i/>
                      </w:rPr>
                    </m:ctrlPr>
                  </m:sSubPr>
                  <m:e>
                    <m:r>
                      <w:rPr>
                        <w:rFonts w:ascii="Cambria Math" w:hAnsi="Cambria Math"/>
                      </w:rPr>
                      <m:t>k</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m:t>
                </m:r>
              </m:oMath>
            </m:oMathPara>
          </w:p>
        </w:tc>
        <w:tc>
          <w:tcPr>
            <w:tcW w:w="1763" w:type="dxa"/>
            <w:vAlign w:val="center"/>
          </w:tcPr>
          <w:p w14:paraId="34881450" w14:textId="2A3792E1" w:rsidR="00BA1D12" w:rsidRDefault="00BA1D12" w:rsidP="00EA5CD1">
            <w:pPr>
              <w:spacing w:after="120" w:line="276" w:lineRule="auto"/>
              <w:jc w:val="right"/>
            </w:pPr>
            <w:r>
              <w:t>Equation 2-</w:t>
            </w:r>
            <w:r w:rsidR="00DE5C83">
              <w:t>12</w:t>
            </w:r>
          </w:p>
        </w:tc>
      </w:tr>
    </w:tbl>
    <w:p w14:paraId="12F7A4A7" w14:textId="267BD037" w:rsidR="00DE5C83" w:rsidRPr="00390FBB" w:rsidRDefault="00BA1D12" w:rsidP="00EA5CD1">
      <w:pPr>
        <w:tabs>
          <w:tab w:val="left" w:pos="2220"/>
        </w:tabs>
        <w:spacing w:after="120" w:line="276" w:lineRule="auto"/>
      </w:pPr>
      <w:r w:rsidRPr="00390FBB">
        <w:t xml:space="preserve">where the mass flux </w:t>
      </w:r>
      <w:r>
        <w:t>(</w:t>
      </w:r>
      <m:oMath>
        <m:r>
          <w:rPr>
            <w:rFonts w:ascii="Cambria Math" w:hAnsi="Cambria Math"/>
          </w:rPr>
          <m:t>w</m:t>
        </m:r>
      </m:oMath>
      <w:r>
        <w:t>)</w:t>
      </w:r>
      <w:r w:rsidRPr="00390FBB">
        <w:t xml:space="preserve"> is equal to the mass transfer coefficient</w:t>
      </w:r>
      <w:r>
        <w:t xml:space="preserve"> (</w:t>
      </w:r>
      <m:oMath>
        <m:sSub>
          <m:sSubPr>
            <m:ctrlPr>
              <w:rPr>
                <w:rFonts w:ascii="Cambria Math" w:hAnsi="Cambria Math"/>
                <w:i/>
              </w:rPr>
            </m:ctrlPr>
          </m:sSubPr>
          <m:e>
            <m:r>
              <w:rPr>
                <w:rFonts w:ascii="Cambria Math" w:hAnsi="Cambria Math"/>
              </w:rPr>
              <m:t>k</m:t>
            </m:r>
          </m:e>
          <m:sub>
            <m:r>
              <w:rPr>
                <w:rFonts w:ascii="Cambria Math" w:hAnsi="Cambria Math"/>
              </w:rPr>
              <m:t>G</m:t>
            </m:r>
          </m:sub>
        </m:sSub>
      </m:oMath>
      <w:r>
        <w:t>)</w:t>
      </w:r>
      <w:r w:rsidRPr="00390FBB">
        <w:t xml:space="preserve"> and the difference between the partial pressure at the particle surface and the free flow fluid</w:t>
      </w:r>
      <w:r>
        <w:t xml:space="preserv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g</m:t>
            </m:r>
          </m:sub>
        </m:sSub>
      </m:oMath>
      <w:r>
        <w:t>)</w:t>
      </w:r>
      <w:r w:rsidRPr="00390FBB">
        <w:t>.  When studying porous materials such as biomass or foodstuffs, effective diffusivity is often used (</w:t>
      </w:r>
      <w:r w:rsidRPr="00390FBB">
        <w:fldChar w:fldCharType="begin" w:fldLock="1"/>
      </w:r>
      <w:r w:rsidR="00D37BCC">
        <w:instrText>ADDIN CSL_CITATION { "citationItems" : [ { "id" : "ITEM-1", "itemData" : { "DOI" : "10.1080/07373930801929508", "ISSN" : "0737-3937", "author" : [ { "dropping-particle" : "", "family" : "Reyes", "given" : "A.", "non-dropping-particle" : "", "parse-names" : false, "suffix" : "" }, { "dropping-particle" : "", "family" : "Vega", "given" : "R.", "non-dropping-particle" : "", "parse-names" : false, "suffix" : "" }, { "dropping-particle" : "", "family" : "Garc\u00eda", "given" : "G.", "non-dropping-particle" : "", "parse-names" : false, "suffix" : "" } ], "container-title" : "Drying Technology", "id" : "ITEM-1", "issue" : "4", "issued" : { "date-parts" : [ [ "2008", "3", "26" ] ] }, "page" : "476-486", "title" : "Drying sawdust in a pulsed fluidized bed", "type" : "article-journal", "volume" : "26" }, "uris" : [ "http://www.mendeley.com/documents/?uuid=2c63c816-3aad-44e3-89fc-cc743fae446e" ] } ], "mendeley" : { "formattedCitation" : "(Reyes et al. 2008)", "manualFormatting" : "Reyes et al. 2008)", "plainTextFormattedCitation" : "(Reyes et al. 2008)", "previouslyFormattedCitation" : "(Reyes et al. 2008)" }, "properties" : { "noteIndex" : 0 }, "schema" : "https://github.com/citation-style-language/schema/raw/master/csl-citation.json" }</w:instrText>
      </w:r>
      <w:r w:rsidRPr="00390FBB">
        <w:fldChar w:fldCharType="separate"/>
      </w:r>
      <w:r w:rsidRPr="00390FBB">
        <w:rPr>
          <w:noProof/>
        </w:rPr>
        <w:t>Reyes et al. 2008)</w:t>
      </w:r>
      <w:r w:rsidRPr="00390FBB">
        <w:fldChar w:fldCharType="end"/>
      </w:r>
      <w:r w:rsidRPr="00390FBB">
        <w:t xml:space="preserve"> to describe moisture diffu</w:t>
      </w:r>
      <w:r w:rsidR="00DE5C83">
        <w:t>sion using Fick’s second law</w:t>
      </w:r>
      <w:r w:rsidRPr="00390FBB">
        <w:t xml:space="preserve">, which was originally proposed in 1855.  Fick’s law of diffusion describes the </w:t>
      </w:r>
      <w:r>
        <w:t xml:space="preserve">mass rate of </w:t>
      </w:r>
      <w:r w:rsidRPr="00390FBB">
        <w:t xml:space="preserve">migration </w:t>
      </w:r>
      <w:r>
        <w:t xml:space="preserve">of </w:t>
      </w:r>
      <w:r w:rsidRPr="00390FBB">
        <w:t>a specified chemical species (</w:t>
      </w:r>
      <m:oMath>
        <m:r>
          <w:rPr>
            <w:rFonts w:ascii="Cambria Math" w:hAnsi="Cambria Math"/>
          </w:rPr>
          <m:t>A</m:t>
        </m:r>
      </m:oMath>
      <w:r w:rsidRPr="00390FBB">
        <w:t xml:space="preserve">) at a location in a material as proportional to the concentration gradient </w:t>
      </w:r>
      <w:r>
        <w:t xml:space="preserve">of that same species </w:t>
      </w:r>
      <w:r w:rsidRPr="00390FBB">
        <w:fldChar w:fldCharType="begin" w:fldLock="1"/>
      </w:r>
      <w:r w:rsidR="00D37BCC">
        <w:instrText>ADDIN CSL_CITATION { "citationItems" : [ { "id" : "ITEM-1", "itemData" : { "author" : [ { "dropping-particle" : "", "family" : "Cengel", "given" : "Y.A.", "non-dropping-particle" : "", "parse-names" : false, "suffix" : "" } ], "edition" : "3rd", "id" : "ITEM-1", "issued" : { "date-parts" : [ [ "2006" ] ] }, "publisher" : "McGraw-Hill", "title" : "Heat and Mass Transfer: a practical approach", "type" : "book" }, "uris" : [ "http://www.mendeley.com/documents/?uuid=1b2e1b91-d3aa-45e8-ae21-8231fe0d911b" ] } ], "mendeley" : { "formattedCitation" : "(Cengel 2006)", "plainTextFormattedCitation" : "(Cengel 2006)", "previouslyFormattedCitation" : "(Cengel 2006)" }, "properties" : { "noteIndex" : 0 }, "schema" : "https://github.com/citation-style-language/schema/raw/master/csl-citation.json" }</w:instrText>
      </w:r>
      <w:r w:rsidRPr="00390FBB">
        <w:fldChar w:fldCharType="separate"/>
      </w:r>
      <w:r w:rsidR="00352AE9" w:rsidRPr="00352AE9">
        <w:rPr>
          <w:noProof/>
        </w:rPr>
        <w:t>(Cengel 2006)</w:t>
      </w:r>
      <w:r w:rsidRPr="00390FBB">
        <w:fldChar w:fldCharType="end"/>
      </w:r>
      <w:r w:rsidR="00D03B70">
        <w:t>.</w:t>
      </w:r>
    </w:p>
    <w:p w14:paraId="2CF8260A" w14:textId="0F2099E1" w:rsidR="00DE5C83" w:rsidRPr="00390FBB" w:rsidRDefault="00BA1D12" w:rsidP="00EA5CD1">
      <w:pPr>
        <w:spacing w:after="120" w:line="276" w:lineRule="auto"/>
      </w:pPr>
      <w:r w:rsidRPr="00390FBB">
        <w:t xml:space="preserve"> The second stage of drying, the falling rate, is limited by mass transfer through the particle to the surface.  At the particle surface</w:t>
      </w:r>
      <w:r>
        <w:t>,</w:t>
      </w:r>
      <w:r w:rsidRPr="00390FBB">
        <w:t xml:space="preserve"> moisture transfer is via mass convection, where a gradient of concentration provides the driving potential for exchange by diffusion (random molecular motion) and advection (bulk fluid motion).  Concentration boundary layer (</w:t>
      </w:r>
      <m:oMath>
        <m:sSub>
          <m:sSubPr>
            <m:ctrlPr>
              <w:rPr>
                <w:rFonts w:ascii="Cambria Math" w:hAnsi="Cambria Math"/>
                <w:i/>
              </w:rPr>
            </m:ctrlPr>
          </m:sSubPr>
          <m:e>
            <m:r>
              <w:rPr>
                <w:rFonts w:ascii="Cambria Math" w:hAnsi="Cambria Math"/>
              </w:rPr>
              <m:t>δ</m:t>
            </m:r>
          </m:e>
          <m:sub>
            <m:r>
              <w:rPr>
                <w:rFonts w:ascii="Cambria Math" w:hAnsi="Cambria Math"/>
              </w:rPr>
              <m:t>c</m:t>
            </m:r>
          </m:sub>
        </m:sSub>
      </m:oMath>
      <w:r w:rsidRPr="00390FBB">
        <w:t>) development is defined by the replenishment of low concentration fluid at the particle surface</w:t>
      </w:r>
      <w:r w:rsidR="00DE5C83">
        <w:t xml:space="preserve">.  </w:t>
      </w:r>
      <w:r>
        <w:t>A</w:t>
      </w:r>
      <w:r w:rsidRPr="00390FBB">
        <w:t xml:space="preserve">s greater mixing occurs in the turbulent </w:t>
      </w:r>
      <w:r w:rsidR="00DE5C83">
        <w:t>region</w:t>
      </w:r>
      <w:r w:rsidRPr="00390FBB">
        <w:t xml:space="preserve">, the potential for exchange is increased.  </w:t>
      </w:r>
    </w:p>
    <w:p w14:paraId="6EA1284A" w14:textId="77777777" w:rsidR="00BA1D12" w:rsidRPr="00390FBB" w:rsidRDefault="00BA1D12" w:rsidP="00EA5CD1">
      <w:pPr>
        <w:tabs>
          <w:tab w:val="left" w:pos="2220"/>
        </w:tabs>
        <w:spacing w:after="120" w:line="276" w:lineRule="auto"/>
        <w:jc w:val="center"/>
      </w:pPr>
    </w:p>
    <w:p w14:paraId="37938E4D" w14:textId="77777777" w:rsidR="00BA1D12" w:rsidRPr="00DE4838" w:rsidRDefault="00BA1D12" w:rsidP="00EA5CD1">
      <w:pPr>
        <w:pStyle w:val="Heading2"/>
        <w:spacing w:line="276" w:lineRule="auto"/>
        <w:rPr>
          <w:b/>
        </w:rPr>
      </w:pPr>
      <w:bookmarkStart w:id="66" w:name="_Toc474696359"/>
      <w:r w:rsidRPr="00DE4838">
        <w:rPr>
          <w:b/>
        </w:rPr>
        <w:t>2.3</w:t>
      </w:r>
      <w:r w:rsidRPr="00DE4838">
        <w:rPr>
          <w:b/>
        </w:rPr>
        <w:tab/>
        <w:t>Methods of drying</w:t>
      </w:r>
      <w:bookmarkEnd w:id="66"/>
    </w:p>
    <w:p w14:paraId="32C6FDB6" w14:textId="1D6706BF" w:rsidR="00BA1D12" w:rsidRPr="00390FBB" w:rsidRDefault="00BA1D12" w:rsidP="00EA5CD1">
      <w:pPr>
        <w:spacing w:after="120" w:line="276" w:lineRule="auto"/>
      </w:pPr>
      <w:r w:rsidRPr="00390FBB">
        <w:t xml:space="preserve">Drying of products is an essential processing stage for most foods, fuels and fibres </w:t>
      </w:r>
      <w:r w:rsidRPr="00390FBB">
        <w:fldChar w:fldCharType="begin" w:fldLock="1"/>
      </w:r>
      <w:r w:rsidR="00D37BCC">
        <w:instrText>ADDIN CSL_CITATION { "citationItems" : [ { "id" : "ITEM-1", "itemData" : { "DOI" : "10.1080/07373937.2012.692747", "ISSN" : "0737-3937", "author" : [ { "dropping-particle" : "", "family" : "Dev", "given" : "Satyanarayan R. S.", "non-dropping-particle" : "", "parse-names" : false, "suffix" : "" }, { "dropping-particle" : "V.", "family" : "Raghavan", "given" : "G. S.", "non-dropping-particle" : "", "parse-names" : false, "suffix" : "" } ], "container-title" : "Drying Technology", "id" : "ITEM-1", "issue" : "11-12", "issued" : { "date-parts" : [ [ "2012", "9" ] ] }, "page" : "1147-1159", "title" : "Advancements in drying techniques for food, fiber, and fuel", "type" : "article-journal", "volume" : "30" }, "uris" : [ "http://www.mendeley.com/documents/?uuid=08ca953f-5d01-451b-b9df-287effba3b8f" ] } ], "mendeley" : { "formattedCitation" : "(Dev &amp; Raghavan 2012)", "manualFormatting" : "(Dev &amp; Raghavan 2012)", "plainTextFormattedCitation" : "(Dev &amp; Raghavan 2012)", "previouslyFormattedCitation" : "(Dev &amp; Raghavan 2012)" }, "properties" : { "noteIndex" : 0 }, "schema" : "https://github.com/citation-style-language/schema/raw/master/csl-citation.json" }</w:instrText>
      </w:r>
      <w:r w:rsidRPr="00390FBB">
        <w:fldChar w:fldCharType="separate"/>
      </w:r>
      <w:r w:rsidRPr="00390FBB">
        <w:rPr>
          <w:noProof/>
        </w:rPr>
        <w:t>(Dev &amp; Raghavan 2012)</w:t>
      </w:r>
      <w:r w:rsidRPr="00390FBB">
        <w:fldChar w:fldCharType="end"/>
      </w:r>
      <w:r w:rsidRPr="00390FBB">
        <w:t>.  Harvested fruits and vegetables commonly have to be dried before packaging for transport or storage, and grains and cereals similarly have to be dried to reduce fungal attack during storage.  Fibre processing, such as natural yarns, are dried before treatment, and paper pulps are dried as part of the paper and board making process.  Coals have to be dried before crushing for combustion to increase burning efficiency and sawdust has to be dried before being compressed into wood pellets.  Chemicals and pharmaceuticals are frequently dried as part of an agglomeration or mixing process.  The global trade in dried products is significant, with examples such as the market for dried foods, which ranges into billions of US dollars, particularly in China, the US, Japan and Europe.</w:t>
      </w:r>
      <w:r>
        <w:t xml:space="preserve">  Each of these varied drying processes require certain processing rates, temperatures, solids handling systems and product stress.  This has led to the development of a wide and varied range of equipment for drying particles.</w:t>
      </w:r>
    </w:p>
    <w:p w14:paraId="16FFEB83" w14:textId="77777777" w:rsidR="00BA1D12" w:rsidRDefault="00BA1D12" w:rsidP="00EA5CD1">
      <w:pPr>
        <w:spacing w:after="80" w:line="276" w:lineRule="auto"/>
        <w:outlineLvl w:val="1"/>
        <w:rPr>
          <w:rFonts w:eastAsiaTheme="majorEastAsia" w:cstheme="majorBidi"/>
          <w:b/>
          <w:color w:val="365F91" w:themeColor="accent1" w:themeShade="BF"/>
        </w:rPr>
      </w:pPr>
      <w:bookmarkStart w:id="67" w:name="_Toc356902149"/>
      <w:bookmarkStart w:id="68" w:name="_Toc368481190"/>
      <w:bookmarkStart w:id="69" w:name="_Toc356902148"/>
    </w:p>
    <w:p w14:paraId="72FAC37F" w14:textId="77777777" w:rsidR="00BA1D12" w:rsidRPr="00390FBB" w:rsidRDefault="00BA1D12" w:rsidP="00EA5CD1">
      <w:pPr>
        <w:pStyle w:val="Heading3"/>
        <w:spacing w:line="276" w:lineRule="auto"/>
      </w:pPr>
      <w:bookmarkStart w:id="70" w:name="_Toc474696360"/>
      <w:r w:rsidRPr="00390FBB">
        <w:t>2.</w:t>
      </w:r>
      <w:r>
        <w:t>3.1</w:t>
      </w:r>
      <w:r w:rsidRPr="00390FBB">
        <w:tab/>
        <w:t>Conventional drying technologies</w:t>
      </w:r>
      <w:bookmarkEnd w:id="67"/>
      <w:bookmarkEnd w:id="68"/>
      <w:bookmarkEnd w:id="70"/>
    </w:p>
    <w:p w14:paraId="192AE736" w14:textId="6680A0C0" w:rsidR="00BA1D12" w:rsidRPr="00390FBB" w:rsidRDefault="00BA1D12" w:rsidP="00EA5CD1">
      <w:pPr>
        <w:spacing w:after="120" w:line="276" w:lineRule="auto"/>
      </w:pPr>
      <w:r w:rsidRPr="00390FBB">
        <w:t>There are several hundred different designs of dryer, most of which are based on one of the three heat transfer mechanisms of conduction, convection and radiation.  However, over 85</w:t>
      </w:r>
      <w:r w:rsidR="005D676B">
        <w:t xml:space="preserve"> </w:t>
      </w:r>
      <w:r w:rsidRPr="00390FBB">
        <w:t xml:space="preserve">% are based </w:t>
      </w:r>
      <w:r w:rsidRPr="00390FBB">
        <w:lastRenderedPageBreak/>
        <w:t xml:space="preserve">on convective drying </w:t>
      </w:r>
      <w:r w:rsidRPr="00390FBB">
        <w:fldChar w:fldCharType="begin" w:fldLock="1"/>
      </w:r>
      <w:r w:rsidR="00D37BCC">
        <w:instrText>ADDIN CSL_CITATION { "citationItems" : [ { "id" : "ITEM-1", "itemData" : { "author" : [ { "dropping-particle" : "", "family" : "Mujumdar", "given" : "Arun S.", "non-dropping-particle" : "", "parse-names" : false, "suffix" : "" } ], "id" : "ITEM-1", "issued" : { "date-parts" : [ [ "2007" ] ] }, "publisher" : "CRC Press", "publisher-place" : "Boca Raton", "title" : "Handbook of Industrial Drying", "type" : "book" }, "uris" : [ "http://www.mendeley.com/documents/?uuid=0e3bf9d8-cb5b-4272-9ba2-a2a557e1f8da" ] } ], "mendeley" : { "formattedCitation" : "(Mujumdar 2007)", "manualFormatting" : "(Mujumdar 2007)", "plainTextFormattedCitation" : "(Mujumdar 2007)", "previouslyFormattedCitation" : "(Mujumdar 2007)" }, "properties" : { "noteIndex" : 0 }, "schema" : "https://github.com/citation-style-language/schema/raw/master/csl-citation.json" }</w:instrText>
      </w:r>
      <w:r w:rsidRPr="00390FBB">
        <w:fldChar w:fldCharType="separate"/>
      </w:r>
      <w:r w:rsidRPr="00390FBB">
        <w:rPr>
          <w:noProof/>
        </w:rPr>
        <w:t>(Mujumdar 2007)</w:t>
      </w:r>
      <w:r w:rsidRPr="00390FBB">
        <w:fldChar w:fldCharType="end"/>
      </w:r>
      <w:r w:rsidRPr="00390FBB">
        <w:t xml:space="preserve"> due to the ease of applying this method to multiple products and requirements.  There are a smaller number of basic dryer designs that are used for the majority of drying applications, each differing in temperature applied, residence time and product stress (</w:t>
      </w:r>
      <w:r>
        <w:fldChar w:fldCharType="begin"/>
      </w:r>
      <w:r>
        <w:instrText xml:space="preserve"> REF _Ref448476173 \h  \* MERGEFORMAT </w:instrText>
      </w:r>
      <w:r>
        <w:fldChar w:fldCharType="separate"/>
      </w:r>
      <w:r w:rsidR="005D3AE0">
        <w:t xml:space="preserve">Figure </w:t>
      </w:r>
      <w:r w:rsidR="005D3AE0">
        <w:rPr>
          <w:noProof/>
        </w:rPr>
        <w:t>2</w:t>
      </w:r>
      <w:r w:rsidR="005D3AE0">
        <w:rPr>
          <w:noProof/>
        </w:rPr>
        <w:noBreakHyphen/>
        <w:t>6</w:t>
      </w:r>
      <w:r>
        <w:fldChar w:fldCharType="end"/>
      </w:r>
      <w:r w:rsidRPr="00390FBB">
        <w:t xml:space="preserve">).  Drying is acknowledged as a slow sector to advance efficiency improvements, largely due to the long periods between machine replacement and the tendency of equipment to be operated by non-drying specialists </w:t>
      </w:r>
      <w:r w:rsidRPr="00390FBB">
        <w:fldChar w:fldCharType="begin" w:fldLock="1"/>
      </w:r>
      <w:r w:rsidR="00D37BCC">
        <w:instrText>ADDIN CSL_CITATION { "citationItems" : [ { "id" : "ITEM-1", "itemData" : { "author" : [ { "dropping-particle" : "", "family" : "Mujumdar", "given" : "Arun S.", "non-dropping-particle" : "", "parse-names" : false, "suffix" : "" } ], "id" : "ITEM-1", "issued" : { "date-parts" : [ [ "2007" ] ] }, "publisher" : "CRC Press", "publisher-place" : "Boca Raton", "title" : "Handbook of Industrial Drying", "type" : "book" }, "uris" : [ "http://www.mendeley.com/documents/?uuid=0e3bf9d8-cb5b-4272-9ba2-a2a557e1f8da" ] } ], "mendeley" : { "formattedCitation" : "(Mujumdar 2007)", "plainTextFormattedCitation" : "(Mujumdar 2007)", "previouslyFormattedCitation" : "(Mujumdar 2007)" }, "properties" : { "noteIndex" : 0 }, "schema" : "https://github.com/citation-style-language/schema/raw/master/csl-citation.json" }</w:instrText>
      </w:r>
      <w:r w:rsidRPr="00390FBB">
        <w:fldChar w:fldCharType="separate"/>
      </w:r>
      <w:r w:rsidR="00352AE9" w:rsidRPr="00352AE9">
        <w:rPr>
          <w:noProof/>
        </w:rPr>
        <w:t>(Mujumdar 2007)</w:t>
      </w:r>
      <w:r w:rsidRPr="00390FBB">
        <w:fldChar w:fldCharType="end"/>
      </w:r>
      <w:r w:rsidRPr="00390FBB">
        <w:t>.</w:t>
      </w:r>
    </w:p>
    <w:p w14:paraId="4182B872" w14:textId="77777777" w:rsidR="008A7880" w:rsidRDefault="00BA1D12" w:rsidP="00EA5CD1">
      <w:pPr>
        <w:spacing w:after="120" w:line="276" w:lineRule="auto"/>
      </w:pPr>
      <w:r w:rsidRPr="00390FBB">
        <w:t xml:space="preserve">However, there is not one dryer design specific for each product as a range of designs and methods can be applied.  For example, coals are normally dried by high temperature energy sources such as hot gas, hot steam, hydrothermal dewatering or hot water drying </w:t>
      </w:r>
      <w:r w:rsidRPr="00390FBB">
        <w:fldChar w:fldCharType="begin" w:fldLock="1"/>
      </w:r>
      <w:r w:rsidR="00D37BCC">
        <w:instrText>ADDIN CSL_CITATION { "citationItems" : [ { "id" : "ITEM-1", "itemData" : { "DOI" : "10.1016/j.fuel.2012.09.057", "ISSN" : "00162361", "author" : [ { "dropping-particle" : "", "family" : "Kim", "given" : "Hyun-Seok", "non-dropping-particle" : "", "parse-names" : false, "suffix" : "" }, { "dropping-particle" : "", "family" : "Matsushita", "given" : "Yohsuke", "non-dropping-particle" : "", "parse-names" : false, "suffix" : "" }, { "dropping-particle" : "", "family" : "Oomori", "given" : "Motohira", "non-dropping-particle" : "", "parse-names" : false, "suffix" : "" }, { "dropping-particle" : "", "family" : "Harada", "given" : "Tatsuro", "non-dropping-particle" : "", "parse-names" : false, "suffix" : "" }, { "dropping-particle" : "", "family" : "Miyawaki", "given" : "Jin", "non-dropping-particle" : "", "parse-names" : false, "suffix" : "" }, { "dropping-particle" : "", "family" : "Yoon", "given" : "Seong-Ho", "non-dropping-particle" : "", "parse-names" : false, "suffix" : "" }, { "dropping-particle" : "", "family" : "Mochida", "given" : "Isao", "non-dropping-particle" : "", "parse-names" : false, "suffix" : "" } ], "container-title" : "Fuel", "id" : "ITEM-1", "issue" : "1", "issued" : { "date-parts" : [ [ "2013", "10" ] ] }, "page" : "415-424", "publisher" : "Elsevier Ltd", "title" : "Fluidized bed drying of Loy Yang brown coal with variation of temperature, relative humidity, fluidization velocity and formulation of its drying rate", "type" : "article-journal", "volume" : "105" }, "uris" : [ "http://www.mendeley.com/documents/?uuid=61ec9be7-2e45-4565-b49f-c64f886b43c7" ] } ], "mendeley" : { "formattedCitation" : "(Kim et al. 2013)", "manualFormatting" : "(Kim et al. 2012)", "plainTextFormattedCitation" : "(Kim et al. 2013)", "previouslyFormattedCitation" : "(Kim et al. 2013)" }, "properties" : { "noteIndex" : 0 }, "schema" : "https://github.com/citation-style-language/schema/raw/master/csl-citation.json" }</w:instrText>
      </w:r>
      <w:r w:rsidRPr="00390FBB">
        <w:fldChar w:fldCharType="separate"/>
      </w:r>
      <w:r w:rsidRPr="00390FBB">
        <w:rPr>
          <w:noProof/>
        </w:rPr>
        <w:t>(Kim et al. 2012)</w:t>
      </w:r>
      <w:r w:rsidRPr="00390FBB">
        <w:fldChar w:fldCharType="end"/>
      </w:r>
      <w:r w:rsidRPr="00390FBB">
        <w:t xml:space="preserve">, allowing for a number of different options.  Similarly, wood pellets are usually dried by rotary drum, flash dryer or kiln, and the gas used is often either superheated steam or flue gas </w:t>
      </w:r>
      <w:r w:rsidRPr="00390FBB">
        <w:fldChar w:fldCharType="begin" w:fldLock="1"/>
      </w:r>
      <w:r w:rsidR="00D37BCC">
        <w:instrText>ADDIN CSL_CITATION { "citationItems" : [ { "id" : "ITEM-1", "itemData" : { "DOI" : "10.1016/j.biombioe.2003.08.019", "ISSN" : "09619534", "author" : [ { "dropping-particle" : "", "family" : "St\u00e5hl", "given" : "M.", "non-dropping-particle" : "", "parse-names" : false, "suffix" : "" }, { "dropping-particle" : "", "family" : "Granstr\u00f6m", "given" : "K.", "non-dropping-particle" : "", "parse-names" : false, "suffix" : "" }, { "dropping-particle" : "", "family" : "Berghel", "given" : "J.", "non-dropping-particle" : "", "parse-names" : false, "suffix" : "" }, { "dropping-particle" : "", "family" : "Renstr\u00f6m", "given" : "R.", "non-dropping-particle" : "", "parse-names" : false, "suffix" : "" } ], "container-title" : "Biomass and Bioenergy", "id" : "ITEM-1", "issue" : "6", "issued" : { "date-parts" : [ [ "2004", "12" ] ] }, "page" : "621-628", "title" : "Industrial processes for biomass drying and their effects on the quality properties of wood pellets", "type" : "article-journal", "volume" : "27" }, "uris" : [ "http://www.mendeley.com/documents/?uuid=b421f049-c6ce-4c95-8e77-66b53b28bf61" ] } ], "mendeley" : { "formattedCitation" : "(St\u00e5hl et al. 2004)", "manualFormatting" : "(St\u00e5hl et al. 2004)", "plainTextFormattedCitation" : "(St\u00e5hl et al. 2004)", "previouslyFormattedCitation" : "(St\u00e5hl et al. 2004)" }, "properties" : { "noteIndex" : 0 }, "schema" : "https://github.com/citation-style-language/schema/raw/master/csl-citation.json" }</w:instrText>
      </w:r>
      <w:r w:rsidRPr="00390FBB">
        <w:fldChar w:fldCharType="separate"/>
      </w:r>
      <w:r w:rsidRPr="00390FBB">
        <w:rPr>
          <w:noProof/>
        </w:rPr>
        <w:t>(Ståhl et al. 2004)</w:t>
      </w:r>
      <w:r w:rsidRPr="00390FBB">
        <w:fldChar w:fldCharType="end"/>
      </w:r>
      <w:r w:rsidRPr="00390FBB">
        <w:t xml:space="preserve">.  </w:t>
      </w:r>
    </w:p>
    <w:p w14:paraId="080F012F" w14:textId="64F26111" w:rsidR="008A7880" w:rsidRPr="00390FBB" w:rsidRDefault="008A7880" w:rsidP="00EA5CD1">
      <w:pPr>
        <w:spacing w:after="120" w:line="276" w:lineRule="auto"/>
      </w:pPr>
      <w:r w:rsidRPr="00390FBB">
        <w:t xml:space="preserve">The variability of dryer designs for individual applications is highlighted by </w:t>
      </w:r>
      <w:r w:rsidRPr="00390FBB">
        <w:fldChar w:fldCharType="begin" w:fldLock="1"/>
      </w:r>
      <w:r>
        <w:instrText>ADDIN CSL_CITATION { "citationItems" : [ { "id" : "ITEM-1", "itemData" : { "DOI" : "10.1016/j.biosystemseng.2006.01.011", "ISSN" : "15375110", "author" : [ { "dropping-particle" : "", "family" : "Moreno", "given" : "R.", "non-dropping-particle" : "", "parse-names" : false, "suffix" : "" }, { "dropping-particle" : "", "family" : "Antol\u00edn", "given" : "G.", "non-dropping-particle" : "", "parse-names" : false, "suffix" : "" }, { "dropping-particle" : "", "family" : "Reyes", "given" : "A.", "non-dropping-particle" : "", "parse-names" : false, "suffix" : "" } ], "container-title" : "Biosystems Engineering", "id" : "ITEM-1", "issue" : "1", "issued" : { "date-parts" : [ [ "2006", "5" ] ] }, "page" : "47-56", "title" : "Quality of fluidisation for the drying of forestry biomass particles in a fluidised bed", "type" : "article-journal", "volume" : "94" }, "uris" : [ "http://www.mendeley.com/documents/?uuid=f245cefc-c5e3-4be7-9c12-e93aa249a8ee" ] } ], "mendeley" : { "formattedCitation" : "(Moreno et al. 2006)", "manualFormatting" : "Moreno et al. (2006)", "plainTextFormattedCitation" : "(Moreno et al. 2006)", "previouslyFormattedCitation" : "(Moreno et al. 2006)" }, "properties" : { "noteIndex" : 0 }, "schema" : "https://github.com/citation-style-language/schema/raw/master/csl-citation.json" }</w:instrText>
      </w:r>
      <w:r w:rsidRPr="00390FBB">
        <w:fldChar w:fldCharType="separate"/>
      </w:r>
      <w:r w:rsidRPr="00390FBB">
        <w:rPr>
          <w:noProof/>
        </w:rPr>
        <w:t>Moreno et al. (2006)</w:t>
      </w:r>
      <w:r w:rsidRPr="00390FBB">
        <w:fldChar w:fldCharType="end"/>
      </w:r>
      <w:r w:rsidRPr="00390FBB">
        <w:t xml:space="preserve"> who examined ways of improving sawdust drying efficiencies.  They argue that the thermal efficiency of a dryer is the most important variable to improve and demonstrate that the use of different dryer designs influences the consumption of thermal energy.  They identify that whilst Hailer (1993, cited in </w:t>
      </w:r>
      <w:r w:rsidRPr="00390FBB">
        <w:fldChar w:fldCharType="begin" w:fldLock="1"/>
      </w:r>
      <w:r>
        <w:instrText>ADDIN CSL_CITATION { "citationItems" : [ { "id" : "ITEM-1", "itemData" : { "DOI" : "10.1016/j.biosystemseng.2006.01.011", "ISSN" : "15375110", "author" : [ { "dropping-particle" : "", "family" : "Moreno", "given" : "R.", "non-dropping-particle" : "", "parse-names" : false, "suffix" : "" }, { "dropping-particle" : "", "family" : "Antol\u00edn", "given" : "G.", "non-dropping-particle" : "", "parse-names" : false, "suffix" : "" }, { "dropping-particle" : "", "family" : "Reyes", "given" : "A.", "non-dropping-particle" : "", "parse-names" : false, "suffix" : "" } ], "container-title" : "Biosystems Engineering", "id" : "ITEM-1", "issue" : "1", "issued" : { "date-parts" : [ [ "2006", "5" ] ] }, "page" : "47-56", "title" : "Quality of fluidisation for the drying of forestry biomass particles in a fluidised bed", "type" : "article-journal", "volume" : "94" }, "uris" : [ "http://www.mendeley.com/documents/?uuid=f245cefc-c5e3-4be7-9c12-e93aa249a8ee" ] } ], "mendeley" : { "formattedCitation" : "(Moreno et al. 2006)", "manualFormatting" : "Moreno et al. 2006", "plainTextFormattedCitation" : "(Moreno et al. 2006)", "previouslyFormattedCitation" : "(Moreno et al. 2006)" }, "properties" : { "noteIndex" : 0 }, "schema" : "https://github.com/citation-style-language/schema/raw/master/csl-citation.json" }</w:instrText>
      </w:r>
      <w:r w:rsidRPr="00390FBB">
        <w:fldChar w:fldCharType="separate"/>
      </w:r>
      <w:r w:rsidRPr="00390FBB">
        <w:rPr>
          <w:noProof/>
        </w:rPr>
        <w:t>Moreno et al. 2006</w:t>
      </w:r>
      <w:r w:rsidRPr="00390FBB">
        <w:fldChar w:fldCharType="end"/>
      </w:r>
      <w:r w:rsidRPr="00390FBB">
        <w:t xml:space="preserve">) specified the most efficient rotating dryers to have an energy consumption of 2940 kJ/kg of water evaporated, a consequent study by </w:t>
      </w:r>
      <w:r w:rsidRPr="00390FBB">
        <w:fldChar w:fldCharType="begin" w:fldLock="1"/>
      </w:r>
      <w:r>
        <w:instrText>ADDIN CSL_CITATION { "citationItems" : [ { "id" : "ITEM-1", "itemData" : { "author" : [ { "dropping-particle" : "", "family" : "Snezhkin", "given" : "Y F", "non-dropping-particle" : "", "parse-names" : false, "suffix" : "" }, { "dropping-particle" : "", "family" : "Khavin", "given" : "A A", "non-dropping-particle" : "", "parse-names" : false, "suffix" : "" } ], "container-title" : "Heat Transfer Research", "id" : "ITEM-1", "issue" : "4-6", "issued" : { "date-parts" : [ [ "1997" ] ] }, "page" : "349-351", "title" : "Estimation of thermal efficiency of driers working with materials with various initial humidity", "type" : "article-journal", "volume" : "28" }, "uris" : [ "http://www.mendeley.com/documents/?uuid=514ea1fc-7274-419b-9fca-7570ecce0ea6" ] } ], "mendeley" : { "formattedCitation" : "(Snezhkin &amp; Khavin 1997)", "manualFormatting" : "Snezhkin &amp; Khavin (1997)", "plainTextFormattedCitation" : "(Snezhkin &amp; Khavin 1997)", "previouslyFormattedCitation" : "(Snezhkin &amp; Khavin 1997)" }, "properties" : { "noteIndex" : 0 }, "schema" : "https://github.com/citation-style-language/schema/raw/master/csl-citation.json" }</w:instrText>
      </w:r>
      <w:r w:rsidRPr="00390FBB">
        <w:fldChar w:fldCharType="separate"/>
      </w:r>
      <w:r w:rsidRPr="00390FBB">
        <w:rPr>
          <w:noProof/>
        </w:rPr>
        <w:t>Snezhkin &amp; Khavin (1997)</w:t>
      </w:r>
      <w:r w:rsidRPr="00390FBB">
        <w:fldChar w:fldCharType="end"/>
      </w:r>
      <w:r w:rsidRPr="00390FBB">
        <w:t xml:space="preserve"> increased their estimate to 3350-4200 kJ/kg.  Improvements to dryer designs however led </w:t>
      </w:r>
      <w:r w:rsidRPr="00390FBB">
        <w:fldChar w:fldCharType="begin" w:fldLock="1"/>
      </w:r>
      <w:r>
        <w:instrText>ADDIN CSL_CITATION { "citationItems" : [ { "id" : "ITEM-1", "itemData" : { "author" : [ { "dropping-particle" : "", "family" : "Moreno", "given" : "R.", "non-dropping-particle" : "", "parse-names" : false, "suffix" : "" }, { "dropping-particle" : "", "family" : "Rios", "given" : "R", "non-dropping-particle" : "", "parse-names" : false, "suffix" : "" }, { "dropping-particle" : "", "family" : "Calbucura", "given" : "H O", "non-dropping-particle" : "", "parse-names" : false, "suffix" : "" } ], "container-title" : "Latin American Applied Research", "id" : "ITEM-1", "issue" : "3", "issued" : { "date-parts" : [ [ "2000" ] ] }, "page" : "221-226", "title" : "Effect of mechanical vibrations on fluidizing velocities for sawdust fluid bed drying. Experimental results", "type" : "article-journal", "volume" : "30" }, "uris" : [ "http://www.mendeley.com/documents/?uuid=ccd018f4-c738-4fc3-93b9-aa06fdb6a581" ] } ], "mendeley" : { "formattedCitation" : "(Moreno et al. 2000)", "manualFormatting" : "Moreno et al. (2000)", "plainTextFormattedCitation" : "(Moreno et al. 2000)", "previouslyFormattedCitation" : "(Moreno et al. 2000)" }, "properties" : { "noteIndex" : 0 }, "schema" : "https://github.com/citation-style-language/schema/raw/master/csl-citation.json" }</w:instrText>
      </w:r>
      <w:r w:rsidRPr="00390FBB">
        <w:fldChar w:fldCharType="separate"/>
      </w:r>
      <w:r w:rsidRPr="00390FBB">
        <w:rPr>
          <w:noProof/>
        </w:rPr>
        <w:t>Moreno et al. (2000)</w:t>
      </w:r>
      <w:r w:rsidRPr="00390FBB">
        <w:fldChar w:fldCharType="end"/>
      </w:r>
      <w:r w:rsidRPr="00390FBB">
        <w:t xml:space="preserve"> to lower this to 2600-3000 kJ/kg of evaporated water when drying sawdust in a vibrated fluidised bed instead.</w:t>
      </w:r>
    </w:p>
    <w:p w14:paraId="4F2B91B4" w14:textId="2E0E3A06" w:rsidR="00BA1D12" w:rsidRPr="00DB4BF6" w:rsidRDefault="00BA1D12" w:rsidP="00EA5CD1">
      <w:pPr>
        <w:pStyle w:val="Caption"/>
        <w:spacing w:line="276" w:lineRule="auto"/>
        <w:rPr>
          <w:rFonts w:eastAsiaTheme="majorEastAsia" w:cstheme="majorBidi"/>
          <w:bCs w:val="0"/>
        </w:rPr>
      </w:pPr>
      <w:bookmarkStart w:id="71" w:name="_Ref448476173"/>
      <w:bookmarkStart w:id="72" w:name="_Toc474686564"/>
      <w:r>
        <w:t xml:space="preserve">Figure </w:t>
      </w:r>
      <w:fldSimple w:instr=" STYLEREF 1 \s ">
        <w:r w:rsidR="005D3AE0">
          <w:rPr>
            <w:noProof/>
          </w:rPr>
          <w:t>2</w:t>
        </w:r>
      </w:fldSimple>
      <w:r w:rsidR="00F02E7D">
        <w:noBreakHyphen/>
      </w:r>
      <w:fldSimple w:instr=" SEQ Figure \* ARABIC \s 1 ">
        <w:r w:rsidR="005D3AE0">
          <w:rPr>
            <w:noProof/>
          </w:rPr>
          <w:t>6</w:t>
        </w:r>
      </w:fldSimple>
      <w:bookmarkEnd w:id="71"/>
      <w:r w:rsidRPr="00DB4BF6">
        <w:rPr>
          <w:rFonts w:eastAsiaTheme="majorEastAsia" w:cstheme="majorBidi"/>
          <w:iCs/>
          <w:noProof/>
          <w:lang w:eastAsia="en-GB"/>
        </w:rPr>
        <w:drawing>
          <wp:anchor distT="0" distB="0" distL="114300" distR="114300" simplePos="0" relativeHeight="248344064" behindDoc="0" locked="0" layoutInCell="1" allowOverlap="1" wp14:anchorId="2BE2C981" wp14:editId="00C3BF13">
            <wp:simplePos x="0" y="0"/>
            <wp:positionH relativeFrom="column">
              <wp:posOffset>0</wp:posOffset>
            </wp:positionH>
            <wp:positionV relativeFrom="paragraph">
              <wp:posOffset>3810</wp:posOffset>
            </wp:positionV>
            <wp:extent cx="5781675" cy="367665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cstate="print">
                      <a:extLst>
                        <a:ext uri="{28A0092B-C50C-407E-A947-70E740481C1C}">
                          <a14:useLocalDpi xmlns:a14="http://schemas.microsoft.com/office/drawing/2010/main" val="0"/>
                        </a:ext>
                      </a:extLst>
                    </a:blip>
                    <a:srcRect l="47841" t="16175" r="14285" b="10533"/>
                    <a:stretch/>
                  </pic:blipFill>
                  <pic:spPr bwMode="auto">
                    <a:xfrm>
                      <a:off x="0" y="0"/>
                      <a:ext cx="5781675" cy="3676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73" w:name="_Toc366156337"/>
      <w:bookmarkStart w:id="74" w:name="_Toc368399021"/>
      <w:r>
        <w:t xml:space="preserve">.  </w:t>
      </w:r>
      <w:r w:rsidRPr="00DB4BF6">
        <w:rPr>
          <w:rFonts w:eastAsiaTheme="majorEastAsia" w:cstheme="majorBidi"/>
        </w:rPr>
        <w:t>Common dryer designs</w:t>
      </w:r>
      <w:r>
        <w:rPr>
          <w:rFonts w:eastAsiaTheme="majorEastAsia" w:cstheme="majorBidi"/>
        </w:rPr>
        <w:t xml:space="preserve"> categorised by operation method</w:t>
      </w:r>
      <w:r w:rsidRPr="00DB4BF6">
        <w:rPr>
          <w:rFonts w:eastAsiaTheme="majorEastAsia" w:cstheme="majorBidi"/>
        </w:rPr>
        <w:t xml:space="preserve"> </w:t>
      </w:r>
      <w:r w:rsidRPr="00DB4BF6">
        <w:rPr>
          <w:rFonts w:eastAsiaTheme="majorEastAsia" w:cstheme="majorBidi"/>
          <w:bCs w:val="0"/>
        </w:rPr>
        <w:fldChar w:fldCharType="begin" w:fldLock="1"/>
      </w:r>
      <w:r w:rsidR="00D37BCC">
        <w:rPr>
          <w:rFonts w:eastAsiaTheme="majorEastAsia" w:cstheme="majorBidi"/>
        </w:rPr>
        <w:instrText>ADDIN CSL_CITATION { "citationItems" : [ { "id" : "ITEM-1", "itemData" : { "ISBN" : "6567754710", "author" : [ { "dropping-particle" : "", "family" : "Lee", "given" : "Duu-jong", "non-dropping-particle" : "", "parse-names" : false, "suffix" : "" }, { "dropping-particle" : "V.", "family" : "Jangam", "given" : "Sachin", "non-dropping-particle" : "", "parse-names" : false, "suffix" : "" }, { "dropping-particle" : "", "family" : "Mujumdar", "given" : "Arun S.", "non-dropping-particle" : "", "parse-names" : false, "suffix" : "" } ], "container-title" : "KONA Powder and Particle Journal", "id" : "ITEM-1", "issue" : "1", "issued" : { "date-parts" : [ [ "2013" ] ] }, "page" : "69-83", "title" : "Some recent advances in drying technologies to produce particulate solids", "type" : "article-journal", "volume" : "30" }, "uris" : [ "http://www.mendeley.com/documents/?uuid=8ee2d941-e84e-4c17-8e24-cbc973368250" ] } ], "mendeley" : { "formattedCitation" : "(Lee et al. 2013)", "plainTextFormattedCitation" : "(Lee et al. 2013)", "previouslyFormattedCitation" : "(Lee et al. 2013)" }, "properties" : { "noteIndex" : 0 }, "schema" : "https://github.com/citation-style-language/schema/raw/master/csl-citation.json" }</w:instrText>
      </w:r>
      <w:r w:rsidRPr="00DB4BF6">
        <w:rPr>
          <w:rFonts w:eastAsiaTheme="majorEastAsia" w:cstheme="majorBidi"/>
          <w:bCs w:val="0"/>
        </w:rPr>
        <w:fldChar w:fldCharType="separate"/>
      </w:r>
      <w:bookmarkEnd w:id="73"/>
      <w:bookmarkEnd w:id="74"/>
      <w:r w:rsidR="00352AE9" w:rsidRPr="00352AE9">
        <w:rPr>
          <w:rFonts w:eastAsiaTheme="majorEastAsia" w:cstheme="majorBidi"/>
          <w:noProof/>
        </w:rPr>
        <w:t>(Lee et al. 2013)</w:t>
      </w:r>
      <w:r w:rsidRPr="00DB4BF6">
        <w:rPr>
          <w:rFonts w:eastAsiaTheme="majorEastAsia" w:cstheme="majorBidi"/>
          <w:bCs w:val="0"/>
        </w:rPr>
        <w:fldChar w:fldCharType="end"/>
      </w:r>
      <w:r>
        <w:rPr>
          <w:rFonts w:eastAsiaTheme="majorEastAsia" w:cstheme="majorBidi"/>
          <w:bCs w:val="0"/>
        </w:rPr>
        <w:t>.</w:t>
      </w:r>
      <w:bookmarkEnd w:id="72"/>
    </w:p>
    <w:p w14:paraId="3C240DB9" w14:textId="77777777" w:rsidR="00BA1D12" w:rsidRDefault="00BA1D12" w:rsidP="00EA5CD1">
      <w:pPr>
        <w:spacing w:after="120" w:line="276" w:lineRule="auto"/>
      </w:pPr>
    </w:p>
    <w:p w14:paraId="514DAF17" w14:textId="77777777" w:rsidR="00F215B8" w:rsidRDefault="00F215B8" w:rsidP="00EA5CD1">
      <w:pPr>
        <w:spacing w:after="120" w:line="276" w:lineRule="auto"/>
      </w:pPr>
    </w:p>
    <w:p w14:paraId="2C42D7DA" w14:textId="77777777" w:rsidR="00F215B8" w:rsidRDefault="00F215B8" w:rsidP="00EA5CD1">
      <w:pPr>
        <w:spacing w:after="120" w:line="276" w:lineRule="auto"/>
      </w:pPr>
    </w:p>
    <w:p w14:paraId="4E2F57F6" w14:textId="77777777" w:rsidR="00BA1D12" w:rsidRPr="00390FBB" w:rsidRDefault="00BA1D12" w:rsidP="00EA5CD1">
      <w:pPr>
        <w:pStyle w:val="Heading3"/>
        <w:spacing w:line="276" w:lineRule="auto"/>
      </w:pPr>
      <w:bookmarkStart w:id="75" w:name="_Toc474696361"/>
      <w:r w:rsidRPr="00390FBB">
        <w:t>2.</w:t>
      </w:r>
      <w:r>
        <w:t>3.2</w:t>
      </w:r>
      <w:r w:rsidRPr="00390FBB">
        <w:tab/>
      </w:r>
      <w:r>
        <w:t>Perforated floor dryers</w:t>
      </w:r>
      <w:bookmarkEnd w:id="75"/>
    </w:p>
    <w:bookmarkEnd w:id="69"/>
    <w:p w14:paraId="094E4579" w14:textId="4E0217BA" w:rsidR="00BA1D12" w:rsidRDefault="00BA1D12" w:rsidP="00EA5CD1">
      <w:pPr>
        <w:spacing w:line="276" w:lineRule="auto"/>
      </w:pPr>
      <w:r w:rsidRPr="00390FBB">
        <w:t xml:space="preserve">One of the most common dryer designs is the perforated floor dryer.  The simplistic design of a bed of particles suspended on a perforated plate through which the drying gas is blown is accessible to both micro and macro-industries </w:t>
      </w:r>
      <w:r w:rsidRPr="00390FBB">
        <w:fldChar w:fldCharType="begin" w:fldLock="1"/>
      </w:r>
      <w:r w:rsidR="00D37BCC">
        <w:instrText>ADDIN CSL_CITATION { "citationItems" : [ { "id" : "ITEM-1", "itemData" : { "author" : [ { "dropping-particle" : "", "family" : "Mujumdar", "given" : "Arun S.", "non-dropping-particle" : "", "parse-names" : false, "suffix" : "" } ], "id" : "ITEM-1", "issued" : { "date-parts" : [ [ "2007" ] ] }, "publisher" : "CRC Press", "publisher-place" : "Boca Raton", "title" : "Handbook of Industrial Drying", "type" : "book" }, "uris" : [ "http://www.mendeley.com/documents/?uuid=0e3bf9d8-cb5b-4272-9ba2-a2a557e1f8da" ] } ], "mendeley" : { "formattedCitation" : "(Mujumdar 2007)", "plainTextFormattedCitation" : "(Mujumdar 2007)", "previouslyFormattedCitation" : "(Mujumdar 2007)" }, "properties" : { "noteIndex" : 0 }, "schema" : "https://github.com/citation-style-language/schema/raw/master/csl-citation.json" }</w:instrText>
      </w:r>
      <w:r w:rsidRPr="00390FBB">
        <w:fldChar w:fldCharType="separate"/>
      </w:r>
      <w:r w:rsidR="00352AE9" w:rsidRPr="00352AE9">
        <w:rPr>
          <w:noProof/>
        </w:rPr>
        <w:t>(Mujumdar 2007)</w:t>
      </w:r>
      <w:r w:rsidRPr="00390FBB">
        <w:fldChar w:fldCharType="end"/>
      </w:r>
      <w:r w:rsidRPr="00390FBB">
        <w:t xml:space="preserve">.  Application to a wide size and shape range of particles, and adjustment of the incoming drying gas temperature and velocity </w:t>
      </w:r>
      <w:r>
        <w:t xml:space="preserve">also </w:t>
      </w:r>
      <w:r w:rsidRPr="00390FBB">
        <w:t>allow the bed to be adjusted to suit the end requirements for products.  Changes in the d</w:t>
      </w:r>
      <w:r>
        <w:t xml:space="preserve">rying parameters used </w:t>
      </w:r>
      <w:r w:rsidRPr="00390FBB">
        <w:t xml:space="preserve">change the perforated floor dryer to either a packed bed, a fluidised bed or a spouted bed.  Of these, packed and fluidised beds are the most common </w:t>
      </w:r>
      <w:r w:rsidRPr="00390FBB">
        <w:fldChar w:fldCharType="begin" w:fldLock="1"/>
      </w:r>
      <w:r w:rsidR="00D37BCC">
        <w:instrText>ADDIN CSL_CITATION { "citationItems" : [ { "id" : "ITEM-1", "itemData" : { "author" : [ { "dropping-particle" : "", "family" : "Rhodes", "given" : "Martin J.", "non-dropping-particle" : "", "parse-names" : false, "suffix" : "" } ], "edition" : "2nd", "id" : "ITEM-1", "issued" : { "date-parts" : [ [ "2008" ] ] }, "publisher" : "John Wiley", "publisher-place" : "Chichester", "title" : "Introduction to Particle Technology", "type" : "book" }, "uris" : [ "http://www.mendeley.com/documents/?uuid=7a120e9d-96a2-410e-af85-2c07f3a8e0ac" ] } ], "mendeley" : { "formattedCitation" : "(Rhodes 2008)", "plainTextFormattedCitation" : "(Rhodes 2008)", "previouslyFormattedCitation" : "(Rhodes 2008)" }, "properties" : { "noteIndex" : 0 }, "schema" : "https://github.com/citation-style-language/schema/raw/master/csl-citation.json" }</w:instrText>
      </w:r>
      <w:r w:rsidRPr="00390FBB">
        <w:fldChar w:fldCharType="separate"/>
      </w:r>
      <w:r w:rsidR="00352AE9" w:rsidRPr="00352AE9">
        <w:rPr>
          <w:noProof/>
        </w:rPr>
        <w:t>(Rhodes 2008)</w:t>
      </w:r>
      <w:r w:rsidRPr="00390FBB">
        <w:fldChar w:fldCharType="end"/>
      </w:r>
      <w:r w:rsidRPr="00390FBB">
        <w:t>.</w:t>
      </w:r>
    </w:p>
    <w:p w14:paraId="1ACCE814" w14:textId="77777777" w:rsidR="00BA1D12" w:rsidRDefault="00BA1D12" w:rsidP="00EA5CD1">
      <w:pPr>
        <w:spacing w:line="276" w:lineRule="auto"/>
      </w:pPr>
    </w:p>
    <w:p w14:paraId="41EFFC2A" w14:textId="6E0298B0" w:rsidR="00BA1D12" w:rsidRPr="00DE5C83" w:rsidRDefault="00DE5C83" w:rsidP="00EA5CD1">
      <w:pPr>
        <w:pStyle w:val="Heading3"/>
        <w:spacing w:line="276" w:lineRule="auto"/>
      </w:pPr>
      <w:bookmarkStart w:id="76" w:name="_Toc474696362"/>
      <w:r>
        <w:t>2.3.2.1</w:t>
      </w:r>
      <w:r>
        <w:tab/>
      </w:r>
      <w:r w:rsidR="00BA1D12" w:rsidRPr="00DE5C83">
        <w:t>Packed Beds</w:t>
      </w:r>
      <w:bookmarkEnd w:id="76"/>
    </w:p>
    <w:p w14:paraId="2EA9BA3D" w14:textId="3B22F761" w:rsidR="00BA1D12" w:rsidRPr="00390FBB" w:rsidRDefault="00BA1D12" w:rsidP="00EA5CD1">
      <w:pPr>
        <w:spacing w:after="120" w:line="276" w:lineRule="auto"/>
      </w:pPr>
      <w:r w:rsidRPr="00390FBB">
        <w:t xml:space="preserve">Perforated floor packed beds are one of the </w:t>
      </w:r>
      <w:r w:rsidR="00C50DF6" w:rsidRPr="00390FBB">
        <w:t>simplest</w:t>
      </w:r>
      <w:r w:rsidRPr="00390FBB">
        <w:t xml:space="preserve"> dryer designs.  Typical characteristics include a bed of motionless particles with a slow feed of drying gas and</w:t>
      </w:r>
      <w:r>
        <w:t>,</w:t>
      </w:r>
      <w:r w:rsidRPr="00390FBB">
        <w:t xml:space="preserve"> consequently</w:t>
      </w:r>
      <w:r>
        <w:t>,</w:t>
      </w:r>
      <w:r w:rsidRPr="00390FBB">
        <w:t xml:space="preserve"> a low operational running cost.</w:t>
      </w:r>
      <w:r>
        <w:t xml:space="preserve">  </w:t>
      </w:r>
      <w:r w:rsidRPr="00390FBB">
        <w:t xml:space="preserve">Low velocity gas flow causes perforated floor dryers to be classed as a packed bed, as the particles are not lifted as a result of the pressure exerted by the moving fluid.  The flow of fluid through a bed of packed particles can therefore be viewed as if it is formed of a number of tubes, forming a selection of routes through the bed.  Dependent on the particle shape, these tubes can be direct or indirect to varying degrees.  Equations such as the Hagen-Poiseuille equation define laminar flow through a tube </w:t>
      </w:r>
      <w:r w:rsidRPr="00390FBB">
        <w:fldChar w:fldCharType="begin" w:fldLock="1"/>
      </w:r>
      <w:r w:rsidR="00D37BCC">
        <w:instrText>ADDIN CSL_CITATION { "citationItems" : [ { "id" : "ITEM-1", "itemData" : { "author" : [ { "dropping-particle" : "", "family" : "Rhodes", "given" : "Martin J.", "non-dropping-particle" : "", "parse-names" : false, "suffix" : "" } ], "edition" : "2nd", "id" : "ITEM-1", "issued" : { "date-parts" : [ [ "2008" ] ] }, "publisher" : "John Wiley", "publisher-place" : "Chichester", "title" : "Introduction to Particle Technology", "type" : "book" }, "uris" : [ "http://www.mendeley.com/documents/?uuid=7a120e9d-96a2-410e-af85-2c07f3a8e0ac" ] } ], "mendeley" : { "formattedCitation" : "(Rhodes 2008)", "plainTextFormattedCitation" : "(Rhodes 2008)", "previouslyFormattedCitation" : "(Rhodes 2008)" }, "properties" : { "noteIndex" : 0 }, "schema" : "https://github.com/citation-style-language/schema/raw/master/csl-citation.json" }</w:instrText>
      </w:r>
      <w:r w:rsidRPr="00390FBB">
        <w:fldChar w:fldCharType="separate"/>
      </w:r>
      <w:r w:rsidR="00352AE9" w:rsidRPr="00352AE9">
        <w:rPr>
          <w:noProof/>
        </w:rPr>
        <w:t>(Rhodes 2008)</w:t>
      </w:r>
      <w:r w:rsidRPr="00390FBB">
        <w:fldChar w:fldCharType="end"/>
      </w:r>
      <w:r>
        <w:t>,</w:t>
      </w:r>
      <w:r w:rsidRPr="00390FBB">
        <w:t xml:space="preserve"> and can subsequently be scaled up to numerous tubes at a specified bed depth, representing the packed bed numerically.</w:t>
      </w:r>
    </w:p>
    <w:p w14:paraId="405A8DFA" w14:textId="4DEFAE36" w:rsidR="00BA1D12" w:rsidRDefault="00A57977" w:rsidP="00EA5CD1">
      <w:pPr>
        <w:spacing w:after="120" w:line="276" w:lineRule="auto"/>
      </w:pPr>
      <w:r>
        <w:t>Using this theory of multiple tubes, t</w:t>
      </w:r>
      <w:r w:rsidR="00BA1D12" w:rsidRPr="00390FBB">
        <w:t xml:space="preserve">he Carman-Kozeny equation </w:t>
      </w:r>
      <w:r>
        <w:t xml:space="preserve">was developed </w:t>
      </w:r>
      <w:r w:rsidR="00BA1D12" w:rsidRPr="00390FBB">
        <w:t>(Equation 2-</w:t>
      </w:r>
      <w:r w:rsidR="00DE5C83">
        <w:t>1</w:t>
      </w:r>
      <w:r w:rsidR="00BA1D12">
        <w:t>3</w:t>
      </w:r>
      <w:r w:rsidR="00BA1D12" w:rsidRPr="00390FBB">
        <w:t>)</w:t>
      </w:r>
      <w:r>
        <w:t xml:space="preserve">.  This equation </w:t>
      </w:r>
      <w:r w:rsidRPr="00390FBB">
        <w:t xml:space="preserve">describes </w:t>
      </w:r>
      <w:r>
        <w:t>the pressure drop (</w:t>
      </w:r>
      <m:oMath>
        <m:r>
          <w:rPr>
            <w:rFonts w:ascii="Cambria Math" w:hAnsi="Cambria Math"/>
          </w:rPr>
          <m:t>∆p</m:t>
        </m:r>
      </m:oMath>
      <w:r>
        <w:t>) per unit bed height (</w:t>
      </w:r>
      <m:oMath>
        <m:r>
          <w:rPr>
            <w:rFonts w:ascii="Cambria Math" w:hAnsi="Cambria Math"/>
          </w:rPr>
          <m:t>H</m:t>
        </m:r>
      </m:oMath>
      <w:r>
        <w:t xml:space="preserve">) for </w:t>
      </w:r>
      <w:r w:rsidR="00BA1D12" w:rsidRPr="00390FBB">
        <w:t>laminar flow through a b</w:t>
      </w:r>
      <w:r w:rsidR="00BA1D12">
        <w:t>ed of randomly packed particle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BA1D12" w14:paraId="2F659647" w14:textId="77777777" w:rsidTr="00BA1D12">
        <w:tc>
          <w:tcPr>
            <w:tcW w:w="7479" w:type="dxa"/>
          </w:tcPr>
          <w:p w14:paraId="6D058529" w14:textId="1A6DA513" w:rsidR="00BA1D12" w:rsidRDefault="00BF4C3A" w:rsidP="00EA5CD1">
            <w:pPr>
              <w:spacing w:after="120" w:line="276" w:lineRule="auto"/>
            </w:pPr>
            <m:oMathPara>
              <m:oMath>
                <m:f>
                  <m:fPr>
                    <m:ctrlPr>
                      <w:rPr>
                        <w:rFonts w:ascii="Cambria Math" w:hAnsi="Cambria Math"/>
                        <w:i/>
                      </w:rPr>
                    </m:ctrlPr>
                  </m:fPr>
                  <m:num>
                    <m:r>
                      <w:rPr>
                        <w:rFonts w:ascii="Cambria Math" w:hAnsi="Cambria Math"/>
                      </w:rPr>
                      <m:t>-∆p</m:t>
                    </m:r>
                  </m:num>
                  <m:den>
                    <m:r>
                      <w:rPr>
                        <w:rFonts w:ascii="Cambria Math" w:hAnsi="Cambria Math"/>
                      </w:rPr>
                      <m:t>H</m:t>
                    </m:r>
                  </m:den>
                </m:f>
                <m:r>
                  <w:rPr>
                    <w:rFonts w:ascii="Cambria Math" w:hAnsi="Cambria Math"/>
                  </w:rPr>
                  <m:t>=180</m:t>
                </m:r>
                <m:f>
                  <m:fPr>
                    <m:ctrlPr>
                      <w:rPr>
                        <w:rFonts w:ascii="Cambria Math" w:hAnsi="Cambria Math"/>
                        <w:i/>
                      </w:rPr>
                    </m:ctrlPr>
                  </m:fPr>
                  <m:num>
                    <m:r>
                      <w:rPr>
                        <w:rFonts w:ascii="Cambria Math" w:hAnsi="Cambria Math"/>
                      </w:rPr>
                      <m:t>μU</m:t>
                    </m:r>
                  </m:num>
                  <m:den>
                    <m:sSup>
                      <m:sSupPr>
                        <m:ctrlPr>
                          <w:rPr>
                            <w:rFonts w:ascii="Cambria Math" w:hAnsi="Cambria Math"/>
                            <w:i/>
                          </w:rPr>
                        </m:ctrlPr>
                      </m:sSupPr>
                      <m:e>
                        <m:r>
                          <w:rPr>
                            <w:rFonts w:ascii="Cambria Math" w:hAnsi="Cambria Math"/>
                          </w:rPr>
                          <m:t>x</m:t>
                        </m:r>
                      </m:e>
                      <m:sup>
                        <m:r>
                          <w:rPr>
                            <w:rFonts w:ascii="Cambria Math" w:hAnsi="Cambria Math"/>
                          </w:rPr>
                          <m:t>2</m:t>
                        </m:r>
                      </m:sup>
                    </m:sSup>
                  </m:den>
                </m:f>
                <m:f>
                  <m:fPr>
                    <m:ctrlPr>
                      <w:rPr>
                        <w:rFonts w:ascii="Cambria Math" w:hAnsi="Cambria Math"/>
                        <w:i/>
                      </w:rPr>
                    </m:ctrlPr>
                  </m:fPr>
                  <m:num>
                    <m:sSup>
                      <m:sSupPr>
                        <m:ctrlPr>
                          <w:rPr>
                            <w:rFonts w:ascii="Cambria Math" w:hAnsi="Cambria Math"/>
                            <w:i/>
                          </w:rPr>
                        </m:ctrlPr>
                      </m:sSupPr>
                      <m:e>
                        <m:r>
                          <w:rPr>
                            <w:rFonts w:ascii="Cambria Math" w:hAnsi="Cambria Math"/>
                          </w:rPr>
                          <m:t>(1-ε)</m:t>
                        </m:r>
                      </m:e>
                      <m:sup>
                        <m:r>
                          <w:rPr>
                            <w:rFonts w:ascii="Cambria Math" w:hAnsi="Cambria Math"/>
                          </w:rPr>
                          <m:t>2</m:t>
                        </m:r>
                      </m:sup>
                    </m:sSup>
                  </m:num>
                  <m:den>
                    <m:sSup>
                      <m:sSupPr>
                        <m:ctrlPr>
                          <w:rPr>
                            <w:rFonts w:ascii="Cambria Math" w:hAnsi="Cambria Math"/>
                            <w:i/>
                          </w:rPr>
                        </m:ctrlPr>
                      </m:sSupPr>
                      <m:e>
                        <m:r>
                          <w:rPr>
                            <w:rFonts w:ascii="Cambria Math" w:hAnsi="Cambria Math"/>
                          </w:rPr>
                          <m:t>ε</m:t>
                        </m:r>
                      </m:e>
                      <m:sup>
                        <m:r>
                          <w:rPr>
                            <w:rFonts w:ascii="Cambria Math" w:hAnsi="Cambria Math"/>
                          </w:rPr>
                          <m:t>3</m:t>
                        </m:r>
                      </m:sup>
                    </m:sSup>
                  </m:den>
                </m:f>
              </m:oMath>
            </m:oMathPara>
          </w:p>
        </w:tc>
        <w:tc>
          <w:tcPr>
            <w:tcW w:w="1763" w:type="dxa"/>
            <w:vAlign w:val="center"/>
          </w:tcPr>
          <w:p w14:paraId="07D271D4" w14:textId="07729F28" w:rsidR="00BA1D12" w:rsidRDefault="00BA1D12" w:rsidP="00EA5CD1">
            <w:pPr>
              <w:spacing w:after="120" w:line="276" w:lineRule="auto"/>
              <w:jc w:val="right"/>
            </w:pPr>
            <w:r>
              <w:t>Equation 2-</w:t>
            </w:r>
            <w:r w:rsidR="00DE5C83">
              <w:t>1</w:t>
            </w:r>
            <w:r>
              <w:t>3</w:t>
            </w:r>
          </w:p>
        </w:tc>
      </w:tr>
    </w:tbl>
    <w:p w14:paraId="3DD19426" w14:textId="6FA3C0A3" w:rsidR="00BA1D12" w:rsidRPr="00390FBB" w:rsidRDefault="00A57977" w:rsidP="00EA5CD1">
      <w:pPr>
        <w:spacing w:after="120" w:line="276" w:lineRule="auto"/>
      </w:pPr>
      <w:r>
        <w:t xml:space="preserve">Where </w:t>
      </w:r>
      <m:oMath>
        <m:r>
          <w:rPr>
            <w:rFonts w:ascii="Cambria Math" w:hAnsi="Cambria Math"/>
          </w:rPr>
          <m:t>U</m:t>
        </m:r>
      </m:oMath>
      <w:r w:rsidRPr="00390FBB">
        <w:t xml:space="preserve"> </w:t>
      </w:r>
      <w:r>
        <w:t xml:space="preserve">is the </w:t>
      </w:r>
      <w:r w:rsidRPr="00390FBB">
        <w:t>velocity of the fluid</w:t>
      </w:r>
      <w:r>
        <w:t xml:space="preserve">, </w:t>
      </w:r>
      <m:oMath>
        <m:r>
          <w:rPr>
            <w:rFonts w:ascii="Cambria Math" w:hAnsi="Cambria Math"/>
          </w:rPr>
          <m:t>ε</m:t>
        </m:r>
      </m:oMath>
      <w:r w:rsidRPr="00390FBB">
        <w:t xml:space="preserve"> </w:t>
      </w:r>
      <w:r>
        <w:t xml:space="preserve">is the </w:t>
      </w:r>
      <w:r w:rsidRPr="00390FBB">
        <w:t>bed voidage</w:t>
      </w:r>
      <w:r>
        <w:t>,</w:t>
      </w:r>
      <w:r w:rsidRPr="00390FBB">
        <w:t xml:space="preserve"> </w:t>
      </w:r>
      <w:r>
        <w:t xml:space="preserve">and </w:t>
      </w:r>
      <m:oMath>
        <m:r>
          <w:rPr>
            <w:rFonts w:ascii="Cambria Math" w:hAnsi="Cambria Math"/>
          </w:rPr>
          <m:t>μ</m:t>
        </m:r>
      </m:oMath>
      <w:r w:rsidRPr="00390FBB">
        <w:t xml:space="preserve"> </w:t>
      </w:r>
      <w:r>
        <w:t xml:space="preserve">is the </w:t>
      </w:r>
      <w:r w:rsidRPr="00390FBB">
        <w:t>liquid viscosity</w:t>
      </w:r>
      <w:r>
        <w:t>.</w:t>
      </w:r>
      <w:r w:rsidRPr="00390FBB">
        <w:t xml:space="preserve"> </w:t>
      </w:r>
    </w:p>
    <w:p w14:paraId="5132BFA1" w14:textId="6EA0CC5C" w:rsidR="00BA1D12" w:rsidRPr="00390FBB" w:rsidRDefault="00BA1D12" w:rsidP="00EA5CD1">
      <w:pPr>
        <w:spacing w:after="120" w:line="276" w:lineRule="auto"/>
      </w:pPr>
      <w:r w:rsidRPr="00390FBB">
        <w:t xml:space="preserve">However, in a full scale packed bed, both laminar and turbulent fluid flow will be present, and therefore the Ergun equation is more realistic </w:t>
      </w:r>
      <w:r w:rsidRPr="00390FBB">
        <w:fldChar w:fldCharType="begin" w:fldLock="1"/>
      </w:r>
      <w:r w:rsidR="00D37BCC">
        <w:instrText>ADDIN CSL_CITATION { "citationItems" : [ { "id" : "ITEM-1", "itemData" : { "author" : [ { "dropping-particle" : "", "family" : "Rhodes", "given" : "Martin J.", "non-dropping-particle" : "", "parse-names" : false, "suffix" : "" } ], "edition" : "2nd", "id" : "ITEM-1", "issued" : { "date-parts" : [ [ "2008" ] ] }, "publisher" : "John Wiley", "publisher-place" : "Chichester", "title" : "Introduction to Particle Technology", "type" : "book" }, "uris" : [ "http://www.mendeley.com/documents/?uuid=7a120e9d-96a2-410e-af85-2c07f3a8e0ac" ] } ], "mendeley" : { "formattedCitation" : "(Rhodes 2008)", "plainTextFormattedCitation" : "(Rhodes 2008)", "previouslyFormattedCitation" : "(Rhodes 2008)" }, "properties" : { "noteIndex" : 0 }, "schema" : "https://github.com/citation-style-language/schema/raw/master/csl-citation.json" }</w:instrText>
      </w:r>
      <w:r w:rsidRPr="00390FBB">
        <w:fldChar w:fldCharType="separate"/>
      </w:r>
      <w:r w:rsidR="00352AE9" w:rsidRPr="00352AE9">
        <w:rPr>
          <w:noProof/>
        </w:rPr>
        <w:t>(Rhodes 2008)</w:t>
      </w:r>
      <w:r w:rsidRPr="00390FBB">
        <w:fldChar w:fldCharType="end"/>
      </w:r>
      <w:r w:rsidRPr="00390FBB">
        <w:t xml:space="preserve">.  It describes fluid flow through a bed of randomly packed particles.  </w:t>
      </w:r>
    </w:p>
    <w:p w14:paraId="22EE656C" w14:textId="73E529D1" w:rsidR="00BA1D12" w:rsidRDefault="00BA1D12" w:rsidP="00EA5CD1">
      <w:pPr>
        <w:spacing w:after="120" w:line="276" w:lineRule="auto"/>
      </w:pPr>
      <w:r w:rsidRPr="00390FBB">
        <w:t xml:space="preserve">In a packed bed the pressure gradient is dependent on the dominance of either laminar or turbulent flow.  For example, in a predominantly laminar flow, increasing the superficial fluid velocity causes the pressure gradient to increase linearly, independent of the fluid density </w:t>
      </w:r>
      <w:r w:rsidRPr="00390FBB">
        <w:fldChar w:fldCharType="begin" w:fldLock="1"/>
      </w:r>
      <w:r w:rsidR="00D37BCC">
        <w:instrText>ADDIN CSL_CITATION { "citationItems" : [ { "id" : "ITEM-1", "itemData" : { "author" : [ { "dropping-particle" : "", "family" : "Rhodes", "given" : "Martin J.", "non-dropping-particle" : "", "parse-names" : false, "suffix" : "" } ], "edition" : "2nd", "id" : "ITEM-1", "issued" : { "date-parts" : [ [ "2008" ] ] }, "publisher" : "John Wiley", "publisher-place" : "Chichester", "title" : "Introduction to Particle Technology", "type" : "book" }, "uris" : [ "http://www.mendeley.com/documents/?uuid=7a120e9d-96a2-410e-af85-2c07f3a8e0ac" ] } ], "mendeley" : { "formattedCitation" : "(Rhodes 2008)", "plainTextFormattedCitation" : "(Rhodes 2008)", "previouslyFormattedCitation" : "(Rhodes 2008)" }, "properties" : { "noteIndex" : 0 }, "schema" : "https://github.com/citation-style-language/schema/raw/master/csl-citation.json" }</w:instrText>
      </w:r>
      <w:r w:rsidRPr="00390FBB">
        <w:fldChar w:fldCharType="separate"/>
      </w:r>
      <w:r w:rsidR="00352AE9" w:rsidRPr="00352AE9">
        <w:rPr>
          <w:noProof/>
        </w:rPr>
        <w:t>(Rhodes 2008)</w:t>
      </w:r>
      <w:r w:rsidRPr="00390FBB">
        <w:fldChar w:fldCharType="end"/>
      </w:r>
      <w:r w:rsidRPr="00390FBB">
        <w:t>.  In contrast, in a predominantly turbulent flow, independent of fluid viscosity, the pressure gradient increases as the square of the superficial fluid velocity.  The Reynolds number (Equation 2-</w:t>
      </w:r>
      <w:r w:rsidR="00DE5C83">
        <w:t>1</w:t>
      </w:r>
      <w:r>
        <w:t>4</w:t>
      </w:r>
      <w:r w:rsidRPr="00390FBB">
        <w:t>) indicates the degree of laminar to turbulent flow in a bed, can be calculated from the interaction of the superficial fluid velocity (</w:t>
      </w:r>
      <m:oMath>
        <m:r>
          <w:rPr>
            <w:rFonts w:ascii="Cambria Math" w:hAnsi="Cambria Math"/>
          </w:rPr>
          <m:t>U</m:t>
        </m:r>
      </m:oMath>
      <w:r w:rsidRPr="00390FBB">
        <w:t>), particle size (</w:t>
      </w:r>
      <m:oMath>
        <m:r>
          <w:rPr>
            <w:rFonts w:ascii="Cambria Math" w:hAnsi="Cambria Math"/>
          </w:rPr>
          <m:t>x</m:t>
        </m:r>
      </m:oMath>
      <w:r w:rsidRPr="00390FBB">
        <w:t>), and the density of the fluid (</w:t>
      </w:r>
      <m:oMath>
        <m:sSub>
          <m:sSubPr>
            <m:ctrlPr>
              <w:rPr>
                <w:rFonts w:ascii="Cambria Math" w:hAnsi="Cambria Math"/>
                <w:i/>
              </w:rPr>
            </m:ctrlPr>
          </m:sSubPr>
          <m:e>
            <m:r>
              <w:rPr>
                <w:rFonts w:ascii="Cambria Math" w:hAnsi="Cambria Math"/>
              </w:rPr>
              <m:t>p</m:t>
            </m:r>
          </m:e>
          <m:sub>
            <m:r>
              <w:rPr>
                <w:rFonts w:ascii="Cambria Math" w:hAnsi="Cambria Math"/>
              </w:rPr>
              <m:t>f</m:t>
            </m:r>
          </m:sub>
        </m:sSub>
      </m:oMath>
      <w:r w:rsidRPr="00390FBB">
        <w:t>) over the liquid viscosity (</w:t>
      </w:r>
      <m:oMath>
        <m:r>
          <w:rPr>
            <w:rFonts w:ascii="Cambria Math" w:hAnsi="Cambria Math"/>
          </w:rPr>
          <m:t>μ</m:t>
        </m:r>
      </m:oMath>
      <w:r w:rsidRPr="00390FBB">
        <w:t>) and the bed voidage (</w:t>
      </w:r>
      <m:oMath>
        <m:r>
          <w:rPr>
            <w:rFonts w:ascii="Cambria Math" w:hAnsi="Cambria Math"/>
          </w:rPr>
          <m:t>ε</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BA1D12" w14:paraId="7E2C8423" w14:textId="77777777" w:rsidTr="00BA1D12">
        <w:tc>
          <w:tcPr>
            <w:tcW w:w="7479" w:type="dxa"/>
          </w:tcPr>
          <w:p w14:paraId="2EB5A339" w14:textId="34415288" w:rsidR="00BA1D12" w:rsidRDefault="00BA1D12" w:rsidP="00EA5CD1">
            <w:pPr>
              <w:spacing w:after="120" w:line="276" w:lineRule="auto"/>
            </w:pPr>
            <m:oMathPara>
              <m:oMath>
                <m:r>
                  <w:rPr>
                    <w:rFonts w:ascii="Cambria Math" w:hAnsi="Cambria Math"/>
                  </w:rPr>
                  <w:lastRenderedPageBreak/>
                  <m:t>Re=</m:t>
                </m:r>
                <m:f>
                  <m:fPr>
                    <m:ctrlPr>
                      <w:rPr>
                        <w:rFonts w:ascii="Cambria Math" w:hAnsi="Cambria Math"/>
                        <w:i/>
                      </w:rPr>
                    </m:ctrlPr>
                  </m:fPr>
                  <m:num>
                    <m:r>
                      <w:rPr>
                        <w:rFonts w:ascii="Cambria Math" w:hAnsi="Cambria Math"/>
                      </w:rPr>
                      <m:t>xU</m:t>
                    </m:r>
                    <m:sSub>
                      <m:sSubPr>
                        <m:ctrlPr>
                          <w:rPr>
                            <w:rFonts w:ascii="Cambria Math" w:hAnsi="Cambria Math"/>
                            <w:i/>
                          </w:rPr>
                        </m:ctrlPr>
                      </m:sSubPr>
                      <m:e>
                        <m:r>
                          <w:rPr>
                            <w:rFonts w:ascii="Cambria Math" w:hAnsi="Cambria Math"/>
                          </w:rPr>
                          <m:t>ρ</m:t>
                        </m:r>
                      </m:e>
                      <m:sub>
                        <m:r>
                          <w:rPr>
                            <w:rFonts w:ascii="Cambria Math" w:hAnsi="Cambria Math"/>
                          </w:rPr>
                          <m:t>f</m:t>
                        </m:r>
                      </m:sub>
                    </m:sSub>
                  </m:num>
                  <m:den>
                    <m:r>
                      <w:rPr>
                        <w:rFonts w:ascii="Cambria Math" w:hAnsi="Cambria Math"/>
                      </w:rPr>
                      <m:t>μ(1-ε)</m:t>
                    </m:r>
                  </m:den>
                </m:f>
              </m:oMath>
            </m:oMathPara>
          </w:p>
        </w:tc>
        <w:tc>
          <w:tcPr>
            <w:tcW w:w="1763" w:type="dxa"/>
            <w:vAlign w:val="center"/>
          </w:tcPr>
          <w:p w14:paraId="09438406" w14:textId="32C4B21E" w:rsidR="00BA1D12" w:rsidRDefault="00BA1D12" w:rsidP="00EA5CD1">
            <w:pPr>
              <w:spacing w:after="120" w:line="276" w:lineRule="auto"/>
              <w:jc w:val="right"/>
            </w:pPr>
            <w:r>
              <w:t>Equation 2-</w:t>
            </w:r>
            <w:r w:rsidR="00DE5C83">
              <w:t>1</w:t>
            </w:r>
            <w:r>
              <w:t>4</w:t>
            </w:r>
          </w:p>
        </w:tc>
      </w:tr>
    </w:tbl>
    <w:p w14:paraId="0ECE45BE" w14:textId="3E772BD9" w:rsidR="00BA1D12" w:rsidRPr="00390FBB" w:rsidRDefault="00F215B8" w:rsidP="00EA5CD1">
      <w:pPr>
        <w:spacing w:after="120" w:line="276" w:lineRule="auto"/>
      </w:pPr>
      <w:r>
        <w:t>w</w:t>
      </w:r>
      <w:r w:rsidR="00A57977">
        <w:t xml:space="preserve">here </w:t>
      </w:r>
      <m:oMath>
        <m:r>
          <w:rPr>
            <w:rFonts w:ascii="Cambria Math" w:hAnsi="Cambria Math"/>
          </w:rPr>
          <m:t>U</m:t>
        </m:r>
      </m:oMath>
      <w:r w:rsidR="00A57977">
        <w:t xml:space="preserve"> is the superficial fluid velocity</w:t>
      </w:r>
      <w:r w:rsidR="00A57977" w:rsidRPr="00390FBB">
        <w:t xml:space="preserve">, </w:t>
      </w:r>
      <m:oMath>
        <m:r>
          <w:rPr>
            <w:rFonts w:ascii="Cambria Math" w:hAnsi="Cambria Math"/>
          </w:rPr>
          <m:t>x</m:t>
        </m:r>
      </m:oMath>
      <w:r w:rsidR="00A57977" w:rsidRPr="00390FBB">
        <w:t xml:space="preserve"> </w:t>
      </w:r>
      <w:r w:rsidR="00A57977">
        <w:t>is the particle size</w:t>
      </w:r>
      <w:r w:rsidR="00A57977" w:rsidRPr="00390FBB">
        <w:t xml:space="preserve">,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A57977">
        <w:t xml:space="preserve"> is the </w:t>
      </w:r>
      <w:r w:rsidR="00A57977" w:rsidRPr="00390FBB">
        <w:t>density of the fluid</w:t>
      </w:r>
      <w:r w:rsidR="00A57977">
        <w:t xml:space="preserve">, </w:t>
      </w:r>
      <m:oMath>
        <m:r>
          <w:rPr>
            <w:rFonts w:ascii="Cambria Math" w:hAnsi="Cambria Math"/>
          </w:rPr>
          <m:t>μ</m:t>
        </m:r>
      </m:oMath>
      <w:r w:rsidR="00A57977" w:rsidRPr="00390FBB">
        <w:t xml:space="preserve"> </w:t>
      </w:r>
      <w:r w:rsidR="00A57977">
        <w:t xml:space="preserve">is </w:t>
      </w:r>
      <w:r w:rsidR="00A57977" w:rsidRPr="00390FBB">
        <w:t xml:space="preserve">the liquid viscosity and </w:t>
      </w:r>
      <m:oMath>
        <m:r>
          <w:rPr>
            <w:rFonts w:ascii="Cambria Math" w:hAnsi="Cambria Math"/>
          </w:rPr>
          <m:t>ε</m:t>
        </m:r>
      </m:oMath>
      <w:r w:rsidR="00A57977" w:rsidRPr="00390FBB">
        <w:t xml:space="preserve"> </w:t>
      </w:r>
      <w:r w:rsidR="00A57977">
        <w:t xml:space="preserve">is </w:t>
      </w:r>
      <w:r w:rsidR="00A57977" w:rsidRPr="00390FBB">
        <w:t>the bed voidage</w:t>
      </w:r>
      <w:r w:rsidR="00A57977">
        <w:t>.</w:t>
      </w:r>
      <w:r w:rsidR="00203A90">
        <w:t xml:space="preserve">  </w:t>
      </w:r>
      <w:r w:rsidR="00BA1D12" w:rsidRPr="00390FBB">
        <w:fldChar w:fldCharType="begin" w:fldLock="1"/>
      </w:r>
      <w:r w:rsidR="00D37BCC">
        <w:instrText>ADDIN CSL_CITATION { "citationItems" : [ { "id" : "ITEM-1", "itemData" : { "author" : [ { "dropping-particle" : "", "family" : "Rhodes", "given" : "Martin J.", "non-dropping-particle" : "", "parse-names" : false, "suffix" : "" } ], "edition" : "2nd", "id" : "ITEM-1", "issued" : { "date-parts" : [ [ "2008" ] ] }, "publisher" : "John Wiley", "publisher-place" : "Chichester", "title" : "Introduction to Particle Technology", "type" : "book" }, "uris" : [ "http://www.mendeley.com/documents/?uuid=7a120e9d-96a2-410e-af85-2c07f3a8e0ac" ] } ], "mendeley" : { "formattedCitation" : "(Rhodes 2008)", "manualFormatting" : "Rhodes (2008)", "plainTextFormattedCitation" : "(Rhodes 2008)", "previouslyFormattedCitation" : "(Rhodes 2008)" }, "properties" : { "noteIndex" : 0 }, "schema" : "https://github.com/citation-style-language/schema/raw/master/csl-citation.json" }</w:instrText>
      </w:r>
      <w:r w:rsidR="00BA1D12" w:rsidRPr="00390FBB">
        <w:fldChar w:fldCharType="separate"/>
      </w:r>
      <w:r w:rsidR="00BA1D12" w:rsidRPr="00390FBB">
        <w:rPr>
          <w:noProof/>
        </w:rPr>
        <w:t>Rhodes (2008)</w:t>
      </w:r>
      <w:r w:rsidR="00BA1D12" w:rsidRPr="00390FBB">
        <w:fldChar w:fldCharType="end"/>
      </w:r>
      <w:r w:rsidR="00BA1D12" w:rsidRPr="00390FBB">
        <w:t xml:space="preserve"> identifies Reynolds numbers &lt;10 as fully laminar systems, &gt;2000 as fully turbulent, and </w:t>
      </w:r>
      <w:r w:rsidR="00A57977">
        <w:t xml:space="preserve">10 &gt; Re &lt; 2000 as a transition flow regime.  </w:t>
      </w:r>
    </w:p>
    <w:p w14:paraId="1A565601" w14:textId="77777777" w:rsidR="00BA1D12" w:rsidRPr="00390FBB" w:rsidRDefault="00BA1D12" w:rsidP="00EA5CD1">
      <w:pPr>
        <w:spacing w:after="120" w:line="276" w:lineRule="auto"/>
      </w:pPr>
      <w:r w:rsidRPr="00390FBB">
        <w:t xml:space="preserve">Particle size and shape factors are a key influence on the pressure gradient of a fluid flow through a packed bed.  Therefore, spherical particles automatically included in the Carman-Kozeny and Ergun equations can be adjusted to account for non-spherical particles by substituting </w:t>
      </w:r>
      <m:oMath>
        <m:r>
          <w:rPr>
            <w:rFonts w:ascii="Cambria Math" w:hAnsi="Cambria Math"/>
          </w:rPr>
          <m:t>x</m:t>
        </m:r>
      </m:oMath>
      <w:r w:rsidRPr="00390FBB">
        <w:t xml:space="preserve"> for </w:t>
      </w:r>
      <m:oMath>
        <m:sSub>
          <m:sSubPr>
            <m:ctrlPr>
              <w:rPr>
                <w:rFonts w:ascii="Cambria Math" w:hAnsi="Cambria Math"/>
                <w:i/>
              </w:rPr>
            </m:ctrlPr>
          </m:sSubPr>
          <m:e>
            <m:r>
              <w:rPr>
                <w:rFonts w:ascii="Cambria Math" w:hAnsi="Cambria Math"/>
              </w:rPr>
              <m:t>x</m:t>
            </m:r>
          </m:e>
          <m:sub>
            <m:r>
              <w:rPr>
                <w:rFonts w:ascii="Cambria Math" w:hAnsi="Cambria Math"/>
              </w:rPr>
              <m:t>sv</m:t>
            </m:r>
          </m:sub>
        </m:sSub>
      </m:oMath>
      <w:r w:rsidRPr="00390FBB">
        <w:t xml:space="preserve">.  This denotes the diameter of a spherical particle which has the equivalent surface to volume ratio as the non-spherical particle being used.  If the particles are not mono-sized, the same </w:t>
      </w:r>
      <m:oMath>
        <m:sSub>
          <m:sSubPr>
            <m:ctrlPr>
              <w:rPr>
                <w:rFonts w:ascii="Cambria Math" w:hAnsi="Cambria Math"/>
                <w:i/>
              </w:rPr>
            </m:ctrlPr>
          </m:sSubPr>
          <m:e>
            <m:r>
              <w:rPr>
                <w:rFonts w:ascii="Cambria Math" w:hAnsi="Cambria Math"/>
              </w:rPr>
              <m:t>x</m:t>
            </m:r>
          </m:e>
          <m:sub>
            <m:r>
              <w:rPr>
                <w:rFonts w:ascii="Cambria Math" w:hAnsi="Cambria Math"/>
              </w:rPr>
              <m:t>sv</m:t>
            </m:r>
          </m:sub>
        </m:sSub>
      </m:oMath>
      <w:r w:rsidRPr="00390FBB">
        <w:t xml:space="preserve"> value is used as this indicates the surface-volume mean.</w:t>
      </w:r>
    </w:p>
    <w:p w14:paraId="7D2E1EE1" w14:textId="77777777" w:rsidR="00BA1D12" w:rsidRDefault="00BA1D12" w:rsidP="00EA5CD1">
      <w:pPr>
        <w:spacing w:after="80" w:line="276" w:lineRule="auto"/>
        <w:outlineLvl w:val="1"/>
        <w:rPr>
          <w:rFonts w:eastAsiaTheme="majorEastAsia" w:cstheme="majorBidi"/>
          <w:b/>
          <w:color w:val="365F91" w:themeColor="accent1" w:themeShade="BF"/>
        </w:rPr>
      </w:pPr>
      <w:bookmarkStart w:id="77" w:name="_Toc368481194"/>
    </w:p>
    <w:p w14:paraId="6D63989E" w14:textId="3EF1F2DA" w:rsidR="00BA1D12" w:rsidRPr="00DE5C83" w:rsidRDefault="00DE5C83" w:rsidP="00EA5CD1">
      <w:pPr>
        <w:pStyle w:val="Heading3"/>
        <w:spacing w:line="276" w:lineRule="auto"/>
        <w:rPr>
          <w:color w:val="365F91" w:themeColor="accent1" w:themeShade="BF"/>
        </w:rPr>
      </w:pPr>
      <w:bookmarkStart w:id="78" w:name="_Toc474696363"/>
      <w:r>
        <w:t>2.3.2.2</w:t>
      </w:r>
      <w:r>
        <w:tab/>
      </w:r>
      <w:r w:rsidR="00BA1D12" w:rsidRPr="00DE5C83">
        <w:t>Fluidised beds</w:t>
      </w:r>
      <w:bookmarkEnd w:id="78"/>
    </w:p>
    <w:bookmarkEnd w:id="77"/>
    <w:p w14:paraId="20E2E168" w14:textId="41B5CC58" w:rsidR="00BA1D12" w:rsidRPr="00390FBB" w:rsidRDefault="00BA1D12" w:rsidP="00EA5CD1">
      <w:pPr>
        <w:spacing w:after="120" w:line="276" w:lineRule="auto"/>
      </w:pPr>
      <w:r w:rsidRPr="00390FBB">
        <w:t xml:space="preserve">Fluid passing upwards through a packed bed of particles loses pressure due to friction caused in passing alongside particles </w:t>
      </w:r>
      <w:r w:rsidRPr="00390FBB">
        <w:fldChar w:fldCharType="begin" w:fldLock="1"/>
      </w:r>
      <w:r w:rsidR="00D37BCC">
        <w:instrText>ADDIN CSL_CITATION { "citationItems" : [ { "id" : "ITEM-1", "itemData" : { "author" : [ { "dropping-particle" : "", "family" : "Rhodes", "given" : "Martin J.", "non-dropping-particle" : "", "parse-names" : false, "suffix" : "" } ], "edition" : "2nd", "id" : "ITEM-1", "issued" : { "date-parts" : [ [ "2008" ] ] }, "publisher" : "John Wiley", "publisher-place" : "Chichester", "title" : "Introduction to Particle Technology", "type" : "book" }, "uris" : [ "http://www.mendeley.com/documents/?uuid=7a120e9d-96a2-410e-af85-2c07f3a8e0ac" ] } ], "mendeley" : { "formattedCitation" : "(Rhodes 2008)", "manualFormatting" : "(Rhodes 2008)", "plainTextFormattedCitation" : "(Rhodes 2008)", "previouslyFormattedCitation" : "(Rhodes 2008)" }, "properties" : { "noteIndex" : 0 }, "schema" : "https://github.com/citation-style-language/schema/raw/master/csl-citation.json" }</w:instrText>
      </w:r>
      <w:r w:rsidRPr="00390FBB">
        <w:fldChar w:fldCharType="separate"/>
      </w:r>
      <w:r w:rsidRPr="00390FBB">
        <w:rPr>
          <w:noProof/>
        </w:rPr>
        <w:t>(Rhodes 2008)</w:t>
      </w:r>
      <w:r w:rsidRPr="00390FBB">
        <w:fldChar w:fldCharType="end"/>
      </w:r>
      <w:r w:rsidRPr="00390FBB">
        <w:t xml:space="preserve">.  This frictional resistance increases proportionally with an increase in fluid flow, reaching a point where the upwards drag force of the fluid is equal to the weight of the particles.  This point is called the minimum fluidisation velocity, above which level the particles are lifted up and entrained in the fluid flow.  The bed therefore moves from a packed bed, through incipient fluidisation to a fluidised bed, and progresses thereon to different levels of particle transport dependent on the </w:t>
      </w:r>
      <w:r>
        <w:t xml:space="preserve">rate of </w:t>
      </w:r>
      <w:r w:rsidRPr="00390FBB">
        <w:t>fluid flow (</w:t>
      </w:r>
      <w:r>
        <w:fldChar w:fldCharType="begin"/>
      </w:r>
      <w:r>
        <w:instrText xml:space="preserve"> REF _Ref448482992 \h  \* MERGEFORMAT </w:instrText>
      </w:r>
      <w:r>
        <w:fldChar w:fldCharType="separate"/>
      </w:r>
      <w:r w:rsidR="005D3AE0">
        <w:t xml:space="preserve">Figure </w:t>
      </w:r>
      <w:r w:rsidR="005D3AE0">
        <w:rPr>
          <w:noProof/>
        </w:rPr>
        <w:t>2</w:t>
      </w:r>
      <w:r w:rsidR="005D3AE0">
        <w:rPr>
          <w:noProof/>
        </w:rPr>
        <w:noBreakHyphen/>
        <w:t>7</w:t>
      </w:r>
      <w:r>
        <w:fldChar w:fldCharType="end"/>
      </w:r>
      <w:r w:rsidRPr="00390FBB">
        <w:t>).</w:t>
      </w:r>
    </w:p>
    <w:p w14:paraId="3AEE1DEF" w14:textId="18C63A41" w:rsidR="00BA1D12" w:rsidRPr="00390FBB" w:rsidRDefault="00BA1D12" w:rsidP="00EA5CD1">
      <w:pPr>
        <w:spacing w:line="276" w:lineRule="auto"/>
      </w:pPr>
      <w:r>
        <w:t xml:space="preserve">The flexibility of </w:t>
      </w:r>
      <w:r w:rsidRPr="00390FBB">
        <w:t>fluidised beds</w:t>
      </w:r>
      <w:r>
        <w:t xml:space="preserve"> allows the technology to be used for</w:t>
      </w:r>
      <w:r w:rsidRPr="00390FBB">
        <w:t xml:space="preserve"> combustion, gasification, drying, calcining, regenerative heat exchangers, oxidation, catalytic and thermal cracking </w:t>
      </w:r>
      <w:r w:rsidRPr="00390FBB">
        <w:fldChar w:fldCharType="begin" w:fldLock="1"/>
      </w:r>
      <w:r w:rsidR="00D37BCC">
        <w:instrText>ADDIN CSL_CITATION { "citationItems" : [ { "id" : "ITEM-1", "itemData" : { "author" : [ { "dropping-particle" : "", "family" : "Howard", "given" : "J R", "non-dropping-particle" : "", "parse-names" : false, "suffix" : "" } ], "id" : "ITEM-1", "issued" : { "date-parts" : [ [ "1989" ] ] }, "publisher" : "Adam Hilger: Bristol", "title" : "Fluidized Bed Technology; Principles and applications", "type" : "book" }, "uris" : [ "http://www.mendeley.com/documents/?uuid=04be0378-3099-4d52-bed5-83928be04c7a" ] } ], "mendeley" : { "formattedCitation" : "(Howard 1989)", "plainTextFormattedCitation" : "(Howard 1989)", "previouslyFormattedCitation" : "(Howard 1989)" }, "properties" : { "noteIndex" : 0 }, "schema" : "https://github.com/citation-style-language/schema/raw/master/csl-citation.json" }</w:instrText>
      </w:r>
      <w:r w:rsidRPr="00390FBB">
        <w:fldChar w:fldCharType="separate"/>
      </w:r>
      <w:r w:rsidR="00352AE9" w:rsidRPr="00352AE9">
        <w:rPr>
          <w:noProof/>
        </w:rPr>
        <w:t>(Howard 1989)</w:t>
      </w:r>
      <w:r w:rsidRPr="00390FBB">
        <w:fldChar w:fldCharType="end"/>
      </w:r>
      <w:r w:rsidRPr="00390FBB">
        <w:t xml:space="preserve">.  </w:t>
      </w:r>
      <w:r>
        <w:t>They were f</w:t>
      </w:r>
      <w:r w:rsidRPr="00390FBB">
        <w:t>irst developed to improve fixed bed catalytic cracking by the Standard Oil Development Co, M. W. Kellog Co. Standard Oil of Indiana</w:t>
      </w:r>
      <w:r>
        <w:t>.  However,</w:t>
      </w:r>
      <w:r w:rsidRPr="00390FBB">
        <w:t xml:space="preserve"> references to fluidised beds, fluosolids, mass lift and boiling beds have been re</w:t>
      </w:r>
      <w:r>
        <w:t>ported</w:t>
      </w:r>
      <w:r w:rsidRPr="00390FBB">
        <w:t xml:space="preserve"> since 1878 </w:t>
      </w:r>
      <w:r w:rsidRPr="00390FBB">
        <w:fldChar w:fldCharType="begin" w:fldLock="1"/>
      </w:r>
      <w:r w:rsidR="00D37BCC">
        <w:instrText>ADDIN CSL_CITATION { "citationItems" : [ { "id" : "ITEM-1", "itemData" : { "author" : [ { "dropping-particle" : "", "family" : "Zenz", "given" : "F. A.", "non-dropping-particle" : "", "parse-names" : false, "suffix" : "" }, { "dropping-particle" : "", "family" : "Othmer", "given" : "D. F.", "non-dropping-particle" : "", "parse-names" : false, "suffix" : "" } ], "id" : "ITEM-1", "issued" : { "date-parts" : [ [ "1960" ] ] }, "publisher" : "Reinhold", "publisher-place" : "New York", "title" : "Fluidization and Fluid-Particle Systems", "type" : "book" }, "uris" : [ "http://www.mendeley.com/documents/?uuid=c79fa8c8-4abe-447b-acd1-2f92a91867c4" ] } ], "mendeley" : { "formattedCitation" : "(Zenz &amp; Othmer 1960)", "plainTextFormattedCitation" : "(Zenz &amp; Othmer 1960)", "previouslyFormattedCitation" : "(Zenz &amp; Othmer 1960)" }, "properties" : { "noteIndex" : 0 }, "schema" : "https://github.com/citation-style-language/schema/raw/master/csl-citation.json" }</w:instrText>
      </w:r>
      <w:r w:rsidRPr="00390FBB">
        <w:fldChar w:fldCharType="separate"/>
      </w:r>
      <w:r w:rsidR="00352AE9" w:rsidRPr="00352AE9">
        <w:rPr>
          <w:noProof/>
        </w:rPr>
        <w:t>(Zenz &amp; Othmer 1960)</w:t>
      </w:r>
      <w:r w:rsidRPr="00390FBB">
        <w:fldChar w:fldCharType="end"/>
      </w:r>
      <w:r>
        <w:t>.  For example, f</w:t>
      </w:r>
      <w:r w:rsidRPr="00390FBB">
        <w:t xml:space="preserve">luidised beds </w:t>
      </w:r>
      <w:r>
        <w:t xml:space="preserve">were </w:t>
      </w:r>
      <w:r w:rsidRPr="00390FBB">
        <w:t>described in</w:t>
      </w:r>
      <w:r>
        <w:t xml:space="preserve"> a</w:t>
      </w:r>
      <w:r w:rsidRPr="00390FBB">
        <w:t xml:space="preserve"> ‘roasting of ores’ patent by Robinson </w:t>
      </w:r>
      <w:r>
        <w:t xml:space="preserve">in </w:t>
      </w:r>
      <w:r w:rsidRPr="00390FBB">
        <w:t>1879</w:t>
      </w:r>
      <w:r>
        <w:t xml:space="preserve"> </w:t>
      </w:r>
      <w:r>
        <w:fldChar w:fldCharType="begin" w:fldLock="1"/>
      </w:r>
      <w:r w:rsidR="00D37BCC">
        <w:instrText>ADDIN CSL_CITATION { "citationItems" : [ { "id" : "ITEM-1", "itemData" : { "DOI" : "10.1016/j.powtec.2004.06.005", "ISSN" : "00325910", "author" : [ { "dropping-particle" : "", "family" : "Depypere", "given" : "Fr\u00e9d\u00e9ric", "non-dropping-particle" : "", "parse-names" : false, "suffix" : "" }, { "dropping-particle" : "", "family" : "Pieters", "given" : "Jan G.", "non-dropping-particle" : "", "parse-names" : false, "suffix" : "" }, { "dropping-particle" : "", "family" : "Dewettinck", "given" : "Koen", "non-dropping-particle" : "", "parse-names" : false, "suffix" : "" } ], "container-title" : "Powder Technology", "id" : "ITEM-1", "issue" : "3", "issued" : { "date-parts" : [ [ "2004", "8" ] ] }, "page" : "176-189", "title" : "CFD analysis of air distribution in fluidised bed equipment", "type" : "article-journal", "volume" : "145" }, "uris" : [ "http://www.mendeley.com/documents/?uuid=a74359cb-3749-4685-ad68-bd08c1b69d6e" ] } ], "mendeley" : { "formattedCitation" : "(Depypere et al. 2004)", "plainTextFormattedCitation" : "(Depypere et al. 2004)", "previouslyFormattedCitation" : "(Depypere et al. 2004)" }, "properties" : { "noteIndex" : 0 }, "schema" : "https://github.com/citation-style-language/schema/raw/master/csl-citation.json" }</w:instrText>
      </w:r>
      <w:r>
        <w:fldChar w:fldCharType="separate"/>
      </w:r>
      <w:r w:rsidR="00352AE9" w:rsidRPr="00352AE9">
        <w:rPr>
          <w:noProof/>
        </w:rPr>
        <w:t>(Depypere et al. 2004)</w:t>
      </w:r>
      <w:r>
        <w:fldChar w:fldCharType="end"/>
      </w:r>
      <w:r>
        <w:t>.  Since then, fluidised beds have been developed for both catalytic cracking and non</w:t>
      </w:r>
      <w:r w:rsidRPr="00390FBB">
        <w:t>-catalytic gas reactors</w:t>
      </w:r>
      <w:r>
        <w:t xml:space="preserve"> </w:t>
      </w:r>
      <w:r>
        <w:fldChar w:fldCharType="begin" w:fldLock="1"/>
      </w:r>
      <w:r w:rsidR="00D37BCC">
        <w:instrText>ADDIN CSL_CITATION { "citationItems" : [ { "id" : "ITEM-1", "itemData" : { "author" : [ { "dropping-particle" : "", "family" : "Howard", "given" : "J R", "non-dropping-particle" : "", "parse-names" : false, "suffix" : "" } ], "id" : "ITEM-1", "issued" : { "date-parts" : [ [ "1989" ] ] }, "publisher" : "Adam Hilger: Bristol", "title" : "Fluidized Bed Technology; Principles and applications", "type" : "book" }, "uris" : [ "http://www.mendeley.com/documents/?uuid=04be0378-3099-4d52-bed5-83928be04c7a" ] } ], "mendeley" : { "formattedCitation" : "(Howard 1989)", "plainTextFormattedCitation" : "(Howard 1989)", "previouslyFormattedCitation" : "(Howard 1989)" }, "properties" : { "noteIndex" : 0 }, "schema" : "https://github.com/citation-style-language/schema/raw/master/csl-citation.json" }</w:instrText>
      </w:r>
      <w:r>
        <w:fldChar w:fldCharType="separate"/>
      </w:r>
      <w:r w:rsidR="00352AE9" w:rsidRPr="00352AE9">
        <w:rPr>
          <w:noProof/>
        </w:rPr>
        <w:t>(Howard 1989)</w:t>
      </w:r>
      <w:r>
        <w:fldChar w:fldCharType="end"/>
      </w:r>
      <w:r>
        <w:t xml:space="preserve">.  Applications include </w:t>
      </w:r>
      <w:r w:rsidRPr="00390FBB">
        <w:t>roasting of sulphide ores</w:t>
      </w:r>
      <w:r>
        <w:t xml:space="preserve">, </w:t>
      </w:r>
      <w:r w:rsidRPr="00390FBB">
        <w:t>the reduction of iron ore</w:t>
      </w:r>
      <w:r>
        <w:t xml:space="preserve">, </w:t>
      </w:r>
      <w:r w:rsidRPr="00390FBB">
        <w:t>nitrogenation of calcium carbide</w:t>
      </w:r>
      <w:r>
        <w:t xml:space="preserve">, </w:t>
      </w:r>
      <w:r w:rsidRPr="00390FBB">
        <w:t>calcination of limestone</w:t>
      </w:r>
      <w:r>
        <w:t xml:space="preserve">, </w:t>
      </w:r>
      <w:r w:rsidRPr="00390FBB">
        <w:t>activation of charcoal</w:t>
      </w:r>
      <w:r>
        <w:t xml:space="preserve">, </w:t>
      </w:r>
      <w:r w:rsidRPr="00390FBB">
        <w:t>combustion or gasification of carbonaceous materials</w:t>
      </w:r>
      <w:r>
        <w:t xml:space="preserve">, </w:t>
      </w:r>
      <w:r w:rsidRPr="00390FBB">
        <w:t>chlorination of the oxides of titanium, zirconium and uranium</w:t>
      </w:r>
      <w:r>
        <w:t xml:space="preserve"> and </w:t>
      </w:r>
      <w:r w:rsidRPr="00390FBB">
        <w:t>thermal cracking of crude oil in a bed of carbon</w:t>
      </w:r>
      <w:r w:rsidRPr="007B09FD">
        <w:t xml:space="preserve"> </w:t>
      </w:r>
      <w:r>
        <w:fldChar w:fldCharType="begin" w:fldLock="1"/>
      </w:r>
      <w:r w:rsidR="00D37BCC">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plainTextFormattedCitation" : "(Kunii &amp; Levenspiel 1991)", "previouslyFormattedCitation" : "(Kunii &amp; Levenspiel 1991)" }, "properties" : { "noteIndex" : 0 }, "schema" : "https://github.com/citation-style-language/schema/raw/master/csl-citation.json" }</w:instrText>
      </w:r>
      <w:r>
        <w:fldChar w:fldCharType="separate"/>
      </w:r>
      <w:r w:rsidR="00352AE9" w:rsidRPr="00352AE9">
        <w:rPr>
          <w:noProof/>
        </w:rPr>
        <w:t>(Kunii &amp; Levenspiel 1991)</w:t>
      </w:r>
      <w:r>
        <w:fldChar w:fldCharType="end"/>
      </w:r>
      <w:r>
        <w:t>.</w:t>
      </w:r>
    </w:p>
    <w:p w14:paraId="5BFF3AC8" w14:textId="548E7E52" w:rsidR="00BA1D12" w:rsidRDefault="00BA1D12" w:rsidP="00EA5CD1">
      <w:pPr>
        <w:spacing w:after="120" w:line="276" w:lineRule="auto"/>
      </w:pPr>
      <w:r>
        <w:t xml:space="preserve">Solids in a </w:t>
      </w:r>
      <w:r w:rsidRPr="00390FBB">
        <w:t>fluidis</w:t>
      </w:r>
      <w:r>
        <w:t>ed bed</w:t>
      </w:r>
      <w:r w:rsidRPr="00390FBB">
        <w:t xml:space="preserve"> </w:t>
      </w:r>
      <w:r>
        <w:t xml:space="preserve">can be seen to </w:t>
      </w:r>
      <w:r w:rsidRPr="00390FBB">
        <w:t>act like a fluid</w:t>
      </w:r>
      <w:r>
        <w:t xml:space="preserve"> (</w:t>
      </w:r>
      <w:r>
        <w:fldChar w:fldCharType="begin"/>
      </w:r>
      <w:r>
        <w:instrText xml:space="preserve"> REF _Ref448481409 \h  \* MERGEFORMAT </w:instrText>
      </w:r>
      <w:r>
        <w:fldChar w:fldCharType="separate"/>
      </w:r>
      <w:r w:rsidR="005D3AE0">
        <w:t xml:space="preserve">Figure </w:t>
      </w:r>
      <w:r w:rsidR="005D3AE0">
        <w:rPr>
          <w:noProof/>
        </w:rPr>
        <w:t>2</w:t>
      </w:r>
      <w:r w:rsidR="005D3AE0">
        <w:rPr>
          <w:noProof/>
        </w:rPr>
        <w:noBreakHyphen/>
        <w:t>8</w:t>
      </w:r>
      <w:r>
        <w:fldChar w:fldCharType="end"/>
      </w:r>
      <w:r>
        <w:t xml:space="preserve">), such as </w:t>
      </w:r>
      <w:r w:rsidRPr="00390FBB">
        <w:t>flow</w:t>
      </w:r>
      <w:r>
        <w:t>ing</w:t>
      </w:r>
      <w:r w:rsidRPr="00390FBB">
        <w:t xml:space="preserve"> under a hydrostatic head, </w:t>
      </w:r>
      <w:r>
        <w:t xml:space="preserve">the </w:t>
      </w:r>
      <w:r w:rsidRPr="00390FBB">
        <w:t>free surface remain</w:t>
      </w:r>
      <w:r>
        <w:t>ing</w:t>
      </w:r>
      <w:r w:rsidRPr="00390FBB">
        <w:t xml:space="preserve"> horizontal if </w:t>
      </w:r>
      <w:r>
        <w:t xml:space="preserve">a </w:t>
      </w:r>
      <w:r w:rsidRPr="00390FBB">
        <w:t>bed is tilted</w:t>
      </w:r>
      <w:r>
        <w:t xml:space="preserve"> and </w:t>
      </w:r>
      <w:r w:rsidRPr="00390FBB">
        <w:t>low density objects float</w:t>
      </w:r>
      <w:r>
        <w:t>ing</w:t>
      </w:r>
      <w:r w:rsidRPr="00390FBB">
        <w:t xml:space="preserve"> </w:t>
      </w:r>
      <w:r w:rsidRPr="00390FBB">
        <w:fldChar w:fldCharType="begin" w:fldLock="1"/>
      </w:r>
      <w:r w:rsidR="00D37BCC">
        <w:instrText>ADDIN CSL_CITATION { "citationItems" : [ { "id" : "ITEM-1", "itemData" : { "author" : [ { "dropping-particle" : "", "family" : "Howard", "given" : "J R", "non-dropping-particle" : "", "parse-names" : false, "suffix" : "" } ], "id" : "ITEM-1", "issued" : { "date-parts" : [ [ "1989" ] ] }, "publisher" : "Adam Hilger: Bristol", "title" : "Fluidized Bed Technology; Principles and applications", "type" : "book" }, "uris" : [ "http://www.mendeley.com/documents/?uuid=04be0378-3099-4d52-bed5-83928be04c7a" ] } ], "mendeley" : { "formattedCitation" : "(Howard 1989)", "plainTextFormattedCitation" : "(Howard 1989)", "previouslyFormattedCitation" : "(Howard 1989)" }, "properties" : { "noteIndex" : 0 }, "schema" : "https://github.com/citation-style-language/schema/raw/master/csl-citation.json" }</w:instrText>
      </w:r>
      <w:r w:rsidRPr="00390FBB">
        <w:fldChar w:fldCharType="separate"/>
      </w:r>
      <w:r w:rsidR="00352AE9" w:rsidRPr="00352AE9">
        <w:rPr>
          <w:noProof/>
        </w:rPr>
        <w:t>(Howard 1989)</w:t>
      </w:r>
      <w:r w:rsidRPr="00390FBB">
        <w:fldChar w:fldCharType="end"/>
      </w:r>
      <w:r w:rsidRPr="00390FBB">
        <w:t xml:space="preserve">. </w:t>
      </w:r>
      <w:r>
        <w:t xml:space="preserve"> However, </w:t>
      </w:r>
      <w:r w:rsidRPr="00390FBB">
        <w:t>a fluidised bed is a chaotic system</w:t>
      </w:r>
      <w:r>
        <w:t xml:space="preserve">, which produces </w:t>
      </w:r>
      <w:r w:rsidRPr="00390FBB">
        <w:t xml:space="preserve">complex hydrodynamics </w:t>
      </w:r>
      <w:r w:rsidRPr="00390FBB">
        <w:fldChar w:fldCharType="begin" w:fldLock="1"/>
      </w:r>
      <w:r w:rsidR="00D37BCC">
        <w:instrText>ADDIN CSL_CITATION { "citationItems" : [ { "id" : "ITEM-1", "itemData" : { "DOI" : "10.1016/0923-0467(93)80009-L", "ISSN" : "09230467", "author" : [ { "dropping-particle" : "", "family" : "Bleek", "given" : "Cor M.", "non-dropping-particle" : "van den", "parse-names" : false, "suffix" : "" }, { "dropping-particle" : "", "family" : "Schouten", "given" : "Jaap C.", "non-dropping-particle" : "", "parse-names" : false, "suffix" : "" } ], "container-title" : "The Chemical Engineering Journal and the Biochemical Engineering Journal", "id" : "ITEM-1", "issue" : "1", "issued" : { "date-parts" : [ [ "1993", "11" ] ] }, "page" : "75-87", "title" : "Deterministic chaos: a new tool in fluidized bed design and operation", "type" : "article-journal", "volume" : "53" }, "uris" : [ "http://www.mendeley.com/documents/?uuid=983e024f-653c-4f39-bb20-ee50995b818a" ] } ], "mendeley" : { "formattedCitation" : "(van den Bleek &amp; Schouten 1993)", "plainTextFormattedCitation" : "(van den Bleek &amp; Schouten 1993)", "previouslyFormattedCitation" : "(van den Bleek &amp; Schouten 1993)" }, "properties" : { "noteIndex" : 0 }, "schema" : "https://github.com/citation-style-language/schema/raw/master/csl-citation.json" }</w:instrText>
      </w:r>
      <w:r w:rsidRPr="00390FBB">
        <w:fldChar w:fldCharType="separate"/>
      </w:r>
      <w:r w:rsidR="00352AE9" w:rsidRPr="00352AE9">
        <w:rPr>
          <w:noProof/>
        </w:rPr>
        <w:t>(van den Bleek &amp; Schouten 1993)</w:t>
      </w:r>
      <w:r w:rsidRPr="00390FBB">
        <w:fldChar w:fldCharType="end"/>
      </w:r>
      <w:r w:rsidRPr="00390FBB">
        <w:t>.</w:t>
      </w:r>
      <w:r>
        <w:t xml:space="preserve">  Despite this, </w:t>
      </w:r>
      <w:r w:rsidRPr="00390FBB">
        <w:t xml:space="preserve">fluidised bed dryers </w:t>
      </w:r>
      <w:r>
        <w:t>are p</w:t>
      </w:r>
      <w:r w:rsidRPr="00390FBB">
        <w:t>opular because</w:t>
      </w:r>
      <w:r>
        <w:t xml:space="preserve"> they have a </w:t>
      </w:r>
      <w:r w:rsidRPr="00390FBB">
        <w:t>large capacity, low construction cost, easy operability</w:t>
      </w:r>
      <w:r>
        <w:t xml:space="preserve"> and high </w:t>
      </w:r>
      <w:r w:rsidRPr="00390FBB">
        <w:t>thermal efficiency</w:t>
      </w:r>
      <w:r>
        <w:t xml:space="preserve"> in comparison to similar alternatives</w:t>
      </w:r>
      <w:r w:rsidRPr="00390FBB">
        <w:t xml:space="preserve"> </w:t>
      </w:r>
      <w:r w:rsidRPr="00390FBB">
        <w:fldChar w:fldCharType="begin" w:fldLock="1"/>
      </w:r>
      <w:r w:rsidR="00D37BCC">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plainTextFormattedCitation" : "(Kunii &amp; Levenspiel 1991)", "previouslyFormattedCitation" : "(Kunii &amp; Levenspiel 1991)" }, "properties" : { "noteIndex" : 0 }, "schema" : "https://github.com/citation-style-language/schema/raw/master/csl-citation.json" }</w:instrText>
      </w:r>
      <w:r w:rsidRPr="00390FBB">
        <w:fldChar w:fldCharType="separate"/>
      </w:r>
      <w:r w:rsidR="00352AE9" w:rsidRPr="00352AE9">
        <w:rPr>
          <w:noProof/>
        </w:rPr>
        <w:t>(Kunii &amp; Levenspiel 1991)</w:t>
      </w:r>
      <w:r w:rsidRPr="00390FBB">
        <w:fldChar w:fldCharType="end"/>
      </w:r>
      <w:r w:rsidRPr="00390FBB">
        <w:t>.</w:t>
      </w:r>
      <w:r>
        <w:t xml:space="preserve">  For example, </w:t>
      </w:r>
      <w:r w:rsidRPr="00390FBB">
        <w:t>high intensity drying</w:t>
      </w:r>
      <w:r>
        <w:t xml:space="preserve"> is achieved in fluidised beds due to the</w:t>
      </w:r>
      <w:r w:rsidRPr="00390FBB">
        <w:t xml:space="preserve"> rate of moisture removal </w:t>
      </w:r>
      <w:r>
        <w:t xml:space="preserve">being </w:t>
      </w:r>
      <w:r w:rsidRPr="00390FBB">
        <w:t xml:space="preserve">in </w:t>
      </w:r>
      <w:r>
        <w:t xml:space="preserve">the </w:t>
      </w:r>
      <w:r w:rsidRPr="00390FBB">
        <w:t>region of several hundred kg of water/hour/lm</w:t>
      </w:r>
      <w:r w:rsidRPr="00390FBB">
        <w:rPr>
          <w:vertAlign w:val="superscript"/>
        </w:rPr>
        <w:t>3</w:t>
      </w:r>
      <w:r>
        <w:t>, at which</w:t>
      </w:r>
      <w:r w:rsidRPr="00390FBB">
        <w:t xml:space="preserve"> dryer volume only pneumatic dryers compare</w:t>
      </w:r>
      <w:r>
        <w:t xml:space="preserve">.  A </w:t>
      </w:r>
      <w:r w:rsidRPr="00390FBB">
        <w:t>uniform and closely controllable temperature</w:t>
      </w:r>
      <w:r>
        <w:t xml:space="preserve"> and </w:t>
      </w:r>
      <w:r w:rsidRPr="00390FBB">
        <w:t>high thermal efficiencies</w:t>
      </w:r>
      <w:r>
        <w:t xml:space="preserve"> allow for </w:t>
      </w:r>
      <w:r w:rsidRPr="00390FBB">
        <w:t xml:space="preserve">control over </w:t>
      </w:r>
      <w:r w:rsidRPr="00390FBB">
        <w:lastRenderedPageBreak/>
        <w:t xml:space="preserve">residence time in </w:t>
      </w:r>
      <w:r>
        <w:t xml:space="preserve">the </w:t>
      </w:r>
      <w:r w:rsidRPr="00390FBB">
        <w:t>dryer</w:t>
      </w:r>
      <w:r>
        <w:t xml:space="preserve">.  Therefore, the </w:t>
      </w:r>
      <w:r w:rsidRPr="00390FBB">
        <w:t>time of drying is reduced</w:t>
      </w:r>
      <w:r>
        <w:t xml:space="preserve">, such as </w:t>
      </w:r>
      <w:r w:rsidRPr="00390FBB">
        <w:t>minutes compared to hours in a tray dryer.</w:t>
      </w:r>
      <w:r>
        <w:t xml:space="preserve">  </w:t>
      </w:r>
    </w:p>
    <w:p w14:paraId="697EE624" w14:textId="77777777" w:rsidR="00BA1D12" w:rsidRPr="00390FBB" w:rsidRDefault="00BA1D12" w:rsidP="00EA5CD1">
      <w:pPr>
        <w:spacing w:after="120" w:line="276" w:lineRule="auto"/>
      </w:pPr>
      <w:r w:rsidRPr="00012E26">
        <w:rPr>
          <w:rFonts w:eastAsiaTheme="majorEastAsia" w:cstheme="majorBidi"/>
          <w:bCs/>
          <w:i/>
          <w:noProof/>
          <w:lang w:eastAsia="en-GB"/>
        </w:rPr>
        <mc:AlternateContent>
          <mc:Choice Requires="wps">
            <w:drawing>
              <wp:anchor distT="0" distB="0" distL="114300" distR="114300" simplePos="0" relativeHeight="250161664" behindDoc="0" locked="0" layoutInCell="1" allowOverlap="1" wp14:anchorId="1785ED8A" wp14:editId="7085E855">
                <wp:simplePos x="0" y="0"/>
                <wp:positionH relativeFrom="column">
                  <wp:posOffset>1236038</wp:posOffset>
                </wp:positionH>
                <wp:positionV relativeFrom="paragraph">
                  <wp:posOffset>109220</wp:posOffset>
                </wp:positionV>
                <wp:extent cx="589915" cy="1403985"/>
                <wp:effectExtent l="0" t="0" r="635"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915" cy="1403985"/>
                        </a:xfrm>
                        <a:prstGeom prst="rect">
                          <a:avLst/>
                        </a:prstGeom>
                        <a:solidFill>
                          <a:srgbClr val="FFFFFF"/>
                        </a:solidFill>
                        <a:ln w="9525">
                          <a:noFill/>
                          <a:miter lim="800000"/>
                          <a:headEnd/>
                          <a:tailEnd/>
                        </a:ln>
                      </wps:spPr>
                      <wps:txbx>
                        <w:txbxContent>
                          <w:p w14:paraId="69779803" w14:textId="77777777" w:rsidR="00BF4C3A" w:rsidRDefault="00BF4C3A" w:rsidP="00BA1D12">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6" type="#_x0000_t202" style="position:absolute;left:0;text-align:left;margin-left:97.35pt;margin-top:8.6pt;width:46.45pt;height:110.55pt;z-index:2501616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" stroked="f">
                <v:textbox style="mso-fit-shape-to-text:t">
                  <w:txbxContent>
                    <w:p w14:paraId="69779803" w14:textId="77777777" w:rsidR="00BF4C3A" w:rsidRDefault="00BF4C3A" w:rsidP="00BA1D12">
                      <w:r>
                        <w:t>b)</w:t>
                      </w:r>
                    </w:p>
                  </w:txbxContent>
                </v:textbox>
              </v:shape>
            </w:pict>
          </mc:Fallback>
        </mc:AlternateContent>
      </w:r>
      <w:r w:rsidRPr="00012E26">
        <w:rPr>
          <w:rFonts w:eastAsiaTheme="majorEastAsia" w:cstheme="majorBidi"/>
          <w:bCs/>
          <w:i/>
          <w:noProof/>
          <w:lang w:eastAsia="en-GB"/>
        </w:rPr>
        <mc:AlternateContent>
          <mc:Choice Requires="wps">
            <w:drawing>
              <wp:anchor distT="0" distB="0" distL="114300" distR="114300" simplePos="0" relativeHeight="250171904" behindDoc="0" locked="0" layoutInCell="1" allowOverlap="1" wp14:anchorId="171AD537" wp14:editId="5C2EFA11">
                <wp:simplePos x="0" y="0"/>
                <wp:positionH relativeFrom="column">
                  <wp:posOffset>2077392</wp:posOffset>
                </wp:positionH>
                <wp:positionV relativeFrom="paragraph">
                  <wp:posOffset>108585</wp:posOffset>
                </wp:positionV>
                <wp:extent cx="589915" cy="1403985"/>
                <wp:effectExtent l="0" t="0" r="635" b="0"/>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915" cy="1403985"/>
                        </a:xfrm>
                        <a:prstGeom prst="rect">
                          <a:avLst/>
                        </a:prstGeom>
                        <a:solidFill>
                          <a:srgbClr val="FFFFFF"/>
                        </a:solidFill>
                        <a:ln w="9525">
                          <a:noFill/>
                          <a:miter lim="800000"/>
                          <a:headEnd/>
                          <a:tailEnd/>
                        </a:ln>
                      </wps:spPr>
                      <wps:txbx>
                        <w:txbxContent>
                          <w:p w14:paraId="6C42DAEC" w14:textId="77777777" w:rsidR="00BF4C3A" w:rsidRDefault="00BF4C3A" w:rsidP="00BA1D12">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7" type="#_x0000_t202" style="position:absolute;left:0;text-align:left;margin-left:163.55pt;margin-top:8.55pt;width:46.45pt;height:110.55pt;z-index:2501719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" stroked="f">
                <v:textbox style="mso-fit-shape-to-text:t">
                  <w:txbxContent>
                    <w:p w14:paraId="6C42DAEC" w14:textId="77777777" w:rsidR="00BF4C3A" w:rsidRDefault="00BF4C3A" w:rsidP="00BA1D12">
                      <w:r>
                        <w:t>c)</w:t>
                      </w:r>
                    </w:p>
                  </w:txbxContent>
                </v:textbox>
              </v:shape>
            </w:pict>
          </mc:Fallback>
        </mc:AlternateContent>
      </w:r>
      <w:r w:rsidRPr="00012E26">
        <w:rPr>
          <w:rFonts w:eastAsiaTheme="majorEastAsia" w:cstheme="majorBidi"/>
          <w:bCs/>
          <w:i/>
          <w:noProof/>
          <w:lang w:eastAsia="en-GB"/>
        </w:rPr>
        <mc:AlternateContent>
          <mc:Choice Requires="wps">
            <w:drawing>
              <wp:anchor distT="0" distB="0" distL="114300" distR="114300" simplePos="0" relativeHeight="250182144" behindDoc="0" locked="0" layoutInCell="1" allowOverlap="1" wp14:anchorId="6E3C285E" wp14:editId="113C46DB">
                <wp:simplePos x="0" y="0"/>
                <wp:positionH relativeFrom="column">
                  <wp:posOffset>2936240</wp:posOffset>
                </wp:positionH>
                <wp:positionV relativeFrom="paragraph">
                  <wp:posOffset>122862</wp:posOffset>
                </wp:positionV>
                <wp:extent cx="589915" cy="1403985"/>
                <wp:effectExtent l="0" t="0" r="635" b="0"/>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915" cy="1403985"/>
                        </a:xfrm>
                        <a:prstGeom prst="rect">
                          <a:avLst/>
                        </a:prstGeom>
                        <a:solidFill>
                          <a:srgbClr val="FFFFFF"/>
                        </a:solidFill>
                        <a:ln w="9525">
                          <a:noFill/>
                          <a:miter lim="800000"/>
                          <a:headEnd/>
                          <a:tailEnd/>
                        </a:ln>
                      </wps:spPr>
                      <wps:txbx>
                        <w:txbxContent>
                          <w:p w14:paraId="27622594" w14:textId="77777777" w:rsidR="00BF4C3A" w:rsidRDefault="00BF4C3A" w:rsidP="00BA1D12">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8" type="#_x0000_t202" style="position:absolute;left:0;text-align:left;margin-left:231.2pt;margin-top:9.65pt;width:46.45pt;height:110.55pt;z-index:2501821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" stroked="f">
                <v:textbox style="mso-fit-shape-to-text:t">
                  <w:txbxContent>
                    <w:p w14:paraId="27622594" w14:textId="77777777" w:rsidR="00BF4C3A" w:rsidRDefault="00BF4C3A" w:rsidP="00BA1D12">
                      <w:r>
                        <w:t>d)</w:t>
                      </w:r>
                    </w:p>
                  </w:txbxContent>
                </v:textbox>
              </v:shape>
            </w:pict>
          </mc:Fallback>
        </mc:AlternateContent>
      </w:r>
      <w:r w:rsidRPr="00012E26">
        <w:rPr>
          <w:rFonts w:eastAsiaTheme="majorEastAsia" w:cstheme="majorBidi"/>
          <w:bCs/>
          <w:i/>
          <w:noProof/>
          <w:lang w:eastAsia="en-GB"/>
        </w:rPr>
        <mc:AlternateContent>
          <mc:Choice Requires="wps">
            <w:drawing>
              <wp:anchor distT="0" distB="0" distL="114300" distR="114300" simplePos="0" relativeHeight="250192384" behindDoc="0" locked="0" layoutInCell="1" allowOverlap="1" wp14:anchorId="475D7B6D" wp14:editId="5076E985">
                <wp:simplePos x="0" y="0"/>
                <wp:positionH relativeFrom="column">
                  <wp:posOffset>3775710</wp:posOffset>
                </wp:positionH>
                <wp:positionV relativeFrom="paragraph">
                  <wp:posOffset>129868</wp:posOffset>
                </wp:positionV>
                <wp:extent cx="589915" cy="1403985"/>
                <wp:effectExtent l="0" t="0" r="635"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915" cy="1403985"/>
                        </a:xfrm>
                        <a:prstGeom prst="rect">
                          <a:avLst/>
                        </a:prstGeom>
                        <a:solidFill>
                          <a:srgbClr val="FFFFFF"/>
                        </a:solidFill>
                        <a:ln w="9525">
                          <a:noFill/>
                          <a:miter lim="800000"/>
                          <a:headEnd/>
                          <a:tailEnd/>
                        </a:ln>
                      </wps:spPr>
                      <wps:txbx>
                        <w:txbxContent>
                          <w:p w14:paraId="24E613E4" w14:textId="77777777" w:rsidR="00BF4C3A" w:rsidRDefault="00BF4C3A" w:rsidP="00BA1D12">
                            <w:r>
                              <w: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9" type="#_x0000_t202" style="position:absolute;left:0;text-align:left;margin-left:297.3pt;margin-top:10.25pt;width:46.45pt;height:110.55pt;z-index:250192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" stroked="f">
                <v:textbox style="mso-fit-shape-to-text:t">
                  <w:txbxContent>
                    <w:p w14:paraId="24E613E4" w14:textId="77777777" w:rsidR="00BF4C3A" w:rsidRDefault="00BF4C3A" w:rsidP="00BA1D12">
                      <w:r>
                        <w:t>e)</w:t>
                      </w:r>
                    </w:p>
                  </w:txbxContent>
                </v:textbox>
              </v:shape>
            </w:pict>
          </mc:Fallback>
        </mc:AlternateContent>
      </w:r>
      <w:r w:rsidRPr="00012E26">
        <w:rPr>
          <w:rFonts w:eastAsiaTheme="majorEastAsia" w:cstheme="majorBidi"/>
          <w:bCs/>
          <w:i/>
          <w:noProof/>
          <w:lang w:eastAsia="en-GB"/>
        </w:rPr>
        <mc:AlternateContent>
          <mc:Choice Requires="wps">
            <w:drawing>
              <wp:anchor distT="0" distB="0" distL="114300" distR="114300" simplePos="0" relativeHeight="250202624" behindDoc="0" locked="0" layoutInCell="1" allowOverlap="1" wp14:anchorId="1ABB224D" wp14:editId="7CE9625D">
                <wp:simplePos x="0" y="0"/>
                <wp:positionH relativeFrom="column">
                  <wp:posOffset>4568825</wp:posOffset>
                </wp:positionH>
                <wp:positionV relativeFrom="paragraph">
                  <wp:posOffset>107643</wp:posOffset>
                </wp:positionV>
                <wp:extent cx="589915" cy="1403985"/>
                <wp:effectExtent l="0" t="0" r="635"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915" cy="1403985"/>
                        </a:xfrm>
                        <a:prstGeom prst="rect">
                          <a:avLst/>
                        </a:prstGeom>
                        <a:solidFill>
                          <a:srgbClr val="FFFFFF"/>
                        </a:solidFill>
                        <a:ln w="9525">
                          <a:noFill/>
                          <a:miter lim="800000"/>
                          <a:headEnd/>
                          <a:tailEnd/>
                        </a:ln>
                      </wps:spPr>
                      <wps:txbx>
                        <w:txbxContent>
                          <w:p w14:paraId="72EA058E" w14:textId="77777777" w:rsidR="00BF4C3A" w:rsidRDefault="00BF4C3A" w:rsidP="00BA1D12">
                            <w:r>
                              <w:t>f)</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0" type="#_x0000_t202" style="position:absolute;left:0;text-align:left;margin-left:359.75pt;margin-top:8.5pt;width:46.45pt;height:110.55pt;z-index:2502026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" stroked="f">
                <v:textbox style="mso-fit-shape-to-text:t">
                  <w:txbxContent>
                    <w:p w14:paraId="72EA058E" w14:textId="77777777" w:rsidR="00BF4C3A" w:rsidRDefault="00BF4C3A" w:rsidP="00BA1D12">
                      <w:r>
                        <w:t>f)</w:t>
                      </w:r>
                    </w:p>
                  </w:txbxContent>
                </v:textbox>
              </v:shape>
            </w:pict>
          </mc:Fallback>
        </mc:AlternateContent>
      </w:r>
      <w:r w:rsidRPr="00012E26">
        <w:rPr>
          <w:rFonts w:eastAsiaTheme="majorEastAsia" w:cstheme="majorBidi"/>
          <w:bCs/>
          <w:i/>
          <w:noProof/>
          <w:lang w:eastAsia="en-GB"/>
        </w:rPr>
        <mc:AlternateContent>
          <mc:Choice Requires="wps">
            <w:drawing>
              <wp:anchor distT="0" distB="0" distL="114300" distR="114300" simplePos="0" relativeHeight="250151424" behindDoc="0" locked="0" layoutInCell="1" allowOverlap="1" wp14:anchorId="127460C0" wp14:editId="206F7BD4">
                <wp:simplePos x="0" y="0"/>
                <wp:positionH relativeFrom="column">
                  <wp:posOffset>406400</wp:posOffset>
                </wp:positionH>
                <wp:positionV relativeFrom="paragraph">
                  <wp:posOffset>116512</wp:posOffset>
                </wp:positionV>
                <wp:extent cx="589915" cy="1403985"/>
                <wp:effectExtent l="0" t="0" r="635" b="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915" cy="1403985"/>
                        </a:xfrm>
                        <a:prstGeom prst="rect">
                          <a:avLst/>
                        </a:prstGeom>
                        <a:solidFill>
                          <a:srgbClr val="FFFFFF"/>
                        </a:solidFill>
                        <a:ln w="9525">
                          <a:noFill/>
                          <a:miter lim="800000"/>
                          <a:headEnd/>
                          <a:tailEnd/>
                        </a:ln>
                      </wps:spPr>
                      <wps:txbx>
                        <w:txbxContent>
                          <w:p w14:paraId="46899B49" w14:textId="77777777" w:rsidR="00BF4C3A" w:rsidRDefault="00BF4C3A" w:rsidP="00BA1D12">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1" type="#_x0000_t202" style="position:absolute;left:0;text-align:left;margin-left:32pt;margin-top:9.15pt;width:46.45pt;height:110.55pt;z-index:2501514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" stroked="f">
                <v:textbox style="mso-fit-shape-to-text:t">
                  <w:txbxContent>
                    <w:p w14:paraId="46899B49" w14:textId="77777777" w:rsidR="00BF4C3A" w:rsidRDefault="00BF4C3A" w:rsidP="00BA1D12">
                      <w:r>
                        <w:t>a)</w:t>
                      </w:r>
                    </w:p>
                  </w:txbxContent>
                </v:textbox>
              </v:shape>
            </w:pict>
          </mc:Fallback>
        </mc:AlternateContent>
      </w:r>
      <w:r>
        <w:rPr>
          <w:noProof/>
          <w:lang w:eastAsia="en-GB"/>
        </w:rPr>
        <w:drawing>
          <wp:inline distT="0" distB="0" distL="0" distR="0" wp14:anchorId="296A3719" wp14:editId="6FEE3906">
            <wp:extent cx="5684140" cy="1748901"/>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idisation regimes.jpg"/>
                    <pic:cNvPicPr/>
                  </pic:nvPicPr>
                  <pic:blipFill rotWithShape="1">
                    <a:blip r:embed="rId19">
                      <a:extLst>
                        <a:ext uri="{28A0092B-C50C-407E-A947-70E740481C1C}">
                          <a14:useLocalDpi xmlns:a14="http://schemas.microsoft.com/office/drawing/2010/main" val="0"/>
                        </a:ext>
                      </a:extLst>
                    </a:blip>
                    <a:srcRect l="13574" t="35469" r="15979" b="35633"/>
                    <a:stretch/>
                  </pic:blipFill>
                  <pic:spPr bwMode="auto">
                    <a:xfrm>
                      <a:off x="0" y="0"/>
                      <a:ext cx="5696974" cy="1752850"/>
                    </a:xfrm>
                    <a:prstGeom prst="rect">
                      <a:avLst/>
                    </a:prstGeom>
                    <a:ln>
                      <a:noFill/>
                    </a:ln>
                    <a:extLst>
                      <a:ext uri="{53640926-AAD7-44D8-BBD7-CCE9431645EC}">
                        <a14:shadowObscured xmlns:a14="http://schemas.microsoft.com/office/drawing/2010/main"/>
                      </a:ext>
                    </a:extLst>
                  </pic:spPr>
                </pic:pic>
              </a:graphicData>
            </a:graphic>
          </wp:inline>
        </w:drawing>
      </w:r>
    </w:p>
    <w:p w14:paraId="444FEAF7" w14:textId="084E4555" w:rsidR="00BA1D12" w:rsidRPr="00012E26" w:rsidRDefault="00BA1D12" w:rsidP="00EA5CD1">
      <w:pPr>
        <w:pStyle w:val="Caption"/>
        <w:spacing w:line="276" w:lineRule="auto"/>
        <w:rPr>
          <w:rFonts w:eastAsiaTheme="majorEastAsia" w:cstheme="majorBidi"/>
          <w:bCs w:val="0"/>
        </w:rPr>
      </w:pPr>
      <w:bookmarkStart w:id="79" w:name="_Ref448482992"/>
      <w:bookmarkStart w:id="80" w:name="_Toc368399022"/>
      <w:bookmarkStart w:id="81" w:name="_Toc474686565"/>
      <w:r>
        <w:t xml:space="preserve">Figure </w:t>
      </w:r>
      <w:fldSimple w:instr=" STYLEREF 1 \s ">
        <w:r w:rsidR="005D3AE0">
          <w:rPr>
            <w:noProof/>
          </w:rPr>
          <w:t>2</w:t>
        </w:r>
      </w:fldSimple>
      <w:r w:rsidR="00F02E7D">
        <w:noBreakHyphen/>
      </w:r>
      <w:fldSimple w:instr=" SEQ Figure \* ARABIC \s 1 ">
        <w:r w:rsidR="005D3AE0">
          <w:rPr>
            <w:noProof/>
          </w:rPr>
          <w:t>7</w:t>
        </w:r>
      </w:fldSimple>
      <w:bookmarkEnd w:id="79"/>
      <w:r>
        <w:t>.  F</w:t>
      </w:r>
      <w:r w:rsidRPr="00012E26">
        <w:rPr>
          <w:rFonts w:eastAsiaTheme="majorEastAsia" w:cstheme="majorBidi"/>
          <w:bCs w:val="0"/>
        </w:rPr>
        <w:t>luidisation regimes</w:t>
      </w:r>
      <w:r>
        <w:rPr>
          <w:rFonts w:eastAsiaTheme="majorEastAsia" w:cstheme="majorBidi"/>
          <w:bCs w:val="0"/>
        </w:rPr>
        <w:t>, a) fixed bed, b) incipient fluidisation, c) smooth fluidisation, d) bubbling fluidisation, e) slugging fluidisation, f) lean phase fluidisation</w:t>
      </w:r>
      <w:r w:rsidRPr="00012E26">
        <w:rPr>
          <w:rFonts w:eastAsiaTheme="majorEastAsia" w:cstheme="majorBidi"/>
          <w:bCs w:val="0"/>
        </w:rPr>
        <w:t xml:space="preserve"> </w:t>
      </w:r>
      <w:r w:rsidRPr="00012E26">
        <w:rPr>
          <w:rFonts w:eastAsiaTheme="majorEastAsia" w:cstheme="majorBidi"/>
          <w:bCs w:val="0"/>
        </w:rPr>
        <w:fldChar w:fldCharType="begin" w:fldLock="1"/>
      </w:r>
      <w:r w:rsidR="00D37BCC">
        <w:rPr>
          <w:rFonts w:eastAsiaTheme="majorEastAsia" w:cstheme="majorBidi"/>
          <w:bCs w:val="0"/>
        </w:rPr>
        <w:instrText>ADDIN CSL_CITATION { "citationItems" : [ { "id" : "ITEM-1", "itemData" : { "author" : [ { "dropping-particle" : "", "family" : "Rhodes", "given" : "Martin J.", "non-dropping-particle" : "", "parse-names" : false, "suffix" : "" } ], "edition" : "2nd", "id" : "ITEM-1", "issued" : { "date-parts" : [ [ "2008" ] ] }, "publisher" : "John Wiley", "publisher-place" : "Chichester", "title" : "Introduction to Particle Technology", "type" : "book" }, "uris" : [ "http://www.mendeley.com/documents/?uuid=7a120e9d-96a2-410e-af85-2c07f3a8e0ac" ] } ], "mendeley" : { "formattedCitation" : "(Rhodes 2008)", "plainTextFormattedCitation" : "(Rhodes 2008)", "previouslyFormattedCitation" : "(Rhodes 2008)" }, "properties" : { "noteIndex" : 0 }, "schema" : "https://github.com/citation-style-language/schema/raw/master/csl-citation.json" }</w:instrText>
      </w:r>
      <w:r w:rsidRPr="00012E26">
        <w:rPr>
          <w:rFonts w:eastAsiaTheme="majorEastAsia" w:cstheme="majorBidi"/>
          <w:bCs w:val="0"/>
        </w:rPr>
        <w:fldChar w:fldCharType="separate"/>
      </w:r>
      <w:bookmarkEnd w:id="80"/>
      <w:r w:rsidR="00352AE9" w:rsidRPr="00352AE9">
        <w:rPr>
          <w:rFonts w:eastAsiaTheme="majorEastAsia" w:cstheme="majorBidi"/>
          <w:bCs w:val="0"/>
          <w:noProof/>
        </w:rPr>
        <w:t>(Rhodes 2008)</w:t>
      </w:r>
      <w:r w:rsidRPr="00012E26">
        <w:rPr>
          <w:rFonts w:eastAsiaTheme="majorEastAsia" w:cstheme="majorBidi"/>
          <w:bCs w:val="0"/>
        </w:rPr>
        <w:fldChar w:fldCharType="end"/>
      </w:r>
      <w:r>
        <w:rPr>
          <w:rFonts w:eastAsiaTheme="majorEastAsia" w:cstheme="majorBidi"/>
          <w:bCs w:val="0"/>
        </w:rPr>
        <w:t>.</w:t>
      </w:r>
      <w:bookmarkEnd w:id="81"/>
      <w:r>
        <w:rPr>
          <w:rFonts w:eastAsiaTheme="majorEastAsia" w:cstheme="majorBidi"/>
          <w:bCs w:val="0"/>
        </w:rPr>
        <w:t xml:space="preserve">  </w:t>
      </w:r>
    </w:p>
    <w:p w14:paraId="48F5D12F" w14:textId="77777777" w:rsidR="00BA1D12" w:rsidRPr="00390FBB" w:rsidRDefault="00BA1D12" w:rsidP="00EA5CD1">
      <w:pPr>
        <w:spacing w:line="276" w:lineRule="auto"/>
        <w:rPr>
          <w:noProof/>
          <w:lang w:eastAsia="en-GB"/>
        </w:rPr>
      </w:pPr>
    </w:p>
    <w:p w14:paraId="1966CE8B" w14:textId="77777777" w:rsidR="00BA1D12" w:rsidRPr="00390FBB" w:rsidRDefault="00BA1D12" w:rsidP="00EA5CD1">
      <w:pPr>
        <w:spacing w:line="276" w:lineRule="auto"/>
      </w:pPr>
      <w:r w:rsidRPr="00012E26">
        <w:rPr>
          <w:rFonts w:eastAsiaTheme="majorEastAsia" w:cstheme="majorBidi"/>
          <w:bCs/>
          <w:i/>
          <w:noProof/>
          <w:lang w:eastAsia="en-GB"/>
        </w:rPr>
        <mc:AlternateContent>
          <mc:Choice Requires="wps">
            <w:drawing>
              <wp:anchor distT="0" distB="0" distL="114300" distR="114300" simplePos="0" relativeHeight="250253824" behindDoc="0" locked="0" layoutInCell="1" allowOverlap="1" wp14:anchorId="5B9FDABF" wp14:editId="210E802F">
                <wp:simplePos x="0" y="0"/>
                <wp:positionH relativeFrom="column">
                  <wp:posOffset>4463087</wp:posOffset>
                </wp:positionH>
                <wp:positionV relativeFrom="paragraph">
                  <wp:posOffset>71755</wp:posOffset>
                </wp:positionV>
                <wp:extent cx="589915" cy="1403985"/>
                <wp:effectExtent l="0" t="0" r="0" b="0"/>
                <wp:wrapNone/>
                <wp:docPr id="4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915" cy="1403985"/>
                        </a:xfrm>
                        <a:prstGeom prst="rect">
                          <a:avLst/>
                        </a:prstGeom>
                        <a:noFill/>
                        <a:ln w="9525">
                          <a:noFill/>
                          <a:miter lim="800000"/>
                          <a:headEnd/>
                          <a:tailEnd/>
                        </a:ln>
                      </wps:spPr>
                      <wps:txbx>
                        <w:txbxContent>
                          <w:p w14:paraId="1ABE7E61" w14:textId="77777777" w:rsidR="00BF4C3A" w:rsidRDefault="00BF4C3A" w:rsidP="00BA1D12">
                            <w:r>
                              <w: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2" type="#_x0000_t202" style="position:absolute;left:0;text-align:left;margin-left:351.4pt;margin-top:5.65pt;width:46.45pt;height:110.55pt;z-index:2502538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" filled="f" stroked="f">
                <v:textbox style="mso-fit-shape-to-text:t">
                  <w:txbxContent>
                    <w:p w14:paraId="1ABE7E61" w14:textId="77777777" w:rsidR="00BF4C3A" w:rsidRDefault="00BF4C3A" w:rsidP="00BA1D12">
                      <w:r>
                        <w:t>e)</w:t>
                      </w:r>
                    </w:p>
                  </w:txbxContent>
                </v:textbox>
              </v:shape>
            </w:pict>
          </mc:Fallback>
        </mc:AlternateContent>
      </w:r>
      <w:r w:rsidRPr="00012E26">
        <w:rPr>
          <w:rFonts w:eastAsiaTheme="majorEastAsia" w:cstheme="majorBidi"/>
          <w:bCs/>
          <w:i/>
          <w:noProof/>
          <w:lang w:eastAsia="en-GB"/>
        </w:rPr>
        <mc:AlternateContent>
          <mc:Choice Requires="wps">
            <w:drawing>
              <wp:anchor distT="0" distB="0" distL="114300" distR="114300" simplePos="0" relativeHeight="250243584" behindDoc="0" locked="0" layoutInCell="1" allowOverlap="1" wp14:anchorId="3C93561A" wp14:editId="44585F38">
                <wp:simplePos x="0" y="0"/>
                <wp:positionH relativeFrom="column">
                  <wp:posOffset>3451225</wp:posOffset>
                </wp:positionH>
                <wp:positionV relativeFrom="paragraph">
                  <wp:posOffset>64463</wp:posOffset>
                </wp:positionV>
                <wp:extent cx="589915" cy="1403985"/>
                <wp:effectExtent l="0" t="0" r="635" b="0"/>
                <wp:wrapNone/>
                <wp:docPr id="4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915" cy="1403985"/>
                        </a:xfrm>
                        <a:prstGeom prst="rect">
                          <a:avLst/>
                        </a:prstGeom>
                        <a:solidFill>
                          <a:srgbClr val="FFFFFF"/>
                        </a:solidFill>
                        <a:ln w="9525">
                          <a:noFill/>
                          <a:miter lim="800000"/>
                          <a:headEnd/>
                          <a:tailEnd/>
                        </a:ln>
                      </wps:spPr>
                      <wps:txbx>
                        <w:txbxContent>
                          <w:p w14:paraId="251B862E" w14:textId="77777777" w:rsidR="00BF4C3A" w:rsidRDefault="00BF4C3A" w:rsidP="00BA1D12">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3" type="#_x0000_t202" style="position:absolute;left:0;text-align:left;margin-left:271.75pt;margin-top:5.1pt;width:46.45pt;height:110.55pt;z-index:2502435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" stroked="f">
                <v:textbox style="mso-fit-shape-to-text:t">
                  <w:txbxContent>
                    <w:p w14:paraId="251B862E" w14:textId="77777777" w:rsidR="00BF4C3A" w:rsidRDefault="00BF4C3A" w:rsidP="00BA1D12">
                      <w:r>
                        <w:t>d)</w:t>
                      </w:r>
                    </w:p>
                  </w:txbxContent>
                </v:textbox>
              </v:shape>
            </w:pict>
          </mc:Fallback>
        </mc:AlternateContent>
      </w:r>
      <w:r w:rsidRPr="00012E26">
        <w:rPr>
          <w:rFonts w:eastAsiaTheme="majorEastAsia" w:cstheme="majorBidi"/>
          <w:bCs/>
          <w:i/>
          <w:noProof/>
          <w:lang w:eastAsia="en-GB"/>
        </w:rPr>
        <mc:AlternateContent>
          <mc:Choice Requires="wps">
            <w:drawing>
              <wp:anchor distT="0" distB="0" distL="114300" distR="114300" simplePos="0" relativeHeight="250233344" behindDoc="0" locked="0" layoutInCell="1" allowOverlap="1" wp14:anchorId="6E8B15FB" wp14:editId="0D49C083">
                <wp:simplePos x="0" y="0"/>
                <wp:positionH relativeFrom="column">
                  <wp:posOffset>2513965</wp:posOffset>
                </wp:positionH>
                <wp:positionV relativeFrom="paragraph">
                  <wp:posOffset>60018</wp:posOffset>
                </wp:positionV>
                <wp:extent cx="589915" cy="1403985"/>
                <wp:effectExtent l="0" t="0" r="635" b="0"/>
                <wp:wrapNone/>
                <wp:docPr id="4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915" cy="1403985"/>
                        </a:xfrm>
                        <a:prstGeom prst="rect">
                          <a:avLst/>
                        </a:prstGeom>
                        <a:solidFill>
                          <a:srgbClr val="FFFFFF"/>
                        </a:solidFill>
                        <a:ln w="9525">
                          <a:noFill/>
                          <a:miter lim="800000"/>
                          <a:headEnd/>
                          <a:tailEnd/>
                        </a:ln>
                      </wps:spPr>
                      <wps:txbx>
                        <w:txbxContent>
                          <w:p w14:paraId="489FCD5C" w14:textId="77777777" w:rsidR="00BF4C3A" w:rsidRDefault="00BF4C3A" w:rsidP="00BA1D12">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4" type="#_x0000_t202" style="position:absolute;left:0;text-align:left;margin-left:197.95pt;margin-top:4.75pt;width:46.45pt;height:110.55pt;z-index:2502333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" stroked="f">
                <v:textbox style="mso-fit-shape-to-text:t">
                  <w:txbxContent>
                    <w:p w14:paraId="489FCD5C" w14:textId="77777777" w:rsidR="00BF4C3A" w:rsidRDefault="00BF4C3A" w:rsidP="00BA1D12">
                      <w:r>
                        <w:t>c)</w:t>
                      </w:r>
                    </w:p>
                  </w:txbxContent>
                </v:textbox>
              </v:shape>
            </w:pict>
          </mc:Fallback>
        </mc:AlternateContent>
      </w:r>
      <w:r w:rsidRPr="00012E26">
        <w:rPr>
          <w:rFonts w:eastAsiaTheme="majorEastAsia" w:cstheme="majorBidi"/>
          <w:bCs/>
          <w:i/>
          <w:noProof/>
          <w:lang w:eastAsia="en-GB"/>
        </w:rPr>
        <mc:AlternateContent>
          <mc:Choice Requires="wps">
            <w:drawing>
              <wp:anchor distT="0" distB="0" distL="114300" distR="114300" simplePos="0" relativeHeight="250223104" behindDoc="0" locked="0" layoutInCell="1" allowOverlap="1" wp14:anchorId="20E95719" wp14:editId="616B1AE9">
                <wp:simplePos x="0" y="0"/>
                <wp:positionH relativeFrom="column">
                  <wp:posOffset>1631950</wp:posOffset>
                </wp:positionH>
                <wp:positionV relativeFrom="paragraph">
                  <wp:posOffset>63193</wp:posOffset>
                </wp:positionV>
                <wp:extent cx="589915" cy="1403985"/>
                <wp:effectExtent l="0" t="0" r="635" b="0"/>
                <wp:wrapNone/>
                <wp:docPr id="4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915" cy="1403985"/>
                        </a:xfrm>
                        <a:prstGeom prst="rect">
                          <a:avLst/>
                        </a:prstGeom>
                        <a:solidFill>
                          <a:srgbClr val="FFFFFF"/>
                        </a:solidFill>
                        <a:ln w="9525">
                          <a:noFill/>
                          <a:miter lim="800000"/>
                          <a:headEnd/>
                          <a:tailEnd/>
                        </a:ln>
                      </wps:spPr>
                      <wps:txbx>
                        <w:txbxContent>
                          <w:p w14:paraId="5A0C306B" w14:textId="77777777" w:rsidR="00BF4C3A" w:rsidRDefault="00BF4C3A" w:rsidP="00BA1D12">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5" type="#_x0000_t202" style="position:absolute;left:0;text-align:left;margin-left:128.5pt;margin-top:5pt;width:46.45pt;height:110.55pt;z-index:2502231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" stroked="f">
                <v:textbox style="mso-fit-shape-to-text:t">
                  <w:txbxContent>
                    <w:p w14:paraId="5A0C306B" w14:textId="77777777" w:rsidR="00BF4C3A" w:rsidRDefault="00BF4C3A" w:rsidP="00BA1D12">
                      <w:r>
                        <w:t>b)</w:t>
                      </w:r>
                    </w:p>
                  </w:txbxContent>
                </v:textbox>
              </v:shape>
            </w:pict>
          </mc:Fallback>
        </mc:AlternateContent>
      </w:r>
      <w:r w:rsidRPr="00012E26">
        <w:rPr>
          <w:rFonts w:eastAsiaTheme="majorEastAsia" w:cstheme="majorBidi"/>
          <w:bCs/>
          <w:i/>
          <w:noProof/>
          <w:lang w:eastAsia="en-GB"/>
        </w:rPr>
        <mc:AlternateContent>
          <mc:Choice Requires="wps">
            <w:drawing>
              <wp:anchor distT="0" distB="0" distL="114300" distR="114300" simplePos="0" relativeHeight="250212864" behindDoc="0" locked="0" layoutInCell="1" allowOverlap="1" wp14:anchorId="6999F489" wp14:editId="64F434C2">
                <wp:simplePos x="0" y="0"/>
                <wp:positionH relativeFrom="column">
                  <wp:posOffset>690552</wp:posOffset>
                </wp:positionH>
                <wp:positionV relativeFrom="paragraph">
                  <wp:posOffset>72390</wp:posOffset>
                </wp:positionV>
                <wp:extent cx="589915" cy="1403985"/>
                <wp:effectExtent l="0" t="0" r="635" b="0"/>
                <wp:wrapNone/>
                <wp:docPr id="4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915" cy="1403985"/>
                        </a:xfrm>
                        <a:prstGeom prst="rect">
                          <a:avLst/>
                        </a:prstGeom>
                        <a:solidFill>
                          <a:srgbClr val="FFFFFF"/>
                        </a:solidFill>
                        <a:ln w="9525">
                          <a:noFill/>
                          <a:miter lim="800000"/>
                          <a:headEnd/>
                          <a:tailEnd/>
                        </a:ln>
                      </wps:spPr>
                      <wps:txbx>
                        <w:txbxContent>
                          <w:p w14:paraId="4108C3BB" w14:textId="77777777" w:rsidR="00BF4C3A" w:rsidRDefault="00BF4C3A" w:rsidP="00BA1D12">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6" type="#_x0000_t202" style="position:absolute;left:0;text-align:left;margin-left:54.35pt;margin-top:5.7pt;width:46.45pt;height:110.55pt;z-index:2502128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" stroked="f">
                <v:textbox style="mso-fit-shape-to-text:t">
                  <w:txbxContent>
                    <w:p w14:paraId="4108C3BB" w14:textId="77777777" w:rsidR="00BF4C3A" w:rsidRDefault="00BF4C3A" w:rsidP="00BA1D12">
                      <w:r>
                        <w:t>a)</w:t>
                      </w:r>
                    </w:p>
                  </w:txbxContent>
                </v:textbox>
              </v:shape>
            </w:pict>
          </mc:Fallback>
        </mc:AlternateContent>
      </w:r>
      <w:r w:rsidRPr="00390FBB">
        <w:rPr>
          <w:noProof/>
          <w:lang w:eastAsia="en-GB"/>
        </w:rPr>
        <w:drawing>
          <wp:inline distT="0" distB="0" distL="0" distR="0" wp14:anchorId="0F889FF8" wp14:editId="0798E7B2">
            <wp:extent cx="5741913" cy="16778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idisation liquidlike behaviour.jpg"/>
                    <pic:cNvPicPr/>
                  </pic:nvPicPr>
                  <pic:blipFill rotWithShape="1">
                    <a:blip r:embed="rId20">
                      <a:extLst>
                        <a:ext uri="{28A0092B-C50C-407E-A947-70E740481C1C}">
                          <a14:useLocalDpi xmlns:a14="http://schemas.microsoft.com/office/drawing/2010/main" val="0"/>
                        </a:ext>
                      </a:extLst>
                    </a:blip>
                    <a:srcRect t="18847" r="27454" b="52890"/>
                    <a:stretch/>
                  </pic:blipFill>
                  <pic:spPr bwMode="auto">
                    <a:xfrm>
                      <a:off x="0" y="0"/>
                      <a:ext cx="5779845" cy="1688964"/>
                    </a:xfrm>
                    <a:prstGeom prst="rect">
                      <a:avLst/>
                    </a:prstGeom>
                    <a:ln>
                      <a:noFill/>
                    </a:ln>
                    <a:extLst>
                      <a:ext uri="{53640926-AAD7-44D8-BBD7-CCE9431645EC}">
                        <a14:shadowObscured xmlns:a14="http://schemas.microsoft.com/office/drawing/2010/main"/>
                      </a:ext>
                    </a:extLst>
                  </pic:spPr>
                </pic:pic>
              </a:graphicData>
            </a:graphic>
          </wp:inline>
        </w:drawing>
      </w:r>
    </w:p>
    <w:p w14:paraId="180E7581" w14:textId="31DD8099" w:rsidR="00BA1D12" w:rsidRPr="00390FBB" w:rsidRDefault="00BA1D12" w:rsidP="00EA5CD1">
      <w:pPr>
        <w:pStyle w:val="Caption"/>
        <w:spacing w:line="276" w:lineRule="auto"/>
        <w:rPr>
          <w:rFonts w:eastAsiaTheme="minorEastAsia"/>
        </w:rPr>
      </w:pPr>
      <w:bookmarkStart w:id="82" w:name="_Ref448481409"/>
      <w:bookmarkStart w:id="83" w:name="_Toc474686566"/>
      <w:r>
        <w:t xml:space="preserve">Figure </w:t>
      </w:r>
      <w:fldSimple w:instr=" STYLEREF 1 \s ">
        <w:r w:rsidR="005D3AE0">
          <w:rPr>
            <w:noProof/>
          </w:rPr>
          <w:t>2</w:t>
        </w:r>
      </w:fldSimple>
      <w:r w:rsidR="00F02E7D">
        <w:noBreakHyphen/>
      </w:r>
      <w:fldSimple w:instr=" SEQ Figure \* ARABIC \s 1 ">
        <w:r w:rsidR="005D3AE0">
          <w:rPr>
            <w:noProof/>
          </w:rPr>
          <w:t>8</w:t>
        </w:r>
      </w:fldSimple>
      <w:bookmarkEnd w:id="82"/>
      <w:r>
        <w:t xml:space="preserve">.  Fluid like behaviour of a fluidised bed, </w:t>
      </w:r>
      <w:r w:rsidRPr="00390FBB">
        <w:rPr>
          <w:rFonts w:eastAsiaTheme="minorEastAsia"/>
        </w:rPr>
        <w:t xml:space="preserve">such as </w:t>
      </w:r>
      <w:r>
        <w:rPr>
          <w:rFonts w:eastAsiaTheme="minorEastAsia"/>
        </w:rPr>
        <w:t xml:space="preserve">a) </w:t>
      </w:r>
      <w:r w:rsidRPr="00390FBB">
        <w:rPr>
          <w:rFonts w:eastAsiaTheme="minorEastAsia"/>
        </w:rPr>
        <w:t xml:space="preserve">light objects float, </w:t>
      </w:r>
      <w:r>
        <w:rPr>
          <w:rFonts w:eastAsiaTheme="minorEastAsia"/>
        </w:rPr>
        <w:t>b)</w:t>
      </w:r>
      <w:r w:rsidRPr="00390FBB">
        <w:rPr>
          <w:rFonts w:eastAsiaTheme="minorEastAsia"/>
        </w:rPr>
        <w:t xml:space="preserve"> it pours from a hole in the tank, </w:t>
      </w:r>
      <w:r>
        <w:rPr>
          <w:rFonts w:eastAsiaTheme="minorEastAsia"/>
        </w:rPr>
        <w:t xml:space="preserve">c) </w:t>
      </w:r>
      <w:r w:rsidRPr="00390FBB">
        <w:rPr>
          <w:rFonts w:eastAsiaTheme="minorEastAsia"/>
        </w:rPr>
        <w:t>levels either side of a divider equalise</w:t>
      </w:r>
      <w:r>
        <w:rPr>
          <w:rFonts w:eastAsiaTheme="minorEastAsia"/>
        </w:rPr>
        <w:t>, d)</w:t>
      </w:r>
      <w:r w:rsidRPr="00390FBB">
        <w:rPr>
          <w:rFonts w:eastAsiaTheme="minorEastAsia"/>
        </w:rPr>
        <w:t xml:space="preserve"> a pressure drop across the bed</w:t>
      </w:r>
      <w:r>
        <w:rPr>
          <w:rFonts w:eastAsiaTheme="minorEastAsia"/>
        </w:rPr>
        <w:t xml:space="preserve"> and e) a</w:t>
      </w:r>
      <w:r w:rsidRPr="0020323C">
        <w:rPr>
          <w:rFonts w:eastAsiaTheme="minorEastAsia"/>
        </w:rPr>
        <w:t xml:space="preserve"> </w:t>
      </w:r>
      <w:r w:rsidRPr="00390FBB">
        <w:rPr>
          <w:rFonts w:eastAsiaTheme="minorEastAsia"/>
        </w:rPr>
        <w:t>horizontal surface when tipped</w:t>
      </w:r>
      <w:r>
        <w:rPr>
          <w:rFonts w:eastAsiaTheme="minorEastAsia"/>
        </w:rPr>
        <w:t xml:space="preserve"> </w:t>
      </w:r>
      <w:r>
        <w:rPr>
          <w:rFonts w:eastAsiaTheme="minorEastAsia"/>
        </w:rPr>
        <w:fldChar w:fldCharType="begin" w:fldLock="1"/>
      </w:r>
      <w:r w:rsidR="00D37BCC">
        <w:rPr>
          <w:rFonts w:eastAsiaTheme="minorEastAsia"/>
        </w:rPr>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plainTextFormattedCitation" : "(Kunii &amp; Levenspiel 1991)", "previouslyFormattedCitation" : "(Kunii &amp; Levenspiel 1991)" }, "properties" : { "noteIndex" : 0 }, "schema" : "https://github.com/citation-style-language/schema/raw/master/csl-citation.json" }</w:instrText>
      </w:r>
      <w:r>
        <w:rPr>
          <w:rFonts w:eastAsiaTheme="minorEastAsia"/>
        </w:rPr>
        <w:fldChar w:fldCharType="separate"/>
      </w:r>
      <w:r w:rsidR="00352AE9" w:rsidRPr="00352AE9">
        <w:rPr>
          <w:rFonts w:eastAsiaTheme="minorEastAsia"/>
          <w:noProof/>
        </w:rPr>
        <w:t>(Kunii &amp; Levenspiel 1991)</w:t>
      </w:r>
      <w:r>
        <w:rPr>
          <w:rFonts w:eastAsiaTheme="minorEastAsia"/>
        </w:rPr>
        <w:fldChar w:fldCharType="end"/>
      </w:r>
      <w:r>
        <w:rPr>
          <w:rFonts w:eastAsiaTheme="minorEastAsia"/>
        </w:rPr>
        <w:t>.</w:t>
      </w:r>
      <w:bookmarkEnd w:id="83"/>
    </w:p>
    <w:p w14:paraId="7DBE8284" w14:textId="77777777" w:rsidR="00BA1D12" w:rsidRDefault="00BA1D12" w:rsidP="00EA5CD1">
      <w:pPr>
        <w:spacing w:after="120" w:line="276" w:lineRule="auto"/>
      </w:pPr>
    </w:p>
    <w:p w14:paraId="10A20C0D" w14:textId="32CD48C8" w:rsidR="00BA1D12" w:rsidRPr="00390FBB" w:rsidRDefault="00BA1D12" w:rsidP="00EA5CD1">
      <w:pPr>
        <w:spacing w:after="120" w:line="276" w:lineRule="auto"/>
      </w:pPr>
      <w:r w:rsidRPr="00390FBB">
        <w:t xml:space="preserve">Fluidised beds are also referred to as dispersion dryers due to the tendency of particles to mix thoroughly during fluidisation, and can also be regarded as having a high thermal efficiency compared to other particle beds </w:t>
      </w:r>
      <w:r w:rsidRPr="00390FBB">
        <w:fldChar w:fldCharType="begin" w:fldLock="1"/>
      </w:r>
      <w:r w:rsidR="00D37BCC">
        <w:instrText>ADDIN CSL_CITATION { "citationItems" : [ { "id" : "ITEM-1", "itemData" : { "ISBN" : "0 408 70113 7", "author" : [ { "dropping-particle" : "", "family" : "Nonhebel", "given" : "G", "non-dropping-particle" : "", "parse-names" : false, "suffix" : "" }, { "dropping-particle" : "", "family" : "Moss", "given" : "A A H", "non-dropping-particle" : "", "parse-names" : false, "suffix" : "" } ], "id" : "ITEM-1", "issued" : { "date-parts" : [ [ "1971" ] ] }, "publisher" : "Butterworth &amp; Co.", "publisher-place" : "London", "title" : "Drying of Solids in the Chemical Industry", "type" : "book" }, "uris" : [ "http://www.mendeley.com/documents/?uuid=27597495-4425-425e-bf6b-0012cc05a874" ] } ], "mendeley" : { "formattedCitation" : "(Nonhebel &amp; Moss 1971)", "plainTextFormattedCitation" : "(Nonhebel &amp; Moss 1971)", "previouslyFormattedCitation" : "(Nonhebel &amp; Moss 1971)" }, "properties" : { "noteIndex" : 0 }, "schema" : "https://github.com/citation-style-language/schema/raw/master/csl-citation.json" }</w:instrText>
      </w:r>
      <w:r w:rsidRPr="00390FBB">
        <w:fldChar w:fldCharType="separate"/>
      </w:r>
      <w:r w:rsidR="00352AE9" w:rsidRPr="00352AE9">
        <w:rPr>
          <w:noProof/>
        </w:rPr>
        <w:t>(Nonhebel &amp; Moss 1971)</w:t>
      </w:r>
      <w:r w:rsidRPr="00390FBB">
        <w:fldChar w:fldCharType="end"/>
      </w:r>
      <w:r w:rsidRPr="00390FBB">
        <w:t>. The type of fluidised bed used for a specific product with set desirable final product qualities depends on the (Nonhebel &amp; Moss 1971):</w:t>
      </w:r>
    </w:p>
    <w:p w14:paraId="33B4F935" w14:textId="77777777" w:rsidR="00BA1D12" w:rsidRPr="00390FBB" w:rsidRDefault="00BA1D12" w:rsidP="00EA5CD1">
      <w:pPr>
        <w:numPr>
          <w:ilvl w:val="0"/>
          <w:numId w:val="3"/>
        </w:numPr>
        <w:spacing w:after="120" w:line="276" w:lineRule="auto"/>
        <w:ind w:firstLine="0"/>
        <w:contextualSpacing/>
      </w:pPr>
      <w:r w:rsidRPr="00390FBB">
        <w:t>Product particle dimensions</w:t>
      </w:r>
    </w:p>
    <w:p w14:paraId="40C93FB8" w14:textId="77777777" w:rsidR="00BA1D12" w:rsidRPr="00390FBB" w:rsidRDefault="00BA1D12" w:rsidP="00EA5CD1">
      <w:pPr>
        <w:numPr>
          <w:ilvl w:val="0"/>
          <w:numId w:val="3"/>
        </w:numPr>
        <w:spacing w:after="120" w:line="276" w:lineRule="auto"/>
        <w:ind w:firstLine="0"/>
        <w:contextualSpacing/>
      </w:pPr>
      <w:r w:rsidRPr="00390FBB">
        <w:t>Polydispersity index</w:t>
      </w:r>
    </w:p>
    <w:p w14:paraId="039E4B0B" w14:textId="77777777" w:rsidR="00BA1D12" w:rsidRPr="00390FBB" w:rsidRDefault="00BA1D12" w:rsidP="00EA5CD1">
      <w:pPr>
        <w:numPr>
          <w:ilvl w:val="0"/>
          <w:numId w:val="3"/>
        </w:numPr>
        <w:spacing w:after="120" w:line="276" w:lineRule="auto"/>
        <w:ind w:firstLine="0"/>
        <w:contextualSpacing/>
      </w:pPr>
      <w:r w:rsidRPr="00390FBB">
        <w:t>Wet particles adhesive properties</w:t>
      </w:r>
    </w:p>
    <w:p w14:paraId="6AB18643" w14:textId="77777777" w:rsidR="00BA1D12" w:rsidRPr="00390FBB" w:rsidRDefault="00BA1D12" w:rsidP="00EA5CD1">
      <w:pPr>
        <w:numPr>
          <w:ilvl w:val="0"/>
          <w:numId w:val="3"/>
        </w:numPr>
        <w:spacing w:after="120" w:line="276" w:lineRule="auto"/>
        <w:ind w:firstLine="0"/>
        <w:contextualSpacing/>
      </w:pPr>
      <w:r w:rsidRPr="00390FBB">
        <w:t>Particle drying time in a suspended state</w:t>
      </w:r>
    </w:p>
    <w:p w14:paraId="2B471573" w14:textId="2B7924E6" w:rsidR="00BA1D12" w:rsidRDefault="00BA1D12" w:rsidP="007D1165">
      <w:pPr>
        <w:spacing w:before="240" w:after="120" w:line="276" w:lineRule="auto"/>
      </w:pPr>
      <w:r w:rsidRPr="00390FBB">
        <w:t xml:space="preserve">Therefore, when using a fluidised bed for drying, </w:t>
      </w:r>
      <w:r w:rsidRPr="00390FBB">
        <w:rPr>
          <w:noProof/>
        </w:rPr>
        <w:t xml:space="preserve">Vanecek et al. (1966) describe fluidised beds as </w:t>
      </w:r>
      <w:r w:rsidRPr="00390FBB">
        <w:t xml:space="preserve">effectively a form of heat exchanger.  The key parameters involved in fluidised bed operation are the particles in the bed, the velocity and heat of the incoming drying fluid and the fluid distributors.  </w:t>
      </w:r>
      <w:r>
        <w:t>Despite the good mixing properties, v</w:t>
      </w:r>
      <w:r w:rsidRPr="00390FBB">
        <w:t xml:space="preserve">ertical temperature gradients exist in a fluidised bed </w:t>
      </w:r>
      <w:r>
        <w:t>dryer (</w:t>
      </w:r>
      <w:r w:rsidR="007D1165">
        <w:fldChar w:fldCharType="begin"/>
      </w:r>
      <w:r w:rsidR="007D1165">
        <w:instrText xml:space="preserve"> REF _Ref474661544 \h  \* MERGEFORMAT </w:instrText>
      </w:r>
      <w:r w:rsidR="007D1165">
        <w:fldChar w:fldCharType="separate"/>
      </w:r>
      <w:r w:rsidR="005D3AE0">
        <w:t xml:space="preserve">Figure </w:t>
      </w:r>
      <w:r w:rsidR="005D3AE0">
        <w:rPr>
          <w:noProof/>
        </w:rPr>
        <w:t>2</w:t>
      </w:r>
      <w:r w:rsidR="005D3AE0">
        <w:rPr>
          <w:noProof/>
        </w:rPr>
        <w:noBreakHyphen/>
        <w:t>9</w:t>
      </w:r>
      <w:r w:rsidR="007D1165">
        <w:fldChar w:fldCharType="end"/>
      </w:r>
      <w:r>
        <w:t xml:space="preserve">).  As </w:t>
      </w:r>
      <w:r w:rsidRPr="00390FBB">
        <w:t>temperature increases</w:t>
      </w:r>
      <w:r>
        <w:t xml:space="preserve">, </w:t>
      </w:r>
      <w:r w:rsidRPr="00390FBB">
        <w:t>the temp</w:t>
      </w:r>
      <w:r>
        <w:t>erature</w:t>
      </w:r>
      <w:r w:rsidRPr="00390FBB">
        <w:t xml:space="preserve"> in the bed changes at increasing distances from the distributor</w:t>
      </w:r>
      <w:r>
        <w:t xml:space="preserve"> plate</w:t>
      </w:r>
      <w:r w:rsidRPr="00390FBB">
        <w:t xml:space="preserve"> </w:t>
      </w:r>
      <w:r w:rsidRPr="00390FBB">
        <w:fldChar w:fldCharType="begin" w:fldLock="1"/>
      </w:r>
      <w:r w:rsidR="00D37BCC">
        <w:instrText>ADDIN CSL_CITATION { "citationItems" : [ { "id" : "ITEM-1", "itemData" : { "author" : [ { "dropping-particle" : "", "family" : "Richardson", "given" : "J. F.", "non-dropping-particle" : "", "parse-names" : false, "suffix" : "" }, { "dropping-particle" : "", "family" : "Ayers", "given" : "P.", "non-dropping-particle" : "", "parse-names" : false, "suffix" : "" } ], "container-title" : "Trans Inst Chem Eng", "id" : "ITEM-1", "issued" : { "date-parts" : [ [ "1959" ] ] }, "page" : "314", "title" : "Heat transfer between particles and a gas in a fluidised bed", "type" : "article-journal", "volume" : "37" }, "uris" : [ "http://www.mendeley.com/documents/?uuid=85ccf71e-99ab-44dd-9769-9c75d27e4d63" ] } ], "mendeley" : { "formattedCitation" : "(Richardson &amp; Ayers 1959)", "plainTextFormattedCitation" : "(Richardson &amp; Ayers 1959)", "previouslyFormattedCitation" : "(Richardson &amp; Ayers 1959)" }, "properties" : { "noteIndex" : 0 }, "schema" : "https://github.com/citation-style-language/schema/raw/master/csl-citation.json" }</w:instrText>
      </w:r>
      <w:r w:rsidRPr="00390FBB">
        <w:fldChar w:fldCharType="separate"/>
      </w:r>
      <w:r w:rsidR="00352AE9" w:rsidRPr="00352AE9">
        <w:rPr>
          <w:noProof/>
        </w:rPr>
        <w:t>(Richardson &amp; Ayers 1959)</w:t>
      </w:r>
      <w:r w:rsidRPr="00390FBB">
        <w:fldChar w:fldCharType="end"/>
      </w:r>
      <w:r w:rsidRPr="00390FBB">
        <w:t xml:space="preserve">.  </w:t>
      </w:r>
    </w:p>
    <w:p w14:paraId="610E9CB1" w14:textId="0F6CD96C" w:rsidR="00BA1D12" w:rsidRDefault="00437E51" w:rsidP="00EA5CD1">
      <w:pPr>
        <w:spacing w:after="120" w:line="276" w:lineRule="auto"/>
        <w:jc w:val="center"/>
      </w:pPr>
      <w:r w:rsidRPr="00012E26">
        <w:rPr>
          <w:rFonts w:eastAsiaTheme="majorEastAsia" w:cstheme="majorBidi"/>
          <w:bCs/>
          <w:i/>
          <w:noProof/>
          <w:lang w:eastAsia="en-GB"/>
        </w:rPr>
        <w:lastRenderedPageBreak/>
        <mc:AlternateContent>
          <mc:Choice Requires="wps">
            <w:drawing>
              <wp:anchor distT="0" distB="0" distL="114300" distR="114300" simplePos="0" relativeHeight="250274304" behindDoc="0" locked="0" layoutInCell="1" allowOverlap="1" wp14:anchorId="13D5714B" wp14:editId="0FFD5CC0">
                <wp:simplePos x="0" y="0"/>
                <wp:positionH relativeFrom="column">
                  <wp:posOffset>1953895</wp:posOffset>
                </wp:positionH>
                <wp:positionV relativeFrom="paragraph">
                  <wp:posOffset>1626870</wp:posOffset>
                </wp:positionV>
                <wp:extent cx="1936115" cy="1403985"/>
                <wp:effectExtent l="0" t="0" r="6985" b="5715"/>
                <wp:wrapNone/>
                <wp:docPr id="4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6115" cy="1403985"/>
                        </a:xfrm>
                        <a:prstGeom prst="rect">
                          <a:avLst/>
                        </a:prstGeom>
                        <a:solidFill>
                          <a:srgbClr val="FFFFFF"/>
                        </a:solidFill>
                        <a:ln w="9525">
                          <a:noFill/>
                          <a:miter lim="800000"/>
                          <a:headEnd/>
                          <a:tailEnd/>
                        </a:ln>
                      </wps:spPr>
                      <wps:txbx>
                        <w:txbxContent>
                          <w:p w14:paraId="0CA8561E" w14:textId="77777777" w:rsidR="00BF4C3A" w:rsidRDefault="00BF4C3A" w:rsidP="007D1165">
                            <w:pPr>
                              <w:spacing w:before="0" w:line="240" w:lineRule="auto"/>
                            </w:pPr>
                            <w:r>
                              <w:t>Height above distributor pla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7" type="#_x0000_t202" style="position:absolute;left:0;text-align:left;margin-left:153.85pt;margin-top:128.1pt;width:152.45pt;height:110.55pt;z-index:2502743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" stroked="f">
                <v:textbox style="mso-fit-shape-to-text:t">
                  <w:txbxContent>
                    <w:p w14:paraId="0CA8561E" w14:textId="77777777" w:rsidR="00BF4C3A" w:rsidRDefault="00BF4C3A" w:rsidP="007D1165">
                      <w:pPr>
                        <w:spacing w:before="0" w:line="240" w:lineRule="auto"/>
                      </w:pPr>
                      <w:r>
                        <w:t>Height above distributor plate</w:t>
                      </w:r>
                    </w:p>
                  </w:txbxContent>
                </v:textbox>
              </v:shape>
            </w:pict>
          </mc:Fallback>
        </mc:AlternateContent>
      </w:r>
      <w:r w:rsidRPr="00012E26">
        <w:rPr>
          <w:rFonts w:eastAsiaTheme="majorEastAsia" w:cstheme="majorBidi"/>
          <w:bCs/>
          <w:i/>
          <w:noProof/>
          <w:lang w:eastAsia="en-GB"/>
        </w:rPr>
        <mc:AlternateContent>
          <mc:Choice Requires="wps">
            <w:drawing>
              <wp:anchor distT="0" distB="0" distL="114300" distR="114300" simplePos="0" relativeHeight="250264064" behindDoc="0" locked="0" layoutInCell="1" allowOverlap="1" wp14:anchorId="7560E0AE" wp14:editId="05DBF75D">
                <wp:simplePos x="0" y="0"/>
                <wp:positionH relativeFrom="column">
                  <wp:posOffset>832485</wp:posOffset>
                </wp:positionH>
                <wp:positionV relativeFrom="paragraph">
                  <wp:posOffset>797560</wp:posOffset>
                </wp:positionV>
                <wp:extent cx="982345" cy="1403985"/>
                <wp:effectExtent l="0" t="0" r="8255" b="5715"/>
                <wp:wrapNone/>
                <wp:docPr id="4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2345" cy="1403985"/>
                        </a:xfrm>
                        <a:prstGeom prst="rect">
                          <a:avLst/>
                        </a:prstGeom>
                        <a:solidFill>
                          <a:srgbClr val="FFFFFF"/>
                        </a:solidFill>
                        <a:ln w="9525">
                          <a:noFill/>
                          <a:miter lim="800000"/>
                          <a:headEnd/>
                          <a:tailEnd/>
                        </a:ln>
                      </wps:spPr>
                      <wps:txbx>
                        <w:txbxContent>
                          <w:p w14:paraId="5F7E43E6" w14:textId="77777777" w:rsidR="00BF4C3A" w:rsidRDefault="00BF4C3A" w:rsidP="00BA1D12">
                            <w:r>
                              <w:t>Temperatu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8" type="#_x0000_t202" style="position:absolute;left:0;text-align:left;margin-left:65.55pt;margin-top:62.8pt;width:77.35pt;height:110.55pt;z-index:2502640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" stroked="f">
                <v:textbox style="mso-fit-shape-to-text:t">
                  <w:txbxContent>
                    <w:p w14:paraId="5F7E43E6" w14:textId="77777777" w:rsidR="00BF4C3A" w:rsidRDefault="00BF4C3A" w:rsidP="00BA1D12">
                      <w:r>
                        <w:t>Temperature</w:t>
                      </w:r>
                    </w:p>
                  </w:txbxContent>
                </v:textbox>
              </v:shape>
            </w:pict>
          </mc:Fallback>
        </mc:AlternateContent>
      </w:r>
      <w:r w:rsidR="00BA1D12">
        <w:rPr>
          <w:noProof/>
          <w:lang w:eastAsia="en-GB"/>
        </w:rPr>
        <w:drawing>
          <wp:inline distT="0" distB="0" distL="0" distR="0" wp14:anchorId="11689417" wp14:editId="62AD5472">
            <wp:extent cx="3419475" cy="1817701"/>
            <wp:effectExtent l="0" t="0" r="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idisation heat gradient.jpg"/>
                    <pic:cNvPicPr/>
                  </pic:nvPicPr>
                  <pic:blipFill rotWithShape="1">
                    <a:blip r:embed="rId21">
                      <a:extLst>
                        <a:ext uri="{28A0092B-C50C-407E-A947-70E740481C1C}">
                          <a14:useLocalDpi xmlns:a14="http://schemas.microsoft.com/office/drawing/2010/main" val="0"/>
                        </a:ext>
                      </a:extLst>
                    </a:blip>
                    <a:srcRect l="3433" t="16252" r="65501" b="61732"/>
                    <a:stretch/>
                  </pic:blipFill>
                  <pic:spPr bwMode="auto">
                    <a:xfrm>
                      <a:off x="0" y="0"/>
                      <a:ext cx="3432276" cy="1824506"/>
                    </a:xfrm>
                    <a:prstGeom prst="rect">
                      <a:avLst/>
                    </a:prstGeom>
                    <a:ln>
                      <a:noFill/>
                    </a:ln>
                    <a:extLst>
                      <a:ext uri="{53640926-AAD7-44D8-BBD7-CCE9431645EC}">
                        <a14:shadowObscured xmlns:a14="http://schemas.microsoft.com/office/drawing/2010/main"/>
                      </a:ext>
                    </a:extLst>
                  </pic:spPr>
                </pic:pic>
              </a:graphicData>
            </a:graphic>
          </wp:inline>
        </w:drawing>
      </w:r>
    </w:p>
    <w:p w14:paraId="089E09D2" w14:textId="3442B1E2" w:rsidR="00BA1D12" w:rsidRPr="00390FBB" w:rsidRDefault="00BA1D12" w:rsidP="00437E51">
      <w:pPr>
        <w:pStyle w:val="Caption"/>
        <w:spacing w:before="0" w:after="0" w:line="276" w:lineRule="auto"/>
        <w:rPr>
          <w:rFonts w:eastAsiaTheme="minorEastAsia"/>
        </w:rPr>
      </w:pPr>
      <w:bookmarkStart w:id="84" w:name="_Ref448498373"/>
      <w:bookmarkStart w:id="85" w:name="_Ref474661544"/>
      <w:bookmarkStart w:id="86" w:name="_Toc474686567"/>
      <w:r>
        <w:t xml:space="preserve">Figure </w:t>
      </w:r>
      <w:fldSimple w:instr=" STYLEREF 1 \s ">
        <w:r w:rsidR="005D3AE0">
          <w:rPr>
            <w:noProof/>
          </w:rPr>
          <w:t>2</w:t>
        </w:r>
      </w:fldSimple>
      <w:r w:rsidR="00F02E7D">
        <w:noBreakHyphen/>
      </w:r>
      <w:fldSimple w:instr=" SEQ Figure \* ARABIC \s 1 ">
        <w:r w:rsidR="005D3AE0">
          <w:rPr>
            <w:noProof/>
          </w:rPr>
          <w:t>9</w:t>
        </w:r>
      </w:fldSimple>
      <w:bookmarkEnd w:id="84"/>
      <w:bookmarkEnd w:id="85"/>
      <w:r>
        <w:t xml:space="preserve">. Heat gradient in a fluidised bed </w:t>
      </w:r>
      <w:r>
        <w:fldChar w:fldCharType="begin" w:fldLock="1"/>
      </w:r>
      <w:r w:rsidR="00D37BCC">
        <w:instrText>ADDIN CSL_CITATION { "citationItems" : [ { "id" : "ITEM-1", "itemData" : { "author" : [ { "dropping-particle" : "", "family" : "Howard", "given" : "J R", "non-dropping-particle" : "", "parse-names" : false, "suffix" : "" } ], "id" : "ITEM-1", "issued" : { "date-parts" : [ [ "1989" ] ] }, "publisher" : "Adam Hilger: Bristol", "title" : "Fluidized Bed Technology; Principles and applications", "type" : "book" }, "uris" : [ "http://www.mendeley.com/documents/?uuid=04be0378-3099-4d52-bed5-83928be04c7a" ] } ], "mendeley" : { "formattedCitation" : "(Howard 1989)", "plainTextFormattedCitation" : "(Howard 1989)", "previouslyFormattedCitation" : "(Howard 1989)" }, "properties" : { "noteIndex" : 0 }, "schema" : "https://github.com/citation-style-language/schema/raw/master/csl-citation.json" }</w:instrText>
      </w:r>
      <w:r>
        <w:fldChar w:fldCharType="separate"/>
      </w:r>
      <w:r w:rsidR="00352AE9" w:rsidRPr="00352AE9">
        <w:rPr>
          <w:noProof/>
        </w:rPr>
        <w:t>(Howard 1989)</w:t>
      </w:r>
      <w:r>
        <w:fldChar w:fldCharType="end"/>
      </w:r>
      <w:r>
        <w:t>.</w:t>
      </w:r>
      <w:bookmarkEnd w:id="86"/>
    </w:p>
    <w:p w14:paraId="31EB76C3" w14:textId="77777777" w:rsidR="00BA1D12" w:rsidRDefault="00BA1D12" w:rsidP="00EA5CD1">
      <w:pPr>
        <w:spacing w:after="120" w:line="276" w:lineRule="auto"/>
      </w:pPr>
    </w:p>
    <w:p w14:paraId="3137D688" w14:textId="3D3C0A44" w:rsidR="00BA1D12" w:rsidRPr="00390FBB" w:rsidRDefault="00BA1D12" w:rsidP="00EA5CD1">
      <w:pPr>
        <w:spacing w:after="120" w:line="276" w:lineRule="auto"/>
      </w:pPr>
      <w:r w:rsidRPr="00390FBB">
        <w:t xml:space="preserve">Fluidised bed dryers </w:t>
      </w:r>
      <w:r>
        <w:t xml:space="preserve">range in size, and </w:t>
      </w:r>
      <w:r w:rsidRPr="00390FBB">
        <w:t>have been built up to</w:t>
      </w:r>
      <w:r>
        <w:t xml:space="preserve"> a </w:t>
      </w:r>
      <w:r w:rsidRPr="00390FBB">
        <w:t xml:space="preserve">distributor plate area </w:t>
      </w:r>
      <w:r>
        <w:t xml:space="preserve">of </w:t>
      </w:r>
      <w:r w:rsidRPr="00390FBB">
        <w:t>14 m</w:t>
      </w:r>
      <w:r w:rsidRPr="00390FBB">
        <w:rPr>
          <w:vertAlign w:val="superscript"/>
        </w:rPr>
        <w:t>2</w:t>
      </w:r>
      <w:r>
        <w:t xml:space="preserve"> </w:t>
      </w:r>
      <w:r>
        <w:fldChar w:fldCharType="begin" w:fldLock="1"/>
      </w:r>
      <w:r w:rsidR="00D37BCC">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plainTextFormattedCitation" : "(Kunii &amp; Levenspiel 1991)", "previouslyFormattedCitation" : "(Kunii &amp; Levenspiel 1991)" }, "properties" : { "noteIndex" : 0 }, "schema" : "https://github.com/citation-style-language/schema/raw/master/csl-citation.json" }</w:instrText>
      </w:r>
      <w:r>
        <w:fldChar w:fldCharType="separate"/>
      </w:r>
      <w:r w:rsidR="00352AE9" w:rsidRPr="00352AE9">
        <w:rPr>
          <w:noProof/>
        </w:rPr>
        <w:t>(Kunii &amp; Levenspiel 1991)</w:t>
      </w:r>
      <w:r>
        <w:fldChar w:fldCharType="end"/>
      </w:r>
      <w:r w:rsidRPr="00390FBB">
        <w:t>.  Evaporative capacities can vary from 0.02 kg/s m</w:t>
      </w:r>
      <w:r w:rsidRPr="00390FBB">
        <w:rPr>
          <w:vertAlign w:val="superscript"/>
        </w:rPr>
        <w:t>2</w:t>
      </w:r>
      <w:r w:rsidRPr="00390FBB">
        <w:t xml:space="preserve"> for low temperature drying of food</w:t>
      </w:r>
      <w:r>
        <w:t>,</w:t>
      </w:r>
      <w:r w:rsidRPr="00390FBB">
        <w:t xml:space="preserve"> to 0.3 kg/s m</w:t>
      </w:r>
      <w:r w:rsidRPr="00390FBB">
        <w:rPr>
          <w:vertAlign w:val="superscript"/>
        </w:rPr>
        <w:t>2</w:t>
      </w:r>
      <w:r w:rsidRPr="00390FBB">
        <w:t xml:space="preserve"> for dr</w:t>
      </w:r>
      <w:r>
        <w:t>ying pulverised coal in flue ga</w:t>
      </w:r>
      <w:r w:rsidRPr="00390FBB">
        <w:t xml:space="preserve">ses </w:t>
      </w:r>
      <w:r w:rsidRPr="00390FBB">
        <w:fldChar w:fldCharType="begin" w:fldLock="1"/>
      </w:r>
      <w:r w:rsidR="00D37BCC">
        <w:instrText>ADDIN CSL_CITATION { "citationItems" : [ { "id" : "ITEM-1", "itemData" : { "author" : [ { "dropping-particle" : "", "family" : "Agarwal", "given" : "J. C.", "non-dropping-particle" : "", "parse-names" : false, "suffix" : "" }, { "dropping-particle" : "", "family" : "Davis", "given" : "W. L.", "non-dropping-particle" : "", "parse-names" : false, "suffix" : "" }, { "dropping-particle" : "", "family" : "King", "given" : "D. T.", "non-dropping-particle" : "", "parse-names" : false, "suffix" : "" } ], "container-title" : "Chemical Engineering Progress", "id" : "ITEM-1", "issue" : "11", "issued" : { "date-parts" : [ [ "1962" ] ] }, "page" : "85-90", "title" : "Fluidised bed coal dryer", "type" : "article-journal", "volume" : "58" }, "uris" : [ "http://www.mendeley.com/documents/?uuid=d30c651d-bd1a-407c-9ea2-3635c72f3cd0" ] } ], "mendeley" : { "formattedCitation" : "(Agarwal et al. 1962)", "plainTextFormattedCitation" : "(Agarwal et al. 1962)", "previouslyFormattedCitation" : "(Agarwal et al. 1962)" }, "properties" : { "noteIndex" : 0 }, "schema" : "https://github.com/citation-style-language/schema/raw/master/csl-citation.json" }</w:instrText>
      </w:r>
      <w:r w:rsidRPr="00390FBB">
        <w:fldChar w:fldCharType="separate"/>
      </w:r>
      <w:r w:rsidR="00352AE9" w:rsidRPr="00352AE9">
        <w:rPr>
          <w:noProof/>
        </w:rPr>
        <w:t>(Agarwal et al. 1962)</w:t>
      </w:r>
      <w:r w:rsidRPr="00390FBB">
        <w:fldChar w:fldCharType="end"/>
      </w:r>
      <w:r w:rsidRPr="00390FBB">
        <w:t xml:space="preserve">.  </w:t>
      </w:r>
      <w:r>
        <w:t>Industrially, gas flow</w:t>
      </w:r>
      <w:r w:rsidRPr="00390FBB">
        <w:t xml:space="preserve"> rates are in the region of 0.5 to 2 kg/s m</w:t>
      </w:r>
      <w:r w:rsidRPr="00390FBB">
        <w:rPr>
          <w:vertAlign w:val="superscript"/>
        </w:rPr>
        <w:t>2</w:t>
      </w:r>
      <w:r w:rsidRPr="00390FBB">
        <w:t xml:space="preserve"> and total energy demand is 2.5 t</w:t>
      </w:r>
      <w:r>
        <w:t xml:space="preserve">o 7.5 MJ/kg moisture evaporated </w:t>
      </w:r>
      <w:r>
        <w:fldChar w:fldCharType="begin" w:fldLock="1"/>
      </w:r>
      <w:r w:rsidR="00D37BCC">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plainTextFormattedCitation" : "(Kunii &amp; Levenspiel 1991)", "previouslyFormattedCitation" : "(Kunii &amp; Levenspiel 1991)" }, "properties" : { "noteIndex" : 0 }, "schema" : "https://github.com/citation-style-language/schema/raw/master/csl-citation.json" }</w:instrText>
      </w:r>
      <w:r>
        <w:fldChar w:fldCharType="separate"/>
      </w:r>
      <w:r w:rsidR="00352AE9" w:rsidRPr="00352AE9">
        <w:rPr>
          <w:noProof/>
        </w:rPr>
        <w:t>(Kunii &amp; Levenspiel 1991)</w:t>
      </w:r>
      <w:r>
        <w:fldChar w:fldCharType="end"/>
      </w:r>
      <w:r>
        <w:t>.</w:t>
      </w:r>
    </w:p>
    <w:p w14:paraId="462DE204" w14:textId="14B037B3" w:rsidR="00BA1D12" w:rsidRDefault="00BA1D12" w:rsidP="00EA5CD1">
      <w:pPr>
        <w:spacing w:line="276" w:lineRule="auto"/>
      </w:pPr>
      <w:r w:rsidRPr="00390FBB">
        <w:t>The pressure drop of the fluid after entering the bed can be described as the pressure loss across the bed equal to the apparent weight per unit area of the particles (Equation 2-</w:t>
      </w:r>
      <w:r w:rsidR="008A7880">
        <w:t>15</w:t>
      </w:r>
      <w:r w:rsidRPr="00390FBB">
        <w:t xml:space="preserve">).  Once </w:t>
      </w:r>
      <w:r>
        <w:t>a</w:t>
      </w:r>
      <w:r w:rsidRPr="00390FBB">
        <w:t xml:space="preserve"> bed is fully fluidised (</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rsidRPr="00390FBB">
        <w:t>&gt;1)</w:t>
      </w:r>
      <w:r>
        <w:t>,</w:t>
      </w:r>
      <w:r w:rsidRPr="00390FBB">
        <w:t xml:space="preserve"> pressure drop across the bed will be</w:t>
      </w:r>
      <w:r w:rsidR="00A57977">
        <w:t xml:space="preserve"> </w:t>
      </w:r>
      <m:oMath>
        <m:r>
          <w:rPr>
            <w:rFonts w:ascii="Cambria Math" w:hAnsi="Cambria Math"/>
          </w:rPr>
          <m:t>∆</m:t>
        </m:r>
        <m:sSub>
          <m:sSubPr>
            <m:ctrlPr>
              <w:rPr>
                <w:rFonts w:ascii="Cambria Math" w:hAnsi="Cambria Math"/>
                <w:i/>
              </w:rPr>
            </m:ctrlPr>
          </m:sSubPr>
          <m:e>
            <m:r>
              <w:rPr>
                <w:rFonts w:ascii="Cambria Math" w:hAnsi="Cambria Math"/>
              </w:rPr>
              <m:t>p:</m:t>
            </m:r>
          </m:e>
          <m:sub/>
        </m:sSub>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BA1D12" w14:paraId="045032FA" w14:textId="77777777" w:rsidTr="00BA1D12">
        <w:tc>
          <w:tcPr>
            <w:tcW w:w="7479" w:type="dxa"/>
          </w:tcPr>
          <w:p w14:paraId="69449FA6" w14:textId="53F03BC5" w:rsidR="00BA1D12" w:rsidRDefault="00BA1D12" w:rsidP="00EA5CD1">
            <w:pPr>
              <w:spacing w:line="276" w:lineRule="auto"/>
            </w:pPr>
            <m:oMathPara>
              <m:oMath>
                <m:r>
                  <w:rPr>
                    <w:rFonts w:ascii="Cambria Math" w:hAnsi="Cambria Math"/>
                  </w:rPr>
                  <m:t>∆</m:t>
                </m:r>
                <m:sSub>
                  <m:sSubPr>
                    <m:ctrlPr>
                      <w:rPr>
                        <w:rFonts w:ascii="Cambria Math" w:hAnsi="Cambria Math"/>
                        <w:i/>
                      </w:rPr>
                    </m:ctrlPr>
                  </m:sSubPr>
                  <m:e>
                    <m:r>
                      <w:rPr>
                        <w:rFonts w:ascii="Cambria Math" w:hAnsi="Cambria Math"/>
                      </w:rPr>
                      <m:t>p</m:t>
                    </m:r>
                  </m:e>
                  <m:sub/>
                </m:sSub>
                <m:r>
                  <w:rPr>
                    <w:rFonts w:ascii="Cambria Math" w:hAnsi="Cambria Math"/>
                  </w:rPr>
                  <m:t>=</m:t>
                </m:r>
                <m:f>
                  <m:fPr>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ρ</m:t>
                        </m:r>
                      </m:e>
                      <m:sub>
                        <m:r>
                          <w:rPr>
                            <w:rFonts w:ascii="Cambria Math" w:hAnsi="Cambria Math"/>
                          </w:rPr>
                          <m:t>p</m:t>
                        </m:r>
                      </m:sub>
                    </m:sSub>
                    <m:r>
                      <w:rPr>
                        <w:rFonts w:ascii="Cambria Math" w:hAnsi="Cambria Math"/>
                      </w:rPr>
                      <m:t>A</m:t>
                    </m:r>
                  </m:den>
                </m:f>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e>
                </m:d>
                <m:r>
                  <w:rPr>
                    <w:rFonts w:ascii="Cambria Math" w:hAnsi="Cambria Math"/>
                  </w:rPr>
                  <m:t>g</m:t>
                </m:r>
              </m:oMath>
            </m:oMathPara>
          </w:p>
        </w:tc>
        <w:tc>
          <w:tcPr>
            <w:tcW w:w="1763" w:type="dxa"/>
            <w:vAlign w:val="center"/>
          </w:tcPr>
          <w:p w14:paraId="08AD883D" w14:textId="38F6000A" w:rsidR="00BA1D12" w:rsidRDefault="00BA1D12" w:rsidP="00EA5CD1">
            <w:pPr>
              <w:spacing w:after="120" w:line="276" w:lineRule="auto"/>
              <w:jc w:val="right"/>
            </w:pPr>
            <w:r>
              <w:t>Equation 2-</w:t>
            </w:r>
            <w:r w:rsidR="008A7880">
              <w:t>15</w:t>
            </w:r>
          </w:p>
        </w:tc>
      </w:tr>
    </w:tbl>
    <w:p w14:paraId="54F2F355" w14:textId="5358801D" w:rsidR="00BA1D12" w:rsidRDefault="00BA1D12" w:rsidP="00EA5CD1">
      <w:pPr>
        <w:spacing w:line="276" w:lineRule="auto"/>
      </w:pPr>
      <w:r w:rsidRPr="00390FBB">
        <w:t xml:space="preserve">where </w:t>
      </w:r>
      <m:oMath>
        <m:r>
          <w:rPr>
            <w:rFonts w:ascii="Cambria Math" w:hAnsi="Cambria Math"/>
          </w:rPr>
          <m:t>M</m:t>
        </m:r>
      </m:oMath>
      <w:r w:rsidRPr="00390FBB">
        <w:t xml:space="preserve"> is the mass of the particles, </w:t>
      </w:r>
      <m:oMath>
        <m:sSub>
          <m:sSubPr>
            <m:ctrlPr>
              <w:rPr>
                <w:rFonts w:ascii="Cambria Math" w:hAnsi="Cambria Math"/>
                <w:i/>
              </w:rPr>
            </m:ctrlPr>
          </m:sSubPr>
          <m:e>
            <m:r>
              <w:rPr>
                <w:rFonts w:ascii="Cambria Math" w:hAnsi="Cambria Math"/>
              </w:rPr>
              <m:t>ρ</m:t>
            </m:r>
          </m:e>
          <m:sub>
            <m:r>
              <w:rPr>
                <w:rFonts w:ascii="Cambria Math" w:hAnsi="Cambria Math"/>
              </w:rPr>
              <m:t>p</m:t>
            </m:r>
          </m:sub>
        </m:sSub>
      </m:oMath>
      <w:r w:rsidRPr="00390FBB">
        <w:t xml:space="preserve"> is particle density, </w:t>
      </w:r>
      <m:oMath>
        <m:sSub>
          <m:sSubPr>
            <m:ctrlPr>
              <w:rPr>
                <w:rFonts w:ascii="Cambria Math" w:hAnsi="Cambria Math"/>
                <w:i/>
              </w:rPr>
            </m:ctrlPr>
          </m:sSubPr>
          <m:e>
            <m:r>
              <w:rPr>
                <w:rFonts w:ascii="Cambria Math" w:hAnsi="Cambria Math"/>
              </w:rPr>
              <m:t>ρ</m:t>
            </m:r>
          </m:e>
          <m:sub>
            <m:r>
              <w:rPr>
                <w:rFonts w:ascii="Cambria Math" w:hAnsi="Cambria Math"/>
              </w:rPr>
              <m:t>g</m:t>
            </m:r>
          </m:sub>
        </m:sSub>
      </m:oMath>
      <w:r w:rsidRPr="00390FBB">
        <w:t xml:space="preserve"> is the fluidising gas density, </w:t>
      </w:r>
      <m:oMath>
        <m:r>
          <w:rPr>
            <w:rFonts w:ascii="Cambria Math" w:hAnsi="Cambria Math"/>
          </w:rPr>
          <m:t>A</m:t>
        </m:r>
      </m:oMath>
      <w:r w:rsidRPr="00390FBB">
        <w:t xml:space="preserve"> is the cross sectional bed area, and </w:t>
      </w:r>
      <m:oMath>
        <m:r>
          <w:rPr>
            <w:rFonts w:ascii="Cambria Math" w:hAnsi="Cambria Math"/>
          </w:rPr>
          <m:t>g</m:t>
        </m:r>
      </m:oMath>
      <w:r w:rsidRPr="00390FBB">
        <w:t xml:space="preserve"> is gravitational acceleration.</w:t>
      </w:r>
      <w:r>
        <w:t xml:space="preserve">  However, </w:t>
      </w:r>
      <m:oMath>
        <m:sSub>
          <m:sSubPr>
            <m:ctrlPr>
              <w:rPr>
                <w:rFonts w:ascii="Cambria Math" w:hAnsi="Cambria Math"/>
                <w:i/>
              </w:rPr>
            </m:ctrlPr>
          </m:sSubPr>
          <m:e>
            <m:r>
              <w:rPr>
                <w:rFonts w:ascii="Cambria Math" w:hAnsi="Cambria Math"/>
              </w:rPr>
              <m:t>ρ</m:t>
            </m:r>
          </m:e>
          <m:sub>
            <m:r>
              <w:rPr>
                <w:rFonts w:ascii="Cambria Math" w:hAnsi="Cambria Math"/>
              </w:rPr>
              <m:t>g</m:t>
            </m:r>
          </m:sub>
        </m:sSub>
      </m:oMath>
      <w:r w:rsidRPr="00390FBB">
        <w:t xml:space="preserve"> is negligible compared to </w:t>
      </w:r>
      <m:oMath>
        <m:sSub>
          <m:sSubPr>
            <m:ctrlPr>
              <w:rPr>
                <w:rFonts w:ascii="Cambria Math" w:hAnsi="Cambria Math"/>
                <w:i/>
              </w:rPr>
            </m:ctrlPr>
          </m:sSubPr>
          <m:e>
            <m:r>
              <w:rPr>
                <w:rFonts w:ascii="Cambria Math" w:hAnsi="Cambria Math"/>
              </w:rPr>
              <m:t>ρ</m:t>
            </m:r>
          </m:e>
          <m:sub>
            <m:r>
              <w:rPr>
                <w:rFonts w:ascii="Cambria Math" w:hAnsi="Cambria Math"/>
              </w:rPr>
              <m:t>p</m:t>
            </m:r>
          </m:sub>
        </m:sSub>
      </m:oMath>
      <w:r>
        <w:t>, so Equation 2-51 can be simplified to Equation 2-</w:t>
      </w:r>
      <w:r w:rsidR="008A7880">
        <w:t>16</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BA1D12" w14:paraId="22AA67B8" w14:textId="77777777" w:rsidTr="00BA1D12">
        <w:tc>
          <w:tcPr>
            <w:tcW w:w="7479" w:type="dxa"/>
          </w:tcPr>
          <w:p w14:paraId="076DDF85" w14:textId="5D685837" w:rsidR="00BA1D12" w:rsidRDefault="00BA1D12" w:rsidP="00EA5CD1">
            <w:pPr>
              <w:spacing w:line="276" w:lineRule="auto"/>
            </w:pPr>
            <m:oMathPara>
              <m:oMath>
                <m:r>
                  <w:rPr>
                    <w:rFonts w:ascii="Cambria Math" w:hAnsi="Cambria Math"/>
                  </w:rPr>
                  <m:t>∆</m:t>
                </m:r>
                <m:sSub>
                  <m:sSubPr>
                    <m:ctrlPr>
                      <w:rPr>
                        <w:rFonts w:ascii="Cambria Math" w:hAnsi="Cambria Math"/>
                        <w:i/>
                      </w:rPr>
                    </m:ctrlPr>
                  </m:sSubPr>
                  <m:e>
                    <m:r>
                      <w:rPr>
                        <w:rFonts w:ascii="Cambria Math" w:hAnsi="Cambria Math"/>
                      </w:rPr>
                      <m:t>p</m:t>
                    </m:r>
                  </m:e>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g</m:t>
                        </m:r>
                      </m:sub>
                    </m:sSub>
                  </m:num>
                  <m:den>
                    <m:r>
                      <w:rPr>
                        <w:rFonts w:ascii="Cambria Math" w:hAnsi="Cambria Math"/>
                      </w:rPr>
                      <m:t>A</m:t>
                    </m:r>
                  </m:den>
                </m:f>
              </m:oMath>
            </m:oMathPara>
          </w:p>
        </w:tc>
        <w:tc>
          <w:tcPr>
            <w:tcW w:w="1763" w:type="dxa"/>
            <w:vAlign w:val="center"/>
          </w:tcPr>
          <w:p w14:paraId="1D24AA6A" w14:textId="48A3A233" w:rsidR="00BA1D12" w:rsidRDefault="00BA1D12" w:rsidP="00EA5CD1">
            <w:pPr>
              <w:spacing w:after="120" w:line="276" w:lineRule="auto"/>
              <w:jc w:val="right"/>
            </w:pPr>
            <w:r>
              <w:t>Equation 2-</w:t>
            </w:r>
            <w:r w:rsidR="008A7880">
              <w:t>16</w:t>
            </w:r>
          </w:p>
        </w:tc>
      </w:tr>
    </w:tbl>
    <w:p w14:paraId="574F8AC5" w14:textId="54F2CB3D" w:rsidR="00BA1D12" w:rsidRDefault="00BA1D12" w:rsidP="00EA5CD1">
      <w:pPr>
        <w:spacing w:line="276" w:lineRule="auto"/>
      </w:pPr>
      <w:r>
        <w:t xml:space="preserve">This </w:t>
      </w:r>
      <w:r w:rsidRPr="00390FBB">
        <w:t>does not</w:t>
      </w:r>
      <w:r>
        <w:t>, however,</w:t>
      </w:r>
      <w:r w:rsidRPr="00390FBB">
        <w:t xml:space="preserve"> take into account </w:t>
      </w:r>
      <w:r>
        <w:t xml:space="preserve">the </w:t>
      </w:r>
      <w:r w:rsidRPr="00390FBB">
        <w:t>interaction between particles and walls, or energy degradation from particle collisions.</w:t>
      </w:r>
      <w:r>
        <w:t xml:space="preserve">  To include the influence of the bed porosity, </w:t>
      </w:r>
      <w:r>
        <w:fldChar w:fldCharType="begin" w:fldLock="1"/>
      </w:r>
      <w:r w:rsidR="00D37BCC">
        <w:instrText>ADDIN CSL_CITATION { "citationItems" : [ { "id" : "ITEM-1", "itemData" : { "author" : [ { "dropping-particle" : "", "family" : "Rhodes", "given" : "Martin J.", "non-dropping-particle" : "", "parse-names" : false, "suffix" : "" } ], "edition" : "2nd", "id" : "ITEM-1", "issued" : { "date-parts" : [ [ "2008" ] ] }, "publisher" : "John Wiley", "publisher-place" : "Chichester", "title" : "Introduction to Particle Technology", "type" : "book" }, "uris" : [ "http://www.mendeley.com/documents/?uuid=7a120e9d-96a2-410e-af85-2c07f3a8e0ac" ] } ], "mendeley" : { "formattedCitation" : "(Rhodes 2008)", "manualFormatting" : "Rhodes (2008)", "plainTextFormattedCitation" : "(Rhodes 2008)", "previouslyFormattedCitation" : "(Rhodes 2008)" }, "properties" : { "noteIndex" : 0 }, "schema" : "https://github.com/citation-style-language/schema/raw/master/csl-citation.json" }</w:instrText>
      </w:r>
      <w:r>
        <w:fldChar w:fldCharType="separate"/>
      </w:r>
      <w:r w:rsidRPr="004C02C8">
        <w:rPr>
          <w:noProof/>
        </w:rPr>
        <w:t xml:space="preserve">Rhodes </w:t>
      </w:r>
      <w:r>
        <w:rPr>
          <w:noProof/>
        </w:rPr>
        <w:t>(</w:t>
      </w:r>
      <w:r w:rsidRPr="004C02C8">
        <w:rPr>
          <w:noProof/>
        </w:rPr>
        <w:t>2008)</w:t>
      </w:r>
      <w:r>
        <w:fldChar w:fldCharType="end"/>
      </w:r>
      <w:r>
        <w:t xml:space="preserve"> defines</w:t>
      </w:r>
      <w:r w:rsidRPr="00390FBB">
        <w:t xml:space="preserve"> the pressure drop</w:t>
      </w:r>
      <w:r w:rsidR="002E461A">
        <w:t xml:space="preserve"> across the bed</w:t>
      </w:r>
      <w:r w:rsidRPr="00390FBB">
        <w:t xml:space="preserve"> (</w:t>
      </w:r>
      <m:oMath>
        <m:r>
          <w:rPr>
            <w:rFonts w:ascii="Cambria Math" w:hAnsi="Cambria Math"/>
          </w:rPr>
          <m:t>∆p</m:t>
        </m:r>
      </m:oMath>
      <w:r w:rsidRPr="00390FBB">
        <w:t>) as the weight of the particles (</w:t>
      </w:r>
      <m:oMath>
        <m:sSub>
          <m:sSubPr>
            <m:ctrlPr>
              <w:rPr>
                <w:rFonts w:ascii="Cambria Math" w:hAnsi="Cambria Math"/>
                <w:i/>
              </w:rPr>
            </m:ctrlPr>
          </m:sSubPr>
          <m:e>
            <m:r>
              <w:rPr>
                <w:rFonts w:ascii="Cambria Math" w:hAnsi="Cambria Math"/>
              </w:rPr>
              <m:t>ρ</m:t>
            </m:r>
          </m:e>
          <m:sub>
            <m:r>
              <w:rPr>
                <w:rFonts w:ascii="Cambria Math" w:hAnsi="Cambria Math"/>
              </w:rPr>
              <m:t>p</m:t>
            </m:r>
          </m:sub>
        </m:sSub>
      </m:oMath>
      <w:r w:rsidRPr="00390FBB">
        <w:t>) minus the upthrust of the fluid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Pr="00390FBB">
        <w:t>) per unit area (</w:t>
      </w:r>
      <m:oMath>
        <m:r>
          <w:rPr>
            <w:rFonts w:ascii="Cambria Math" w:hAnsi="Cambria Math"/>
          </w:rPr>
          <m:t>A</m:t>
        </m:r>
      </m:oMath>
      <w:r>
        <w:t>) (Equation 2-</w:t>
      </w:r>
      <w:r w:rsidR="008A7880">
        <w:t>17</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BA1D12" w14:paraId="291DC58C" w14:textId="77777777" w:rsidTr="00BA1D12">
        <w:tc>
          <w:tcPr>
            <w:tcW w:w="7479" w:type="dxa"/>
          </w:tcPr>
          <w:p w14:paraId="218B9E2E" w14:textId="77777777" w:rsidR="00BA1D12" w:rsidRDefault="00BA1D12" w:rsidP="00EA5CD1">
            <w:pPr>
              <w:spacing w:after="120" w:line="276" w:lineRule="auto"/>
            </w:pPr>
            <m:oMathPara>
              <m:oMath>
                <m:r>
                  <w:rPr>
                    <w:rFonts w:ascii="Cambria Math" w:hAnsi="Cambria Math"/>
                  </w:rPr>
                  <m:t>∆p=</m:t>
                </m:r>
                <m:f>
                  <m:fPr>
                    <m:ctrlPr>
                      <w:rPr>
                        <w:rFonts w:ascii="Cambria Math" w:hAnsi="Cambria Math"/>
                        <w:i/>
                      </w:rPr>
                    </m:ctrlPr>
                  </m:fPr>
                  <m:num>
                    <m:r>
                      <w:rPr>
                        <w:rFonts w:ascii="Cambria Math" w:hAnsi="Cambria Math"/>
                      </w:rPr>
                      <m:t xml:space="preserve">HA </m:t>
                    </m:r>
                    <m:d>
                      <m:dPr>
                        <m:ctrlPr>
                          <w:rPr>
                            <w:rFonts w:ascii="Cambria Math" w:hAnsi="Cambria Math"/>
                            <w:i/>
                          </w:rPr>
                        </m:ctrlPr>
                      </m:dPr>
                      <m:e>
                        <m:r>
                          <w:rPr>
                            <w:rFonts w:ascii="Cambria Math" w:hAnsi="Cambria Math"/>
                          </w:rPr>
                          <m:t>1-ε</m:t>
                        </m: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f</m:t>
                        </m:r>
                      </m:sub>
                    </m:sSub>
                    <m:r>
                      <w:rPr>
                        <w:rFonts w:ascii="Cambria Math" w:hAnsi="Cambria Math"/>
                      </w:rPr>
                      <m:t>)g</m:t>
                    </m:r>
                  </m:num>
                  <m:den>
                    <m:r>
                      <w:rPr>
                        <w:rFonts w:ascii="Cambria Math" w:hAnsi="Cambria Math"/>
                      </w:rPr>
                      <m:t>A</m:t>
                    </m:r>
                  </m:den>
                </m:f>
              </m:oMath>
            </m:oMathPara>
          </w:p>
        </w:tc>
        <w:tc>
          <w:tcPr>
            <w:tcW w:w="1763" w:type="dxa"/>
            <w:vAlign w:val="center"/>
          </w:tcPr>
          <w:p w14:paraId="044012CC" w14:textId="4425A1BC" w:rsidR="00BA1D12" w:rsidRDefault="00BA1D12" w:rsidP="00EA5CD1">
            <w:pPr>
              <w:spacing w:after="120" w:line="276" w:lineRule="auto"/>
              <w:jc w:val="right"/>
            </w:pPr>
            <w:r>
              <w:t>Equation 2-</w:t>
            </w:r>
            <w:r w:rsidR="008A7880">
              <w:t>17</w:t>
            </w:r>
          </w:p>
        </w:tc>
      </w:tr>
    </w:tbl>
    <w:p w14:paraId="091AAF4E" w14:textId="70F18B79" w:rsidR="00BA1D12" w:rsidRDefault="00BA1D12" w:rsidP="00EA5CD1">
      <w:pPr>
        <w:spacing w:after="120" w:line="276" w:lineRule="auto"/>
      </w:pPr>
      <w:r w:rsidRPr="00390FBB">
        <w:t xml:space="preserve">When calculating the minimum fluidisation velocity for a packed bed to change to a fluidised bed, the influential factors include the particle size, the particle density and the fluid properties </w:t>
      </w:r>
      <w:r>
        <w:fldChar w:fldCharType="begin" w:fldLock="1"/>
      </w:r>
      <w:r w:rsidR="00D37BCC">
        <w:instrText>ADDIN CSL_CITATION { "citationItems" : [ { "id" : "ITEM-1", "itemData" : { "author" : [ { "dropping-particle" : "", "family" : "Rhodes", "given" : "Martin J.", "non-dropping-particle" : "", "parse-names" : false, "suffix" : "" } ], "edition" : "2nd", "id" : "ITEM-1", "issued" : { "date-parts" : [ [ "2008" ] ] }, "publisher" : "John Wiley", "publisher-place" : "Chichester", "title" : "Introduction to Particle Technology", "type" : "book" }, "uris" : [ "http://www.mendeley.com/documents/?uuid=7a120e9d-96a2-410e-af85-2c07f3a8e0ac" ] } ], "mendeley" : { "formattedCitation" : "(Rhodes 2008)", "plainTextFormattedCitation" : "(Rhodes 2008)", "previouslyFormattedCitation" : "(Rhodes 2008)" }, "properties" : { "noteIndex" : 0 }, "schema" : "https://github.com/citation-style-language/schema/raw/master/csl-citation.json" }</w:instrText>
      </w:r>
      <w:r>
        <w:fldChar w:fldCharType="separate"/>
      </w:r>
      <w:r w:rsidR="00352AE9" w:rsidRPr="00352AE9">
        <w:rPr>
          <w:noProof/>
        </w:rPr>
        <w:t>(Rhodes 2008)</w:t>
      </w:r>
      <w:r>
        <w:fldChar w:fldCharType="end"/>
      </w:r>
      <w:r w:rsidR="00A57977">
        <w:t>.</w:t>
      </w:r>
      <w:r w:rsidR="008A7880">
        <w:t xml:space="preserve">  </w:t>
      </w:r>
      <w:r w:rsidRPr="00390FBB">
        <w:t>At fluid velocities above the minimum fluidisation velocity, bubbles and particle free voids can appear in the bed (</w:t>
      </w:r>
      <w:r>
        <w:fldChar w:fldCharType="begin"/>
      </w:r>
      <w:r>
        <w:instrText xml:space="preserve"> REF _Ref448482992 \h  \* MERGEFORMAT </w:instrText>
      </w:r>
      <w:r>
        <w:fldChar w:fldCharType="separate"/>
      </w:r>
      <w:r w:rsidR="005D3AE0">
        <w:t xml:space="preserve">Figure </w:t>
      </w:r>
      <w:r w:rsidR="005D3AE0">
        <w:rPr>
          <w:noProof/>
        </w:rPr>
        <w:t>2</w:t>
      </w:r>
      <w:r w:rsidR="005D3AE0">
        <w:rPr>
          <w:noProof/>
        </w:rPr>
        <w:noBreakHyphen/>
        <w:t>7</w:t>
      </w:r>
      <w:r>
        <w:fldChar w:fldCharType="end"/>
      </w:r>
      <w:r>
        <w:t>d</w:t>
      </w:r>
      <w:r w:rsidRPr="00390FBB">
        <w:t>)</w:t>
      </w:r>
      <w:r>
        <w:t xml:space="preserve"> </w:t>
      </w:r>
      <w:r>
        <w:fldChar w:fldCharType="begin" w:fldLock="1"/>
      </w:r>
      <w:r w:rsidR="00D37BCC">
        <w:instrText>ADDIN CSL_CITATION { "citationItems" : [ { "id" : "ITEM-1", "itemData" : { "author" : [ { "dropping-particle" : "", "family" : "Zenz", "given" : "F. A.", "non-dropping-particle" : "", "parse-names" : false, "suffix" : "" } ], "container-title" : "The Fibonacci Quarterly", "id" : "ITEM-1", "issue" : "2", "issued" : { "date-parts" : [ [ "1978" ] ] }, "page" : "171-183", "title" : "The Fluid Mechanics of Bubbling Beds", "type" : "article-journal", "volume" : "16" }, "uris" : [ "http://www.mendeley.com/documents/?uuid=e5e31606-a3a2-4ddf-b353-26d61b3150f1" ] } ], "mendeley" : { "formattedCitation" : "(Zenz 1978)", "plainTextFormattedCitation" : "(Zenz 1978)", "previouslyFormattedCitation" : "(Zenz 1978)" }, "properties" : { "noteIndex" : 0 }, "schema" : "https://github.com/citation-style-language/schema/raw/master/csl-citation.json" }</w:instrText>
      </w:r>
      <w:r>
        <w:fldChar w:fldCharType="separate"/>
      </w:r>
      <w:r w:rsidR="00352AE9" w:rsidRPr="00352AE9">
        <w:rPr>
          <w:noProof/>
        </w:rPr>
        <w:t>(Zenz 1978)</w:t>
      </w:r>
      <w:r>
        <w:fldChar w:fldCharType="end"/>
      </w:r>
      <w:r w:rsidRPr="00390FBB">
        <w:t>.  This phenomenon is dependent on the combination of particles and fluid, but is a key characteristic for many fluidised beds.  When beds do not show signs of bubbling they are classed as demonstrating particulate or homogeneous fluidisation, whilst bubbling beds are classed as demonstrating aggregative or heterogeneous fluidisation</w:t>
      </w:r>
      <w:r>
        <w:t xml:space="preserve"> </w:t>
      </w:r>
      <w:r>
        <w:fldChar w:fldCharType="begin" w:fldLock="1"/>
      </w:r>
      <w:r w:rsidR="00D37BCC">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plainTextFormattedCitation" : "(Kunii &amp; Levenspiel 1991)", "previouslyFormattedCitation" : "(Kunii &amp; Levenspiel 1991)" }, "properties" : { "noteIndex" : 0 }, "schema" : "https://github.com/citation-style-language/schema/raw/master/csl-citation.json" }</w:instrText>
      </w:r>
      <w:r>
        <w:fldChar w:fldCharType="separate"/>
      </w:r>
      <w:r w:rsidR="00352AE9" w:rsidRPr="00352AE9">
        <w:rPr>
          <w:noProof/>
        </w:rPr>
        <w:t>(Kunii &amp; Levenspiel 1991)</w:t>
      </w:r>
      <w:r>
        <w:fldChar w:fldCharType="end"/>
      </w:r>
      <w:r w:rsidRPr="00390FBB">
        <w:t xml:space="preserve">.  When fluid velocity is above the minimum fluidisation </w:t>
      </w:r>
      <w:r>
        <w:lastRenderedPageBreak/>
        <w:t>velocity,</w:t>
      </w:r>
      <w:r w:rsidRPr="00390FBB">
        <w:t xml:space="preserve"> smaller particles or those at the top of the bed can be carried upwards by the fluid flow, leaving the bed surface.  This is known as elutriation, carryover or entrainment.</w:t>
      </w:r>
    </w:p>
    <w:p w14:paraId="5FC3E966" w14:textId="5DFF094B" w:rsidR="00BA1D12" w:rsidRDefault="00BA1D12" w:rsidP="00EA5CD1">
      <w:pPr>
        <w:spacing w:after="120" w:line="276" w:lineRule="auto"/>
      </w:pPr>
      <w:r w:rsidRPr="00C0278E">
        <w:t>For this reason, the calculated and actual values of the minimum fluidisation velocity (</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rsidRPr="00C0278E">
        <w:t xml:space="preserve">) </w:t>
      </w:r>
      <w:r>
        <w:t xml:space="preserve">can be </w:t>
      </w:r>
      <w:r w:rsidRPr="00C0278E">
        <w:t xml:space="preserve">different </w:t>
      </w:r>
      <w:r w:rsidRPr="00C0278E">
        <w:fldChar w:fldCharType="begin" w:fldLock="1"/>
      </w:r>
      <w:r w:rsidR="00D37BCC">
        <w:instrText>ADDIN CSL_CITATION { "citationItems" : [ { "id" : "ITEM-1", "itemData" : { "author" : [ { "dropping-particle" : "", "family" : "Richardson", "given" : "J. F.", "non-dropping-particle" : "", "parse-names" : false, "suffix" : "" }, { "dropping-particle" : "", "family" : "Harker", "given" : "J. H.", "non-dropping-particle" : "", "parse-names" : false, "suffix" : "" }, { "dropping-particle" : "", "family" : "Backhurst", "given" : "J. R.", "non-dropping-particle" : "", "parse-names" : false, "suffix" : "" } ], "edition" : "5th editio", "id" : "ITEM-1", "issued" : { "date-parts" : [ [ "2002" ] ] }, "publisher" : "Butterworth - Heinemann: Oxford", "title" : "Coulson and Richardson's Chemical Engineering; Volume 2 Particle technology and separation processes", "type" : "book" }, "uris" : [ "http://www.mendeley.com/documents/?uuid=c4b08a3e-235c-4f98-b39a-90429e5f1b6d" ] } ], "mendeley" : { "formattedCitation" : "(Richardson et al. 2002)", "plainTextFormattedCitation" : "(Richardson et al. 2002)", "previouslyFormattedCitation" : "(Richardson et al. 2002)" }, "properties" : { "noteIndex" : 0 }, "schema" : "https://github.com/citation-style-language/schema/raw/master/csl-citation.json" }</w:instrText>
      </w:r>
      <w:r w:rsidRPr="00C0278E">
        <w:fldChar w:fldCharType="separate"/>
      </w:r>
      <w:r w:rsidR="00352AE9" w:rsidRPr="00352AE9">
        <w:rPr>
          <w:noProof/>
        </w:rPr>
        <w:t>(Richardson et al. 2002)</w:t>
      </w:r>
      <w:r w:rsidRPr="00C0278E">
        <w:fldChar w:fldCharType="end"/>
      </w:r>
      <w:r w:rsidRPr="00C0278E">
        <w:t xml:space="preserve">.  For example, friction between the fluid and the walls </w:t>
      </w:r>
      <w:r>
        <w:t xml:space="preserve">and </w:t>
      </w:r>
      <w:r w:rsidRPr="00C0278E">
        <w:t xml:space="preserve">channelling reduces the drag force </w:t>
      </w:r>
      <w:r>
        <w:t xml:space="preserve">of the gas </w:t>
      </w:r>
      <w:r w:rsidRPr="00C0278E">
        <w:t>acting on the bed</w:t>
      </w:r>
      <w:r>
        <w:t xml:space="preserve">.  Similarly, </w:t>
      </w:r>
      <w:r w:rsidRPr="00C0278E">
        <w:t>electrostatic forces</w:t>
      </w:r>
      <w:r>
        <w:t xml:space="preserve">, </w:t>
      </w:r>
      <w:r w:rsidRPr="00C0278E">
        <w:t xml:space="preserve">particularly in </w:t>
      </w:r>
      <w:r>
        <w:t xml:space="preserve">particles such as </w:t>
      </w:r>
      <w:r w:rsidRPr="00C0278E">
        <w:t>sands</w:t>
      </w:r>
      <w:r>
        <w:t xml:space="preserve">, and </w:t>
      </w:r>
      <w:r w:rsidRPr="00C0278E">
        <w:t>agglomeration</w:t>
      </w:r>
      <w:r>
        <w:t xml:space="preserve"> </w:t>
      </w:r>
      <w:r w:rsidRPr="00C0278E">
        <w:t>in small particles</w:t>
      </w:r>
      <w:r w:rsidR="00044832">
        <w:t>,</w:t>
      </w:r>
      <w:r>
        <w:t xml:space="preserve"> influences the interaction of the gas and solids.  Calculation of the minimum fluidisation velocity is discussed in more detail in Chapter 5.</w:t>
      </w:r>
    </w:p>
    <w:p w14:paraId="79DDD261" w14:textId="77777777" w:rsidR="00BA1D12" w:rsidRPr="00390FBB" w:rsidRDefault="00BA1D12" w:rsidP="00EA5CD1">
      <w:pPr>
        <w:spacing w:after="120" w:line="276" w:lineRule="auto"/>
      </w:pPr>
      <w:r w:rsidRPr="00390FBB">
        <w:t xml:space="preserve">Fluid distributors are designed by altering the perforated floor plate of the bed to control the bed pressure drop and create </w:t>
      </w:r>
      <w:r>
        <w:t xml:space="preserve">an </w:t>
      </w:r>
      <w:r w:rsidRPr="00390FBB">
        <w:t xml:space="preserve">even fluid distribution.  Baffles can be added below the holes in the grid to stop particles falling through, and </w:t>
      </w:r>
      <w:r w:rsidRPr="00390FBB">
        <w:rPr>
          <w:noProof/>
        </w:rPr>
        <w:t xml:space="preserve">Nonhebel &amp; Moss (1971) define the optimum size of this grid to be </w:t>
      </w:r>
      <w:r w:rsidRPr="00390FBB">
        <w:t xml:space="preserve">1/10 the particle diameter.  The grid free area is the sum of all apertures in the grid.    </w:t>
      </w:r>
    </w:p>
    <w:p w14:paraId="36E831C8" w14:textId="4B34D0A6" w:rsidR="00437E51" w:rsidRDefault="002359A0" w:rsidP="00EA5CD1">
      <w:pPr>
        <w:spacing w:after="120" w:line="276" w:lineRule="auto"/>
      </w:pPr>
      <w:r w:rsidRPr="00390FBB">
        <w:rPr>
          <w:noProof/>
          <w:lang w:eastAsia="en-GB"/>
        </w:rPr>
        <mc:AlternateContent>
          <mc:Choice Requires="wps">
            <w:drawing>
              <wp:anchor distT="0" distB="0" distL="114300" distR="114300" simplePos="0" relativeHeight="248599040" behindDoc="0" locked="0" layoutInCell="1" allowOverlap="1" wp14:anchorId="3F584213" wp14:editId="2E8D72F4">
                <wp:simplePos x="0" y="0"/>
                <wp:positionH relativeFrom="column">
                  <wp:posOffset>4315460</wp:posOffset>
                </wp:positionH>
                <wp:positionV relativeFrom="paragraph">
                  <wp:posOffset>782955</wp:posOffset>
                </wp:positionV>
                <wp:extent cx="0" cy="375920"/>
                <wp:effectExtent l="95250" t="38100" r="57150" b="24130"/>
                <wp:wrapNone/>
                <wp:docPr id="52" name="Straight Arrow Connector 52"/>
                <wp:cNvGraphicFramePr/>
                <a:graphic xmlns:a="http://schemas.openxmlformats.org/drawingml/2006/main">
                  <a:graphicData uri="http://schemas.microsoft.com/office/word/2010/wordprocessingShape">
                    <wps:wsp>
                      <wps:cNvCnPr/>
                      <wps:spPr>
                        <a:xfrm flipV="1">
                          <a:off x="0" y="0"/>
                          <a:ext cx="0" cy="375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339.8pt;margin-top:61.65pt;width:0;height:29.6pt;flip:y;z-index:248599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" strokecolor="black [3040]">
                <v:stroke endarrow="open"/>
              </v:shape>
            </w:pict>
          </mc:Fallback>
        </mc:AlternateContent>
      </w:r>
      <w:r w:rsidRPr="00390FBB">
        <w:rPr>
          <w:noProof/>
          <w:lang w:eastAsia="en-GB"/>
        </w:rPr>
        <mc:AlternateContent>
          <mc:Choice Requires="wps">
            <w:drawing>
              <wp:anchor distT="0" distB="0" distL="114300" distR="114300" simplePos="0" relativeHeight="249148928" behindDoc="0" locked="0" layoutInCell="1" allowOverlap="1" wp14:anchorId="20BA8FA2" wp14:editId="037FD6CE">
                <wp:simplePos x="0" y="0"/>
                <wp:positionH relativeFrom="column">
                  <wp:posOffset>4331335</wp:posOffset>
                </wp:positionH>
                <wp:positionV relativeFrom="paragraph">
                  <wp:posOffset>812165</wp:posOffset>
                </wp:positionV>
                <wp:extent cx="485775" cy="1403985"/>
                <wp:effectExtent l="0" t="0" r="0" b="5715"/>
                <wp:wrapNone/>
                <wp:docPr id="3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3283FE7D" w14:textId="77777777" w:rsidR="00BF4C3A" w:rsidRPr="00C4040E" w:rsidRDefault="00BF4C3A" w:rsidP="00BA1D12">
                            <w:pPr>
                              <w:rPr>
                                <w:i/>
                              </w:rPr>
                            </w:pPr>
                            <w:r>
                              <w:rPr>
                                <w:i/>
                              </w:rPr>
                              <w:t>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9" type="#_x0000_t202" style="position:absolute;left:0;text-align:left;margin-left:341.05pt;margin-top:63.95pt;width:38.25pt;height:110.55pt;z-index:2491489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" filled="f" stroked="f">
                <v:textbox style="mso-fit-shape-to-text:t">
                  <w:txbxContent>
                    <w:p w14:paraId="3283FE7D" w14:textId="77777777" w:rsidR="00BF4C3A" w:rsidRPr="00C4040E" w:rsidRDefault="00BF4C3A" w:rsidP="00BA1D12">
                      <w:pPr>
                        <w:rPr>
                          <w:i/>
                        </w:rPr>
                      </w:pPr>
                      <w:r>
                        <w:rPr>
                          <w:i/>
                        </w:rPr>
                        <w:t>u</w:t>
                      </w:r>
                    </w:p>
                  </w:txbxContent>
                </v:textbox>
              </v:shape>
            </w:pict>
          </mc:Fallback>
        </mc:AlternateContent>
      </w:r>
      <w:r w:rsidRPr="00390FBB">
        <w:rPr>
          <w:noProof/>
          <w:lang w:eastAsia="en-GB"/>
        </w:rPr>
        <mc:AlternateContent>
          <mc:Choice Requires="wps">
            <w:drawing>
              <wp:anchor distT="0" distB="0" distL="114300" distR="114300" simplePos="0" relativeHeight="249134592" behindDoc="0" locked="0" layoutInCell="1" allowOverlap="1" wp14:anchorId="697F23D9" wp14:editId="5A606058">
                <wp:simplePos x="0" y="0"/>
                <wp:positionH relativeFrom="column">
                  <wp:posOffset>2029460</wp:posOffset>
                </wp:positionH>
                <wp:positionV relativeFrom="paragraph">
                  <wp:posOffset>775970</wp:posOffset>
                </wp:positionV>
                <wp:extent cx="485775" cy="1403985"/>
                <wp:effectExtent l="0" t="0" r="0" b="5715"/>
                <wp:wrapNone/>
                <wp:docPr id="3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120563DB" w14:textId="77777777" w:rsidR="00BF4C3A" w:rsidRPr="00C4040E" w:rsidRDefault="00BF4C3A" w:rsidP="00BA1D12">
                            <w:pPr>
                              <w:rPr>
                                <w:i/>
                              </w:rPr>
                            </w:pPr>
                            <w:r>
                              <w:rPr>
                                <w:i/>
                              </w:rPr>
                              <w:t>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80" type="#_x0000_t202" style="position:absolute;left:0;text-align:left;margin-left:159.8pt;margin-top:61.1pt;width:38.25pt;height:110.55pt;z-index:2491345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" filled="f" stroked="f">
                <v:textbox style="mso-fit-shape-to-text:t">
                  <w:txbxContent>
                    <w:p w14:paraId="120563DB" w14:textId="77777777" w:rsidR="00BF4C3A" w:rsidRPr="00C4040E" w:rsidRDefault="00BF4C3A" w:rsidP="00BA1D12">
                      <w:pPr>
                        <w:rPr>
                          <w:i/>
                        </w:rPr>
                      </w:pPr>
                      <w:r>
                        <w:rPr>
                          <w:i/>
                        </w:rPr>
                        <w:t>u</w:t>
                      </w:r>
                    </w:p>
                  </w:txbxContent>
                </v:textbox>
              </v:shape>
            </w:pict>
          </mc:Fallback>
        </mc:AlternateContent>
      </w:r>
      <w:r w:rsidR="00437E51" w:rsidRPr="00390FBB">
        <w:rPr>
          <w:noProof/>
          <w:lang w:eastAsia="en-GB"/>
        </w:rPr>
        <mc:AlternateContent>
          <mc:Choice Requires="wps">
            <w:drawing>
              <wp:anchor distT="0" distB="0" distL="114300" distR="114300" simplePos="0" relativeHeight="248829440" behindDoc="0" locked="0" layoutInCell="1" allowOverlap="1" wp14:anchorId="74312815" wp14:editId="3E5D030F">
                <wp:simplePos x="0" y="0"/>
                <wp:positionH relativeFrom="column">
                  <wp:posOffset>1397635</wp:posOffset>
                </wp:positionH>
                <wp:positionV relativeFrom="paragraph">
                  <wp:posOffset>775970</wp:posOffset>
                </wp:positionV>
                <wp:extent cx="485775" cy="1403985"/>
                <wp:effectExtent l="0" t="0" r="0" b="5715"/>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5C9CB8B2" w14:textId="77777777" w:rsidR="00BF4C3A" w:rsidRPr="00C4040E" w:rsidRDefault="00BF4C3A" w:rsidP="00BA1D12">
                            <w:pPr>
                              <w:rPr>
                                <w:i/>
                              </w:rPr>
                            </w:pPr>
                            <w:r w:rsidRPr="00C4040E">
                              <w:rPr>
                                <w:i/>
                              </w:rPr>
                              <w:t>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81" type="#_x0000_t202" style="position:absolute;left:0;text-align:left;margin-left:110.05pt;margin-top:61.1pt;width:38.25pt;height:110.55pt;z-index:2488294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" filled="f" stroked="f">
                <v:textbox style="mso-fit-shape-to-text:t">
                  <w:txbxContent>
                    <w:p w14:paraId="5C9CB8B2" w14:textId="77777777" w:rsidR="00BF4C3A" w:rsidRPr="00C4040E" w:rsidRDefault="00BF4C3A" w:rsidP="00BA1D12">
                      <w:pPr>
                        <w:rPr>
                          <w:i/>
                        </w:rPr>
                      </w:pPr>
                      <w:r w:rsidRPr="00C4040E">
                        <w:rPr>
                          <w:i/>
                        </w:rPr>
                        <w:t>x</w:t>
                      </w:r>
                    </w:p>
                  </w:txbxContent>
                </v:textbox>
              </v:shape>
            </w:pict>
          </mc:Fallback>
        </mc:AlternateContent>
      </w:r>
      <w:r w:rsidR="00437E51" w:rsidRPr="00390FBB">
        <w:rPr>
          <w:noProof/>
          <w:lang w:eastAsia="en-GB"/>
        </w:rPr>
        <mc:AlternateContent>
          <mc:Choice Requires="wps">
            <w:drawing>
              <wp:anchor distT="0" distB="0" distL="114300" distR="114300" simplePos="0" relativeHeight="249119232" behindDoc="0" locked="0" layoutInCell="1" allowOverlap="1" wp14:anchorId="73AEBA38" wp14:editId="114B304B">
                <wp:simplePos x="0" y="0"/>
                <wp:positionH relativeFrom="column">
                  <wp:posOffset>643255</wp:posOffset>
                </wp:positionH>
                <wp:positionV relativeFrom="paragraph">
                  <wp:posOffset>687705</wp:posOffset>
                </wp:positionV>
                <wp:extent cx="485775" cy="1403985"/>
                <wp:effectExtent l="0" t="0" r="0" b="5715"/>
                <wp:wrapNone/>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4CA165E5" w14:textId="77777777" w:rsidR="00BF4C3A" w:rsidRPr="00C4040E" w:rsidRDefault="00BF4C3A" w:rsidP="00BA1D12">
                            <w:pPr>
                              <w:rPr>
                                <w:i/>
                              </w:rPr>
                            </w:pPr>
                            <w:r>
                              <w:rPr>
                                <w:i/>
                              </w:rPr>
                              <w:t>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82" type="#_x0000_t202" style="position:absolute;left:0;text-align:left;margin-left:50.65pt;margin-top:54.15pt;width:38.25pt;height:110.55pt;z-index:2491192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" filled="f" stroked="f">
                <v:textbox style="mso-fit-shape-to-text:t">
                  <w:txbxContent>
                    <w:p w14:paraId="4CA165E5" w14:textId="77777777" w:rsidR="00BF4C3A" w:rsidRPr="00C4040E" w:rsidRDefault="00BF4C3A" w:rsidP="00BA1D12">
                      <w:pPr>
                        <w:rPr>
                          <w:i/>
                        </w:rPr>
                      </w:pPr>
                      <w:r>
                        <w:rPr>
                          <w:i/>
                        </w:rPr>
                        <w:t>u</w:t>
                      </w:r>
                    </w:p>
                  </w:txbxContent>
                </v:textbox>
              </v:shape>
            </w:pict>
          </mc:Fallback>
        </mc:AlternateContent>
      </w:r>
      <w:r w:rsidR="00437E51" w:rsidRPr="00390FBB">
        <w:rPr>
          <w:noProof/>
          <w:lang w:eastAsia="en-GB"/>
        </w:rPr>
        <mc:AlternateContent>
          <mc:Choice Requires="wps">
            <w:drawing>
              <wp:anchor distT="0" distB="0" distL="114300" distR="114300" simplePos="0" relativeHeight="248477184" behindDoc="0" locked="0" layoutInCell="1" allowOverlap="1" wp14:anchorId="3C09B490" wp14:editId="0C88588F">
                <wp:simplePos x="0" y="0"/>
                <wp:positionH relativeFrom="column">
                  <wp:posOffset>3875405</wp:posOffset>
                </wp:positionH>
                <wp:positionV relativeFrom="paragraph">
                  <wp:posOffset>879475</wp:posOffset>
                </wp:positionV>
                <wp:extent cx="485775" cy="1403985"/>
                <wp:effectExtent l="0" t="0" r="0" b="571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426172A3" w14:textId="77777777" w:rsidR="00BF4C3A" w:rsidRDefault="00BF4C3A" w:rsidP="00BA1D12">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83" type="#_x0000_t202" style="position:absolute;left:0;text-align:left;margin-left:305.15pt;margin-top:69.25pt;width:38.25pt;height:110.55pt;z-index:2484771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" filled="f" stroked="f">
                <v:textbox style="mso-fit-shape-to-text:t">
                  <w:txbxContent>
                    <w:p w14:paraId="426172A3" w14:textId="77777777" w:rsidR="00BF4C3A" w:rsidRDefault="00BF4C3A" w:rsidP="00BA1D12">
                      <w:r>
                        <w:t>c)</w:t>
                      </w:r>
                    </w:p>
                  </w:txbxContent>
                </v:textbox>
              </v:shape>
            </w:pict>
          </mc:Fallback>
        </mc:AlternateContent>
      </w:r>
      <w:r w:rsidR="00437E51" w:rsidRPr="00390FBB">
        <w:rPr>
          <w:noProof/>
          <w:lang w:eastAsia="en-GB"/>
        </w:rPr>
        <mc:AlternateContent>
          <mc:Choice Requires="wps">
            <w:drawing>
              <wp:anchor distT="0" distB="0" distL="114300" distR="114300" simplePos="0" relativeHeight="249514496" behindDoc="0" locked="0" layoutInCell="1" allowOverlap="1" wp14:anchorId="552B4643" wp14:editId="65BA18F9">
                <wp:simplePos x="0" y="0"/>
                <wp:positionH relativeFrom="column">
                  <wp:posOffset>1722755</wp:posOffset>
                </wp:positionH>
                <wp:positionV relativeFrom="paragraph">
                  <wp:posOffset>4413885</wp:posOffset>
                </wp:positionV>
                <wp:extent cx="485775" cy="1403985"/>
                <wp:effectExtent l="0" t="0" r="0" b="5715"/>
                <wp:wrapNone/>
                <wp:docPr id="3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7988D675" w14:textId="77777777" w:rsidR="00BF4C3A" w:rsidRDefault="00BF4C3A" w:rsidP="00BA1D12">
                            <w:r>
                              <w:t>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84" type="#_x0000_t202" style="position:absolute;left:0;text-align:left;margin-left:135.65pt;margin-top:347.55pt;width:38.25pt;height:110.55pt;z-index:2495144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" filled="f" stroked="f">
                <v:textbox style="mso-fit-shape-to-text:t">
                  <w:txbxContent>
                    <w:p w14:paraId="7988D675" w14:textId="77777777" w:rsidR="00BF4C3A" w:rsidRDefault="00BF4C3A" w:rsidP="00BA1D12">
                      <w:r>
                        <w:t>h)</w:t>
                      </w:r>
                    </w:p>
                  </w:txbxContent>
                </v:textbox>
              </v:shape>
            </w:pict>
          </mc:Fallback>
        </mc:AlternateContent>
      </w:r>
      <w:r w:rsidR="00437E51" w:rsidRPr="00390FBB">
        <w:rPr>
          <w:noProof/>
          <w:lang w:eastAsia="en-GB"/>
        </w:rPr>
        <mc:AlternateContent>
          <mc:Choice Requires="wps">
            <w:drawing>
              <wp:anchor distT="0" distB="0" distL="114300" distR="114300" simplePos="0" relativeHeight="248552960" behindDoc="0" locked="0" layoutInCell="1" allowOverlap="1" wp14:anchorId="05F730E2" wp14:editId="2F5CFD0C">
                <wp:simplePos x="0" y="0"/>
                <wp:positionH relativeFrom="column">
                  <wp:posOffset>2147570</wp:posOffset>
                </wp:positionH>
                <wp:positionV relativeFrom="paragraph">
                  <wp:posOffset>1051560</wp:posOffset>
                </wp:positionV>
                <wp:extent cx="0" cy="375920"/>
                <wp:effectExtent l="95250" t="38100" r="57150" b="24130"/>
                <wp:wrapNone/>
                <wp:docPr id="49" name="Straight Arrow Connector 49"/>
                <wp:cNvGraphicFramePr/>
                <a:graphic xmlns:a="http://schemas.openxmlformats.org/drawingml/2006/main">
                  <a:graphicData uri="http://schemas.microsoft.com/office/word/2010/wordprocessingShape">
                    <wps:wsp>
                      <wps:cNvCnPr/>
                      <wps:spPr>
                        <a:xfrm flipV="1">
                          <a:off x="0" y="0"/>
                          <a:ext cx="0" cy="375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9" o:spid="_x0000_s1026" type="#_x0000_t32" style="position:absolute;margin-left:169.1pt;margin-top:82.8pt;width:0;height:29.6pt;flip:y;z-index:248552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" strokecolor="black [3040]">
                <v:stroke endarrow="open"/>
              </v:shape>
            </w:pict>
          </mc:Fallback>
        </mc:AlternateContent>
      </w:r>
      <w:r w:rsidR="00437E51" w:rsidRPr="00390FBB">
        <w:rPr>
          <w:noProof/>
          <w:lang w:eastAsia="en-GB"/>
        </w:rPr>
        <mc:AlternateContent>
          <mc:Choice Requires="wps">
            <w:drawing>
              <wp:anchor distT="0" distB="0" distL="114300" distR="114300" simplePos="0" relativeHeight="248859136" behindDoc="0" locked="0" layoutInCell="1" allowOverlap="1" wp14:anchorId="29CB3D15" wp14:editId="1D64811D">
                <wp:simplePos x="0" y="0"/>
                <wp:positionH relativeFrom="column">
                  <wp:posOffset>4958080</wp:posOffset>
                </wp:positionH>
                <wp:positionV relativeFrom="paragraph">
                  <wp:posOffset>903605</wp:posOffset>
                </wp:positionV>
                <wp:extent cx="485775" cy="1403985"/>
                <wp:effectExtent l="0" t="0" r="0" b="5715"/>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0D482A7F" w14:textId="77777777" w:rsidR="00BF4C3A" w:rsidRPr="00C4040E" w:rsidRDefault="00BF4C3A" w:rsidP="00BA1D12">
                            <w:pPr>
                              <w:rPr>
                                <w:i/>
                              </w:rPr>
                            </w:pPr>
                            <w:r w:rsidRPr="00C4040E">
                              <w:rPr>
                                <w:i/>
                              </w:rPr>
                              <w:t>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85" type="#_x0000_t202" style="position:absolute;left:0;text-align:left;margin-left:390.4pt;margin-top:71.15pt;width:38.25pt;height:110.55pt;z-index:2488591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" filled="f" stroked="f">
                <v:textbox style="mso-fit-shape-to-text:t">
                  <w:txbxContent>
                    <w:p w14:paraId="0D482A7F" w14:textId="77777777" w:rsidR="00BF4C3A" w:rsidRPr="00C4040E" w:rsidRDefault="00BF4C3A" w:rsidP="00BA1D12">
                      <w:pPr>
                        <w:rPr>
                          <w:i/>
                        </w:rPr>
                      </w:pPr>
                      <w:r w:rsidRPr="00C4040E">
                        <w:rPr>
                          <w:i/>
                        </w:rPr>
                        <w:t>x</w:t>
                      </w:r>
                    </w:p>
                  </w:txbxContent>
                </v:textbox>
              </v:shape>
            </w:pict>
          </mc:Fallback>
        </mc:AlternateContent>
      </w:r>
      <w:r w:rsidR="00437E51" w:rsidRPr="00390FBB">
        <w:rPr>
          <w:noProof/>
          <w:lang w:eastAsia="en-GB"/>
        </w:rPr>
        <mc:AlternateContent>
          <mc:Choice Requires="wps">
            <w:drawing>
              <wp:anchor distT="0" distB="0" distL="114300" distR="114300" simplePos="0" relativeHeight="248874496" behindDoc="0" locked="0" layoutInCell="1" allowOverlap="1" wp14:anchorId="64556A0F" wp14:editId="33BA0183">
                <wp:simplePos x="0" y="0"/>
                <wp:positionH relativeFrom="column">
                  <wp:posOffset>2066925</wp:posOffset>
                </wp:positionH>
                <wp:positionV relativeFrom="paragraph">
                  <wp:posOffset>2697480</wp:posOffset>
                </wp:positionV>
                <wp:extent cx="485775" cy="1403985"/>
                <wp:effectExtent l="0" t="0" r="0" b="5715"/>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7A84907B" w14:textId="77777777" w:rsidR="00BF4C3A" w:rsidRPr="00C4040E" w:rsidRDefault="00BF4C3A" w:rsidP="00BA1D12">
                            <w:pPr>
                              <w:rPr>
                                <w:i/>
                              </w:rPr>
                            </w:pPr>
                            <w:r w:rsidRPr="00C4040E">
                              <w:rPr>
                                <w:i/>
                              </w:rPr>
                              <w:t>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86" type="#_x0000_t202" style="position:absolute;left:0;text-align:left;margin-left:162.75pt;margin-top:212.4pt;width:38.25pt;height:110.55pt;z-index:2488744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" filled="f" stroked="f">
                <v:textbox style="mso-fit-shape-to-text:t">
                  <w:txbxContent>
                    <w:p w14:paraId="7A84907B" w14:textId="77777777" w:rsidR="00BF4C3A" w:rsidRPr="00C4040E" w:rsidRDefault="00BF4C3A" w:rsidP="00BA1D12">
                      <w:pPr>
                        <w:rPr>
                          <w:i/>
                        </w:rPr>
                      </w:pPr>
                      <w:r w:rsidRPr="00C4040E">
                        <w:rPr>
                          <w:i/>
                        </w:rPr>
                        <w:t>x</w:t>
                      </w:r>
                    </w:p>
                  </w:txbxContent>
                </v:textbox>
              </v:shape>
            </w:pict>
          </mc:Fallback>
        </mc:AlternateContent>
      </w:r>
      <w:r w:rsidR="00437E51" w:rsidRPr="00390FBB">
        <w:rPr>
          <w:noProof/>
          <w:lang w:eastAsia="en-GB"/>
        </w:rPr>
        <mc:AlternateContent>
          <mc:Choice Requires="wps">
            <w:drawing>
              <wp:anchor distT="0" distB="0" distL="114300" distR="114300" simplePos="0" relativeHeight="248783360" behindDoc="0" locked="0" layoutInCell="1" allowOverlap="1" wp14:anchorId="3A5FE995" wp14:editId="01D8DF7A">
                <wp:simplePos x="0" y="0"/>
                <wp:positionH relativeFrom="column">
                  <wp:posOffset>5069205</wp:posOffset>
                </wp:positionH>
                <wp:positionV relativeFrom="paragraph">
                  <wp:posOffset>2624455</wp:posOffset>
                </wp:positionV>
                <wp:extent cx="0" cy="375920"/>
                <wp:effectExtent l="95250" t="38100" r="57150" b="24130"/>
                <wp:wrapNone/>
                <wp:docPr id="289" name="Straight Arrow Connector 289"/>
                <wp:cNvGraphicFramePr/>
                <a:graphic xmlns:a="http://schemas.openxmlformats.org/drawingml/2006/main">
                  <a:graphicData uri="http://schemas.microsoft.com/office/word/2010/wordprocessingShape">
                    <wps:wsp>
                      <wps:cNvCnPr/>
                      <wps:spPr>
                        <a:xfrm flipV="1">
                          <a:off x="0" y="0"/>
                          <a:ext cx="0" cy="375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89" o:spid="_x0000_s1026" type="#_x0000_t32" style="position:absolute;margin-left:399.15pt;margin-top:206.65pt;width:0;height:29.6pt;flip:y;z-index:24878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" strokecolor="black [3040]">
                <v:stroke endarrow="open"/>
              </v:shape>
            </w:pict>
          </mc:Fallback>
        </mc:AlternateContent>
      </w:r>
      <w:r w:rsidR="00437E51" w:rsidRPr="00390FBB">
        <w:rPr>
          <w:noProof/>
          <w:lang w:eastAsia="en-GB"/>
        </w:rPr>
        <mc:AlternateContent>
          <mc:Choice Requires="wps">
            <w:drawing>
              <wp:anchor distT="0" distB="0" distL="114300" distR="114300" simplePos="0" relativeHeight="248905216" behindDoc="0" locked="0" layoutInCell="1" allowOverlap="1" wp14:anchorId="4F05A270" wp14:editId="7801F979">
                <wp:simplePos x="0" y="0"/>
                <wp:positionH relativeFrom="column">
                  <wp:posOffset>5616575</wp:posOffset>
                </wp:positionH>
                <wp:positionV relativeFrom="paragraph">
                  <wp:posOffset>2783205</wp:posOffset>
                </wp:positionV>
                <wp:extent cx="485775" cy="1403985"/>
                <wp:effectExtent l="0" t="0" r="0" b="5715"/>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33A214D2" w14:textId="77777777" w:rsidR="00BF4C3A" w:rsidRPr="00C4040E" w:rsidRDefault="00BF4C3A" w:rsidP="00BA1D12">
                            <w:pPr>
                              <w:rPr>
                                <w:i/>
                              </w:rPr>
                            </w:pPr>
                            <w:r w:rsidRPr="00C4040E">
                              <w:rPr>
                                <w:i/>
                              </w:rPr>
                              <w:t>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87" type="#_x0000_t202" style="position:absolute;left:0;text-align:left;margin-left:442.25pt;margin-top:219.15pt;width:38.25pt;height:110.55pt;z-index:2489052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" filled="f" stroked="f">
                <v:textbox style="mso-fit-shape-to-text:t">
                  <w:txbxContent>
                    <w:p w14:paraId="33A214D2" w14:textId="77777777" w:rsidR="00BF4C3A" w:rsidRPr="00C4040E" w:rsidRDefault="00BF4C3A" w:rsidP="00BA1D12">
                      <w:pPr>
                        <w:rPr>
                          <w:i/>
                        </w:rPr>
                      </w:pPr>
                      <w:r w:rsidRPr="00C4040E">
                        <w:rPr>
                          <w:i/>
                        </w:rPr>
                        <w:t>x</w:t>
                      </w:r>
                    </w:p>
                  </w:txbxContent>
                </v:textbox>
              </v:shape>
            </w:pict>
          </mc:Fallback>
        </mc:AlternateContent>
      </w:r>
      <w:r w:rsidR="00BA1D12">
        <w:t xml:space="preserve">Fluidised bed dryers vary widely in design and operation, from batch to continuous solids flow and large to small scale.  </w:t>
      </w:r>
      <w:r w:rsidR="00BA1D12">
        <w:fldChar w:fldCharType="begin"/>
      </w:r>
      <w:r w:rsidR="00BA1D12">
        <w:instrText xml:space="preserve"> REF _Ref448485158 \h  \* MERGEFORMAT </w:instrText>
      </w:r>
      <w:r w:rsidR="00BA1D12">
        <w:fldChar w:fldCharType="separate"/>
      </w:r>
      <w:r w:rsidR="005D3AE0">
        <w:t xml:space="preserve">Figure </w:t>
      </w:r>
      <w:r w:rsidR="005D3AE0">
        <w:rPr>
          <w:noProof/>
        </w:rPr>
        <w:t>2</w:t>
      </w:r>
      <w:r w:rsidR="005D3AE0">
        <w:rPr>
          <w:noProof/>
        </w:rPr>
        <w:noBreakHyphen/>
        <w:t>10</w:t>
      </w:r>
      <w:r w:rsidR="00BA1D12">
        <w:fldChar w:fldCharType="end"/>
      </w:r>
      <w:r w:rsidR="00044832">
        <w:t xml:space="preserve"> shows a </w:t>
      </w:r>
      <w:r w:rsidR="00BA1D12">
        <w:t xml:space="preserve">selection of design options, such as multistage, counterflow and circular solids pathways.  Each design has recurring elements of incoming hot air </w:t>
      </w:r>
      <w:r w:rsidR="00044832">
        <w:t xml:space="preserve">(z) </w:t>
      </w:r>
      <w:r w:rsidR="00BA1D12">
        <w:t>and wet solids</w:t>
      </w:r>
      <w:r w:rsidR="00044832">
        <w:t xml:space="preserve"> (x)</w:t>
      </w:r>
      <w:r w:rsidR="00BA1D12">
        <w:t xml:space="preserve">, and outgoing exhaust gas </w:t>
      </w:r>
      <w:r w:rsidR="00044832">
        <w:t xml:space="preserve">(u) </w:t>
      </w:r>
      <w:r w:rsidR="00BA1D12">
        <w:t>and dry solids</w:t>
      </w:r>
      <w:r w:rsidR="00044832">
        <w:t xml:space="preserve"> (y). </w:t>
      </w:r>
    </w:p>
    <w:p w14:paraId="3D4BA3DF" w14:textId="44354832" w:rsidR="00BA1D12" w:rsidRPr="00390FBB" w:rsidRDefault="002359A0" w:rsidP="00437E51">
      <w:pPr>
        <w:spacing w:before="0" w:line="276" w:lineRule="auto"/>
        <w:rPr>
          <w:noProof/>
          <w:lang w:eastAsia="zh-CN"/>
        </w:rPr>
      </w:pPr>
      <w:r w:rsidRPr="00390FBB">
        <w:rPr>
          <w:noProof/>
          <w:lang w:eastAsia="en-GB"/>
        </w:rPr>
        <mc:AlternateContent>
          <mc:Choice Requires="wps">
            <w:drawing>
              <wp:anchor distT="0" distB="0" distL="114300" distR="114300" simplePos="0" relativeHeight="248997376" behindDoc="0" locked="0" layoutInCell="1" allowOverlap="1" wp14:anchorId="70AE615B" wp14:editId="7ECC92F6">
                <wp:simplePos x="0" y="0"/>
                <wp:positionH relativeFrom="column">
                  <wp:posOffset>2919730</wp:posOffset>
                </wp:positionH>
                <wp:positionV relativeFrom="paragraph">
                  <wp:posOffset>3192145</wp:posOffset>
                </wp:positionV>
                <wp:extent cx="485775" cy="1403985"/>
                <wp:effectExtent l="0" t="0" r="0" b="5715"/>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2CD37935" w14:textId="77777777" w:rsidR="00BF4C3A" w:rsidRPr="00C4040E" w:rsidRDefault="00BF4C3A" w:rsidP="00BA1D12">
                            <w:pPr>
                              <w:rPr>
                                <w:i/>
                              </w:rPr>
                            </w:pPr>
                            <w:r>
                              <w:rPr>
                                <w:i/>
                              </w:rPr>
                              <w: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88" type="#_x0000_t202" style="position:absolute;left:0;text-align:left;margin-left:229.9pt;margin-top:251.35pt;width:38.25pt;height:110.55pt;z-index:2489973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" filled="f" stroked="f">
                <v:textbox style="mso-fit-shape-to-text:t">
                  <w:txbxContent>
                    <w:p w14:paraId="2CD37935" w14:textId="77777777" w:rsidR="00BF4C3A" w:rsidRPr="00C4040E" w:rsidRDefault="00BF4C3A" w:rsidP="00BA1D12">
                      <w:pPr>
                        <w:rPr>
                          <w:i/>
                        </w:rPr>
                      </w:pPr>
                      <w:r>
                        <w:rPr>
                          <w:i/>
                        </w:rPr>
                        <w:t>y</w:t>
                      </w:r>
                    </w:p>
                  </w:txbxContent>
                </v:textbox>
              </v:shape>
            </w:pict>
          </mc:Fallback>
        </mc:AlternateContent>
      </w:r>
      <w:r w:rsidRPr="00390FBB">
        <w:rPr>
          <w:noProof/>
          <w:lang w:eastAsia="en-GB"/>
        </w:rPr>
        <mc:AlternateContent>
          <mc:Choice Requires="wps">
            <w:drawing>
              <wp:anchor distT="0" distB="0" distL="114300" distR="114300" simplePos="0" relativeHeight="248889856" behindDoc="0" locked="0" layoutInCell="1" allowOverlap="1" wp14:anchorId="2B4DA204" wp14:editId="092EEFD1">
                <wp:simplePos x="0" y="0"/>
                <wp:positionH relativeFrom="column">
                  <wp:posOffset>3031490</wp:posOffset>
                </wp:positionH>
                <wp:positionV relativeFrom="paragraph">
                  <wp:posOffset>1405255</wp:posOffset>
                </wp:positionV>
                <wp:extent cx="485775" cy="1403985"/>
                <wp:effectExtent l="0" t="0" r="0" b="5715"/>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06DF98A0" w14:textId="77777777" w:rsidR="00BF4C3A" w:rsidRPr="00C4040E" w:rsidRDefault="00BF4C3A" w:rsidP="00BA1D12">
                            <w:pPr>
                              <w:rPr>
                                <w:i/>
                              </w:rPr>
                            </w:pPr>
                            <w:r w:rsidRPr="00C4040E">
                              <w:rPr>
                                <w:i/>
                              </w:rPr>
                              <w:t>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89" type="#_x0000_t202" style="position:absolute;left:0;text-align:left;margin-left:238.7pt;margin-top:110.65pt;width:38.25pt;height:110.55pt;z-index:2488898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" filled="f" stroked="f">
                <v:textbox style="mso-fit-shape-to-text:t">
                  <w:txbxContent>
                    <w:p w14:paraId="06DF98A0" w14:textId="77777777" w:rsidR="00BF4C3A" w:rsidRPr="00C4040E" w:rsidRDefault="00BF4C3A" w:rsidP="00BA1D12">
                      <w:pPr>
                        <w:rPr>
                          <w:i/>
                        </w:rPr>
                      </w:pPr>
                      <w:r w:rsidRPr="00C4040E">
                        <w:rPr>
                          <w:i/>
                        </w:rPr>
                        <w:t>x</w:t>
                      </w:r>
                    </w:p>
                  </w:txbxContent>
                </v:textbox>
              </v:shape>
            </w:pict>
          </mc:Fallback>
        </mc:AlternateContent>
      </w:r>
      <w:r w:rsidRPr="00390FBB">
        <w:rPr>
          <w:noProof/>
          <w:lang w:eastAsia="en-GB"/>
        </w:rPr>
        <mc:AlternateContent>
          <mc:Choice Requires="wps">
            <w:drawing>
              <wp:anchor distT="0" distB="0" distL="114300" distR="114300" simplePos="0" relativeHeight="248737280" behindDoc="0" locked="0" layoutInCell="1" allowOverlap="1" wp14:anchorId="1BE03054" wp14:editId="68B2CF8F">
                <wp:simplePos x="0" y="0"/>
                <wp:positionH relativeFrom="column">
                  <wp:posOffset>3164205</wp:posOffset>
                </wp:positionH>
                <wp:positionV relativeFrom="paragraph">
                  <wp:posOffset>1739265</wp:posOffset>
                </wp:positionV>
                <wp:extent cx="0" cy="257175"/>
                <wp:effectExtent l="95250" t="0" r="57150" b="66675"/>
                <wp:wrapNone/>
                <wp:docPr id="62" name="Straight Arrow Connector 62"/>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62" o:spid="_x0000_s1026" type="#_x0000_t32" style="position:absolute;margin-left:249.15pt;margin-top:136.95pt;width:0;height:20.25pt;z-index:248737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" strokecolor="black [3040]">
                <v:stroke endarrow="open"/>
              </v:shape>
            </w:pict>
          </mc:Fallback>
        </mc:AlternateContent>
      </w:r>
      <w:r w:rsidRPr="00390FBB">
        <w:rPr>
          <w:noProof/>
          <w:lang w:eastAsia="en-GB"/>
        </w:rPr>
        <mc:AlternateContent>
          <mc:Choice Requires="wps">
            <w:drawing>
              <wp:anchor distT="0" distB="0" distL="114300" distR="114300" simplePos="0" relativeHeight="249058816" behindDoc="0" locked="0" layoutInCell="1" allowOverlap="1" wp14:anchorId="350AECE7" wp14:editId="2ED1885A">
                <wp:simplePos x="0" y="0"/>
                <wp:positionH relativeFrom="column">
                  <wp:posOffset>4728845</wp:posOffset>
                </wp:positionH>
                <wp:positionV relativeFrom="paragraph">
                  <wp:posOffset>973455</wp:posOffset>
                </wp:positionV>
                <wp:extent cx="485775" cy="1403985"/>
                <wp:effectExtent l="0" t="0" r="0" b="5715"/>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56A5074B" w14:textId="77777777" w:rsidR="00BF4C3A" w:rsidRPr="00C4040E" w:rsidRDefault="00BF4C3A" w:rsidP="00BA1D12">
                            <w:pPr>
                              <w:rPr>
                                <w:i/>
                              </w:rPr>
                            </w:pPr>
                            <w:r>
                              <w:rPr>
                                <w:i/>
                              </w:rPr>
                              <w:t>z</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90" type="#_x0000_t202" style="position:absolute;left:0;text-align:left;margin-left:372.35pt;margin-top:76.65pt;width:38.25pt;height:110.55pt;z-index:2490588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" filled="f" stroked="f">
                <v:textbox style="mso-fit-shape-to-text:t">
                  <w:txbxContent>
                    <w:p w14:paraId="56A5074B" w14:textId="77777777" w:rsidR="00BF4C3A" w:rsidRPr="00C4040E" w:rsidRDefault="00BF4C3A" w:rsidP="00BA1D12">
                      <w:pPr>
                        <w:rPr>
                          <w:i/>
                        </w:rPr>
                      </w:pPr>
                      <w:r>
                        <w:rPr>
                          <w:i/>
                        </w:rPr>
                        <w:t>z</w:t>
                      </w:r>
                    </w:p>
                  </w:txbxContent>
                </v:textbox>
              </v:shape>
            </w:pict>
          </mc:Fallback>
        </mc:AlternateContent>
      </w:r>
      <w:r w:rsidRPr="00390FBB">
        <w:rPr>
          <w:noProof/>
          <w:lang w:eastAsia="en-GB"/>
        </w:rPr>
        <mc:AlternateContent>
          <mc:Choice Requires="wps">
            <w:drawing>
              <wp:anchor distT="0" distB="0" distL="114300" distR="114300" simplePos="0" relativeHeight="248951296" behindDoc="0" locked="0" layoutInCell="1" allowOverlap="1" wp14:anchorId="4D2DECCB" wp14:editId="3768B1A6">
                <wp:simplePos x="0" y="0"/>
                <wp:positionH relativeFrom="column">
                  <wp:posOffset>4201795</wp:posOffset>
                </wp:positionH>
                <wp:positionV relativeFrom="paragraph">
                  <wp:posOffset>1677035</wp:posOffset>
                </wp:positionV>
                <wp:extent cx="485775" cy="1403985"/>
                <wp:effectExtent l="0" t="0" r="0" b="5715"/>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7E29AC87" w14:textId="77777777" w:rsidR="00BF4C3A" w:rsidRPr="00C4040E" w:rsidRDefault="00BF4C3A" w:rsidP="00BA1D12">
                            <w:pPr>
                              <w:rPr>
                                <w:i/>
                              </w:rPr>
                            </w:pPr>
                            <w:r>
                              <w:rPr>
                                <w:i/>
                              </w:rPr>
                              <w: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91" type="#_x0000_t202" style="position:absolute;left:0;text-align:left;margin-left:330.85pt;margin-top:132.05pt;width:38.25pt;height:110.55pt;z-index:2489512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" filled="f" stroked="f">
                <v:textbox style="mso-fit-shape-to-text:t">
                  <w:txbxContent>
                    <w:p w14:paraId="7E29AC87" w14:textId="77777777" w:rsidR="00BF4C3A" w:rsidRPr="00C4040E" w:rsidRDefault="00BF4C3A" w:rsidP="00BA1D12">
                      <w:pPr>
                        <w:rPr>
                          <w:i/>
                        </w:rPr>
                      </w:pPr>
                      <w:r>
                        <w:rPr>
                          <w:i/>
                        </w:rPr>
                        <w:t>y</w:t>
                      </w:r>
                    </w:p>
                  </w:txbxContent>
                </v:textbox>
              </v:shape>
            </w:pict>
          </mc:Fallback>
        </mc:AlternateContent>
      </w:r>
      <w:r w:rsidRPr="00390FBB">
        <w:rPr>
          <w:noProof/>
          <w:lang w:eastAsia="en-GB"/>
        </w:rPr>
        <mc:AlternateContent>
          <mc:Choice Requires="wps">
            <w:drawing>
              <wp:anchor distT="0" distB="0" distL="114300" distR="114300" simplePos="0" relativeHeight="249043456" behindDoc="0" locked="0" layoutInCell="1" allowOverlap="1" wp14:anchorId="4DC80ED8" wp14:editId="4673F5AF">
                <wp:simplePos x="0" y="0"/>
                <wp:positionH relativeFrom="column">
                  <wp:posOffset>3579495</wp:posOffset>
                </wp:positionH>
                <wp:positionV relativeFrom="paragraph">
                  <wp:posOffset>822325</wp:posOffset>
                </wp:positionV>
                <wp:extent cx="485775" cy="1403985"/>
                <wp:effectExtent l="0" t="0" r="0" b="5715"/>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1FFD34E1" w14:textId="77777777" w:rsidR="00BF4C3A" w:rsidRPr="00C4040E" w:rsidRDefault="00BF4C3A" w:rsidP="00BA1D12">
                            <w:pPr>
                              <w:rPr>
                                <w:i/>
                              </w:rPr>
                            </w:pPr>
                            <w:r>
                              <w:rPr>
                                <w:i/>
                              </w:rPr>
                              <w:t>z</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92" type="#_x0000_t202" style="position:absolute;left:0;text-align:left;margin-left:281.85pt;margin-top:64.75pt;width:38.25pt;height:110.55pt;z-index:249043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" filled="f" stroked="f">
                <v:textbox style="mso-fit-shape-to-text:t">
                  <w:txbxContent>
                    <w:p w14:paraId="1FFD34E1" w14:textId="77777777" w:rsidR="00BF4C3A" w:rsidRPr="00C4040E" w:rsidRDefault="00BF4C3A" w:rsidP="00BA1D12">
                      <w:pPr>
                        <w:rPr>
                          <w:i/>
                        </w:rPr>
                      </w:pPr>
                      <w:r>
                        <w:rPr>
                          <w:i/>
                        </w:rPr>
                        <w:t>z</w:t>
                      </w:r>
                    </w:p>
                  </w:txbxContent>
                </v:textbox>
              </v:shape>
            </w:pict>
          </mc:Fallback>
        </mc:AlternateContent>
      </w:r>
      <w:r w:rsidRPr="00390FBB">
        <w:rPr>
          <w:noProof/>
          <w:lang w:eastAsia="en-GB"/>
        </w:rPr>
        <mc:AlternateContent>
          <mc:Choice Requires="wps">
            <w:drawing>
              <wp:anchor distT="0" distB="0" distL="114300" distR="114300" simplePos="0" relativeHeight="248935936" behindDoc="0" locked="0" layoutInCell="1" allowOverlap="1" wp14:anchorId="1F7BD0EB" wp14:editId="69A5263E">
                <wp:simplePos x="0" y="0"/>
                <wp:positionH relativeFrom="column">
                  <wp:posOffset>2017395</wp:posOffset>
                </wp:positionH>
                <wp:positionV relativeFrom="paragraph">
                  <wp:posOffset>1466215</wp:posOffset>
                </wp:positionV>
                <wp:extent cx="485775" cy="1403985"/>
                <wp:effectExtent l="0" t="0" r="0" b="5715"/>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37A7CFBB" w14:textId="77777777" w:rsidR="00BF4C3A" w:rsidRPr="00C4040E" w:rsidRDefault="00BF4C3A" w:rsidP="00BA1D12">
                            <w:pPr>
                              <w:rPr>
                                <w:i/>
                              </w:rPr>
                            </w:pPr>
                            <w:r>
                              <w:rPr>
                                <w:i/>
                              </w:rPr>
                              <w: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93" type="#_x0000_t202" style="position:absolute;left:0;text-align:left;margin-left:158.85pt;margin-top:115.45pt;width:38.25pt;height:110.55pt;z-index:248935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" filled="f" stroked="f">
                <v:textbox style="mso-fit-shape-to-text:t">
                  <w:txbxContent>
                    <w:p w14:paraId="37A7CFBB" w14:textId="77777777" w:rsidR="00BF4C3A" w:rsidRPr="00C4040E" w:rsidRDefault="00BF4C3A" w:rsidP="00BA1D12">
                      <w:pPr>
                        <w:rPr>
                          <w:i/>
                        </w:rPr>
                      </w:pPr>
                      <w:r>
                        <w:rPr>
                          <w:i/>
                        </w:rPr>
                        <w:t>y</w:t>
                      </w:r>
                    </w:p>
                  </w:txbxContent>
                </v:textbox>
              </v:shape>
            </w:pict>
          </mc:Fallback>
        </mc:AlternateContent>
      </w:r>
      <w:r w:rsidRPr="00390FBB">
        <w:rPr>
          <w:noProof/>
          <w:lang w:eastAsia="en-GB"/>
        </w:rPr>
        <mc:AlternateContent>
          <mc:Choice Requires="wps">
            <w:drawing>
              <wp:anchor distT="0" distB="0" distL="114300" distR="114300" simplePos="0" relativeHeight="248629760" behindDoc="0" locked="0" layoutInCell="1" allowOverlap="1" wp14:anchorId="5DCC0789" wp14:editId="7FB91966">
                <wp:simplePos x="0" y="0"/>
                <wp:positionH relativeFrom="column">
                  <wp:posOffset>2146935</wp:posOffset>
                </wp:positionH>
                <wp:positionV relativeFrom="paragraph">
                  <wp:posOffset>1296670</wp:posOffset>
                </wp:positionV>
                <wp:extent cx="0" cy="304800"/>
                <wp:effectExtent l="95250" t="0" r="57150" b="57150"/>
                <wp:wrapNone/>
                <wp:docPr id="54" name="Straight Arrow Connector 54"/>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54" o:spid="_x0000_s1026" type="#_x0000_t32" style="position:absolute;margin-left:169.05pt;margin-top:102.1pt;width:0;height:24pt;z-index:248629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" strokecolor="black [3040]">
                <v:stroke endarrow="open"/>
              </v:shape>
            </w:pict>
          </mc:Fallback>
        </mc:AlternateContent>
      </w:r>
      <w:r w:rsidRPr="00390FBB">
        <w:rPr>
          <w:noProof/>
          <w:lang w:eastAsia="en-GB"/>
        </w:rPr>
        <mc:AlternateContent>
          <mc:Choice Requires="wps">
            <w:drawing>
              <wp:anchor distT="0" distB="0" distL="114300" distR="114300" simplePos="0" relativeHeight="248583680" behindDoc="0" locked="0" layoutInCell="1" allowOverlap="1" wp14:anchorId="6412EBF0" wp14:editId="7B104813">
                <wp:simplePos x="0" y="0"/>
                <wp:positionH relativeFrom="column">
                  <wp:posOffset>2818130</wp:posOffset>
                </wp:positionH>
                <wp:positionV relativeFrom="paragraph">
                  <wp:posOffset>81915</wp:posOffset>
                </wp:positionV>
                <wp:extent cx="0" cy="390525"/>
                <wp:effectExtent l="95250" t="0" r="114300" b="66675"/>
                <wp:wrapNone/>
                <wp:docPr id="51" name="Straight Arrow Connector 51"/>
                <wp:cNvGraphicFramePr/>
                <a:graphic xmlns:a="http://schemas.openxmlformats.org/drawingml/2006/main">
                  <a:graphicData uri="http://schemas.microsoft.com/office/word/2010/wordprocessingShape">
                    <wps:wsp>
                      <wps:cNvCnPr/>
                      <wps:spPr>
                        <a:xfrm>
                          <a:off x="0" y="0"/>
                          <a:ext cx="0" cy="3905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51" o:spid="_x0000_s1026" type="#_x0000_t32" style="position:absolute;margin-left:221.9pt;margin-top:6.45pt;width:0;height:30.75pt;z-index:248583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" strokecolor="black [3040]">
                <v:stroke endarrow="open"/>
              </v:shape>
            </w:pict>
          </mc:Fallback>
        </mc:AlternateContent>
      </w:r>
      <w:r w:rsidRPr="00390FBB">
        <w:rPr>
          <w:noProof/>
          <w:lang w:eastAsia="en-GB"/>
        </w:rPr>
        <mc:AlternateContent>
          <mc:Choice Requires="wps">
            <w:drawing>
              <wp:anchor distT="0" distB="0" distL="114300" distR="114300" simplePos="0" relativeHeight="248843776" behindDoc="0" locked="0" layoutInCell="1" allowOverlap="1" wp14:anchorId="153E2F58" wp14:editId="3AAA0201">
                <wp:simplePos x="0" y="0"/>
                <wp:positionH relativeFrom="column">
                  <wp:posOffset>2811780</wp:posOffset>
                </wp:positionH>
                <wp:positionV relativeFrom="paragraph">
                  <wp:posOffset>93980</wp:posOffset>
                </wp:positionV>
                <wp:extent cx="485775" cy="1403985"/>
                <wp:effectExtent l="0" t="0" r="0" b="5715"/>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44D5CC69" w14:textId="77777777" w:rsidR="00BF4C3A" w:rsidRPr="00C4040E" w:rsidRDefault="00BF4C3A" w:rsidP="00BA1D12">
                            <w:pPr>
                              <w:rPr>
                                <w:i/>
                              </w:rPr>
                            </w:pPr>
                            <w:r w:rsidRPr="00C4040E">
                              <w:rPr>
                                <w:i/>
                              </w:rPr>
                              <w:t>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94" type="#_x0000_t202" style="position:absolute;left:0;text-align:left;margin-left:221.4pt;margin-top:7.4pt;width:38.25pt;height:110.55pt;z-index:2488437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" filled="f" stroked="f">
                <v:textbox style="mso-fit-shape-to-text:t">
                  <w:txbxContent>
                    <w:p w14:paraId="44D5CC69" w14:textId="77777777" w:rsidR="00BF4C3A" w:rsidRPr="00C4040E" w:rsidRDefault="00BF4C3A" w:rsidP="00BA1D12">
                      <w:pPr>
                        <w:rPr>
                          <w:i/>
                        </w:rPr>
                      </w:pPr>
                      <w:r w:rsidRPr="00C4040E">
                        <w:rPr>
                          <w:i/>
                        </w:rPr>
                        <w:t>x</w:t>
                      </w:r>
                    </w:p>
                  </w:txbxContent>
                </v:textbox>
              </v:shape>
            </w:pict>
          </mc:Fallback>
        </mc:AlternateContent>
      </w:r>
      <w:r w:rsidRPr="00390FBB">
        <w:rPr>
          <w:noProof/>
          <w:lang w:eastAsia="en-GB"/>
        </w:rPr>
        <mc:AlternateContent>
          <mc:Choice Requires="wps">
            <w:drawing>
              <wp:anchor distT="0" distB="0" distL="114300" distR="114300" simplePos="0" relativeHeight="249074176" behindDoc="0" locked="0" layoutInCell="1" allowOverlap="1" wp14:anchorId="1F17BDFE" wp14:editId="271BB901">
                <wp:simplePos x="0" y="0"/>
                <wp:positionH relativeFrom="column">
                  <wp:posOffset>1994535</wp:posOffset>
                </wp:positionH>
                <wp:positionV relativeFrom="paragraph">
                  <wp:posOffset>2566670</wp:posOffset>
                </wp:positionV>
                <wp:extent cx="485775" cy="1403985"/>
                <wp:effectExtent l="0" t="0" r="0" b="5715"/>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1D6BEA7C" w14:textId="77777777" w:rsidR="00BF4C3A" w:rsidRPr="00C4040E" w:rsidRDefault="00BF4C3A" w:rsidP="00BA1D12">
                            <w:pPr>
                              <w:rPr>
                                <w:i/>
                              </w:rPr>
                            </w:pPr>
                            <w:r>
                              <w:rPr>
                                <w:i/>
                              </w:rPr>
                              <w:t>z</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95" type="#_x0000_t202" style="position:absolute;left:0;text-align:left;margin-left:157.05pt;margin-top:202.1pt;width:38.25pt;height:110.55pt;z-index:249074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" filled="f" stroked="f">
                <v:textbox style="mso-fit-shape-to-text:t">
                  <w:txbxContent>
                    <w:p w14:paraId="1D6BEA7C" w14:textId="77777777" w:rsidR="00BF4C3A" w:rsidRPr="00C4040E" w:rsidRDefault="00BF4C3A" w:rsidP="00BA1D12">
                      <w:pPr>
                        <w:rPr>
                          <w:i/>
                        </w:rPr>
                      </w:pPr>
                      <w:r>
                        <w:rPr>
                          <w:i/>
                        </w:rPr>
                        <w:t>z</w:t>
                      </w:r>
                    </w:p>
                  </w:txbxContent>
                </v:textbox>
              </v:shape>
            </w:pict>
          </mc:Fallback>
        </mc:AlternateContent>
      </w:r>
      <w:r w:rsidRPr="00390FBB">
        <w:rPr>
          <w:noProof/>
          <w:lang w:eastAsia="en-GB"/>
        </w:rPr>
        <mc:AlternateContent>
          <mc:Choice Requires="wps">
            <w:drawing>
              <wp:anchor distT="0" distB="0" distL="114300" distR="114300" simplePos="0" relativeHeight="248691200" behindDoc="0" locked="0" layoutInCell="1" allowOverlap="1" wp14:anchorId="1DA70900" wp14:editId="6D9530A1">
                <wp:simplePos x="0" y="0"/>
                <wp:positionH relativeFrom="column">
                  <wp:posOffset>1885950</wp:posOffset>
                </wp:positionH>
                <wp:positionV relativeFrom="paragraph">
                  <wp:posOffset>1989455</wp:posOffset>
                </wp:positionV>
                <wp:extent cx="276225" cy="228600"/>
                <wp:effectExtent l="38100" t="0" r="28575" b="57150"/>
                <wp:wrapNone/>
                <wp:docPr id="59" name="Straight Arrow Connector 59"/>
                <wp:cNvGraphicFramePr/>
                <a:graphic xmlns:a="http://schemas.openxmlformats.org/drawingml/2006/main">
                  <a:graphicData uri="http://schemas.microsoft.com/office/word/2010/wordprocessingShape">
                    <wps:wsp>
                      <wps:cNvCnPr/>
                      <wps:spPr>
                        <a:xfrm flipH="1">
                          <a:off x="0" y="0"/>
                          <a:ext cx="276225" cy="2286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9" o:spid="_x0000_s1026" type="#_x0000_t32" style="position:absolute;margin-left:148.5pt;margin-top:156.65pt;width:21.75pt;height:18pt;flip:x;z-index:24869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" strokecolor="black [3040]">
                <v:stroke endarrow="open"/>
              </v:shape>
            </w:pict>
          </mc:Fallback>
        </mc:AlternateContent>
      </w:r>
      <w:r w:rsidRPr="00390FBB">
        <w:rPr>
          <w:noProof/>
          <w:lang w:eastAsia="en-GB"/>
        </w:rPr>
        <mc:AlternateContent>
          <mc:Choice Requires="wps">
            <w:drawing>
              <wp:anchor distT="0" distB="0" distL="114300" distR="114300" simplePos="0" relativeHeight="248675840" behindDoc="0" locked="0" layoutInCell="1" allowOverlap="1" wp14:anchorId="7B4DF5AC" wp14:editId="0F778574">
                <wp:simplePos x="0" y="0"/>
                <wp:positionH relativeFrom="column">
                  <wp:posOffset>1947545</wp:posOffset>
                </wp:positionH>
                <wp:positionV relativeFrom="paragraph">
                  <wp:posOffset>2905760</wp:posOffset>
                </wp:positionV>
                <wp:extent cx="209550" cy="0"/>
                <wp:effectExtent l="38100" t="76200" r="0" b="114300"/>
                <wp:wrapNone/>
                <wp:docPr id="58" name="Straight Arrow Connector 58"/>
                <wp:cNvGraphicFramePr/>
                <a:graphic xmlns:a="http://schemas.openxmlformats.org/drawingml/2006/main">
                  <a:graphicData uri="http://schemas.microsoft.com/office/word/2010/wordprocessingShape">
                    <wps:wsp>
                      <wps:cNvCnPr/>
                      <wps:spPr>
                        <a:xfrm flipH="1">
                          <a:off x="0" y="0"/>
                          <a:ext cx="2095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8" o:spid="_x0000_s1026" type="#_x0000_t32" style="position:absolute;margin-left:153.35pt;margin-top:228.8pt;width:16.5pt;height:0;flip:x;z-index:24867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" strokecolor="black [3040]">
                <v:stroke endarrow="open"/>
              </v:shape>
            </w:pict>
          </mc:Fallback>
        </mc:AlternateContent>
      </w:r>
      <w:r w:rsidRPr="00390FBB">
        <w:rPr>
          <w:noProof/>
          <w:lang w:eastAsia="en-GB"/>
        </w:rPr>
        <mc:AlternateContent>
          <mc:Choice Requires="wps">
            <w:drawing>
              <wp:anchor distT="0" distB="0" distL="114300" distR="114300" simplePos="0" relativeHeight="248721920" behindDoc="0" locked="0" layoutInCell="1" allowOverlap="1" wp14:anchorId="6A82F8E2" wp14:editId="77477B72">
                <wp:simplePos x="0" y="0"/>
                <wp:positionH relativeFrom="column">
                  <wp:posOffset>2439670</wp:posOffset>
                </wp:positionH>
                <wp:positionV relativeFrom="paragraph">
                  <wp:posOffset>2825115</wp:posOffset>
                </wp:positionV>
                <wp:extent cx="285750" cy="0"/>
                <wp:effectExtent l="0" t="76200" r="19050" b="114300"/>
                <wp:wrapNone/>
                <wp:docPr id="61" name="Straight Arrow Connector 61"/>
                <wp:cNvGraphicFramePr/>
                <a:graphic xmlns:a="http://schemas.openxmlformats.org/drawingml/2006/main">
                  <a:graphicData uri="http://schemas.microsoft.com/office/word/2010/wordprocessingShape">
                    <wps:wsp>
                      <wps:cNvCnPr/>
                      <wps:spPr>
                        <a:xfrm>
                          <a:off x="0" y="0"/>
                          <a:ext cx="2857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1" o:spid="_x0000_s1026" type="#_x0000_t32" style="position:absolute;margin-left:192.1pt;margin-top:222.45pt;width:22.5pt;height:0;z-index:24872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" strokecolor="black [3040]">
                <v:stroke endarrow="open"/>
              </v:shape>
            </w:pict>
          </mc:Fallback>
        </mc:AlternateContent>
      </w:r>
      <w:r w:rsidRPr="00390FBB">
        <w:rPr>
          <w:noProof/>
          <w:lang w:eastAsia="en-GB"/>
        </w:rPr>
        <mc:AlternateContent>
          <mc:Choice Requires="wps">
            <w:drawing>
              <wp:anchor distT="0" distB="0" distL="114300" distR="114300" simplePos="0" relativeHeight="249089536" behindDoc="0" locked="0" layoutInCell="1" allowOverlap="1" wp14:anchorId="47B2B186" wp14:editId="0C57A91F">
                <wp:simplePos x="0" y="0"/>
                <wp:positionH relativeFrom="column">
                  <wp:posOffset>2435225</wp:posOffset>
                </wp:positionH>
                <wp:positionV relativeFrom="paragraph">
                  <wp:posOffset>2533015</wp:posOffset>
                </wp:positionV>
                <wp:extent cx="485775" cy="1403985"/>
                <wp:effectExtent l="0" t="0" r="0" b="5715"/>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4BD9805F" w14:textId="77777777" w:rsidR="00BF4C3A" w:rsidRPr="00C4040E" w:rsidRDefault="00BF4C3A" w:rsidP="00BA1D12">
                            <w:pPr>
                              <w:rPr>
                                <w:i/>
                              </w:rPr>
                            </w:pPr>
                            <w:r>
                              <w:rPr>
                                <w:i/>
                              </w:rPr>
                              <w:t>z</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96" type="#_x0000_t202" style="position:absolute;left:0;text-align:left;margin-left:191.75pt;margin-top:199.45pt;width:38.25pt;height:110.55pt;z-index:2490895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" filled="f" stroked="f">
                <v:textbox style="mso-fit-shape-to-text:t">
                  <w:txbxContent>
                    <w:p w14:paraId="4BD9805F" w14:textId="77777777" w:rsidR="00BF4C3A" w:rsidRPr="00C4040E" w:rsidRDefault="00BF4C3A" w:rsidP="00BA1D12">
                      <w:pPr>
                        <w:rPr>
                          <w:i/>
                        </w:rPr>
                      </w:pPr>
                      <w:r>
                        <w:rPr>
                          <w:i/>
                        </w:rPr>
                        <w:t>z</w:t>
                      </w:r>
                    </w:p>
                  </w:txbxContent>
                </v:textbox>
              </v:shape>
            </w:pict>
          </mc:Fallback>
        </mc:AlternateContent>
      </w:r>
      <w:r w:rsidRPr="00390FBB">
        <w:rPr>
          <w:noProof/>
          <w:lang w:eastAsia="en-GB"/>
        </w:rPr>
        <mc:AlternateContent>
          <mc:Choice Requires="wps">
            <w:drawing>
              <wp:anchor distT="0" distB="0" distL="114300" distR="114300" simplePos="0" relativeHeight="248982016" behindDoc="0" locked="0" layoutInCell="1" allowOverlap="1" wp14:anchorId="652E162A" wp14:editId="19FFC289">
                <wp:simplePos x="0" y="0"/>
                <wp:positionH relativeFrom="column">
                  <wp:posOffset>1377315</wp:posOffset>
                </wp:positionH>
                <wp:positionV relativeFrom="paragraph">
                  <wp:posOffset>3453130</wp:posOffset>
                </wp:positionV>
                <wp:extent cx="485775" cy="1403985"/>
                <wp:effectExtent l="0" t="0" r="0" b="5715"/>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388CDC93" w14:textId="77777777" w:rsidR="00BF4C3A" w:rsidRPr="00C4040E" w:rsidRDefault="00BF4C3A" w:rsidP="00BA1D12">
                            <w:pPr>
                              <w:rPr>
                                <w:i/>
                              </w:rPr>
                            </w:pPr>
                            <w:r>
                              <w:rPr>
                                <w:i/>
                              </w:rPr>
                              <w: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97" type="#_x0000_t202" style="position:absolute;left:0;text-align:left;margin-left:108.45pt;margin-top:271.9pt;width:38.25pt;height:110.55pt;z-index:2489820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" filled="f" stroked="f">
                <v:textbox style="mso-fit-shape-to-text:t">
                  <w:txbxContent>
                    <w:p w14:paraId="388CDC93" w14:textId="77777777" w:rsidR="00BF4C3A" w:rsidRPr="00C4040E" w:rsidRDefault="00BF4C3A" w:rsidP="00BA1D12">
                      <w:pPr>
                        <w:rPr>
                          <w:i/>
                        </w:rPr>
                      </w:pPr>
                      <w:r>
                        <w:rPr>
                          <w:i/>
                        </w:rPr>
                        <w:t>y</w:t>
                      </w:r>
                    </w:p>
                  </w:txbxContent>
                </v:textbox>
              </v:shape>
            </w:pict>
          </mc:Fallback>
        </mc:AlternateContent>
      </w:r>
      <w:r w:rsidRPr="00390FBB">
        <w:rPr>
          <w:noProof/>
          <w:lang w:eastAsia="en-GB"/>
        </w:rPr>
        <mc:AlternateContent>
          <mc:Choice Requires="wps">
            <w:drawing>
              <wp:anchor distT="0" distB="0" distL="114300" distR="114300" simplePos="0" relativeHeight="248814080" behindDoc="0" locked="0" layoutInCell="1" allowOverlap="1" wp14:anchorId="2E45D5D6" wp14:editId="03D6C50F">
                <wp:simplePos x="0" y="0"/>
                <wp:positionH relativeFrom="column">
                  <wp:posOffset>1507490</wp:posOffset>
                </wp:positionH>
                <wp:positionV relativeFrom="paragraph">
                  <wp:posOffset>3278505</wp:posOffset>
                </wp:positionV>
                <wp:extent cx="0" cy="304800"/>
                <wp:effectExtent l="95250" t="0" r="57150" b="57150"/>
                <wp:wrapNone/>
                <wp:docPr id="291" name="Straight Arrow Connector 291"/>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91" o:spid="_x0000_s1026" type="#_x0000_t32" style="position:absolute;margin-left:118.7pt;margin-top:258.15pt;width:0;height:24pt;z-index:24881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" strokecolor="black [3040]">
                <v:stroke endarrow="open"/>
              </v:shape>
            </w:pict>
          </mc:Fallback>
        </mc:AlternateContent>
      </w:r>
      <w:r w:rsidRPr="00390FBB">
        <w:rPr>
          <w:noProof/>
          <w:lang w:eastAsia="en-GB"/>
        </w:rPr>
        <mc:AlternateContent>
          <mc:Choice Requires="wps">
            <w:drawing>
              <wp:anchor distT="0" distB="0" distL="114300" distR="114300" simplePos="0" relativeHeight="249575936" behindDoc="0" locked="0" layoutInCell="1" allowOverlap="1" wp14:anchorId="33432F6D" wp14:editId="61528845">
                <wp:simplePos x="0" y="0"/>
                <wp:positionH relativeFrom="column">
                  <wp:posOffset>321945</wp:posOffset>
                </wp:positionH>
                <wp:positionV relativeFrom="paragraph">
                  <wp:posOffset>3010535</wp:posOffset>
                </wp:positionV>
                <wp:extent cx="485775" cy="1403985"/>
                <wp:effectExtent l="0" t="0" r="0" b="5715"/>
                <wp:wrapNone/>
                <wp:docPr id="3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0737AFBF" w14:textId="77777777" w:rsidR="00BF4C3A" w:rsidRPr="00C4040E" w:rsidRDefault="00BF4C3A" w:rsidP="00BA1D12">
                            <w:pPr>
                              <w:rPr>
                                <w:i/>
                              </w:rPr>
                            </w:pPr>
                            <w:r w:rsidRPr="00C4040E">
                              <w:rPr>
                                <w:i/>
                              </w:rPr>
                              <w:t>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98" type="#_x0000_t202" style="position:absolute;left:0;text-align:left;margin-left:25.35pt;margin-top:237.05pt;width:38.25pt;height:110.55pt;z-index:249575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" filled="f" stroked="f">
                <v:textbox style="mso-fit-shape-to-text:t">
                  <w:txbxContent>
                    <w:p w14:paraId="0737AFBF" w14:textId="77777777" w:rsidR="00BF4C3A" w:rsidRPr="00C4040E" w:rsidRDefault="00BF4C3A" w:rsidP="00BA1D12">
                      <w:pPr>
                        <w:rPr>
                          <w:i/>
                        </w:rPr>
                      </w:pPr>
                      <w:r w:rsidRPr="00C4040E">
                        <w:rPr>
                          <w:i/>
                        </w:rPr>
                        <w:t>x</w:t>
                      </w:r>
                    </w:p>
                  </w:txbxContent>
                </v:textbox>
              </v:shape>
            </w:pict>
          </mc:Fallback>
        </mc:AlternateContent>
      </w:r>
      <w:r w:rsidRPr="00390FBB">
        <w:rPr>
          <w:noProof/>
          <w:lang w:eastAsia="en-GB"/>
        </w:rPr>
        <mc:AlternateContent>
          <mc:Choice Requires="wps">
            <w:drawing>
              <wp:anchor distT="0" distB="0" distL="114300" distR="114300" simplePos="0" relativeHeight="249560576" behindDoc="0" locked="0" layoutInCell="1" allowOverlap="1" wp14:anchorId="33CE583D" wp14:editId="3642A545">
                <wp:simplePos x="0" y="0"/>
                <wp:positionH relativeFrom="column">
                  <wp:posOffset>449580</wp:posOffset>
                </wp:positionH>
                <wp:positionV relativeFrom="paragraph">
                  <wp:posOffset>3362960</wp:posOffset>
                </wp:positionV>
                <wp:extent cx="0" cy="304800"/>
                <wp:effectExtent l="95250" t="0" r="57150" b="57150"/>
                <wp:wrapNone/>
                <wp:docPr id="387" name="Straight Arrow Connector 387"/>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87" o:spid="_x0000_s1026" type="#_x0000_t32" style="position:absolute;margin-left:35.4pt;margin-top:264.8pt;width:0;height:24pt;z-index:249560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" strokecolor="black [3040]">
                <v:stroke endarrow="open"/>
              </v:shape>
            </w:pict>
          </mc:Fallback>
        </mc:AlternateContent>
      </w:r>
      <w:r w:rsidRPr="00390FBB">
        <w:rPr>
          <w:noProof/>
          <w:lang w:eastAsia="en-GB"/>
        </w:rPr>
        <mc:AlternateContent>
          <mc:Choice Requires="wps">
            <w:drawing>
              <wp:anchor distT="0" distB="0" distL="114300" distR="114300" simplePos="0" relativeHeight="249637376" behindDoc="0" locked="0" layoutInCell="1" allowOverlap="1" wp14:anchorId="04BF187A" wp14:editId="35CB189E">
                <wp:simplePos x="0" y="0"/>
                <wp:positionH relativeFrom="column">
                  <wp:posOffset>1168400</wp:posOffset>
                </wp:positionH>
                <wp:positionV relativeFrom="paragraph">
                  <wp:posOffset>4265930</wp:posOffset>
                </wp:positionV>
                <wp:extent cx="485775" cy="1403985"/>
                <wp:effectExtent l="0" t="0" r="0" b="5715"/>
                <wp:wrapNone/>
                <wp:docPr id="3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6851C8D6" w14:textId="77777777" w:rsidR="00BF4C3A" w:rsidRPr="00C4040E" w:rsidRDefault="00BF4C3A" w:rsidP="00BA1D12">
                            <w:pPr>
                              <w:rPr>
                                <w:i/>
                              </w:rPr>
                            </w:pPr>
                            <w:r>
                              <w:rPr>
                                <w:i/>
                              </w:rPr>
                              <w: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99" type="#_x0000_t202" style="position:absolute;left:0;text-align:left;margin-left:92pt;margin-top:335.9pt;width:38.25pt;height:110.55pt;z-index:2496373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" filled="f" stroked="f">
                <v:textbox style="mso-fit-shape-to-text:t">
                  <w:txbxContent>
                    <w:p w14:paraId="6851C8D6" w14:textId="77777777" w:rsidR="00BF4C3A" w:rsidRPr="00C4040E" w:rsidRDefault="00BF4C3A" w:rsidP="00BA1D12">
                      <w:pPr>
                        <w:rPr>
                          <w:i/>
                        </w:rPr>
                      </w:pPr>
                      <w:r>
                        <w:rPr>
                          <w:i/>
                        </w:rPr>
                        <w:t>y</w:t>
                      </w:r>
                    </w:p>
                  </w:txbxContent>
                </v:textbox>
              </v:shape>
            </w:pict>
          </mc:Fallback>
        </mc:AlternateContent>
      </w:r>
      <w:r w:rsidRPr="00390FBB">
        <w:rPr>
          <w:noProof/>
          <w:lang w:eastAsia="en-GB"/>
        </w:rPr>
        <mc:AlternateContent>
          <mc:Choice Requires="wps">
            <w:drawing>
              <wp:anchor distT="0" distB="0" distL="114300" distR="114300" simplePos="0" relativeHeight="249652736" behindDoc="0" locked="0" layoutInCell="1" allowOverlap="1" wp14:anchorId="47508C2D" wp14:editId="4B7C22FD">
                <wp:simplePos x="0" y="0"/>
                <wp:positionH relativeFrom="column">
                  <wp:posOffset>1121410</wp:posOffset>
                </wp:positionH>
                <wp:positionV relativeFrom="paragraph">
                  <wp:posOffset>4241165</wp:posOffset>
                </wp:positionV>
                <wp:extent cx="0" cy="304800"/>
                <wp:effectExtent l="95250" t="0" r="57150" b="57150"/>
                <wp:wrapNone/>
                <wp:docPr id="393" name="Straight Arrow Connector 393"/>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93" o:spid="_x0000_s1026" type="#_x0000_t32" style="position:absolute;margin-left:88.3pt;margin-top:333.95pt;width:0;height:24pt;z-index:249652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" strokecolor="black [3040]">
                <v:stroke endarrow="open"/>
              </v:shape>
            </w:pict>
          </mc:Fallback>
        </mc:AlternateContent>
      </w:r>
      <w:r w:rsidRPr="00390FBB">
        <w:rPr>
          <w:noProof/>
          <w:lang w:eastAsia="en-GB"/>
        </w:rPr>
        <mc:AlternateContent>
          <mc:Choice Requires="wps">
            <w:drawing>
              <wp:anchor distT="0" distB="0" distL="114300" distR="114300" simplePos="0" relativeHeight="249591296" behindDoc="0" locked="0" layoutInCell="1" allowOverlap="1" wp14:anchorId="2D12E361" wp14:editId="74572996">
                <wp:simplePos x="0" y="0"/>
                <wp:positionH relativeFrom="column">
                  <wp:posOffset>2070100</wp:posOffset>
                </wp:positionH>
                <wp:positionV relativeFrom="paragraph">
                  <wp:posOffset>3970020</wp:posOffset>
                </wp:positionV>
                <wp:extent cx="485775" cy="1403985"/>
                <wp:effectExtent l="0" t="0" r="0" b="5715"/>
                <wp:wrapNone/>
                <wp:docPr id="3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71F090E6" w14:textId="77777777" w:rsidR="00BF4C3A" w:rsidRPr="00C4040E" w:rsidRDefault="00BF4C3A" w:rsidP="00BA1D12">
                            <w:pPr>
                              <w:rPr>
                                <w:i/>
                              </w:rPr>
                            </w:pPr>
                            <w:r w:rsidRPr="00C4040E">
                              <w:rPr>
                                <w:i/>
                              </w:rPr>
                              <w:t>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00" type="#_x0000_t202" style="position:absolute;left:0;text-align:left;margin-left:163pt;margin-top:312.6pt;width:38.25pt;height:110.55pt;z-index:2495912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" filled="f" stroked="f">
                <v:textbox style="mso-fit-shape-to-text:t">
                  <w:txbxContent>
                    <w:p w14:paraId="71F090E6" w14:textId="77777777" w:rsidR="00BF4C3A" w:rsidRPr="00C4040E" w:rsidRDefault="00BF4C3A" w:rsidP="00BA1D12">
                      <w:pPr>
                        <w:rPr>
                          <w:i/>
                        </w:rPr>
                      </w:pPr>
                      <w:r w:rsidRPr="00C4040E">
                        <w:rPr>
                          <w:i/>
                        </w:rPr>
                        <w:t>x</w:t>
                      </w:r>
                    </w:p>
                  </w:txbxContent>
                </v:textbox>
              </v:shape>
            </w:pict>
          </mc:Fallback>
        </mc:AlternateContent>
      </w:r>
      <w:r w:rsidRPr="00390FBB">
        <w:rPr>
          <w:noProof/>
          <w:lang w:eastAsia="en-GB"/>
        </w:rPr>
        <mc:AlternateContent>
          <mc:Choice Requires="wps">
            <w:drawing>
              <wp:anchor distT="0" distB="0" distL="114300" distR="114300" simplePos="0" relativeHeight="249179648" behindDoc="0" locked="0" layoutInCell="1" allowOverlap="1" wp14:anchorId="24455A89" wp14:editId="4EE34BFD">
                <wp:simplePos x="0" y="0"/>
                <wp:positionH relativeFrom="column">
                  <wp:posOffset>4949190</wp:posOffset>
                </wp:positionH>
                <wp:positionV relativeFrom="paragraph">
                  <wp:posOffset>1456055</wp:posOffset>
                </wp:positionV>
                <wp:extent cx="485775" cy="1403985"/>
                <wp:effectExtent l="0" t="0" r="0" b="5715"/>
                <wp:wrapNone/>
                <wp:docPr id="3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2E9C534E" w14:textId="77777777" w:rsidR="00BF4C3A" w:rsidRPr="00C4040E" w:rsidRDefault="00BF4C3A" w:rsidP="00BA1D12">
                            <w:pPr>
                              <w:rPr>
                                <w:i/>
                              </w:rPr>
                            </w:pPr>
                            <w:r>
                              <w:rPr>
                                <w:i/>
                              </w:rPr>
                              <w:t>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01" type="#_x0000_t202" style="position:absolute;left:0;text-align:left;margin-left:389.7pt;margin-top:114.65pt;width:38.25pt;height:110.55pt;z-index:249179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" filled="f" stroked="f">
                <v:textbox style="mso-fit-shape-to-text:t">
                  <w:txbxContent>
                    <w:p w14:paraId="2E9C534E" w14:textId="77777777" w:rsidR="00BF4C3A" w:rsidRPr="00C4040E" w:rsidRDefault="00BF4C3A" w:rsidP="00BA1D12">
                      <w:pPr>
                        <w:rPr>
                          <w:i/>
                        </w:rPr>
                      </w:pPr>
                      <w:r>
                        <w:rPr>
                          <w:i/>
                        </w:rPr>
                        <w:t>u</w:t>
                      </w:r>
                    </w:p>
                  </w:txbxContent>
                </v:textbox>
              </v:shape>
            </w:pict>
          </mc:Fallback>
        </mc:AlternateContent>
      </w:r>
      <w:r w:rsidRPr="00390FBB">
        <w:rPr>
          <w:noProof/>
          <w:lang w:eastAsia="en-GB"/>
        </w:rPr>
        <mc:AlternateContent>
          <mc:Choice Requires="wps">
            <w:drawing>
              <wp:anchor distT="0" distB="0" distL="114300" distR="114300" simplePos="0" relativeHeight="249104896" behindDoc="0" locked="0" layoutInCell="1" allowOverlap="1" wp14:anchorId="738807BA" wp14:editId="00E7035A">
                <wp:simplePos x="0" y="0"/>
                <wp:positionH relativeFrom="column">
                  <wp:posOffset>5067935</wp:posOffset>
                </wp:positionH>
                <wp:positionV relativeFrom="paragraph">
                  <wp:posOffset>3354070</wp:posOffset>
                </wp:positionV>
                <wp:extent cx="485775" cy="1403985"/>
                <wp:effectExtent l="0" t="0" r="0" b="5715"/>
                <wp:wrapNone/>
                <wp:docPr id="3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7053654D" w14:textId="77777777" w:rsidR="00BF4C3A" w:rsidRPr="00C4040E" w:rsidRDefault="00BF4C3A" w:rsidP="00BA1D12">
                            <w:pPr>
                              <w:rPr>
                                <w:i/>
                              </w:rPr>
                            </w:pPr>
                            <w:r>
                              <w:rPr>
                                <w:i/>
                              </w:rPr>
                              <w:t>z</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02" type="#_x0000_t202" style="position:absolute;left:0;text-align:left;margin-left:399.05pt;margin-top:264.1pt;width:38.25pt;height:110.55pt;z-index:2491048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" filled="f" stroked="f">
                <v:textbox style="mso-fit-shape-to-text:t">
                  <w:txbxContent>
                    <w:p w14:paraId="7053654D" w14:textId="77777777" w:rsidR="00BF4C3A" w:rsidRPr="00C4040E" w:rsidRDefault="00BF4C3A" w:rsidP="00BA1D12">
                      <w:pPr>
                        <w:rPr>
                          <w:i/>
                        </w:rPr>
                      </w:pPr>
                      <w:r>
                        <w:rPr>
                          <w:i/>
                        </w:rPr>
                        <w:t>z</w:t>
                      </w:r>
                    </w:p>
                  </w:txbxContent>
                </v:textbox>
              </v:shape>
            </w:pict>
          </mc:Fallback>
        </mc:AlternateContent>
      </w:r>
      <w:r w:rsidRPr="00390FBB">
        <w:rPr>
          <w:noProof/>
          <w:lang w:eastAsia="en-GB"/>
        </w:rPr>
        <mc:AlternateContent>
          <mc:Choice Requires="wps">
            <w:drawing>
              <wp:anchor distT="0" distB="0" distL="114300" distR="114300" simplePos="0" relativeHeight="249012736" behindDoc="0" locked="0" layoutInCell="1" allowOverlap="1" wp14:anchorId="4EECCB9C" wp14:editId="39785063">
                <wp:simplePos x="0" y="0"/>
                <wp:positionH relativeFrom="column">
                  <wp:posOffset>4207510</wp:posOffset>
                </wp:positionH>
                <wp:positionV relativeFrom="paragraph">
                  <wp:posOffset>2965450</wp:posOffset>
                </wp:positionV>
                <wp:extent cx="485775" cy="1403985"/>
                <wp:effectExtent l="0" t="0" r="0" b="5715"/>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1D33F787" w14:textId="77777777" w:rsidR="00BF4C3A" w:rsidRPr="00C4040E" w:rsidRDefault="00BF4C3A" w:rsidP="00BA1D12">
                            <w:pPr>
                              <w:rPr>
                                <w:i/>
                              </w:rPr>
                            </w:pPr>
                            <w:r>
                              <w:rPr>
                                <w:i/>
                              </w:rPr>
                              <w: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03" type="#_x0000_t202" style="position:absolute;left:0;text-align:left;margin-left:331.3pt;margin-top:233.5pt;width:38.25pt;height:110.55pt;z-index:2490127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" filled="f" stroked="f">
                <v:textbox style="mso-fit-shape-to-text:t">
                  <w:txbxContent>
                    <w:p w14:paraId="1D33F787" w14:textId="77777777" w:rsidR="00BF4C3A" w:rsidRPr="00C4040E" w:rsidRDefault="00BF4C3A" w:rsidP="00BA1D12">
                      <w:pPr>
                        <w:rPr>
                          <w:i/>
                        </w:rPr>
                      </w:pPr>
                      <w:r>
                        <w:rPr>
                          <w:i/>
                        </w:rPr>
                        <w:t>y</w:t>
                      </w:r>
                    </w:p>
                  </w:txbxContent>
                </v:textbox>
              </v:shape>
            </w:pict>
          </mc:Fallback>
        </mc:AlternateContent>
      </w:r>
      <w:r w:rsidRPr="00390FBB">
        <w:rPr>
          <w:noProof/>
          <w:lang w:eastAsia="en-GB"/>
        </w:rPr>
        <mc:AlternateContent>
          <mc:Choice Requires="wps">
            <w:drawing>
              <wp:anchor distT="0" distB="0" distL="114300" distR="114300" simplePos="0" relativeHeight="249683456" behindDoc="0" locked="0" layoutInCell="1" allowOverlap="1" wp14:anchorId="2F4EF609" wp14:editId="57B0C4C0">
                <wp:simplePos x="0" y="0"/>
                <wp:positionH relativeFrom="column">
                  <wp:posOffset>2676525</wp:posOffset>
                </wp:positionH>
                <wp:positionV relativeFrom="paragraph">
                  <wp:posOffset>3986530</wp:posOffset>
                </wp:positionV>
                <wp:extent cx="485775" cy="1403985"/>
                <wp:effectExtent l="0" t="0" r="0" b="5715"/>
                <wp:wrapNone/>
                <wp:docPr id="3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108F793E" w14:textId="77777777" w:rsidR="00BF4C3A" w:rsidRPr="00C4040E" w:rsidRDefault="00BF4C3A" w:rsidP="00BA1D12">
                            <w:pPr>
                              <w:rPr>
                                <w:i/>
                              </w:rPr>
                            </w:pPr>
                            <w:r>
                              <w:rPr>
                                <w:i/>
                              </w:rPr>
                              <w: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04" type="#_x0000_t202" style="position:absolute;left:0;text-align:left;margin-left:210.75pt;margin-top:313.9pt;width:38.25pt;height:110.55pt;z-index:249683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" filled="f" stroked="f">
                <v:textbox style="mso-fit-shape-to-text:t">
                  <w:txbxContent>
                    <w:p w14:paraId="108F793E" w14:textId="77777777" w:rsidR="00BF4C3A" w:rsidRPr="00C4040E" w:rsidRDefault="00BF4C3A" w:rsidP="00BA1D12">
                      <w:pPr>
                        <w:rPr>
                          <w:i/>
                        </w:rPr>
                      </w:pPr>
                      <w:r>
                        <w:rPr>
                          <w:i/>
                        </w:rPr>
                        <w:t>y</w:t>
                      </w:r>
                    </w:p>
                  </w:txbxContent>
                </v:textbox>
              </v:shape>
            </w:pict>
          </mc:Fallback>
        </mc:AlternateContent>
      </w:r>
      <w:r w:rsidRPr="00390FBB">
        <w:rPr>
          <w:noProof/>
          <w:lang w:eastAsia="en-GB"/>
        </w:rPr>
        <mc:AlternateContent>
          <mc:Choice Requires="wps">
            <w:drawing>
              <wp:anchor distT="0" distB="0" distL="114300" distR="114300" simplePos="0" relativeHeight="249775616" behindDoc="0" locked="0" layoutInCell="1" allowOverlap="1" wp14:anchorId="09E151B3" wp14:editId="3378D670">
                <wp:simplePos x="0" y="0"/>
                <wp:positionH relativeFrom="column">
                  <wp:posOffset>2095182</wp:posOffset>
                </wp:positionH>
                <wp:positionV relativeFrom="paragraph">
                  <wp:posOffset>3749993</wp:posOffset>
                </wp:positionV>
                <wp:extent cx="516255" cy="515620"/>
                <wp:effectExtent l="0" t="0" r="0" b="93663"/>
                <wp:wrapNone/>
                <wp:docPr id="402" name="Arc 402"/>
                <wp:cNvGraphicFramePr/>
                <a:graphic xmlns:a="http://schemas.openxmlformats.org/drawingml/2006/main">
                  <a:graphicData uri="http://schemas.microsoft.com/office/word/2010/wordprocessingShape">
                    <wps:wsp>
                      <wps:cNvSpPr/>
                      <wps:spPr>
                        <a:xfrm rot="6775000">
                          <a:off x="0" y="0"/>
                          <a:ext cx="516255" cy="515620"/>
                        </a:xfrm>
                        <a:prstGeom prst="arc">
                          <a:avLst>
                            <a:gd name="adj1" fmla="val 16200000"/>
                            <a:gd name="adj2" fmla="val 21582472"/>
                          </a:avLst>
                        </a:prstGeom>
                        <a:ln>
                          <a:headEnd type="none" w="med" len="med"/>
                          <a:tailEnd type="arrow" w="med" len="med"/>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Arc 402" o:spid="_x0000_s1026" style="position:absolute;margin-left:164.95pt;margin-top:295.3pt;width:40.65pt;height:40.6pt;rotation:7400107fd;z-index:24977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16255,515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" path="m258127,nsc400173,,515526,114625,516252,256494r-258124,1316c258128,171873,258127,85937,258127,xem258127,nfc400173,,515526,114625,516252,256494e" filled="f" strokecolor="black [3040]">
                <v:stroke endarrow="open"/>
                <v:path arrowok="t" o:connecttype="custom" o:connectlocs="258127,0;516252,256494" o:connectangles="0,0"/>
              </v:shape>
            </w:pict>
          </mc:Fallback>
        </mc:AlternateContent>
      </w:r>
      <w:r w:rsidR="00437E51" w:rsidRPr="00390FBB">
        <w:rPr>
          <w:noProof/>
          <w:lang w:eastAsia="en-GB"/>
        </w:rPr>
        <mc:AlternateContent>
          <mc:Choice Requires="wps">
            <w:drawing>
              <wp:anchor distT="0" distB="0" distL="114300" distR="114300" simplePos="0" relativeHeight="249760256" behindDoc="0" locked="0" layoutInCell="1" allowOverlap="1" wp14:anchorId="5E57E194" wp14:editId="3DC7549D">
                <wp:simplePos x="0" y="0"/>
                <wp:positionH relativeFrom="column">
                  <wp:posOffset>2049463</wp:posOffset>
                </wp:positionH>
                <wp:positionV relativeFrom="paragraph">
                  <wp:posOffset>3551872</wp:posOffset>
                </wp:positionV>
                <wp:extent cx="741680" cy="741045"/>
                <wp:effectExtent l="0" t="18733" r="0" b="0"/>
                <wp:wrapNone/>
                <wp:docPr id="401" name="Arc 401"/>
                <wp:cNvGraphicFramePr/>
                <a:graphic xmlns:a="http://schemas.openxmlformats.org/drawingml/2006/main">
                  <a:graphicData uri="http://schemas.microsoft.com/office/word/2010/wordprocessingShape">
                    <wps:wsp>
                      <wps:cNvSpPr/>
                      <wps:spPr>
                        <a:xfrm rot="18554861">
                          <a:off x="0" y="0"/>
                          <a:ext cx="741680" cy="741045"/>
                        </a:xfrm>
                        <a:prstGeom prst="arc">
                          <a:avLst>
                            <a:gd name="adj1" fmla="val 16200000"/>
                            <a:gd name="adj2" fmla="val 21582472"/>
                          </a:avLst>
                        </a:prstGeom>
                        <a:ln>
                          <a:headEnd type="none" w="med" len="med"/>
                          <a:tailEnd type="arrow" w="med" len="med"/>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Arc 401" o:spid="_x0000_s1026" style="position:absolute;margin-left:161.4pt;margin-top:279.65pt;width:58.4pt;height:58.35pt;rotation:-3326104fd;z-index:24976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41680,7410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" path="m370840,nsc574911,,740634,164739,741675,368632r-370835,1891l370840,xem370840,nfc574911,,740634,164739,741675,368632e" filled="f" strokecolor="black [3040]">
                <v:stroke endarrow="open"/>
                <v:path arrowok="t" o:connecttype="custom" o:connectlocs="370840,0;741675,368632" o:connectangles="0,0"/>
              </v:shape>
            </w:pict>
          </mc:Fallback>
        </mc:AlternateContent>
      </w:r>
      <w:r w:rsidR="00437E51" w:rsidRPr="00390FBB">
        <w:rPr>
          <w:noProof/>
          <w:lang w:eastAsia="en-GB"/>
        </w:rPr>
        <mc:AlternateContent>
          <mc:Choice Requires="wps">
            <w:drawing>
              <wp:anchor distT="0" distB="0" distL="114300" distR="114300" simplePos="0" relativeHeight="249668096" behindDoc="0" locked="0" layoutInCell="1" allowOverlap="1" wp14:anchorId="14259785" wp14:editId="2305E148">
                <wp:simplePos x="0" y="0"/>
                <wp:positionH relativeFrom="column">
                  <wp:posOffset>4683125</wp:posOffset>
                </wp:positionH>
                <wp:positionV relativeFrom="paragraph">
                  <wp:posOffset>4231005</wp:posOffset>
                </wp:positionV>
                <wp:extent cx="485775" cy="1403985"/>
                <wp:effectExtent l="0" t="0" r="0" b="5715"/>
                <wp:wrapNone/>
                <wp:docPr id="3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3C5C07D0" w14:textId="77777777" w:rsidR="00BF4C3A" w:rsidRPr="00C4040E" w:rsidRDefault="00BF4C3A" w:rsidP="00BA1D12">
                            <w:pPr>
                              <w:rPr>
                                <w:i/>
                              </w:rPr>
                            </w:pPr>
                            <w:r>
                              <w:rPr>
                                <w:i/>
                              </w:rPr>
                              <w: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05" type="#_x0000_t202" style="position:absolute;left:0;text-align:left;margin-left:368.75pt;margin-top:333.15pt;width:38.25pt;height:110.55pt;z-index:2496680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" filled="f" stroked="f">
                <v:textbox style="mso-fit-shape-to-text:t">
                  <w:txbxContent>
                    <w:p w14:paraId="3C5C07D0" w14:textId="77777777" w:rsidR="00BF4C3A" w:rsidRPr="00C4040E" w:rsidRDefault="00BF4C3A" w:rsidP="00BA1D12">
                      <w:pPr>
                        <w:rPr>
                          <w:i/>
                        </w:rPr>
                      </w:pPr>
                      <w:r>
                        <w:rPr>
                          <w:i/>
                        </w:rPr>
                        <w:t>y</w:t>
                      </w:r>
                    </w:p>
                  </w:txbxContent>
                </v:textbox>
              </v:shape>
            </w:pict>
          </mc:Fallback>
        </mc:AlternateContent>
      </w:r>
      <w:r w:rsidR="00437E51" w:rsidRPr="00390FBB">
        <w:rPr>
          <w:noProof/>
          <w:lang w:eastAsia="en-GB"/>
        </w:rPr>
        <mc:AlternateContent>
          <mc:Choice Requires="wps">
            <w:drawing>
              <wp:anchor distT="0" distB="0" distL="114300" distR="114300" simplePos="0" relativeHeight="249606656" behindDoc="0" locked="0" layoutInCell="1" allowOverlap="1" wp14:anchorId="45BEFB97" wp14:editId="33A03D41">
                <wp:simplePos x="0" y="0"/>
                <wp:positionH relativeFrom="column">
                  <wp:posOffset>3831590</wp:posOffset>
                </wp:positionH>
                <wp:positionV relativeFrom="paragraph">
                  <wp:posOffset>3152775</wp:posOffset>
                </wp:positionV>
                <wp:extent cx="485775" cy="1403985"/>
                <wp:effectExtent l="0" t="0" r="0" b="5715"/>
                <wp:wrapNone/>
                <wp:docPr id="3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289BB120" w14:textId="77777777" w:rsidR="00BF4C3A" w:rsidRPr="00C4040E" w:rsidRDefault="00BF4C3A" w:rsidP="00BA1D12">
                            <w:pPr>
                              <w:rPr>
                                <w:i/>
                              </w:rPr>
                            </w:pPr>
                            <w:r w:rsidRPr="00C4040E">
                              <w:rPr>
                                <w:i/>
                              </w:rPr>
                              <w:t>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06" type="#_x0000_t202" style="position:absolute;left:0;text-align:left;margin-left:301.7pt;margin-top:248.25pt;width:38.25pt;height:110.55pt;z-index:2496066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" filled="f" stroked="f">
                <v:textbox style="mso-fit-shape-to-text:t">
                  <w:txbxContent>
                    <w:p w14:paraId="289BB120" w14:textId="77777777" w:rsidR="00BF4C3A" w:rsidRPr="00C4040E" w:rsidRDefault="00BF4C3A" w:rsidP="00BA1D12">
                      <w:pPr>
                        <w:rPr>
                          <w:i/>
                        </w:rPr>
                      </w:pPr>
                      <w:r w:rsidRPr="00C4040E">
                        <w:rPr>
                          <w:i/>
                        </w:rPr>
                        <w:t>x</w:t>
                      </w:r>
                    </w:p>
                  </w:txbxContent>
                </v:textbox>
              </v:shape>
            </w:pict>
          </mc:Fallback>
        </mc:AlternateContent>
      </w:r>
      <w:r w:rsidR="00437E51" w:rsidRPr="00390FBB">
        <w:rPr>
          <w:noProof/>
          <w:lang w:eastAsia="en-GB"/>
        </w:rPr>
        <mc:AlternateContent>
          <mc:Choice Requires="wps">
            <w:drawing>
              <wp:anchor distT="0" distB="0" distL="114300" distR="114300" simplePos="0" relativeHeight="249714176" behindDoc="0" locked="0" layoutInCell="1" allowOverlap="1" wp14:anchorId="3EC3B84B" wp14:editId="255AC600">
                <wp:simplePos x="0" y="0"/>
                <wp:positionH relativeFrom="column">
                  <wp:posOffset>4268470</wp:posOffset>
                </wp:positionH>
                <wp:positionV relativeFrom="paragraph">
                  <wp:posOffset>3813175</wp:posOffset>
                </wp:positionV>
                <wp:extent cx="295275" cy="0"/>
                <wp:effectExtent l="0" t="76200" r="28575" b="114300"/>
                <wp:wrapNone/>
                <wp:docPr id="397" name="Straight Arrow Connector 397"/>
                <wp:cNvGraphicFramePr/>
                <a:graphic xmlns:a="http://schemas.openxmlformats.org/drawingml/2006/main">
                  <a:graphicData uri="http://schemas.microsoft.com/office/word/2010/wordprocessingShape">
                    <wps:wsp>
                      <wps:cNvCnPr/>
                      <wps:spPr>
                        <a:xfrm>
                          <a:off x="0" y="0"/>
                          <a:ext cx="29527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97" o:spid="_x0000_s1026" type="#_x0000_t32" style="position:absolute;margin-left:336.1pt;margin-top:300.25pt;width:23.25pt;height:0;z-index:24971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" strokecolor="black [3040]">
                <v:stroke endarrow="open"/>
              </v:shape>
            </w:pict>
          </mc:Fallback>
        </mc:AlternateContent>
      </w:r>
      <w:r w:rsidR="00437E51" w:rsidRPr="00390FBB">
        <w:rPr>
          <w:noProof/>
          <w:lang w:eastAsia="en-GB"/>
        </w:rPr>
        <mc:AlternateContent>
          <mc:Choice Requires="wps">
            <w:drawing>
              <wp:anchor distT="0" distB="0" distL="114300" distR="114300" simplePos="0" relativeHeight="249729536" behindDoc="0" locked="0" layoutInCell="1" allowOverlap="1" wp14:anchorId="7C517CCD" wp14:editId="266AAA3F">
                <wp:simplePos x="0" y="0"/>
                <wp:positionH relativeFrom="column">
                  <wp:posOffset>4291330</wp:posOffset>
                </wp:positionH>
                <wp:positionV relativeFrom="paragraph">
                  <wp:posOffset>4064000</wp:posOffset>
                </wp:positionV>
                <wp:extent cx="295275" cy="0"/>
                <wp:effectExtent l="0" t="76200" r="28575" b="114300"/>
                <wp:wrapNone/>
                <wp:docPr id="398" name="Straight Arrow Connector 398"/>
                <wp:cNvGraphicFramePr/>
                <a:graphic xmlns:a="http://schemas.openxmlformats.org/drawingml/2006/main">
                  <a:graphicData uri="http://schemas.microsoft.com/office/word/2010/wordprocessingShape">
                    <wps:wsp>
                      <wps:cNvCnPr/>
                      <wps:spPr>
                        <a:xfrm>
                          <a:off x="0" y="0"/>
                          <a:ext cx="29527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98" o:spid="_x0000_s1026" type="#_x0000_t32" style="position:absolute;margin-left:337.9pt;margin-top:320pt;width:23.25pt;height:0;z-index:24972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" strokecolor="black [3040]">
                <v:stroke endarrow="open"/>
              </v:shape>
            </w:pict>
          </mc:Fallback>
        </mc:AlternateContent>
      </w:r>
      <w:r w:rsidR="00437E51" w:rsidRPr="00390FBB">
        <w:rPr>
          <w:noProof/>
          <w:lang w:eastAsia="en-GB"/>
        </w:rPr>
        <mc:AlternateContent>
          <mc:Choice Requires="wps">
            <w:drawing>
              <wp:anchor distT="0" distB="0" distL="114300" distR="114300" simplePos="0" relativeHeight="249744896" behindDoc="0" locked="0" layoutInCell="1" allowOverlap="1" wp14:anchorId="00B035B2" wp14:editId="6511E7DC">
                <wp:simplePos x="0" y="0"/>
                <wp:positionH relativeFrom="column">
                  <wp:posOffset>4004945</wp:posOffset>
                </wp:positionH>
                <wp:positionV relativeFrom="paragraph">
                  <wp:posOffset>3938905</wp:posOffset>
                </wp:positionV>
                <wp:extent cx="290195" cy="0"/>
                <wp:effectExtent l="38100" t="76200" r="0" b="114300"/>
                <wp:wrapNone/>
                <wp:docPr id="399" name="Straight Arrow Connector 399"/>
                <wp:cNvGraphicFramePr/>
                <a:graphic xmlns:a="http://schemas.openxmlformats.org/drawingml/2006/main">
                  <a:graphicData uri="http://schemas.microsoft.com/office/word/2010/wordprocessingShape">
                    <wps:wsp>
                      <wps:cNvCnPr/>
                      <wps:spPr>
                        <a:xfrm flipH="1">
                          <a:off x="0" y="0"/>
                          <a:ext cx="29019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99" o:spid="_x0000_s1026" type="#_x0000_t32" style="position:absolute;margin-left:315.35pt;margin-top:310.15pt;width:22.85pt;height:0;flip:x;z-index:24974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" strokecolor="black [3040]">
                <v:stroke endarrow="open"/>
              </v:shape>
            </w:pict>
          </mc:Fallback>
        </mc:AlternateContent>
      </w:r>
      <w:r w:rsidR="00437E51" w:rsidRPr="00390FBB">
        <w:rPr>
          <w:noProof/>
          <w:lang w:eastAsia="en-GB"/>
        </w:rPr>
        <mc:AlternateContent>
          <mc:Choice Requires="wps">
            <w:drawing>
              <wp:anchor distT="0" distB="0" distL="114300" distR="114300" simplePos="0" relativeHeight="249698816" behindDoc="0" locked="0" layoutInCell="1" allowOverlap="1" wp14:anchorId="0CD85C28" wp14:editId="7AF8CCDE">
                <wp:simplePos x="0" y="0"/>
                <wp:positionH relativeFrom="column">
                  <wp:posOffset>4621530</wp:posOffset>
                </wp:positionH>
                <wp:positionV relativeFrom="paragraph">
                  <wp:posOffset>4241165</wp:posOffset>
                </wp:positionV>
                <wp:extent cx="0" cy="304800"/>
                <wp:effectExtent l="95250" t="0" r="57150" b="57150"/>
                <wp:wrapNone/>
                <wp:docPr id="396" name="Straight Arrow Connector 396"/>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96" o:spid="_x0000_s1026" type="#_x0000_t32" style="position:absolute;margin-left:363.9pt;margin-top:333.95pt;width:0;height:24pt;z-index:24969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" strokecolor="black [3040]">
                <v:stroke endarrow="open"/>
              </v:shape>
            </w:pict>
          </mc:Fallback>
        </mc:AlternateContent>
      </w:r>
      <w:r w:rsidR="00437E51" w:rsidRPr="00390FBB">
        <w:rPr>
          <w:noProof/>
          <w:lang w:eastAsia="en-GB"/>
        </w:rPr>
        <mc:AlternateContent>
          <mc:Choice Requires="wps">
            <w:drawing>
              <wp:anchor distT="0" distB="0" distL="114300" distR="114300" simplePos="0" relativeHeight="248568320" behindDoc="0" locked="0" layoutInCell="1" allowOverlap="1" wp14:anchorId="6DD282A1" wp14:editId="35D85AB5">
                <wp:simplePos x="0" y="0"/>
                <wp:positionH relativeFrom="column">
                  <wp:posOffset>3585210</wp:posOffset>
                </wp:positionH>
                <wp:positionV relativeFrom="paragraph">
                  <wp:posOffset>1099820</wp:posOffset>
                </wp:positionV>
                <wp:extent cx="295275" cy="0"/>
                <wp:effectExtent l="38100" t="76200" r="0" b="114300"/>
                <wp:wrapNone/>
                <wp:docPr id="50" name="Straight Arrow Connector 50"/>
                <wp:cNvGraphicFramePr/>
                <a:graphic xmlns:a="http://schemas.openxmlformats.org/drawingml/2006/main">
                  <a:graphicData uri="http://schemas.microsoft.com/office/word/2010/wordprocessingShape">
                    <wps:wsp>
                      <wps:cNvCnPr/>
                      <wps:spPr>
                        <a:xfrm flipH="1">
                          <a:off x="0" y="0"/>
                          <a:ext cx="29527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282.3pt;margin-top:86.6pt;width:23.25pt;height:0;flip:x;z-index:24856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" strokecolor="black [3040]">
                <v:stroke endarrow="open"/>
              </v:shape>
            </w:pict>
          </mc:Fallback>
        </mc:AlternateContent>
      </w:r>
      <w:r w:rsidR="00437E51" w:rsidRPr="00390FBB">
        <w:rPr>
          <w:noProof/>
          <w:lang w:eastAsia="en-GB"/>
        </w:rPr>
        <mc:AlternateContent>
          <mc:Choice Requires="wps">
            <w:drawing>
              <wp:anchor distT="0" distB="0" distL="114300" distR="114300" simplePos="0" relativeHeight="249545216" behindDoc="0" locked="0" layoutInCell="1" allowOverlap="1" wp14:anchorId="1B1ADF80" wp14:editId="481CA78C">
                <wp:simplePos x="0" y="0"/>
                <wp:positionH relativeFrom="column">
                  <wp:posOffset>4769485</wp:posOffset>
                </wp:positionH>
                <wp:positionV relativeFrom="paragraph">
                  <wp:posOffset>1096010</wp:posOffset>
                </wp:positionV>
                <wp:extent cx="295275" cy="0"/>
                <wp:effectExtent l="0" t="76200" r="28575" b="114300"/>
                <wp:wrapNone/>
                <wp:docPr id="386" name="Straight Arrow Connector 386"/>
                <wp:cNvGraphicFramePr/>
                <a:graphic xmlns:a="http://schemas.openxmlformats.org/drawingml/2006/main">
                  <a:graphicData uri="http://schemas.microsoft.com/office/word/2010/wordprocessingShape">
                    <wps:wsp>
                      <wps:cNvCnPr/>
                      <wps:spPr>
                        <a:xfrm>
                          <a:off x="0" y="0"/>
                          <a:ext cx="29527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86" o:spid="_x0000_s1026" type="#_x0000_t32" style="position:absolute;margin-left:375.55pt;margin-top:86.3pt;width:23.25pt;height:0;z-index:24954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" strokecolor="black [3040]">
                <v:stroke endarrow="open"/>
              </v:shape>
            </w:pict>
          </mc:Fallback>
        </mc:AlternateContent>
      </w:r>
      <w:r w:rsidR="00437E51" w:rsidRPr="00390FBB">
        <w:rPr>
          <w:noProof/>
          <w:lang w:eastAsia="en-GB"/>
        </w:rPr>
        <mc:AlternateContent>
          <mc:Choice Requires="wps">
            <w:drawing>
              <wp:anchor distT="0" distB="0" distL="114300" distR="114300" simplePos="0" relativeHeight="248614400" behindDoc="0" locked="0" layoutInCell="1" allowOverlap="1" wp14:anchorId="2AC12AAE" wp14:editId="0E547EE1">
                <wp:simplePos x="0" y="0"/>
                <wp:positionH relativeFrom="column">
                  <wp:posOffset>4730115</wp:posOffset>
                </wp:positionH>
                <wp:positionV relativeFrom="paragraph">
                  <wp:posOffset>222250</wp:posOffset>
                </wp:positionV>
                <wp:extent cx="266700" cy="176530"/>
                <wp:effectExtent l="38100" t="0" r="19050" b="52070"/>
                <wp:wrapNone/>
                <wp:docPr id="53" name="Straight Arrow Connector 53"/>
                <wp:cNvGraphicFramePr/>
                <a:graphic xmlns:a="http://schemas.openxmlformats.org/drawingml/2006/main">
                  <a:graphicData uri="http://schemas.microsoft.com/office/word/2010/wordprocessingShape">
                    <wps:wsp>
                      <wps:cNvCnPr/>
                      <wps:spPr>
                        <a:xfrm flipH="1">
                          <a:off x="0" y="0"/>
                          <a:ext cx="266700" cy="1765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3" o:spid="_x0000_s1026" type="#_x0000_t32" style="position:absolute;margin-left:372.45pt;margin-top:17.5pt;width:21pt;height:13.9pt;flip:x;z-index:24861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" strokecolor="black [3040]">
                <v:stroke endarrow="open"/>
              </v:shape>
            </w:pict>
          </mc:Fallback>
        </mc:AlternateContent>
      </w:r>
      <w:r w:rsidR="00437E51" w:rsidRPr="00390FBB">
        <w:rPr>
          <w:noProof/>
          <w:lang w:eastAsia="en-GB"/>
        </w:rPr>
        <mc:AlternateContent>
          <mc:Choice Requires="wps">
            <w:drawing>
              <wp:anchor distT="0" distB="0" distL="114300" distR="114300" simplePos="0" relativeHeight="248768000" behindDoc="0" locked="0" layoutInCell="1" allowOverlap="1" wp14:anchorId="6B229942" wp14:editId="5A94291F">
                <wp:simplePos x="0" y="0"/>
                <wp:positionH relativeFrom="column">
                  <wp:posOffset>5448300</wp:posOffset>
                </wp:positionH>
                <wp:positionV relativeFrom="paragraph">
                  <wp:posOffset>2083435</wp:posOffset>
                </wp:positionV>
                <wp:extent cx="219075" cy="142875"/>
                <wp:effectExtent l="38100" t="0" r="28575" b="47625"/>
                <wp:wrapNone/>
                <wp:docPr id="288" name="Straight Arrow Connector 288"/>
                <wp:cNvGraphicFramePr/>
                <a:graphic xmlns:a="http://schemas.openxmlformats.org/drawingml/2006/main">
                  <a:graphicData uri="http://schemas.microsoft.com/office/word/2010/wordprocessingShape">
                    <wps:wsp>
                      <wps:cNvCnPr/>
                      <wps:spPr>
                        <a:xfrm flipH="1">
                          <a:off x="0" y="0"/>
                          <a:ext cx="219075" cy="1428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8" o:spid="_x0000_s1026" type="#_x0000_t32" style="position:absolute;margin-left:429pt;margin-top:164.05pt;width:17.25pt;height:11.25pt;flip:x;z-index:24876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" strokecolor="black [3040]">
                <v:stroke endarrow="open"/>
              </v:shape>
            </w:pict>
          </mc:Fallback>
        </mc:AlternateContent>
      </w:r>
      <w:r w:rsidR="00437E51" w:rsidRPr="00390FBB">
        <w:rPr>
          <w:noProof/>
          <w:lang w:eastAsia="en-GB"/>
        </w:rPr>
        <mc:AlternateContent>
          <mc:Choice Requires="wps">
            <w:drawing>
              <wp:anchor distT="0" distB="0" distL="114300" distR="114300" simplePos="0" relativeHeight="248752640" behindDoc="0" locked="0" layoutInCell="1" allowOverlap="1" wp14:anchorId="18B830DB" wp14:editId="00FA6AA0">
                <wp:simplePos x="0" y="0"/>
                <wp:positionH relativeFrom="column">
                  <wp:posOffset>4455160</wp:posOffset>
                </wp:positionH>
                <wp:positionV relativeFrom="paragraph">
                  <wp:posOffset>2966085</wp:posOffset>
                </wp:positionV>
                <wp:extent cx="228600" cy="167005"/>
                <wp:effectExtent l="38100" t="0" r="19050" b="61595"/>
                <wp:wrapNone/>
                <wp:docPr id="63" name="Straight Arrow Connector 63"/>
                <wp:cNvGraphicFramePr/>
                <a:graphic xmlns:a="http://schemas.openxmlformats.org/drawingml/2006/main">
                  <a:graphicData uri="http://schemas.microsoft.com/office/word/2010/wordprocessingShape">
                    <wps:wsp>
                      <wps:cNvCnPr/>
                      <wps:spPr>
                        <a:xfrm flipH="1">
                          <a:off x="0" y="0"/>
                          <a:ext cx="228600" cy="1670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3" o:spid="_x0000_s1026" type="#_x0000_t32" style="position:absolute;margin-left:350.8pt;margin-top:233.55pt;width:18pt;height:13.15pt;flip:x;z-index:24875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" strokecolor="black [3040]">
                <v:stroke endarrow="open"/>
              </v:shape>
            </w:pict>
          </mc:Fallback>
        </mc:AlternateContent>
      </w:r>
      <w:r w:rsidR="00437E51" w:rsidRPr="00390FBB">
        <w:rPr>
          <w:noProof/>
          <w:lang w:eastAsia="en-GB"/>
        </w:rPr>
        <mc:AlternateContent>
          <mc:Choice Requires="wps">
            <w:drawing>
              <wp:anchor distT="0" distB="0" distL="114300" distR="114300" simplePos="0" relativeHeight="249499136" behindDoc="0" locked="0" layoutInCell="1" allowOverlap="1" wp14:anchorId="1ACE9F42" wp14:editId="21D91FDE">
                <wp:simplePos x="0" y="0"/>
                <wp:positionH relativeFrom="column">
                  <wp:posOffset>3560445</wp:posOffset>
                </wp:positionH>
                <wp:positionV relativeFrom="paragraph">
                  <wp:posOffset>3554095</wp:posOffset>
                </wp:positionV>
                <wp:extent cx="485775" cy="1403985"/>
                <wp:effectExtent l="0" t="0" r="0" b="5715"/>
                <wp:wrapNone/>
                <wp:docPr id="3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2B8531EE" w14:textId="77777777" w:rsidR="00BF4C3A" w:rsidRDefault="00BF4C3A" w:rsidP="00BA1D12">
                            <w:r>
                              <w:t>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07" type="#_x0000_t202" style="position:absolute;left:0;text-align:left;margin-left:280.35pt;margin-top:279.85pt;width:38.25pt;height:110.55pt;z-index:2494991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" filled="f" stroked="f">
                <v:textbox style="mso-fit-shape-to-text:t">
                  <w:txbxContent>
                    <w:p w14:paraId="2B8531EE" w14:textId="77777777" w:rsidR="00BF4C3A" w:rsidRDefault="00BF4C3A" w:rsidP="00BA1D12">
                      <w:r>
                        <w:t>i)</w:t>
                      </w:r>
                    </w:p>
                  </w:txbxContent>
                </v:textbox>
              </v:shape>
            </w:pict>
          </mc:Fallback>
        </mc:AlternateContent>
      </w:r>
      <w:r w:rsidR="00437E51" w:rsidRPr="00390FBB">
        <w:rPr>
          <w:noProof/>
          <w:lang w:eastAsia="en-GB"/>
        </w:rPr>
        <mc:AlternateContent>
          <mc:Choice Requires="wps">
            <w:drawing>
              <wp:anchor distT="0" distB="0" distL="114300" distR="114300" simplePos="0" relativeHeight="249529856" behindDoc="0" locked="0" layoutInCell="1" allowOverlap="1" wp14:anchorId="10C82009" wp14:editId="21A853C7">
                <wp:simplePos x="0" y="0"/>
                <wp:positionH relativeFrom="column">
                  <wp:posOffset>66040</wp:posOffset>
                </wp:positionH>
                <wp:positionV relativeFrom="paragraph">
                  <wp:posOffset>3618865</wp:posOffset>
                </wp:positionV>
                <wp:extent cx="485775" cy="1403985"/>
                <wp:effectExtent l="0" t="0" r="0" b="5715"/>
                <wp:wrapNone/>
                <wp:docPr id="3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09D6E5F1" w14:textId="77777777" w:rsidR="00BF4C3A" w:rsidRDefault="00BF4C3A" w:rsidP="00BA1D12">
                            <w:r>
                              <w:t>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08" type="#_x0000_t202" style="position:absolute;left:0;text-align:left;margin-left:5.2pt;margin-top:284.95pt;width:38.25pt;height:110.55pt;z-index:2495298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" filled="f" stroked="f">
                <v:textbox style="mso-fit-shape-to-text:t">
                  <w:txbxContent>
                    <w:p w14:paraId="09D6E5F1" w14:textId="77777777" w:rsidR="00BF4C3A" w:rsidRDefault="00BF4C3A" w:rsidP="00BA1D12">
                      <w:r>
                        <w:t>g)</w:t>
                      </w:r>
                    </w:p>
                  </w:txbxContent>
                </v:textbox>
              </v:shape>
            </w:pict>
          </mc:Fallback>
        </mc:AlternateContent>
      </w:r>
      <w:r w:rsidR="00437E51" w:rsidRPr="00390FBB">
        <w:rPr>
          <w:noProof/>
          <w:lang w:eastAsia="en-GB"/>
        </w:rPr>
        <mc:AlternateContent>
          <mc:Choice Requires="wps">
            <w:drawing>
              <wp:anchor distT="0" distB="0" distL="114300" distR="114300" simplePos="0" relativeHeight="248461824" behindDoc="0" locked="0" layoutInCell="1" allowOverlap="1" wp14:anchorId="6285D029" wp14:editId="51A2CD40">
                <wp:simplePos x="0" y="0"/>
                <wp:positionH relativeFrom="column">
                  <wp:posOffset>4554855</wp:posOffset>
                </wp:positionH>
                <wp:positionV relativeFrom="paragraph">
                  <wp:posOffset>1835785</wp:posOffset>
                </wp:positionV>
                <wp:extent cx="485775" cy="1403985"/>
                <wp:effectExtent l="0" t="0" r="0" b="571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199582D0" w14:textId="77777777" w:rsidR="00BF4C3A" w:rsidRDefault="00BF4C3A" w:rsidP="00BA1D12">
                            <w:r>
                              <w:t>f)</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09" type="#_x0000_t202" style="position:absolute;left:0;text-align:left;margin-left:358.65pt;margin-top:144.55pt;width:38.25pt;height:110.55pt;z-index:2484618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" filled="f" stroked="f">
                <v:textbox style="mso-fit-shape-to-text:t">
                  <w:txbxContent>
                    <w:p w14:paraId="199582D0" w14:textId="77777777" w:rsidR="00BF4C3A" w:rsidRDefault="00BF4C3A" w:rsidP="00BA1D12">
                      <w:r>
                        <w:t>f)</w:t>
                      </w:r>
                    </w:p>
                  </w:txbxContent>
                </v:textbox>
              </v:shape>
            </w:pict>
          </mc:Fallback>
        </mc:AlternateContent>
      </w:r>
      <w:r w:rsidR="00437E51" w:rsidRPr="00390FBB">
        <w:rPr>
          <w:noProof/>
          <w:lang w:eastAsia="en-GB"/>
        </w:rPr>
        <mc:AlternateContent>
          <mc:Choice Requires="wps">
            <w:drawing>
              <wp:anchor distT="0" distB="0" distL="114300" distR="114300" simplePos="0" relativeHeight="248431104" behindDoc="0" locked="0" layoutInCell="1" allowOverlap="1" wp14:anchorId="18ED8DC4" wp14:editId="6DA8EB2C">
                <wp:simplePos x="0" y="0"/>
                <wp:positionH relativeFrom="column">
                  <wp:posOffset>2613660</wp:posOffset>
                </wp:positionH>
                <wp:positionV relativeFrom="paragraph">
                  <wp:posOffset>1762760</wp:posOffset>
                </wp:positionV>
                <wp:extent cx="485775" cy="1403985"/>
                <wp:effectExtent l="0" t="0" r="0" b="571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72AC03D8" w14:textId="77777777" w:rsidR="00BF4C3A" w:rsidRDefault="00BF4C3A" w:rsidP="00BA1D12">
                            <w:r>
                              <w: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10" type="#_x0000_t202" style="position:absolute;left:0;text-align:left;margin-left:205.8pt;margin-top:138.8pt;width:38.25pt;height:110.55pt;z-index:2484311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" filled="f" stroked="f">
                <v:textbox style="mso-fit-shape-to-text:t">
                  <w:txbxContent>
                    <w:p w14:paraId="72AC03D8" w14:textId="77777777" w:rsidR="00BF4C3A" w:rsidRDefault="00BF4C3A" w:rsidP="00BA1D12">
                      <w:r>
                        <w:t>e)</w:t>
                      </w:r>
                    </w:p>
                  </w:txbxContent>
                </v:textbox>
              </v:shape>
            </w:pict>
          </mc:Fallback>
        </mc:AlternateContent>
      </w:r>
      <w:r w:rsidR="00437E51" w:rsidRPr="00390FBB">
        <w:rPr>
          <w:noProof/>
          <w:lang w:eastAsia="en-GB"/>
        </w:rPr>
        <mc:AlternateContent>
          <mc:Choice Requires="wps">
            <w:drawing>
              <wp:anchor distT="0" distB="0" distL="114300" distR="114300" simplePos="0" relativeHeight="248446464" behindDoc="0" locked="0" layoutInCell="1" allowOverlap="1" wp14:anchorId="5DC0EF01" wp14:editId="0452F432">
                <wp:simplePos x="0" y="0"/>
                <wp:positionH relativeFrom="column">
                  <wp:posOffset>1129030</wp:posOffset>
                </wp:positionH>
                <wp:positionV relativeFrom="paragraph">
                  <wp:posOffset>1748155</wp:posOffset>
                </wp:positionV>
                <wp:extent cx="485775" cy="1403985"/>
                <wp:effectExtent l="0" t="0" r="0" b="571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7A8D7CA5" w14:textId="77777777" w:rsidR="00BF4C3A" w:rsidRDefault="00BF4C3A" w:rsidP="00BA1D12">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11" type="#_x0000_t202" style="position:absolute;left:0;text-align:left;margin-left:88.9pt;margin-top:137.65pt;width:38.25pt;height:110.55pt;z-index:248446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" filled="f" stroked="f">
                <v:textbox style="mso-fit-shape-to-text:t">
                  <w:txbxContent>
                    <w:p w14:paraId="7A8D7CA5" w14:textId="77777777" w:rsidR="00BF4C3A" w:rsidRDefault="00BF4C3A" w:rsidP="00BA1D12">
                      <w:r>
                        <w:t>d)</w:t>
                      </w:r>
                    </w:p>
                  </w:txbxContent>
                </v:textbox>
              </v:shape>
            </w:pict>
          </mc:Fallback>
        </mc:AlternateContent>
      </w:r>
      <w:r w:rsidR="00437E51" w:rsidRPr="00390FBB">
        <w:rPr>
          <w:noProof/>
          <w:lang w:eastAsia="en-GB"/>
        </w:rPr>
        <mc:AlternateContent>
          <mc:Choice Requires="wps">
            <w:drawing>
              <wp:anchor distT="0" distB="0" distL="114300" distR="114300" simplePos="0" relativeHeight="248645120" behindDoc="0" locked="0" layoutInCell="1" allowOverlap="1" wp14:anchorId="0F7A26D6" wp14:editId="7D6EC35B">
                <wp:simplePos x="0" y="0"/>
                <wp:positionH relativeFrom="column">
                  <wp:posOffset>1515110</wp:posOffset>
                </wp:positionH>
                <wp:positionV relativeFrom="paragraph">
                  <wp:posOffset>1739265</wp:posOffset>
                </wp:positionV>
                <wp:extent cx="0" cy="375920"/>
                <wp:effectExtent l="95250" t="38100" r="57150" b="24130"/>
                <wp:wrapNone/>
                <wp:docPr id="56" name="Straight Arrow Connector 56"/>
                <wp:cNvGraphicFramePr/>
                <a:graphic xmlns:a="http://schemas.openxmlformats.org/drawingml/2006/main">
                  <a:graphicData uri="http://schemas.microsoft.com/office/word/2010/wordprocessingShape">
                    <wps:wsp>
                      <wps:cNvCnPr/>
                      <wps:spPr>
                        <a:xfrm flipV="1">
                          <a:off x="0" y="0"/>
                          <a:ext cx="0" cy="375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6" o:spid="_x0000_s1026" type="#_x0000_t32" style="position:absolute;margin-left:119.3pt;margin-top:136.95pt;width:0;height:29.6pt;flip:y;z-index:248645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" strokecolor="black [3040]">
                <v:stroke endarrow="open"/>
              </v:shape>
            </w:pict>
          </mc:Fallback>
        </mc:AlternateContent>
      </w:r>
      <w:r w:rsidR="00437E51" w:rsidRPr="00390FBB">
        <w:rPr>
          <w:noProof/>
          <w:lang w:eastAsia="en-GB"/>
        </w:rPr>
        <mc:AlternateContent>
          <mc:Choice Requires="wps">
            <w:drawing>
              <wp:anchor distT="0" distB="0" distL="114300" distR="114300" simplePos="0" relativeHeight="249164288" behindDoc="0" locked="0" layoutInCell="1" allowOverlap="1" wp14:anchorId="23EADD0B" wp14:editId="1D4965CF">
                <wp:simplePos x="0" y="0"/>
                <wp:positionH relativeFrom="column">
                  <wp:posOffset>1374775</wp:posOffset>
                </wp:positionH>
                <wp:positionV relativeFrom="paragraph">
                  <wp:posOffset>1403985</wp:posOffset>
                </wp:positionV>
                <wp:extent cx="485775" cy="1403985"/>
                <wp:effectExtent l="0" t="0" r="0" b="5715"/>
                <wp:wrapNone/>
                <wp:docPr id="3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1DEBB7E4" w14:textId="77777777" w:rsidR="00BF4C3A" w:rsidRPr="00C4040E" w:rsidRDefault="00BF4C3A" w:rsidP="00BA1D12">
                            <w:pPr>
                              <w:rPr>
                                <w:i/>
                              </w:rPr>
                            </w:pPr>
                            <w:r>
                              <w:rPr>
                                <w:i/>
                              </w:rPr>
                              <w:t>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12" type="#_x0000_t202" style="position:absolute;left:0;text-align:left;margin-left:108.25pt;margin-top:110.55pt;width:38.25pt;height:110.55pt;z-index:249164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" filled="f" stroked="f">
                <v:textbox style="mso-fit-shape-to-text:t">
                  <w:txbxContent>
                    <w:p w14:paraId="1DEBB7E4" w14:textId="77777777" w:rsidR="00BF4C3A" w:rsidRPr="00C4040E" w:rsidRDefault="00BF4C3A" w:rsidP="00BA1D12">
                      <w:pPr>
                        <w:rPr>
                          <w:i/>
                        </w:rPr>
                      </w:pPr>
                      <w:r>
                        <w:rPr>
                          <w:i/>
                        </w:rPr>
                        <w:t>u</w:t>
                      </w:r>
                    </w:p>
                  </w:txbxContent>
                </v:textbox>
              </v:shape>
            </w:pict>
          </mc:Fallback>
        </mc:AlternateContent>
      </w:r>
      <w:r w:rsidR="00437E51" w:rsidRPr="00390FBB">
        <w:rPr>
          <w:noProof/>
          <w:lang w:eastAsia="en-GB"/>
        </w:rPr>
        <mc:AlternateContent>
          <mc:Choice Requires="wps">
            <w:drawing>
              <wp:anchor distT="0" distB="0" distL="114300" distR="114300" simplePos="0" relativeHeight="248920576" behindDoc="0" locked="0" layoutInCell="1" allowOverlap="1" wp14:anchorId="3F360F40" wp14:editId="23D37152">
                <wp:simplePos x="0" y="0"/>
                <wp:positionH relativeFrom="column">
                  <wp:posOffset>-144145</wp:posOffset>
                </wp:positionH>
                <wp:positionV relativeFrom="paragraph">
                  <wp:posOffset>1266825</wp:posOffset>
                </wp:positionV>
                <wp:extent cx="485775" cy="1403985"/>
                <wp:effectExtent l="0" t="0" r="0" b="5715"/>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6B483277" w14:textId="77777777" w:rsidR="00BF4C3A" w:rsidRPr="00C4040E" w:rsidRDefault="00BF4C3A" w:rsidP="00BA1D12">
                            <w:pPr>
                              <w:rPr>
                                <w:i/>
                              </w:rPr>
                            </w:pPr>
                            <w:r>
                              <w:rPr>
                                <w:i/>
                              </w:rPr>
                              <w: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13" type="#_x0000_t202" style="position:absolute;left:0;text-align:left;margin-left:-11.35pt;margin-top:99.75pt;width:38.25pt;height:110.55pt;z-index:2489205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" filled="f" stroked="f">
                <v:textbox style="mso-fit-shape-to-text:t">
                  <w:txbxContent>
                    <w:p w14:paraId="6B483277" w14:textId="77777777" w:rsidR="00BF4C3A" w:rsidRPr="00C4040E" w:rsidRDefault="00BF4C3A" w:rsidP="00BA1D12">
                      <w:pPr>
                        <w:rPr>
                          <w:i/>
                        </w:rPr>
                      </w:pPr>
                      <w:r>
                        <w:rPr>
                          <w:i/>
                        </w:rPr>
                        <w:t>y</w:t>
                      </w:r>
                    </w:p>
                  </w:txbxContent>
                </v:textbox>
              </v:shape>
            </w:pict>
          </mc:Fallback>
        </mc:AlternateContent>
      </w:r>
      <w:r w:rsidR="00437E51" w:rsidRPr="00390FBB">
        <w:rPr>
          <w:noProof/>
          <w:lang w:eastAsia="en-GB"/>
        </w:rPr>
        <mc:AlternateContent>
          <mc:Choice Requires="wps">
            <w:drawing>
              <wp:anchor distT="0" distB="0" distL="114300" distR="114300" simplePos="0" relativeHeight="248660480" behindDoc="0" locked="0" layoutInCell="1" allowOverlap="1" wp14:anchorId="04484399" wp14:editId="01AF1655">
                <wp:simplePos x="0" y="0"/>
                <wp:positionH relativeFrom="column">
                  <wp:posOffset>78740</wp:posOffset>
                </wp:positionH>
                <wp:positionV relativeFrom="paragraph">
                  <wp:posOffset>1166495</wp:posOffset>
                </wp:positionV>
                <wp:extent cx="295275" cy="238125"/>
                <wp:effectExtent l="38100" t="0" r="28575" b="47625"/>
                <wp:wrapNone/>
                <wp:docPr id="57" name="Straight Arrow Connector 57"/>
                <wp:cNvGraphicFramePr/>
                <a:graphic xmlns:a="http://schemas.openxmlformats.org/drawingml/2006/main">
                  <a:graphicData uri="http://schemas.microsoft.com/office/word/2010/wordprocessingShape">
                    <wps:wsp>
                      <wps:cNvCnPr/>
                      <wps:spPr>
                        <a:xfrm flipH="1">
                          <a:off x="0" y="0"/>
                          <a:ext cx="295275" cy="2381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7" o:spid="_x0000_s1026" type="#_x0000_t32" style="position:absolute;margin-left:6.2pt;margin-top:91.85pt;width:23.25pt;height:18.75pt;flip:x;z-index:24866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" strokecolor="black [3040]">
                <v:stroke endarrow="open"/>
              </v:shape>
            </w:pict>
          </mc:Fallback>
        </mc:AlternateContent>
      </w:r>
      <w:r w:rsidR="00437E51" w:rsidRPr="00390FBB">
        <w:rPr>
          <w:noProof/>
          <w:lang w:eastAsia="en-GB"/>
        </w:rPr>
        <mc:AlternateContent>
          <mc:Choice Requires="wps">
            <w:drawing>
              <wp:anchor distT="0" distB="0" distL="114300" distR="114300" simplePos="0" relativeHeight="248522240" behindDoc="0" locked="0" layoutInCell="1" allowOverlap="1" wp14:anchorId="33664D97" wp14:editId="34F86F8E">
                <wp:simplePos x="0" y="0"/>
                <wp:positionH relativeFrom="column">
                  <wp:posOffset>1189355</wp:posOffset>
                </wp:positionH>
                <wp:positionV relativeFrom="paragraph">
                  <wp:posOffset>178435</wp:posOffset>
                </wp:positionV>
                <wp:extent cx="266065" cy="209550"/>
                <wp:effectExtent l="38100" t="0" r="19685" b="57150"/>
                <wp:wrapNone/>
                <wp:docPr id="47" name="Straight Arrow Connector 47"/>
                <wp:cNvGraphicFramePr/>
                <a:graphic xmlns:a="http://schemas.openxmlformats.org/drawingml/2006/main">
                  <a:graphicData uri="http://schemas.microsoft.com/office/word/2010/wordprocessingShape">
                    <wps:wsp>
                      <wps:cNvCnPr/>
                      <wps:spPr>
                        <a:xfrm flipH="1">
                          <a:off x="0" y="0"/>
                          <a:ext cx="266065" cy="2095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7" o:spid="_x0000_s1026" type="#_x0000_t32" style="position:absolute;margin-left:93.65pt;margin-top:14.05pt;width:20.95pt;height:16.5pt;flip:x;z-index:2485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" strokecolor="black [3040]">
                <v:stroke endarrow="open"/>
              </v:shape>
            </w:pict>
          </mc:Fallback>
        </mc:AlternateContent>
      </w:r>
      <w:r w:rsidR="00437E51" w:rsidRPr="00390FBB">
        <w:rPr>
          <w:noProof/>
          <w:lang w:eastAsia="en-GB"/>
        </w:rPr>
        <mc:AlternateContent>
          <mc:Choice Requires="wps">
            <w:drawing>
              <wp:anchor distT="0" distB="0" distL="114300" distR="114300" simplePos="0" relativeHeight="248506880" behindDoc="0" locked="0" layoutInCell="1" allowOverlap="1" wp14:anchorId="380D6CEF" wp14:editId="39DC68AA">
                <wp:simplePos x="0" y="0"/>
                <wp:positionH relativeFrom="column">
                  <wp:posOffset>783590</wp:posOffset>
                </wp:positionH>
                <wp:positionV relativeFrom="paragraph">
                  <wp:posOffset>177165</wp:posOffset>
                </wp:positionV>
                <wp:extent cx="0" cy="375920"/>
                <wp:effectExtent l="95250" t="38100" r="57150" b="24130"/>
                <wp:wrapNone/>
                <wp:docPr id="23" name="Straight Arrow Connector 23"/>
                <wp:cNvGraphicFramePr/>
                <a:graphic xmlns:a="http://schemas.openxmlformats.org/drawingml/2006/main">
                  <a:graphicData uri="http://schemas.microsoft.com/office/word/2010/wordprocessingShape">
                    <wps:wsp>
                      <wps:cNvCnPr/>
                      <wps:spPr>
                        <a:xfrm flipV="1">
                          <a:off x="0" y="0"/>
                          <a:ext cx="0" cy="375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3" o:spid="_x0000_s1026" type="#_x0000_t32" style="position:absolute;margin-left:61.7pt;margin-top:13.95pt;width:0;height:29.6pt;flip:y;z-index:248506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" strokecolor="black [3040]">
                <v:stroke endarrow="open"/>
              </v:shape>
            </w:pict>
          </mc:Fallback>
        </mc:AlternateContent>
      </w:r>
      <w:r w:rsidR="00437E51" w:rsidRPr="00390FBB">
        <w:rPr>
          <w:noProof/>
          <w:lang w:eastAsia="en-GB"/>
        </w:rPr>
        <mc:AlternateContent>
          <mc:Choice Requires="wps">
            <w:drawing>
              <wp:anchor distT="0" distB="0" distL="114300" distR="114300" simplePos="0" relativeHeight="248415744" behindDoc="0" locked="0" layoutInCell="1" allowOverlap="1" wp14:anchorId="29B35323" wp14:editId="57A81693">
                <wp:simplePos x="0" y="0"/>
                <wp:positionH relativeFrom="column">
                  <wp:posOffset>346075</wp:posOffset>
                </wp:positionH>
                <wp:positionV relativeFrom="paragraph">
                  <wp:posOffset>19050</wp:posOffset>
                </wp:positionV>
                <wp:extent cx="485775" cy="1403985"/>
                <wp:effectExtent l="0" t="0" r="0" b="571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1ACAFA8D" w14:textId="77777777" w:rsidR="00BF4C3A" w:rsidRDefault="00BF4C3A" w:rsidP="00BA1D12">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14" type="#_x0000_t202" style="position:absolute;left:0;text-align:left;margin-left:27.25pt;margin-top:1.5pt;width:38.25pt;height:110.55pt;z-index:248415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" filled="f" stroked="f">
                <v:textbox style="mso-fit-shape-to-text:t">
                  <w:txbxContent>
                    <w:p w14:paraId="1ACAFA8D" w14:textId="77777777" w:rsidR="00BF4C3A" w:rsidRDefault="00BF4C3A" w:rsidP="00BA1D12">
                      <w:r>
                        <w:t>a)</w:t>
                      </w:r>
                    </w:p>
                  </w:txbxContent>
                </v:textbox>
              </v:shape>
            </w:pict>
          </mc:Fallback>
        </mc:AlternateContent>
      </w:r>
      <w:r w:rsidR="00BA1D12" w:rsidRPr="00390FBB">
        <w:rPr>
          <w:noProof/>
          <w:lang w:eastAsia="en-GB"/>
        </w:rPr>
        <mc:AlternateContent>
          <mc:Choice Requires="wps">
            <w:drawing>
              <wp:anchor distT="0" distB="0" distL="114300" distR="114300" simplePos="0" relativeHeight="248537600" behindDoc="0" locked="0" layoutInCell="1" allowOverlap="1" wp14:anchorId="34EE3294" wp14:editId="6676F6EB">
                <wp:simplePos x="0" y="0"/>
                <wp:positionH relativeFrom="column">
                  <wp:posOffset>781050</wp:posOffset>
                </wp:positionH>
                <wp:positionV relativeFrom="paragraph">
                  <wp:posOffset>1504950</wp:posOffset>
                </wp:positionV>
                <wp:extent cx="0" cy="247650"/>
                <wp:effectExtent l="95250" t="38100" r="57150" b="19050"/>
                <wp:wrapNone/>
                <wp:docPr id="48" name="Straight Arrow Connector 48"/>
                <wp:cNvGraphicFramePr/>
                <a:graphic xmlns:a="http://schemas.openxmlformats.org/drawingml/2006/main">
                  <a:graphicData uri="http://schemas.microsoft.com/office/word/2010/wordprocessingShape">
                    <wps:wsp>
                      <wps:cNvCnPr/>
                      <wps:spPr>
                        <a:xfrm flipV="1">
                          <a:off x="0" y="0"/>
                          <a:ext cx="0" cy="2476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8" o:spid="_x0000_s1026" type="#_x0000_t32" style="position:absolute;margin-left:61.5pt;margin-top:118.5pt;width:0;height:19.5pt;flip:y;z-index:2485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" strokecolor="black [3040]">
                <v:stroke endarrow="open"/>
              </v:shape>
            </w:pict>
          </mc:Fallback>
        </mc:AlternateContent>
      </w:r>
      <w:r w:rsidR="00BA1D12" w:rsidRPr="00390FBB">
        <w:rPr>
          <w:noProof/>
          <w:lang w:eastAsia="en-GB"/>
        </w:rPr>
        <mc:AlternateContent>
          <mc:Choice Requires="wps">
            <w:drawing>
              <wp:anchor distT="0" distB="0" distL="114300" distR="114300" simplePos="0" relativeHeight="249622016" behindDoc="0" locked="0" layoutInCell="1" allowOverlap="1" wp14:anchorId="42D05EAE" wp14:editId="7CEB7653">
                <wp:simplePos x="0" y="0"/>
                <wp:positionH relativeFrom="column">
                  <wp:posOffset>3942715</wp:posOffset>
                </wp:positionH>
                <wp:positionV relativeFrom="paragraph">
                  <wp:posOffset>3452495</wp:posOffset>
                </wp:positionV>
                <wp:extent cx="0" cy="304800"/>
                <wp:effectExtent l="95250" t="0" r="57150" b="57150"/>
                <wp:wrapNone/>
                <wp:docPr id="391" name="Straight Arrow Connector 391"/>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91" o:spid="_x0000_s1026" type="#_x0000_t32" style="position:absolute;margin-left:310.45pt;margin-top:271.85pt;width:0;height:24pt;z-index:249622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" strokecolor="black [3040]">
                <v:stroke endarrow="open"/>
              </v:shape>
            </w:pict>
          </mc:Fallback>
        </mc:AlternateContent>
      </w:r>
      <w:r w:rsidR="00BA1D12" w:rsidRPr="00390FBB">
        <w:rPr>
          <w:noProof/>
          <w:lang w:eastAsia="en-GB"/>
        </w:rPr>
        <mc:AlternateContent>
          <mc:Choice Requires="wps">
            <w:drawing>
              <wp:anchor distT="0" distB="0" distL="114300" distR="114300" simplePos="0" relativeHeight="248492544" behindDoc="0" locked="0" layoutInCell="1" allowOverlap="1" wp14:anchorId="62EFA1B4" wp14:editId="70275000">
                <wp:simplePos x="0" y="0"/>
                <wp:positionH relativeFrom="column">
                  <wp:posOffset>1835785</wp:posOffset>
                </wp:positionH>
                <wp:positionV relativeFrom="paragraph">
                  <wp:posOffset>611446</wp:posOffset>
                </wp:positionV>
                <wp:extent cx="485775" cy="1403985"/>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70FADB77" w14:textId="77777777" w:rsidR="00BF4C3A" w:rsidRDefault="00BF4C3A" w:rsidP="00BA1D12">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15" type="#_x0000_t202" style="position:absolute;left:0;text-align:left;margin-left:144.55pt;margin-top:48.15pt;width:38.25pt;height:110.55pt;z-index:2484925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" filled="f" stroked="f">
                <v:textbox style="mso-fit-shape-to-text:t">
                  <w:txbxContent>
                    <w:p w14:paraId="70FADB77" w14:textId="77777777" w:rsidR="00BF4C3A" w:rsidRDefault="00BF4C3A" w:rsidP="00BA1D12">
                      <w:r>
                        <w:t>b)</w:t>
                      </w:r>
                    </w:p>
                  </w:txbxContent>
                </v:textbox>
              </v:shape>
            </w:pict>
          </mc:Fallback>
        </mc:AlternateContent>
      </w:r>
      <w:r w:rsidR="00BA1D12" w:rsidRPr="00390FBB">
        <w:rPr>
          <w:noProof/>
          <w:lang w:eastAsia="en-GB"/>
        </w:rPr>
        <mc:AlternateContent>
          <mc:Choice Requires="wps">
            <w:drawing>
              <wp:anchor distT="0" distB="0" distL="114300" distR="114300" simplePos="0" relativeHeight="248706560" behindDoc="0" locked="0" layoutInCell="1" allowOverlap="1" wp14:anchorId="78E2B11B" wp14:editId="2F3507F6">
                <wp:simplePos x="0" y="0"/>
                <wp:positionH relativeFrom="column">
                  <wp:posOffset>3048000</wp:posOffset>
                </wp:positionH>
                <wp:positionV relativeFrom="paragraph">
                  <wp:posOffset>3047365</wp:posOffset>
                </wp:positionV>
                <wp:extent cx="0" cy="304800"/>
                <wp:effectExtent l="95250" t="0" r="57150" b="57150"/>
                <wp:wrapNone/>
                <wp:docPr id="60" name="Straight Arrow Connector 60"/>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60" o:spid="_x0000_s1026" type="#_x0000_t32" style="position:absolute;margin-left:240pt;margin-top:239.95pt;width:0;height:24pt;z-index:248706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" strokecolor="black [3040]">
                <v:stroke endarrow="open"/>
              </v:shape>
            </w:pict>
          </mc:Fallback>
        </mc:AlternateContent>
      </w:r>
      <w:r w:rsidR="00BA1D12" w:rsidRPr="00390FBB">
        <w:rPr>
          <w:noProof/>
          <w:lang w:eastAsia="en-GB"/>
        </w:rPr>
        <mc:AlternateContent>
          <mc:Choice Requires="wps">
            <w:drawing>
              <wp:anchor distT="0" distB="0" distL="114300" distR="114300" simplePos="0" relativeHeight="248798720" behindDoc="0" locked="0" layoutInCell="1" allowOverlap="1" wp14:anchorId="6597855D" wp14:editId="207F3ADE">
                <wp:simplePos x="0" y="0"/>
                <wp:positionH relativeFrom="column">
                  <wp:posOffset>5052060</wp:posOffset>
                </wp:positionH>
                <wp:positionV relativeFrom="paragraph">
                  <wp:posOffset>3266440</wp:posOffset>
                </wp:positionV>
                <wp:extent cx="0" cy="375920"/>
                <wp:effectExtent l="95250" t="38100" r="57150" b="24130"/>
                <wp:wrapNone/>
                <wp:docPr id="290" name="Straight Arrow Connector 290"/>
                <wp:cNvGraphicFramePr/>
                <a:graphic xmlns:a="http://schemas.openxmlformats.org/drawingml/2006/main">
                  <a:graphicData uri="http://schemas.microsoft.com/office/word/2010/wordprocessingShape">
                    <wps:wsp>
                      <wps:cNvCnPr/>
                      <wps:spPr>
                        <a:xfrm flipV="1">
                          <a:off x="0" y="0"/>
                          <a:ext cx="0" cy="375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90" o:spid="_x0000_s1026" type="#_x0000_t32" style="position:absolute;margin-left:397.8pt;margin-top:257.2pt;width:0;height:29.6pt;flip:y;z-index:24879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" strokecolor="black [3040]">
                <v:stroke endarrow="open"/>
              </v:shape>
            </w:pict>
          </mc:Fallback>
        </mc:AlternateContent>
      </w:r>
      <w:r w:rsidR="00BA1D12" w:rsidRPr="00390FBB">
        <w:rPr>
          <w:noProof/>
          <w:lang w:eastAsia="en-GB"/>
        </w:rPr>
        <mc:AlternateContent>
          <mc:Choice Requires="wps">
            <w:drawing>
              <wp:anchor distT="0" distB="0" distL="114300" distR="114300" simplePos="0" relativeHeight="248966656" behindDoc="0" locked="0" layoutInCell="1" allowOverlap="1" wp14:anchorId="7AEDA2F4" wp14:editId="4C020999">
                <wp:simplePos x="0" y="0"/>
                <wp:positionH relativeFrom="column">
                  <wp:posOffset>4334510</wp:posOffset>
                </wp:positionH>
                <wp:positionV relativeFrom="paragraph">
                  <wp:posOffset>1514475</wp:posOffset>
                </wp:positionV>
                <wp:extent cx="0" cy="304800"/>
                <wp:effectExtent l="95250" t="0" r="57150" b="57150"/>
                <wp:wrapNone/>
                <wp:docPr id="302" name="Straight Arrow Connector 302"/>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02" o:spid="_x0000_s1026" type="#_x0000_t32" style="position:absolute;margin-left:341.3pt;margin-top:119.25pt;width:0;height:24pt;z-index:248966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" strokecolor="black [3040]">
                <v:stroke endarrow="open"/>
              </v:shape>
            </w:pict>
          </mc:Fallback>
        </mc:AlternateContent>
      </w:r>
      <w:r w:rsidR="00BA1D12" w:rsidRPr="00390FBB">
        <w:rPr>
          <w:noProof/>
          <w:lang w:eastAsia="en-GB"/>
        </w:rPr>
        <mc:AlternateContent>
          <mc:Choice Requires="wps">
            <w:drawing>
              <wp:anchor distT="0" distB="0" distL="114300" distR="114300" simplePos="0" relativeHeight="249028096" behindDoc="0" locked="0" layoutInCell="1" allowOverlap="1" wp14:anchorId="62BF14EF" wp14:editId="05372035">
                <wp:simplePos x="0" y="0"/>
                <wp:positionH relativeFrom="column">
                  <wp:posOffset>671830</wp:posOffset>
                </wp:positionH>
                <wp:positionV relativeFrom="paragraph">
                  <wp:posOffset>1663113</wp:posOffset>
                </wp:positionV>
                <wp:extent cx="485775" cy="14039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3985"/>
                        </a:xfrm>
                        <a:prstGeom prst="rect">
                          <a:avLst/>
                        </a:prstGeom>
                        <a:noFill/>
                        <a:ln w="9525">
                          <a:noFill/>
                          <a:miter lim="800000"/>
                          <a:headEnd/>
                          <a:tailEnd/>
                        </a:ln>
                      </wps:spPr>
                      <wps:txbx>
                        <w:txbxContent>
                          <w:p w14:paraId="38EC5F59" w14:textId="77777777" w:rsidR="00BF4C3A" w:rsidRPr="00C4040E" w:rsidRDefault="00BF4C3A" w:rsidP="00BA1D12">
                            <w:pPr>
                              <w:rPr>
                                <w:i/>
                              </w:rPr>
                            </w:pPr>
                            <w:r>
                              <w:rPr>
                                <w:i/>
                              </w:rPr>
                              <w:t>z</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16" type="#_x0000_t202" style="position:absolute;left:0;text-align:left;margin-left:52.9pt;margin-top:130.95pt;width:38.25pt;height:110.55pt;z-index:2490280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" filled="f" stroked="f">
                <v:textbox style="mso-fit-shape-to-text:t">
                  <w:txbxContent>
                    <w:p w14:paraId="38EC5F59" w14:textId="77777777" w:rsidR="00BF4C3A" w:rsidRPr="00C4040E" w:rsidRDefault="00BF4C3A" w:rsidP="00BA1D12">
                      <w:pPr>
                        <w:rPr>
                          <w:i/>
                        </w:rPr>
                      </w:pPr>
                      <w:r>
                        <w:rPr>
                          <w:i/>
                        </w:rPr>
                        <w:t>z</w:t>
                      </w:r>
                    </w:p>
                  </w:txbxContent>
                </v:textbox>
              </v:shape>
            </w:pict>
          </mc:Fallback>
        </mc:AlternateContent>
      </w:r>
      <w:r w:rsidR="00BA1D12" w:rsidRPr="00390FBB">
        <w:rPr>
          <w:noProof/>
          <w:lang w:eastAsia="en-GB"/>
        </w:rPr>
        <w:drawing>
          <wp:inline distT="0" distB="0" distL="0" distR="0" wp14:anchorId="2F40FD4B" wp14:editId="2EDB3AC4">
            <wp:extent cx="5789018" cy="4604385"/>
            <wp:effectExtent l="0" t="0" r="2540" b="5715"/>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idisation dryer designs.jpg"/>
                    <pic:cNvPicPr/>
                  </pic:nvPicPr>
                  <pic:blipFill rotWithShape="1">
                    <a:blip r:embed="rId22">
                      <a:extLst>
                        <a:ext uri="{28A0092B-C50C-407E-A947-70E740481C1C}">
                          <a14:useLocalDpi xmlns:a14="http://schemas.microsoft.com/office/drawing/2010/main" val="0"/>
                        </a:ext>
                      </a:extLst>
                    </a:blip>
                    <a:srcRect t="2145" r="11138" b="3626"/>
                    <a:stretch/>
                  </pic:blipFill>
                  <pic:spPr bwMode="auto">
                    <a:xfrm>
                      <a:off x="0" y="0"/>
                      <a:ext cx="5792360" cy="4607043"/>
                    </a:xfrm>
                    <a:prstGeom prst="rect">
                      <a:avLst/>
                    </a:prstGeom>
                    <a:ln>
                      <a:noFill/>
                    </a:ln>
                    <a:extLst>
                      <a:ext uri="{53640926-AAD7-44D8-BBD7-CCE9431645EC}">
                        <a14:shadowObscured xmlns:a14="http://schemas.microsoft.com/office/drawing/2010/main"/>
                      </a:ext>
                    </a:extLst>
                  </pic:spPr>
                </pic:pic>
              </a:graphicData>
            </a:graphic>
          </wp:inline>
        </w:drawing>
      </w:r>
    </w:p>
    <w:p w14:paraId="19DA88BE" w14:textId="0D17CAC2" w:rsidR="00BA1D12" w:rsidRDefault="00BA1D12" w:rsidP="00EA5CD1">
      <w:pPr>
        <w:pStyle w:val="Caption"/>
        <w:spacing w:line="276" w:lineRule="auto"/>
        <w:rPr>
          <w:rFonts w:eastAsiaTheme="minorEastAsia"/>
        </w:rPr>
      </w:pPr>
      <w:bookmarkStart w:id="87" w:name="_Ref448485158"/>
      <w:bookmarkStart w:id="88" w:name="_Toc474686568"/>
      <w:r>
        <w:t xml:space="preserve">Figure </w:t>
      </w:r>
      <w:fldSimple w:instr=" STYLEREF 1 \s ">
        <w:r w:rsidR="005D3AE0">
          <w:rPr>
            <w:noProof/>
          </w:rPr>
          <w:t>2</w:t>
        </w:r>
      </w:fldSimple>
      <w:r w:rsidR="00F02E7D">
        <w:noBreakHyphen/>
      </w:r>
      <w:fldSimple w:instr=" SEQ Figure \* ARABIC \s 1 ">
        <w:r w:rsidR="005D3AE0">
          <w:rPr>
            <w:noProof/>
          </w:rPr>
          <w:t>10</w:t>
        </w:r>
      </w:fldSimple>
      <w:bookmarkEnd w:id="87"/>
      <w:r>
        <w:t xml:space="preserve">.  </w:t>
      </w:r>
      <w:r>
        <w:rPr>
          <w:rFonts w:eastAsiaTheme="minorEastAsia"/>
        </w:rPr>
        <w:t>F</w:t>
      </w:r>
      <w:r w:rsidRPr="00390FBB">
        <w:rPr>
          <w:rFonts w:eastAsiaTheme="minorEastAsia"/>
        </w:rPr>
        <w:t>luidised bed dryer designs</w:t>
      </w:r>
      <w:r>
        <w:rPr>
          <w:rFonts w:eastAsiaTheme="minorEastAsia"/>
        </w:rPr>
        <w:t xml:space="preserve"> </w:t>
      </w:r>
      <w:r>
        <w:rPr>
          <w:rFonts w:eastAsiaTheme="minorEastAsia"/>
        </w:rPr>
        <w:fldChar w:fldCharType="begin" w:fldLock="1"/>
      </w:r>
      <w:r w:rsidR="00D37BCC">
        <w:rPr>
          <w:rFonts w:eastAsiaTheme="minorEastAsia"/>
        </w:rPr>
        <w:instrText>ADDIN CSL_CITATION { "citationItems" : [ { "id" : "ITEM-1", "itemData" : { "author" : [ { "dropping-particle" : "", "family" : "Howard", "given" : "J R", "non-dropping-particle" : "", "parse-names" : false, "suffix" : "" } ], "id" : "ITEM-1", "issued" : { "date-parts" : [ [ "1989" ] ] }, "publisher" : "Adam Hilger: Bristol", "title" : "Fluidized Bed Technology; Principles and applications", "type" : "book" }, "uris" : [ "http://www.mendeley.com/documents/?uuid=04be0378-3099-4d52-bed5-83928be04c7a" ] }, { "id" : "ITEM-2", "itemData" : { "author" : [ { "dropping-particle" : "", "family" : "Kunii", "given" : "D", "non-dropping-particle" : "", "parse-names" : false, "suffix" : "" }, { "dropping-particle" : "", "family" : "Levenspiel", "given" : "O", "non-dropping-particle" : "", "parse-names" : false, "suffix" : "" } ], "edition" : "2nd Editio", "id" : "ITEM-2", "issued" : { "date-parts" : [ [ "1991" ] ] }, "publisher" : "Stoneham: Butterworth-Heinemann", "title" : "Fluidization Engineering", "type" : "book" }, "uris" : [ "http://www.mendeley.com/documents/?uuid=20602704-4cc3-438e-a6ac-7875cb9d6bec" ] } ], "mendeley" : { "formattedCitation" : "(Howard 1989; Kunii &amp; Levenspiel 1991)", "plainTextFormattedCitation" : "(Howard 1989; Kunii &amp; Levenspiel 1991)", "previouslyFormattedCitation" : "(Howard 1989; Kunii &amp; Levenspiel 1991)" }, "properties" : { "noteIndex" : 0 }, "schema" : "https://github.com/citation-style-language/schema/raw/master/csl-citation.json" }</w:instrText>
      </w:r>
      <w:r>
        <w:rPr>
          <w:rFonts w:eastAsiaTheme="minorEastAsia"/>
        </w:rPr>
        <w:fldChar w:fldCharType="separate"/>
      </w:r>
      <w:r w:rsidR="00352AE9" w:rsidRPr="00352AE9">
        <w:rPr>
          <w:rFonts w:eastAsiaTheme="minorEastAsia"/>
          <w:noProof/>
        </w:rPr>
        <w:t>(Howard 1989; Kunii &amp; Levenspiel 1991)</w:t>
      </w:r>
      <w:r>
        <w:rPr>
          <w:rFonts w:eastAsiaTheme="minorEastAsia"/>
        </w:rPr>
        <w:fldChar w:fldCharType="end"/>
      </w:r>
      <w:r>
        <w:rPr>
          <w:rFonts w:eastAsiaTheme="minorEastAsia"/>
        </w:rPr>
        <w:t xml:space="preserve">.  </w:t>
      </w:r>
      <w:r w:rsidRPr="00390FBB">
        <w:rPr>
          <w:rFonts w:eastAsiaTheme="minorEastAsia"/>
          <w:i/>
        </w:rPr>
        <w:t>x</w:t>
      </w:r>
      <w:r>
        <w:rPr>
          <w:rFonts w:eastAsiaTheme="minorEastAsia"/>
        </w:rPr>
        <w:t xml:space="preserve"> – w</w:t>
      </w:r>
      <w:r w:rsidRPr="00390FBB">
        <w:rPr>
          <w:rFonts w:eastAsiaTheme="minorEastAsia"/>
        </w:rPr>
        <w:t>et solid</w:t>
      </w:r>
      <w:r>
        <w:rPr>
          <w:rFonts w:eastAsiaTheme="minorEastAsia"/>
        </w:rPr>
        <w:t xml:space="preserve">, </w:t>
      </w:r>
      <w:r w:rsidRPr="00390FBB">
        <w:rPr>
          <w:rFonts w:eastAsiaTheme="minorEastAsia"/>
          <w:i/>
        </w:rPr>
        <w:t>y</w:t>
      </w:r>
      <w:r>
        <w:rPr>
          <w:rFonts w:eastAsiaTheme="minorEastAsia"/>
        </w:rPr>
        <w:t xml:space="preserve"> – d</w:t>
      </w:r>
      <w:r w:rsidRPr="00390FBB">
        <w:rPr>
          <w:rFonts w:eastAsiaTheme="minorEastAsia"/>
        </w:rPr>
        <w:t>ry solid</w:t>
      </w:r>
      <w:r>
        <w:rPr>
          <w:rFonts w:eastAsiaTheme="minorEastAsia"/>
        </w:rPr>
        <w:t xml:space="preserve">, </w:t>
      </w:r>
      <w:r w:rsidRPr="00390FBB">
        <w:rPr>
          <w:rFonts w:eastAsiaTheme="minorEastAsia"/>
          <w:i/>
        </w:rPr>
        <w:t>z</w:t>
      </w:r>
      <w:r w:rsidRPr="00390FBB">
        <w:rPr>
          <w:rFonts w:eastAsiaTheme="minorEastAsia"/>
        </w:rPr>
        <w:t xml:space="preserve"> – </w:t>
      </w:r>
      <w:r>
        <w:rPr>
          <w:rFonts w:eastAsiaTheme="minorEastAsia"/>
        </w:rPr>
        <w:t>h</w:t>
      </w:r>
      <w:r w:rsidRPr="00390FBB">
        <w:rPr>
          <w:rFonts w:eastAsiaTheme="minorEastAsia"/>
        </w:rPr>
        <w:t>ot air</w:t>
      </w:r>
      <w:r>
        <w:rPr>
          <w:rFonts w:eastAsiaTheme="minorEastAsia"/>
        </w:rPr>
        <w:t xml:space="preserve">, </w:t>
      </w:r>
      <w:r w:rsidRPr="00390FBB">
        <w:rPr>
          <w:rFonts w:eastAsiaTheme="minorEastAsia"/>
          <w:i/>
        </w:rPr>
        <w:t>u</w:t>
      </w:r>
      <w:r>
        <w:rPr>
          <w:rFonts w:eastAsiaTheme="minorEastAsia"/>
        </w:rPr>
        <w:t xml:space="preserve"> – e</w:t>
      </w:r>
      <w:r w:rsidRPr="00390FBB">
        <w:rPr>
          <w:rFonts w:eastAsiaTheme="minorEastAsia"/>
        </w:rPr>
        <w:t>xhaust</w:t>
      </w:r>
      <w:r>
        <w:rPr>
          <w:rFonts w:eastAsiaTheme="minorEastAsia"/>
        </w:rPr>
        <w:t>.</w:t>
      </w:r>
      <w:bookmarkEnd w:id="88"/>
    </w:p>
    <w:p w14:paraId="69257EB4" w14:textId="77777777" w:rsidR="00437E51" w:rsidRDefault="00437E51" w:rsidP="00437E51">
      <w:pPr>
        <w:spacing w:after="120" w:line="276" w:lineRule="auto"/>
      </w:pPr>
      <w:r>
        <w:lastRenderedPageBreak/>
        <w:t xml:space="preserve">Fluidised bed dryer designs range from a </w:t>
      </w:r>
      <w:r w:rsidRPr="00390FBB">
        <w:t xml:space="preserve">single bed dryer </w:t>
      </w:r>
      <w:r>
        <w:t>(</w:t>
      </w:r>
      <w:r>
        <w:fldChar w:fldCharType="begin"/>
      </w:r>
      <w:r>
        <w:instrText xml:space="preserve"> REF _Ref448485158 \h  \* MERGEFORMAT </w:instrText>
      </w:r>
      <w:r>
        <w:fldChar w:fldCharType="separate"/>
      </w:r>
      <w:r w:rsidR="005D3AE0">
        <w:t xml:space="preserve">Figure </w:t>
      </w:r>
      <w:r w:rsidR="005D3AE0">
        <w:rPr>
          <w:noProof/>
        </w:rPr>
        <w:t>2</w:t>
      </w:r>
      <w:r w:rsidR="005D3AE0">
        <w:rPr>
          <w:noProof/>
        </w:rPr>
        <w:noBreakHyphen/>
        <w:t>10</w:t>
      </w:r>
      <w:r>
        <w:fldChar w:fldCharType="end"/>
      </w:r>
      <w:r>
        <w:t xml:space="preserve">a) for products such as </w:t>
      </w:r>
      <w:r w:rsidRPr="00390FBB">
        <w:t>dolomite or blast furnace slag</w:t>
      </w:r>
      <w:r>
        <w:t xml:space="preserve">, </w:t>
      </w:r>
      <w:r w:rsidRPr="00390FBB">
        <w:t xml:space="preserve">where bed </w:t>
      </w:r>
      <w:r>
        <w:t xml:space="preserve">residence time isn’t important, </w:t>
      </w:r>
      <w:r w:rsidRPr="00390FBB">
        <w:t xml:space="preserve">multistage dryer </w:t>
      </w:r>
      <w:r>
        <w:t>(</w:t>
      </w:r>
      <w:r>
        <w:fldChar w:fldCharType="begin"/>
      </w:r>
      <w:r>
        <w:instrText xml:space="preserve"> REF _Ref448485158 \h  \* MERGEFORMAT </w:instrText>
      </w:r>
      <w:r>
        <w:fldChar w:fldCharType="separate"/>
      </w:r>
      <w:r w:rsidR="005D3AE0">
        <w:t xml:space="preserve">Figure </w:t>
      </w:r>
      <w:r w:rsidR="005D3AE0">
        <w:rPr>
          <w:noProof/>
        </w:rPr>
        <w:t>2</w:t>
      </w:r>
      <w:r w:rsidR="005D3AE0">
        <w:rPr>
          <w:noProof/>
        </w:rPr>
        <w:noBreakHyphen/>
        <w:t>10</w:t>
      </w:r>
      <w:r>
        <w:fldChar w:fldCharType="end"/>
      </w:r>
      <w:r>
        <w:t xml:space="preserve">b) </w:t>
      </w:r>
      <w:r w:rsidRPr="00390FBB">
        <w:t>with partition plates that overlap</w:t>
      </w:r>
      <w:r>
        <w:t xml:space="preserve">, and </w:t>
      </w:r>
      <w:r w:rsidRPr="00390FBB">
        <w:t xml:space="preserve">counterflow contacting </w:t>
      </w:r>
      <w:r>
        <w:t>(</w:t>
      </w:r>
      <w:r>
        <w:fldChar w:fldCharType="begin"/>
      </w:r>
      <w:r>
        <w:instrText xml:space="preserve"> REF _Ref448485158 \h  \* MERGEFORMAT </w:instrText>
      </w:r>
      <w:r>
        <w:fldChar w:fldCharType="separate"/>
      </w:r>
      <w:r w:rsidR="005D3AE0">
        <w:t xml:space="preserve">Figure </w:t>
      </w:r>
      <w:r w:rsidR="005D3AE0">
        <w:rPr>
          <w:noProof/>
        </w:rPr>
        <w:t>2</w:t>
      </w:r>
      <w:r w:rsidR="005D3AE0">
        <w:rPr>
          <w:noProof/>
        </w:rPr>
        <w:noBreakHyphen/>
        <w:t>10</w:t>
      </w:r>
      <w:r>
        <w:fldChar w:fldCharType="end"/>
      </w:r>
      <w:r>
        <w:t xml:space="preserve">c) </w:t>
      </w:r>
      <w:r w:rsidRPr="00390FBB">
        <w:t>of solids with the gas</w:t>
      </w:r>
      <w:r>
        <w:t xml:space="preserve">.  </w:t>
      </w:r>
      <w:r>
        <w:fldChar w:fldCharType="begin"/>
      </w:r>
      <w:r>
        <w:instrText xml:space="preserve"> REF _Ref448485158 \h  \* MERGEFORMAT </w:instrText>
      </w:r>
      <w:r>
        <w:fldChar w:fldCharType="separate"/>
      </w:r>
      <w:r w:rsidR="005D3AE0">
        <w:t xml:space="preserve">Figure </w:t>
      </w:r>
      <w:r w:rsidR="005D3AE0">
        <w:rPr>
          <w:noProof/>
        </w:rPr>
        <w:t>2</w:t>
      </w:r>
      <w:r w:rsidR="005D3AE0">
        <w:rPr>
          <w:noProof/>
        </w:rPr>
        <w:noBreakHyphen/>
        <w:t>10</w:t>
      </w:r>
      <w:r>
        <w:fldChar w:fldCharType="end"/>
      </w:r>
      <w:r w:rsidRPr="00390FBB">
        <w:t>d</w:t>
      </w:r>
      <w:r>
        <w:t xml:space="preserve"> shows a design for </w:t>
      </w:r>
      <w:r w:rsidRPr="00390FBB">
        <w:t>moveable distributor plates</w:t>
      </w:r>
      <w:r>
        <w:t xml:space="preserve">, which are </w:t>
      </w:r>
      <w:r w:rsidRPr="00390FBB">
        <w:t xml:space="preserve">mostly used for delicate pharmaceuticals and chemical products that need batch </w:t>
      </w:r>
      <w:r>
        <w:t xml:space="preserve">processing for identical drying.  In </w:t>
      </w:r>
      <w:r>
        <w:fldChar w:fldCharType="begin"/>
      </w:r>
      <w:r>
        <w:instrText xml:space="preserve"> REF _Ref448485158 \h  \* MERGEFORMAT </w:instrText>
      </w:r>
      <w:r>
        <w:fldChar w:fldCharType="separate"/>
      </w:r>
      <w:r w:rsidR="005D3AE0">
        <w:t xml:space="preserve">Figure </w:t>
      </w:r>
      <w:r w:rsidR="005D3AE0">
        <w:rPr>
          <w:noProof/>
        </w:rPr>
        <w:t>2</w:t>
      </w:r>
      <w:r w:rsidR="005D3AE0">
        <w:rPr>
          <w:noProof/>
        </w:rPr>
        <w:noBreakHyphen/>
        <w:t>10</w:t>
      </w:r>
      <w:r>
        <w:fldChar w:fldCharType="end"/>
      </w:r>
      <w:r>
        <w:t>e,</w:t>
      </w:r>
      <w:r w:rsidRPr="00390FBB">
        <w:t xml:space="preserve"> heat </w:t>
      </w:r>
      <w:r>
        <w:t xml:space="preserve">is </w:t>
      </w:r>
      <w:r w:rsidRPr="00390FBB">
        <w:t xml:space="preserve">recovered from dry solids for temperature sensitive materials such as salt, </w:t>
      </w:r>
      <w:r>
        <w:t xml:space="preserve">shown in the </w:t>
      </w:r>
      <w:r w:rsidRPr="00390FBB">
        <w:t xml:space="preserve">diagram </w:t>
      </w:r>
      <w:r>
        <w:t>as</w:t>
      </w:r>
      <w:r w:rsidRPr="00390FBB">
        <w:t xml:space="preserve"> </w:t>
      </w:r>
      <w:r>
        <w:t>a 2 stage dryer, whilst in (</w:t>
      </w:r>
      <w:r w:rsidRPr="00390FBB">
        <w:t xml:space="preserve">f) heat </w:t>
      </w:r>
      <w:r>
        <w:t xml:space="preserve">is </w:t>
      </w:r>
      <w:r w:rsidRPr="00390FBB">
        <w:t xml:space="preserve">supplied by tubes or plates rather than gas, so </w:t>
      </w:r>
      <w:r>
        <w:t xml:space="preserve">that it </w:t>
      </w:r>
      <w:r w:rsidRPr="00390FBB">
        <w:t>doesn’</w:t>
      </w:r>
      <w:r>
        <w:t>t require high fluid velocities.  Solid path options include (</w:t>
      </w:r>
      <w:r w:rsidRPr="00390FBB">
        <w:t xml:space="preserve">g) </w:t>
      </w:r>
      <w:r>
        <w:t xml:space="preserve">a </w:t>
      </w:r>
      <w:r w:rsidRPr="00390FBB">
        <w:t xml:space="preserve">straight path with </w:t>
      </w:r>
      <w:r>
        <w:t xml:space="preserve">a </w:t>
      </w:r>
      <w:r w:rsidRPr="00390FBB">
        <w:t xml:space="preserve">weir to separate </w:t>
      </w:r>
      <w:r>
        <w:t xml:space="preserve">the </w:t>
      </w:r>
      <w:r w:rsidRPr="00390FBB">
        <w:t>dry product</w:t>
      </w:r>
      <w:r>
        <w:t>, (</w:t>
      </w:r>
      <w:r w:rsidRPr="00390FBB">
        <w:t xml:space="preserve">h) </w:t>
      </w:r>
      <w:r>
        <w:t xml:space="preserve">a </w:t>
      </w:r>
      <w:r w:rsidRPr="00390FBB">
        <w:t>circular path</w:t>
      </w:r>
      <w:r>
        <w:t xml:space="preserve"> and (i) a reversing path.</w:t>
      </w:r>
    </w:p>
    <w:p w14:paraId="5E7A9E40" w14:textId="77777777" w:rsidR="00437E51" w:rsidRDefault="00437E51" w:rsidP="00437E51">
      <w:pPr>
        <w:spacing w:line="276" w:lineRule="auto"/>
      </w:pPr>
      <w:r w:rsidRPr="00390FBB">
        <w:fldChar w:fldCharType="begin" w:fldLock="1"/>
      </w:r>
      <w:r>
        <w:instrText>ADDIN CSL_CITATION { "citationItems" : [ { "id" : "ITEM-1", "itemData" : { "author" : [ { "dropping-particle" : "", "family" : "Howard", "given" : "J R", "non-dropping-particle" : "", "parse-names" : false, "suffix" : "" } ], "id" : "ITEM-1", "issued" : { "date-parts" : [ [ "1989" ] ] }, "publisher" : "Adam Hilger: Bristol", "title" : "Fluidized Bed Technology; Principles and applications", "type" : "book" }, "uris" : [ "http://www.mendeley.com/documents/?uuid=04be0378-3099-4d52-bed5-83928be04c7a" ] } ], "mendeley" : { "formattedCitation" : "(Howard 1989)", "manualFormatting" : "Howard (1989)", "plainTextFormattedCitation" : "(Howard 1989)", "previouslyFormattedCitation" : "(Howard 1989)" }, "properties" : { "noteIndex" : 0 }, "schema" : "https://github.com/citation-style-language/schema/raw/master/csl-citation.json" }</w:instrText>
      </w:r>
      <w:r w:rsidRPr="00390FBB">
        <w:fldChar w:fldCharType="separate"/>
      </w:r>
      <w:r w:rsidRPr="00390FBB">
        <w:rPr>
          <w:noProof/>
        </w:rPr>
        <w:t xml:space="preserve">Howard </w:t>
      </w:r>
      <w:r>
        <w:rPr>
          <w:noProof/>
        </w:rPr>
        <w:t>(</w:t>
      </w:r>
      <w:r w:rsidRPr="00390FBB">
        <w:rPr>
          <w:noProof/>
        </w:rPr>
        <w:t>1989)</w:t>
      </w:r>
      <w:r w:rsidRPr="00390FBB">
        <w:fldChar w:fldCharType="end"/>
      </w:r>
      <w:r w:rsidRPr="00390FBB">
        <w:t xml:space="preserve"> describe</w:t>
      </w:r>
      <w:r>
        <w:t>s</w:t>
      </w:r>
      <w:r w:rsidRPr="00390FBB">
        <w:t xml:space="preserve"> a simplified fluidised </w:t>
      </w:r>
      <w:r>
        <w:t>bed drying plant as being formed of a fluidisation tank, with incoming wet solids and gas, and outgoing exhaust gas and dry solids (</w:t>
      </w:r>
      <w:r>
        <w:fldChar w:fldCharType="begin"/>
      </w:r>
      <w:r>
        <w:instrText xml:space="preserve"> REF _Ref448485675 \h  \* MERGEFORMAT </w:instrText>
      </w:r>
      <w:r>
        <w:fldChar w:fldCharType="separate"/>
      </w:r>
      <w:r w:rsidR="005D3AE0">
        <w:t xml:space="preserve">Figure </w:t>
      </w:r>
      <w:r w:rsidR="005D3AE0">
        <w:rPr>
          <w:noProof/>
        </w:rPr>
        <w:t>2</w:t>
      </w:r>
      <w:r w:rsidR="005D3AE0">
        <w:rPr>
          <w:noProof/>
        </w:rPr>
        <w:noBreakHyphen/>
        <w:t>11</w:t>
      </w:r>
      <w:r>
        <w:fldChar w:fldCharType="end"/>
      </w:r>
      <w:r>
        <w:t>).  A coolant system acts as a control on the temperature profile within the bed, and a gas cleaning system is added to the exhaust to recycle elutriated solids.</w:t>
      </w:r>
    </w:p>
    <w:p w14:paraId="0C27D9D0" w14:textId="77777777" w:rsidR="00BA1D12" w:rsidRPr="00390FBB" w:rsidRDefault="00BA1D12" w:rsidP="00EA5CD1">
      <w:pPr>
        <w:spacing w:line="276" w:lineRule="auto"/>
      </w:pPr>
      <w:r w:rsidRPr="00390FBB">
        <w:rPr>
          <w:noProof/>
          <w:lang w:eastAsia="en-GB"/>
        </w:rPr>
        <w:drawing>
          <wp:inline distT="0" distB="0" distL="0" distR="0" wp14:anchorId="5D29E7C0" wp14:editId="2B6A3CCF">
            <wp:extent cx="5727940" cy="3724726"/>
            <wp:effectExtent l="0" t="0" r="6350" b="9525"/>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idisation dryer plant.jpg"/>
                    <pic:cNvPicPr/>
                  </pic:nvPicPr>
                  <pic:blipFill rotWithShape="1">
                    <a:blip r:embed="rId23">
                      <a:extLst>
                        <a:ext uri="{28A0092B-C50C-407E-A947-70E740481C1C}">
                          <a14:useLocalDpi xmlns:a14="http://schemas.microsoft.com/office/drawing/2010/main" val="0"/>
                        </a:ext>
                      </a:extLst>
                    </a:blip>
                    <a:srcRect t="9037" r="17313" b="19276"/>
                    <a:stretch/>
                  </pic:blipFill>
                  <pic:spPr bwMode="auto">
                    <a:xfrm>
                      <a:off x="0" y="0"/>
                      <a:ext cx="5731935" cy="3727324"/>
                    </a:xfrm>
                    <a:prstGeom prst="rect">
                      <a:avLst/>
                    </a:prstGeom>
                    <a:ln>
                      <a:noFill/>
                    </a:ln>
                    <a:extLst>
                      <a:ext uri="{53640926-AAD7-44D8-BBD7-CCE9431645EC}">
                        <a14:shadowObscured xmlns:a14="http://schemas.microsoft.com/office/drawing/2010/main"/>
                      </a:ext>
                    </a:extLst>
                  </pic:spPr>
                </pic:pic>
              </a:graphicData>
            </a:graphic>
          </wp:inline>
        </w:drawing>
      </w:r>
    </w:p>
    <w:p w14:paraId="6FDBB502" w14:textId="36124A18" w:rsidR="00BA1D12" w:rsidRDefault="00BA1D12" w:rsidP="00EA5CD1">
      <w:pPr>
        <w:pStyle w:val="Caption"/>
        <w:spacing w:line="276" w:lineRule="auto"/>
      </w:pPr>
      <w:bookmarkStart w:id="89" w:name="_Ref448485675"/>
      <w:bookmarkStart w:id="90" w:name="_Toc474686569"/>
      <w:r>
        <w:t xml:space="preserve">Figure </w:t>
      </w:r>
      <w:fldSimple w:instr=" STYLEREF 1 \s ">
        <w:r w:rsidR="005D3AE0">
          <w:rPr>
            <w:noProof/>
          </w:rPr>
          <w:t>2</w:t>
        </w:r>
      </w:fldSimple>
      <w:r w:rsidR="00F02E7D">
        <w:noBreakHyphen/>
      </w:r>
      <w:fldSimple w:instr=" SEQ Figure \* ARABIC \s 1 ">
        <w:r w:rsidR="005D3AE0">
          <w:rPr>
            <w:noProof/>
          </w:rPr>
          <w:t>11</w:t>
        </w:r>
      </w:fldSimple>
      <w:bookmarkEnd w:id="89"/>
      <w:r>
        <w:t xml:space="preserve">.  A simplified fluidised bed dryer plant </w:t>
      </w:r>
      <w:r>
        <w:fldChar w:fldCharType="begin" w:fldLock="1"/>
      </w:r>
      <w:r w:rsidR="00D37BCC">
        <w:instrText>ADDIN CSL_CITATION { "citationItems" : [ { "id" : "ITEM-1", "itemData" : { "author" : [ { "dropping-particle" : "", "family" : "Howard", "given" : "J R", "non-dropping-particle" : "", "parse-names" : false, "suffix" : "" } ], "id" : "ITEM-1", "issued" : { "date-parts" : [ [ "1989" ] ] }, "publisher" : "Adam Hilger: Bristol", "title" : "Fluidized Bed Technology; Principles and applications", "type" : "book" }, "uris" : [ "http://www.mendeley.com/documents/?uuid=04be0378-3099-4d52-bed5-83928be04c7a" ] } ], "mendeley" : { "formattedCitation" : "(Howard 1989)", "plainTextFormattedCitation" : "(Howard 1989)", "previouslyFormattedCitation" : "(Howard 1989)" }, "properties" : { "noteIndex" : 0 }, "schema" : "https://github.com/citation-style-language/schema/raw/master/csl-citation.json" }</w:instrText>
      </w:r>
      <w:r>
        <w:fldChar w:fldCharType="separate"/>
      </w:r>
      <w:r w:rsidR="00352AE9" w:rsidRPr="00352AE9">
        <w:rPr>
          <w:noProof/>
        </w:rPr>
        <w:t>(Howard 1989)</w:t>
      </w:r>
      <w:r>
        <w:fldChar w:fldCharType="end"/>
      </w:r>
      <w:r>
        <w:t>.</w:t>
      </w:r>
      <w:bookmarkEnd w:id="90"/>
    </w:p>
    <w:p w14:paraId="5CE5502C" w14:textId="77777777" w:rsidR="002359A0" w:rsidRDefault="002359A0" w:rsidP="002359A0">
      <w:pPr>
        <w:spacing w:after="120" w:line="276" w:lineRule="auto"/>
      </w:pPr>
    </w:p>
    <w:p w14:paraId="11DD9743" w14:textId="77777777" w:rsidR="002359A0" w:rsidRDefault="002359A0" w:rsidP="002359A0">
      <w:pPr>
        <w:spacing w:after="120" w:line="276" w:lineRule="auto"/>
      </w:pPr>
      <w:r>
        <w:t>D</w:t>
      </w:r>
      <w:r w:rsidRPr="00390FBB">
        <w:t>rying in a fluidised bed is dependent on</w:t>
      </w:r>
      <w:r>
        <w:t xml:space="preserve"> the </w:t>
      </w:r>
      <w:r w:rsidRPr="00390FBB">
        <w:t>interfacial area and the driving force of either a temperature or concentration difference</w:t>
      </w:r>
      <w:r>
        <w:t xml:space="preserve"> </w:t>
      </w:r>
      <w:r>
        <w:fldChar w:fldCharType="begin" w:fldLock="1"/>
      </w:r>
      <w:r>
        <w:instrText>ADDIN CSL_CITATION { "citationItems" : [ { "id" : "ITEM-1", "itemData" : { "ISBN" : "0-677-21630-0", "author" : [ { "dropping-particle" : "", "family" : "Strumillo", "given" : "C.", "non-dropping-particle" : "", "parse-names" : false, "suffix" : "" }, { "dropping-particle" : "", "family" : "Kudra", "given" : "T", "non-dropping-particle" : "", "parse-names" : false, "suffix" : "" } ], "id" : "ITEM-1", "issued" : { "date-parts" : [ [ "1986" ] ] }, "publisher" : "Gordon and Breach Science Publishers", "publisher-place" : "Montreux", "title" : "Drying: Principles, applications and design", "type" : "book" }, "uris" : [ "http://www.mendeley.com/documents/?uuid=b4e8c1e1-e585-421c-b88e-7578c3789a3c" ] } ], "mendeley" : { "formattedCitation" : "(Strumillo &amp; Kudra 1986)", "plainTextFormattedCitation" : "(Strumillo &amp; Kudra 1986)", "previouslyFormattedCitation" : "(Strumillo &amp; Kudra 1986)" }, "properties" : { "noteIndex" : 0 }, "schema" : "https://github.com/citation-style-language/schema/raw/master/csl-citation.json" }</w:instrText>
      </w:r>
      <w:r>
        <w:fldChar w:fldCharType="separate"/>
      </w:r>
      <w:r w:rsidRPr="00352AE9">
        <w:rPr>
          <w:noProof/>
        </w:rPr>
        <w:t>(Strumillo &amp; Kudra 1986)</w:t>
      </w:r>
      <w:r>
        <w:fldChar w:fldCharType="end"/>
      </w:r>
      <w:r w:rsidRPr="00390FBB">
        <w:t>.</w:t>
      </w:r>
      <w:r>
        <w:t xml:space="preserve">  Constant rate drying in a fluidised bed differs from the rate of drying presented in Section 2.2.2 as the method of gas to solid contact is considered.  For example, the influence of gas bypassing in bubbles can change the outcome of expected drying rates.  </w:t>
      </w:r>
      <w:r w:rsidRPr="00390FBB">
        <w:t xml:space="preserve">In a static </w:t>
      </w:r>
      <w:r>
        <w:t xml:space="preserve">packed </w:t>
      </w:r>
      <w:r w:rsidRPr="00390FBB">
        <w:t>bed, with particles of uniform initial temperature, a hot gas will cause heat to flow from the gas to the particles by convection.  The heat transfer coefficient depends on the flow regime of laminar, turbulent or transition in the void space</w:t>
      </w:r>
      <w:r>
        <w:t xml:space="preserve"> </w:t>
      </w:r>
      <w:r>
        <w:fldChar w:fldCharType="begin" w:fldLock="1"/>
      </w:r>
      <w:r>
        <w:instrText>ADDIN CSL_CITATION { "citationItems" : [ { "id" : "ITEM-1", "itemData" : { "author" : [ { "dropping-particle" : "", "family" : "Cengel", "given" : "Y.A.", "non-dropping-particle" : "", "parse-names" : false, "suffix" : "" } ], "edition" : "3rd", "id" : "ITEM-1", "issued" : { "date-parts" : [ [ "2006" ] ] }, "publisher" : "McGraw-Hill", "title" : "Heat and Mass Transfer: a practical approach", "type" : "book" }, "uris" : [ "http://www.mendeley.com/documents/?uuid=1b2e1b91-d3aa-45e8-ae21-8231fe0d911b" ] } ], "mendeley" : { "formattedCitation" : "(Cengel 2006)", "plainTextFormattedCitation" : "(Cengel 2006)", "previouslyFormattedCitation" : "(Cengel 2006)" }, "properties" : { "noteIndex" : 0 }, "schema" : "https://github.com/citation-style-language/schema/raw/master/csl-citation.json" }</w:instrText>
      </w:r>
      <w:r>
        <w:fldChar w:fldCharType="separate"/>
      </w:r>
      <w:r w:rsidRPr="00352AE9">
        <w:rPr>
          <w:noProof/>
        </w:rPr>
        <w:t>(Cengel 2006)</w:t>
      </w:r>
      <w:r>
        <w:fldChar w:fldCharType="end"/>
      </w:r>
      <w:r w:rsidRPr="00390FBB">
        <w:t>.</w:t>
      </w:r>
      <w:r>
        <w:t xml:space="preserve">  </w:t>
      </w:r>
      <w:r w:rsidRPr="00390FBB">
        <w:t xml:space="preserve">The thermal capacity, defined as heat stored per unit volume, of the gas is smaller </w:t>
      </w:r>
      <w:r w:rsidRPr="00390FBB">
        <w:lastRenderedPageBreak/>
        <w:t xml:space="preserve">than the particles.  </w:t>
      </w:r>
      <w:r>
        <w:t>This causes p</w:t>
      </w:r>
      <w:r w:rsidRPr="00390FBB">
        <w:t xml:space="preserve">article temperature </w:t>
      </w:r>
      <w:r>
        <w:t xml:space="preserve">to </w:t>
      </w:r>
      <w:r w:rsidRPr="00390FBB">
        <w:t>dictate the temperature of the gas in the voids, and subsequently the gas density and viscosity.</w:t>
      </w:r>
      <w:r>
        <w:t xml:space="preserve">  </w:t>
      </w:r>
      <w:r w:rsidRPr="00390FBB">
        <w:t>The carrying capacity of the gas limits the process as the rate of change in the moisture fraction of the particles varies proportionately with gas velocity and inversely with bed height.</w:t>
      </w:r>
      <w:r>
        <w:t xml:space="preserve">  </w:t>
      </w:r>
    </w:p>
    <w:p w14:paraId="7D00A51A" w14:textId="77777777" w:rsidR="002359A0" w:rsidRDefault="002359A0" w:rsidP="002359A0">
      <w:pPr>
        <w:spacing w:line="276" w:lineRule="auto"/>
      </w:pPr>
    </w:p>
    <w:p w14:paraId="1CCAC664" w14:textId="77777777" w:rsidR="002359A0" w:rsidRPr="00390FBB" w:rsidRDefault="002359A0" w:rsidP="002359A0">
      <w:pPr>
        <w:pStyle w:val="Heading3"/>
        <w:spacing w:line="276" w:lineRule="auto"/>
      </w:pPr>
      <w:bookmarkStart w:id="91" w:name="_Toc474696364"/>
      <w:r w:rsidRPr="00390FBB">
        <w:t>2.</w:t>
      </w:r>
      <w:r>
        <w:t>3.</w:t>
      </w:r>
      <w:r w:rsidRPr="00390FBB">
        <w:t>2.</w:t>
      </w:r>
      <w:r>
        <w:t>3</w:t>
      </w:r>
      <w:r w:rsidRPr="00390FBB">
        <w:tab/>
      </w:r>
      <w:r>
        <w:t>A single particle</w:t>
      </w:r>
      <w:bookmarkEnd w:id="91"/>
    </w:p>
    <w:p w14:paraId="2A29AC0B" w14:textId="77777777" w:rsidR="002359A0" w:rsidRDefault="002359A0" w:rsidP="002359A0">
      <w:pPr>
        <w:spacing w:line="276" w:lineRule="auto"/>
      </w:pPr>
      <w:r>
        <w:t>W</w:t>
      </w:r>
      <w:r w:rsidRPr="00390FBB">
        <w:t>hen a single particle falls freely it will reach a steady velocity where the drag exerted by the surrounding air is equal to the gravitational force</w:t>
      </w:r>
      <w:r>
        <w:t xml:space="preserve"> </w:t>
      </w:r>
      <w:r>
        <w:fldChar w:fldCharType="begin" w:fldLock="1"/>
      </w:r>
      <w:r>
        <w:instrText>ADDIN CSL_CITATION { "citationItems" : [ { "id" : "ITEM-1", "itemData" : { "author" : [ { "dropping-particle" : "", "family" : "Rhodes", "given" : "Martin J.", "non-dropping-particle" : "", "parse-names" : false, "suffix" : "" } ], "edition" : "2nd", "id" : "ITEM-1", "issued" : { "date-parts" : [ [ "2008" ] ] }, "publisher" : "John Wiley", "publisher-place" : "Chichester", "title" : "Introduction to Particle Technology", "type" : "book" }, "uris" : [ "http://www.mendeley.com/documents/?uuid=7a120e9d-96a2-410e-af85-2c07f3a8e0ac" ] } ], "mendeley" : { "formattedCitation" : "(Rhodes 2008)", "plainTextFormattedCitation" : "(Rhodes 2008)", "previouslyFormattedCitation" : "(Rhodes 2008)" }, "properties" : { "noteIndex" : 0 }, "schema" : "https://github.com/citation-style-language/schema/raw/master/csl-citation.json" }</w:instrText>
      </w:r>
      <w:r>
        <w:fldChar w:fldCharType="separate"/>
      </w:r>
      <w:r w:rsidRPr="00352AE9">
        <w:rPr>
          <w:noProof/>
        </w:rPr>
        <w:t>(Rhodes 2008)</w:t>
      </w:r>
      <w:r>
        <w:fldChar w:fldCharType="end"/>
      </w:r>
      <w:r>
        <w:t xml:space="preserve">, termed the </w:t>
      </w:r>
      <w:r w:rsidRPr="00390FBB">
        <w:t>terminal velocity of a single particle</w:t>
      </w:r>
      <w:r>
        <w:t xml:space="preserve"> (Equation 2-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2359A0" w14:paraId="57B3C726" w14:textId="77777777" w:rsidTr="00133F13">
        <w:tc>
          <w:tcPr>
            <w:tcW w:w="7479" w:type="dxa"/>
          </w:tcPr>
          <w:p w14:paraId="1BB9E0F0" w14:textId="77777777" w:rsidR="002359A0" w:rsidRDefault="00BF4C3A" w:rsidP="00133F13">
            <w:pPr>
              <w:spacing w:line="276" w:lineRule="auto"/>
            </w:pPr>
            <m:oMathPara>
              <m:oMath>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f</m:t>
                        </m:r>
                      </m:sub>
                    </m:sSub>
                  </m:e>
                </m:d>
                <m:f>
                  <m:fPr>
                    <m:ctrlPr>
                      <w:rPr>
                        <w:rFonts w:ascii="Cambria Math" w:hAnsi="Cambria Math"/>
                        <w:i/>
                      </w:rPr>
                    </m:ctrlPr>
                  </m:fPr>
                  <m:num>
                    <m:r>
                      <w:rPr>
                        <w:rFonts w:ascii="Cambria Math" w:hAnsi="Cambria Math"/>
                      </w:rPr>
                      <m:t>π</m:t>
                    </m:r>
                    <m:sSubSup>
                      <m:sSubSupPr>
                        <m:ctrlPr>
                          <w:rPr>
                            <w:rFonts w:ascii="Cambria Math" w:hAnsi="Cambria Math"/>
                            <w:i/>
                          </w:rPr>
                        </m:ctrlPr>
                      </m:sSubSupPr>
                      <m:e>
                        <m:r>
                          <w:rPr>
                            <w:rFonts w:ascii="Cambria Math" w:hAnsi="Cambria Math"/>
                          </w:rPr>
                          <m:t>d</m:t>
                        </m:r>
                      </m:e>
                      <m:sub>
                        <m:r>
                          <w:rPr>
                            <w:rFonts w:ascii="Cambria Math" w:hAnsi="Cambria Math"/>
                          </w:rPr>
                          <m:t>s</m:t>
                        </m:r>
                      </m:sub>
                      <m:sup>
                        <m:r>
                          <w:rPr>
                            <w:rFonts w:ascii="Cambria Math" w:hAnsi="Cambria Math"/>
                          </w:rPr>
                          <m:t>3</m:t>
                        </m:r>
                      </m:sup>
                    </m:sSubSup>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ρ</m:t>
                    </m:r>
                  </m:e>
                  <m:sub>
                    <m:r>
                      <w:rPr>
                        <w:rFonts w:ascii="Cambria Math" w:hAnsi="Cambria Math"/>
                      </w:rPr>
                      <m:t>f</m:t>
                    </m:r>
                  </m:sub>
                </m:sSub>
                <m:sSubSup>
                  <m:sSubSupPr>
                    <m:ctrlPr>
                      <w:rPr>
                        <w:rFonts w:ascii="Cambria Math" w:hAnsi="Cambria Math"/>
                        <w:i/>
                      </w:rPr>
                    </m:ctrlPr>
                  </m:sSubSupPr>
                  <m:e>
                    <m:r>
                      <w:rPr>
                        <w:rFonts w:ascii="Cambria Math" w:hAnsi="Cambria Math"/>
                      </w:rPr>
                      <m:t>U</m:t>
                    </m:r>
                  </m:e>
                  <m:sub>
                    <m:r>
                      <w:rPr>
                        <w:rFonts w:ascii="Cambria Math" w:hAnsi="Cambria Math"/>
                      </w:rPr>
                      <m:t>t</m:t>
                    </m:r>
                  </m:sub>
                  <m:sup>
                    <m:r>
                      <w:rPr>
                        <w:rFonts w:ascii="Cambria Math" w:hAnsi="Cambria Math"/>
                      </w:rPr>
                      <m:t>2</m:t>
                    </m:r>
                  </m:sup>
                </m:sSubSup>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D</m:t>
                    </m:r>
                  </m:sub>
                </m:sSub>
              </m:oMath>
            </m:oMathPara>
          </w:p>
        </w:tc>
        <w:tc>
          <w:tcPr>
            <w:tcW w:w="1763" w:type="dxa"/>
            <w:vAlign w:val="center"/>
          </w:tcPr>
          <w:p w14:paraId="44F720D8" w14:textId="77777777" w:rsidR="002359A0" w:rsidRDefault="002359A0" w:rsidP="00133F13">
            <w:pPr>
              <w:spacing w:after="120" w:line="276" w:lineRule="auto"/>
              <w:jc w:val="right"/>
            </w:pPr>
            <w:r>
              <w:t>Equation 2-18</w:t>
            </w:r>
          </w:p>
        </w:tc>
      </w:tr>
    </w:tbl>
    <w:p w14:paraId="26EBDDFD" w14:textId="77777777" w:rsidR="002359A0" w:rsidRDefault="002359A0" w:rsidP="002359A0">
      <w:pPr>
        <w:spacing w:line="276" w:lineRule="auto"/>
      </w:pPr>
      <w:r w:rsidRPr="00390FBB">
        <w:t>where the terminal velocity</w:t>
      </w:r>
      <w:r>
        <w:t xml:space="preserve"> (</w:t>
      </w:r>
      <m:oMath>
        <m:sSub>
          <m:sSubPr>
            <m:ctrlPr>
              <w:rPr>
                <w:rFonts w:ascii="Cambria Math" w:hAnsi="Cambria Math"/>
                <w:i/>
              </w:rPr>
            </m:ctrlPr>
          </m:sSubPr>
          <m:e>
            <m:r>
              <w:rPr>
                <w:rFonts w:ascii="Cambria Math" w:hAnsi="Cambria Math"/>
              </w:rPr>
              <m:t>U</m:t>
            </m:r>
          </m:e>
          <m:sub>
            <m:r>
              <w:rPr>
                <w:rFonts w:ascii="Cambria Math" w:hAnsi="Cambria Math"/>
              </w:rPr>
              <m:t>t</m:t>
            </m:r>
          </m:sub>
        </m:sSub>
      </m:oMath>
      <w:r>
        <w:t>) is calculated from the relationship between the</w:t>
      </w:r>
      <w:r w:rsidRPr="00390FBB">
        <w:t xml:space="preserve"> </w:t>
      </w:r>
      <w:r>
        <w:t xml:space="preserve">particle </w:t>
      </w:r>
      <w:r w:rsidRPr="00390FBB">
        <w:t>spherical diameter</w:t>
      </w:r>
      <w:r>
        <w:t xml:space="preserve">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and the difference in density between the solid (</w:t>
      </w:r>
      <m:oMath>
        <m:sSub>
          <m:sSubPr>
            <m:ctrlPr>
              <w:rPr>
                <w:rFonts w:ascii="Cambria Math" w:hAnsi="Cambria Math"/>
                <w:i/>
              </w:rPr>
            </m:ctrlPr>
          </m:sSubPr>
          <m:e>
            <m:r>
              <w:rPr>
                <w:rFonts w:ascii="Cambria Math" w:hAnsi="Cambria Math"/>
              </w:rPr>
              <m:t>ρ</m:t>
            </m:r>
          </m:e>
          <m:sub>
            <m:r>
              <w:rPr>
                <w:rFonts w:ascii="Cambria Math" w:hAnsi="Cambria Math"/>
              </w:rPr>
              <m:t>p</m:t>
            </m:r>
          </m:sub>
        </m:sSub>
      </m:oMath>
      <w:r>
        <w:t>) and the gas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t xml:space="preserve">), where </w:t>
      </w:r>
      <m:oMath>
        <m:r>
          <w:rPr>
            <w:rFonts w:ascii="Cambria Math" w:hAnsi="Cambria Math"/>
          </w:rPr>
          <m:t>S</m:t>
        </m:r>
      </m:oMath>
      <w:r w:rsidRPr="00390FBB">
        <w:t xml:space="preserve"> is the frontal area of a sphere (</w:t>
      </w:r>
      <m:oMath>
        <m:f>
          <m:fPr>
            <m:ctrlPr>
              <w:rPr>
                <w:rFonts w:ascii="Cambria Math" w:hAnsi="Cambria Math"/>
                <w:i/>
              </w:rPr>
            </m:ctrlPr>
          </m:fPr>
          <m:num>
            <m:r>
              <w:rPr>
                <w:rFonts w:ascii="Cambria Math" w:hAnsi="Cambria Math"/>
              </w:rPr>
              <m:t>π</m:t>
            </m:r>
            <m:sSubSup>
              <m:sSubSupPr>
                <m:ctrlPr>
                  <w:rPr>
                    <w:rFonts w:ascii="Cambria Math" w:hAnsi="Cambria Math"/>
                    <w:i/>
                  </w:rPr>
                </m:ctrlPr>
              </m:sSubSupPr>
              <m:e>
                <m:r>
                  <w:rPr>
                    <w:rFonts w:ascii="Cambria Math" w:hAnsi="Cambria Math"/>
                  </w:rPr>
                  <m:t>d</m:t>
                </m:r>
              </m:e>
              <m:sub>
                <m:r>
                  <w:rPr>
                    <w:rFonts w:ascii="Cambria Math" w:hAnsi="Cambria Math"/>
                  </w:rPr>
                  <m:t>s</m:t>
                </m:r>
              </m:sub>
              <m:sup>
                <m:r>
                  <w:rPr>
                    <w:rFonts w:ascii="Cambria Math" w:hAnsi="Cambria Math"/>
                  </w:rPr>
                  <m:t>3</m:t>
                </m:r>
              </m:sup>
            </m:sSubSup>
          </m:num>
          <m:den>
            <m:r>
              <w:rPr>
                <w:rFonts w:ascii="Cambria Math" w:hAnsi="Cambria Math"/>
              </w:rPr>
              <m:t>6</m:t>
            </m:r>
          </m:den>
        </m:f>
      </m:oMath>
      <w:r w:rsidRPr="00390FBB">
        <w:t>)</w:t>
      </w:r>
      <w:r>
        <w:t xml:space="preserve"> and</w:t>
      </w:r>
      <w:r w:rsidRPr="00390FBB">
        <w:t xml:space="preserve"> </w:t>
      </w:r>
      <m:oMath>
        <m:sSub>
          <m:sSubPr>
            <m:ctrlPr>
              <w:rPr>
                <w:rFonts w:ascii="Cambria Math" w:hAnsi="Cambria Math"/>
                <w:i/>
              </w:rPr>
            </m:ctrlPr>
          </m:sSubPr>
          <m:e>
            <m:r>
              <w:rPr>
                <w:rFonts w:ascii="Cambria Math" w:hAnsi="Cambria Math"/>
              </w:rPr>
              <m:t>C</m:t>
            </m:r>
          </m:e>
          <m:sub>
            <m:r>
              <w:rPr>
                <w:rFonts w:ascii="Cambria Math" w:hAnsi="Cambria Math"/>
              </w:rPr>
              <m:t>D</m:t>
            </m:r>
          </m:sub>
        </m:sSub>
      </m:oMath>
      <w:r w:rsidRPr="00390FBB">
        <w:t xml:space="preserve"> is the drag coefficient</w:t>
      </w:r>
      <w:r>
        <w:t xml:space="preserve">.  </w:t>
      </w:r>
    </w:p>
    <w:p w14:paraId="383F902D" w14:textId="62832B36" w:rsidR="00BA1D12" w:rsidRDefault="00BA1D12" w:rsidP="00EA5CD1">
      <w:pPr>
        <w:spacing w:line="276" w:lineRule="auto"/>
      </w:pPr>
      <w:r>
        <w:t>Normalised single particle drying curves can be calculated from Equation 2-</w:t>
      </w:r>
      <w:r w:rsidR="008A7880">
        <w:t>19</w:t>
      </w:r>
      <w:r>
        <w:t xml:space="preserve"> </w:t>
      </w:r>
      <w:r>
        <w:fldChar w:fldCharType="begin" w:fldLock="1"/>
      </w:r>
      <w:r w:rsidR="00D37BCC">
        <w:instrText>ADDIN CSL_CITATION { "citationItems" : [ { "id" : "ITEM-1", "itemData" : { "author" : [ { "dropping-particle" : "", "family" : "Tsotsas", "given" : "E.", "non-dropping-particle" : "", "parse-names" : false, "suffix" : "" } ], "container-title" : "Chemical Engineering and Processing", "id" : "ITEM-1", "issued" : { "date-parts" : [ [ "1994" ] ] }, "page" : "237-245", "title" : "Discrimination of fluid bed models and investigation of particle-to-gas mass transfer by means of drying experiments", "type" : "article-journal", "volume" : "33" }, "uris" : [ "http://www.mendeley.com/documents/?uuid=ec9137f8-9f06-4873-a783-50b65f85c33d" ] } ], "mendeley" : { "formattedCitation" : "(Tsotsas 1994)", "plainTextFormattedCitation" : "(Tsotsas 1994)", "previouslyFormattedCitation" : "(Tsotsas 1994)" }, "properties" : { "noteIndex" : 0 }, "schema" : "https://github.com/citation-style-language/schema/raw/master/csl-citation.json" }</w:instrText>
      </w:r>
      <w:r>
        <w:fldChar w:fldCharType="separate"/>
      </w:r>
      <w:r w:rsidR="00352AE9" w:rsidRPr="00352AE9">
        <w:rPr>
          <w:noProof/>
        </w:rPr>
        <w:t>(Tsotsas 199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BA1D12" w14:paraId="03DE6F32" w14:textId="77777777" w:rsidTr="00BA1D12">
        <w:tc>
          <w:tcPr>
            <w:tcW w:w="7479" w:type="dxa"/>
          </w:tcPr>
          <w:p w14:paraId="798AE064" w14:textId="77777777" w:rsidR="00BA1D12" w:rsidRPr="005F47B8" w:rsidRDefault="00BA1D12" w:rsidP="00EA5CD1">
            <w:pPr>
              <w:spacing w:line="276" w:lineRule="auto"/>
            </w:pPr>
            <m:oMathPara>
              <m:oMath>
                <m:r>
                  <w:rPr>
                    <w:rFonts w:ascii="Cambria Math" w:hAnsi="Cambria Math"/>
                  </w:rPr>
                  <m:t>v=</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sp</m:t>
                        </m:r>
                      </m:sub>
                    </m:sSub>
                  </m:num>
                  <m:den>
                    <m:sSub>
                      <m:sSubPr>
                        <m:ctrlPr>
                          <w:rPr>
                            <w:rFonts w:ascii="Cambria Math" w:hAnsi="Cambria Math"/>
                            <w:i/>
                          </w:rPr>
                        </m:ctrlPr>
                      </m:sSubPr>
                      <m:e>
                        <m:r>
                          <w:rPr>
                            <w:rFonts w:ascii="Cambria Math" w:hAnsi="Cambria Math"/>
                          </w:rPr>
                          <m:t>m</m:t>
                        </m:r>
                      </m:e>
                      <m:sub>
                        <m:r>
                          <w:rPr>
                            <w:rFonts w:ascii="Cambria Math" w:hAnsi="Cambria Math"/>
                          </w:rPr>
                          <m:t>sp,1</m:t>
                        </m:r>
                      </m:sub>
                    </m:sSub>
                  </m:den>
                </m:f>
              </m:oMath>
            </m:oMathPara>
          </w:p>
          <w:p w14:paraId="5FCF588F" w14:textId="5C8FFCD7" w:rsidR="00BA1D12" w:rsidRPr="006423AA" w:rsidRDefault="00AA4B2D" w:rsidP="00EA5CD1">
            <w:pPr>
              <w:spacing w:line="276" w:lineRule="auto"/>
            </w:pPr>
            <m:oMathPara>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f>
                  <m:fPr>
                    <m:type m:val="lin"/>
                    <m:ctrlPr>
                      <w:rPr>
                        <w:rFonts w:ascii="Cambria Math" w:hAnsi="Cambria Math"/>
                        <w:i/>
                      </w:rPr>
                    </m:ctrlPr>
                  </m:fPr>
                  <m:num>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eq</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eq</m:t>
                            </m:r>
                          </m:sub>
                        </m:sSub>
                      </m:e>
                    </m:d>
                  </m:den>
                </m:f>
              </m:oMath>
            </m:oMathPara>
          </w:p>
        </w:tc>
        <w:tc>
          <w:tcPr>
            <w:tcW w:w="1763" w:type="dxa"/>
            <w:tcBorders>
              <w:left w:val="nil"/>
            </w:tcBorders>
            <w:vAlign w:val="center"/>
          </w:tcPr>
          <w:p w14:paraId="30854615" w14:textId="0EB21DEA" w:rsidR="00BA1D12" w:rsidRDefault="00BA1D12" w:rsidP="00EA5CD1">
            <w:pPr>
              <w:spacing w:after="120" w:line="276" w:lineRule="auto"/>
              <w:jc w:val="right"/>
            </w:pPr>
            <w:r>
              <w:t>Equation 2-</w:t>
            </w:r>
            <w:r w:rsidR="008A7880">
              <w:t>19</w:t>
            </w:r>
          </w:p>
        </w:tc>
      </w:tr>
    </w:tbl>
    <w:p w14:paraId="075C834B" w14:textId="7C4E97AB" w:rsidR="00BA1D12" w:rsidRDefault="00BA1D12" w:rsidP="00EA5CD1">
      <w:pPr>
        <w:spacing w:line="276" w:lineRule="auto"/>
      </w:pPr>
      <w:r>
        <w:t xml:space="preserve">where </w:t>
      </w:r>
      <m:oMath>
        <m:r>
          <w:rPr>
            <w:rFonts w:ascii="Cambria Math" w:hAnsi="Cambria Math"/>
          </w:rPr>
          <m:t>v</m:t>
        </m:r>
      </m:oMath>
      <w:r>
        <w:t xml:space="preserve"> is the normalised drying rate,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oMath>
      <w:r>
        <w:t xml:space="preserve"> is the normalised moisture content, </w:t>
      </w:r>
      <m:oMath>
        <m:sSub>
          <m:sSubPr>
            <m:ctrlPr>
              <w:rPr>
                <w:rFonts w:ascii="Cambria Math" w:hAnsi="Cambria Math"/>
                <w:i/>
              </w:rPr>
            </m:ctrlPr>
          </m:sSubPr>
          <m:e>
            <m:r>
              <w:rPr>
                <w:rFonts w:ascii="Cambria Math" w:hAnsi="Cambria Math"/>
              </w:rPr>
              <m:t>m</m:t>
            </m:r>
          </m:e>
          <m:sub>
            <m:r>
              <w:rPr>
                <w:rFonts w:ascii="Cambria Math" w:hAnsi="Cambria Math"/>
              </w:rPr>
              <m:t>sp</m:t>
            </m:r>
          </m:sub>
        </m:sSub>
      </m:oMath>
      <w:r>
        <w:t xml:space="preserve"> is the actual drying rate of a single particle (kg m</w:t>
      </w:r>
      <w:r w:rsidRPr="00F06AF5">
        <w:rPr>
          <w:vertAlign w:val="superscript"/>
        </w:rPr>
        <w:t>-2</w:t>
      </w:r>
      <w:r>
        <w:t xml:space="preserve"> h</w:t>
      </w:r>
      <w:r w:rsidRPr="00F06AF5">
        <w:rPr>
          <w:vertAlign w:val="superscript"/>
        </w:rPr>
        <w:t>-1</w:t>
      </w:r>
      <w:r>
        <w:t xml:space="preserve">), </w:t>
      </w:r>
      <m:oMath>
        <m:sSub>
          <m:sSubPr>
            <m:ctrlPr>
              <w:rPr>
                <w:rFonts w:ascii="Cambria Math" w:hAnsi="Cambria Math"/>
                <w:i/>
              </w:rPr>
            </m:ctrlPr>
          </m:sSubPr>
          <m:e>
            <m:r>
              <w:rPr>
                <w:rFonts w:ascii="Cambria Math" w:hAnsi="Cambria Math"/>
              </w:rPr>
              <m:t>m</m:t>
            </m:r>
          </m:e>
          <m:sub>
            <m:r>
              <w:rPr>
                <w:rFonts w:ascii="Cambria Math" w:hAnsi="Cambria Math"/>
              </w:rPr>
              <m:t>sp,1</m:t>
            </m:r>
          </m:sub>
        </m:sSub>
      </m:oMath>
      <w:r>
        <w:t xml:space="preserve"> is the constant drying rate for a single particle in the first drying period, </w:t>
      </w:r>
      <m:oMath>
        <m:r>
          <w:rPr>
            <w:rFonts w:ascii="Cambria Math" w:hAnsi="Cambria Math"/>
          </w:rPr>
          <m:t>X</m:t>
        </m:r>
      </m:oMath>
      <w:r>
        <w:t xml:space="preserve"> is the particle moisture content (dry basis, kg/kg), </w:t>
      </w:r>
      <m:oMath>
        <m:sSub>
          <m:sSubPr>
            <m:ctrlPr>
              <w:rPr>
                <w:rFonts w:ascii="Cambria Math" w:hAnsi="Cambria Math"/>
                <w:i/>
              </w:rPr>
            </m:ctrlPr>
          </m:sSubPr>
          <m:e>
            <m:r>
              <w:rPr>
                <w:rFonts w:ascii="Cambria Math" w:hAnsi="Cambria Math"/>
              </w:rPr>
              <m:t>X</m:t>
            </m:r>
          </m:e>
          <m:sub>
            <m:r>
              <w:rPr>
                <w:rFonts w:ascii="Cambria Math" w:hAnsi="Cambria Math"/>
              </w:rPr>
              <m:t>eq</m:t>
            </m:r>
          </m:sub>
        </m:sSub>
      </m:oMath>
      <w:r>
        <w:t xml:space="preserve"> is the equilibrium moisture content and </w:t>
      </w:r>
      <m:oMath>
        <m:sSub>
          <m:sSubPr>
            <m:ctrlPr>
              <w:rPr>
                <w:rFonts w:ascii="Cambria Math" w:hAnsi="Cambria Math"/>
                <w:i/>
              </w:rPr>
            </m:ctrlPr>
          </m:sSubPr>
          <m:e>
            <m:r>
              <w:rPr>
                <w:rFonts w:ascii="Cambria Math" w:hAnsi="Cambria Math"/>
              </w:rPr>
              <m:t>X</m:t>
            </m:r>
          </m:e>
          <m:sub>
            <m:r>
              <w:rPr>
                <w:rFonts w:ascii="Cambria Math" w:hAnsi="Cambria Math"/>
              </w:rPr>
              <m:t>cr</m:t>
            </m:r>
          </m:sub>
        </m:sSub>
      </m:oMath>
      <w:r>
        <w:t xml:space="preserve"> is the critical moisture content </w:t>
      </w:r>
      <w:r>
        <w:fldChar w:fldCharType="begin" w:fldLock="1"/>
      </w:r>
      <w:r w:rsidR="00D37BCC">
        <w:instrText>ADDIN CSL_CITATION { "citationItems" : [ { "id" : "ITEM-1", "itemData" : { "author" : [ { "dropping-particle" : "", "family" : "Tsotsas", "given" : "E.", "non-dropping-particle" : "", "parse-names" : false, "suffix" : "" } ], "container-title" : "Chemical Engineering and Processing", "id" : "ITEM-1", "issued" : { "date-parts" : [ [ "1994" ] ] }, "page" : "237-245", "title" : "Discrimination of fluid bed models and investigation of particle-to-gas mass transfer by means of drying experiments", "type" : "article-journal", "volume" : "33" }, "uris" : [ "http://www.mendeley.com/documents/?uuid=ec9137f8-9f06-4873-a783-50b65f85c33d" ] } ], "mendeley" : { "formattedCitation" : "(Tsotsas 1994)", "plainTextFormattedCitation" : "(Tsotsas 1994)", "previouslyFormattedCitation" : "(Tsotsas 1994)" }, "properties" : { "noteIndex" : 0 }, "schema" : "https://github.com/citation-style-language/schema/raw/master/csl-citation.json" }</w:instrText>
      </w:r>
      <w:r>
        <w:fldChar w:fldCharType="separate"/>
      </w:r>
      <w:r w:rsidR="00352AE9" w:rsidRPr="00352AE9">
        <w:rPr>
          <w:noProof/>
        </w:rPr>
        <w:t>(Tsotsas 1994)</w:t>
      </w:r>
      <w:r>
        <w:fldChar w:fldCharType="end"/>
      </w:r>
      <w:r>
        <w:t>.</w:t>
      </w:r>
      <w:r>
        <w:tab/>
      </w:r>
    </w:p>
    <w:p w14:paraId="03259B95" w14:textId="77777777" w:rsidR="00BA1D12" w:rsidRPr="00390FBB" w:rsidRDefault="00BA1D12" w:rsidP="00EA5CD1">
      <w:pPr>
        <w:spacing w:after="120" w:line="276" w:lineRule="auto"/>
        <w:contextualSpacing/>
      </w:pPr>
    </w:p>
    <w:p w14:paraId="0A6A4F29" w14:textId="1E268EBD" w:rsidR="00BA1D12" w:rsidRPr="00390FBB" w:rsidRDefault="00BA1D12" w:rsidP="00EA5CD1">
      <w:pPr>
        <w:pStyle w:val="Heading3"/>
        <w:spacing w:line="276" w:lineRule="auto"/>
      </w:pPr>
      <w:bookmarkStart w:id="92" w:name="_Toc474696365"/>
      <w:r w:rsidRPr="00390FBB">
        <w:t>2.</w:t>
      </w:r>
      <w:r>
        <w:t>3.</w:t>
      </w:r>
      <w:r w:rsidRPr="00390FBB">
        <w:t>2.</w:t>
      </w:r>
      <w:r w:rsidR="00137A56">
        <w:t>4</w:t>
      </w:r>
      <w:r w:rsidRPr="00390FBB">
        <w:tab/>
      </w:r>
      <w:r>
        <w:t>Bubble formation</w:t>
      </w:r>
      <w:bookmarkEnd w:id="92"/>
    </w:p>
    <w:p w14:paraId="2B6B86F3" w14:textId="33700099" w:rsidR="00BA1D12" w:rsidRDefault="00BA1D12" w:rsidP="00EA5CD1">
      <w:pPr>
        <w:spacing w:line="276" w:lineRule="auto"/>
        <w:rPr>
          <w:noProof/>
        </w:rPr>
      </w:pPr>
      <w:r w:rsidRPr="00390FBB">
        <w:t>T</w:t>
      </w:r>
      <w:r>
        <w:t>he t</w:t>
      </w:r>
      <w:r w:rsidRPr="00390FBB">
        <w:t>wo phase theory</w:t>
      </w:r>
      <w:r>
        <w:t xml:space="preserve"> suggests that </w:t>
      </w:r>
      <w:r w:rsidRPr="00390FBB">
        <w:t xml:space="preserve">initial </w:t>
      </w:r>
      <w:r>
        <w:t xml:space="preserve">gas </w:t>
      </w:r>
      <w:r w:rsidRPr="00390FBB">
        <w:t xml:space="preserve">flow </w:t>
      </w:r>
      <w:r>
        <w:t>moves</w:t>
      </w:r>
      <w:r w:rsidRPr="00390FBB">
        <w:t xml:space="preserve"> through </w:t>
      </w:r>
      <w:r>
        <w:t xml:space="preserve">the </w:t>
      </w:r>
      <w:r w:rsidRPr="00390FBB">
        <w:t>interstices</w:t>
      </w:r>
      <w:r>
        <w:t xml:space="preserve"> between particles in the bed, and </w:t>
      </w:r>
      <w:r w:rsidRPr="00390FBB">
        <w:t xml:space="preserve">excess </w:t>
      </w:r>
      <w:r>
        <w:t xml:space="preserve">gas </w:t>
      </w:r>
      <w:r w:rsidRPr="00390FBB">
        <w:t xml:space="preserve">flow </w:t>
      </w:r>
      <w:r>
        <w:t>moves</w:t>
      </w:r>
      <w:r w:rsidRPr="00390FBB">
        <w:t xml:space="preserve"> through </w:t>
      </w:r>
      <w:r>
        <w:t xml:space="preserve">the bed as </w:t>
      </w:r>
      <w:r w:rsidRPr="00390FBB">
        <w:t>bubbles</w:t>
      </w:r>
      <w:r>
        <w:t>.  T</w:t>
      </w:r>
      <w:r w:rsidRPr="00390FBB">
        <w:t>herefore</w:t>
      </w:r>
      <w:r>
        <w:t xml:space="preserve">, </w:t>
      </w:r>
      <w:r w:rsidRPr="00390FBB">
        <w:t>gas flow in excess of</w:t>
      </w:r>
      <w:r>
        <w:t xml:space="preserve"> the minimum fluidisation velocity</w:t>
      </w:r>
      <w:r w:rsidRPr="00390FBB">
        <w:t xml:space="preserve"> </w:t>
      </w:r>
      <w:r>
        <w:t>(</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t>)</w:t>
      </w:r>
      <w:r w:rsidRPr="00390FBB">
        <w:t xml:space="preserve"> </w:t>
      </w:r>
      <w:r>
        <w:t>forms</w:t>
      </w:r>
      <w:r w:rsidRPr="00390FBB">
        <w:t xml:space="preserve"> bubbles</w:t>
      </w:r>
      <w:r w:rsidR="00A4451D">
        <w:t xml:space="preserve"> in particles such as Group B powders</w:t>
      </w:r>
      <w:r>
        <w:t xml:space="preserve"> </w:t>
      </w:r>
      <w:r w:rsidRPr="00390FBB">
        <w:fldChar w:fldCharType="begin" w:fldLock="1"/>
      </w:r>
      <w:r w:rsidR="00D37BCC">
        <w:instrText>ADDIN CSL_CITATION { "citationItems" : [ { "id" : "ITEM-1", "itemData" : { "author" : [ { "dropping-particle" : "", "family" : "Davidson", "given" : "J.F.", "non-dropping-particle" : "", "parse-names" : false, "suffix" : "" }, { "dropping-particle" : "", "family" : "Harrison", "given" : "D.", "non-dropping-particle" : "", "parse-names" : false, "suffix" : "" } ], "id" : "ITEM-1", "issued" : { "date-parts" : [ [ "1963" ] ] }, "publisher" : "New York: Cambridge University Press", "title" : "Fluidized Particles", "type" : "book" }, "uris" : [ "http://www.mendeley.com/documents/?uuid=122314d8-2f81-4d89-b23a-10747c379a4a" ] }, { "id" : "ITEM-2", "itemData" : { "author" : [ { "dropping-particle" : "", "family" : "Kunii", "given" : "D", "non-dropping-particle" : "", "parse-names" : false, "suffix" : "" }, { "dropping-particle" : "", "family" : "Levenspiel", "given" : "O", "non-dropping-particle" : "", "parse-names" : false, "suffix" : "" } ], "edition" : "2nd Editio", "id" : "ITEM-2", "issued" : { "date-parts" : [ [ "1991" ] ] }, "publisher" : "Stoneham: Butterworth-Heinemann", "title" : "Fluidization Engineering", "type" : "book" }, "uris" : [ "http://www.mendeley.com/documents/?uuid=20602704-4cc3-438e-a6ac-7875cb9d6bec" ] } ], "mendeley" : { "formattedCitation" : "(Davidson &amp; Harrison 1963; Kunii &amp; Levenspiel 1991)", "plainTextFormattedCitation" : "(Davidson &amp; Harrison 1963; Kunii &amp; Levenspiel 1991)", "previouslyFormattedCitation" : "(Davidson &amp; Harrison 1963; Kunii &amp; Levenspiel 1991)" }, "properties" : { "noteIndex" : 0 }, "schema" : "https://github.com/citation-style-language/schema/raw/master/csl-citation.json" }</w:instrText>
      </w:r>
      <w:r w:rsidRPr="00390FBB">
        <w:fldChar w:fldCharType="separate"/>
      </w:r>
      <w:r w:rsidR="00352AE9" w:rsidRPr="00352AE9">
        <w:rPr>
          <w:noProof/>
        </w:rPr>
        <w:t>(Davidson &amp; Harrison 1963; Kunii &amp; Levenspiel 1991)</w:t>
      </w:r>
      <w:r w:rsidRPr="00390FBB">
        <w:fldChar w:fldCharType="end"/>
      </w:r>
      <w:r w:rsidRPr="00390FBB">
        <w:t xml:space="preserve">. </w:t>
      </w:r>
      <w:r>
        <w:t xml:space="preserve">This was described by </w:t>
      </w:r>
      <w:r w:rsidRPr="00390FBB">
        <w:rPr>
          <w:noProof/>
        </w:rPr>
        <w:t xml:space="preserve">Howard </w:t>
      </w:r>
      <w:r>
        <w:rPr>
          <w:noProof/>
        </w:rPr>
        <w:t>(</w:t>
      </w:r>
      <w:r w:rsidRPr="00390FBB">
        <w:rPr>
          <w:noProof/>
        </w:rPr>
        <w:t>1989</w:t>
      </w:r>
      <w:r>
        <w:rPr>
          <w:noProof/>
        </w:rPr>
        <w:t>) as Equation 2-</w:t>
      </w:r>
      <w:r w:rsidR="008A7880">
        <w:rPr>
          <w:noProof/>
        </w:rPr>
        <w:t>20</w:t>
      </w:r>
      <w:r>
        <w:rPr>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BA1D12" w14:paraId="44DFB07E" w14:textId="77777777" w:rsidTr="00BA1D12">
        <w:tc>
          <w:tcPr>
            <w:tcW w:w="7479" w:type="dxa"/>
          </w:tcPr>
          <w:p w14:paraId="5724F4D0" w14:textId="5B394BBB" w:rsidR="00BA1D12" w:rsidRDefault="00BF4C3A" w:rsidP="00EA5CD1">
            <w:pPr>
              <w:spacing w:line="276" w:lineRule="auto"/>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f</m:t>
                    </m:r>
                  </m:sub>
                </m:sSub>
                <m:r>
                  <w:rPr>
                    <w:rFonts w:ascii="Cambria Math" w:hAnsi="Cambria Math"/>
                  </w:rPr>
                  <m:t>A+(</m:t>
                </m:r>
                <m:sSub>
                  <m:sSubPr>
                    <m:ctrlPr>
                      <w:rPr>
                        <w:rFonts w:ascii="Cambria Math" w:hAnsi="Cambria Math"/>
                        <w:i/>
                      </w:rPr>
                    </m:ctrlPr>
                  </m:sSubPr>
                  <m:e>
                    <m:r>
                      <w:rPr>
                        <w:rFonts w:ascii="Cambria Math" w:hAnsi="Cambria Math"/>
                      </w:rPr>
                      <m:t>n</m:t>
                    </m:r>
                  </m:e>
                  <m:sub>
                    <m:r>
                      <w:rPr>
                        <w:rFonts w:ascii="Cambria Math" w:hAnsi="Cambria Math"/>
                      </w:rPr>
                      <m:t>b</m:t>
                    </m:r>
                  </m:sub>
                </m:sSub>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m:t>
                </m:r>
              </m:oMath>
            </m:oMathPara>
          </w:p>
        </w:tc>
        <w:tc>
          <w:tcPr>
            <w:tcW w:w="1763" w:type="dxa"/>
            <w:vAlign w:val="center"/>
          </w:tcPr>
          <w:p w14:paraId="3FD0B5EA" w14:textId="761B18A1" w:rsidR="00BA1D12" w:rsidRDefault="00BA1D12" w:rsidP="00EA5CD1">
            <w:pPr>
              <w:spacing w:after="120" w:line="276" w:lineRule="auto"/>
            </w:pPr>
            <w:r>
              <w:t>Equation 2-</w:t>
            </w:r>
            <w:r w:rsidR="008A7880">
              <w:t>20</w:t>
            </w:r>
          </w:p>
        </w:tc>
      </w:tr>
    </w:tbl>
    <w:p w14:paraId="3446547A" w14:textId="378A90BB" w:rsidR="00BA1D12" w:rsidRDefault="00BA1D12" w:rsidP="00EA5CD1">
      <w:pPr>
        <w:spacing w:line="276" w:lineRule="auto"/>
      </w:pPr>
      <w:r w:rsidRPr="00390FBB">
        <w:t xml:space="preserve">where </w:t>
      </w:r>
      <m:oMath>
        <m:r>
          <w:rPr>
            <w:rFonts w:ascii="Cambria Math" w:hAnsi="Cambria Math"/>
          </w:rPr>
          <m:t>A</m:t>
        </m:r>
      </m:oMath>
      <w:r w:rsidRPr="00390FBB">
        <w:t xml:space="preserve"> is </w:t>
      </w:r>
      <w:r>
        <w:t xml:space="preserve">the </w:t>
      </w:r>
      <w:r w:rsidRPr="00390FBB">
        <w:t xml:space="preserve">cross sectional area of the be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rsidRPr="00390FBB">
        <w:t xml:space="preserve"> is number of bubbles</w:t>
      </w:r>
      <w:r>
        <w:t xml:space="preserve"> and</w:t>
      </w:r>
      <w:r w:rsidRPr="00390FBB">
        <w:t xml:space="preserve"> </w:t>
      </w:r>
      <m:oMath>
        <m:sSub>
          <m:sSubPr>
            <m:ctrlPr>
              <w:rPr>
                <w:rFonts w:ascii="Cambria Math" w:hAnsi="Cambria Math"/>
                <w:i/>
              </w:rPr>
            </m:ctrlPr>
          </m:sSubPr>
          <m:e>
            <m:r>
              <w:rPr>
                <w:rFonts w:ascii="Cambria Math" w:hAnsi="Cambria Math"/>
              </w:rPr>
              <m:t>v</m:t>
            </m:r>
          </m:e>
          <m:sub>
            <m:r>
              <w:rPr>
                <w:rFonts w:ascii="Cambria Math" w:hAnsi="Cambria Math"/>
              </w:rPr>
              <m:t>b</m:t>
            </m:r>
          </m:sub>
        </m:sSub>
      </m:oMath>
      <w:r>
        <w:t xml:space="preserve"> is bubble volume </w:t>
      </w:r>
      <w:r w:rsidRPr="00390FBB">
        <w:t>per unit time</w:t>
      </w:r>
      <w:r>
        <w:t>.  T</w:t>
      </w:r>
      <w:r w:rsidRPr="00390FBB">
        <w:t>herefore</w:t>
      </w:r>
      <w:r>
        <w:t>,</w:t>
      </w:r>
      <w:r w:rsidRPr="00390FBB">
        <w:t xml:space="preserve"> volumetric gas flow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g</m:t>
            </m:r>
          </m:sub>
        </m:sSub>
      </m:oMath>
      <w:r w:rsidRPr="00390FBB">
        <w:t xml:space="preserve"> can be described as a product of fluidising velocity </w:t>
      </w:r>
      <m:oMath>
        <m:r>
          <w:rPr>
            <w:rFonts w:ascii="Cambria Math" w:hAnsi="Cambria Math"/>
          </w:rPr>
          <m:t>U</m:t>
        </m:r>
      </m:oMath>
      <w:r w:rsidRPr="00390FBB">
        <w:t xml:space="preserve"> and area </w:t>
      </w:r>
      <m:oMath>
        <m:r>
          <w:rPr>
            <w:rFonts w:ascii="Cambria Math" w:hAnsi="Cambria Math"/>
          </w:rPr>
          <m:t>A</m:t>
        </m:r>
      </m:oMath>
      <w:r w:rsidRPr="00390FBB">
        <w:t xml:space="preserve"> to give flow rate through </w:t>
      </w:r>
      <w:r>
        <w:t xml:space="preserve">the </w:t>
      </w:r>
      <w:r w:rsidRPr="00390FBB">
        <w:t xml:space="preserve">bubble phase </w:t>
      </w:r>
      <m:oMath>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b</m:t>
            </m:r>
          </m:sub>
        </m:sSub>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m:t>
        </m:r>
      </m:oMath>
      <w:r w:rsidRPr="00390FBB">
        <w:t xml:space="preserve"> as </w:t>
      </w:r>
      <m:oMath>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b</m:t>
                </m:r>
              </m:sub>
            </m:sSub>
            <m:sSub>
              <m:sSubPr>
                <m:ctrlPr>
                  <w:rPr>
                    <w:rFonts w:ascii="Cambria Math" w:hAnsi="Cambria Math"/>
                    <w:i/>
                  </w:rPr>
                </m:ctrlPr>
              </m:sSubPr>
              <m:e>
                <m:r>
                  <w:rPr>
                    <w:rFonts w:ascii="Cambria Math" w:hAnsi="Cambria Math"/>
                  </w:rPr>
                  <m:t>v</m:t>
                </m:r>
              </m:e>
              <m:sub>
                <m:r>
                  <w:rPr>
                    <w:rFonts w:ascii="Cambria Math" w:hAnsi="Cambria Math"/>
                  </w:rPr>
                  <m:t>b</m:t>
                </m:r>
              </m:sub>
            </m:sSub>
          </m:e>
        </m:d>
        <m:r>
          <w:rPr>
            <w:rFonts w:ascii="Cambria Math" w:hAnsi="Cambria Math"/>
          </w:rPr>
          <m:t>=</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mf</m:t>
                </m:r>
              </m:sub>
            </m:sSub>
          </m:e>
        </m:d>
        <m:r>
          <w:rPr>
            <w:rFonts w:ascii="Cambria Math" w:hAnsi="Cambria Math"/>
          </w:rPr>
          <m:t>A</m:t>
        </m:r>
      </m:oMath>
      <w:r>
        <w:t xml:space="preserve">.  As shown in </w:t>
      </w:r>
      <w:r>
        <w:fldChar w:fldCharType="begin"/>
      </w:r>
      <w:r>
        <w:instrText xml:space="preserve"> REF _Ref448482992 \h  \* MERGEFORMAT </w:instrText>
      </w:r>
      <w:r>
        <w:fldChar w:fldCharType="separate"/>
      </w:r>
      <w:r w:rsidR="005D3AE0">
        <w:t xml:space="preserve">Figure </w:t>
      </w:r>
      <w:r w:rsidR="005D3AE0">
        <w:rPr>
          <w:noProof/>
        </w:rPr>
        <w:t>2</w:t>
      </w:r>
      <w:r w:rsidR="005D3AE0">
        <w:rPr>
          <w:noProof/>
        </w:rPr>
        <w:noBreakHyphen/>
        <w:t>7</w:t>
      </w:r>
      <w:r>
        <w:fldChar w:fldCharType="end"/>
      </w:r>
      <w:r>
        <w:t xml:space="preserve">d, as </w:t>
      </w:r>
      <w:r w:rsidRPr="00390FBB">
        <w:t xml:space="preserve">bubbles grow </w:t>
      </w:r>
      <w:r>
        <w:t xml:space="preserve">at increasing distances from the distributor plate due to a falling </w:t>
      </w:r>
      <w:r w:rsidRPr="00394182">
        <w:t>hydrostatic pressure</w:t>
      </w:r>
      <w:r>
        <w:t xml:space="preserve">, they </w:t>
      </w:r>
      <w:r w:rsidRPr="00394182">
        <w:t>coalesce with other bubbles</w:t>
      </w:r>
      <w:r>
        <w:t xml:space="preserve">, producing a </w:t>
      </w:r>
      <w:r w:rsidRPr="00394182">
        <w:t>flow of gas from the continuous to the bubble phase</w:t>
      </w:r>
      <w:r>
        <w:t xml:space="preserve"> </w:t>
      </w:r>
      <w:r w:rsidRPr="00390FBB">
        <w:fldChar w:fldCharType="begin" w:fldLock="1"/>
      </w:r>
      <w:r w:rsidR="00D37BCC">
        <w:instrText>ADDIN CSL_CITATION { "citationItems" : [ { "id" : "ITEM-1", "itemData" : { "author" : [ { "dropping-particle" : "", "family" : "Richardson", "given" : "J. F.", "non-dropping-particle" : "", "parse-names" : false, "suffix" : "" }, { "dropping-particle" : "", "family" : "Harker", "given" : "J. H.", "non-dropping-particle" : "", "parse-names" : false, "suffix" : "" }, { "dropping-particle" : "", "family" : "Backhurst", "given" : "J. R.", "non-dropping-particle" : "", "parse-names" : false, "suffix" : "" } ], "edition" : "5th editio", "id" : "ITEM-1", "issued" : { "date-parts" : [ [ "2002" ] ] }, "publisher" : "Butterworth - Heinemann: Oxford", "title" : "Coulson and Richardson's Chemical Engineering; Volume 2 Particle technology and separation processes", "type" : "book" }, "uris" : [ "http://www.mendeley.com/documents/?uuid=c4b08a3e-235c-4f98-b39a-90429e5f1b6d" ] } ], "mendeley" : { "formattedCitation" : "(Richardson et al. 2002)", "plainTextFormattedCitation" : "(Richardson et al. 2002)", "previouslyFormattedCitation" : "(Richardson et al. 2002)" }, "properties" : { "noteIndex" : 0 }, "schema" : "https://github.com/citation-style-language/schema/raw/master/csl-citation.json" }</w:instrText>
      </w:r>
      <w:r w:rsidRPr="00390FBB">
        <w:fldChar w:fldCharType="separate"/>
      </w:r>
      <w:r w:rsidR="00352AE9" w:rsidRPr="00352AE9">
        <w:rPr>
          <w:noProof/>
        </w:rPr>
        <w:t>(Richardson et al. 2002)</w:t>
      </w:r>
      <w:r w:rsidRPr="00390FBB">
        <w:fldChar w:fldCharType="end"/>
      </w:r>
      <w:r>
        <w:t xml:space="preserve">.  </w:t>
      </w:r>
    </w:p>
    <w:p w14:paraId="09238B6A" w14:textId="782213B7" w:rsidR="00BA1D12" w:rsidRDefault="00BA1D12" w:rsidP="00EA5CD1">
      <w:pPr>
        <w:spacing w:line="276" w:lineRule="auto"/>
      </w:pPr>
      <w:r>
        <w:lastRenderedPageBreak/>
        <w:t>Bubble formation is dependent on the type of distributor plate in the fluidised bed, the gas used and the particle type.  However, when changing only the distributor plate in a fluidised bed, porous and perforated plates produce very different bubble types.  For example, a tuyere or cap distributor produces a jet of gas, whilst a porous plate such as a sintered ceramic plate produces an even gas dispersion across the plate area (</w:t>
      </w:r>
      <w:r>
        <w:fldChar w:fldCharType="begin"/>
      </w:r>
      <w:r>
        <w:instrText xml:space="preserve"> REF _Ref448499107 \h  \* MERGEFORMAT </w:instrText>
      </w:r>
      <w:r>
        <w:fldChar w:fldCharType="separate"/>
      </w:r>
      <w:r w:rsidR="005D3AE0">
        <w:t xml:space="preserve">Figure </w:t>
      </w:r>
      <w:r w:rsidR="005D3AE0">
        <w:rPr>
          <w:noProof/>
        </w:rPr>
        <w:t>2</w:t>
      </w:r>
      <w:r w:rsidR="005D3AE0">
        <w:rPr>
          <w:noProof/>
        </w:rPr>
        <w:noBreakHyphen/>
        <w:t>12</w:t>
      </w:r>
      <w:r>
        <w:fldChar w:fldCharType="end"/>
      </w:r>
      <w:r>
        <w:t xml:space="preserve">).  A </w:t>
      </w:r>
      <w:r w:rsidRPr="00390FBB">
        <w:t>porous plate produces a highly expanded gas solid dispersion</w:t>
      </w:r>
      <w:r>
        <w:t xml:space="preserve"> that is</w:t>
      </w:r>
      <w:r w:rsidRPr="00390FBB">
        <w:t xml:space="preserve"> unstable</w:t>
      </w:r>
      <w:r>
        <w:t xml:space="preserve">, causing </w:t>
      </w:r>
      <w:r w:rsidRPr="00390FBB">
        <w:t xml:space="preserve">small bubbles </w:t>
      </w:r>
      <w:r>
        <w:t>to coalesce and</w:t>
      </w:r>
      <w:r w:rsidRPr="00390FBB">
        <w:t xml:space="preserve"> </w:t>
      </w:r>
      <w:r w:rsidR="005D676B">
        <w:t xml:space="preserve">form </w:t>
      </w:r>
      <w:r>
        <w:t>large</w:t>
      </w:r>
      <w:r w:rsidRPr="00390FBB">
        <w:t xml:space="preserve"> bubbles.  Large bubbles are formed straight away in orifice, tuyere and cap distributors and in these the bubble depends on orifice velocity</w:t>
      </w:r>
      <w:r>
        <w:t xml:space="preserve">, such as that seen at a low velocity in </w:t>
      </w:r>
      <w:r>
        <w:fldChar w:fldCharType="begin"/>
      </w:r>
      <w:r>
        <w:instrText xml:space="preserve"> REF _Ref448499107 \h  \* MERGEFORMAT </w:instrText>
      </w:r>
      <w:r>
        <w:fldChar w:fldCharType="separate"/>
      </w:r>
      <w:r w:rsidR="005D3AE0">
        <w:t xml:space="preserve">Figure </w:t>
      </w:r>
      <w:r w:rsidR="005D3AE0">
        <w:rPr>
          <w:noProof/>
        </w:rPr>
        <w:t>2</w:t>
      </w:r>
      <w:r w:rsidR="005D3AE0">
        <w:rPr>
          <w:noProof/>
        </w:rPr>
        <w:noBreakHyphen/>
        <w:t>12</w:t>
      </w:r>
      <w:r>
        <w:fldChar w:fldCharType="end"/>
      </w:r>
      <w:r>
        <w:t xml:space="preserve">d.  </w:t>
      </w:r>
    </w:p>
    <w:p w14:paraId="33A812BD" w14:textId="03EF413C" w:rsidR="00BA1D12" w:rsidRPr="00390FBB" w:rsidRDefault="00BA1D12" w:rsidP="00EA5CD1">
      <w:pPr>
        <w:spacing w:line="276" w:lineRule="auto"/>
      </w:pPr>
      <w:r>
        <w:t>According to the two phase theory, bubbles are formed when the v</w:t>
      </w:r>
      <w:r w:rsidRPr="00390FBB">
        <w:t xml:space="preserve">elocity at the interface between </w:t>
      </w:r>
      <w:r>
        <w:t xml:space="preserve">the </w:t>
      </w:r>
      <w:r w:rsidRPr="00390FBB">
        <w:t xml:space="preserve">distributor plate and </w:t>
      </w:r>
      <w:r>
        <w:t xml:space="preserve">the </w:t>
      </w:r>
      <w:r w:rsidRPr="00390FBB">
        <w:t>particles is greater than what can pass through the interstices between the individual particles. The difference between bubbling and non-bubbling fluidisation is the creation of a bubble a</w:t>
      </w:r>
      <w:r>
        <w:t>t</w:t>
      </w:r>
      <w:r w:rsidRPr="00390FBB">
        <w:t xml:space="preserve"> the distributor plate when the bed weight is greater than the frictional resistance of the surrounding interstices.  When this condition is present</w:t>
      </w:r>
      <w:r>
        <w:t>,</w:t>
      </w:r>
      <w:r w:rsidRPr="00390FBB">
        <w:t xml:space="preserve"> the particle</w:t>
      </w:r>
      <w:r>
        <w:t>s</w:t>
      </w:r>
      <w:r w:rsidRPr="00390FBB">
        <w:t xml:space="preserve"> surrounding </w:t>
      </w:r>
      <w:r>
        <w:t xml:space="preserve">a hole in </w:t>
      </w:r>
      <w:r w:rsidRPr="00390FBB">
        <w:t xml:space="preserve">the distributor plate are pushed to the side </w:t>
      </w:r>
      <w:r>
        <w:t>un</w:t>
      </w:r>
      <w:r w:rsidRPr="00390FBB">
        <w:t>til a void is formed through which the gas can enter</w:t>
      </w:r>
      <w:r>
        <w:t>.</w:t>
      </w:r>
      <w:r w:rsidRPr="00390FBB">
        <w:t xml:space="preserve">  As the void grows in size, the interfac</w:t>
      </w:r>
      <w:r>
        <w:t>e</w:t>
      </w:r>
      <w:r w:rsidRPr="00390FBB">
        <w:t xml:space="preserve"> velocity reaches a point </w:t>
      </w:r>
      <w:r>
        <w:t>where it is i</w:t>
      </w:r>
      <w:r w:rsidRPr="00390FBB">
        <w:t>nsufficient to hold back the walls of the void</w:t>
      </w:r>
      <w:r>
        <w:t xml:space="preserve">, which </w:t>
      </w:r>
      <w:r w:rsidRPr="00390FBB">
        <w:t>is dependent on the particle characteristics.  Once th</w:t>
      </w:r>
      <w:r>
        <w:t>is</w:t>
      </w:r>
      <w:r w:rsidRPr="00390FBB">
        <w:t xml:space="preserve"> point is reached, the particles at the walls of the void cave in from the sides.  This separates the void from the distributor plate </w:t>
      </w:r>
      <w:r>
        <w:t>hole</w:t>
      </w:r>
      <w:r w:rsidRPr="00390FBB">
        <w:t xml:space="preserve"> and creates a new interface.  The size of the initial detached bubble can be calculated from the characteristics of the fluidised bed, but is generally around half the size of the initial gas jet </w:t>
      </w:r>
      <w:r w:rsidRPr="00390FBB">
        <w:fldChar w:fldCharType="begin" w:fldLock="1"/>
      </w:r>
      <w:r w:rsidR="00D37BCC">
        <w:instrText>ADDIN CSL_CITATION { "citationItems" : [ { "id" : "ITEM-1", "itemData" : { "author" : [ { "dropping-particle" : "", "family" : "Zenz", "given" : "F. A.", "non-dropping-particle" : "", "parse-names" : false, "suffix" : "" } ], "container-title" : "The Fibonacci Quarterly", "id" : "ITEM-1", "issue" : "2", "issued" : { "date-parts" : [ [ "1978" ] ] }, "page" : "171-183", "title" : "The Fluid Mechanics of Bubbling Beds", "type" : "article-journal", "volume" : "16" }, "uris" : [ "http://www.mendeley.com/documents/?uuid=e5e31606-a3a2-4ddf-b353-26d61b3150f1" ] } ], "mendeley" : { "formattedCitation" : "(Zenz 1978)", "plainTextFormattedCitation" : "(Zenz 1978)", "previouslyFormattedCitation" : "(Zenz 1978)" }, "properties" : { "noteIndex" : 0 }, "schema" : "https://github.com/citation-style-language/schema/raw/master/csl-citation.json" }</w:instrText>
      </w:r>
      <w:r w:rsidRPr="00390FBB">
        <w:fldChar w:fldCharType="separate"/>
      </w:r>
      <w:r w:rsidR="00352AE9" w:rsidRPr="00352AE9">
        <w:rPr>
          <w:noProof/>
        </w:rPr>
        <w:t>(Zenz 1978)</w:t>
      </w:r>
      <w:r w:rsidRPr="00390FBB">
        <w:fldChar w:fldCharType="end"/>
      </w:r>
      <w:r>
        <w:t>.</w:t>
      </w:r>
    </w:p>
    <w:p w14:paraId="51E39D19" w14:textId="77777777" w:rsidR="00BA1D12" w:rsidRPr="00390FBB" w:rsidRDefault="00BA1D12" w:rsidP="00EA5CD1">
      <w:pPr>
        <w:spacing w:line="276" w:lineRule="auto"/>
      </w:pPr>
      <w:r w:rsidRPr="00390FBB">
        <w:rPr>
          <w:noProof/>
          <w:lang w:eastAsia="en-GB"/>
        </w:rPr>
        <mc:AlternateContent>
          <mc:Choice Requires="wps">
            <w:drawing>
              <wp:anchor distT="0" distB="0" distL="114300" distR="114300" simplePos="0" relativeHeight="250325504" behindDoc="0" locked="0" layoutInCell="1" allowOverlap="1" wp14:anchorId="5054CB12" wp14:editId="25AB8F3E">
                <wp:simplePos x="0" y="0"/>
                <wp:positionH relativeFrom="column">
                  <wp:posOffset>4399280</wp:posOffset>
                </wp:positionH>
                <wp:positionV relativeFrom="paragraph">
                  <wp:posOffset>152400</wp:posOffset>
                </wp:positionV>
                <wp:extent cx="438150" cy="1403985"/>
                <wp:effectExtent l="0" t="0" r="0" b="0"/>
                <wp:wrapNone/>
                <wp:docPr id="3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1403985"/>
                        </a:xfrm>
                        <a:prstGeom prst="rect">
                          <a:avLst/>
                        </a:prstGeom>
                        <a:solidFill>
                          <a:srgbClr val="FFFFFF"/>
                        </a:solidFill>
                        <a:ln w="9525">
                          <a:noFill/>
                          <a:miter lim="800000"/>
                          <a:headEnd/>
                          <a:tailEnd/>
                        </a:ln>
                      </wps:spPr>
                      <wps:txbx>
                        <w:txbxContent>
                          <w:p w14:paraId="4482F362" w14:textId="77777777" w:rsidR="00BF4C3A" w:rsidRDefault="00BF4C3A" w:rsidP="00BA1D12">
                            <w:r>
                              <w: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17" type="#_x0000_t202" style="position:absolute;left:0;text-align:left;margin-left:346.4pt;margin-top:12pt;width:34.5pt;height:110.55pt;z-index:250325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" stroked="f">
                <v:textbox style="mso-fit-shape-to-text:t">
                  <w:txbxContent>
                    <w:p w14:paraId="4482F362" w14:textId="77777777" w:rsidR="00BF4C3A" w:rsidRDefault="00BF4C3A" w:rsidP="00BA1D12">
                      <w:r>
                        <w:t>e)</w:t>
                      </w:r>
                    </w:p>
                  </w:txbxContent>
                </v:textbox>
              </v:shape>
            </w:pict>
          </mc:Fallback>
        </mc:AlternateContent>
      </w:r>
      <w:r w:rsidRPr="00390FBB">
        <w:rPr>
          <w:noProof/>
          <w:lang w:eastAsia="en-GB"/>
        </w:rPr>
        <mc:AlternateContent>
          <mc:Choice Requires="wps">
            <w:drawing>
              <wp:anchor distT="0" distB="0" distL="114300" distR="114300" simplePos="0" relativeHeight="250315264" behindDoc="0" locked="0" layoutInCell="1" allowOverlap="1" wp14:anchorId="622940D2" wp14:editId="41A30049">
                <wp:simplePos x="0" y="0"/>
                <wp:positionH relativeFrom="column">
                  <wp:posOffset>3542030</wp:posOffset>
                </wp:positionH>
                <wp:positionV relativeFrom="paragraph">
                  <wp:posOffset>152400</wp:posOffset>
                </wp:positionV>
                <wp:extent cx="438150" cy="1403985"/>
                <wp:effectExtent l="0" t="0" r="0" b="0"/>
                <wp:wrapNone/>
                <wp:docPr id="3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1403985"/>
                        </a:xfrm>
                        <a:prstGeom prst="rect">
                          <a:avLst/>
                        </a:prstGeom>
                        <a:solidFill>
                          <a:srgbClr val="FFFFFF"/>
                        </a:solidFill>
                        <a:ln w="9525">
                          <a:noFill/>
                          <a:miter lim="800000"/>
                          <a:headEnd/>
                          <a:tailEnd/>
                        </a:ln>
                      </wps:spPr>
                      <wps:txbx>
                        <w:txbxContent>
                          <w:p w14:paraId="513EBE9E" w14:textId="77777777" w:rsidR="00BF4C3A" w:rsidRDefault="00BF4C3A" w:rsidP="00BA1D12">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18" type="#_x0000_t202" style="position:absolute;left:0;text-align:left;margin-left:278.9pt;margin-top:12pt;width:34.5pt;height:110.55pt;z-index:250315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" stroked="f">
                <v:textbox style="mso-fit-shape-to-text:t">
                  <w:txbxContent>
                    <w:p w14:paraId="513EBE9E" w14:textId="77777777" w:rsidR="00BF4C3A" w:rsidRDefault="00BF4C3A" w:rsidP="00BA1D12">
                      <w:r>
                        <w:t>d)</w:t>
                      </w:r>
                    </w:p>
                  </w:txbxContent>
                </v:textbox>
              </v:shape>
            </w:pict>
          </mc:Fallback>
        </mc:AlternateContent>
      </w:r>
      <w:r w:rsidRPr="00390FBB">
        <w:rPr>
          <w:noProof/>
          <w:lang w:eastAsia="en-GB"/>
        </w:rPr>
        <mc:AlternateContent>
          <mc:Choice Requires="wps">
            <w:drawing>
              <wp:anchor distT="0" distB="0" distL="114300" distR="114300" simplePos="0" relativeHeight="250305024" behindDoc="0" locked="0" layoutInCell="1" allowOverlap="1" wp14:anchorId="55D543D5" wp14:editId="254EC44B">
                <wp:simplePos x="0" y="0"/>
                <wp:positionH relativeFrom="column">
                  <wp:posOffset>2589530</wp:posOffset>
                </wp:positionH>
                <wp:positionV relativeFrom="paragraph">
                  <wp:posOffset>157480</wp:posOffset>
                </wp:positionV>
                <wp:extent cx="438150" cy="1403985"/>
                <wp:effectExtent l="0" t="0" r="0" b="0"/>
                <wp:wrapNone/>
                <wp:docPr id="3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1403985"/>
                        </a:xfrm>
                        <a:prstGeom prst="rect">
                          <a:avLst/>
                        </a:prstGeom>
                        <a:solidFill>
                          <a:srgbClr val="FFFFFF"/>
                        </a:solidFill>
                        <a:ln w="9525">
                          <a:noFill/>
                          <a:miter lim="800000"/>
                          <a:headEnd/>
                          <a:tailEnd/>
                        </a:ln>
                      </wps:spPr>
                      <wps:txbx>
                        <w:txbxContent>
                          <w:p w14:paraId="41A931F0" w14:textId="77777777" w:rsidR="00BF4C3A" w:rsidRDefault="00BF4C3A" w:rsidP="00BA1D12">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19" type="#_x0000_t202" style="position:absolute;left:0;text-align:left;margin-left:203.9pt;margin-top:12.4pt;width:34.5pt;height:110.55pt;z-index:2503050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" stroked="f">
                <v:textbox style="mso-fit-shape-to-text:t">
                  <w:txbxContent>
                    <w:p w14:paraId="41A931F0" w14:textId="77777777" w:rsidR="00BF4C3A" w:rsidRDefault="00BF4C3A" w:rsidP="00BA1D12">
                      <w:r>
                        <w:t>c)</w:t>
                      </w:r>
                    </w:p>
                  </w:txbxContent>
                </v:textbox>
              </v:shape>
            </w:pict>
          </mc:Fallback>
        </mc:AlternateContent>
      </w:r>
      <w:r w:rsidRPr="00390FBB">
        <w:rPr>
          <w:noProof/>
          <w:lang w:eastAsia="en-GB"/>
        </w:rPr>
        <mc:AlternateContent>
          <mc:Choice Requires="wps">
            <w:drawing>
              <wp:anchor distT="0" distB="0" distL="114300" distR="114300" simplePos="0" relativeHeight="250294784" behindDoc="0" locked="0" layoutInCell="1" allowOverlap="1" wp14:anchorId="727CADA7" wp14:editId="59CD2791">
                <wp:simplePos x="0" y="0"/>
                <wp:positionH relativeFrom="column">
                  <wp:posOffset>1675130</wp:posOffset>
                </wp:positionH>
                <wp:positionV relativeFrom="paragraph">
                  <wp:posOffset>161925</wp:posOffset>
                </wp:positionV>
                <wp:extent cx="438150" cy="1403985"/>
                <wp:effectExtent l="0" t="0" r="0" b="0"/>
                <wp:wrapNone/>
                <wp:docPr id="3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1403985"/>
                        </a:xfrm>
                        <a:prstGeom prst="rect">
                          <a:avLst/>
                        </a:prstGeom>
                        <a:solidFill>
                          <a:srgbClr val="FFFFFF"/>
                        </a:solidFill>
                        <a:ln w="9525">
                          <a:noFill/>
                          <a:miter lim="800000"/>
                          <a:headEnd/>
                          <a:tailEnd/>
                        </a:ln>
                      </wps:spPr>
                      <wps:txbx>
                        <w:txbxContent>
                          <w:p w14:paraId="3E5BE0AB" w14:textId="77777777" w:rsidR="00BF4C3A" w:rsidRDefault="00BF4C3A" w:rsidP="00BA1D12">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20" type="#_x0000_t202" style="position:absolute;left:0;text-align:left;margin-left:131.9pt;margin-top:12.75pt;width:34.5pt;height:110.55pt;z-index:2502947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" stroked="f">
                <v:textbox style="mso-fit-shape-to-text:t">
                  <w:txbxContent>
                    <w:p w14:paraId="3E5BE0AB" w14:textId="77777777" w:rsidR="00BF4C3A" w:rsidRDefault="00BF4C3A" w:rsidP="00BA1D12">
                      <w:r>
                        <w:t>b)</w:t>
                      </w:r>
                    </w:p>
                  </w:txbxContent>
                </v:textbox>
              </v:shape>
            </w:pict>
          </mc:Fallback>
        </mc:AlternateContent>
      </w:r>
      <w:r w:rsidRPr="00390FBB">
        <w:rPr>
          <w:noProof/>
          <w:lang w:eastAsia="en-GB"/>
        </w:rPr>
        <mc:AlternateContent>
          <mc:Choice Requires="wps">
            <w:drawing>
              <wp:anchor distT="0" distB="0" distL="114300" distR="114300" simplePos="0" relativeHeight="250284544" behindDoc="0" locked="0" layoutInCell="1" allowOverlap="1" wp14:anchorId="1D855686" wp14:editId="2E73D9F7">
                <wp:simplePos x="0" y="0"/>
                <wp:positionH relativeFrom="column">
                  <wp:posOffset>760730</wp:posOffset>
                </wp:positionH>
                <wp:positionV relativeFrom="paragraph">
                  <wp:posOffset>161925</wp:posOffset>
                </wp:positionV>
                <wp:extent cx="438150" cy="1403985"/>
                <wp:effectExtent l="0" t="0" r="0" b="0"/>
                <wp:wrapNone/>
                <wp:docPr id="3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1403985"/>
                        </a:xfrm>
                        <a:prstGeom prst="rect">
                          <a:avLst/>
                        </a:prstGeom>
                        <a:solidFill>
                          <a:srgbClr val="FFFFFF"/>
                        </a:solidFill>
                        <a:ln w="9525">
                          <a:noFill/>
                          <a:miter lim="800000"/>
                          <a:headEnd/>
                          <a:tailEnd/>
                        </a:ln>
                      </wps:spPr>
                      <wps:txbx>
                        <w:txbxContent>
                          <w:p w14:paraId="1676DD22" w14:textId="77777777" w:rsidR="00BF4C3A" w:rsidRDefault="00BF4C3A" w:rsidP="00BA1D12">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21" type="#_x0000_t202" style="position:absolute;left:0;text-align:left;margin-left:59.9pt;margin-top:12.75pt;width:34.5pt;height:110.55pt;z-index:2502845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" stroked="f">
                <v:textbox style="mso-fit-shape-to-text:t">
                  <w:txbxContent>
                    <w:p w14:paraId="1676DD22" w14:textId="77777777" w:rsidR="00BF4C3A" w:rsidRDefault="00BF4C3A" w:rsidP="00BA1D12">
                      <w:r>
                        <w:t>a)</w:t>
                      </w:r>
                    </w:p>
                  </w:txbxContent>
                </v:textbox>
              </v:shape>
            </w:pict>
          </mc:Fallback>
        </mc:AlternateContent>
      </w:r>
      <w:r w:rsidRPr="00390FBB">
        <w:rPr>
          <w:noProof/>
          <w:lang w:eastAsia="en-GB"/>
        </w:rPr>
        <w:drawing>
          <wp:inline distT="0" distB="0" distL="0" distR="0" wp14:anchorId="1C4A1929" wp14:editId="2D7DAEF9">
            <wp:extent cx="5823600" cy="1447060"/>
            <wp:effectExtent l="0" t="0" r="5715"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idisation bubble formation.jpg"/>
                    <pic:cNvPicPr/>
                  </pic:nvPicPr>
                  <pic:blipFill rotWithShape="1">
                    <a:blip r:embed="rId24">
                      <a:extLst>
                        <a:ext uri="{28A0092B-C50C-407E-A947-70E740481C1C}">
                          <a14:useLocalDpi xmlns:a14="http://schemas.microsoft.com/office/drawing/2010/main" val="0"/>
                        </a:ext>
                      </a:extLst>
                    </a:blip>
                    <a:srcRect t="23503" r="33611" b="54503"/>
                    <a:stretch/>
                  </pic:blipFill>
                  <pic:spPr bwMode="auto">
                    <a:xfrm>
                      <a:off x="0" y="0"/>
                      <a:ext cx="5836655" cy="1450304"/>
                    </a:xfrm>
                    <a:prstGeom prst="rect">
                      <a:avLst/>
                    </a:prstGeom>
                    <a:ln>
                      <a:noFill/>
                    </a:ln>
                    <a:extLst>
                      <a:ext uri="{53640926-AAD7-44D8-BBD7-CCE9431645EC}">
                        <a14:shadowObscured xmlns:a14="http://schemas.microsoft.com/office/drawing/2010/main"/>
                      </a:ext>
                    </a:extLst>
                  </pic:spPr>
                </pic:pic>
              </a:graphicData>
            </a:graphic>
          </wp:inline>
        </w:drawing>
      </w:r>
    </w:p>
    <w:p w14:paraId="240EAA04" w14:textId="1D286281" w:rsidR="00BA1D12" w:rsidRPr="00390FBB" w:rsidRDefault="00BA1D12" w:rsidP="00EA5CD1">
      <w:pPr>
        <w:pStyle w:val="Caption"/>
        <w:spacing w:line="276" w:lineRule="auto"/>
      </w:pPr>
      <w:bookmarkStart w:id="93" w:name="_Ref448499107"/>
      <w:bookmarkStart w:id="94" w:name="_Toc474686570"/>
      <w:r>
        <w:t xml:space="preserve">Figure </w:t>
      </w:r>
      <w:fldSimple w:instr=" STYLEREF 1 \s ">
        <w:r w:rsidR="005D3AE0">
          <w:rPr>
            <w:noProof/>
          </w:rPr>
          <w:t>2</w:t>
        </w:r>
      </w:fldSimple>
      <w:r w:rsidR="00F02E7D">
        <w:noBreakHyphen/>
      </w:r>
      <w:fldSimple w:instr=" SEQ Figure \* ARABIC \s 1 ">
        <w:r w:rsidR="005D3AE0">
          <w:rPr>
            <w:noProof/>
          </w:rPr>
          <w:t>12</w:t>
        </w:r>
      </w:fldSimple>
      <w:bookmarkEnd w:id="93"/>
      <w:r>
        <w:t>.  B</w:t>
      </w:r>
      <w:r w:rsidRPr="00390FBB">
        <w:t>ubble formation patterns based on the distributor plate</w:t>
      </w:r>
      <w:r>
        <w:t xml:space="preserve"> and flow rate </w:t>
      </w:r>
      <w:r w:rsidRPr="00390FBB">
        <w:fldChar w:fldCharType="begin" w:fldLock="1"/>
      </w:r>
      <w:r w:rsidR="00D37BCC">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plainTextFormattedCitation" : "(Kunii &amp; Levenspiel 1991)", "previouslyFormattedCitation" : "(Kunii &amp; Levenspiel 1991)" }, "properties" : { "noteIndex" : 0 }, "schema" : "https://github.com/citation-style-language/schema/raw/master/csl-citation.json" }</w:instrText>
      </w:r>
      <w:r w:rsidRPr="00390FBB">
        <w:fldChar w:fldCharType="separate"/>
      </w:r>
      <w:r w:rsidR="00352AE9" w:rsidRPr="00352AE9">
        <w:rPr>
          <w:noProof/>
        </w:rPr>
        <w:t>(Kunii &amp; Levenspiel 1991)</w:t>
      </w:r>
      <w:r w:rsidRPr="00390FBB">
        <w:fldChar w:fldCharType="end"/>
      </w:r>
      <w:r>
        <w:t xml:space="preserve"> showing </w:t>
      </w:r>
      <w:r w:rsidRPr="00390FBB">
        <w:t>a</w:t>
      </w:r>
      <w:r>
        <w:t>) porous plate, b) tuyere distributor, c) cap distributor, d) tuyere distributor low velocity and e) tuyere distributor high velocity.</w:t>
      </w:r>
      <w:bookmarkEnd w:id="94"/>
      <w:r w:rsidRPr="00390FBB">
        <w:t xml:space="preserve"> </w:t>
      </w:r>
    </w:p>
    <w:p w14:paraId="2B763D82" w14:textId="77777777" w:rsidR="008A7880" w:rsidRDefault="008A7880" w:rsidP="00EA5CD1">
      <w:pPr>
        <w:spacing w:line="276" w:lineRule="auto"/>
      </w:pPr>
    </w:p>
    <w:p w14:paraId="619D1E70" w14:textId="3578CB8D" w:rsidR="00BA1D12" w:rsidRDefault="00BA1D12" w:rsidP="00EA5CD1">
      <w:pPr>
        <w:spacing w:line="276" w:lineRule="auto"/>
      </w:pPr>
      <w:r>
        <w:t>To calculate the initial bubble size, the number of holes in the distributor plate must be known.  Equation 2-</w:t>
      </w:r>
      <w:r w:rsidR="008A7880">
        <w:t>21</w:t>
      </w:r>
      <w:r>
        <w:t xml:space="preserve"> </w:t>
      </w:r>
      <w:r w:rsidRPr="00390FBB">
        <w:fldChar w:fldCharType="begin" w:fldLock="1"/>
      </w:r>
      <w:r w:rsidR="00D37BCC">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plainTextFormattedCitation" : "(Kunii &amp; Levenspiel 1991)", "previouslyFormattedCitation" : "(Kunii &amp; Levenspiel 1991)" }, "properties" : { "noteIndex" : 0 }, "schema" : "https://github.com/citation-style-language/schema/raw/master/csl-citation.json" }</w:instrText>
      </w:r>
      <w:r w:rsidRPr="00390FBB">
        <w:fldChar w:fldCharType="separate"/>
      </w:r>
      <w:r w:rsidR="00352AE9" w:rsidRPr="00352AE9">
        <w:rPr>
          <w:noProof/>
        </w:rPr>
        <w:t>(Kunii &amp; Levenspiel 1991)</w:t>
      </w:r>
      <w:r w:rsidRPr="00390FBB">
        <w:fldChar w:fldCharType="end"/>
      </w:r>
      <w:r>
        <w:t xml:space="preserve"> states that </w:t>
      </w:r>
      <w:r w:rsidRPr="00390FBB">
        <w:t>if the number of orifices per unit area</w:t>
      </w:r>
      <w:r>
        <w:t xml:space="preserve"> is</w:t>
      </w:r>
      <w:r w:rsidRPr="00390FBB">
        <w:t xml:space="preserve"> </w:t>
      </w:r>
      <m:oMath>
        <m:sSub>
          <m:sSubPr>
            <m:ctrlPr>
              <w:rPr>
                <w:rFonts w:ascii="Cambria Math" w:hAnsi="Cambria Math"/>
                <w:i/>
              </w:rPr>
            </m:ctrlPr>
          </m:sSubPr>
          <m:e>
            <m:r>
              <w:rPr>
                <w:rFonts w:ascii="Cambria Math" w:hAnsi="Cambria Math"/>
              </w:rPr>
              <m:t>N</m:t>
            </m:r>
          </m:e>
          <m:sub>
            <m:r>
              <w:rPr>
                <w:rFonts w:ascii="Cambria Math" w:hAnsi="Cambria Math"/>
              </w:rPr>
              <m:t>or</m:t>
            </m:r>
          </m:sub>
        </m:sSub>
      </m:oMath>
      <w:r w:rsidRPr="00390FBB">
        <w:t xml:space="preserve"> (cm</w:t>
      </w:r>
      <w:r w:rsidRPr="00390FBB">
        <w:rPr>
          <w:vertAlign w:val="superscript"/>
        </w:rPr>
        <w:t>-2</w:t>
      </w:r>
      <w:r w:rsidRPr="00390FBB">
        <w:t>) and all gas &gt;</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rsidRPr="00390FBB">
        <w:t xml:space="preserve"> forms equal bubbles, then the volumetric flow rate of gas from each orific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BA1D12" w14:paraId="12C75039" w14:textId="77777777" w:rsidTr="00BA1D12">
        <w:tc>
          <w:tcPr>
            <w:tcW w:w="7479" w:type="dxa"/>
          </w:tcPr>
          <w:p w14:paraId="63A5975C" w14:textId="29877C47" w:rsidR="00BA1D12" w:rsidRDefault="00BF4C3A" w:rsidP="00EA5CD1">
            <w:pPr>
              <w:spacing w:line="276" w:lineRule="auto"/>
            </w:pPr>
            <m:oMathPara>
              <m:oMath>
                <m:sSub>
                  <m:sSubPr>
                    <m:ctrlPr>
                      <w:rPr>
                        <w:rFonts w:ascii="Cambria Math" w:hAnsi="Cambria Math"/>
                        <w:i/>
                      </w:rPr>
                    </m:ctrlPr>
                  </m:sSubPr>
                  <m:e>
                    <m:r>
                      <w:rPr>
                        <w:rFonts w:ascii="Cambria Math" w:hAnsi="Cambria Math"/>
                      </w:rPr>
                      <m:t>U</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f</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r</m:t>
                    </m:r>
                  </m:sub>
                </m:sSub>
                <m:sSub>
                  <m:sSubPr>
                    <m:ctrlPr>
                      <w:rPr>
                        <w:rFonts w:ascii="Cambria Math" w:hAnsi="Cambria Math"/>
                        <w:i/>
                      </w:rPr>
                    </m:ctrlPr>
                  </m:sSubPr>
                  <m:e>
                    <m:r>
                      <w:rPr>
                        <w:rFonts w:ascii="Cambria Math" w:hAnsi="Cambria Math"/>
                      </w:rPr>
                      <m:t>N</m:t>
                    </m:r>
                  </m:e>
                  <m:sub>
                    <m:r>
                      <w:rPr>
                        <w:rFonts w:ascii="Cambria Math" w:hAnsi="Cambria Math"/>
                      </w:rPr>
                      <m:t>or</m:t>
                    </m:r>
                  </m:sub>
                </m:sSub>
              </m:oMath>
            </m:oMathPara>
          </w:p>
        </w:tc>
        <w:tc>
          <w:tcPr>
            <w:tcW w:w="1763" w:type="dxa"/>
            <w:vAlign w:val="center"/>
          </w:tcPr>
          <w:p w14:paraId="62AC9B1B" w14:textId="45A6FAE9" w:rsidR="00BA1D12" w:rsidRDefault="00BA1D12" w:rsidP="00EA5CD1">
            <w:pPr>
              <w:spacing w:after="120" w:line="276" w:lineRule="auto"/>
            </w:pPr>
            <w:r>
              <w:t>Equation 2-</w:t>
            </w:r>
            <w:r w:rsidR="008A7880">
              <w:t>21</w:t>
            </w:r>
          </w:p>
        </w:tc>
      </w:tr>
    </w:tbl>
    <w:p w14:paraId="444ADF13" w14:textId="661237F5" w:rsidR="00BA1D12" w:rsidRPr="00390FBB" w:rsidRDefault="00BA1D12" w:rsidP="00EA5CD1">
      <w:pPr>
        <w:spacing w:line="276" w:lineRule="auto"/>
      </w:pPr>
      <w:r>
        <w:t xml:space="preserve">The mechanism of bubble growth caused by </w:t>
      </w:r>
      <w:r w:rsidRPr="00390FBB">
        <w:t xml:space="preserve">coalescence </w:t>
      </w:r>
      <w:r>
        <w:t>is controlled by t</w:t>
      </w:r>
      <w:r w:rsidRPr="00390FBB">
        <w:t>he prior passage of another bubble and intrinsic variations in particle-void densities</w:t>
      </w:r>
      <w:r>
        <w:t xml:space="preserve"> </w:t>
      </w:r>
      <w:r w:rsidRPr="00390FBB">
        <w:fldChar w:fldCharType="begin" w:fldLock="1"/>
      </w:r>
      <w:r w:rsidR="00D37BCC">
        <w:instrText>ADDIN CSL_CITATION { "citationItems" : [ { "id" : "ITEM-1", "itemData" : { "author" : [ { "dropping-particle" : "", "family" : "Zenz", "given" : "F. A.", "non-dropping-particle" : "", "parse-names" : false, "suffix" : "" } ], "container-title" : "The Fibonacci Quarterly", "id" : "ITEM-1", "issue" : "2", "issued" : { "date-parts" : [ [ "1978" ] ] }, "page" : "171-183", "title" : "The Fluid Mechanics of Bubbling Beds", "type" : "article-journal", "volume" : "16" }, "uris" : [ "http://www.mendeley.com/documents/?uuid=e5e31606-a3a2-4ddf-b353-26d61b3150f1" ] } ], "mendeley" : { "formattedCitation" : "(Zenz 1978)", "plainTextFormattedCitation" : "(Zenz 1978)", "previouslyFormattedCitation" : "(Zenz 1978)" }, "properties" : { "noteIndex" : 0 }, "schema" : "https://github.com/citation-style-language/schema/raw/master/csl-citation.json" }</w:instrText>
      </w:r>
      <w:r w:rsidRPr="00390FBB">
        <w:fldChar w:fldCharType="separate"/>
      </w:r>
      <w:r w:rsidR="00352AE9" w:rsidRPr="00352AE9">
        <w:rPr>
          <w:noProof/>
        </w:rPr>
        <w:t>(Zenz 1978)</w:t>
      </w:r>
      <w:r w:rsidRPr="00390FBB">
        <w:fldChar w:fldCharType="end"/>
      </w:r>
      <w:r w:rsidRPr="00390FBB">
        <w:t xml:space="preserve">. This makes one local area more readily flowable in a certain direction than another area.  When the downflow of solids in the shell interact with another shell, the local downflow of solids have more than one path to the nearest void, </w:t>
      </w:r>
      <w:r>
        <w:t xml:space="preserve">creating a thin </w:t>
      </w:r>
      <w:r w:rsidRPr="00390FBB">
        <w:t xml:space="preserve">wall </w:t>
      </w:r>
      <w:r>
        <w:t xml:space="preserve">and the </w:t>
      </w:r>
      <w:r w:rsidRPr="00390FBB">
        <w:t xml:space="preserve">voids combining.  When bubbles join, they rise faster, </w:t>
      </w:r>
      <w:r w:rsidRPr="00390FBB">
        <w:lastRenderedPageBreak/>
        <w:t>catching up with smaller bubbles and absorbing them</w:t>
      </w:r>
      <w:r>
        <w:t>.  Bubble growth is l</w:t>
      </w:r>
      <w:r w:rsidRPr="00390FBB">
        <w:t xml:space="preserve">imited by </w:t>
      </w:r>
      <w:r>
        <w:t xml:space="preserve">the </w:t>
      </w:r>
      <w:r w:rsidRPr="00390FBB">
        <w:t>maximum stable bubble diameter</w:t>
      </w:r>
      <w:r>
        <w:t xml:space="preserve">, which is dependent on the type of particles in the bed.  Geldart Group A particles </w:t>
      </w:r>
      <w:r w:rsidRPr="00390FBB">
        <w:rPr>
          <w:noProof/>
          <w:lang w:eastAsia="en-GB"/>
        </w:rPr>
        <w:t xml:space="preserve">have a maximum stable bubble size towards </w:t>
      </w:r>
      <w:r>
        <w:rPr>
          <w:noProof/>
          <w:lang w:eastAsia="en-GB"/>
        </w:rPr>
        <w:t xml:space="preserve">the </w:t>
      </w:r>
      <w:r w:rsidRPr="00390FBB">
        <w:rPr>
          <w:noProof/>
          <w:lang w:eastAsia="en-GB"/>
        </w:rPr>
        <w:t xml:space="preserve">top of </w:t>
      </w:r>
      <w:r>
        <w:rPr>
          <w:noProof/>
          <w:lang w:eastAsia="en-GB"/>
        </w:rPr>
        <w:t xml:space="preserve">a </w:t>
      </w:r>
      <w:r w:rsidRPr="00390FBB">
        <w:rPr>
          <w:noProof/>
          <w:lang w:eastAsia="en-GB"/>
        </w:rPr>
        <w:t>deep bed</w:t>
      </w:r>
      <w:r>
        <w:rPr>
          <w:noProof/>
          <w:lang w:eastAsia="en-GB"/>
        </w:rPr>
        <w:t xml:space="preserve"> found at an</w:t>
      </w:r>
      <w:r w:rsidRPr="00390FBB">
        <w:rPr>
          <w:noProof/>
          <w:lang w:eastAsia="en-GB"/>
        </w:rPr>
        <w:t xml:space="preserve"> equilibrium between growth through coalescence and splitting.</w:t>
      </w:r>
      <w:r>
        <w:rPr>
          <w:noProof/>
          <w:lang w:eastAsia="en-GB"/>
        </w:rPr>
        <w:t xml:space="preserve">  Geldart Group B particles produce </w:t>
      </w:r>
      <w:r w:rsidRPr="00390FBB">
        <w:rPr>
          <w:noProof/>
          <w:lang w:eastAsia="en-GB"/>
        </w:rPr>
        <w:t xml:space="preserve">bubbles </w:t>
      </w:r>
      <w:r>
        <w:rPr>
          <w:noProof/>
          <w:lang w:eastAsia="en-GB"/>
        </w:rPr>
        <w:t xml:space="preserve">that </w:t>
      </w:r>
      <w:r w:rsidRPr="00390FBB">
        <w:rPr>
          <w:noProof/>
          <w:lang w:eastAsia="en-GB"/>
        </w:rPr>
        <w:t xml:space="preserve">grow in size by coalescence </w:t>
      </w:r>
      <w:r>
        <w:rPr>
          <w:noProof/>
          <w:lang w:eastAsia="en-GB"/>
        </w:rPr>
        <w:t>until</w:t>
      </w:r>
      <w:r w:rsidRPr="00390FBB">
        <w:rPr>
          <w:noProof/>
          <w:lang w:eastAsia="en-GB"/>
        </w:rPr>
        <w:t xml:space="preserve"> </w:t>
      </w:r>
      <w:r>
        <w:rPr>
          <w:noProof/>
          <w:lang w:eastAsia="en-GB"/>
        </w:rPr>
        <w:t xml:space="preserve">the </w:t>
      </w:r>
      <w:r w:rsidRPr="00390FBB">
        <w:rPr>
          <w:noProof/>
          <w:lang w:eastAsia="en-GB"/>
        </w:rPr>
        <w:t xml:space="preserve">diameter </w:t>
      </w:r>
      <w:r>
        <w:rPr>
          <w:noProof/>
          <w:lang w:eastAsia="en-GB"/>
        </w:rPr>
        <w:t xml:space="preserve">is </w:t>
      </w:r>
      <w:r w:rsidRPr="00390FBB">
        <w:rPr>
          <w:noProof/>
          <w:lang w:eastAsia="en-GB"/>
        </w:rPr>
        <w:t xml:space="preserve">limited by </w:t>
      </w:r>
      <w:r>
        <w:rPr>
          <w:noProof/>
          <w:lang w:eastAsia="en-GB"/>
        </w:rPr>
        <w:t xml:space="preserve">the </w:t>
      </w:r>
      <w:r w:rsidRPr="00390FBB">
        <w:rPr>
          <w:noProof/>
          <w:lang w:eastAsia="en-GB"/>
        </w:rPr>
        <w:t>wall diameter</w:t>
      </w:r>
      <w:r>
        <w:rPr>
          <w:noProof/>
          <w:lang w:eastAsia="en-GB"/>
        </w:rPr>
        <w:t xml:space="preserve">, or </w:t>
      </w:r>
      <w:r w:rsidRPr="00390FBB">
        <w:t>bed cross sectional area</w:t>
      </w:r>
      <w:r w:rsidRPr="00390FBB">
        <w:rPr>
          <w:noProof/>
          <w:lang w:eastAsia="en-GB"/>
        </w:rPr>
        <w:t xml:space="preserve"> </w:t>
      </w:r>
      <w:r w:rsidRPr="00390FBB">
        <w:rPr>
          <w:noProof/>
          <w:lang w:eastAsia="en-GB"/>
        </w:rPr>
        <w:fldChar w:fldCharType="begin" w:fldLock="1"/>
      </w:r>
      <w:r w:rsidR="00D37BCC">
        <w:rPr>
          <w:noProof/>
          <w:lang w:eastAsia="en-GB"/>
        </w:rPr>
        <w:instrText>ADDIN CSL_CITATION { "citationItems" : [ { "id" : "ITEM-1", "itemData" : { "author" : [ { "dropping-particle" : "", "family" : "Howard", "given" : "J R", "non-dropping-particle" : "", "parse-names" : false, "suffix" : "" } ], "id" : "ITEM-1", "issued" : { "date-parts" : [ [ "1989" ] ] }, "publisher" : "Adam Hilger: Bristol", "title" : "Fluidized Bed Technology; Principles and applications", "type" : "book" }, "uris" : [ "http://www.mendeley.com/documents/?uuid=04be0378-3099-4d52-bed5-83928be04c7a" ] } ], "mendeley" : { "formattedCitation" : "(Howard 1989)", "plainTextFormattedCitation" : "(Howard 1989)", "previouslyFormattedCitation" : "(Howard 1989)" }, "properties" : { "noteIndex" : 0 }, "schema" : "https://github.com/citation-style-language/schema/raw/master/csl-citation.json" }</w:instrText>
      </w:r>
      <w:r w:rsidRPr="00390FBB">
        <w:rPr>
          <w:noProof/>
          <w:lang w:eastAsia="en-GB"/>
        </w:rPr>
        <w:fldChar w:fldCharType="separate"/>
      </w:r>
      <w:r w:rsidR="00352AE9" w:rsidRPr="00352AE9">
        <w:rPr>
          <w:noProof/>
          <w:lang w:eastAsia="en-GB"/>
        </w:rPr>
        <w:t>(Howard 1989)</w:t>
      </w:r>
      <w:r w:rsidRPr="00390FBB">
        <w:rPr>
          <w:noProof/>
          <w:lang w:eastAsia="en-GB"/>
        </w:rPr>
        <w:fldChar w:fldCharType="end"/>
      </w:r>
      <w:r w:rsidRPr="00390FBB">
        <w:rPr>
          <w:noProof/>
          <w:lang w:eastAsia="en-GB"/>
        </w:rPr>
        <w:t>.</w:t>
      </w:r>
      <w:r>
        <w:rPr>
          <w:noProof/>
          <w:lang w:eastAsia="en-GB"/>
        </w:rPr>
        <w:t xml:space="preserve">  Geldarts classification of powders is discussed in further detail in Section 2.3.2.4.</w:t>
      </w:r>
    </w:p>
    <w:p w14:paraId="075CA7A9" w14:textId="29920C46" w:rsidR="00BA1D12" w:rsidRDefault="00BA1D12" w:rsidP="00EA5CD1">
      <w:pPr>
        <w:spacing w:line="276" w:lineRule="auto"/>
      </w:pPr>
      <w:r>
        <w:t>T</w:t>
      </w:r>
      <w:r w:rsidRPr="00390FBB">
        <w:t xml:space="preserve">he rate of rise of the bubble is approximately proportional to the one-sixth power of its volume </w:t>
      </w:r>
      <w:r w:rsidRPr="00390FBB">
        <w:fldChar w:fldCharType="begin" w:fldLock="1"/>
      </w:r>
      <w:r w:rsidR="00D37BCC">
        <w:instrText>ADDIN CSL_CITATION { "citationItems" : [ { "id" : "ITEM-1", "itemData" : { "author" : [ { "dropping-particle" : "", "family" : "Richardson", "given" : "J. F.", "non-dropping-particle" : "", "parse-names" : false, "suffix" : "" }, { "dropping-particle" : "", "family" : "Harker", "given" : "J. H.", "non-dropping-particle" : "", "parse-names" : false, "suffix" : "" }, { "dropping-particle" : "", "family" : "Backhurst", "given" : "J. R.", "non-dropping-particle" : "", "parse-names" : false, "suffix" : "" } ], "edition" : "5th editio", "id" : "ITEM-1", "issued" : { "date-parts" : [ [ "2002" ] ] }, "publisher" : "Butterworth - Heinemann: Oxford", "title" : "Coulson and Richardson's Chemical Engineering; Volume 2 Particle technology and separation processes", "type" : "book" }, "uris" : [ "http://www.mendeley.com/documents/?uuid=c4b08a3e-235c-4f98-b39a-90429e5f1b6d" ] } ], "mendeley" : { "formattedCitation" : "(Richardson et al. 2002)", "plainTextFormattedCitation" : "(Richardson et al. 2002)", "previouslyFormattedCitation" : "(Richardson et al. 2002)" }, "properties" : { "noteIndex" : 0 }, "schema" : "https://github.com/citation-style-language/schema/raw/master/csl-citation.json" }</w:instrText>
      </w:r>
      <w:r w:rsidRPr="00390FBB">
        <w:fldChar w:fldCharType="separate"/>
      </w:r>
      <w:r w:rsidR="00352AE9" w:rsidRPr="00352AE9">
        <w:rPr>
          <w:noProof/>
        </w:rPr>
        <w:t>(Richardson et al. 2002)</w:t>
      </w:r>
      <w:r w:rsidRPr="00390FBB">
        <w:fldChar w:fldCharType="end"/>
      </w:r>
      <w:r>
        <w:t xml:space="preserve">.  This is </w:t>
      </w:r>
      <w:r w:rsidRPr="00390FBB">
        <w:t xml:space="preserve">calculated </w:t>
      </w:r>
      <w:r>
        <w:t>from Equation 2-</w:t>
      </w:r>
      <w:r w:rsidR="008A7880">
        <w:t>22</w:t>
      </w:r>
      <w:r>
        <w:t xml:space="preserve">, where the bubble rise velocity </w:t>
      </w:r>
      <w:r w:rsidRPr="00390FBB">
        <w:t>(m s</w:t>
      </w:r>
      <w:r w:rsidRPr="00390FBB">
        <w:rPr>
          <w:vertAlign w:val="superscript"/>
        </w:rPr>
        <w:t>-1</w:t>
      </w:r>
      <w:r w:rsidRPr="00390FBB">
        <w:t>)</w:t>
      </w:r>
      <w:r>
        <w:t xml:space="preserve"> is a function of the gravitational acceleration and the bubble diame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BA1D12" w14:paraId="30885231" w14:textId="77777777" w:rsidTr="00BA1D12">
        <w:tc>
          <w:tcPr>
            <w:tcW w:w="7479" w:type="dxa"/>
          </w:tcPr>
          <w:p w14:paraId="0898A403" w14:textId="77777777" w:rsidR="00BA1D12" w:rsidRDefault="00BF4C3A" w:rsidP="00EA5CD1">
            <w:pPr>
              <w:spacing w:line="276" w:lineRule="auto"/>
            </w:pPr>
            <m:oMathPara>
              <m:oMath>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0.71</m:t>
                </m:r>
                <m:rad>
                  <m:radPr>
                    <m:degHide m:val="1"/>
                    <m:ctrlPr>
                      <w:rPr>
                        <w:rFonts w:ascii="Cambria Math" w:hAnsi="Cambria Math"/>
                        <w:i/>
                      </w:rPr>
                    </m:ctrlPr>
                  </m:radPr>
                  <m:deg/>
                  <m:e>
                    <m:r>
                      <w:rPr>
                        <w:rFonts w:ascii="Cambria Math" w:hAnsi="Cambria Math"/>
                      </w:rPr>
                      <m:t>g</m:t>
                    </m:r>
                    <m:sSub>
                      <m:sSubPr>
                        <m:ctrlPr>
                          <w:rPr>
                            <w:rFonts w:ascii="Cambria Math" w:hAnsi="Cambria Math"/>
                            <w:i/>
                          </w:rPr>
                        </m:ctrlPr>
                      </m:sSubPr>
                      <m:e>
                        <m:r>
                          <w:rPr>
                            <w:rFonts w:ascii="Cambria Math" w:hAnsi="Cambria Math"/>
                          </w:rPr>
                          <m:t>D</m:t>
                        </m:r>
                      </m:e>
                      <m:sub>
                        <m:r>
                          <w:rPr>
                            <w:rFonts w:ascii="Cambria Math" w:hAnsi="Cambria Math"/>
                          </w:rPr>
                          <m:t>b</m:t>
                        </m:r>
                      </m:sub>
                    </m:sSub>
                  </m:e>
                </m:rad>
              </m:oMath>
            </m:oMathPara>
          </w:p>
        </w:tc>
        <w:tc>
          <w:tcPr>
            <w:tcW w:w="1763" w:type="dxa"/>
            <w:vAlign w:val="center"/>
          </w:tcPr>
          <w:p w14:paraId="62D8C19B" w14:textId="7D2D4937" w:rsidR="00BA1D12" w:rsidRDefault="00BA1D12" w:rsidP="00EA5CD1">
            <w:pPr>
              <w:spacing w:after="120" w:line="276" w:lineRule="auto"/>
              <w:jc w:val="right"/>
            </w:pPr>
            <w:r>
              <w:t>Equation 2-</w:t>
            </w:r>
            <w:r w:rsidR="008A7880">
              <w:t>22</w:t>
            </w:r>
          </w:p>
        </w:tc>
      </w:tr>
    </w:tbl>
    <w:p w14:paraId="5DB29B7E" w14:textId="7DB8D0E2" w:rsidR="00BA1D12" w:rsidRDefault="00BA1D12" w:rsidP="00EA5CD1">
      <w:pPr>
        <w:spacing w:line="276" w:lineRule="auto"/>
      </w:pPr>
      <w:r w:rsidRPr="00390FBB">
        <w:t xml:space="preserve">where </w:t>
      </w:r>
      <m:oMath>
        <m:r>
          <w:rPr>
            <w:rFonts w:ascii="Cambria Math" w:hAnsi="Cambria Math"/>
          </w:rPr>
          <m:t>g</m:t>
        </m:r>
      </m:oMath>
      <w:r w:rsidRPr="00390FBB">
        <w:t xml:space="preserve"> is gravitational acceleration, and </w:t>
      </w:r>
      <m:oMath>
        <m:sSub>
          <m:sSubPr>
            <m:ctrlPr>
              <w:rPr>
                <w:rFonts w:ascii="Cambria Math" w:hAnsi="Cambria Math"/>
                <w:i/>
              </w:rPr>
            </m:ctrlPr>
          </m:sSubPr>
          <m:e>
            <m:r>
              <w:rPr>
                <w:rFonts w:ascii="Cambria Math" w:hAnsi="Cambria Math"/>
              </w:rPr>
              <m:t>D</m:t>
            </m:r>
          </m:e>
          <m:sub>
            <m:r>
              <w:rPr>
                <w:rFonts w:ascii="Cambria Math" w:hAnsi="Cambria Math"/>
              </w:rPr>
              <m:t>b</m:t>
            </m:r>
          </m:sub>
        </m:sSub>
      </m:oMath>
      <w:r w:rsidRPr="00390FBB">
        <w:t xml:space="preserve"> is the bubble diameter (equivalent sphere)</w:t>
      </w:r>
      <w:r>
        <w:t xml:space="preserve">.  This </w:t>
      </w:r>
      <w:r w:rsidRPr="00390FBB">
        <w:t xml:space="preserve">doesn’t account for </w:t>
      </w:r>
      <w:r>
        <w:t xml:space="preserve">bubble </w:t>
      </w:r>
      <w:r w:rsidRPr="00390FBB">
        <w:t>coalescence</w:t>
      </w:r>
      <w:r>
        <w:t xml:space="preserve"> or</w:t>
      </w:r>
      <w:r w:rsidRPr="00390FBB">
        <w:t xml:space="preserve"> splitting</w:t>
      </w:r>
      <w:r>
        <w:t xml:space="preserve"> and a</w:t>
      </w:r>
      <w:r w:rsidRPr="00390FBB">
        <w:t xml:space="preserve"> wall effect </w:t>
      </w:r>
      <w:r w:rsidRPr="00390FBB">
        <w:fldChar w:fldCharType="begin" w:fldLock="1"/>
      </w:r>
      <w:r w:rsidR="00D37BCC">
        <w:instrText>ADDIN CSL_CITATION { "citationItems" : [ { "id" : "ITEM-1", "itemData" : { "author" : [ { "dropping-particle" : "", "family" : "Davies", "given" : "R M", "non-dropping-particle" : "", "parse-names" : false, "suffix" : "" }, { "dropping-particle" : "", "family" : "Taylor", "given" : "G", "non-dropping-particle" : "", "parse-names" : false, "suffix" : "" } ], "container-title" : "Proceedings of the Royal Society of London A", "id" : "ITEM-1", "issued" : { "date-parts" : [ [ "1950" ] ] }, "page" : "375-90", "title" : "The mechanics of large bubbles rising through extended liquids and through liquids in tubes", "type" : "article-journal", "volume" : "200" }, "uris" : [ "http://www.mendeley.com/documents/?uuid=db3f8a75-a458-4507-8e8d-1e491ee3e8b0" ] } ], "mendeley" : { "formattedCitation" : "(Davies &amp; Taylor 1950)", "plainTextFormattedCitation" : "(Davies &amp; Taylor 1950)", "previouslyFormattedCitation" : "(Davies &amp; Taylor 1950)" }, "properties" : { "noteIndex" : 0 }, "schema" : "https://github.com/citation-style-language/schema/raw/master/csl-citation.json" }</w:instrText>
      </w:r>
      <w:r w:rsidRPr="00390FBB">
        <w:fldChar w:fldCharType="separate"/>
      </w:r>
      <w:r w:rsidR="00352AE9" w:rsidRPr="00352AE9">
        <w:rPr>
          <w:noProof/>
        </w:rPr>
        <w:t>(Davies &amp; Taylor 1950)</w:t>
      </w:r>
      <w:r w:rsidRPr="00390FBB">
        <w:fldChar w:fldCharType="end"/>
      </w:r>
      <w:r w:rsidRPr="00390FBB">
        <w:t>.</w:t>
      </w:r>
      <w:r>
        <w:t xml:space="preserve">  In contrast,</w:t>
      </w:r>
      <w:r w:rsidRPr="00390FBB">
        <w:t xml:space="preserve"> </w:t>
      </w:r>
      <w:r w:rsidRPr="00390FBB">
        <w:fldChar w:fldCharType="begin" w:fldLock="1"/>
      </w:r>
      <w:r w:rsidR="00D37BCC">
        <w:instrText>ADDIN CSL_CITATION { "citationItems" : [ { "id" : "ITEM-1", "itemData" : { "author" : [ { "dropping-particle" : "", "family" : "Zenz", "given" : "F. A.", "non-dropping-particle" : "", "parse-names" : false, "suffix" : "" } ], "container-title" : "The Fibonacci Quarterly", "id" : "ITEM-1", "issue" : "2", "issued" : { "date-parts" : [ [ "1978" ] ] }, "page" : "171-183", "title" : "The Fluid Mechanics of Bubbling Beds", "type" : "article-journal", "volume" : "16" }, "uris" : [ "http://www.mendeley.com/documents/?uuid=e5e31606-a3a2-4ddf-b353-26d61b3150f1" ] } ], "mendeley" : { "formattedCitation" : "(Zenz 1978)", "manualFormatting" : "Zenz (1978)", "plainTextFormattedCitation" : "(Zenz 1978)", "previouslyFormattedCitation" : "(Zenz 1978)" }, "properties" : { "noteIndex" : 0 }, "schema" : "https://github.com/citation-style-language/schema/raw/master/csl-citation.json" }</w:instrText>
      </w:r>
      <w:r w:rsidRPr="00390FBB">
        <w:fldChar w:fldCharType="separate"/>
      </w:r>
      <w:r w:rsidRPr="00390FBB">
        <w:rPr>
          <w:noProof/>
        </w:rPr>
        <w:t xml:space="preserve">Zenz </w:t>
      </w:r>
      <w:r>
        <w:rPr>
          <w:noProof/>
        </w:rPr>
        <w:t>(</w:t>
      </w:r>
      <w:r w:rsidRPr="00390FBB">
        <w:rPr>
          <w:noProof/>
        </w:rPr>
        <w:t>1978)</w:t>
      </w:r>
      <w:r w:rsidRPr="00390FBB">
        <w:fldChar w:fldCharType="end"/>
      </w:r>
      <w:r w:rsidRPr="00390FBB">
        <w:t xml:space="preserve"> describes it as</w:t>
      </w:r>
      <w:r>
        <w:t xml:space="preserve"> Equation 2-</w:t>
      </w:r>
      <w:r w:rsidR="008A7880">
        <w:t>2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BA1D12" w14:paraId="721372B4" w14:textId="77777777" w:rsidTr="00BA1D12">
        <w:tc>
          <w:tcPr>
            <w:tcW w:w="7479" w:type="dxa"/>
          </w:tcPr>
          <w:p w14:paraId="28040AEA" w14:textId="14C621EC" w:rsidR="00BA1D12" w:rsidRDefault="00BF4C3A" w:rsidP="00EA5CD1">
            <w:pPr>
              <w:spacing w:line="276" w:lineRule="auto"/>
            </w:pPr>
            <m:oMathPara>
              <m:oMath>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4.01</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b</m:t>
                        </m:r>
                      </m:sub>
                    </m:sSub>
                  </m:e>
                </m:rad>
              </m:oMath>
            </m:oMathPara>
          </w:p>
        </w:tc>
        <w:tc>
          <w:tcPr>
            <w:tcW w:w="1763" w:type="dxa"/>
            <w:vAlign w:val="center"/>
          </w:tcPr>
          <w:p w14:paraId="3E237A31" w14:textId="553DE193" w:rsidR="00BA1D12" w:rsidRDefault="00BA1D12" w:rsidP="00EA5CD1">
            <w:pPr>
              <w:spacing w:after="120" w:line="276" w:lineRule="auto"/>
              <w:jc w:val="right"/>
            </w:pPr>
            <w:r>
              <w:t>Equation 2-</w:t>
            </w:r>
            <w:r w:rsidR="008A7880">
              <w:t>23</w:t>
            </w:r>
          </w:p>
        </w:tc>
      </w:tr>
    </w:tbl>
    <w:p w14:paraId="277BE741" w14:textId="77777777" w:rsidR="008A7880" w:rsidRDefault="00BA1D12" w:rsidP="00EA5CD1">
      <w:pPr>
        <w:spacing w:line="276" w:lineRule="auto"/>
        <w:rPr>
          <w:noProof/>
          <w:lang w:eastAsia="en-GB"/>
        </w:rPr>
      </w:pPr>
      <w:r>
        <w:t>where the bubble rise velocity (</w:t>
      </w:r>
      <m:oMath>
        <m:sSub>
          <m:sSubPr>
            <m:ctrlPr>
              <w:rPr>
                <w:rFonts w:ascii="Cambria Math" w:hAnsi="Cambria Math"/>
                <w:i/>
              </w:rPr>
            </m:ctrlPr>
          </m:sSubPr>
          <m:e>
            <m:r>
              <w:rPr>
                <w:rFonts w:ascii="Cambria Math" w:hAnsi="Cambria Math"/>
              </w:rPr>
              <m:t>V</m:t>
            </m:r>
          </m:e>
          <m:sub>
            <m:r>
              <w:rPr>
                <w:rFonts w:ascii="Cambria Math" w:hAnsi="Cambria Math"/>
              </w:rPr>
              <m:t>B</m:t>
            </m:r>
          </m:sub>
        </m:sSub>
      </m:oMath>
      <w:r>
        <w:t xml:space="preserve">) is </w:t>
      </w:r>
      <w:r w:rsidRPr="00390FBB">
        <w:t xml:space="preserve">calculated from </w:t>
      </w:r>
      <w:r>
        <w:t xml:space="preserve">the </w:t>
      </w:r>
      <w:r w:rsidRPr="00390FBB">
        <w:t>drag coefficient</w:t>
      </w:r>
      <w:r>
        <w:t xml:space="preserve"> against the</w:t>
      </w:r>
      <w:r w:rsidRPr="00390FBB">
        <w:t xml:space="preserve"> Re</w:t>
      </w:r>
      <w:r>
        <w:t>y</w:t>
      </w:r>
      <w:r w:rsidRPr="00390FBB">
        <w:t>nolds number</w:t>
      </w:r>
      <w:r>
        <w:t xml:space="preserve">, which states that a </w:t>
      </w:r>
      <w:r w:rsidRPr="00390FBB">
        <w:t xml:space="preserve">bubble rises at </w:t>
      </w:r>
      <w:r>
        <w:t xml:space="preserve">a </w:t>
      </w:r>
      <w:r w:rsidRPr="00390FBB">
        <w:t>velocity equal to 4 times the square root of its diameter.  In slugging beds</w:t>
      </w:r>
      <w:r>
        <w:t>,</w:t>
      </w:r>
      <w:r w:rsidRPr="00390FBB">
        <w:t xml:space="preserve"> the shell of the voids is restricted by the larger wall effects, causing the bubble rise velocity to be ½ that of the velocity in a freely bubbling bed </w:t>
      </w:r>
      <w:r w:rsidRPr="00390FBB">
        <w:fldChar w:fldCharType="begin" w:fldLock="1"/>
      </w:r>
      <w:r w:rsidR="00D37BCC">
        <w:instrText>ADDIN CSL_CITATION { "citationItems" : [ { "id" : "ITEM-1", "itemData" : { "author" : [ { "dropping-particle" : "", "family" : "Zenz", "given" : "F. A.", "non-dropping-particle" : "", "parse-names" : false, "suffix" : "" } ], "container-title" : "The Fibonacci Quarterly", "id" : "ITEM-1", "issue" : "2", "issued" : { "date-parts" : [ [ "1978" ] ] }, "page" : "171-183", "title" : "The Fluid Mechanics of Bubbling Beds", "type" : "article-journal", "volume" : "16" }, "uris" : [ "http://www.mendeley.com/documents/?uuid=e5e31606-a3a2-4ddf-b353-26d61b3150f1" ] } ], "mendeley" : { "formattedCitation" : "(Zenz 1978)", "plainTextFormattedCitation" : "(Zenz 1978)", "previouslyFormattedCitation" : "(Zenz 1978)" }, "properties" : { "noteIndex" : 0 }, "schema" : "https://github.com/citation-style-language/schema/raw/master/csl-citation.json" }</w:instrText>
      </w:r>
      <w:r w:rsidRPr="00390FBB">
        <w:fldChar w:fldCharType="separate"/>
      </w:r>
      <w:r w:rsidR="00352AE9" w:rsidRPr="00352AE9">
        <w:rPr>
          <w:noProof/>
        </w:rPr>
        <w:t>(Zenz 1978)</w:t>
      </w:r>
      <w:r w:rsidRPr="00390FBB">
        <w:fldChar w:fldCharType="end"/>
      </w:r>
      <w:r>
        <w:t xml:space="preserve">.  </w:t>
      </w:r>
      <w:r w:rsidRPr="00390FBB">
        <w:t>Particle free voids, or bubbles, rise in a fluidised bed due to their displacement by an inflow of particles from the edge of the void.  Free flowing and incipiently fluidised particles have a shallow angle of repose, causing the walls of the void to fall at ≥90</w:t>
      </w:r>
      <w:r>
        <w:t xml:space="preserve"> </w:t>
      </w:r>
      <w:r w:rsidRPr="00390FBB">
        <w:t>°. This produces a constant motion of the particles moving down the walls of the bubble, producing a ‘shell’ (</w:t>
      </w:r>
      <w:r>
        <w:fldChar w:fldCharType="begin"/>
      </w:r>
      <w:r>
        <w:instrText xml:space="preserve"> REF _Ref448734728 \h  \* MERGEFORMAT </w:instrText>
      </w:r>
      <w:r>
        <w:fldChar w:fldCharType="separate"/>
      </w:r>
      <w:r w:rsidR="005D3AE0">
        <w:t xml:space="preserve">Figure </w:t>
      </w:r>
      <w:r w:rsidR="005D3AE0">
        <w:rPr>
          <w:noProof/>
        </w:rPr>
        <w:t>2</w:t>
      </w:r>
      <w:r w:rsidR="005D3AE0">
        <w:rPr>
          <w:noProof/>
        </w:rPr>
        <w:noBreakHyphen/>
        <w:t>13</w:t>
      </w:r>
      <w:r>
        <w:fldChar w:fldCharType="end"/>
      </w:r>
      <w:r w:rsidRPr="00390FBB">
        <w:t>).  At the base</w:t>
      </w:r>
      <w:r>
        <w:t xml:space="preserve"> of the bubble, these</w:t>
      </w:r>
      <w:r w:rsidRPr="00390FBB">
        <w:t xml:space="preserve"> particle streams collide, producing a ‘wake’.  The thickness of </w:t>
      </w:r>
      <w:r>
        <w:t xml:space="preserve">the </w:t>
      </w:r>
      <w:r w:rsidRPr="00390FBB">
        <w:t>shell of the bubble is approx</w:t>
      </w:r>
      <w:r>
        <w:t>imately</w:t>
      </w:r>
      <w:r w:rsidRPr="00390FBB">
        <w:t xml:space="preserve"> ¼ the bubble diameter.  Consequently</w:t>
      </w:r>
      <w:r>
        <w:t>,</w:t>
      </w:r>
      <w:r w:rsidRPr="00390FBB">
        <w:t xml:space="preserve"> the overall diameter within which a bubble will rise unimpinged by direct external wall effects can be described as 1.5</w:t>
      </w:r>
      <w:r>
        <w:t>x the bubble diameter</w:t>
      </w:r>
      <w:r w:rsidRPr="00390FBB">
        <w:t xml:space="preserve"> </w:t>
      </w:r>
      <w:r w:rsidRPr="00390FBB">
        <w:fldChar w:fldCharType="begin" w:fldLock="1"/>
      </w:r>
      <w:r w:rsidR="00D37BCC">
        <w:instrText>ADDIN CSL_CITATION { "citationItems" : [ { "id" : "ITEM-1", "itemData" : { "author" : [ { "dropping-particle" : "", "family" : "Zenz", "given" : "F. A.", "non-dropping-particle" : "", "parse-names" : false, "suffix" : "" } ], "container-title" : "The Fibonacci Quarterly", "id" : "ITEM-1", "issue" : "2", "issued" : { "date-parts" : [ [ "1978" ] ] }, "page" : "171-183", "title" : "The Fluid Mechanics of Bubbling Beds", "type" : "article-journal", "volume" : "16" }, "uris" : [ "http://www.mendeley.com/documents/?uuid=e5e31606-a3a2-4ddf-b353-26d61b3150f1" ] } ], "mendeley" : { "formattedCitation" : "(Zenz 1978)", "plainTextFormattedCitation" : "(Zenz 1978)", "previouslyFormattedCitation" : "(Zenz 1978)" }, "properties" : { "noteIndex" : 0 }, "schema" : "https://github.com/citation-style-language/schema/raw/master/csl-citation.json" }</w:instrText>
      </w:r>
      <w:r w:rsidRPr="00390FBB">
        <w:fldChar w:fldCharType="separate"/>
      </w:r>
      <w:r w:rsidR="00352AE9" w:rsidRPr="00352AE9">
        <w:rPr>
          <w:noProof/>
        </w:rPr>
        <w:t>(Zenz 1978)</w:t>
      </w:r>
      <w:r w:rsidRPr="00390FBB">
        <w:fldChar w:fldCharType="end"/>
      </w:r>
      <w:r>
        <w:t>.</w:t>
      </w:r>
      <w:r w:rsidR="008A7880" w:rsidRPr="008A7880">
        <w:rPr>
          <w:noProof/>
          <w:lang w:eastAsia="en-GB"/>
        </w:rPr>
        <w:t xml:space="preserve"> </w:t>
      </w:r>
    </w:p>
    <w:p w14:paraId="370E4FE9" w14:textId="5C7C4BFC" w:rsidR="008A7880" w:rsidRPr="00DC3667" w:rsidRDefault="008A7880" w:rsidP="00EA5CD1">
      <w:pPr>
        <w:spacing w:line="276" w:lineRule="auto"/>
        <w:rPr>
          <w:noProof/>
          <w:lang w:eastAsia="en-GB"/>
        </w:rPr>
      </w:pPr>
      <w:r>
        <w:rPr>
          <w:noProof/>
          <w:lang w:eastAsia="en-GB"/>
        </w:rPr>
        <w:t xml:space="preserve">The bubble rise velocity is also controlled by the particle type.  Geldart Group </w:t>
      </w:r>
      <w:r w:rsidRPr="00390FBB">
        <w:rPr>
          <w:noProof/>
          <w:lang w:eastAsia="en-GB"/>
        </w:rPr>
        <w:t xml:space="preserve">A and B </w:t>
      </w:r>
      <w:r>
        <w:rPr>
          <w:noProof/>
          <w:lang w:eastAsia="en-GB"/>
        </w:rPr>
        <w:t xml:space="preserve">particles </w:t>
      </w:r>
      <w:r w:rsidRPr="00390FBB">
        <w:rPr>
          <w:noProof/>
          <w:lang w:eastAsia="en-GB"/>
        </w:rPr>
        <w:t>feature both</w:t>
      </w:r>
      <w:r>
        <w:rPr>
          <w:noProof/>
          <w:lang w:eastAsia="en-GB"/>
        </w:rPr>
        <w:t xml:space="preserve"> slow and fast bubbles.  Group </w:t>
      </w:r>
      <w:r w:rsidRPr="00390FBB">
        <w:rPr>
          <w:noProof/>
          <w:lang w:eastAsia="en-GB"/>
        </w:rPr>
        <w:t xml:space="preserve">C doesn’t bubble </w:t>
      </w:r>
      <w:r>
        <w:rPr>
          <w:noProof/>
          <w:lang w:eastAsia="en-GB"/>
        </w:rPr>
        <w:t xml:space="preserve">readily </w:t>
      </w:r>
      <w:r w:rsidRPr="00390FBB">
        <w:rPr>
          <w:noProof/>
          <w:lang w:eastAsia="en-GB"/>
        </w:rPr>
        <w:t xml:space="preserve">and </w:t>
      </w:r>
      <w:r>
        <w:rPr>
          <w:noProof/>
          <w:lang w:eastAsia="en-GB"/>
        </w:rPr>
        <w:t xml:space="preserve">Group </w:t>
      </w:r>
      <w:r w:rsidRPr="00390FBB">
        <w:rPr>
          <w:noProof/>
          <w:lang w:eastAsia="en-GB"/>
        </w:rPr>
        <w:t xml:space="preserve">D </w:t>
      </w:r>
      <w:r>
        <w:rPr>
          <w:noProof/>
          <w:lang w:eastAsia="en-GB"/>
        </w:rPr>
        <w:t xml:space="preserve">produces bubbles that grow </w:t>
      </w:r>
      <w:r w:rsidRPr="00390FBB">
        <w:rPr>
          <w:noProof/>
          <w:lang w:eastAsia="en-GB"/>
        </w:rPr>
        <w:t xml:space="preserve">by crosswise coalescence </w:t>
      </w:r>
      <w:r w:rsidRPr="00390FBB">
        <w:rPr>
          <w:noProof/>
          <w:lang w:eastAsia="en-GB"/>
        </w:rPr>
        <w:fldChar w:fldCharType="begin" w:fldLock="1"/>
      </w:r>
      <w:r>
        <w:rPr>
          <w:noProof/>
          <w:lang w:eastAsia="en-GB"/>
        </w:rPr>
        <w:instrText>ADDIN CSL_CITATION { "citationItems" : [ { "id" : "ITEM-1", "itemData" : { "author" : [ { "dropping-particle" : "", "family" : "Howard", "given" : "J R", "non-dropping-particle" : "", "parse-names" : false, "suffix" : "" } ], "id" : "ITEM-1", "issued" : { "date-parts" : [ [ "1989" ] ] }, "publisher" : "Adam Hilger: Bristol", "title" : "Fluidized Bed Technology; Principles and applications", "type" : "book" }, "uris" : [ "http://www.mendeley.com/documents/?uuid=04be0378-3099-4d52-bed5-83928be04c7a" ] } ], "mendeley" : { "formattedCitation" : "(Howard 1989)", "plainTextFormattedCitation" : "(Howard 1989)", "previouslyFormattedCitation" : "(Howard 1989)" }, "properties" : { "noteIndex" : 0 }, "schema" : "https://github.com/citation-style-language/schema/raw/master/csl-citation.json" }</w:instrText>
      </w:r>
      <w:r w:rsidRPr="00390FBB">
        <w:rPr>
          <w:noProof/>
          <w:lang w:eastAsia="en-GB"/>
        </w:rPr>
        <w:fldChar w:fldCharType="separate"/>
      </w:r>
      <w:r w:rsidRPr="00352AE9">
        <w:rPr>
          <w:noProof/>
          <w:lang w:eastAsia="en-GB"/>
        </w:rPr>
        <w:t>(Howard 1989)</w:t>
      </w:r>
      <w:r w:rsidRPr="00390FBB">
        <w:rPr>
          <w:noProof/>
          <w:lang w:eastAsia="en-GB"/>
        </w:rPr>
        <w:fldChar w:fldCharType="end"/>
      </w:r>
      <w:r>
        <w:rPr>
          <w:noProof/>
          <w:lang w:eastAsia="en-GB"/>
        </w:rPr>
        <w:t>.</w:t>
      </w:r>
      <w:r w:rsidRPr="00390FBB">
        <w:rPr>
          <w:noProof/>
          <w:lang w:eastAsia="en-GB"/>
        </w:rPr>
        <w:t xml:space="preserve">  </w:t>
      </w:r>
      <w:r>
        <w:rPr>
          <w:noProof/>
          <w:lang w:eastAsia="en-GB"/>
        </w:rPr>
        <w:t>This produces a range of bubbles and slugs, such as axial slugs in fine particles, wall slugs and flat slugs (</w:t>
      </w:r>
      <w:r>
        <w:rPr>
          <w:noProof/>
          <w:lang w:eastAsia="en-GB"/>
        </w:rPr>
        <w:fldChar w:fldCharType="begin"/>
      </w:r>
      <w:r>
        <w:rPr>
          <w:noProof/>
          <w:lang w:eastAsia="en-GB"/>
        </w:rPr>
        <w:instrText xml:space="preserve"> REF _Ref448735776 \h  \* MERGEFORMAT </w:instrText>
      </w:r>
      <w:r>
        <w:rPr>
          <w:noProof/>
          <w:lang w:eastAsia="en-GB"/>
        </w:rPr>
      </w:r>
      <w:r>
        <w:rPr>
          <w:noProof/>
          <w:lang w:eastAsia="en-GB"/>
        </w:rPr>
        <w:fldChar w:fldCharType="separate"/>
      </w:r>
      <w:r w:rsidR="005D3AE0">
        <w:t xml:space="preserve">Figure </w:t>
      </w:r>
      <w:r w:rsidR="005D3AE0">
        <w:rPr>
          <w:noProof/>
        </w:rPr>
        <w:t>2</w:t>
      </w:r>
      <w:r w:rsidR="005D3AE0">
        <w:rPr>
          <w:noProof/>
        </w:rPr>
        <w:noBreakHyphen/>
        <w:t>14</w:t>
      </w:r>
      <w:r>
        <w:rPr>
          <w:noProof/>
          <w:lang w:eastAsia="en-GB"/>
        </w:rPr>
        <w:fldChar w:fldCharType="end"/>
      </w:r>
      <w:r>
        <w:rPr>
          <w:noProof/>
          <w:lang w:eastAsia="en-GB"/>
        </w:rPr>
        <w:t xml:space="preserve">).  </w:t>
      </w:r>
      <w:r w:rsidRPr="00390FBB">
        <w:rPr>
          <w:noProof/>
          <w:lang w:eastAsia="en-GB"/>
        </w:rPr>
        <w:t xml:space="preserve">Slow bubbles </w:t>
      </w:r>
      <w:r>
        <w:rPr>
          <w:noProof/>
          <w:lang w:eastAsia="en-GB"/>
        </w:rPr>
        <w:t xml:space="preserve">are </w:t>
      </w:r>
      <w:r w:rsidRPr="00390FBB">
        <w:rPr>
          <w:noProof/>
          <w:lang w:eastAsia="en-GB"/>
        </w:rPr>
        <w:t xml:space="preserve">defined by slower rising than the velocity of the gas passing through the voids in the particulate phase. Gas is exchanged between bubble and particulate phases.  If </w:t>
      </w:r>
      <w:r>
        <w:rPr>
          <w:noProof/>
          <w:lang w:eastAsia="en-GB"/>
        </w:rPr>
        <w:t>a</w:t>
      </w:r>
      <w:r w:rsidRPr="00390FBB">
        <w:rPr>
          <w:noProof/>
          <w:lang w:eastAsia="en-GB"/>
        </w:rPr>
        <w:t xml:space="preserve"> bubble rises faster than the gas through the voids, </w:t>
      </w:r>
      <w:r>
        <w:rPr>
          <w:noProof/>
          <w:lang w:eastAsia="en-GB"/>
        </w:rPr>
        <w:t xml:space="preserve">a large proportion of </w:t>
      </w:r>
      <w:r w:rsidRPr="00390FBB">
        <w:rPr>
          <w:noProof/>
          <w:lang w:eastAsia="en-GB"/>
        </w:rPr>
        <w:t xml:space="preserve">gas stays within </w:t>
      </w:r>
      <w:r>
        <w:rPr>
          <w:noProof/>
          <w:lang w:eastAsia="en-GB"/>
        </w:rPr>
        <w:t>the</w:t>
      </w:r>
      <w:r w:rsidRPr="00390FBB">
        <w:rPr>
          <w:noProof/>
          <w:lang w:eastAsia="en-GB"/>
        </w:rPr>
        <w:t xml:space="preserve"> ‘particle cloud’ surrounding the bubble.  The particle cloud becomes thinner as the bubble velocity increases. </w:t>
      </w:r>
      <w:r>
        <w:rPr>
          <w:noProof/>
          <w:lang w:eastAsia="en-GB"/>
        </w:rPr>
        <w:t>A fast bubble r</w:t>
      </w:r>
      <w:r w:rsidRPr="00390FBB">
        <w:rPr>
          <w:noProof/>
          <w:lang w:eastAsia="en-GB"/>
        </w:rPr>
        <w:t>educes gas-particle contact</w:t>
      </w:r>
      <w:r>
        <w:rPr>
          <w:noProof/>
          <w:lang w:eastAsia="en-GB"/>
        </w:rPr>
        <w:t xml:space="preserve">, and therefore in fluidised bed dryers </w:t>
      </w:r>
      <w:r w:rsidRPr="00390FBB">
        <w:rPr>
          <w:noProof/>
          <w:lang w:eastAsia="en-GB"/>
        </w:rPr>
        <w:t>small slow moving bubbles</w:t>
      </w:r>
      <w:r>
        <w:rPr>
          <w:noProof/>
          <w:lang w:eastAsia="en-GB"/>
        </w:rPr>
        <w:t xml:space="preserve"> are most beneficial </w:t>
      </w:r>
      <w:r w:rsidRPr="00390FBB">
        <w:rPr>
          <w:noProof/>
          <w:lang w:eastAsia="en-GB"/>
        </w:rPr>
        <w:fldChar w:fldCharType="begin" w:fldLock="1"/>
      </w:r>
      <w:r>
        <w:rPr>
          <w:noProof/>
          <w:lang w:eastAsia="en-GB"/>
        </w:rPr>
        <w:instrText>ADDIN CSL_CITATION { "citationItems" : [ { "id" : "ITEM-1", "itemData" : { "author" : [ { "dropping-particle" : "", "family" : "Howard", "given" : "J R", "non-dropping-particle" : "", "parse-names" : false, "suffix" : "" } ], "id" : "ITEM-1", "issued" : { "date-parts" : [ [ "1989" ] ] }, "publisher" : "Adam Hilger: Bristol", "title" : "Fluidized Bed Technology; Principles and applications", "type" : "book" }, "uris" : [ "http://www.mendeley.com/documents/?uuid=04be0378-3099-4d52-bed5-83928be04c7a" ] } ], "mendeley" : { "formattedCitation" : "(Howard 1989)", "plainTextFormattedCitation" : "(Howard 1989)", "previouslyFormattedCitation" : "(Howard 1989)" }, "properties" : { "noteIndex" : 0 }, "schema" : "https://github.com/citation-style-language/schema/raw/master/csl-citation.json" }</w:instrText>
      </w:r>
      <w:r w:rsidRPr="00390FBB">
        <w:rPr>
          <w:noProof/>
          <w:lang w:eastAsia="en-GB"/>
        </w:rPr>
        <w:fldChar w:fldCharType="separate"/>
      </w:r>
      <w:r w:rsidRPr="00352AE9">
        <w:rPr>
          <w:noProof/>
          <w:lang w:eastAsia="en-GB"/>
        </w:rPr>
        <w:t>(Howard 1989)</w:t>
      </w:r>
      <w:r w:rsidRPr="00390FBB">
        <w:rPr>
          <w:noProof/>
          <w:lang w:eastAsia="en-GB"/>
        </w:rPr>
        <w:fldChar w:fldCharType="end"/>
      </w:r>
      <w:r>
        <w:rPr>
          <w:noProof/>
          <w:lang w:eastAsia="en-GB"/>
        </w:rPr>
        <w:t>.</w:t>
      </w:r>
      <w:r w:rsidRPr="00390FBB">
        <w:rPr>
          <w:noProof/>
          <w:lang w:eastAsia="en-GB"/>
        </w:rPr>
        <w:t xml:space="preserve">  </w:t>
      </w:r>
      <w:r>
        <w:rPr>
          <w:noProof/>
          <w:lang w:eastAsia="en-GB"/>
        </w:rPr>
        <w:t>A notable d</w:t>
      </w:r>
      <w:r w:rsidRPr="00390FBB">
        <w:rPr>
          <w:noProof/>
          <w:lang w:eastAsia="en-GB"/>
        </w:rPr>
        <w:t xml:space="preserve">ifference with Group D particles is that </w:t>
      </w:r>
      <w:r>
        <w:rPr>
          <w:noProof/>
          <w:lang w:eastAsia="en-GB"/>
        </w:rPr>
        <w:t xml:space="preserve">the </w:t>
      </w:r>
      <w:r w:rsidRPr="00390FBB">
        <w:rPr>
          <w:noProof/>
          <w:lang w:eastAsia="en-GB"/>
        </w:rPr>
        <w:t xml:space="preserve">velocity through </w:t>
      </w:r>
      <w:r>
        <w:rPr>
          <w:noProof/>
          <w:lang w:eastAsia="en-GB"/>
        </w:rPr>
        <w:t xml:space="preserve">the </w:t>
      </w:r>
      <w:r w:rsidRPr="00390FBB">
        <w:rPr>
          <w:noProof/>
          <w:lang w:eastAsia="en-GB"/>
        </w:rPr>
        <w:t>voids is very fast and turbulent</w:t>
      </w:r>
      <w:r>
        <w:rPr>
          <w:noProof/>
          <w:lang w:eastAsia="en-GB"/>
        </w:rPr>
        <w:t xml:space="preserve">, and </w:t>
      </w:r>
      <w:r w:rsidRPr="00390FBB">
        <w:rPr>
          <w:noProof/>
          <w:lang w:eastAsia="en-GB"/>
        </w:rPr>
        <w:t>therefore coalescence is not caused by bubbles catching up from beneath, but rather crosswise across the bed.</w:t>
      </w:r>
      <w:r>
        <w:rPr>
          <w:noProof/>
          <w:lang w:eastAsia="en-GB"/>
        </w:rPr>
        <w:t xml:space="preserve">  </w:t>
      </w:r>
    </w:p>
    <w:p w14:paraId="1634200E" w14:textId="76F4E819" w:rsidR="00BA1D12" w:rsidRDefault="002359A0" w:rsidP="00EA5CD1">
      <w:pPr>
        <w:spacing w:line="276" w:lineRule="auto"/>
        <w:jc w:val="center"/>
      </w:pPr>
      <w:r>
        <w:rPr>
          <w:noProof/>
          <w:lang w:eastAsia="en-GB"/>
        </w:rPr>
        <w:lastRenderedPageBreak/>
        <mc:AlternateContent>
          <mc:Choice Requires="wps">
            <w:drawing>
              <wp:anchor distT="0" distB="0" distL="114300" distR="114300" simplePos="0" relativeHeight="250370560" behindDoc="0" locked="0" layoutInCell="1" allowOverlap="1" wp14:anchorId="63685281" wp14:editId="49AE62EB">
                <wp:simplePos x="0" y="0"/>
                <wp:positionH relativeFrom="column">
                  <wp:posOffset>3748405</wp:posOffset>
                </wp:positionH>
                <wp:positionV relativeFrom="paragraph">
                  <wp:posOffset>1908810</wp:posOffset>
                </wp:positionV>
                <wp:extent cx="1410970" cy="1403985"/>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0970" cy="1403985"/>
                        </a:xfrm>
                        <a:prstGeom prst="rect">
                          <a:avLst/>
                        </a:prstGeom>
                        <a:solidFill>
                          <a:srgbClr val="FFFFFF"/>
                        </a:solidFill>
                        <a:ln w="9525">
                          <a:noFill/>
                          <a:miter lim="800000"/>
                          <a:headEnd/>
                          <a:tailEnd/>
                        </a:ln>
                      </wps:spPr>
                      <wps:txbx>
                        <w:txbxContent>
                          <w:p w14:paraId="5B44E611" w14:textId="77777777" w:rsidR="00BF4C3A" w:rsidRDefault="00BF4C3A" w:rsidP="00FD395D">
                            <w:pPr>
                              <w:spacing w:line="276" w:lineRule="auto"/>
                              <w:jc w:val="center"/>
                            </w:pPr>
                            <w:r>
                              <w:t>‘shell’ is 1.5 x bubble diame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22" type="#_x0000_t202" style="position:absolute;left:0;text-align:left;margin-left:295.15pt;margin-top:150.3pt;width:111.1pt;height:110.55pt;z-index:2503705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" stroked="f">
                <v:textbox style="mso-fit-shape-to-text:t">
                  <w:txbxContent>
                    <w:p w14:paraId="5B44E611" w14:textId="77777777" w:rsidR="00BF4C3A" w:rsidRDefault="00BF4C3A" w:rsidP="00FD395D">
                      <w:pPr>
                        <w:spacing w:line="276" w:lineRule="auto"/>
                        <w:jc w:val="center"/>
                      </w:pPr>
                      <w:r>
                        <w:t>‘shell’ is 1.5 x bubble diameter</w:t>
                      </w:r>
                    </w:p>
                  </w:txbxContent>
                </v:textbox>
              </v:shape>
            </w:pict>
          </mc:Fallback>
        </mc:AlternateContent>
      </w:r>
      <w:r w:rsidR="00BA1D12">
        <w:rPr>
          <w:noProof/>
          <w:lang w:eastAsia="en-GB"/>
        </w:rPr>
        <mc:AlternateContent>
          <mc:Choice Requires="wps">
            <w:drawing>
              <wp:anchor distT="0" distB="0" distL="114300" distR="114300" simplePos="0" relativeHeight="250393088" behindDoc="0" locked="0" layoutInCell="1" allowOverlap="1" wp14:anchorId="533DD24A" wp14:editId="4215B0C1">
                <wp:simplePos x="0" y="0"/>
                <wp:positionH relativeFrom="column">
                  <wp:posOffset>2938509</wp:posOffset>
                </wp:positionH>
                <wp:positionV relativeFrom="paragraph">
                  <wp:posOffset>1339264</wp:posOffset>
                </wp:positionV>
                <wp:extent cx="789650" cy="52816"/>
                <wp:effectExtent l="0" t="0" r="10795" b="23495"/>
                <wp:wrapNone/>
                <wp:docPr id="11" name="Straight Connector 11"/>
                <wp:cNvGraphicFramePr/>
                <a:graphic xmlns:a="http://schemas.openxmlformats.org/drawingml/2006/main">
                  <a:graphicData uri="http://schemas.microsoft.com/office/word/2010/wordprocessingShape">
                    <wps:wsp>
                      <wps:cNvCnPr/>
                      <wps:spPr>
                        <a:xfrm>
                          <a:off x="0" y="0"/>
                          <a:ext cx="789650" cy="5281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 o:spid="_x0000_s1026" style="position:absolute;z-index:25039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1.4pt,105.45pt" to="293.6pt,10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" strokecolor="black [3040]"/>
            </w:pict>
          </mc:Fallback>
        </mc:AlternateContent>
      </w:r>
      <w:r w:rsidR="00BA1D12">
        <w:rPr>
          <w:noProof/>
          <w:lang w:eastAsia="en-GB"/>
        </w:rPr>
        <mc:AlternateContent>
          <mc:Choice Requires="wps">
            <w:drawing>
              <wp:anchor distT="0" distB="0" distL="114300" distR="114300" simplePos="0" relativeHeight="250404352" behindDoc="0" locked="0" layoutInCell="1" allowOverlap="1" wp14:anchorId="2E5C3963" wp14:editId="552ABEB8">
                <wp:simplePos x="0" y="0"/>
                <wp:positionH relativeFrom="column">
                  <wp:posOffset>3195961</wp:posOffset>
                </wp:positionH>
                <wp:positionV relativeFrom="paragraph">
                  <wp:posOffset>1934068</wp:posOffset>
                </wp:positionV>
                <wp:extent cx="656485" cy="132715"/>
                <wp:effectExtent l="0" t="0" r="29845" b="19685"/>
                <wp:wrapNone/>
                <wp:docPr id="12" name="Straight Connector 12"/>
                <wp:cNvGraphicFramePr/>
                <a:graphic xmlns:a="http://schemas.openxmlformats.org/drawingml/2006/main">
                  <a:graphicData uri="http://schemas.microsoft.com/office/word/2010/wordprocessingShape">
                    <wps:wsp>
                      <wps:cNvCnPr/>
                      <wps:spPr>
                        <a:xfrm>
                          <a:off x="0" y="0"/>
                          <a:ext cx="656485" cy="1327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12" o:spid="_x0000_s1026" style="position:absolute;z-index:250404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1.65pt,152.3pt" to="303.35pt,16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" strokecolor="black [3040]"/>
            </w:pict>
          </mc:Fallback>
        </mc:AlternateContent>
      </w:r>
      <w:r w:rsidR="00BA1D12">
        <w:rPr>
          <w:noProof/>
          <w:lang w:eastAsia="en-GB"/>
        </w:rPr>
        <mc:AlternateContent>
          <mc:Choice Requires="wps">
            <w:drawing>
              <wp:anchor distT="0" distB="0" distL="114300" distR="114300" simplePos="0" relativeHeight="250415616" behindDoc="0" locked="0" layoutInCell="1" allowOverlap="1" wp14:anchorId="14335EB1" wp14:editId="63E3742E">
                <wp:simplePos x="0" y="0"/>
                <wp:positionH relativeFrom="column">
                  <wp:posOffset>1482571</wp:posOffset>
                </wp:positionH>
                <wp:positionV relativeFrom="paragraph">
                  <wp:posOffset>2067233</wp:posOffset>
                </wp:positionV>
                <wp:extent cx="1207363" cy="213064"/>
                <wp:effectExtent l="0" t="0" r="12065" b="34925"/>
                <wp:wrapNone/>
                <wp:docPr id="13" name="Straight Connector 13"/>
                <wp:cNvGraphicFramePr/>
                <a:graphic xmlns:a="http://schemas.openxmlformats.org/drawingml/2006/main">
                  <a:graphicData uri="http://schemas.microsoft.com/office/word/2010/wordprocessingShape">
                    <wps:wsp>
                      <wps:cNvCnPr/>
                      <wps:spPr>
                        <a:xfrm flipV="1">
                          <a:off x="0" y="0"/>
                          <a:ext cx="1207363" cy="21306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3" o:spid="_x0000_s1026" style="position:absolute;flip:y;z-index:2504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6.75pt,162.75pt" to="211.8pt,17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" strokecolor="black [3040]"/>
            </w:pict>
          </mc:Fallback>
        </mc:AlternateContent>
      </w:r>
      <w:r w:rsidR="00BA1D12">
        <w:rPr>
          <w:noProof/>
          <w:lang w:eastAsia="en-GB"/>
        </w:rPr>
        <mc:AlternateContent>
          <mc:Choice Requires="wps">
            <w:drawing>
              <wp:anchor distT="0" distB="0" distL="114300" distR="114300" simplePos="0" relativeHeight="250381824" behindDoc="0" locked="0" layoutInCell="1" allowOverlap="1" wp14:anchorId="367E3CC0" wp14:editId="27ECF2A9">
                <wp:simplePos x="0" y="0"/>
                <wp:positionH relativeFrom="column">
                  <wp:posOffset>1704512</wp:posOffset>
                </wp:positionH>
                <wp:positionV relativeFrom="paragraph">
                  <wp:posOffset>1691813</wp:posOffset>
                </wp:positionV>
                <wp:extent cx="1038687" cy="133165"/>
                <wp:effectExtent l="0" t="0" r="28575" b="19685"/>
                <wp:wrapNone/>
                <wp:docPr id="10" name="Straight Connector 10"/>
                <wp:cNvGraphicFramePr/>
                <a:graphic xmlns:a="http://schemas.openxmlformats.org/drawingml/2006/main">
                  <a:graphicData uri="http://schemas.microsoft.com/office/word/2010/wordprocessingShape">
                    <wps:wsp>
                      <wps:cNvCnPr/>
                      <wps:spPr>
                        <a:xfrm>
                          <a:off x="0" y="0"/>
                          <a:ext cx="1038687" cy="1331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0" o:spid="_x0000_s1026" style="position:absolute;z-index:250381824;visibility:visible;mso-wrap-style:square;mso-wrap-distance-left:9pt;mso-wrap-distance-top:0;mso-wrap-distance-right:9pt;mso-wrap-distance-bottom:0;mso-position-horizontal:absolute;mso-position-horizontal-relative:text;mso-position-vertical:absolute;mso-position-vertical-relative:text" from="134.2pt,133.2pt" to="3in,1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" strokecolor="black [3040]"/>
            </w:pict>
          </mc:Fallback>
        </mc:AlternateContent>
      </w:r>
      <w:r w:rsidR="00BA1D12">
        <w:rPr>
          <w:noProof/>
          <w:lang w:eastAsia="en-GB"/>
        </w:rPr>
        <mc:AlternateContent>
          <mc:Choice Requires="wps">
            <w:drawing>
              <wp:anchor distT="0" distB="0" distL="114300" distR="114300" simplePos="0" relativeHeight="250359296" behindDoc="0" locked="0" layoutInCell="1" allowOverlap="1" wp14:anchorId="7E4F69D7" wp14:editId="48261117">
                <wp:simplePos x="0" y="0"/>
                <wp:positionH relativeFrom="column">
                  <wp:posOffset>568535</wp:posOffset>
                </wp:positionH>
                <wp:positionV relativeFrom="paragraph">
                  <wp:posOffset>2112478</wp:posOffset>
                </wp:positionV>
                <wp:extent cx="1411549" cy="1403985"/>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1549" cy="1403985"/>
                        </a:xfrm>
                        <a:prstGeom prst="rect">
                          <a:avLst/>
                        </a:prstGeom>
                        <a:solidFill>
                          <a:srgbClr val="FFFFFF"/>
                        </a:solidFill>
                        <a:ln w="9525">
                          <a:noFill/>
                          <a:miter lim="800000"/>
                          <a:headEnd/>
                          <a:tailEnd/>
                        </a:ln>
                      </wps:spPr>
                      <wps:txbx>
                        <w:txbxContent>
                          <w:p w14:paraId="5C39B1E5" w14:textId="77777777" w:rsidR="00BF4C3A" w:rsidRDefault="00BF4C3A" w:rsidP="00BA1D12">
                            <w:pPr>
                              <w:jc w:val="center"/>
                            </w:pPr>
                            <w:r>
                              <w:t>wak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23" type="#_x0000_t202" style="position:absolute;left:0;text-align:left;margin-left:44.75pt;margin-top:166.35pt;width:111.15pt;height:110.55pt;z-index:2503592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" stroked="f">
                <v:textbox style="mso-fit-shape-to-text:t">
                  <w:txbxContent>
                    <w:p w14:paraId="5C39B1E5" w14:textId="77777777" w:rsidR="00BF4C3A" w:rsidRDefault="00BF4C3A" w:rsidP="00BA1D12">
                      <w:pPr>
                        <w:jc w:val="center"/>
                      </w:pPr>
                      <w:r>
                        <w:t>wake</w:t>
                      </w:r>
                    </w:p>
                  </w:txbxContent>
                </v:textbox>
              </v:shape>
            </w:pict>
          </mc:Fallback>
        </mc:AlternateContent>
      </w:r>
      <w:r w:rsidR="00BA1D12">
        <w:rPr>
          <w:noProof/>
          <w:lang w:eastAsia="en-GB"/>
        </w:rPr>
        <mc:AlternateContent>
          <mc:Choice Requires="wps">
            <w:drawing>
              <wp:anchor distT="0" distB="0" distL="114300" distR="114300" simplePos="0" relativeHeight="250348032" behindDoc="0" locked="0" layoutInCell="1" allowOverlap="1" wp14:anchorId="54F0CEA7" wp14:editId="776A7512">
                <wp:simplePos x="0" y="0"/>
                <wp:positionH relativeFrom="column">
                  <wp:posOffset>567603</wp:posOffset>
                </wp:positionH>
                <wp:positionV relativeFrom="paragraph">
                  <wp:posOffset>1383030</wp:posOffset>
                </wp:positionV>
                <wp:extent cx="1411549" cy="1403985"/>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1549" cy="1403985"/>
                        </a:xfrm>
                        <a:prstGeom prst="rect">
                          <a:avLst/>
                        </a:prstGeom>
                        <a:solidFill>
                          <a:srgbClr val="FFFFFF"/>
                        </a:solidFill>
                        <a:ln w="9525">
                          <a:noFill/>
                          <a:miter lim="800000"/>
                          <a:headEnd/>
                          <a:tailEnd/>
                        </a:ln>
                      </wps:spPr>
                      <wps:txbx>
                        <w:txbxContent>
                          <w:p w14:paraId="0FA1ED82" w14:textId="77777777" w:rsidR="00BF4C3A" w:rsidRDefault="00BF4C3A" w:rsidP="002359A0">
                            <w:pPr>
                              <w:spacing w:line="276" w:lineRule="auto"/>
                              <w:jc w:val="center"/>
                            </w:pPr>
                            <w:r>
                              <w:t>bubble, or particle free voi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24" type="#_x0000_t202" style="position:absolute;left:0;text-align:left;margin-left:44.7pt;margin-top:108.9pt;width:111.15pt;height:110.55pt;z-index:250348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" stroked="f">
                <v:textbox style="mso-fit-shape-to-text:t">
                  <w:txbxContent>
                    <w:p w14:paraId="0FA1ED82" w14:textId="77777777" w:rsidR="00BF4C3A" w:rsidRDefault="00BF4C3A" w:rsidP="002359A0">
                      <w:pPr>
                        <w:spacing w:line="276" w:lineRule="auto"/>
                        <w:jc w:val="center"/>
                      </w:pPr>
                      <w:r>
                        <w:t>bubble, or particle free void</w:t>
                      </w:r>
                    </w:p>
                  </w:txbxContent>
                </v:textbox>
              </v:shape>
            </w:pict>
          </mc:Fallback>
        </mc:AlternateContent>
      </w:r>
      <w:r w:rsidR="00BA1D12">
        <w:rPr>
          <w:noProof/>
          <w:lang w:eastAsia="en-GB"/>
        </w:rPr>
        <mc:AlternateContent>
          <mc:Choice Requires="wps">
            <w:drawing>
              <wp:anchor distT="0" distB="0" distL="114300" distR="114300" simplePos="0" relativeHeight="250336768" behindDoc="0" locked="0" layoutInCell="1" allowOverlap="1" wp14:anchorId="46805A67" wp14:editId="4A1A2BF3">
                <wp:simplePos x="0" y="0"/>
                <wp:positionH relativeFrom="column">
                  <wp:posOffset>3657600</wp:posOffset>
                </wp:positionH>
                <wp:positionV relativeFrom="paragraph">
                  <wp:posOffset>1250488</wp:posOffset>
                </wp:positionV>
                <wp:extent cx="1491449" cy="140398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1449" cy="1403985"/>
                        </a:xfrm>
                        <a:prstGeom prst="rect">
                          <a:avLst/>
                        </a:prstGeom>
                        <a:solidFill>
                          <a:srgbClr val="FFFFFF"/>
                        </a:solidFill>
                        <a:ln w="9525">
                          <a:noFill/>
                          <a:miter lim="800000"/>
                          <a:headEnd/>
                          <a:tailEnd/>
                        </a:ln>
                      </wps:spPr>
                      <wps:txbx>
                        <w:txbxContent>
                          <w:p w14:paraId="6121DD90" w14:textId="77777777" w:rsidR="00BF4C3A" w:rsidRDefault="00BF4C3A" w:rsidP="00FD395D">
                            <w:pPr>
                              <w:spacing w:line="276" w:lineRule="auto"/>
                              <w:jc w:val="center"/>
                            </w:pPr>
                            <w:r>
                              <w:t>downflowing ‘shell’ of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25" type="#_x0000_t202" style="position:absolute;left:0;text-align:left;margin-left:4in;margin-top:98.45pt;width:117.45pt;height:110.55pt;z-index:2503367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" stroked="f">
                <v:textbox style="mso-fit-shape-to-text:t">
                  <w:txbxContent>
                    <w:p w14:paraId="6121DD90" w14:textId="77777777" w:rsidR="00BF4C3A" w:rsidRDefault="00BF4C3A" w:rsidP="00FD395D">
                      <w:pPr>
                        <w:spacing w:line="276" w:lineRule="auto"/>
                        <w:jc w:val="center"/>
                      </w:pPr>
                      <w:r>
                        <w:t>downflowing ‘shell’ of particles</w:t>
                      </w:r>
                    </w:p>
                  </w:txbxContent>
                </v:textbox>
              </v:shape>
            </w:pict>
          </mc:Fallback>
        </mc:AlternateContent>
      </w:r>
      <w:r w:rsidR="00BA1D12">
        <w:rPr>
          <w:noProof/>
          <w:lang w:eastAsia="en-GB"/>
        </w:rPr>
        <w:drawing>
          <wp:inline distT="0" distB="0" distL="0" distR="0" wp14:anchorId="68B9D82D" wp14:editId="6914DF38">
            <wp:extent cx="2183907" cy="3487206"/>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idisation bubble walls.jpg"/>
                    <pic:cNvPicPr/>
                  </pic:nvPicPr>
                  <pic:blipFill rotWithShape="1">
                    <a:blip r:embed="rId25">
                      <a:extLst>
                        <a:ext uri="{28A0092B-C50C-407E-A947-70E740481C1C}">
                          <a14:useLocalDpi xmlns:a14="http://schemas.microsoft.com/office/drawing/2010/main" val="0"/>
                        </a:ext>
                      </a:extLst>
                    </a:blip>
                    <a:srcRect l="33489" t="22108" r="37674" b="16501"/>
                    <a:stretch/>
                  </pic:blipFill>
                  <pic:spPr bwMode="auto">
                    <a:xfrm>
                      <a:off x="0" y="0"/>
                      <a:ext cx="2185972" cy="3490503"/>
                    </a:xfrm>
                    <a:prstGeom prst="rect">
                      <a:avLst/>
                    </a:prstGeom>
                    <a:ln>
                      <a:noFill/>
                    </a:ln>
                    <a:extLst>
                      <a:ext uri="{53640926-AAD7-44D8-BBD7-CCE9431645EC}">
                        <a14:shadowObscured xmlns:a14="http://schemas.microsoft.com/office/drawing/2010/main"/>
                      </a:ext>
                    </a:extLst>
                  </pic:spPr>
                </pic:pic>
              </a:graphicData>
            </a:graphic>
          </wp:inline>
        </w:drawing>
      </w:r>
    </w:p>
    <w:p w14:paraId="68BE8210" w14:textId="7DD7FF76" w:rsidR="00BA1D12" w:rsidRPr="00390FBB" w:rsidRDefault="00BA1D12" w:rsidP="00EA5CD1">
      <w:pPr>
        <w:pStyle w:val="Caption"/>
        <w:spacing w:line="276" w:lineRule="auto"/>
      </w:pPr>
      <w:bookmarkStart w:id="95" w:name="_Ref448734728"/>
      <w:bookmarkStart w:id="96" w:name="_Toc474686571"/>
      <w:r>
        <w:t xml:space="preserve">Figure </w:t>
      </w:r>
      <w:fldSimple w:instr=" STYLEREF 1 \s ">
        <w:r w:rsidR="005D3AE0">
          <w:rPr>
            <w:noProof/>
          </w:rPr>
          <w:t>2</w:t>
        </w:r>
      </w:fldSimple>
      <w:r w:rsidR="00F02E7D">
        <w:noBreakHyphen/>
      </w:r>
      <w:fldSimple w:instr=" SEQ Figure \* ARABIC \s 1 ">
        <w:r w:rsidR="005D3AE0">
          <w:rPr>
            <w:noProof/>
          </w:rPr>
          <w:t>13</w:t>
        </w:r>
      </w:fldSimple>
      <w:bookmarkEnd w:id="95"/>
      <w:r>
        <w:t>.  Development of a ‘shell’ of particles to form a bubble wall</w:t>
      </w:r>
      <w:r w:rsidRPr="00390FBB">
        <w:t xml:space="preserve"> </w:t>
      </w:r>
      <w:r w:rsidRPr="00390FBB">
        <w:fldChar w:fldCharType="begin" w:fldLock="1"/>
      </w:r>
      <w:r w:rsidR="00D37BCC">
        <w:instrText>ADDIN CSL_CITATION { "citationItems" : [ { "id" : "ITEM-1", "itemData" : { "author" : [ { "dropping-particle" : "", "family" : "Zenz", "given" : "F. A.", "non-dropping-particle" : "", "parse-names" : false, "suffix" : "" } ], "container-title" : "The Fibonacci Quarterly", "id" : "ITEM-1", "issue" : "2", "issued" : { "date-parts" : [ [ "1978" ] ] }, "page" : "171-183", "title" : "The Fluid Mechanics of Bubbling Beds", "type" : "article-journal", "volume" : "16" }, "uris" : [ "http://www.mendeley.com/documents/?uuid=e5e31606-a3a2-4ddf-b353-26d61b3150f1" ] } ], "mendeley" : { "formattedCitation" : "(Zenz 1978)", "plainTextFormattedCitation" : "(Zenz 1978)", "previouslyFormattedCitation" : "(Zenz 1978)" }, "properties" : { "noteIndex" : 0 }, "schema" : "https://github.com/citation-style-language/schema/raw/master/csl-citation.json" }</w:instrText>
      </w:r>
      <w:r w:rsidRPr="00390FBB">
        <w:fldChar w:fldCharType="separate"/>
      </w:r>
      <w:r w:rsidR="00352AE9" w:rsidRPr="00352AE9">
        <w:rPr>
          <w:noProof/>
        </w:rPr>
        <w:t>(Zenz 1978)</w:t>
      </w:r>
      <w:r w:rsidRPr="00390FBB">
        <w:fldChar w:fldCharType="end"/>
      </w:r>
      <w:r>
        <w:t>.</w:t>
      </w:r>
      <w:bookmarkEnd w:id="96"/>
    </w:p>
    <w:p w14:paraId="56CEFE17" w14:textId="77777777" w:rsidR="00BA1D12" w:rsidRPr="00390FBB" w:rsidRDefault="00BA1D12" w:rsidP="00EA5CD1">
      <w:pPr>
        <w:spacing w:line="276" w:lineRule="auto"/>
        <w:rPr>
          <w:noProof/>
          <w:lang w:eastAsia="en-GB"/>
        </w:rPr>
      </w:pPr>
    </w:p>
    <w:p w14:paraId="5DF6927E" w14:textId="77777777" w:rsidR="00BA1D12" w:rsidRPr="00390FBB" w:rsidRDefault="00BA1D12" w:rsidP="00EA5CD1">
      <w:pPr>
        <w:spacing w:line="276" w:lineRule="auto"/>
      </w:pPr>
      <w:r w:rsidRPr="00390FBB">
        <w:rPr>
          <w:noProof/>
          <w:lang w:eastAsia="en-GB"/>
        </w:rPr>
        <mc:AlternateContent>
          <mc:Choice Requires="wps">
            <w:drawing>
              <wp:anchor distT="0" distB="0" distL="114300" distR="114300" simplePos="0" relativeHeight="249213440" behindDoc="0" locked="0" layoutInCell="1" allowOverlap="1" wp14:anchorId="71586545" wp14:editId="60C44E4B">
                <wp:simplePos x="0" y="0"/>
                <wp:positionH relativeFrom="column">
                  <wp:posOffset>2294255</wp:posOffset>
                </wp:positionH>
                <wp:positionV relativeFrom="paragraph">
                  <wp:posOffset>34290</wp:posOffset>
                </wp:positionV>
                <wp:extent cx="781050" cy="1403985"/>
                <wp:effectExtent l="0" t="0" r="0" b="0"/>
                <wp:wrapNone/>
                <wp:docPr id="3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solidFill>
                          <a:srgbClr val="FFFFFF"/>
                        </a:solidFill>
                        <a:ln w="9525">
                          <a:noFill/>
                          <a:miter lim="800000"/>
                          <a:headEnd/>
                          <a:tailEnd/>
                        </a:ln>
                      </wps:spPr>
                      <wps:txbx>
                        <w:txbxContent>
                          <w:p w14:paraId="3AEA165B" w14:textId="77777777" w:rsidR="00BF4C3A" w:rsidRDefault="00BF4C3A" w:rsidP="00BA1D12">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26" type="#_x0000_t202" style="position:absolute;left:0;text-align:left;margin-left:180.65pt;margin-top:2.7pt;width:61.5pt;height:110.55pt;z-index:2492134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" stroked="f">
                <v:textbox style="mso-fit-shape-to-text:t">
                  <w:txbxContent>
                    <w:p w14:paraId="3AEA165B" w14:textId="77777777" w:rsidR="00BF4C3A" w:rsidRDefault="00BF4C3A" w:rsidP="00BA1D12">
                      <w:r>
                        <w:t>b)</w:t>
                      </w:r>
                    </w:p>
                  </w:txbxContent>
                </v:textbox>
              </v:shape>
            </w:pict>
          </mc:Fallback>
        </mc:AlternateContent>
      </w:r>
      <w:r w:rsidRPr="00390FBB">
        <w:rPr>
          <w:noProof/>
          <w:lang w:eastAsia="en-GB"/>
        </w:rPr>
        <mc:AlternateContent>
          <mc:Choice Requires="wps">
            <w:drawing>
              <wp:anchor distT="0" distB="0" distL="114300" distR="114300" simplePos="0" relativeHeight="249202176" behindDoc="0" locked="0" layoutInCell="1" allowOverlap="1" wp14:anchorId="028B923D" wp14:editId="65FC831D">
                <wp:simplePos x="0" y="0"/>
                <wp:positionH relativeFrom="column">
                  <wp:posOffset>3503930</wp:posOffset>
                </wp:positionH>
                <wp:positionV relativeFrom="paragraph">
                  <wp:posOffset>20320</wp:posOffset>
                </wp:positionV>
                <wp:extent cx="781050" cy="1403985"/>
                <wp:effectExtent l="0" t="0" r="0" b="0"/>
                <wp:wrapNone/>
                <wp:docPr id="3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solidFill>
                          <a:srgbClr val="FFFFFF"/>
                        </a:solidFill>
                        <a:ln w="9525">
                          <a:noFill/>
                          <a:miter lim="800000"/>
                          <a:headEnd/>
                          <a:tailEnd/>
                        </a:ln>
                      </wps:spPr>
                      <wps:txbx>
                        <w:txbxContent>
                          <w:p w14:paraId="60061DD0" w14:textId="77777777" w:rsidR="00BF4C3A" w:rsidRDefault="00BF4C3A" w:rsidP="00BA1D12">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27" type="#_x0000_t202" style="position:absolute;left:0;text-align:left;margin-left:275.9pt;margin-top:1.6pt;width:61.5pt;height:110.55pt;z-index:249202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" stroked="f">
                <v:textbox style="mso-fit-shape-to-text:t">
                  <w:txbxContent>
                    <w:p w14:paraId="60061DD0" w14:textId="77777777" w:rsidR="00BF4C3A" w:rsidRDefault="00BF4C3A" w:rsidP="00BA1D12">
                      <w:r>
                        <w:t>c)</w:t>
                      </w:r>
                    </w:p>
                  </w:txbxContent>
                </v:textbox>
              </v:shape>
            </w:pict>
          </mc:Fallback>
        </mc:AlternateContent>
      </w:r>
      <w:r w:rsidRPr="00390FBB">
        <w:rPr>
          <w:noProof/>
          <w:lang w:eastAsia="en-GB"/>
        </w:rPr>
        <mc:AlternateContent>
          <mc:Choice Requires="wps">
            <w:drawing>
              <wp:anchor distT="0" distB="0" distL="114300" distR="114300" simplePos="0" relativeHeight="249190912" behindDoc="0" locked="0" layoutInCell="1" allowOverlap="1" wp14:anchorId="2747286F" wp14:editId="233ED0A5">
                <wp:simplePos x="0" y="0"/>
                <wp:positionH relativeFrom="column">
                  <wp:posOffset>1094105</wp:posOffset>
                </wp:positionH>
                <wp:positionV relativeFrom="paragraph">
                  <wp:posOffset>34937</wp:posOffset>
                </wp:positionV>
                <wp:extent cx="781050" cy="1403985"/>
                <wp:effectExtent l="0" t="0" r="0" b="0"/>
                <wp:wrapNone/>
                <wp:docPr id="3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solidFill>
                          <a:srgbClr val="FFFFFF"/>
                        </a:solidFill>
                        <a:ln w="9525">
                          <a:noFill/>
                          <a:miter lim="800000"/>
                          <a:headEnd/>
                          <a:tailEnd/>
                        </a:ln>
                      </wps:spPr>
                      <wps:txbx>
                        <w:txbxContent>
                          <w:p w14:paraId="0ED70E0A" w14:textId="77777777" w:rsidR="00BF4C3A" w:rsidRDefault="00BF4C3A" w:rsidP="00BA1D12">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28" type="#_x0000_t202" style="position:absolute;left:0;text-align:left;margin-left:86.15pt;margin-top:2.75pt;width:61.5pt;height:110.55pt;z-index:2491909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" stroked="f">
                <v:textbox style="mso-fit-shape-to-text:t">
                  <w:txbxContent>
                    <w:p w14:paraId="0ED70E0A" w14:textId="77777777" w:rsidR="00BF4C3A" w:rsidRDefault="00BF4C3A" w:rsidP="00BA1D12">
                      <w:r>
                        <w:t>a)</w:t>
                      </w:r>
                    </w:p>
                  </w:txbxContent>
                </v:textbox>
              </v:shape>
            </w:pict>
          </mc:Fallback>
        </mc:AlternateContent>
      </w:r>
      <w:r w:rsidRPr="00390FBB">
        <w:rPr>
          <w:noProof/>
          <w:lang w:eastAsia="en-GB"/>
        </w:rPr>
        <w:drawing>
          <wp:inline distT="0" distB="0" distL="0" distR="0" wp14:anchorId="0CA3106A" wp14:editId="3BD70D01">
            <wp:extent cx="5734975" cy="2032987"/>
            <wp:effectExtent l="0" t="0" r="0" b="5715"/>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idisation slug formation.jpg"/>
                    <pic:cNvPicPr/>
                  </pic:nvPicPr>
                  <pic:blipFill rotWithShape="1">
                    <a:blip r:embed="rId26">
                      <a:extLst>
                        <a:ext uri="{28A0092B-C50C-407E-A947-70E740481C1C}">
                          <a14:useLocalDpi xmlns:a14="http://schemas.microsoft.com/office/drawing/2010/main" val="0"/>
                        </a:ext>
                      </a:extLst>
                    </a:blip>
                    <a:srcRect t="7661" r="53600" b="70410"/>
                    <a:stretch/>
                  </pic:blipFill>
                  <pic:spPr bwMode="auto">
                    <a:xfrm>
                      <a:off x="0" y="0"/>
                      <a:ext cx="5743597" cy="2036043"/>
                    </a:xfrm>
                    <a:prstGeom prst="rect">
                      <a:avLst/>
                    </a:prstGeom>
                    <a:ln>
                      <a:noFill/>
                    </a:ln>
                    <a:extLst>
                      <a:ext uri="{53640926-AAD7-44D8-BBD7-CCE9431645EC}">
                        <a14:shadowObscured xmlns:a14="http://schemas.microsoft.com/office/drawing/2010/main"/>
                      </a:ext>
                    </a:extLst>
                  </pic:spPr>
                </pic:pic>
              </a:graphicData>
            </a:graphic>
          </wp:inline>
        </w:drawing>
      </w:r>
    </w:p>
    <w:p w14:paraId="575ED951" w14:textId="2FFA7058" w:rsidR="00BA1D12" w:rsidRPr="00390FBB" w:rsidRDefault="00BA1D12" w:rsidP="00EA5CD1">
      <w:pPr>
        <w:pStyle w:val="Caption"/>
        <w:spacing w:line="276" w:lineRule="auto"/>
        <w:rPr>
          <w:rFonts w:eastAsiaTheme="minorEastAsia"/>
        </w:rPr>
      </w:pPr>
      <w:bookmarkStart w:id="97" w:name="_Ref448735776"/>
      <w:bookmarkStart w:id="98" w:name="_Toc474686572"/>
      <w:r>
        <w:t xml:space="preserve">Figure </w:t>
      </w:r>
      <w:fldSimple w:instr=" STYLEREF 1 \s ">
        <w:r w:rsidR="005D3AE0">
          <w:rPr>
            <w:noProof/>
          </w:rPr>
          <w:t>2</w:t>
        </w:r>
      </w:fldSimple>
      <w:r w:rsidR="00F02E7D">
        <w:noBreakHyphen/>
      </w:r>
      <w:fldSimple w:instr=" SEQ Figure \* ARABIC \s 1 ">
        <w:r w:rsidR="005D3AE0">
          <w:rPr>
            <w:noProof/>
          </w:rPr>
          <w:t>14</w:t>
        </w:r>
      </w:fldSimple>
      <w:bookmarkEnd w:id="97"/>
      <w:r>
        <w:t xml:space="preserve">.  Types of slugs commonly found in fluidised beds </w:t>
      </w:r>
      <w:r w:rsidRPr="00390FBB">
        <w:rPr>
          <w:rFonts w:eastAsiaTheme="minorEastAsia"/>
        </w:rPr>
        <w:t>a) axial slugs in fine particles</w:t>
      </w:r>
      <w:r>
        <w:rPr>
          <w:rFonts w:eastAsiaTheme="minorEastAsia"/>
        </w:rPr>
        <w:t xml:space="preserve">, </w:t>
      </w:r>
      <w:r w:rsidRPr="00390FBB">
        <w:rPr>
          <w:rFonts w:eastAsiaTheme="minorEastAsia"/>
        </w:rPr>
        <w:t xml:space="preserve">b) wall slugs </w:t>
      </w:r>
      <w:r>
        <w:rPr>
          <w:rFonts w:eastAsiaTheme="minorEastAsia"/>
        </w:rPr>
        <w:t>caused by</w:t>
      </w:r>
      <w:r w:rsidRPr="00390FBB">
        <w:rPr>
          <w:rFonts w:eastAsiaTheme="minorEastAsia"/>
        </w:rPr>
        <w:t xml:space="preserve"> small</w:t>
      </w:r>
      <w:r>
        <w:rPr>
          <w:rFonts w:eastAsiaTheme="minorEastAsia"/>
        </w:rPr>
        <w:t xml:space="preserve"> rough particles or rough walls and </w:t>
      </w:r>
      <w:r w:rsidRPr="00390FBB">
        <w:rPr>
          <w:rFonts w:eastAsiaTheme="minorEastAsia"/>
        </w:rPr>
        <w:t xml:space="preserve">c) flat slugs </w:t>
      </w:r>
      <w:r>
        <w:rPr>
          <w:rFonts w:eastAsiaTheme="minorEastAsia"/>
        </w:rPr>
        <w:t xml:space="preserve">caused by </w:t>
      </w:r>
      <w:r w:rsidRPr="00390FBB">
        <w:rPr>
          <w:rFonts w:eastAsiaTheme="minorEastAsia"/>
        </w:rPr>
        <w:t>large particles</w:t>
      </w:r>
      <w:r>
        <w:rPr>
          <w:rFonts w:eastAsiaTheme="minorEastAsia"/>
        </w:rPr>
        <w:t xml:space="preserve"> </w:t>
      </w:r>
      <w:r w:rsidRPr="00390FBB">
        <w:rPr>
          <w:rFonts w:eastAsiaTheme="minorEastAsia"/>
        </w:rPr>
        <w:fldChar w:fldCharType="begin" w:fldLock="1"/>
      </w:r>
      <w:r w:rsidR="00D37BCC">
        <w:rPr>
          <w:rFonts w:eastAsiaTheme="minorEastAsia"/>
        </w:rPr>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plainTextFormattedCitation" : "(Kunii &amp; Levenspiel 1991)", "previouslyFormattedCitation" : "(Kunii &amp; Levenspiel 1991)" }, "properties" : { "noteIndex" : 0 }, "schema" : "https://github.com/citation-style-language/schema/raw/master/csl-citation.json" }</w:instrText>
      </w:r>
      <w:r w:rsidRPr="00390FBB">
        <w:rPr>
          <w:rFonts w:eastAsiaTheme="minorEastAsia"/>
        </w:rPr>
        <w:fldChar w:fldCharType="separate"/>
      </w:r>
      <w:r w:rsidR="00352AE9" w:rsidRPr="00352AE9">
        <w:rPr>
          <w:rFonts w:eastAsiaTheme="minorEastAsia"/>
          <w:noProof/>
        </w:rPr>
        <w:t>(Kunii &amp; Levenspiel 1991)</w:t>
      </w:r>
      <w:r w:rsidRPr="00390FBB">
        <w:rPr>
          <w:rFonts w:eastAsiaTheme="minorEastAsia"/>
        </w:rPr>
        <w:fldChar w:fldCharType="end"/>
      </w:r>
      <w:r>
        <w:rPr>
          <w:rFonts w:eastAsiaTheme="minorEastAsia"/>
        </w:rPr>
        <w:t>.</w:t>
      </w:r>
      <w:bookmarkEnd w:id="98"/>
    </w:p>
    <w:p w14:paraId="67C2C3C9" w14:textId="77777777" w:rsidR="00893B01" w:rsidRDefault="00893B01" w:rsidP="00FD395D">
      <w:pPr>
        <w:spacing w:line="276" w:lineRule="auto"/>
      </w:pPr>
    </w:p>
    <w:p w14:paraId="0F1508A4" w14:textId="77777777" w:rsidR="00FD395D" w:rsidRDefault="00FD395D" w:rsidP="00FD395D">
      <w:pPr>
        <w:spacing w:line="276" w:lineRule="auto"/>
      </w:pPr>
      <w:r>
        <w:t xml:space="preserve">The </w:t>
      </w:r>
      <w:r w:rsidRPr="00390FBB">
        <w:t xml:space="preserve">behaviour of </w:t>
      </w:r>
      <w:r>
        <w:t xml:space="preserve">the </w:t>
      </w:r>
      <w:r w:rsidRPr="00390FBB">
        <w:t>emulsion phase</w:t>
      </w:r>
      <w:r>
        <w:t xml:space="preserve"> is also dependent on the particle type.  For example,</w:t>
      </w:r>
      <w:r w:rsidRPr="00390FBB">
        <w:t xml:space="preserve"> in Group B</w:t>
      </w:r>
      <w:r>
        <w:t xml:space="preserve"> particles in</w:t>
      </w:r>
      <w:r w:rsidRPr="00DC3667">
        <w:t xml:space="preserve"> square beds</w:t>
      </w:r>
      <w:r>
        <w:t>, where the height of the bed is equal to the diameter (</w:t>
      </w:r>
      <m:oMath>
        <m:sSub>
          <m:sSubPr>
            <m:ctrlPr>
              <w:rPr>
                <w:rFonts w:ascii="Cambria Math" w:hAnsi="Cambria Math"/>
                <w:i/>
              </w:rPr>
            </m:ctrlPr>
          </m:sSubPr>
          <m:e>
            <m:r>
              <w:rPr>
                <w:rFonts w:ascii="Cambria Math" w:hAnsi="Cambria Math"/>
              </w:rPr>
              <m:t>H</m:t>
            </m:r>
          </m:e>
          <m:sub>
            <m:r>
              <w:rPr>
                <w:rFonts w:ascii="Cambria Math" w:hAnsi="Cambria Math"/>
              </w:rPr>
              <m:t>bed</m:t>
            </m:r>
          </m:sub>
        </m:sSub>
        <m:r>
          <w:rPr>
            <w:rFonts w:ascii="Cambria Math" w:hAnsi="Cambria Math"/>
          </w:rPr>
          <m:t>/D</m:t>
        </m:r>
      </m:oMath>
      <w:r>
        <w:t>),</w:t>
      </w:r>
      <w:r w:rsidRPr="00DC3667">
        <w:t xml:space="preserve"> </w:t>
      </w:r>
      <w:r>
        <w:t xml:space="preserve">the </w:t>
      </w:r>
      <w:r w:rsidRPr="00DC3667">
        <w:t>emulsion solids circulate as a vortex ring</w:t>
      </w:r>
      <w:r>
        <w:t xml:space="preserve"> with an</w:t>
      </w:r>
      <w:r w:rsidRPr="00DC3667">
        <w:t xml:space="preserve"> upflow at the wall and </w:t>
      </w:r>
      <w:r>
        <w:t xml:space="preserve">a </w:t>
      </w:r>
      <w:r w:rsidRPr="00DC3667">
        <w:t>downflow a</w:t>
      </w:r>
      <w:r>
        <w:t>t</w:t>
      </w:r>
      <w:r w:rsidRPr="00DC3667">
        <w:t xml:space="preserve"> the axis</w:t>
      </w:r>
      <w:r>
        <w:t>.  A</w:t>
      </w:r>
      <w:r w:rsidRPr="00DC3667">
        <w:t>t high gas flow rates</w:t>
      </w:r>
      <w:r>
        <w:t>,</w:t>
      </w:r>
      <w:r w:rsidRPr="00DC3667">
        <w:t xml:space="preserve"> this can reverse</w:t>
      </w:r>
      <w:r>
        <w:t xml:space="preserve"> and </w:t>
      </w:r>
      <w:r w:rsidRPr="00DC3667">
        <w:t>in deeper beds a second vortex ring can form above the original.</w:t>
      </w:r>
      <w:r>
        <w:t xml:space="preserve">  </w:t>
      </w:r>
      <w:r w:rsidRPr="00390FBB">
        <w:t>Emulsion flow reflects the rise pattern of gas bubbles</w:t>
      </w:r>
      <w:r>
        <w:t xml:space="preserve">, with the </w:t>
      </w:r>
      <w:r w:rsidRPr="00390FBB">
        <w:t xml:space="preserve">upflow emulsion rich in rising bubbles, </w:t>
      </w:r>
      <w:r>
        <w:t xml:space="preserve">whilst the </w:t>
      </w:r>
      <w:r w:rsidRPr="00390FBB">
        <w:t>downflow has few bubbles.</w:t>
      </w:r>
      <w:r>
        <w:t xml:space="preserve">  </w:t>
      </w:r>
    </w:p>
    <w:p w14:paraId="34F941DD" w14:textId="77777777" w:rsidR="00FD395D" w:rsidRPr="00390FBB" w:rsidRDefault="00FD395D" w:rsidP="00FD395D">
      <w:pPr>
        <w:spacing w:line="276" w:lineRule="auto"/>
      </w:pPr>
    </w:p>
    <w:p w14:paraId="59607D4C" w14:textId="77777777" w:rsidR="00FD395D" w:rsidRPr="00390FBB" w:rsidRDefault="00FD395D" w:rsidP="00FD395D">
      <w:pPr>
        <w:pStyle w:val="Heading3"/>
        <w:spacing w:line="276" w:lineRule="auto"/>
      </w:pPr>
      <w:bookmarkStart w:id="99" w:name="_Toc474696366"/>
      <w:r w:rsidRPr="00390FBB">
        <w:lastRenderedPageBreak/>
        <w:t>2.</w:t>
      </w:r>
      <w:r>
        <w:t>3.</w:t>
      </w:r>
      <w:r w:rsidRPr="00390FBB">
        <w:t>2.</w:t>
      </w:r>
      <w:r>
        <w:t>5</w:t>
      </w:r>
      <w:r w:rsidRPr="00390FBB">
        <w:tab/>
      </w:r>
      <w:r>
        <w:t>Fluidisation dynamics</w:t>
      </w:r>
      <w:bookmarkEnd w:id="99"/>
    </w:p>
    <w:p w14:paraId="65B3A76C" w14:textId="77777777" w:rsidR="00FD395D" w:rsidRDefault="00FD395D" w:rsidP="00FD395D">
      <w:pPr>
        <w:spacing w:line="276" w:lineRule="auto"/>
      </w:pPr>
      <w:r>
        <w:t>The fluidisation dynamics of fluidised beds are covered in greater detail in Chapter 4, where the appropriate calculations for pressure drop and bed formation are presented.  However, other aspects of fluidisation dynamics, such as expansion and mixing are presented here.</w:t>
      </w:r>
    </w:p>
    <w:p w14:paraId="1F9310EC" w14:textId="610E8EB7" w:rsidR="00BA1D12" w:rsidRDefault="00BA1D12" w:rsidP="00EA5CD1">
      <w:pPr>
        <w:spacing w:line="276" w:lineRule="auto"/>
      </w:pPr>
      <w:r>
        <w:t>B</w:t>
      </w:r>
      <w:r w:rsidRPr="00390FBB">
        <w:t xml:space="preserve">ed expansion </w:t>
      </w:r>
      <w:r>
        <w:t xml:space="preserve">is </w:t>
      </w:r>
      <w:r w:rsidRPr="00390FBB">
        <w:t xml:space="preserve">caused by </w:t>
      </w:r>
      <w:r>
        <w:t xml:space="preserve">the </w:t>
      </w:r>
      <w:r w:rsidRPr="00390FBB">
        <w:t>presence of bubbles</w:t>
      </w:r>
      <w:r>
        <w:t xml:space="preserve">, and </w:t>
      </w:r>
      <w:r w:rsidRPr="00390FBB">
        <w:t xml:space="preserve">can be known as ‘bubble hold up’ </w:t>
      </w:r>
      <w:r w:rsidRPr="00390FBB">
        <w:fldChar w:fldCharType="begin" w:fldLock="1"/>
      </w:r>
      <w:r w:rsidR="00D37BCC">
        <w:instrText>ADDIN CSL_CITATION { "citationItems" : [ { "id" : "ITEM-1", "itemData" : { "author" : [ { "dropping-particle" : "", "family" : "Howard", "given" : "J R", "non-dropping-particle" : "", "parse-names" : false, "suffix" : "" } ], "id" : "ITEM-1", "issued" : { "date-parts" : [ [ "1989" ] ] }, "publisher" : "Adam Hilger: Bristol", "title" : "Fluidized Bed Technology; Principles and applications", "type" : "book" }, "uris" : [ "http://www.mendeley.com/documents/?uuid=04be0378-3099-4d52-bed5-83928be04c7a" ] } ], "mendeley" : { "formattedCitation" : "(Howard 1989)", "plainTextFormattedCitation" : "(Howard 1989)", "previouslyFormattedCitation" : "(Howard 1989)" }, "properties" : { "noteIndex" : 0 }, "schema" : "https://github.com/citation-style-language/schema/raw/master/csl-citation.json" }</w:instrText>
      </w:r>
      <w:r w:rsidRPr="00390FBB">
        <w:fldChar w:fldCharType="separate"/>
      </w:r>
      <w:r w:rsidR="00352AE9" w:rsidRPr="00352AE9">
        <w:rPr>
          <w:noProof/>
        </w:rPr>
        <w:t>(Howard 1989)</w:t>
      </w:r>
      <w:r w:rsidRPr="00390FBB">
        <w:fldChar w:fldCharType="end"/>
      </w:r>
      <w:r>
        <w:t>.  W</w:t>
      </w:r>
      <w:r w:rsidRPr="00390FBB">
        <w:t>hen using a broad size distribution powder</w:t>
      </w:r>
      <w:r>
        <w:t>,</w:t>
      </w:r>
      <w:r w:rsidRPr="00390FBB">
        <w:t xml:space="preserve"> expansion remains constant under increasing bed diameter.  </w:t>
      </w:r>
      <w:r>
        <w:t>However, a n</w:t>
      </w:r>
      <w:r w:rsidRPr="00390FBB">
        <w:t xml:space="preserve">arrow size </w:t>
      </w:r>
      <w:r>
        <w:t>distribution</w:t>
      </w:r>
      <w:r w:rsidRPr="00390FBB">
        <w:t xml:space="preserve"> powder features less bed expansion with increased bed diameter </w:t>
      </w:r>
      <w:r w:rsidRPr="00390FBB">
        <w:fldChar w:fldCharType="begin" w:fldLock="1"/>
      </w:r>
      <w:r w:rsidR="00D37BCC">
        <w:instrText>ADDIN CSL_CITATION { "citationItems" : [ { "id" : "ITEM-1", "itemData" : { "author" : [ { "dropping-particle" : "", "family" : "Howard", "given" : "J R", "non-dropping-particle" : "", "parse-names" : false, "suffix" : "" } ], "id" : "ITEM-1", "issued" : { "date-parts" : [ [ "1989" ] ] }, "publisher" : "Adam Hilger: Bristol", "title" : "Fluidized Bed Technology; Principles and applications", "type" : "book" }, "uris" : [ "http://www.mendeley.com/documents/?uuid=04be0378-3099-4d52-bed5-83928be04c7a" ] } ], "mendeley" : { "formattedCitation" : "(Howard 1989)", "plainTextFormattedCitation" : "(Howard 1989)", "previouslyFormattedCitation" : "(Howard 1989)" }, "properties" : { "noteIndex" : 0 }, "schema" : "https://github.com/citation-style-language/schema/raw/master/csl-citation.json" }</w:instrText>
      </w:r>
      <w:r w:rsidRPr="00390FBB">
        <w:fldChar w:fldCharType="separate"/>
      </w:r>
      <w:r w:rsidR="00352AE9" w:rsidRPr="00352AE9">
        <w:rPr>
          <w:noProof/>
        </w:rPr>
        <w:t>(Howard 1989)</w:t>
      </w:r>
      <w:r w:rsidRPr="00390FBB">
        <w:fldChar w:fldCharType="end"/>
      </w:r>
      <w:r w:rsidRPr="00390FBB">
        <w:t>.  Bed expansion can be estimated from</w:t>
      </w:r>
      <w:r>
        <w:t xml:space="preserve"> Equation 2-</w:t>
      </w:r>
      <w:r w:rsidR="00CC7E1D">
        <w:t>24</w:t>
      </w:r>
      <w:r>
        <w:t>, which describes the height expansion as the growth of bubbles per unit flow rate of fluidising g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BA1D12" w14:paraId="544C7D0F" w14:textId="77777777" w:rsidTr="00BA1D12">
        <w:tc>
          <w:tcPr>
            <w:tcW w:w="7479" w:type="dxa"/>
          </w:tcPr>
          <w:p w14:paraId="67FCEFBE" w14:textId="56ACD4DE" w:rsidR="00BA1D12" w:rsidRDefault="00BF4C3A" w:rsidP="00EA5CD1">
            <w:pPr>
              <w:spacing w:line="276" w:lineRule="auto"/>
            </w:pPr>
            <m:oMathPara>
              <m:oMath>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H</m:t>
                        </m:r>
                      </m:e>
                      <m:sub>
                        <m:r>
                          <w:rPr>
                            <w:rFonts w:ascii="Cambria Math" w:hAnsi="Cambria Math"/>
                          </w:rPr>
                          <m:t>mf</m:t>
                        </m:r>
                      </m:sub>
                    </m:sSub>
                  </m:den>
                </m:f>
                <m:r>
                  <w:rPr>
                    <w:rFonts w:ascii="Cambria Math" w:hAnsi="Cambria Math"/>
                  </w:rPr>
                  <m:t>=1+</m:t>
                </m:r>
                <m:f>
                  <m:fPr>
                    <m:ctrlPr>
                      <w:rPr>
                        <w:rFonts w:ascii="Cambria Math" w:hAnsi="Cambria Math"/>
                        <w:i/>
                      </w:rPr>
                    </m:ctrlPr>
                  </m:fPr>
                  <m:num>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mf</m:t>
                        </m:r>
                      </m:sub>
                    </m:sSub>
                  </m:num>
                  <m:den>
                    <m:r>
                      <w:rPr>
                        <w:rFonts w:ascii="Cambria Math" w:hAnsi="Cambria Math"/>
                      </w:rPr>
                      <m:t>0.71</m:t>
                    </m:r>
                    <m:rad>
                      <m:radPr>
                        <m:degHide m:val="1"/>
                        <m:ctrlPr>
                          <w:rPr>
                            <w:rFonts w:ascii="Cambria Math" w:hAnsi="Cambria Math"/>
                            <w:i/>
                          </w:rPr>
                        </m:ctrlPr>
                      </m:radPr>
                      <m:deg/>
                      <m:e>
                        <m:r>
                          <w:rPr>
                            <w:rFonts w:ascii="Cambria Math" w:hAnsi="Cambria Math"/>
                          </w:rPr>
                          <m:t>g</m:t>
                        </m:r>
                        <m:sSub>
                          <m:sSubPr>
                            <m:ctrlPr>
                              <w:rPr>
                                <w:rFonts w:ascii="Cambria Math" w:hAnsi="Cambria Math"/>
                                <w:i/>
                              </w:rPr>
                            </m:ctrlPr>
                          </m:sSubPr>
                          <m:e>
                            <m:r>
                              <w:rPr>
                                <w:rFonts w:ascii="Cambria Math" w:hAnsi="Cambria Math"/>
                              </w:rPr>
                              <m:t>D</m:t>
                            </m:r>
                          </m:e>
                          <m:sub>
                            <m:r>
                              <w:rPr>
                                <w:rFonts w:ascii="Cambria Math" w:hAnsi="Cambria Math"/>
                              </w:rPr>
                              <m:t>b</m:t>
                            </m:r>
                          </m:sub>
                        </m:sSub>
                      </m:e>
                    </m:rad>
                  </m:den>
                </m:f>
              </m:oMath>
            </m:oMathPara>
          </w:p>
        </w:tc>
        <w:tc>
          <w:tcPr>
            <w:tcW w:w="1763" w:type="dxa"/>
            <w:vAlign w:val="center"/>
          </w:tcPr>
          <w:p w14:paraId="6D864D33" w14:textId="42E9A717" w:rsidR="00BA1D12" w:rsidRDefault="00BA1D12" w:rsidP="00EA5CD1">
            <w:pPr>
              <w:spacing w:after="120" w:line="276" w:lineRule="auto"/>
              <w:jc w:val="right"/>
            </w:pPr>
            <w:r>
              <w:t>Equation 2-</w:t>
            </w:r>
            <w:r w:rsidR="00CC7E1D">
              <w:t>24</w:t>
            </w:r>
          </w:p>
        </w:tc>
      </w:tr>
    </w:tbl>
    <w:p w14:paraId="1C0AFB3E" w14:textId="5BC2EB0B" w:rsidR="00BA1D12" w:rsidRDefault="00BA1D12" w:rsidP="00EA5CD1">
      <w:pPr>
        <w:spacing w:line="276" w:lineRule="auto"/>
      </w:pPr>
      <w:r>
        <w:t>where the increase in bed height above the bed height at minimum fluidisation velocity (</w:t>
      </w:r>
      <m:oMath>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H</m:t>
                </m:r>
              </m:e>
              <m:sub>
                <m:r>
                  <w:rPr>
                    <w:rFonts w:ascii="Cambria Math" w:hAnsi="Cambria Math"/>
                  </w:rPr>
                  <m:t>mf</m:t>
                </m:r>
              </m:sub>
            </m:sSub>
          </m:den>
        </m:f>
      </m:oMath>
      <w:r>
        <w:t>) is the flow of gas in the bed in excess of the minimum fluidisation velocity (</w:t>
      </w:r>
      <m:oMath>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mf</m:t>
            </m:r>
          </m:sub>
        </m:sSub>
      </m:oMath>
      <w:r>
        <w:t>) per bubble (</w:t>
      </w:r>
      <m:oMath>
        <m:sSub>
          <m:sSubPr>
            <m:ctrlPr>
              <w:rPr>
                <w:rFonts w:ascii="Cambria Math" w:hAnsi="Cambria Math"/>
                <w:i/>
              </w:rPr>
            </m:ctrlPr>
          </m:sSubPr>
          <m:e>
            <m:r>
              <w:rPr>
                <w:rFonts w:ascii="Cambria Math" w:hAnsi="Cambria Math"/>
              </w:rPr>
              <m:t>D</m:t>
            </m:r>
          </m:e>
          <m:sub>
            <m:r>
              <w:rPr>
                <w:rFonts w:ascii="Cambria Math" w:hAnsi="Cambria Math"/>
              </w:rPr>
              <m:t>b</m:t>
            </m:r>
          </m:sub>
        </m:sSub>
      </m:oMath>
      <w:r>
        <w:t>).  T</w:t>
      </w:r>
      <w:r w:rsidRPr="00390FBB">
        <w:t xml:space="preserve">his requires knowledge of the average bubble size </w:t>
      </w:r>
      <w:r w:rsidRPr="00390FBB">
        <w:fldChar w:fldCharType="begin" w:fldLock="1"/>
      </w:r>
      <w:r w:rsidR="00D37BCC">
        <w:instrText>ADDIN CSL_CITATION { "citationItems" : [ { "id" : "ITEM-1", "itemData" : { "author" : [ { "dropping-particle" : "", "family" : "Howard", "given" : "J R", "non-dropping-particle" : "", "parse-names" : false, "suffix" : "" } ], "id" : "ITEM-1", "issued" : { "date-parts" : [ [ "1989" ] ] }, "publisher" : "Adam Hilger: Bristol", "title" : "Fluidized Bed Technology; Principles and applications", "type" : "book" }, "uris" : [ "http://www.mendeley.com/documents/?uuid=04be0378-3099-4d52-bed5-83928be04c7a" ] } ], "mendeley" : { "formattedCitation" : "(Howard 1989)", "plainTextFormattedCitation" : "(Howard 1989)", "previouslyFormattedCitation" : "(Howard 1989)" }, "properties" : { "noteIndex" : 0 }, "schema" : "https://github.com/citation-style-language/schema/raw/master/csl-citation.json" }</w:instrText>
      </w:r>
      <w:r w:rsidRPr="00390FBB">
        <w:fldChar w:fldCharType="separate"/>
      </w:r>
      <w:r w:rsidR="00352AE9" w:rsidRPr="00352AE9">
        <w:rPr>
          <w:noProof/>
        </w:rPr>
        <w:t>(Howard 1989)</w:t>
      </w:r>
      <w:r w:rsidRPr="00390FBB">
        <w:fldChar w:fldCharType="end"/>
      </w:r>
      <w:r w:rsidRPr="00390FBB">
        <w:t>.</w:t>
      </w:r>
      <w:r>
        <w:t xml:space="preserve">  The g</w:t>
      </w:r>
      <w:r w:rsidRPr="00390FBB">
        <w:t>as residence time</w:t>
      </w:r>
      <w:r>
        <w:t>, from entering the bed at the distributor plate to exiting a</w:t>
      </w:r>
      <w:r w:rsidR="00AA4B2D">
        <w:t>t</w:t>
      </w:r>
      <w:r>
        <w:t xml:space="preserve"> the top of the bed is given by Equation 2-</w:t>
      </w:r>
      <w:r w:rsidR="00CC7E1D">
        <w:t>25</w:t>
      </w:r>
      <w:r>
        <w:t xml:space="preserve"> as the voidage in the full bed heig</w:t>
      </w:r>
      <w:r w:rsidR="002F278E">
        <w:t>ht over the fluidising velocity</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BA1D12" w14:paraId="14B0334A" w14:textId="77777777" w:rsidTr="00BA1D12">
        <w:tc>
          <w:tcPr>
            <w:tcW w:w="7479" w:type="dxa"/>
          </w:tcPr>
          <w:p w14:paraId="6C5539BC" w14:textId="77777777" w:rsidR="00BA1D12" w:rsidRDefault="00BF4C3A" w:rsidP="00EA5CD1">
            <w:pPr>
              <w:spacing w:line="276" w:lineRule="auto"/>
            </w:pPr>
            <m:oMathPara>
              <m:oMath>
                <m:sSub>
                  <m:sSubPr>
                    <m:ctrlPr>
                      <w:rPr>
                        <w:rFonts w:ascii="Cambria Math" w:hAnsi="Cambria Math"/>
                        <w:i/>
                      </w:rPr>
                    </m:ctrlPr>
                  </m:sSubPr>
                  <m:e>
                    <m:r>
                      <w:rPr>
                        <w:rFonts w:ascii="Cambria Math" w:hAnsi="Cambria Math"/>
                      </w:rPr>
                      <m:t>t</m:t>
                    </m:r>
                  </m:e>
                  <m:sub>
                    <m:r>
                      <w:rPr>
                        <w:rFonts w:ascii="Cambria Math" w:hAnsi="Cambria Math"/>
                      </w:rPr>
                      <m:t>fr</m:t>
                    </m:r>
                  </m:sub>
                </m:sSub>
                <m:r>
                  <w:rPr>
                    <w:rFonts w:ascii="Cambria Math" w:hAnsi="Cambria Math"/>
                  </w:rPr>
                  <m:t>=</m:t>
                </m:r>
                <m:f>
                  <m:fPr>
                    <m:ctrlPr>
                      <w:rPr>
                        <w:rFonts w:ascii="Cambria Math" w:hAnsi="Cambria Math"/>
                        <w:i/>
                      </w:rPr>
                    </m:ctrlPr>
                  </m:fPr>
                  <m:num>
                    <m:r>
                      <w:rPr>
                        <w:rFonts w:ascii="Cambria Math" w:hAnsi="Cambria Math"/>
                      </w:rPr>
                      <m:t>εH</m:t>
                    </m:r>
                  </m:num>
                  <m:den>
                    <m:r>
                      <w:rPr>
                        <w:rFonts w:ascii="Cambria Math" w:hAnsi="Cambria Math"/>
                      </w:rPr>
                      <m:t>U</m:t>
                    </m:r>
                  </m:den>
                </m:f>
              </m:oMath>
            </m:oMathPara>
          </w:p>
        </w:tc>
        <w:tc>
          <w:tcPr>
            <w:tcW w:w="1763" w:type="dxa"/>
            <w:vAlign w:val="center"/>
          </w:tcPr>
          <w:p w14:paraId="1C94D4B0" w14:textId="53D39B57" w:rsidR="00BA1D12" w:rsidRDefault="00BA1D12" w:rsidP="00EA5CD1">
            <w:pPr>
              <w:spacing w:after="120" w:line="276" w:lineRule="auto"/>
              <w:jc w:val="right"/>
            </w:pPr>
            <w:r>
              <w:t>Equation 2-</w:t>
            </w:r>
            <w:r w:rsidR="00CC7E1D">
              <w:t>25</w:t>
            </w:r>
          </w:p>
        </w:tc>
      </w:tr>
    </w:tbl>
    <w:p w14:paraId="5DC8106D" w14:textId="77777777" w:rsidR="00BA1D12" w:rsidRDefault="00BA1D12" w:rsidP="00EA5CD1">
      <w:pPr>
        <w:spacing w:line="276" w:lineRule="auto"/>
      </w:pPr>
      <w:r w:rsidRPr="00390FBB">
        <w:t xml:space="preserve"> where </w:t>
      </w:r>
      <m:oMath>
        <m:r>
          <w:rPr>
            <w:rFonts w:ascii="Cambria Math" w:hAnsi="Cambria Math"/>
          </w:rPr>
          <m:t>ε</m:t>
        </m:r>
      </m:oMath>
      <w:r w:rsidRPr="00390FBB">
        <w:t xml:space="preserve"> is voidage.</w:t>
      </w:r>
      <w:r>
        <w:t xml:space="preserve">  This consequently does not consider the influence of bubble movement, slugging or channelling.  </w:t>
      </w:r>
    </w:p>
    <w:p w14:paraId="5F2B0C19" w14:textId="16E6AD6E" w:rsidR="00BA1D12" w:rsidRDefault="00BA1D12" w:rsidP="00EA5CD1">
      <w:pPr>
        <w:spacing w:line="276" w:lineRule="auto"/>
      </w:pPr>
      <w:r>
        <w:t>The movement of the emulsion phase and bubbles outlined in Section 2.3.2.2 produce the good mixing qualities typical of fluidised beds.  M</w:t>
      </w:r>
      <w:r w:rsidRPr="00390FBB">
        <w:t xml:space="preserve">ixing is </w:t>
      </w:r>
      <w:r w:rsidR="00A4451D">
        <w:t>influenced by</w:t>
      </w:r>
      <w:r>
        <w:t xml:space="preserve"> </w:t>
      </w:r>
      <w:r w:rsidRPr="00390FBB">
        <w:t>the</w:t>
      </w:r>
      <w:r>
        <w:t xml:space="preserve"> </w:t>
      </w:r>
      <w:r w:rsidRPr="00390FBB">
        <w:t>flow of particles</w:t>
      </w:r>
      <w:r>
        <w:t xml:space="preserve"> that surround a bubble, along with the </w:t>
      </w:r>
      <w:r w:rsidRPr="00390FBB">
        <w:t>particles in the wake behind the bubble.</w:t>
      </w:r>
      <w:r>
        <w:t xml:space="preserve">  </w:t>
      </w:r>
      <w:r w:rsidR="00A4451D">
        <w:t>In a bubbling fluidised bed</w:t>
      </w:r>
      <w:r>
        <w:t>,</w:t>
      </w:r>
      <w:r w:rsidRPr="00390FBB">
        <w:t xml:space="preserve"> particles are </w:t>
      </w:r>
      <w:r>
        <w:t xml:space="preserve">usually </w:t>
      </w:r>
      <w:r w:rsidRPr="00390FBB">
        <w:t>mixed by a bubble induced, top to bottom particle circulation</w:t>
      </w:r>
      <w:r>
        <w:t>.  The m</w:t>
      </w:r>
      <w:r w:rsidRPr="00390FBB">
        <w:t>ovement of solids</w:t>
      </w:r>
      <w:r>
        <w:t>, which indicates mixing, can be</w:t>
      </w:r>
      <w:r w:rsidRPr="00390FBB">
        <w:t xml:space="preserve"> calculated from</w:t>
      </w:r>
      <w:r>
        <w:t xml:space="preserve"> Equation 2-</w:t>
      </w:r>
      <w:r w:rsidR="00CC7E1D">
        <w:t>26</w:t>
      </w:r>
      <w:r>
        <w:t xml:space="preserve"> </w:t>
      </w:r>
      <w:r w:rsidRPr="00390FBB">
        <w:t>(m</w:t>
      </w:r>
      <w:r w:rsidRPr="00BF5E26">
        <w:rPr>
          <w:vertAlign w:val="superscript"/>
        </w:rPr>
        <w:t>2</w:t>
      </w:r>
      <w:r w:rsidRPr="00390FBB">
        <w:t>/s)</w:t>
      </w:r>
      <w:r>
        <w:t xml:space="preserve"> </w:t>
      </w:r>
      <w:r>
        <w:fldChar w:fldCharType="begin" w:fldLock="1"/>
      </w:r>
      <w:r w:rsidR="00D37BCC">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plainTextFormattedCitation" : "(Kunii &amp; Levenspiel 1991)", "previouslyFormattedCitation" : "(Kunii &amp; Levenspiel 1991)" }, "properties" : { "noteIndex" : 0 }, "schema" : "https://github.com/citation-style-language/schema/raw/master/csl-citation.json" }</w:instrText>
      </w:r>
      <w:r>
        <w:fldChar w:fldCharType="separate"/>
      </w:r>
      <w:r w:rsidR="00352AE9" w:rsidRPr="00352AE9">
        <w:rPr>
          <w:noProof/>
        </w:rPr>
        <w:t>(Kunii &amp; Levenspiel 1991)</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BA1D12" w14:paraId="4044AB0E" w14:textId="77777777" w:rsidTr="00BA1D12">
        <w:tc>
          <w:tcPr>
            <w:tcW w:w="7479" w:type="dxa"/>
          </w:tcPr>
          <w:p w14:paraId="117C0782" w14:textId="5C87E49E" w:rsidR="00BA1D12" w:rsidRDefault="00BF4C3A" w:rsidP="00EA5CD1">
            <w:pPr>
              <w:spacing w:line="276" w:lineRule="auto"/>
            </w:pPr>
            <m:oMathPara>
              <m:oMath>
                <m:sSub>
                  <m:sSubPr>
                    <m:ctrlPr>
                      <w:rPr>
                        <w:rFonts w:ascii="Cambria Math" w:hAnsi="Cambria Math"/>
                        <w:i/>
                      </w:rPr>
                    </m:ctrlPr>
                  </m:sSubPr>
                  <m:e>
                    <m:r>
                      <w:rPr>
                        <w:rFonts w:ascii="Cambria Math" w:hAnsi="Cambria Math"/>
                      </w:rPr>
                      <m:t>D</m:t>
                    </m:r>
                  </m:e>
                  <m:sub>
                    <m:r>
                      <w:rPr>
                        <w:rFonts w:ascii="Cambria Math" w:hAnsi="Cambria Math"/>
                      </w:rPr>
                      <m:t>sv</m:t>
                    </m:r>
                  </m:sub>
                </m:sSub>
                <m:r>
                  <w:rPr>
                    <w:rFonts w:ascii="Cambria Math" w:hAnsi="Cambria Math"/>
                  </w:rPr>
                  <m:t>=0.06+0.1</m:t>
                </m:r>
                <m:sSub>
                  <m:sSubPr>
                    <m:ctrlPr>
                      <w:rPr>
                        <w:rFonts w:ascii="Cambria Math" w:hAnsi="Cambria Math"/>
                        <w:i/>
                      </w:rPr>
                    </m:ctrlPr>
                  </m:sSubPr>
                  <m:e>
                    <m:r>
                      <w:rPr>
                        <w:rFonts w:ascii="Cambria Math" w:hAnsi="Cambria Math"/>
                      </w:rPr>
                      <m:t>U</m:t>
                    </m:r>
                  </m:e>
                  <m:sub>
                    <m:r>
                      <w:rPr>
                        <w:rFonts w:ascii="Cambria Math" w:hAnsi="Cambria Math"/>
                      </w:rPr>
                      <m:t>o</m:t>
                    </m:r>
                  </m:sub>
                </m:sSub>
              </m:oMath>
            </m:oMathPara>
          </w:p>
        </w:tc>
        <w:tc>
          <w:tcPr>
            <w:tcW w:w="1763" w:type="dxa"/>
            <w:vAlign w:val="center"/>
          </w:tcPr>
          <w:p w14:paraId="5E38B355" w14:textId="4791E9B3" w:rsidR="00BA1D12" w:rsidRDefault="00BA1D12" w:rsidP="00EA5CD1">
            <w:pPr>
              <w:spacing w:after="120" w:line="276" w:lineRule="auto"/>
              <w:jc w:val="right"/>
            </w:pPr>
            <w:r>
              <w:t>Equation 2-</w:t>
            </w:r>
            <w:r w:rsidR="00CC7E1D">
              <w:t>26</w:t>
            </w:r>
          </w:p>
        </w:tc>
      </w:tr>
    </w:tbl>
    <w:p w14:paraId="6562DAE1" w14:textId="506BF442" w:rsidR="00BA1D12" w:rsidRDefault="00BA1D12" w:rsidP="00EA5CD1">
      <w:pPr>
        <w:spacing w:line="276" w:lineRule="auto"/>
      </w:pPr>
      <w:r w:rsidRPr="00390FBB">
        <w:t xml:space="preserve">where </w:t>
      </w:r>
      <m:oMath>
        <m:sSub>
          <m:sSubPr>
            <m:ctrlPr>
              <w:rPr>
                <w:rFonts w:ascii="Cambria Math" w:hAnsi="Cambria Math"/>
                <w:i/>
              </w:rPr>
            </m:ctrlPr>
          </m:sSubPr>
          <m:e>
            <m:r>
              <w:rPr>
                <w:rFonts w:ascii="Cambria Math" w:hAnsi="Cambria Math"/>
              </w:rPr>
              <m:t>U</m:t>
            </m:r>
          </m:e>
          <m:sub>
            <m:r>
              <w:rPr>
                <w:rFonts w:ascii="Cambria Math" w:hAnsi="Cambria Math"/>
              </w:rPr>
              <m:t>o</m:t>
            </m:r>
          </m:sub>
        </m:sSub>
      </m:oMath>
      <w:r w:rsidRPr="00390FBB">
        <w:t xml:space="preserve"> is the superficial gas velocity (m/s) for small beds.  In bigger beds</w:t>
      </w:r>
      <w:r>
        <w:t>,</w:t>
      </w:r>
      <w:r w:rsidRPr="00390FBB">
        <w:t xml:space="preserve"> the relationship is given as</w:t>
      </w:r>
      <w:r>
        <w:t xml:space="preserve"> Equation 2-</w:t>
      </w:r>
      <w:r w:rsidR="00CC7E1D">
        <w:t>27</w:t>
      </w:r>
      <w:r>
        <w:t xml:space="preserve"> </w:t>
      </w:r>
      <w:r w:rsidRPr="00390FBB">
        <w:t>(m</w:t>
      </w:r>
      <w:r w:rsidRPr="00BF5E26">
        <w:rPr>
          <w:vertAlign w:val="superscript"/>
        </w:rPr>
        <w:t>2</w:t>
      </w:r>
      <w:r w:rsidRPr="00390FBB">
        <w:t xml:space="preserve">/s) </w:t>
      </w:r>
      <w:r w:rsidRPr="00390FBB">
        <w:fldChar w:fldCharType="begin" w:fldLock="1"/>
      </w:r>
      <w:r w:rsidR="00D37BCC">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plainTextFormattedCitation" : "(Kunii &amp; Levenspiel 1991)", "previouslyFormattedCitation" : "(Kunii &amp; Levenspiel 1991)" }, "properties" : { "noteIndex" : 0 }, "schema" : "https://github.com/citation-style-language/schema/raw/master/csl-citation.json" }</w:instrText>
      </w:r>
      <w:r w:rsidRPr="00390FBB">
        <w:fldChar w:fldCharType="separate"/>
      </w:r>
      <w:r w:rsidR="00352AE9" w:rsidRPr="00352AE9">
        <w:rPr>
          <w:noProof/>
        </w:rPr>
        <w:t>(Kunii &amp; Levenspiel 1991)</w:t>
      </w:r>
      <w:r w:rsidRPr="00390F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BA1D12" w14:paraId="02DF9DB3" w14:textId="77777777" w:rsidTr="00BA1D12">
        <w:tc>
          <w:tcPr>
            <w:tcW w:w="7479" w:type="dxa"/>
          </w:tcPr>
          <w:p w14:paraId="1C73D44A" w14:textId="77777777" w:rsidR="00BA1D12" w:rsidRDefault="00BF4C3A" w:rsidP="00EA5CD1">
            <w:pPr>
              <w:spacing w:line="276" w:lineRule="auto"/>
            </w:pPr>
            <m:oMathPara>
              <m:oMath>
                <m:sSub>
                  <m:sSubPr>
                    <m:ctrlPr>
                      <w:rPr>
                        <w:rFonts w:ascii="Cambria Math" w:hAnsi="Cambria Math"/>
                        <w:i/>
                      </w:rPr>
                    </m:ctrlPr>
                  </m:sSubPr>
                  <m:e>
                    <m:r>
                      <w:rPr>
                        <w:rFonts w:ascii="Cambria Math" w:hAnsi="Cambria Math"/>
                      </w:rPr>
                      <m:t>D</m:t>
                    </m:r>
                  </m:e>
                  <m:sub>
                    <m:r>
                      <w:rPr>
                        <w:rFonts w:ascii="Cambria Math" w:hAnsi="Cambria Math"/>
                      </w:rPr>
                      <m:t>sv</m:t>
                    </m:r>
                  </m:sub>
                </m:sSub>
                <m:r>
                  <w:rPr>
                    <w:rFonts w:ascii="Cambria Math" w:hAnsi="Cambria Math"/>
                  </w:rPr>
                  <m:t>=0.30</m:t>
                </m:r>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0.65</m:t>
                    </m:r>
                  </m:sup>
                </m:sSubSup>
              </m:oMath>
            </m:oMathPara>
          </w:p>
        </w:tc>
        <w:tc>
          <w:tcPr>
            <w:tcW w:w="1763" w:type="dxa"/>
            <w:vAlign w:val="center"/>
          </w:tcPr>
          <w:p w14:paraId="22A3D99A" w14:textId="6D52227B" w:rsidR="00BA1D12" w:rsidRDefault="00BA1D12" w:rsidP="00EA5CD1">
            <w:pPr>
              <w:spacing w:after="120" w:line="276" w:lineRule="auto"/>
              <w:jc w:val="right"/>
            </w:pPr>
            <w:r>
              <w:t>Equation 2-</w:t>
            </w:r>
            <w:r w:rsidR="00CC7E1D">
              <w:t>27</w:t>
            </w:r>
          </w:p>
        </w:tc>
      </w:tr>
    </w:tbl>
    <w:p w14:paraId="37B9D596" w14:textId="665B6D3A" w:rsidR="00BA1D12" w:rsidRDefault="00BA1D12" w:rsidP="00EA5CD1">
      <w:pPr>
        <w:spacing w:line="276" w:lineRule="auto"/>
      </w:pPr>
      <w:r w:rsidRPr="00390FBB">
        <w:t xml:space="preserve">wher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Pr="00390FBB">
        <w:t xml:space="preserve"> is the bed diameter (m)</w:t>
      </w:r>
      <w:r w:rsidR="00AA4B2D">
        <w:t xml:space="preserve"> and </w:t>
      </w:r>
      <m:oMath>
        <m:sSub>
          <m:sSubPr>
            <m:ctrlPr>
              <w:rPr>
                <w:rFonts w:ascii="Cambria Math" w:hAnsi="Cambria Math"/>
                <w:i/>
              </w:rPr>
            </m:ctrlPr>
          </m:sSubPr>
          <m:e>
            <m:r>
              <w:rPr>
                <w:rFonts w:ascii="Cambria Math" w:hAnsi="Cambria Math"/>
              </w:rPr>
              <m:t>D</m:t>
            </m:r>
          </m:e>
          <m:sub>
            <m:r>
              <w:rPr>
                <w:rFonts w:ascii="Cambria Math" w:hAnsi="Cambria Math"/>
              </w:rPr>
              <m:t>sv</m:t>
            </m:r>
          </m:sub>
        </m:sSub>
      </m:oMath>
      <w:r>
        <w:t xml:space="preserve"> is the vertical dispersion coefficient averaged over an entire cross section of the bed.  The definition of mixing is given by </w:t>
      </w:r>
      <w:r>
        <w:fldChar w:fldCharType="begin" w:fldLock="1"/>
      </w:r>
      <w:r w:rsidR="00D37BCC">
        <w:instrText>ADDIN CSL_CITATION { "citationItems" : [ { "id" : "ITEM-1", "itemData" : { "author" : [ { "dropping-particle" : "", "family" : "Rhodes", "given" : "Martin J.", "non-dropping-particle" : "", "parse-names" : false, "suffix" : "" } ], "edition" : "2nd", "id" : "ITEM-1", "issued" : { "date-parts" : [ [ "2008" ] ] }, "publisher" : "John Wiley", "publisher-place" : "Chichester", "title" : "Introduction to Particle Technology", "type" : "book" }, "uris" : [ "http://www.mendeley.com/documents/?uuid=7a120e9d-96a2-410e-af85-2c07f3a8e0ac" ] } ], "mendeley" : { "formattedCitation" : "(Rhodes 2008)", "manualFormatting" : "Rhodes (2008)", "plainTextFormattedCitation" : "(Rhodes 2008)", "previouslyFormattedCitation" : "(Rhodes 2008)" }, "properties" : { "noteIndex" : 0 }, "schema" : "https://github.com/citation-style-language/schema/raw/master/csl-citation.json" }</w:instrText>
      </w:r>
      <w:r>
        <w:fldChar w:fldCharType="separate"/>
      </w:r>
      <w:r w:rsidRPr="0087389E">
        <w:rPr>
          <w:noProof/>
        </w:rPr>
        <w:t xml:space="preserve">Rhodes </w:t>
      </w:r>
      <w:r>
        <w:rPr>
          <w:noProof/>
        </w:rPr>
        <w:t>(</w:t>
      </w:r>
      <w:r w:rsidRPr="0087389E">
        <w:rPr>
          <w:noProof/>
        </w:rPr>
        <w:t>2008)</w:t>
      </w:r>
      <w:r>
        <w:fldChar w:fldCharType="end"/>
      </w:r>
      <w:r>
        <w:t xml:space="preserve"> as the probability of finding any component of two powders, which are not subject to segregation, </w:t>
      </w:r>
      <w:r w:rsidR="00AA4B2D">
        <w:t>a</w:t>
      </w:r>
      <w:r>
        <w:t xml:space="preserve">s the same at any location, and is equal to the proportion of that component in the mixture as a whole.  This produces a random mixture.  </w:t>
      </w:r>
    </w:p>
    <w:p w14:paraId="08049513" w14:textId="77777777" w:rsidR="00BA1D12" w:rsidRDefault="00BA1D12" w:rsidP="00EA5CD1">
      <w:pPr>
        <w:spacing w:line="276" w:lineRule="auto"/>
      </w:pPr>
    </w:p>
    <w:p w14:paraId="35DDE42A" w14:textId="77777777" w:rsidR="00893B01" w:rsidRPr="00390FBB" w:rsidRDefault="00893B01" w:rsidP="00EA5CD1">
      <w:pPr>
        <w:spacing w:line="276" w:lineRule="auto"/>
      </w:pPr>
    </w:p>
    <w:p w14:paraId="32D79E9E" w14:textId="5739FDF0" w:rsidR="00BA1D12" w:rsidRPr="00390FBB" w:rsidRDefault="00BA1D12" w:rsidP="00EA5CD1">
      <w:pPr>
        <w:pStyle w:val="Heading3"/>
        <w:spacing w:line="276" w:lineRule="auto"/>
      </w:pPr>
      <w:bookmarkStart w:id="100" w:name="_Toc474696367"/>
      <w:r w:rsidRPr="00390FBB">
        <w:lastRenderedPageBreak/>
        <w:t>2.</w:t>
      </w:r>
      <w:r>
        <w:t>3.</w:t>
      </w:r>
      <w:r w:rsidRPr="00390FBB">
        <w:t>2.</w:t>
      </w:r>
      <w:r w:rsidR="00137A56">
        <w:t>6</w:t>
      </w:r>
      <w:r w:rsidRPr="00390FBB">
        <w:tab/>
      </w:r>
      <w:r>
        <w:t>Particle classification</w:t>
      </w:r>
      <w:bookmarkEnd w:id="100"/>
    </w:p>
    <w:p w14:paraId="605BCE92" w14:textId="31AF38D7" w:rsidR="00BA1D12" w:rsidRPr="00057BD6" w:rsidRDefault="00BA1D12" w:rsidP="00EA5CD1">
      <w:pPr>
        <w:spacing w:line="276" w:lineRule="auto"/>
        <w:contextualSpacing/>
        <w:rPr>
          <w:noProof/>
        </w:rPr>
      </w:pPr>
      <w:r w:rsidRPr="00390FBB">
        <w:t xml:space="preserve">When using a </w:t>
      </w:r>
      <w:r>
        <w:t>fluidised bed</w:t>
      </w:r>
      <w:r w:rsidRPr="00390FBB">
        <w:t xml:space="preserve"> dryer for any product type, the typical particle size, shape and behaviour defines the most efficient fluid temperature and velocity parameters.  For this the particles must be </w:t>
      </w:r>
      <w:r>
        <w:t>characterised</w:t>
      </w:r>
      <w:r w:rsidRPr="00390FBB">
        <w:t xml:space="preserve"> according to their size dispersion and shape factors.  For example, calculating the polydisperity index, which is a ratio of the extreme particle diameters in a sample, allows for the </w:t>
      </w:r>
      <w:r>
        <w:t>prediction</w:t>
      </w:r>
      <w:r w:rsidRPr="00390FBB">
        <w:t xml:space="preserve"> of bed behaviour under specified fluid flow parameters.  The hydrodynamic volume or diameter of a particle is referenced by Rhodes (2008) as the most appropriate particle size to refer to when studying fluid to particle interactions.  </w:t>
      </w:r>
      <w:r>
        <w:t xml:space="preserve">The </w:t>
      </w:r>
      <w:r w:rsidRPr="00390FBB">
        <w:t xml:space="preserve">angular </w:t>
      </w:r>
      <w:r>
        <w:t xml:space="preserve">properties of particles </w:t>
      </w:r>
      <w:r w:rsidRPr="00390FBB">
        <w:t>under specified conditions</w:t>
      </w:r>
      <w:r>
        <w:t xml:space="preserve"> can also be used to differentiate between similar powders (</w:t>
      </w:r>
      <w:r>
        <w:fldChar w:fldCharType="begin"/>
      </w:r>
      <w:r>
        <w:instrText xml:space="preserve"> REF _Ref448739681 \h  \* MERGEFORMAT </w:instrText>
      </w:r>
      <w:r>
        <w:fldChar w:fldCharType="separate"/>
      </w:r>
      <w:r w:rsidR="005D3AE0">
        <w:rPr>
          <w:noProof/>
        </w:rPr>
        <w:t>Table 2</w:t>
      </w:r>
      <w:r w:rsidR="005D3AE0">
        <w:rPr>
          <w:noProof/>
        </w:rPr>
        <w:noBreakHyphen/>
        <w:t>2</w:t>
      </w:r>
      <w:r>
        <w:fldChar w:fldCharType="end"/>
      </w:r>
      <w:r>
        <w:t xml:space="preserve">).  For example, the </w:t>
      </w:r>
      <w:r w:rsidRPr="00390FBB">
        <w:t>angle of internal friction</w:t>
      </w:r>
      <w:r>
        <w:t xml:space="preserve"> can be found from a </w:t>
      </w:r>
      <w:r w:rsidRPr="00390FBB">
        <w:t xml:space="preserve">bin-flow test, </w:t>
      </w:r>
      <w:r>
        <w:t xml:space="preserve">a </w:t>
      </w:r>
      <w:r w:rsidRPr="00390FBB">
        <w:t xml:space="preserve">rod-tension test, </w:t>
      </w:r>
      <w:r>
        <w:t xml:space="preserve">a </w:t>
      </w:r>
      <w:r w:rsidRPr="00390FBB">
        <w:t xml:space="preserve">piston test, </w:t>
      </w:r>
      <w:r>
        <w:t xml:space="preserve">or a </w:t>
      </w:r>
      <w:r w:rsidRPr="00390FBB">
        <w:t>slug-flow test</w:t>
      </w:r>
      <w:r>
        <w:t xml:space="preserve">.  </w:t>
      </w:r>
      <w:r w:rsidRPr="00390FBB">
        <w:t>Geldart classified particles dependent upon their size and how they act when fluidised, and his system is still the most widely used.  In his classificati</w:t>
      </w:r>
      <w:r>
        <w:t>on, G</w:t>
      </w:r>
      <w:r w:rsidRPr="00390FBB">
        <w:t xml:space="preserve">roup A particles are aeratable, </w:t>
      </w:r>
      <w:r>
        <w:t>G</w:t>
      </w:r>
      <w:r w:rsidRPr="00390FBB">
        <w:t xml:space="preserve">roup B are sand-like, </w:t>
      </w:r>
      <w:r>
        <w:t>G</w:t>
      </w:r>
      <w:r w:rsidRPr="00390FBB">
        <w:t xml:space="preserve">roup C are cohesive and </w:t>
      </w:r>
      <w:r>
        <w:t>G</w:t>
      </w:r>
      <w:r w:rsidRPr="00390FBB">
        <w:t>roup D are spoutable (</w:t>
      </w:r>
      <w:r>
        <w:fldChar w:fldCharType="begin"/>
      </w:r>
      <w:r>
        <w:instrText xml:space="preserve"> REF _Ref448738069 \h  \* MERGEFORMAT </w:instrText>
      </w:r>
      <w:r>
        <w:fldChar w:fldCharType="separate"/>
      </w:r>
      <w:r w:rsidR="005D3AE0">
        <w:t xml:space="preserve">Figure </w:t>
      </w:r>
      <w:r w:rsidR="005D3AE0">
        <w:rPr>
          <w:noProof/>
        </w:rPr>
        <w:t>2</w:t>
      </w:r>
      <w:r w:rsidR="005D3AE0">
        <w:rPr>
          <w:noProof/>
        </w:rPr>
        <w:noBreakHyphen/>
        <w:t>15</w:t>
      </w:r>
      <w:r>
        <w:fldChar w:fldCharType="end"/>
      </w:r>
      <w:r>
        <w:t xml:space="preserve">, </w:t>
      </w:r>
      <w:r>
        <w:fldChar w:fldCharType="begin"/>
      </w:r>
      <w:r>
        <w:instrText xml:space="preserve"> REF _Ref448738062 \h  \* MERGEFORMAT </w:instrText>
      </w:r>
      <w:r>
        <w:fldChar w:fldCharType="separate"/>
      </w:r>
      <w:r w:rsidR="005D3AE0">
        <w:t xml:space="preserve">Table </w:t>
      </w:r>
      <w:r w:rsidR="005D3AE0">
        <w:rPr>
          <w:noProof/>
        </w:rPr>
        <w:t>2</w:t>
      </w:r>
      <w:r w:rsidR="005D3AE0">
        <w:rPr>
          <w:noProof/>
        </w:rPr>
        <w:noBreakHyphen/>
        <w:t>3</w:t>
      </w:r>
      <w:r>
        <w:fldChar w:fldCharType="end"/>
      </w:r>
      <w:r w:rsidRPr="00390FBB">
        <w:t xml:space="preserve">).  </w:t>
      </w:r>
    </w:p>
    <w:p w14:paraId="0560FE53" w14:textId="77777777" w:rsidR="00893B01" w:rsidRDefault="00893B01" w:rsidP="00893B01">
      <w:pPr>
        <w:spacing w:line="276" w:lineRule="auto"/>
      </w:pPr>
    </w:p>
    <w:p w14:paraId="7509717E" w14:textId="77777777" w:rsidR="00893B01" w:rsidRDefault="00893B01" w:rsidP="00893B01">
      <w:pPr>
        <w:spacing w:line="276" w:lineRule="auto"/>
        <w:contextualSpacing/>
      </w:pPr>
      <w:bookmarkStart w:id="101" w:name="_Ref448739681"/>
      <w:bookmarkStart w:id="102" w:name="_Toc474686742"/>
      <w:r>
        <w:t xml:space="preserve">Table </w:t>
      </w:r>
      <w:fldSimple w:instr=" STYLEREF 1 \s ">
        <w:r w:rsidR="005D3AE0">
          <w:rPr>
            <w:noProof/>
          </w:rPr>
          <w:t>2</w:t>
        </w:r>
      </w:fldSimple>
      <w:r>
        <w:noBreakHyphen/>
      </w:r>
      <w:fldSimple w:instr=" SEQ Table \* ARABIC \s 1 ">
        <w:r w:rsidR="005D3AE0">
          <w:rPr>
            <w:noProof/>
          </w:rPr>
          <w:t>2</w:t>
        </w:r>
      </w:fldSimple>
      <w:bookmarkEnd w:id="101"/>
      <w:r>
        <w:t xml:space="preserve">. The angular properties of particles </w:t>
      </w:r>
      <w:r w:rsidRPr="00390FBB">
        <w:fldChar w:fldCharType="begin" w:fldLock="1"/>
      </w:r>
      <w:r>
        <w:instrText>ADDIN CSL_CITATION { "citationItems" : [ { "id" : "ITEM-1", "itemData" : { "author" : [ { "dropping-particle" : "", "family" : "Zenz", "given" : "F. A.", "non-dropping-particle" : "", "parse-names" : false, "suffix" : "" }, { "dropping-particle" : "", "family" : "Othmer", "given" : "D. F.", "non-dropping-particle" : "", "parse-names" : false, "suffix" : "" } ], "id" : "ITEM-1", "issued" : { "date-parts" : [ [ "1960" ] ] }, "publisher" : "Reinhold", "publisher-place" : "New York", "title" : "Fluidization and Fluid-Particle Systems", "type" : "book" }, "uris" : [ "http://www.mendeley.com/documents/?uuid=c79fa8c8-4abe-447b-acd1-2f92a91867c4" ] } ], "mendeley" : { "formattedCitation" : "(Zenz &amp; Othmer 1960)", "plainTextFormattedCitation" : "(Zenz &amp; Othmer 1960)", "previouslyFormattedCitation" : "(Zenz &amp; Othmer 1960)" }, "properties" : { "noteIndex" : 0 }, "schema" : "https://github.com/citation-style-language/schema/raw/master/csl-citation.json" }</w:instrText>
      </w:r>
      <w:r w:rsidRPr="00390FBB">
        <w:fldChar w:fldCharType="separate"/>
      </w:r>
      <w:r w:rsidRPr="00352AE9">
        <w:rPr>
          <w:noProof/>
        </w:rPr>
        <w:t>(Zenz &amp; Othmer 1960)</w:t>
      </w:r>
      <w:r w:rsidRPr="00390FBB">
        <w:fldChar w:fldCharType="end"/>
      </w:r>
      <w:r>
        <w:t>.</w:t>
      </w:r>
      <w:bookmarkEnd w:id="102"/>
    </w:p>
    <w:tbl>
      <w:tblPr>
        <w:tblStyle w:val="LightShading"/>
        <w:tblW w:w="0" w:type="auto"/>
        <w:jc w:val="center"/>
        <w:tblLook w:val="04A0" w:firstRow="1" w:lastRow="0" w:firstColumn="1" w:lastColumn="0" w:noHBand="0" w:noVBand="1"/>
      </w:tblPr>
      <w:tblGrid>
        <w:gridCol w:w="2776"/>
        <w:gridCol w:w="1892"/>
      </w:tblGrid>
      <w:tr w:rsidR="00893B01" w14:paraId="6FE4D8E7" w14:textId="77777777" w:rsidTr="00133F1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6" w:type="dxa"/>
            <w:tcBorders>
              <w:top w:val="single" w:sz="18" w:space="0" w:color="auto"/>
            </w:tcBorders>
            <w:shd w:val="clear" w:color="auto" w:fill="FFFFFF" w:themeFill="background1"/>
          </w:tcPr>
          <w:p w14:paraId="0653E996" w14:textId="77777777" w:rsidR="00893B01" w:rsidRDefault="00893B01" w:rsidP="00133F13">
            <w:pPr>
              <w:spacing w:line="276" w:lineRule="auto"/>
            </w:pPr>
            <w:r>
              <w:t>Property</w:t>
            </w:r>
          </w:p>
        </w:tc>
        <w:tc>
          <w:tcPr>
            <w:tcW w:w="1892" w:type="dxa"/>
            <w:tcBorders>
              <w:top w:val="single" w:sz="18" w:space="0" w:color="auto"/>
            </w:tcBorders>
          </w:tcPr>
          <w:p w14:paraId="5C34C7E1" w14:textId="77777777" w:rsidR="00893B01" w:rsidRDefault="00893B01" w:rsidP="00133F13">
            <w:pPr>
              <w:spacing w:line="276" w:lineRule="auto"/>
              <w:jc w:val="center"/>
              <w:cnfStyle w:val="100000000000" w:firstRow="1" w:lastRow="0" w:firstColumn="0" w:lastColumn="0" w:oddVBand="0" w:evenVBand="0" w:oddHBand="0" w:evenHBand="0" w:firstRowFirstColumn="0" w:firstRowLastColumn="0" w:lastRowFirstColumn="0" w:lastRowLastColumn="0"/>
            </w:pPr>
            <w:r>
              <w:t>Symbol</w:t>
            </w:r>
          </w:p>
        </w:tc>
      </w:tr>
      <w:tr w:rsidR="00893B01" w14:paraId="6E5CB06C" w14:textId="77777777" w:rsidTr="00133F1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6" w:type="dxa"/>
            <w:shd w:val="clear" w:color="auto" w:fill="auto"/>
          </w:tcPr>
          <w:p w14:paraId="396211C6" w14:textId="77777777" w:rsidR="00893B01" w:rsidRPr="00E5083C" w:rsidRDefault="00893B01" w:rsidP="00133F13">
            <w:pPr>
              <w:spacing w:line="276" w:lineRule="auto"/>
              <w:rPr>
                <w:b w:val="0"/>
              </w:rPr>
            </w:pPr>
            <w:r w:rsidRPr="00E5083C">
              <w:rPr>
                <w:b w:val="0"/>
              </w:rPr>
              <w:t>angle of internal friction</w:t>
            </w:r>
          </w:p>
        </w:tc>
        <w:tc>
          <w:tcPr>
            <w:tcW w:w="1892" w:type="dxa"/>
            <w:shd w:val="clear" w:color="auto" w:fill="auto"/>
          </w:tcPr>
          <w:p w14:paraId="0250BC83" w14:textId="77777777" w:rsidR="00893B01" w:rsidRDefault="00893B01" w:rsidP="00133F13">
            <w:pPr>
              <w:spacing w:line="276" w:lineRule="auto"/>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α</m:t>
                </m:r>
              </m:oMath>
            </m:oMathPara>
          </w:p>
        </w:tc>
      </w:tr>
      <w:tr w:rsidR="00893B01" w14:paraId="10635AE0" w14:textId="77777777" w:rsidTr="00133F13">
        <w:trPr>
          <w:jc w:val="center"/>
        </w:trPr>
        <w:tc>
          <w:tcPr>
            <w:cnfStyle w:val="001000000000" w:firstRow="0" w:lastRow="0" w:firstColumn="1" w:lastColumn="0" w:oddVBand="0" w:evenVBand="0" w:oddHBand="0" w:evenHBand="0" w:firstRowFirstColumn="0" w:firstRowLastColumn="0" w:lastRowFirstColumn="0" w:lastRowLastColumn="0"/>
            <w:tcW w:w="2776" w:type="dxa"/>
            <w:shd w:val="clear" w:color="auto" w:fill="auto"/>
          </w:tcPr>
          <w:p w14:paraId="74E92056" w14:textId="77777777" w:rsidR="00893B01" w:rsidRPr="00E5083C" w:rsidRDefault="00893B01" w:rsidP="00133F13">
            <w:pPr>
              <w:spacing w:line="276" w:lineRule="auto"/>
              <w:rPr>
                <w:b w:val="0"/>
              </w:rPr>
            </w:pPr>
            <w:r w:rsidRPr="00E5083C">
              <w:rPr>
                <w:b w:val="0"/>
              </w:rPr>
              <w:t>angle of repose</w:t>
            </w:r>
          </w:p>
        </w:tc>
        <w:tc>
          <w:tcPr>
            <w:tcW w:w="1892" w:type="dxa"/>
            <w:shd w:val="clear" w:color="auto" w:fill="auto"/>
          </w:tcPr>
          <w:p w14:paraId="2E8A72D0" w14:textId="77777777" w:rsidR="00893B01" w:rsidRDefault="00893B01" w:rsidP="00133F13">
            <w:pPr>
              <w:spacing w:line="276" w:lineRule="auto"/>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β</m:t>
                </m:r>
              </m:oMath>
            </m:oMathPara>
          </w:p>
        </w:tc>
      </w:tr>
      <w:tr w:rsidR="00893B01" w14:paraId="755E090D" w14:textId="77777777" w:rsidTr="00133F1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6" w:type="dxa"/>
            <w:shd w:val="clear" w:color="auto" w:fill="auto"/>
          </w:tcPr>
          <w:p w14:paraId="4EA1F786" w14:textId="77777777" w:rsidR="00893B01" w:rsidRPr="00E5083C" w:rsidRDefault="00893B01" w:rsidP="00133F13">
            <w:pPr>
              <w:spacing w:line="276" w:lineRule="auto"/>
              <w:rPr>
                <w:b w:val="0"/>
              </w:rPr>
            </w:pPr>
            <w:r w:rsidRPr="00E5083C">
              <w:rPr>
                <w:b w:val="0"/>
              </w:rPr>
              <w:t>angle of wall friction</w:t>
            </w:r>
          </w:p>
        </w:tc>
        <w:tc>
          <w:tcPr>
            <w:tcW w:w="1892" w:type="dxa"/>
            <w:shd w:val="clear" w:color="auto" w:fill="auto"/>
          </w:tcPr>
          <w:p w14:paraId="36A1B9B4" w14:textId="77777777" w:rsidR="00893B01" w:rsidRDefault="00893B01" w:rsidP="00133F13">
            <w:pPr>
              <w:spacing w:line="276" w:lineRule="auto"/>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γ</m:t>
                </m:r>
              </m:oMath>
            </m:oMathPara>
          </w:p>
        </w:tc>
      </w:tr>
      <w:tr w:rsidR="00893B01" w14:paraId="485CCEDA" w14:textId="77777777" w:rsidTr="00133F13">
        <w:trPr>
          <w:jc w:val="center"/>
        </w:trPr>
        <w:tc>
          <w:tcPr>
            <w:cnfStyle w:val="001000000000" w:firstRow="0" w:lastRow="0" w:firstColumn="1" w:lastColumn="0" w:oddVBand="0" w:evenVBand="0" w:oddHBand="0" w:evenHBand="0" w:firstRowFirstColumn="0" w:firstRowLastColumn="0" w:lastRowFirstColumn="0" w:lastRowLastColumn="0"/>
            <w:tcW w:w="2776" w:type="dxa"/>
            <w:shd w:val="clear" w:color="auto" w:fill="auto"/>
          </w:tcPr>
          <w:p w14:paraId="338E2FAF" w14:textId="77777777" w:rsidR="00893B01" w:rsidRPr="00E5083C" w:rsidRDefault="00893B01" w:rsidP="00133F13">
            <w:pPr>
              <w:spacing w:line="276" w:lineRule="auto"/>
              <w:rPr>
                <w:b w:val="0"/>
              </w:rPr>
            </w:pPr>
            <w:r w:rsidRPr="00E5083C">
              <w:rPr>
                <w:b w:val="0"/>
              </w:rPr>
              <w:t>angle of rupture</w:t>
            </w:r>
          </w:p>
        </w:tc>
        <w:tc>
          <w:tcPr>
            <w:tcW w:w="1892" w:type="dxa"/>
            <w:shd w:val="clear" w:color="auto" w:fill="auto"/>
          </w:tcPr>
          <w:p w14:paraId="70C81F11" w14:textId="77777777" w:rsidR="00893B01" w:rsidRDefault="00893B01" w:rsidP="00133F13">
            <w:pPr>
              <w:spacing w:line="276" w:lineRule="auto"/>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δ</m:t>
                </m:r>
              </m:oMath>
            </m:oMathPara>
          </w:p>
        </w:tc>
      </w:tr>
      <w:tr w:rsidR="00893B01" w14:paraId="23DDDF14" w14:textId="77777777" w:rsidTr="00133F1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6" w:type="dxa"/>
            <w:tcBorders>
              <w:bottom w:val="single" w:sz="18" w:space="0" w:color="auto"/>
            </w:tcBorders>
            <w:shd w:val="clear" w:color="auto" w:fill="auto"/>
          </w:tcPr>
          <w:p w14:paraId="2B786ED1" w14:textId="77777777" w:rsidR="00893B01" w:rsidRDefault="00893B01" w:rsidP="00133F13">
            <w:pPr>
              <w:spacing w:line="276" w:lineRule="auto"/>
            </w:pPr>
            <w:r w:rsidRPr="00E5083C">
              <w:rPr>
                <w:b w:val="0"/>
              </w:rPr>
              <w:t>angle of slide</w:t>
            </w:r>
          </w:p>
        </w:tc>
        <w:tc>
          <w:tcPr>
            <w:tcW w:w="1892" w:type="dxa"/>
            <w:tcBorders>
              <w:bottom w:val="single" w:sz="18" w:space="0" w:color="auto"/>
            </w:tcBorders>
            <w:shd w:val="clear" w:color="auto" w:fill="auto"/>
          </w:tcPr>
          <w:p w14:paraId="464017CD" w14:textId="77777777" w:rsidR="00893B01" w:rsidRDefault="00893B01" w:rsidP="00133F13">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m:oMathPara>
              <m:oMath>
                <m:r>
                  <w:rPr>
                    <w:rFonts w:ascii="Cambria Math" w:hAnsi="Cambria Math"/>
                  </w:rPr>
                  <m:t>ω</m:t>
                </m:r>
              </m:oMath>
            </m:oMathPara>
          </w:p>
        </w:tc>
      </w:tr>
    </w:tbl>
    <w:p w14:paraId="11C3C04F" w14:textId="77777777" w:rsidR="00893B01" w:rsidRDefault="00893B01" w:rsidP="00893B01">
      <w:pPr>
        <w:spacing w:after="120" w:line="276" w:lineRule="auto"/>
        <w:contextualSpacing/>
      </w:pPr>
    </w:p>
    <w:p w14:paraId="260DA4EC" w14:textId="77777777" w:rsidR="00CC7E1D" w:rsidRPr="00390FBB" w:rsidRDefault="00CC7E1D" w:rsidP="00EA5CD1">
      <w:pPr>
        <w:spacing w:line="276" w:lineRule="auto"/>
        <w:jc w:val="center"/>
      </w:pPr>
      <w:r w:rsidRPr="00390FBB">
        <w:rPr>
          <w:noProof/>
          <w:lang w:eastAsia="en-GB"/>
        </w:rPr>
        <w:drawing>
          <wp:inline distT="0" distB="0" distL="0" distR="0" wp14:anchorId="72611AA8" wp14:editId="441AA8A5">
            <wp:extent cx="4506508" cy="3142696"/>
            <wp:effectExtent l="0" t="0" r="8890" b="635"/>
            <wp:docPr id="28" name="irc_mi" descr="http://www.fluidizacao.com.br/ing/imagens/geld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fluidizacao.com.br/ing/imagens/geldart.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06321" cy="3142565"/>
                    </a:xfrm>
                    <a:prstGeom prst="rect">
                      <a:avLst/>
                    </a:prstGeom>
                    <a:noFill/>
                    <a:ln>
                      <a:noFill/>
                    </a:ln>
                  </pic:spPr>
                </pic:pic>
              </a:graphicData>
            </a:graphic>
          </wp:inline>
        </w:drawing>
      </w:r>
    </w:p>
    <w:p w14:paraId="747CCA12" w14:textId="26D09B1D" w:rsidR="00CC7E1D" w:rsidRPr="000B13DF" w:rsidRDefault="00CC7E1D" w:rsidP="00EA5CD1">
      <w:pPr>
        <w:pStyle w:val="Caption"/>
        <w:spacing w:line="276" w:lineRule="auto"/>
        <w:rPr>
          <w:rFonts w:eastAsiaTheme="majorEastAsia" w:cstheme="majorBidi"/>
          <w:bCs w:val="0"/>
        </w:rPr>
      </w:pPr>
      <w:bookmarkStart w:id="103" w:name="_Ref448738069"/>
      <w:bookmarkStart w:id="104" w:name="_Toc368399025"/>
      <w:bookmarkStart w:id="105" w:name="_Toc474686573"/>
      <w:r>
        <w:t xml:space="preserve">Figure </w:t>
      </w:r>
      <w:fldSimple w:instr=" STYLEREF 1 \s ">
        <w:r w:rsidR="005D3AE0">
          <w:rPr>
            <w:noProof/>
          </w:rPr>
          <w:t>2</w:t>
        </w:r>
      </w:fldSimple>
      <w:r w:rsidR="00F02E7D">
        <w:noBreakHyphen/>
      </w:r>
      <w:fldSimple w:instr=" SEQ Figure \* ARABIC \s 1 ">
        <w:r w:rsidR="005D3AE0">
          <w:rPr>
            <w:noProof/>
          </w:rPr>
          <w:t>15</w:t>
        </w:r>
      </w:fldSimple>
      <w:bookmarkEnd w:id="103"/>
      <w:r>
        <w:t xml:space="preserve">.  </w:t>
      </w:r>
      <w:r w:rsidRPr="000B13DF">
        <w:rPr>
          <w:rFonts w:eastAsiaTheme="majorEastAsia" w:cstheme="majorBidi"/>
          <w:bCs w:val="0"/>
        </w:rPr>
        <w:t>Geldart’s classification of powders (Rhodes 2008)</w:t>
      </w:r>
      <w:bookmarkEnd w:id="104"/>
      <w:r>
        <w:rPr>
          <w:rFonts w:eastAsiaTheme="majorEastAsia" w:cstheme="majorBidi"/>
          <w:bCs w:val="0"/>
        </w:rPr>
        <w:t>.</w:t>
      </w:r>
      <w:bookmarkEnd w:id="105"/>
    </w:p>
    <w:p w14:paraId="4AE172F4" w14:textId="42650AF8" w:rsidR="00BA1D12" w:rsidRDefault="00BA1D12" w:rsidP="00EA5CD1">
      <w:pPr>
        <w:pStyle w:val="Caption"/>
        <w:spacing w:line="276" w:lineRule="auto"/>
        <w:rPr>
          <w:rFonts w:eastAsiaTheme="majorEastAsia" w:cstheme="majorBidi"/>
          <w:iCs/>
        </w:rPr>
      </w:pPr>
      <w:bookmarkStart w:id="106" w:name="_Ref448738062"/>
      <w:bookmarkStart w:id="107" w:name="_Toc368384941"/>
      <w:bookmarkStart w:id="108" w:name="_Toc368385263"/>
      <w:bookmarkStart w:id="109" w:name="_Toc368398933"/>
      <w:bookmarkStart w:id="110" w:name="_Toc368481196"/>
      <w:bookmarkStart w:id="111" w:name="_Toc474686743"/>
      <w:r>
        <w:lastRenderedPageBreak/>
        <w:t xml:space="preserve">Table </w:t>
      </w:r>
      <w:fldSimple w:instr=" STYLEREF 1 \s ">
        <w:r w:rsidR="005D3AE0">
          <w:rPr>
            <w:noProof/>
          </w:rPr>
          <w:t>2</w:t>
        </w:r>
      </w:fldSimple>
      <w:r>
        <w:noBreakHyphen/>
      </w:r>
      <w:fldSimple w:instr=" SEQ Table \* ARABIC \s 1 ">
        <w:r w:rsidR="005D3AE0">
          <w:rPr>
            <w:noProof/>
          </w:rPr>
          <w:t>3</w:t>
        </w:r>
      </w:fldSimple>
      <w:bookmarkEnd w:id="106"/>
      <w:r>
        <w:t xml:space="preserve">.  </w:t>
      </w:r>
      <w:r w:rsidRPr="00BF5E26">
        <w:rPr>
          <w:rFonts w:eastAsiaTheme="majorEastAsia" w:cstheme="majorBidi"/>
          <w:iCs/>
        </w:rPr>
        <w:t>Geldart’s classification of powders (Rhodes 2008)</w:t>
      </w:r>
      <w:bookmarkEnd w:id="107"/>
      <w:bookmarkEnd w:id="108"/>
      <w:bookmarkEnd w:id="109"/>
      <w:bookmarkEnd w:id="110"/>
      <w:r>
        <w:rPr>
          <w:rFonts w:eastAsiaTheme="majorEastAsia" w:cstheme="majorBidi"/>
          <w:iCs/>
        </w:rPr>
        <w:t>.</w:t>
      </w:r>
      <w:bookmarkEnd w:id="111"/>
    </w:p>
    <w:tbl>
      <w:tblPr>
        <w:tblStyle w:val="LightShading"/>
        <w:tblW w:w="0" w:type="auto"/>
        <w:tblLook w:val="04A0" w:firstRow="1" w:lastRow="0" w:firstColumn="1" w:lastColumn="0" w:noHBand="0" w:noVBand="1"/>
      </w:tblPr>
      <w:tblGrid>
        <w:gridCol w:w="1848"/>
        <w:gridCol w:w="1848"/>
        <w:gridCol w:w="1849"/>
        <w:gridCol w:w="1848"/>
        <w:gridCol w:w="1849"/>
      </w:tblGrid>
      <w:tr w:rsidR="00BA1D12" w14:paraId="2B7C0D1E" w14:textId="77777777" w:rsidTr="00BA1D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Borders>
              <w:top w:val="single" w:sz="18" w:space="0" w:color="auto"/>
            </w:tcBorders>
            <w:shd w:val="clear" w:color="auto" w:fill="FFFFFF" w:themeFill="background1"/>
          </w:tcPr>
          <w:p w14:paraId="4603DD19" w14:textId="77777777" w:rsidR="00BA1D12" w:rsidRDefault="00BA1D12" w:rsidP="00893B01">
            <w:pPr>
              <w:spacing w:line="276" w:lineRule="auto"/>
            </w:pPr>
          </w:p>
        </w:tc>
        <w:tc>
          <w:tcPr>
            <w:tcW w:w="1848" w:type="dxa"/>
            <w:tcBorders>
              <w:top w:val="single" w:sz="18" w:space="0" w:color="auto"/>
            </w:tcBorders>
            <w:shd w:val="clear" w:color="auto" w:fill="FFFFFF" w:themeFill="background1"/>
          </w:tcPr>
          <w:p w14:paraId="1D45D57C" w14:textId="77777777" w:rsidR="00BA1D12" w:rsidRDefault="00BA1D12" w:rsidP="00893B01">
            <w:pPr>
              <w:spacing w:line="276" w:lineRule="auto"/>
              <w:cnfStyle w:val="100000000000" w:firstRow="1" w:lastRow="0" w:firstColumn="0" w:lastColumn="0" w:oddVBand="0" w:evenVBand="0" w:oddHBand="0" w:evenHBand="0" w:firstRowFirstColumn="0" w:firstRowLastColumn="0" w:lastRowFirstColumn="0" w:lastRowLastColumn="0"/>
            </w:pPr>
            <w:r w:rsidRPr="00390FBB">
              <w:rPr>
                <w:noProof/>
                <w:lang w:eastAsia="en-GB"/>
              </w:rPr>
              <w:t>Group C</w:t>
            </w:r>
          </w:p>
        </w:tc>
        <w:tc>
          <w:tcPr>
            <w:tcW w:w="1849" w:type="dxa"/>
            <w:tcBorders>
              <w:top w:val="single" w:sz="18" w:space="0" w:color="auto"/>
            </w:tcBorders>
            <w:shd w:val="clear" w:color="auto" w:fill="FFFFFF" w:themeFill="background1"/>
          </w:tcPr>
          <w:p w14:paraId="1B1BC1E0" w14:textId="77777777" w:rsidR="00BA1D12" w:rsidRDefault="00BA1D12" w:rsidP="00893B01">
            <w:pPr>
              <w:spacing w:line="276" w:lineRule="auto"/>
              <w:cnfStyle w:val="100000000000" w:firstRow="1" w:lastRow="0" w:firstColumn="0" w:lastColumn="0" w:oddVBand="0" w:evenVBand="0" w:oddHBand="0" w:evenHBand="0" w:firstRowFirstColumn="0" w:firstRowLastColumn="0" w:lastRowFirstColumn="0" w:lastRowLastColumn="0"/>
            </w:pPr>
            <w:r w:rsidRPr="00390FBB">
              <w:rPr>
                <w:noProof/>
                <w:lang w:eastAsia="en-GB"/>
              </w:rPr>
              <w:t>Group A</w:t>
            </w:r>
          </w:p>
        </w:tc>
        <w:tc>
          <w:tcPr>
            <w:tcW w:w="1848" w:type="dxa"/>
            <w:tcBorders>
              <w:top w:val="single" w:sz="18" w:space="0" w:color="auto"/>
            </w:tcBorders>
          </w:tcPr>
          <w:p w14:paraId="12E98153" w14:textId="77777777" w:rsidR="00BA1D12" w:rsidRDefault="00BA1D12" w:rsidP="00893B01">
            <w:pPr>
              <w:spacing w:line="276" w:lineRule="auto"/>
              <w:jc w:val="center"/>
              <w:cnfStyle w:val="100000000000" w:firstRow="1" w:lastRow="0" w:firstColumn="0" w:lastColumn="0" w:oddVBand="0" w:evenVBand="0" w:oddHBand="0" w:evenHBand="0" w:firstRowFirstColumn="0" w:firstRowLastColumn="0" w:lastRowFirstColumn="0" w:lastRowLastColumn="0"/>
            </w:pPr>
            <w:r w:rsidRPr="00390FBB">
              <w:rPr>
                <w:noProof/>
                <w:lang w:eastAsia="en-GB"/>
              </w:rPr>
              <w:t>Group B</w:t>
            </w:r>
          </w:p>
        </w:tc>
        <w:tc>
          <w:tcPr>
            <w:tcW w:w="1849" w:type="dxa"/>
            <w:tcBorders>
              <w:top w:val="single" w:sz="18" w:space="0" w:color="auto"/>
            </w:tcBorders>
          </w:tcPr>
          <w:p w14:paraId="2313038D" w14:textId="77777777" w:rsidR="00BA1D12" w:rsidRDefault="00BA1D12" w:rsidP="00893B01">
            <w:pPr>
              <w:spacing w:line="276" w:lineRule="auto"/>
              <w:jc w:val="center"/>
              <w:cnfStyle w:val="100000000000" w:firstRow="1" w:lastRow="0" w:firstColumn="0" w:lastColumn="0" w:oddVBand="0" w:evenVBand="0" w:oddHBand="0" w:evenHBand="0" w:firstRowFirstColumn="0" w:firstRowLastColumn="0" w:lastRowFirstColumn="0" w:lastRowLastColumn="0"/>
            </w:pPr>
            <w:r w:rsidRPr="00390FBB">
              <w:rPr>
                <w:noProof/>
                <w:lang w:eastAsia="en-GB"/>
              </w:rPr>
              <w:t>Group D</w:t>
            </w:r>
          </w:p>
        </w:tc>
      </w:tr>
      <w:tr w:rsidR="00BA1D12" w14:paraId="7D211564" w14:textId="77777777" w:rsidTr="00BA1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Borders>
              <w:bottom w:val="nil"/>
            </w:tcBorders>
            <w:shd w:val="clear" w:color="auto" w:fill="auto"/>
          </w:tcPr>
          <w:p w14:paraId="51100A05" w14:textId="77777777" w:rsidR="00BA1D12" w:rsidRDefault="00BA1D12" w:rsidP="00893B01">
            <w:pPr>
              <w:spacing w:line="276" w:lineRule="auto"/>
              <w:jc w:val="left"/>
            </w:pPr>
            <w:r w:rsidRPr="00390FBB">
              <w:rPr>
                <w:noProof/>
                <w:lang w:eastAsia="en-GB"/>
              </w:rPr>
              <w:t>Most obvious characteristic</w:t>
            </w:r>
          </w:p>
        </w:tc>
        <w:tc>
          <w:tcPr>
            <w:tcW w:w="1848" w:type="dxa"/>
            <w:tcBorders>
              <w:bottom w:val="nil"/>
            </w:tcBorders>
            <w:shd w:val="clear" w:color="auto" w:fill="auto"/>
          </w:tcPr>
          <w:p w14:paraId="6F5D3EA6" w14:textId="77777777" w:rsidR="00BA1D12" w:rsidRDefault="00BA1D12" w:rsidP="00893B01">
            <w:pPr>
              <w:spacing w:line="276" w:lineRule="auto"/>
              <w:jc w:val="left"/>
              <w:cnfStyle w:val="000000100000" w:firstRow="0" w:lastRow="0" w:firstColumn="0" w:lastColumn="0" w:oddVBand="0" w:evenVBand="0" w:oddHBand="1" w:evenHBand="0" w:firstRowFirstColumn="0" w:firstRowLastColumn="0" w:lastRowFirstColumn="0" w:lastRowLastColumn="0"/>
            </w:pPr>
            <w:r w:rsidRPr="00390FBB">
              <w:rPr>
                <w:noProof/>
                <w:lang w:eastAsia="en-GB"/>
              </w:rPr>
              <w:t>Cohesive, difficult to fluidise</w:t>
            </w:r>
          </w:p>
        </w:tc>
        <w:tc>
          <w:tcPr>
            <w:tcW w:w="1849" w:type="dxa"/>
            <w:tcBorders>
              <w:bottom w:val="nil"/>
            </w:tcBorders>
            <w:shd w:val="clear" w:color="auto" w:fill="auto"/>
          </w:tcPr>
          <w:p w14:paraId="67396887" w14:textId="77777777" w:rsidR="00BA1D12" w:rsidRDefault="00BA1D12" w:rsidP="00893B01">
            <w:pPr>
              <w:spacing w:line="276" w:lineRule="auto"/>
              <w:jc w:val="left"/>
              <w:cnfStyle w:val="000000100000" w:firstRow="0" w:lastRow="0" w:firstColumn="0" w:lastColumn="0" w:oddVBand="0" w:evenVBand="0" w:oddHBand="1" w:evenHBand="0" w:firstRowFirstColumn="0" w:firstRowLastColumn="0" w:lastRowFirstColumn="0" w:lastRowLastColumn="0"/>
            </w:pPr>
            <w:r w:rsidRPr="00390FBB">
              <w:rPr>
                <w:noProof/>
                <w:lang w:eastAsia="en-GB"/>
              </w:rPr>
              <w:t>Ideal for fluidisation, exhibits range of non-bubbling fluidisation</w:t>
            </w:r>
          </w:p>
        </w:tc>
        <w:tc>
          <w:tcPr>
            <w:tcW w:w="1848" w:type="dxa"/>
            <w:tcBorders>
              <w:bottom w:val="nil"/>
            </w:tcBorders>
            <w:shd w:val="clear" w:color="auto" w:fill="auto"/>
          </w:tcPr>
          <w:p w14:paraId="206BF78F" w14:textId="77777777" w:rsidR="00BA1D12" w:rsidRDefault="00BA1D12" w:rsidP="00893B01">
            <w:pPr>
              <w:spacing w:line="276" w:lineRule="auto"/>
              <w:jc w:val="left"/>
              <w:cnfStyle w:val="000000100000" w:firstRow="0" w:lastRow="0" w:firstColumn="0" w:lastColumn="0" w:oddVBand="0" w:evenVBand="0" w:oddHBand="1" w:evenHBand="0" w:firstRowFirstColumn="0" w:firstRowLastColumn="0" w:lastRowFirstColumn="0" w:lastRowLastColumn="0"/>
            </w:pPr>
            <w:r w:rsidRPr="00390FBB">
              <w:rPr>
                <w:noProof/>
                <w:lang w:eastAsia="en-GB"/>
              </w:rPr>
              <w:t>Starts bubbling at minimum fluidisation velocity</w:t>
            </w:r>
          </w:p>
        </w:tc>
        <w:tc>
          <w:tcPr>
            <w:tcW w:w="1849" w:type="dxa"/>
            <w:tcBorders>
              <w:bottom w:val="nil"/>
            </w:tcBorders>
            <w:shd w:val="clear" w:color="auto" w:fill="auto"/>
          </w:tcPr>
          <w:p w14:paraId="6904EDBB" w14:textId="77777777" w:rsidR="00BA1D12" w:rsidRDefault="00BA1D12" w:rsidP="00893B01">
            <w:pPr>
              <w:spacing w:line="276" w:lineRule="auto"/>
              <w:jc w:val="left"/>
              <w:cnfStyle w:val="000000100000" w:firstRow="0" w:lastRow="0" w:firstColumn="0" w:lastColumn="0" w:oddVBand="0" w:evenVBand="0" w:oddHBand="1" w:evenHBand="0" w:firstRowFirstColumn="0" w:firstRowLastColumn="0" w:lastRowFirstColumn="0" w:lastRowLastColumn="0"/>
            </w:pPr>
            <w:r w:rsidRPr="00390FBB">
              <w:rPr>
                <w:noProof/>
                <w:lang w:eastAsia="en-GB"/>
              </w:rPr>
              <w:t>Coarse solids</w:t>
            </w:r>
          </w:p>
        </w:tc>
      </w:tr>
      <w:tr w:rsidR="00BA1D12" w14:paraId="4F93A8D4" w14:textId="77777777" w:rsidTr="00BA1D12">
        <w:tc>
          <w:tcPr>
            <w:cnfStyle w:val="001000000000" w:firstRow="0" w:lastRow="0" w:firstColumn="1" w:lastColumn="0" w:oddVBand="0" w:evenVBand="0" w:oddHBand="0" w:evenHBand="0" w:firstRowFirstColumn="0" w:firstRowLastColumn="0" w:lastRowFirstColumn="0" w:lastRowLastColumn="0"/>
            <w:tcW w:w="1848" w:type="dxa"/>
            <w:tcBorders>
              <w:top w:val="nil"/>
              <w:left w:val="nil"/>
              <w:bottom w:val="nil"/>
              <w:right w:val="nil"/>
            </w:tcBorders>
            <w:shd w:val="clear" w:color="auto" w:fill="auto"/>
          </w:tcPr>
          <w:p w14:paraId="793EA432" w14:textId="77777777" w:rsidR="00BA1D12" w:rsidRDefault="00BA1D12" w:rsidP="00893B01">
            <w:pPr>
              <w:spacing w:line="276" w:lineRule="auto"/>
              <w:jc w:val="left"/>
            </w:pPr>
            <w:r w:rsidRPr="00390FBB">
              <w:rPr>
                <w:noProof/>
                <w:lang w:eastAsia="en-GB"/>
              </w:rPr>
              <w:t>Typical solids</w:t>
            </w:r>
          </w:p>
        </w:tc>
        <w:tc>
          <w:tcPr>
            <w:tcW w:w="1848" w:type="dxa"/>
            <w:tcBorders>
              <w:top w:val="nil"/>
              <w:left w:val="nil"/>
              <w:bottom w:val="nil"/>
              <w:right w:val="nil"/>
            </w:tcBorders>
            <w:shd w:val="clear" w:color="auto" w:fill="auto"/>
          </w:tcPr>
          <w:p w14:paraId="732E1091" w14:textId="77777777" w:rsidR="00BA1D12" w:rsidRDefault="00BA1D12" w:rsidP="00893B01">
            <w:pPr>
              <w:spacing w:line="276" w:lineRule="auto"/>
              <w:jc w:val="left"/>
              <w:cnfStyle w:val="000000000000" w:firstRow="0" w:lastRow="0" w:firstColumn="0" w:lastColumn="0" w:oddVBand="0" w:evenVBand="0" w:oddHBand="0" w:evenHBand="0" w:firstRowFirstColumn="0" w:firstRowLastColumn="0" w:lastRowFirstColumn="0" w:lastRowLastColumn="0"/>
            </w:pPr>
            <w:r w:rsidRPr="00390FBB">
              <w:rPr>
                <w:noProof/>
                <w:lang w:eastAsia="en-GB"/>
              </w:rPr>
              <w:t>Flour, cement</w:t>
            </w:r>
          </w:p>
        </w:tc>
        <w:tc>
          <w:tcPr>
            <w:tcW w:w="1849" w:type="dxa"/>
            <w:tcBorders>
              <w:top w:val="nil"/>
              <w:left w:val="nil"/>
              <w:bottom w:val="nil"/>
              <w:right w:val="nil"/>
            </w:tcBorders>
            <w:shd w:val="clear" w:color="auto" w:fill="auto"/>
          </w:tcPr>
          <w:p w14:paraId="493E7500" w14:textId="77777777" w:rsidR="00BA1D12" w:rsidRDefault="00BA1D12" w:rsidP="00893B01">
            <w:pPr>
              <w:spacing w:line="276" w:lineRule="auto"/>
              <w:jc w:val="left"/>
              <w:cnfStyle w:val="000000000000" w:firstRow="0" w:lastRow="0" w:firstColumn="0" w:lastColumn="0" w:oddVBand="0" w:evenVBand="0" w:oddHBand="0" w:evenHBand="0" w:firstRowFirstColumn="0" w:firstRowLastColumn="0" w:lastRowFirstColumn="0" w:lastRowLastColumn="0"/>
            </w:pPr>
            <w:r w:rsidRPr="00390FBB">
              <w:rPr>
                <w:noProof/>
                <w:lang w:eastAsia="en-GB"/>
              </w:rPr>
              <w:t>Cracking catalyst</w:t>
            </w:r>
          </w:p>
        </w:tc>
        <w:tc>
          <w:tcPr>
            <w:tcW w:w="1848" w:type="dxa"/>
            <w:tcBorders>
              <w:top w:val="nil"/>
              <w:left w:val="nil"/>
              <w:bottom w:val="nil"/>
              <w:right w:val="nil"/>
            </w:tcBorders>
            <w:shd w:val="clear" w:color="auto" w:fill="auto"/>
          </w:tcPr>
          <w:p w14:paraId="7C1B513F" w14:textId="77777777" w:rsidR="00BA1D12" w:rsidRDefault="00BA1D12" w:rsidP="00893B01">
            <w:pPr>
              <w:spacing w:line="276" w:lineRule="auto"/>
              <w:jc w:val="left"/>
              <w:cnfStyle w:val="000000000000" w:firstRow="0" w:lastRow="0" w:firstColumn="0" w:lastColumn="0" w:oddVBand="0" w:evenVBand="0" w:oddHBand="0" w:evenHBand="0" w:firstRowFirstColumn="0" w:firstRowLastColumn="0" w:lastRowFirstColumn="0" w:lastRowLastColumn="0"/>
            </w:pPr>
            <w:r w:rsidRPr="00390FBB">
              <w:rPr>
                <w:noProof/>
                <w:lang w:eastAsia="en-GB"/>
              </w:rPr>
              <w:t>Building sand</w:t>
            </w:r>
          </w:p>
        </w:tc>
        <w:tc>
          <w:tcPr>
            <w:tcW w:w="1849" w:type="dxa"/>
            <w:tcBorders>
              <w:top w:val="nil"/>
              <w:left w:val="nil"/>
              <w:bottom w:val="nil"/>
              <w:right w:val="nil"/>
            </w:tcBorders>
            <w:shd w:val="clear" w:color="auto" w:fill="auto"/>
          </w:tcPr>
          <w:p w14:paraId="3F08CC55" w14:textId="77777777" w:rsidR="00BA1D12" w:rsidRDefault="00BA1D12" w:rsidP="00893B01">
            <w:pPr>
              <w:spacing w:line="276" w:lineRule="auto"/>
              <w:jc w:val="left"/>
              <w:cnfStyle w:val="000000000000" w:firstRow="0" w:lastRow="0" w:firstColumn="0" w:lastColumn="0" w:oddVBand="0" w:evenVBand="0" w:oddHBand="0" w:evenHBand="0" w:firstRowFirstColumn="0" w:firstRowLastColumn="0" w:lastRowFirstColumn="0" w:lastRowLastColumn="0"/>
            </w:pPr>
            <w:r w:rsidRPr="00390FBB">
              <w:rPr>
                <w:noProof/>
                <w:lang w:eastAsia="en-GB"/>
              </w:rPr>
              <w:t>Gravel, coffee beans</w:t>
            </w:r>
          </w:p>
        </w:tc>
      </w:tr>
      <w:tr w:rsidR="00BA1D12" w14:paraId="66ECB8E9" w14:textId="77777777" w:rsidTr="00BA1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Borders>
              <w:top w:val="nil"/>
              <w:bottom w:val="single" w:sz="4" w:space="0" w:color="auto"/>
            </w:tcBorders>
            <w:shd w:val="clear" w:color="auto" w:fill="auto"/>
          </w:tcPr>
          <w:p w14:paraId="6EC09F96" w14:textId="77777777" w:rsidR="00BA1D12" w:rsidRDefault="00BA1D12" w:rsidP="00893B01">
            <w:pPr>
              <w:spacing w:line="276" w:lineRule="auto"/>
              <w:jc w:val="left"/>
            </w:pPr>
            <w:r w:rsidRPr="00390FBB">
              <w:rPr>
                <w:i/>
                <w:noProof/>
                <w:lang w:eastAsia="en-GB"/>
              </w:rPr>
              <w:t>Property</w:t>
            </w:r>
          </w:p>
        </w:tc>
        <w:tc>
          <w:tcPr>
            <w:tcW w:w="1848" w:type="dxa"/>
            <w:tcBorders>
              <w:top w:val="nil"/>
              <w:bottom w:val="single" w:sz="4" w:space="0" w:color="auto"/>
            </w:tcBorders>
            <w:shd w:val="clear" w:color="auto" w:fill="auto"/>
          </w:tcPr>
          <w:p w14:paraId="6EB71DC6" w14:textId="77777777" w:rsidR="00BA1D12" w:rsidRDefault="00BA1D12" w:rsidP="00893B01">
            <w:pPr>
              <w:spacing w:line="276" w:lineRule="auto"/>
              <w:jc w:val="left"/>
              <w:cnfStyle w:val="000000100000" w:firstRow="0" w:lastRow="0" w:firstColumn="0" w:lastColumn="0" w:oddVBand="0" w:evenVBand="0" w:oddHBand="1" w:evenHBand="0" w:firstRowFirstColumn="0" w:firstRowLastColumn="0" w:lastRowFirstColumn="0" w:lastRowLastColumn="0"/>
            </w:pPr>
          </w:p>
        </w:tc>
        <w:tc>
          <w:tcPr>
            <w:tcW w:w="1849" w:type="dxa"/>
            <w:tcBorders>
              <w:top w:val="nil"/>
              <w:bottom w:val="single" w:sz="4" w:space="0" w:color="auto"/>
            </w:tcBorders>
            <w:shd w:val="clear" w:color="auto" w:fill="auto"/>
          </w:tcPr>
          <w:p w14:paraId="01FE1E82" w14:textId="77777777" w:rsidR="00BA1D12" w:rsidRDefault="00BA1D12" w:rsidP="00893B01">
            <w:pPr>
              <w:spacing w:line="276" w:lineRule="auto"/>
              <w:jc w:val="left"/>
              <w:cnfStyle w:val="000000100000" w:firstRow="0" w:lastRow="0" w:firstColumn="0" w:lastColumn="0" w:oddVBand="0" w:evenVBand="0" w:oddHBand="1" w:evenHBand="0" w:firstRowFirstColumn="0" w:firstRowLastColumn="0" w:lastRowFirstColumn="0" w:lastRowLastColumn="0"/>
            </w:pPr>
          </w:p>
        </w:tc>
        <w:tc>
          <w:tcPr>
            <w:tcW w:w="1848" w:type="dxa"/>
            <w:tcBorders>
              <w:top w:val="nil"/>
              <w:bottom w:val="single" w:sz="4" w:space="0" w:color="auto"/>
            </w:tcBorders>
            <w:shd w:val="clear" w:color="auto" w:fill="auto"/>
          </w:tcPr>
          <w:p w14:paraId="0CE51228" w14:textId="77777777" w:rsidR="00BA1D12" w:rsidRDefault="00BA1D12" w:rsidP="00893B01">
            <w:pPr>
              <w:spacing w:line="276" w:lineRule="auto"/>
              <w:jc w:val="left"/>
              <w:cnfStyle w:val="000000100000" w:firstRow="0" w:lastRow="0" w:firstColumn="0" w:lastColumn="0" w:oddVBand="0" w:evenVBand="0" w:oddHBand="1" w:evenHBand="0" w:firstRowFirstColumn="0" w:firstRowLastColumn="0" w:lastRowFirstColumn="0" w:lastRowLastColumn="0"/>
            </w:pPr>
          </w:p>
        </w:tc>
        <w:tc>
          <w:tcPr>
            <w:tcW w:w="1849" w:type="dxa"/>
            <w:tcBorders>
              <w:top w:val="nil"/>
              <w:bottom w:val="single" w:sz="4" w:space="0" w:color="auto"/>
            </w:tcBorders>
            <w:shd w:val="clear" w:color="auto" w:fill="auto"/>
          </w:tcPr>
          <w:p w14:paraId="4AF65376" w14:textId="77777777" w:rsidR="00BA1D12" w:rsidRDefault="00BA1D12" w:rsidP="00893B01">
            <w:pPr>
              <w:spacing w:line="276" w:lineRule="auto"/>
              <w:jc w:val="left"/>
              <w:cnfStyle w:val="000000100000" w:firstRow="0" w:lastRow="0" w:firstColumn="0" w:lastColumn="0" w:oddVBand="0" w:evenVBand="0" w:oddHBand="1" w:evenHBand="0" w:firstRowFirstColumn="0" w:firstRowLastColumn="0" w:lastRowFirstColumn="0" w:lastRowLastColumn="0"/>
            </w:pPr>
          </w:p>
        </w:tc>
      </w:tr>
      <w:tr w:rsidR="00BA1D12" w14:paraId="53720CB3" w14:textId="77777777" w:rsidTr="00BA1D12">
        <w:tc>
          <w:tcPr>
            <w:cnfStyle w:val="001000000000" w:firstRow="0" w:lastRow="0" w:firstColumn="1" w:lastColumn="0" w:oddVBand="0" w:evenVBand="0" w:oddHBand="0" w:evenHBand="0" w:firstRowFirstColumn="0" w:firstRowLastColumn="0" w:lastRowFirstColumn="0" w:lastRowLastColumn="0"/>
            <w:tcW w:w="1848" w:type="dxa"/>
            <w:tcBorders>
              <w:top w:val="single" w:sz="4" w:space="0" w:color="auto"/>
              <w:left w:val="nil"/>
              <w:bottom w:val="nil"/>
              <w:right w:val="nil"/>
            </w:tcBorders>
            <w:shd w:val="clear" w:color="auto" w:fill="auto"/>
          </w:tcPr>
          <w:p w14:paraId="227EB882" w14:textId="77777777" w:rsidR="00BA1D12" w:rsidRDefault="00BA1D12" w:rsidP="00893B01">
            <w:pPr>
              <w:spacing w:line="276" w:lineRule="auto"/>
              <w:jc w:val="left"/>
            </w:pPr>
            <w:r w:rsidRPr="00390FBB">
              <w:rPr>
                <w:noProof/>
                <w:lang w:eastAsia="en-GB"/>
              </w:rPr>
              <w:t>Bed expansion</w:t>
            </w:r>
          </w:p>
        </w:tc>
        <w:tc>
          <w:tcPr>
            <w:tcW w:w="1848" w:type="dxa"/>
            <w:tcBorders>
              <w:top w:val="single" w:sz="4" w:space="0" w:color="auto"/>
              <w:left w:val="nil"/>
              <w:bottom w:val="nil"/>
              <w:right w:val="nil"/>
            </w:tcBorders>
            <w:shd w:val="clear" w:color="auto" w:fill="auto"/>
          </w:tcPr>
          <w:p w14:paraId="72792259" w14:textId="77777777" w:rsidR="00BA1D12" w:rsidRDefault="00BA1D12" w:rsidP="00893B01">
            <w:pPr>
              <w:spacing w:line="276" w:lineRule="auto"/>
              <w:jc w:val="left"/>
              <w:cnfStyle w:val="000000000000" w:firstRow="0" w:lastRow="0" w:firstColumn="0" w:lastColumn="0" w:oddVBand="0" w:evenVBand="0" w:oddHBand="0" w:evenHBand="0" w:firstRowFirstColumn="0" w:firstRowLastColumn="0" w:lastRowFirstColumn="0" w:lastRowLastColumn="0"/>
            </w:pPr>
            <w:r w:rsidRPr="00390FBB">
              <w:rPr>
                <w:noProof/>
                <w:lang w:eastAsia="en-GB"/>
              </w:rPr>
              <w:t>Low, because of chanelling</w:t>
            </w:r>
          </w:p>
        </w:tc>
        <w:tc>
          <w:tcPr>
            <w:tcW w:w="1849" w:type="dxa"/>
            <w:tcBorders>
              <w:top w:val="single" w:sz="4" w:space="0" w:color="auto"/>
              <w:left w:val="nil"/>
              <w:bottom w:val="nil"/>
              <w:right w:val="nil"/>
            </w:tcBorders>
            <w:shd w:val="clear" w:color="auto" w:fill="auto"/>
          </w:tcPr>
          <w:p w14:paraId="2C27A958" w14:textId="77777777" w:rsidR="00BA1D12" w:rsidRDefault="00BA1D12" w:rsidP="00893B01">
            <w:pPr>
              <w:spacing w:line="276" w:lineRule="auto"/>
              <w:jc w:val="left"/>
              <w:cnfStyle w:val="000000000000" w:firstRow="0" w:lastRow="0" w:firstColumn="0" w:lastColumn="0" w:oddVBand="0" w:evenVBand="0" w:oddHBand="0" w:evenHBand="0" w:firstRowFirstColumn="0" w:firstRowLastColumn="0" w:lastRowFirstColumn="0" w:lastRowLastColumn="0"/>
            </w:pPr>
            <w:r w:rsidRPr="00390FBB">
              <w:rPr>
                <w:noProof/>
                <w:lang w:eastAsia="en-GB"/>
              </w:rPr>
              <w:t>High</w:t>
            </w:r>
          </w:p>
        </w:tc>
        <w:tc>
          <w:tcPr>
            <w:tcW w:w="1848" w:type="dxa"/>
            <w:tcBorders>
              <w:top w:val="single" w:sz="4" w:space="0" w:color="auto"/>
              <w:left w:val="nil"/>
              <w:bottom w:val="nil"/>
              <w:right w:val="nil"/>
            </w:tcBorders>
            <w:shd w:val="clear" w:color="auto" w:fill="auto"/>
          </w:tcPr>
          <w:p w14:paraId="089855EF" w14:textId="77777777" w:rsidR="00BA1D12" w:rsidRDefault="00BA1D12" w:rsidP="00893B01">
            <w:pPr>
              <w:spacing w:line="276" w:lineRule="auto"/>
              <w:jc w:val="left"/>
              <w:cnfStyle w:val="000000000000" w:firstRow="0" w:lastRow="0" w:firstColumn="0" w:lastColumn="0" w:oddVBand="0" w:evenVBand="0" w:oddHBand="0" w:evenHBand="0" w:firstRowFirstColumn="0" w:firstRowLastColumn="0" w:lastRowFirstColumn="0" w:lastRowLastColumn="0"/>
            </w:pPr>
            <w:r w:rsidRPr="00390FBB">
              <w:rPr>
                <w:noProof/>
                <w:lang w:eastAsia="en-GB"/>
              </w:rPr>
              <w:t>Moderate</w:t>
            </w:r>
          </w:p>
        </w:tc>
        <w:tc>
          <w:tcPr>
            <w:tcW w:w="1849" w:type="dxa"/>
            <w:tcBorders>
              <w:top w:val="single" w:sz="4" w:space="0" w:color="auto"/>
              <w:left w:val="nil"/>
              <w:bottom w:val="nil"/>
              <w:right w:val="nil"/>
            </w:tcBorders>
            <w:shd w:val="clear" w:color="auto" w:fill="auto"/>
          </w:tcPr>
          <w:p w14:paraId="572577CE" w14:textId="77777777" w:rsidR="00BA1D12" w:rsidRDefault="00BA1D12" w:rsidP="00893B01">
            <w:pPr>
              <w:spacing w:line="276" w:lineRule="auto"/>
              <w:jc w:val="left"/>
              <w:cnfStyle w:val="000000000000" w:firstRow="0" w:lastRow="0" w:firstColumn="0" w:lastColumn="0" w:oddVBand="0" w:evenVBand="0" w:oddHBand="0" w:evenHBand="0" w:firstRowFirstColumn="0" w:firstRowLastColumn="0" w:lastRowFirstColumn="0" w:lastRowLastColumn="0"/>
            </w:pPr>
            <w:r w:rsidRPr="00390FBB">
              <w:rPr>
                <w:noProof/>
                <w:lang w:eastAsia="en-GB"/>
              </w:rPr>
              <w:t>Low</w:t>
            </w:r>
          </w:p>
        </w:tc>
      </w:tr>
      <w:tr w:rsidR="00BA1D12" w14:paraId="71E417BA" w14:textId="77777777" w:rsidTr="00BA1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Borders>
              <w:top w:val="nil"/>
            </w:tcBorders>
            <w:shd w:val="clear" w:color="auto" w:fill="auto"/>
          </w:tcPr>
          <w:p w14:paraId="595E1A53" w14:textId="77777777" w:rsidR="00BA1D12" w:rsidRPr="00390FBB" w:rsidRDefault="00BA1D12" w:rsidP="00893B01">
            <w:pPr>
              <w:spacing w:line="276" w:lineRule="auto"/>
              <w:jc w:val="left"/>
              <w:rPr>
                <w:noProof/>
                <w:lang w:eastAsia="en-GB"/>
              </w:rPr>
            </w:pPr>
            <w:r w:rsidRPr="00390FBB">
              <w:rPr>
                <w:noProof/>
                <w:lang w:eastAsia="en-GB"/>
              </w:rPr>
              <w:t>De-aeration rate</w:t>
            </w:r>
          </w:p>
        </w:tc>
        <w:tc>
          <w:tcPr>
            <w:tcW w:w="1848" w:type="dxa"/>
            <w:tcBorders>
              <w:top w:val="nil"/>
            </w:tcBorders>
            <w:shd w:val="clear" w:color="auto" w:fill="auto"/>
          </w:tcPr>
          <w:p w14:paraId="0A24C031" w14:textId="77777777" w:rsidR="00BA1D12" w:rsidRDefault="00BA1D12" w:rsidP="00893B01">
            <w:pPr>
              <w:spacing w:line="276" w:lineRule="auto"/>
              <w:jc w:val="left"/>
              <w:cnfStyle w:val="000000100000" w:firstRow="0" w:lastRow="0" w:firstColumn="0" w:lastColumn="0" w:oddVBand="0" w:evenVBand="0" w:oddHBand="1" w:evenHBand="0" w:firstRowFirstColumn="0" w:firstRowLastColumn="0" w:lastRowFirstColumn="0" w:lastRowLastColumn="0"/>
            </w:pPr>
            <w:r w:rsidRPr="00390FBB">
              <w:rPr>
                <w:noProof/>
                <w:lang w:eastAsia="en-GB"/>
              </w:rPr>
              <w:t>Initially fast, then exponential</w:t>
            </w:r>
          </w:p>
        </w:tc>
        <w:tc>
          <w:tcPr>
            <w:tcW w:w="1849" w:type="dxa"/>
            <w:tcBorders>
              <w:top w:val="nil"/>
            </w:tcBorders>
            <w:shd w:val="clear" w:color="auto" w:fill="auto"/>
          </w:tcPr>
          <w:p w14:paraId="3EEDC9B4" w14:textId="77777777" w:rsidR="00BA1D12" w:rsidRDefault="00BA1D12" w:rsidP="00893B01">
            <w:pPr>
              <w:spacing w:line="276" w:lineRule="auto"/>
              <w:jc w:val="left"/>
              <w:cnfStyle w:val="000000100000" w:firstRow="0" w:lastRow="0" w:firstColumn="0" w:lastColumn="0" w:oddVBand="0" w:evenVBand="0" w:oddHBand="1" w:evenHBand="0" w:firstRowFirstColumn="0" w:firstRowLastColumn="0" w:lastRowFirstColumn="0" w:lastRowLastColumn="0"/>
            </w:pPr>
            <w:r w:rsidRPr="00390FBB">
              <w:rPr>
                <w:noProof/>
                <w:lang w:eastAsia="en-GB"/>
              </w:rPr>
              <w:t>Slow, linear</w:t>
            </w:r>
          </w:p>
        </w:tc>
        <w:tc>
          <w:tcPr>
            <w:tcW w:w="1848" w:type="dxa"/>
            <w:tcBorders>
              <w:top w:val="nil"/>
            </w:tcBorders>
            <w:shd w:val="clear" w:color="auto" w:fill="auto"/>
          </w:tcPr>
          <w:p w14:paraId="435FD72E" w14:textId="77777777" w:rsidR="00BA1D12" w:rsidRDefault="00BA1D12" w:rsidP="00893B01">
            <w:pPr>
              <w:spacing w:line="276" w:lineRule="auto"/>
              <w:jc w:val="left"/>
              <w:cnfStyle w:val="000000100000" w:firstRow="0" w:lastRow="0" w:firstColumn="0" w:lastColumn="0" w:oddVBand="0" w:evenVBand="0" w:oddHBand="1" w:evenHBand="0" w:firstRowFirstColumn="0" w:firstRowLastColumn="0" w:lastRowFirstColumn="0" w:lastRowLastColumn="0"/>
            </w:pPr>
            <w:r w:rsidRPr="00390FBB">
              <w:rPr>
                <w:noProof/>
                <w:lang w:eastAsia="en-GB"/>
              </w:rPr>
              <w:t>Fast</w:t>
            </w:r>
          </w:p>
        </w:tc>
        <w:tc>
          <w:tcPr>
            <w:tcW w:w="1849" w:type="dxa"/>
            <w:tcBorders>
              <w:top w:val="nil"/>
            </w:tcBorders>
            <w:shd w:val="clear" w:color="auto" w:fill="auto"/>
          </w:tcPr>
          <w:p w14:paraId="4ECEE2EA" w14:textId="77777777" w:rsidR="00BA1D12" w:rsidRDefault="00BA1D12" w:rsidP="00893B01">
            <w:pPr>
              <w:spacing w:line="276" w:lineRule="auto"/>
              <w:jc w:val="left"/>
              <w:cnfStyle w:val="000000100000" w:firstRow="0" w:lastRow="0" w:firstColumn="0" w:lastColumn="0" w:oddVBand="0" w:evenVBand="0" w:oddHBand="1" w:evenHBand="0" w:firstRowFirstColumn="0" w:firstRowLastColumn="0" w:lastRowFirstColumn="0" w:lastRowLastColumn="0"/>
            </w:pPr>
            <w:r w:rsidRPr="00390FBB">
              <w:rPr>
                <w:noProof/>
                <w:lang w:eastAsia="en-GB"/>
              </w:rPr>
              <w:t>Fast</w:t>
            </w:r>
          </w:p>
        </w:tc>
      </w:tr>
      <w:tr w:rsidR="00BA1D12" w14:paraId="372CE33F" w14:textId="77777777" w:rsidTr="00BA1D12">
        <w:tc>
          <w:tcPr>
            <w:cnfStyle w:val="001000000000" w:firstRow="0" w:lastRow="0" w:firstColumn="1" w:lastColumn="0" w:oddVBand="0" w:evenVBand="0" w:oddHBand="0" w:evenHBand="0" w:firstRowFirstColumn="0" w:firstRowLastColumn="0" w:lastRowFirstColumn="0" w:lastRowLastColumn="0"/>
            <w:tcW w:w="1848" w:type="dxa"/>
            <w:shd w:val="clear" w:color="auto" w:fill="auto"/>
          </w:tcPr>
          <w:p w14:paraId="566F29EA" w14:textId="77777777" w:rsidR="00BA1D12" w:rsidRDefault="00BA1D12" w:rsidP="00893B01">
            <w:pPr>
              <w:spacing w:line="276" w:lineRule="auto"/>
              <w:jc w:val="left"/>
            </w:pPr>
            <w:r w:rsidRPr="00390FBB">
              <w:rPr>
                <w:noProof/>
                <w:lang w:eastAsia="en-GB"/>
              </w:rPr>
              <w:t>Bubble properties</w:t>
            </w:r>
          </w:p>
        </w:tc>
        <w:tc>
          <w:tcPr>
            <w:tcW w:w="1848" w:type="dxa"/>
            <w:shd w:val="clear" w:color="auto" w:fill="auto"/>
          </w:tcPr>
          <w:p w14:paraId="01A7CCDB" w14:textId="77777777" w:rsidR="00BA1D12" w:rsidRDefault="00BA1D12" w:rsidP="00893B01">
            <w:pPr>
              <w:spacing w:line="276" w:lineRule="auto"/>
              <w:jc w:val="left"/>
              <w:cnfStyle w:val="000000000000" w:firstRow="0" w:lastRow="0" w:firstColumn="0" w:lastColumn="0" w:oddVBand="0" w:evenVBand="0" w:oddHBand="0" w:evenHBand="0" w:firstRowFirstColumn="0" w:firstRowLastColumn="0" w:lastRowFirstColumn="0" w:lastRowLastColumn="0"/>
            </w:pPr>
            <w:r w:rsidRPr="00390FBB">
              <w:rPr>
                <w:noProof/>
                <w:lang w:eastAsia="en-GB"/>
              </w:rPr>
              <w:t>No bubbles, only channels</w:t>
            </w:r>
          </w:p>
        </w:tc>
        <w:tc>
          <w:tcPr>
            <w:tcW w:w="1849" w:type="dxa"/>
            <w:shd w:val="clear" w:color="auto" w:fill="auto"/>
          </w:tcPr>
          <w:p w14:paraId="1D6A8EAE" w14:textId="77777777" w:rsidR="00BA1D12" w:rsidRDefault="00BA1D12" w:rsidP="00893B01">
            <w:pPr>
              <w:spacing w:line="276" w:lineRule="auto"/>
              <w:jc w:val="left"/>
              <w:cnfStyle w:val="000000000000" w:firstRow="0" w:lastRow="0" w:firstColumn="0" w:lastColumn="0" w:oddVBand="0" w:evenVBand="0" w:oddHBand="0" w:evenHBand="0" w:firstRowFirstColumn="0" w:firstRowLastColumn="0" w:lastRowFirstColumn="0" w:lastRowLastColumn="0"/>
            </w:pPr>
            <w:r w:rsidRPr="00390FBB">
              <w:rPr>
                <w:noProof/>
                <w:lang w:eastAsia="en-GB"/>
              </w:rPr>
              <w:t>Bubbles split and coalesce, maximum bubble size</w:t>
            </w:r>
          </w:p>
        </w:tc>
        <w:tc>
          <w:tcPr>
            <w:tcW w:w="1848" w:type="dxa"/>
            <w:shd w:val="clear" w:color="auto" w:fill="auto"/>
          </w:tcPr>
          <w:p w14:paraId="1BF067A1" w14:textId="77777777" w:rsidR="00BA1D12" w:rsidRDefault="00BA1D12" w:rsidP="00893B01">
            <w:pPr>
              <w:spacing w:line="276" w:lineRule="auto"/>
              <w:jc w:val="left"/>
              <w:cnfStyle w:val="000000000000" w:firstRow="0" w:lastRow="0" w:firstColumn="0" w:lastColumn="0" w:oddVBand="0" w:evenVBand="0" w:oddHBand="0" w:evenHBand="0" w:firstRowFirstColumn="0" w:firstRowLastColumn="0" w:lastRowFirstColumn="0" w:lastRowLastColumn="0"/>
              <w:rPr>
                <w:noProof/>
                <w:lang w:eastAsia="en-GB"/>
              </w:rPr>
            </w:pPr>
            <w:r w:rsidRPr="00390FBB">
              <w:rPr>
                <w:noProof/>
                <w:lang w:eastAsia="en-GB"/>
              </w:rPr>
              <w:t>No limit to size</w:t>
            </w:r>
          </w:p>
        </w:tc>
        <w:tc>
          <w:tcPr>
            <w:tcW w:w="1849" w:type="dxa"/>
            <w:shd w:val="clear" w:color="auto" w:fill="auto"/>
          </w:tcPr>
          <w:p w14:paraId="70C4563A" w14:textId="77777777" w:rsidR="00BA1D12" w:rsidRDefault="00BA1D12" w:rsidP="00893B01">
            <w:pPr>
              <w:spacing w:line="276" w:lineRule="auto"/>
              <w:jc w:val="left"/>
              <w:cnfStyle w:val="000000000000" w:firstRow="0" w:lastRow="0" w:firstColumn="0" w:lastColumn="0" w:oddVBand="0" w:evenVBand="0" w:oddHBand="0" w:evenHBand="0" w:firstRowFirstColumn="0" w:firstRowLastColumn="0" w:lastRowFirstColumn="0" w:lastRowLastColumn="0"/>
              <w:rPr>
                <w:noProof/>
                <w:lang w:eastAsia="en-GB"/>
              </w:rPr>
            </w:pPr>
            <w:r w:rsidRPr="00390FBB">
              <w:rPr>
                <w:noProof/>
                <w:lang w:eastAsia="en-GB"/>
              </w:rPr>
              <w:t>No limit to size</w:t>
            </w:r>
          </w:p>
        </w:tc>
      </w:tr>
      <w:tr w:rsidR="00BA1D12" w14:paraId="6B1431B9" w14:textId="77777777" w:rsidTr="00BA1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shd w:val="clear" w:color="auto" w:fill="auto"/>
          </w:tcPr>
          <w:p w14:paraId="5016C6F8" w14:textId="77777777" w:rsidR="00BA1D12" w:rsidRPr="00390FBB" w:rsidRDefault="00BA1D12" w:rsidP="00893B01">
            <w:pPr>
              <w:spacing w:line="276" w:lineRule="auto"/>
              <w:jc w:val="left"/>
              <w:rPr>
                <w:noProof/>
                <w:lang w:eastAsia="en-GB"/>
              </w:rPr>
            </w:pPr>
            <w:r w:rsidRPr="00390FBB">
              <w:rPr>
                <w:noProof/>
                <w:lang w:eastAsia="en-GB"/>
              </w:rPr>
              <w:t>Solids mixing</w:t>
            </w:r>
          </w:p>
        </w:tc>
        <w:tc>
          <w:tcPr>
            <w:tcW w:w="1848" w:type="dxa"/>
            <w:shd w:val="clear" w:color="auto" w:fill="auto"/>
          </w:tcPr>
          <w:p w14:paraId="14DC0531" w14:textId="77777777" w:rsidR="00BA1D12" w:rsidRDefault="00BA1D12" w:rsidP="00893B01">
            <w:pPr>
              <w:spacing w:line="276" w:lineRule="auto"/>
              <w:jc w:val="left"/>
              <w:cnfStyle w:val="000000100000" w:firstRow="0" w:lastRow="0" w:firstColumn="0" w:lastColumn="0" w:oddVBand="0" w:evenVBand="0" w:oddHBand="1" w:evenHBand="0" w:firstRowFirstColumn="0" w:firstRowLastColumn="0" w:lastRowFirstColumn="0" w:lastRowLastColumn="0"/>
            </w:pPr>
            <w:r w:rsidRPr="00390FBB">
              <w:rPr>
                <w:noProof/>
                <w:lang w:eastAsia="en-GB"/>
              </w:rPr>
              <w:t>Very low</w:t>
            </w:r>
          </w:p>
        </w:tc>
        <w:tc>
          <w:tcPr>
            <w:tcW w:w="1849" w:type="dxa"/>
            <w:shd w:val="clear" w:color="auto" w:fill="auto"/>
          </w:tcPr>
          <w:p w14:paraId="57BFEE42" w14:textId="77777777" w:rsidR="00BA1D12" w:rsidRDefault="00BA1D12" w:rsidP="00893B01">
            <w:pPr>
              <w:spacing w:line="276" w:lineRule="auto"/>
              <w:jc w:val="left"/>
              <w:cnfStyle w:val="000000100000" w:firstRow="0" w:lastRow="0" w:firstColumn="0" w:lastColumn="0" w:oddVBand="0" w:evenVBand="0" w:oddHBand="1" w:evenHBand="0" w:firstRowFirstColumn="0" w:firstRowLastColumn="0" w:lastRowFirstColumn="0" w:lastRowLastColumn="0"/>
            </w:pPr>
            <w:r w:rsidRPr="00390FBB">
              <w:rPr>
                <w:noProof/>
                <w:lang w:eastAsia="en-GB"/>
              </w:rPr>
              <w:t>High</w:t>
            </w:r>
          </w:p>
        </w:tc>
        <w:tc>
          <w:tcPr>
            <w:tcW w:w="1848" w:type="dxa"/>
            <w:shd w:val="clear" w:color="auto" w:fill="auto"/>
          </w:tcPr>
          <w:p w14:paraId="7924426C" w14:textId="77777777" w:rsidR="00BA1D12" w:rsidRDefault="00BA1D12" w:rsidP="00893B01">
            <w:pPr>
              <w:spacing w:line="276" w:lineRule="auto"/>
              <w:jc w:val="left"/>
              <w:cnfStyle w:val="000000100000" w:firstRow="0" w:lastRow="0" w:firstColumn="0" w:lastColumn="0" w:oddVBand="0" w:evenVBand="0" w:oddHBand="1" w:evenHBand="0" w:firstRowFirstColumn="0" w:firstRowLastColumn="0" w:lastRowFirstColumn="0" w:lastRowLastColumn="0"/>
              <w:rPr>
                <w:noProof/>
                <w:lang w:eastAsia="en-GB"/>
              </w:rPr>
            </w:pPr>
            <w:r w:rsidRPr="00390FBB">
              <w:rPr>
                <w:noProof/>
                <w:lang w:eastAsia="en-GB"/>
              </w:rPr>
              <w:t>Moderate</w:t>
            </w:r>
          </w:p>
        </w:tc>
        <w:tc>
          <w:tcPr>
            <w:tcW w:w="1849" w:type="dxa"/>
            <w:shd w:val="clear" w:color="auto" w:fill="auto"/>
          </w:tcPr>
          <w:p w14:paraId="7F153160" w14:textId="77777777" w:rsidR="00BA1D12" w:rsidRDefault="00BA1D12" w:rsidP="00893B01">
            <w:pPr>
              <w:spacing w:line="276" w:lineRule="auto"/>
              <w:jc w:val="left"/>
              <w:cnfStyle w:val="000000100000" w:firstRow="0" w:lastRow="0" w:firstColumn="0" w:lastColumn="0" w:oddVBand="0" w:evenVBand="0" w:oddHBand="1" w:evenHBand="0" w:firstRowFirstColumn="0" w:firstRowLastColumn="0" w:lastRowFirstColumn="0" w:lastRowLastColumn="0"/>
              <w:rPr>
                <w:noProof/>
                <w:lang w:eastAsia="en-GB"/>
              </w:rPr>
            </w:pPr>
            <w:r w:rsidRPr="00390FBB">
              <w:rPr>
                <w:noProof/>
                <w:lang w:eastAsia="en-GB"/>
              </w:rPr>
              <w:t>Low</w:t>
            </w:r>
          </w:p>
        </w:tc>
      </w:tr>
      <w:tr w:rsidR="00BA1D12" w14:paraId="744C65E4" w14:textId="77777777" w:rsidTr="00BA1D12">
        <w:tc>
          <w:tcPr>
            <w:cnfStyle w:val="001000000000" w:firstRow="0" w:lastRow="0" w:firstColumn="1" w:lastColumn="0" w:oddVBand="0" w:evenVBand="0" w:oddHBand="0" w:evenHBand="0" w:firstRowFirstColumn="0" w:firstRowLastColumn="0" w:lastRowFirstColumn="0" w:lastRowLastColumn="0"/>
            <w:tcW w:w="1848" w:type="dxa"/>
            <w:shd w:val="clear" w:color="auto" w:fill="auto"/>
          </w:tcPr>
          <w:p w14:paraId="00C47E2C" w14:textId="77777777" w:rsidR="00BA1D12" w:rsidRPr="00390FBB" w:rsidRDefault="00BA1D12" w:rsidP="00893B01">
            <w:pPr>
              <w:spacing w:line="276" w:lineRule="auto"/>
              <w:jc w:val="left"/>
              <w:rPr>
                <w:noProof/>
                <w:lang w:eastAsia="en-GB"/>
              </w:rPr>
            </w:pPr>
            <w:r w:rsidRPr="00390FBB">
              <w:rPr>
                <w:noProof/>
                <w:lang w:eastAsia="en-GB"/>
              </w:rPr>
              <w:t>Gas backmixing</w:t>
            </w:r>
          </w:p>
        </w:tc>
        <w:tc>
          <w:tcPr>
            <w:tcW w:w="1848" w:type="dxa"/>
            <w:shd w:val="clear" w:color="auto" w:fill="auto"/>
          </w:tcPr>
          <w:p w14:paraId="0D290A1F" w14:textId="77777777" w:rsidR="00BA1D12" w:rsidRDefault="00BA1D12" w:rsidP="00893B01">
            <w:pPr>
              <w:spacing w:line="276" w:lineRule="auto"/>
              <w:jc w:val="left"/>
              <w:cnfStyle w:val="000000000000" w:firstRow="0" w:lastRow="0" w:firstColumn="0" w:lastColumn="0" w:oddVBand="0" w:evenVBand="0" w:oddHBand="0" w:evenHBand="0" w:firstRowFirstColumn="0" w:firstRowLastColumn="0" w:lastRowFirstColumn="0" w:lastRowLastColumn="0"/>
            </w:pPr>
            <w:r w:rsidRPr="00390FBB">
              <w:rPr>
                <w:noProof/>
                <w:lang w:eastAsia="en-GB"/>
              </w:rPr>
              <w:t>Very low</w:t>
            </w:r>
          </w:p>
        </w:tc>
        <w:tc>
          <w:tcPr>
            <w:tcW w:w="1849" w:type="dxa"/>
            <w:shd w:val="clear" w:color="auto" w:fill="auto"/>
          </w:tcPr>
          <w:p w14:paraId="7A75FA36" w14:textId="77777777" w:rsidR="00BA1D12" w:rsidRDefault="00BA1D12" w:rsidP="00893B01">
            <w:pPr>
              <w:spacing w:line="276" w:lineRule="auto"/>
              <w:jc w:val="left"/>
              <w:cnfStyle w:val="000000000000" w:firstRow="0" w:lastRow="0" w:firstColumn="0" w:lastColumn="0" w:oddVBand="0" w:evenVBand="0" w:oddHBand="0" w:evenHBand="0" w:firstRowFirstColumn="0" w:firstRowLastColumn="0" w:lastRowFirstColumn="0" w:lastRowLastColumn="0"/>
            </w:pPr>
            <w:r w:rsidRPr="00390FBB">
              <w:rPr>
                <w:noProof/>
                <w:lang w:eastAsia="en-GB"/>
              </w:rPr>
              <w:t>High</w:t>
            </w:r>
          </w:p>
        </w:tc>
        <w:tc>
          <w:tcPr>
            <w:tcW w:w="1848" w:type="dxa"/>
            <w:shd w:val="clear" w:color="auto" w:fill="auto"/>
          </w:tcPr>
          <w:p w14:paraId="1B0CE2BE" w14:textId="77777777" w:rsidR="00BA1D12" w:rsidRDefault="00BA1D12" w:rsidP="00893B01">
            <w:pPr>
              <w:spacing w:line="276" w:lineRule="auto"/>
              <w:jc w:val="left"/>
              <w:cnfStyle w:val="000000000000" w:firstRow="0" w:lastRow="0" w:firstColumn="0" w:lastColumn="0" w:oddVBand="0" w:evenVBand="0" w:oddHBand="0" w:evenHBand="0" w:firstRowFirstColumn="0" w:firstRowLastColumn="0" w:lastRowFirstColumn="0" w:lastRowLastColumn="0"/>
              <w:rPr>
                <w:noProof/>
                <w:lang w:eastAsia="en-GB"/>
              </w:rPr>
            </w:pPr>
            <w:r w:rsidRPr="00390FBB">
              <w:rPr>
                <w:noProof/>
                <w:lang w:eastAsia="en-GB"/>
              </w:rPr>
              <w:t>Moderate</w:t>
            </w:r>
          </w:p>
        </w:tc>
        <w:tc>
          <w:tcPr>
            <w:tcW w:w="1849" w:type="dxa"/>
            <w:shd w:val="clear" w:color="auto" w:fill="auto"/>
          </w:tcPr>
          <w:p w14:paraId="58634B4B" w14:textId="77777777" w:rsidR="00BA1D12" w:rsidRDefault="00BA1D12" w:rsidP="00893B01">
            <w:pPr>
              <w:spacing w:line="276" w:lineRule="auto"/>
              <w:jc w:val="left"/>
              <w:cnfStyle w:val="000000000000" w:firstRow="0" w:lastRow="0" w:firstColumn="0" w:lastColumn="0" w:oddVBand="0" w:evenVBand="0" w:oddHBand="0" w:evenHBand="0" w:firstRowFirstColumn="0" w:firstRowLastColumn="0" w:lastRowFirstColumn="0" w:lastRowLastColumn="0"/>
              <w:rPr>
                <w:noProof/>
                <w:lang w:eastAsia="en-GB"/>
              </w:rPr>
            </w:pPr>
            <w:r w:rsidRPr="00390FBB">
              <w:rPr>
                <w:noProof/>
                <w:lang w:eastAsia="en-GB"/>
              </w:rPr>
              <w:t>Low</w:t>
            </w:r>
          </w:p>
        </w:tc>
      </w:tr>
      <w:tr w:rsidR="00BA1D12" w14:paraId="47656839" w14:textId="77777777" w:rsidTr="00BA1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Borders>
              <w:bottom w:val="single" w:sz="18" w:space="0" w:color="auto"/>
            </w:tcBorders>
            <w:shd w:val="clear" w:color="auto" w:fill="auto"/>
          </w:tcPr>
          <w:p w14:paraId="31EDE061" w14:textId="77777777" w:rsidR="00BA1D12" w:rsidRDefault="00BA1D12" w:rsidP="00893B01">
            <w:pPr>
              <w:spacing w:line="276" w:lineRule="auto"/>
              <w:jc w:val="left"/>
            </w:pPr>
            <w:r w:rsidRPr="00390FBB">
              <w:rPr>
                <w:noProof/>
                <w:lang w:eastAsia="en-GB"/>
              </w:rPr>
              <w:t>Spouting</w:t>
            </w:r>
          </w:p>
        </w:tc>
        <w:tc>
          <w:tcPr>
            <w:tcW w:w="1848" w:type="dxa"/>
            <w:tcBorders>
              <w:bottom w:val="single" w:sz="18" w:space="0" w:color="auto"/>
            </w:tcBorders>
            <w:shd w:val="clear" w:color="auto" w:fill="auto"/>
          </w:tcPr>
          <w:p w14:paraId="0DC5A928" w14:textId="77777777" w:rsidR="00BA1D12" w:rsidRDefault="00BA1D12" w:rsidP="00893B01">
            <w:pPr>
              <w:spacing w:line="276" w:lineRule="auto"/>
              <w:jc w:val="left"/>
              <w:cnfStyle w:val="000000100000" w:firstRow="0" w:lastRow="0" w:firstColumn="0" w:lastColumn="0" w:oddVBand="0" w:evenVBand="0" w:oddHBand="1" w:evenHBand="0" w:firstRowFirstColumn="0" w:firstRowLastColumn="0" w:lastRowFirstColumn="0" w:lastRowLastColumn="0"/>
            </w:pPr>
            <w:r w:rsidRPr="00390FBB">
              <w:rPr>
                <w:noProof/>
                <w:lang w:eastAsia="en-GB"/>
              </w:rPr>
              <w:t>No</w:t>
            </w:r>
          </w:p>
        </w:tc>
        <w:tc>
          <w:tcPr>
            <w:tcW w:w="1849" w:type="dxa"/>
            <w:tcBorders>
              <w:bottom w:val="single" w:sz="18" w:space="0" w:color="auto"/>
            </w:tcBorders>
            <w:shd w:val="clear" w:color="auto" w:fill="auto"/>
          </w:tcPr>
          <w:p w14:paraId="72F714AE" w14:textId="77777777" w:rsidR="00BA1D12" w:rsidRDefault="00BA1D12" w:rsidP="00893B01">
            <w:pPr>
              <w:spacing w:line="276" w:lineRule="auto"/>
              <w:jc w:val="left"/>
              <w:cnfStyle w:val="000000100000" w:firstRow="0" w:lastRow="0" w:firstColumn="0" w:lastColumn="0" w:oddVBand="0" w:evenVBand="0" w:oddHBand="1" w:evenHBand="0" w:firstRowFirstColumn="0" w:firstRowLastColumn="0" w:lastRowFirstColumn="0" w:lastRowLastColumn="0"/>
            </w:pPr>
            <w:r w:rsidRPr="00390FBB">
              <w:rPr>
                <w:noProof/>
                <w:lang w:eastAsia="en-GB"/>
              </w:rPr>
              <w:t>No</w:t>
            </w:r>
          </w:p>
        </w:tc>
        <w:tc>
          <w:tcPr>
            <w:tcW w:w="1848" w:type="dxa"/>
            <w:tcBorders>
              <w:bottom w:val="single" w:sz="18" w:space="0" w:color="auto"/>
            </w:tcBorders>
            <w:shd w:val="clear" w:color="auto" w:fill="auto"/>
          </w:tcPr>
          <w:p w14:paraId="0BE15D69" w14:textId="77777777" w:rsidR="00BA1D12" w:rsidRDefault="00BA1D12" w:rsidP="00893B01">
            <w:pPr>
              <w:spacing w:line="276" w:lineRule="auto"/>
              <w:jc w:val="left"/>
              <w:cnfStyle w:val="000000100000" w:firstRow="0" w:lastRow="0" w:firstColumn="0" w:lastColumn="0" w:oddVBand="0" w:evenVBand="0" w:oddHBand="1" w:evenHBand="0" w:firstRowFirstColumn="0" w:firstRowLastColumn="0" w:lastRowFirstColumn="0" w:lastRowLastColumn="0"/>
              <w:rPr>
                <w:noProof/>
                <w:lang w:eastAsia="en-GB"/>
              </w:rPr>
            </w:pPr>
            <w:r w:rsidRPr="00390FBB">
              <w:rPr>
                <w:noProof/>
                <w:lang w:eastAsia="en-GB"/>
              </w:rPr>
              <w:t>Only in shallow beds</w:t>
            </w:r>
          </w:p>
        </w:tc>
        <w:tc>
          <w:tcPr>
            <w:tcW w:w="1849" w:type="dxa"/>
            <w:tcBorders>
              <w:bottom w:val="single" w:sz="18" w:space="0" w:color="auto"/>
            </w:tcBorders>
            <w:shd w:val="clear" w:color="auto" w:fill="auto"/>
          </w:tcPr>
          <w:p w14:paraId="5FC944E8" w14:textId="77777777" w:rsidR="00BA1D12" w:rsidRDefault="00BA1D12" w:rsidP="00893B01">
            <w:pPr>
              <w:spacing w:line="276" w:lineRule="auto"/>
              <w:jc w:val="left"/>
              <w:cnfStyle w:val="000000100000" w:firstRow="0" w:lastRow="0" w:firstColumn="0" w:lastColumn="0" w:oddVBand="0" w:evenVBand="0" w:oddHBand="1" w:evenHBand="0" w:firstRowFirstColumn="0" w:firstRowLastColumn="0" w:lastRowFirstColumn="0" w:lastRowLastColumn="0"/>
              <w:rPr>
                <w:noProof/>
                <w:lang w:eastAsia="en-GB"/>
              </w:rPr>
            </w:pPr>
            <w:r w:rsidRPr="00390FBB">
              <w:rPr>
                <w:noProof/>
                <w:lang w:eastAsia="en-GB"/>
              </w:rPr>
              <w:t>Yes, even in deep</w:t>
            </w:r>
            <w:r>
              <w:rPr>
                <w:noProof/>
                <w:lang w:eastAsia="en-GB"/>
              </w:rPr>
              <w:t xml:space="preserve"> beds</w:t>
            </w:r>
          </w:p>
        </w:tc>
      </w:tr>
    </w:tbl>
    <w:p w14:paraId="185C3AC9" w14:textId="77777777" w:rsidR="00BA1D12" w:rsidRDefault="00BA1D12" w:rsidP="00EA5CD1">
      <w:pPr>
        <w:spacing w:line="276" w:lineRule="auto"/>
      </w:pPr>
    </w:p>
    <w:p w14:paraId="7E879958" w14:textId="77777777" w:rsidR="00133F13" w:rsidRDefault="00893B01" w:rsidP="00893B01">
      <w:pPr>
        <w:spacing w:line="276" w:lineRule="auto"/>
      </w:pPr>
      <w:r w:rsidRPr="00390FBB">
        <w:t xml:space="preserve">Characterising </w:t>
      </w:r>
      <w:r>
        <w:t>particle properties</w:t>
      </w:r>
      <w:r w:rsidRPr="00390FBB">
        <w:t xml:space="preserve"> is important for predicting </w:t>
      </w:r>
      <w:r>
        <w:t>powder</w:t>
      </w:r>
      <w:r w:rsidRPr="00390FBB">
        <w:t xml:space="preserve"> behaviour in a dryer.  Porous particles are specifically characterised by their internal structure, with factors such as porosity, the ratio of total void space volume to total body volume (ε), tortuosity, the body dimension to the length to travel a path of that distance in diffusion (ξ)</w:t>
      </w:r>
      <w:r>
        <w:t xml:space="preserve">, </w:t>
      </w:r>
      <w:r w:rsidRPr="00390FBB">
        <w:t>the pore shape factor,</w:t>
      </w:r>
      <w:r>
        <w:t xml:space="preserve"> and</w:t>
      </w:r>
      <w:r w:rsidRPr="00390FBB">
        <w:t xml:space="preserve"> the deviation of diffusion channel shape when compared to a cylinder (δ)</w:t>
      </w:r>
      <w:r>
        <w:t>,</w:t>
      </w:r>
      <w:r w:rsidRPr="00390FBB">
        <w:t xml:space="preserve"> </w:t>
      </w:r>
      <w:r>
        <w:t xml:space="preserve">all </w:t>
      </w:r>
      <w:r w:rsidRPr="00390FBB">
        <w:t xml:space="preserve">defining a particle </w:t>
      </w:r>
      <w:r w:rsidRPr="00390FBB">
        <w:fldChar w:fldCharType="begin" w:fldLock="1"/>
      </w:r>
      <w:r>
        <w:instrText>ADDIN CSL_CITATION { "citationItems" : [ { "id" : "ITEM-1", "itemData" : { "ISBN" : "0 408 70113 7", "author" : [ { "dropping-particle" : "", "family" : "Nonhebel", "given" : "G", "non-dropping-particle" : "", "parse-names" : false, "suffix" : "" }, { "dropping-particle" : "", "family" : "Moss", "given" : "A A H", "non-dropping-particle" : "", "parse-names" : false, "suffix" : "" } ], "id" : "ITEM-1", "issued" : { "date-parts" : [ [ "1971" ] ] }, "publisher" : "Butterworth &amp; Co.", "publisher-place" : "London", "title" : "Drying of Solids in the Chemical Industry", "type" : "book" }, "uris" : [ "http://www.mendeley.com/documents/?uuid=27597495-4425-425e-bf6b-0012cc05a874" ] } ], "mendeley" : { "formattedCitation" : "(Nonhebel &amp; Moss 1971)", "plainTextFormattedCitation" : "(Nonhebel &amp; Moss 1971)", "previouslyFormattedCitation" : "(Nonhebel &amp; Moss 1971)" }, "properties" : { "noteIndex" : 0 }, "schema" : "https://github.com/citation-style-language/schema/raw/master/csl-citation.json" }</w:instrText>
      </w:r>
      <w:r w:rsidRPr="00390FBB">
        <w:fldChar w:fldCharType="separate"/>
      </w:r>
      <w:r w:rsidRPr="00352AE9">
        <w:rPr>
          <w:noProof/>
        </w:rPr>
        <w:t>(Nonhebel &amp; Moss 1971)</w:t>
      </w:r>
      <w:r w:rsidRPr="00390FBB">
        <w:fldChar w:fldCharType="end"/>
      </w:r>
      <w:r w:rsidRPr="00390FBB">
        <w:t xml:space="preserve">.  When considering porous particles, additional factors such </w:t>
      </w:r>
      <w:r>
        <w:t xml:space="preserve">as </w:t>
      </w:r>
      <w:r w:rsidRPr="00390FBB">
        <w:t xml:space="preserve">porosity and tortuosity are important </w:t>
      </w:r>
      <w:r w:rsidRPr="00390FBB">
        <w:fldChar w:fldCharType="begin" w:fldLock="1"/>
      </w:r>
      <w:r>
        <w:instrText>ADDIN CSL_CITATION { "citationItems" : [ { "id" : "ITEM-1", "itemData" : { "ISBN" : "0 85125 190 0", "author" : [ { "dropping-particle" : "", "family" : "Pratt", "given" : "G H", "non-dropping-particle" : "", "parse-names" : false, "suffix" : "" } ], "edition" : "2nd", "id" : "ITEM-1", "issued" : { "date-parts" : [ [ "1986" ] ] }, "publisher" : "Building Research Establishment", "publisher-place" : "Watford", "title" : "Timber Drying Manual", "type" : "book" }, "uris" : [ "http://www.mendeley.com/documents/?uuid=3e2802c7-2808-460a-b46e-126e3e0e2f47" ] } ], "mendeley" : { "formattedCitation" : "(Pratt 1986)", "manualFormatting" : "(Pratt 1986)", "plainTextFormattedCitation" : "(Pratt 1986)", "previouslyFormattedCitation" : "(Pratt 1986)" }, "properties" : { "noteIndex" : 0 }, "schema" : "https://github.com/citation-style-language/schema/raw/master/csl-citation.json" }</w:instrText>
      </w:r>
      <w:r w:rsidRPr="00390FBB">
        <w:fldChar w:fldCharType="separate"/>
      </w:r>
      <w:r w:rsidRPr="00390FBB">
        <w:rPr>
          <w:noProof/>
        </w:rPr>
        <w:t>(Pratt 1986)</w:t>
      </w:r>
      <w:r w:rsidRPr="00390FBB">
        <w:fldChar w:fldCharType="end"/>
      </w:r>
      <w:r>
        <w:t>,</w:t>
      </w:r>
      <w:r w:rsidRPr="00390FBB">
        <w:t xml:space="preserve"> as moisture in the particle is present both as free moisture in the pores and cavities </w:t>
      </w:r>
      <w:r>
        <w:t>(</w:t>
      </w:r>
      <w:r w:rsidRPr="00390FBB">
        <w:t>funicular state</w:t>
      </w:r>
      <w:r>
        <w:t>)</w:t>
      </w:r>
      <w:r w:rsidRPr="00390FBB">
        <w:t>, and bound moisture associated with the cell walls</w:t>
      </w:r>
      <w:r>
        <w:t xml:space="preserve"> of biomaterials</w:t>
      </w:r>
      <w:r w:rsidRPr="00390FBB">
        <w:t xml:space="preserve">.  When free moisture has been evaporated, the particle reaches </w:t>
      </w:r>
      <w:r>
        <w:t>a</w:t>
      </w:r>
      <w:r w:rsidRPr="00390FBB">
        <w:t xml:space="preserve"> fibre saturation point or pendular state, where only bound moisture is left.</w:t>
      </w:r>
      <w:r w:rsidRPr="000B13DF">
        <w:t xml:space="preserve"> </w:t>
      </w:r>
      <w:r>
        <w:t xml:space="preserve"> </w:t>
      </w:r>
    </w:p>
    <w:p w14:paraId="62BAA84D" w14:textId="3312C53F" w:rsidR="00893B01" w:rsidRDefault="00893B01" w:rsidP="00893B01">
      <w:pPr>
        <w:spacing w:line="276" w:lineRule="auto"/>
      </w:pPr>
      <w:r>
        <w:t>P</w:t>
      </w:r>
      <w:r w:rsidRPr="00390FBB">
        <w:t xml:space="preserve">orous particles can be divided into </w:t>
      </w:r>
      <w:r>
        <w:t xml:space="preserve">the </w:t>
      </w:r>
      <w:r w:rsidRPr="00390FBB">
        <w:t>three groups</w:t>
      </w:r>
      <w:r>
        <w:t xml:space="preserve"> of c</w:t>
      </w:r>
      <w:r w:rsidRPr="00390FBB">
        <w:t>olloidal bodies</w:t>
      </w:r>
      <w:r>
        <w:t>.  The first is</w:t>
      </w:r>
      <w:r w:rsidRPr="00390FBB">
        <w:t xml:space="preserve"> an elastic gel which change</w:t>
      </w:r>
      <w:r>
        <w:t>s</w:t>
      </w:r>
      <w:r w:rsidRPr="00390FBB">
        <w:t xml:space="preserve"> size but preserve</w:t>
      </w:r>
      <w:r>
        <w:t>s</w:t>
      </w:r>
      <w:r w:rsidRPr="00390FBB">
        <w:t xml:space="preserve"> elasticity, such as gelatine or agar</w:t>
      </w:r>
      <w:r>
        <w:t>.  The second are c</w:t>
      </w:r>
      <w:r w:rsidRPr="00390FBB">
        <w:t>apillary-porous bodies</w:t>
      </w:r>
      <w:r>
        <w:t xml:space="preserve">, which </w:t>
      </w:r>
      <w:r w:rsidRPr="00390FBB">
        <w:t>become brittle, shrink slightly, or are easily ground, such as sand or charcoal</w:t>
      </w:r>
      <w:r>
        <w:t>.  Lastly, c</w:t>
      </w:r>
      <w:r w:rsidRPr="00390FBB">
        <w:t xml:space="preserve">olloidal-capillary-porous bodies feature the properties of both typical colloidal bodies and capillary-porous bodies.  The walls of the capillaries are elastic and swell during humidification, such as peat, </w:t>
      </w:r>
      <w:r w:rsidRPr="00390FBB">
        <w:lastRenderedPageBreak/>
        <w:t>wood, cardboard or leather</w:t>
      </w:r>
      <w:r>
        <w:t xml:space="preserve"> </w:t>
      </w:r>
      <w:r w:rsidRPr="00390FBB">
        <w:fldChar w:fldCharType="begin" w:fldLock="1"/>
      </w:r>
      <w:r>
        <w:instrText>ADDIN CSL_CITATION { "citationItems" : [ { "id" : "ITEM-1", "itemData" : { "ISBN" : "0 408 70113 7", "author" : [ { "dropping-particle" : "", "family" : "Nonhebel", "given" : "G", "non-dropping-particle" : "", "parse-names" : false, "suffix" : "" }, { "dropping-particle" : "", "family" : "Moss", "given" : "A A H", "non-dropping-particle" : "", "parse-names" : false, "suffix" : "" } ], "id" : "ITEM-1", "issued" : { "date-parts" : [ [ "1971" ] ] }, "publisher" : "Butterworth &amp; Co.", "publisher-place" : "London", "title" : "Drying of Solids in the Chemical Industry", "type" : "book" }, "uris" : [ "http://www.mendeley.com/documents/?uuid=27597495-4425-425e-bf6b-0012cc05a874" ] } ], "mendeley" : { "formattedCitation" : "(Nonhebel &amp; Moss 1971)", "plainTextFormattedCitation" : "(Nonhebel &amp; Moss 1971)", "previouslyFormattedCitation" : "(Nonhebel &amp; Moss 1971)" }, "properties" : { "noteIndex" : 0 }, "schema" : "https://github.com/citation-style-language/schema/raw/master/csl-citation.json" }</w:instrText>
      </w:r>
      <w:r w:rsidRPr="00390FBB">
        <w:fldChar w:fldCharType="separate"/>
      </w:r>
      <w:r w:rsidRPr="00352AE9">
        <w:rPr>
          <w:noProof/>
        </w:rPr>
        <w:t>(Nonhebel &amp; Moss 1971)</w:t>
      </w:r>
      <w:r w:rsidRPr="00390FBB">
        <w:fldChar w:fldCharType="end"/>
      </w:r>
      <w:r>
        <w:t xml:space="preserve">.  </w:t>
      </w:r>
      <w:r w:rsidRPr="00390FBB">
        <w:t>Not fully considering the structure of porous particles can lead to defects in the particle shape and size during drying.  For example, when wood is dried incorrectly, defects can appear such as surface checking and splitting</w:t>
      </w:r>
      <w:r>
        <w:t xml:space="preserve">, </w:t>
      </w:r>
      <w:r w:rsidRPr="00390FBB">
        <w:t>collapse</w:t>
      </w:r>
      <w:r>
        <w:t xml:space="preserve">, </w:t>
      </w:r>
      <w:r w:rsidRPr="00390FBB">
        <w:t>distortion</w:t>
      </w:r>
      <w:r>
        <w:t xml:space="preserve"> and </w:t>
      </w:r>
      <w:r w:rsidRPr="00390FBB">
        <w:t>casehardening or honeycombing caused by the permanent set of the outer layer</w:t>
      </w:r>
      <w:r>
        <w:t xml:space="preserve"> </w:t>
      </w:r>
      <w:r w:rsidRPr="00390FBB">
        <w:fldChar w:fldCharType="begin" w:fldLock="1"/>
      </w:r>
      <w:r>
        <w:instrText>ADDIN CSL_CITATION { "citationItems" : [ { "id" : "ITEM-1", "itemData" : { "ISBN" : "0 85125 190 0", "author" : [ { "dropping-particle" : "", "family" : "Pratt", "given" : "G H", "non-dropping-particle" : "", "parse-names" : false, "suffix" : "" } ], "edition" : "2nd", "id" : "ITEM-1", "issued" : { "date-parts" : [ [ "1986" ] ] }, "publisher" : "Building Research Establishment", "publisher-place" : "Watford", "title" : "Timber Drying Manual", "type" : "book" }, "uris" : [ "http://www.mendeley.com/documents/?uuid=3e2802c7-2808-460a-b46e-126e3e0e2f47" ] } ], "mendeley" : { "formattedCitation" : "(Pratt 1986)", "plainTextFormattedCitation" : "(Pratt 1986)", "previouslyFormattedCitation" : "(Pratt 1986)" }, "properties" : { "noteIndex" : 0 }, "schema" : "https://github.com/citation-style-language/schema/raw/master/csl-citation.json" }</w:instrText>
      </w:r>
      <w:r w:rsidRPr="00390FBB">
        <w:fldChar w:fldCharType="separate"/>
      </w:r>
      <w:r w:rsidRPr="00352AE9">
        <w:rPr>
          <w:noProof/>
        </w:rPr>
        <w:t>(Pratt 1986)</w:t>
      </w:r>
      <w:r w:rsidRPr="00390FBB">
        <w:fldChar w:fldCharType="end"/>
      </w:r>
      <w:r>
        <w:t>.</w:t>
      </w:r>
    </w:p>
    <w:p w14:paraId="2DD77D59" w14:textId="77777777" w:rsidR="00893B01" w:rsidRDefault="00893B01" w:rsidP="00893B01">
      <w:pPr>
        <w:spacing w:after="120" w:line="276" w:lineRule="auto"/>
        <w:contextualSpacing/>
      </w:pPr>
    </w:p>
    <w:p w14:paraId="3EF07DF9" w14:textId="77777777" w:rsidR="00893B01" w:rsidRPr="00DE4838" w:rsidRDefault="00893B01" w:rsidP="00893B01">
      <w:pPr>
        <w:pStyle w:val="Heading2"/>
        <w:spacing w:line="276" w:lineRule="auto"/>
        <w:rPr>
          <w:b/>
        </w:rPr>
      </w:pPr>
      <w:bookmarkStart w:id="112" w:name="_Toc474696368"/>
      <w:r w:rsidRPr="00DE4838">
        <w:rPr>
          <w:b/>
        </w:rPr>
        <w:t>2.4</w:t>
      </w:r>
      <w:r w:rsidRPr="00DE4838">
        <w:rPr>
          <w:b/>
        </w:rPr>
        <w:tab/>
        <w:t>Conclusions</w:t>
      </w:r>
      <w:bookmarkEnd w:id="112"/>
    </w:p>
    <w:p w14:paraId="2B1D8D9A" w14:textId="77777777" w:rsidR="00893B01" w:rsidRPr="000B13DF" w:rsidRDefault="00893B01" w:rsidP="00893B01">
      <w:pPr>
        <w:spacing w:line="276" w:lineRule="auto"/>
      </w:pPr>
      <w:r>
        <w:t>In this chapter, the basic mechanisms of drying are presented.  These do not go into great detail, but rather give an overview of the guiding transfer processes that control the rate of drying of particles.  These are also presented in the context of a fluidised bed dryer, which is the focus of this research.  Drying is a process that is controlled by temperature, humidity and pressure when a moisture gradient is present.  Fluidised bed dryers are a form of perforated floor dryer, and dry particles by passing a gas flow past the particle surface.  Fluidisation of a single particle, the formation of bubbles and other fluidisation dynamics are presented to demonstrate how this can affect different particle types during a drying process.  In the next chapter, this context of fluidised bed formation and drying is focused specifically on pulsed flow fluidisation published research.</w:t>
      </w:r>
    </w:p>
    <w:p w14:paraId="27CE261D" w14:textId="77777777" w:rsidR="00893B01" w:rsidRDefault="00893B01" w:rsidP="00893B01">
      <w:pPr>
        <w:spacing w:after="120" w:line="276" w:lineRule="auto"/>
        <w:contextualSpacing/>
      </w:pPr>
    </w:p>
    <w:p w14:paraId="2547EFF6" w14:textId="77777777" w:rsidR="00BA1D12" w:rsidRDefault="00BA1D12" w:rsidP="00EA5CD1">
      <w:pPr>
        <w:spacing w:line="276" w:lineRule="auto"/>
      </w:pPr>
    </w:p>
    <w:p w14:paraId="7C60D91A" w14:textId="77777777" w:rsidR="00BA1D12" w:rsidRDefault="00BA1D12" w:rsidP="00EA5CD1">
      <w:pPr>
        <w:spacing w:line="276" w:lineRule="auto"/>
        <w:sectPr w:rsidR="00BA1D12" w:rsidSect="00BA1D12">
          <w:headerReference w:type="default" r:id="rId28"/>
          <w:footerReference w:type="default" r:id="rId29"/>
          <w:type w:val="oddPage"/>
          <w:pgSz w:w="11906" w:h="16838" w:code="9"/>
          <w:pgMar w:top="1440" w:right="1440" w:bottom="1440" w:left="1440" w:header="709" w:footer="709" w:gutter="0"/>
          <w:cols w:space="708"/>
          <w:docGrid w:linePitch="360"/>
        </w:sectPr>
      </w:pPr>
    </w:p>
    <w:p w14:paraId="2A75AAD7" w14:textId="77777777" w:rsidR="008168D8" w:rsidRPr="00133F13" w:rsidRDefault="008168D8" w:rsidP="00EA5CD1">
      <w:pPr>
        <w:spacing w:line="276" w:lineRule="auto"/>
        <w:rPr>
          <w:sz w:val="40"/>
          <w:szCs w:val="40"/>
        </w:rPr>
      </w:pPr>
    </w:p>
    <w:p w14:paraId="7F27BF43" w14:textId="77777777" w:rsidR="008168D8" w:rsidRPr="00133F13" w:rsidRDefault="008168D8" w:rsidP="00EA5CD1">
      <w:pPr>
        <w:spacing w:line="276" w:lineRule="auto"/>
        <w:rPr>
          <w:sz w:val="40"/>
          <w:szCs w:val="40"/>
        </w:rPr>
      </w:pPr>
    </w:p>
    <w:p w14:paraId="32E16048" w14:textId="77777777" w:rsidR="008168D8" w:rsidRPr="00FC766B" w:rsidRDefault="008168D8" w:rsidP="00EA5CD1">
      <w:pPr>
        <w:pStyle w:val="Heading1"/>
        <w:spacing w:line="276" w:lineRule="auto"/>
      </w:pPr>
      <w:bookmarkStart w:id="113" w:name="_Toc474696369"/>
      <w:r>
        <w:t>LITERATURE REVIEW: PULSED FLOW FLUIDISATION</w:t>
      </w:r>
      <w:bookmarkEnd w:id="113"/>
    </w:p>
    <w:p w14:paraId="0B377636" w14:textId="77777777" w:rsidR="008168D8" w:rsidRDefault="008168D8" w:rsidP="00EA5CD1">
      <w:pPr>
        <w:pStyle w:val="Heading2"/>
        <w:numPr>
          <w:ilvl w:val="1"/>
          <w:numId w:val="2"/>
        </w:numPr>
        <w:spacing w:line="276" w:lineRule="auto"/>
      </w:pPr>
    </w:p>
    <w:p w14:paraId="69BEB71A" w14:textId="77777777" w:rsidR="008168D8" w:rsidRDefault="008168D8" w:rsidP="00EA5CD1">
      <w:pPr>
        <w:pStyle w:val="Heading2"/>
        <w:numPr>
          <w:ilvl w:val="1"/>
          <w:numId w:val="2"/>
        </w:numPr>
        <w:spacing w:line="276" w:lineRule="auto"/>
      </w:pPr>
    </w:p>
    <w:p w14:paraId="54835735" w14:textId="77777777" w:rsidR="008168D8" w:rsidRDefault="008168D8" w:rsidP="00EA5CD1">
      <w:pPr>
        <w:pStyle w:val="Heading2"/>
        <w:numPr>
          <w:ilvl w:val="1"/>
          <w:numId w:val="2"/>
        </w:numPr>
        <w:spacing w:line="276" w:lineRule="auto"/>
      </w:pPr>
    </w:p>
    <w:p w14:paraId="4DB56245" w14:textId="77777777" w:rsidR="008168D8" w:rsidRDefault="008168D8" w:rsidP="00EA5CD1">
      <w:pPr>
        <w:pStyle w:val="Heading2"/>
        <w:numPr>
          <w:ilvl w:val="1"/>
          <w:numId w:val="2"/>
        </w:numPr>
        <w:spacing w:line="276" w:lineRule="auto"/>
        <w:rPr>
          <w:b/>
        </w:rPr>
      </w:pPr>
      <w:bookmarkStart w:id="114" w:name="_Toc474696370"/>
      <w:r>
        <w:rPr>
          <w:b/>
        </w:rPr>
        <w:t>3</w:t>
      </w:r>
      <w:r w:rsidRPr="003F11E7">
        <w:rPr>
          <w:b/>
        </w:rPr>
        <w:t>.1</w:t>
      </w:r>
      <w:r w:rsidRPr="003F11E7">
        <w:rPr>
          <w:b/>
        </w:rPr>
        <w:tab/>
      </w:r>
      <w:r>
        <w:rPr>
          <w:b/>
        </w:rPr>
        <w:t>Introduction</w:t>
      </w:r>
      <w:bookmarkEnd w:id="114"/>
    </w:p>
    <w:p w14:paraId="4287DEFD" w14:textId="05BE9E11" w:rsidR="008168D8" w:rsidRDefault="008168D8" w:rsidP="00EA5CD1">
      <w:pPr>
        <w:spacing w:line="276" w:lineRule="auto"/>
      </w:pPr>
      <w:r>
        <w:t xml:space="preserve">Pulsed flow fluidisation involves the use of either a relocating or intermittent gas stream flowing through a bed of particles, and produces a range of fluidisation effects dependent on the type and frequency of the pulsation.  Low frequency pulsed flow has been shown in a range of studies to improve mixing and heat transfer, and reduce agglomeration </w:t>
      </w:r>
      <w:r>
        <w:fldChar w:fldCharType="begin" w:fldLock="1"/>
      </w:r>
      <w:r w:rsidR="00D37BCC">
        <w:instrText>ADDIN CSL_CITATION { "citationItems" : [ { "id" : "ITEM-1", "itemData" : { "author" : [ { "dropping-particle" : "", "family" : "Ireland", "given" : "E. J.", "non-dropping-particle" : "", "parse-names" : false, "suffix" : "" }, { "dropping-particle" : "", "family" : "Pitt", "given" : "K.", "non-dropping-particle" : "", "parse-names" : false, "suffix" : "" }, { "dropping-particle" : "", "family" : "Smith", "given" : "R. M.", "non-dropping-particle" : "", "parse-names" : false, "suffix" : "" } ], "container-title" : "Partcle Technology", "id" : "ITEM-1", "issued" : { "date-parts" : [ [ "2016" ] ] }, "page" : "108-121", "title" : "A review of pulsed flow fluidisation; the effects of intermittent gas flow on fluidised gas\u2013solid bed behaviour", "type" : "article-journal", "volume" : "292" }, "uris" : [ "http://www.mendeley.com/documents/?uuid=291ef364-8618-4668-b84e-6189701efd71" ] } ], "mendeley" : { "formattedCitation" : "(Ireland et al. 2016)", "plainTextFormattedCitation" : "(Ireland et al. 2016)", "previouslyFormattedCitation" : "(Ireland et al. 2016)" }, "properties" : { "noteIndex" : 0 }, "schema" : "https://github.com/citation-style-language/schema/raw/master/csl-citation.json" }</w:instrText>
      </w:r>
      <w:r>
        <w:fldChar w:fldCharType="separate"/>
      </w:r>
      <w:r w:rsidR="00352AE9" w:rsidRPr="00352AE9">
        <w:rPr>
          <w:noProof/>
        </w:rPr>
        <w:t>(Ireland et al. 2016)</w:t>
      </w:r>
      <w:r>
        <w:fldChar w:fldCharType="end"/>
      </w:r>
      <w:r>
        <w:t>.  However these effects are dependent on the pulsation frequency, particle characteristics and other process conditions.  In this chapter, a comprehensive summary of the key published literature on pulsed flow fluidisation is presented.  This includes commonly studied indicators, such as heat and mass transfer, fluidisation quality and energy consumption.  This sets the context for the present study, as gaps in the literature are outlined.</w:t>
      </w:r>
    </w:p>
    <w:p w14:paraId="7182554B" w14:textId="77777777" w:rsidR="008168D8" w:rsidRDefault="008168D8" w:rsidP="00EA5CD1">
      <w:pPr>
        <w:spacing w:line="276" w:lineRule="auto"/>
      </w:pPr>
    </w:p>
    <w:p w14:paraId="300EFFBB" w14:textId="77777777" w:rsidR="008168D8" w:rsidRPr="00714164" w:rsidRDefault="008168D8" w:rsidP="00EA5CD1">
      <w:pPr>
        <w:pStyle w:val="Heading2"/>
        <w:numPr>
          <w:ilvl w:val="1"/>
          <w:numId w:val="2"/>
        </w:numPr>
        <w:spacing w:line="276" w:lineRule="auto"/>
        <w:rPr>
          <w:b/>
        </w:rPr>
      </w:pPr>
      <w:bookmarkStart w:id="115" w:name="_Toc474696371"/>
      <w:r w:rsidRPr="00714164">
        <w:rPr>
          <w:b/>
        </w:rPr>
        <w:t>3.2</w:t>
      </w:r>
      <w:r w:rsidRPr="00714164">
        <w:rPr>
          <w:b/>
        </w:rPr>
        <w:tab/>
        <w:t>Improving drying efficiencies</w:t>
      </w:r>
      <w:bookmarkEnd w:id="115"/>
    </w:p>
    <w:p w14:paraId="4A75688C" w14:textId="02F217C7" w:rsidR="008168D8" w:rsidRDefault="008168D8" w:rsidP="00EA5CD1">
      <w:pPr>
        <w:spacing w:line="276" w:lineRule="auto"/>
      </w:pPr>
      <w:bookmarkStart w:id="116" w:name="_Toc356902155"/>
      <w:bookmarkStart w:id="117" w:name="_Toc368481207"/>
      <w:r w:rsidRPr="00390FBB">
        <w:t>Research into the uses of drying technology has produced some significant alterations to the energy usage and consequent emission levels of specific sectors.  For example</w:t>
      </w:r>
      <w:r>
        <w:t>,</w:t>
      </w:r>
      <w:r w:rsidRPr="00390FBB">
        <w:t xml:space="preserve"> </w:t>
      </w:r>
      <w:r w:rsidRPr="00390FBB">
        <w:fldChar w:fldCharType="begin" w:fldLock="1"/>
      </w:r>
      <w:r w:rsidR="00D37BCC">
        <w:instrText>ADDIN CSL_CITATION { "citationItems" : [ { "id" : "ITEM-1", "itemData" : { "DOI" : "10.1016/j.energy.2008.02.007", "ISSN" : "03605442", "author" : [ { "dropping-particle" : "", "family" : "Tippayawong", "given" : "N.", "non-dropping-particle" : "", "parse-names" : false, "suffix" : "" }, { "dropping-particle" : "", "family" : "Tantakitti", "given" : "C.", "non-dropping-particle" : "", "parse-names" : false, "suffix" : "" }, { "dropping-particle" : "", "family" : "Thavornun", "given" : "S.", "non-dropping-particle" : "", "parse-names" : false, "suffix" : "" } ], "container-title" : "Energy", "id" : "ITEM-1", "issue" : "7", "issued" : { "date-parts" : [ [ "2008", "7" ] ] }, "page" : "1137-1143", "title" : "Energy efficiency improvements in longan drying practice", "type" : "article-journal", "volume" : "33" }, "uris" : [ "http://www.mendeley.com/documents/?uuid=a75b571b-3f56-402c-a33b-74171d7109f7" ] } ], "mendeley" : { "formattedCitation" : "(Tippayawong et al. 2008)", "manualFormatting" : "Tippayawong et al. (2008)", "plainTextFormattedCitation" : "(Tippayawong et al. 2008)", "previouslyFormattedCitation" : "(Tippayawong et al. 2008)" }, "properties" : { "noteIndex" : 0 }, "schema" : "https://github.com/citation-style-language/schema/raw/master/csl-citation.json" }</w:instrText>
      </w:r>
      <w:r w:rsidRPr="00390FBB">
        <w:fldChar w:fldCharType="separate"/>
      </w:r>
      <w:r w:rsidRPr="00390FBB">
        <w:rPr>
          <w:noProof/>
        </w:rPr>
        <w:t>Tippayawong et al. (2008)</w:t>
      </w:r>
      <w:r w:rsidRPr="00390FBB">
        <w:fldChar w:fldCharType="end"/>
      </w:r>
      <w:r>
        <w:t xml:space="preserve"> give an example of L</w:t>
      </w:r>
      <w:r w:rsidRPr="00390FBB">
        <w:t>ongan drying, an industry that is currently 30</w:t>
      </w:r>
      <w:r>
        <w:t xml:space="preserve"> </w:t>
      </w:r>
      <w:r w:rsidRPr="00390FBB">
        <w:t>% efficient due to poor access to efficient technology.  However, it is a locally significant sector with 100,000</w:t>
      </w:r>
      <w:r>
        <w:t xml:space="preserve"> </w:t>
      </w:r>
      <w:r w:rsidRPr="00390FBB">
        <w:t>t/year dried weight harvested.  They found that dryer redesign utilising simple and easy to maintain, but efficient technologies and fuel could cut</w:t>
      </w:r>
      <w:r>
        <w:t xml:space="preserve"> running</w:t>
      </w:r>
      <w:r w:rsidRPr="00390FBB">
        <w:t xml:space="preserve"> fuel cost by 80</w:t>
      </w:r>
      <w:r>
        <w:t xml:space="preserve"> </w:t>
      </w:r>
      <w:r w:rsidRPr="00390FBB">
        <w:t>%.  Similarly, scaling up fluidised bed dryer improvements was found by Jezowska (1993) to provide energy savings in excess of 50</w:t>
      </w:r>
      <w:r>
        <w:t xml:space="preserve"> </w:t>
      </w:r>
      <w:r w:rsidRPr="00390FBB">
        <w:t xml:space="preserve">% at an industrial level.  These example advances in dryer design to increase operational efficiencies indicate that continued research and development in this area could have significant implications in the drive to reduce manufacturing emissions.  </w:t>
      </w:r>
      <w:r w:rsidRPr="00390FBB">
        <w:fldChar w:fldCharType="begin" w:fldLock="1"/>
      </w:r>
      <w:r w:rsidR="00D37BCC">
        <w:instrText>ADDIN CSL_CITATION { "citationItems" : [ { "id" : "ITEM-1", "itemData" : { "ISBN" : "6567754710", "author" : [ { "dropping-particle" : "", "family" : "Lee", "given" : "Duu-jong", "non-dropping-particle" : "", "parse-names" : false, "suffix" : "" }, { "dropping-particle" : "V.", "family" : "Jangam", "given" : "Sachin", "non-dropping-particle" : "", "parse-names" : false, "suffix" : "" }, { "dropping-particle" : "", "family" : "Mujumdar", "given" : "Arun S.", "non-dropping-particle" : "", "parse-names" : false, "suffix" : "" } ], "container-title" : "KONA Powder and Particle Journal", "id" : "ITEM-1", "issue" : "1", "issued" : { "date-parts" : [ [ "2013" ] ] }, "page" : "69-83", "title" : "Some recent advances in drying technologies to produce particulate solids", "type" : "article-journal", "volume" : "30" }, "uris" : [ "http://www.mendeley.com/documents/?uuid=8ee2d941-e84e-4c17-8e24-cbc973368250" ] } ], "mendeley" : { "formattedCitation" : "(Lee et al. 2013)", "manualFormatting" : "Lee et al. (2013)", "plainTextFormattedCitation" : "(Lee et al. 2013)", "previouslyFormattedCitation" : "(Lee et al. 2013)" }, "properties" : { "noteIndex" : 0 }, "schema" : "https://github.com/citation-style-language/schema/raw/master/csl-citation.json" }</w:instrText>
      </w:r>
      <w:r w:rsidRPr="00390FBB">
        <w:fldChar w:fldCharType="separate"/>
      </w:r>
      <w:r w:rsidRPr="00390FBB">
        <w:rPr>
          <w:noProof/>
        </w:rPr>
        <w:t xml:space="preserve">Lee et al. </w:t>
      </w:r>
      <w:r>
        <w:rPr>
          <w:noProof/>
        </w:rPr>
        <w:t>(</w:t>
      </w:r>
      <w:r w:rsidRPr="00390FBB">
        <w:rPr>
          <w:noProof/>
        </w:rPr>
        <w:t>2013)</w:t>
      </w:r>
      <w:r w:rsidRPr="00390FBB">
        <w:fldChar w:fldCharType="end"/>
      </w:r>
      <w:r w:rsidRPr="00390FBB">
        <w:t xml:space="preserve"> describe the major areas for </w:t>
      </w:r>
      <w:r>
        <w:t>drying technology to improve as increasing control on drying times, increasing the energy efficiency of heating methods and improving plant design such as air distribution (</w:t>
      </w:r>
      <w:r>
        <w:fldChar w:fldCharType="begin"/>
      </w:r>
      <w:r>
        <w:instrText xml:space="preserve"> REF _Ref448759755 \h  \* MERGEFORMAT </w:instrText>
      </w:r>
      <w:r>
        <w:fldChar w:fldCharType="separate"/>
      </w:r>
      <w:r w:rsidR="005D3AE0">
        <w:t xml:space="preserve">Table </w:t>
      </w:r>
      <w:r w:rsidR="005D3AE0">
        <w:rPr>
          <w:noProof/>
        </w:rPr>
        <w:t>3</w:t>
      </w:r>
      <w:r w:rsidR="005D3AE0">
        <w:rPr>
          <w:noProof/>
        </w:rPr>
        <w:noBreakHyphen/>
        <w:t>1</w:t>
      </w:r>
      <w:r>
        <w:fldChar w:fldCharType="end"/>
      </w:r>
      <w:r>
        <w:t>).</w:t>
      </w:r>
    </w:p>
    <w:p w14:paraId="1538A4DE" w14:textId="77777777" w:rsidR="008168D8" w:rsidRDefault="008168D8" w:rsidP="00EA5CD1">
      <w:pPr>
        <w:spacing w:line="276" w:lineRule="auto"/>
      </w:pPr>
    </w:p>
    <w:p w14:paraId="1625C5AA" w14:textId="77777777" w:rsidR="00133F13" w:rsidRDefault="00133F13" w:rsidP="00EA5CD1">
      <w:pPr>
        <w:spacing w:line="276" w:lineRule="auto"/>
      </w:pPr>
    </w:p>
    <w:p w14:paraId="3919A29A" w14:textId="3CBDCBA2" w:rsidR="008168D8" w:rsidRDefault="008168D8" w:rsidP="00EA5CD1">
      <w:pPr>
        <w:pStyle w:val="Caption"/>
        <w:spacing w:line="276" w:lineRule="auto"/>
      </w:pPr>
      <w:bookmarkStart w:id="118" w:name="_Ref448759755"/>
      <w:bookmarkStart w:id="119" w:name="_Toc474686744"/>
      <w:r>
        <w:lastRenderedPageBreak/>
        <w:t xml:space="preserve">Table </w:t>
      </w:r>
      <w:fldSimple w:instr=" STYLEREF 1 \s ">
        <w:r w:rsidR="005D3AE0">
          <w:rPr>
            <w:noProof/>
          </w:rPr>
          <w:t>3</w:t>
        </w:r>
      </w:fldSimple>
      <w:r>
        <w:noBreakHyphen/>
      </w:r>
      <w:fldSimple w:instr=" SEQ Table \* ARABIC \s 1 ">
        <w:r w:rsidR="005D3AE0">
          <w:rPr>
            <w:noProof/>
          </w:rPr>
          <w:t>1</w:t>
        </w:r>
      </w:fldSimple>
      <w:bookmarkEnd w:id="118"/>
      <w:r>
        <w:t xml:space="preserve">.  Improvement options in common dryer types </w:t>
      </w:r>
      <w:r>
        <w:fldChar w:fldCharType="begin" w:fldLock="1"/>
      </w:r>
      <w:r w:rsidR="00D37BCC">
        <w:instrText>ADDIN CSL_CITATION { "citationItems" : [ { "id" : "ITEM-1", "itemData" : { "ISBN" : "6567754710", "author" : [ { "dropping-particle" : "", "family" : "Lee", "given" : "Duu-jong", "non-dropping-particle" : "", "parse-names" : false, "suffix" : "" }, { "dropping-particle" : "V.", "family" : "Jangam", "given" : "Sachin", "non-dropping-particle" : "", "parse-names" : false, "suffix" : "" }, { "dropping-particle" : "", "family" : "Mujumdar", "given" : "Arun S.", "non-dropping-particle" : "", "parse-names" : false, "suffix" : "" } ], "container-title" : "KONA Powder and Particle Journal", "id" : "ITEM-1", "issue" : "1", "issued" : { "date-parts" : [ [ "2013" ] ] }, "page" : "69-83", "title" : "Some recent advances in drying technologies to produce particulate solids", "type" : "article-journal", "volume" : "30" }, "uris" : [ "http://www.mendeley.com/documents/?uuid=8ee2d941-e84e-4c17-8e24-cbc973368250" ] } ], "mendeley" : { "formattedCitation" : "(Lee et al. 2013)", "plainTextFormattedCitation" : "(Lee et al. 2013)", "previouslyFormattedCitation" : "(Lee et al. 2013)" }, "properties" : { "noteIndex" : 0 }, "schema" : "https://github.com/citation-style-language/schema/raw/master/csl-citation.json" }</w:instrText>
      </w:r>
      <w:r>
        <w:fldChar w:fldCharType="separate"/>
      </w:r>
      <w:r w:rsidR="00352AE9" w:rsidRPr="00352AE9">
        <w:rPr>
          <w:noProof/>
        </w:rPr>
        <w:t>(Lee et al. 2013)</w:t>
      </w:r>
      <w:r>
        <w:fldChar w:fldCharType="end"/>
      </w:r>
      <w:r>
        <w:t>.</w:t>
      </w:r>
      <w:bookmarkEnd w:id="119"/>
    </w:p>
    <w:tbl>
      <w:tblPr>
        <w:tblStyle w:val="LightShading"/>
        <w:tblW w:w="0" w:type="auto"/>
        <w:tblLook w:val="04A0" w:firstRow="1" w:lastRow="0" w:firstColumn="1" w:lastColumn="0" w:noHBand="0" w:noVBand="1"/>
      </w:tblPr>
      <w:tblGrid>
        <w:gridCol w:w="1630"/>
        <w:gridCol w:w="7612"/>
      </w:tblGrid>
      <w:tr w:rsidR="008168D8" w14:paraId="44F3F50E" w14:textId="77777777" w:rsidTr="008168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tcBorders>
            <w:shd w:val="clear" w:color="auto" w:fill="FFFFFF" w:themeFill="background1"/>
          </w:tcPr>
          <w:p w14:paraId="277FD280" w14:textId="77777777" w:rsidR="008168D8" w:rsidRDefault="008168D8" w:rsidP="00EA5CD1">
            <w:pPr>
              <w:spacing w:line="276" w:lineRule="auto"/>
              <w:jc w:val="left"/>
            </w:pPr>
            <w:r>
              <w:t xml:space="preserve">Dryer type </w:t>
            </w:r>
          </w:p>
        </w:tc>
        <w:tc>
          <w:tcPr>
            <w:tcW w:w="0" w:type="auto"/>
            <w:tcBorders>
              <w:top w:val="single" w:sz="18" w:space="0" w:color="auto"/>
            </w:tcBorders>
          </w:tcPr>
          <w:p w14:paraId="6DBB4932" w14:textId="77777777" w:rsidR="008168D8" w:rsidRDefault="008168D8" w:rsidP="00EA5CD1">
            <w:pPr>
              <w:spacing w:line="276" w:lineRule="auto"/>
              <w:cnfStyle w:val="100000000000" w:firstRow="1" w:lastRow="0" w:firstColumn="0" w:lastColumn="0" w:oddVBand="0" w:evenVBand="0" w:oddHBand="0" w:evenHBand="0" w:firstRowFirstColumn="0" w:firstRowLastColumn="0" w:lastRowFirstColumn="0" w:lastRowLastColumn="0"/>
            </w:pPr>
            <w:r>
              <w:t>Key areas for improvement</w:t>
            </w:r>
          </w:p>
        </w:tc>
      </w:tr>
      <w:tr w:rsidR="008168D8" w14:paraId="09542FE7" w14:textId="77777777" w:rsidTr="00816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E0CF785" w14:textId="77777777" w:rsidR="008168D8" w:rsidRDefault="008168D8" w:rsidP="00EA5CD1">
            <w:pPr>
              <w:spacing w:line="276" w:lineRule="auto"/>
              <w:jc w:val="left"/>
            </w:pPr>
            <w:r>
              <w:t>Tray dryers</w:t>
            </w:r>
          </w:p>
        </w:tc>
        <w:tc>
          <w:tcPr>
            <w:tcW w:w="0" w:type="auto"/>
            <w:shd w:val="clear" w:color="auto" w:fill="auto"/>
          </w:tcPr>
          <w:p w14:paraId="32809690" w14:textId="77777777" w:rsidR="008168D8" w:rsidRDefault="008168D8" w:rsidP="00EA5CD1">
            <w:pPr>
              <w:pStyle w:val="ListParagraph"/>
              <w:numPr>
                <w:ilvl w:val="0"/>
                <w:numId w:val="6"/>
              </w:numPr>
              <w:spacing w:line="276" w:lineRule="auto"/>
              <w:ind w:left="482"/>
              <w:jc w:val="both"/>
              <w:cnfStyle w:val="000000100000" w:firstRow="0" w:lastRow="0" w:firstColumn="0" w:lastColumn="0" w:oddVBand="0" w:evenVBand="0" w:oddHBand="1" w:evenHBand="0" w:firstRowFirstColumn="0" w:firstRowLastColumn="0" w:lastRowFirstColumn="0" w:lastRowLastColumn="0"/>
            </w:pPr>
            <w:r>
              <w:t>Air distribution system for flow uniformity to create a more even moisture uniformity</w:t>
            </w:r>
          </w:p>
          <w:p w14:paraId="0A1CE5B6" w14:textId="77777777" w:rsidR="008168D8" w:rsidRDefault="008168D8" w:rsidP="00EA5CD1">
            <w:pPr>
              <w:pStyle w:val="ListParagraph"/>
              <w:numPr>
                <w:ilvl w:val="0"/>
                <w:numId w:val="6"/>
              </w:numPr>
              <w:spacing w:line="276" w:lineRule="auto"/>
              <w:ind w:left="482"/>
              <w:jc w:val="both"/>
              <w:cnfStyle w:val="000000100000" w:firstRow="0" w:lastRow="0" w:firstColumn="0" w:lastColumn="0" w:oddVBand="0" w:evenVBand="0" w:oddHBand="1" w:evenHBand="0" w:firstRowFirstColumn="0" w:firstRowLastColumn="0" w:lastRowFirstColumn="0" w:lastRowLastColumn="0"/>
            </w:pPr>
            <w:r>
              <w:t>The use of intermittency for reduced heat requirements</w:t>
            </w:r>
          </w:p>
          <w:p w14:paraId="11A530F7" w14:textId="77777777" w:rsidR="008168D8" w:rsidRPr="00CD5BCF" w:rsidRDefault="008168D8" w:rsidP="00EA5CD1">
            <w:pPr>
              <w:pStyle w:val="ListParagraph"/>
              <w:numPr>
                <w:ilvl w:val="0"/>
                <w:numId w:val="6"/>
              </w:numPr>
              <w:spacing w:line="276" w:lineRule="auto"/>
              <w:ind w:left="482"/>
              <w:jc w:val="both"/>
              <w:cnfStyle w:val="000000100000" w:firstRow="0" w:lastRow="0" w:firstColumn="0" w:lastColumn="0" w:oddVBand="0" w:evenVBand="0" w:oddHBand="1" w:evenHBand="0" w:firstRowFirstColumn="0" w:firstRowLastColumn="0" w:lastRowFirstColumn="0" w:lastRowLastColumn="0"/>
            </w:pPr>
            <w:r>
              <w:t>Heat pumps to dehumidify drying air</w:t>
            </w:r>
          </w:p>
        </w:tc>
      </w:tr>
      <w:tr w:rsidR="008168D8" w14:paraId="523158DB" w14:textId="77777777" w:rsidTr="008168D8">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DBE5EEC" w14:textId="77777777" w:rsidR="008168D8" w:rsidRDefault="008168D8" w:rsidP="00EA5CD1">
            <w:pPr>
              <w:spacing w:line="276" w:lineRule="auto"/>
              <w:jc w:val="left"/>
            </w:pPr>
            <w:r>
              <w:t>Fluidised bed dryers</w:t>
            </w:r>
          </w:p>
        </w:tc>
        <w:tc>
          <w:tcPr>
            <w:tcW w:w="0" w:type="auto"/>
            <w:shd w:val="clear" w:color="auto" w:fill="auto"/>
          </w:tcPr>
          <w:p w14:paraId="0B4C71CF" w14:textId="77777777" w:rsidR="008168D8" w:rsidRDefault="008168D8" w:rsidP="00EA5CD1">
            <w:pPr>
              <w:pStyle w:val="ListParagraph"/>
              <w:numPr>
                <w:ilvl w:val="0"/>
                <w:numId w:val="7"/>
              </w:numPr>
              <w:spacing w:line="276" w:lineRule="auto"/>
              <w:ind w:left="481"/>
              <w:jc w:val="both"/>
              <w:cnfStyle w:val="000000000000" w:firstRow="0" w:lastRow="0" w:firstColumn="0" w:lastColumn="0" w:oddVBand="0" w:evenVBand="0" w:oddHBand="0" w:evenHBand="0" w:firstRowFirstColumn="0" w:firstRowLastColumn="0" w:lastRowFirstColumn="0" w:lastRowLastColumn="0"/>
            </w:pPr>
            <w:r>
              <w:t>Improve quality of Geldart Group C and D particles by mechanical means such as stirring, agitation, vibration or pulsation</w:t>
            </w:r>
          </w:p>
          <w:p w14:paraId="0EB6BF3C" w14:textId="77777777" w:rsidR="008168D8" w:rsidRDefault="008168D8" w:rsidP="00EA5CD1">
            <w:pPr>
              <w:pStyle w:val="ListParagraph"/>
              <w:numPr>
                <w:ilvl w:val="0"/>
                <w:numId w:val="7"/>
              </w:numPr>
              <w:spacing w:line="276" w:lineRule="auto"/>
              <w:ind w:left="481"/>
              <w:jc w:val="both"/>
              <w:cnfStyle w:val="000000000000" w:firstRow="0" w:lastRow="0" w:firstColumn="0" w:lastColumn="0" w:oddVBand="0" w:evenVBand="0" w:oddHBand="0" w:evenHBand="0" w:firstRowFirstColumn="0" w:firstRowLastColumn="0" w:lastRowFirstColumn="0" w:lastRowLastColumn="0"/>
            </w:pPr>
            <w:r>
              <w:t>Even air distribution</w:t>
            </w:r>
          </w:p>
          <w:p w14:paraId="13D31AA5" w14:textId="77777777" w:rsidR="008168D8" w:rsidRDefault="008168D8" w:rsidP="00EA5CD1">
            <w:pPr>
              <w:pStyle w:val="ListParagraph"/>
              <w:numPr>
                <w:ilvl w:val="0"/>
                <w:numId w:val="7"/>
              </w:numPr>
              <w:spacing w:line="276" w:lineRule="auto"/>
              <w:ind w:left="481"/>
              <w:jc w:val="both"/>
              <w:cnfStyle w:val="000000000000" w:firstRow="0" w:lastRow="0" w:firstColumn="0" w:lastColumn="0" w:oddVBand="0" w:evenVBand="0" w:oddHBand="0" w:evenHBand="0" w:firstRowFirstColumn="0" w:firstRowLastColumn="0" w:lastRowFirstColumn="0" w:lastRowLastColumn="0"/>
            </w:pPr>
            <w:r>
              <w:t>Internal heat exchangers for internal heat transfer</w:t>
            </w:r>
          </w:p>
          <w:p w14:paraId="24B1E81C" w14:textId="77777777" w:rsidR="008168D8" w:rsidRDefault="008168D8" w:rsidP="00EA5CD1">
            <w:pPr>
              <w:pStyle w:val="ListParagraph"/>
              <w:numPr>
                <w:ilvl w:val="0"/>
                <w:numId w:val="7"/>
              </w:numPr>
              <w:spacing w:line="276" w:lineRule="auto"/>
              <w:ind w:left="481"/>
              <w:jc w:val="both"/>
              <w:cnfStyle w:val="000000000000" w:firstRow="0" w:lastRow="0" w:firstColumn="0" w:lastColumn="0" w:oddVBand="0" w:evenVBand="0" w:oddHBand="0" w:evenHBand="0" w:firstRowFirstColumn="0" w:firstRowLastColumn="0" w:lastRowFirstColumn="0" w:lastRowLastColumn="0"/>
            </w:pPr>
            <w:r>
              <w:t>Combining fluidised beds with heat pump systems</w:t>
            </w:r>
          </w:p>
          <w:p w14:paraId="58224E8A" w14:textId="77777777" w:rsidR="008168D8" w:rsidRDefault="008168D8" w:rsidP="00EA5CD1">
            <w:pPr>
              <w:pStyle w:val="ListParagraph"/>
              <w:numPr>
                <w:ilvl w:val="0"/>
                <w:numId w:val="7"/>
              </w:numPr>
              <w:spacing w:line="276" w:lineRule="auto"/>
              <w:ind w:left="481"/>
              <w:jc w:val="both"/>
              <w:cnfStyle w:val="000000000000" w:firstRow="0" w:lastRow="0" w:firstColumn="0" w:lastColumn="0" w:oddVBand="0" w:evenVBand="0" w:oddHBand="0" w:evenHBand="0" w:firstRowFirstColumn="0" w:firstRowLastColumn="0" w:lastRowFirstColumn="0" w:lastRowLastColumn="0"/>
            </w:pPr>
            <w:r>
              <w:t>Adaptations for superheated steam, low pressure and vacuum drying</w:t>
            </w:r>
          </w:p>
          <w:p w14:paraId="372BF234" w14:textId="77777777" w:rsidR="008168D8" w:rsidRDefault="008168D8" w:rsidP="00EA5CD1">
            <w:pPr>
              <w:pStyle w:val="ListParagraph"/>
              <w:numPr>
                <w:ilvl w:val="0"/>
                <w:numId w:val="7"/>
              </w:numPr>
              <w:spacing w:line="276" w:lineRule="auto"/>
              <w:ind w:left="481"/>
              <w:jc w:val="both"/>
              <w:cnfStyle w:val="000000000000" w:firstRow="0" w:lastRow="0" w:firstColumn="0" w:lastColumn="0" w:oddVBand="0" w:evenVBand="0" w:oddHBand="0" w:evenHBand="0" w:firstRowFirstColumn="0" w:firstRowLastColumn="0" w:lastRowFirstColumn="0" w:lastRowLastColumn="0"/>
            </w:pPr>
            <w:r>
              <w:t>Novel chamber designs</w:t>
            </w:r>
          </w:p>
          <w:p w14:paraId="2BF78836" w14:textId="77777777" w:rsidR="008168D8" w:rsidRPr="00FC28DF" w:rsidRDefault="008168D8" w:rsidP="00EA5CD1">
            <w:pPr>
              <w:pStyle w:val="ListParagraph"/>
              <w:numPr>
                <w:ilvl w:val="0"/>
                <w:numId w:val="7"/>
              </w:numPr>
              <w:spacing w:line="276" w:lineRule="auto"/>
              <w:ind w:left="481"/>
              <w:jc w:val="both"/>
              <w:cnfStyle w:val="000000000000" w:firstRow="0" w:lastRow="0" w:firstColumn="0" w:lastColumn="0" w:oddVBand="0" w:evenVBand="0" w:oddHBand="0" w:evenHBand="0" w:firstRowFirstColumn="0" w:firstRowLastColumn="0" w:lastRowFirstColumn="0" w:lastRowLastColumn="0"/>
            </w:pPr>
            <w:r>
              <w:t>Variations of spouted dryers, such as spouted fluid beds</w:t>
            </w:r>
          </w:p>
        </w:tc>
      </w:tr>
      <w:tr w:rsidR="008168D8" w14:paraId="4457707F" w14:textId="77777777" w:rsidTr="00816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A2AB036" w14:textId="77777777" w:rsidR="008168D8" w:rsidRDefault="008168D8" w:rsidP="00EA5CD1">
            <w:pPr>
              <w:spacing w:line="276" w:lineRule="auto"/>
              <w:jc w:val="left"/>
            </w:pPr>
            <w:r>
              <w:t>Spray dryers</w:t>
            </w:r>
          </w:p>
        </w:tc>
        <w:tc>
          <w:tcPr>
            <w:tcW w:w="0" w:type="auto"/>
            <w:shd w:val="clear" w:color="auto" w:fill="auto"/>
          </w:tcPr>
          <w:p w14:paraId="62B6DB9C" w14:textId="77777777" w:rsidR="008168D8" w:rsidRDefault="008168D8" w:rsidP="00EA5CD1">
            <w:pPr>
              <w:pStyle w:val="ListParagraph"/>
              <w:numPr>
                <w:ilvl w:val="0"/>
                <w:numId w:val="8"/>
              </w:numPr>
              <w:spacing w:line="276" w:lineRule="auto"/>
              <w:ind w:left="481"/>
              <w:jc w:val="both"/>
              <w:cnfStyle w:val="000000100000" w:firstRow="0" w:lastRow="0" w:firstColumn="0" w:lastColumn="0" w:oddVBand="0" w:evenVBand="0" w:oddHBand="1" w:evenHBand="0" w:firstRowFirstColumn="0" w:firstRowLastColumn="0" w:lastRowFirstColumn="0" w:lastRowLastColumn="0"/>
            </w:pPr>
            <w:r>
              <w:t>Novel design of the drying chamber to minimize wall deposition</w:t>
            </w:r>
          </w:p>
          <w:p w14:paraId="1C13E144" w14:textId="77777777" w:rsidR="008168D8" w:rsidRDefault="008168D8" w:rsidP="00EA5CD1">
            <w:pPr>
              <w:pStyle w:val="ListParagraph"/>
              <w:numPr>
                <w:ilvl w:val="0"/>
                <w:numId w:val="8"/>
              </w:numPr>
              <w:spacing w:line="276" w:lineRule="auto"/>
              <w:ind w:left="481"/>
              <w:jc w:val="both"/>
              <w:cnfStyle w:val="000000100000" w:firstRow="0" w:lastRow="0" w:firstColumn="0" w:lastColumn="0" w:oddVBand="0" w:evenVBand="0" w:oddHBand="1" w:evenHBand="0" w:firstRowFirstColumn="0" w:firstRowLastColumn="0" w:lastRowFirstColumn="0" w:lastRowLastColumn="0"/>
            </w:pPr>
            <w:r>
              <w:t>Improve atomization method for uniform particle size distribution and to minimise agglomeration</w:t>
            </w:r>
          </w:p>
          <w:p w14:paraId="41B5AF44" w14:textId="77777777" w:rsidR="008168D8" w:rsidRDefault="008168D8" w:rsidP="00EA5CD1">
            <w:pPr>
              <w:pStyle w:val="ListParagraph"/>
              <w:numPr>
                <w:ilvl w:val="0"/>
                <w:numId w:val="8"/>
              </w:numPr>
              <w:spacing w:line="276" w:lineRule="auto"/>
              <w:ind w:left="481"/>
              <w:jc w:val="both"/>
              <w:cnfStyle w:val="000000100000" w:firstRow="0" w:lastRow="0" w:firstColumn="0" w:lastColumn="0" w:oddVBand="0" w:evenVBand="0" w:oddHBand="1" w:evenHBand="0" w:firstRowFirstColumn="0" w:firstRowLastColumn="0" w:lastRowFirstColumn="0" w:lastRowLastColumn="0"/>
            </w:pPr>
            <w:r>
              <w:t>Use of ultrasonic atomisers</w:t>
            </w:r>
          </w:p>
          <w:p w14:paraId="72119B11" w14:textId="77777777" w:rsidR="008168D8" w:rsidRDefault="008168D8" w:rsidP="00EA5CD1">
            <w:pPr>
              <w:pStyle w:val="ListParagraph"/>
              <w:numPr>
                <w:ilvl w:val="0"/>
                <w:numId w:val="8"/>
              </w:numPr>
              <w:spacing w:line="276" w:lineRule="auto"/>
              <w:ind w:left="481"/>
              <w:jc w:val="both"/>
              <w:cnfStyle w:val="000000100000" w:firstRow="0" w:lastRow="0" w:firstColumn="0" w:lastColumn="0" w:oddVBand="0" w:evenVBand="0" w:oddHBand="1" w:evenHBand="0" w:firstRowFirstColumn="0" w:firstRowLastColumn="0" w:lastRowFirstColumn="0" w:lastRowLastColumn="0"/>
            </w:pPr>
            <w:r>
              <w:t>Adaptation to superheated steam</w:t>
            </w:r>
          </w:p>
          <w:p w14:paraId="2876D370" w14:textId="77777777" w:rsidR="008168D8" w:rsidRDefault="008168D8" w:rsidP="00EA5CD1">
            <w:pPr>
              <w:pStyle w:val="ListParagraph"/>
              <w:numPr>
                <w:ilvl w:val="0"/>
                <w:numId w:val="8"/>
              </w:numPr>
              <w:spacing w:line="276" w:lineRule="auto"/>
              <w:ind w:left="481"/>
              <w:jc w:val="both"/>
              <w:cnfStyle w:val="000000100000" w:firstRow="0" w:lastRow="0" w:firstColumn="0" w:lastColumn="0" w:oddVBand="0" w:evenVBand="0" w:oddHBand="1" w:evenHBand="0" w:firstRowFirstColumn="0" w:firstRowLastColumn="0" w:lastRowFirstColumn="0" w:lastRowLastColumn="0"/>
            </w:pPr>
            <w:r>
              <w:t>Improve spray chamber design through CFD</w:t>
            </w:r>
          </w:p>
          <w:p w14:paraId="719A37B1" w14:textId="77777777" w:rsidR="008168D8" w:rsidRPr="00FC28DF" w:rsidRDefault="008168D8" w:rsidP="00EA5CD1">
            <w:pPr>
              <w:pStyle w:val="ListParagraph"/>
              <w:numPr>
                <w:ilvl w:val="0"/>
                <w:numId w:val="8"/>
              </w:numPr>
              <w:spacing w:line="276" w:lineRule="auto"/>
              <w:ind w:left="481"/>
              <w:jc w:val="both"/>
              <w:cnfStyle w:val="000000100000" w:firstRow="0" w:lastRow="0" w:firstColumn="0" w:lastColumn="0" w:oddVBand="0" w:evenVBand="0" w:oddHBand="1" w:evenHBand="0" w:firstRowFirstColumn="0" w:firstRowLastColumn="0" w:lastRowFirstColumn="0" w:lastRowLastColumn="0"/>
            </w:pPr>
            <w:r>
              <w:t>Injection of supplementary air to reduce wall deposition</w:t>
            </w:r>
          </w:p>
        </w:tc>
      </w:tr>
      <w:tr w:rsidR="008168D8" w14:paraId="507C84AC" w14:textId="77777777" w:rsidTr="008168D8">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98380E4" w14:textId="77777777" w:rsidR="008168D8" w:rsidRDefault="008168D8" w:rsidP="00EA5CD1">
            <w:pPr>
              <w:spacing w:line="276" w:lineRule="auto"/>
              <w:jc w:val="left"/>
            </w:pPr>
            <w:r>
              <w:t>Rotary dryers</w:t>
            </w:r>
          </w:p>
        </w:tc>
        <w:tc>
          <w:tcPr>
            <w:tcW w:w="0" w:type="auto"/>
            <w:shd w:val="clear" w:color="auto" w:fill="auto"/>
          </w:tcPr>
          <w:p w14:paraId="74F492FA" w14:textId="77777777" w:rsidR="008168D8" w:rsidRDefault="008168D8" w:rsidP="00EA5CD1">
            <w:pPr>
              <w:pStyle w:val="ListParagraph"/>
              <w:numPr>
                <w:ilvl w:val="0"/>
                <w:numId w:val="9"/>
              </w:numPr>
              <w:spacing w:line="276" w:lineRule="auto"/>
              <w:ind w:left="446"/>
              <w:jc w:val="both"/>
              <w:cnfStyle w:val="000000000000" w:firstRow="0" w:lastRow="0" w:firstColumn="0" w:lastColumn="0" w:oddVBand="0" w:evenVBand="0" w:oddHBand="0" w:evenHBand="0" w:firstRowFirstColumn="0" w:firstRowLastColumn="0" w:lastRowFirstColumn="0" w:lastRowLastColumn="0"/>
            </w:pPr>
            <w:r>
              <w:t>Novel flight design and use of internal heat exchangers</w:t>
            </w:r>
          </w:p>
          <w:p w14:paraId="65B76D17" w14:textId="77777777" w:rsidR="008168D8" w:rsidRDefault="008168D8" w:rsidP="00EA5CD1">
            <w:pPr>
              <w:pStyle w:val="ListParagraph"/>
              <w:numPr>
                <w:ilvl w:val="0"/>
                <w:numId w:val="9"/>
              </w:numPr>
              <w:spacing w:line="276" w:lineRule="auto"/>
              <w:ind w:left="446"/>
              <w:jc w:val="both"/>
              <w:cnfStyle w:val="000000000000" w:firstRow="0" w:lastRow="0" w:firstColumn="0" w:lastColumn="0" w:oddVBand="0" w:evenVBand="0" w:oddHBand="0" w:evenHBand="0" w:firstRowFirstColumn="0" w:firstRowLastColumn="0" w:lastRowFirstColumn="0" w:lastRowLastColumn="0"/>
            </w:pPr>
            <w:r>
              <w:t>Control of residence time distribution for accurate final moisture content</w:t>
            </w:r>
          </w:p>
          <w:p w14:paraId="48E0F754" w14:textId="77777777" w:rsidR="008168D8" w:rsidRDefault="008168D8" w:rsidP="00EA5CD1">
            <w:pPr>
              <w:pStyle w:val="ListParagraph"/>
              <w:numPr>
                <w:ilvl w:val="0"/>
                <w:numId w:val="9"/>
              </w:numPr>
              <w:spacing w:line="276" w:lineRule="auto"/>
              <w:ind w:left="446"/>
              <w:jc w:val="both"/>
              <w:cnfStyle w:val="000000000000" w:firstRow="0" w:lastRow="0" w:firstColumn="0" w:lastColumn="0" w:oddVBand="0" w:evenVBand="0" w:oddHBand="0" w:evenHBand="0" w:firstRowFirstColumn="0" w:firstRowLastColumn="0" w:lastRowFirstColumn="0" w:lastRowLastColumn="0"/>
            </w:pPr>
            <w:r>
              <w:t>Improvement in hot air injection system</w:t>
            </w:r>
          </w:p>
          <w:p w14:paraId="797D2189" w14:textId="77777777" w:rsidR="008168D8" w:rsidRPr="00916672" w:rsidRDefault="008168D8" w:rsidP="00EA5CD1">
            <w:pPr>
              <w:pStyle w:val="ListParagraph"/>
              <w:numPr>
                <w:ilvl w:val="0"/>
                <w:numId w:val="9"/>
              </w:numPr>
              <w:spacing w:line="276" w:lineRule="auto"/>
              <w:ind w:left="446"/>
              <w:jc w:val="both"/>
              <w:cnfStyle w:val="000000000000" w:firstRow="0" w:lastRow="0" w:firstColumn="0" w:lastColumn="0" w:oddVBand="0" w:evenVBand="0" w:oddHBand="0" w:evenHBand="0" w:firstRowFirstColumn="0" w:firstRowLastColumn="0" w:lastRowFirstColumn="0" w:lastRowLastColumn="0"/>
            </w:pPr>
            <w:r>
              <w:t>Model based control system</w:t>
            </w:r>
          </w:p>
        </w:tc>
      </w:tr>
      <w:tr w:rsidR="008168D8" w14:paraId="4BE5FFB6" w14:textId="77777777" w:rsidTr="00816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3FA96B8" w14:textId="77777777" w:rsidR="008168D8" w:rsidRDefault="008168D8" w:rsidP="00EA5CD1">
            <w:pPr>
              <w:spacing w:line="276" w:lineRule="auto"/>
              <w:jc w:val="left"/>
            </w:pPr>
            <w:r>
              <w:t>Drum dryers</w:t>
            </w:r>
          </w:p>
        </w:tc>
        <w:tc>
          <w:tcPr>
            <w:tcW w:w="0" w:type="auto"/>
            <w:shd w:val="clear" w:color="auto" w:fill="auto"/>
          </w:tcPr>
          <w:p w14:paraId="4F7501AF" w14:textId="77777777" w:rsidR="008168D8" w:rsidRDefault="008168D8" w:rsidP="00EA5CD1">
            <w:pPr>
              <w:pStyle w:val="ListParagraph"/>
              <w:numPr>
                <w:ilvl w:val="0"/>
                <w:numId w:val="10"/>
              </w:numPr>
              <w:spacing w:line="276" w:lineRule="auto"/>
              <w:ind w:left="446"/>
              <w:jc w:val="both"/>
              <w:cnfStyle w:val="000000100000" w:firstRow="0" w:lastRow="0" w:firstColumn="0" w:lastColumn="0" w:oddVBand="0" w:evenVBand="0" w:oddHBand="1" w:evenHBand="0" w:firstRowFirstColumn="0" w:firstRowLastColumn="0" w:lastRowFirstColumn="0" w:lastRowLastColumn="0"/>
            </w:pPr>
            <w:r>
              <w:t>Enhance heat transfer through radiant heat or impinging streams</w:t>
            </w:r>
          </w:p>
          <w:p w14:paraId="56CE858B" w14:textId="77777777" w:rsidR="008168D8" w:rsidRPr="00916672" w:rsidRDefault="008168D8" w:rsidP="00EA5CD1">
            <w:pPr>
              <w:pStyle w:val="ListParagraph"/>
              <w:numPr>
                <w:ilvl w:val="0"/>
                <w:numId w:val="10"/>
              </w:numPr>
              <w:spacing w:line="276" w:lineRule="auto"/>
              <w:ind w:left="446"/>
              <w:jc w:val="both"/>
              <w:cnfStyle w:val="000000100000" w:firstRow="0" w:lastRow="0" w:firstColumn="0" w:lastColumn="0" w:oddVBand="0" w:evenVBand="0" w:oddHBand="1" w:evenHBand="0" w:firstRowFirstColumn="0" w:firstRowLastColumn="0" w:lastRowFirstColumn="0" w:lastRowLastColumn="0"/>
            </w:pPr>
            <w:r>
              <w:t>Increase energy efficiency</w:t>
            </w:r>
          </w:p>
        </w:tc>
      </w:tr>
      <w:tr w:rsidR="008168D8" w14:paraId="67B992C0" w14:textId="77777777" w:rsidTr="008168D8">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18FB744" w14:textId="77777777" w:rsidR="008168D8" w:rsidRDefault="008168D8" w:rsidP="00EA5CD1">
            <w:pPr>
              <w:spacing w:line="276" w:lineRule="auto"/>
              <w:jc w:val="left"/>
            </w:pPr>
            <w:r>
              <w:t>Vacuum dryers</w:t>
            </w:r>
          </w:p>
        </w:tc>
        <w:tc>
          <w:tcPr>
            <w:tcW w:w="0" w:type="auto"/>
            <w:shd w:val="clear" w:color="auto" w:fill="auto"/>
          </w:tcPr>
          <w:p w14:paraId="117696DB" w14:textId="77777777" w:rsidR="008168D8" w:rsidRDefault="008168D8" w:rsidP="00EA5CD1">
            <w:pPr>
              <w:pStyle w:val="ListParagraph"/>
              <w:numPr>
                <w:ilvl w:val="0"/>
                <w:numId w:val="11"/>
              </w:numPr>
              <w:spacing w:line="276" w:lineRule="auto"/>
              <w:ind w:left="446"/>
              <w:jc w:val="both"/>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Application of combined heating modes such as microwave</w:t>
            </w:r>
          </w:p>
          <w:p w14:paraId="0D85F94C" w14:textId="77777777" w:rsidR="008168D8" w:rsidRPr="00916672" w:rsidRDefault="008168D8" w:rsidP="00EA5CD1">
            <w:pPr>
              <w:pStyle w:val="ListParagraph"/>
              <w:numPr>
                <w:ilvl w:val="0"/>
                <w:numId w:val="11"/>
              </w:numPr>
              <w:spacing w:line="276" w:lineRule="auto"/>
              <w:ind w:left="446"/>
              <w:jc w:val="both"/>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Use of radiative heating</w:t>
            </w:r>
          </w:p>
        </w:tc>
      </w:tr>
      <w:tr w:rsidR="008168D8" w14:paraId="1F84100C" w14:textId="77777777" w:rsidTr="00816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shd w:val="clear" w:color="auto" w:fill="auto"/>
          </w:tcPr>
          <w:p w14:paraId="553FCE27" w14:textId="77777777" w:rsidR="008168D8" w:rsidRDefault="008168D8" w:rsidP="00EA5CD1">
            <w:pPr>
              <w:spacing w:line="276" w:lineRule="auto"/>
              <w:jc w:val="left"/>
            </w:pPr>
            <w:r>
              <w:t>Freeze dryers</w:t>
            </w:r>
          </w:p>
        </w:tc>
        <w:tc>
          <w:tcPr>
            <w:tcW w:w="0" w:type="auto"/>
            <w:tcBorders>
              <w:bottom w:val="single" w:sz="18" w:space="0" w:color="auto"/>
            </w:tcBorders>
            <w:shd w:val="clear" w:color="auto" w:fill="auto"/>
          </w:tcPr>
          <w:p w14:paraId="0BD4986B" w14:textId="77777777" w:rsidR="008168D8" w:rsidRDefault="008168D8" w:rsidP="00EA5CD1">
            <w:pPr>
              <w:pStyle w:val="ListParagraph"/>
              <w:numPr>
                <w:ilvl w:val="0"/>
                <w:numId w:val="12"/>
              </w:numPr>
              <w:spacing w:line="276" w:lineRule="auto"/>
              <w:ind w:left="446"/>
              <w:jc w:val="both"/>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Control of crystal sizes through magnetic or electric fields</w:t>
            </w:r>
          </w:p>
          <w:p w14:paraId="75E80A13" w14:textId="77777777" w:rsidR="008168D8" w:rsidRDefault="008168D8" w:rsidP="00EA5CD1">
            <w:pPr>
              <w:pStyle w:val="ListParagraph"/>
              <w:numPr>
                <w:ilvl w:val="0"/>
                <w:numId w:val="12"/>
              </w:numPr>
              <w:spacing w:line="276" w:lineRule="auto"/>
              <w:ind w:left="446"/>
              <w:jc w:val="both"/>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Reduce cycle time</w:t>
            </w:r>
          </w:p>
          <w:p w14:paraId="61D7667F" w14:textId="77777777" w:rsidR="008168D8" w:rsidRPr="00625990" w:rsidRDefault="008168D8" w:rsidP="00EA5CD1">
            <w:pPr>
              <w:pStyle w:val="ListParagraph"/>
              <w:numPr>
                <w:ilvl w:val="0"/>
                <w:numId w:val="12"/>
              </w:numPr>
              <w:spacing w:line="276" w:lineRule="auto"/>
              <w:ind w:left="446"/>
              <w:jc w:val="both"/>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Operate at atmospheric pressure</w:t>
            </w:r>
          </w:p>
        </w:tc>
      </w:tr>
    </w:tbl>
    <w:p w14:paraId="45BA9E16" w14:textId="77777777" w:rsidR="00CC7E1D" w:rsidRDefault="00CC7E1D" w:rsidP="00EA5CD1">
      <w:pPr>
        <w:spacing w:line="276" w:lineRule="auto"/>
      </w:pPr>
    </w:p>
    <w:p w14:paraId="28686424" w14:textId="0D7B13FE" w:rsidR="008168D8" w:rsidRPr="00390FBB" w:rsidRDefault="008168D8" w:rsidP="00EA5CD1">
      <w:pPr>
        <w:spacing w:line="276" w:lineRule="auto"/>
      </w:pPr>
      <w:r w:rsidRPr="00390FBB">
        <w:t>The fundamental mechanisms of heat and mass transfer set the limitations of a drying rate.  Consequently</w:t>
      </w:r>
      <w:r>
        <w:t>,</w:t>
      </w:r>
      <w:r w:rsidRPr="00390FBB">
        <w:t xml:space="preserve"> all developments in drying technology work towards an optimum operation of the basic mechanisms of heat transfer in the fluid, the boundary layer and the particle, and mass transfer in the reverse order.  Therefore, efficiencies can be increased by pushing drying processes closer to the optimum maximum.  For example, heat and mass transfer in the boundary layer is most significant in the turbulent area, so reducing the stagnant point and encouraging early turbulent area development will enhance transfer.  Similarly, small particles with a large surface area to volume ratio dry in the majority in the constant drying rate, whilst larger porous particles with a </w:t>
      </w:r>
      <w:r w:rsidRPr="00390FBB">
        <w:lastRenderedPageBreak/>
        <w:t>small surface area to volume ratio dry in the majority in the falling drying rate, resulting in a difference in importance of enhancing either the constant or falling rates.  Warmer drying air has lower moisture, consequently increasing the gradient driving force for mass transfer.</w:t>
      </w:r>
    </w:p>
    <w:bookmarkEnd w:id="116"/>
    <w:bookmarkEnd w:id="117"/>
    <w:p w14:paraId="47D6935E" w14:textId="342275D5" w:rsidR="008168D8" w:rsidRPr="00390FBB" w:rsidRDefault="008168D8" w:rsidP="00EA5CD1">
      <w:pPr>
        <w:spacing w:line="276" w:lineRule="auto"/>
      </w:pPr>
      <w:r w:rsidRPr="00390FBB">
        <w:t xml:space="preserve">Drying technology research has focused on reducing the difference between perfect heat and mass transfer and current operational efficiencies (Mujumdar 2007). </w:t>
      </w:r>
      <w:r w:rsidR="00CE30DF">
        <w:t xml:space="preserve"> Improvements have largely focu</w:t>
      </w:r>
      <w:r w:rsidRPr="00390FBB">
        <w:t>sed on improving either drying machinery power sources, or how the dryers manipulate the particles.</w:t>
      </w:r>
      <w:r>
        <w:t xml:space="preserve">  For example, </w:t>
      </w:r>
      <w:r w:rsidRPr="00390FBB">
        <w:fldChar w:fldCharType="begin" w:fldLock="1"/>
      </w:r>
      <w:r w:rsidR="00D37BCC">
        <w:instrText>ADDIN CSL_CITATION { "citationItems" : [ { "id" : "ITEM-1", "itemData" : { "author" : [ { "dropping-particle" : "", "family" : "Ambrosio", "given" : "M C B", "non-dropping-particle" : "", "parse-names" : false, "suffix" : "" }, { "dropping-particle" : "", "family" : "Taranto", "given" : "O.P.", "non-dropping-particle" : "", "parse-names" : false, "suffix" : "" } ], "container-title" : "Brazilian Journal of Chemical Engineering", "id" : "ITEM-1", "issue" : "03", "issued" : { "date-parts" : [ [ "2002" ] ] }, "page" : "355-358", "title" : "The drying of solids in a modified fluidized bed", "type" : "article-journal", "volume" : "19" }, "uris" : [ "http://www.mendeley.com/documents/?uuid=429bbd03-a142-40e1-8c07-4babf5370421" ] } ], "mendeley" : { "formattedCitation" : "(Ambrosio &amp; Taranto 2002)", "manualFormatting" : "Ambrosio &amp; Taranto (2002)", "plainTextFormattedCitation" : "(Ambrosio &amp; Taranto 2002)", "previouslyFormattedCitation" : "(Ambrosio &amp; Taranto 2002)" }, "properties" : { "noteIndex" : 0 }, "schema" : "https://github.com/citation-style-language/schema/raw/master/csl-citation.json" }</w:instrText>
      </w:r>
      <w:r w:rsidRPr="00390FBB">
        <w:fldChar w:fldCharType="separate"/>
      </w:r>
      <w:r w:rsidRPr="00390FBB">
        <w:rPr>
          <w:noProof/>
        </w:rPr>
        <w:t xml:space="preserve">Ambrosio &amp; Taranto </w:t>
      </w:r>
      <w:r>
        <w:rPr>
          <w:noProof/>
        </w:rPr>
        <w:t>(</w:t>
      </w:r>
      <w:r w:rsidRPr="00390FBB">
        <w:rPr>
          <w:noProof/>
        </w:rPr>
        <w:t>2002)</w:t>
      </w:r>
      <w:r w:rsidRPr="00390FBB">
        <w:fldChar w:fldCharType="end"/>
      </w:r>
      <w:r>
        <w:t xml:space="preserve"> </w:t>
      </w:r>
      <w:r w:rsidRPr="00390FBB">
        <w:t>use</w:t>
      </w:r>
      <w:r>
        <w:t>d</w:t>
      </w:r>
      <w:r w:rsidRPr="00390FBB">
        <w:t xml:space="preserve"> a stirring paddle to aid </w:t>
      </w:r>
      <w:r>
        <w:t xml:space="preserve">in </w:t>
      </w:r>
      <w:r w:rsidRPr="00390FBB">
        <w:t>drying 80 μm 2-hydrobenzoic acid.</w:t>
      </w:r>
      <w:r>
        <w:t xml:space="preserve"> </w:t>
      </w:r>
      <w:r w:rsidRPr="00302D2B">
        <w:t xml:space="preserve"> </w:t>
      </w:r>
      <w:r w:rsidRPr="00390FBB">
        <w:fldChar w:fldCharType="begin" w:fldLock="1"/>
      </w:r>
      <w:r w:rsidR="00D37BCC">
        <w:instrText>ADDIN CSL_CITATION { "citationItems" : [ { "id" : "ITEM-1", "itemData" : { "author" : [ { "dropping-particle" : "", "family" : "Reyes", "given" : "A.", "non-dropping-particle" : "", "parse-names" : false, "suffix" : "" }, { "dropping-particle" : "", "family" : "Campos", "given" : "C.", "non-dropping-particle" : "", "parse-names" : false, "suffix" : "" }, { "dropping-particle" : "", "family" : "Vega", "given" : "R.", "non-dropping-particle" : "", "parse-names" : false, "suffix" : "" } ], "container-title" : "Drying Technology", "id" : "ITEM-1", "issue" : "11", "issued" : { "date-parts" : [ [ "2006" ] ] }, "page" : "1469-1480", "title" : "Drying of turnip seeds with microwaves in fixed and pulsed fluidized beds", "type" : "article-journal", "volume" : "24" }, "uris" : [ "http://www.mendeley.com/documents/?uuid=172d036a-960a-4ade-ba35-79e5d802a9ea" ] } ], "mendeley" : { "formattedCitation" : "(Reyes et al. 2006)", "manualFormatting" : "Reyes et al. (2006)", "plainTextFormattedCitation" : "(Reyes et al. 2006)", "previouslyFormattedCitation" : "(Reyes et al. 2006)" }, "properties" : { "noteIndex" : 0 }, "schema" : "https://github.com/citation-style-language/schema/raw/master/csl-citation.json" }</w:instrText>
      </w:r>
      <w:r w:rsidRPr="00390FBB">
        <w:fldChar w:fldCharType="separate"/>
      </w:r>
      <w:r w:rsidRPr="00390FBB">
        <w:rPr>
          <w:noProof/>
        </w:rPr>
        <w:t xml:space="preserve">Reyes et al. </w:t>
      </w:r>
      <w:r>
        <w:rPr>
          <w:noProof/>
        </w:rPr>
        <w:t>(</w:t>
      </w:r>
      <w:r w:rsidRPr="00390FBB">
        <w:rPr>
          <w:noProof/>
        </w:rPr>
        <w:t>2006)</w:t>
      </w:r>
      <w:r w:rsidRPr="00390FBB">
        <w:fldChar w:fldCharType="end"/>
      </w:r>
      <w:r w:rsidRPr="00302D2B">
        <w:t xml:space="preserve"> </w:t>
      </w:r>
      <w:r w:rsidRPr="00390FBB">
        <w:t>produced a fourfold increase in effective diffusivity</w:t>
      </w:r>
      <w:r w:rsidRPr="00302D2B">
        <w:t xml:space="preserve"> </w:t>
      </w:r>
      <w:r w:rsidRPr="00390FBB">
        <w:t>in drying turnip seeds</w:t>
      </w:r>
      <w:r>
        <w:t xml:space="preserve"> through a </w:t>
      </w:r>
      <w:r w:rsidRPr="00390FBB">
        <w:t>combination of microwave irradiation and relocating pulsed flow</w:t>
      </w:r>
      <w:r>
        <w:t>.  I</w:t>
      </w:r>
      <w:r w:rsidRPr="00390FBB">
        <w:t>n fluidised beds</w:t>
      </w:r>
      <w:r>
        <w:t xml:space="preserve">, </w:t>
      </w:r>
      <w:r w:rsidRPr="00390FBB">
        <w:fldChar w:fldCharType="begin" w:fldLock="1"/>
      </w:r>
      <w:r w:rsidR="00D37BCC">
        <w:instrText>ADDIN CSL_CITATION { "citationItems" : [ { "id" : "ITEM-1", "itemData" : { "author" : [ { "dropping-particle" : "", "family" : "Daud", "given" : "W. R. W.", "non-dropping-particle" : "", "parse-names" : false, "suffix" : "" } ], "container-title" : "Advanced Powder Technology", "id" : "ITEM-1", "issue" : "1", "issued" : { "date-parts" : [ [ "2008" ] ] }, "page" : "403\u2013418", "title" : "Fluidized bed dryers: recent advances", "type" : "article-journal", "volume" : "19" }, "uris" : [ "http://www.mendeley.com/documents/?uuid=ef72ab6a-f831-4a9c-bef3-f78ffbbca817" ] } ], "mendeley" : { "formattedCitation" : "(Daud 2008)", "manualFormatting" : "Daud (2008)", "plainTextFormattedCitation" : "(Daud 2008)", "previouslyFormattedCitation" : "(Daud 2008)" }, "properties" : { "noteIndex" : 0 }, "schema" : "https://github.com/citation-style-language/schema/raw/master/csl-citation.json" }</w:instrText>
      </w:r>
      <w:r w:rsidRPr="00390FBB">
        <w:fldChar w:fldCharType="separate"/>
      </w:r>
      <w:r w:rsidRPr="00390FBB">
        <w:rPr>
          <w:noProof/>
        </w:rPr>
        <w:t xml:space="preserve">Daud </w:t>
      </w:r>
      <w:r>
        <w:rPr>
          <w:noProof/>
        </w:rPr>
        <w:t>(</w:t>
      </w:r>
      <w:r w:rsidRPr="00390FBB">
        <w:rPr>
          <w:noProof/>
        </w:rPr>
        <w:t>2008)</w:t>
      </w:r>
      <w:r w:rsidRPr="00390FBB">
        <w:fldChar w:fldCharType="end"/>
      </w:r>
      <w:r>
        <w:t xml:space="preserve"> suggested the use of </w:t>
      </w:r>
      <w:r w:rsidRPr="00390FBB">
        <w:t xml:space="preserve">assistance </w:t>
      </w:r>
      <w:r>
        <w:t>from</w:t>
      </w:r>
      <w:r w:rsidRPr="00390FBB">
        <w:t xml:space="preserve"> external means such as vibration, agitation, rotation and centrifugation.</w:t>
      </w:r>
    </w:p>
    <w:p w14:paraId="0DE05245" w14:textId="63CCC9B2" w:rsidR="008168D8" w:rsidRPr="00390FBB" w:rsidRDefault="008168D8" w:rsidP="00EA5CD1">
      <w:pPr>
        <w:spacing w:line="276" w:lineRule="auto"/>
      </w:pPr>
      <w:r w:rsidRPr="00390FBB">
        <w:t xml:space="preserve">The principle mechanisms of drying processes at a particle scale inform the development of drying methods and technology to increase efficiencies.  For example, methods of </w:t>
      </w:r>
      <w:r>
        <w:t>simultaneously drying in</w:t>
      </w:r>
      <w:r w:rsidRPr="00390FBB">
        <w:t xml:space="preserve"> the constant and falling rates allows drying time to be reduced, particularly in porous particles.  Methods such as freeze drying, supercritical CO</w:t>
      </w:r>
      <w:r w:rsidRPr="00390FBB">
        <w:rPr>
          <w:vertAlign w:val="subscript"/>
        </w:rPr>
        <w:t>2</w:t>
      </w:r>
      <w:r w:rsidRPr="00390FBB">
        <w:t xml:space="preserve"> drying and corona wind drying all take this approach.  In freeze drying, water molecules are frozen to compress the constant and falling rate drying times.  However, it is very expensive so only applicable to high value products </w:t>
      </w:r>
      <w:r w:rsidRPr="00390FBB">
        <w:fldChar w:fldCharType="begin" w:fldLock="1"/>
      </w:r>
      <w:r w:rsidR="00D37BCC">
        <w:instrText>ADDIN CSL_CITATION { "citationItems" : [ { "id" : "ITEM-1", "itemData" : { "author" : [ { "dropping-particle" : "", "family" : "Duan", "given" : "X.", "non-dropping-particle" : "", "parse-names" : false, "suffix" : "" }, { "dropping-particle" : "", "family" : "Zhang", "given" : "M.", "non-dropping-particle" : "", "parse-names" : false, "suffix" : "" }, { "dropping-particle" : "", "family" : "Mujumdar", "given" : "Arun S.", "non-dropping-particle" : "", "parse-names" : false, "suffix" : "" }, { "dropping-particle" : "", "family" : "Wang", "given" : "R.", "non-dropping-particle" : "", "parse-names" : false, "suffix" : "" } ], "container-title" : "Drying Technology", "id" : "ITEM-1", "issue" : "4", "issued" : { "date-parts" : [ [ "2010" ] ] }, "page" : "444-453", "title" : "Trends in microwave-assisted freeze drying of foods", "type" : "article-journal", "volume" : "28" }, "uris" : [ "http://www.mendeley.com/documents/?uuid=0662477e-904f-4ee1-af9a-2271c8b003e4" ] } ], "mendeley" : { "formattedCitation" : "(Duan et al. 2010)", "manualFormatting" : "(Duan et al. 2010)", "plainTextFormattedCitation" : "(Duan et al. 2010)", "previouslyFormattedCitation" : "(Duan et al. 2010)" }, "properties" : { "noteIndex" : 0 }, "schema" : "https://github.com/citation-style-language/schema/raw/master/csl-citation.json" }</w:instrText>
      </w:r>
      <w:r w:rsidRPr="00390FBB">
        <w:fldChar w:fldCharType="separate"/>
      </w:r>
      <w:r w:rsidRPr="00390FBB">
        <w:rPr>
          <w:noProof/>
        </w:rPr>
        <w:t>(Duan et al. 2010)</w:t>
      </w:r>
      <w:r w:rsidRPr="00390FBB">
        <w:fldChar w:fldCharType="end"/>
      </w:r>
      <w:r w:rsidRPr="00390FBB">
        <w:t xml:space="preserve">.  Centrifugal drying is a means of partially overcoming heat and mass transfer limitations by mechanically expelling free moisture out of the particle.  Corona </w:t>
      </w:r>
      <w:r w:rsidR="00133F13" w:rsidRPr="00390FBB">
        <w:t>wind induces</w:t>
      </w:r>
      <w:r>
        <w:t xml:space="preserve"> a</w:t>
      </w:r>
      <w:r w:rsidRPr="00390FBB">
        <w:t xml:space="preserve"> forced convection by ionic injection</w:t>
      </w:r>
      <w:r>
        <w:t xml:space="preserve">, and </w:t>
      </w:r>
      <w:r w:rsidRPr="00390FBB">
        <w:t>c</w:t>
      </w:r>
      <w:r>
        <w:t>an</w:t>
      </w:r>
      <w:r w:rsidRPr="00390FBB">
        <w:t xml:space="preserve"> be used to target specific areas or the wetter areas of a product. </w:t>
      </w:r>
      <w:r w:rsidRPr="00390FBB">
        <w:fldChar w:fldCharType="begin" w:fldLock="1"/>
      </w:r>
      <w:r w:rsidR="00D37BCC">
        <w:instrText>ADDIN CSL_CITATION { "citationItems" : [ { "id" : "ITEM-1", "itemData" : { "DOI" : "10.1016/j.jfoodeng.2006.09.016", "ISSN" : "02608774", "author" : [ { "dropping-particle" : "", "family" : "Goodenough", "given" : "Timothy I.J.", "non-dropping-particle" : "", "parse-names" : false, "suffix" : "" }, { "dropping-particle" : "", "family" : "Goodenough", "given" : "Peter W.", "non-dropping-particle" : "", "parse-names" : false, "suffix" : "" }, { "dropping-particle" : "", "family" : "Goodenough", "given" : "Sylvia M.", "non-dropping-particle" : "", "parse-names" : false, "suffix" : "" } ], "container-title" : "Journal of Food Engineering", "id" : "ITEM-1", "issue" : "4", "issued" : { "date-parts" : [ [ "2007", "6" ] ] }, "page" : "1233-1238", "title" : "The efficiency of corona wind drying and its application to the food industry", "type" : "article-journal", "volume" : "80" }, "uris" : [ "http://www.mendeley.com/documents/?uuid=8968eed9-c48b-40e6-889b-645363ba2810" ] } ], "mendeley" : { "formattedCitation" : "(Goodenough et al. 2007)", "manualFormatting" : "Goodenough et al. (2007)", "plainTextFormattedCitation" : "(Goodenough et al. 2007)", "previouslyFormattedCitation" : "(Goodenough et al. 2007)" }, "properties" : { "noteIndex" : 0 }, "schema" : "https://github.com/citation-style-language/schema/raw/master/csl-citation.json" }</w:instrText>
      </w:r>
      <w:r w:rsidRPr="00390FBB">
        <w:fldChar w:fldCharType="separate"/>
      </w:r>
      <w:r w:rsidRPr="00390FBB">
        <w:rPr>
          <w:noProof/>
        </w:rPr>
        <w:t>Goodenough et al. (2007)</w:t>
      </w:r>
      <w:r w:rsidRPr="00390FBB">
        <w:fldChar w:fldCharType="end"/>
      </w:r>
      <w:r>
        <w:t>,</w:t>
      </w:r>
      <w:r w:rsidRPr="00390FBB">
        <w:t xml:space="preserve"> for example</w:t>
      </w:r>
      <w:r>
        <w:t>,</w:t>
      </w:r>
      <w:r w:rsidRPr="00390FBB">
        <w:t xml:space="preserve"> applied the corona wind concept to food drying. Similarly, dielectric drying uses microwaves to dry from the inside of the particle and has been used with particular reference to the falling drying rate </w:t>
      </w:r>
      <w:r w:rsidRPr="00390FBB">
        <w:fldChar w:fldCharType="begin" w:fldLock="1"/>
      </w:r>
      <w:r w:rsidR="00D37BCC">
        <w:instrText>ADDIN CSL_CITATION { "citationItems" : [ { "id" : "ITEM-1", "itemData" : { "ISBN" : "6567754710", "author" : [ { "dropping-particle" : "", "family" : "Lee", "given" : "Duu-jong", "non-dropping-particle" : "", "parse-names" : false, "suffix" : "" }, { "dropping-particle" : "V.", "family" : "Jangam", "given" : "Sachin", "non-dropping-particle" : "", "parse-names" : false, "suffix" : "" }, { "dropping-particle" : "", "family" : "Mujumdar", "given" : "Arun S.", "non-dropping-particle" : "", "parse-names" : false, "suffix" : "" } ], "container-title" : "KONA Powder and Particle Journal", "id" : "ITEM-1", "issue" : "1", "issued" : { "date-parts" : [ [ "2013" ] ] }, "page" : "69-83", "title" : "Some recent advances in drying technologies to produce particulate solids", "type" : "article-journal", "volume" : "30" }, "uris" : [ "http://www.mendeley.com/documents/?uuid=8ee2d941-e84e-4c17-8e24-cbc973368250" ] } ], "mendeley" : { "formattedCitation" : "(Lee et al. 2013)", "plainTextFormattedCitation" : "(Lee et al. 2013)", "previouslyFormattedCitation" : "(Lee et al. 2013)" }, "properties" : { "noteIndex" : 0 }, "schema" : "https://github.com/citation-style-language/schema/raw/master/csl-citation.json" }</w:instrText>
      </w:r>
      <w:r w:rsidRPr="00390FBB">
        <w:fldChar w:fldCharType="separate"/>
      </w:r>
      <w:r w:rsidR="00352AE9" w:rsidRPr="00352AE9">
        <w:rPr>
          <w:noProof/>
        </w:rPr>
        <w:t>(Lee et al. 2013)</w:t>
      </w:r>
      <w:r w:rsidRPr="00390FBB">
        <w:fldChar w:fldCharType="end"/>
      </w:r>
      <w:r w:rsidRPr="00390FBB">
        <w:t xml:space="preserve">.  In vacuum drying a reduction in pressure causes expansion in water molecules.  This drying approach focuses on larger particles where the falling rate drying period is more important. </w:t>
      </w:r>
    </w:p>
    <w:p w14:paraId="71C0E1BA" w14:textId="0141AFD0" w:rsidR="008168D8" w:rsidRPr="00390FBB" w:rsidRDefault="008168D8" w:rsidP="00EA5CD1">
      <w:pPr>
        <w:spacing w:line="276" w:lineRule="auto"/>
      </w:pPr>
      <w:r w:rsidRPr="00390FBB">
        <w:t xml:space="preserve">Porous particle shrinkage affects heat and mass pathways and therefore transfer rates, especially in food, fibre and some fuels, which are colloidal capillary products </w:t>
      </w:r>
      <w:r w:rsidRPr="00390FBB">
        <w:fldChar w:fldCharType="begin" w:fldLock="1"/>
      </w:r>
      <w:r w:rsidR="00D37BCC">
        <w:instrText>ADDIN CSL_CITATION { "citationItems" : [ { "id" : "ITEM-1", "itemData" : { "DOI" : "10.1016/j.ijheatmasstransfer.2008.02.031", "ISSN" : "00179310", "author" : [ { "dropping-particle" : "", "family" : "Bia\u0142obrzewski", "given" : "Ireneusz", "non-dropping-particle" : "", "parse-names" : false, "suffix" : "" }, { "dropping-particle" : "", "family" : "Zieli\u0144ska", "given" : "Magdalena", "non-dropping-particle" : "", "parse-names" : false, "suffix" : "" }, { "dropping-particle" : "", "family" : "Mujumdar", "given" : "Arun S.", "non-dropping-particle" : "", "parse-names" : false, "suffix" : "" }, { "dropping-particle" : "", "family" : "Markowski", "given" : "Marek", "non-dropping-particle" : "", "parse-names" : false, "suffix" : "" } ], "container-title" : "International Journal of Heat and Mass Transfer", "id" : "ITEM-1", "issue" : "19-20", "issued" : { "date-parts" : [ [ "2008", "9" ] ] }, "page" : "4704-4716", "title" : "Heat and mass transfer during drying of a bed of shrinking particles \u2013 simulation for carrot cubes dried in a spout-fluidized-bed drier", "type" : "article-journal", "volume" : "51" }, "uris" : [ "http://www.mendeley.com/documents/?uuid=1138dd29-8fbe-4ff1-ba31-f93abe2c8703" ] } ], "mendeley" : { "formattedCitation" : "(Bia\u0142obrzewski et al. 2008)", "manualFormatting" : "(Bia\u0142obrzewski et al. 2008)", "plainTextFormattedCitation" : "(Bia\u0142obrzewski et al. 2008)", "previouslyFormattedCitation" : "(Bia\u0142obrzewski et al. 2008)" }, "properties" : { "noteIndex" : 0 }, "schema" : "https://github.com/citation-style-language/schema/raw/master/csl-citation.json" }</w:instrText>
      </w:r>
      <w:r w:rsidRPr="00390FBB">
        <w:fldChar w:fldCharType="separate"/>
      </w:r>
      <w:r w:rsidRPr="00390FBB">
        <w:rPr>
          <w:noProof/>
        </w:rPr>
        <w:t>(Białobrzewski et al. 2008)</w:t>
      </w:r>
      <w:r w:rsidRPr="00390FBB">
        <w:fldChar w:fldCharType="end"/>
      </w:r>
      <w:r w:rsidRPr="00390FBB">
        <w:t xml:space="preserve">.  Designs to compensate for shrinkage involve altering the drying parameters to allow for altered pathways, and reducing the gas volume at the critical moisture content </w:t>
      </w:r>
      <w:r w:rsidRPr="00390FBB">
        <w:fldChar w:fldCharType="begin" w:fldLock="1"/>
      </w:r>
      <w:r w:rsidR="00D37BCC">
        <w:instrText>ADDIN CSL_CITATION { "citationItems" : [ { "id" : "ITEM-1", "itemData" : { "DOI" : "10.1016/j.powtec.2012.01.001", "ISSN" : "00325910", "author" : [ { "dropping-particle" : "", "family" : "Liu", "given" : "Chuanping", "non-dropping-particle" : "", "parse-names" : false, "suffix" : "" }, { "dropping-particle" : "", "family" : "Wang", "given" : "Li", "non-dropping-particle" : "", "parse-names" : false, "suffix" : "" }, { "dropping-particle" : "", "family" : "Wu", "given" : "Ping", "non-dropping-particle" : "", "parse-names" : false, "suffix" : "" }, { "dropping-particle" : "", "family" : "Xiang", "given" : "Fei", "non-dropping-particle" : "", "parse-names" : false, "suffix" : "" } ], "container-title" : "Powder Technology", "id" : "ITEM-1", "issue" : "1", "issued" : { "date-parts" : [ [ "2012", "5" ] ] }, "page" : "192-198", "publisher" : "Elsevier B.V.", "title" : "Size distribution in gas vibration bed and its application on grain drying", "type" : "article-journal", "volume" : "221" }, "uris" : [ "http://www.mendeley.com/documents/?uuid=be9c2694-0f87-47c2-b4cb-6a88916398c6" ] } ], "mendeley" : { "formattedCitation" : "(Liu et al. 2012)", "manualFormatting" : "(Liu et al. 2012)", "plainTextFormattedCitation" : "(Liu et al. 2012)", "previouslyFormattedCitation" : "(Liu et al. 2012)" }, "properties" : { "noteIndex" : 0 }, "schema" : "https://github.com/citation-style-language/schema/raw/master/csl-citation.json" }</w:instrText>
      </w:r>
      <w:r w:rsidRPr="00390FBB">
        <w:fldChar w:fldCharType="separate"/>
      </w:r>
      <w:r w:rsidRPr="00390FBB">
        <w:rPr>
          <w:noProof/>
        </w:rPr>
        <w:t>(Liu et al. 2012)</w:t>
      </w:r>
      <w:r w:rsidRPr="00390FBB">
        <w:fldChar w:fldCharType="end"/>
      </w:r>
      <w:r w:rsidRPr="00390FBB">
        <w:t xml:space="preserve">.  </w:t>
      </w:r>
    </w:p>
    <w:p w14:paraId="0FA09369" w14:textId="0B7D4AA2" w:rsidR="008168D8" w:rsidRPr="00390FBB" w:rsidRDefault="008168D8" w:rsidP="00EA5CD1">
      <w:pPr>
        <w:spacing w:line="276" w:lineRule="auto"/>
      </w:pPr>
      <w:r w:rsidRPr="00390FBB">
        <w:t xml:space="preserve">Other approaches have involved manipulating the boundary layer to enhance heat and mass transfer, such as ultrasonic drying or acoustic streaming.  </w:t>
      </w:r>
      <w:r>
        <w:t xml:space="preserve">These </w:t>
      </w:r>
      <w:r w:rsidRPr="00390FBB">
        <w:t xml:space="preserve">affect the thickness of the boundary layer by increasing the turbulent interface. However, there are some safety issues, notably unsafe frequencies and free radicals (Fraenkel et al. 1998).  Combining vibrating with fluidisation technology allows a greater level of control over different particle sizes.  Segregation of polydispersed particles is a characteristic of fluidisation, causing large particles to sink to the bottom of the bed, whilst vibration makes them rise to the top.  A mixture of the two consequently makes for a more uniform bed mixture.  It was found by </w:t>
      </w:r>
      <w:r w:rsidRPr="00390FBB">
        <w:fldChar w:fldCharType="begin" w:fldLock="1"/>
      </w:r>
      <w:r w:rsidR="00D37BCC">
        <w:instrText>ADDIN CSL_CITATION { "citationItems" : [ { "id" : "ITEM-1", "itemData" : { "DOI" : "10.1016/j.powtec.2012.01.001", "ISSN" : "00325910", "author" : [ { "dropping-particle" : "", "family" : "Liu", "given" : "Chuanping", "non-dropping-particle" : "", "parse-names" : false, "suffix" : "" }, { "dropping-particle" : "", "family" : "Wang", "given" : "Li", "non-dropping-particle" : "", "parse-names" : false, "suffix" : "" }, { "dropping-particle" : "", "family" : "Wu", "given" : "Ping", "non-dropping-particle" : "", "parse-names" : false, "suffix" : "" }, { "dropping-particle" : "", "family" : "Xiang", "given" : "Fei", "non-dropping-particle" : "", "parse-names" : false, "suffix" : "" } ], "container-title" : "Powder Technology", "id" : "ITEM-1", "issue" : "1", "issued" : { "date-parts" : [ [ "2012", "5" ] ] }, "page" : "192-198", "publisher" : "Elsevier B.V.", "title" : "Size distribution in gas vibration bed and its application on grain drying", "type" : "article-journal", "volume" : "221" }, "uris" : [ "http://www.mendeley.com/documents/?uuid=be9c2694-0f87-47c2-b4cb-6a88916398c6" ] } ], "mendeley" : { "formattedCitation" : "(Liu et al. 2012)", "manualFormatting" : "Liu et al. (2012)", "plainTextFormattedCitation" : "(Liu et al. 2012)", "previouslyFormattedCitation" : "(Liu et al. 2012)" }, "properties" : { "noteIndex" : 0 }, "schema" : "https://github.com/citation-style-language/schema/raw/master/csl-citation.json" }</w:instrText>
      </w:r>
      <w:r w:rsidRPr="00390FBB">
        <w:fldChar w:fldCharType="separate"/>
      </w:r>
      <w:r w:rsidRPr="00390FBB">
        <w:rPr>
          <w:noProof/>
        </w:rPr>
        <w:t>Liu et al. (2012)</w:t>
      </w:r>
      <w:r w:rsidRPr="00390FBB">
        <w:fldChar w:fldCharType="end"/>
      </w:r>
      <w:r w:rsidRPr="00390FBB">
        <w:t xml:space="preserve"> that grain </w:t>
      </w:r>
      <w:r>
        <w:t xml:space="preserve">can dry </w:t>
      </w:r>
      <w:r w:rsidRPr="00390FBB">
        <w:t>more efficiently by combining these and their results showed an improvement of 21</w:t>
      </w:r>
      <w:r>
        <w:t xml:space="preserve"> </w:t>
      </w:r>
      <w:r w:rsidRPr="00390FBB">
        <w:t xml:space="preserve">%. </w:t>
      </w:r>
      <w:r w:rsidRPr="00390FBB">
        <w:fldChar w:fldCharType="begin" w:fldLock="1"/>
      </w:r>
      <w:r w:rsidR="00D37BCC">
        <w:instrText>ADDIN CSL_CITATION { "citationItems" : [ { "id" : "ITEM-1", "itemData" : { "DOI" : "10.1016/j.biosystemseng.2006.01.011", "ISSN" : "15375110", "author" : [ { "dropping-particle" : "", "family" : "Moreno", "given" : "R.", "non-dropping-particle" : "", "parse-names" : false, "suffix" : "" }, { "dropping-particle" : "", "family" : "Antol\u00edn", "given" : "G.", "non-dropping-particle" : "", "parse-names" : false, "suffix" : "" }, { "dropping-particle" : "", "family" : "Reyes", "given" : "A.", "non-dropping-particle" : "", "parse-names" : false, "suffix" : "" } ], "container-title" : "Biosystems Engineering", "id" : "ITEM-1", "issue" : "1", "issued" : { "date-parts" : [ [ "2006", "5" ] ] }, "page" : "47-56", "title" : "Quality of fluidisation for the drying of forestry biomass particles in a fluidised bed", "type" : "article-journal", "volume" : "94" }, "uris" : [ "http://www.mendeley.com/documents/?uuid=f245cefc-c5e3-4be7-9c12-e93aa249a8ee" ] } ], "mendeley" : { "formattedCitation" : "(Moreno et al. 2006)", "manualFormatting" : "Moreno et al. (2006)", "plainTextFormattedCitation" : "(Moreno et al. 2006)", "previouslyFormattedCitation" : "(Moreno et al. 2006)" }, "properties" : { "noteIndex" : 0 }, "schema" : "https://github.com/citation-style-language/schema/raw/master/csl-citation.json" }</w:instrText>
      </w:r>
      <w:r w:rsidRPr="00390FBB">
        <w:fldChar w:fldCharType="separate"/>
      </w:r>
      <w:r w:rsidRPr="00390FBB">
        <w:rPr>
          <w:noProof/>
        </w:rPr>
        <w:t>Moreno et al. (2006)</w:t>
      </w:r>
      <w:r w:rsidRPr="00390FBB">
        <w:fldChar w:fldCharType="end"/>
      </w:r>
      <w:r w:rsidRPr="00390FBB">
        <w:t xml:space="preserve"> improved fluidisation by applying vibro-fluidised, mechanical agitation and a fluidised bed with inert solids, and found the agitation-fluidised bed to </w:t>
      </w:r>
      <w:r>
        <w:t>achieve</w:t>
      </w:r>
      <w:r w:rsidRPr="00390FBB">
        <w:t xml:space="preserve"> the best results.  Different methods of producing this effect include magneto</w:t>
      </w:r>
      <w:r w:rsidR="00D03C2B">
        <w:t>-</w:t>
      </w:r>
      <w:r w:rsidRPr="00390FBB">
        <w:t xml:space="preserve">fluidised </w:t>
      </w:r>
      <w:r w:rsidRPr="00390FBB">
        <w:fldChar w:fldCharType="begin" w:fldLock="1"/>
      </w:r>
      <w:r w:rsidR="00D37BCC">
        <w:instrText>ADDIN CSL_CITATION { "citationItems" : [ { "id" : "ITEM-1", "itemData" : { "author" : [ { "dropping-particle" : "", "family" : "Liu", "given" : "Y A", "non-dropping-particle" : "", "parse-names" : false, "suffix" : "" }, { "dropping-particle" : "", "family" : "Hamby", "given" : "R Keith", "non-dropping-particle" : "", "parse-names" : false, "suffix" : "" }, { "dropping-particle" : "", "family" : "Colberg", "given" : "Richard D", "non-dropping-particle" : "", "parse-names" : false, "suffix" : "" } ], "container-title" : "Powder Technology", "id" : "ITEM-1", "issue" : "1", "issued" : { "date-parts" : [ [ "1991" ] ] }, "page" : "3-41", "title" : "Fundamental and practical developments of magnetofluidized beds : a review", "type" : "article-journal", "volume" : "64" }, "uris" : [ "http://www.mendeley.com/documents/?uuid=d919412b-b6ce-46ef-a5f4-268468584920" ] } ], "mendeley" : { "formattedCitation" : "(Liu et al. 1991)", "manualFormatting" : "(Liu et al. 1991)", "plainTextFormattedCitation" : "(Liu et al. 1991)", "previouslyFormattedCitation" : "(Liu et al. 1991)" }, "properties" : { "noteIndex" : 0 }, "schema" : "https://github.com/citation-style-language/schema/raw/master/csl-citation.json" }</w:instrText>
      </w:r>
      <w:r w:rsidRPr="00390FBB">
        <w:fldChar w:fldCharType="separate"/>
      </w:r>
      <w:r w:rsidRPr="00390FBB">
        <w:rPr>
          <w:noProof/>
        </w:rPr>
        <w:t>(Liu et al. 1991)</w:t>
      </w:r>
      <w:r w:rsidRPr="00390FBB">
        <w:fldChar w:fldCharType="end"/>
      </w:r>
      <w:r w:rsidRPr="00390FBB">
        <w:t xml:space="preserve">, electric fields </w:t>
      </w:r>
      <w:r w:rsidRPr="00390FBB">
        <w:fldChar w:fldCharType="begin" w:fldLock="1"/>
      </w:r>
      <w:r w:rsidR="00D37BCC">
        <w:instrText>ADDIN CSL_CITATION { "citationItems" : [ { "id" : "ITEM-1", "itemData" : { "DOI" : "10.1016/j.elstat.2005.03.065", "ISSN" : "03043886", "author" : [ { "dropping-particle" : "", "family" : "Kleijn van Willigen", "given" : "F.", "non-dropping-particle" : "", "parse-names" : false, "suffix" : "" }, { "dropping-particle" : "", "family" : "Ommen", "given" : "J. Ruud", "non-dropping-particle" : "van", "parse-names" : false, "suffix" : "" }, { "dropping-particle" : "", "family" : "Turnhout", "given" : "J.", "non-dropping-particle" : "van", "parse-names" : false, "suffix" : "" }, { "dropping-particle" : "", "family" : "Bleek", "given" : "Cor M.", "non-dropping-particle" : "Van den", "parse-names" : false, "suffix" : "" } ], "container-title" : "Journal of Electrostatics", "id" : "ITEM-1", "issue" : "6-10", "issued" : { "date-parts" : [ [ "2005", "6" ] ] }, "page" : "943-948", "title" : "Bubble size reduction in electric-field-enhanced fluidized beds", "type" : "article-journal", "volume" : "63" }, "uris" : [ "http://www.mendeley.com/documents/?uuid=ea98d52e-b41b-467f-8553-65e9e776c5b2" ] } ], "mendeley" : { "formattedCitation" : "(Kleijn van Willigen et al. 2005)", "manualFormatting" : "(Kleijn van Willigen et al. 2005)", "plainTextFormattedCitation" : "(Kleijn van Willigen et al. 2005)", "previouslyFormattedCitation" : "(Kleijn van Willigen et al. 2005)" }, "properties" : { "noteIndex" : 0 }, "schema" : "https://github.com/citation-style-language/schema/raw/master/csl-citation.json" }</w:instrText>
      </w:r>
      <w:r w:rsidRPr="00390FBB">
        <w:fldChar w:fldCharType="separate"/>
      </w:r>
      <w:r w:rsidRPr="00390FBB">
        <w:rPr>
          <w:noProof/>
        </w:rPr>
        <w:t>(Kleijn van Willigen et al. 2005)</w:t>
      </w:r>
      <w:r w:rsidRPr="00390FBB">
        <w:fldChar w:fldCharType="end"/>
      </w:r>
      <w:r w:rsidRPr="00390FBB">
        <w:t xml:space="preserve">, pulsed fluid flow (Akhavan et al. 2009) and vibrations </w:t>
      </w:r>
      <w:r w:rsidRPr="00390FBB">
        <w:fldChar w:fldCharType="begin" w:fldLock="1"/>
      </w:r>
      <w:r w:rsidR="00D37BCC">
        <w:instrText>ADDIN CSL_CITATION { "citationItems" : [ { "id" : "ITEM-1", "itemData" : { "DOI" : "10.1016/0306-2619(93)90049-U", "ISSN" : "03062619", "author" : [ { "dropping-particle" : "", "family" : "Highgate", "given" : "D.J.", "non-dropping-particle" : "", "parse-names" : false, "suffix" : "" }, { "dropping-particle" : "", "family" : "Probert", "given" : "S.D.", "non-dropping-particle" : "", "parse-names" : false, "suffix" : "" }, { "dropping-particle" : "", "family" : "Ziane", "given" : "C.", "non-dropping-particle" : "", "parse-names" : false, "suffix" : "" }, { "dropping-particle" : "", "family" : "Pedersen", "given" : "J.K.", "non-dropping-particle" : "", "parse-names" : false, "suffix" : "" } ], "container-title" : "Applied Energy", "id" : "ITEM-1", "issue" : "4", "issued" : { "date-parts" : [ [ "1993", "1" ] ] }, "page" : "349-366", "title" : "Heat transfers through mechanically-stimulated particle beds", "type" : "article-journal", "volume" : "46" }, "uris" : [ "http://www.mendeley.com/documents/?uuid=94285d14-c0ae-455b-ad07-156997e2b276" ] } ], "mendeley" : { "formattedCitation" : "(Highgate et al. 1993)", "manualFormatting" : "(Highgate et al. 1993; ", "plainTextFormattedCitation" : "(Highgate et al. 1993)", "previouslyFormattedCitation" : "(Highgate et al. 1993)" }, "properties" : { "noteIndex" : 0 }, "schema" : "https://github.com/citation-style-language/schema/raw/master/csl-citation.json" }</w:instrText>
      </w:r>
      <w:r w:rsidRPr="00390FBB">
        <w:fldChar w:fldCharType="separate"/>
      </w:r>
      <w:r w:rsidRPr="00390FBB">
        <w:rPr>
          <w:noProof/>
        </w:rPr>
        <w:t xml:space="preserve">(Highgate et al. 1993; </w:t>
      </w:r>
      <w:r w:rsidRPr="00390FBB">
        <w:fldChar w:fldCharType="end"/>
      </w:r>
      <w:r w:rsidRPr="00390FBB">
        <w:fldChar w:fldCharType="begin" w:fldLock="1"/>
      </w:r>
      <w:r w:rsidR="00D37BCC">
        <w:instrText>ADDIN CSL_CITATION { "citationItems" : [ { "id" : "ITEM-1", "itemData" : { "author" : [ { "dropping-particle" : "", "family" : "Siebert", "given" : "A", "non-dropping-particle" : "", "parse-names" : false, "suffix" : "" }, { "dropping-particle" : "", "family" : "Newborough", "given" : "M", "non-dropping-particle" : "", "parse-names" : false, "suffix" : "" }, { "dropping-particle" : "", "family" : "Highgate", "given" : "D.J.", "non-dropping-particle" : "", "parse-names" : false, "suffix" : "" } ], "container-title" : "Chemical Engineering Research and Design", "id" : "ITEM-1", "issue" : "3", "issued" : { "date-parts" : [ [ "2002" ] ] }, "page" : "2-4", "title" : "Heat transfer in mechanically-fluidized particle beds", "type" : "article-journal", "volume" : "80" }, "uris" : [ "http://www.mendeley.com/documents/?uuid=5f87fe44-fb56-465f-9871-b4ad317a34fc" ] }, { "id" : "ITEM-2", "itemData" : { "DOI" : "10.1038/srep01190", "ISSN" : "2045-2322", "PMID" : "23378921", "abstract" : "We demonstrate that a vibration-induced air inflow can cause vigorous bubbling in a bed of fine particles and report the mechanism by which this phenomenon occurs. When convective flow occurs in a powder bed as a result of vibrations, the upper powder layer with a high void ratio moves downward and is compressed. This process forces the air in the powder layer out, which leads to the formation of bubbles that rise and eventually burst at the top surface of the powder bed. A negative pressure is created below the rising bubbles. A narrow opening at the bottom allows the outside air to flow into the powder bed, which produces a vigorously bubbling fluidized bed that does not require the use of an external air supply system.", "author" : [ { "dropping-particle" : "", "family" : "Matsusaka", "given" : "Shuji", "non-dropping-particle" : "", "parse-names" : false, "suffix" : "" }, { "dropping-particle" : "", "family" : "Kobayakawa", "given" : "Murino", "non-dropping-particle" : "", "parse-names" : false, "suffix" : "" }, { "dropping-particle" : "", "family" : "Mizutani", "given" : "Megumi", "non-dropping-particle" : "", "parse-names" : false, "suffix" : "" }, { "dropping-particle" : "", "family" : "Imran", "given" : "Mohd", "non-dropping-particle" : "", "parse-names" : false, "suffix" : "" }, { "dropping-particle" : "", "family" : "Yasuda", "given" : "Masatoshi", "non-dropping-particle" : "", "parse-names" : false, "suffix" : "" } ], "container-title" : "Scientific reports", "id" : "ITEM-2", "issued" : { "date-parts" : [ [ "2013", "1" ] ] }, "page" : "1190", "title" : "Bubbling behavior of a fluidized bed of fine particles caused by vibration-induced air inflow.", "type" : "article-journal", "volume" : "3" }, "uris" : [ "http://www.mendeley.com/documents/?uuid=51b559b8-8fa7-489a-98ef-7c6e1b092cbf" ] } ], "mendeley" : { "formattedCitation" : "(Siebert et al. 2002; Matsusaka et al. 2013)", "manualFormatting" : "Siebert et al. 2002; Matsusaka et al. 2013)", "plainTextFormattedCitation" : "(Siebert et al. 2002; Matsusaka et al. 2013)", "previouslyFormattedCitation" : "(Siebert et al. 2002; Matsusaka et al. 2013)" }, "properties" : { "noteIndex" : 0 }, "schema" : "https://github.com/citation-style-language/schema/raw/master/csl-citation.json" }</w:instrText>
      </w:r>
      <w:r w:rsidRPr="00390FBB">
        <w:fldChar w:fldCharType="separate"/>
      </w:r>
      <w:r w:rsidRPr="00390FBB">
        <w:rPr>
          <w:noProof/>
        </w:rPr>
        <w:t>Siebert et al. 2002; Matsusaka et al. 2013)</w:t>
      </w:r>
      <w:r w:rsidRPr="00390FBB">
        <w:fldChar w:fldCharType="end"/>
      </w:r>
      <w:r w:rsidRPr="00390FBB">
        <w:t>.</w:t>
      </w:r>
    </w:p>
    <w:p w14:paraId="1E43D9EB" w14:textId="18CA8ECF" w:rsidR="008168D8" w:rsidRPr="00390FBB" w:rsidRDefault="008168D8" w:rsidP="00EA5CD1">
      <w:pPr>
        <w:spacing w:line="276" w:lineRule="auto"/>
      </w:pPr>
      <w:r w:rsidRPr="00390FBB">
        <w:lastRenderedPageBreak/>
        <w:t>From a different approach, drying systems can also be improved by altering the fuel or air source such as using a heat pump.  The distinction of heat pump drying is an ability to recover the sensible and latent heat from the exhaust gas, but the direct impact on drying is that the reused gas has a low humidity.  Mass transfer is therefore increased as there is a greater difference in concentration.  To achieve the same theoretical drying efficiency</w:t>
      </w:r>
      <w:r>
        <w:t>,</w:t>
      </w:r>
      <w:r w:rsidRPr="00390FBB">
        <w:t xml:space="preserve"> a conventional dryer has to work at higher temperatures, such as 75</w:t>
      </w:r>
      <w:r>
        <w:t xml:space="preserve"> </w:t>
      </w:r>
      <w:r w:rsidRPr="00390FBB">
        <w:t>°c for a conventional dryer, but 50</w:t>
      </w:r>
      <w:r>
        <w:t xml:space="preserve"> </w:t>
      </w:r>
      <w:r w:rsidRPr="00390FBB">
        <w:t xml:space="preserve">°c for a heat pump dryer </w:t>
      </w:r>
      <w:r w:rsidRPr="00390FBB">
        <w:fldChar w:fldCharType="begin" w:fldLock="1"/>
      </w:r>
      <w:r w:rsidR="00D37BCC">
        <w:instrText>ADDIN CSL_CITATION { "citationItems" : [ { "id" : "ITEM-1", "itemData" : { "DOI" : "10.1016/j.profoo.2011.09.264", "ISSN" : "2211601X", "author" : [ { "dropping-particle" : "", "family" : "Atuonwu", "given" : "James C", "non-dropping-particle" : "", "parse-names" : false, "suffix" : "" }, { "dropping-particle" : "", "family" : "Jin", "given" : "Xin", "non-dropping-particle" : "", "parse-names" : false, "suffix" : "" }, { "dropping-particle" : "", "family" : "Straten", "given" : "Gerrit", "non-dropping-particle" : "van", "parse-names" : false, "suffix" : "" }, { "dropping-particle" : "Van", "family" : "Deventer Antonius", "given" : "Henk C", "non-dropping-particle" : "", "parse-names" : false, "suffix" : "" }, { "dropping-particle" : "", "family" : "Boxtel", "given" : "J.B.", "non-dropping-particle" : "van", "parse-names" : false, "suffix" : "" } ], "container-title" : "Procedia Food Science", "id" : "ITEM-1", "issue" : "1", "issued" : { "date-parts" : [ [ "2011", "1" ] ] }, "page" : "1799-1805", "title" : "Reducing energy consumption in food drying: opportunities in desiccant adsorption and other dehumidification strategies", "type" : "article-journal", "volume" : "1" }, "uris" : [ "http://www.mendeley.com/documents/?uuid=fce2a57c-1158-4ab3-8eb5-bfa467067a55" ] } ], "mendeley" : { "formattedCitation" : "(Atuonwu et al. 2011)", "manualFormatting" : "(Atuonwu et al. 2011)", "plainTextFormattedCitation" : "(Atuonwu et al. 2011)", "previouslyFormattedCitation" : "(Atuonwu et al. 2011)" }, "properties" : { "noteIndex" : 0 }, "schema" : "https://github.com/citation-style-language/schema/raw/master/csl-citation.json" }</w:instrText>
      </w:r>
      <w:r w:rsidRPr="00390FBB">
        <w:fldChar w:fldCharType="separate"/>
      </w:r>
      <w:r w:rsidRPr="00390FBB">
        <w:rPr>
          <w:noProof/>
        </w:rPr>
        <w:t>(Atuonwu et al. 2011)</w:t>
      </w:r>
      <w:r w:rsidRPr="00390FBB">
        <w:fldChar w:fldCharType="end"/>
      </w:r>
      <w:r w:rsidRPr="00390FBB">
        <w:t xml:space="preserve">. </w:t>
      </w:r>
    </w:p>
    <w:p w14:paraId="2C0BDDBF" w14:textId="1C4B666A" w:rsidR="008168D8" w:rsidRPr="00390FBB" w:rsidRDefault="008168D8" w:rsidP="00EA5CD1">
      <w:pPr>
        <w:spacing w:line="276" w:lineRule="auto"/>
      </w:pPr>
      <w:r w:rsidRPr="00390FBB">
        <w:t xml:space="preserve">Some studies have argued the need for technologies including drying to switch to low quality or secondary supply heat, as this would increase the efficiency of the wider energy use system </w:t>
      </w:r>
      <w:r w:rsidRPr="00390FBB">
        <w:fldChar w:fldCharType="begin" w:fldLock="1"/>
      </w:r>
      <w:r w:rsidR="00D37BCC">
        <w:instrText>ADDIN CSL_CITATION { "citationItems" : [ { "id" : "ITEM-1", "itemData" : { "DOI" : "10.1016/j.scs.2011.04.001", "ISSN" : "22106707", "author" : [ { "dropping-particle" : "", "family" : "Dincer", "given" : "Ibrahim", "non-dropping-particle" : "", "parse-names" : false, "suffix" : "" } ], "container-title" : "Sustainable Cities and Society", "id" : "ITEM-1", "issue" : "2", "issued" : { "date-parts" : [ [ "2011", "7" ] ] }, "page" : "91-96", "publisher" : "Elsevier B.V.", "title" : "Exergy as a potential tool for sustainable drying systems", "type" : "article-journal", "volume" : "1" }, "uris" : [ "http://www.mendeley.com/documents/?uuid=bdce9009-6932-495d-9d1c-d055d944c07e" ] } ], "mendeley" : { "formattedCitation" : "(Dincer 2011)", "manualFormatting" : "(Dincer 2011)", "plainTextFormattedCitation" : "(Dincer 2011)", "previouslyFormattedCitation" : "(Dincer 2011)" }, "properties" : { "noteIndex" : 0 }, "schema" : "https://github.com/citation-style-language/schema/raw/master/csl-citation.json" }</w:instrText>
      </w:r>
      <w:r w:rsidRPr="00390FBB">
        <w:fldChar w:fldCharType="separate"/>
      </w:r>
      <w:r w:rsidRPr="00390FBB">
        <w:rPr>
          <w:noProof/>
        </w:rPr>
        <w:t>(Dincer 2011)</w:t>
      </w:r>
      <w:r w:rsidRPr="00390FBB">
        <w:fldChar w:fldCharType="end"/>
      </w:r>
      <w:r w:rsidRPr="00390FBB">
        <w:t xml:space="preserve">. In contrast, in a review compiled by </w:t>
      </w:r>
      <w:r w:rsidRPr="00390FBB">
        <w:fldChar w:fldCharType="begin" w:fldLock="1"/>
      </w:r>
      <w:r w:rsidR="00D37BCC">
        <w:instrText>ADDIN CSL_CITATION { "citationItems" : [ { "id" : "ITEM-1", "itemData" : { "DOI" : "10.1016/j.biombioe.2003.08.019", "ISSN" : "09619534", "author" : [ { "dropping-particle" : "", "family" : "St\u00e5hl", "given" : "M.", "non-dropping-particle" : "", "parse-names" : false, "suffix" : "" }, { "dropping-particle" : "", "family" : "Granstr\u00f6m", "given" : "K.", "non-dropping-particle" : "", "parse-names" : false, "suffix" : "" }, { "dropping-particle" : "", "family" : "Berghel", "given" : "J.", "non-dropping-particle" : "", "parse-names" : false, "suffix" : "" }, { "dropping-particle" : "", "family" : "Renstr\u00f6m", "given" : "R.", "non-dropping-particle" : "", "parse-names" : false, "suffix" : "" } ], "container-title" : "Biomass and Bioenergy", "id" : "ITEM-1", "issue" : "6", "issued" : { "date-parts" : [ [ "2004", "12" ] ] }, "page" : "621-628", "title" : "Industrial processes for biomass drying and their effects on the quality properties of wood pellets", "type" : "article-journal", "volume" : "27" }, "uris" : [ "http://www.mendeley.com/documents/?uuid=b421f049-c6ce-4c95-8e77-66b53b28bf61" ] } ], "mendeley" : { "formattedCitation" : "(St\u00e5hl et al. 2004)", "manualFormatting" : "St\u00e5hl et al. (2004)", "plainTextFormattedCitation" : "(St\u00e5hl et al. 2004)", "previouslyFormattedCitation" : "(St\u00e5hl et al. 2004)" }, "properties" : { "noteIndex" : 0 }, "schema" : "https://github.com/citation-style-language/schema/raw/master/csl-citation.json" }</w:instrText>
      </w:r>
      <w:r w:rsidRPr="00390FBB">
        <w:fldChar w:fldCharType="separate"/>
      </w:r>
      <w:r w:rsidRPr="00390FBB">
        <w:rPr>
          <w:noProof/>
        </w:rPr>
        <w:t>Ståhl et al. (2004)</w:t>
      </w:r>
      <w:r w:rsidRPr="00390FBB">
        <w:fldChar w:fldCharType="end"/>
      </w:r>
      <w:r w:rsidRPr="00390FBB">
        <w:t xml:space="preserve"> superheated steam was found to </w:t>
      </w:r>
      <w:r>
        <w:t>cause</w:t>
      </w:r>
      <w:r w:rsidRPr="00390FBB">
        <w:t xml:space="preserve"> no oxidation or combustion when drying, and has been used to increase the constant drying rate by creating a larger potential difference.  Steam drying alternatively makes it possible to recover 80-90</w:t>
      </w:r>
      <w:r>
        <w:t xml:space="preserve"> </w:t>
      </w:r>
      <w:r w:rsidRPr="00390FBB">
        <w:t xml:space="preserve">% of the energy input </w:t>
      </w:r>
      <w:r w:rsidRPr="00390FBB">
        <w:fldChar w:fldCharType="begin" w:fldLock="1"/>
      </w:r>
      <w:r w:rsidR="00D37BCC">
        <w:instrText>ADDIN CSL_CITATION { "citationItems" : [ { "id" : "ITEM-1", "itemData" : { "DOI" : "10.1016/j.biombioe.2010.04.005", "ISSN" : "09619534", "author" : [ { "dropping-particle" : "", "family" : "Fagern\u00e4s", "given" : "L.", "non-dropping-particle" : "", "parse-names" : false, "suffix" : "" }, { "dropping-particle" : "", "family" : "Brammer", "given" : "J.", "non-dropping-particle" : "", "parse-names" : false, "suffix" : "" }, { "dropping-particle" : "", "family" : "Wil\u00e9n", "given" : "C.", "non-dropping-particle" : "", "parse-names" : false, "suffix" : "" }, { "dropping-particle" : "", "family" : "Lauer", "given" : "M.", "non-dropping-particle" : "", "parse-names" : false, "suffix" : "" }, { "dropping-particle" : "", "family" : "Verhoeff", "given" : "F.", "non-dropping-particle" : "", "parse-names" : false, "suffix" : "" } ], "container-title" : "Biomass and Bioenergy", "id" : "ITEM-1", "issue" : "9", "issued" : { "date-parts" : [ [ "2010", "9" ] ] }, "page" : "1267-1277", "title" : "Drying of biomass for second generation synfuel production", "type" : "article-journal", "volume" : "34" }, "uris" : [ "http://www.mendeley.com/documents/?uuid=e69bd65b-a638-4253-961b-8efffe8da20c" ] } ], "mendeley" : { "formattedCitation" : "(Fagern\u00e4s et al. 2010)", "manualFormatting" : "(Fagern\u00e4s et al. 2010)", "plainTextFormattedCitation" : "(Fagern\u00e4s et al. 2010)", "previouslyFormattedCitation" : "(Fagern\u00e4s et al. 2010)" }, "properties" : { "noteIndex" : 0 }, "schema" : "https://github.com/citation-style-language/schema/raw/master/csl-citation.json" }</w:instrText>
      </w:r>
      <w:r w:rsidRPr="00390FBB">
        <w:fldChar w:fldCharType="separate"/>
      </w:r>
      <w:r w:rsidRPr="00390FBB">
        <w:rPr>
          <w:noProof/>
        </w:rPr>
        <w:t>(Fagernäs et al. 2010)</w:t>
      </w:r>
      <w:r w:rsidRPr="00390FBB">
        <w:fldChar w:fldCharType="end"/>
      </w:r>
      <w:r w:rsidRPr="00390FBB">
        <w:t xml:space="preserve">.  Wider systems of recycling, such as at an industrial park level, allows for reuse of different grades of heat, again increasing a system wide efficiency </w:t>
      </w:r>
      <w:r w:rsidRPr="00390FBB">
        <w:fldChar w:fldCharType="begin" w:fldLock="1"/>
      </w:r>
      <w:r w:rsidR="00D37BCC">
        <w:instrText>ADDIN CSL_CITATION { "citationItems" : [ { "id" : "ITEM-1", "itemData" : { "DOI" : "10.1016/j.cirp.2012.05.002", "ISSN" : "00078506", "author" : [ { "dropping-particle" : "", "family" : "Duflou", "given" : "Joost R.", "non-dropping-particle" : "", "parse-names" : false, "suffix" : "" }, { "dropping-particle" : "", "family" : "Sutherland", "given" : "John W.", "non-dropping-particle" : "", "parse-names" : false, "suffix" : "" }, { "dropping-particle" : "", "family" : "Dornfeld", "given" : "David", "non-dropping-particle" : "", "parse-names" : false, "suffix" : "" }, { "dropping-particle" : "", "family" : "Herrmann", "given" : "Christoph", "non-dropping-particle" : "", "parse-names" : false, "suffix" : "" }, { "dropping-particle" : "", "family" : "Jeswiet", "given" : "Jack", "non-dropping-particle" : "", "parse-names" : false, "suffix" : "" }, { "dropping-particle" : "", "family" : "Kara", "given" : "Sami", "non-dropping-particle" : "", "parse-names" : false, "suffix" : "" }, { "dropping-particle" : "", "family" : "Hauschild", "given" : "Michael", "non-dropping-particle" : "", "parse-names" : false, "suffix" : "" }, { "dropping-particle" : "", "family" : "Kellens", "given" : "Karel", "non-dropping-particle" : "", "parse-names" : false, "suffix" : "" } ], "container-title" : "CIRP Annals - Manufacturing Technology", "id" : "ITEM-1", "issue" : "2", "issued" : { "date-parts" : [ [ "2012", "1" ] ] }, "page" : "587-609", "publisher" : "CIRP", "title" : "Towards energy and resource efficient manufacturing: a processes and systems approach", "type" : "article-journal", "volume" : "61" }, "uris" : [ "http://www.mendeley.com/documents/?uuid=567b0516-1f91-4e5b-ac1d-262cb29435ae" ] } ], "mendeley" : { "formattedCitation" : "(Duflou et al. 2012)", "manualFormatting" : "(Duflou et al. 2012)", "plainTextFormattedCitation" : "(Duflou et al. 2012)", "previouslyFormattedCitation" : "(Duflou et al. 2012)" }, "properties" : { "noteIndex" : 0 }, "schema" : "https://github.com/citation-style-language/schema/raw/master/csl-citation.json" }</w:instrText>
      </w:r>
      <w:r w:rsidRPr="00390FBB">
        <w:fldChar w:fldCharType="separate"/>
      </w:r>
      <w:r w:rsidRPr="00390FBB">
        <w:rPr>
          <w:noProof/>
        </w:rPr>
        <w:t>(Duflou et al. 2012)</w:t>
      </w:r>
      <w:r w:rsidRPr="00390FBB">
        <w:fldChar w:fldCharType="end"/>
      </w:r>
      <w:r w:rsidRPr="00390FBB">
        <w:t xml:space="preserve">.  </w:t>
      </w:r>
    </w:p>
    <w:p w14:paraId="5E46A5E7" w14:textId="1EC1E48A" w:rsidR="008168D8" w:rsidRDefault="008168D8" w:rsidP="00EA5CD1">
      <w:pPr>
        <w:spacing w:line="276" w:lineRule="auto"/>
      </w:pPr>
      <w:r>
        <w:t xml:space="preserve">Particle residence time and heat are key parameters to dry biomass, as they influence the quality of the product </w:t>
      </w:r>
      <w:r>
        <w:fldChar w:fldCharType="begin" w:fldLock="1"/>
      </w:r>
      <w:r w:rsidR="00D37BCC">
        <w:instrText>ADDIN CSL_CITATION { "citationItems" : [ { "id" : "ITEM-1", "itemData" : { "DOI" : "10.1016/j.biombioe.2003.08.019", "ISSN" : "09619534", "author" : [ { "dropping-particle" : "", "family" : "St\u00e5hl", "given" : "M.", "non-dropping-particle" : "", "parse-names" : false, "suffix" : "" }, { "dropping-particle" : "", "family" : "Granstr\u00f6m", "given" : "K.", "non-dropping-particle" : "", "parse-names" : false, "suffix" : "" }, { "dropping-particle" : "", "family" : "Berghel", "given" : "J.", "non-dropping-particle" : "", "parse-names" : false, "suffix" : "" }, { "dropping-particle" : "", "family" : "Renstr\u00f6m", "given" : "R.", "non-dropping-particle" : "", "parse-names" : false, "suffix" : "" } ], "container-title" : "Biomass and Bioenergy", "id" : "ITEM-1", "issue" : "6", "issued" : { "date-parts" : [ [ "2004", "12" ] ] }, "page" : "621-628", "title" : "Industrial processes for biomass drying and their effects on the quality properties of wood pellets", "type" : "article-journal", "volume" : "27" }, "uris" : [ "http://www.mendeley.com/documents/?uuid=b421f049-c6ce-4c95-8e77-66b53b28bf61" ] } ], "mendeley" : { "formattedCitation" : "(St\u00e5hl et al. 2004)", "plainTextFormattedCitation" : "(St\u00e5hl et al. 2004)", "previouslyFormattedCitation" : "(St\u00e5hl et al. 2004)" }, "properties" : { "noteIndex" : 0 }, "schema" : "https://github.com/citation-style-language/schema/raw/master/csl-citation.json" }</w:instrText>
      </w:r>
      <w:r>
        <w:fldChar w:fldCharType="separate"/>
      </w:r>
      <w:r w:rsidR="00352AE9" w:rsidRPr="00352AE9">
        <w:rPr>
          <w:noProof/>
        </w:rPr>
        <w:t>(Ståhl et al. 2004)</w:t>
      </w:r>
      <w:r>
        <w:fldChar w:fldCharType="end"/>
      </w:r>
      <w:r>
        <w:t xml:space="preserve">.  For example, emissions of terpenes are greater in dryers with long residence times, but high temperatures increase the release rate of volatile organic compounds </w:t>
      </w:r>
      <w:r>
        <w:fldChar w:fldCharType="begin" w:fldLock="1"/>
      </w:r>
      <w:r w:rsidR="00D37BCC">
        <w:instrText>ADDIN CSL_CITATION { "citationItems" : [ { "id" : "ITEM-1", "itemData" : { "DOI" : "10.1016/j.biombioe.2003.08.019", "ISSN" : "09619534", "author" : [ { "dropping-particle" : "", "family" : "St\u00e5hl", "given" : "M.", "non-dropping-particle" : "", "parse-names" : false, "suffix" : "" }, { "dropping-particle" : "", "family" : "Granstr\u00f6m", "given" : "K.", "non-dropping-particle" : "", "parse-names" : false, "suffix" : "" }, { "dropping-particle" : "", "family" : "Berghel", "given" : "J.", "non-dropping-particle" : "", "parse-names" : false, "suffix" : "" }, { "dropping-particle" : "", "family" : "Renstr\u00f6m", "given" : "R.", "non-dropping-particle" : "", "parse-names" : false, "suffix" : "" } ], "container-title" : "Biomass and Bioenergy", "id" : "ITEM-1", "issue" : "6", "issued" : { "date-parts" : [ [ "2004", "12" ] ] }, "page" : "621-628", "title" : "Industrial processes for biomass drying and their effects on the quality properties of wood pellets", "type" : "article-journal", "volume" : "27" }, "uris" : [ "http://www.mendeley.com/documents/?uuid=b421f049-c6ce-4c95-8e77-66b53b28bf61" ] } ], "mendeley" : { "formattedCitation" : "(St\u00e5hl et al. 2004)", "plainTextFormattedCitation" : "(St\u00e5hl et al. 2004)", "previouslyFormattedCitation" : "(St\u00e5hl et al. 2004)" }, "properties" : { "noteIndex" : 0 }, "schema" : "https://github.com/citation-style-language/schema/raw/master/csl-citation.json" }</w:instrText>
      </w:r>
      <w:r>
        <w:fldChar w:fldCharType="separate"/>
      </w:r>
      <w:r w:rsidR="00352AE9" w:rsidRPr="00352AE9">
        <w:rPr>
          <w:noProof/>
        </w:rPr>
        <w:t>(Ståhl et al. 2004)</w:t>
      </w:r>
      <w:r>
        <w:fldChar w:fldCharType="end"/>
      </w:r>
      <w:r>
        <w:t xml:space="preserve">.  Thermal degradation of wood materials begins at 150 °C,  producing alcohols, acids and aldehydes from degradation of hemicelluloses </w:t>
      </w:r>
      <w:r>
        <w:fldChar w:fldCharType="begin" w:fldLock="1"/>
      </w:r>
      <w:r w:rsidR="00D37BCC">
        <w:instrText>ADDIN CSL_CITATION { "citationItems" : [ { "id" : "ITEM-1", "itemData" : { "DOI" : "10.1016/j.biombioe.2010.04.005", "ISSN" : "09619534", "author" : [ { "dropping-particle" : "", "family" : "Fagern\u00e4s", "given" : "L.", "non-dropping-particle" : "", "parse-names" : false, "suffix" : "" }, { "dropping-particle" : "", "family" : "Brammer", "given" : "J.", "non-dropping-particle" : "", "parse-names" : false, "suffix" : "" }, { "dropping-particle" : "", "family" : "Wil\u00e9n", "given" : "C.", "non-dropping-particle" : "", "parse-names" : false, "suffix" : "" }, { "dropping-particle" : "", "family" : "Lauer", "given" : "M.", "non-dropping-particle" : "", "parse-names" : false, "suffix" : "" }, { "dropping-particle" : "", "family" : "Verhoeff", "given" : "F.", "non-dropping-particle" : "", "parse-names" : false, "suffix" : "" } ], "container-title" : "Biomass and Bioenergy", "id" : "ITEM-1", "issue" : "9", "issued" : { "date-parts" : [ [ "2010", "9" ] ] }, "page" : "1267-1277", "title" : "Drying of biomass for second generation synfuel production", "type" : "article-journal", "volume" : "34" }, "uris" : [ "http://www.mendeley.com/documents/?uuid=e69bd65b-a638-4253-961b-8efffe8da20c" ] } ], "mendeley" : { "formattedCitation" : "(Fagern\u00e4s et al. 2010)", "plainTextFormattedCitation" : "(Fagern\u00e4s et al. 2010)", "previouslyFormattedCitation" : "(Fagern\u00e4s et al. 2010)" }, "properties" : { "noteIndex" : 0 }, "schema" : "https://github.com/citation-style-language/schema/raw/master/csl-citation.json" }</w:instrText>
      </w:r>
      <w:r>
        <w:fldChar w:fldCharType="separate"/>
      </w:r>
      <w:r w:rsidR="00352AE9" w:rsidRPr="00352AE9">
        <w:rPr>
          <w:noProof/>
        </w:rPr>
        <w:t>(Fagernäs et al. 2010)</w:t>
      </w:r>
      <w:r>
        <w:fldChar w:fldCharType="end"/>
      </w:r>
      <w:r>
        <w:t xml:space="preserve">.  Below 100 °C the compounds emitted are limited to monoterpenes and sesquiterpenes.  Consequently, improvements have involved intermittent or pulsed heat </w:t>
      </w:r>
      <w:r>
        <w:fldChar w:fldCharType="begin" w:fldLock="1"/>
      </w:r>
      <w:r w:rsidR="00D37BCC">
        <w:instrText>ADDIN CSL_CITATION { "citationItems" : [ { "id" : "ITEM-1", "itemData" : { "DOI" : "10.1016/S0960-8524(03)00133-0", "ISSN" : "09608524", "author" : [ { "dropping-particle" : "", "family" : "Chua", "given" : "K.J.", "non-dropping-particle" : "", "parse-names" : false, "suffix" : "" }, { "dropping-particle" : "", "family" : "Mujumdar", "given" : "Arun S.", "non-dropping-particle" : "", "parse-names" : false, "suffix" : "" }, { "dropping-particle" : "", "family" : "Chou", "given" : "S.K.", "non-dropping-particle" : "", "parse-names" : false, "suffix" : "" } ], "container-title" : "Bioresource Technology", "id" : "ITEM-1", "issue" : "3", "issued" : { "date-parts" : [ [ "2003", "12" ] ] }, "page" : "285-295", "title" : "Intermittent drying of bioproducts\u2013\u2013an overview", "type" : "article-journal", "volume" : "90" }, "uris" : [ "http://www.mendeley.com/documents/?uuid=456b4c42-8983-42d5-903d-25d53272ef1c" ] } ], "mendeley" : { "formattedCitation" : "(Chua et al. 2003)", "plainTextFormattedCitation" : "(Chua et al. 2003)", "previouslyFormattedCitation" : "(Chua et al. 2003)" }, "properties" : { "noteIndex" : 0 }, "schema" : "https://github.com/citation-style-language/schema/raw/master/csl-citation.json" }</w:instrText>
      </w:r>
      <w:r>
        <w:fldChar w:fldCharType="separate"/>
      </w:r>
      <w:r w:rsidR="00352AE9" w:rsidRPr="00352AE9">
        <w:rPr>
          <w:noProof/>
        </w:rPr>
        <w:t>(Chua et al. 2003)</w:t>
      </w:r>
      <w:r>
        <w:fldChar w:fldCharType="end"/>
      </w:r>
      <w:r>
        <w:t xml:space="preserve"> which can improve the efficiency of drying, particularly when predominantly in the falling rate (e.g. foods, pharmaceuticals, nutraceuticals, herbs and spices) which reduces product degradation as moisture has time to migrate to the surface.  </w:t>
      </w:r>
    </w:p>
    <w:p w14:paraId="57576DA0" w14:textId="3C4627F9" w:rsidR="008168D8" w:rsidRPr="00390FBB" w:rsidRDefault="008168D8" w:rsidP="00EA5CD1">
      <w:pPr>
        <w:spacing w:line="276" w:lineRule="auto"/>
      </w:pPr>
      <w:r>
        <w:t xml:space="preserve">Research and development in fluidised bed design has encompassed such concepts as acoustic vibration </w:t>
      </w:r>
      <w:r>
        <w:fldChar w:fldCharType="begin" w:fldLock="1"/>
      </w:r>
      <w:r w:rsidR="00D37BCC">
        <w:instrText>ADDIN CSL_CITATION { "citationItems" : [ { "id" : "ITEM-1", "itemData" : { "author" : [ { "dropping-particle" : "", "family" : "Ajbar", "given" : "Abdelhamid", "non-dropping-particle" : "", "parse-names" : false, "suffix" : "" }, { "dropping-particle" : "", "family" : "Bakhbakhi", "given" : "Y.", "non-dropping-particle" : "", "parse-names" : false, "suffix" : "" }, { "dropping-particle" : "", "family" : "Ali", "given" : "Syed Sadiq", "non-dropping-particle" : "", "parse-names" : false, "suffix" : "" }, { "dropping-particle" : "", "family" : "Asif", "given" : "Mohammad", "non-dropping-particle" : "", "parse-names" : false, "suffix" : "" } ], "container-title" : "Powder Technology", "id" : "ITEM-1", "issue" : "3", "issued" : { "date-parts" : [ [ "2011" ] ] }, "page" : "327-337", "title" : "Fluidisation of nano-powders: effect of sound vibration and premixing with Group A particles", "type" : "article-journal", "volume" : "206" }, "uris" : [ "http://www.mendeley.com/documents/?uuid=ce8146fd-0b1a-4b67-9e2b-195bc0036551" ] } ], "mendeley" : { "formattedCitation" : "(Ajbar et al. 2011)", "plainTextFormattedCitation" : "(Ajbar et al. 2011)", "previouslyFormattedCitation" : "(Ajbar et al. 2011)" }, "properties" : { "noteIndex" : 0 }, "schema" : "https://github.com/citation-style-language/schema/raw/master/csl-citation.json" }</w:instrText>
      </w:r>
      <w:r>
        <w:fldChar w:fldCharType="separate"/>
      </w:r>
      <w:r w:rsidR="00352AE9" w:rsidRPr="00352AE9">
        <w:rPr>
          <w:noProof/>
        </w:rPr>
        <w:t>(Ajbar et al. 2011)</w:t>
      </w:r>
      <w:r>
        <w:fldChar w:fldCharType="end"/>
      </w:r>
      <w:r>
        <w:t xml:space="preserve">, centrifugation </w:t>
      </w:r>
      <w:r>
        <w:fldChar w:fldCharType="begin" w:fldLock="1"/>
      </w:r>
      <w:r w:rsidR="00D37BCC">
        <w:instrText>ADDIN CSL_CITATION { "citationItems" : [ { "id" : "ITEM-1", "itemData" : { "author" : [ { "dropping-particle" : "", "family" : "Daud", "given" : "W. R. W.", "non-dropping-particle" : "", "parse-names" : false, "suffix" : "" } ], "container-title" : "Advanced Powder Technology", "id" : "ITEM-1", "issue" : "1", "issued" : { "date-parts" : [ [ "2008" ] ] }, "page" : "403\u2013418", "title" : "Fluidized bed dryers: recent advances", "type" : "article-journal", "volume" : "19" }, "uris" : [ "http://www.mendeley.com/documents/?uuid=ef72ab6a-f831-4a9c-bef3-f78ffbbca817" ] } ], "mendeley" : { "formattedCitation" : "(Daud 2008)", "plainTextFormattedCitation" : "(Daud 2008)", "previouslyFormattedCitation" : "(Daud 2008)" }, "properties" : { "noteIndex" : 0 }, "schema" : "https://github.com/citation-style-language/schema/raw/master/csl-citation.json" }</w:instrText>
      </w:r>
      <w:r>
        <w:fldChar w:fldCharType="separate"/>
      </w:r>
      <w:r w:rsidR="00352AE9" w:rsidRPr="00352AE9">
        <w:rPr>
          <w:noProof/>
        </w:rPr>
        <w:t>(Daud 2008)</w:t>
      </w:r>
      <w:r>
        <w:fldChar w:fldCharType="end"/>
      </w:r>
      <w:r>
        <w:t xml:space="preserve">, mechanical vibration </w:t>
      </w:r>
      <w:r>
        <w:fldChar w:fldCharType="begin" w:fldLock="1"/>
      </w:r>
      <w:r w:rsidR="00D37BCC">
        <w:instrText>ADDIN CSL_CITATION { "citationItems" : [ { "id" : "ITEM-1", "itemData" : { "DOI" : "10.1016/j.apt.2008.06.002", "ISSN" : "09218831", "author" : [ { "dropping-particle" : "", "family" : "Yang", "given" : "Jingsi", "non-dropping-particle" : "", "parse-names" : false, "suffix" : "" }, { "dropping-particle" : "", "family" : "Zhou", "given" : "Tao", "non-dropping-particle" : "", "parse-names" : false, "suffix" : "" }, { "dropping-particle" : "", "family" : "Song", "given" : "Lianying", "non-dropping-particle" : "", "parse-names" : false, "suffix" : "" } ], "container-title" : "Advanced Powder Technology", "id" : "ITEM-1", "issue" : "2", "issued" : { "date-parts" : [ [ "2009", "3" ] ] }, "page" : "158-163", "publisher" : "The Society of Powder Technology Japan. Published by Elsevier BV and The Society of Powder Technology Japan. All rights reserved.", "title" : "Agglomerating vibro-fluidization behavior of nano-particles", "type" : "article-journal", "volume" : "20" }, "uris" : [ "http://www.mendeley.com/documents/?uuid=262c79b0-9f0c-4e3c-9968-f1d7c6a5d3c8" ] } ], "mendeley" : { "formattedCitation" : "(Yang et al. 2009)", "plainTextFormattedCitation" : "(Yang et al. 2009)", "previouslyFormattedCitation" : "(Yang et al. 2009)" }, "properties" : { "noteIndex" : 0 }, "schema" : "https://github.com/citation-style-language/schema/raw/master/csl-citation.json" }</w:instrText>
      </w:r>
      <w:r>
        <w:fldChar w:fldCharType="separate"/>
      </w:r>
      <w:r w:rsidR="00352AE9" w:rsidRPr="00352AE9">
        <w:rPr>
          <w:noProof/>
        </w:rPr>
        <w:t>(Yang et al. 2009)</w:t>
      </w:r>
      <w:r>
        <w:fldChar w:fldCharType="end"/>
      </w:r>
      <w:r>
        <w:t xml:space="preserve">, pre-mixing with coarse particles </w:t>
      </w:r>
      <w:r>
        <w:fldChar w:fldCharType="begin" w:fldLock="1"/>
      </w:r>
      <w:r w:rsidR="00D37BCC">
        <w:instrText>ADDIN CSL_CITATION { "citationItems" : [ { "id" : "ITEM-1", "itemData" : { "author" : [ { "dropping-particle" : "", "family" : "Song", "given" : "Lianying", "non-dropping-particle" : "", "parse-names" : false, "suffix" : "" }, { "dropping-particle" : "", "family" : "Zhou", "given" : "Tao", "non-dropping-particle" : "", "parse-names" : false, "suffix" : "" }, { "dropping-particle" : "", "family" : "Yang", "given" : "Jingsi", "non-dropping-particle" : "", "parse-names" : false, "suffix" : "" } ], "container-title" : "Advanced Powder Technology", "id" : "ITEM-1", "issue" : "4", "issued" : { "date-parts" : [ [ "2009" ] ] }, "page" : "366-370", "title" : "Fluidisation behaviour of nano-particles by adding coarse particles", "type" : "article-journal", "volume" : "20" }, "uris" : [ "http://www.mendeley.com/documents/?uuid=b9993c91-e5ec-47b6-b642-206026df82a2" ] } ], "mendeley" : { "formattedCitation" : "(Song et al. 2009)", "plainTextFormattedCitation" : "(Song et al. 2009)", "previouslyFormattedCitation" : "(Song et al. 2009)" }, "properties" : { "noteIndex" : 0 }, "schema" : "https://github.com/citation-style-language/schema/raw/master/csl-citation.json" }</w:instrText>
      </w:r>
      <w:r>
        <w:fldChar w:fldCharType="separate"/>
      </w:r>
      <w:r w:rsidR="00352AE9" w:rsidRPr="00352AE9">
        <w:rPr>
          <w:noProof/>
        </w:rPr>
        <w:t>(Song et al. 2009)</w:t>
      </w:r>
      <w:r>
        <w:fldChar w:fldCharType="end"/>
      </w:r>
      <w:r>
        <w:t xml:space="preserve">, gas injection </w:t>
      </w:r>
      <w:r>
        <w:fldChar w:fldCharType="begin" w:fldLock="1"/>
      </w:r>
      <w:r w:rsidR="00D37BCC">
        <w:instrText>ADDIN CSL_CITATION { "citationItems" : [ { "id" : "ITEM-1", "itemData" : { "DOI" : "10.1021/ie071376p", "ISSN" : "08885885", "author" : [ { "dropping-particle" : "", "family" : "Christensen", "given" : "D.", "non-dropping-particle" : "", "parse-names" : false, "suffix" : "" }, { "dropping-particle" : "", "family" : "Nijenhuis", "given" : "John", "non-dropping-particle" : "", "parse-names" : false, "suffix" : "" }, { "dropping-particle" : "", "family" : "Ommen", "given" : "J. Ruud", "non-dropping-particle" : "van", "parse-names" : false, "suffix" : "" }, { "dropping-particle" : "", "family" : "Coppens", "given" : "Marc-Olivier", "non-dropping-particle" : "", "parse-names" : false, "suffix" : "" } ], "container-title" : "Industrial and Engineering Chemistry Research", "id" : "ITEM-1", "issue" : "10", "issued" : { "date-parts" : [ [ "2008" ] ] }, "page" : "3601-3618", "title" : "Influence of distributed secondary gas injection on the performance of a bubbling fluidized-bed reactor", "type" : "article-journal", "volume" : "47" }, "uris" : [ "http://www.mendeley.com/documents/?uuid=a1a6c518-5353-4b4f-9080-f8cd08a54db0" ] } ], "mendeley" : { "formattedCitation" : "(Christensen et al. 2008)", "plainTextFormattedCitation" : "(Christensen et al. 2008)", "previouslyFormattedCitation" : "(Christensen et al. 2008)" }, "properties" : { "noteIndex" : 0 }, "schema" : "https://github.com/citation-style-language/schema/raw/master/csl-citation.json" }</w:instrText>
      </w:r>
      <w:r>
        <w:fldChar w:fldCharType="separate"/>
      </w:r>
      <w:r w:rsidR="00352AE9" w:rsidRPr="00352AE9">
        <w:rPr>
          <w:noProof/>
        </w:rPr>
        <w:t>(Christensen et al. 2008)</w:t>
      </w:r>
      <w:r>
        <w:fldChar w:fldCharType="end"/>
      </w:r>
      <w:r>
        <w:t xml:space="preserve"> and pulsed airflow </w:t>
      </w:r>
      <w:r>
        <w:fldChar w:fldCharType="begin" w:fldLock="1"/>
      </w:r>
      <w:r w:rsidR="00D37BCC">
        <w:instrText>ADDIN CSL_CITATION { "citationItems" : [ { "id" : "ITEM-1", "itemData" : { "DOI" : "10.1016/j.powtec.2012.03.035", "ISSN" : "00325910", "author" : [ { "dropping-particle" : "", "family" : "Ali", "given" : "Syed Sadiq", "non-dropping-particle" : "", "parse-names" : false, "suffix" : "" }, { "dropping-particle" : "", "family" : "Asif", "given" : "Mohammad", "non-dropping-particle" : "", "parse-names" : false, "suffix" : "" } ], "container-title" : "Powder Technology", "id" : "ITEM-1", "issue" : "1", "issued" : { "date-parts" : [ [ "2012", "7" ] ] }, "page" : "86-92", "publisher" : "Elsevier B.V.", "title" : "Fluidization of nano-powders: effect of flow pulsation", "type" : "article-journal", "volume" : "225" }, "uris" : [ "http://www.mendeley.com/documents/?uuid=20142d5b-92e2-4de6-be15-e70819cf7ef1" ] } ], "mendeley" : { "formattedCitation" : "(Ali &amp; Asif 2012)", "plainTextFormattedCitation" : "(Ali &amp; Asif 2012)", "previouslyFormattedCitation" : "(Ali &amp; Asif 2012)" }, "properties" : { "noteIndex" : 0 }, "schema" : "https://github.com/citation-style-language/schema/raw/master/csl-citation.json" }</w:instrText>
      </w:r>
      <w:r>
        <w:fldChar w:fldCharType="separate"/>
      </w:r>
      <w:r w:rsidR="00352AE9" w:rsidRPr="00352AE9">
        <w:rPr>
          <w:noProof/>
        </w:rPr>
        <w:t>(Ali &amp; Asif 2012)</w:t>
      </w:r>
      <w:r>
        <w:fldChar w:fldCharType="end"/>
      </w:r>
      <w:r>
        <w:t xml:space="preserve"> to reduce energy requirements and decrease process times.  </w:t>
      </w:r>
      <w:r w:rsidRPr="00390FBB">
        <w:t xml:space="preserve">Theoretically, fluctuation of fluid flow around a particle causes a stop/start in velocity alongside the solid surface, consequently causing the boundary layer to form and disperse, </w:t>
      </w:r>
      <w:r>
        <w:t xml:space="preserve">and </w:t>
      </w:r>
      <w:r w:rsidRPr="00390FBB">
        <w:t xml:space="preserve">therefore creating greater mixing due to the replenishment of fluid in the stagnant and boundary areas (Mujumdar 2007).  Particles that agglomerate and </w:t>
      </w:r>
      <w:r>
        <w:t>require</w:t>
      </w:r>
      <w:r w:rsidRPr="00390FBB">
        <w:t xml:space="preserve"> </w:t>
      </w:r>
      <w:r>
        <w:t>a</w:t>
      </w:r>
      <w:r w:rsidRPr="00390FBB">
        <w:t xml:space="preserve"> vibro-fluidised bed </w:t>
      </w:r>
      <w:r>
        <w:t>include</w:t>
      </w:r>
      <w:r w:rsidRPr="00390FBB">
        <w:t xml:space="preserve"> pesticide granules, ammonium bromide, pharmaceuticals, foodstuffs such as wheat or soy beans</w:t>
      </w:r>
      <w:r>
        <w:t xml:space="preserve"> and</w:t>
      </w:r>
      <w:r w:rsidRPr="00390FBB">
        <w:t xml:space="preserve"> plastics such as nylon </w:t>
      </w:r>
      <w:r w:rsidRPr="00390FBB">
        <w:fldChar w:fldCharType="begin" w:fldLock="1"/>
      </w:r>
      <w:r w:rsidR="00D37BCC">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plainTextFormattedCitation" : "(Kunii &amp; Levenspiel 1991)", "previouslyFormattedCitation" : "(Kunii &amp; Levenspiel 1991)" }, "properties" : { "noteIndex" : 0 }, "schema" : "https://github.com/citation-style-language/schema/raw/master/csl-citation.json" }</w:instrText>
      </w:r>
      <w:r w:rsidRPr="00390FBB">
        <w:fldChar w:fldCharType="separate"/>
      </w:r>
      <w:r w:rsidR="00352AE9" w:rsidRPr="00352AE9">
        <w:rPr>
          <w:noProof/>
        </w:rPr>
        <w:t>(Kunii &amp; Levenspiel 1991)</w:t>
      </w:r>
      <w:r w:rsidRPr="00390FBB">
        <w:fldChar w:fldCharType="end"/>
      </w:r>
      <w:r w:rsidRPr="00390FBB">
        <w:t>.</w:t>
      </w:r>
    </w:p>
    <w:p w14:paraId="501583BE" w14:textId="54E194C6" w:rsidR="008168D8" w:rsidRDefault="008168D8" w:rsidP="00EA5CD1">
      <w:pPr>
        <w:spacing w:line="276" w:lineRule="auto"/>
      </w:pPr>
      <w:r>
        <w:t xml:space="preserve">A method of applying vibration to a dryer is mechanical vibration.  </w:t>
      </w:r>
      <w:r w:rsidRPr="00390FBB">
        <w:t xml:space="preserve">An additional mechanical shaking of the distributor plate is a drying method also termed sub-fluid bed drying </w:t>
      </w:r>
      <w:r w:rsidRPr="00390FBB">
        <w:fldChar w:fldCharType="begin" w:fldLock="1"/>
      </w:r>
      <w:r w:rsidR="00D37BCC">
        <w:instrText>ADDIN CSL_CITATION { "citationItems" : [ { "id" : "ITEM-1", "itemData" : { "DOI" : "10.1016/j.biombioe.2010.04.005", "ISSN" : "09619534", "author" : [ { "dropping-particle" : "", "family" : "Fagern\u00e4s", "given" : "L.", "non-dropping-particle" : "", "parse-names" : false, "suffix" : "" }, { "dropping-particle" : "", "family" : "Brammer", "given" : "J.", "non-dropping-particle" : "", "parse-names" : false, "suffix" : "" }, { "dropping-particle" : "", "family" : "Wil\u00e9n", "given" : "C.", "non-dropping-particle" : "", "parse-names" : false, "suffix" : "" }, { "dropping-particle" : "", "family" : "Lauer", "given" : "M.", "non-dropping-particle" : "", "parse-names" : false, "suffix" : "" }, { "dropping-particle" : "", "family" : "Verhoeff", "given" : "F.", "non-dropping-particle" : "", "parse-names" : false, "suffix" : "" } ], "container-title" : "Biomass and Bioenergy", "id" : "ITEM-1", "issue" : "9", "issued" : { "date-parts" : [ [ "2010", "9" ] ] }, "page" : "1267-1277", "title" : "Drying of biomass for second generation synfuel production", "type" : "article-journal", "volume" : "34" }, "uris" : [ "http://www.mendeley.com/documents/?uuid=e69bd65b-a638-4253-961b-8efffe8da20c" ] } ], "mendeley" : { "formattedCitation" : "(Fagern\u00e4s et al. 2010)", "manualFormatting" : "(Fagern\u00e4s et al. 2010)", "plainTextFormattedCitation" : "(Fagern\u00e4s et al. 2010)", "previouslyFormattedCitation" : "(Fagern\u00e4s et al. 2010)" }, "properties" : { "noteIndex" : 0 }, "schema" : "https://github.com/citation-style-language/schema/raw/master/csl-citation.json" }</w:instrText>
      </w:r>
      <w:r w:rsidRPr="00390FBB">
        <w:fldChar w:fldCharType="separate"/>
      </w:r>
      <w:r w:rsidRPr="00390FBB">
        <w:rPr>
          <w:noProof/>
        </w:rPr>
        <w:t>(Fagernäs et al. 2010)</w:t>
      </w:r>
      <w:r w:rsidRPr="00390FBB">
        <w:fldChar w:fldCharType="end"/>
      </w:r>
      <w:r w:rsidRPr="00390FBB">
        <w:t xml:space="preserve">.  </w:t>
      </w:r>
      <w:r w:rsidRPr="00390FBB">
        <w:fldChar w:fldCharType="begin" w:fldLock="1"/>
      </w:r>
      <w:r w:rsidR="00D37BCC">
        <w:instrText>ADDIN CSL_CITATION { "citationItems" : [ { "id" : "ITEM-1", "itemData" : { "DOI" : "10.1016/j.biosystemseng.2006.01.011", "ISSN" : "15375110", "author" : [ { "dropping-particle" : "", "family" : "Moreno", "given" : "R.", "non-dropping-particle" : "", "parse-names" : false, "suffix" : "" }, { "dropping-particle" : "", "family" : "Antol\u00edn", "given" : "G.", "non-dropping-particle" : "", "parse-names" : false, "suffix" : "" }, { "dropping-particle" : "", "family" : "Reyes", "given" : "A.", "non-dropping-particle" : "", "parse-names" : false, "suffix" : "" } ], "container-title" : "Biosystems Engineering", "id" : "ITEM-1", "issue" : "1", "issued" : { "date-parts" : [ [ "2006", "5" ] ] }, "page" : "47-56", "title" : "Quality of fluidisation for the drying of forestry biomass particles in a fluidised bed", "type" : "article-journal", "volume" : "94" }, "uris" : [ "http://www.mendeley.com/documents/?uuid=f245cefc-c5e3-4be7-9c12-e93aa249a8ee" ] } ], "mendeley" : { "formattedCitation" : "(Moreno et al. 2006)", "manualFormatting" : "Moreno et al. (2006)", "plainTextFormattedCitation" : "(Moreno et al. 2006)", "previouslyFormattedCitation" : "(Moreno et al. 2006)" }, "properties" : { "noteIndex" : 0 }, "schema" : "https://github.com/citation-style-language/schema/raw/master/csl-citation.json" }</w:instrText>
      </w:r>
      <w:r w:rsidRPr="00390FBB">
        <w:fldChar w:fldCharType="separate"/>
      </w:r>
      <w:r w:rsidRPr="00390FBB">
        <w:rPr>
          <w:noProof/>
        </w:rPr>
        <w:t>Moreno et al. (2006)</w:t>
      </w:r>
      <w:r w:rsidRPr="00390FBB">
        <w:fldChar w:fldCharType="end"/>
      </w:r>
      <w:r w:rsidRPr="00390FBB">
        <w:t xml:space="preserve"> found that vibrating a fluidised bed wasn’t as beneficial as agitating it, indicating that in specific conditions, different particles benefit from different methods of mechanical vibration.  For example, </w:t>
      </w:r>
      <w:r w:rsidRPr="00390FBB">
        <w:fldChar w:fldCharType="begin" w:fldLock="1"/>
      </w:r>
      <w:r w:rsidR="00D37BCC">
        <w:instrText>ADDIN CSL_CITATION { "citationItems" : [ { "id" : "ITEM-1", "itemData" : { "author" : [ { "dropping-particle" : "", "family" : "Daud", "given" : "W. R. W.", "non-dropping-particle" : "", "parse-names" : false, "suffix" : "" } ], "container-title" : "Advanced Powder Technology", "id" : "ITEM-1", "issue" : "1", "issued" : { "date-parts" : [ [ "2008" ] ] }, "page" : "403\u2013418", "title" : "Fluidized bed dryers: recent advances", "type" : "article-journal", "volume" : "19" }, "uris" : [ "http://www.mendeley.com/documents/?uuid=ef72ab6a-f831-4a9c-bef3-f78ffbbca817" ] } ], "mendeley" : { "formattedCitation" : "(Daud 2008)", "manualFormatting" : "Daud (2008)", "plainTextFormattedCitation" : "(Daud 2008)", "previouslyFormattedCitation" : "(Daud 2008)" }, "properties" : { "noteIndex" : 0 }, "schema" : "https://github.com/citation-style-language/schema/raw/master/csl-citation.json" }</w:instrText>
      </w:r>
      <w:r w:rsidRPr="00390FBB">
        <w:fldChar w:fldCharType="separate"/>
      </w:r>
      <w:r w:rsidRPr="00390FBB">
        <w:rPr>
          <w:noProof/>
        </w:rPr>
        <w:t>Daud (2008)</w:t>
      </w:r>
      <w:r w:rsidRPr="00390FBB">
        <w:fldChar w:fldCharType="end"/>
      </w:r>
      <w:r w:rsidRPr="00390FBB">
        <w:t xml:space="preserve"> specifies that mechanical vibrations are parti</w:t>
      </w:r>
      <w:r>
        <w:t>cularly useful when fluidising G</w:t>
      </w:r>
      <w:r w:rsidRPr="00390FBB">
        <w:t>roup C particles as the rate of breakage into smaller agglomerates is increased.</w:t>
      </w:r>
      <w:r>
        <w:t xml:space="preserve">  Vibrations have also been found to replace the requirement for pumped input air flow as </w:t>
      </w:r>
      <w:r>
        <w:lastRenderedPageBreak/>
        <w:t xml:space="preserve">air can be absorbed from below the bed to produce bubbling fluidisation </w:t>
      </w:r>
      <w:r>
        <w:fldChar w:fldCharType="begin" w:fldLock="1"/>
      </w:r>
      <w:r w:rsidR="00D37BCC">
        <w:instrText>ADDIN CSL_CITATION { "citationItems" : [ { "id" : "ITEM-1", "itemData" : { "DOI" : "10.1038/srep01190", "ISSN" : "2045-2322", "PMID" : "23378921", "abstract" : "We demonstrate that a vibration-induced air inflow can cause vigorous bubbling in a bed of fine particles and report the mechanism by which this phenomenon occurs. When convective flow occurs in a powder bed as a result of vibrations, the upper powder layer with a high void ratio moves downward and is compressed. This process forces the air in the powder layer out, which leads to the formation of bubbles that rise and eventually burst at the top surface of the powder bed. A negative pressure is created below the rising bubbles. A narrow opening at the bottom allows the outside air to flow into the powder bed, which produces a vigorously bubbling fluidized bed that does not require the use of an external air supply system.", "author" : [ { "dropping-particle" : "", "family" : "Matsusaka", "given" : "Shuji", "non-dropping-particle" : "", "parse-names" : false, "suffix" : "" }, { "dropping-particle" : "", "family" : "Kobayakawa", "given" : "Murino", "non-dropping-particle" : "", "parse-names" : false, "suffix" : "" }, { "dropping-particle" : "", "family" : "Mizutani", "given" : "Megumi", "non-dropping-particle" : "", "parse-names" : false, "suffix" : "" }, { "dropping-particle" : "", "family" : "Imran", "given" : "Mohd", "non-dropping-particle" : "", "parse-names" : false, "suffix" : "" }, { "dropping-particle" : "", "family" : "Yasuda", "given" : "Masatoshi", "non-dropping-particle" : "", "parse-names" : false, "suffix" : "" } ], "container-title" : "Scientific reports", "id" : "ITEM-1", "issued" : { "date-parts" : [ [ "2013", "1" ] ] }, "page" : "1190", "title" : "Bubbling behavior of a fluidized bed of fine particles caused by vibration-induced air inflow.", "type" : "article-journal", "volume" : "3" }, "uris" : [ "http://www.mendeley.com/documents/?uuid=51b559b8-8fa7-489a-98ef-7c6e1b092cbf" ] } ], "mendeley" : { "formattedCitation" : "(Matsusaka et al. 2013)", "plainTextFormattedCitation" : "(Matsusaka et al. 2013)", "previouslyFormattedCitation" : "(Matsusaka et al. 2013)" }, "properties" : { "noteIndex" : 0 }, "schema" : "https://github.com/citation-style-language/schema/raw/master/csl-citation.json" }</w:instrText>
      </w:r>
      <w:r>
        <w:fldChar w:fldCharType="separate"/>
      </w:r>
      <w:r w:rsidR="00352AE9" w:rsidRPr="00352AE9">
        <w:rPr>
          <w:noProof/>
        </w:rPr>
        <w:t>(Matsusaka et al. 2013)</w:t>
      </w:r>
      <w:r>
        <w:fldChar w:fldCharType="end"/>
      </w:r>
      <w:r>
        <w:t xml:space="preserve"> in vibration-induced air inflow.</w:t>
      </w:r>
    </w:p>
    <w:p w14:paraId="646BEA16" w14:textId="79C58527" w:rsidR="008168D8" w:rsidRPr="00390FBB" w:rsidRDefault="008168D8" w:rsidP="00EA5CD1">
      <w:pPr>
        <w:spacing w:line="276" w:lineRule="auto"/>
      </w:pPr>
      <w:r>
        <w:t xml:space="preserve">Another method of imposing a vibration on a fluidised bed is acoustic vibration.  </w:t>
      </w:r>
      <w:r w:rsidRPr="00390FBB">
        <w:fldChar w:fldCharType="begin" w:fldLock="1"/>
      </w:r>
      <w:r w:rsidR="00D37BCC">
        <w:instrText>ADDIN CSL_CITATION { "citationItems" : [ { "id" : "ITEM-1", "itemData" : { "author" : [ { "dropping-particle" : "", "family" : "Fraenkel", "given" : "S. L.", "non-dropping-particle" : "", "parse-names" : false, "suffix" : "" }, { "dropping-particle" : "", "family" : "Nogueira", "given" : "L. A. H.", "non-dropping-particle" : "", "parse-names" : false, "suffix" : "" }, { "dropping-particle" : "", "family" : "Carvalho", "given" : "J.A.", "non-dropping-particle" : "", "parse-names" : false, "suffix" : "" }, { "dropping-particle" : "", "family" : "Costa", "given" : "F. S.", "non-dropping-particle" : "", "parse-names" : false, "suffix" : "" } ], "container-title" : "Int Comm Heat Mass Transfer", "id" : "ITEM-1", "issue" : "4", "issued" : { "date-parts" : [ [ "1998" ] ] }, "page" : "471-480", "title" : "Heat transfer coefficients for drying in pulsating flows", "type" : "article-journal", "volume" : "25" }, "uris" : [ "http://www.mendeley.com/documents/?uuid=44bed6b4-f87e-49c7-bd78-15a18012f6a2" ] } ], "mendeley" : { "formattedCitation" : "(Fraenkel et al. 1998)", "manualFormatting" : "Fraenkel et al. (1998)", "plainTextFormattedCitation" : "(Fraenkel et al. 1998)", "previouslyFormattedCitation" : "(Fraenkel et al. 1998)" }, "properties" : { "noteIndex" : 0 }, "schema" : "https://github.com/citation-style-language/schema/raw/master/csl-citation.json" }</w:instrText>
      </w:r>
      <w:r w:rsidRPr="00390FBB">
        <w:fldChar w:fldCharType="separate"/>
      </w:r>
      <w:r w:rsidRPr="00390FBB">
        <w:rPr>
          <w:noProof/>
        </w:rPr>
        <w:t>Fraenkel et al. (1998)</w:t>
      </w:r>
      <w:r w:rsidRPr="00390FBB">
        <w:fldChar w:fldCharType="end"/>
      </w:r>
      <w:r w:rsidRPr="00390FBB">
        <w:t xml:space="preserve"> found acoustic pulsations to be more effective than a standard fluidised bed for drying</w:t>
      </w:r>
      <w:r>
        <w:t>, which t</w:t>
      </w:r>
      <w:r w:rsidRPr="00390FBB">
        <w:t xml:space="preserve">hey attribute to velocity fluctuations.  </w:t>
      </w:r>
      <w:r w:rsidRPr="00390FBB">
        <w:fldChar w:fldCharType="begin" w:fldLock="1"/>
      </w:r>
      <w:r w:rsidR="00D37BCC">
        <w:instrText>ADDIN CSL_CITATION { "citationItems" : [ { "id" : "ITEM-1", "itemData" : { "author" : [ { "dropping-particle" : "", "family" : "Dias", "given" : "S.R.S", "non-dropping-particle" : "", "parse-names" : false, "suffix" : "" }, { "dropping-particle" : "", "family" : "Futata", "given" : "F.P.L", "non-dropping-particle" : "", "parse-names" : false, "suffix" : "" }, { "dropping-particle" : "", "family" : "Carvalho", "given" : "J.A", "non-dropping-particle" : "", "parse-names" : false, "suffix" : "" }, { "dropping-particle" : "", "family" : "Couto", "given" : "H.S", "non-dropping-particle" : "", "parse-names" : false, "suffix" : "" }, { "dropping-particle" : "", "family" : "Ferreira", "given" : "M.A", "non-dropping-particle" : "", "parse-names" : false, "suffix" : "" } ], "container-title" : "Int Comm Heat Mass Transfer", "id" : "ITEM-1", "issue" : "3", "issued" : { "date-parts" : [ [ "2004" ] ] }, "page" : "387\u2013395", "title" : "Investigation of food grain drying with pulsating air flows", "type" : "article-journal", "volume" : "31" }, "uris" : [ "http://www.mendeley.com/documents/?uuid=9314a32c-4103-46f5-aaaf-5548fe135613" ] } ], "mendeley" : { "formattedCitation" : "(Dias et al. 2004)", "manualFormatting" : "Dias et al. (2004)", "plainTextFormattedCitation" : "(Dias et al. 2004)", "previouslyFormattedCitation" : "(Dias et al. 2004)" }, "properties" : { "noteIndex" : 0 }, "schema" : "https://github.com/citation-style-language/schema/raw/master/csl-citation.json" }</w:instrText>
      </w:r>
      <w:r w:rsidRPr="00390FBB">
        <w:fldChar w:fldCharType="separate"/>
      </w:r>
      <w:r w:rsidRPr="00390FBB">
        <w:rPr>
          <w:noProof/>
        </w:rPr>
        <w:t>Dias et al. (2004)</w:t>
      </w:r>
      <w:r w:rsidRPr="00390FBB">
        <w:fldChar w:fldCharType="end"/>
      </w:r>
      <w:r w:rsidRPr="00390FBB">
        <w:t xml:space="preserve"> however found no significant difference between constant flow and pulsating acoustic flow drying rates, although their </w:t>
      </w:r>
      <w:r>
        <w:t>findings</w:t>
      </w:r>
      <w:r w:rsidRPr="00390FBB">
        <w:t xml:space="preserve"> do show a slight improvement which the authors attribute to the change in fluid pressure in the boundary layer.  This caused a non-significant decrease in the drying time compared to a conventional non-pulsating regime.   </w:t>
      </w:r>
    </w:p>
    <w:p w14:paraId="1B003492" w14:textId="28375AFA" w:rsidR="008168D8" w:rsidRDefault="008168D8" w:rsidP="00EA5CD1">
      <w:pPr>
        <w:spacing w:line="276" w:lineRule="auto"/>
      </w:pPr>
      <w:r>
        <w:t xml:space="preserve">Pulsation of the fluidising gas flow has been found to increase mixing </w:t>
      </w:r>
      <w:r>
        <w:fldChar w:fldCharType="begin" w:fldLock="1"/>
      </w:r>
      <w:r w:rsidR="00D37BCC">
        <w:instrText>ADDIN CSL_CITATION { "citationItems" : [ { "id" : "ITEM-1", "itemData" : { "DOI" : "10.1021/ie800458h", "ISSN" : "0888-5885", "author" : [ { "dropping-particle" : "", "family" : "Akhavan", "given" : "Ali", "non-dropping-particle" : "", "parse-names" : false, "suffix" : "" }, { "dropping-particle" : "", "family" : "Ommen", "given" : "J. Ruud", "non-dropping-particle" : "van", "parse-names" : false, "suffix" : "" }, { "dropping-particle" : "", "family" : "Nijenhuis", "given" : "John", "non-dropping-particle" : "", "parse-names" : false, "suffix" : "" }, { "dropping-particle" : "", "family" : "Wang", "given" : "Xiao S.", "non-dropping-particle" : "", "parse-names" : false, "suffix" : "" }, { "dropping-particle" : "", "family" : "Coppens", "given" : "Marc-Olivier", "non-dropping-particle" : "", "parse-names" : false, "suffix" : "" }, { "dropping-particle" : "", "family" : "Rhodes", "given" : "Martin J.", "non-dropping-particle" : "", "parse-names" : false, "suffix" : "" } ], "container-title" : "Industrial &amp; Engineering Chemistry Research", "id" : "ITEM-1", "issue" : "1", "issued" : { "date-parts" : [ [ "2009", "1", "7" ] ] }, "page" : "302-309", "title" : "Improved drying in a pulsation-assisted fluidized bed", "type" : "article-journal", "volume" : "48" }, "uris" : [ "http://www.mendeley.com/documents/?uuid=8ea71386-756c-4bac-a666-47140efd4497" ] } ], "mendeley" : { "formattedCitation" : "(Akhavan et al. 2009)", "plainTextFormattedCitation" : "(Akhavan et al. 2009)", "previouslyFormattedCitation" : "(Akhavan et al. 2009)" }, "properties" : { "noteIndex" : 0 }, "schema" : "https://github.com/citation-style-language/schema/raw/master/csl-citation.json" }</w:instrText>
      </w:r>
      <w:r>
        <w:fldChar w:fldCharType="separate"/>
      </w:r>
      <w:r w:rsidR="00352AE9" w:rsidRPr="00352AE9">
        <w:rPr>
          <w:noProof/>
        </w:rPr>
        <w:t>(Akhavan et al. 2009)</w:t>
      </w:r>
      <w:r>
        <w:fldChar w:fldCharType="end"/>
      </w:r>
      <w:r>
        <w:t xml:space="preserve">, reduce agglomeration </w:t>
      </w:r>
      <w:r>
        <w:fldChar w:fldCharType="begin" w:fldLock="1"/>
      </w:r>
      <w:r w:rsidR="00D37BCC">
        <w:instrText>ADDIN CSL_CITATION { "citationItems" : [ { "id" : "ITEM-1", "itemData" : { "DOI" : "10.1016/j.powtec.2012.03.035", "ISSN" : "00325910", "author" : [ { "dropping-particle" : "", "family" : "Ali", "given" : "Syed Sadiq", "non-dropping-particle" : "", "parse-names" : false, "suffix" : "" }, { "dropping-particle" : "", "family" : "Asif", "given" : "Mohammad", "non-dropping-particle" : "", "parse-names" : false, "suffix" : "" } ], "container-title" : "Powder Technology", "id" : "ITEM-1", "issue" : "1", "issued" : { "date-parts" : [ [ "2012", "7" ] ] }, "page" : "86-92", "publisher" : "Elsevier B.V.", "title" : "Fluidization of nano-powders: effect of flow pulsation", "type" : "article-journal", "volume" : "225" }, "uris" : [ "http://www.mendeley.com/documents/?uuid=20142d5b-92e2-4de6-be15-e70819cf7ef1" ] } ], "mendeley" : { "formattedCitation" : "(Ali &amp; Asif 2012)", "plainTextFormattedCitation" : "(Ali &amp; Asif 2012)", "previouslyFormattedCitation" : "(Ali &amp; Asif 2012)" }, "properties" : { "noteIndex" : 0 }, "schema" : "https://github.com/citation-style-language/schema/raw/master/csl-citation.json" }</w:instrText>
      </w:r>
      <w:r>
        <w:fldChar w:fldCharType="separate"/>
      </w:r>
      <w:r w:rsidR="00352AE9" w:rsidRPr="00352AE9">
        <w:rPr>
          <w:noProof/>
        </w:rPr>
        <w:t>(Ali &amp; Asif 2012)</w:t>
      </w:r>
      <w:r>
        <w:fldChar w:fldCharType="end"/>
      </w:r>
      <w:r>
        <w:t xml:space="preserve">, increase combustion efficiency </w:t>
      </w:r>
      <w:r>
        <w:fldChar w:fldCharType="begin" w:fldLock="1"/>
      </w:r>
      <w:r w:rsidR="00D37BCC">
        <w:instrText>ADDIN CSL_CITATION { "citationItems" : [ { "id" : "ITEM-1", "itemData" : { "DOI" : "10.1016/S1672-2515(07)60119-5", "ISSN" : "16722515", "author" : [ { "dropping-particle" : "", "family" : "Liu", "given" : "Dayou", "non-dropping-particle" : "", "parse-names" : false, "suffix" : "" }, { "dropping-particle" : "", "family" : "Jin", "given" : "Guodong", "non-dropping-particle" : "", "parse-names" : false, "suffix" : "" } ], "container-title" : "China Particuology", "id" : "ITEM-1", "issue" : "3", "issued" : { "date-parts" : [ [ "2003", "7" ] ] }, "page" : "95-104", "title" : "Modeling two-phase flow in pulsed fluidized bed", "type" : "article-journal", "volume" : "1" }, "uris" : [ "http://www.mendeley.com/documents/?uuid=bc9e1fce-2f95-4592-a65e-fde9feef33ed" ] } ], "mendeley" : { "formattedCitation" : "(Liu &amp; Jin 2003)", "plainTextFormattedCitation" : "(Liu &amp; Jin 2003)", "previouslyFormattedCitation" : "(Liu &amp; Jin 2003)" }, "properties" : { "noteIndex" : 0 }, "schema" : "https://github.com/citation-style-language/schema/raw/master/csl-citation.json" }</w:instrText>
      </w:r>
      <w:r>
        <w:fldChar w:fldCharType="separate"/>
      </w:r>
      <w:r w:rsidR="00352AE9" w:rsidRPr="00352AE9">
        <w:rPr>
          <w:noProof/>
        </w:rPr>
        <w:t>(Liu &amp; Jin 2003)</w:t>
      </w:r>
      <w:r>
        <w:fldChar w:fldCharType="end"/>
      </w:r>
      <w:r>
        <w:t xml:space="preserve"> and increase drying rates </w:t>
      </w:r>
      <w:r>
        <w:fldChar w:fldCharType="begin" w:fldLock="1"/>
      </w:r>
      <w:r w:rsidR="00D37BCC">
        <w:instrText>ADDIN CSL_CITATION { "citationItems" : [ { "id" : "ITEM-1", "itemData" : { "DOI" : "10.1016/j.jspr.2004.06.003", "ISSN" : "0022474X", "abstract" : "Consumption of energy, outlet moisture content and quality of the dried commodity are important parameters of paddy-dryer performance. The fluidised-bed paddy-dryer has been commercialised for several years and in this paper, paddy drying by pulsed and conventional fluidised-bed dryers are compared. Experimental results have shown that the variation of moisture content at the exits of both dryer types in test runs was very small. Heat utilisation was more effective when such dryers were used to dry paddy at moisture contents above 24% dry basis and up to 50% of the thermal energy was saved by recycling 70\u201380% of the air. Paddy qualities i.e. head-rice yield and colour of the dried white rice were similar with both dryers and almost the same as the original undried values, or slightly higher in the case of head-rice yield, depending upon the drying conditions. Below 28% dry basis, it is recommended that inlet-air temperature should be lower than 145\u00a0\u00b0C in order to maintain white colour. The cooked rice obtained from paddy dried at a temperature of 145\u00a0\u00b0C was harder than naturally dried control samples. A mathematical model based on energy and mass balance predicted values in good agreement with experimental results for both the pulsed and conventional fluidised-bed dryers. Calculated thermal and electrical energy consumptions indicated that the pulsed flow dryer was more economical than the conventional dryer.", "author" : [ { "dropping-particle" : "", "family" : "Prachayawarakorn", "given" : "Somkiat", "non-dropping-particle" : "", "parse-names" : false, "suffix" : "" }, { "dropping-particle" : "", "family" : "Tia", "given" : "Warunee", "non-dropping-particle" : "", "parse-names" : false, "suffix" : "" }, { "dropping-particle" : "", "family" : "Poopaiboon", "given" : "Korakot", "non-dropping-particle" : "", "parse-names" : false, "suffix" : "" }, { "dropping-particle" : "", "family" : "Soponronnarit", "given" : "Somchart", "non-dropping-particle" : "", "parse-names" : false, "suffix" : "" } ], "container-title" : "Journal of Stored Products Research", "id" : "ITEM-1", "issue" : "5", "issued" : { "date-parts" : [ [ "2005", "1" ] ] }, "page" : "479-497", "title" : "Comparison of performances of pulsed and conventional fluidised-bed dryers", "type" : "article-journal", "volume" : "41" }, "uris" : [ "http://www.mendeley.com/documents/?uuid=68dd5fd4-899f-4d1a-bbfa-b2f393c3e3fd" ] } ], "mendeley" : { "formattedCitation" : "(Prachayawarakorn et al. 2005)", "plainTextFormattedCitation" : "(Prachayawarakorn et al. 2005)", "previouslyFormattedCitation" : "(Prachayawarakorn et al. 2005)" }, "properties" : { "noteIndex" : 0 }, "schema" : "https://github.com/citation-style-language/schema/raw/master/csl-citation.json" }</w:instrText>
      </w:r>
      <w:r>
        <w:fldChar w:fldCharType="separate"/>
      </w:r>
      <w:r w:rsidR="00352AE9" w:rsidRPr="00352AE9">
        <w:rPr>
          <w:noProof/>
        </w:rPr>
        <w:t>(Prachayawarakorn et al. 2005)</w:t>
      </w:r>
      <w:r>
        <w:fldChar w:fldCharType="end"/>
      </w:r>
      <w:r>
        <w:t xml:space="preserve">. </w:t>
      </w:r>
      <w:r w:rsidRPr="0054547D">
        <w:t xml:space="preserve"> </w:t>
      </w:r>
      <w:r>
        <w:t xml:space="preserve">The addition of a pulsed air flow in a fluidised bed has been investigated since the 1960’s.  Pulsed flow fluidised beds differ from other fluidised bed design variations because they feature an intermittent incoming gas flow in all or part of the flow.  Fluidisation is a chaotic process, characterised by complex hydrodynamic behaviour </w:t>
      </w:r>
      <w:r>
        <w:fldChar w:fldCharType="begin" w:fldLock="1"/>
      </w:r>
      <w:r w:rsidR="00D37BCC">
        <w:instrText>ADDIN CSL_CITATION { "citationItems" : [ { "id" : "ITEM-1", "itemData" : { "DOI" : "10.1016/0923-0467(93)80009-L", "ISSN" : "09230467", "author" : [ { "dropping-particle" : "", "family" : "Bleek", "given" : "Cor M.", "non-dropping-particle" : "van den", "parse-names" : false, "suffix" : "" }, { "dropping-particle" : "", "family" : "Schouten", "given" : "Jaap C.", "non-dropping-particle" : "", "parse-names" : false, "suffix" : "" } ], "container-title" : "The Chemical Engineering Journal and the Biochemical Engineering Journal", "id" : "ITEM-1", "issue" : "1", "issued" : { "date-parts" : [ [ "1993", "11" ] ] }, "page" : "75-87", "title" : "Deterministic chaos: a new tool in fluidized bed design and operation", "type" : "article-journal", "volume" : "53" }, "uris" : [ "http://www.mendeley.com/documents/?uuid=983e024f-653c-4f39-bb20-ee50995b818a" ] } ], "mendeley" : { "formattedCitation" : "(van den Bleek &amp; Schouten 1993)", "plainTextFormattedCitation" : "(van den Bleek &amp; Schouten 1993)", "previouslyFormattedCitation" : "(van den Bleek &amp; Schouten 1993)" }, "properties" : { "noteIndex" : 0 }, "schema" : "https://github.com/citation-style-language/schema/raw/master/csl-citation.json" }</w:instrText>
      </w:r>
      <w:r>
        <w:fldChar w:fldCharType="separate"/>
      </w:r>
      <w:r w:rsidR="00352AE9" w:rsidRPr="00352AE9">
        <w:rPr>
          <w:noProof/>
        </w:rPr>
        <w:t>(van den Bleek &amp; Schouten 1993)</w:t>
      </w:r>
      <w:r>
        <w:fldChar w:fldCharType="end"/>
      </w:r>
      <w:r>
        <w:t xml:space="preserve">.  For this reason, pulsed flow fluidisation research has been frequently described as a method to introduce control </w:t>
      </w:r>
      <w:r>
        <w:fldChar w:fldCharType="begin" w:fldLock="1"/>
      </w:r>
      <w:r w:rsidR="00D37BCC">
        <w:instrText>ADDIN CSL_CITATION { "citationItems" : [ { "id" : "ITEM-1", "itemData" : { "DOI" : "10.1021/ie061318o", "ISSN" : "0888-5885", "author" : [ { "dropping-particle" : "", "family" : "Ommen", "given" : "J. Ruud", "non-dropping-particle" : "van", "parse-names" : false, "suffix" : "" }, { "dropping-particle" : "", "family" : "Nijenhuis", "given" : "John", "non-dropping-particle" : "", "parse-names" : false, "suffix" : "" }, { "dropping-particle" : "", "family" : "Bleek", "given" : "Cor M.", "non-dropping-particle" : "van den", "parse-names" : false, "suffix" : "" }, { "dropping-particle" : "", "family" : "Coppens", "given" : "Marc-Olivier", "non-dropping-particle" : "", "parse-names" : false, "suffix" : "" } ], "container-title" : "Industrial &amp; Engineering Chemistry Research", "id" : "ITEM-1", "issue" : "12", "issued" : { "date-parts" : [ [ "2007", "6" ] ] }, "page" : "4236-4244", "title" : "Four Ways To Introduce Structure in Fluidized Bed Reactors", "type" : "article-journal", "volume" : "46" }, "uris" : [ "http://www.mendeley.com/documents/?uuid=21f0054b-97b6-47ec-9dab-af2adbc9f40c" ] } ], "mendeley" : { "formattedCitation" : "(van Ommen et al. 2007)", "plainTextFormattedCitation" : "(van Ommen et al. 2007)", "previouslyFormattedCitation" : "(van Ommen et al. 2007)" }, "properties" : { "noteIndex" : 0 }, "schema" : "https://github.com/citation-style-language/schema/raw/master/csl-citation.json" }</w:instrText>
      </w:r>
      <w:r>
        <w:fldChar w:fldCharType="separate"/>
      </w:r>
      <w:r w:rsidR="00352AE9" w:rsidRPr="00352AE9">
        <w:rPr>
          <w:noProof/>
        </w:rPr>
        <w:t>(van Ommen et al. 2007)</w:t>
      </w:r>
      <w:r>
        <w:fldChar w:fldCharType="end"/>
      </w:r>
      <w:r>
        <w:t xml:space="preserve">.  For example, </w:t>
      </w:r>
      <w:r>
        <w:fldChar w:fldCharType="begin" w:fldLock="1"/>
      </w:r>
      <w:r w:rsidR="00D37BCC">
        <w:instrText>ADDIN CSL_CITATION { "citationItems" : [ { "id" : "ITEM-1", "itemData" : { "DOI" : "10.1016/j.coche.2012.03.002", "ISBN" : "2211-3398", "ISSN" : "22113398", "abstract" : "Mechanisms used by biology to solve fundamental problems, such as those related to scalability, efficiency and robustness could guide the design of innovative solutions to similar challenges in chemical engineering. Complementing progress in bioinspired chemistry and materials science, we identify three methodologies as the backbone of nature-inspired reactor and catalysis engineering. First, biology often uses hierarchical networks to bridge scales and facilitate transport, leading to broadly scalable solutions that are robust, highly efficient, or both. Second, nano-confinement with carefully balanced forces at multiple scales creates structured environments with superior catalytic performance. Finally, nature employs dynamics to form synergistic and adaptable organizations from simple components. While common in nature, such mechanisms are only sporadically applied technologically in a purposeful manner. Nature-inspired chemical engineering shows great potential to innovate reactor and catalysis engineering, when using a fundamentally rooted approach, adapted to the specific context of chemical engineering processes, rather than mimicry. ?? 2012 Elsevier Ltd. All rights reserved.", "author" : [ { "dropping-particle" : "", "family" : "Coppens", "given" : "Marc-Olivier", "non-dropping-particle" : "", "parse-names" : false, "suffix" : "" } ], "container-title" : "Current Opinion in Chemical Engineering", "id" : "ITEM-1", "issue" : "3", "issued" : { "date-parts" : [ [ "2012" ] ] }, "page" : "281-289", "publisher" : "Elsevier Ltd", "title" : "A nature-inspired approach to reactor and catalysis engineering", "type" : "article-journal", "volume" : "1" }, "uris" : [ "http://www.mendeley.com/documents/?uuid=a7023dc5-cda8-4234-a6f7-261b7b564e8a" ] } ], "mendeley" : { "formattedCitation" : "(Coppens 2012)", "manualFormatting" : "Coppens (2012)", "plainTextFormattedCitation" : "(Coppens 2012)", "previouslyFormattedCitation" : "(Coppens 2012)" }, "properties" : { "noteIndex" : 0 }, "schema" : "https://github.com/citation-style-language/schema/raw/master/csl-citation.json" }</w:instrText>
      </w:r>
      <w:r>
        <w:fldChar w:fldCharType="separate"/>
      </w:r>
      <w:r w:rsidRPr="0054547D">
        <w:rPr>
          <w:noProof/>
        </w:rPr>
        <w:t xml:space="preserve">Coppens </w:t>
      </w:r>
      <w:r>
        <w:rPr>
          <w:noProof/>
        </w:rPr>
        <w:t>(</w:t>
      </w:r>
      <w:r w:rsidRPr="0054547D">
        <w:rPr>
          <w:noProof/>
        </w:rPr>
        <w:t>2012)</w:t>
      </w:r>
      <w:r>
        <w:fldChar w:fldCharType="end"/>
      </w:r>
      <w:r>
        <w:t xml:space="preserve"> likens pulsation to a nature-inspired method of increasing dynamic self-assembly, as it has been demonstrated to produce effects such as ordered </w:t>
      </w:r>
      <w:r>
        <w:fldChar w:fldCharType="begin" w:fldLock="1"/>
      </w:r>
      <w:r w:rsidR="00D37BCC">
        <w:instrText>ADDIN CSL_CITATION { "citationItems" : [ { "id" : "ITEM-1", "itemData" : { "DOI" : "10.1016/j.cej.2003.08.007", "ISSN" : "13858947", "author" : [ { "dropping-particle" : "", "family" : "Coppens", "given" : "Marc-Olivier", "non-dropping-particle" : "", "parse-names" : false, "suffix" : "" }, { "dropping-particle" : "", "family" : "Ommen", "given" : "J. Ruud", "non-dropping-particle" : "van", "parse-names" : false, "suffix" : "" } ], "container-title" : "Chemical Engineering Journal", "id" : "ITEM-1", "issue" : "1-3", "issued" : { "date-parts" : [ [ "2003", "12" ] ] }, "page" : "117-124", "title" : "Structuring chaotic fluidized beds", "type" : "article-journal", "volume" : "96" }, "uris" : [ "http://www.mendeley.com/documents/?uuid=8d8ea52b-e562-44f1-ba09-b5e5953caa9e" ] } ], "mendeley" : { "formattedCitation" : "(Coppens &amp; van Ommen 2003)", "plainTextFormattedCitation" : "(Coppens &amp; van Ommen 2003)", "previouslyFormattedCitation" : "(Coppens &amp; van Ommen 2003)" }, "properties" : { "noteIndex" : 0 }, "schema" : "https://github.com/citation-style-language/schema/raw/master/csl-citation.json" }</w:instrText>
      </w:r>
      <w:r>
        <w:fldChar w:fldCharType="separate"/>
      </w:r>
      <w:r w:rsidR="00352AE9" w:rsidRPr="00352AE9">
        <w:rPr>
          <w:noProof/>
        </w:rPr>
        <w:t>(Coppens &amp; van Ommen 2003)</w:t>
      </w:r>
      <w:r>
        <w:fldChar w:fldCharType="end"/>
      </w:r>
      <w:r>
        <w:t xml:space="preserve"> or smaller </w:t>
      </w:r>
      <w:r>
        <w:fldChar w:fldCharType="begin" w:fldLock="1"/>
      </w:r>
      <w:r w:rsidR="00D37BCC">
        <w:instrText>ADDIN CSL_CITATION { "citationItems" : [ { "id" : "ITEM-1", "itemData" : { "ISSN" : "03607275", "author" : [ { "dropping-particle" : "", "family" : "Ommen", "given" : "J. Ruud", "non-dropping-particle" : "van", "parse-names" : false, "suffix" : "" }, { "dropping-particle" : "", "family" : "Nijenhuis", "given" : "John", "non-dropping-particle" : "", "parse-names" : false, "suffix" : "" }, { "dropping-particle" : "", "family" : "Coppens", "given" : "Marc-Olivier", "non-dropping-particle" : "", "parse-names" : false, "suffix" : "" } ], "container-title" : "Chemical Engineering Progress", "id" : "ITEM-1", "issue" : "7", "issued" : { "date-parts" : [ [ "2009" ] ] }, "page" : "49-57", "title" : "Reshaping the structure of fluidized beds", "type" : "article-journal", "volume" : "105" }, "uris" : [ "http://www.mendeley.com/documents/?uuid=eae970f2-33af-418f-bed8-91d4a858a242" ] } ], "mendeley" : { "formattedCitation" : "(van Ommen et al. 2009)", "plainTextFormattedCitation" : "(van Ommen et al. 2009)", "previouslyFormattedCitation" : "(van Ommen et al. 2009)" }, "properties" : { "noteIndex" : 0 }, "schema" : "https://github.com/citation-style-language/schema/raw/master/csl-citation.json" }</w:instrText>
      </w:r>
      <w:r>
        <w:fldChar w:fldCharType="separate"/>
      </w:r>
      <w:r w:rsidR="00352AE9" w:rsidRPr="00352AE9">
        <w:rPr>
          <w:noProof/>
        </w:rPr>
        <w:t>(van Ommen et al. 2009)</w:t>
      </w:r>
      <w:r>
        <w:fldChar w:fldCharType="end"/>
      </w:r>
      <w:r>
        <w:t xml:space="preserve"> bubbles.  </w:t>
      </w:r>
    </w:p>
    <w:p w14:paraId="71ED9210" w14:textId="77777777" w:rsidR="008168D8" w:rsidRDefault="008168D8" w:rsidP="00EA5CD1">
      <w:pPr>
        <w:spacing w:line="276" w:lineRule="auto"/>
      </w:pPr>
    </w:p>
    <w:p w14:paraId="42096586" w14:textId="77777777" w:rsidR="008168D8" w:rsidRPr="00714164" w:rsidRDefault="008168D8" w:rsidP="00EA5CD1">
      <w:pPr>
        <w:pStyle w:val="Heading2"/>
        <w:numPr>
          <w:ilvl w:val="1"/>
          <w:numId w:val="2"/>
        </w:numPr>
        <w:spacing w:line="276" w:lineRule="auto"/>
        <w:rPr>
          <w:b/>
        </w:rPr>
      </w:pPr>
      <w:bookmarkStart w:id="120" w:name="_Toc474696372"/>
      <w:r w:rsidRPr="00714164">
        <w:rPr>
          <w:b/>
        </w:rPr>
        <w:t>3.</w:t>
      </w:r>
      <w:r>
        <w:rPr>
          <w:b/>
        </w:rPr>
        <w:t>3</w:t>
      </w:r>
      <w:r w:rsidRPr="00714164">
        <w:rPr>
          <w:b/>
        </w:rPr>
        <w:tab/>
      </w:r>
      <w:r>
        <w:rPr>
          <w:b/>
        </w:rPr>
        <w:t>Pulsed flow fluidisation research</w:t>
      </w:r>
      <w:bookmarkEnd w:id="120"/>
    </w:p>
    <w:p w14:paraId="7D88AD4D" w14:textId="3017EBEC" w:rsidR="008168D8" w:rsidRPr="008F09FF" w:rsidRDefault="008168D8" w:rsidP="00EA5CD1">
      <w:pPr>
        <w:spacing w:line="276" w:lineRule="auto"/>
      </w:pPr>
      <w:r>
        <w:t xml:space="preserve">Pulsed flow fluidisation is a specialist subject studied by many fluidisation research groups (e.g. </w:t>
      </w:r>
      <w:r>
        <w:fldChar w:fldCharType="begin" w:fldLock="1"/>
      </w:r>
      <w:r w:rsidR="00D37BCC">
        <w:instrText>ADDIN CSL_CITATION { "citationItems" : [ { "id" : "ITEM-1", "itemData" : { "author" : [ { "dropping-particle" : "", "family" : "Ambrosio-Ugri", "given" : "M.C.B.", "non-dropping-particle" : "", "parse-names" : false, "suffix" : "" }, { "dropping-particle" : "", "family" : "Taranto", "given" : "O.P.", "non-dropping-particle" : "", "parse-names" : false, "suffix" : "" } ], "container-title" : "Brazilian Journal of Chemical Engineering", "id" : "ITEM-1", "issue" : "01", "issued" : { "date-parts" : [ [ "2007" ] ] }, "page" : "95-100", "title" : "Drying in the rotating-pulsed fluidised bed", "type" : "article-journal", "volume" : "24" }, "uris" : [ "http://www.mendeley.com/documents/?uuid=81408da1-933c-4930-a521-266f8750d15d" ] }, { "id" : "ITEM-2", "itemData" : { "DOI" : "10.1080/07373930801929508", "ISSN" : "0737-3937", "author" : [ { "dropping-particle" : "", "family" : "Reyes", "given" : "A.", "non-dropping-particle" : "", "parse-names" : false, "suffix" : "" }, { "dropping-particle" : "", "family" : "Vega", "given" : "R.", "non-dropping-particle" : "", "parse-names" : false, "suffix" : "" }, { "dropping-particle" : "", "family" : "Garc\u00eda", "given" : "G.", "non-dropping-particle" : "", "parse-names" : false, "suffix" : "" } ], "container-title" : "Drying Technology", "id" : "ITEM-2", "issue" : "4", "issued" : { "date-parts" : [ [ "2008", "3", "26" ] ] }, "page" : "476-486", "title" : "Drying sawdust in a pulsed fluidized bed", "type" : "article-journal", "volume" : "26" }, "uris" : [ "http://www.mendeley.com/documents/?uuid=2c63c816-3aad-44e3-89fc-cc743fae446e" ] }, { "id" : "ITEM-3", "itemData" : { "author" : [ { "dropping-particle" : "", "family" : "Alamian", "given" : "Rezvan", "non-dropping-particle" : "", "parse-names" : false, "suffix" : "" }, { "dropping-particle" : "", "family" : "Baniassadi", "given" : "Alireza", "non-dropping-particle" : "", "parse-names" : false, "suffix" : "" }, { "dropping-particle" : "", "family" : "Tabrizi", "given" : "H. B.", "non-dropping-particle" : "", "parse-names" : false, "suffix" : "" } ], "container-title" : "World Academy of Science, Engineering and Technology", "id" : "ITEM-3", "issue" : "1", "issued" : { "date-parts" : [ [ "2011" ] ] }, "page" : "977-981", "title" : "An experimental study on effects of applying the pulsating flow to a gas-solid fluidized bed", "type" : "article-journal", "volume" : "73" }, "uris" : [ "http://www.mendeley.com/documents/?uuid=6d70e6a4-cc3e-464c-a5e0-63d5dbcf1984" ] }, { "id" : "ITEM-4", "itemData" : { "DOI" : "10.1016/j.powtec.2012.03.035", "ISSN" : "00325910", "author" : [ { "dropping-particle" : "", "family" : "Ali", "given" : "Syed Sadiq", "non-dropping-particle" : "", "parse-names" : false, "suffix" : "" }, { "dropping-particle" : "", "family" : "Asif", "given" : "Mohammad", "non-dropping-particle" : "", "parse-names" : false, "suffix" : "" } ], "container-title" : "Powder Technology", "id" : "ITEM-4", "issue" : "1", "issued" : { "date-parts" : [ [ "2012", "7" ] ] }, "page" : "86-92", "publisher" : "Elsevier B.V.", "title" : "Fluidization of nano-powders: effect of flow pulsation", "type" : "article-journal", "volume" : "225" }, "uris" : [ "http://www.mendeley.com/documents/?uuid=20142d5b-92e2-4de6-be15-e70819cf7ef1" ] } ], "mendeley" : { "formattedCitation" : "(Ambrosio-Ugri &amp; Taranto 2007; Reyes et al. 2008; Alamian et al. 2011; Ali &amp; Asif 2012)", "manualFormatting" : "Ambrosio-Ugri &amp; Taranto 2007; Reyes et al. 2008; Alamian et al. 2011; Ali &amp; Asif 2012)", "plainTextFormattedCitation" : "(Ambrosio-Ugri &amp; Taranto 2007; Reyes et al. 2008; Alamian et al. 2011; Ali &amp; Asif 2012)", "previouslyFormattedCitation" : "(Ambrosio-Ugri &amp; Taranto 2007; Reyes et al. 2008; Alamian et al. 2011; Ali &amp; Asif 2012)" }, "properties" : { "noteIndex" : 0 }, "schema" : "https://github.com/citation-style-language/schema/raw/master/csl-citation.json" }</w:instrText>
      </w:r>
      <w:r>
        <w:fldChar w:fldCharType="separate"/>
      </w:r>
      <w:r w:rsidRPr="00714164">
        <w:rPr>
          <w:noProof/>
        </w:rPr>
        <w:t>Ambrosio-Ugri &amp; Taranto 2007; Reyes et al. 2008; Alamian et al. 2011; Ali &amp; Asif 2012)</w:t>
      </w:r>
      <w:r>
        <w:fldChar w:fldCharType="end"/>
      </w:r>
      <w:r>
        <w:t xml:space="preserve">.  Early research was conducted by </w:t>
      </w:r>
      <w:r>
        <w:fldChar w:fldCharType="begin" w:fldLock="1"/>
      </w:r>
      <w:r w:rsidR="00D37BCC">
        <w:instrText>ADDIN CSL_CITATION { "citationItems" : [ { "id" : "ITEM-1", "itemData" : { "author" : [ { "dropping-particle" : "", "family" : "Massimilla", "given" : "L.", "non-dropping-particle" : "", "parse-names" : false, "suffix" : "" }, { "dropping-particle" : "", "family" : "Volpicelli", "given" : "G.", "non-dropping-particle" : "", "parse-names" : false, "suffix" : "" }, { "dropping-particle" : "", "family" : "Raso", "given" : "A.", "non-dropping-particle" : "", "parse-names" : false, "suffix" : "" } ], "container-title" : "Chemical Engineering Progress Symposium Series", "id" : "ITEM-1", "issue" : "1", "issued" : { "date-parts" : [ [ "1966" ] ] }, "page" : "63-70", "title" : "A study on pulsing gas fluidization of beds of particles", "type" : "article-journal", "volume" : "62" }, "uris" : [ "http://www.mendeley.com/documents/?uuid=f4de1bfe-d658-4419-9f1e-2744da7c7b66" ] } ], "mendeley" : { "formattedCitation" : "(Massimilla et al. 1966)", "manualFormatting" : "Massimilla et al. (1966)", "plainTextFormattedCitation" : "(Massimilla et al. 1966)", "previouslyFormattedCitation" : "(Massimilla et al. 1966)" }, "properties" : { "noteIndex" : 0 }, "schema" : "https://github.com/citation-style-language/schema/raw/master/csl-citation.json" }</w:instrText>
      </w:r>
      <w:r>
        <w:fldChar w:fldCharType="separate"/>
      </w:r>
      <w:r w:rsidRPr="00C92C7E">
        <w:rPr>
          <w:noProof/>
        </w:rPr>
        <w:t xml:space="preserve">Massimilla et al. </w:t>
      </w:r>
      <w:r>
        <w:rPr>
          <w:noProof/>
        </w:rPr>
        <w:t>(</w:t>
      </w:r>
      <w:r w:rsidRPr="00C92C7E">
        <w:rPr>
          <w:noProof/>
        </w:rPr>
        <w:t>1966)</w:t>
      </w:r>
      <w:r>
        <w:fldChar w:fldCharType="end"/>
      </w:r>
      <w:r>
        <w:t xml:space="preserve"> who studied the average pressure drop for different pulsation frequencies in a steady condition bed.  The authors found that they could vary the fluidisation quality from intermittently fluidised to fully fluidised by increasing the pulsation frequency incrementally.  </w:t>
      </w:r>
      <w:r>
        <w:fldChar w:fldCharType="begin" w:fldLock="1"/>
      </w:r>
      <w:r w:rsidR="00D37BCC">
        <w:instrText>ADDIN CSL_CITATION { "citationItems" : [ { "id" : "ITEM-1", "itemData" : { "author" : [ { "dropping-particle" : "", "family" : "Kobayashi", "given" : "M", "non-dropping-particle" : "", "parse-names" : false, "suffix" : "" }, { "dropping-particle" : "", "family" : "Ramaswami", "given" : "D", "non-dropping-particle" : "", "parse-names" : false, "suffix" : "" }, { "dropping-particle" : "", "family" : "Brazelton", "given" : "W T", "non-dropping-particle" : "", "parse-names" : false, "suffix" : "" } ], "container-title" : "Chemical Engineering Progress Symposium Series", "id" : "ITEM-1", "issue" : "1", "issued" : { "date-parts" : [ [ "1970" ] ] }, "page" : "47-57", "title" : "Pulsed-bed approach to fluidization", "type" : "article-journal", "volume" : "66" }, "uris" : [ "http://www.mendeley.com/documents/?uuid=3abf1446-101e-438b-853d-39ede3911faa" ] } ], "mendeley" : { "formattedCitation" : "(Kobayashi et al. 1970)", "manualFormatting" : "Kobayashi et al. (1970)", "plainTextFormattedCitation" : "(Kobayashi et al. 1970)", "previouslyFormattedCitation" : "(Kobayashi et al. 1970)" }, "properties" : { "noteIndex" : 0 }, "schema" : "https://github.com/citation-style-language/schema/raw/master/csl-citation.json" }</w:instrText>
      </w:r>
      <w:r>
        <w:fldChar w:fldCharType="separate"/>
      </w:r>
      <w:r w:rsidRPr="00C92C7E">
        <w:rPr>
          <w:noProof/>
        </w:rPr>
        <w:t xml:space="preserve">Kobayashi et al. </w:t>
      </w:r>
      <w:r>
        <w:rPr>
          <w:noProof/>
        </w:rPr>
        <w:t>(</w:t>
      </w:r>
      <w:r w:rsidRPr="00C92C7E">
        <w:rPr>
          <w:noProof/>
        </w:rPr>
        <w:t>1970)</w:t>
      </w:r>
      <w:r>
        <w:fldChar w:fldCharType="end"/>
      </w:r>
      <w:r>
        <w:t xml:space="preserve"> continued the theme in their study on bed expansion by describing a trend for greater expansion under pulsed flow compared to continuous flow, linking increased gas velocities and higher frequencies with the highest bed expansion levels.  </w:t>
      </w:r>
      <w:r>
        <w:fldChar w:fldCharType="begin" w:fldLock="1"/>
      </w:r>
      <w:r w:rsidR="00D37BCC">
        <w:instrText>ADDIN CSL_CITATION { "citationItems" : [ { "id" : "ITEM-1", "itemData" : { "author" : [ { "dropping-particle" : "", "family" : "Wong", "given" : "H W", "non-dropping-particle" : "", "parse-names" : false, "suffix" : "" }, { "dropping-particle" : "", "family" : "Baird", "given" : "M H I", "non-dropping-particle" : "", "parse-names" : false, "suffix" : "" } ], "container-title" : "The Chemical Engineering Journal", "id" : "ITEM-1", "issue" : "2", "issued" : { "date-parts" : [ [ "1971" ] ] }, "page" : "104-113", "title" : "Fluidisation in a pulsed gas flow", "type" : "article-journal", "volume" : "2" }, "uris" : [ "http://www.mendeley.com/documents/?uuid=0e8913b2-7e66-48d0-ba71-979413630cf8" ] } ], "mendeley" : { "formattedCitation" : "(Wong &amp; Baird 1971)", "manualFormatting" : "Wong &amp; Baird (1971)", "plainTextFormattedCitation" : "(Wong &amp; Baird 1971)", "previouslyFormattedCitation" : "(Wong &amp; Baird 1971)" }, "properties" : { "noteIndex" : 0 }, "schema" : "https://github.com/citation-style-language/schema/raw/master/csl-citation.json" }</w:instrText>
      </w:r>
      <w:r>
        <w:fldChar w:fldCharType="separate"/>
      </w:r>
      <w:r w:rsidRPr="00C92C7E">
        <w:rPr>
          <w:noProof/>
        </w:rPr>
        <w:t xml:space="preserve">Wong &amp; Baird </w:t>
      </w:r>
      <w:r>
        <w:rPr>
          <w:noProof/>
        </w:rPr>
        <w:t>(</w:t>
      </w:r>
      <w:r w:rsidRPr="00C92C7E">
        <w:rPr>
          <w:noProof/>
        </w:rPr>
        <w:t>1971)</w:t>
      </w:r>
      <w:r>
        <w:fldChar w:fldCharType="end"/>
      </w:r>
      <w:r>
        <w:t xml:space="preserve"> also began researching pulsed flows by monitoring pressure drop over time, finding that continuous flow operating conditions produced regular pressure peaks, indicating a natural fluidising pressure frequency.  Therefore, the authors were able to match the imposed pulsation frequency to that found in the continuous flow bed, producing bed expansion values greater than under any other imposed frequency.  </w:t>
      </w:r>
    </w:p>
    <w:p w14:paraId="23B61955" w14:textId="77777777" w:rsidR="008168D8" w:rsidRDefault="008168D8" w:rsidP="00EA5CD1">
      <w:pPr>
        <w:spacing w:line="276" w:lineRule="auto"/>
      </w:pPr>
    </w:p>
    <w:p w14:paraId="1BF6A653" w14:textId="77777777" w:rsidR="008168D8" w:rsidRDefault="008168D8" w:rsidP="00EA5CD1">
      <w:pPr>
        <w:pStyle w:val="Heading3"/>
        <w:numPr>
          <w:ilvl w:val="2"/>
          <w:numId w:val="2"/>
        </w:numPr>
        <w:spacing w:line="276" w:lineRule="auto"/>
      </w:pPr>
      <w:bookmarkStart w:id="121" w:name="_Toc474696373"/>
      <w:r>
        <w:t>3.3.1</w:t>
      </w:r>
      <w:r>
        <w:tab/>
        <w:t>Producing a low frequency pulsation</w:t>
      </w:r>
      <w:bookmarkEnd w:id="121"/>
    </w:p>
    <w:p w14:paraId="60578CD3" w14:textId="6E44D16C" w:rsidR="008168D8" w:rsidRDefault="008168D8" w:rsidP="00EA5CD1">
      <w:pPr>
        <w:spacing w:line="276" w:lineRule="auto"/>
      </w:pPr>
      <w:r>
        <w:t>Pulsed flow fluidisation involves a means of stopping and starting the fluidising gas flow.  This can be applied using a range of methods, to either all of the flow (</w:t>
      </w:r>
      <w:r>
        <w:fldChar w:fldCharType="begin"/>
      </w:r>
      <w:r>
        <w:instrText xml:space="preserve"> REF _Ref448818752 \h  \* MERGEFORMAT </w:instrText>
      </w:r>
      <w:r>
        <w:fldChar w:fldCharType="separate"/>
      </w:r>
      <w:r w:rsidR="005D3AE0">
        <w:t xml:space="preserve">Figure </w:t>
      </w:r>
      <w:r w:rsidR="005D3AE0">
        <w:rPr>
          <w:noProof/>
        </w:rPr>
        <w:t>3</w:t>
      </w:r>
      <w:r w:rsidR="005D3AE0">
        <w:rPr>
          <w:noProof/>
        </w:rPr>
        <w:noBreakHyphen/>
        <w:t>1</w:t>
      </w:r>
      <w:r>
        <w:fldChar w:fldCharType="end"/>
      </w:r>
      <w:r>
        <w:t>a), or part of the flow, termed partially pulsed, or pulsation-assisted (</w:t>
      </w:r>
      <w:r>
        <w:fldChar w:fldCharType="begin"/>
      </w:r>
      <w:r>
        <w:instrText xml:space="preserve"> REF _Ref448818752 \h  \* MERGEFORMAT </w:instrText>
      </w:r>
      <w:r>
        <w:fldChar w:fldCharType="separate"/>
      </w:r>
      <w:r w:rsidR="005D3AE0">
        <w:t xml:space="preserve">Figure </w:t>
      </w:r>
      <w:r w:rsidR="005D3AE0">
        <w:rPr>
          <w:noProof/>
        </w:rPr>
        <w:t>3</w:t>
      </w:r>
      <w:r w:rsidR="005D3AE0">
        <w:rPr>
          <w:noProof/>
        </w:rPr>
        <w:noBreakHyphen/>
        <w:t>1</w:t>
      </w:r>
      <w:r>
        <w:fldChar w:fldCharType="end"/>
      </w:r>
      <w:r>
        <w:t xml:space="preserve">b).  In the majority of cases, pulsed flow methods </w:t>
      </w:r>
      <w:r>
        <w:lastRenderedPageBreak/>
        <w:t>can be categorised as either a relocating form of pulsation or an intermittent form.  Both forms produce a similar effect above the distributor plate, but differ in how they control the pulsation characteristics (</w:t>
      </w:r>
      <w:r>
        <w:fldChar w:fldCharType="begin"/>
      </w:r>
      <w:r>
        <w:instrText xml:space="preserve"> REF _Ref448819141 \h  \* MERGEFORMAT </w:instrText>
      </w:r>
      <w:r>
        <w:fldChar w:fldCharType="separate"/>
      </w:r>
      <w:r w:rsidR="005D3AE0">
        <w:t xml:space="preserve">Figure </w:t>
      </w:r>
      <w:r w:rsidR="005D3AE0">
        <w:rPr>
          <w:noProof/>
        </w:rPr>
        <w:t>3</w:t>
      </w:r>
      <w:r w:rsidR="005D3AE0">
        <w:rPr>
          <w:noProof/>
        </w:rPr>
        <w:noBreakHyphen/>
        <w:t>2</w:t>
      </w:r>
      <w:r>
        <w:fldChar w:fldCharType="end"/>
      </w:r>
      <w:r>
        <w:t>).</w:t>
      </w:r>
      <w:r w:rsidRPr="00A06644">
        <w:t xml:space="preserve"> </w:t>
      </w:r>
      <w:r>
        <w:t xml:space="preserve">  The most common air velocity functions are square and sinusoidal waves (</w:t>
      </w:r>
      <w:r>
        <w:fldChar w:fldCharType="begin"/>
      </w:r>
      <w:r>
        <w:instrText xml:space="preserve"> REF _Ref448818752 \h  \* MERGEFORMAT </w:instrText>
      </w:r>
      <w:r>
        <w:fldChar w:fldCharType="separate"/>
      </w:r>
      <w:r w:rsidR="005D3AE0">
        <w:t xml:space="preserve">Figure </w:t>
      </w:r>
      <w:r w:rsidR="005D3AE0">
        <w:rPr>
          <w:noProof/>
        </w:rPr>
        <w:t>3</w:t>
      </w:r>
      <w:r w:rsidR="005D3AE0">
        <w:rPr>
          <w:noProof/>
        </w:rPr>
        <w:noBreakHyphen/>
        <w:t>1</w:t>
      </w:r>
      <w:r>
        <w:fldChar w:fldCharType="end"/>
      </w:r>
      <w:r>
        <w:t xml:space="preserve">) </w:t>
      </w:r>
      <w:r>
        <w:fldChar w:fldCharType="begin" w:fldLock="1"/>
      </w:r>
      <w:r w:rsidR="00D37BCC">
        <w:instrText>ADDIN CSL_CITATION { "citationItems" : [ { "id" : "ITEM-1", "itemData" : { "author" : [ { "dropping-particle" : "", "family" : "Li", "given" : "Zhanyong", "non-dropping-particle" : "", "parse-names" : false, "suffix" : "" }, { "dropping-particle" : "", "family" : "Kobayashi", "given" : "Noriyuki", "non-dropping-particle" : "", "parse-names" : false, "suffix" : "" }, { "dropping-particle" : "", "family" : "Deguchi", "given" : "Seiichi", "non-dropping-particle" : "", "parse-names" : false, "suffix" : "" }, { "dropping-particle" : "", "family" : "Hasatani", "given" : "Masanobu", "non-dropping-particle" : "", "parse-names" : false, "suffix" : "" } ], "container-title" : "Journal of Chemical Engineering of Japan", "id" : "ITEM-1", "issue" : "9", "issued" : { "date-parts" : [ [ "2004" ] ] }, "page" : "1179-1182", "title" : "Investigation on the drying kinetics in a pulsed fluidized bed", "type" : "article-journal", "volume" : "37" }, "uris" : [ "http://www.mendeley.com/documents/?uuid=1eb1ad23-4544-4725-ad45-98bbdd740591" ] } ], "mendeley" : { "formattedCitation" : "(Li et al. 2004)", "plainTextFormattedCitation" : "(Li et al. 2004)", "previouslyFormattedCitation" : "(Li et al. 2004)" }, "properties" : { "noteIndex" : 0 }, "schema" : "https://github.com/citation-style-language/schema/raw/master/csl-citation.json" }</w:instrText>
      </w:r>
      <w:r>
        <w:fldChar w:fldCharType="separate"/>
      </w:r>
      <w:r w:rsidR="00352AE9" w:rsidRPr="00352AE9">
        <w:rPr>
          <w:noProof/>
        </w:rPr>
        <w:t>(Li et al. 2004)</w:t>
      </w:r>
      <w:r>
        <w:fldChar w:fldCharType="end"/>
      </w:r>
      <w:r>
        <w:t xml:space="preserve"> whilst saw tooth and rectangular patterns are less frequently used </w:t>
      </w:r>
      <w:r>
        <w:fldChar w:fldCharType="begin" w:fldLock="1"/>
      </w:r>
      <w:r w:rsidR="00D37BCC">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plainTextFormattedCitation" : "(Bizhaem &amp; Tabrizi 2013)", "previouslyFormattedCitation" : "(Bizhaem &amp; Tabrizi 2013)" }, "properties" : { "noteIndex" : 0 }, "schema" : "https://github.com/citation-style-language/schema/raw/master/csl-citation.json" }</w:instrText>
      </w:r>
      <w:r>
        <w:fldChar w:fldCharType="separate"/>
      </w:r>
      <w:r w:rsidR="00352AE9" w:rsidRPr="00352AE9">
        <w:rPr>
          <w:noProof/>
        </w:rPr>
        <w:t>(Bizhaem &amp; Tabrizi 2013)</w:t>
      </w:r>
      <w:r>
        <w:fldChar w:fldCharType="end"/>
      </w:r>
      <w:r>
        <w:t xml:space="preserve">.  </w:t>
      </w:r>
      <w:r w:rsidRPr="00D97817">
        <w:t>Pulsation wave patterns after the device can be measured by a non-invasive pressure sensor.</w:t>
      </w:r>
      <w:r>
        <w:t xml:space="preserve">  The frequencies applied tend to be in the range of 0-15 Hz </w:t>
      </w:r>
      <w:r>
        <w:fldChar w:fldCharType="begin" w:fldLock="1"/>
      </w:r>
      <w:r w:rsidR="00D37BCC">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plainTextFormattedCitation" : "(Zhang &amp; Koksal 2006)", "previouslyFormattedCitation" : "(Zhang &amp; Koksal 2006)" }, "properties" : { "noteIndex" : 0 }, "schema" : "https://github.com/citation-style-language/schema/raw/master/csl-citation.json" }</w:instrText>
      </w:r>
      <w:r>
        <w:fldChar w:fldCharType="separate"/>
      </w:r>
      <w:r w:rsidR="00352AE9" w:rsidRPr="00352AE9">
        <w:rPr>
          <w:noProof/>
        </w:rPr>
        <w:t>(Zhang &amp; Koksal 2006)</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7"/>
        <w:gridCol w:w="4525"/>
      </w:tblGrid>
      <w:tr w:rsidR="008168D8" w14:paraId="6990F559" w14:textId="77777777" w:rsidTr="008168D8">
        <w:tc>
          <w:tcPr>
            <w:tcW w:w="4717" w:type="dxa"/>
          </w:tcPr>
          <w:p w14:paraId="19C27038" w14:textId="77777777" w:rsidR="008168D8" w:rsidRDefault="008168D8" w:rsidP="00EA5CD1">
            <w:pPr>
              <w:spacing w:line="276" w:lineRule="auto"/>
            </w:pPr>
            <w:r>
              <w:t>a)</w:t>
            </w:r>
          </w:p>
        </w:tc>
        <w:tc>
          <w:tcPr>
            <w:tcW w:w="4525" w:type="dxa"/>
          </w:tcPr>
          <w:p w14:paraId="5357C798" w14:textId="77777777" w:rsidR="008168D8" w:rsidRDefault="008168D8" w:rsidP="00EA5CD1">
            <w:pPr>
              <w:spacing w:line="276" w:lineRule="auto"/>
            </w:pPr>
            <w:r>
              <w:t>b)</w:t>
            </w:r>
          </w:p>
        </w:tc>
      </w:tr>
      <w:tr w:rsidR="008168D8" w14:paraId="7BC1691C" w14:textId="77777777" w:rsidTr="008168D8">
        <w:tc>
          <w:tcPr>
            <w:tcW w:w="4717" w:type="dxa"/>
          </w:tcPr>
          <w:p w14:paraId="79213D15" w14:textId="77777777" w:rsidR="008168D8" w:rsidRDefault="008168D8" w:rsidP="00EA5CD1">
            <w:pPr>
              <w:spacing w:line="276" w:lineRule="auto"/>
            </w:pPr>
            <w:r>
              <w:rPr>
                <w:noProof/>
                <w:lang w:eastAsia="en-GB"/>
              </w:rPr>
              <w:drawing>
                <wp:inline distT="0" distB="0" distL="0" distR="0" wp14:anchorId="440753FE" wp14:editId="4DC48E25">
                  <wp:extent cx="2858610" cy="2592280"/>
                  <wp:effectExtent l="0" t="0" r="0" b="0"/>
                  <wp:docPr id="433" name="Chart 4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c>
          <w:tcPr>
            <w:tcW w:w="4525" w:type="dxa"/>
          </w:tcPr>
          <w:p w14:paraId="0B314219" w14:textId="77777777" w:rsidR="008168D8" w:rsidRDefault="008168D8" w:rsidP="00EA5CD1">
            <w:pPr>
              <w:spacing w:line="276" w:lineRule="auto"/>
            </w:pPr>
            <w:r>
              <w:rPr>
                <w:noProof/>
                <w:lang w:eastAsia="en-GB"/>
              </w:rPr>
              <w:drawing>
                <wp:inline distT="0" distB="0" distL="0" distR="0" wp14:anchorId="4C80FE1E" wp14:editId="088DF0DE">
                  <wp:extent cx="2698811" cy="2565646"/>
                  <wp:effectExtent l="0" t="0" r="6350" b="6350"/>
                  <wp:docPr id="434" name="Chart 4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r>
    </w:tbl>
    <w:p w14:paraId="45EA4192" w14:textId="1BFC8758" w:rsidR="008168D8" w:rsidRPr="00E12030" w:rsidRDefault="008168D8" w:rsidP="00EA5CD1">
      <w:pPr>
        <w:pStyle w:val="Caption"/>
        <w:spacing w:line="276" w:lineRule="auto"/>
      </w:pPr>
      <w:bookmarkStart w:id="122" w:name="_Ref448818752"/>
      <w:bookmarkStart w:id="123" w:name="_Toc474686574"/>
      <w:r>
        <w:t xml:space="preserve">Figure </w:t>
      </w:r>
      <w:fldSimple w:instr=" STYLEREF 1 \s ">
        <w:r w:rsidR="005D3AE0">
          <w:rPr>
            <w:noProof/>
          </w:rPr>
          <w:t>3</w:t>
        </w:r>
      </w:fldSimple>
      <w:r w:rsidR="00F02E7D">
        <w:noBreakHyphen/>
      </w:r>
      <w:fldSimple w:instr=" SEQ Figure \* ARABIC \s 1 ">
        <w:r w:rsidR="005D3AE0">
          <w:rPr>
            <w:noProof/>
          </w:rPr>
          <w:t>1</w:t>
        </w:r>
      </w:fldSimple>
      <w:bookmarkEnd w:id="122"/>
      <w:r>
        <w:t xml:space="preserve">.  Pulsation generation over time; a) comparison of pulsation frequencies </w:t>
      </w:r>
      <w:r>
        <w:fldChar w:fldCharType="begin" w:fldLock="1"/>
      </w:r>
      <w:r w:rsidR="00D37BCC">
        <w:instrText>ADDIN CSL_CITATION { "citationItems" : [ { "id" : "ITEM-1", "itemData" : { "DOI" : "10.1016/j.powtec.2012.03.035", "ISSN" : "00325910", "author" : [ { "dropping-particle" : "", "family" : "Ali", "given" : "Syed Sadiq", "non-dropping-particle" : "", "parse-names" : false, "suffix" : "" }, { "dropping-particle" : "", "family" : "Asif", "given" : "Mohammad", "non-dropping-particle" : "", "parse-names" : false, "suffix" : "" } ], "container-title" : "Powder Technology", "id" : "ITEM-1", "issue" : "1", "issued" : { "date-parts" : [ [ "2012", "7" ] ] }, "page" : "86-92", "publisher" : "Elsevier B.V.", "title" : "Fluidization of nano-powders: effect of flow pulsation", "type" : "article-journal", "volume" : "225" }, "uris" : [ "http://www.mendeley.com/documents/?uuid=20142d5b-92e2-4de6-be15-e70819cf7ef1" ] } ], "mendeley" : { "formattedCitation" : "(Ali &amp; Asif 2012)", "manualFormatting" : "(adapted from Ali &amp; Asif 2012)", "plainTextFormattedCitation" : "(Ali &amp; Asif 2012)", "previouslyFormattedCitation" : "(Ali &amp; Asif 2012)" }, "properties" : { "noteIndex" : 0 }, "schema" : "https://github.com/citation-style-language/schema/raw/master/csl-citation.json" }</w:instrText>
      </w:r>
      <w:r>
        <w:fldChar w:fldCharType="separate"/>
      </w:r>
      <w:r w:rsidRPr="00EC7EDB">
        <w:rPr>
          <w:noProof/>
        </w:rPr>
        <w:t>(</w:t>
      </w:r>
      <w:r>
        <w:rPr>
          <w:noProof/>
        </w:rPr>
        <w:t xml:space="preserve">adapted from </w:t>
      </w:r>
      <w:r w:rsidRPr="00EC7EDB">
        <w:rPr>
          <w:noProof/>
        </w:rPr>
        <w:t>Ali &amp; Asif 2012)</w:t>
      </w:r>
      <w:r>
        <w:fldChar w:fldCharType="end"/>
      </w:r>
      <w:r>
        <w:t xml:space="preserve"> b) partial sinusoidal pulsation </w:t>
      </w:r>
      <w:r>
        <w:fldChar w:fldCharType="begin" w:fldLock="1"/>
      </w:r>
      <w:r w:rsidR="00D37BCC">
        <w:instrText>ADDIN CSL_CITATION { "citationItems" : [ { "id" : "ITEM-1", "itemData" : { "DOI" : "10.1021/ie200933k", "ISSN" : "0888-5885", "author" : [ { "dropping-particle" : "", "family" : "Hadi", "given" : "Bashar", "non-dropping-particle" : "", "parse-names" : false, "suffix" : "" }, { "dropping-particle" : "", "family" : "Ommen", "given" : "J. Ruud", "non-dropping-particle" : "van", "parse-names" : false, "suffix" : "" }, { "dropping-particle" : "", "family" : "Coppens", "given" : "Marc-Olivier", "non-dropping-particle" : "", "parse-names" : false, "suffix" : "" } ], "container-title" : "Industrial &amp; Engineering Chemistry Research", "id" : "ITEM-1", "issue" : "4", "issued" : { "date-parts" : [ [ "2012", "2" ] ] }, "page" : "1713-1720", "title" : "Enhanced Particle Mixing in Pulsed Fluidized Beds and the Effect of Internals", "type" : "article-journal", "volume" : "51" }, "uris" : [ "http://www.mendeley.com/documents/?uuid=4927529b-d4a8-4c07-8b4c-373b205f8742" ] } ], "mendeley" : { "formattedCitation" : "(Hadi et al. 2012)", "manualFormatting" : "(adapted from Hadi et al. 2012)", "plainTextFormattedCitation" : "(Hadi et al. 2012)", "previouslyFormattedCitation" : "(Hadi et al. 2012)" }, "properties" : { "noteIndex" : 0 }, "schema" : "https://github.com/citation-style-language/schema/raw/master/csl-citation.json" }</w:instrText>
      </w:r>
      <w:r>
        <w:fldChar w:fldCharType="separate"/>
      </w:r>
      <w:r w:rsidRPr="00EC7EDB">
        <w:rPr>
          <w:noProof/>
        </w:rPr>
        <w:t>(</w:t>
      </w:r>
      <w:r>
        <w:rPr>
          <w:noProof/>
        </w:rPr>
        <w:t xml:space="preserve">adapted from </w:t>
      </w:r>
      <w:r w:rsidRPr="00EC7EDB">
        <w:rPr>
          <w:noProof/>
        </w:rPr>
        <w:t>Hadi et al. 2012)</w:t>
      </w:r>
      <w:r>
        <w:fldChar w:fldCharType="end"/>
      </w:r>
      <w:r>
        <w:t>.</w:t>
      </w:r>
      <w:bookmarkEnd w:id="123"/>
    </w:p>
    <w:p w14:paraId="46E2552E" w14:textId="77777777" w:rsidR="008168D8" w:rsidRDefault="008168D8" w:rsidP="00EA5CD1">
      <w:pPr>
        <w:spacing w:line="276" w:lineRule="auto"/>
      </w:pPr>
    </w:p>
    <w:p w14:paraId="0C64C579" w14:textId="14161246" w:rsidR="008168D8" w:rsidRDefault="008168D8" w:rsidP="00EA5CD1">
      <w:pPr>
        <w:spacing w:line="276" w:lineRule="auto"/>
        <w:rPr>
          <w:noProof/>
        </w:rPr>
      </w:pPr>
      <w:r>
        <w:t>Pulsation devices can be categorised as either intermittent or relocating (</w:t>
      </w:r>
      <w:r>
        <w:fldChar w:fldCharType="begin"/>
      </w:r>
      <w:r>
        <w:instrText xml:space="preserve"> REF _Ref448819141 \h  \* MERGEFORMAT </w:instrText>
      </w:r>
      <w:r>
        <w:fldChar w:fldCharType="separate"/>
      </w:r>
      <w:r w:rsidR="005D3AE0">
        <w:t xml:space="preserve">Figure </w:t>
      </w:r>
      <w:r w:rsidR="005D3AE0">
        <w:rPr>
          <w:noProof/>
        </w:rPr>
        <w:t>3</w:t>
      </w:r>
      <w:r w:rsidR="005D3AE0">
        <w:rPr>
          <w:noProof/>
        </w:rPr>
        <w:noBreakHyphen/>
        <w:t>2</w:t>
      </w:r>
      <w:r>
        <w:fldChar w:fldCharType="end"/>
      </w:r>
      <w:r>
        <w:t>).  A relocating gas stream is characterised by a continuous fluidising gas flow, which is periodically relocated to different sections of the bed plate (</w:t>
      </w:r>
      <w:r>
        <w:fldChar w:fldCharType="begin"/>
      </w:r>
      <w:r>
        <w:instrText xml:space="preserve"> REF _Ref448819141 \h  \* MERGEFORMAT </w:instrText>
      </w:r>
      <w:r>
        <w:fldChar w:fldCharType="separate"/>
      </w:r>
      <w:r w:rsidR="005D3AE0">
        <w:t xml:space="preserve">Figure </w:t>
      </w:r>
      <w:r w:rsidR="005D3AE0">
        <w:rPr>
          <w:noProof/>
        </w:rPr>
        <w:t>3</w:t>
      </w:r>
      <w:r w:rsidR="005D3AE0">
        <w:rPr>
          <w:noProof/>
        </w:rPr>
        <w:noBreakHyphen/>
        <w:t>2</w:t>
      </w:r>
      <w:r>
        <w:fldChar w:fldCharType="end"/>
      </w:r>
      <w:r>
        <w:t>a).  T</w:t>
      </w:r>
      <w:r w:rsidRPr="00D97817">
        <w:t xml:space="preserve">hroughout this </w:t>
      </w:r>
      <w:r>
        <w:t>chapter t</w:t>
      </w:r>
      <w:r w:rsidRPr="00D97817">
        <w:t>his method of pulsation will be referred to as relocating, although it is also occasionally referred to as a rotating gas stream in the literature.</w:t>
      </w:r>
      <w:r>
        <w:t xml:space="preserve">  The most common form of a relocated gas stream is a rotating disk with an open area.  As this disk rotates, it relocates the gas stream to alternating areas of the bed, which are partitioned below the distributor plate to maintain the pulsation effect (</w:t>
      </w:r>
      <w:r w:rsidR="007D1165">
        <w:fldChar w:fldCharType="begin"/>
      </w:r>
      <w:r w:rsidR="007D1165">
        <w:instrText xml:space="preserve"> REF _Ref474661838 \h </w:instrText>
      </w:r>
      <w:r w:rsidR="007D1165">
        <w:fldChar w:fldCharType="separate"/>
      </w:r>
      <w:r w:rsidR="005D3AE0">
        <w:t xml:space="preserve">Figure </w:t>
      </w:r>
      <w:r w:rsidR="005D3AE0">
        <w:rPr>
          <w:noProof/>
        </w:rPr>
        <w:t>3</w:t>
      </w:r>
      <w:r w:rsidR="005D3AE0">
        <w:noBreakHyphen/>
      </w:r>
      <w:r w:rsidR="005D3AE0">
        <w:rPr>
          <w:noProof/>
        </w:rPr>
        <w:t>3</w:t>
      </w:r>
      <w:r w:rsidR="007D1165">
        <w:fldChar w:fldCharType="end"/>
      </w:r>
      <w:r>
        <w:t xml:space="preserve">) </w:t>
      </w:r>
      <w:r>
        <w:fldChar w:fldCharType="begin" w:fldLock="1"/>
      </w:r>
      <w:r w:rsidR="00D37BCC">
        <w:instrText>ADDIN CSL_CITATION { "citationItems" : [ { "id" : "ITEM-1", "itemData" : { "author" : [ { "dropping-particle" : "", "family" : "Elenkov", "given" : "V. R.", "non-dropping-particle" : "", "parse-names" : false, "suffix" : "" }, { "dropping-particle" : "", "family" : "Djurkov", "given" : "T. G.", "non-dropping-particle" : "", "parse-names" : false, "suffix" : "" } ], "container-title" : "IDS Drying '92' Montreal", "id" : "ITEM-1", "issued" : { "date-parts" : [ [ "1992" ] ] }, "page" : "1636-1641", "title" : "Rotating-pulsed fluidized bed dryer for high-moisture content bioproducts", "type" : "article-journal" }, "uris" : [ "http://www.mendeley.com/documents/?uuid=31d78ad5-e2f4-40c4-9924-1ab136572c74" ] } ], "mendeley" : { "formattedCitation" : "(Elenkov &amp; Djurkov 1992)", "plainTextFormattedCitation" : "(Elenkov &amp; Djurkov 1992)", "previouslyFormattedCitation" : "(Elenkov &amp; Djurkov 1992)" }, "properties" : { "noteIndex" : 0 }, "schema" : "https://github.com/citation-style-language/schema/raw/master/csl-citation.json" }</w:instrText>
      </w:r>
      <w:r>
        <w:fldChar w:fldCharType="separate"/>
      </w:r>
      <w:r w:rsidR="00352AE9" w:rsidRPr="00352AE9">
        <w:rPr>
          <w:noProof/>
        </w:rPr>
        <w:t>(Elenkov &amp; Djurkov 1992)</w:t>
      </w:r>
      <w:r>
        <w:fldChar w:fldCharType="end"/>
      </w:r>
      <w:r>
        <w:t xml:space="preserve">.  Many researchers have adopted this method of low frequency pulsed flow fluidisation </w:t>
      </w:r>
      <w:r>
        <w:fldChar w:fldCharType="begin" w:fldLock="1"/>
      </w:r>
      <w:r w:rsidR="00D37BCC">
        <w:instrText>ADDIN CSL_CITATION { "citationItems" : [ { "id" : "ITEM-1", "itemData" : { "ISBN" : "0737393990891", "author" : [ { "dropping-particle" : "", "family" : "Gawrzynski", "given" : "Z.", "non-dropping-particle" : "", "parse-names" : false, "suffix" : "" }, { "dropping-particle" : "", "family" : "Glaser", "given" : "R", "non-dropping-particle" : "", "parse-names" : false, "suffix" : "" }, { "dropping-particle" : "", "family" : "Kudra", "given" : "T", "non-dropping-particle" : "", "parse-names" : false, "suffix" : "" } ], "container-title" : "Drying Technology", "id" : "ITEM-1", "issue" : "7-8", "issued" : { "date-parts" : [ [ "1999" ] ] }, "page" : "1523-1532", "title" : "Drying of powdery materials in a pulsed fluid bed dryer", "type" : "article-journal", "volume" : "17" }, "uris" : [ "http://www.mendeley.com/documents/?uuid=90d83fd4-0f94-494b-a515-fa3def61958d" ] }, { "id" : "ITEM-2", "itemData" : { "author" : [ { "dropping-particle" : "", "family" : "Kudra", "given" : "T", "non-dropping-particle" : "", "parse-names" : false, "suffix" : "" }, { "dropping-particle" : "", "family" : "Gawrzynski", "given" : "Z.", "non-dropping-particle" : "", "parse-names" : false, "suffix" : "" }, { "dropping-particle" : "", "family" : "Glaser", "given" : "R", "non-dropping-particle" : "", "parse-names" : false, "suffix" : "" }, { "dropping-particle" : "", "family" : "Stanislawski", "given" : "J", "non-dropping-particle" : "", "parse-names" : false, "suffix" : "" }, { "dropping-particle" : "", "family" : "Poirier", "given" : "M", "non-dropping-particle" : "", "parse-names" : false, "suffix" : "" } ], "container-title" : "Drying Technology", "id" : "ITEM-2", "issue" : "4-5", "issued" : { "date-parts" : [ [ "2002" ] ] }, "page" : "917-933", "title" : "Drying of pulp and paper sludge in a pulsed fluid bed dryer", "type" : "article-journal", "volume" : "20" }, "uris" : [ "http://www.mendeley.com/documents/?uuid=76810b96-2c77-44e7-905c-61ea35f56343" ] }, { "id" : "ITEM-3", "itemData" : { "DOI" : "10.1080/07373930600778395", "ISSN" : "0737-3937", "author" : [ { "dropping-particle" : "", "family" : "Gawrzy\u0144ski", "given" : "Zbigniew", "non-dropping-particle" : "", "parse-names" : false, "suffix" : "" }, { "dropping-particle" : "", "family" : "Pieczaba", "given" : "Bartosz", "non-dropping-particle" : "", "parse-names" : false, "suffix" : "" } ], "container-title" : "Drying Technology", "id" : "ITEM-3", "issue" : "9", "issued" : { "date-parts" : [ [ "2006", "9" ] ] }, "page" : "1133-1137", "title" : "Hydrodynamics of the pulsed fluid bed with cyclically relocated gas stream with lengthwise pulsation", "type" : "article-journal", "volume" : "24" }, "uris" : [ "http://www.mendeley.com/documents/?uuid=7167104a-4132-4472-a405-9e471cb27225" ] }, { "id" : "ITEM-4", "itemData" : { "DOI" : "10.1016/j.jfoodeng.2006.05.025", "ISSN" : "02608774", "author" : [ { "dropping-particle" : "", "family" : "Nitz", "given" : "Marcello", "non-dropping-particle" : "", "parse-names" : false, "suffix" : "" }, { "dropping-particle" : "", "family" : "Taranto", "given" : "O.P.", "non-dropping-particle" : "", "parse-names" : false, "suffix" : "" } ], "container-title" : "Journal of Food Engineering", "id" : "ITEM-4", "issue" : "1", "issued" : { "date-parts" : [ [ "2007", "5" ] ] }, "page" : "249-256", "title" : "Drying of beans in a pulsed fluid bed dryer: drying kinetics, fluid-dynamic study and comparisons with conventional fluidization", "type" : "article-journal", "volume" : "80" }, "uris" : [ "http://www.mendeley.com/documents/?uuid=d9618c90-97b7-4dea-9ce0-370472cbef4f" ] }, { "id" : "ITEM-5", "itemData" : { "DOI" : "10.1080/07373930701781777", "ISSN" : "0737-3937", "author" : [ { "dropping-particle" : "", "family" : "Reyes", "given" : "A.", "non-dropping-particle" : "", "parse-names" : false, "suffix" : "" }, { "dropping-particle" : "", "family" : "Herrera", "given" : "N.", "non-dropping-particle" : "", "parse-names" : false, "suffix" : "" }, { "dropping-particle" : "", "family" : "Vega", "given" : "R.", "non-dropping-particle" : "", "parse-names" : false, "suffix" : "" } ], "container-title" : "Drying Technology", "id" : "ITEM-5", "issue" : "1", "issued" : { "date-parts" : [ [ "2007", "12", "28" ] ] }, "page" : "122-131", "title" : "Drying suspensions in a pulsed fluidized bed of inert particles", "type" : "article-journal", "volume" : "26" }, "uris" : [ "http://www.mendeley.com/documents/?uuid=2f39f4dd-87b2-472b-8a68-19f71f1059d5" ] }, { "id" : "ITEM-6", "itemData" : { "DOI" : "10.1080/07373930801929508", "ISSN" : "0737-3937", "author" : [ { "dropping-particle" : "", "family" : "Reyes", "given" : "A.", "non-dropping-particle" : "", "parse-names" : false, "suffix" : "" }, { "dropping-particle" : "", "family" : "Vega", "given" : "R.", "non-dropping-particle" : "", "parse-names" : false, "suffix" : "" }, { "dropping-particle" : "", "family" : "Garc\u00eda", "given" : "G.", "non-dropping-particle" : "", "parse-names" : false, "suffix" : "" } ], "container-title" : "Drying Technology", "id" : "ITEM-6", "issue" : "4", "issued" : { "date-parts" : [ [ "2008", "3", "26" ] ] }, "page" : "476-486", "title" : "Drying sawdust in a pulsed fluidized bed", "type" : "article-journal", "volume" : "26" }, "uris" : [ "http://www.mendeley.com/documents/?uuid=2c63c816-3aad-44e3-89fc-cc743fae446e" ] }, { "id" : "ITEM-7", "itemData" : { "DOI" : "10.1080/07373930802603466", "ISSN" : "0737-3937", "author" : [ { "dropping-particle" : "", "family" : "Nitz", "given" : "Marcello", "non-dropping-particle" : "", "parse-names" : false, "suffix" : "" }, { "dropping-particle" : "", "family" : "Taranto", "given" : "O.P.", "non-dropping-particle" : "", "parse-names" : false, "suffix" : "" } ], "container-title" : "Drying Technology", "id" : "ITEM-7", "issue" : "2", "issued" : { "date-parts" : [ [ "2009", "2" ] ] }, "page" : "212-219", "title" : "Drying of a porous material in a pulsed fluid bed dryer: the influences of temperature, frequency of pulsation, and air flow rate", "type" : "article-journal", "volume" : "27" }, "uris" : [ "http://www.mendeley.com/documents/?uuid=39f8f7be-eb91-43a8-bd36-deb3789fa11e" ] }, { "id" : "ITEM-8", "itemData" : { "DOI" : "10.1080/07373937.2010.487715", "ISSN" : "0737-3937", "author" : [ { "dropping-particle" : "", "family" : "Godoi", "given" : "F.C.", "non-dropping-particle" : "", "parse-names" : false, "suffix" : "" }, { "dropping-particle" : "", "family" : "Boin", "given" : "E.S.F.", "non-dropping-particle" : "", "parse-names" : false, "suffix" : "" }, { "dropping-particle" : "", "family" : "Pereira", "given" : "N.R.", "non-dropping-particle" : "", "parse-names" : false, "suffix" : "" }, { "dropping-particle" : "", "family" : "Rocha", "given" : "S.C.S.", "non-dropping-particle" : "", "parse-names" : false, "suffix" : "" } ], "container-title" : "Drying Technology", "id" : "ITEM-8", "issue" : "11", "issued" : { "date-parts" : [ [ "2010", "11", "5" ] ] }, "page" : "1297-1306", "title" : "Fluid dynamics and drying of cohesive particles of a biodegradable polymer (Poly-Hydroxybutyrate) in a rotating pulsed fluidized bed", "type" : "article-journal", "volume" : "28" }, "uris" : [ "http://www.mendeley.com/documents/?uuid=f53a10d8-0afa-4714-851a-bb41da10591c" ] }, { "id" : "ITEM-9", "itemData" : { "DOI" : "10.1080/07373937.2012.686548", "ISSN" : "0737-3937", "author" : [ { "dropping-particle" : "", "family" : "Reyes", "given" : "A.", "non-dropping-particle" : "", "parse-names" : false, "suffix" : "" }, { "dropping-particle" : "", "family" : "Mahn", "given" : "Andrea", "non-dropping-particle" : "", "parse-names" : false, "suffix" : "" }, { "dropping-particle" : "", "family" : "Guzm\u00e1n", "given" : "Carolina", "non-dropping-particle" : "", "parse-names" : false, "suffix" : "" }, { "dropping-particle" : "", "family" : "Antoniz", "given" : "Dafne", "non-dropping-particle" : "", "parse-names" : false, "suffix" : "" } ], "container-title" : "Drying Technology", "id" : "ITEM-9", "issue" : "11-12", "issued" : { "date-parts" : [ [ "2012", "9" ] ] }, "page" : "1368-1376", "title" : "Analysis of the drying of broccoli florets in a fluidized pulsed bed", "type" : "article-journal", "volume" : "30" }, "uris" : [ "http://www.mendeley.com/documents/?uuid=d14f1815-0017-4d08-b4ff-73a4424c2ebc" ] } ], "mendeley" : { "formattedCitation" : "(Gawrzynski et al. 1999; Kudra et al. 2002; Gawrzy\u0144ski &amp; Pieczaba 2006; Nitz &amp; Taranto 2007; Reyes, Herrera, et al. 2007; Reyes et al. 2008; Nitz &amp; Taranto 2009; Godoi et al. 2010; Reyes et al. 2012)", "manualFormatting" : "(e.g Kudra et al. 2002; Gawrzy\u0144ski &amp; Pieczaba 2006; Nitz &amp; Taranto 2007; Reyes, Herrera, et al. 2007; Reyes et al. 2008; Nitz &amp; Taranto 2009; Godoi et al. 2010; Reyes et al. 2012)", "plainTextFormattedCitation" : "(Gawrzynski et al. 1999; Kudra et al. 2002; Gawrzy\u0144ski &amp; Pieczaba 2006; Nitz &amp; Taranto 2007; Reyes, Herrera, et al. 2007; Reyes et al. 2008; Nitz &amp; Taranto 2009; Godoi et al. 2010; Reyes et al. 2012)", "previouslyFormattedCitation" : "(Gawrzynski et al. 1999; Kudra et al. 2002; Gawrzy\u0144ski &amp; Pieczaba 2006; Nitz &amp; Taranto 2007; Reyes, Herrera, et al. 2007; Reyes et al. 2008; Nitz &amp; Taranto 2009; Godoi et al. 2010; Reyes et al. 2012)" }, "properties" : { "noteIndex" : 0 }, "schema" : "https://github.com/citation-style-language/schema/raw/master/csl-citation.json" }</w:instrText>
      </w:r>
      <w:r>
        <w:fldChar w:fldCharType="separate"/>
      </w:r>
      <w:r w:rsidRPr="00515B56">
        <w:rPr>
          <w:noProof/>
        </w:rPr>
        <w:t>(</w:t>
      </w:r>
      <w:r>
        <w:rPr>
          <w:noProof/>
        </w:rPr>
        <w:t xml:space="preserve">e.g </w:t>
      </w:r>
      <w:r w:rsidRPr="00515B56">
        <w:rPr>
          <w:noProof/>
        </w:rPr>
        <w:t>Kudra et al. 2002; Gawrzyński &amp; Pieczaba 2006; Nitz &amp; Taranto 2007; Reyes, Herrera, et al. 2007; Reyes et al. 2008; Nitz &amp; Taranto 2009; Godoi et al. 2010; Reyes et al. 2012)</w:t>
      </w:r>
      <w:r>
        <w:fldChar w:fldCharType="end"/>
      </w:r>
      <w:r>
        <w:t xml:space="preserve">.  For example, </w:t>
      </w:r>
      <w:r>
        <w:fldChar w:fldCharType="begin" w:fldLock="1"/>
      </w:r>
      <w:r w:rsidR="00D37BCC">
        <w:instrText>ADDIN CSL_CITATION { "citationItems" : [ { "id" : "ITEM-1", "itemData" : { "DOI" : "10.1016/j.jfoodeng.2006.05.025", "ISSN" : "02608774", "author" : [ { "dropping-particle" : "", "family" : "Nitz", "given" : "Marcello", "non-dropping-particle" : "", "parse-names" : false, "suffix" : "" }, { "dropping-particle" : "", "family" : "Taranto", "given" : "O.P.", "non-dropping-particle" : "", "parse-names" : false, "suffix" : "" } ], "container-title" : "Journal of Food Engineering", "id" : "ITEM-1", "issue" : "1", "issued" : { "date-parts" : [ [ "2007", "5" ] ] }, "page" : "249-256", "title" : "Drying of beans in a pulsed fluid bed dryer: drying kinetics, fluid-dynamic study and comparisons with conventional fluidization", "type" : "article-journal", "volume" : "80" }, "uris" : [ "http://www.mendeley.com/documents/?uuid=d9618c90-97b7-4dea-9ce0-370472cbef4f" ] } ], "mendeley" : { "formattedCitation" : "(Nitz &amp; Taranto 2007)", "manualFormatting" : "Nitz &amp; Taranto (2007)", "plainTextFormattedCitation" : "(Nitz &amp; Taranto 2007)", "previouslyFormattedCitation" : "(Nitz &amp; Taranto 2007)" }, "properties" : { "noteIndex" : 0 }, "schema" : "https://github.com/citation-style-language/schema/raw/master/csl-citation.json" }</w:instrText>
      </w:r>
      <w:r>
        <w:fldChar w:fldCharType="separate"/>
      </w:r>
      <w:r w:rsidRPr="0070280C">
        <w:rPr>
          <w:noProof/>
        </w:rPr>
        <w:t xml:space="preserve">Nitz &amp; Taranto </w:t>
      </w:r>
      <w:r>
        <w:rPr>
          <w:noProof/>
        </w:rPr>
        <w:t>(</w:t>
      </w:r>
      <w:r w:rsidRPr="0070280C">
        <w:rPr>
          <w:noProof/>
        </w:rPr>
        <w:t>2007)</w:t>
      </w:r>
      <w:r>
        <w:fldChar w:fldCharType="end"/>
      </w:r>
      <w:r>
        <w:rPr>
          <w:b/>
        </w:rPr>
        <w:t xml:space="preserve"> </w:t>
      </w:r>
      <w:r>
        <w:t xml:space="preserve">used a disk with a 25 % free area, whilst </w:t>
      </w:r>
      <w:r>
        <w:fldChar w:fldCharType="begin" w:fldLock="1"/>
      </w:r>
      <w:r w:rsidR="00D37BCC">
        <w:instrText>ADDIN CSL_CITATION { "citationItems" : [ { "id" : "ITEM-1", "itemData" : { "DOI" : "10.1080/07373937.2012.686548", "ISSN" : "0737-3937", "author" : [ { "dropping-particle" : "", "family" : "Reyes", "given" : "A.", "non-dropping-particle" : "", "parse-names" : false, "suffix" : "" }, { "dropping-particle" : "", "family" : "Mahn", "given" : "Andrea", "non-dropping-particle" : "", "parse-names" : false, "suffix" : "" }, { "dropping-particle" : "", "family" : "Guzm\u00e1n", "given" : "Carolina", "non-dropping-particle" : "", "parse-names" : false, "suffix" : "" }, { "dropping-particle" : "", "family" : "Antoniz", "given" : "Dafne", "non-dropping-particle" : "", "parse-names" : false, "suffix" : "" } ], "container-title" : "Drying Technology", "id" : "ITEM-1", "issue" : "11-12", "issued" : { "date-parts" : [ [ "2012", "9" ] ] }, "page" : "1368-1376", "title" : "Analysis of the drying of broccoli florets in a fluidized pulsed bed", "type" : "article-journal", "volume" : "30" }, "uris" : [ "http://www.mendeley.com/documents/?uuid=d14f1815-0017-4d08-b4ff-73a4424c2ebc" ] } ], "mendeley" : { "formattedCitation" : "(Reyes et al. 2012)", "manualFormatting" : "Reyes et al. (2012)", "plainTextFormattedCitation" : "(Reyes et al. 2012)", "previouslyFormattedCitation" : "(Reyes et al. 2012)" }, "properties" : { "noteIndex" : 0 }, "schema" : "https://github.com/citation-style-language/schema/raw/master/csl-citation.json" }</w:instrText>
      </w:r>
      <w:r>
        <w:fldChar w:fldCharType="separate"/>
      </w:r>
      <w:r w:rsidRPr="00C92C7E">
        <w:rPr>
          <w:noProof/>
        </w:rPr>
        <w:t xml:space="preserve">Reyes et al. </w:t>
      </w:r>
      <w:r>
        <w:rPr>
          <w:noProof/>
        </w:rPr>
        <w:t>(</w:t>
      </w:r>
      <w:r w:rsidRPr="00C92C7E">
        <w:rPr>
          <w:noProof/>
        </w:rPr>
        <w:t>2012)</w:t>
      </w:r>
      <w:r>
        <w:fldChar w:fldCharType="end"/>
      </w:r>
      <w:r>
        <w:t xml:space="preserve"> used a disk with only a 6 % free area and </w:t>
      </w:r>
      <w:r>
        <w:fldChar w:fldCharType="begin" w:fldLock="1"/>
      </w:r>
      <w:r w:rsidR="00D37BCC">
        <w:instrText>ADDIN CSL_CITATION { "citationItems" : [ { "id" : "ITEM-1", "itemData" : { "DOI" : "10.1016/j.powtec.2007.05.014", "ISSN" : "00325910", "author" : [ { "dropping-particle" : "", "family" : "Sobrino", "given" : "C.", "non-dropping-particle" : "", "parse-names" : false, "suffix" : "" }, { "dropping-particle" : "", "family" : "Almendros-Iba\u00f1ez", "given" : "J.", "non-dropping-particle" : "", "parse-names" : false, "suffix" : "" }, { "dropping-particle" : "", "family" : "Santana", "given" : "D.", "non-dropping-particle" : "", "parse-names" : false, "suffix" : "" }, { "dropping-particle" : "", "family" : "Vega", "given" : "M.", "non-dropping-particle" : "de", "parse-names" : false, "suffix" : "" } ], "container-title" : "Powder Technology", "id" : "ITEM-1", "issue" : "3", "issued" : { "date-parts" : [ [ "2008", "2" ] ] }, "page" : "273-280", "title" : "Fluidization of Group B particles with a rotating distributor", "type" : "article-journal", "volume" : "181" }, "uris" : [ "http://www.mendeley.com/documents/?uuid=0566a2bd-8f6a-4064-8963-afb7b64028e7" ] } ], "mendeley" : { "formattedCitation" : "(Sobrino et al. 2008)", "manualFormatting" : "Sobrino et al. (2008)", "plainTextFormattedCitation" : "(Sobrino et al. 2008)", "previouslyFormattedCitation" : "(Sobrino et al. 2008)" }, "properties" : { "noteIndex" : 0 }, "schema" : "https://github.com/citation-style-language/schema/raw/master/csl-citation.json" }</w:instrText>
      </w:r>
      <w:r>
        <w:fldChar w:fldCharType="separate"/>
      </w:r>
      <w:r w:rsidRPr="00C92C7E">
        <w:rPr>
          <w:noProof/>
        </w:rPr>
        <w:t xml:space="preserve">Sobrino et al. </w:t>
      </w:r>
      <w:r>
        <w:rPr>
          <w:noProof/>
        </w:rPr>
        <w:t>(</w:t>
      </w:r>
      <w:r w:rsidRPr="00C92C7E">
        <w:rPr>
          <w:noProof/>
        </w:rPr>
        <w:t>2008)</w:t>
      </w:r>
      <w:r>
        <w:fldChar w:fldCharType="end"/>
      </w:r>
      <w:r>
        <w:t xml:space="preserve"> used a disk with a 1 % aperture.  The size of this opening controls part of the influence of the pulsed flow </w:t>
      </w:r>
      <w:r>
        <w:fldChar w:fldCharType="begin" w:fldLock="1"/>
      </w:r>
      <w:r w:rsidR="00D37BCC">
        <w:instrText>ADDIN CSL_CITATION { "citationItems" : [ { "id" : "ITEM-1", "itemData" : { "DOI" : "10.1080/07373930701781777", "ISSN" : "0737-3937", "author" : [ { "dropping-particle" : "", "family" : "Reyes", "given" : "A.", "non-dropping-particle" : "", "parse-names" : false, "suffix" : "" }, { "dropping-particle" : "", "family" : "Herrera", "given" : "N.", "non-dropping-particle" : "", "parse-names" : false, "suffix" : "" }, { "dropping-particle" : "", "family" : "Vega", "given" : "R.", "non-dropping-particle" : "", "parse-names" : false, "suffix" : "" } ], "container-title" : "Drying Technology", "id" : "ITEM-1", "issue" : "1", "issued" : { "date-parts" : [ [ "2007", "12", "28" ] ] }, "page" : "122-131", "title" : "Drying suspensions in a pulsed fluidized bed of inert particles", "type" : "article-journal", "volume" : "26" }, "uris" : [ "http://www.mendeley.com/documents/?uuid=2f39f4dd-87b2-472b-8a68-19f71f1059d5" ] } ], "mendeley" : { "formattedCitation" : "(Reyes, Herrera, et al. 2007)", "plainTextFormattedCitation" : "(Reyes, Herrera, et al. 2007)", "previouslyFormattedCitation" : "(Reyes, Herrera, et al. 2007)" }, "properties" : { "noteIndex" : 0 }, "schema" : "https://github.com/citation-style-language/schema/raw/master/csl-citation.json" }</w:instrText>
      </w:r>
      <w:r>
        <w:fldChar w:fldCharType="separate"/>
      </w:r>
      <w:r w:rsidR="00352AE9" w:rsidRPr="00352AE9">
        <w:rPr>
          <w:noProof/>
        </w:rPr>
        <w:t>(Reyes, Herrera, et al. 2007)</w:t>
      </w:r>
      <w:r>
        <w:fldChar w:fldCharType="end"/>
      </w:r>
      <w:r>
        <w:t xml:space="preserve">.  </w:t>
      </w:r>
      <w:r w:rsidRPr="0018769A">
        <w:fldChar w:fldCharType="begin" w:fldLock="1"/>
      </w:r>
      <w:r w:rsidR="00D37BCC">
        <w:instrText>ADDIN CSL_CITATION { "citationItems" : [ { "id" : "ITEM-1", "itemData" : { "DOI" : "10.1016/j.jspr.2004.06.003", "ISSN" : "0022474X", "abstract" : "Consumption of energy, outlet moisture content and quality of the dried commodity are important parameters of paddy-dryer performance. The fluidised-bed paddy-dryer has been commercialised for several years and in this paper, paddy drying by pulsed and conventional fluidised-bed dryers are compared. Experimental results have shown that the variation of moisture content at the exits of both dryer types in test runs was very small. Heat utilisation was more effective when such dryers were used to dry paddy at moisture contents above 24% dry basis and up to 50% of the thermal energy was saved by recycling 70\u201380% of the air. Paddy qualities i.e. head-rice yield and colour of the dried white rice were similar with both dryers and almost the same as the original undried values, or slightly higher in the case of head-rice yield, depending upon the drying conditions. Below 28% dry basis, it is recommended that inlet-air temperature should be lower than 145\u00a0\u00b0C in order to maintain white colour. The cooked rice obtained from paddy dried at a temperature of 145\u00a0\u00b0C was harder than naturally dried control samples. A mathematical model based on energy and mass balance predicted values in good agreement with experimental results for both the pulsed and conventional fluidised-bed dryers. Calculated thermal and electrical energy consumptions indicated that the pulsed flow dryer was more economical than the conventional dryer.", "author" : [ { "dropping-particle" : "", "family" : "Prachayawarakorn", "given" : "Somkiat", "non-dropping-particle" : "", "parse-names" : false, "suffix" : "" }, { "dropping-particle" : "", "family" : "Tia", "given" : "Warunee", "non-dropping-particle" : "", "parse-names" : false, "suffix" : "" }, { "dropping-particle" : "", "family" : "Poopaiboon", "given" : "Korakot", "non-dropping-particle" : "", "parse-names" : false, "suffix" : "" }, { "dropping-particle" : "", "family" : "Soponronnarit", "given" : "Somchart", "non-dropping-particle" : "", "parse-names" : false, "suffix" : "" } ], "container-title" : "Journal of Stored Products Research", "id" : "ITEM-1", "issue" : "5", "issued" : { "date-parts" : [ [ "2005", "1" ] ] }, "page" : "479-497", "title" : "Comparison of performances of pulsed and conventional fluidised-bed dryers", "type" : "article-journal", "volume" : "41" }, "uris" : [ "http://www.mendeley.com/documents/?uuid=68dd5fd4-899f-4d1a-bbfa-b2f393c3e3fd" ] } ], "mendeley" : { "formattedCitation" : "(Prachayawarakorn et al. 2005)", "manualFormatting" : "Prachayawarakorn et al. (2005)", "plainTextFormattedCitation" : "(Prachayawarakorn et al. 2005)", "previouslyFormattedCitation" : "(Prachayawarakorn et al. 2005)" }, "properties" : { "noteIndex" : 0 }, "schema" : "https://github.com/citation-style-language/schema/raw/master/csl-citation.json" }</w:instrText>
      </w:r>
      <w:r w:rsidRPr="0018769A">
        <w:fldChar w:fldCharType="separate"/>
      </w:r>
      <w:r w:rsidRPr="00C92C7E">
        <w:rPr>
          <w:noProof/>
        </w:rPr>
        <w:t xml:space="preserve">Prachayawarakorn et al. </w:t>
      </w:r>
      <w:r>
        <w:rPr>
          <w:noProof/>
        </w:rPr>
        <w:t>(</w:t>
      </w:r>
      <w:r w:rsidRPr="00C92C7E">
        <w:rPr>
          <w:noProof/>
        </w:rPr>
        <w:t>2005)</w:t>
      </w:r>
      <w:r w:rsidRPr="0018769A">
        <w:fldChar w:fldCharType="end"/>
      </w:r>
      <w:r w:rsidRPr="0018769A">
        <w:t xml:space="preserve"> </w:t>
      </w:r>
      <w:r>
        <w:t xml:space="preserve">used an intermittent form of pulsation by installing two </w:t>
      </w:r>
      <w:r w:rsidRPr="0018769A">
        <w:t>butterfly valves</w:t>
      </w:r>
      <w:r>
        <w:t xml:space="preserve"> below the distributor plate, but their design in operation acts as a relocating form of pulsation as the gas flow is never fully stopped, but rather relocated to either half of the bed dependent on which valve is open.</w:t>
      </w:r>
    </w:p>
    <w:tbl>
      <w:tblPr>
        <w:tblStyle w:val="TableGrid"/>
        <w:tblW w:w="5043"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668"/>
        <w:gridCol w:w="1842"/>
        <w:gridCol w:w="1984"/>
        <w:gridCol w:w="1985"/>
        <w:gridCol w:w="1842"/>
      </w:tblGrid>
      <w:tr w:rsidR="008168D8" w14:paraId="2418D31D" w14:textId="77777777" w:rsidTr="008168D8">
        <w:tc>
          <w:tcPr>
            <w:tcW w:w="895" w:type="pct"/>
            <w:shd w:val="clear" w:color="auto" w:fill="FFFFFF" w:themeFill="background1"/>
            <w:vAlign w:val="center"/>
          </w:tcPr>
          <w:p w14:paraId="10F873C6" w14:textId="77777777" w:rsidR="008168D8" w:rsidRDefault="008168D8" w:rsidP="00EA5CD1">
            <w:pPr>
              <w:pStyle w:val="ListParagraph"/>
              <w:spacing w:before="120" w:line="276" w:lineRule="auto"/>
              <w:ind w:left="0"/>
              <w:jc w:val="both"/>
            </w:pPr>
            <w:r>
              <w:rPr>
                <w:noProof/>
              </w:rPr>
              <w:lastRenderedPageBreak/>
              <w:t>a) Relocating</w:t>
            </w:r>
          </w:p>
        </w:tc>
        <w:tc>
          <w:tcPr>
            <w:tcW w:w="988" w:type="pct"/>
            <w:shd w:val="clear" w:color="auto" w:fill="FFFFFF" w:themeFill="background1"/>
            <w:vAlign w:val="center"/>
          </w:tcPr>
          <w:p w14:paraId="267E2AFA" w14:textId="77777777" w:rsidR="008168D8" w:rsidRDefault="008168D8" w:rsidP="00EA5CD1">
            <w:pPr>
              <w:spacing w:line="276" w:lineRule="auto"/>
            </w:pPr>
            <w:r>
              <w:rPr>
                <w:noProof/>
                <w:lang w:eastAsia="en-GB"/>
              </w:rPr>
              <mc:AlternateContent>
                <mc:Choice Requires="wps">
                  <w:drawing>
                    <wp:anchor distT="0" distB="0" distL="114300" distR="114300" simplePos="0" relativeHeight="250630656" behindDoc="0" locked="0" layoutInCell="1" allowOverlap="1" wp14:anchorId="532E0081" wp14:editId="485E3CCE">
                      <wp:simplePos x="0" y="0"/>
                      <wp:positionH relativeFrom="column">
                        <wp:posOffset>219227</wp:posOffset>
                      </wp:positionH>
                      <wp:positionV relativeFrom="paragraph">
                        <wp:posOffset>1011682</wp:posOffset>
                      </wp:positionV>
                      <wp:extent cx="1" cy="262890"/>
                      <wp:effectExtent l="95250" t="38100" r="57150" b="22860"/>
                      <wp:wrapNone/>
                      <wp:docPr id="2" name="Straight Arrow Connector 2"/>
                      <wp:cNvGraphicFramePr/>
                      <a:graphic xmlns:a="http://schemas.openxmlformats.org/drawingml/2006/main">
                        <a:graphicData uri="http://schemas.microsoft.com/office/word/2010/wordprocessingShape">
                          <wps:wsp>
                            <wps:cNvCnPr/>
                            <wps:spPr>
                              <a:xfrm flipV="1">
                                <a:off x="0" y="0"/>
                                <a:ext cx="1" cy="262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2" o:spid="_x0000_s1026" type="#_x0000_t32" style="position:absolute;margin-left:17.25pt;margin-top:79.65pt;width:0;height:20.7pt;flip:y;z-index:250630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" strokecolor="black [3040]">
                      <v:stroke endarrow="open"/>
                    </v:shape>
                  </w:pict>
                </mc:Fallback>
              </mc:AlternateContent>
            </w:r>
            <w:r>
              <w:rPr>
                <w:noProof/>
                <w:lang w:eastAsia="en-GB"/>
              </w:rPr>
              <mc:AlternateContent>
                <mc:Choice Requires="wps">
                  <w:drawing>
                    <wp:anchor distT="0" distB="0" distL="114300" distR="114300" simplePos="0" relativeHeight="250620416" behindDoc="0" locked="0" layoutInCell="1" allowOverlap="1" wp14:anchorId="00C7CCB5" wp14:editId="624F819A">
                      <wp:simplePos x="0" y="0"/>
                      <wp:positionH relativeFrom="column">
                        <wp:posOffset>112446</wp:posOffset>
                      </wp:positionH>
                      <wp:positionV relativeFrom="paragraph">
                        <wp:posOffset>1010691</wp:posOffset>
                      </wp:positionV>
                      <wp:extent cx="0" cy="263323"/>
                      <wp:effectExtent l="95250" t="38100" r="57150" b="22860"/>
                      <wp:wrapNone/>
                      <wp:docPr id="27" name="Straight Arrow Connector 27"/>
                      <wp:cNvGraphicFramePr/>
                      <a:graphic xmlns:a="http://schemas.openxmlformats.org/drawingml/2006/main">
                        <a:graphicData uri="http://schemas.microsoft.com/office/word/2010/wordprocessingShape">
                          <wps:wsp>
                            <wps:cNvCnPr/>
                            <wps:spPr>
                              <a:xfrm flipV="1">
                                <a:off x="0" y="0"/>
                                <a:ext cx="0" cy="2633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7" o:spid="_x0000_s1026" type="#_x0000_t32" style="position:absolute;margin-left:8.85pt;margin-top:79.6pt;width:0;height:20.75pt;flip:y;z-index:250620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" strokecolor="black [3040]">
                      <v:stroke endarrow="open"/>
                    </v:shape>
                  </w:pict>
                </mc:Fallback>
              </mc:AlternateContent>
            </w:r>
            <w:r>
              <w:rPr>
                <w:noProof/>
                <w:lang w:eastAsia="en-GB"/>
              </w:rPr>
              <w:drawing>
                <wp:inline distT="0" distB="0" distL="0" distR="0" wp14:anchorId="326092DE" wp14:editId="1F2BD7D3">
                  <wp:extent cx="1152525" cy="1666875"/>
                  <wp:effectExtent l="0" t="0" r="9525" b="9525"/>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ocating 1.jpg"/>
                          <pic:cNvPicPr/>
                        </pic:nvPicPr>
                        <pic:blipFill rotWithShape="1">
                          <a:blip r:embed="rId32" cstate="print">
                            <a:extLst>
                              <a:ext uri="{28A0092B-C50C-407E-A947-70E740481C1C}">
                                <a14:useLocalDpi xmlns:a14="http://schemas.microsoft.com/office/drawing/2010/main" val="0"/>
                              </a:ext>
                            </a:extLst>
                          </a:blip>
                          <a:srcRect l="6481" t="6228" r="73407" b="73208"/>
                          <a:stretch/>
                        </pic:blipFill>
                        <pic:spPr bwMode="auto">
                          <a:xfrm>
                            <a:off x="0" y="0"/>
                            <a:ext cx="1152706" cy="1667137"/>
                          </a:xfrm>
                          <a:prstGeom prst="rect">
                            <a:avLst/>
                          </a:prstGeom>
                          <a:ln>
                            <a:noFill/>
                          </a:ln>
                          <a:extLst>
                            <a:ext uri="{53640926-AAD7-44D8-BBD7-CCE9431645EC}">
                              <a14:shadowObscured xmlns:a14="http://schemas.microsoft.com/office/drawing/2010/main"/>
                            </a:ext>
                          </a:extLst>
                        </pic:spPr>
                      </pic:pic>
                    </a:graphicData>
                  </a:graphic>
                </wp:inline>
              </w:drawing>
            </w:r>
          </w:p>
        </w:tc>
        <w:tc>
          <w:tcPr>
            <w:tcW w:w="1064" w:type="pct"/>
            <w:shd w:val="clear" w:color="auto" w:fill="FFFFFF" w:themeFill="background1"/>
            <w:vAlign w:val="center"/>
          </w:tcPr>
          <w:p w14:paraId="51438D90" w14:textId="77777777" w:rsidR="008168D8" w:rsidRDefault="008168D8" w:rsidP="00EA5CD1">
            <w:pPr>
              <w:spacing w:line="276" w:lineRule="auto"/>
            </w:pPr>
            <w:r>
              <w:rPr>
                <w:noProof/>
                <w:lang w:eastAsia="en-GB"/>
              </w:rPr>
              <mc:AlternateContent>
                <mc:Choice Requires="wps">
                  <w:drawing>
                    <wp:anchor distT="0" distB="0" distL="114300" distR="114300" simplePos="0" relativeHeight="250651136" behindDoc="0" locked="0" layoutInCell="1" allowOverlap="1" wp14:anchorId="1C0F1837" wp14:editId="70037C30">
                      <wp:simplePos x="0" y="0"/>
                      <wp:positionH relativeFrom="column">
                        <wp:posOffset>535305</wp:posOffset>
                      </wp:positionH>
                      <wp:positionV relativeFrom="paragraph">
                        <wp:posOffset>1031875</wp:posOffset>
                      </wp:positionV>
                      <wp:extent cx="0" cy="262890"/>
                      <wp:effectExtent l="95250" t="38100" r="57150" b="22860"/>
                      <wp:wrapNone/>
                      <wp:docPr id="3" name="Straight Arrow Connector 3"/>
                      <wp:cNvGraphicFramePr/>
                      <a:graphic xmlns:a="http://schemas.openxmlformats.org/drawingml/2006/main">
                        <a:graphicData uri="http://schemas.microsoft.com/office/word/2010/wordprocessingShape">
                          <wps:wsp>
                            <wps:cNvCnPr/>
                            <wps:spPr>
                              <a:xfrm flipV="1">
                                <a:off x="0" y="0"/>
                                <a:ext cx="0" cy="262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3" o:spid="_x0000_s1026" type="#_x0000_t32" style="position:absolute;margin-left:42.15pt;margin-top:81.25pt;width:0;height:20.7pt;flip:y;z-index:250651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" strokecolor="black [3040]">
                      <v:stroke endarrow="open"/>
                    </v:shape>
                  </w:pict>
                </mc:Fallback>
              </mc:AlternateContent>
            </w:r>
            <w:r>
              <w:rPr>
                <w:noProof/>
                <w:lang w:eastAsia="en-GB"/>
              </w:rPr>
              <mc:AlternateContent>
                <mc:Choice Requires="wps">
                  <w:drawing>
                    <wp:anchor distT="0" distB="0" distL="114300" distR="114300" simplePos="0" relativeHeight="250640896" behindDoc="0" locked="0" layoutInCell="1" allowOverlap="1" wp14:anchorId="26A96A49" wp14:editId="50C022AA">
                      <wp:simplePos x="0" y="0"/>
                      <wp:positionH relativeFrom="column">
                        <wp:posOffset>425450</wp:posOffset>
                      </wp:positionH>
                      <wp:positionV relativeFrom="paragraph">
                        <wp:posOffset>1038555</wp:posOffset>
                      </wp:positionV>
                      <wp:extent cx="0" cy="262890"/>
                      <wp:effectExtent l="95250" t="38100" r="57150" b="22860"/>
                      <wp:wrapNone/>
                      <wp:docPr id="34" name="Straight Arrow Connector 34"/>
                      <wp:cNvGraphicFramePr/>
                      <a:graphic xmlns:a="http://schemas.openxmlformats.org/drawingml/2006/main">
                        <a:graphicData uri="http://schemas.microsoft.com/office/word/2010/wordprocessingShape">
                          <wps:wsp>
                            <wps:cNvCnPr/>
                            <wps:spPr>
                              <a:xfrm flipV="1">
                                <a:off x="0" y="0"/>
                                <a:ext cx="0" cy="262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34" o:spid="_x0000_s1026" type="#_x0000_t32" style="position:absolute;margin-left:33.5pt;margin-top:81.8pt;width:0;height:20.7pt;flip:y;z-index:250640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" strokecolor="black [3040]">
                      <v:stroke endarrow="open"/>
                    </v:shape>
                  </w:pict>
                </mc:Fallback>
              </mc:AlternateContent>
            </w:r>
            <w:r>
              <w:rPr>
                <w:noProof/>
                <w:lang w:eastAsia="en-GB"/>
              </w:rPr>
              <w:drawing>
                <wp:inline distT="0" distB="0" distL="0" distR="0" wp14:anchorId="798F15D0" wp14:editId="75FEBCE1">
                  <wp:extent cx="1219200" cy="1695450"/>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ocating 2.jpg"/>
                          <pic:cNvPicPr/>
                        </pic:nvPicPr>
                        <pic:blipFill rotWithShape="1">
                          <a:blip r:embed="rId33" cstate="print">
                            <a:extLst>
                              <a:ext uri="{28A0092B-C50C-407E-A947-70E740481C1C}">
                                <a14:useLocalDpi xmlns:a14="http://schemas.microsoft.com/office/drawing/2010/main" val="0"/>
                              </a:ext>
                            </a:extLst>
                          </a:blip>
                          <a:srcRect l="4985" t="5876" r="73739" b="73208"/>
                          <a:stretch/>
                        </pic:blipFill>
                        <pic:spPr bwMode="auto">
                          <a:xfrm>
                            <a:off x="0" y="0"/>
                            <a:ext cx="1219392" cy="1695717"/>
                          </a:xfrm>
                          <a:prstGeom prst="rect">
                            <a:avLst/>
                          </a:prstGeom>
                          <a:ln>
                            <a:noFill/>
                          </a:ln>
                          <a:extLst>
                            <a:ext uri="{53640926-AAD7-44D8-BBD7-CCE9431645EC}">
                              <a14:shadowObscured xmlns:a14="http://schemas.microsoft.com/office/drawing/2010/main"/>
                            </a:ext>
                          </a:extLst>
                        </pic:spPr>
                      </pic:pic>
                    </a:graphicData>
                  </a:graphic>
                </wp:inline>
              </w:drawing>
            </w:r>
          </w:p>
        </w:tc>
        <w:tc>
          <w:tcPr>
            <w:tcW w:w="1065" w:type="pct"/>
            <w:shd w:val="clear" w:color="auto" w:fill="FFFFFF" w:themeFill="background1"/>
            <w:vAlign w:val="center"/>
          </w:tcPr>
          <w:p w14:paraId="279AB7DD" w14:textId="77777777" w:rsidR="008168D8" w:rsidRDefault="008168D8" w:rsidP="00EA5CD1">
            <w:pPr>
              <w:spacing w:line="276" w:lineRule="auto"/>
            </w:pPr>
            <w:r>
              <w:rPr>
                <w:noProof/>
                <w:lang w:eastAsia="en-GB"/>
              </w:rPr>
              <mc:AlternateContent>
                <mc:Choice Requires="wps">
                  <w:drawing>
                    <wp:anchor distT="0" distB="0" distL="114300" distR="114300" simplePos="0" relativeHeight="250671616" behindDoc="0" locked="0" layoutInCell="1" allowOverlap="1" wp14:anchorId="47F1A70E" wp14:editId="48A0FDDF">
                      <wp:simplePos x="0" y="0"/>
                      <wp:positionH relativeFrom="column">
                        <wp:posOffset>736600</wp:posOffset>
                      </wp:positionH>
                      <wp:positionV relativeFrom="paragraph">
                        <wp:posOffset>1031875</wp:posOffset>
                      </wp:positionV>
                      <wp:extent cx="0" cy="262890"/>
                      <wp:effectExtent l="95250" t="38100" r="57150" b="22860"/>
                      <wp:wrapNone/>
                      <wp:docPr id="5" name="Straight Arrow Connector 5"/>
                      <wp:cNvGraphicFramePr/>
                      <a:graphic xmlns:a="http://schemas.openxmlformats.org/drawingml/2006/main">
                        <a:graphicData uri="http://schemas.microsoft.com/office/word/2010/wordprocessingShape">
                          <wps:wsp>
                            <wps:cNvCnPr/>
                            <wps:spPr>
                              <a:xfrm flipV="1">
                                <a:off x="0" y="0"/>
                                <a:ext cx="0" cy="262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5" o:spid="_x0000_s1026" type="#_x0000_t32" style="position:absolute;margin-left:58pt;margin-top:81.25pt;width:0;height:20.7pt;flip:y;z-index:250671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" strokecolor="black [3040]">
                      <v:stroke endarrow="open"/>
                    </v:shape>
                  </w:pict>
                </mc:Fallback>
              </mc:AlternateContent>
            </w:r>
            <w:r>
              <w:rPr>
                <w:noProof/>
                <w:lang w:eastAsia="en-GB"/>
              </w:rPr>
              <mc:AlternateContent>
                <mc:Choice Requires="wps">
                  <w:drawing>
                    <wp:anchor distT="0" distB="0" distL="114300" distR="114300" simplePos="0" relativeHeight="250661376" behindDoc="0" locked="0" layoutInCell="1" allowOverlap="1" wp14:anchorId="26748005" wp14:editId="633830B2">
                      <wp:simplePos x="0" y="0"/>
                      <wp:positionH relativeFrom="column">
                        <wp:posOffset>619760</wp:posOffset>
                      </wp:positionH>
                      <wp:positionV relativeFrom="paragraph">
                        <wp:posOffset>1031875</wp:posOffset>
                      </wp:positionV>
                      <wp:extent cx="0" cy="262890"/>
                      <wp:effectExtent l="95250" t="38100" r="57150" b="22860"/>
                      <wp:wrapNone/>
                      <wp:docPr id="15" name="Straight Arrow Connector 15"/>
                      <wp:cNvGraphicFramePr/>
                      <a:graphic xmlns:a="http://schemas.openxmlformats.org/drawingml/2006/main">
                        <a:graphicData uri="http://schemas.microsoft.com/office/word/2010/wordprocessingShape">
                          <wps:wsp>
                            <wps:cNvCnPr/>
                            <wps:spPr>
                              <a:xfrm flipV="1">
                                <a:off x="0" y="0"/>
                                <a:ext cx="0" cy="262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15" o:spid="_x0000_s1026" type="#_x0000_t32" style="position:absolute;margin-left:48.8pt;margin-top:81.25pt;width:0;height:20.7pt;flip:y;z-index:250661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" strokecolor="black [3040]">
                      <v:stroke endarrow="open"/>
                    </v:shape>
                  </w:pict>
                </mc:Fallback>
              </mc:AlternateContent>
            </w:r>
            <w:r>
              <w:rPr>
                <w:noProof/>
                <w:lang w:eastAsia="en-GB"/>
              </w:rPr>
              <w:drawing>
                <wp:inline distT="0" distB="0" distL="0" distR="0" wp14:anchorId="23B48285" wp14:editId="7DB110F3">
                  <wp:extent cx="1181100" cy="1695450"/>
                  <wp:effectExtent l="0" t="0" r="0" b="0"/>
                  <wp:docPr id="437"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ocating 3.jpg"/>
                          <pic:cNvPicPr/>
                        </pic:nvPicPr>
                        <pic:blipFill rotWithShape="1">
                          <a:blip r:embed="rId34" cstate="print">
                            <a:extLst>
                              <a:ext uri="{28A0092B-C50C-407E-A947-70E740481C1C}">
                                <a14:useLocalDpi xmlns:a14="http://schemas.microsoft.com/office/drawing/2010/main" val="0"/>
                              </a:ext>
                            </a:extLst>
                          </a:blip>
                          <a:srcRect l="5318" t="5758" r="74072" b="73325"/>
                          <a:stretch/>
                        </pic:blipFill>
                        <pic:spPr bwMode="auto">
                          <a:xfrm>
                            <a:off x="0" y="0"/>
                            <a:ext cx="1181285" cy="1695716"/>
                          </a:xfrm>
                          <a:prstGeom prst="rect">
                            <a:avLst/>
                          </a:prstGeom>
                          <a:ln>
                            <a:noFill/>
                          </a:ln>
                          <a:extLst>
                            <a:ext uri="{53640926-AAD7-44D8-BBD7-CCE9431645EC}">
                              <a14:shadowObscured xmlns:a14="http://schemas.microsoft.com/office/drawing/2010/main"/>
                            </a:ext>
                          </a:extLst>
                        </pic:spPr>
                      </pic:pic>
                    </a:graphicData>
                  </a:graphic>
                </wp:inline>
              </w:drawing>
            </w:r>
          </w:p>
        </w:tc>
        <w:tc>
          <w:tcPr>
            <w:tcW w:w="988" w:type="pct"/>
            <w:shd w:val="clear" w:color="auto" w:fill="FFFFFF" w:themeFill="background1"/>
            <w:vAlign w:val="center"/>
          </w:tcPr>
          <w:p w14:paraId="758C57FF" w14:textId="77777777" w:rsidR="008168D8" w:rsidRDefault="008168D8" w:rsidP="00EA5CD1">
            <w:pPr>
              <w:spacing w:line="276" w:lineRule="auto"/>
            </w:pPr>
            <w:r>
              <w:rPr>
                <w:noProof/>
                <w:lang w:eastAsia="en-GB"/>
              </w:rPr>
              <mc:AlternateContent>
                <mc:Choice Requires="wps">
                  <w:drawing>
                    <wp:anchor distT="0" distB="0" distL="114300" distR="114300" simplePos="0" relativeHeight="250692096" behindDoc="0" locked="0" layoutInCell="1" allowOverlap="1" wp14:anchorId="1DA7927B" wp14:editId="0CE436E3">
                      <wp:simplePos x="0" y="0"/>
                      <wp:positionH relativeFrom="column">
                        <wp:posOffset>954405</wp:posOffset>
                      </wp:positionH>
                      <wp:positionV relativeFrom="paragraph">
                        <wp:posOffset>1031875</wp:posOffset>
                      </wp:positionV>
                      <wp:extent cx="0" cy="262890"/>
                      <wp:effectExtent l="95250" t="38100" r="57150" b="22860"/>
                      <wp:wrapNone/>
                      <wp:docPr id="25" name="Straight Arrow Connector 25"/>
                      <wp:cNvGraphicFramePr/>
                      <a:graphic xmlns:a="http://schemas.openxmlformats.org/drawingml/2006/main">
                        <a:graphicData uri="http://schemas.microsoft.com/office/word/2010/wordprocessingShape">
                          <wps:wsp>
                            <wps:cNvCnPr/>
                            <wps:spPr>
                              <a:xfrm flipV="1">
                                <a:off x="0" y="0"/>
                                <a:ext cx="0" cy="262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25" o:spid="_x0000_s1026" type="#_x0000_t32" style="position:absolute;margin-left:75.15pt;margin-top:81.25pt;width:0;height:20.7pt;flip:y;z-index:250692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" strokecolor="black [3040]">
                      <v:stroke endarrow="open"/>
                    </v:shape>
                  </w:pict>
                </mc:Fallback>
              </mc:AlternateContent>
            </w:r>
            <w:r>
              <w:rPr>
                <w:noProof/>
                <w:lang w:eastAsia="en-GB"/>
              </w:rPr>
              <mc:AlternateContent>
                <mc:Choice Requires="wps">
                  <w:drawing>
                    <wp:anchor distT="0" distB="0" distL="114300" distR="114300" simplePos="0" relativeHeight="250681856" behindDoc="0" locked="0" layoutInCell="1" allowOverlap="1" wp14:anchorId="06C07968" wp14:editId="2A1A58A4">
                      <wp:simplePos x="0" y="0"/>
                      <wp:positionH relativeFrom="column">
                        <wp:posOffset>837565</wp:posOffset>
                      </wp:positionH>
                      <wp:positionV relativeFrom="paragraph">
                        <wp:posOffset>1031875</wp:posOffset>
                      </wp:positionV>
                      <wp:extent cx="0" cy="262890"/>
                      <wp:effectExtent l="95250" t="38100" r="57150" b="22860"/>
                      <wp:wrapNone/>
                      <wp:docPr id="26" name="Straight Arrow Connector 26"/>
                      <wp:cNvGraphicFramePr/>
                      <a:graphic xmlns:a="http://schemas.openxmlformats.org/drawingml/2006/main">
                        <a:graphicData uri="http://schemas.microsoft.com/office/word/2010/wordprocessingShape">
                          <wps:wsp>
                            <wps:cNvCnPr/>
                            <wps:spPr>
                              <a:xfrm flipV="1">
                                <a:off x="0" y="0"/>
                                <a:ext cx="0" cy="262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26" o:spid="_x0000_s1026" type="#_x0000_t32" style="position:absolute;margin-left:65.95pt;margin-top:81.25pt;width:0;height:20.7pt;flip:y;z-index:250681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" strokecolor="black [3040]">
                      <v:stroke endarrow="open"/>
                    </v:shape>
                  </w:pict>
                </mc:Fallback>
              </mc:AlternateContent>
            </w:r>
            <w:r>
              <w:rPr>
                <w:noProof/>
                <w:lang w:eastAsia="en-GB"/>
              </w:rPr>
              <w:drawing>
                <wp:inline distT="0" distB="0" distL="0" distR="0" wp14:anchorId="57929A06" wp14:editId="4FC74B91">
                  <wp:extent cx="1181100" cy="1695449"/>
                  <wp:effectExtent l="0" t="0" r="0" b="635"/>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ocating 4.jpg"/>
                          <pic:cNvPicPr/>
                        </pic:nvPicPr>
                        <pic:blipFill rotWithShape="1">
                          <a:blip r:embed="rId35" cstate="print">
                            <a:extLst>
                              <a:ext uri="{28A0092B-C50C-407E-A947-70E740481C1C}">
                                <a14:useLocalDpi xmlns:a14="http://schemas.microsoft.com/office/drawing/2010/main" val="0"/>
                              </a:ext>
                            </a:extLst>
                          </a:blip>
                          <a:srcRect l="5318" t="5875" r="74071" b="73208"/>
                          <a:stretch/>
                        </pic:blipFill>
                        <pic:spPr bwMode="auto">
                          <a:xfrm>
                            <a:off x="0" y="0"/>
                            <a:ext cx="1181285" cy="1695715"/>
                          </a:xfrm>
                          <a:prstGeom prst="rect">
                            <a:avLst/>
                          </a:prstGeom>
                          <a:ln>
                            <a:noFill/>
                          </a:ln>
                          <a:extLst>
                            <a:ext uri="{53640926-AAD7-44D8-BBD7-CCE9431645EC}">
                              <a14:shadowObscured xmlns:a14="http://schemas.microsoft.com/office/drawing/2010/main"/>
                            </a:ext>
                          </a:extLst>
                        </pic:spPr>
                      </pic:pic>
                    </a:graphicData>
                  </a:graphic>
                </wp:inline>
              </w:drawing>
            </w:r>
          </w:p>
        </w:tc>
      </w:tr>
      <w:tr w:rsidR="008168D8" w14:paraId="61D1F8DE" w14:textId="77777777" w:rsidTr="008168D8">
        <w:tc>
          <w:tcPr>
            <w:tcW w:w="895" w:type="pct"/>
            <w:shd w:val="clear" w:color="auto" w:fill="FFFFFF" w:themeFill="background1"/>
            <w:vAlign w:val="center"/>
          </w:tcPr>
          <w:p w14:paraId="6767D494" w14:textId="77777777" w:rsidR="008168D8" w:rsidRDefault="008168D8" w:rsidP="00EA5CD1">
            <w:pPr>
              <w:pStyle w:val="ListParagraph"/>
              <w:spacing w:before="120" w:line="276" w:lineRule="auto"/>
              <w:ind w:left="0"/>
              <w:jc w:val="both"/>
            </w:pPr>
            <w:r>
              <w:rPr>
                <w:noProof/>
              </w:rPr>
              <w:t>b) Intermittent</w:t>
            </w:r>
          </w:p>
        </w:tc>
        <w:tc>
          <w:tcPr>
            <w:tcW w:w="988" w:type="pct"/>
            <w:shd w:val="clear" w:color="auto" w:fill="FFFFFF" w:themeFill="background1"/>
            <w:vAlign w:val="center"/>
          </w:tcPr>
          <w:p w14:paraId="155311D4" w14:textId="77777777" w:rsidR="008168D8" w:rsidRDefault="008168D8" w:rsidP="00EA5CD1">
            <w:pPr>
              <w:spacing w:line="276" w:lineRule="auto"/>
            </w:pPr>
            <w:r>
              <w:rPr>
                <w:noProof/>
                <w:lang w:eastAsia="en-GB"/>
              </w:rPr>
              <mc:AlternateContent>
                <mc:Choice Requires="wps">
                  <w:drawing>
                    <wp:anchor distT="0" distB="0" distL="114300" distR="114300" simplePos="0" relativeHeight="250722816" behindDoc="0" locked="0" layoutInCell="1" allowOverlap="1" wp14:anchorId="5DAF779B" wp14:editId="2BAAD829">
                      <wp:simplePos x="0" y="0"/>
                      <wp:positionH relativeFrom="column">
                        <wp:posOffset>493116</wp:posOffset>
                      </wp:positionH>
                      <wp:positionV relativeFrom="paragraph">
                        <wp:posOffset>962025</wp:posOffset>
                      </wp:positionV>
                      <wp:extent cx="0" cy="262890"/>
                      <wp:effectExtent l="95250" t="38100" r="57150" b="22860"/>
                      <wp:wrapNone/>
                      <wp:docPr id="43" name="Straight Arrow Connector 43"/>
                      <wp:cNvGraphicFramePr/>
                      <a:graphic xmlns:a="http://schemas.openxmlformats.org/drawingml/2006/main">
                        <a:graphicData uri="http://schemas.microsoft.com/office/word/2010/wordprocessingShape">
                          <wps:wsp>
                            <wps:cNvCnPr/>
                            <wps:spPr>
                              <a:xfrm flipV="1">
                                <a:off x="0" y="0"/>
                                <a:ext cx="0" cy="262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43" o:spid="_x0000_s1026" type="#_x0000_t32" style="position:absolute;margin-left:38.85pt;margin-top:75.75pt;width:0;height:20.7pt;flip:y;z-index:25072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" strokecolor="black [3040]">
                      <v:stroke endarrow="open"/>
                    </v:shape>
                  </w:pict>
                </mc:Fallback>
              </mc:AlternateContent>
            </w:r>
            <w:r>
              <w:rPr>
                <w:noProof/>
                <w:lang w:eastAsia="en-GB"/>
              </w:rPr>
              <mc:AlternateContent>
                <mc:Choice Requires="wps">
                  <w:drawing>
                    <wp:anchor distT="0" distB="0" distL="114300" distR="114300" simplePos="0" relativeHeight="250743296" behindDoc="0" locked="0" layoutInCell="1" allowOverlap="1" wp14:anchorId="392C03C8" wp14:editId="5433789B">
                      <wp:simplePos x="0" y="0"/>
                      <wp:positionH relativeFrom="column">
                        <wp:posOffset>822960</wp:posOffset>
                      </wp:positionH>
                      <wp:positionV relativeFrom="paragraph">
                        <wp:posOffset>969010</wp:posOffset>
                      </wp:positionV>
                      <wp:extent cx="0" cy="262890"/>
                      <wp:effectExtent l="95250" t="38100" r="57150" b="22860"/>
                      <wp:wrapNone/>
                      <wp:docPr id="45" name="Straight Arrow Connector 45"/>
                      <wp:cNvGraphicFramePr/>
                      <a:graphic xmlns:a="http://schemas.openxmlformats.org/drawingml/2006/main">
                        <a:graphicData uri="http://schemas.microsoft.com/office/word/2010/wordprocessingShape">
                          <wps:wsp>
                            <wps:cNvCnPr/>
                            <wps:spPr>
                              <a:xfrm flipV="1">
                                <a:off x="0" y="0"/>
                                <a:ext cx="0" cy="262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45" o:spid="_x0000_s1026" type="#_x0000_t32" style="position:absolute;margin-left:64.8pt;margin-top:76.3pt;width:0;height:20.7pt;flip:y;z-index:25074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" strokecolor="black [3040]">
                      <v:stroke endarrow="open"/>
                    </v:shape>
                  </w:pict>
                </mc:Fallback>
              </mc:AlternateContent>
            </w:r>
            <w:r>
              <w:rPr>
                <w:noProof/>
                <w:lang w:eastAsia="en-GB"/>
              </w:rPr>
              <mc:AlternateContent>
                <mc:Choice Requires="wps">
                  <w:drawing>
                    <wp:anchor distT="0" distB="0" distL="114300" distR="114300" simplePos="0" relativeHeight="250733056" behindDoc="0" locked="0" layoutInCell="1" allowOverlap="1" wp14:anchorId="72ED46D3" wp14:editId="55A6B8BC">
                      <wp:simplePos x="0" y="0"/>
                      <wp:positionH relativeFrom="column">
                        <wp:posOffset>661670</wp:posOffset>
                      </wp:positionH>
                      <wp:positionV relativeFrom="paragraph">
                        <wp:posOffset>962025</wp:posOffset>
                      </wp:positionV>
                      <wp:extent cx="0" cy="262890"/>
                      <wp:effectExtent l="95250" t="38100" r="57150" b="22860"/>
                      <wp:wrapNone/>
                      <wp:docPr id="46" name="Straight Arrow Connector 46"/>
                      <wp:cNvGraphicFramePr/>
                      <a:graphic xmlns:a="http://schemas.openxmlformats.org/drawingml/2006/main">
                        <a:graphicData uri="http://schemas.microsoft.com/office/word/2010/wordprocessingShape">
                          <wps:wsp>
                            <wps:cNvCnPr/>
                            <wps:spPr>
                              <a:xfrm flipV="1">
                                <a:off x="0" y="0"/>
                                <a:ext cx="0" cy="262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46" o:spid="_x0000_s1026" type="#_x0000_t32" style="position:absolute;margin-left:52.1pt;margin-top:75.75pt;width:0;height:20.7pt;flip:y;z-index:25073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" strokecolor="black [3040]">
                      <v:stroke endarrow="open"/>
                    </v:shape>
                  </w:pict>
                </mc:Fallback>
              </mc:AlternateContent>
            </w:r>
            <w:r>
              <w:rPr>
                <w:noProof/>
                <w:lang w:eastAsia="en-GB"/>
              </w:rPr>
              <mc:AlternateContent>
                <mc:Choice Requires="wps">
                  <w:drawing>
                    <wp:anchor distT="0" distB="0" distL="114300" distR="114300" simplePos="0" relativeHeight="250712576" behindDoc="0" locked="0" layoutInCell="1" allowOverlap="1" wp14:anchorId="3ACB9696" wp14:editId="7809E9BF">
                      <wp:simplePos x="0" y="0"/>
                      <wp:positionH relativeFrom="column">
                        <wp:posOffset>332740</wp:posOffset>
                      </wp:positionH>
                      <wp:positionV relativeFrom="paragraph">
                        <wp:posOffset>962025</wp:posOffset>
                      </wp:positionV>
                      <wp:extent cx="0" cy="262890"/>
                      <wp:effectExtent l="95250" t="38100" r="57150" b="22860"/>
                      <wp:wrapNone/>
                      <wp:docPr id="55" name="Straight Arrow Connector 55"/>
                      <wp:cNvGraphicFramePr/>
                      <a:graphic xmlns:a="http://schemas.openxmlformats.org/drawingml/2006/main">
                        <a:graphicData uri="http://schemas.microsoft.com/office/word/2010/wordprocessingShape">
                          <wps:wsp>
                            <wps:cNvCnPr/>
                            <wps:spPr>
                              <a:xfrm flipV="1">
                                <a:off x="0" y="0"/>
                                <a:ext cx="0" cy="262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55" o:spid="_x0000_s1026" type="#_x0000_t32" style="position:absolute;margin-left:26.2pt;margin-top:75.75pt;width:0;height:20.7pt;flip:y;z-index:25071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" strokecolor="black [3040]">
                      <v:stroke endarrow="open"/>
                    </v:shape>
                  </w:pict>
                </mc:Fallback>
              </mc:AlternateContent>
            </w:r>
            <w:r>
              <w:rPr>
                <w:noProof/>
                <w:lang w:eastAsia="en-GB"/>
              </w:rPr>
              <mc:AlternateContent>
                <mc:Choice Requires="wps">
                  <w:drawing>
                    <wp:anchor distT="0" distB="0" distL="114300" distR="114300" simplePos="0" relativeHeight="250702336" behindDoc="0" locked="0" layoutInCell="1" allowOverlap="1" wp14:anchorId="14269946" wp14:editId="2F594258">
                      <wp:simplePos x="0" y="0"/>
                      <wp:positionH relativeFrom="column">
                        <wp:posOffset>173355</wp:posOffset>
                      </wp:positionH>
                      <wp:positionV relativeFrom="paragraph">
                        <wp:posOffset>963295</wp:posOffset>
                      </wp:positionV>
                      <wp:extent cx="0" cy="262890"/>
                      <wp:effectExtent l="95250" t="38100" r="57150" b="22860"/>
                      <wp:wrapNone/>
                      <wp:docPr id="423" name="Straight Arrow Connector 423"/>
                      <wp:cNvGraphicFramePr/>
                      <a:graphic xmlns:a="http://schemas.openxmlformats.org/drawingml/2006/main">
                        <a:graphicData uri="http://schemas.microsoft.com/office/word/2010/wordprocessingShape">
                          <wps:wsp>
                            <wps:cNvCnPr/>
                            <wps:spPr>
                              <a:xfrm flipV="1">
                                <a:off x="0" y="0"/>
                                <a:ext cx="0" cy="262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423" o:spid="_x0000_s1026" type="#_x0000_t32" style="position:absolute;margin-left:13.65pt;margin-top:75.85pt;width:0;height:20.7pt;flip:y;z-index:25070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" strokecolor="black [3040]">
                      <v:stroke endarrow="open"/>
                    </v:shape>
                  </w:pict>
                </mc:Fallback>
              </mc:AlternateContent>
            </w:r>
            <w:r>
              <w:rPr>
                <w:noProof/>
                <w:lang w:eastAsia="en-GB"/>
              </w:rPr>
              <w:drawing>
                <wp:inline distT="0" distB="0" distL="0" distR="0" wp14:anchorId="5CF37BF5" wp14:editId="0E52EA7C">
                  <wp:extent cx="1104900" cy="1695450"/>
                  <wp:effectExtent l="0" t="0" r="0"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mittent.jpg"/>
                          <pic:cNvPicPr/>
                        </pic:nvPicPr>
                        <pic:blipFill rotWithShape="1">
                          <a:blip r:embed="rId36" cstate="print">
                            <a:extLst>
                              <a:ext uri="{28A0092B-C50C-407E-A947-70E740481C1C}">
                                <a14:useLocalDpi xmlns:a14="http://schemas.microsoft.com/office/drawing/2010/main" val="0"/>
                              </a:ext>
                            </a:extLst>
                          </a:blip>
                          <a:srcRect l="6649" t="6580" r="74071" b="72503"/>
                          <a:stretch/>
                        </pic:blipFill>
                        <pic:spPr bwMode="auto">
                          <a:xfrm>
                            <a:off x="0" y="0"/>
                            <a:ext cx="1105073" cy="1695716"/>
                          </a:xfrm>
                          <a:prstGeom prst="rect">
                            <a:avLst/>
                          </a:prstGeom>
                          <a:ln>
                            <a:noFill/>
                          </a:ln>
                          <a:extLst>
                            <a:ext uri="{53640926-AAD7-44D8-BBD7-CCE9431645EC}">
                              <a14:shadowObscured xmlns:a14="http://schemas.microsoft.com/office/drawing/2010/main"/>
                            </a:ext>
                          </a:extLst>
                        </pic:spPr>
                      </pic:pic>
                    </a:graphicData>
                  </a:graphic>
                </wp:inline>
              </w:drawing>
            </w:r>
          </w:p>
        </w:tc>
        <w:tc>
          <w:tcPr>
            <w:tcW w:w="1064" w:type="pct"/>
            <w:shd w:val="clear" w:color="auto" w:fill="FFFFFF" w:themeFill="background1"/>
            <w:vAlign w:val="center"/>
          </w:tcPr>
          <w:p w14:paraId="2EDFA03F" w14:textId="77777777" w:rsidR="008168D8" w:rsidRDefault="008168D8" w:rsidP="00EA5CD1">
            <w:pPr>
              <w:spacing w:line="276" w:lineRule="auto"/>
            </w:pPr>
            <w:r>
              <w:rPr>
                <w:noProof/>
                <w:lang w:eastAsia="en-GB"/>
              </w:rPr>
              <mc:AlternateContent>
                <mc:Choice Requires="wps">
                  <w:drawing>
                    <wp:anchor distT="0" distB="0" distL="114300" distR="114300" simplePos="0" relativeHeight="250804736" behindDoc="0" locked="0" layoutInCell="1" allowOverlap="1" wp14:anchorId="5E76FA5D" wp14:editId="1DFA5996">
                      <wp:simplePos x="0" y="0"/>
                      <wp:positionH relativeFrom="column">
                        <wp:posOffset>539750</wp:posOffset>
                      </wp:positionH>
                      <wp:positionV relativeFrom="paragraph">
                        <wp:posOffset>1501775</wp:posOffset>
                      </wp:positionV>
                      <wp:extent cx="45085" cy="50165"/>
                      <wp:effectExtent l="0" t="0" r="12065" b="26035"/>
                      <wp:wrapNone/>
                      <wp:docPr id="424" name="Rectangle 424"/>
                      <wp:cNvGraphicFramePr/>
                      <a:graphic xmlns:a="http://schemas.openxmlformats.org/drawingml/2006/main">
                        <a:graphicData uri="http://schemas.microsoft.com/office/word/2010/wordprocessingShape">
                          <wps:wsp>
                            <wps:cNvSpPr/>
                            <wps:spPr>
                              <a:xfrm>
                                <a:off x="0" y="0"/>
                                <a:ext cx="45085" cy="50165"/>
                              </a:xfrm>
                              <a:prstGeom prst="rect">
                                <a:avLst/>
                              </a:prstGeom>
                              <a:ln w="3175"/>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24" o:spid="_x0000_s1026" style="position:absolute;margin-left:42.5pt;margin-top:118.25pt;width:3.55pt;height:3.95pt;z-index:25080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" fillcolor="black [3200]" strokecolor="black [1600]" strokeweight=".25pt"/>
                  </w:pict>
                </mc:Fallback>
              </mc:AlternateContent>
            </w:r>
            <w:r>
              <w:rPr>
                <w:noProof/>
                <w:lang w:eastAsia="en-GB"/>
              </w:rPr>
              <w:drawing>
                <wp:inline distT="0" distB="0" distL="0" distR="0" wp14:anchorId="7A77C3D5" wp14:editId="284B8E5C">
                  <wp:extent cx="1181100" cy="1695450"/>
                  <wp:effectExtent l="0" t="0" r="0" b="0"/>
                  <wp:docPr id="440"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mittent.jpg"/>
                          <pic:cNvPicPr/>
                        </pic:nvPicPr>
                        <pic:blipFill rotWithShape="1">
                          <a:blip r:embed="rId36" cstate="print">
                            <a:extLst>
                              <a:ext uri="{28A0092B-C50C-407E-A947-70E740481C1C}">
                                <a14:useLocalDpi xmlns:a14="http://schemas.microsoft.com/office/drawing/2010/main" val="0"/>
                              </a:ext>
                            </a:extLst>
                          </a:blip>
                          <a:srcRect l="5319" t="6580" r="74071" b="72503"/>
                          <a:stretch/>
                        </pic:blipFill>
                        <pic:spPr bwMode="auto">
                          <a:xfrm>
                            <a:off x="0" y="0"/>
                            <a:ext cx="1181285" cy="1695716"/>
                          </a:xfrm>
                          <a:prstGeom prst="rect">
                            <a:avLst/>
                          </a:prstGeom>
                          <a:ln>
                            <a:noFill/>
                          </a:ln>
                          <a:extLst>
                            <a:ext uri="{53640926-AAD7-44D8-BBD7-CCE9431645EC}">
                              <a14:shadowObscured xmlns:a14="http://schemas.microsoft.com/office/drawing/2010/main"/>
                            </a:ext>
                          </a:extLst>
                        </pic:spPr>
                      </pic:pic>
                    </a:graphicData>
                  </a:graphic>
                </wp:inline>
              </w:drawing>
            </w:r>
          </w:p>
        </w:tc>
        <w:tc>
          <w:tcPr>
            <w:tcW w:w="1065" w:type="pct"/>
            <w:shd w:val="clear" w:color="auto" w:fill="FFFFFF" w:themeFill="background1"/>
            <w:vAlign w:val="center"/>
          </w:tcPr>
          <w:p w14:paraId="54136D7F" w14:textId="77777777" w:rsidR="008168D8" w:rsidRDefault="008168D8" w:rsidP="00EA5CD1">
            <w:pPr>
              <w:spacing w:line="276" w:lineRule="auto"/>
            </w:pPr>
            <w:r>
              <w:rPr>
                <w:noProof/>
                <w:lang w:eastAsia="en-GB"/>
              </w:rPr>
              <mc:AlternateContent>
                <mc:Choice Requires="wps">
                  <w:drawing>
                    <wp:anchor distT="0" distB="0" distL="114300" distR="114300" simplePos="0" relativeHeight="250763776" behindDoc="0" locked="0" layoutInCell="1" allowOverlap="1" wp14:anchorId="31816C0D" wp14:editId="75A1221B">
                      <wp:simplePos x="0" y="0"/>
                      <wp:positionH relativeFrom="column">
                        <wp:posOffset>405130</wp:posOffset>
                      </wp:positionH>
                      <wp:positionV relativeFrom="paragraph">
                        <wp:posOffset>969315</wp:posOffset>
                      </wp:positionV>
                      <wp:extent cx="0" cy="262890"/>
                      <wp:effectExtent l="95250" t="38100" r="57150" b="22860"/>
                      <wp:wrapNone/>
                      <wp:docPr id="425" name="Straight Arrow Connector 425"/>
                      <wp:cNvGraphicFramePr/>
                      <a:graphic xmlns:a="http://schemas.openxmlformats.org/drawingml/2006/main">
                        <a:graphicData uri="http://schemas.microsoft.com/office/word/2010/wordprocessingShape">
                          <wps:wsp>
                            <wps:cNvCnPr/>
                            <wps:spPr>
                              <a:xfrm flipV="1">
                                <a:off x="0" y="0"/>
                                <a:ext cx="0" cy="262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425" o:spid="_x0000_s1026" type="#_x0000_t32" style="position:absolute;margin-left:31.9pt;margin-top:76.3pt;width:0;height:20.7pt;flip:y;z-index:25076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" strokecolor="black [3040]">
                      <v:stroke endarrow="open"/>
                    </v:shape>
                  </w:pict>
                </mc:Fallback>
              </mc:AlternateContent>
            </w:r>
            <w:r>
              <w:rPr>
                <w:noProof/>
                <w:lang w:eastAsia="en-GB"/>
              </w:rPr>
              <mc:AlternateContent>
                <mc:Choice Requires="wps">
                  <w:drawing>
                    <wp:anchor distT="0" distB="0" distL="114300" distR="114300" simplePos="0" relativeHeight="250774016" behindDoc="0" locked="0" layoutInCell="1" allowOverlap="1" wp14:anchorId="210A6F27" wp14:editId="41A658F9">
                      <wp:simplePos x="0" y="0"/>
                      <wp:positionH relativeFrom="column">
                        <wp:posOffset>559130</wp:posOffset>
                      </wp:positionH>
                      <wp:positionV relativeFrom="paragraph">
                        <wp:posOffset>969010</wp:posOffset>
                      </wp:positionV>
                      <wp:extent cx="0" cy="262890"/>
                      <wp:effectExtent l="95250" t="38100" r="57150" b="22860"/>
                      <wp:wrapNone/>
                      <wp:docPr id="426" name="Straight Arrow Connector 426"/>
                      <wp:cNvGraphicFramePr/>
                      <a:graphic xmlns:a="http://schemas.openxmlformats.org/drawingml/2006/main">
                        <a:graphicData uri="http://schemas.microsoft.com/office/word/2010/wordprocessingShape">
                          <wps:wsp>
                            <wps:cNvCnPr/>
                            <wps:spPr>
                              <a:xfrm flipV="1">
                                <a:off x="0" y="0"/>
                                <a:ext cx="0" cy="262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426" o:spid="_x0000_s1026" type="#_x0000_t32" style="position:absolute;margin-left:44.05pt;margin-top:76.3pt;width:0;height:20.7pt;flip:y;z-index:25077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" strokecolor="black [3040]">
                      <v:stroke endarrow="open"/>
                    </v:shape>
                  </w:pict>
                </mc:Fallback>
              </mc:AlternateContent>
            </w:r>
            <w:r>
              <w:rPr>
                <w:noProof/>
                <w:lang w:eastAsia="en-GB"/>
              </w:rPr>
              <mc:AlternateContent>
                <mc:Choice Requires="wps">
                  <w:drawing>
                    <wp:anchor distT="0" distB="0" distL="114300" distR="114300" simplePos="0" relativeHeight="250784256" behindDoc="0" locked="0" layoutInCell="1" allowOverlap="1" wp14:anchorId="27661497" wp14:editId="25B02957">
                      <wp:simplePos x="0" y="0"/>
                      <wp:positionH relativeFrom="column">
                        <wp:posOffset>719785</wp:posOffset>
                      </wp:positionH>
                      <wp:positionV relativeFrom="paragraph">
                        <wp:posOffset>962025</wp:posOffset>
                      </wp:positionV>
                      <wp:extent cx="0" cy="262890"/>
                      <wp:effectExtent l="95250" t="38100" r="57150" b="22860"/>
                      <wp:wrapNone/>
                      <wp:docPr id="427" name="Straight Arrow Connector 427"/>
                      <wp:cNvGraphicFramePr/>
                      <a:graphic xmlns:a="http://schemas.openxmlformats.org/drawingml/2006/main">
                        <a:graphicData uri="http://schemas.microsoft.com/office/word/2010/wordprocessingShape">
                          <wps:wsp>
                            <wps:cNvCnPr/>
                            <wps:spPr>
                              <a:xfrm flipV="1">
                                <a:off x="0" y="0"/>
                                <a:ext cx="0" cy="262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427" o:spid="_x0000_s1026" type="#_x0000_t32" style="position:absolute;margin-left:56.7pt;margin-top:75.75pt;width:0;height:20.7pt;flip:y;z-index:25078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" strokecolor="black [3040]">
                      <v:stroke endarrow="open"/>
                    </v:shape>
                  </w:pict>
                </mc:Fallback>
              </mc:AlternateContent>
            </w:r>
            <w:r>
              <w:rPr>
                <w:noProof/>
                <w:lang w:eastAsia="en-GB"/>
              </w:rPr>
              <mc:AlternateContent>
                <mc:Choice Requires="wps">
                  <w:drawing>
                    <wp:anchor distT="0" distB="0" distL="114300" distR="114300" simplePos="0" relativeHeight="250794496" behindDoc="0" locked="0" layoutInCell="1" allowOverlap="1" wp14:anchorId="6FF44828" wp14:editId="722EC31F">
                      <wp:simplePos x="0" y="0"/>
                      <wp:positionH relativeFrom="column">
                        <wp:posOffset>880440</wp:posOffset>
                      </wp:positionH>
                      <wp:positionV relativeFrom="paragraph">
                        <wp:posOffset>962025</wp:posOffset>
                      </wp:positionV>
                      <wp:extent cx="0" cy="262890"/>
                      <wp:effectExtent l="95250" t="38100" r="57150" b="22860"/>
                      <wp:wrapNone/>
                      <wp:docPr id="428" name="Straight Arrow Connector 428"/>
                      <wp:cNvGraphicFramePr/>
                      <a:graphic xmlns:a="http://schemas.openxmlformats.org/drawingml/2006/main">
                        <a:graphicData uri="http://schemas.microsoft.com/office/word/2010/wordprocessingShape">
                          <wps:wsp>
                            <wps:cNvCnPr/>
                            <wps:spPr>
                              <a:xfrm flipV="1">
                                <a:off x="0" y="0"/>
                                <a:ext cx="0" cy="262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428" o:spid="_x0000_s1026" type="#_x0000_t32" style="position:absolute;margin-left:69.35pt;margin-top:75.75pt;width:0;height:20.7pt;flip:y;z-index:250794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" strokecolor="black [3040]">
                      <v:stroke endarrow="open"/>
                    </v:shape>
                  </w:pict>
                </mc:Fallback>
              </mc:AlternateContent>
            </w:r>
            <w:r>
              <w:rPr>
                <w:noProof/>
                <w:lang w:eastAsia="en-GB"/>
              </w:rPr>
              <mc:AlternateContent>
                <mc:Choice Requires="wps">
                  <w:drawing>
                    <wp:anchor distT="0" distB="0" distL="114300" distR="114300" simplePos="0" relativeHeight="250753536" behindDoc="0" locked="0" layoutInCell="1" allowOverlap="1" wp14:anchorId="393F3CE9" wp14:editId="07007846">
                      <wp:simplePos x="0" y="0"/>
                      <wp:positionH relativeFrom="column">
                        <wp:posOffset>245110</wp:posOffset>
                      </wp:positionH>
                      <wp:positionV relativeFrom="paragraph">
                        <wp:posOffset>976630</wp:posOffset>
                      </wp:positionV>
                      <wp:extent cx="0" cy="262890"/>
                      <wp:effectExtent l="95250" t="38100" r="57150" b="22860"/>
                      <wp:wrapNone/>
                      <wp:docPr id="429" name="Straight Arrow Connector 429"/>
                      <wp:cNvGraphicFramePr/>
                      <a:graphic xmlns:a="http://schemas.openxmlformats.org/drawingml/2006/main">
                        <a:graphicData uri="http://schemas.microsoft.com/office/word/2010/wordprocessingShape">
                          <wps:wsp>
                            <wps:cNvCnPr/>
                            <wps:spPr>
                              <a:xfrm flipV="1">
                                <a:off x="0" y="0"/>
                                <a:ext cx="0" cy="262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429" o:spid="_x0000_s1026" type="#_x0000_t32" style="position:absolute;margin-left:19.3pt;margin-top:76.9pt;width:0;height:20.7pt;flip:y;z-index:25075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" strokecolor="black [3040]">
                      <v:stroke endarrow="open"/>
                    </v:shape>
                  </w:pict>
                </mc:Fallback>
              </mc:AlternateContent>
            </w:r>
            <w:r>
              <w:rPr>
                <w:noProof/>
                <w:lang w:eastAsia="en-GB"/>
              </w:rPr>
              <w:drawing>
                <wp:inline distT="0" distB="0" distL="0" distR="0" wp14:anchorId="78DCD2B5" wp14:editId="3812BA38">
                  <wp:extent cx="1181100" cy="1695450"/>
                  <wp:effectExtent l="0" t="0" r="0"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mittent.jpg"/>
                          <pic:cNvPicPr/>
                        </pic:nvPicPr>
                        <pic:blipFill rotWithShape="1">
                          <a:blip r:embed="rId36" cstate="print">
                            <a:extLst>
                              <a:ext uri="{28A0092B-C50C-407E-A947-70E740481C1C}">
                                <a14:useLocalDpi xmlns:a14="http://schemas.microsoft.com/office/drawing/2010/main" val="0"/>
                              </a:ext>
                            </a:extLst>
                          </a:blip>
                          <a:srcRect l="5319" t="6580" r="74071" b="72503"/>
                          <a:stretch/>
                        </pic:blipFill>
                        <pic:spPr bwMode="auto">
                          <a:xfrm>
                            <a:off x="0" y="0"/>
                            <a:ext cx="1181285" cy="1695716"/>
                          </a:xfrm>
                          <a:prstGeom prst="rect">
                            <a:avLst/>
                          </a:prstGeom>
                          <a:ln>
                            <a:noFill/>
                          </a:ln>
                          <a:extLst>
                            <a:ext uri="{53640926-AAD7-44D8-BBD7-CCE9431645EC}">
                              <a14:shadowObscured xmlns:a14="http://schemas.microsoft.com/office/drawing/2010/main"/>
                            </a:ext>
                          </a:extLst>
                        </pic:spPr>
                      </pic:pic>
                    </a:graphicData>
                  </a:graphic>
                </wp:inline>
              </w:drawing>
            </w:r>
          </w:p>
        </w:tc>
        <w:tc>
          <w:tcPr>
            <w:tcW w:w="988" w:type="pct"/>
            <w:shd w:val="clear" w:color="auto" w:fill="FFFFFF" w:themeFill="background1"/>
            <w:vAlign w:val="center"/>
          </w:tcPr>
          <w:p w14:paraId="085C8E76" w14:textId="77777777" w:rsidR="008168D8" w:rsidRDefault="008168D8" w:rsidP="00EA5CD1">
            <w:pPr>
              <w:spacing w:line="276" w:lineRule="auto"/>
            </w:pPr>
            <w:r>
              <w:rPr>
                <w:noProof/>
                <w:lang w:eastAsia="en-GB"/>
              </w:rPr>
              <mc:AlternateContent>
                <mc:Choice Requires="wps">
                  <w:drawing>
                    <wp:anchor distT="0" distB="0" distL="114300" distR="114300" simplePos="0" relativeHeight="250814976" behindDoc="0" locked="0" layoutInCell="1" allowOverlap="1" wp14:anchorId="05D2A450" wp14:editId="417ED74D">
                      <wp:simplePos x="0" y="0"/>
                      <wp:positionH relativeFrom="column">
                        <wp:posOffset>551180</wp:posOffset>
                      </wp:positionH>
                      <wp:positionV relativeFrom="paragraph">
                        <wp:posOffset>1522730</wp:posOffset>
                      </wp:positionV>
                      <wp:extent cx="45085" cy="50165"/>
                      <wp:effectExtent l="0" t="0" r="12065" b="26035"/>
                      <wp:wrapNone/>
                      <wp:docPr id="430" name="Rectangle 430"/>
                      <wp:cNvGraphicFramePr/>
                      <a:graphic xmlns:a="http://schemas.openxmlformats.org/drawingml/2006/main">
                        <a:graphicData uri="http://schemas.microsoft.com/office/word/2010/wordprocessingShape">
                          <wps:wsp>
                            <wps:cNvSpPr/>
                            <wps:spPr>
                              <a:xfrm>
                                <a:off x="0" y="0"/>
                                <a:ext cx="45085" cy="50165"/>
                              </a:xfrm>
                              <a:prstGeom prst="rect">
                                <a:avLst/>
                              </a:prstGeom>
                              <a:ln w="3175"/>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430" o:spid="_x0000_s1026" style="position:absolute;margin-left:43.4pt;margin-top:119.9pt;width:3.55pt;height:3.95pt;z-index:250814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" fillcolor="black [3200]" strokecolor="black [1600]" strokeweight=".25pt"/>
                  </w:pict>
                </mc:Fallback>
              </mc:AlternateContent>
            </w:r>
            <w:r>
              <w:rPr>
                <w:noProof/>
                <w:lang w:eastAsia="en-GB"/>
              </w:rPr>
              <w:drawing>
                <wp:inline distT="0" distB="0" distL="0" distR="0" wp14:anchorId="0D76E1E8" wp14:editId="3A168076">
                  <wp:extent cx="1181100" cy="1695450"/>
                  <wp:effectExtent l="0" t="0" r="0" b="0"/>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mittent.jpg"/>
                          <pic:cNvPicPr/>
                        </pic:nvPicPr>
                        <pic:blipFill rotWithShape="1">
                          <a:blip r:embed="rId36" cstate="print">
                            <a:extLst>
                              <a:ext uri="{28A0092B-C50C-407E-A947-70E740481C1C}">
                                <a14:useLocalDpi xmlns:a14="http://schemas.microsoft.com/office/drawing/2010/main" val="0"/>
                              </a:ext>
                            </a:extLst>
                          </a:blip>
                          <a:srcRect l="5319" t="6580" r="74071" b="72503"/>
                          <a:stretch/>
                        </pic:blipFill>
                        <pic:spPr bwMode="auto">
                          <a:xfrm>
                            <a:off x="0" y="0"/>
                            <a:ext cx="1181285" cy="1695716"/>
                          </a:xfrm>
                          <a:prstGeom prst="rect">
                            <a:avLst/>
                          </a:prstGeom>
                          <a:ln>
                            <a:noFill/>
                          </a:ln>
                          <a:extLst>
                            <a:ext uri="{53640926-AAD7-44D8-BBD7-CCE9431645EC}">
                              <a14:shadowObscured xmlns:a14="http://schemas.microsoft.com/office/drawing/2010/main"/>
                            </a:ext>
                          </a:extLst>
                        </pic:spPr>
                      </pic:pic>
                    </a:graphicData>
                  </a:graphic>
                </wp:inline>
              </w:drawing>
            </w:r>
          </w:p>
        </w:tc>
      </w:tr>
      <w:tr w:rsidR="008168D8" w14:paraId="566509EB" w14:textId="77777777" w:rsidTr="008168D8">
        <w:tc>
          <w:tcPr>
            <w:tcW w:w="895" w:type="pct"/>
            <w:shd w:val="clear" w:color="auto" w:fill="FFFFFF" w:themeFill="background1"/>
            <w:vAlign w:val="center"/>
          </w:tcPr>
          <w:p w14:paraId="4F4538BC" w14:textId="77777777" w:rsidR="008168D8" w:rsidRDefault="008168D8" w:rsidP="00EA5CD1">
            <w:pPr>
              <w:spacing w:line="276" w:lineRule="auto"/>
            </w:pPr>
          </w:p>
        </w:tc>
        <w:tc>
          <w:tcPr>
            <w:tcW w:w="988" w:type="pct"/>
            <w:shd w:val="clear" w:color="auto" w:fill="FFFFFF" w:themeFill="background1"/>
            <w:vAlign w:val="center"/>
          </w:tcPr>
          <w:p w14:paraId="2D9E6734" w14:textId="77777777" w:rsidR="008168D8" w:rsidRDefault="008168D8" w:rsidP="00EA5CD1">
            <w:pPr>
              <w:spacing w:line="276" w:lineRule="auto"/>
            </w:pPr>
            <w:r>
              <w:t>t</w:t>
            </w:r>
          </w:p>
        </w:tc>
        <w:tc>
          <w:tcPr>
            <w:tcW w:w="1064" w:type="pct"/>
            <w:shd w:val="clear" w:color="auto" w:fill="FFFFFF" w:themeFill="background1"/>
            <w:vAlign w:val="center"/>
          </w:tcPr>
          <w:p w14:paraId="30EA06BD" w14:textId="77777777" w:rsidR="008168D8" w:rsidRDefault="008168D8" w:rsidP="00EA5CD1">
            <w:pPr>
              <w:spacing w:line="276" w:lineRule="auto"/>
            </w:pPr>
            <w:r>
              <w:t>t+1</w:t>
            </w:r>
          </w:p>
        </w:tc>
        <w:tc>
          <w:tcPr>
            <w:tcW w:w="1065" w:type="pct"/>
            <w:shd w:val="clear" w:color="auto" w:fill="FFFFFF" w:themeFill="background1"/>
            <w:vAlign w:val="center"/>
          </w:tcPr>
          <w:p w14:paraId="1D115A21" w14:textId="77777777" w:rsidR="008168D8" w:rsidRDefault="008168D8" w:rsidP="00EA5CD1">
            <w:pPr>
              <w:spacing w:line="276" w:lineRule="auto"/>
            </w:pPr>
            <w:r>
              <w:t>t+2</w:t>
            </w:r>
          </w:p>
        </w:tc>
        <w:tc>
          <w:tcPr>
            <w:tcW w:w="988" w:type="pct"/>
            <w:shd w:val="clear" w:color="auto" w:fill="FFFFFF" w:themeFill="background1"/>
            <w:vAlign w:val="center"/>
          </w:tcPr>
          <w:p w14:paraId="3DBB52D2" w14:textId="77777777" w:rsidR="008168D8" w:rsidRDefault="008168D8" w:rsidP="00EA5CD1">
            <w:pPr>
              <w:spacing w:line="276" w:lineRule="auto"/>
            </w:pPr>
            <w:r>
              <w:t>t+3</w:t>
            </w:r>
          </w:p>
        </w:tc>
      </w:tr>
    </w:tbl>
    <w:p w14:paraId="7D3A6F15" w14:textId="3BE7434F" w:rsidR="008168D8" w:rsidRDefault="008168D8" w:rsidP="00EA5CD1">
      <w:pPr>
        <w:spacing w:line="276" w:lineRule="auto"/>
      </w:pPr>
      <w:bookmarkStart w:id="124" w:name="_Ref448819141"/>
      <w:bookmarkStart w:id="125" w:name="_Toc474686575"/>
      <w:r>
        <w:t xml:space="preserve">Figure </w:t>
      </w:r>
      <w:fldSimple w:instr=" STYLEREF 1 \s ">
        <w:r w:rsidR="005D3AE0">
          <w:rPr>
            <w:noProof/>
          </w:rPr>
          <w:t>3</w:t>
        </w:r>
      </w:fldSimple>
      <w:r w:rsidR="00F02E7D">
        <w:noBreakHyphen/>
      </w:r>
      <w:fldSimple w:instr=" SEQ Figure \* ARABIC \s 1 ">
        <w:r w:rsidR="005D3AE0">
          <w:rPr>
            <w:noProof/>
          </w:rPr>
          <w:t>2</w:t>
        </w:r>
      </w:fldSimple>
      <w:bookmarkEnd w:id="124"/>
      <w:r>
        <w:t xml:space="preserve">.  The effect of pulsation device designs on gas flow through a fluidised bed; a) relocating and b) intermittent, </w:t>
      </w:r>
      <w:r>
        <w:rPr>
          <w:noProof/>
        </w:rPr>
        <w:t xml:space="preserve">adapted from </w:t>
      </w:r>
      <w:r>
        <w:fldChar w:fldCharType="begin" w:fldLock="1"/>
      </w:r>
      <w:r w:rsidR="00D37BCC">
        <w:instrText>ADDIN CSL_CITATION { "citationItems" : [ { "id" : "ITEM-1", "itemData" : { "DOI" : "10.1080/07373930802603466", "ISSN" : "0737-3937", "author" : [ { "dropping-particle" : "", "family" : "Nitz", "given" : "Marcello", "non-dropping-particle" : "", "parse-names" : false, "suffix" : "" }, { "dropping-particle" : "", "family" : "Taranto", "given" : "O.P.", "non-dropping-particle" : "", "parse-names" : false, "suffix" : "" } ], "container-title" : "Drying Technology", "id" : "ITEM-1", "issue" : "2", "issued" : { "date-parts" : [ [ "2009", "2" ] ] }, "page" : "212-219", "title" : "Drying of a porous material in a pulsed fluid bed dryer: the influences of temperature, frequency of pulsation, and air flow rate", "type" : "article-journal", "volume" : "27" }, "uris" : [ "http://www.mendeley.com/documents/?uuid=39f8f7be-eb91-43a8-bd36-deb3789fa11e" ] } ], "mendeley" : { "formattedCitation" : "(Nitz &amp; Taranto 2009)", "manualFormatting" : "Nitz &amp; Taranto (2009)", "plainTextFormattedCitation" : "(Nitz &amp; Taranto 2009)", "previouslyFormattedCitation" : "(Nitz &amp; Taranto 2009)" }, "properties" : { "noteIndex" : 0 }, "schema" : "https://github.com/citation-style-language/schema/raw/master/csl-citation.json" }</w:instrText>
      </w:r>
      <w:r>
        <w:fldChar w:fldCharType="separate"/>
      </w:r>
      <w:r w:rsidRPr="0010757D">
        <w:rPr>
          <w:noProof/>
        </w:rPr>
        <w:t xml:space="preserve">Nitz &amp; Taranto </w:t>
      </w:r>
      <w:r>
        <w:rPr>
          <w:noProof/>
        </w:rPr>
        <w:t>(</w:t>
      </w:r>
      <w:r w:rsidRPr="0010757D">
        <w:rPr>
          <w:noProof/>
        </w:rPr>
        <w:t>2009)</w:t>
      </w:r>
      <w:r>
        <w:fldChar w:fldCharType="end"/>
      </w:r>
      <w:r>
        <w:t>.</w:t>
      </w:r>
      <w:bookmarkEnd w:id="125"/>
      <w:r w:rsidRPr="001F0393">
        <w:t xml:space="preserve"> </w:t>
      </w:r>
    </w:p>
    <w:p w14:paraId="45C47C5A" w14:textId="77777777" w:rsidR="008168D8" w:rsidRDefault="008168D8" w:rsidP="00EA5CD1">
      <w:pPr>
        <w:spacing w:line="276" w:lineRule="auto"/>
      </w:pPr>
    </w:p>
    <w:p w14:paraId="3C888D12" w14:textId="1126EF53" w:rsidR="008168D8" w:rsidRDefault="008168D8" w:rsidP="00EA5CD1">
      <w:pPr>
        <w:spacing w:line="276" w:lineRule="auto"/>
      </w:pPr>
      <w:r>
        <w:t xml:space="preserve">In comparison to a relocating gas stream, intermittent pulsation is characterised by the stop and start motion of the gas flow.  The range of pulsation frequencies and flowrates are device dependent, </w:t>
      </w:r>
      <w:r w:rsidRPr="00D97817">
        <w:t>and can be referred to as an oscillating, cyclic or periodic flow</w:t>
      </w:r>
      <w:r>
        <w:t xml:space="preserve"> </w:t>
      </w:r>
      <w:r>
        <w:fldChar w:fldCharType="begin" w:fldLock="1"/>
      </w:r>
      <w:r w:rsidR="00D37BCC">
        <w:instrText>ADDIN CSL_CITATION { "citationItems" : [ { "id" : "ITEM-1", "itemData" : { "author" : [ { "dropping-particle" : "", "family" : "Ireland", "given" : "E. J.", "non-dropping-particle" : "", "parse-names" : false, "suffix" : "" }, { "dropping-particle" : "", "family" : "Pitt", "given" : "K.", "non-dropping-particle" : "", "parse-names" : false, "suffix" : "" }, { "dropping-particle" : "", "family" : "Smith", "given" : "R. M.", "non-dropping-particle" : "", "parse-names" : false, "suffix" : "" } ], "container-title" : "Partcle Technology", "id" : "ITEM-1", "issued" : { "date-parts" : [ [ "2016" ] ] }, "page" : "108-121", "title" : "A review of pulsed flow fluidisation; the effects of intermittent gas flow on fluidised gas\u2013solid bed behaviour", "type" : "article-journal", "volume" : "292" }, "uris" : [ "http://www.mendeley.com/documents/?uuid=291ef364-8618-4668-b84e-6189701efd71" ] } ], "mendeley" : { "formattedCitation" : "(Ireland et al. 2016)", "plainTextFormattedCitation" : "(Ireland et al. 2016)", "previouslyFormattedCitation" : "(Ireland et al. 2016)" }, "properties" : { "noteIndex" : 0 }, "schema" : "https://github.com/citation-style-language/schema/raw/master/csl-citation.json" }</w:instrText>
      </w:r>
      <w:r>
        <w:fldChar w:fldCharType="separate"/>
      </w:r>
      <w:r w:rsidR="00352AE9" w:rsidRPr="00352AE9">
        <w:rPr>
          <w:noProof/>
        </w:rPr>
        <w:t>(Ireland et al. 2016)</w:t>
      </w:r>
      <w:r>
        <w:fldChar w:fldCharType="end"/>
      </w:r>
      <w:r w:rsidRPr="00D97817">
        <w:t>.</w:t>
      </w:r>
      <w:r w:rsidRPr="009635D1">
        <w:t xml:space="preserve">  The pulsation effect of intermittent flow devices produces a uniform ‘on’ period across the whole distributor plate area (</w:t>
      </w:r>
      <w:r>
        <w:fldChar w:fldCharType="begin"/>
      </w:r>
      <w:r>
        <w:instrText xml:space="preserve"> REF _Ref448819141 \h  \* MERGEFORMAT </w:instrText>
      </w:r>
      <w:r>
        <w:fldChar w:fldCharType="separate"/>
      </w:r>
      <w:r w:rsidR="005D3AE0">
        <w:t xml:space="preserve">Figure </w:t>
      </w:r>
      <w:r w:rsidR="005D3AE0">
        <w:rPr>
          <w:noProof/>
        </w:rPr>
        <w:t>3</w:t>
      </w:r>
      <w:r w:rsidR="005D3AE0">
        <w:rPr>
          <w:noProof/>
        </w:rPr>
        <w:noBreakHyphen/>
        <w:t>2</w:t>
      </w:r>
      <w:r>
        <w:fldChar w:fldCharType="end"/>
      </w:r>
      <w:r w:rsidRPr="009635D1">
        <w:t>b).</w:t>
      </w:r>
      <w:r>
        <w:t xml:space="preserve">  Solenoid controlled valves, for example, are a simple and common form of generating a pulsed flow (</w:t>
      </w:r>
      <w:r w:rsidR="007D1165">
        <w:fldChar w:fldCharType="begin"/>
      </w:r>
      <w:r w:rsidR="007D1165">
        <w:instrText xml:space="preserve"> REF _Ref474661838 \h </w:instrText>
      </w:r>
      <w:r w:rsidR="007D1165">
        <w:fldChar w:fldCharType="separate"/>
      </w:r>
      <w:r w:rsidR="005D3AE0">
        <w:t xml:space="preserve">Figure </w:t>
      </w:r>
      <w:r w:rsidR="005D3AE0">
        <w:rPr>
          <w:noProof/>
        </w:rPr>
        <w:t>3</w:t>
      </w:r>
      <w:r w:rsidR="005D3AE0">
        <w:noBreakHyphen/>
      </w:r>
      <w:r w:rsidR="005D3AE0">
        <w:rPr>
          <w:noProof/>
        </w:rPr>
        <w:t>3</w:t>
      </w:r>
      <w:r w:rsidR="007D1165">
        <w:fldChar w:fldCharType="end"/>
      </w:r>
      <w:r>
        <w:t xml:space="preserve">).  They act as a ‘normally open’ or ‘normally closed’ electrical gate, responding to a signal to either stop or start the fluidising gas flow.  Used in most early pulsed flow fluidisation research, they offer the additional ability to vary between square, sinusoidal, rectangular or saw tooth wave pattern settings.  Solenoid controlled valves have been used in the majority of pulsed flow fluidisation studies </w:t>
      </w:r>
      <w:r>
        <w:fldChar w:fldCharType="begin" w:fldLock="1"/>
      </w:r>
      <w:r w:rsidR="00D37BCC">
        <w:instrText>ADDIN CSL_CITATION { "citationItems" : [ { "id" : "ITEM-1", "itemData" : { "author" : [ { "dropping-particle" : "", "family" : "Massimilla", "given" : "L.", "non-dropping-particle" : "", "parse-names" : false, "suffix" : "" }, { "dropping-particle" : "", "family" : "Volpicelli", "given" : "G.", "non-dropping-particle" : "", "parse-names" : false, "suffix" : "" }, { "dropping-particle" : "", "family" : "Raso", "given" : "A.", "non-dropping-particle" : "", "parse-names" : false, "suffix" : "" } ], "container-title" : "Chemical Engineering Progress Symposium Series", "id" : "ITEM-1", "issue" : "1", "issued" : { "date-parts" : [ [ "1966" ] ] }, "page" : "63-70", "title" : "A study on pulsing gas fluidization of beds of particles", "type" : "article-journal", "volume" : "62" }, "uris" : [ "http://www.mendeley.com/documents/?uuid=f4de1bfe-d658-4419-9f1e-2744da7c7b66" ] }, { "id" : "ITEM-2", "itemData" : { "author" : [ { "dropping-particle" : "", "family" : "Kobayashi", "given" : "M", "non-dropping-particle" : "", "parse-names" : false, "suffix" : "" }, { "dropping-particle" : "", "family" : "Ramaswami", "given" : "D", "non-dropping-particle" : "", "parse-names" : false, "suffix" : "" }, { "dropping-particle" : "", "family" : "Brazelton", "given" : "W T", "non-dropping-particle" : "", "parse-names" : false, "suffix" : "" } ], "container-title" : "Chemical Engineering Progress Symposium Series", "id" : "ITEM-2", "issue" : "1", "issued" : { "date-parts" : [ [ "1970" ] ] }, "page" : "47-57", "title" : "Pulsed-bed approach to fluidization", "type" : "article-journal", "volume" : "66" }, "uris" : [ "http://www.mendeley.com/documents/?uuid=3abf1446-101e-438b-853d-39ede3911faa" ] }, { "id" : "ITEM-3", "itemData" : { "author" : [ { "dropping-particle" : "", "family" : "Wong", "given" : "H W", "non-dropping-particle" : "", "parse-names" : false, "suffix" : "" }, { "dropping-particle" : "", "family" : "Baird", "given" : "M H I", "non-dropping-particle" : "", "parse-names" : false, "suffix" : "" } ], "container-title" : "The Chemical Engineering Journal", "id" : "ITEM-3", "issue" : "2", "issued" : { "date-parts" : [ [ "1971" ] ] }, "page" : "104-113", "title" : "Fluidisation in a pulsed gas flow", "type" : "article-journal", "volume" : "2" }, "uris" : [ "http://www.mendeley.com/documents/?uuid=0e8913b2-7e66-48d0-ba71-979413630cf8" ] }, { "id" : "ITEM-4", "itemData" : { "DOI" : "10.1016/S0032-5910(00)00380-6", "ISSN" : "00325910", "author" : [ { "dropping-particle" : "", "family" : "Devahastin", "given" : "Sakamon", "non-dropping-particle" : "", "parse-names" : false, "suffix" : "" }, { "dropping-particle" : "", "family" : "Mujumdar", "given" : "Arun S.", "non-dropping-particle" : "", "parse-names" : false, "suffix" : "" } ], "container-title" : "Powder Technology", "id" : "ITEM-4", "issue" : "3", "issued" : { "date-parts" : [ [ "2001", "6" ] ] }, "page" : "189-197", "title" : "Some hydrodynamic and mixing characteristics of a pulsed spouted bed dryer", "type" : "article-journal", "volume" : "117" }, "uris" : [ "http://www.mendeley.com/documents/?uuid=073edbfd-b5ca-4499-8a15-3b8c27811548" ] }, { "id" : "ITEM-5", "itemData" : { "author" : [ { "dropping-particle" : "", "family" : "Jin", "given" : "Guodong", "non-dropping-particle" : "", "parse-names" : false, "suffix" : "" }, { "dropping-particle" : "", "family" : "Nie", "given" : "Yongsheng", "non-dropping-particle" : "", "parse-names" : false, "suffix" : "" }, { "dropping-particle" : "", "family" : "Liu", "given" : "Dayou", "non-dropping-particle" : "", "parse-names" : false, "suffix" : "" } ], "container-title" : "Powder Technology", "id" : "ITEM-5", "issue" : "2-3", "issued" : { "date-parts" : [ [ "2001" ] ] }, "page" : "153\u2013163", "title" : "Numerical simulation of pulsed liquid fluidized bed and its experimental validation", "type" : "article-journal", "volume" : "19" }, "uris" : [ "http://www.mendeley.com/documents/?uuid=a5dabe29-f21a-4c5c-825e-9d08f980760f" ] }, { "id" : "ITEM-6", "itemData" : { "DOI" : "10.1016/S0255-2701(00)00157-4", "ISSN" : "02552701", "author" : [ { "dropping-particle" : "", "family" : "Maucci", "given" : "E.", "non-dropping-particle" : "", "parse-names" : false, "suffix" : "" }, { "dropping-particle" : "", "family" : "Briens", "given" : "Cedric", "non-dropping-particle" : "", "parse-names" : false, "suffix" : "" }, { "dropping-particle" : "", "family" : "Martinuzzi", "given" : "R.J.", "non-dropping-particle" : "", "parse-names" : false, "suffix" : "" }, { "dropping-particle" : "", "family" : "Wild", "given" : "G.", "non-dropping-particle" : "", "parse-names" : false, "suffix" : "" } ], "container-title" : "Chemical Engineering and Processing: Process Intensification", "id" : "ITEM-6", "issue" : "1", "issued" : { "date-parts" : [ [ "2002", "1" ] ] }, "page" : "29-33", "title" : "Improvement of liquid\u2013solid and gas\u2013liquid mass transfer in multiphase pulsing systems", "type" : "article-journal", "volume" : "41" }, "uris" : [ "http://www.mendeley.com/documents/?uuid=c7008979-6248-4b8c-80be-0215ec77f786" ] }, { "id" : "ITEM-7", "itemData" : { "DOI" : "10.1002/htj.10038", "ISSN" : "1099-2871", "author" : [ { "dropping-particle" : "", "family" : "Nishimura", "given" : "Akira", "non-dropping-particle" : "", "parse-names" : false, "suffix" : "" }, { "dropping-particle" : "", "family" : "Deguchi", "given" : "Seiichi", "non-dropping-particle" : "", "parse-names" : false, "suffix" : "" }, { "dropping-particle" : "", "family" : "Matsuda", "given" : "Hitoki", "non-dropping-particle" : "", "parse-names" : false, "suffix" : "" }, { "dropping-particle" : "", "family" : "Hasatani", "given" : "Masanobu", "non-dropping-particle" : "", "parse-names" : false, "suffix" : "" }, { "dropping-particle" : "", "family" : "Mujumdar", "given" : "Arun S.", "non-dropping-particle" : "", "parse-names" : false, "suffix" : "" } ], "container-title" : "Heat Transfer Asian Research", "id" : "ITEM-7", "issue" : "4", "issued" : { "date-parts" : [ [ "2002", "6", "24" ] ] }, "page" : "307-319", "title" : "Heat transfer characteristics in a pulsating fluidized bed in relation to bubble characteristics", "type" : "article-journal", "volume" : "31" }, "uris" : [ "http://www.mendeley.com/documents/?uuid=03844e89-7818-48d3-9995-8e29680b4819" ] }, { "id" : "ITEM-8",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8", "issue" : "1", "issued" : { "date-parts" : [ [ "2006", "10" ] ] }, "page" : "21-31", "title" : "Heat transfer in a pulsed bubbling fluidized bed", "type" : "article-journal", "volume" : "168" }, "uris" : [ "http://www.mendeley.com/documents/?uuid=b4de0edb-7b19-4db6-847e-c076f529e283" ] }, { "id" : "ITEM-9", "itemData" : { "DOI" : "10.1021/ie800458h", "ISSN" : "0888-5885", "author" : [ { "dropping-particle" : "", "family" : "Akhavan", "given" : "Ali", "non-dropping-particle" : "", "parse-names" : false, "suffix" : "" }, { "dropping-particle" : "", "family" : "Ommen", "given" : "J. Ruud", "non-dropping-particle" : "van", "parse-names" : false, "suffix" : "" }, { "dropping-particle" : "", "family" : "Nijenhuis", "given" : "John", "non-dropping-particle" : "", "parse-names" : false, "suffix" : "" }, { "dropping-particle" : "", "family" : "Wang", "given" : "Xiao S.", "non-dropping-particle" : "", "parse-names" : false, "suffix" : "" }, { "dropping-particle" : "", "family" : "Coppens", "given" : "Marc-Olivier", "non-dropping-particle" : "", "parse-names" : false, "suffix" : "" }, { "dropping-particle" : "", "family" : "Rhodes", "given" : "Martin J.", "non-dropping-particle" : "", "parse-names" : false, "suffix" : "" } ], "container-title" : "Industrial &amp; Engineering Chemistry Research", "id" : "ITEM-9", "issue" : "1", "issued" : { "date-parts" : [ [ "2009", "1", "7" ] ] }, "page" : "302-309", "title" : "Improved drying in a pulsation-assisted fluidized bed", "type" : "article-journal", "volume" : "48" }, "uris" : [ "http://www.mendeley.com/documents/?uuid=8ea71386-756c-4bac-a666-47140efd4497" ] }, { "id" : "ITEM-10", "itemData" : { "DOI" : "10.1016/j.powtec.2012.03.035", "ISSN" : "00325910", "author" : [ { "dropping-particle" : "", "family" : "Ali", "given" : "Syed Sadiq", "non-dropping-particle" : "", "parse-names" : false, "suffix" : "" }, { "dropping-particle" : "", "family" : "Asif", "given" : "Mohammad", "non-dropping-particle" : "", "parse-names" : false, "suffix" : "" } ], "container-title" : "Powder Technology", "id" : "ITEM-10", "issue" : "1", "issued" : { "date-parts" : [ [ "2012", "7" ] ] }, "page" : "86-92", "publisher" : "Elsevier B.V.", "title" : "Fluidization of nano-powders: effect of flow pulsation", "type" : "article-journal", "volume" : "225" }, "uris" : [ "http://www.mendeley.com/documents/?uuid=20142d5b-92e2-4de6-be15-e70819cf7ef1" ] }, { "id" : "ITEM-1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1", "issued" : { "date-parts" : [ [ "2013", "3" ] ] }, "page" : "14-23", "publisher" : "Elsevier B.V.", "title" : "Experimental study on hydrodynamic characteristics of gas\u2013solid pulsed fluidized bed", "type" : "article-journal", "volume" : "237" }, "uris" : [ "http://www.mendeley.com/documents/?uuid=94110e1a-827c-490d-bb75-1450abfa1b95" ] }, { "id" : "ITEM-12", "itemData" : { "DOI" : "10.1016/j.powtec.2015.07.004", "ISSN" : "00325910", "author" : [ { "dropping-particle" : "", "family" : "Akhavan", "given" : "Ali", "non-dropping-particle" : "", "parse-names" : false, "suffix" : "" }, { "dropping-particle" : "", "family" : "Rahman", "given" : "Farhana", "non-dropping-particle" : "", "parse-names" : false, "suffix" : "" }, { "dropping-particle" : "", "family" : "Wang", "given" : "Shan", "non-dropping-particle" : "", "parse-names" : false, "suffix" : "" }, { "dropping-particle" : "", "family" : "Rhodes", "given" : "Martin J.", "non-dropping-particle" : "", "parse-names" : false, "suffix" : "" } ], "container-title" : "Powder Technology", "id" : "ITEM-12", "issued" : { "date-parts" : [ [ "2015" ] ] }, "publisher" : "Elsevier B.V.", "title" : "Enhanced fluidization of nanoparticles with gas phase pulsation assistance", "type" : "article-journal" }, "uris" : [ "http://www.mendeley.com/documents/?uuid=91d085b5-82dd-4fb8-855c-3e1053ad07de" ] } ], "mendeley" : { "formattedCitation" : "(Massimilla et al. 1966; Kobayashi et al. 1970; Wong &amp; Baird 1971; Devahastin &amp; Mujumdar 2001; Jin et al. 2001; Maucci et al. 2002; Nishimura et al. 2002; Zhang &amp; Koksal 2006; Akhavan et al. 2009; Ali &amp; Asif 2012; Bizhaem &amp; Tabrizi 2013; Akhavan et al. 2015)", "manualFormatting" : "(e.g. Massimilla et al. 1966; Kobayashi et al. 1970; Wong &amp; Baird 1971; Devahastin &amp; Mujumdar 2001; Jin et al. 2001; Maucci et al. 2002; Nishimura et al. 2002; Zhang &amp; Koksal 2006; Akhavan et al. 2009; Ali &amp; Asif 2012; Bizhaem &amp; Tabrizi 2013; Akhavan et al. 2015)", "plainTextFormattedCitation" : "(Massimilla et al. 1966; Kobayashi et al. 1970; Wong &amp; Baird 1971; Devahastin &amp; Mujumdar 2001; Jin et al. 2001; Maucci et al. 2002; Nishimura et al. 2002; Zhang &amp; Koksal 2006; Akhavan et al. 2009; Ali &amp; Asif 2012; Bizhaem &amp; Tabrizi 2013; Akhavan et al. 2015)", "previouslyFormattedCitation" : "(Massimilla et al. 1966; Kobayashi et al. 1970; Wong &amp; Baird 1971; Devahastin &amp; Mujumdar 2001; Jin et al. 2001; Maucci et al. 2002; Nishimura et al. 2002; Zhang &amp; Koksal 2006; Akhavan et al. 2009; Ali &amp; Asif 2012; Bizhaem &amp; Tabrizi 2013; Akhavan et al. 2015)" }, "properties" : { "noteIndex" : 0 }, "schema" : "https://github.com/citation-style-language/schema/raw/master/csl-citation.json" }</w:instrText>
      </w:r>
      <w:r>
        <w:fldChar w:fldCharType="separate"/>
      </w:r>
      <w:r w:rsidRPr="00515B56">
        <w:rPr>
          <w:noProof/>
        </w:rPr>
        <w:t>(</w:t>
      </w:r>
      <w:r>
        <w:rPr>
          <w:noProof/>
        </w:rPr>
        <w:t xml:space="preserve">e.g. </w:t>
      </w:r>
      <w:r w:rsidRPr="00515B56">
        <w:rPr>
          <w:noProof/>
        </w:rPr>
        <w:t>Massimilla et al. 1966; Kobayashi et al. 1970; Wong &amp; Baird 1971; Devahastin &amp; Mujumdar 2001; Jin et al. 2001; Maucci et al. 2002; Nishimura et al. 2002; Zhang &amp; Koksal 2006; Akhavan et al. 2009; Ali &amp; Asif 2012; Bizhaem &amp; Tabrizi 2013; Akhavan et al. 2015)</w:t>
      </w:r>
      <w:r>
        <w:fldChar w:fldCharType="end"/>
      </w:r>
      <w:r>
        <w:t xml:space="preserve">.  Some studies, however, have designed the pulsation device into their gas distribution system.  For example, </w:t>
      </w:r>
      <w:r>
        <w:fldChar w:fldCharType="begin" w:fldLock="1"/>
      </w:r>
      <w:r w:rsidR="00D37BCC">
        <w:instrText>ADDIN CSL_CITATION { "citationItems" : [ { "id" : "ITEM-1", "itemData" : { "author" : [ { "dropping-particle" : "", "family" : "Koksal", "given" : "Murat", "non-dropping-particle" : "", "parse-names" : false, "suffix" : "" }, { "dropping-particle" : "", "family" : "Vural", "given" : "Hiseyin", "non-dropping-particle" : "", "parse-names" : false, "suffix" : "" } ], "container-title" : "Powder Technology", "id" : "ITEM-1", "issue" : "3", "issued" : { "date-parts" : [ [ "1998" ] ] }, "page" : "205-213", "title" : "Bubble size control in a two-dimensional fluidized bed using a moving double plate distributor", "type" : "article-journal", "volume" : "95" }, "uris" : [ "http://www.mendeley.com/documents/?uuid=6747b9bc-7cc0-42c1-94f0-728a7fddc7b1" ] } ], "mendeley" : { "formattedCitation" : "(Koksal &amp; Vural 1998)", "manualFormatting" : "Koksal &amp; Vural (1998)", "plainTextFormattedCitation" : "(Koksal &amp; Vural 1998)", "previouslyFormattedCitation" : "(Koksal &amp; Vural 1998)" }, "properties" : { "noteIndex" : 0 }, "schema" : "https://github.com/citation-style-language/schema/raw/master/csl-citation.json" }</w:instrText>
      </w:r>
      <w:r>
        <w:fldChar w:fldCharType="separate"/>
      </w:r>
      <w:r w:rsidRPr="00C92C7E">
        <w:rPr>
          <w:noProof/>
        </w:rPr>
        <w:t xml:space="preserve">Koksal &amp; Vural </w:t>
      </w:r>
      <w:r>
        <w:rPr>
          <w:noProof/>
        </w:rPr>
        <w:t>(</w:t>
      </w:r>
      <w:r w:rsidRPr="00C92C7E">
        <w:rPr>
          <w:noProof/>
        </w:rPr>
        <w:t>1998)</w:t>
      </w:r>
      <w:r>
        <w:fldChar w:fldCharType="end"/>
      </w:r>
      <w:r>
        <w:t xml:space="preserve"> used a double plate distributor, with two distributor plates overlapping, creating an intermittent flow when one plate was moved from side to side (</w:t>
      </w:r>
      <w:r w:rsidR="007D1165">
        <w:fldChar w:fldCharType="begin"/>
      </w:r>
      <w:r w:rsidR="007D1165">
        <w:instrText xml:space="preserve"> REF _Ref474661838 \h </w:instrText>
      </w:r>
      <w:r w:rsidR="007D1165">
        <w:fldChar w:fldCharType="separate"/>
      </w:r>
      <w:r w:rsidR="005D3AE0">
        <w:t xml:space="preserve">Figure </w:t>
      </w:r>
      <w:r w:rsidR="005D3AE0">
        <w:rPr>
          <w:noProof/>
        </w:rPr>
        <w:t>3</w:t>
      </w:r>
      <w:r w:rsidR="005D3AE0">
        <w:noBreakHyphen/>
      </w:r>
      <w:r w:rsidR="005D3AE0">
        <w:rPr>
          <w:noProof/>
        </w:rPr>
        <w:t>3</w:t>
      </w:r>
      <w:r w:rsidR="007D1165">
        <w:fldChar w:fldCharType="end"/>
      </w:r>
      <w:r>
        <w:t xml:space="preserve">).  </w:t>
      </w:r>
    </w:p>
    <w:p w14:paraId="4DD246E4" w14:textId="77777777" w:rsidR="00133F13" w:rsidRDefault="00133F13" w:rsidP="00EA5CD1">
      <w:pPr>
        <w:spacing w:line="276" w:lineRule="auto"/>
      </w:pPr>
    </w:p>
    <w:p w14:paraId="16F66808" w14:textId="77777777" w:rsidR="00133F13" w:rsidRDefault="00133F13" w:rsidP="00EA5CD1">
      <w:pPr>
        <w:spacing w:line="276" w:lineRule="auto"/>
      </w:pPr>
    </w:p>
    <w:p w14:paraId="0601AE29" w14:textId="77777777" w:rsidR="00133F13" w:rsidRDefault="00133F13" w:rsidP="00EA5CD1">
      <w:pPr>
        <w:spacing w:line="276" w:lineRule="auto"/>
      </w:pPr>
    </w:p>
    <w:p w14:paraId="5D98D257" w14:textId="77777777" w:rsidR="008168D8" w:rsidRPr="000C3D13" w:rsidRDefault="008168D8" w:rsidP="00EA5CD1">
      <w:pPr>
        <w:spacing w:line="276" w:lineRule="auto"/>
      </w:pPr>
      <w:r>
        <w:rPr>
          <w:noProof/>
          <w:lang w:eastAsia="en-GB"/>
        </w:rPr>
        <w:lastRenderedPageBreak/>
        <mc:AlternateContent>
          <mc:Choice Requires="wps">
            <w:drawing>
              <wp:anchor distT="0" distB="0" distL="114300" distR="114300" simplePos="0" relativeHeight="250477056" behindDoc="0" locked="0" layoutInCell="1" allowOverlap="1" wp14:anchorId="3ACB1C11" wp14:editId="0C4B0065">
                <wp:simplePos x="0" y="0"/>
                <wp:positionH relativeFrom="column">
                  <wp:posOffset>-635</wp:posOffset>
                </wp:positionH>
                <wp:positionV relativeFrom="paragraph">
                  <wp:posOffset>34290</wp:posOffset>
                </wp:positionV>
                <wp:extent cx="1553210" cy="1403985"/>
                <wp:effectExtent l="0" t="0" r="0" b="0"/>
                <wp:wrapNone/>
                <wp:docPr id="4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3210" cy="1403985"/>
                        </a:xfrm>
                        <a:prstGeom prst="rect">
                          <a:avLst/>
                        </a:prstGeom>
                        <a:noFill/>
                        <a:ln w="9525">
                          <a:noFill/>
                          <a:miter lim="800000"/>
                          <a:headEnd/>
                          <a:tailEnd/>
                        </a:ln>
                      </wps:spPr>
                      <wps:txbx>
                        <w:txbxContent>
                          <w:p w14:paraId="6BAD69CE" w14:textId="77777777" w:rsidR="00BF4C3A" w:rsidRDefault="00BF4C3A" w:rsidP="008168D8">
                            <w:r>
                              <w:t>A relocating dis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29" type="#_x0000_t202" style="position:absolute;left:0;text-align:left;margin-left:-.05pt;margin-top:2.7pt;width:122.3pt;height:110.55pt;z-index:2504770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" filled="f" stroked="f">
                <v:textbox style="mso-fit-shape-to-text:t">
                  <w:txbxContent>
                    <w:p w14:paraId="6BAD69CE" w14:textId="77777777" w:rsidR="00BF4C3A" w:rsidRDefault="00BF4C3A" w:rsidP="008168D8">
                      <w:r>
                        <w:t>A relocating disk</w:t>
                      </w:r>
                    </w:p>
                  </w:txbxContent>
                </v:textbox>
              </v:shape>
            </w:pict>
          </mc:Fallback>
        </mc:AlternateContent>
      </w:r>
    </w:p>
    <w:p w14:paraId="4ACA3589" w14:textId="77777777" w:rsidR="008168D8" w:rsidRDefault="008168D8" w:rsidP="00EA5CD1">
      <w:pPr>
        <w:spacing w:line="276" w:lineRule="auto"/>
      </w:pPr>
      <w:r>
        <w:rPr>
          <w:noProof/>
          <w:lang w:eastAsia="en-GB"/>
        </w:rPr>
        <mc:AlternateContent>
          <mc:Choice Requires="wps">
            <w:drawing>
              <wp:anchor distT="0" distB="0" distL="114300" distR="114300" simplePos="0" relativeHeight="250610176" behindDoc="0" locked="0" layoutInCell="1" allowOverlap="1" wp14:anchorId="373C942A" wp14:editId="345AC7C8">
                <wp:simplePos x="0" y="0"/>
                <wp:positionH relativeFrom="column">
                  <wp:posOffset>3991774</wp:posOffset>
                </wp:positionH>
                <wp:positionV relativeFrom="paragraph">
                  <wp:posOffset>2353291</wp:posOffset>
                </wp:positionV>
                <wp:extent cx="432435" cy="570269"/>
                <wp:effectExtent l="0" t="0" r="24765" b="20320"/>
                <wp:wrapNone/>
                <wp:docPr id="81" name="Straight Connector 81"/>
                <wp:cNvGraphicFramePr/>
                <a:graphic xmlns:a="http://schemas.openxmlformats.org/drawingml/2006/main">
                  <a:graphicData uri="http://schemas.microsoft.com/office/word/2010/wordprocessingShape">
                    <wps:wsp>
                      <wps:cNvCnPr/>
                      <wps:spPr>
                        <a:xfrm flipV="1">
                          <a:off x="0" y="0"/>
                          <a:ext cx="432435" cy="57026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1" o:spid="_x0000_s1026" style="position:absolute;flip:y;z-index:25061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3pt,185.3pt" to="348.35pt,23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" strokecolor="black [3040]"/>
            </w:pict>
          </mc:Fallback>
        </mc:AlternateContent>
      </w:r>
      <w:r>
        <w:rPr>
          <w:noProof/>
          <w:lang w:eastAsia="en-GB"/>
        </w:rPr>
        <mc:AlternateContent>
          <mc:Choice Requires="wps">
            <w:drawing>
              <wp:anchor distT="0" distB="0" distL="114300" distR="114300" simplePos="0" relativeHeight="250599936" behindDoc="0" locked="0" layoutInCell="1" allowOverlap="1" wp14:anchorId="4B040504" wp14:editId="19AF1A20">
                <wp:simplePos x="0" y="0"/>
                <wp:positionH relativeFrom="column">
                  <wp:posOffset>4208206</wp:posOffset>
                </wp:positionH>
                <wp:positionV relativeFrom="paragraph">
                  <wp:posOffset>1517548</wp:posOffset>
                </wp:positionV>
                <wp:extent cx="216003" cy="639097"/>
                <wp:effectExtent l="0" t="0" r="31750" b="27940"/>
                <wp:wrapNone/>
                <wp:docPr id="80" name="Straight Connector 80"/>
                <wp:cNvGraphicFramePr/>
                <a:graphic xmlns:a="http://schemas.openxmlformats.org/drawingml/2006/main">
                  <a:graphicData uri="http://schemas.microsoft.com/office/word/2010/wordprocessingShape">
                    <wps:wsp>
                      <wps:cNvCnPr/>
                      <wps:spPr>
                        <a:xfrm>
                          <a:off x="0" y="0"/>
                          <a:ext cx="216003" cy="63909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0" o:spid="_x0000_s1026" style="position:absolute;z-index:25059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1.35pt,119.5pt" to="348.35pt,16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" strokecolor="black [3040]"/>
            </w:pict>
          </mc:Fallback>
        </mc:AlternateContent>
      </w:r>
      <w:r>
        <w:rPr>
          <w:noProof/>
          <w:lang w:eastAsia="en-GB"/>
        </w:rPr>
        <mc:AlternateContent>
          <mc:Choice Requires="wps">
            <w:drawing>
              <wp:anchor distT="0" distB="0" distL="114300" distR="114300" simplePos="0" relativeHeight="250589696" behindDoc="0" locked="0" layoutInCell="1" allowOverlap="1" wp14:anchorId="04F7592A" wp14:editId="6D8A08A0">
                <wp:simplePos x="0" y="0"/>
                <wp:positionH relativeFrom="column">
                  <wp:posOffset>4374659</wp:posOffset>
                </wp:positionH>
                <wp:positionV relativeFrom="paragraph">
                  <wp:posOffset>1517424</wp:posOffset>
                </wp:positionV>
                <wp:extent cx="1022554" cy="1403985"/>
                <wp:effectExtent l="0" t="0" r="0" b="635"/>
                <wp:wrapNone/>
                <wp:docPr id="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2554" cy="1403985"/>
                        </a:xfrm>
                        <a:prstGeom prst="rect">
                          <a:avLst/>
                        </a:prstGeom>
                        <a:noFill/>
                        <a:ln w="9525">
                          <a:noFill/>
                          <a:miter lim="800000"/>
                          <a:headEnd/>
                          <a:tailEnd/>
                        </a:ln>
                      </wps:spPr>
                      <wps:txbx>
                        <w:txbxContent>
                          <w:p w14:paraId="613B79A0" w14:textId="77777777" w:rsidR="00BF4C3A" w:rsidRDefault="00BF4C3A" w:rsidP="008168D8">
                            <w:pPr>
                              <w:spacing w:line="240" w:lineRule="auto"/>
                              <w:jc w:val="left"/>
                            </w:pPr>
                            <w:r>
                              <w:t>A solenoid controlled valve in an open and closed posi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30" type="#_x0000_t202" style="position:absolute;left:0;text-align:left;margin-left:344.45pt;margin-top:119.5pt;width:80.5pt;height:110.55pt;z-index:250589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" filled="f" stroked="f">
                <v:textbox style="mso-fit-shape-to-text:t">
                  <w:txbxContent>
                    <w:p w14:paraId="613B79A0" w14:textId="77777777" w:rsidR="00BF4C3A" w:rsidRDefault="00BF4C3A" w:rsidP="008168D8">
                      <w:pPr>
                        <w:spacing w:line="240" w:lineRule="auto"/>
                        <w:jc w:val="left"/>
                      </w:pPr>
                      <w:r>
                        <w:t>A solenoid controlled valve in an open and closed position</w:t>
                      </w:r>
                    </w:p>
                  </w:txbxContent>
                </v:textbox>
              </v:shape>
            </w:pict>
          </mc:Fallback>
        </mc:AlternateContent>
      </w:r>
      <w:r>
        <w:rPr>
          <w:noProof/>
          <w:lang w:eastAsia="en-GB"/>
        </w:rPr>
        <mc:AlternateContent>
          <mc:Choice Requires="wps">
            <w:drawing>
              <wp:anchor distT="0" distB="0" distL="114300" distR="114300" simplePos="0" relativeHeight="250579456" behindDoc="0" locked="0" layoutInCell="1" allowOverlap="1" wp14:anchorId="2F5F05EF" wp14:editId="6379DB82">
                <wp:simplePos x="0" y="0"/>
                <wp:positionH relativeFrom="column">
                  <wp:posOffset>176981</wp:posOffset>
                </wp:positionH>
                <wp:positionV relativeFrom="paragraph">
                  <wp:posOffset>3198864</wp:posOffset>
                </wp:positionV>
                <wp:extent cx="255638" cy="209817"/>
                <wp:effectExtent l="0" t="0" r="30480" b="19050"/>
                <wp:wrapNone/>
                <wp:docPr id="78" name="Straight Connector 78"/>
                <wp:cNvGraphicFramePr/>
                <a:graphic xmlns:a="http://schemas.openxmlformats.org/drawingml/2006/main">
                  <a:graphicData uri="http://schemas.microsoft.com/office/word/2010/wordprocessingShape">
                    <wps:wsp>
                      <wps:cNvCnPr/>
                      <wps:spPr>
                        <a:xfrm flipV="1">
                          <a:off x="0" y="0"/>
                          <a:ext cx="255638" cy="20981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8" o:spid="_x0000_s1026" style="position:absolute;flip:y;z-index:25057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5pt,251.9pt" to="34.1pt,26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" strokecolor="black [3040]"/>
            </w:pict>
          </mc:Fallback>
        </mc:AlternateContent>
      </w:r>
      <w:r>
        <w:rPr>
          <w:noProof/>
          <w:lang w:eastAsia="en-GB"/>
        </w:rPr>
        <mc:AlternateContent>
          <mc:Choice Requires="wps">
            <w:drawing>
              <wp:anchor distT="0" distB="0" distL="114300" distR="114300" simplePos="0" relativeHeight="250569216" behindDoc="0" locked="0" layoutInCell="1" allowOverlap="1" wp14:anchorId="43CCEEF0" wp14:editId="54E6EDF5">
                <wp:simplePos x="0" y="0"/>
                <wp:positionH relativeFrom="column">
                  <wp:posOffset>9197</wp:posOffset>
                </wp:positionH>
                <wp:positionV relativeFrom="paragraph">
                  <wp:posOffset>3332480</wp:posOffset>
                </wp:positionV>
                <wp:extent cx="3392129" cy="1403985"/>
                <wp:effectExtent l="0" t="0" r="0" b="0"/>
                <wp:wrapNone/>
                <wp:docPr id="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2129" cy="1403985"/>
                        </a:xfrm>
                        <a:prstGeom prst="rect">
                          <a:avLst/>
                        </a:prstGeom>
                        <a:noFill/>
                        <a:ln w="9525">
                          <a:noFill/>
                          <a:miter lim="800000"/>
                          <a:headEnd/>
                          <a:tailEnd/>
                        </a:ln>
                      </wps:spPr>
                      <wps:txbx>
                        <w:txbxContent>
                          <w:p w14:paraId="7932D7A3" w14:textId="77777777" w:rsidR="00BF4C3A" w:rsidRDefault="00BF4C3A" w:rsidP="008168D8">
                            <w:pPr>
                              <w:spacing w:line="240" w:lineRule="auto"/>
                            </w:pPr>
                            <w:r>
                              <w:t>A double plate distributor, showing the overlap of holes as one plate remains static and the other plate moves horizontal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31" type="#_x0000_t202" style="position:absolute;left:0;text-align:left;margin-left:.7pt;margin-top:262.4pt;width:267.1pt;height:110.55pt;z-index:2505692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" filled="f" stroked="f">
                <v:textbox style="mso-fit-shape-to-text:t">
                  <w:txbxContent>
                    <w:p w14:paraId="7932D7A3" w14:textId="77777777" w:rsidR="00BF4C3A" w:rsidRDefault="00BF4C3A" w:rsidP="008168D8">
                      <w:pPr>
                        <w:spacing w:line="240" w:lineRule="auto"/>
                      </w:pPr>
                      <w:r>
                        <w:t>A double plate distributor, showing the overlap of holes as one plate remains static and the other plate moves horizontally</w:t>
                      </w:r>
                    </w:p>
                  </w:txbxContent>
                </v:textbox>
              </v:shape>
            </w:pict>
          </mc:Fallback>
        </mc:AlternateContent>
      </w:r>
      <w:r>
        <w:rPr>
          <w:noProof/>
          <w:lang w:eastAsia="en-GB"/>
        </w:rPr>
        <mc:AlternateContent>
          <mc:Choice Requires="wps">
            <w:drawing>
              <wp:anchor distT="0" distB="0" distL="114300" distR="114300" simplePos="0" relativeHeight="250528256" behindDoc="0" locked="0" layoutInCell="1" allowOverlap="1" wp14:anchorId="52224399" wp14:editId="3A43A0C7">
                <wp:simplePos x="0" y="0"/>
                <wp:positionH relativeFrom="column">
                  <wp:posOffset>1789430</wp:posOffset>
                </wp:positionH>
                <wp:positionV relativeFrom="paragraph">
                  <wp:posOffset>1936115</wp:posOffset>
                </wp:positionV>
                <wp:extent cx="619125" cy="160655"/>
                <wp:effectExtent l="0" t="0" r="28575" b="29845"/>
                <wp:wrapNone/>
                <wp:docPr id="73" name="Straight Connector 73"/>
                <wp:cNvGraphicFramePr/>
                <a:graphic xmlns:a="http://schemas.openxmlformats.org/drawingml/2006/main">
                  <a:graphicData uri="http://schemas.microsoft.com/office/word/2010/wordprocessingShape">
                    <wps:wsp>
                      <wps:cNvCnPr/>
                      <wps:spPr>
                        <a:xfrm flipV="1">
                          <a:off x="0" y="0"/>
                          <a:ext cx="619125" cy="1606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3" o:spid="_x0000_s1026" style="position:absolute;flip:y;z-index:25052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0.9pt,152.45pt" to="189.65pt,16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" strokecolor="black [3040]"/>
            </w:pict>
          </mc:Fallback>
        </mc:AlternateContent>
      </w:r>
      <w:r>
        <w:rPr>
          <w:noProof/>
          <w:lang w:eastAsia="en-GB"/>
        </w:rPr>
        <mc:AlternateContent>
          <mc:Choice Requires="wps">
            <w:drawing>
              <wp:anchor distT="0" distB="0" distL="114300" distR="114300" simplePos="0" relativeHeight="250558976" behindDoc="0" locked="0" layoutInCell="1" allowOverlap="1" wp14:anchorId="0B742D60" wp14:editId="4F7BC4CA">
                <wp:simplePos x="0" y="0"/>
                <wp:positionH relativeFrom="column">
                  <wp:posOffset>2517058</wp:posOffset>
                </wp:positionH>
                <wp:positionV relativeFrom="paragraph">
                  <wp:posOffset>304350</wp:posOffset>
                </wp:positionV>
                <wp:extent cx="432025" cy="530941"/>
                <wp:effectExtent l="0" t="0" r="25400" b="21590"/>
                <wp:wrapNone/>
                <wp:docPr id="76" name="Straight Connector 76"/>
                <wp:cNvGraphicFramePr/>
                <a:graphic xmlns:a="http://schemas.openxmlformats.org/drawingml/2006/main">
                  <a:graphicData uri="http://schemas.microsoft.com/office/word/2010/wordprocessingShape">
                    <wps:wsp>
                      <wps:cNvCnPr/>
                      <wps:spPr>
                        <a:xfrm flipV="1">
                          <a:off x="0" y="0"/>
                          <a:ext cx="432025" cy="53094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6" o:spid="_x0000_s1026" style="position:absolute;flip:y;z-index:25055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2pt,23.95pt" to="232.2pt,6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" strokecolor="black [3040]"/>
            </w:pict>
          </mc:Fallback>
        </mc:AlternateContent>
      </w:r>
      <w:r>
        <w:rPr>
          <w:noProof/>
          <w:lang w:eastAsia="en-GB"/>
        </w:rPr>
        <mc:AlternateContent>
          <mc:Choice Requires="wps">
            <w:drawing>
              <wp:anchor distT="0" distB="0" distL="114300" distR="114300" simplePos="0" relativeHeight="250548736" behindDoc="0" locked="0" layoutInCell="1" allowOverlap="1" wp14:anchorId="51B68992" wp14:editId="5A3952B2">
                <wp:simplePos x="0" y="0"/>
                <wp:positionH relativeFrom="column">
                  <wp:posOffset>2890520</wp:posOffset>
                </wp:positionH>
                <wp:positionV relativeFrom="paragraph">
                  <wp:posOffset>130175</wp:posOffset>
                </wp:positionV>
                <wp:extent cx="1101090" cy="1403985"/>
                <wp:effectExtent l="0" t="0" r="0" b="3810"/>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1090" cy="1403985"/>
                        </a:xfrm>
                        <a:prstGeom prst="rect">
                          <a:avLst/>
                        </a:prstGeom>
                        <a:noFill/>
                        <a:ln w="9525">
                          <a:noFill/>
                          <a:miter lim="800000"/>
                          <a:headEnd/>
                          <a:tailEnd/>
                        </a:ln>
                      </wps:spPr>
                      <wps:txbx>
                        <w:txbxContent>
                          <w:p w14:paraId="1E5B9BB6" w14:textId="77777777" w:rsidR="00BF4C3A" w:rsidRDefault="00BF4C3A" w:rsidP="008168D8">
                            <w:pPr>
                              <w:spacing w:line="240" w:lineRule="auto"/>
                              <w:jc w:val="left"/>
                            </w:pPr>
                            <w:r>
                              <w:t>An expanded view to show the relocating disk with aperture, a mesh distributor plate and fluidised bed of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32" type="#_x0000_t202" style="position:absolute;left:0;text-align:left;margin-left:227.6pt;margin-top:10.25pt;width:86.7pt;height:110.55pt;z-index:2505487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" filled="f" stroked="f">
                <v:textbox style="mso-fit-shape-to-text:t">
                  <w:txbxContent>
                    <w:p w14:paraId="1E5B9BB6" w14:textId="77777777" w:rsidR="00BF4C3A" w:rsidRDefault="00BF4C3A" w:rsidP="008168D8">
                      <w:pPr>
                        <w:spacing w:line="240" w:lineRule="auto"/>
                        <w:jc w:val="left"/>
                      </w:pPr>
                      <w:r>
                        <w:t>An expanded view to show the relocating disk with aperture, a mesh distributor plate and fluidised bed of particles</w:t>
                      </w:r>
                    </w:p>
                  </w:txbxContent>
                </v:textbox>
              </v:shape>
            </w:pict>
          </mc:Fallback>
        </mc:AlternateContent>
      </w:r>
      <w:r>
        <w:rPr>
          <w:noProof/>
          <w:lang w:eastAsia="en-GB"/>
        </w:rPr>
        <mc:AlternateContent>
          <mc:Choice Requires="wps">
            <w:drawing>
              <wp:anchor distT="0" distB="0" distL="114300" distR="114300" simplePos="0" relativeHeight="250538496" behindDoc="0" locked="0" layoutInCell="1" allowOverlap="1" wp14:anchorId="422674AC" wp14:editId="64266448">
                <wp:simplePos x="0" y="0"/>
                <wp:positionH relativeFrom="column">
                  <wp:posOffset>894735</wp:posOffset>
                </wp:positionH>
                <wp:positionV relativeFrom="paragraph">
                  <wp:posOffset>1916840</wp:posOffset>
                </wp:positionV>
                <wp:extent cx="815648" cy="180729"/>
                <wp:effectExtent l="0" t="0" r="22860" b="29210"/>
                <wp:wrapNone/>
                <wp:docPr id="74" name="Straight Connector 74"/>
                <wp:cNvGraphicFramePr/>
                <a:graphic xmlns:a="http://schemas.openxmlformats.org/drawingml/2006/main">
                  <a:graphicData uri="http://schemas.microsoft.com/office/word/2010/wordprocessingShape">
                    <wps:wsp>
                      <wps:cNvCnPr/>
                      <wps:spPr>
                        <a:xfrm>
                          <a:off x="0" y="0"/>
                          <a:ext cx="815648" cy="1807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4" o:spid="_x0000_s1026" style="position:absolute;z-index:25053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45pt,150.95pt" to="134.65pt,16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" strokecolor="black [3040]"/>
            </w:pict>
          </mc:Fallback>
        </mc:AlternateContent>
      </w:r>
      <w:r>
        <w:rPr>
          <w:noProof/>
          <w:lang w:eastAsia="en-GB"/>
        </w:rPr>
        <mc:AlternateContent>
          <mc:Choice Requires="wps">
            <w:drawing>
              <wp:anchor distT="0" distB="0" distL="114300" distR="114300" simplePos="0" relativeHeight="250518016" behindDoc="0" locked="0" layoutInCell="1" allowOverlap="1" wp14:anchorId="10DF368C" wp14:editId="2FE21465">
                <wp:simplePos x="0" y="0"/>
                <wp:positionH relativeFrom="column">
                  <wp:posOffset>943897</wp:posOffset>
                </wp:positionH>
                <wp:positionV relativeFrom="paragraph">
                  <wp:posOffset>697640</wp:posOffset>
                </wp:positionV>
                <wp:extent cx="541020" cy="698090"/>
                <wp:effectExtent l="0" t="0" r="30480" b="26035"/>
                <wp:wrapNone/>
                <wp:docPr id="72" name="Straight Connector 72"/>
                <wp:cNvGraphicFramePr/>
                <a:graphic xmlns:a="http://schemas.openxmlformats.org/drawingml/2006/main">
                  <a:graphicData uri="http://schemas.microsoft.com/office/word/2010/wordprocessingShape">
                    <wps:wsp>
                      <wps:cNvCnPr/>
                      <wps:spPr>
                        <a:xfrm flipH="1">
                          <a:off x="0" y="0"/>
                          <a:ext cx="541020" cy="6980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2" o:spid="_x0000_s1026" style="position:absolute;flip:x;z-index:25051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3pt,54.95pt" to="116.9pt,10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" strokecolor="black [3040]"/>
            </w:pict>
          </mc:Fallback>
        </mc:AlternateContent>
      </w:r>
      <w:r>
        <w:rPr>
          <w:noProof/>
          <w:lang w:eastAsia="en-GB"/>
        </w:rPr>
        <mc:AlternateContent>
          <mc:Choice Requires="wps">
            <w:drawing>
              <wp:anchor distT="0" distB="0" distL="114300" distR="114300" simplePos="0" relativeHeight="250507776" behindDoc="0" locked="0" layoutInCell="1" allowOverlap="1" wp14:anchorId="4B3DA5EC" wp14:editId="0F35324C">
                <wp:simplePos x="0" y="0"/>
                <wp:positionH relativeFrom="column">
                  <wp:posOffset>294968</wp:posOffset>
                </wp:positionH>
                <wp:positionV relativeFrom="paragraph">
                  <wp:posOffset>133043</wp:posOffset>
                </wp:positionV>
                <wp:extent cx="501445" cy="1469164"/>
                <wp:effectExtent l="0" t="0" r="32385" b="17145"/>
                <wp:wrapNone/>
                <wp:docPr id="71" name="Straight Connector 71"/>
                <wp:cNvGraphicFramePr/>
                <a:graphic xmlns:a="http://schemas.openxmlformats.org/drawingml/2006/main">
                  <a:graphicData uri="http://schemas.microsoft.com/office/word/2010/wordprocessingShape">
                    <wps:wsp>
                      <wps:cNvCnPr/>
                      <wps:spPr>
                        <a:xfrm>
                          <a:off x="0" y="0"/>
                          <a:ext cx="501445" cy="146916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71" o:spid="_x0000_s1026" style="position:absolute;z-index:250507776;visibility:visible;mso-wrap-style:square;mso-wrap-distance-left:9pt;mso-wrap-distance-top:0;mso-wrap-distance-right:9pt;mso-wrap-distance-bottom:0;mso-position-horizontal:absolute;mso-position-horizontal-relative:text;mso-position-vertical:absolute;mso-position-vertical-relative:text" from="23.25pt,10.5pt" to="62.75pt,1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" strokecolor="black [3040]"/>
            </w:pict>
          </mc:Fallback>
        </mc:AlternateContent>
      </w:r>
      <w:r>
        <w:rPr>
          <w:noProof/>
          <w:lang w:eastAsia="en-GB"/>
        </w:rPr>
        <mc:AlternateContent>
          <mc:Choice Requires="wps">
            <w:drawing>
              <wp:anchor distT="0" distB="0" distL="114300" distR="114300" simplePos="0" relativeHeight="250487296" behindDoc="0" locked="0" layoutInCell="1" allowOverlap="1" wp14:anchorId="54368A84" wp14:editId="06D74BA7">
                <wp:simplePos x="0" y="0"/>
                <wp:positionH relativeFrom="column">
                  <wp:posOffset>1212850</wp:posOffset>
                </wp:positionH>
                <wp:positionV relativeFrom="paragraph">
                  <wp:posOffset>257810</wp:posOffset>
                </wp:positionV>
                <wp:extent cx="1553210" cy="1403985"/>
                <wp:effectExtent l="0" t="0" r="0" b="0"/>
                <wp:wrapNone/>
                <wp:docPr id="4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3210" cy="1403985"/>
                        </a:xfrm>
                        <a:prstGeom prst="rect">
                          <a:avLst/>
                        </a:prstGeom>
                        <a:noFill/>
                        <a:ln w="9525">
                          <a:noFill/>
                          <a:miter lim="800000"/>
                          <a:headEnd/>
                          <a:tailEnd/>
                        </a:ln>
                      </wps:spPr>
                      <wps:txbx>
                        <w:txbxContent>
                          <w:p w14:paraId="0409203F" w14:textId="77777777" w:rsidR="00BF4C3A" w:rsidRDefault="00BF4C3A" w:rsidP="008168D8">
                            <w:pPr>
                              <w:spacing w:line="240" w:lineRule="auto"/>
                              <w:jc w:val="left"/>
                            </w:pPr>
                            <w:r>
                              <w:t xml:space="preserve">Partitioning beneath the plat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33" type="#_x0000_t202" style="position:absolute;left:0;text-align:left;margin-left:95.5pt;margin-top:20.3pt;width:122.3pt;height:110.55pt;z-index:2504872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" filled="f" stroked="f">
                <v:textbox style="mso-fit-shape-to-text:t">
                  <w:txbxContent>
                    <w:p w14:paraId="0409203F" w14:textId="77777777" w:rsidR="00BF4C3A" w:rsidRDefault="00BF4C3A" w:rsidP="008168D8">
                      <w:pPr>
                        <w:spacing w:line="240" w:lineRule="auto"/>
                        <w:jc w:val="left"/>
                      </w:pPr>
                      <w:r>
                        <w:t xml:space="preserve">Partitioning beneath the plate </w:t>
                      </w:r>
                    </w:p>
                  </w:txbxContent>
                </v:textbox>
              </v:shape>
            </w:pict>
          </mc:Fallback>
        </mc:AlternateContent>
      </w:r>
      <w:r>
        <w:rPr>
          <w:noProof/>
          <w:lang w:eastAsia="en-GB"/>
        </w:rPr>
        <mc:AlternateContent>
          <mc:Choice Requires="wps">
            <w:drawing>
              <wp:anchor distT="0" distB="0" distL="114300" distR="114300" simplePos="0" relativeHeight="250446336" behindDoc="0" locked="0" layoutInCell="1" allowOverlap="1" wp14:anchorId="25A5FFAC" wp14:editId="0C7E086F">
                <wp:simplePos x="0" y="0"/>
                <wp:positionH relativeFrom="column">
                  <wp:posOffset>2601411</wp:posOffset>
                </wp:positionH>
                <wp:positionV relativeFrom="paragraph">
                  <wp:posOffset>1939658</wp:posOffset>
                </wp:positionV>
                <wp:extent cx="0" cy="327660"/>
                <wp:effectExtent l="95250" t="38100" r="57150" b="15240"/>
                <wp:wrapNone/>
                <wp:docPr id="67" name="Straight Arrow Connector 67"/>
                <wp:cNvGraphicFramePr/>
                <a:graphic xmlns:a="http://schemas.openxmlformats.org/drawingml/2006/main">
                  <a:graphicData uri="http://schemas.microsoft.com/office/word/2010/wordprocessingShape">
                    <wps:wsp>
                      <wps:cNvCnPr/>
                      <wps:spPr>
                        <a:xfrm flipV="1">
                          <a:off x="0" y="0"/>
                          <a:ext cx="0" cy="3276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7" o:spid="_x0000_s1026" type="#_x0000_t32" style="position:absolute;margin-left:204.85pt;margin-top:152.75pt;width:0;height:25.8pt;flip:y;z-index:250446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" strokecolor="black [3040]">
                <v:stroke endarrow="open"/>
              </v:shape>
            </w:pict>
          </mc:Fallback>
        </mc:AlternateContent>
      </w:r>
      <w:r>
        <w:rPr>
          <w:noProof/>
          <w:lang w:eastAsia="en-GB"/>
        </w:rPr>
        <mc:AlternateContent>
          <mc:Choice Requires="wps">
            <w:drawing>
              <wp:anchor distT="0" distB="0" distL="114300" distR="114300" simplePos="0" relativeHeight="250497536" behindDoc="0" locked="0" layoutInCell="1" allowOverlap="1" wp14:anchorId="0DA564ED" wp14:editId="5A1637BB">
                <wp:simplePos x="0" y="0"/>
                <wp:positionH relativeFrom="column">
                  <wp:posOffset>1484671</wp:posOffset>
                </wp:positionH>
                <wp:positionV relativeFrom="paragraph">
                  <wp:posOffset>2044659</wp:posOffset>
                </wp:positionV>
                <wp:extent cx="1120877" cy="1403985"/>
                <wp:effectExtent l="0" t="0" r="0" b="0"/>
                <wp:wrapNone/>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877" cy="1403985"/>
                        </a:xfrm>
                        <a:prstGeom prst="rect">
                          <a:avLst/>
                        </a:prstGeom>
                        <a:noFill/>
                        <a:ln w="9525">
                          <a:noFill/>
                          <a:miter lim="800000"/>
                          <a:headEnd/>
                          <a:tailEnd/>
                        </a:ln>
                      </wps:spPr>
                      <wps:txbx>
                        <w:txbxContent>
                          <w:p w14:paraId="05DFF796" w14:textId="77777777" w:rsidR="00BF4C3A" w:rsidRDefault="00BF4C3A" w:rsidP="008168D8">
                            <w:pPr>
                              <w:spacing w:line="240" w:lineRule="auto"/>
                              <w:jc w:val="left"/>
                            </w:pPr>
                            <w:r>
                              <w:t>A motor to drive the dis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34" type="#_x0000_t202" style="position:absolute;left:0;text-align:left;margin-left:116.9pt;margin-top:161pt;width:88.25pt;height:110.55pt;z-index:2504975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" filled="f" stroked="f">
                <v:textbox style="mso-fit-shape-to-text:t">
                  <w:txbxContent>
                    <w:p w14:paraId="05DFF796" w14:textId="77777777" w:rsidR="00BF4C3A" w:rsidRDefault="00BF4C3A" w:rsidP="008168D8">
                      <w:pPr>
                        <w:spacing w:line="240" w:lineRule="auto"/>
                        <w:jc w:val="left"/>
                      </w:pPr>
                      <w:r>
                        <w:t>A motor to drive the disk</w:t>
                      </w:r>
                    </w:p>
                  </w:txbxContent>
                </v:textbox>
              </v:shape>
            </w:pict>
          </mc:Fallback>
        </mc:AlternateContent>
      </w:r>
      <w:r>
        <w:rPr>
          <w:noProof/>
          <w:lang w:eastAsia="en-GB"/>
        </w:rPr>
        <mc:AlternateContent>
          <mc:Choice Requires="wps">
            <w:drawing>
              <wp:anchor distT="0" distB="0" distL="114300" distR="114300" simplePos="0" relativeHeight="250456576" behindDoc="0" locked="0" layoutInCell="1" allowOverlap="1" wp14:anchorId="15126EF4" wp14:editId="2164DD9F">
                <wp:simplePos x="0" y="0"/>
                <wp:positionH relativeFrom="column">
                  <wp:posOffset>4150995</wp:posOffset>
                </wp:positionH>
                <wp:positionV relativeFrom="paragraph">
                  <wp:posOffset>1718310</wp:posOffset>
                </wp:positionV>
                <wp:extent cx="0" cy="327660"/>
                <wp:effectExtent l="95250" t="38100" r="57150" b="15240"/>
                <wp:wrapNone/>
                <wp:docPr id="68" name="Straight Arrow Connector 68"/>
                <wp:cNvGraphicFramePr/>
                <a:graphic xmlns:a="http://schemas.openxmlformats.org/drawingml/2006/main">
                  <a:graphicData uri="http://schemas.microsoft.com/office/word/2010/wordprocessingShape">
                    <wps:wsp>
                      <wps:cNvCnPr/>
                      <wps:spPr>
                        <a:xfrm flipV="1">
                          <a:off x="0" y="0"/>
                          <a:ext cx="0" cy="3276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8" o:spid="_x0000_s1026" type="#_x0000_t32" style="position:absolute;margin-left:326.85pt;margin-top:135.3pt;width:0;height:25.8pt;flip:y;z-index:250456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" strokecolor="black [3040]">
                <v:stroke endarrow="open"/>
              </v:shape>
            </w:pict>
          </mc:Fallback>
        </mc:AlternateContent>
      </w:r>
      <w:r>
        <w:rPr>
          <w:noProof/>
          <w:lang w:eastAsia="en-GB"/>
        </w:rPr>
        <mc:AlternateContent>
          <mc:Choice Requires="wps">
            <w:drawing>
              <wp:anchor distT="0" distB="0" distL="114300" distR="114300" simplePos="0" relativeHeight="250466816" behindDoc="0" locked="0" layoutInCell="1" allowOverlap="1" wp14:anchorId="03C06DF4" wp14:editId="3596EAB0">
                <wp:simplePos x="0" y="0"/>
                <wp:positionH relativeFrom="column">
                  <wp:posOffset>4148599</wp:posOffset>
                </wp:positionH>
                <wp:positionV relativeFrom="paragraph">
                  <wp:posOffset>3510232</wp:posOffset>
                </wp:positionV>
                <wp:extent cx="0" cy="327804"/>
                <wp:effectExtent l="95250" t="38100" r="57150" b="15240"/>
                <wp:wrapNone/>
                <wp:docPr id="69" name="Straight Arrow Connector 69"/>
                <wp:cNvGraphicFramePr/>
                <a:graphic xmlns:a="http://schemas.openxmlformats.org/drawingml/2006/main">
                  <a:graphicData uri="http://schemas.microsoft.com/office/word/2010/wordprocessingShape">
                    <wps:wsp>
                      <wps:cNvCnPr/>
                      <wps:spPr>
                        <a:xfrm flipV="1">
                          <a:off x="0" y="0"/>
                          <a:ext cx="0" cy="32780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9" o:spid="_x0000_s1026" type="#_x0000_t32" style="position:absolute;margin-left:326.65pt;margin-top:276.4pt;width:0;height:25.8pt;flip:y;z-index:250466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" strokecolor="black [3040]">
                <v:stroke endarrow="open"/>
              </v:shape>
            </w:pict>
          </mc:Fallback>
        </mc:AlternateContent>
      </w:r>
      <w:r>
        <w:rPr>
          <w:noProof/>
          <w:lang w:eastAsia="en-GB"/>
        </w:rPr>
        <mc:AlternateContent>
          <mc:Choice Requires="wps">
            <w:drawing>
              <wp:anchor distT="0" distB="0" distL="114300" distR="114300" simplePos="0" relativeHeight="250436096" behindDoc="0" locked="0" layoutInCell="1" allowOverlap="1" wp14:anchorId="242CFC16" wp14:editId="79B6382D">
                <wp:simplePos x="0" y="0"/>
                <wp:positionH relativeFrom="column">
                  <wp:posOffset>793630</wp:posOffset>
                </wp:positionH>
                <wp:positionV relativeFrom="paragraph">
                  <wp:posOffset>1915064</wp:posOffset>
                </wp:positionV>
                <wp:extent cx="0" cy="327804"/>
                <wp:effectExtent l="95250" t="38100" r="57150" b="15240"/>
                <wp:wrapNone/>
                <wp:docPr id="66" name="Straight Arrow Connector 66"/>
                <wp:cNvGraphicFramePr/>
                <a:graphic xmlns:a="http://schemas.openxmlformats.org/drawingml/2006/main">
                  <a:graphicData uri="http://schemas.microsoft.com/office/word/2010/wordprocessingShape">
                    <wps:wsp>
                      <wps:cNvCnPr/>
                      <wps:spPr>
                        <a:xfrm flipV="1">
                          <a:off x="0" y="0"/>
                          <a:ext cx="0" cy="32780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6" o:spid="_x0000_s1026" type="#_x0000_t32" style="position:absolute;margin-left:62.5pt;margin-top:150.8pt;width:0;height:25.8pt;flip:y;z-index:250436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" strokecolor="black [3040]">
                <v:stroke endarrow="open"/>
              </v:shape>
            </w:pict>
          </mc:Fallback>
        </mc:AlternateContent>
      </w:r>
      <w:r>
        <w:rPr>
          <w:noProof/>
          <w:lang w:eastAsia="en-GB"/>
        </w:rPr>
        <mc:AlternateContent>
          <mc:Choice Requires="wps">
            <w:drawing>
              <wp:anchor distT="0" distB="0" distL="114300" distR="114300" simplePos="0" relativeHeight="250425856" behindDoc="0" locked="0" layoutInCell="1" allowOverlap="1" wp14:anchorId="74006B6A" wp14:editId="5E96192C">
                <wp:simplePos x="0" y="0"/>
                <wp:positionH relativeFrom="column">
                  <wp:posOffset>2293141</wp:posOffset>
                </wp:positionH>
                <wp:positionV relativeFrom="paragraph">
                  <wp:posOffset>2751264</wp:posOffset>
                </wp:positionV>
                <wp:extent cx="741872" cy="0"/>
                <wp:effectExtent l="38100" t="76200" r="20320" b="114300"/>
                <wp:wrapNone/>
                <wp:docPr id="65" name="Straight Arrow Connector 65"/>
                <wp:cNvGraphicFramePr/>
                <a:graphic xmlns:a="http://schemas.openxmlformats.org/drawingml/2006/main">
                  <a:graphicData uri="http://schemas.microsoft.com/office/word/2010/wordprocessingShape">
                    <wps:wsp>
                      <wps:cNvCnPr/>
                      <wps:spPr>
                        <a:xfrm>
                          <a:off x="0" y="0"/>
                          <a:ext cx="741872" cy="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5" o:spid="_x0000_s1026" type="#_x0000_t32" style="position:absolute;margin-left:180.55pt;margin-top:216.65pt;width:58.4pt;height:0;z-index:250425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" strokecolor="black [3040]">
                <v:stroke startarrow="open" endarrow="open"/>
              </v:shape>
            </w:pict>
          </mc:Fallback>
        </mc:AlternateContent>
      </w:r>
      <w:r>
        <w:rPr>
          <w:noProof/>
          <w:lang w:eastAsia="en-GB"/>
        </w:rPr>
        <w:drawing>
          <wp:inline distT="0" distB="0" distL="0" distR="0" wp14:anchorId="74D04885" wp14:editId="3F508C5E">
            <wp:extent cx="5702060" cy="383236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idisation intermittent and relocating.jpg"/>
                    <pic:cNvPicPr/>
                  </pic:nvPicPr>
                  <pic:blipFill rotWithShape="1">
                    <a:blip r:embed="rId37">
                      <a:extLst>
                        <a:ext uri="{28A0092B-C50C-407E-A947-70E740481C1C}">
                          <a14:useLocalDpi xmlns:a14="http://schemas.microsoft.com/office/drawing/2010/main" val="0"/>
                        </a:ext>
                      </a:extLst>
                    </a:blip>
                    <a:srcRect l="7832" t="8032" r="9030" b="17470"/>
                    <a:stretch/>
                  </pic:blipFill>
                  <pic:spPr bwMode="auto">
                    <a:xfrm>
                      <a:off x="0" y="0"/>
                      <a:ext cx="5706035" cy="3835035"/>
                    </a:xfrm>
                    <a:prstGeom prst="rect">
                      <a:avLst/>
                    </a:prstGeom>
                    <a:ln>
                      <a:noFill/>
                    </a:ln>
                    <a:extLst>
                      <a:ext uri="{53640926-AAD7-44D8-BBD7-CCE9431645EC}">
                        <a14:shadowObscured xmlns:a14="http://schemas.microsoft.com/office/drawing/2010/main"/>
                      </a:ext>
                    </a:extLst>
                  </pic:spPr>
                </pic:pic>
              </a:graphicData>
            </a:graphic>
          </wp:inline>
        </w:drawing>
      </w:r>
    </w:p>
    <w:p w14:paraId="4A74B21E" w14:textId="77777777" w:rsidR="008168D8" w:rsidRDefault="008168D8" w:rsidP="007D1165">
      <w:bookmarkStart w:id="126" w:name="_Ref448820301"/>
    </w:p>
    <w:p w14:paraId="79E21192" w14:textId="379C2639" w:rsidR="008168D8" w:rsidRDefault="008168D8" w:rsidP="00EA5CD1">
      <w:pPr>
        <w:pStyle w:val="Caption"/>
        <w:spacing w:line="276" w:lineRule="auto"/>
      </w:pPr>
      <w:bookmarkStart w:id="127" w:name="_Ref474661838"/>
      <w:bookmarkStart w:id="128" w:name="_Toc474686576"/>
      <w:r>
        <w:t xml:space="preserve">Figure </w:t>
      </w:r>
      <w:fldSimple w:instr=" STYLEREF 1 \s ">
        <w:r w:rsidR="005D3AE0">
          <w:rPr>
            <w:noProof/>
          </w:rPr>
          <w:t>3</w:t>
        </w:r>
      </w:fldSimple>
      <w:r w:rsidR="00F02E7D">
        <w:noBreakHyphen/>
      </w:r>
      <w:fldSimple w:instr=" SEQ Figure \* ARABIC \s 1 ">
        <w:r w:rsidR="005D3AE0">
          <w:rPr>
            <w:noProof/>
          </w:rPr>
          <w:t>3</w:t>
        </w:r>
      </w:fldSimple>
      <w:bookmarkEnd w:id="126"/>
      <w:bookmarkEnd w:id="127"/>
      <w:r>
        <w:t>.  Pulsation device design details.</w:t>
      </w:r>
      <w:bookmarkEnd w:id="128"/>
    </w:p>
    <w:p w14:paraId="70C904B9" w14:textId="77777777" w:rsidR="008168D8" w:rsidRDefault="008168D8" w:rsidP="00EA5CD1">
      <w:pPr>
        <w:spacing w:line="276" w:lineRule="auto"/>
      </w:pPr>
    </w:p>
    <w:p w14:paraId="6AC7229E" w14:textId="6E22248C" w:rsidR="008168D8" w:rsidRPr="00724B23" w:rsidRDefault="008168D8" w:rsidP="00EA5CD1">
      <w:pPr>
        <w:spacing w:line="276" w:lineRule="auto"/>
      </w:pPr>
      <w:r>
        <w:t>To reduce defluidisation during the ‘off’ period of a pulse cycle, a technique has been developed to fully fluidise the bed with a continuous flow, with an added pulsed gas flow incorporated on top (</w:t>
      </w:r>
      <w:r>
        <w:fldChar w:fldCharType="begin"/>
      </w:r>
      <w:r>
        <w:instrText xml:space="preserve"> REF _Ref448818752 \h  \* MERGEFORMAT </w:instrText>
      </w:r>
      <w:r>
        <w:fldChar w:fldCharType="separate"/>
      </w:r>
      <w:r w:rsidR="005D3AE0">
        <w:t xml:space="preserve">Figure </w:t>
      </w:r>
      <w:r w:rsidR="005D3AE0">
        <w:rPr>
          <w:noProof/>
        </w:rPr>
        <w:t>3</w:t>
      </w:r>
      <w:r w:rsidR="005D3AE0">
        <w:rPr>
          <w:noProof/>
        </w:rPr>
        <w:noBreakHyphen/>
        <w:t>1</w:t>
      </w:r>
      <w:r>
        <w:fldChar w:fldCharType="end"/>
      </w:r>
      <w:r>
        <w:t xml:space="preserve">b).  For example, </w:t>
      </w:r>
      <w:r>
        <w:fldChar w:fldCharType="begin" w:fldLock="1"/>
      </w:r>
      <w:r w:rsidR="00D37BCC">
        <w:instrText>ADDIN CSL_CITATION { "citationItems" : [ { "id" : "ITEM-1", "itemData" : { "author" : [ { "dropping-particle" : "", "family" : "Li", "given" : "Zhanyong", "non-dropping-particle" : "", "parse-names" : false, "suffix" : "" }, { "dropping-particle" : "", "family" : "Kobayashi", "given" : "Noriyuki", "non-dropping-particle" : "", "parse-names" : false, "suffix" : "" }, { "dropping-particle" : "", "family" : "Deguchi", "given" : "Seiichi", "non-dropping-particle" : "", "parse-names" : false, "suffix" : "" }, { "dropping-particle" : "", "family" : "Hasatani", "given" : "Masanobu", "non-dropping-particle" : "", "parse-names" : false, "suffix" : "" } ], "container-title" : "Journal of Chemical Engineering of Japan", "id" : "ITEM-1", "issue" : "9", "issued" : { "date-parts" : [ [ "2004" ] ] }, "page" : "1179-1182", "title" : "Investigation on the drying kinetics in a pulsed fluidized bed", "type" : "article-journal", "volume" : "37" }, "uris" : [ "http://www.mendeley.com/documents/?uuid=1eb1ad23-4544-4725-ad45-98bbdd740591" ] } ], "mendeley" : { "formattedCitation" : "(Li et al. 2004)", "manualFormatting" : "Li et al. (2004)", "plainTextFormattedCitation" : "(Li et al. 2004)", "previouslyFormattedCitation" : "(Li et al. 2004)" }, "properties" : { "noteIndex" : 0 }, "schema" : "https://github.com/citation-style-language/schema/raw/master/csl-citation.json" }</w:instrText>
      </w:r>
      <w:r>
        <w:fldChar w:fldCharType="separate"/>
      </w:r>
      <w:r w:rsidRPr="00C92C7E">
        <w:rPr>
          <w:noProof/>
        </w:rPr>
        <w:t xml:space="preserve">Li et al. </w:t>
      </w:r>
      <w:r>
        <w:rPr>
          <w:noProof/>
        </w:rPr>
        <w:t>(</w:t>
      </w:r>
      <w:r w:rsidRPr="00C92C7E">
        <w:rPr>
          <w:noProof/>
        </w:rPr>
        <w:t>2004)</w:t>
      </w:r>
      <w:r>
        <w:fldChar w:fldCharType="end"/>
      </w:r>
      <w:r>
        <w:t xml:space="preserve"> fully fluidised their bed with a continuous flow and added a secondary pulsing flow, as a pulsed flow alone could not fluidise the heavy particles used in their study.  Similarly, </w:t>
      </w:r>
      <w:r>
        <w:fldChar w:fldCharType="begin" w:fldLock="1"/>
      </w:r>
      <w:r w:rsidR="00D37BCC">
        <w:instrText>ADDIN CSL_CITATION { "citationItems" : [ { "id" : "ITEM-1", "itemData" : { "author" : [ { "dropping-particle" : "", "family" : "Ambrosio-Ugri", "given" : "M.C.B.", "non-dropping-particle" : "", "parse-names" : false, "suffix" : "" }, { "dropping-particle" : "", "family" : "Taranto", "given" : "O.P.", "non-dropping-particle" : "", "parse-names" : false, "suffix" : "" } ], "container-title" : "Brazilian Journal of Chemical Engineering", "id" : "ITEM-1", "issue" : "01", "issued" : { "date-parts" : [ [ "2007" ] ] }, "page" : "95-100", "title" : "Drying in the rotating-pulsed fluidised bed", "type" : "article-journal", "volume" : "24" }, "uris" : [ "http://www.mendeley.com/documents/?uuid=81408da1-933c-4930-a521-266f8750d15d" ] } ], "mendeley" : { "formattedCitation" : "(Ambrosio-Ugri &amp; Taranto 2007)", "manualFormatting" : "Ambrosio-Ugri &amp; Taranto (2007)", "plainTextFormattedCitation" : "(Ambrosio-Ugri &amp; Taranto 2007)", "previouslyFormattedCitation" : "(Ambrosio-Ugri &amp; Taranto 2007)" }, "properties" : { "noteIndex" : 0 }, "schema" : "https://github.com/citation-style-language/schema/raw/master/csl-citation.json" }</w:instrText>
      </w:r>
      <w:r>
        <w:fldChar w:fldCharType="separate"/>
      </w:r>
      <w:r w:rsidRPr="00C92C7E">
        <w:rPr>
          <w:noProof/>
        </w:rPr>
        <w:t xml:space="preserve">Ambrosio-Ugri &amp; Taranto </w:t>
      </w:r>
      <w:r>
        <w:rPr>
          <w:noProof/>
        </w:rPr>
        <w:t>(</w:t>
      </w:r>
      <w:r w:rsidRPr="00C92C7E">
        <w:rPr>
          <w:noProof/>
        </w:rPr>
        <w:t>2007)</w:t>
      </w:r>
      <w:r>
        <w:fldChar w:fldCharType="end"/>
      </w:r>
      <w:r>
        <w:t xml:space="preserve"> used a continuous flow for static bed support with an additional flow supplied by a rotating disk, creating an alternating spouted bed within the fluidised bed.</w:t>
      </w:r>
    </w:p>
    <w:p w14:paraId="7487F983" w14:textId="6F2E4F59" w:rsidR="008168D8" w:rsidRDefault="008168D8" w:rsidP="00EA5CD1">
      <w:pPr>
        <w:spacing w:line="276" w:lineRule="auto"/>
      </w:pPr>
      <w:r>
        <w:t xml:space="preserve">A key difference between relocating and intermittent forms of pulsed flow fluidisation is the back pressure created by intermittent pulsation stopping the flow.  A slight back pressure effect is also seen with relocating pulsation when a standard gas stream is compressed through a smaller orifice in a rotating disk.  However, the main influence is seen with solenoid controlled valves in an intermittent regime.  For example, at low pulsation frequencies, the degree of pressure build up behind the device causes the initial stage of the ‘on’ period to demonstrate a greater than average flow volume </w:t>
      </w:r>
      <w:r>
        <w:fldChar w:fldCharType="begin" w:fldLock="1"/>
      </w:r>
      <w:r w:rsidR="00D37BCC">
        <w:instrText>ADDIN CSL_CITATION { "citationItems" : [ { "id" : "ITEM-1", "itemData" : { "author" : [ { "dropping-particle" : "", "family" : "Ireland", "given" : "E. J.", "non-dropping-particle" : "", "parse-names" : false, "suffix" : "" }, { "dropping-particle" : "", "family" : "Pitt", "given" : "K.", "non-dropping-particle" : "", "parse-names" : false, "suffix" : "" }, { "dropping-particle" : "", "family" : "Smith", "given" : "R. M.", "non-dropping-particle" : "", "parse-names" : false, "suffix" : "" } ], "container-title" : "Partcle Technology", "id" : "ITEM-1", "issued" : { "date-parts" : [ [ "2016" ] ] }, "page" : "108-121", "title" : "A review of pulsed flow fluidisation; the effects of intermittent gas flow on fluidised gas\u2013solid bed behaviour", "type" : "article-journal", "volume" : "292" }, "uris" : [ "http://www.mendeley.com/documents/?uuid=291ef364-8618-4668-b84e-6189701efd71" ] } ], "mendeley" : { "formattedCitation" : "(Ireland et al. 2016)", "plainTextFormattedCitation" : "(Ireland et al. 2016)", "previouslyFormattedCitation" : "(Ireland et al. 2016)" }, "properties" : { "noteIndex" : 0 }, "schema" : "https://github.com/citation-style-language/schema/raw/master/csl-citation.json" }</w:instrText>
      </w:r>
      <w:r>
        <w:fldChar w:fldCharType="separate"/>
      </w:r>
      <w:r w:rsidR="00352AE9" w:rsidRPr="00352AE9">
        <w:rPr>
          <w:noProof/>
        </w:rPr>
        <w:t>(Ireland et al. 2016)</w:t>
      </w:r>
      <w:r>
        <w:fldChar w:fldCharType="end"/>
      </w:r>
      <w:r>
        <w:t xml:space="preserve">.  </w:t>
      </w:r>
      <w:r>
        <w:fldChar w:fldCharType="begin" w:fldLock="1"/>
      </w:r>
      <w:r w:rsidR="00D37BCC">
        <w:instrText>ADDIN CSL_CITATION { "citationItems" : [ { "id" : "ITEM-1", "itemData" : { "DOI" : "10.1016/j.powtec.2012.03.035", "ISSN" : "00325910", "author" : [ { "dropping-particle" : "", "family" : "Ali", "given" : "Syed Sadiq", "non-dropping-particle" : "", "parse-names" : false, "suffix" : "" }, { "dropping-particle" : "", "family" : "Asif", "given" : "Mohammad", "non-dropping-particle" : "", "parse-names" : false, "suffix" : "" } ], "container-title" : "Powder Technology", "id" : "ITEM-1", "issue" : "1", "issued" : { "date-parts" : [ [ "2012", "7" ] ] }, "page" : "86-92", "publisher" : "Elsevier B.V.", "title" : "Fluidization of nano-powders: effect of flow pulsation", "type" : "article-journal", "volume" : "225" }, "uris" : [ "http://www.mendeley.com/documents/?uuid=20142d5b-92e2-4de6-be15-e70819cf7ef1" ] } ], "mendeley" : { "formattedCitation" : "(Ali &amp; Asif 2012)", "manualFormatting" : "Ali &amp; Asif (2012)", "plainTextFormattedCitation" : "(Ali &amp; Asif 2012)", "previouslyFormattedCitation" : "(Ali &amp; Asif 2012)" }, "properties" : { "noteIndex" : 0 }, "schema" : "https://github.com/citation-style-language/schema/raw/master/csl-citation.json" }</w:instrText>
      </w:r>
      <w:r>
        <w:fldChar w:fldCharType="separate"/>
      </w:r>
      <w:r w:rsidRPr="00C92C7E">
        <w:rPr>
          <w:noProof/>
        </w:rPr>
        <w:t xml:space="preserve">Ali &amp; Asif </w:t>
      </w:r>
      <w:r>
        <w:rPr>
          <w:noProof/>
        </w:rPr>
        <w:t>(</w:t>
      </w:r>
      <w:r w:rsidRPr="00C92C7E">
        <w:rPr>
          <w:noProof/>
        </w:rPr>
        <w:t>2012)</w:t>
      </w:r>
      <w:r>
        <w:fldChar w:fldCharType="end"/>
      </w:r>
      <w:r>
        <w:t xml:space="preserve"> found an instantaneous increase in pressure drop due to line pressure build up behind the valve, even though the total gas flow was the same over time as under continuous flow.  </w:t>
      </w:r>
    </w:p>
    <w:p w14:paraId="1F7C0902" w14:textId="77777777" w:rsidR="008168D8" w:rsidRDefault="008168D8" w:rsidP="00EA5CD1">
      <w:pPr>
        <w:spacing w:line="276" w:lineRule="auto"/>
      </w:pPr>
    </w:p>
    <w:p w14:paraId="74725349" w14:textId="77777777" w:rsidR="008168D8" w:rsidRDefault="008168D8" w:rsidP="00EA5CD1">
      <w:pPr>
        <w:pStyle w:val="Heading3"/>
        <w:numPr>
          <w:ilvl w:val="2"/>
          <w:numId w:val="2"/>
        </w:numPr>
        <w:spacing w:line="276" w:lineRule="auto"/>
      </w:pPr>
      <w:bookmarkStart w:id="129" w:name="_Toc474696374"/>
      <w:r>
        <w:lastRenderedPageBreak/>
        <w:t>3.3.2</w:t>
      </w:r>
      <w:r>
        <w:tab/>
        <w:t>Producing a high frequency pulsation</w:t>
      </w:r>
      <w:bookmarkEnd w:id="129"/>
    </w:p>
    <w:p w14:paraId="60F2153F" w14:textId="55BDBFBE" w:rsidR="008168D8" w:rsidRPr="00390FBB" w:rsidRDefault="008168D8" w:rsidP="00EA5CD1">
      <w:pPr>
        <w:spacing w:line="276" w:lineRule="auto"/>
      </w:pPr>
      <w:r>
        <w:t>Fluidic oscillators are a type of pulsation device characterised by a self excited fluid oscillation.  In the type used in this study, a variable length feedback loop that defines the pulsation frequency is the most obvious feature.  It is referred to as a bistable Coanda effect fluidic oscillator (</w:t>
      </w:r>
      <w:r>
        <w:fldChar w:fldCharType="begin"/>
      </w:r>
      <w:r>
        <w:instrText xml:space="preserve"> REF _Ref448935312 \h  \* MERGEFORMAT </w:instrText>
      </w:r>
      <w:r>
        <w:fldChar w:fldCharType="separate"/>
      </w:r>
      <w:r w:rsidR="005D3AE0">
        <w:t xml:space="preserve">Figure </w:t>
      </w:r>
      <w:r w:rsidR="005D3AE0">
        <w:rPr>
          <w:noProof/>
        </w:rPr>
        <w:t>3</w:t>
      </w:r>
      <w:r w:rsidR="005D3AE0">
        <w:rPr>
          <w:noProof/>
        </w:rPr>
        <w:noBreakHyphen/>
        <w:t>4</w:t>
      </w:r>
      <w:r>
        <w:fldChar w:fldCharType="end"/>
      </w:r>
      <w:r>
        <w:t xml:space="preserve">) and was first designed by Václav Tesař in 1971 </w:t>
      </w:r>
      <w:r>
        <w:fldChar w:fldCharType="begin" w:fldLock="1"/>
      </w:r>
      <w:r w:rsidR="00D37BCC">
        <w:instrText>ADDIN CSL_CITATION { "citationItems" : [ { "id" : "ITEM-1", "itemData" : { "author" : [ { "dropping-particle" : "", "family" : "Tesa\u0159", "given" : "V\u00e1clav", "non-dropping-particle" : "", "parse-names" : false, "suffix" : "" } ], "container-title" : "Proceedings of Process Control by Power Fluidics", "id" : "ITEM-1", "issued" : { "date-parts" : [ [ "1975" ] ] }, "title" : "A mosaic of experiences and results from development of high-performace bistable flow-control elements", "type" : "paper-conference" }, "uris" : [ "http://www.mendeley.com/documents/?uuid=78541304-4203-4885-a2fc-c15c6a0d6636" ] } ], "mendeley" : { "formattedCitation" : "(Tesa\u0159 1975)", "plainTextFormattedCitation" : "(Tesa\u0159 1975)", "previouslyFormattedCitation" : "(Tesa\u0159 1975)" }, "properties" : { "noteIndex" : 0 }, "schema" : "https://github.com/citation-style-language/schema/raw/master/csl-citation.json" }</w:instrText>
      </w:r>
      <w:r>
        <w:fldChar w:fldCharType="separate"/>
      </w:r>
      <w:r w:rsidR="00352AE9" w:rsidRPr="00352AE9">
        <w:rPr>
          <w:noProof/>
        </w:rPr>
        <w:t>(Tesař 1975)</w:t>
      </w:r>
      <w:r>
        <w:fldChar w:fldCharType="end"/>
      </w:r>
      <w:r>
        <w:t xml:space="preserve">.  These have been successfully applied to mass transfer applications including waste water treatment </w:t>
      </w:r>
      <w:r>
        <w:fldChar w:fldCharType="begin" w:fldLock="1"/>
      </w:r>
      <w:r w:rsidR="00D37BCC">
        <w:instrText>ADDIN CSL_CITATION { "citationItems" : [ { "id" : "ITEM-1", "itemData" : { "DOI" : "10.1016/j.ijmultiphaseflow.2013.05.012", "ISSN" : "03019322", "author" : [ { "dropping-particle" : "", "family" : "Hanotu", "given" : "James", "non-dropping-particle" : "", "parse-names" : false, "suffix" : "" }, { "dropping-particle" : "", "family" : "Bandulasena", "given" : "H.C. Hemaka", "non-dropping-particle" : "", "parse-names" : false, "suffix" : "" }, { "dropping-particle" : "", "family" : "Chiu", "given" : "Tze Yen", "non-dropping-particle" : "", "parse-names" : false, "suffix" : "" }, { "dropping-particle" : "", "family" : "Zimmerman", "given" : "William B.", "non-dropping-particle" : "", "parse-names" : false, "suffix" : "" } ], "container-title" : "International Journal of Multiphase Flow", "id" : "ITEM-1", "issue" : "1", "issued" : { "date-parts" : [ [ "2013", "10" ] ] }, "page" : "119-125", "publisher" : "Elsevier Ltd", "title" : "Oil emulsion separation with fluidic oscillator generated microbubbles", "type" : "article-journal", "volume" : "56" }, "uris" : [ "http://www.mendeley.com/documents/?uuid=b17ffe39-907b-4937-a77e-8c5a3bb99015" ] } ], "mendeley" : { "formattedCitation" : "(Hanotu et al. 2013)", "plainTextFormattedCitation" : "(Hanotu et al. 2013)", "previouslyFormattedCitation" : "(Hanotu et al. 2013)" }, "properties" : { "noteIndex" : 0 }, "schema" : "https://github.com/citation-style-language/schema/raw/master/csl-citation.json" }</w:instrText>
      </w:r>
      <w:r>
        <w:fldChar w:fldCharType="separate"/>
      </w:r>
      <w:r w:rsidR="00352AE9" w:rsidRPr="00352AE9">
        <w:rPr>
          <w:noProof/>
        </w:rPr>
        <w:t>(Hanotu et al. 2013)</w:t>
      </w:r>
      <w:r>
        <w:fldChar w:fldCharType="end"/>
      </w:r>
      <w:r>
        <w:t xml:space="preserve"> and bioreactors </w:t>
      </w:r>
      <w:r>
        <w:fldChar w:fldCharType="begin" w:fldLock="1"/>
      </w:r>
      <w:r w:rsidR="00D37BCC">
        <w:instrText>ADDIN CSL_CITATION { "citationItems" : [ { "id" : "ITEM-1", "itemData" : { "DOI" : "10.1016/j.fbp.2009.03.006", "ISSN" : "09603085", "author" : [ { "dropping-particle" : "", "family" : "Zimmerman", "given" : "William B.", "non-dropping-particle" : "", "parse-names" : false, "suffix" : "" }, { "dropping-particle" : "", "family" : "Hewakandamby", "given" : "Buddhika N.", "non-dropping-particle" : "", "parse-names" : false, "suffix" : "" }, { "dropping-particle" : "", "family" : "Tesa\u0159", "given" : "V\u00e1clav", "non-dropping-particle" : "", "parse-names" : false, "suffix" : "" }, { "dropping-particle" : "", "family" : "Bandulasena", "given" : "H.C. Hemaka", "non-dropping-particle" : "", "parse-names" : false, "suffix" : "" }, { "dropping-particle" : "", "family" : "Omotowa", "given" : "Olumuyiwa a.", "non-dropping-particle" : "", "parse-names" : false, "suffix" : "" } ], "container-title" : "Food and Bioproducts Processing", "id" : "ITEM-1", "issue" : "3", "issued" : { "date-parts" : [ [ "2009", "9" ] ] }, "page" : "215-227", "title" : "On the design and simulation of an airlift loop bioreactor with microbubble generation by fluidic oscillation", "type" : "article-journal", "volume" : "87" }, "uris" : [ "http://www.mendeley.com/documents/?uuid=dec95b87-066c-46eb-98eb-48998e912cbd" ] } ], "mendeley" : { "formattedCitation" : "(Zimmerman et al. 2009)", "plainTextFormattedCitation" : "(Zimmerman et al. 2009)", "previouslyFormattedCitation" : "(Zimmerman et al. 2009)" }, "properties" : { "noteIndex" : 0 }, "schema" : "https://github.com/citation-style-language/schema/raw/master/csl-citation.json" }</w:instrText>
      </w:r>
      <w:r>
        <w:fldChar w:fldCharType="separate"/>
      </w:r>
      <w:r w:rsidR="00352AE9" w:rsidRPr="00352AE9">
        <w:rPr>
          <w:noProof/>
        </w:rPr>
        <w:t>(Zimmerman et al. 2009)</w:t>
      </w:r>
      <w:r>
        <w:fldChar w:fldCharType="end"/>
      </w:r>
      <w:r>
        <w:t xml:space="preserve"> with applications in sectors such as algae production </w:t>
      </w:r>
      <w:r>
        <w:fldChar w:fldCharType="begin" w:fldLock="1"/>
      </w:r>
      <w:r w:rsidR="00D37BCC">
        <w:instrText>ADDIN CSL_CITATION { "citationItems" : [ { "id" : "ITEM-1", "itemData" : { "DOI" : "10.1016/j.apenergy.2011.02.013", "ISSN" : "03062619", "author" : [ { "dropping-particle" : "", "family" : "Zimmerman", "given" : "William B.", "non-dropping-particle" : "", "parse-names" : false, "suffix" : "" }, { "dropping-particle" : "", "family" : "Zandi", "given" : "Mohammad", "non-dropping-particle" : "", "parse-names" : false, "suffix" : "" }, { "dropping-particle" : "", "family" : "Hemaka Bandulasena", "given" : "H.C.", "non-dropping-particle" : "", "parse-names" : false, "suffix" : "" }, { "dropping-particle" : "", "family" : "Tesa\u0159", "given" : "V\u00e1clav", "non-dropping-particle" : "", "parse-names" : false, "suffix" : "" }, { "dropping-particle" : "", "family" : "James Gilmour", "given" : "D.", "non-dropping-particle" : "", "parse-names" : false, "suffix" : "" }, { "dropping-particle" : "", "family" : "Ying", "given" : "Kezhen", "non-dropping-particle" : "", "parse-names" : false, "suffix" : "" } ], "container-title" : "Applied Energy", "id" : "ITEM-1", "issue" : "10", "issued" : { "date-parts" : [ [ "2011", "10" ] ] }, "page" : "3357-3369", "title" : "Design of an airlift loop bioreactor and pilot scales studies with fluidic oscillator induced microbubbles for growth of a microalgae Dunaliella salina", "type" : "article-journal", "volume" : "88" }, "uris" : [ "http://www.mendeley.com/documents/?uuid=77341701-c8fd-4327-980b-097df66cbb83" ] } ], "mendeley" : { "formattedCitation" : "(Zimmerman et al. 2011)", "plainTextFormattedCitation" : "(Zimmerman et al. 2011)", "previouslyFormattedCitation" : "(Zimmerman et al. 2011)" }, "properties" : { "noteIndex" : 0 }, "schema" : "https://github.com/citation-style-language/schema/raw/master/csl-citation.json" }</w:instrText>
      </w:r>
      <w:r>
        <w:fldChar w:fldCharType="separate"/>
      </w:r>
      <w:r w:rsidR="00352AE9" w:rsidRPr="00352AE9">
        <w:rPr>
          <w:noProof/>
        </w:rPr>
        <w:t>(Zimmerman et al. 2011)</w:t>
      </w:r>
      <w:r>
        <w:fldChar w:fldCharType="end"/>
      </w:r>
      <w:r>
        <w:t xml:space="preserve">.  Although oscillators have been typically used in gas-liquid mass transfer systems, their design concept matches the conditions set out in pulsed flow drying device design.  However, unlike the devices used in pulsed flow drying research, the frequency range of a fluidic oscillator ranges from 1 Hz to &gt;200 Hz </w:t>
      </w:r>
      <w:r>
        <w:fldChar w:fldCharType="begin" w:fldLock="1"/>
      </w:r>
      <w:r w:rsidR="00D37BCC">
        <w:instrText>ADDIN CSL_CITATION { "citationItems" : [ { "id" : "ITEM-1", "itemData" : { "DOI" : "10.1016/j.fbp.2009.03.006", "ISSN" : "09603085", "author" : [ { "dropping-particle" : "", "family" : "Zimmerman", "given" : "William B.", "non-dropping-particle" : "", "parse-names" : false, "suffix" : "" }, { "dropping-particle" : "", "family" : "Hewakandamby", "given" : "Buddhika N.", "non-dropping-particle" : "", "parse-names" : false, "suffix" : "" }, { "dropping-particle" : "", "family" : "Tesa\u0159", "given" : "V\u00e1clav", "non-dropping-particle" : "", "parse-names" : false, "suffix" : "" }, { "dropping-particle" : "", "family" : "Bandulasena", "given" : "H.C. Hemaka", "non-dropping-particle" : "", "parse-names" : false, "suffix" : "" }, { "dropping-particle" : "", "family" : "Omotowa", "given" : "Olumuyiwa a.", "non-dropping-particle" : "", "parse-names" : false, "suffix" : "" } ], "container-title" : "Food and Bioproducts Processing", "id" : "ITEM-1", "issue" : "3", "issued" : { "date-parts" : [ [ "2009", "9" ] ] }, "page" : "215-227", "title" : "On the design and simulation of an airlift loop bioreactor with microbubble generation by fluidic oscillation", "type" : "article-journal", "volume" : "87" }, "uris" : [ "http://www.mendeley.com/documents/?uuid=dec95b87-066c-46eb-98eb-48998e912cbd" ] } ], "mendeley" : { "formattedCitation" : "(Zimmerman et al. 2009)", "plainTextFormattedCitation" : "(Zimmerman et al. 2009)", "previouslyFormattedCitation" : "(Zimmerman et al. 2009)" }, "properties" : { "noteIndex" : 0 }, "schema" : "https://github.com/citation-style-language/schema/raw/master/csl-citation.json" }</w:instrText>
      </w:r>
      <w:r>
        <w:fldChar w:fldCharType="separate"/>
      </w:r>
      <w:r w:rsidR="00352AE9" w:rsidRPr="00352AE9">
        <w:rPr>
          <w:noProof/>
        </w:rPr>
        <w:t>(Zimmerman et al. 2009)</w:t>
      </w:r>
      <w:r>
        <w:fldChar w:fldCharType="end"/>
      </w:r>
      <w:r>
        <w:t xml:space="preserve">.  For example, </w:t>
      </w:r>
      <w:r>
        <w:fldChar w:fldCharType="begin" w:fldLock="1"/>
      </w:r>
      <w:r w:rsidR="00D37BCC">
        <w:instrText>ADDIN CSL_CITATION { "citationItems" : [ { "id" : "ITEM-1", "itemData" : { "DOI" : "10.1016/j.ijmultiphaseflow.2013.05.012", "ISSN" : "03019322", "author" : [ { "dropping-particle" : "", "family" : "Hanotu", "given" : "James", "non-dropping-particle" : "", "parse-names" : false, "suffix" : "" }, { "dropping-particle" : "", "family" : "Bandulasena", "given" : "H.C. Hemaka", "non-dropping-particle" : "", "parse-names" : false, "suffix" : "" }, { "dropping-particle" : "", "family" : "Chiu", "given" : "Tze Yen", "non-dropping-particle" : "", "parse-names" : false, "suffix" : "" }, { "dropping-particle" : "", "family" : "Zimmerman", "given" : "William B.", "non-dropping-particle" : "", "parse-names" : false, "suffix" : "" } ], "container-title" : "International Journal of Multiphase Flow", "id" : "ITEM-1", "issue" : "1", "issued" : { "date-parts" : [ [ "2013", "10" ] ] }, "page" : "119-125", "publisher" : "Elsevier Ltd", "title" : "Oil emulsion separation with fluidic oscillator generated microbubbles", "type" : "article-journal", "volume" : "56" }, "uris" : [ "http://www.mendeley.com/documents/?uuid=b17ffe39-907b-4937-a77e-8c5a3bb99015" ] } ], "mendeley" : { "formattedCitation" : "(Hanotu et al. 2013)", "manualFormatting" : "Hanotu et al. (2013)", "plainTextFormattedCitation" : "(Hanotu et al. 2013)", "previouslyFormattedCitation" : "(Hanotu et al. 2013)" }, "properties" : { "noteIndex" : 0 }, "schema" : "https://github.com/citation-style-language/schema/raw/master/csl-citation.json" }</w:instrText>
      </w:r>
      <w:r>
        <w:fldChar w:fldCharType="separate"/>
      </w:r>
      <w:r w:rsidRPr="00A6426A">
        <w:rPr>
          <w:noProof/>
        </w:rPr>
        <w:t xml:space="preserve">Hanotu et al. </w:t>
      </w:r>
      <w:r>
        <w:rPr>
          <w:noProof/>
        </w:rPr>
        <w:t>(</w:t>
      </w:r>
      <w:r w:rsidRPr="00A6426A">
        <w:rPr>
          <w:noProof/>
        </w:rPr>
        <w:t>2013)</w:t>
      </w:r>
      <w:r>
        <w:fldChar w:fldCharType="end"/>
      </w:r>
      <w:r>
        <w:t xml:space="preserve"> used an oscillator with a feedback loop set to produce a frequency </w:t>
      </w:r>
      <w:r w:rsidR="00D03C2B">
        <w:t xml:space="preserve">of 267 Hz to produce bubbles approximately </w:t>
      </w:r>
      <w:r>
        <w:t>100 µm</w:t>
      </w:r>
      <w:r w:rsidR="00D03C2B">
        <w:t>,</w:t>
      </w:r>
      <w:r>
        <w:t xml:space="preserve"> which improved oil emulsion separation compared to continuous flow.  A </w:t>
      </w:r>
      <w:r w:rsidRPr="00390FBB">
        <w:t>300</w:t>
      </w:r>
      <w:r>
        <w:t xml:space="preserve"> </w:t>
      </w:r>
      <w:r w:rsidRPr="00390FBB">
        <w:t xml:space="preserve">Hz </w:t>
      </w:r>
      <w:r>
        <w:t xml:space="preserve">frequency </w:t>
      </w:r>
      <w:r w:rsidRPr="00390FBB">
        <w:t xml:space="preserve">range </w:t>
      </w:r>
      <w:r>
        <w:t xml:space="preserve">has </w:t>
      </w:r>
      <w:r w:rsidRPr="00390FBB">
        <w:t xml:space="preserve">only </w:t>
      </w:r>
      <w:r>
        <w:t xml:space="preserve">been </w:t>
      </w:r>
      <w:r w:rsidRPr="00390FBB">
        <w:t>applied in vibrated flu</w:t>
      </w:r>
      <w:r>
        <w:t>i</w:t>
      </w:r>
      <w:r w:rsidRPr="00390FBB">
        <w:t>d</w:t>
      </w:r>
      <w:r>
        <w:t>i</w:t>
      </w:r>
      <w:r w:rsidRPr="00390FBB">
        <w:t>sation to date</w:t>
      </w:r>
      <w:r>
        <w:t xml:space="preserve"> </w:t>
      </w:r>
      <w:r w:rsidRPr="00390FBB">
        <w:t xml:space="preserve">(e.g. </w:t>
      </w:r>
      <w:r w:rsidRPr="00390FBB">
        <w:fldChar w:fldCharType="begin" w:fldLock="1"/>
      </w:r>
      <w:r w:rsidR="00D37BCC">
        <w:instrText>ADDIN CSL_CITATION { "citationItems" : [ { "id" : "ITEM-1", "itemData" : { "DOI" : "10.1038/srep01190", "ISSN" : "2045-2322", "PMID" : "23378921", "abstract" : "We demonstrate that a vibration-induced air inflow can cause vigorous bubbling in a bed of fine particles and report the mechanism by which this phenomenon occurs. When convective flow occurs in a powder bed as a result of vibrations, the upper powder layer with a high void ratio moves downward and is compressed. This process forces the air in the powder layer out, which leads to the formation of bubbles that rise and eventually burst at the top surface of the powder bed. A negative pressure is created below the rising bubbles. A narrow opening at the bottom allows the outside air to flow into the powder bed, which produces a vigorously bubbling fluidized bed that does not require the use of an external air supply system.", "author" : [ { "dropping-particle" : "", "family" : "Matsusaka", "given" : "Shuji", "non-dropping-particle" : "", "parse-names" : false, "suffix" : "" }, { "dropping-particle" : "", "family" : "Kobayakawa", "given" : "Murino", "non-dropping-particle" : "", "parse-names" : false, "suffix" : "" }, { "dropping-particle" : "", "family" : "Mizutani", "given" : "Megumi", "non-dropping-particle" : "", "parse-names" : false, "suffix" : "" }, { "dropping-particle" : "", "family" : "Imran", "given" : "Mohd", "non-dropping-particle" : "", "parse-names" : false, "suffix" : "" }, { "dropping-particle" : "", "family" : "Yasuda", "given" : "Masatoshi", "non-dropping-particle" : "", "parse-names" : false, "suffix" : "" } ], "container-title" : "Scientific reports", "id" : "ITEM-1", "issued" : { "date-parts" : [ [ "2013", "1" ] ] }, "page" : "1190", "title" : "Bubbling behavior of a fluidized bed of fine particles caused by vibration-induced air inflow.", "type" : "article-journal", "volume" : "3" }, "uris" : [ "http://www.mendeley.com/documents/?uuid=51b559b8-8fa7-489a-98ef-7c6e1b092cbf" ] } ], "mendeley" : { "formattedCitation" : "(Matsusaka et al. 2013)", "manualFormatting" : "Matsusaka et al. (2013)", "plainTextFormattedCitation" : "(Matsusaka et al. 2013)", "previouslyFormattedCitation" : "(Matsusaka et al. 2013)" }, "properties" : { "noteIndex" : 0 }, "schema" : "https://github.com/citation-style-language/schema/raw/master/csl-citation.json" }</w:instrText>
      </w:r>
      <w:r w:rsidRPr="00390FBB">
        <w:fldChar w:fldCharType="separate"/>
      </w:r>
      <w:r w:rsidRPr="00390FBB">
        <w:rPr>
          <w:noProof/>
        </w:rPr>
        <w:t xml:space="preserve">Matsusaka et al. </w:t>
      </w:r>
      <w:r>
        <w:rPr>
          <w:noProof/>
        </w:rPr>
        <w:t>(</w:t>
      </w:r>
      <w:r w:rsidRPr="00390FBB">
        <w:rPr>
          <w:noProof/>
        </w:rPr>
        <w:t>2013)</w:t>
      </w:r>
      <w:r w:rsidRPr="00390FBB">
        <w:fldChar w:fldCharType="end"/>
      </w:r>
      <w:r>
        <w:t>), and no known studies have applied these frequencies to gas flow pulsation in fluidised beds.</w:t>
      </w:r>
    </w:p>
    <w:p w14:paraId="42260A4C" w14:textId="77777777" w:rsidR="008168D8" w:rsidRDefault="008168D8" w:rsidP="00EA5CD1">
      <w:pPr>
        <w:spacing w:line="276" w:lineRule="auto"/>
      </w:pPr>
      <w:r>
        <w:rPr>
          <w:noProof/>
          <w:lang w:eastAsia="en-GB"/>
        </w:rPr>
        <w:drawing>
          <wp:inline distT="0" distB="0" distL="0" distR="0" wp14:anchorId="0B38FF61" wp14:editId="1025D4C2">
            <wp:extent cx="5752726" cy="2494625"/>
            <wp:effectExtent l="0" t="0" r="635"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idic design.jpg"/>
                    <pic:cNvPicPr/>
                  </pic:nvPicPr>
                  <pic:blipFill rotWithShape="1">
                    <a:blip r:embed="rId38">
                      <a:extLst>
                        <a:ext uri="{28A0092B-C50C-407E-A947-70E740481C1C}">
                          <a14:useLocalDpi xmlns:a14="http://schemas.microsoft.com/office/drawing/2010/main" val="0"/>
                        </a:ext>
                      </a:extLst>
                    </a:blip>
                    <a:srcRect l="11684" t="14417" r="14089" b="42669"/>
                    <a:stretch/>
                  </pic:blipFill>
                  <pic:spPr bwMode="auto">
                    <a:xfrm>
                      <a:off x="0" y="0"/>
                      <a:ext cx="5770707" cy="2502423"/>
                    </a:xfrm>
                    <a:prstGeom prst="rect">
                      <a:avLst/>
                    </a:prstGeom>
                    <a:ln>
                      <a:noFill/>
                    </a:ln>
                    <a:extLst>
                      <a:ext uri="{53640926-AAD7-44D8-BBD7-CCE9431645EC}">
                        <a14:shadowObscured xmlns:a14="http://schemas.microsoft.com/office/drawing/2010/main"/>
                      </a:ext>
                    </a:extLst>
                  </pic:spPr>
                </pic:pic>
              </a:graphicData>
            </a:graphic>
          </wp:inline>
        </w:drawing>
      </w:r>
    </w:p>
    <w:p w14:paraId="4865DB7A" w14:textId="2C7A1A60" w:rsidR="008168D8" w:rsidRDefault="008168D8" w:rsidP="00EA5CD1">
      <w:pPr>
        <w:pStyle w:val="Caption"/>
        <w:spacing w:line="276" w:lineRule="auto"/>
      </w:pPr>
      <w:bookmarkStart w:id="130" w:name="_Ref448935312"/>
      <w:bookmarkStart w:id="131" w:name="_Toc474686577"/>
      <w:r>
        <w:t xml:space="preserve">Figure </w:t>
      </w:r>
      <w:fldSimple w:instr=" STYLEREF 1 \s ">
        <w:r w:rsidR="005D3AE0">
          <w:rPr>
            <w:noProof/>
          </w:rPr>
          <w:t>3</w:t>
        </w:r>
      </w:fldSimple>
      <w:r w:rsidR="00F02E7D">
        <w:noBreakHyphen/>
      </w:r>
      <w:fldSimple w:instr=" SEQ Figure \* ARABIC \s 1 ">
        <w:r w:rsidR="005D3AE0">
          <w:rPr>
            <w:noProof/>
          </w:rPr>
          <w:t>4</w:t>
        </w:r>
      </w:fldSimple>
      <w:bookmarkEnd w:id="130"/>
      <w:r>
        <w:t xml:space="preserve">.  Bistable Coanda effect fluidic amplifier design </w:t>
      </w:r>
      <w:r>
        <w:fldChar w:fldCharType="begin" w:fldLock="1"/>
      </w:r>
      <w:r w:rsidR="00D37BCC">
        <w:instrText>ADDIN CSL_CITATION { "citationItems" : [ { "id" : "ITEM-1", "itemData" : { "DOI" : "10.1016/j.apenergy.2011.02.013", "ISSN" : "03062619", "author" : [ { "dropping-particle" : "", "family" : "Zimmerman", "given" : "William B.", "non-dropping-particle" : "", "parse-names" : false, "suffix" : "" }, { "dropping-particle" : "", "family" : "Zandi", "given" : "Mohammad", "non-dropping-particle" : "", "parse-names" : false, "suffix" : "" }, { "dropping-particle" : "", "family" : "Hemaka Bandulasena", "given" : "H.C.", "non-dropping-particle" : "", "parse-names" : false, "suffix" : "" }, { "dropping-particle" : "", "family" : "Tesa\u0159", "given" : "V\u00e1clav", "non-dropping-particle" : "", "parse-names" : false, "suffix" : "" }, { "dropping-particle" : "", "family" : "James Gilmour", "given" : "D.", "non-dropping-particle" : "", "parse-names" : false, "suffix" : "" }, { "dropping-particle" : "", "family" : "Ying", "given" : "Kezhen", "non-dropping-particle" : "", "parse-names" : false, "suffix" : "" } ], "container-title" : "Applied Energy", "id" : "ITEM-1", "issue" : "10", "issued" : { "date-parts" : [ [ "2011", "10" ] ] }, "page" : "3357-3369", "title" : "Design of an airlift loop bioreactor and pilot scales studies with fluidic oscillator induced microbubbles for growth of a microalgae Dunaliella salina", "type" : "article-journal", "volume" : "88" }, "uris" : [ "http://www.mendeley.com/documents/?uuid=77341701-c8fd-4327-980b-097df66cbb83" ] } ], "mendeley" : { "formattedCitation" : "(Zimmerman et al. 2011)", "plainTextFormattedCitation" : "(Zimmerman et al. 2011)", "previouslyFormattedCitation" : "(Zimmerman et al. 2011)" }, "properties" : { "noteIndex" : 0 }, "schema" : "https://github.com/citation-style-language/schema/raw/master/csl-citation.json" }</w:instrText>
      </w:r>
      <w:r>
        <w:fldChar w:fldCharType="separate"/>
      </w:r>
      <w:r w:rsidR="00352AE9" w:rsidRPr="00352AE9">
        <w:rPr>
          <w:noProof/>
        </w:rPr>
        <w:t>(Zimmerman et al. 2011)</w:t>
      </w:r>
      <w:r>
        <w:fldChar w:fldCharType="end"/>
      </w:r>
      <w:r>
        <w:t>.</w:t>
      </w:r>
      <w:bookmarkEnd w:id="131"/>
    </w:p>
    <w:p w14:paraId="06A1B74F" w14:textId="77777777" w:rsidR="008168D8" w:rsidRDefault="008168D8" w:rsidP="00EA5CD1">
      <w:pPr>
        <w:spacing w:line="276" w:lineRule="auto"/>
      </w:pPr>
    </w:p>
    <w:p w14:paraId="0501F8F7" w14:textId="6A11386F" w:rsidR="008168D8" w:rsidRDefault="008168D8" w:rsidP="00EA5CD1">
      <w:pPr>
        <w:spacing w:line="276" w:lineRule="auto"/>
      </w:pPr>
      <w:r>
        <w:t xml:space="preserve">The pulsation of the gas in a fluidic oscillator is generated by a fluid flow through a fixed geometry cavity and is caused by the inherent instability of the fluid.  This produces a fluidic amplification effect, where the undisturbed fluid flow enters the cavity and is acted upon by a weak input signal from the feedback loop, which in this sensitive area causes a change in the main fluid flow.  The inflowing fluid passes through a nozzle that decreases in cross-sectional area in the streamwise direction, which accelerates the fluid.  This high velocity increases the sensitivity of the fluid jet to the deflection from the control nozzles.  One of the two walls in the interaction cavity are then attached to by the jet as a result of the Coanda effect.  The deflected jet is stabilised by the trapped vortex flow seen in </w:t>
      </w:r>
      <w:r>
        <w:fldChar w:fldCharType="begin"/>
      </w:r>
      <w:r>
        <w:instrText xml:space="preserve"> REF _Ref448935711 \h  \* MERGEFORMAT </w:instrText>
      </w:r>
      <w:r>
        <w:fldChar w:fldCharType="separate"/>
      </w:r>
      <w:r w:rsidR="005D3AE0">
        <w:t xml:space="preserve">Figure </w:t>
      </w:r>
      <w:r w:rsidR="005D3AE0">
        <w:rPr>
          <w:noProof/>
        </w:rPr>
        <w:t>3</w:t>
      </w:r>
      <w:r w:rsidR="005D3AE0">
        <w:rPr>
          <w:noProof/>
        </w:rPr>
        <w:noBreakHyphen/>
        <w:t>5</w:t>
      </w:r>
      <w:r>
        <w:fldChar w:fldCharType="end"/>
      </w:r>
      <w:r>
        <w:t>, which is created by the bicuspid shaped splitter nose.  Here M shows the location of a stabilising feedback vortex produced from the feedback loops and N shows the location of a second vortex termed the diffuser entrance blocking vortex.  The predicted oscillation frequency can be calculated from Equation 3-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8168D8" w14:paraId="42C6824A" w14:textId="77777777" w:rsidTr="008168D8">
        <w:tc>
          <w:tcPr>
            <w:tcW w:w="7479" w:type="dxa"/>
          </w:tcPr>
          <w:p w14:paraId="37B8D61A" w14:textId="77777777" w:rsidR="008168D8" w:rsidRPr="006423AA" w:rsidRDefault="008168D8" w:rsidP="00EA5CD1">
            <w:pPr>
              <w:spacing w:after="120" w:line="276" w:lineRule="auto"/>
            </w:pPr>
            <m:oMathPara>
              <m:oMath>
                <m:r>
                  <w:rPr>
                    <w:rFonts w:ascii="Cambria Math" w:hAnsi="Cambria Math"/>
                  </w:rPr>
                  <w:lastRenderedPageBreak/>
                  <m:t>Re=</m:t>
                </m:r>
                <m:f>
                  <m:fPr>
                    <m:ctrlPr>
                      <w:rPr>
                        <w:rFonts w:ascii="Cambria Math" w:hAnsi="Cambria Math"/>
                        <w:i/>
                      </w:rPr>
                    </m:ctrlPr>
                  </m:fPr>
                  <m:num>
                    <m:r>
                      <w:rPr>
                        <w:rFonts w:ascii="Cambria Math" w:hAnsi="Cambria Math"/>
                      </w:rPr>
                      <m:t>wb</m:t>
                    </m:r>
                  </m:num>
                  <m:den>
                    <m:r>
                      <w:rPr>
                        <w:rFonts w:ascii="Cambria Math" w:hAnsi="Cambria Math"/>
                      </w:rPr>
                      <m:t>y</m:t>
                    </m:r>
                  </m:den>
                </m:f>
              </m:oMath>
            </m:oMathPara>
          </w:p>
          <w:p w14:paraId="48FA6A07" w14:textId="77777777" w:rsidR="008168D8" w:rsidRPr="006423AA" w:rsidRDefault="008168D8" w:rsidP="00EA5CD1">
            <w:pPr>
              <w:spacing w:after="120" w:line="276" w:lineRule="auto"/>
            </w:pPr>
            <m:oMathPara>
              <m:oMath>
                <m:r>
                  <w:rPr>
                    <w:rFonts w:ascii="Cambria Math" w:hAnsi="Cambria Math"/>
                  </w:rPr>
                  <m:t>Sh=</m:t>
                </m:r>
                <m:f>
                  <m:fPr>
                    <m:ctrlPr>
                      <w:rPr>
                        <w:rFonts w:ascii="Cambria Math" w:hAnsi="Cambria Math"/>
                        <w:i/>
                      </w:rPr>
                    </m:ctrlPr>
                  </m:fPr>
                  <m:num>
                    <m:r>
                      <w:rPr>
                        <w:rFonts w:ascii="Cambria Math" w:hAnsi="Cambria Math"/>
                      </w:rPr>
                      <m:t>fb</m:t>
                    </m:r>
                  </m:num>
                  <m:den>
                    <m:r>
                      <w:rPr>
                        <w:rFonts w:ascii="Cambria Math" w:hAnsi="Cambria Math"/>
                      </w:rPr>
                      <m:t>w</m:t>
                    </m:r>
                  </m:den>
                </m:f>
              </m:oMath>
            </m:oMathPara>
          </w:p>
        </w:tc>
        <w:tc>
          <w:tcPr>
            <w:tcW w:w="1763" w:type="dxa"/>
            <w:vAlign w:val="center"/>
          </w:tcPr>
          <w:p w14:paraId="49C26C6E" w14:textId="77777777" w:rsidR="008168D8" w:rsidRDefault="008168D8" w:rsidP="00EA5CD1">
            <w:pPr>
              <w:spacing w:after="120" w:line="276" w:lineRule="auto"/>
              <w:jc w:val="right"/>
            </w:pPr>
            <w:r>
              <w:t>Equation 3-1</w:t>
            </w:r>
          </w:p>
        </w:tc>
      </w:tr>
    </w:tbl>
    <w:p w14:paraId="548131EA" w14:textId="77777777" w:rsidR="008168D8" w:rsidRDefault="008168D8" w:rsidP="00EA5CD1">
      <w:pPr>
        <w:spacing w:line="276" w:lineRule="auto"/>
      </w:pPr>
      <w:r>
        <w:t>To modify the Strouhal number (</w:t>
      </w:r>
      <m:oMath>
        <m:r>
          <w:rPr>
            <w:rFonts w:ascii="Cambria Math" w:hAnsi="Cambria Math"/>
          </w:rPr>
          <m:t>Sh</m:t>
        </m:r>
      </m:oMath>
      <w:r w:rsidR="00681517">
        <w:t>) Equation 3-2 is u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8168D8" w14:paraId="052CACC2" w14:textId="77777777" w:rsidTr="008168D8">
        <w:tc>
          <w:tcPr>
            <w:tcW w:w="7479" w:type="dxa"/>
          </w:tcPr>
          <w:p w14:paraId="7B64C076" w14:textId="59F7AF8F" w:rsidR="008168D8" w:rsidRPr="006423AA" w:rsidRDefault="00BF4C3A" w:rsidP="00EA5CD1">
            <w:pPr>
              <w:spacing w:after="120" w:line="276" w:lineRule="auto"/>
            </w:pPr>
            <m:oMathPara>
              <m:oMath>
                <m:f>
                  <m:fPr>
                    <m:ctrlPr>
                      <w:rPr>
                        <w:rFonts w:ascii="Cambria Math" w:hAnsi="Cambria Math"/>
                        <w:i/>
                      </w:rPr>
                    </m:ctrlPr>
                  </m:fPr>
                  <m:num>
                    <m:r>
                      <w:rPr>
                        <w:rFonts w:ascii="Cambria Math" w:hAnsi="Cambria Math"/>
                      </w:rPr>
                      <m:t>2Shl</m:t>
                    </m:r>
                  </m:num>
                  <m:den>
                    <m:r>
                      <w:rPr>
                        <w:rFonts w:ascii="Cambria Math" w:hAnsi="Cambria Math"/>
                      </w:rPr>
                      <m:t>b</m:t>
                    </m:r>
                  </m:den>
                </m:f>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ropag</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en</m:t>
                    </m:r>
                  </m:sub>
                </m:sSub>
              </m:oMath>
            </m:oMathPara>
          </w:p>
        </w:tc>
        <w:tc>
          <w:tcPr>
            <w:tcW w:w="1763" w:type="dxa"/>
            <w:vAlign w:val="center"/>
          </w:tcPr>
          <w:p w14:paraId="633862A1" w14:textId="77777777" w:rsidR="008168D8" w:rsidRDefault="008168D8" w:rsidP="00EA5CD1">
            <w:pPr>
              <w:spacing w:after="120" w:line="276" w:lineRule="auto"/>
              <w:jc w:val="right"/>
            </w:pPr>
            <w:r>
              <w:t>Equation 3-2</w:t>
            </w:r>
          </w:p>
        </w:tc>
      </w:tr>
    </w:tbl>
    <w:p w14:paraId="1DEC4208" w14:textId="11E3B9B0" w:rsidR="008168D8" w:rsidRDefault="008168D8" w:rsidP="00EA5CD1">
      <w:pPr>
        <w:spacing w:line="276" w:lineRule="auto"/>
      </w:pPr>
      <w:r>
        <w:t xml:space="preserve">where </w:t>
      </w:r>
      <m:oMath>
        <m:r>
          <w:rPr>
            <w:rFonts w:ascii="Cambria Math" w:hAnsi="Cambria Math"/>
          </w:rPr>
          <m:t>Re</m:t>
        </m:r>
      </m:oMath>
      <w:r>
        <w:t xml:space="preserve"> is the Reynolds number, </w:t>
      </w:r>
      <m:oMath>
        <m:r>
          <w:rPr>
            <w:rFonts w:ascii="Cambria Math" w:hAnsi="Cambria Math"/>
          </w:rPr>
          <m:t>y</m:t>
        </m:r>
      </m:oMath>
      <w:r>
        <w:t xml:space="preserve"> is the fluid viscosity and </w:t>
      </w:r>
      <m:oMath>
        <m:r>
          <w:rPr>
            <w:rFonts w:ascii="Cambria Math" w:hAnsi="Cambria Math"/>
          </w:rPr>
          <m:t>f</m:t>
        </m:r>
      </m:oMath>
      <w:r>
        <w:t xml:space="preserve"> is the oscillation frequency.  As the feedback loop length (</w:t>
      </w:r>
      <m:oMath>
        <m:r>
          <w:rPr>
            <w:rFonts w:ascii="Cambria Math" w:hAnsi="Cambria Math"/>
          </w:rPr>
          <m:t>l</m:t>
        </m:r>
      </m:oMath>
      <w:r>
        <w:t>) relative to the nozzle width (</w:t>
      </w:r>
      <m:oMath>
        <m:r>
          <w:rPr>
            <w:rFonts w:ascii="Cambria Math" w:hAnsi="Cambria Math"/>
          </w:rPr>
          <m:t>b</m:t>
        </m:r>
      </m:oMath>
      <w:r>
        <w:t>) shortens, the ratio of the propagation velocity (</w:t>
      </w:r>
      <m:oMath>
        <m:sSub>
          <m:sSubPr>
            <m:ctrlPr>
              <w:rPr>
                <w:rFonts w:ascii="Cambria Math" w:hAnsi="Cambria Math"/>
                <w:i/>
                <w:lang w:eastAsia="en-GB"/>
              </w:rPr>
            </m:ctrlPr>
          </m:sSubPr>
          <m:e>
            <m:r>
              <w:rPr>
                <w:rFonts w:ascii="Cambria Math" w:hAnsi="Cambria Math"/>
              </w:rPr>
              <m:t>w</m:t>
            </m:r>
          </m:e>
          <m:sub>
            <m:r>
              <w:rPr>
                <w:rFonts w:ascii="Cambria Math" w:hAnsi="Cambria Math"/>
              </w:rPr>
              <m:t>propag</m:t>
            </m:r>
          </m:sub>
        </m:sSub>
      </m:oMath>
      <w:r>
        <w:rPr>
          <w:lang w:eastAsia="en-GB"/>
        </w:rPr>
        <w:t>) to the velocity at the exit nozzle (</w:t>
      </w:r>
      <m:oMath>
        <m:sSub>
          <m:sSubPr>
            <m:ctrlPr>
              <w:rPr>
                <w:rFonts w:ascii="Cambria Math" w:hAnsi="Cambria Math"/>
                <w:i/>
                <w:lang w:eastAsia="en-GB"/>
              </w:rPr>
            </m:ctrlPr>
          </m:sSubPr>
          <m:e>
            <m:r>
              <w:rPr>
                <w:rFonts w:ascii="Cambria Math" w:hAnsi="Cambria Math"/>
                <w:lang w:eastAsia="en-GB"/>
              </w:rPr>
              <m:t>U</m:t>
            </m:r>
          </m:e>
          <m:sub>
            <m:r>
              <w:rPr>
                <w:rFonts w:ascii="Cambria Math" w:hAnsi="Cambria Math"/>
                <w:lang w:eastAsia="en-GB"/>
              </w:rPr>
              <m:t>en</m:t>
            </m:r>
          </m:sub>
        </m:sSub>
      </m:oMath>
      <w:r>
        <w:t>) decreases due to the jet switching time.</w:t>
      </w:r>
    </w:p>
    <w:p w14:paraId="0BADDF30" w14:textId="77777777" w:rsidR="008168D8" w:rsidRDefault="008168D8" w:rsidP="00EA5CD1">
      <w:pPr>
        <w:spacing w:line="276" w:lineRule="auto"/>
      </w:pPr>
    </w:p>
    <w:p w14:paraId="2857E358" w14:textId="77777777" w:rsidR="008168D8" w:rsidRDefault="008168D8" w:rsidP="00EA5CD1">
      <w:pPr>
        <w:spacing w:line="276" w:lineRule="auto"/>
        <w:jc w:val="center"/>
      </w:pPr>
      <w:r>
        <w:rPr>
          <w:noProof/>
          <w:lang w:eastAsia="en-GB"/>
        </w:rPr>
        <w:drawing>
          <wp:inline distT="0" distB="0" distL="0" distR="0" wp14:anchorId="23BEC3BE" wp14:editId="165FCB74">
            <wp:extent cx="3067665" cy="2143257"/>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069879" cy="2144804"/>
                    </a:xfrm>
                    <a:prstGeom prst="rect">
                      <a:avLst/>
                    </a:prstGeom>
                  </pic:spPr>
                </pic:pic>
              </a:graphicData>
            </a:graphic>
          </wp:inline>
        </w:drawing>
      </w:r>
    </w:p>
    <w:p w14:paraId="4EB97591" w14:textId="06E306BC" w:rsidR="008168D8" w:rsidRDefault="008168D8" w:rsidP="00EA5CD1">
      <w:pPr>
        <w:pStyle w:val="Caption"/>
        <w:spacing w:line="276" w:lineRule="auto"/>
      </w:pPr>
      <w:bookmarkStart w:id="132" w:name="_Ref448935711"/>
      <w:bookmarkStart w:id="133" w:name="_Toc474686578"/>
      <w:r>
        <w:t xml:space="preserve">Figure </w:t>
      </w:r>
      <w:fldSimple w:instr=" STYLEREF 1 \s ">
        <w:r w:rsidR="005D3AE0">
          <w:rPr>
            <w:noProof/>
          </w:rPr>
          <w:t>3</w:t>
        </w:r>
      </w:fldSimple>
      <w:r w:rsidR="00F02E7D">
        <w:noBreakHyphen/>
      </w:r>
      <w:fldSimple w:instr=" SEQ Figure \* ARABIC \s 1 ">
        <w:r w:rsidR="005D3AE0">
          <w:rPr>
            <w:noProof/>
          </w:rPr>
          <w:t>5</w:t>
        </w:r>
      </w:fldSimple>
      <w:bookmarkEnd w:id="132"/>
      <w:r>
        <w:t xml:space="preserve">.  The Coanda effect in a fluidic oscillator </w:t>
      </w:r>
      <w:r>
        <w:fldChar w:fldCharType="begin" w:fldLock="1"/>
      </w:r>
      <w:r w:rsidR="00D37BCC">
        <w:instrText>ADDIN CSL_CITATION { "citationItems" : [ { "id" : "ITEM-1", "itemData" : { "DOI" : "10.1016/j.apenergy.2011.02.013", "ISSN" : "03062619", "author" : [ { "dropping-particle" : "", "family" : "Zimmerman", "given" : "William B.", "non-dropping-particle" : "", "parse-names" : false, "suffix" : "" }, { "dropping-particle" : "", "family" : "Zandi", "given" : "Mohammad", "non-dropping-particle" : "", "parse-names" : false, "suffix" : "" }, { "dropping-particle" : "", "family" : "Hemaka Bandulasena", "given" : "H.C.", "non-dropping-particle" : "", "parse-names" : false, "suffix" : "" }, { "dropping-particle" : "", "family" : "Tesa\u0159", "given" : "V\u00e1clav", "non-dropping-particle" : "", "parse-names" : false, "suffix" : "" }, { "dropping-particle" : "", "family" : "James Gilmour", "given" : "D.", "non-dropping-particle" : "", "parse-names" : false, "suffix" : "" }, { "dropping-particle" : "", "family" : "Ying", "given" : "Kezhen", "non-dropping-particle" : "", "parse-names" : false, "suffix" : "" } ], "container-title" : "Applied Energy", "id" : "ITEM-1", "issue" : "10", "issued" : { "date-parts" : [ [ "2011", "10" ] ] }, "page" : "3357-3369", "title" : "Design of an airlift loop bioreactor and pilot scales studies with fluidic oscillator induced microbubbles for growth of a microalgae Dunaliella salina", "type" : "article-journal", "volume" : "88" }, "uris" : [ "http://www.mendeley.com/documents/?uuid=77341701-c8fd-4327-980b-097df66cbb83" ] } ], "mendeley" : { "formattedCitation" : "(Zimmerman et al. 2011)", "plainTextFormattedCitation" : "(Zimmerman et al. 2011)", "previouslyFormattedCitation" : "(Zimmerman et al. 2011)" }, "properties" : { "noteIndex" : 0 }, "schema" : "https://github.com/citation-style-language/schema/raw/master/csl-citation.json" }</w:instrText>
      </w:r>
      <w:r>
        <w:fldChar w:fldCharType="separate"/>
      </w:r>
      <w:r w:rsidR="00352AE9" w:rsidRPr="00352AE9">
        <w:rPr>
          <w:noProof/>
        </w:rPr>
        <w:t>(Zimmerman et al. 2011)</w:t>
      </w:r>
      <w:r>
        <w:fldChar w:fldCharType="end"/>
      </w:r>
      <w:r>
        <w:t>.</w:t>
      </w:r>
      <w:bookmarkEnd w:id="133"/>
    </w:p>
    <w:p w14:paraId="3BE02A45" w14:textId="77777777" w:rsidR="008168D8" w:rsidRDefault="008168D8" w:rsidP="00EA5CD1">
      <w:pPr>
        <w:spacing w:line="276" w:lineRule="auto"/>
      </w:pPr>
    </w:p>
    <w:p w14:paraId="21C276CE" w14:textId="2500CA96" w:rsidR="008168D8" w:rsidRDefault="008168D8" w:rsidP="00EA5CD1">
      <w:pPr>
        <w:spacing w:line="276" w:lineRule="auto"/>
      </w:pPr>
      <w:r>
        <w:t xml:space="preserve">This type of fluidic oscillator has received a steady interest in the literature, as the benefits of smaller bubble sizes are attractive in many research fields.  Their larger surface area and slower bubble rise in gas-fluid systems have particularly increased interest in mass transfer applications such as ozone dispersion in water as a sterilisation agent </w:t>
      </w:r>
      <w:r>
        <w:fldChar w:fldCharType="begin" w:fldLock="1"/>
      </w:r>
      <w:r w:rsidR="00D37BCC">
        <w:instrText>ADDIN CSL_CITATION { "citationItems" : [ { "id" : "ITEM-1", "itemData" : { "author" : [ { "dropping-particle" : "", "family" : "Lozano-Parada", "given" : "J. H.", "non-dropping-particle" : "", "parse-names" : false, "suffix" : "" }, { "dropping-particle" : "", "family" : "Zimmerman", "given" : "William B.", "non-dropping-particle" : "", "parse-names" : false, "suffix" : "" } ], "container-title" : "Chemical Engineering Science", "id" : "ITEM-1", "issued" : { "date-parts" : [ [ "2010" ] ] }, "page" : "4925-4930", "title" : "The role of kinetics in the design of plasma microreactors", "type" : "article-journal", "volume" : "65" }, "uris" : [ "http://www.mendeley.com/documents/?uuid=28af2aae-aad9-4993-974e-7544c7fda6b4" ] } ], "mendeley" : { "formattedCitation" : "(Lozano-Parada &amp; Zimmerman 2010)", "plainTextFormattedCitation" : "(Lozano-Parada &amp; Zimmerman 2010)", "previouslyFormattedCitation" : "(Lozano-Parada &amp; Zimmerman 2010)" }, "properties" : { "noteIndex" : 0 }, "schema" : "https://github.com/citation-style-language/schema/raw/master/csl-citation.json" }</w:instrText>
      </w:r>
      <w:r>
        <w:fldChar w:fldCharType="separate"/>
      </w:r>
      <w:r w:rsidR="00352AE9" w:rsidRPr="00352AE9">
        <w:rPr>
          <w:noProof/>
        </w:rPr>
        <w:t>(Lozano-Parada &amp; Zimmerman 2010)</w:t>
      </w:r>
      <w:r>
        <w:fldChar w:fldCharType="end"/>
      </w:r>
      <w:r>
        <w:t xml:space="preserve"> and dissolution of </w:t>
      </w:r>
      <w:r w:rsidRPr="008B51B1">
        <w:t>CO</w:t>
      </w:r>
      <w:r w:rsidRPr="008B51B1">
        <w:rPr>
          <w:vertAlign w:val="subscript"/>
        </w:rPr>
        <w:t>2</w:t>
      </w:r>
      <w:r>
        <w:t xml:space="preserve"> for algae growth for biofuels </w:t>
      </w:r>
      <w:r>
        <w:fldChar w:fldCharType="begin" w:fldLock="1"/>
      </w:r>
      <w:r w:rsidR="00D37BCC">
        <w:instrText>ADDIN CSL_CITATION { "citationItems" : [ { "id" : "ITEM-1", "itemData" : { "author" : [ { "dropping-particle" : "", "family" : "Al-Mashhadani", "given" : "M. K. H.", "non-dropping-particle" : "", "parse-names" : false, "suffix" : "" }, { "dropping-particle" : "", "family" : "Bandulasena", "given" : "H.C. H.", "non-dropping-particle" : "", "parse-names" : false, "suffix" : "" }, { "dropping-particle" : "", "family" : "Zimmerman", "given" : "William B.", "non-dropping-particle" : "", "parse-names" : false, "suffix" : "" } ], "container-title" : "Industrial and Engineering Chemistry Research", "id" : "ITEM-1", "issued" : { "date-parts" : [ [ "2011" ] ] }, "page" : "1864-1877", "title" : "CO2 mass transfer induced through an airlift loop by a microbubble cloud generated by fluidic oscillation", "type" : "article-journal", "volume" : "51" }, "uris" : [ "http://www.mendeley.com/documents/?uuid=39e4a0a5-194b-4803-b2f6-2912e60671f4" ] }, { "id" : "ITEM-2", "itemData" : { "DOI" : "10.1016/j.apenergy.2011.02.013", "ISSN" : "03062619", "author" : [ { "dropping-particle" : "", "family" : "Zimmerman", "given" : "William B.", "non-dropping-particle" : "", "parse-names" : false, "suffix" : "" }, { "dropping-particle" : "", "family" : "Zandi", "given" : "Mohammad", "non-dropping-particle" : "", "parse-names" : false, "suffix" : "" }, { "dropping-particle" : "", "family" : "Hemaka Bandulasena", "given" : "H.C.", "non-dropping-particle" : "", "parse-names" : false, "suffix" : "" }, { "dropping-particle" : "", "family" : "Tesa\u0159", "given" : "V\u00e1clav", "non-dropping-particle" : "", "parse-names" : false, "suffix" : "" }, { "dropping-particle" : "", "family" : "James Gilmour", "given" : "D.", "non-dropping-particle" : "", "parse-names" : false, "suffix" : "" }, { "dropping-particle" : "", "family" : "Ying", "given" : "Kezhen", "non-dropping-particle" : "", "parse-names" : false, "suffix" : "" } ], "container-title" : "Applied Energy", "id" : "ITEM-2", "issue" : "10", "issued" : { "date-parts" : [ [ "2011", "10" ] ] }, "page" : "3357-3369", "title" : "Design of an airlift loop bioreactor and pilot scales studies with fluidic oscillator induced microbubbles for growth of a microalgae Dunaliella salina", "type" : "article-journal", "volume" : "88" }, "uris" : [ "http://www.mendeley.com/documents/?uuid=77341701-c8fd-4327-980b-097df66cbb83" ] } ], "mendeley" : { "formattedCitation" : "(Al-Mashhadani et al. 2011; Zimmerman et al. 2011)", "plainTextFormattedCitation" : "(Al-Mashhadani et al. 2011; Zimmerman et al. 2011)", "previouslyFormattedCitation" : "(Al-Mashhadani et al. 2011; Zimmerman et al. 2011)" }, "properties" : { "noteIndex" : 0 }, "schema" : "https://github.com/citation-style-language/schema/raw/master/csl-citation.json" }</w:instrText>
      </w:r>
      <w:r>
        <w:fldChar w:fldCharType="separate"/>
      </w:r>
      <w:r w:rsidR="00352AE9" w:rsidRPr="00352AE9">
        <w:rPr>
          <w:noProof/>
        </w:rPr>
        <w:t>(Al-Mashhadani et al. 2011; Zimmerman et al. 2011)</w:t>
      </w:r>
      <w:r>
        <w:fldChar w:fldCharType="end"/>
      </w:r>
      <w:r>
        <w:t>.  Bubble size in these systems is reduced by an early break off stage for a gas bubble forming in liquid as the bubble passes the hemispherical growth stage. This restricts the bubble growth time to 0.5 the oscillation period.  Although other methods can also produce small bubbles, the benefit of a fluidic oscillator is that there are no moving parts, which increases simplicity, robustness and reliability, and reduces the electrical requirements and costs.</w:t>
      </w:r>
    </w:p>
    <w:p w14:paraId="3C54793B" w14:textId="77777777" w:rsidR="008168D8" w:rsidRDefault="008168D8" w:rsidP="00EA5CD1">
      <w:pPr>
        <w:spacing w:line="276" w:lineRule="auto"/>
      </w:pPr>
    </w:p>
    <w:p w14:paraId="0D5342E9" w14:textId="77777777" w:rsidR="0083052F" w:rsidRDefault="0083052F" w:rsidP="00EA5CD1">
      <w:pPr>
        <w:spacing w:line="276" w:lineRule="auto"/>
      </w:pPr>
    </w:p>
    <w:p w14:paraId="4E3A9499" w14:textId="77777777" w:rsidR="0083052F" w:rsidRDefault="0083052F" w:rsidP="00EA5CD1">
      <w:pPr>
        <w:spacing w:line="276" w:lineRule="auto"/>
      </w:pPr>
    </w:p>
    <w:p w14:paraId="38639503" w14:textId="77777777" w:rsidR="0083052F" w:rsidRDefault="0083052F" w:rsidP="00EA5CD1">
      <w:pPr>
        <w:spacing w:line="276" w:lineRule="auto"/>
      </w:pPr>
    </w:p>
    <w:p w14:paraId="0FBB8F59" w14:textId="77777777" w:rsidR="008168D8" w:rsidRPr="00FD1810" w:rsidRDefault="008168D8" w:rsidP="00EA5CD1">
      <w:pPr>
        <w:pStyle w:val="Heading2"/>
        <w:numPr>
          <w:ilvl w:val="1"/>
          <w:numId w:val="2"/>
        </w:numPr>
        <w:spacing w:line="276" w:lineRule="auto"/>
        <w:rPr>
          <w:b/>
        </w:rPr>
      </w:pPr>
      <w:bookmarkStart w:id="134" w:name="_Toc474696375"/>
      <w:r w:rsidRPr="00714164">
        <w:rPr>
          <w:b/>
        </w:rPr>
        <w:lastRenderedPageBreak/>
        <w:t>3.</w:t>
      </w:r>
      <w:r>
        <w:rPr>
          <w:b/>
        </w:rPr>
        <w:t>4</w:t>
      </w:r>
      <w:r w:rsidRPr="00714164">
        <w:rPr>
          <w:b/>
        </w:rPr>
        <w:tab/>
      </w:r>
      <w:r w:rsidRPr="00FD1810">
        <w:rPr>
          <w:b/>
        </w:rPr>
        <w:t>Comparing continuous and low frequency pulsed fluidisation</w:t>
      </w:r>
      <w:bookmarkEnd w:id="134"/>
    </w:p>
    <w:p w14:paraId="297704AD" w14:textId="12D885A3" w:rsidR="008168D8" w:rsidRPr="00821193" w:rsidRDefault="008168D8" w:rsidP="00EA5CD1">
      <w:pPr>
        <w:spacing w:line="276" w:lineRule="auto"/>
      </w:pPr>
      <w:r>
        <w:t xml:space="preserve">There has been a steady increase in research output on the influence of a pulsed gas flow on fluidised bed behaviour, which has produced a range of theories and explanations for the differences between pulsed and continuous flow regimes.  Both computational (e.g. </w:t>
      </w:r>
      <w:r>
        <w:fldChar w:fldCharType="begin" w:fldLock="1"/>
      </w:r>
      <w:r w:rsidR="00D37BCC">
        <w:instrText>ADDIN CSL_CITATION { "citationItems" : [ { "id" : "ITEM-1", "itemData" : { "author" : [ { "dropping-particle" : "", "family" : "Nie", "given" : "Yongsheng", "non-dropping-particle" : "", "parse-names" : false, "suffix" : "" }, { "dropping-particle" : "", "family" : "Liu", "given" : "Dayou", "non-dropping-particle" : "", "parse-names" : false, "suffix" : "" } ], "container-title" : "Powder Technology", "id" : "ITEM-1", "issue" : "2", "issued" : { "date-parts" : [ [ "1998" ] ] }, "page" : "132-139", "title" : "Dynamics of collapsing fluidized beds and its application in the simulation of pulsed fluidised beds", "type" : "article-journal", "volume" : "99" }, "uris" : [ "http://www.mendeley.com/documents/?uuid=5e4729a4-c7a1-4612-bbe0-bebd65f8a94a" ] } ], "mendeley" : { "formattedCitation" : "(Nie &amp; Liu 1998)", "manualFormatting" : "Nie &amp; Liu (1998)", "plainTextFormattedCitation" : "(Nie &amp; Liu 1998)", "previouslyFormattedCitation" : "(Nie &amp; Liu 1998)" }, "properties" : { "noteIndex" : 0 }, "schema" : "https://github.com/citation-style-language/schema/raw/master/csl-citation.json" }</w:instrText>
      </w:r>
      <w:r>
        <w:fldChar w:fldCharType="separate"/>
      </w:r>
      <w:r w:rsidRPr="00C92C7E">
        <w:rPr>
          <w:noProof/>
        </w:rPr>
        <w:t xml:space="preserve">Nie &amp; Liu </w:t>
      </w:r>
      <w:r>
        <w:rPr>
          <w:noProof/>
        </w:rPr>
        <w:t>(</w:t>
      </w:r>
      <w:r w:rsidRPr="00C92C7E">
        <w:rPr>
          <w:noProof/>
        </w:rPr>
        <w:t>1998)</w:t>
      </w:r>
      <w:r>
        <w:fldChar w:fldCharType="end"/>
      </w:r>
      <w:r>
        <w:t>) and experimental (</w:t>
      </w:r>
      <w:r>
        <w:rPr>
          <w:noProof/>
        </w:rPr>
        <w:t xml:space="preserve">e.g. </w:t>
      </w:r>
      <w:r>
        <w:fldChar w:fldCharType="begin" w:fldLock="1"/>
      </w:r>
      <w:r w:rsidR="00D37BCC">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manualFormatting" : "Zhang &amp; Koksal (2006)", "plainTextFormattedCitation" : "(Zhang &amp; Koksal 2006)", "previouslyFormattedCitation" : "(Zhang &amp; Koksal 2006)" }, "properties" : { "noteIndex" : 0 }, "schema" : "https://github.com/citation-style-language/schema/raw/master/csl-citation.json" }</w:instrText>
      </w:r>
      <w:r>
        <w:fldChar w:fldCharType="separate"/>
      </w:r>
      <w:r w:rsidRPr="00C92C7E">
        <w:rPr>
          <w:noProof/>
        </w:rPr>
        <w:t xml:space="preserve">Zhang &amp; Koksal </w:t>
      </w:r>
      <w:r>
        <w:rPr>
          <w:noProof/>
        </w:rPr>
        <w:t>(</w:t>
      </w:r>
      <w:r w:rsidRPr="00C92C7E">
        <w:rPr>
          <w:noProof/>
        </w:rPr>
        <w:t>2006)</w:t>
      </w:r>
      <w:r>
        <w:fldChar w:fldCharType="end"/>
      </w:r>
      <w:r>
        <w:t>) methods have been used to study these theories, using a range of indicators to support their argument, such as:</w:t>
      </w:r>
    </w:p>
    <w:p w14:paraId="55FB354A" w14:textId="77777777" w:rsidR="008168D8" w:rsidRDefault="008168D8" w:rsidP="00EA5CD1">
      <w:pPr>
        <w:pStyle w:val="ListParagraph"/>
        <w:numPr>
          <w:ilvl w:val="1"/>
          <w:numId w:val="4"/>
        </w:numPr>
        <w:spacing w:before="120" w:line="276" w:lineRule="auto"/>
        <w:ind w:left="0" w:firstLine="0"/>
        <w:jc w:val="both"/>
      </w:pPr>
      <w:r>
        <w:t>gas-solid contact</w:t>
      </w:r>
    </w:p>
    <w:p w14:paraId="21384CEC" w14:textId="77777777" w:rsidR="008168D8" w:rsidRDefault="008168D8" w:rsidP="00EA5CD1">
      <w:pPr>
        <w:pStyle w:val="ListParagraph"/>
        <w:numPr>
          <w:ilvl w:val="1"/>
          <w:numId w:val="4"/>
        </w:numPr>
        <w:spacing w:before="120" w:line="276" w:lineRule="auto"/>
        <w:ind w:left="0" w:firstLine="0"/>
        <w:jc w:val="both"/>
      </w:pPr>
      <w:r>
        <w:t>heat or mass transfer</w:t>
      </w:r>
    </w:p>
    <w:p w14:paraId="07EBC8F0" w14:textId="77777777" w:rsidR="008168D8" w:rsidRPr="00FD12E2" w:rsidRDefault="008168D8" w:rsidP="00EA5CD1">
      <w:pPr>
        <w:pStyle w:val="ListParagraph"/>
        <w:numPr>
          <w:ilvl w:val="1"/>
          <w:numId w:val="4"/>
        </w:numPr>
        <w:spacing w:before="120" w:line="276" w:lineRule="auto"/>
        <w:ind w:left="0" w:firstLine="0"/>
        <w:jc w:val="both"/>
      </w:pPr>
      <w:r>
        <w:t>gas retention time</w:t>
      </w:r>
    </w:p>
    <w:p w14:paraId="7B88526F" w14:textId="77777777" w:rsidR="008168D8" w:rsidRDefault="008168D8" w:rsidP="00EA5CD1">
      <w:pPr>
        <w:pStyle w:val="ListParagraph"/>
        <w:numPr>
          <w:ilvl w:val="1"/>
          <w:numId w:val="4"/>
        </w:numPr>
        <w:spacing w:before="120" w:line="276" w:lineRule="auto"/>
        <w:ind w:left="0" w:firstLine="0"/>
        <w:jc w:val="both"/>
      </w:pPr>
      <w:r>
        <w:t>s</w:t>
      </w:r>
      <w:r w:rsidRPr="00FD12E2">
        <w:t>lugging</w:t>
      </w:r>
    </w:p>
    <w:p w14:paraId="37CF75D2" w14:textId="77777777" w:rsidR="008168D8" w:rsidRDefault="008168D8" w:rsidP="00EA5CD1">
      <w:pPr>
        <w:pStyle w:val="ListParagraph"/>
        <w:numPr>
          <w:ilvl w:val="1"/>
          <w:numId w:val="4"/>
        </w:numPr>
        <w:spacing w:before="120" w:line="276" w:lineRule="auto"/>
        <w:ind w:left="0" w:firstLine="0"/>
        <w:jc w:val="both"/>
      </w:pPr>
      <w:r w:rsidRPr="00FD12E2">
        <w:t>channelling</w:t>
      </w:r>
    </w:p>
    <w:p w14:paraId="2CE7B8C1" w14:textId="77777777" w:rsidR="008168D8" w:rsidRDefault="008168D8" w:rsidP="00EA5CD1">
      <w:pPr>
        <w:pStyle w:val="ListParagraph"/>
        <w:numPr>
          <w:ilvl w:val="1"/>
          <w:numId w:val="4"/>
        </w:numPr>
        <w:spacing w:before="120" w:line="276" w:lineRule="auto"/>
        <w:ind w:left="0" w:firstLine="0"/>
        <w:jc w:val="both"/>
      </w:pPr>
      <w:r>
        <w:t>agglomeration</w:t>
      </w:r>
    </w:p>
    <w:p w14:paraId="50A7982F" w14:textId="77777777" w:rsidR="008168D8" w:rsidRDefault="008168D8" w:rsidP="00EA5CD1">
      <w:pPr>
        <w:pStyle w:val="ListParagraph"/>
        <w:numPr>
          <w:ilvl w:val="1"/>
          <w:numId w:val="4"/>
        </w:numPr>
        <w:spacing w:before="120" w:line="276" w:lineRule="auto"/>
        <w:ind w:left="0" w:firstLine="0"/>
        <w:jc w:val="both"/>
      </w:pPr>
      <w:r w:rsidRPr="00FD12E2">
        <w:t>drying</w:t>
      </w:r>
    </w:p>
    <w:p w14:paraId="48861545" w14:textId="77777777" w:rsidR="008168D8" w:rsidRPr="00FD12E2" w:rsidRDefault="008168D8" w:rsidP="00EA5CD1">
      <w:pPr>
        <w:pStyle w:val="ListParagraph"/>
        <w:numPr>
          <w:ilvl w:val="1"/>
          <w:numId w:val="4"/>
        </w:numPr>
        <w:spacing w:before="120" w:line="276" w:lineRule="auto"/>
        <w:ind w:left="0" w:firstLine="0"/>
        <w:jc w:val="both"/>
      </w:pPr>
      <w:r w:rsidRPr="00FD12E2">
        <w:t xml:space="preserve">energy </w:t>
      </w:r>
      <w:r>
        <w:t>use</w:t>
      </w:r>
    </w:p>
    <w:p w14:paraId="5AEADBDF" w14:textId="1E4565B9" w:rsidR="008168D8" w:rsidRPr="008E4757" w:rsidRDefault="008168D8" w:rsidP="00EA5CD1">
      <w:pPr>
        <w:spacing w:line="276" w:lineRule="auto"/>
      </w:pPr>
      <w:r>
        <w:t xml:space="preserve">Several pulsed flow fluidisation studies have found significant improvements in bed performance when comparing pulsed and continuous flow fluidisation and have consequently been cited frequently as justification for further research.  </w:t>
      </w:r>
      <w:r w:rsidRPr="00FD12E2">
        <w:t>For example,</w:t>
      </w:r>
      <w:r>
        <w:t xml:space="preserve"> </w:t>
      </w:r>
      <w:r w:rsidRPr="001D0530">
        <w:rPr>
          <w:noProof/>
        </w:rPr>
        <w:t>Bokun &amp; Zabrodski</w:t>
      </w:r>
      <w:r>
        <w:t xml:space="preserve"> </w:t>
      </w:r>
      <w:r>
        <w:fldChar w:fldCharType="begin" w:fldLock="1"/>
      </w:r>
      <w:r w:rsidR="00D37BCC">
        <w:instrText>ADDIN CSL_CITATION { "citationItems" : [ { "id" : "ITEM-1", "itemData" : { "author" : [ { "dropping-particle" : "", "family" : "Bokun", "given" : "I. A.", "non-dropping-particle" : "", "parse-names" : false, "suffix" : "" }, { "dropping-particle" : "", "family" : "Zabrodski", "given" : "S. S", "non-dropping-particle" : "", "parse-names" : false, "suffix" : "" } ], "container-title" : "Nauka Tekh. (Minsk)", "id" : "ITEM-1", "issued" : { "date-parts" : [ [ "1966" ] ] }, "page" : "27-32", "title" : "Experimental study of heat transfer between a pulsating bed and the heating surface", "type" : "article-journal" }, "uris" : [ "http://www.mendeley.com/documents/?uuid=a53a9a2d-2296-4fd7-923f-df5b659608ea" ] } ], "mendeley" : { "formattedCitation" : "(Bokun &amp; Zabrodski 1966)", "manualFormatting" : "(1966)", "plainTextFormattedCitation" : "(Bokun &amp; Zabrodski 1966)", "previouslyFormattedCitation" : "(Bokun &amp; Zabrodski 1966)" }, "properties" : { "noteIndex" : 0 }, "schema" : "https://github.com/citation-style-language/schema/raw/master/csl-citation.json" }</w:instrText>
      </w:r>
      <w:r>
        <w:fldChar w:fldCharType="separate"/>
      </w:r>
      <w:r>
        <w:rPr>
          <w:noProof/>
        </w:rPr>
        <w:t>(</w:t>
      </w:r>
      <w:r w:rsidRPr="00C92C7E">
        <w:rPr>
          <w:noProof/>
        </w:rPr>
        <w:t>1966)</w:t>
      </w:r>
      <w:r>
        <w:fldChar w:fldCharType="end"/>
      </w:r>
      <w:r>
        <w:t xml:space="preserve"> found an increase in heat transfer coefficients for pulsed flow regimes over continuous flow regimes, and concluded that for the same heat transfer coefficient, pulsed flow used 30-40 % less volumetric gas flow.  Similarly, at superficial gas velocities greater than the minimum bubbling velocity, </w:t>
      </w:r>
      <w:r w:rsidRPr="001D0530">
        <w:rPr>
          <w:noProof/>
        </w:rPr>
        <w:t>Zhang &amp; Koksal</w:t>
      </w:r>
      <w:r>
        <w:t xml:space="preserve"> </w:t>
      </w:r>
      <w:r>
        <w:fldChar w:fldCharType="begin" w:fldLock="1"/>
      </w:r>
      <w:r w:rsidR="00D37BCC">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manualFormatting" : "(2006)", "plainTextFormattedCitation" : "(Zhang &amp; Koksal 2006)", "previouslyFormattedCitation" : "(Zhang &amp; Koksal 2006)" }, "properties" : { "noteIndex" : 0 }, "schema" : "https://github.com/citation-style-language/schema/raw/master/csl-citation.json" }</w:instrText>
      </w:r>
      <w:r>
        <w:fldChar w:fldCharType="separate"/>
      </w:r>
      <w:r>
        <w:rPr>
          <w:noProof/>
        </w:rPr>
        <w:t>(</w:t>
      </w:r>
      <w:r w:rsidRPr="00C92C7E">
        <w:rPr>
          <w:noProof/>
        </w:rPr>
        <w:t>2006)</w:t>
      </w:r>
      <w:r>
        <w:fldChar w:fldCharType="end"/>
      </w:r>
      <w:r>
        <w:t xml:space="preserve"> found a heat transfer improvement of up to 33 % using a pulsation frequency of 7 or 10 Hz over continuous flow, and </w:t>
      </w:r>
      <w:r>
        <w:fldChar w:fldCharType="begin" w:fldLock="1"/>
      </w:r>
      <w:r w:rsidR="00D37BCC">
        <w:instrText>ADDIN CSL_CITATION { "citationItems" : [ { "id" : "ITEM-1", "itemData" : { "abstract" : "A pulsofluidized bed apparatus creates new perspectives for the drying of different kinds of granular materials. An example of such an apparatus is a currently investigated multi-chamber apparatus with a cyclic displacement of a gas stream. The increase of a pressure drop with the increase of the gas velocity differentiates the investigated system from the traditional fluidized bed. In the course of research it was shown that drying in a pulsofluidized bed batch dryer is characterized by a considerable uniformity of humidity distribution in the whole mass of drying material. The process takes place with high intensity, which can be compared to the intensity of a fluidized bed apparatus, but at the same time there is a considerable reduction in gas consumption. The results of the investigations are presented in the form of correlation equations.", "author" : [ { "dropping-particle" : "", "family" : "Gawrzynski", "given" : "R.", "non-dropping-particle" : "", "parse-names" : false, "suffix" : "" }, { "dropping-particle" : "", "family" : "Glaser", "given" : "R", "non-dropping-particle" : "", "parse-names" : false, "suffix" : "" }, { "dropping-particle" : "", "family" : "Zgorzalewicz", "given" : "J.", "non-dropping-particle" : "", "parse-names" : false, "suffix" : "" } ], "container-title" : "Hungarian Journal of Industrial Chemistry", "id" : "ITEM-1", "issue" : "2", "issued" : { "date-parts" : [ [ "1989" ] ] }, "page" : "245-255", "title" : "Drying of granular material in pulsofluidized bed", "type" : "article-journal", "volume" : "17" }, "uris" : [ "http://www.mendeley.com/documents/?uuid=dc1343e1-79d9-437e-950d-3e32be6cbc05" ] } ], "mendeley" : { "formattedCitation" : "(Gawrzynski et al. 1989)", "manualFormatting" : "Gawrzynski et al. (1989)", "plainTextFormattedCitation" : "(Gawrzynski et al. 1989)", "previouslyFormattedCitation" : "(Gawrzynski et al. 1989)" }, "properties" : { "noteIndex" : 0 }, "schema" : "https://github.com/citation-style-language/schema/raw/master/csl-citation.json" }</w:instrText>
      </w:r>
      <w:r>
        <w:fldChar w:fldCharType="separate"/>
      </w:r>
      <w:r w:rsidRPr="00C92C7E">
        <w:rPr>
          <w:noProof/>
        </w:rPr>
        <w:t xml:space="preserve">Gawrzynski et al. </w:t>
      </w:r>
      <w:r>
        <w:rPr>
          <w:noProof/>
        </w:rPr>
        <w:t>(</w:t>
      </w:r>
      <w:r w:rsidRPr="00C92C7E">
        <w:rPr>
          <w:noProof/>
        </w:rPr>
        <w:t>1989)</w:t>
      </w:r>
      <w:r>
        <w:fldChar w:fldCharType="end"/>
      </w:r>
      <w:r>
        <w:t xml:space="preserve"> reported a &gt;50 % energy saving when applying pulsed flow to an upscaled industrial study on drying pharmaceutical granules.  Reductions in the minimum fluidisation velocity (</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t xml:space="preserve">) by 33 % in Group A/B particles </w:t>
      </w:r>
      <w:r>
        <w:fldChar w:fldCharType="begin" w:fldLock="1"/>
      </w:r>
      <w:r w:rsidR="00D37BCC">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plainTextFormattedCitation" : "(Bizhaem &amp; Tabrizi 2013)", "previouslyFormattedCitation" : "(Bizhaem &amp; Tabrizi 2013)" }, "properties" : { "noteIndex" : 0 }, "schema" : "https://github.com/citation-style-language/schema/raw/master/csl-citation.json" }</w:instrText>
      </w:r>
      <w:r>
        <w:fldChar w:fldCharType="separate"/>
      </w:r>
      <w:r w:rsidR="00352AE9" w:rsidRPr="00352AE9">
        <w:rPr>
          <w:noProof/>
        </w:rPr>
        <w:t>(Bizhaem &amp; Tabrizi 2013)</w:t>
      </w:r>
      <w:r>
        <w:fldChar w:fldCharType="end"/>
      </w:r>
      <w:r>
        <w:t xml:space="preserve"> and 76 % in Group C particles </w:t>
      </w:r>
      <w:r>
        <w:fldChar w:fldCharType="begin" w:fldLock="1"/>
      </w:r>
      <w:r w:rsidR="00D37BCC">
        <w:instrText>ADDIN CSL_CITATION { "citationItems" : [ { "id" : "ITEM-1", "itemData" : { "DOI" : "10.1016/j.powtec.2012.03.035", "ISSN" : "00325910", "author" : [ { "dropping-particle" : "", "family" : "Ali", "given" : "Syed Sadiq", "non-dropping-particle" : "", "parse-names" : false, "suffix" : "" }, { "dropping-particle" : "", "family" : "Asif", "given" : "Mohammad", "non-dropping-particle" : "", "parse-names" : false, "suffix" : "" } ], "container-title" : "Powder Technology", "id" : "ITEM-1", "issue" : "1", "issued" : { "date-parts" : [ [ "2012", "7" ] ] }, "page" : "86-92", "publisher" : "Elsevier B.V.", "title" : "Fluidization of nano-powders: effect of flow pulsation", "type" : "article-journal", "volume" : "225" }, "uris" : [ "http://www.mendeley.com/documents/?uuid=20142d5b-92e2-4de6-be15-e70819cf7ef1" ] } ], "mendeley" : { "formattedCitation" : "(Ali &amp; Asif 2012)", "plainTextFormattedCitation" : "(Ali &amp; Asif 2012)", "previouslyFormattedCitation" : "(Ali &amp; Asif 2012)" }, "properties" : { "noteIndex" : 0 }, "schema" : "https://github.com/citation-style-language/schema/raw/master/csl-citation.json" }</w:instrText>
      </w:r>
      <w:r>
        <w:fldChar w:fldCharType="separate"/>
      </w:r>
      <w:r w:rsidR="00352AE9" w:rsidRPr="00352AE9">
        <w:rPr>
          <w:noProof/>
        </w:rPr>
        <w:t>(Ali &amp; Asif 2012)</w:t>
      </w:r>
      <w:r>
        <w:fldChar w:fldCharType="end"/>
      </w:r>
      <w:r>
        <w:t xml:space="preserve"> suggest further sizeable energy savings.</w:t>
      </w:r>
    </w:p>
    <w:p w14:paraId="7F01D1C0" w14:textId="10232BFF" w:rsidR="008168D8" w:rsidRPr="0090224C" w:rsidRDefault="008168D8" w:rsidP="00EA5CD1">
      <w:pPr>
        <w:spacing w:line="276" w:lineRule="auto"/>
      </w:pPr>
      <w:r>
        <w:t xml:space="preserve">Despite early interest from studies including </w:t>
      </w:r>
      <w:r>
        <w:fldChar w:fldCharType="begin" w:fldLock="1"/>
      </w:r>
      <w:r w:rsidR="00D37BCC">
        <w:instrText>ADDIN CSL_CITATION { "citationItems" : [ { "id" : "ITEM-1", "itemData" : { "author" : [ { "dropping-particle" : "", "family" : "Massimilla", "given" : "L.", "non-dropping-particle" : "", "parse-names" : false, "suffix" : "" }, { "dropping-particle" : "", "family" : "Volpicelli", "given" : "G.", "non-dropping-particle" : "", "parse-names" : false, "suffix" : "" }, { "dropping-particle" : "", "family" : "Raso", "given" : "A.", "non-dropping-particle" : "", "parse-names" : false, "suffix" : "" } ], "container-title" : "Chemical Engineering Progress Symposium Series", "id" : "ITEM-1", "issue" : "1", "issued" : { "date-parts" : [ [ "1966" ] ] }, "page" : "63-70", "title" : "A study on pulsing gas fluidization of beds of particles", "type" : "article-journal", "volume" : "62" }, "uris" : [ "http://www.mendeley.com/documents/?uuid=f4de1bfe-d658-4419-9f1e-2744da7c7b66" ] } ], "mendeley" : { "formattedCitation" : "(Massimilla et al. 1966)", "manualFormatting" : "Massimilla et al. (1966)", "plainTextFormattedCitation" : "(Massimilla et al. 1966)", "previouslyFormattedCitation" : "(Massimilla et al. 1966)" }, "properties" : { "noteIndex" : 0 }, "schema" : "https://github.com/citation-style-language/schema/raw/master/csl-citation.json" }</w:instrText>
      </w:r>
      <w:r>
        <w:fldChar w:fldCharType="separate"/>
      </w:r>
      <w:r w:rsidRPr="00C92C7E">
        <w:rPr>
          <w:noProof/>
        </w:rPr>
        <w:t xml:space="preserve">Massimilla et al. </w:t>
      </w:r>
      <w:r>
        <w:rPr>
          <w:noProof/>
        </w:rPr>
        <w:t>(</w:t>
      </w:r>
      <w:r w:rsidRPr="00C92C7E">
        <w:rPr>
          <w:noProof/>
        </w:rPr>
        <w:t>1966)</w:t>
      </w:r>
      <w:r>
        <w:fldChar w:fldCharType="end"/>
      </w:r>
      <w:r>
        <w:t xml:space="preserve"> and </w:t>
      </w:r>
      <w:r>
        <w:fldChar w:fldCharType="begin" w:fldLock="1"/>
      </w:r>
      <w:r w:rsidR="00D37BCC">
        <w:instrText>ADDIN CSL_CITATION { "citationItems" : [ { "id" : "ITEM-1", "itemData" : { "author" : [ { "dropping-particle" : "", "family" : "Bokun", "given" : "I. A.", "non-dropping-particle" : "", "parse-names" : false, "suffix" : "" }, { "dropping-particle" : "", "family" : "Zabrodski", "given" : "S. S", "non-dropping-particle" : "", "parse-names" : false, "suffix" : "" } ], "container-title" : "Nauka Tekh. (Minsk)", "id" : "ITEM-1", "issued" : { "date-parts" : [ [ "1966" ] ] }, "page" : "27-32", "title" : "Experimental study of heat transfer between a pulsating bed and the heating surface", "type" : "article-journal" }, "uris" : [ "http://www.mendeley.com/documents/?uuid=a53a9a2d-2296-4fd7-923f-df5b659608ea" ] } ], "mendeley" : { "formattedCitation" : "(Bokun &amp; Zabrodski 1966)", "manualFormatting" : "Bokun &amp; Zabrodski (1966)", "plainTextFormattedCitation" : "(Bokun &amp; Zabrodski 1966)", "previouslyFormattedCitation" : "(Bokun &amp; Zabrodski 1966)" }, "properties" : { "noteIndex" : 0 }, "schema" : "https://github.com/citation-style-language/schema/raw/master/csl-citation.json" }</w:instrText>
      </w:r>
      <w:r>
        <w:fldChar w:fldCharType="separate"/>
      </w:r>
      <w:r w:rsidRPr="00C92C7E">
        <w:rPr>
          <w:noProof/>
        </w:rPr>
        <w:t xml:space="preserve">Bokun &amp; Zabrodski </w:t>
      </w:r>
      <w:r>
        <w:rPr>
          <w:noProof/>
        </w:rPr>
        <w:t>(</w:t>
      </w:r>
      <w:r w:rsidRPr="00C92C7E">
        <w:rPr>
          <w:noProof/>
        </w:rPr>
        <w:t>1966)</w:t>
      </w:r>
      <w:r>
        <w:fldChar w:fldCharType="end"/>
      </w:r>
      <w:r>
        <w:t>, an increasing number of applied research projects, and a growing number of numerical simulation papers focused on the benefits of applying pulsed flow to fluidised bed systems, industrial use of the technology has been limited.  This can be explained by a range of factors:</w:t>
      </w:r>
    </w:p>
    <w:p w14:paraId="03D8A77E" w14:textId="43D82BAE" w:rsidR="008168D8" w:rsidRPr="0090224C" w:rsidRDefault="008168D8" w:rsidP="0083052F">
      <w:pPr>
        <w:pStyle w:val="ListParagraph"/>
        <w:numPr>
          <w:ilvl w:val="1"/>
          <w:numId w:val="5"/>
        </w:numPr>
        <w:spacing w:before="120" w:line="276" w:lineRule="auto"/>
        <w:ind w:left="709" w:hanging="709"/>
        <w:jc w:val="both"/>
      </w:pPr>
      <w:r>
        <w:t xml:space="preserve">Slow industrial machinery turnover due to long mechanical lifespans and a tendency for manufacturing plants to employ non specialists for single machines such as fluidised bed dryers </w:t>
      </w:r>
      <w:r>
        <w:fldChar w:fldCharType="begin" w:fldLock="1"/>
      </w:r>
      <w:r w:rsidR="00D37BCC">
        <w:instrText>ADDIN CSL_CITATION { "citationItems" : [ { "id" : "ITEM-1", "itemData" : { "author" : [ { "dropping-particle" : "", "family" : "Mujumdar", "given" : "Arun S.", "non-dropping-particle" : "", "parse-names" : false, "suffix" : "" } ], "id" : "ITEM-1", "issued" : { "date-parts" : [ [ "2007" ] ] }, "publisher" : "CRC Press", "publisher-place" : "Boca Raton", "title" : "Handbook of Industrial Drying", "type" : "book" }, "uris" : [ "http://www.mendeley.com/documents/?uuid=0e3bf9d8-cb5b-4272-9ba2-a2a557e1f8da" ] } ], "mendeley" : { "formattedCitation" : "(Mujumdar 2007)", "plainTextFormattedCitation" : "(Mujumdar 2007)", "previouslyFormattedCitation" : "(Mujumdar 2007)" }, "properties" : { "noteIndex" : 0 }, "schema" : "https://github.com/citation-style-language/schema/raw/master/csl-citation.json" }</w:instrText>
      </w:r>
      <w:r>
        <w:fldChar w:fldCharType="separate"/>
      </w:r>
      <w:r w:rsidR="00352AE9" w:rsidRPr="00352AE9">
        <w:rPr>
          <w:noProof/>
        </w:rPr>
        <w:t>(Mujumdar 2007)</w:t>
      </w:r>
      <w:r>
        <w:fldChar w:fldCharType="end"/>
      </w:r>
      <w:r>
        <w:t>.</w:t>
      </w:r>
    </w:p>
    <w:p w14:paraId="299E4040" w14:textId="77777777" w:rsidR="008168D8" w:rsidRPr="0090224C" w:rsidRDefault="008168D8" w:rsidP="0083052F">
      <w:pPr>
        <w:pStyle w:val="ListParagraph"/>
        <w:numPr>
          <w:ilvl w:val="1"/>
          <w:numId w:val="5"/>
        </w:numPr>
        <w:spacing w:before="120" w:line="276" w:lineRule="auto"/>
        <w:ind w:left="709" w:hanging="709"/>
        <w:jc w:val="both"/>
      </w:pPr>
      <w:r w:rsidRPr="0090224C">
        <w:t>Complexity</w:t>
      </w:r>
      <w:r>
        <w:t xml:space="preserve"> of the pulsed flow concept related to different forms of pulsed flow generation and application to suitable particle sizes and materials.</w:t>
      </w:r>
    </w:p>
    <w:p w14:paraId="3713A8EC" w14:textId="0E67A90F" w:rsidR="008168D8" w:rsidRPr="0090224C" w:rsidRDefault="008168D8" w:rsidP="0083052F">
      <w:pPr>
        <w:pStyle w:val="ListParagraph"/>
        <w:numPr>
          <w:ilvl w:val="1"/>
          <w:numId w:val="5"/>
        </w:numPr>
        <w:spacing w:before="120" w:line="276" w:lineRule="auto"/>
        <w:ind w:left="709" w:hanging="709"/>
        <w:jc w:val="both"/>
      </w:pPr>
      <w:r>
        <w:t>The e</w:t>
      </w:r>
      <w:r w:rsidRPr="0090224C">
        <w:t>ffects</w:t>
      </w:r>
      <w:r>
        <w:t xml:space="preserve"> of pulsed flow</w:t>
      </w:r>
      <w:r w:rsidRPr="0090224C">
        <w:t xml:space="preserve"> differ greatly</w:t>
      </w:r>
      <w:r>
        <w:t xml:space="preserve"> depending on the pulsation </w:t>
      </w:r>
      <w:r w:rsidRPr="0090224C">
        <w:t xml:space="preserve">frequency </w:t>
      </w:r>
      <w:r>
        <w:t>and</w:t>
      </w:r>
      <w:r w:rsidRPr="0090224C">
        <w:t xml:space="preserve"> particle</w:t>
      </w:r>
      <w:r>
        <w:t xml:space="preserve">s studied </w:t>
      </w:r>
      <w:r>
        <w:fldChar w:fldCharType="begin" w:fldLock="1"/>
      </w:r>
      <w:r w:rsidR="00D37BCC">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plainTextFormattedCitation" : "(Zhang &amp; Koksal 2006)", "previouslyFormattedCitation" : "(Zhang &amp; Koksal 2006)" }, "properties" : { "noteIndex" : 0 }, "schema" : "https://github.com/citation-style-language/schema/raw/master/csl-citation.json" }</w:instrText>
      </w:r>
      <w:r>
        <w:fldChar w:fldCharType="separate"/>
      </w:r>
      <w:r w:rsidR="00352AE9" w:rsidRPr="00352AE9">
        <w:rPr>
          <w:noProof/>
        </w:rPr>
        <w:t>(Zhang &amp; Koksal 2006)</w:t>
      </w:r>
      <w:r>
        <w:fldChar w:fldCharType="end"/>
      </w:r>
      <w:r>
        <w:t>.</w:t>
      </w:r>
    </w:p>
    <w:p w14:paraId="08443F21" w14:textId="5AA84D48" w:rsidR="008168D8" w:rsidRPr="0090224C" w:rsidRDefault="008168D8" w:rsidP="0083052F">
      <w:pPr>
        <w:pStyle w:val="ListParagraph"/>
        <w:numPr>
          <w:ilvl w:val="1"/>
          <w:numId w:val="5"/>
        </w:numPr>
        <w:spacing w:before="120" w:line="276" w:lineRule="auto"/>
        <w:ind w:left="709" w:hanging="709"/>
        <w:jc w:val="both"/>
      </w:pPr>
      <w:r>
        <w:t xml:space="preserve">Many pulsed flow and material </w:t>
      </w:r>
      <w:r w:rsidRPr="0090224C">
        <w:t>combinations show no effects</w:t>
      </w:r>
      <w:r>
        <w:t xml:space="preserve"> on bed outcomes, and the relationship between pulsation frequency and fluidisation behaviour is frequently unclear, e.g. </w:t>
      </w:r>
      <w:r>
        <w:fldChar w:fldCharType="begin" w:fldLock="1"/>
      </w:r>
      <w:r w:rsidR="00D37BCC">
        <w:instrText>ADDIN CSL_CITATION { "citationItems" : [ { "id" : "ITEM-1", "itemData" : { "DOI" : "10.1080/07373937.2012.686548", "ISSN" : "0737-3937", "author" : [ { "dropping-particle" : "", "family" : "Reyes", "given" : "A.", "non-dropping-particle" : "", "parse-names" : false, "suffix" : "" }, { "dropping-particle" : "", "family" : "Mahn", "given" : "Andrea", "non-dropping-particle" : "", "parse-names" : false, "suffix" : "" }, { "dropping-particle" : "", "family" : "Guzm\u00e1n", "given" : "Carolina", "non-dropping-particle" : "", "parse-names" : false, "suffix" : "" }, { "dropping-particle" : "", "family" : "Antoniz", "given" : "Dafne", "non-dropping-particle" : "", "parse-names" : false, "suffix" : "" } ], "container-title" : "Drying Technology", "id" : "ITEM-1", "issue" : "11-12", "issued" : { "date-parts" : [ [ "2012", "9" ] ] }, "page" : "1368-1376", "title" : "Analysis of the drying of broccoli florets in a fluidized pulsed bed", "type" : "article-journal", "volume" : "30" }, "uris" : [ "http://www.mendeley.com/documents/?uuid=d14f1815-0017-4d08-b4ff-73a4424c2ebc" ] } ], "mendeley" : { "formattedCitation" : "(Reyes et al. 2012)", "manualFormatting" : "Reyes et al. (2012)", "plainTextFormattedCitation" : "(Reyes et al. 2012)", "previouslyFormattedCitation" : "(Reyes et al. 2012)" }, "properties" : { "noteIndex" : 0 }, "schema" : "https://github.com/citation-style-language/schema/raw/master/csl-citation.json" }</w:instrText>
      </w:r>
      <w:r>
        <w:fldChar w:fldCharType="separate"/>
      </w:r>
      <w:r w:rsidRPr="00C92C7E">
        <w:rPr>
          <w:noProof/>
        </w:rPr>
        <w:t xml:space="preserve">Reyes et al. </w:t>
      </w:r>
      <w:r>
        <w:rPr>
          <w:noProof/>
        </w:rPr>
        <w:t>(</w:t>
      </w:r>
      <w:r w:rsidRPr="00C92C7E">
        <w:rPr>
          <w:noProof/>
        </w:rPr>
        <w:t>2012)</w:t>
      </w:r>
      <w:r>
        <w:fldChar w:fldCharType="end"/>
      </w:r>
      <w:r>
        <w:t>.</w:t>
      </w:r>
    </w:p>
    <w:p w14:paraId="3D367CDA" w14:textId="6B227D5A" w:rsidR="008168D8" w:rsidRDefault="008168D8" w:rsidP="00EA5CD1">
      <w:pPr>
        <w:spacing w:line="276" w:lineRule="auto"/>
      </w:pPr>
      <w:r>
        <w:t xml:space="preserve">Simple comparisons between continuous and pulsed fluidisation are difficult to create and quantify.  Fluidisation of particles is a large research field with many applications and specialities, and it is </w:t>
      </w:r>
      <w:r>
        <w:lastRenderedPageBreak/>
        <w:t xml:space="preserve">challenging to directly compare studies with different conditions and particles.  </w:t>
      </w:r>
      <w:r>
        <w:fldChar w:fldCharType="begin"/>
      </w:r>
      <w:r>
        <w:instrText xml:space="preserve"> REF _Ref459474178 \h  \* MERGEFORMAT </w:instrText>
      </w:r>
      <w:r>
        <w:fldChar w:fldCharType="separate"/>
      </w:r>
      <w:r w:rsidR="005D3AE0">
        <w:t xml:space="preserve">Table </w:t>
      </w:r>
      <w:r w:rsidR="005D3AE0">
        <w:rPr>
          <w:noProof/>
        </w:rPr>
        <w:t>3</w:t>
      </w:r>
      <w:r w:rsidR="005D3AE0">
        <w:rPr>
          <w:noProof/>
        </w:rPr>
        <w:noBreakHyphen/>
        <w:t>2</w:t>
      </w:r>
      <w:r>
        <w:fldChar w:fldCharType="end"/>
      </w:r>
      <w:r>
        <w:t xml:space="preserve"> </w:t>
      </w:r>
      <w:r w:rsidRPr="009635D1">
        <w:t>gives some examples of the range of particle sizes, pulsation devices and frequency ranges used in pulsed flow fluidisation research.</w:t>
      </w:r>
      <w:r>
        <w:t xml:space="preserve">  Standard fluidisation research features equipment designs that are suited to processing specific feedstocks or controlling particular fluidisation behaviours.  In addition, standard, continuous flow fluidisation research commonly utilises high pressure drop distributor plates to enhance even fluidisation, such as sintered ceramic plates.  These factors reduce the ability to compare indicators of fluidisation behaviour between continuous flow fluidisation research and pulsed flow fluidisation research, even if comparable materials are available.  Consequently, comparisons within single studies provide the most accurate contrast between the two fluidisation regimes as they use the same equipment and particles, even though the equipment may not be optimal for continuous flow fluidisation.</w:t>
      </w:r>
    </w:p>
    <w:p w14:paraId="6E6082F2" w14:textId="137B6CA2" w:rsidR="00681517" w:rsidRPr="001F78E2" w:rsidRDefault="00681517" w:rsidP="00EA5CD1">
      <w:pPr>
        <w:spacing w:line="276" w:lineRule="auto"/>
      </w:pPr>
      <w:r>
        <w:t xml:space="preserve">The majority of studies examine the effect of pulsed flow on different aspects of fluidised bed behaviour or performance, which further increases the difficulty in comparing pulsed flow research.  For example, </w:t>
      </w:r>
      <w:r w:rsidRPr="00872B80">
        <w:rPr>
          <w:noProof/>
        </w:rPr>
        <w:t xml:space="preserve">Godoi et al. </w:t>
      </w:r>
      <w:r>
        <w:fldChar w:fldCharType="begin" w:fldLock="1"/>
      </w:r>
      <w:r w:rsidR="00D37BCC">
        <w:instrText>ADDIN CSL_CITATION { "citationItems" : [ { "id" : "ITEM-1", "itemData" : { "DOI" : "10.1080/07373937.2010.487715", "ISSN" : "0737-3937", "author" : [ { "dropping-particle" : "", "family" : "Godoi", "given" : "F.C.", "non-dropping-particle" : "", "parse-names" : false, "suffix" : "" }, { "dropping-particle" : "", "family" : "Boin", "given" : "E.S.F.", "non-dropping-particle" : "", "parse-names" : false, "suffix" : "" }, { "dropping-particle" : "", "family" : "Pereira", "given" : "N.R.", "non-dropping-particle" : "", "parse-names" : false, "suffix" : "" }, { "dropping-particle" : "", "family" : "Rocha", "given" : "S.C.S.", "non-dropping-particle" : "", "parse-names" : false, "suffix" : "" } ], "container-title" : "Drying Technology", "id" : "ITEM-1", "issue" : "11", "issued" : { "date-parts" : [ [ "2010", "11", "5" ] ] }, "page" : "1297-1306", "title" : "Fluid dynamics and drying of cohesive particles of a biodegradable polymer (Poly-Hydroxybutyrate) in a rotating pulsed fluidized bed", "type" : "article-journal", "volume" : "28" }, "uris" : [ "http://www.mendeley.com/documents/?uuid=f53a10d8-0afa-4714-851a-bb41da10591c" ] } ], "mendeley" : { "formattedCitation" : "(Godoi et al. 2010)", "manualFormatting" : "(2010)", "plainTextFormattedCitation" : "(Godoi et al. 2010)", "previouslyFormattedCitation" : "(Godoi et al. 2010)" }, "properties" : { "noteIndex" : 0 }, "schema" : "https://github.com/citation-style-language/schema/raw/master/csl-citation.json" }</w:instrText>
      </w:r>
      <w:r>
        <w:fldChar w:fldCharType="separate"/>
      </w:r>
      <w:r>
        <w:rPr>
          <w:noProof/>
        </w:rPr>
        <w:t>(</w:t>
      </w:r>
      <w:r w:rsidRPr="00C92C7E">
        <w:rPr>
          <w:noProof/>
        </w:rPr>
        <w:t>2010)</w:t>
      </w:r>
      <w:r>
        <w:fldChar w:fldCharType="end"/>
      </w:r>
      <w:r>
        <w:t xml:space="preserve"> examined the minimum vigorous fluidising velocity, whilst others have studied the minimum fluidisation velocity </w:t>
      </w:r>
      <w:r>
        <w:fldChar w:fldCharType="begin" w:fldLock="1"/>
      </w:r>
      <w:r w:rsidR="00D37BCC">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plainTextFormattedCitation" : "(Bizhaem &amp; Tabrizi 2013)", "previouslyFormattedCitation" : "(Bizhaem &amp; Tabrizi 2013)" }, "properties" : { "noteIndex" : 0 }, "schema" : "https://github.com/citation-style-language/schema/raw/master/csl-citation.json" }</w:instrText>
      </w:r>
      <w:r>
        <w:fldChar w:fldCharType="separate"/>
      </w:r>
      <w:r w:rsidR="00352AE9" w:rsidRPr="00352AE9">
        <w:rPr>
          <w:noProof/>
        </w:rPr>
        <w:t>(Bizhaem &amp; Tabrizi 2013)</w:t>
      </w:r>
      <w:r>
        <w:fldChar w:fldCharType="end"/>
      </w:r>
      <w:r>
        <w:t xml:space="preserve">, bed expansion </w:t>
      </w:r>
      <w:r>
        <w:fldChar w:fldCharType="begin" w:fldLock="1"/>
      </w:r>
      <w:r w:rsidR="00D37BCC">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plainTextFormattedCitation" : "(Zhang &amp; Koksal 2006)", "previouslyFormattedCitation" : "(Zhang &amp; Koksal 2006)" }, "properties" : { "noteIndex" : 0 }, "schema" : "https://github.com/citation-style-language/schema/raw/master/csl-citation.json" }</w:instrText>
      </w:r>
      <w:r>
        <w:fldChar w:fldCharType="separate"/>
      </w:r>
      <w:r w:rsidR="00352AE9" w:rsidRPr="00352AE9">
        <w:rPr>
          <w:noProof/>
        </w:rPr>
        <w:t>(Zhang &amp; Koksal 2006)</w:t>
      </w:r>
      <w:r>
        <w:fldChar w:fldCharType="end"/>
      </w:r>
      <w:r>
        <w:t xml:space="preserve">, pressure drop </w:t>
      </w:r>
      <w:r>
        <w:fldChar w:fldCharType="begin" w:fldLock="1"/>
      </w:r>
      <w:r w:rsidR="00D37BCC">
        <w:instrText>ADDIN CSL_CITATION { "citationItems" : [ { "id" : "ITEM-1", "itemData" : { "DOI" : "10.1016/j.powtec.2012.03.035", "ISSN" : "00325910", "author" : [ { "dropping-particle" : "", "family" : "Ali", "given" : "Syed Sadiq", "non-dropping-particle" : "", "parse-names" : false, "suffix" : "" }, { "dropping-particle" : "", "family" : "Asif", "given" : "Mohammad", "non-dropping-particle" : "", "parse-names" : false, "suffix" : "" } ], "container-title" : "Powder Technology", "id" : "ITEM-1", "issue" : "1", "issued" : { "date-parts" : [ [ "2012", "7" ] ] }, "page" : "86-92", "publisher" : "Elsevier B.V.", "title" : "Fluidization of nano-powders: effect of flow pulsation", "type" : "article-journal", "volume" : "225" }, "uris" : [ "http://www.mendeley.com/documents/?uuid=20142d5b-92e2-4de6-be15-e70819cf7ef1" ] } ], "mendeley" : { "formattedCitation" : "(Ali &amp; Asif 2012)", "plainTextFormattedCitation" : "(Ali &amp; Asif 2012)", "previouslyFormattedCitation" : "(Ali &amp; Asif 2012)" }, "properties" : { "noteIndex" : 0 }, "schema" : "https://github.com/citation-style-language/schema/raw/master/csl-citation.json" }</w:instrText>
      </w:r>
      <w:r>
        <w:fldChar w:fldCharType="separate"/>
      </w:r>
      <w:r w:rsidR="00352AE9" w:rsidRPr="00352AE9">
        <w:rPr>
          <w:noProof/>
        </w:rPr>
        <w:t>(Ali &amp; Asif 2012)</w:t>
      </w:r>
      <w:r>
        <w:fldChar w:fldCharType="end"/>
      </w:r>
      <w:r>
        <w:t xml:space="preserve"> or heat transfer coefficient </w:t>
      </w:r>
      <w:r>
        <w:fldChar w:fldCharType="begin" w:fldLock="1"/>
      </w:r>
      <w:r w:rsidR="00D37BCC">
        <w:instrText>ADDIN CSL_CITATION { "citationItems" : [ { "id" : "ITEM-1", "itemData" : { "author" : [ { "dropping-particle" : "", "family" : "Jezowska", "given" : "Alina", "non-dropping-particle" : "", "parse-names" : false, "suffix" : "" } ], "container-title" : "Drying Technology", "id" : "ITEM-1", "issue" : "2", "issued" : { "date-parts" : [ [ "1993" ] ] }, "page" : "319-337", "title" : "Kinetics of drying in a cyclically shifted spouted bed", "type" : "article-journal", "volume" : "11" }, "uris" : [ "http://www.mendeley.com/documents/?uuid=e95b6fc2-d94b-4ca3-9866-a0c2ceaaec87" ] } ], "mendeley" : { "formattedCitation" : "(Jezowska 1993)", "plainTextFormattedCitation" : "(Jezowska 1993)", "previouslyFormattedCitation" : "(Jezowska 1993)" }, "properties" : { "noteIndex" : 0 }, "schema" : "https://github.com/citation-style-language/schema/raw/master/csl-citation.json" }</w:instrText>
      </w:r>
      <w:r>
        <w:fldChar w:fldCharType="separate"/>
      </w:r>
      <w:r w:rsidR="00352AE9" w:rsidRPr="00352AE9">
        <w:rPr>
          <w:noProof/>
        </w:rPr>
        <w:t>(Jezowska 1993)</w:t>
      </w:r>
      <w:r>
        <w:fldChar w:fldCharType="end"/>
      </w:r>
      <w:r>
        <w:t xml:space="preserve">.  In the following sections, a review of research into pulsed flow fluidisation is presented according to the measured or observed fluidisation characteristics.  </w:t>
      </w:r>
      <w:r w:rsidRPr="009635D1">
        <w:t xml:space="preserve">Fluidisation behaviour can be characterised by a range of techniques and indicators such as minimum fluidisation velocity or bubble </w:t>
      </w:r>
      <w:r>
        <w:t>formation</w:t>
      </w:r>
      <w:r w:rsidRPr="009635D1">
        <w:t xml:space="preserve">.  </w:t>
      </w:r>
    </w:p>
    <w:p w14:paraId="078C7042" w14:textId="77777777" w:rsidR="00681517" w:rsidRDefault="00681517" w:rsidP="00EA5CD1">
      <w:pPr>
        <w:spacing w:line="276" w:lineRule="auto"/>
      </w:pPr>
    </w:p>
    <w:p w14:paraId="31BB4EA6" w14:textId="77777777" w:rsidR="00681517" w:rsidRPr="001F78E2" w:rsidRDefault="00681517" w:rsidP="00EA5CD1">
      <w:pPr>
        <w:pStyle w:val="Heading3"/>
        <w:numPr>
          <w:ilvl w:val="2"/>
          <w:numId w:val="2"/>
        </w:numPr>
        <w:spacing w:before="120" w:after="0" w:line="276" w:lineRule="auto"/>
        <w:jc w:val="both"/>
      </w:pPr>
      <w:bookmarkStart w:id="135" w:name="_Toc356902189"/>
      <w:bookmarkStart w:id="136" w:name="_Toc368481224"/>
      <w:bookmarkStart w:id="137" w:name="_Toc474696376"/>
      <w:r w:rsidRPr="001F78E2">
        <w:t>3.</w:t>
      </w:r>
      <w:r>
        <w:t>4</w:t>
      </w:r>
      <w:r w:rsidRPr="001F78E2">
        <w:t xml:space="preserve">.1 </w:t>
      </w:r>
      <w:r>
        <w:tab/>
      </w:r>
      <w:r w:rsidRPr="001F78E2">
        <w:t xml:space="preserve">Bubble </w:t>
      </w:r>
      <w:bookmarkEnd w:id="135"/>
      <w:bookmarkEnd w:id="136"/>
      <w:r>
        <w:t>formation</w:t>
      </w:r>
      <w:bookmarkEnd w:id="137"/>
    </w:p>
    <w:p w14:paraId="79C4F265" w14:textId="77777777" w:rsidR="00681517" w:rsidRDefault="00681517" w:rsidP="00EA5CD1">
      <w:pPr>
        <w:spacing w:line="276" w:lineRule="auto"/>
      </w:pPr>
      <w:r w:rsidRPr="009635D1">
        <w:t>Bubbles, or ‘particle free voids’</w:t>
      </w:r>
      <w:r>
        <w:t>,</w:t>
      </w:r>
      <w:r w:rsidRPr="009635D1">
        <w:t xml:space="preserve"> are commonly produced in the majority of fluidised beds.  Bubbles can reduce the amount of gas-solid contact due to gas bypassing </w:t>
      </w:r>
      <w:r>
        <w:t>the particulate phase</w:t>
      </w:r>
      <w:r w:rsidRPr="009635D1">
        <w:t>, but may aid mixing.  The particles used and the process conditions will define what size bubbles will be produced, and whether pulsation would be a benefit or hindrance to the process will be dependent on the application.</w:t>
      </w:r>
      <w:r>
        <w:t xml:space="preserve"> </w:t>
      </w:r>
    </w:p>
    <w:p w14:paraId="13940075" w14:textId="23AD988F" w:rsidR="00681517" w:rsidRDefault="00681517" w:rsidP="00EA5CD1">
      <w:pPr>
        <w:spacing w:line="276" w:lineRule="auto"/>
      </w:pPr>
      <w:r>
        <w:t xml:space="preserve">Bubble size has frequently been used as a tool to assess the influence of pulsed flow over a continuous flow bed.  For example, </w:t>
      </w:r>
      <w:r w:rsidRPr="00B10AD6">
        <w:rPr>
          <w:noProof/>
        </w:rPr>
        <w:t xml:space="preserve">Wong &amp; Baird </w:t>
      </w:r>
      <w:r w:rsidRPr="00B10AD6">
        <w:fldChar w:fldCharType="begin" w:fldLock="1"/>
      </w:r>
      <w:r w:rsidR="00D37BCC">
        <w:instrText>ADDIN CSL_CITATION { "citationItems" : [ { "id" : "ITEM-1", "itemData" : { "author" : [ { "dropping-particle" : "", "family" : "Wong", "given" : "H W", "non-dropping-particle" : "", "parse-names" : false, "suffix" : "" }, { "dropping-particle" : "", "family" : "Baird", "given" : "M H I", "non-dropping-particle" : "", "parse-names" : false, "suffix" : "" } ], "container-title" : "The Chemical Engineering Journal", "id" : "ITEM-1", "issue" : "2", "issued" : { "date-parts" : [ [ "1971" ] ] }, "page" : "104-113", "title" : "Fluidisation in a pulsed gas flow", "type" : "article-journal", "volume" : "2" }, "uris" : [ "http://www.mendeley.com/documents/?uuid=0e8913b2-7e66-48d0-ba71-979413630cf8" ] } ], "mendeley" : { "formattedCitation" : "(Wong &amp; Baird 1971)", "manualFormatting" : "(1971)", "plainTextFormattedCitation" : "(Wong &amp; Baird 1971)", "previouslyFormattedCitation" : "(Wong &amp; Baird 1971)" }, "properties" : { "noteIndex" : 0 }, "schema" : "https://github.com/citation-style-language/schema/raw/master/csl-citation.json" }</w:instrText>
      </w:r>
      <w:r w:rsidRPr="00B10AD6">
        <w:fldChar w:fldCharType="separate"/>
      </w:r>
      <w:r>
        <w:rPr>
          <w:noProof/>
        </w:rPr>
        <w:t>(</w:t>
      </w:r>
      <w:r w:rsidRPr="00C92C7E">
        <w:rPr>
          <w:noProof/>
        </w:rPr>
        <w:t>1971)</w:t>
      </w:r>
      <w:r w:rsidRPr="00B10AD6">
        <w:fldChar w:fldCharType="end"/>
      </w:r>
      <w:r w:rsidRPr="00B10AD6">
        <w:t xml:space="preserve"> found that pulsation of a gas flow </w:t>
      </w:r>
      <w:r>
        <w:t xml:space="preserve">at 1-11 Hz frequencies </w:t>
      </w:r>
      <w:r w:rsidRPr="00B10AD6">
        <w:t xml:space="preserve">produced smaller and more uniformly distributed bubbles </w:t>
      </w:r>
      <w:r>
        <w:t>in Group B particles</w:t>
      </w:r>
      <w:r w:rsidRPr="00B10AD6">
        <w:t xml:space="preserve"> than those produced in a continuous </w:t>
      </w:r>
      <w:r>
        <w:t>flow</w:t>
      </w:r>
      <w:r w:rsidRPr="00B10AD6">
        <w:t>.  Since then</w:t>
      </w:r>
      <w:r>
        <w:t>,</w:t>
      </w:r>
      <w:r w:rsidRPr="00B10AD6">
        <w:t xml:space="preserve"> studies have frequently examined bubble </w:t>
      </w:r>
      <w:r>
        <w:t>formation</w:t>
      </w:r>
      <w:r w:rsidRPr="00B10AD6">
        <w:t xml:space="preserve"> as an indicator of </w:t>
      </w:r>
      <w:r>
        <w:t>bed behaviour</w:t>
      </w:r>
      <w:r w:rsidRPr="00B10AD6">
        <w:t xml:space="preserve">.  For example, </w:t>
      </w:r>
      <w:r w:rsidRPr="00B10AD6">
        <w:fldChar w:fldCharType="begin" w:fldLock="1"/>
      </w:r>
      <w:r w:rsidR="00D37BCC">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manualFormatting" : "Bizhaem &amp; Tabrizi (2013)", "plainTextFormattedCitation" : "(Bizhaem &amp; Tabrizi 2013)", "previouslyFormattedCitation" : "(Bizhaem &amp; Tabrizi 2013)" }, "properties" : { "noteIndex" : 0 }, "schema" : "https://github.com/citation-style-language/schema/raw/master/csl-citation.json" }</w:instrText>
      </w:r>
      <w:r w:rsidRPr="00B10AD6">
        <w:fldChar w:fldCharType="separate"/>
      </w:r>
      <w:r w:rsidRPr="0042618C">
        <w:rPr>
          <w:noProof/>
        </w:rPr>
        <w:t xml:space="preserve">Bizhaem &amp; Tabrizi </w:t>
      </w:r>
      <w:r>
        <w:rPr>
          <w:noProof/>
        </w:rPr>
        <w:t>(</w:t>
      </w:r>
      <w:r w:rsidRPr="0042618C">
        <w:rPr>
          <w:noProof/>
        </w:rPr>
        <w:t>2013)</w:t>
      </w:r>
      <w:r w:rsidRPr="00B10AD6">
        <w:fldChar w:fldCharType="end"/>
      </w:r>
      <w:r w:rsidRPr="00B10AD6">
        <w:t xml:space="preserve"> </w:t>
      </w:r>
      <w:r>
        <w:t xml:space="preserve">studied Group A/B alumina particles and </w:t>
      </w:r>
      <w:r w:rsidRPr="00B10AD6">
        <w:t xml:space="preserve">found a link between the pulsation frequency and the size of the bubbles </w:t>
      </w:r>
      <w:r>
        <w:t>formed,</w:t>
      </w:r>
      <w:r w:rsidRPr="00B10AD6">
        <w:t xml:space="preserve"> due to the amount of air let in during the ‘on’ period.  </w:t>
      </w:r>
      <w:r>
        <w:t>A</w:t>
      </w:r>
      <w:r w:rsidRPr="00B10AD6">
        <w:t>t 1 Hz, the</w:t>
      </w:r>
      <w:r>
        <w:t xml:space="preserve"> authors</w:t>
      </w:r>
      <w:r w:rsidRPr="00B10AD6">
        <w:t xml:space="preserve"> found large bubbles due to a long ‘on’ period.  </w:t>
      </w:r>
      <w:r>
        <w:t>A</w:t>
      </w:r>
      <w:r w:rsidRPr="00B10AD6">
        <w:t>s the frequency increase</w:t>
      </w:r>
      <w:r>
        <w:t>d</w:t>
      </w:r>
      <w:r w:rsidRPr="00B10AD6">
        <w:t>, the air allowed through was restricted in the ‘on’ period, causing the bubble size to decrease.  At 4 and 10 Hz the bubbles were progressively smaller.  The bubble size at 10 Hz was</w:t>
      </w:r>
      <w:r>
        <w:t xml:space="preserve"> found to be</w:t>
      </w:r>
      <w:r w:rsidRPr="00B10AD6">
        <w:t xml:space="preserve"> the same as during continuous flow at the halfway height point of the bed</w:t>
      </w:r>
      <w:r>
        <w:t>, but bubbles were smaller at positions above this</w:t>
      </w:r>
      <w:r w:rsidRPr="00B10AD6">
        <w:t xml:space="preserve">.  </w:t>
      </w:r>
      <w:r w:rsidRPr="00B10AD6">
        <w:fldChar w:fldCharType="begin" w:fldLock="1"/>
      </w:r>
      <w:r w:rsidR="00D37BCC">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manualFormatting" : "Bizhaem &amp; Tabrizi (2013)", "plainTextFormattedCitation" : "(Bizhaem &amp; Tabrizi 2013)", "previouslyFormattedCitation" : "(Bizhaem &amp; Tabrizi 2013)" }, "properties" : { "noteIndex" : 0 }, "schema" : "https://github.com/citation-style-language/schema/raw/master/csl-citation.json" }</w:instrText>
      </w:r>
      <w:r w:rsidRPr="00B10AD6">
        <w:fldChar w:fldCharType="separate"/>
      </w:r>
      <w:r w:rsidRPr="0042618C">
        <w:rPr>
          <w:noProof/>
        </w:rPr>
        <w:t xml:space="preserve">Bizhaem &amp; Tabrizi </w:t>
      </w:r>
      <w:r>
        <w:rPr>
          <w:noProof/>
        </w:rPr>
        <w:t>(</w:t>
      </w:r>
      <w:r w:rsidRPr="0042618C">
        <w:rPr>
          <w:noProof/>
        </w:rPr>
        <w:t>2013)</w:t>
      </w:r>
      <w:r w:rsidRPr="00B10AD6">
        <w:fldChar w:fldCharType="end"/>
      </w:r>
      <w:r w:rsidRPr="00B10AD6">
        <w:t xml:space="preserve"> attribute this to the tendency of small bubbles </w:t>
      </w:r>
      <w:r>
        <w:t>formed</w:t>
      </w:r>
      <w:r w:rsidRPr="00B10AD6">
        <w:t xml:space="preserve"> in continuous flow to increasingly coalesce </w:t>
      </w:r>
      <w:r>
        <w:t>at greater distances from the distributor plate, whilst i</w:t>
      </w:r>
      <w:r w:rsidRPr="00B10AD6">
        <w:t>n pulsed flow the bubbles tend to coalesce less.</w:t>
      </w:r>
      <w:r>
        <w:t xml:space="preserve">  </w:t>
      </w:r>
    </w:p>
    <w:p w14:paraId="2FE25468" w14:textId="77777777" w:rsidR="00681517" w:rsidRDefault="00681517" w:rsidP="00EA5CD1">
      <w:pPr>
        <w:spacing w:line="276" w:lineRule="auto"/>
      </w:pPr>
    </w:p>
    <w:p w14:paraId="18CCF3B3" w14:textId="461AC17C" w:rsidR="008168D8" w:rsidRDefault="008168D8" w:rsidP="00EA5CD1">
      <w:pPr>
        <w:pStyle w:val="Caption"/>
        <w:spacing w:line="276" w:lineRule="auto"/>
      </w:pPr>
      <w:bookmarkStart w:id="138" w:name="_Ref459474178"/>
      <w:bookmarkStart w:id="139" w:name="_Toc474686745"/>
      <w:r>
        <w:lastRenderedPageBreak/>
        <w:t xml:space="preserve">Table </w:t>
      </w:r>
      <w:fldSimple w:instr=" STYLEREF 1 \s ">
        <w:r w:rsidR="005D3AE0">
          <w:rPr>
            <w:noProof/>
          </w:rPr>
          <w:t>3</w:t>
        </w:r>
      </w:fldSimple>
      <w:r>
        <w:noBreakHyphen/>
      </w:r>
      <w:fldSimple w:instr=" SEQ Table \* ARABIC \s 1 ">
        <w:r w:rsidR="005D3AE0">
          <w:rPr>
            <w:noProof/>
          </w:rPr>
          <w:t>2</w:t>
        </w:r>
      </w:fldSimple>
      <w:bookmarkEnd w:id="138"/>
      <w:r>
        <w:t xml:space="preserve">.  </w:t>
      </w:r>
      <w:r>
        <w:rPr>
          <w:iCs/>
        </w:rPr>
        <w:t xml:space="preserve">Summary of key parameters in </w:t>
      </w:r>
      <w:r w:rsidRPr="008033A7">
        <w:rPr>
          <w:iCs/>
        </w:rPr>
        <w:t>major pulsed flow studies</w:t>
      </w:r>
      <w:r>
        <w:rPr>
          <w:iCs/>
        </w:rPr>
        <w:t>.</w:t>
      </w:r>
      <w:bookmarkEnd w:id="139"/>
    </w:p>
    <w:tbl>
      <w:tblPr>
        <w:tblStyle w:val="LightShading"/>
        <w:tblW w:w="0" w:type="auto"/>
        <w:tblLook w:val="04A0" w:firstRow="1" w:lastRow="0" w:firstColumn="1" w:lastColumn="0" w:noHBand="0" w:noVBand="1"/>
      </w:tblPr>
      <w:tblGrid>
        <w:gridCol w:w="1885"/>
        <w:gridCol w:w="1308"/>
        <w:gridCol w:w="1632"/>
        <w:gridCol w:w="1353"/>
        <w:gridCol w:w="1670"/>
        <w:gridCol w:w="1394"/>
      </w:tblGrid>
      <w:tr w:rsidR="008168D8" w14:paraId="36CA3793" w14:textId="77777777" w:rsidTr="006815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Borders>
              <w:top w:val="single" w:sz="18" w:space="0" w:color="auto"/>
            </w:tcBorders>
            <w:shd w:val="clear" w:color="auto" w:fill="FFFFFF" w:themeFill="background1"/>
          </w:tcPr>
          <w:p w14:paraId="09ADCC4F" w14:textId="77777777" w:rsidR="008168D8" w:rsidRPr="00CD712D" w:rsidRDefault="008168D8" w:rsidP="0083052F">
            <w:pPr>
              <w:spacing w:before="0" w:line="276" w:lineRule="auto"/>
              <w:jc w:val="left"/>
            </w:pPr>
            <w:r w:rsidRPr="00CD712D">
              <w:t>Study</w:t>
            </w:r>
          </w:p>
        </w:tc>
        <w:tc>
          <w:tcPr>
            <w:tcW w:w="1308" w:type="dxa"/>
            <w:tcBorders>
              <w:top w:val="single" w:sz="18" w:space="0" w:color="auto"/>
            </w:tcBorders>
          </w:tcPr>
          <w:p w14:paraId="6B83A19A" w14:textId="77777777" w:rsidR="008168D8" w:rsidRPr="00CD712D" w:rsidRDefault="008168D8" w:rsidP="0083052F">
            <w:pPr>
              <w:spacing w:before="0" w:line="276" w:lineRule="auto"/>
              <w:jc w:val="left"/>
              <w:cnfStyle w:val="100000000000" w:firstRow="1" w:lastRow="0" w:firstColumn="0" w:lastColumn="0" w:oddVBand="0" w:evenVBand="0" w:oddHBand="0" w:evenHBand="0" w:firstRowFirstColumn="0" w:firstRowLastColumn="0" w:lastRowFirstColumn="0" w:lastRowLastColumn="0"/>
            </w:pPr>
            <w:r w:rsidRPr="00CD712D">
              <w:t>Bed diameter (cm)</w:t>
            </w:r>
          </w:p>
        </w:tc>
        <w:tc>
          <w:tcPr>
            <w:tcW w:w="1632" w:type="dxa"/>
            <w:tcBorders>
              <w:top w:val="single" w:sz="18" w:space="0" w:color="auto"/>
            </w:tcBorders>
          </w:tcPr>
          <w:p w14:paraId="33DB85E9" w14:textId="77777777" w:rsidR="008168D8" w:rsidRPr="00CD712D" w:rsidRDefault="008168D8" w:rsidP="0083052F">
            <w:pPr>
              <w:spacing w:before="0" w:line="276" w:lineRule="auto"/>
              <w:jc w:val="left"/>
              <w:cnfStyle w:val="100000000000" w:firstRow="1" w:lastRow="0" w:firstColumn="0" w:lastColumn="0" w:oddVBand="0" w:evenVBand="0" w:oddHBand="0" w:evenHBand="0" w:firstRowFirstColumn="0" w:firstRowLastColumn="0" w:lastRowFirstColumn="0" w:lastRowLastColumn="0"/>
            </w:pPr>
            <w:r w:rsidRPr="00CD712D">
              <w:t>Subject material</w:t>
            </w:r>
          </w:p>
        </w:tc>
        <w:tc>
          <w:tcPr>
            <w:tcW w:w="1353" w:type="dxa"/>
            <w:tcBorders>
              <w:top w:val="single" w:sz="18" w:space="0" w:color="auto"/>
            </w:tcBorders>
          </w:tcPr>
          <w:p w14:paraId="07AD03F4" w14:textId="77777777" w:rsidR="008168D8" w:rsidRPr="00CD712D" w:rsidRDefault="008168D8" w:rsidP="0083052F">
            <w:pPr>
              <w:spacing w:before="0" w:line="276" w:lineRule="auto"/>
              <w:jc w:val="left"/>
              <w:cnfStyle w:val="100000000000" w:firstRow="1" w:lastRow="0" w:firstColumn="0" w:lastColumn="0" w:oddVBand="0" w:evenVBand="0" w:oddHBand="0" w:evenHBand="0" w:firstRowFirstColumn="0" w:firstRowLastColumn="0" w:lastRowFirstColumn="0" w:lastRowLastColumn="0"/>
            </w:pPr>
            <w:r w:rsidRPr="00CD712D">
              <w:t>Mean particle diameter (µm)</w:t>
            </w:r>
          </w:p>
        </w:tc>
        <w:tc>
          <w:tcPr>
            <w:tcW w:w="1670" w:type="dxa"/>
            <w:tcBorders>
              <w:top w:val="single" w:sz="18" w:space="0" w:color="auto"/>
            </w:tcBorders>
          </w:tcPr>
          <w:p w14:paraId="137D65FC" w14:textId="77777777" w:rsidR="008168D8" w:rsidRPr="00CD712D" w:rsidRDefault="008168D8" w:rsidP="0083052F">
            <w:pPr>
              <w:spacing w:before="0" w:line="276" w:lineRule="auto"/>
              <w:jc w:val="left"/>
              <w:cnfStyle w:val="100000000000" w:firstRow="1" w:lastRow="0" w:firstColumn="0" w:lastColumn="0" w:oddVBand="0" w:evenVBand="0" w:oddHBand="0" w:evenHBand="0" w:firstRowFirstColumn="0" w:firstRowLastColumn="0" w:lastRowFirstColumn="0" w:lastRowLastColumn="0"/>
            </w:pPr>
            <w:r w:rsidRPr="00CD712D">
              <w:t>Pulsation method</w:t>
            </w:r>
          </w:p>
        </w:tc>
        <w:tc>
          <w:tcPr>
            <w:tcW w:w="1394" w:type="dxa"/>
            <w:tcBorders>
              <w:top w:val="single" w:sz="18" w:space="0" w:color="auto"/>
            </w:tcBorders>
          </w:tcPr>
          <w:p w14:paraId="4CBE2CD1" w14:textId="77777777" w:rsidR="008168D8" w:rsidRPr="00CD712D" w:rsidRDefault="008168D8" w:rsidP="0083052F">
            <w:pPr>
              <w:spacing w:before="0" w:line="276" w:lineRule="auto"/>
              <w:jc w:val="left"/>
              <w:cnfStyle w:val="100000000000" w:firstRow="1" w:lastRow="0" w:firstColumn="0" w:lastColumn="0" w:oddVBand="0" w:evenVBand="0" w:oddHBand="0" w:evenHBand="0" w:firstRowFirstColumn="0" w:firstRowLastColumn="0" w:lastRowFirstColumn="0" w:lastRowLastColumn="0"/>
            </w:pPr>
            <w:r w:rsidRPr="00CD712D">
              <w:t>Pulsation frequency (Hz)</w:t>
            </w:r>
          </w:p>
        </w:tc>
      </w:tr>
      <w:tr w:rsidR="008168D8" w14:paraId="7CE142C3" w14:textId="77777777" w:rsidTr="00681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Borders>
              <w:bottom w:val="nil"/>
            </w:tcBorders>
            <w:shd w:val="clear" w:color="auto" w:fill="auto"/>
          </w:tcPr>
          <w:p w14:paraId="06C2E097" w14:textId="2DAC55BA" w:rsidR="008168D8" w:rsidRPr="0070280C" w:rsidRDefault="008168D8" w:rsidP="0083052F">
            <w:pPr>
              <w:spacing w:before="0" w:line="276" w:lineRule="auto"/>
              <w:jc w:val="left"/>
              <w:rPr>
                <w:b w:val="0"/>
              </w:rPr>
            </w:pPr>
            <w:r w:rsidRPr="0070280C">
              <w:fldChar w:fldCharType="begin" w:fldLock="1"/>
            </w:r>
            <w:r w:rsidR="00D37BCC">
              <w:rPr>
                <w:b w:val="0"/>
              </w:rPr>
              <w:instrText>ADDIN CSL_CITATION { "citationItems" : [ { "id" : "ITEM-1", "itemData" : { "author" : [ { "dropping-particle" : "", "family" : "Koksal", "given" : "Murat", "non-dropping-particle" : "", "parse-names" : false, "suffix" : "" }, { "dropping-particle" : "", "family" : "Vural", "given" : "Hiseyin", "non-dropping-particle" : "", "parse-names" : false, "suffix" : "" } ], "container-title" : "Powder Technology", "id" : "ITEM-1", "issue" : "3", "issued" : { "date-parts" : [ [ "1998" ] ] }, "page" : "205-213", "title" : "Bubble size control in a two-dimensional fluidized bed using a moving double plate distributor", "type" : "article-journal", "volume" : "95" }, "uris" : [ "http://www.mendeley.com/documents/?uuid=6747b9bc-7cc0-42c1-94f0-728a7fddc7b1" ] } ], "mendeley" : { "formattedCitation" : "(Koksal &amp; Vural 1998)", "manualFormatting" : "Koksal &amp; Vural (1998)", "plainTextFormattedCitation" : "(Koksal &amp; Vural 1998)", "previouslyFormattedCitation" : "(Koksal &amp; Vural 1998)" }, "properties" : { "noteIndex" : 0 }, "schema" : "https://github.com/citation-style-language/schema/raw/master/csl-citation.json" }</w:instrText>
            </w:r>
            <w:r w:rsidRPr="0070280C">
              <w:fldChar w:fldCharType="separate"/>
            </w:r>
            <w:r w:rsidRPr="0070280C">
              <w:rPr>
                <w:b w:val="0"/>
                <w:noProof/>
              </w:rPr>
              <w:t>Koksal &amp; Vural (1998)</w:t>
            </w:r>
            <w:r w:rsidRPr="0070280C">
              <w:fldChar w:fldCharType="end"/>
            </w:r>
          </w:p>
        </w:tc>
        <w:tc>
          <w:tcPr>
            <w:tcW w:w="1308" w:type="dxa"/>
            <w:tcBorders>
              <w:bottom w:val="nil"/>
            </w:tcBorders>
            <w:shd w:val="clear" w:color="auto" w:fill="auto"/>
          </w:tcPr>
          <w:p w14:paraId="7D2EC0B1"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E4760A">
              <w:t>49.2</w:t>
            </w:r>
          </w:p>
        </w:tc>
        <w:tc>
          <w:tcPr>
            <w:tcW w:w="1632" w:type="dxa"/>
            <w:tcBorders>
              <w:bottom w:val="nil"/>
            </w:tcBorders>
            <w:shd w:val="clear" w:color="auto" w:fill="FFFFFF" w:themeFill="background1"/>
          </w:tcPr>
          <w:p w14:paraId="05A33D37" w14:textId="77777777" w:rsidR="008168D8"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E4760A">
              <w:t>Turnip seed</w:t>
            </w:r>
          </w:p>
          <w:p w14:paraId="627024A5"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E4760A">
              <w:t>Sand</w:t>
            </w:r>
          </w:p>
        </w:tc>
        <w:tc>
          <w:tcPr>
            <w:tcW w:w="1353" w:type="dxa"/>
            <w:tcBorders>
              <w:bottom w:val="nil"/>
            </w:tcBorders>
            <w:shd w:val="clear" w:color="auto" w:fill="FFFFFF" w:themeFill="background1"/>
          </w:tcPr>
          <w:p w14:paraId="033ABA97"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E4760A">
              <w:t>1880</w:t>
            </w:r>
          </w:p>
          <w:p w14:paraId="7F14F4DD"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E4760A">
              <w:t>723</w:t>
            </w:r>
          </w:p>
        </w:tc>
        <w:tc>
          <w:tcPr>
            <w:tcW w:w="1670" w:type="dxa"/>
            <w:tcBorders>
              <w:bottom w:val="nil"/>
            </w:tcBorders>
            <w:shd w:val="clear" w:color="auto" w:fill="auto"/>
          </w:tcPr>
          <w:p w14:paraId="6202C376"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E4760A">
              <w:t>Moving double plate distributor</w:t>
            </w:r>
          </w:p>
        </w:tc>
        <w:tc>
          <w:tcPr>
            <w:tcW w:w="1394" w:type="dxa"/>
            <w:tcBorders>
              <w:bottom w:val="nil"/>
            </w:tcBorders>
            <w:shd w:val="clear" w:color="auto" w:fill="auto"/>
          </w:tcPr>
          <w:p w14:paraId="1F117C7B"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E4760A">
              <w:t>1-10</w:t>
            </w:r>
          </w:p>
        </w:tc>
      </w:tr>
      <w:tr w:rsidR="008168D8" w14:paraId="256A6246" w14:textId="77777777" w:rsidTr="00681517">
        <w:tc>
          <w:tcPr>
            <w:cnfStyle w:val="001000000000" w:firstRow="0" w:lastRow="0" w:firstColumn="1" w:lastColumn="0" w:oddVBand="0" w:evenVBand="0" w:oddHBand="0" w:evenHBand="0" w:firstRowFirstColumn="0" w:firstRowLastColumn="0" w:lastRowFirstColumn="0" w:lastRowLastColumn="0"/>
            <w:tcW w:w="1885" w:type="dxa"/>
            <w:tcBorders>
              <w:top w:val="nil"/>
              <w:bottom w:val="nil"/>
            </w:tcBorders>
            <w:shd w:val="clear" w:color="auto" w:fill="auto"/>
          </w:tcPr>
          <w:p w14:paraId="68CB2900" w14:textId="6D5D222E" w:rsidR="008168D8" w:rsidRPr="0070280C" w:rsidRDefault="008168D8" w:rsidP="0083052F">
            <w:pPr>
              <w:spacing w:before="0" w:line="276" w:lineRule="auto"/>
              <w:jc w:val="left"/>
              <w:rPr>
                <w:b w:val="0"/>
              </w:rPr>
            </w:pPr>
            <w:r w:rsidRPr="0070280C">
              <w:fldChar w:fldCharType="begin" w:fldLock="1"/>
            </w:r>
            <w:r w:rsidR="00D37BCC">
              <w:rPr>
                <w:b w:val="0"/>
              </w:rPr>
              <w:instrText>ADDIN CSL_CITATION { "citationItems" : [ { "id" : "ITEM-1", "itemData" : { "DOI" : "10.1002/htj.10038", "ISSN" : "1099-2871", "author" : [ { "dropping-particle" : "", "family" : "Nishimura", "given" : "Akira", "non-dropping-particle" : "", "parse-names" : false, "suffix" : "" }, { "dropping-particle" : "", "family" : "Deguchi", "given" : "Seiichi", "non-dropping-particle" : "", "parse-names" : false, "suffix" : "" }, { "dropping-particle" : "", "family" : "Matsuda", "given" : "Hitoki", "non-dropping-particle" : "", "parse-names" : false, "suffix" : "" }, { "dropping-particle" : "", "family" : "Hasatani", "given" : "Masanobu", "non-dropping-particle" : "", "parse-names" : false, "suffix" : "" }, { "dropping-particle" : "", "family" : "Mujumdar", "given" : "Arun S.", "non-dropping-particle" : "", "parse-names" : false, "suffix" : "" } ], "container-title" : "Heat Transfer Asian Research", "id" : "ITEM-1", "issue" : "4", "issued" : { "date-parts" : [ [ "2002", "6", "24" ] ] }, "page" : "307-319", "title" : "Heat transfer characteristics in a pulsating fluidized bed in relation to bubble characteristics", "type" : "article-journal", "volume" : "31" }, "uris" : [ "http://www.mendeley.com/documents/?uuid=03844e89-7818-48d3-9995-8e29680b4819" ] } ], "mendeley" : { "formattedCitation" : "(Nishimura et al. 2002)", "manualFormatting" : "Nishimura et al. (2002)", "plainTextFormattedCitation" : "(Nishimura et al. 2002)", "previouslyFormattedCitation" : "(Nishimura et al. 2002)" }, "properties" : { "noteIndex" : 0 }, "schema" : "https://github.com/citation-style-language/schema/raw/master/csl-citation.json" }</w:instrText>
            </w:r>
            <w:r w:rsidRPr="0070280C">
              <w:fldChar w:fldCharType="separate"/>
            </w:r>
            <w:r w:rsidRPr="0070280C">
              <w:rPr>
                <w:b w:val="0"/>
                <w:noProof/>
              </w:rPr>
              <w:t>Nishimura et al. (2002)</w:t>
            </w:r>
            <w:r w:rsidRPr="0070280C">
              <w:fldChar w:fldCharType="end"/>
            </w:r>
          </w:p>
        </w:tc>
        <w:tc>
          <w:tcPr>
            <w:tcW w:w="1308" w:type="dxa"/>
            <w:tcBorders>
              <w:top w:val="nil"/>
              <w:bottom w:val="nil"/>
            </w:tcBorders>
            <w:shd w:val="clear" w:color="auto" w:fill="auto"/>
          </w:tcPr>
          <w:p w14:paraId="54F0D012" w14:textId="77777777" w:rsidR="008168D8" w:rsidRPr="00E4760A" w:rsidRDefault="008168D8" w:rsidP="0083052F">
            <w:pPr>
              <w:spacing w:before="0" w:line="276" w:lineRule="auto"/>
              <w:jc w:val="left"/>
              <w:cnfStyle w:val="000000000000" w:firstRow="0" w:lastRow="0" w:firstColumn="0" w:lastColumn="0" w:oddVBand="0" w:evenVBand="0" w:oddHBand="0" w:evenHBand="0" w:firstRowFirstColumn="0" w:firstRowLastColumn="0" w:lastRowFirstColumn="0" w:lastRowLastColumn="0"/>
            </w:pPr>
            <w:r w:rsidRPr="00E4760A">
              <w:t>9.5</w:t>
            </w:r>
          </w:p>
        </w:tc>
        <w:tc>
          <w:tcPr>
            <w:tcW w:w="1632" w:type="dxa"/>
            <w:tcBorders>
              <w:top w:val="nil"/>
              <w:bottom w:val="nil"/>
            </w:tcBorders>
            <w:shd w:val="clear" w:color="auto" w:fill="FFFFFF" w:themeFill="background1"/>
          </w:tcPr>
          <w:p w14:paraId="356B3209" w14:textId="77777777" w:rsidR="008168D8" w:rsidRPr="00E4760A" w:rsidRDefault="008168D8" w:rsidP="0083052F">
            <w:pPr>
              <w:spacing w:before="0" w:line="276" w:lineRule="auto"/>
              <w:jc w:val="left"/>
              <w:cnfStyle w:val="000000000000" w:firstRow="0" w:lastRow="0" w:firstColumn="0" w:lastColumn="0" w:oddVBand="0" w:evenVBand="0" w:oddHBand="0" w:evenHBand="0" w:firstRowFirstColumn="0" w:firstRowLastColumn="0" w:lastRowFirstColumn="0" w:lastRowLastColumn="0"/>
            </w:pPr>
            <w:r w:rsidRPr="00E4760A">
              <w:t>Glass beads</w:t>
            </w:r>
          </w:p>
        </w:tc>
        <w:tc>
          <w:tcPr>
            <w:tcW w:w="1353" w:type="dxa"/>
            <w:tcBorders>
              <w:top w:val="nil"/>
              <w:bottom w:val="nil"/>
            </w:tcBorders>
            <w:shd w:val="clear" w:color="auto" w:fill="FFFFFF" w:themeFill="background1"/>
          </w:tcPr>
          <w:p w14:paraId="6C6B4188" w14:textId="77777777" w:rsidR="008168D8" w:rsidRPr="00E4760A" w:rsidRDefault="008168D8" w:rsidP="0083052F">
            <w:pPr>
              <w:spacing w:before="0" w:line="276" w:lineRule="auto"/>
              <w:jc w:val="left"/>
              <w:cnfStyle w:val="000000000000" w:firstRow="0" w:lastRow="0" w:firstColumn="0" w:lastColumn="0" w:oddVBand="0" w:evenVBand="0" w:oddHBand="0" w:evenHBand="0" w:firstRowFirstColumn="0" w:firstRowLastColumn="0" w:lastRowFirstColumn="0" w:lastRowLastColumn="0"/>
            </w:pPr>
            <w:r w:rsidRPr="00E4760A">
              <w:t>90, 340</w:t>
            </w:r>
          </w:p>
        </w:tc>
        <w:tc>
          <w:tcPr>
            <w:tcW w:w="1670" w:type="dxa"/>
            <w:tcBorders>
              <w:top w:val="nil"/>
              <w:bottom w:val="nil"/>
            </w:tcBorders>
            <w:shd w:val="clear" w:color="auto" w:fill="auto"/>
          </w:tcPr>
          <w:p w14:paraId="69BDFC6F" w14:textId="77777777" w:rsidR="008168D8" w:rsidRPr="00E4760A" w:rsidRDefault="008168D8" w:rsidP="0083052F">
            <w:pPr>
              <w:spacing w:before="0" w:line="276" w:lineRule="auto"/>
              <w:jc w:val="left"/>
              <w:cnfStyle w:val="000000000000" w:firstRow="0" w:lastRow="0" w:firstColumn="0" w:lastColumn="0" w:oddVBand="0" w:evenVBand="0" w:oddHBand="0" w:evenHBand="0" w:firstRowFirstColumn="0" w:firstRowLastColumn="0" w:lastRowFirstColumn="0" w:lastRowLastColumn="0"/>
            </w:pPr>
            <w:r w:rsidRPr="00E4760A">
              <w:t>Electromagnetic valve</w:t>
            </w:r>
          </w:p>
        </w:tc>
        <w:tc>
          <w:tcPr>
            <w:tcW w:w="1394" w:type="dxa"/>
            <w:tcBorders>
              <w:top w:val="nil"/>
              <w:bottom w:val="nil"/>
            </w:tcBorders>
            <w:shd w:val="clear" w:color="auto" w:fill="auto"/>
          </w:tcPr>
          <w:p w14:paraId="388A1C3F" w14:textId="77777777" w:rsidR="008168D8" w:rsidRPr="00E4760A" w:rsidRDefault="008168D8" w:rsidP="0083052F">
            <w:pPr>
              <w:spacing w:before="0" w:line="276" w:lineRule="auto"/>
              <w:jc w:val="left"/>
              <w:cnfStyle w:val="000000000000" w:firstRow="0" w:lastRow="0" w:firstColumn="0" w:lastColumn="0" w:oddVBand="0" w:evenVBand="0" w:oddHBand="0" w:evenHBand="0" w:firstRowFirstColumn="0" w:firstRowLastColumn="0" w:lastRowFirstColumn="0" w:lastRowLastColumn="0"/>
            </w:pPr>
            <w:r w:rsidRPr="00E4760A">
              <w:t>0.2-1.0</w:t>
            </w:r>
          </w:p>
        </w:tc>
      </w:tr>
      <w:tr w:rsidR="008168D8" w14:paraId="64E438DB" w14:textId="77777777" w:rsidTr="00681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Borders>
              <w:top w:val="nil"/>
              <w:bottom w:val="nil"/>
            </w:tcBorders>
            <w:shd w:val="clear" w:color="auto" w:fill="auto"/>
          </w:tcPr>
          <w:p w14:paraId="7D48D28B" w14:textId="7FD17724" w:rsidR="008168D8" w:rsidRPr="0070280C" w:rsidRDefault="008168D8" w:rsidP="0083052F">
            <w:pPr>
              <w:spacing w:before="0" w:line="276" w:lineRule="auto"/>
              <w:jc w:val="left"/>
              <w:rPr>
                <w:b w:val="0"/>
              </w:rPr>
            </w:pPr>
            <w:r w:rsidRPr="0070280C">
              <w:fldChar w:fldCharType="begin" w:fldLock="1"/>
            </w:r>
            <w:r w:rsidR="00D37BCC">
              <w:rPr>
                <w:b w:val="0"/>
              </w:rPr>
              <w:instrText>ADDIN CSL_CITATION { "citationItems" : [ { "id" : "ITEM-1", "itemData" : { "author" : [ { "dropping-particle" : "", "family" : "Li", "given" : "Zhanyong", "non-dropping-particle" : "", "parse-names" : false, "suffix" : "" }, { "dropping-particle" : "", "family" : "Kobayashi", "given" : "Noriyuki", "non-dropping-particle" : "", "parse-names" : false, "suffix" : "" }, { "dropping-particle" : "", "family" : "Deguchi", "given" : "Seiichi", "non-dropping-particle" : "", "parse-names" : false, "suffix" : "" }, { "dropping-particle" : "", "family" : "Hasatani", "given" : "Masanobu", "non-dropping-particle" : "", "parse-names" : false, "suffix" : "" } ], "container-title" : "Journal of Chemical Engineering of Japan", "id" : "ITEM-1", "issue" : "9", "issued" : { "date-parts" : [ [ "2004" ] ] }, "page" : "1179-1182", "title" : "Investigation on the drying kinetics in a pulsed fluidized bed", "type" : "article-journal", "volume" : "37" }, "uris" : [ "http://www.mendeley.com/documents/?uuid=1eb1ad23-4544-4725-ad45-98bbdd740591" ] } ], "mendeley" : { "formattedCitation" : "(Li et al. 2004)", "manualFormatting" : "Li et al. (2004)", "plainTextFormattedCitation" : "(Li et al. 2004)", "previouslyFormattedCitation" : "(Li et al. 2004)" }, "properties" : { "noteIndex" : 0 }, "schema" : "https://github.com/citation-style-language/schema/raw/master/csl-citation.json" }</w:instrText>
            </w:r>
            <w:r w:rsidRPr="0070280C">
              <w:fldChar w:fldCharType="separate"/>
            </w:r>
            <w:r w:rsidRPr="0070280C">
              <w:rPr>
                <w:b w:val="0"/>
                <w:noProof/>
              </w:rPr>
              <w:t>Li et al. (2004)</w:t>
            </w:r>
            <w:r w:rsidRPr="0070280C">
              <w:fldChar w:fldCharType="end"/>
            </w:r>
          </w:p>
        </w:tc>
        <w:tc>
          <w:tcPr>
            <w:tcW w:w="1308" w:type="dxa"/>
            <w:tcBorders>
              <w:top w:val="nil"/>
              <w:bottom w:val="nil"/>
            </w:tcBorders>
            <w:shd w:val="clear" w:color="auto" w:fill="auto"/>
          </w:tcPr>
          <w:p w14:paraId="6DC22AC2"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E4760A">
              <w:t>18</w:t>
            </w:r>
          </w:p>
        </w:tc>
        <w:tc>
          <w:tcPr>
            <w:tcW w:w="1632" w:type="dxa"/>
            <w:tcBorders>
              <w:top w:val="nil"/>
              <w:bottom w:val="nil"/>
            </w:tcBorders>
            <w:shd w:val="clear" w:color="auto" w:fill="FFFFFF" w:themeFill="background1"/>
          </w:tcPr>
          <w:p w14:paraId="4CEF55E1"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E4760A">
              <w:t>Activated alumina</w:t>
            </w:r>
          </w:p>
        </w:tc>
        <w:tc>
          <w:tcPr>
            <w:tcW w:w="1353" w:type="dxa"/>
            <w:tcBorders>
              <w:top w:val="nil"/>
              <w:bottom w:val="nil"/>
            </w:tcBorders>
            <w:shd w:val="clear" w:color="auto" w:fill="FFFFFF" w:themeFill="background1"/>
          </w:tcPr>
          <w:p w14:paraId="14BE66E4"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E4760A">
              <w:t>3000</w:t>
            </w:r>
          </w:p>
        </w:tc>
        <w:tc>
          <w:tcPr>
            <w:tcW w:w="1670" w:type="dxa"/>
            <w:tcBorders>
              <w:top w:val="nil"/>
              <w:bottom w:val="nil"/>
            </w:tcBorders>
            <w:shd w:val="clear" w:color="auto" w:fill="auto"/>
          </w:tcPr>
          <w:p w14:paraId="677DFD9C"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E4760A">
              <w:t>Electromagnetic valve</w:t>
            </w:r>
          </w:p>
        </w:tc>
        <w:tc>
          <w:tcPr>
            <w:tcW w:w="1394" w:type="dxa"/>
            <w:tcBorders>
              <w:top w:val="nil"/>
              <w:bottom w:val="nil"/>
            </w:tcBorders>
            <w:shd w:val="clear" w:color="auto" w:fill="auto"/>
          </w:tcPr>
          <w:p w14:paraId="67774022"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E4760A">
              <w:t>0.5</w:t>
            </w:r>
          </w:p>
        </w:tc>
      </w:tr>
      <w:tr w:rsidR="008168D8" w14:paraId="16188896" w14:textId="77777777" w:rsidTr="00681517">
        <w:tc>
          <w:tcPr>
            <w:cnfStyle w:val="001000000000" w:firstRow="0" w:lastRow="0" w:firstColumn="1" w:lastColumn="0" w:oddVBand="0" w:evenVBand="0" w:oddHBand="0" w:evenHBand="0" w:firstRowFirstColumn="0" w:firstRowLastColumn="0" w:lastRowFirstColumn="0" w:lastRowLastColumn="0"/>
            <w:tcW w:w="1885" w:type="dxa"/>
            <w:tcBorders>
              <w:top w:val="nil"/>
              <w:left w:val="nil"/>
              <w:bottom w:val="nil"/>
              <w:right w:val="nil"/>
            </w:tcBorders>
            <w:shd w:val="clear" w:color="auto" w:fill="auto"/>
          </w:tcPr>
          <w:p w14:paraId="226627F7" w14:textId="14BC42FE" w:rsidR="008168D8" w:rsidRPr="0070280C" w:rsidRDefault="008168D8" w:rsidP="0083052F">
            <w:pPr>
              <w:spacing w:before="0" w:line="276" w:lineRule="auto"/>
              <w:jc w:val="left"/>
              <w:rPr>
                <w:b w:val="0"/>
              </w:rPr>
            </w:pPr>
            <w:r w:rsidRPr="0070280C">
              <w:fldChar w:fldCharType="begin" w:fldLock="1"/>
            </w:r>
            <w:r w:rsidR="00D37BCC">
              <w:rPr>
                <w:b w:val="0"/>
              </w:rPr>
              <w:instrText>ADDIN CSL_CITATION { "citationItems" : [ { "id" : "ITEM-1", "itemData" : { "DOI" : "10.1016/j.jspr.2004.06.003", "ISSN" : "0022474X", "abstract" : "Consumption of energy, outlet moisture content and quality of the dried commodity are important parameters of paddy-dryer performance. The fluidised-bed paddy-dryer has been commercialised for several years and in this paper, paddy drying by pulsed and conventional fluidised-bed dryers are compared. Experimental results have shown that the variation of moisture content at the exits of both dryer types in test runs was very small. Heat utilisation was more effective when such dryers were used to dry paddy at moisture contents above 24% dry basis and up to 50% of the thermal energy was saved by recycling 70\u201380% of the air. Paddy qualities i.e. head-rice yield and colour of the dried white rice were similar with both dryers and almost the same as the original undried values, or slightly higher in the case of head-rice yield, depending upon the drying conditions. Below 28% dry basis, it is recommended that inlet-air temperature should be lower than 145\u00a0\u00b0C in order to maintain white colour. The cooked rice obtained from paddy dried at a temperature of 145\u00a0\u00b0C was harder than naturally dried control samples. A mathematical model based on energy and mass balance predicted values in good agreement with experimental results for both the pulsed and conventional fluidised-bed dryers. Calculated thermal and electrical energy consumptions indicated that the pulsed flow dryer was more economical than the conventional dryer.", "author" : [ { "dropping-particle" : "", "family" : "Prachayawarakorn", "given" : "Somkiat", "non-dropping-particle" : "", "parse-names" : false, "suffix" : "" }, { "dropping-particle" : "", "family" : "Tia", "given" : "Warunee", "non-dropping-particle" : "", "parse-names" : false, "suffix" : "" }, { "dropping-particle" : "", "family" : "Poopaiboon", "given" : "Korakot", "non-dropping-particle" : "", "parse-names" : false, "suffix" : "" }, { "dropping-particle" : "", "family" : "Soponronnarit", "given" : "Somchart", "non-dropping-particle" : "", "parse-names" : false, "suffix" : "" } ], "container-title" : "Journal of Stored Products Research", "id" : "ITEM-1", "issue" : "5", "issued" : { "date-parts" : [ [ "2005", "1" ] ] }, "page" : "479-497", "title" : "Comparison of performances of pulsed and conventional fluidised-bed dryers", "type" : "article-journal", "volume" : "41" }, "uris" : [ "http://www.mendeley.com/documents/?uuid=68dd5fd4-899f-4d1a-bbfa-b2f393c3e3fd" ] } ], "mendeley" : { "formattedCitation" : "(Prachayawarakorn et al. 2005)", "manualFormatting" : "Prachayawarakorn et al. (2005)", "plainTextFormattedCitation" : "(Prachayawarakorn et al. 2005)", "previouslyFormattedCitation" : "(Prachayawarakorn et al. 2005)" }, "properties" : { "noteIndex" : 0 }, "schema" : "https://github.com/citation-style-language/schema/raw/master/csl-citation.json" }</w:instrText>
            </w:r>
            <w:r w:rsidRPr="0070280C">
              <w:fldChar w:fldCharType="separate"/>
            </w:r>
            <w:r w:rsidRPr="0070280C">
              <w:rPr>
                <w:b w:val="0"/>
                <w:noProof/>
              </w:rPr>
              <w:t>Prachayawarakorn et al. (2005)</w:t>
            </w:r>
            <w:r w:rsidRPr="0070280C">
              <w:fldChar w:fldCharType="end"/>
            </w:r>
          </w:p>
        </w:tc>
        <w:tc>
          <w:tcPr>
            <w:tcW w:w="1308" w:type="dxa"/>
            <w:tcBorders>
              <w:top w:val="nil"/>
              <w:left w:val="nil"/>
              <w:bottom w:val="nil"/>
              <w:right w:val="nil"/>
            </w:tcBorders>
            <w:shd w:val="clear" w:color="auto" w:fill="auto"/>
          </w:tcPr>
          <w:p w14:paraId="4417F29E" w14:textId="77777777" w:rsidR="008168D8" w:rsidRPr="00E4760A" w:rsidRDefault="008168D8" w:rsidP="0083052F">
            <w:pPr>
              <w:spacing w:before="0" w:line="276" w:lineRule="auto"/>
              <w:jc w:val="left"/>
              <w:cnfStyle w:val="000000000000" w:firstRow="0" w:lastRow="0" w:firstColumn="0" w:lastColumn="0" w:oddVBand="0" w:evenVBand="0" w:oddHBand="0" w:evenHBand="0" w:firstRowFirstColumn="0" w:firstRowLastColumn="0" w:lastRowFirstColumn="0" w:lastRowLastColumn="0"/>
            </w:pPr>
            <w:r w:rsidRPr="00E4760A">
              <w:t>-</w:t>
            </w:r>
          </w:p>
        </w:tc>
        <w:tc>
          <w:tcPr>
            <w:tcW w:w="1632" w:type="dxa"/>
            <w:tcBorders>
              <w:top w:val="nil"/>
              <w:left w:val="nil"/>
              <w:bottom w:val="nil"/>
              <w:right w:val="nil"/>
            </w:tcBorders>
            <w:shd w:val="clear" w:color="auto" w:fill="FFFFFF" w:themeFill="background1"/>
          </w:tcPr>
          <w:p w14:paraId="65C3609A" w14:textId="77777777" w:rsidR="008168D8" w:rsidRPr="00E4760A" w:rsidRDefault="008168D8" w:rsidP="0083052F">
            <w:pPr>
              <w:spacing w:before="0" w:line="276" w:lineRule="auto"/>
              <w:jc w:val="left"/>
              <w:cnfStyle w:val="000000000000" w:firstRow="0" w:lastRow="0" w:firstColumn="0" w:lastColumn="0" w:oddVBand="0" w:evenVBand="0" w:oddHBand="0" w:evenHBand="0" w:firstRowFirstColumn="0" w:firstRowLastColumn="0" w:lastRowFirstColumn="0" w:lastRowLastColumn="0"/>
            </w:pPr>
            <w:r w:rsidRPr="00E4760A">
              <w:t>Paddy kernels</w:t>
            </w:r>
          </w:p>
        </w:tc>
        <w:tc>
          <w:tcPr>
            <w:tcW w:w="1353" w:type="dxa"/>
            <w:tcBorders>
              <w:top w:val="nil"/>
              <w:left w:val="nil"/>
              <w:bottom w:val="nil"/>
              <w:right w:val="nil"/>
            </w:tcBorders>
            <w:shd w:val="clear" w:color="auto" w:fill="FFFFFF" w:themeFill="background1"/>
          </w:tcPr>
          <w:p w14:paraId="135DDF8C" w14:textId="77777777" w:rsidR="008168D8" w:rsidRPr="00E4760A" w:rsidRDefault="008168D8" w:rsidP="0083052F">
            <w:pPr>
              <w:spacing w:before="0" w:line="276" w:lineRule="auto"/>
              <w:jc w:val="left"/>
              <w:cnfStyle w:val="000000000000" w:firstRow="0" w:lastRow="0" w:firstColumn="0" w:lastColumn="0" w:oddVBand="0" w:evenVBand="0" w:oddHBand="0" w:evenHBand="0" w:firstRowFirstColumn="0" w:firstRowLastColumn="0" w:lastRowFirstColumn="0" w:lastRowLastColumn="0"/>
            </w:pPr>
            <w:r w:rsidRPr="00E4760A">
              <w:t>-</w:t>
            </w:r>
          </w:p>
        </w:tc>
        <w:tc>
          <w:tcPr>
            <w:tcW w:w="1670" w:type="dxa"/>
            <w:tcBorders>
              <w:top w:val="nil"/>
              <w:left w:val="nil"/>
              <w:bottom w:val="nil"/>
              <w:right w:val="nil"/>
            </w:tcBorders>
            <w:shd w:val="clear" w:color="auto" w:fill="auto"/>
          </w:tcPr>
          <w:p w14:paraId="1355AB0B" w14:textId="77777777" w:rsidR="008168D8" w:rsidRPr="00E4760A" w:rsidRDefault="008168D8" w:rsidP="0083052F">
            <w:pPr>
              <w:spacing w:before="0" w:line="276" w:lineRule="auto"/>
              <w:jc w:val="left"/>
              <w:cnfStyle w:val="000000000000" w:firstRow="0" w:lastRow="0" w:firstColumn="0" w:lastColumn="0" w:oddVBand="0" w:evenVBand="0" w:oddHBand="0" w:evenHBand="0" w:firstRowFirstColumn="0" w:firstRowLastColumn="0" w:lastRowFirstColumn="0" w:lastRowLastColumn="0"/>
            </w:pPr>
            <w:r w:rsidRPr="00E4760A">
              <w:t>Rotating disk</w:t>
            </w:r>
          </w:p>
        </w:tc>
        <w:tc>
          <w:tcPr>
            <w:tcW w:w="1394" w:type="dxa"/>
            <w:tcBorders>
              <w:top w:val="nil"/>
              <w:left w:val="nil"/>
              <w:bottom w:val="nil"/>
              <w:right w:val="nil"/>
            </w:tcBorders>
            <w:shd w:val="clear" w:color="auto" w:fill="auto"/>
          </w:tcPr>
          <w:p w14:paraId="588F8CC7" w14:textId="77777777" w:rsidR="008168D8" w:rsidRPr="00E4760A" w:rsidRDefault="008168D8" w:rsidP="0083052F">
            <w:pPr>
              <w:spacing w:before="0" w:line="276" w:lineRule="auto"/>
              <w:jc w:val="left"/>
              <w:cnfStyle w:val="000000000000" w:firstRow="0" w:lastRow="0" w:firstColumn="0" w:lastColumn="0" w:oddVBand="0" w:evenVBand="0" w:oddHBand="0" w:evenHBand="0" w:firstRowFirstColumn="0" w:firstRowLastColumn="0" w:lastRowFirstColumn="0" w:lastRowLastColumn="0"/>
            </w:pPr>
            <w:r w:rsidRPr="00E4760A">
              <w:t>0.42</w:t>
            </w:r>
          </w:p>
        </w:tc>
      </w:tr>
      <w:tr w:rsidR="008168D8" w14:paraId="650F87DF" w14:textId="77777777" w:rsidTr="00681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Borders>
              <w:top w:val="nil"/>
              <w:bottom w:val="nil"/>
            </w:tcBorders>
            <w:shd w:val="clear" w:color="auto" w:fill="auto"/>
          </w:tcPr>
          <w:p w14:paraId="463C913F" w14:textId="272C93E6" w:rsidR="008168D8" w:rsidRPr="0070280C" w:rsidRDefault="008168D8" w:rsidP="0083052F">
            <w:pPr>
              <w:spacing w:before="0" w:line="276" w:lineRule="auto"/>
              <w:jc w:val="left"/>
              <w:rPr>
                <w:b w:val="0"/>
              </w:rPr>
            </w:pPr>
            <w:r w:rsidRPr="0070280C">
              <w:fldChar w:fldCharType="begin" w:fldLock="1"/>
            </w:r>
            <w:r w:rsidR="00D37BCC">
              <w:rPr>
                <w:b w:val="0"/>
              </w:rPr>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manualFormatting" : "Zhang &amp; Koksal (2006)", "plainTextFormattedCitation" : "(Zhang &amp; Koksal 2006)", "previouslyFormattedCitation" : "(Zhang &amp; Koksal 2006)" }, "properties" : { "noteIndex" : 0 }, "schema" : "https://github.com/citation-style-language/schema/raw/master/csl-citation.json" }</w:instrText>
            </w:r>
            <w:r w:rsidRPr="0070280C">
              <w:fldChar w:fldCharType="separate"/>
            </w:r>
            <w:r w:rsidRPr="0070280C">
              <w:rPr>
                <w:b w:val="0"/>
                <w:noProof/>
              </w:rPr>
              <w:t>Zhang &amp; Koksal (2006)</w:t>
            </w:r>
            <w:r w:rsidRPr="0070280C">
              <w:fldChar w:fldCharType="end"/>
            </w:r>
          </w:p>
        </w:tc>
        <w:tc>
          <w:tcPr>
            <w:tcW w:w="1308" w:type="dxa"/>
            <w:tcBorders>
              <w:top w:val="nil"/>
              <w:bottom w:val="nil"/>
            </w:tcBorders>
            <w:shd w:val="clear" w:color="auto" w:fill="auto"/>
          </w:tcPr>
          <w:p w14:paraId="1C9D04EA"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E4760A">
              <w:t>17</w:t>
            </w:r>
          </w:p>
        </w:tc>
        <w:tc>
          <w:tcPr>
            <w:tcW w:w="1632" w:type="dxa"/>
            <w:tcBorders>
              <w:top w:val="nil"/>
              <w:bottom w:val="nil"/>
            </w:tcBorders>
            <w:shd w:val="clear" w:color="auto" w:fill="FFFFFF" w:themeFill="background1"/>
          </w:tcPr>
          <w:p w14:paraId="4ED2557B"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E4760A">
              <w:t xml:space="preserve">Glass beads </w:t>
            </w:r>
          </w:p>
          <w:p w14:paraId="76262CAB"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E4760A">
              <w:t>Silica sand</w:t>
            </w:r>
          </w:p>
        </w:tc>
        <w:tc>
          <w:tcPr>
            <w:tcW w:w="1353" w:type="dxa"/>
            <w:tcBorders>
              <w:top w:val="nil"/>
              <w:bottom w:val="nil"/>
            </w:tcBorders>
            <w:shd w:val="clear" w:color="auto" w:fill="FFFFFF" w:themeFill="background1"/>
          </w:tcPr>
          <w:p w14:paraId="318C85EC"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E4760A">
              <w:t>37, 60, 162</w:t>
            </w:r>
          </w:p>
          <w:p w14:paraId="76FA747D"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E4760A">
              <w:t>240, 160, 700</w:t>
            </w:r>
          </w:p>
        </w:tc>
        <w:tc>
          <w:tcPr>
            <w:tcW w:w="1670" w:type="dxa"/>
            <w:tcBorders>
              <w:top w:val="nil"/>
              <w:bottom w:val="nil"/>
            </w:tcBorders>
            <w:shd w:val="clear" w:color="auto" w:fill="auto"/>
          </w:tcPr>
          <w:p w14:paraId="0153E3BD"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E4760A">
              <w:t>Solenoid valve</w:t>
            </w:r>
          </w:p>
        </w:tc>
        <w:tc>
          <w:tcPr>
            <w:tcW w:w="1394" w:type="dxa"/>
            <w:tcBorders>
              <w:top w:val="nil"/>
              <w:bottom w:val="nil"/>
            </w:tcBorders>
            <w:shd w:val="clear" w:color="auto" w:fill="auto"/>
          </w:tcPr>
          <w:p w14:paraId="0A5474BF"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E4760A">
              <w:t>1-10</w:t>
            </w:r>
          </w:p>
        </w:tc>
      </w:tr>
      <w:tr w:rsidR="008168D8" w14:paraId="3D6DCF3E" w14:textId="77777777" w:rsidTr="00681517">
        <w:tc>
          <w:tcPr>
            <w:cnfStyle w:val="001000000000" w:firstRow="0" w:lastRow="0" w:firstColumn="1" w:lastColumn="0" w:oddVBand="0" w:evenVBand="0" w:oddHBand="0" w:evenHBand="0" w:firstRowFirstColumn="0" w:firstRowLastColumn="0" w:lastRowFirstColumn="0" w:lastRowLastColumn="0"/>
            <w:tcW w:w="1885" w:type="dxa"/>
            <w:tcBorders>
              <w:top w:val="nil"/>
              <w:bottom w:val="nil"/>
            </w:tcBorders>
            <w:shd w:val="clear" w:color="auto" w:fill="auto"/>
          </w:tcPr>
          <w:p w14:paraId="1FDC5C1B" w14:textId="272D2EC1" w:rsidR="008168D8" w:rsidRPr="0070280C" w:rsidRDefault="008168D8" w:rsidP="0083052F">
            <w:pPr>
              <w:spacing w:before="0" w:line="276" w:lineRule="auto"/>
              <w:jc w:val="left"/>
              <w:rPr>
                <w:b w:val="0"/>
              </w:rPr>
            </w:pPr>
            <w:r w:rsidRPr="0070280C">
              <w:fldChar w:fldCharType="begin" w:fldLock="1"/>
            </w:r>
            <w:r w:rsidR="00D37BCC">
              <w:rPr>
                <w:b w:val="0"/>
              </w:rPr>
              <w:instrText>ADDIN CSL_CITATION { "citationItems" : [ { "id" : "ITEM-1", "itemData" : { "author" : [ { "dropping-particle" : "", "family" : "Ambrosio-Ugri", "given" : "M.C.B.", "non-dropping-particle" : "", "parse-names" : false, "suffix" : "" }, { "dropping-particle" : "", "family" : "Taranto", "given" : "O.P.", "non-dropping-particle" : "", "parse-names" : false, "suffix" : "" } ], "container-title" : "Brazilian Journal of Chemical Engineering", "id" : "ITEM-1", "issue" : "01", "issued" : { "date-parts" : [ [ "2007" ] ] }, "page" : "95-100", "title" : "Drying in the rotating-pulsed fluidised bed", "type" : "article-journal", "volume" : "24" }, "uris" : [ "http://www.mendeley.com/documents/?uuid=81408da1-933c-4930-a521-266f8750d15d" ] } ], "mendeley" : { "formattedCitation" : "(Ambrosio-Ugri &amp; Taranto 2007)", "manualFormatting" : "Ambrosio-Ugri &amp; Taranto (2007)", "plainTextFormattedCitation" : "(Ambrosio-Ugri &amp; Taranto 2007)", "previouslyFormattedCitation" : "(Ambrosio-Ugri &amp; Taranto 2007)" }, "properties" : { "noteIndex" : 0 }, "schema" : "https://github.com/citation-style-language/schema/raw/master/csl-citation.json" }</w:instrText>
            </w:r>
            <w:r w:rsidRPr="0070280C">
              <w:fldChar w:fldCharType="separate"/>
            </w:r>
            <w:r w:rsidRPr="0070280C">
              <w:rPr>
                <w:b w:val="0"/>
                <w:noProof/>
              </w:rPr>
              <w:t>Ambrosio-Ugri &amp; Taranto (2007)</w:t>
            </w:r>
            <w:r w:rsidRPr="0070280C">
              <w:fldChar w:fldCharType="end"/>
            </w:r>
          </w:p>
        </w:tc>
        <w:tc>
          <w:tcPr>
            <w:tcW w:w="1308" w:type="dxa"/>
            <w:tcBorders>
              <w:top w:val="nil"/>
              <w:bottom w:val="nil"/>
            </w:tcBorders>
            <w:shd w:val="clear" w:color="auto" w:fill="auto"/>
          </w:tcPr>
          <w:p w14:paraId="63C62AC2" w14:textId="77777777" w:rsidR="008168D8" w:rsidRPr="00E4760A" w:rsidRDefault="008168D8" w:rsidP="0083052F">
            <w:pPr>
              <w:spacing w:before="0" w:line="276" w:lineRule="auto"/>
              <w:jc w:val="left"/>
              <w:cnfStyle w:val="000000000000" w:firstRow="0" w:lastRow="0" w:firstColumn="0" w:lastColumn="0" w:oddVBand="0" w:evenVBand="0" w:oddHBand="0" w:evenHBand="0" w:firstRowFirstColumn="0" w:firstRowLastColumn="0" w:lastRowFirstColumn="0" w:lastRowLastColumn="0"/>
              <w:rPr>
                <w:noProof/>
                <w:lang w:eastAsia="en-GB"/>
              </w:rPr>
            </w:pPr>
            <w:r w:rsidRPr="00E4760A">
              <w:t>14.3</w:t>
            </w:r>
          </w:p>
        </w:tc>
        <w:tc>
          <w:tcPr>
            <w:tcW w:w="1632" w:type="dxa"/>
            <w:tcBorders>
              <w:top w:val="nil"/>
              <w:bottom w:val="nil"/>
            </w:tcBorders>
            <w:shd w:val="clear" w:color="auto" w:fill="FFFFFF" w:themeFill="background1"/>
          </w:tcPr>
          <w:p w14:paraId="44634219" w14:textId="77777777" w:rsidR="008168D8" w:rsidRPr="00E4760A" w:rsidRDefault="008168D8" w:rsidP="0083052F">
            <w:pPr>
              <w:spacing w:before="0" w:line="276" w:lineRule="auto"/>
              <w:jc w:val="left"/>
              <w:cnfStyle w:val="000000000000" w:firstRow="0" w:lastRow="0" w:firstColumn="0" w:lastColumn="0" w:oddVBand="0" w:evenVBand="0" w:oddHBand="0" w:evenHBand="0" w:firstRowFirstColumn="0" w:firstRowLastColumn="0" w:lastRowFirstColumn="0" w:lastRowLastColumn="0"/>
              <w:rPr>
                <w:noProof/>
                <w:lang w:eastAsia="en-GB"/>
              </w:rPr>
            </w:pPr>
            <w:r w:rsidRPr="00E4760A">
              <w:t>2-hydroxybenzoic acid</w:t>
            </w:r>
          </w:p>
        </w:tc>
        <w:tc>
          <w:tcPr>
            <w:tcW w:w="1353" w:type="dxa"/>
            <w:tcBorders>
              <w:top w:val="nil"/>
              <w:bottom w:val="nil"/>
            </w:tcBorders>
            <w:shd w:val="clear" w:color="auto" w:fill="FFFFFF" w:themeFill="background1"/>
          </w:tcPr>
          <w:p w14:paraId="2EEB88F5" w14:textId="77777777" w:rsidR="008168D8" w:rsidRPr="00E4760A" w:rsidRDefault="008168D8" w:rsidP="0083052F">
            <w:pPr>
              <w:spacing w:before="0" w:line="276" w:lineRule="auto"/>
              <w:jc w:val="left"/>
              <w:cnfStyle w:val="000000000000" w:firstRow="0" w:lastRow="0" w:firstColumn="0" w:lastColumn="0" w:oddVBand="0" w:evenVBand="0" w:oddHBand="0" w:evenHBand="0" w:firstRowFirstColumn="0" w:firstRowLastColumn="0" w:lastRowFirstColumn="0" w:lastRowLastColumn="0"/>
              <w:rPr>
                <w:noProof/>
                <w:lang w:eastAsia="en-GB"/>
              </w:rPr>
            </w:pPr>
            <w:r w:rsidRPr="00E4760A">
              <w:t>80</w:t>
            </w:r>
          </w:p>
        </w:tc>
        <w:tc>
          <w:tcPr>
            <w:tcW w:w="1670" w:type="dxa"/>
            <w:tcBorders>
              <w:top w:val="nil"/>
              <w:bottom w:val="nil"/>
            </w:tcBorders>
            <w:shd w:val="clear" w:color="auto" w:fill="auto"/>
          </w:tcPr>
          <w:p w14:paraId="1CF1EA9C" w14:textId="77777777" w:rsidR="008168D8" w:rsidRPr="00E4760A" w:rsidRDefault="008168D8" w:rsidP="0083052F">
            <w:pPr>
              <w:spacing w:before="0" w:line="276" w:lineRule="auto"/>
              <w:jc w:val="left"/>
              <w:cnfStyle w:val="000000000000" w:firstRow="0" w:lastRow="0" w:firstColumn="0" w:lastColumn="0" w:oddVBand="0" w:evenVBand="0" w:oddHBand="0" w:evenHBand="0" w:firstRowFirstColumn="0" w:firstRowLastColumn="0" w:lastRowFirstColumn="0" w:lastRowLastColumn="0"/>
              <w:rPr>
                <w:noProof/>
                <w:lang w:eastAsia="en-GB"/>
              </w:rPr>
            </w:pPr>
            <w:r w:rsidRPr="00E4760A">
              <w:t>Rotating disk</w:t>
            </w:r>
          </w:p>
        </w:tc>
        <w:tc>
          <w:tcPr>
            <w:tcW w:w="1394" w:type="dxa"/>
            <w:tcBorders>
              <w:top w:val="nil"/>
              <w:bottom w:val="nil"/>
            </w:tcBorders>
            <w:shd w:val="clear" w:color="auto" w:fill="auto"/>
          </w:tcPr>
          <w:p w14:paraId="07C220B7" w14:textId="77777777" w:rsidR="008168D8" w:rsidRPr="00E4760A" w:rsidRDefault="008168D8" w:rsidP="0083052F">
            <w:pPr>
              <w:spacing w:before="0" w:line="276" w:lineRule="auto"/>
              <w:jc w:val="left"/>
              <w:cnfStyle w:val="000000000000" w:firstRow="0" w:lastRow="0" w:firstColumn="0" w:lastColumn="0" w:oddVBand="0" w:evenVBand="0" w:oddHBand="0" w:evenHBand="0" w:firstRowFirstColumn="0" w:firstRowLastColumn="0" w:lastRowFirstColumn="0" w:lastRowLastColumn="0"/>
              <w:rPr>
                <w:noProof/>
                <w:lang w:eastAsia="en-GB"/>
              </w:rPr>
            </w:pPr>
            <w:r w:rsidRPr="00E4760A">
              <w:t>5-15</w:t>
            </w:r>
          </w:p>
        </w:tc>
      </w:tr>
      <w:tr w:rsidR="008168D8" w14:paraId="4A2B53D1" w14:textId="77777777" w:rsidTr="00681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Borders>
              <w:top w:val="nil"/>
              <w:bottom w:val="nil"/>
            </w:tcBorders>
            <w:shd w:val="clear" w:color="auto" w:fill="auto"/>
          </w:tcPr>
          <w:p w14:paraId="38B4514B" w14:textId="126CE6E8" w:rsidR="008168D8" w:rsidRPr="0070280C" w:rsidRDefault="008168D8" w:rsidP="0083052F">
            <w:pPr>
              <w:spacing w:before="0" w:line="276" w:lineRule="auto"/>
              <w:jc w:val="left"/>
              <w:rPr>
                <w:b w:val="0"/>
              </w:rPr>
            </w:pPr>
            <w:r w:rsidRPr="0070280C">
              <w:fldChar w:fldCharType="begin" w:fldLock="1"/>
            </w:r>
            <w:r w:rsidR="00D37BCC">
              <w:rPr>
                <w:b w:val="0"/>
              </w:rPr>
              <w:instrText>ADDIN CSL_CITATION { "citationItems" : [ { "id" : "ITEM-1", "itemData" : { "DOI" : "10.1016/j.jfoodeng.2006.05.025", "ISSN" : "02608774", "author" : [ { "dropping-particle" : "", "family" : "Nitz", "given" : "Marcello", "non-dropping-particle" : "", "parse-names" : false, "suffix" : "" }, { "dropping-particle" : "", "family" : "Taranto", "given" : "O.P.", "non-dropping-particle" : "", "parse-names" : false, "suffix" : "" } ], "container-title" : "Journal of Food Engineering", "id" : "ITEM-1", "issue" : "1", "issued" : { "date-parts" : [ [ "2007", "5" ] ] }, "page" : "249-256", "title" : "Drying of beans in a pulsed fluid bed dryer: drying kinetics, fluid-dynamic study and comparisons with conventional fluidization", "type" : "article-journal", "volume" : "80" }, "uris" : [ "http://www.mendeley.com/documents/?uuid=d9618c90-97b7-4dea-9ce0-370472cbef4f" ] } ], "mendeley" : { "formattedCitation" : "(Nitz &amp; Taranto 2007)", "manualFormatting" : "Nitz &amp; Taranto (2007)", "plainTextFormattedCitation" : "(Nitz &amp; Taranto 2007)", "previouslyFormattedCitation" : "(Nitz &amp; Taranto 2007)" }, "properties" : { "noteIndex" : 0 }, "schema" : "https://github.com/citation-style-language/schema/raw/master/csl-citation.json" }</w:instrText>
            </w:r>
            <w:r w:rsidRPr="0070280C">
              <w:fldChar w:fldCharType="separate"/>
            </w:r>
            <w:r w:rsidRPr="0070280C">
              <w:rPr>
                <w:b w:val="0"/>
                <w:noProof/>
              </w:rPr>
              <w:t>Nitz &amp; Taranto (2007)</w:t>
            </w:r>
            <w:r w:rsidRPr="0070280C">
              <w:fldChar w:fldCharType="end"/>
            </w:r>
          </w:p>
        </w:tc>
        <w:tc>
          <w:tcPr>
            <w:tcW w:w="1308" w:type="dxa"/>
            <w:tcBorders>
              <w:top w:val="nil"/>
              <w:bottom w:val="nil"/>
            </w:tcBorders>
            <w:shd w:val="clear" w:color="auto" w:fill="auto"/>
          </w:tcPr>
          <w:p w14:paraId="789F86EE"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rPr>
                <w:noProof/>
                <w:lang w:eastAsia="en-GB"/>
              </w:rPr>
            </w:pPr>
            <w:r w:rsidRPr="00E4760A">
              <w:t>30</w:t>
            </w:r>
          </w:p>
        </w:tc>
        <w:tc>
          <w:tcPr>
            <w:tcW w:w="1632" w:type="dxa"/>
            <w:tcBorders>
              <w:top w:val="nil"/>
              <w:bottom w:val="nil"/>
            </w:tcBorders>
            <w:shd w:val="clear" w:color="auto" w:fill="FFFFFF" w:themeFill="background1"/>
          </w:tcPr>
          <w:p w14:paraId="1B084CC1"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rPr>
                <w:noProof/>
                <w:lang w:eastAsia="en-GB"/>
              </w:rPr>
            </w:pPr>
            <w:r w:rsidRPr="00E4760A">
              <w:t>Carioca beans</w:t>
            </w:r>
          </w:p>
        </w:tc>
        <w:tc>
          <w:tcPr>
            <w:tcW w:w="1353" w:type="dxa"/>
            <w:tcBorders>
              <w:top w:val="nil"/>
              <w:bottom w:val="nil"/>
            </w:tcBorders>
            <w:shd w:val="clear" w:color="auto" w:fill="FFFFFF" w:themeFill="background1"/>
          </w:tcPr>
          <w:p w14:paraId="287537FF"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rPr>
                <w:noProof/>
                <w:lang w:eastAsia="en-GB"/>
              </w:rPr>
            </w:pPr>
            <w:r w:rsidRPr="00E4760A">
              <w:t>6650</w:t>
            </w:r>
          </w:p>
        </w:tc>
        <w:tc>
          <w:tcPr>
            <w:tcW w:w="1670" w:type="dxa"/>
            <w:tcBorders>
              <w:top w:val="nil"/>
              <w:bottom w:val="nil"/>
            </w:tcBorders>
            <w:shd w:val="clear" w:color="auto" w:fill="auto"/>
          </w:tcPr>
          <w:p w14:paraId="33F1E7BC"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rPr>
                <w:noProof/>
                <w:lang w:eastAsia="en-GB"/>
              </w:rPr>
            </w:pPr>
            <w:r w:rsidRPr="00E4760A">
              <w:t>Rotating disk</w:t>
            </w:r>
          </w:p>
        </w:tc>
        <w:tc>
          <w:tcPr>
            <w:tcW w:w="1394" w:type="dxa"/>
            <w:tcBorders>
              <w:top w:val="nil"/>
              <w:bottom w:val="nil"/>
            </w:tcBorders>
            <w:shd w:val="clear" w:color="auto" w:fill="auto"/>
          </w:tcPr>
          <w:p w14:paraId="6253F6AE"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rPr>
                <w:noProof/>
                <w:lang w:eastAsia="en-GB"/>
              </w:rPr>
            </w:pPr>
            <w:r w:rsidRPr="00E4760A">
              <w:t>3.3-15.8</w:t>
            </w:r>
          </w:p>
        </w:tc>
      </w:tr>
      <w:tr w:rsidR="008168D8" w14:paraId="42920F37" w14:textId="77777777" w:rsidTr="00681517">
        <w:tc>
          <w:tcPr>
            <w:cnfStyle w:val="001000000000" w:firstRow="0" w:lastRow="0" w:firstColumn="1" w:lastColumn="0" w:oddVBand="0" w:evenVBand="0" w:oddHBand="0" w:evenHBand="0" w:firstRowFirstColumn="0" w:firstRowLastColumn="0" w:lastRowFirstColumn="0" w:lastRowLastColumn="0"/>
            <w:tcW w:w="1885" w:type="dxa"/>
            <w:tcBorders>
              <w:top w:val="nil"/>
              <w:bottom w:val="nil"/>
            </w:tcBorders>
            <w:shd w:val="clear" w:color="auto" w:fill="auto"/>
          </w:tcPr>
          <w:p w14:paraId="7B3B5443" w14:textId="7F8B442F" w:rsidR="008168D8" w:rsidRPr="0070280C" w:rsidRDefault="008168D8" w:rsidP="0083052F">
            <w:pPr>
              <w:spacing w:before="0" w:line="276" w:lineRule="auto"/>
              <w:jc w:val="left"/>
              <w:rPr>
                <w:b w:val="0"/>
              </w:rPr>
            </w:pPr>
            <w:r w:rsidRPr="0070280C">
              <w:fldChar w:fldCharType="begin" w:fldLock="1"/>
            </w:r>
            <w:r w:rsidR="00D37BCC">
              <w:rPr>
                <w:b w:val="0"/>
              </w:rPr>
              <w:instrText>ADDIN CSL_CITATION { "citationItems" : [ { "id" : "ITEM-1", "itemData" : { "DOI" : "10.1016/j.powtec.2012.03.035", "ISSN" : "00325910", "author" : [ { "dropping-particle" : "", "family" : "Ali", "given" : "Syed Sadiq", "non-dropping-particle" : "", "parse-names" : false, "suffix" : "" }, { "dropping-particle" : "", "family" : "Asif", "given" : "Mohammad", "non-dropping-particle" : "", "parse-names" : false, "suffix" : "" } ], "container-title" : "Powder Technology", "id" : "ITEM-1", "issue" : "1", "issued" : { "date-parts" : [ [ "2012", "7" ] ] }, "page" : "86-92", "publisher" : "Elsevier B.V.", "title" : "Fluidization of nano-powders: effect of flow pulsation", "type" : "article-journal", "volume" : "225" }, "uris" : [ "http://www.mendeley.com/documents/?uuid=20142d5b-92e2-4de6-be15-e70819cf7ef1" ] } ], "mendeley" : { "formattedCitation" : "(Ali &amp; Asif 2012)", "manualFormatting" : "Ali &amp; Asif (2012)", "plainTextFormattedCitation" : "(Ali &amp; Asif 2012)", "previouslyFormattedCitation" : "(Ali &amp; Asif 2012)" }, "properties" : { "noteIndex" : 0 }, "schema" : "https://github.com/citation-style-language/schema/raw/master/csl-citation.json" }</w:instrText>
            </w:r>
            <w:r w:rsidRPr="0070280C">
              <w:fldChar w:fldCharType="separate"/>
            </w:r>
            <w:r w:rsidRPr="0070280C">
              <w:rPr>
                <w:b w:val="0"/>
                <w:noProof/>
              </w:rPr>
              <w:t>Ali &amp; Asif (2012)</w:t>
            </w:r>
            <w:r w:rsidRPr="0070280C">
              <w:fldChar w:fldCharType="end"/>
            </w:r>
          </w:p>
        </w:tc>
        <w:tc>
          <w:tcPr>
            <w:tcW w:w="1308" w:type="dxa"/>
            <w:tcBorders>
              <w:top w:val="nil"/>
              <w:bottom w:val="nil"/>
            </w:tcBorders>
            <w:shd w:val="clear" w:color="auto" w:fill="auto"/>
          </w:tcPr>
          <w:p w14:paraId="2E1C784A" w14:textId="77777777" w:rsidR="008168D8" w:rsidRPr="00E4760A" w:rsidRDefault="008168D8" w:rsidP="0083052F">
            <w:pPr>
              <w:spacing w:before="0" w:line="276" w:lineRule="auto"/>
              <w:jc w:val="left"/>
              <w:cnfStyle w:val="000000000000" w:firstRow="0" w:lastRow="0" w:firstColumn="0" w:lastColumn="0" w:oddVBand="0" w:evenVBand="0" w:oddHBand="0" w:evenHBand="0" w:firstRowFirstColumn="0" w:firstRowLastColumn="0" w:lastRowFirstColumn="0" w:lastRowLastColumn="0"/>
              <w:rPr>
                <w:noProof/>
                <w:lang w:eastAsia="en-GB"/>
              </w:rPr>
            </w:pPr>
            <w:r w:rsidRPr="00E4760A">
              <w:t>0.7</w:t>
            </w:r>
          </w:p>
        </w:tc>
        <w:tc>
          <w:tcPr>
            <w:tcW w:w="1632" w:type="dxa"/>
            <w:tcBorders>
              <w:top w:val="nil"/>
              <w:bottom w:val="nil"/>
            </w:tcBorders>
            <w:shd w:val="clear" w:color="auto" w:fill="FFFFFF" w:themeFill="background1"/>
          </w:tcPr>
          <w:p w14:paraId="153F82BB" w14:textId="77777777" w:rsidR="008168D8" w:rsidRPr="00E4760A" w:rsidRDefault="008168D8" w:rsidP="0083052F">
            <w:pPr>
              <w:spacing w:before="0" w:line="276" w:lineRule="auto"/>
              <w:jc w:val="left"/>
              <w:cnfStyle w:val="000000000000" w:firstRow="0" w:lastRow="0" w:firstColumn="0" w:lastColumn="0" w:oddVBand="0" w:evenVBand="0" w:oddHBand="0" w:evenHBand="0" w:firstRowFirstColumn="0" w:firstRowLastColumn="0" w:lastRowFirstColumn="0" w:lastRowLastColumn="0"/>
              <w:rPr>
                <w:noProof/>
                <w:lang w:eastAsia="en-GB"/>
              </w:rPr>
            </w:pPr>
            <w:r w:rsidRPr="00E4760A">
              <w:t>Aerosil 200 nano-powder</w:t>
            </w:r>
          </w:p>
        </w:tc>
        <w:tc>
          <w:tcPr>
            <w:tcW w:w="1353" w:type="dxa"/>
            <w:tcBorders>
              <w:top w:val="nil"/>
              <w:bottom w:val="nil"/>
            </w:tcBorders>
            <w:shd w:val="clear" w:color="auto" w:fill="FFFFFF" w:themeFill="background1"/>
          </w:tcPr>
          <w:p w14:paraId="4086FD3A" w14:textId="77777777" w:rsidR="008168D8" w:rsidRPr="00E4760A" w:rsidRDefault="008168D8" w:rsidP="0083052F">
            <w:pPr>
              <w:spacing w:before="0" w:line="276" w:lineRule="auto"/>
              <w:jc w:val="left"/>
              <w:cnfStyle w:val="000000000000" w:firstRow="0" w:lastRow="0" w:firstColumn="0" w:lastColumn="0" w:oddVBand="0" w:evenVBand="0" w:oddHBand="0" w:evenHBand="0" w:firstRowFirstColumn="0" w:firstRowLastColumn="0" w:lastRowFirstColumn="0" w:lastRowLastColumn="0"/>
              <w:rPr>
                <w:noProof/>
                <w:lang w:eastAsia="en-GB"/>
              </w:rPr>
            </w:pPr>
            <w:r w:rsidRPr="00E4760A">
              <w:t>0.012</w:t>
            </w:r>
          </w:p>
        </w:tc>
        <w:tc>
          <w:tcPr>
            <w:tcW w:w="1670" w:type="dxa"/>
            <w:tcBorders>
              <w:top w:val="nil"/>
              <w:bottom w:val="nil"/>
            </w:tcBorders>
            <w:shd w:val="clear" w:color="auto" w:fill="auto"/>
          </w:tcPr>
          <w:p w14:paraId="15AD63E1" w14:textId="77777777" w:rsidR="008168D8" w:rsidRPr="00E4760A" w:rsidRDefault="008168D8" w:rsidP="0083052F">
            <w:pPr>
              <w:spacing w:before="0" w:line="276" w:lineRule="auto"/>
              <w:jc w:val="left"/>
              <w:cnfStyle w:val="000000000000" w:firstRow="0" w:lastRow="0" w:firstColumn="0" w:lastColumn="0" w:oddVBand="0" w:evenVBand="0" w:oddHBand="0" w:evenHBand="0" w:firstRowFirstColumn="0" w:firstRowLastColumn="0" w:lastRowFirstColumn="0" w:lastRowLastColumn="0"/>
              <w:rPr>
                <w:noProof/>
                <w:lang w:eastAsia="en-GB"/>
              </w:rPr>
            </w:pPr>
            <w:r w:rsidRPr="00E4760A">
              <w:t>Solenoid valve</w:t>
            </w:r>
          </w:p>
        </w:tc>
        <w:tc>
          <w:tcPr>
            <w:tcW w:w="1394" w:type="dxa"/>
            <w:tcBorders>
              <w:top w:val="nil"/>
              <w:bottom w:val="nil"/>
            </w:tcBorders>
            <w:shd w:val="clear" w:color="auto" w:fill="auto"/>
          </w:tcPr>
          <w:p w14:paraId="37DD5EFE" w14:textId="77777777" w:rsidR="008168D8" w:rsidRPr="00E4760A" w:rsidRDefault="008168D8" w:rsidP="0083052F">
            <w:pPr>
              <w:spacing w:before="0" w:line="276" w:lineRule="auto"/>
              <w:jc w:val="left"/>
              <w:cnfStyle w:val="000000000000" w:firstRow="0" w:lastRow="0" w:firstColumn="0" w:lastColumn="0" w:oddVBand="0" w:evenVBand="0" w:oddHBand="0" w:evenHBand="0" w:firstRowFirstColumn="0" w:firstRowLastColumn="0" w:lastRowFirstColumn="0" w:lastRowLastColumn="0"/>
              <w:rPr>
                <w:noProof/>
                <w:lang w:eastAsia="en-GB"/>
              </w:rPr>
            </w:pPr>
            <w:r w:rsidRPr="00E4760A">
              <w:t>0.25-0.05</w:t>
            </w:r>
          </w:p>
        </w:tc>
      </w:tr>
      <w:tr w:rsidR="008168D8" w14:paraId="71C79548" w14:textId="77777777" w:rsidTr="00681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Borders>
              <w:top w:val="nil"/>
              <w:bottom w:val="single" w:sz="18" w:space="0" w:color="auto"/>
            </w:tcBorders>
            <w:shd w:val="clear" w:color="auto" w:fill="auto"/>
          </w:tcPr>
          <w:p w14:paraId="785E7BC1" w14:textId="633B4888" w:rsidR="008168D8" w:rsidRPr="0070280C" w:rsidRDefault="008168D8" w:rsidP="0083052F">
            <w:pPr>
              <w:spacing w:before="0" w:line="276" w:lineRule="auto"/>
              <w:jc w:val="left"/>
              <w:rPr>
                <w:b w:val="0"/>
              </w:rPr>
            </w:pPr>
            <w:r w:rsidRPr="0070280C">
              <w:fldChar w:fldCharType="begin" w:fldLock="1"/>
            </w:r>
            <w:r w:rsidR="00D37BCC">
              <w:rPr>
                <w:b w:val="0"/>
              </w:rPr>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manualFormatting" : "Bizhaem &amp; Tabrizi (2013)", "plainTextFormattedCitation" : "(Bizhaem &amp; Tabrizi 2013)", "previouslyFormattedCitation" : "(Bizhaem &amp; Tabrizi 2013)" }, "properties" : { "noteIndex" : 0 }, "schema" : "https://github.com/citation-style-language/schema/raw/master/csl-citation.json" }</w:instrText>
            </w:r>
            <w:r w:rsidRPr="0070280C">
              <w:fldChar w:fldCharType="separate"/>
            </w:r>
            <w:r w:rsidRPr="0070280C">
              <w:rPr>
                <w:b w:val="0"/>
                <w:noProof/>
              </w:rPr>
              <w:t>Bizhaem &amp; Tabrizi (2013)</w:t>
            </w:r>
            <w:r w:rsidRPr="0070280C">
              <w:fldChar w:fldCharType="end"/>
            </w:r>
          </w:p>
        </w:tc>
        <w:tc>
          <w:tcPr>
            <w:tcW w:w="1308" w:type="dxa"/>
            <w:tcBorders>
              <w:top w:val="nil"/>
              <w:bottom w:val="single" w:sz="18" w:space="0" w:color="auto"/>
            </w:tcBorders>
            <w:shd w:val="clear" w:color="auto" w:fill="auto"/>
          </w:tcPr>
          <w:p w14:paraId="5BBEA5F4"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rPr>
                <w:noProof/>
                <w:lang w:eastAsia="en-GB"/>
              </w:rPr>
            </w:pPr>
            <w:r w:rsidRPr="00E4760A">
              <w:t>11</w:t>
            </w:r>
          </w:p>
        </w:tc>
        <w:tc>
          <w:tcPr>
            <w:tcW w:w="1632" w:type="dxa"/>
            <w:tcBorders>
              <w:top w:val="nil"/>
              <w:bottom w:val="single" w:sz="18" w:space="0" w:color="auto"/>
            </w:tcBorders>
            <w:shd w:val="clear" w:color="auto" w:fill="FFFFFF" w:themeFill="background1"/>
          </w:tcPr>
          <w:p w14:paraId="3BF171CF"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E4760A">
              <w:t xml:space="preserve">Silica </w:t>
            </w:r>
          </w:p>
          <w:p w14:paraId="38A7E8D1"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rPr>
                <w:noProof/>
                <w:lang w:eastAsia="en-GB"/>
              </w:rPr>
            </w:pPr>
            <w:r w:rsidRPr="00E4760A">
              <w:t>Alumina</w:t>
            </w:r>
          </w:p>
        </w:tc>
        <w:tc>
          <w:tcPr>
            <w:tcW w:w="1353" w:type="dxa"/>
            <w:tcBorders>
              <w:top w:val="nil"/>
              <w:bottom w:val="single" w:sz="18" w:space="0" w:color="auto"/>
            </w:tcBorders>
            <w:shd w:val="clear" w:color="auto" w:fill="FFFFFF" w:themeFill="background1"/>
          </w:tcPr>
          <w:p w14:paraId="1C9B72DE"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E4760A">
              <w:t>196</w:t>
            </w:r>
          </w:p>
          <w:p w14:paraId="1292796E"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rPr>
                <w:noProof/>
                <w:lang w:eastAsia="en-GB"/>
              </w:rPr>
            </w:pPr>
            <w:r w:rsidRPr="00E4760A">
              <w:t>95, 10</w:t>
            </w:r>
          </w:p>
        </w:tc>
        <w:tc>
          <w:tcPr>
            <w:tcW w:w="1670" w:type="dxa"/>
            <w:tcBorders>
              <w:top w:val="nil"/>
              <w:bottom w:val="single" w:sz="18" w:space="0" w:color="auto"/>
            </w:tcBorders>
            <w:shd w:val="clear" w:color="auto" w:fill="auto"/>
          </w:tcPr>
          <w:p w14:paraId="18492F14"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rPr>
                <w:noProof/>
                <w:lang w:eastAsia="en-GB"/>
              </w:rPr>
            </w:pPr>
            <w:r w:rsidRPr="00E4760A">
              <w:t>Solenoid valve</w:t>
            </w:r>
          </w:p>
        </w:tc>
        <w:tc>
          <w:tcPr>
            <w:tcW w:w="1394" w:type="dxa"/>
            <w:tcBorders>
              <w:top w:val="nil"/>
              <w:bottom w:val="single" w:sz="18" w:space="0" w:color="auto"/>
            </w:tcBorders>
            <w:shd w:val="clear" w:color="auto" w:fill="auto"/>
          </w:tcPr>
          <w:p w14:paraId="4A9FDBFF" w14:textId="77777777" w:rsidR="008168D8" w:rsidRPr="00E4760A" w:rsidRDefault="008168D8" w:rsidP="0083052F">
            <w:pPr>
              <w:spacing w:before="0" w:line="276" w:lineRule="auto"/>
              <w:jc w:val="left"/>
              <w:cnfStyle w:val="000000100000" w:firstRow="0" w:lastRow="0" w:firstColumn="0" w:lastColumn="0" w:oddVBand="0" w:evenVBand="0" w:oddHBand="1" w:evenHBand="0" w:firstRowFirstColumn="0" w:firstRowLastColumn="0" w:lastRowFirstColumn="0" w:lastRowLastColumn="0"/>
              <w:rPr>
                <w:noProof/>
                <w:lang w:eastAsia="en-GB"/>
              </w:rPr>
            </w:pPr>
            <w:r w:rsidRPr="00E4760A">
              <w:t>1-10</w:t>
            </w:r>
          </w:p>
        </w:tc>
      </w:tr>
    </w:tbl>
    <w:p w14:paraId="5F586F5A" w14:textId="77777777" w:rsidR="0083052F" w:rsidRDefault="0083052F" w:rsidP="00EA5CD1">
      <w:pPr>
        <w:spacing w:line="276" w:lineRule="auto"/>
      </w:pPr>
      <w:bookmarkStart w:id="140" w:name="_Toc356902182"/>
    </w:p>
    <w:p w14:paraId="10B6EE95" w14:textId="34FA549D" w:rsidR="008168D8" w:rsidRDefault="008168D8" w:rsidP="00EA5CD1">
      <w:pPr>
        <w:spacing w:line="276" w:lineRule="auto"/>
      </w:pPr>
      <w:r>
        <w:t xml:space="preserve">These results are supported by </w:t>
      </w:r>
      <w:r>
        <w:fldChar w:fldCharType="begin" w:fldLock="1"/>
      </w:r>
      <w:r w:rsidR="00D37BCC">
        <w:instrText>ADDIN CSL_CITATION { "citationItems" : [ { "id" : "ITEM-1", "itemData" : { "author" : [ { "dropping-particle" : "", "family" : "Koksal", "given" : "Murat", "non-dropping-particle" : "", "parse-names" : false, "suffix" : "" }, { "dropping-particle" : "", "family" : "Vural", "given" : "Hiseyin", "non-dropping-particle" : "", "parse-names" : false, "suffix" : "" } ], "container-title" : "Powder Technology", "id" : "ITEM-1", "issue" : "3", "issued" : { "date-parts" : [ [ "1998" ] ] }, "page" : "205-213", "title" : "Bubble size control in a two-dimensional fluidized bed using a moving double plate distributor", "type" : "article-journal", "volume" : "95" }, "uris" : [ "http://www.mendeley.com/documents/?uuid=6747b9bc-7cc0-42c1-94f0-728a7fddc7b1" ] } ], "mendeley" : { "formattedCitation" : "(Koksal &amp; Vural 1998)", "manualFormatting" : "Koksal &amp; Vural (1998)", "plainTextFormattedCitation" : "(Koksal &amp; Vural 1998)", "previouslyFormattedCitation" : "(Koksal &amp; Vural 1998)" }, "properties" : { "noteIndex" : 0 }, "schema" : "https://github.com/citation-style-language/schema/raw/master/csl-citation.json" }</w:instrText>
      </w:r>
      <w:r>
        <w:fldChar w:fldCharType="separate"/>
      </w:r>
      <w:r w:rsidRPr="00C92C7E">
        <w:rPr>
          <w:noProof/>
        </w:rPr>
        <w:t xml:space="preserve">Koksal &amp; Vural </w:t>
      </w:r>
      <w:r>
        <w:rPr>
          <w:noProof/>
        </w:rPr>
        <w:t>(</w:t>
      </w:r>
      <w:r w:rsidRPr="00C92C7E">
        <w:rPr>
          <w:noProof/>
        </w:rPr>
        <w:t>1998)</w:t>
      </w:r>
      <w:r>
        <w:fldChar w:fldCharType="end"/>
      </w:r>
      <w:r>
        <w:t xml:space="preserve"> who noted that </w:t>
      </w:r>
      <w:r w:rsidRPr="007A5A0B">
        <w:t xml:space="preserve">under continuous fluidisation, bubbles grow in size at </w:t>
      </w:r>
      <w:r>
        <w:t>increasing distances from the distributor plate</w:t>
      </w:r>
      <w:r w:rsidRPr="007A5A0B">
        <w:t xml:space="preserve">, whilst they remain scattered </w:t>
      </w:r>
      <w:r>
        <w:t xml:space="preserve">and less likely to coalesce </w:t>
      </w:r>
      <w:r w:rsidRPr="007A5A0B">
        <w:t xml:space="preserve">under pulsed fluidisation.  </w:t>
      </w:r>
      <w:r w:rsidRPr="00B10AD6">
        <w:fldChar w:fldCharType="begin" w:fldLock="1"/>
      </w:r>
      <w:r w:rsidR="00D37BCC">
        <w:instrText>ADDIN CSL_CITATION { "citationItems" : [ { "id" : "ITEM-1", "itemData" : { "author" : [ { "dropping-particle" : "", "family" : "Koksal", "given" : "Murat", "non-dropping-particle" : "", "parse-names" : false, "suffix" : "" }, { "dropping-particle" : "", "family" : "Vural", "given" : "Hiseyin", "non-dropping-particle" : "", "parse-names" : false, "suffix" : "" } ], "container-title" : "Powder Technology", "id" : "ITEM-1", "issue" : "3", "issued" : { "date-parts" : [ [ "1998" ] ] }, "page" : "205-213", "title" : "Bubble size control in a two-dimensional fluidized bed using a moving double plate distributor", "type" : "article-journal", "volume" : "95" }, "uris" : [ "http://www.mendeley.com/documents/?uuid=6747b9bc-7cc0-42c1-94f0-728a7fddc7b1" ] } ], "mendeley" : { "formattedCitation" : "(Koksal &amp; Vural 1998)", "manualFormatting" : "Koksal &amp; Vural (1998)", "plainTextFormattedCitation" : "(Koksal &amp; Vural 1998)", "previouslyFormattedCitation" : "(Koksal &amp; Vural 1998)" }, "properties" : { "noteIndex" : 0 }, "schema" : "https://github.com/citation-style-language/schema/raw/master/csl-citation.json" }</w:instrText>
      </w:r>
      <w:r w:rsidRPr="00B10AD6">
        <w:fldChar w:fldCharType="separate"/>
      </w:r>
      <w:r w:rsidRPr="00C92C7E">
        <w:rPr>
          <w:noProof/>
        </w:rPr>
        <w:t xml:space="preserve">Koksal &amp; Vural </w:t>
      </w:r>
      <w:r>
        <w:rPr>
          <w:noProof/>
        </w:rPr>
        <w:t>(</w:t>
      </w:r>
      <w:r w:rsidRPr="00C92C7E">
        <w:rPr>
          <w:noProof/>
        </w:rPr>
        <w:t>1998)</w:t>
      </w:r>
      <w:r w:rsidRPr="00B10AD6">
        <w:fldChar w:fldCharType="end"/>
      </w:r>
      <w:r w:rsidRPr="00B10AD6">
        <w:t xml:space="preserve"> found that their double plate distributor pulsation device also created smaller bubbles, which they attribute to breakage of the forming bubble by the ‘off’ period.  They found that pulsation frequency</w:t>
      </w:r>
      <w:r>
        <w:t xml:space="preserve"> has a significant effect on</w:t>
      </w:r>
      <w:r w:rsidRPr="00B10AD6">
        <w:t xml:space="preserve"> bubble size</w:t>
      </w:r>
      <w:r>
        <w:t>,</w:t>
      </w:r>
      <w:r w:rsidRPr="00B10AD6">
        <w:t xml:space="preserve"> with a 40</w:t>
      </w:r>
      <w:r>
        <w:t xml:space="preserve"> </w:t>
      </w:r>
      <w:r w:rsidRPr="00B10AD6">
        <w:t xml:space="preserve">% reduction in bubble size </w:t>
      </w:r>
      <w:r>
        <w:t xml:space="preserve">at 4-6 Hz </w:t>
      </w:r>
      <w:r w:rsidRPr="00B10AD6">
        <w:t>occurring in a bed of turnip seeds across pulsation frequencies</w:t>
      </w:r>
      <w:r>
        <w:t xml:space="preserve"> ranging from 0 to 10 Hz. </w:t>
      </w:r>
      <w:r w:rsidRPr="009635D1">
        <w:t xml:space="preserve">This effect is demonstrated in </w:t>
      </w:r>
      <w:r>
        <w:fldChar w:fldCharType="begin"/>
      </w:r>
      <w:r>
        <w:instrText xml:space="preserve"> REF _Ref448990855 \h  \* MERGEFORMAT </w:instrText>
      </w:r>
      <w:r>
        <w:fldChar w:fldCharType="separate"/>
      </w:r>
      <w:r w:rsidR="005D3AE0">
        <w:t xml:space="preserve">Figure </w:t>
      </w:r>
      <w:r w:rsidR="005D3AE0">
        <w:rPr>
          <w:noProof/>
        </w:rPr>
        <w:t>3</w:t>
      </w:r>
      <w:r w:rsidR="005D3AE0">
        <w:rPr>
          <w:noProof/>
        </w:rPr>
        <w:noBreakHyphen/>
        <w:t>6</w:t>
      </w:r>
      <w:r>
        <w:fldChar w:fldCharType="end"/>
      </w:r>
      <w:r w:rsidRPr="009635D1">
        <w:t>, where the non-dimensional bubble diameter represents the average pulsed bubble diameter divided by the average diameter at the same conditions under continuous flow.</w:t>
      </w:r>
    </w:p>
    <w:p w14:paraId="54EB94AE" w14:textId="77777777" w:rsidR="008168D8" w:rsidRDefault="008168D8" w:rsidP="00EA5CD1">
      <w:pPr>
        <w:spacing w:line="276" w:lineRule="auto"/>
        <w:jc w:val="center"/>
      </w:pPr>
      <w:r>
        <w:rPr>
          <w:noProof/>
          <w:lang w:eastAsia="en-GB"/>
        </w:rPr>
        <w:lastRenderedPageBreak/>
        <w:drawing>
          <wp:inline distT="0" distB="0" distL="0" distR="0" wp14:anchorId="7A244E1E" wp14:editId="740CE4B9">
            <wp:extent cx="4761089" cy="2028825"/>
            <wp:effectExtent l="0" t="0" r="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25296" t="17455" r="42086" b="57835"/>
                    <a:stretch/>
                  </pic:blipFill>
                  <pic:spPr bwMode="auto">
                    <a:xfrm>
                      <a:off x="0" y="0"/>
                      <a:ext cx="4769191" cy="2032278"/>
                    </a:xfrm>
                    <a:prstGeom prst="rect">
                      <a:avLst/>
                    </a:prstGeom>
                    <a:ln>
                      <a:noFill/>
                    </a:ln>
                    <a:extLst>
                      <a:ext uri="{53640926-AAD7-44D8-BBD7-CCE9431645EC}">
                        <a14:shadowObscured xmlns:a14="http://schemas.microsoft.com/office/drawing/2010/main"/>
                      </a:ext>
                    </a:extLst>
                  </pic:spPr>
                </pic:pic>
              </a:graphicData>
            </a:graphic>
          </wp:inline>
        </w:drawing>
      </w:r>
    </w:p>
    <w:p w14:paraId="6CB3CD25" w14:textId="7D6A7853" w:rsidR="008168D8" w:rsidRDefault="008168D8" w:rsidP="00EA5CD1">
      <w:pPr>
        <w:pStyle w:val="Caption"/>
        <w:spacing w:line="276" w:lineRule="auto"/>
      </w:pPr>
      <w:bookmarkStart w:id="141" w:name="_Ref448990855"/>
      <w:bookmarkStart w:id="142" w:name="_Toc474686579"/>
      <w:r>
        <w:t xml:space="preserve">Figure </w:t>
      </w:r>
      <w:fldSimple w:instr=" STYLEREF 1 \s ">
        <w:r w:rsidR="005D3AE0">
          <w:rPr>
            <w:noProof/>
          </w:rPr>
          <w:t>3</w:t>
        </w:r>
      </w:fldSimple>
      <w:r w:rsidR="00F02E7D">
        <w:noBreakHyphen/>
      </w:r>
      <w:fldSimple w:instr=" SEQ Figure \* ARABIC \s 1 ">
        <w:r w:rsidR="005D3AE0">
          <w:rPr>
            <w:noProof/>
          </w:rPr>
          <w:t>6</w:t>
        </w:r>
      </w:fldSimple>
      <w:bookmarkEnd w:id="141"/>
      <w:r>
        <w:t xml:space="preserve">.  Relationship between the non-dimensional bubble diameter and pulsation frequency in turnip seed </w:t>
      </w:r>
      <w:r>
        <w:fldChar w:fldCharType="begin" w:fldLock="1"/>
      </w:r>
      <w:r w:rsidR="00D37BCC">
        <w:instrText>ADDIN CSL_CITATION { "citationItems" : [ { "id" : "ITEM-1", "itemData" : { "author" : [ { "dropping-particle" : "", "family" : "Koksal", "given" : "Murat", "non-dropping-particle" : "", "parse-names" : false, "suffix" : "" }, { "dropping-particle" : "", "family" : "Vural", "given" : "Hiseyin", "non-dropping-particle" : "", "parse-names" : false, "suffix" : "" } ], "container-title" : "Powder Technology", "id" : "ITEM-1", "issue" : "3", "issued" : { "date-parts" : [ [ "1998" ] ] }, "page" : "205-213", "title" : "Bubble size control in a two-dimensional fluidized bed using a moving double plate distributor", "type" : "article-journal", "volume" : "95" }, "uris" : [ "http://www.mendeley.com/documents/?uuid=6747b9bc-7cc0-42c1-94f0-728a7fddc7b1" ] } ], "mendeley" : { "formattedCitation" : "(Koksal &amp; Vural 1998)", "plainTextFormattedCitation" : "(Koksal &amp; Vural 1998)", "previouslyFormattedCitation" : "(Koksal &amp; Vural 1998)" }, "properties" : { "noteIndex" : 0 }, "schema" : "https://github.com/citation-style-language/schema/raw/master/csl-citation.json" }</w:instrText>
      </w:r>
      <w:r>
        <w:fldChar w:fldCharType="separate"/>
      </w:r>
      <w:r w:rsidR="00352AE9" w:rsidRPr="00352AE9">
        <w:rPr>
          <w:noProof/>
        </w:rPr>
        <w:t>(Koksal &amp; Vural 1998)</w:t>
      </w:r>
      <w:r>
        <w:fldChar w:fldCharType="end"/>
      </w:r>
      <w:r>
        <w:t xml:space="preserve">, where  </w:t>
      </w:r>
      <m:oMath>
        <m:sSub>
          <m:sSubPr>
            <m:ctrlPr>
              <w:rPr>
                <w:rFonts w:ascii="Cambria Math" w:hAnsi="Cambria Math"/>
                <w:i/>
              </w:rPr>
            </m:ctrlPr>
          </m:sSubPr>
          <m:e>
            <m:r>
              <w:rPr>
                <w:rFonts w:ascii="Cambria Math" w:hAnsi="Cambria Math"/>
              </w:rPr>
              <m:t>U</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f</m:t>
            </m:r>
          </m:sub>
        </m:sSub>
      </m:oMath>
      <w:r w:rsidRPr="009635D1">
        <w:t xml:space="preserve"> </w:t>
      </w:r>
      <w:r>
        <w:t>is the</w:t>
      </w:r>
      <w:r w:rsidRPr="009635D1">
        <w:t xml:space="preserve"> flow rate/minimum fluidisation velocity, particle diameter 1.88 mm,</w:t>
      </w:r>
      <w:r>
        <w:t xml:space="preserve"> m</w:t>
      </w:r>
      <w:r w:rsidRPr="009635D1">
        <w:t>inimum fluidisation velocity 0.8 m/s, particle density 1660 kg/m</w:t>
      </w:r>
      <w:r w:rsidRPr="009635D1">
        <w:rPr>
          <w:vertAlign w:val="superscript"/>
        </w:rPr>
        <w:t>3</w:t>
      </w:r>
      <w:r w:rsidRPr="009635D1">
        <w:t>.</w:t>
      </w:r>
      <w:bookmarkEnd w:id="142"/>
    </w:p>
    <w:p w14:paraId="48D200E6" w14:textId="77777777" w:rsidR="008168D8" w:rsidRDefault="008168D8" w:rsidP="00EA5CD1">
      <w:pPr>
        <w:spacing w:line="276" w:lineRule="auto"/>
        <w:rPr>
          <w:noProof/>
        </w:rPr>
      </w:pPr>
    </w:p>
    <w:p w14:paraId="3B794628" w14:textId="425FB3E2" w:rsidR="008168D8" w:rsidRDefault="008168D8" w:rsidP="00EA5CD1">
      <w:pPr>
        <w:spacing w:line="276" w:lineRule="auto"/>
      </w:pPr>
      <w:r w:rsidRPr="00DE6DE5">
        <w:fldChar w:fldCharType="begin" w:fldLock="1"/>
      </w:r>
      <w:r w:rsidR="00D37BCC">
        <w:instrText>ADDIN CSL_CITATION { "citationItems" : [ { "id" : "ITEM-1", "itemData" : { "DOI" : "10.1002/htj.10038", "ISSN" : "1099-2871", "author" : [ { "dropping-particle" : "", "family" : "Nishimura", "given" : "Akira", "non-dropping-particle" : "", "parse-names" : false, "suffix" : "" }, { "dropping-particle" : "", "family" : "Deguchi", "given" : "Seiichi", "non-dropping-particle" : "", "parse-names" : false, "suffix" : "" }, { "dropping-particle" : "", "family" : "Matsuda", "given" : "Hitoki", "non-dropping-particle" : "", "parse-names" : false, "suffix" : "" }, { "dropping-particle" : "", "family" : "Hasatani", "given" : "Masanobu", "non-dropping-particle" : "", "parse-names" : false, "suffix" : "" }, { "dropping-particle" : "", "family" : "Mujumdar", "given" : "Arun S.", "non-dropping-particle" : "", "parse-names" : false, "suffix" : "" } ], "container-title" : "Heat Transfer Asian Research", "id" : "ITEM-1", "issue" : "4", "issued" : { "date-parts" : [ [ "2002", "6", "24" ] ] }, "page" : "307-319", "title" : "Heat transfer characteristics in a pulsating fluidized bed in relation to bubble characteristics", "type" : "article-journal", "volume" : "31" }, "uris" : [ "http://www.mendeley.com/documents/?uuid=03844e89-7818-48d3-9995-8e29680b4819" ] } ], "mendeley" : { "formattedCitation" : "(Nishimura et al. 2002)", "manualFormatting" : "Nishimura et al. (2002)", "plainTextFormattedCitation" : "(Nishimura et al. 2002)", "previouslyFormattedCitation" : "(Nishimura et al. 2002)" }, "properties" : { "noteIndex" : 0 }, "schema" : "https://github.com/citation-style-language/schema/raw/master/csl-citation.json" }</w:instrText>
      </w:r>
      <w:r w:rsidRPr="00DE6DE5">
        <w:fldChar w:fldCharType="separate"/>
      </w:r>
      <w:r w:rsidRPr="00C92C7E">
        <w:rPr>
          <w:noProof/>
        </w:rPr>
        <w:t xml:space="preserve">Nishimura et al. </w:t>
      </w:r>
      <w:r>
        <w:rPr>
          <w:noProof/>
        </w:rPr>
        <w:t>(</w:t>
      </w:r>
      <w:r w:rsidRPr="00C92C7E">
        <w:rPr>
          <w:noProof/>
        </w:rPr>
        <w:t>2002)</w:t>
      </w:r>
      <w:r w:rsidRPr="00DE6DE5">
        <w:fldChar w:fldCharType="end"/>
      </w:r>
      <w:r w:rsidRPr="00DE6DE5">
        <w:t xml:space="preserve"> </w:t>
      </w:r>
      <w:r>
        <w:t xml:space="preserve">added further detail to the influence of the pulse cycle when they </w:t>
      </w:r>
      <w:r w:rsidRPr="00DE6DE5">
        <w:t xml:space="preserve">fluidised both </w:t>
      </w:r>
      <w:r>
        <w:t xml:space="preserve">borderline </w:t>
      </w:r>
      <w:r w:rsidRPr="00DE6DE5">
        <w:t xml:space="preserve">Group A/B and B particles, </w:t>
      </w:r>
      <w:r>
        <w:t>using 90 and 340 μm glass beads and 90 μm copper particles in a 700 mm bed, with intermittent pulsation</w:t>
      </w:r>
      <w:r w:rsidRPr="00DE6DE5">
        <w:t xml:space="preserve">.  </w:t>
      </w:r>
      <w:r>
        <w:t xml:space="preserve">The authors </w:t>
      </w:r>
      <w:r w:rsidRPr="00DE6DE5">
        <w:t xml:space="preserve">found an optimum ‘off’ period, </w:t>
      </w:r>
      <w:r>
        <w:t>with shorter</w:t>
      </w:r>
      <w:r w:rsidRPr="00DE6DE5">
        <w:t xml:space="preserve"> ‘off’ periods </w:t>
      </w:r>
      <w:r>
        <w:t>reducing the average</w:t>
      </w:r>
      <w:r w:rsidRPr="00DE6DE5">
        <w:t xml:space="preserve"> bubble </w:t>
      </w:r>
      <w:r>
        <w:t xml:space="preserve">size and longer </w:t>
      </w:r>
      <w:r w:rsidRPr="00DE6DE5">
        <w:t xml:space="preserve">‘off’ periods </w:t>
      </w:r>
      <w:r>
        <w:t>causing</w:t>
      </w:r>
      <w:r w:rsidRPr="00DE6DE5">
        <w:t xml:space="preserve"> bed defluidisation.  </w:t>
      </w:r>
      <w:r w:rsidRPr="009635D1">
        <w:t>Studying a wide si</w:t>
      </w:r>
      <w:r>
        <w:t>ze distribution powder of &lt;93</w:t>
      </w:r>
      <w:r w:rsidRPr="009635D1">
        <w:t xml:space="preserve">-459 µm for separation in dry coal preparation, </w:t>
      </w:r>
      <w:r w:rsidRPr="009635D1">
        <w:fldChar w:fldCharType="begin" w:fldLock="1"/>
      </w:r>
      <w:r w:rsidR="00D37BCC">
        <w:instrText>ADDIN CSL_CITATION { "citationItems" : [ { "id" : "ITEM-1", "itemData" : { "DOI" : "10.1016/j.powtec.2014.02.049", "ISSN" : "0032-5910", "author" : [ { "dropping-particle" : "", "family" : "Dong", "given" : "Liang", "non-dropping-particle" : "", "parse-names" : false, "suffix" : "" }, { "dropping-particle" : "", "family" : "Zhao", "given" : "Yuemin", "non-dropping-particle" : "", "parse-names" : false, "suffix" : "" }, { "dropping-particle" : "", "family" : "Duan", "given" : "Chenlong", "non-dropping-particle" : "", "parse-names" : false, "suffix" : "" }, { "dropping-particle" : "", "family" : "Luo", "given" : "Zhenfu", "non-dropping-particle" : "", "parse-names" : false, "suffix" : "" }, { "dropping-particle" : "", "family" : "Zhang", "given" : "Bo", "non-dropping-particle" : "", "parse-names" : false, "suffix" : "" }, { "dropping-particle" : "", "family" : "Yang", "given" : "Xuliang", "non-dropping-particle" : "", "parse-names" : false, "suffix" : "" } ], "container-title" : "Powder Technology", "id" : "ITEM-1", "issued" : { "date-parts" : [ [ "2014" ] ] }, "page" : "40-46", "publisher" : "Elsevier B.V.", "title" : "Characteristics of bubble and fine coal separation using active pulsing air dense medium fluidized bed", "type" : "article-journal", "volume" : "257" }, "uris" : [ "http://www.mendeley.com/documents/?uuid=0b3c5b4b-e61b-453d-8159-76dd39196527" ] } ], "mendeley" : { "formattedCitation" : "(Dong et al. 2014)", "manualFormatting" : "Dong et al. (2014)", "plainTextFormattedCitation" : "(Dong et al. 2014)", "previouslyFormattedCitation" : "(Dong et al. 2014)" }, "properties" : { "noteIndex" : 0 }, "schema" : "https://github.com/citation-style-language/schema/raw/master/csl-citation.json" }</w:instrText>
      </w:r>
      <w:r w:rsidRPr="009635D1">
        <w:fldChar w:fldCharType="separate"/>
      </w:r>
      <w:r w:rsidRPr="00C92C7E">
        <w:rPr>
          <w:noProof/>
        </w:rPr>
        <w:t xml:space="preserve">Dong et al. </w:t>
      </w:r>
      <w:r>
        <w:rPr>
          <w:noProof/>
        </w:rPr>
        <w:t>(</w:t>
      </w:r>
      <w:r w:rsidRPr="00C92C7E">
        <w:rPr>
          <w:noProof/>
        </w:rPr>
        <w:t>2014)</w:t>
      </w:r>
      <w:r w:rsidRPr="009635D1">
        <w:fldChar w:fldCharType="end"/>
      </w:r>
      <w:r w:rsidRPr="009635D1">
        <w:t xml:space="preserve"> found that the smallest bubbles were </w:t>
      </w:r>
      <w:r>
        <w:t>formed</w:t>
      </w:r>
      <w:r w:rsidRPr="009635D1">
        <w:t xml:space="preserve"> at 4.36 Hz, out of a range of 0.87 to 6.98 Hz provided intermittently by a butterfly valve.  The</w:t>
      </w:r>
      <w:r>
        <w:t xml:space="preserve"> authors concluded</w:t>
      </w:r>
      <w:r w:rsidRPr="009635D1">
        <w:t xml:space="preserve"> that lower pulsation frequencies caused defluidisation, whilst higher frequencies produced a similar bed to continuous flow.</w:t>
      </w:r>
      <w:r>
        <w:t xml:space="preserve">  A relationship between bubble size and relocating pulsation frequency was developed by </w:t>
      </w:r>
      <w:r>
        <w:fldChar w:fldCharType="begin" w:fldLock="1"/>
      </w:r>
      <w:r w:rsidR="00D37BCC">
        <w:instrText>ADDIN CSL_CITATION { "citationItems" : [ { "id" : "ITEM-1", "itemData" : { "DOI" : "10.1016/j.ijmultiphaseflow.2009.04.005", "ISSN" : "03019322", "author" : [ { "dropping-particle" : "", "family" : "Sobrino", "given" : "C.", "non-dropping-particle" : "", "parse-names" : false, "suffix" : "" }, { "dropping-particle" : "", "family" : "Acosta-Iborra", "given" : "a.", "non-dropping-particle" : "", "parse-names" : false, "suffix" : "" }, { "dropping-particle" : "", "family" : "Santana", "given" : "D.", "non-dropping-particle" : "", "parse-names" : false, "suffix" : "" }, { "dropping-particle" : "", "family" : "Vega", "given" : "M.", "non-dropping-particle" : "de", "parse-names" : false, "suffix" : "" } ], "container-title" : "International Journal of Multiphase Flow", "id" : "ITEM-1", "issue" : "10", "issued" : { "date-parts" : [ [ "2009", "10" ] ] }, "page" : "970-976", "publisher" : "Elsevier Ltd", "title" : "Bubble characteristics in a bubbling fluidized bed with a rotating distributor", "type" : "article-journal", "volume" : "35" }, "uris" : [ "http://www.mendeley.com/documents/?uuid=0c6302e3-8db3-4b6b-a729-6771c8cd7845" ] } ], "mendeley" : { "formattedCitation" : "(Sobrino et al. 2009)", "manualFormatting" : "Sobrino et al. (2009)", "plainTextFormattedCitation" : "(Sobrino et al. 2009)", "previouslyFormattedCitation" : "(Sobrino et al. 2009)" }, "properties" : { "noteIndex" : 0 }, "schema" : "https://github.com/citation-style-language/schema/raw/master/csl-citation.json" }</w:instrText>
      </w:r>
      <w:r>
        <w:fldChar w:fldCharType="separate"/>
      </w:r>
      <w:r w:rsidRPr="00C92C7E">
        <w:rPr>
          <w:noProof/>
        </w:rPr>
        <w:t xml:space="preserve">Sobrino et al. </w:t>
      </w:r>
      <w:r>
        <w:rPr>
          <w:noProof/>
        </w:rPr>
        <w:t>(</w:t>
      </w:r>
      <w:r w:rsidRPr="00C92C7E">
        <w:rPr>
          <w:noProof/>
        </w:rPr>
        <w:t>2009)</w:t>
      </w:r>
      <w:r>
        <w:fldChar w:fldCharType="end"/>
      </w:r>
      <w:r>
        <w:t xml:space="preserve"> who describe the bubble radius at detachment from the distributor plate (Equation 3-3) as dependent on the rotational speed of the dis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629"/>
      </w:tblGrid>
      <w:tr w:rsidR="008168D8" w14:paraId="2AAABC29" w14:textId="77777777" w:rsidTr="008168D8">
        <w:tc>
          <w:tcPr>
            <w:tcW w:w="5387" w:type="dxa"/>
            <w:vAlign w:val="center"/>
          </w:tcPr>
          <w:p w14:paraId="368534C3" w14:textId="77777777" w:rsidR="008168D8" w:rsidRPr="006423AA" w:rsidRDefault="00BF4C3A" w:rsidP="00EA5CD1">
            <w:pPr>
              <w:spacing w:after="120" w:line="276"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bd</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mf</m:t>
                                    </m:r>
                                  </m:sub>
                                </m:sSub>
                              </m:e>
                            </m:d>
                            <m:sSub>
                              <m:sSubPr>
                                <m:ctrlPr>
                                  <w:rPr>
                                    <w:rFonts w:ascii="Cambria Math" w:hAnsi="Cambria Math"/>
                                    <w:i/>
                                  </w:rPr>
                                </m:ctrlPr>
                              </m:sSubPr>
                              <m:e>
                                <m:r>
                                  <w:rPr>
                                    <w:rFonts w:ascii="Cambria Math" w:hAnsi="Cambria Math"/>
                                  </w:rPr>
                                  <m:t>A</m:t>
                                </m:r>
                              </m:e>
                              <m:sub>
                                <m:r>
                                  <w:rPr>
                                    <w:rFonts w:ascii="Cambria Math" w:hAnsi="Cambria Math"/>
                                  </w:rPr>
                                  <m:t>o</m:t>
                                </m:r>
                              </m:sub>
                            </m:sSub>
                            <m:sSup>
                              <m:sSupPr>
                                <m:ctrlPr>
                                  <w:rPr>
                                    <w:rFonts w:ascii="Cambria Math" w:hAnsi="Cambria Math"/>
                                    <w:i/>
                                  </w:rPr>
                                </m:ctrlPr>
                              </m:sSupPr>
                              <m:e>
                                <m:r>
                                  <w:rPr>
                                    <w:rFonts w:ascii="Cambria Math" w:hAnsi="Cambria Math"/>
                                  </w:rPr>
                                  <m:t>]</m:t>
                                </m:r>
                              </m:e>
                              <m:sup>
                                <m:r>
                                  <w:rPr>
                                    <w:rFonts w:ascii="Cambria Math" w:hAnsi="Cambria Math"/>
                                  </w:rPr>
                                  <m:t>2</m:t>
                                </m:r>
                              </m:sup>
                            </m:sSup>
                          </m:num>
                          <m:den>
                            <m:r>
                              <w:rPr>
                                <w:rFonts w:ascii="Cambria Math" w:hAnsi="Cambria Math"/>
                              </w:rPr>
                              <m:t>32</m:t>
                            </m:r>
                            <m:sSup>
                              <m:sSupPr>
                                <m:ctrlPr>
                                  <w:rPr>
                                    <w:rFonts w:ascii="Cambria Math" w:hAnsi="Cambria Math"/>
                                    <w:i/>
                                  </w:rPr>
                                </m:ctrlPr>
                              </m:sSupPr>
                              <m:e>
                                <m:r>
                                  <w:rPr>
                                    <w:rFonts w:ascii="Cambria Math" w:hAnsi="Cambria Math"/>
                                  </w:rPr>
                                  <m:t>π</m:t>
                                </m:r>
                              </m:e>
                              <m:sup>
                                <m:r>
                                  <w:rPr>
                                    <w:rFonts w:ascii="Cambria Math" w:hAnsi="Cambria Math"/>
                                  </w:rPr>
                                  <m:t>2</m:t>
                                </m:r>
                              </m:sup>
                            </m:sSup>
                            <m:rad>
                              <m:radPr>
                                <m:degHide m:val="1"/>
                                <m:ctrlPr>
                                  <w:rPr>
                                    <w:rFonts w:ascii="Cambria Math" w:hAnsi="Cambria Math"/>
                                    <w:i/>
                                  </w:rPr>
                                </m:ctrlPr>
                              </m:radPr>
                              <m:deg/>
                              <m:e>
                                <m:sSup>
                                  <m:sSupPr>
                                    <m:ctrlPr>
                                      <w:rPr>
                                        <w:rFonts w:ascii="Cambria Math" w:hAnsi="Cambria Math"/>
                                        <w:i/>
                                      </w:rPr>
                                    </m:ctrlPr>
                                  </m:sSupPr>
                                  <m:e>
                                    <m:r>
                                      <w:rPr>
                                        <w:rFonts w:ascii="Cambria Math" w:hAnsi="Cambria Math"/>
                                      </w:rPr>
                                      <m:t>g</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r</m:t>
                                </m:r>
                                <m:sSup>
                                  <m:sSupPr>
                                    <m:ctrlPr>
                                      <w:rPr>
                                        <w:rFonts w:ascii="Cambria Math" w:hAnsi="Cambria Math"/>
                                        <w:i/>
                                      </w:rPr>
                                    </m:ctrlPr>
                                  </m:sSupPr>
                                  <m:e>
                                    <m:r>
                                      <w:rPr>
                                        <w:rFonts w:ascii="Cambria Math" w:hAnsi="Cambria Math"/>
                                      </w:rPr>
                                      <m:t>)</m:t>
                                    </m:r>
                                  </m:e>
                                  <m:sup>
                                    <m:r>
                                      <w:rPr>
                                        <w:rFonts w:ascii="Cambria Math" w:hAnsi="Cambria Math"/>
                                      </w:rPr>
                                      <m:t>2</m:t>
                                    </m:r>
                                  </m:sup>
                                </m:sSup>
                              </m:e>
                            </m:rad>
                          </m:den>
                        </m:f>
                      </m:e>
                    </m:d>
                  </m:e>
                  <m:sup>
                    <m:r>
                      <w:rPr>
                        <w:rFonts w:ascii="Cambria Math" w:hAnsi="Cambria Math"/>
                      </w:rPr>
                      <m:t>1/5</m:t>
                    </m:r>
                  </m:sup>
                </m:sSup>
              </m:oMath>
            </m:oMathPara>
          </w:p>
        </w:tc>
        <w:tc>
          <w:tcPr>
            <w:tcW w:w="3629" w:type="dxa"/>
            <w:vAlign w:val="center"/>
          </w:tcPr>
          <w:p w14:paraId="2F45FA94" w14:textId="77777777" w:rsidR="008168D8" w:rsidRDefault="008168D8" w:rsidP="00EA5CD1">
            <w:pPr>
              <w:spacing w:after="120" w:line="276" w:lineRule="auto"/>
              <w:jc w:val="right"/>
            </w:pPr>
            <w:r>
              <w:t>Equation 3-3</w:t>
            </w:r>
          </w:p>
        </w:tc>
      </w:tr>
    </w:tbl>
    <w:p w14:paraId="102D478C" w14:textId="159E25B5" w:rsidR="008168D8" w:rsidRDefault="008168D8" w:rsidP="00EA5CD1">
      <w:pPr>
        <w:spacing w:line="276" w:lineRule="auto"/>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bd</m:t>
            </m:r>
          </m:sub>
        </m:sSub>
      </m:oMath>
      <w:r>
        <w:t xml:space="preserve"> is the bubble radius at detachment (m), </w:t>
      </w:r>
      <m:oMath>
        <m:r>
          <w:rPr>
            <w:rFonts w:ascii="Cambria Math" w:hAnsi="Cambria Math"/>
          </w:rPr>
          <m:t>U</m:t>
        </m:r>
      </m:oMath>
      <w:r>
        <w:t xml:space="preserve"> is the superficial gas velocity (m/s) and </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t xml:space="preserve"> is the minimum fluidisation velocity (m/s), </w:t>
      </w:r>
      <m:oMath>
        <m:sSub>
          <m:sSubPr>
            <m:ctrlPr>
              <w:rPr>
                <w:rFonts w:ascii="Cambria Math" w:hAnsi="Cambria Math"/>
                <w:i/>
              </w:rPr>
            </m:ctrlPr>
          </m:sSubPr>
          <m:e>
            <m:r>
              <w:rPr>
                <w:rFonts w:ascii="Cambria Math" w:hAnsi="Cambria Math"/>
              </w:rPr>
              <m:t>A</m:t>
            </m:r>
          </m:e>
          <m:sub>
            <m:r>
              <w:rPr>
                <w:rFonts w:ascii="Cambria Math" w:hAnsi="Cambria Math"/>
              </w:rPr>
              <m:t>o</m:t>
            </m:r>
          </m:sub>
        </m:sSub>
      </m:oMath>
      <w:r>
        <w:t xml:space="preserve"> is the distributor area per number of </w:t>
      </w:r>
      <w:r w:rsidR="002E0210">
        <w:t>orifices</w:t>
      </w:r>
      <w:r>
        <w:t xml:space="preserve"> (m</w:t>
      </w:r>
      <w:r w:rsidRPr="008C3C2C">
        <w:rPr>
          <w:vertAlign w:val="superscript"/>
        </w:rPr>
        <w:t>2</w:t>
      </w:r>
      <w:r>
        <w:t xml:space="preserve">), </w:t>
      </w:r>
      <m:oMath>
        <m:r>
          <w:rPr>
            <w:rFonts w:ascii="Cambria Math" w:hAnsi="Cambria Math"/>
          </w:rPr>
          <m:t>g</m:t>
        </m:r>
      </m:oMath>
      <w:r>
        <w:t xml:space="preserve"> is gravitational acceleration (m/s</w:t>
      </w:r>
      <w:r w:rsidRPr="008C3C2C">
        <w:rPr>
          <w:vertAlign w:val="superscript"/>
        </w:rPr>
        <w:t>2</w:t>
      </w:r>
      <w:r>
        <w:t xml:space="preserve">), </w:t>
      </w:r>
      <m:oMath>
        <m:r>
          <w:rPr>
            <w:rFonts w:ascii="Cambria Math" w:hAnsi="Cambria Math"/>
          </w:rPr>
          <m:t>ω</m:t>
        </m:r>
      </m:oMath>
      <w:r>
        <w:t xml:space="preserve"> is the angular velocity of the distributor plate (s</w:t>
      </w:r>
      <w:r w:rsidRPr="00B55A66">
        <w:rPr>
          <w:vertAlign w:val="superscript"/>
        </w:rPr>
        <w:t>-1</w:t>
      </w:r>
      <w:r>
        <w:t xml:space="preserve">) and </w:t>
      </w:r>
      <m:oMath>
        <m:r>
          <w:rPr>
            <w:rFonts w:ascii="Cambria Math" w:hAnsi="Cambria Math"/>
          </w:rPr>
          <m:t>r</m:t>
        </m:r>
      </m:oMath>
      <w:r>
        <w:t xml:space="preserve"> is the radial coordinate.  In this equation, bubble size has an inverse relationship with centrifugal acceleration, and therefore bubble size will decrease with increasing pulsation frequencies.    Therefore, </w:t>
      </w:r>
      <w:r>
        <w:fldChar w:fldCharType="begin" w:fldLock="1"/>
      </w:r>
      <w:r w:rsidR="00D37BCC">
        <w:instrText>ADDIN CSL_CITATION { "citationItems" : [ { "id" : "ITEM-1", "itemData" : { "DOI" : "10.1016/j.ijmultiphaseflow.2009.04.005", "ISSN" : "03019322", "author" : [ { "dropping-particle" : "", "family" : "Sobrino", "given" : "C.", "non-dropping-particle" : "", "parse-names" : false, "suffix" : "" }, { "dropping-particle" : "", "family" : "Acosta-Iborra", "given" : "a.", "non-dropping-particle" : "", "parse-names" : false, "suffix" : "" }, { "dropping-particle" : "", "family" : "Santana", "given" : "D.", "non-dropping-particle" : "", "parse-names" : false, "suffix" : "" }, { "dropping-particle" : "", "family" : "Vega", "given" : "M.", "non-dropping-particle" : "de", "parse-names" : false, "suffix" : "" } ], "container-title" : "International Journal of Multiphase Flow", "id" : "ITEM-1", "issue" : "10", "issued" : { "date-parts" : [ [ "2009", "10" ] ] }, "page" : "970-976", "publisher" : "Elsevier Ltd", "title" : "Bubble characteristics in a bubbling fluidized bed with a rotating distributor", "type" : "article-journal", "volume" : "35" }, "uris" : [ "http://www.mendeley.com/documents/?uuid=0c6302e3-8db3-4b6b-a729-6771c8cd7845" ] } ], "mendeley" : { "formattedCitation" : "(Sobrino et al. 2009)", "manualFormatting" : "Sobrino et al. (2009)", "plainTextFormattedCitation" : "(Sobrino et al. 2009)", "previouslyFormattedCitation" : "(Sobrino et al. 2009)" }, "properties" : { "noteIndex" : 0 }, "schema" : "https://github.com/citation-style-language/schema/raw/master/csl-citation.json" }</w:instrText>
      </w:r>
      <w:r>
        <w:fldChar w:fldCharType="separate"/>
      </w:r>
      <w:r w:rsidRPr="00B55A66">
        <w:rPr>
          <w:noProof/>
        </w:rPr>
        <w:t xml:space="preserve">Sobrino et al. </w:t>
      </w:r>
      <w:r>
        <w:rPr>
          <w:noProof/>
        </w:rPr>
        <w:t>(</w:t>
      </w:r>
      <w:r w:rsidRPr="00B55A66">
        <w:rPr>
          <w:noProof/>
        </w:rPr>
        <w:t>2009)</w:t>
      </w:r>
      <w:r>
        <w:fldChar w:fldCharType="end"/>
      </w:r>
      <w:r>
        <w:t xml:space="preserve"> were able to predict the influence of frequency over bubble size</w:t>
      </w:r>
      <w:r w:rsidRPr="009635D1">
        <w:t xml:space="preserve">.  As shown by </w:t>
      </w:r>
      <w:r>
        <w:fldChar w:fldCharType="begin"/>
      </w:r>
      <w:r>
        <w:instrText xml:space="preserve"> REF _Ref448991081 \h  \* MERGEFORMAT </w:instrText>
      </w:r>
      <w:r>
        <w:fldChar w:fldCharType="separate"/>
      </w:r>
      <w:r w:rsidR="005D3AE0">
        <w:t xml:space="preserve">Figure </w:t>
      </w:r>
      <w:r w:rsidR="005D3AE0">
        <w:rPr>
          <w:noProof/>
        </w:rPr>
        <w:t>3</w:t>
      </w:r>
      <w:r w:rsidR="005D3AE0">
        <w:rPr>
          <w:noProof/>
        </w:rPr>
        <w:noBreakHyphen/>
        <w:t>7</w:t>
      </w:r>
      <w:r>
        <w:fldChar w:fldCharType="end"/>
      </w:r>
      <w:r w:rsidRPr="009635D1">
        <w:t xml:space="preserve">, a higher frequency of 3.3 Hz reduces </w:t>
      </w:r>
      <w:r>
        <w:t xml:space="preserve">the </w:t>
      </w:r>
      <w:r w:rsidRPr="009635D1">
        <w:t>bubble radius at detachment, compared to a lower frequency of 1.6 Hz.</w:t>
      </w:r>
      <w:r>
        <w:t xml:space="preserve">   </w:t>
      </w:r>
    </w:p>
    <w:p w14:paraId="341E73F1" w14:textId="77777777" w:rsidR="008168D8" w:rsidRDefault="008168D8" w:rsidP="00EA5CD1">
      <w:pPr>
        <w:spacing w:line="276" w:lineRule="auto"/>
        <w:jc w:val="center"/>
      </w:pPr>
      <w:r>
        <w:rPr>
          <w:noProof/>
          <w:lang w:eastAsia="en-GB"/>
        </w:rPr>
        <w:lastRenderedPageBreak/>
        <w:drawing>
          <wp:inline distT="0" distB="0" distL="0" distR="0" wp14:anchorId="6C4F3B5E" wp14:editId="2DAF8744">
            <wp:extent cx="3826383" cy="3098307"/>
            <wp:effectExtent l="0" t="0" r="0" b="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828460" cy="3099989"/>
                    </a:xfrm>
                    <a:prstGeom prst="rect">
                      <a:avLst/>
                    </a:prstGeom>
                  </pic:spPr>
                </pic:pic>
              </a:graphicData>
            </a:graphic>
          </wp:inline>
        </w:drawing>
      </w:r>
    </w:p>
    <w:p w14:paraId="0F52B33B" w14:textId="0A7FED29" w:rsidR="008168D8" w:rsidRPr="007A5A0B" w:rsidRDefault="008168D8" w:rsidP="00EA5CD1">
      <w:pPr>
        <w:pStyle w:val="Caption"/>
        <w:spacing w:line="276" w:lineRule="auto"/>
      </w:pPr>
      <w:bookmarkStart w:id="143" w:name="_Ref448991081"/>
      <w:bookmarkStart w:id="144" w:name="_Toc474686580"/>
      <w:r>
        <w:t xml:space="preserve">Figure </w:t>
      </w:r>
      <w:fldSimple w:instr=" STYLEREF 1 \s ">
        <w:r w:rsidR="005D3AE0">
          <w:rPr>
            <w:noProof/>
          </w:rPr>
          <w:t>3</w:t>
        </w:r>
      </w:fldSimple>
      <w:r w:rsidR="00F02E7D">
        <w:noBreakHyphen/>
      </w:r>
      <w:fldSimple w:instr=" SEQ Figure \* ARABIC \s 1 ">
        <w:r w:rsidR="005D3AE0">
          <w:rPr>
            <w:noProof/>
          </w:rPr>
          <w:t>7</w:t>
        </w:r>
      </w:fldSimple>
      <w:bookmarkEnd w:id="143"/>
      <w:r>
        <w:t xml:space="preserve">.  Influence of frequency over bubble size production at the distributor plate predicted by Equation 3-3. Bed radius 0.193 m, 100 rpm is 1.6 Hz, 200 rpm is 3.3 Hz, </w:t>
      </w:r>
      <w:r w:rsidRPr="009635D1">
        <w:t xml:space="preserve">where </w:t>
      </w:r>
      <m:oMath>
        <m:sSub>
          <m:sSubPr>
            <m:ctrlPr>
              <w:rPr>
                <w:rFonts w:ascii="Cambria Math" w:hAnsi="Cambria Math"/>
                <w:i/>
              </w:rPr>
            </m:ctrlPr>
          </m:sSubPr>
          <m:e>
            <m:r>
              <w:rPr>
                <w:rFonts w:ascii="Cambria Math" w:hAnsi="Cambria Math"/>
              </w:rPr>
              <m:t>r</m:t>
            </m:r>
          </m:e>
          <m:sub>
            <m:r>
              <w:rPr>
                <w:rFonts w:ascii="Cambria Math" w:hAnsi="Cambria Math"/>
              </w:rPr>
              <m:t>bd</m:t>
            </m:r>
          </m:sub>
        </m:sSub>
      </m:oMath>
      <w:r w:rsidRPr="009635D1">
        <w:t xml:space="preserve"> </w:t>
      </w:r>
      <w:r>
        <w:t>is</w:t>
      </w:r>
      <w:r w:rsidRPr="009635D1">
        <w:t xml:space="preserve"> bubble radius at detachment (m), </w:t>
      </w:r>
      <m:oMath>
        <m:r>
          <w:rPr>
            <w:rFonts w:ascii="Cambria Math" w:hAnsi="Cambria Math"/>
          </w:rPr>
          <m:t>r</m:t>
        </m:r>
      </m:oMath>
      <w:r w:rsidRPr="009635D1">
        <w:t xml:space="preserve"> </w:t>
      </w:r>
      <w:r>
        <w:t>is</w:t>
      </w:r>
      <w:r w:rsidRPr="009635D1">
        <w:t xml:space="preserve"> radial coordinate and </w:t>
      </w:r>
      <m:oMath>
        <m:r>
          <w:rPr>
            <w:rFonts w:ascii="Cambria Math" w:hAnsi="Cambria Math"/>
          </w:rPr>
          <m:t>R</m:t>
        </m:r>
      </m:oMath>
      <w:r w:rsidRPr="009635D1">
        <w:t xml:space="preserve"> is the bed radius (m)</w:t>
      </w:r>
      <w:r w:rsidRPr="00236602">
        <w:t xml:space="preserve"> </w:t>
      </w:r>
      <w:r>
        <w:fldChar w:fldCharType="begin" w:fldLock="1"/>
      </w:r>
      <w:r w:rsidR="00D37BCC">
        <w:instrText>ADDIN CSL_CITATION { "citationItems" : [ { "id" : "ITEM-1", "itemData" : { "DOI" : "10.1016/j.ijmultiphaseflow.2009.04.005", "ISSN" : "03019322", "author" : [ { "dropping-particle" : "", "family" : "Sobrino", "given" : "C.", "non-dropping-particle" : "", "parse-names" : false, "suffix" : "" }, { "dropping-particle" : "", "family" : "Acosta-Iborra", "given" : "a.", "non-dropping-particle" : "", "parse-names" : false, "suffix" : "" }, { "dropping-particle" : "", "family" : "Santana", "given" : "D.", "non-dropping-particle" : "", "parse-names" : false, "suffix" : "" }, { "dropping-particle" : "", "family" : "Vega", "given" : "M.", "non-dropping-particle" : "de", "parse-names" : false, "suffix" : "" } ], "container-title" : "International Journal of Multiphase Flow", "id" : "ITEM-1", "issue" : "10", "issued" : { "date-parts" : [ [ "2009", "10" ] ] }, "page" : "970-976", "publisher" : "Elsevier Ltd", "title" : "Bubble characteristics in a bubbling fluidized bed with a rotating distributor", "type" : "article-journal", "volume" : "35" }, "uris" : [ "http://www.mendeley.com/documents/?uuid=0c6302e3-8db3-4b6b-a729-6771c8cd7845" ] } ], "mendeley" : { "formattedCitation" : "(Sobrino et al. 2009)", "plainTextFormattedCitation" : "(Sobrino et al. 2009)", "previouslyFormattedCitation" : "(Sobrino et al. 2009)" }, "properties" : { "noteIndex" : 0 }, "schema" : "https://github.com/citation-style-language/schema/raw/master/csl-citation.json" }</w:instrText>
      </w:r>
      <w:r>
        <w:fldChar w:fldCharType="separate"/>
      </w:r>
      <w:r w:rsidR="00352AE9" w:rsidRPr="00352AE9">
        <w:rPr>
          <w:noProof/>
        </w:rPr>
        <w:t>(Sobrino et al. 2009)</w:t>
      </w:r>
      <w:r>
        <w:fldChar w:fldCharType="end"/>
      </w:r>
      <w:r w:rsidRPr="009635D1">
        <w:t>.</w:t>
      </w:r>
      <w:bookmarkEnd w:id="144"/>
    </w:p>
    <w:p w14:paraId="72B28744" w14:textId="77777777" w:rsidR="008168D8" w:rsidRDefault="008168D8" w:rsidP="00EA5CD1">
      <w:pPr>
        <w:spacing w:line="276" w:lineRule="auto"/>
      </w:pPr>
    </w:p>
    <w:p w14:paraId="45FC3BAE" w14:textId="6B2D1F17" w:rsidR="008168D8" w:rsidRDefault="008168D8" w:rsidP="00EA5CD1">
      <w:pPr>
        <w:spacing w:line="276" w:lineRule="auto"/>
      </w:pPr>
      <w:r w:rsidRPr="00C30971">
        <w:fldChar w:fldCharType="begin" w:fldLock="1"/>
      </w:r>
      <w:r w:rsidR="00D37BCC">
        <w:instrText>ADDIN CSL_CITATION { "citationItems" : [ { "id" : "ITEM-1", "itemData" : { "DOI" : "10.1016/j.cej.2003.08.007", "ISSN" : "13858947", "author" : [ { "dropping-particle" : "", "family" : "Coppens", "given" : "Marc-Olivier", "non-dropping-particle" : "", "parse-names" : false, "suffix" : "" }, { "dropping-particle" : "", "family" : "Ommen", "given" : "J. Ruud", "non-dropping-particle" : "van", "parse-names" : false, "suffix" : "" } ], "container-title" : "Chemical Engineering Journal", "id" : "ITEM-1", "issue" : "1-3", "issued" : { "date-parts" : [ [ "2003", "12" ] ] }, "page" : "117-124", "title" : "Structuring chaotic fluidized beds", "type" : "article-journal", "volume" : "96" }, "uris" : [ "http://www.mendeley.com/documents/?uuid=8d8ea52b-e562-44f1-ba09-b5e5953caa9e" ] } ], "mendeley" : { "formattedCitation" : "(Coppens &amp; van Ommen 2003)", "manualFormatting" : "Coppens &amp; van Ommen (2003)", "plainTextFormattedCitation" : "(Coppens &amp; van Ommen 2003)", "previouslyFormattedCitation" : "(Coppens &amp; van Ommen 2003)" }, "properties" : { "noteIndex" : 0 }, "schema" : "https://github.com/citation-style-language/schema/raw/master/csl-citation.json" }</w:instrText>
      </w:r>
      <w:r w:rsidRPr="00C30971">
        <w:fldChar w:fldCharType="separate"/>
      </w:r>
      <w:r w:rsidRPr="00C92C7E">
        <w:rPr>
          <w:noProof/>
        </w:rPr>
        <w:t xml:space="preserve">Coppens &amp; van Ommen </w:t>
      </w:r>
      <w:r>
        <w:rPr>
          <w:noProof/>
        </w:rPr>
        <w:t>(</w:t>
      </w:r>
      <w:r w:rsidRPr="00C92C7E">
        <w:rPr>
          <w:noProof/>
        </w:rPr>
        <w:t>2003)</w:t>
      </w:r>
      <w:r w:rsidRPr="00C30971">
        <w:fldChar w:fldCharType="end"/>
      </w:r>
      <w:r w:rsidRPr="00C30971">
        <w:t xml:space="preserve"> used 200</w:t>
      </w:r>
      <w:r>
        <w:t xml:space="preserve"> </w:t>
      </w:r>
      <w:r w:rsidRPr="00C30971">
        <w:t xml:space="preserve">µm sand particles in a 2D bed </w:t>
      </w:r>
      <w:r>
        <w:t>of 400 mm width to</w:t>
      </w:r>
      <w:r w:rsidRPr="00C30971">
        <w:t xml:space="preserve"> </w:t>
      </w:r>
      <w:r>
        <w:t>s</w:t>
      </w:r>
      <w:r w:rsidRPr="00C30971">
        <w:t xml:space="preserve">tudy bubble </w:t>
      </w:r>
      <w:r>
        <w:t>forma</w:t>
      </w:r>
      <w:r w:rsidRPr="00C30971">
        <w:t xml:space="preserve">tion characteristics.  </w:t>
      </w:r>
      <w:r>
        <w:t>T</w:t>
      </w:r>
      <w:r w:rsidRPr="00C30971">
        <w:t xml:space="preserve">he pulsation frequency </w:t>
      </w:r>
      <w:r>
        <w:t xml:space="preserve">was varied between </w:t>
      </w:r>
      <w:r w:rsidRPr="00C30971">
        <w:t xml:space="preserve">2.5 </w:t>
      </w:r>
      <w:r>
        <w:t xml:space="preserve">and </w:t>
      </w:r>
      <w:r w:rsidRPr="00C30971">
        <w:t>7 Hz</w:t>
      </w:r>
      <w:r>
        <w:t>. Under pulsed flow, b</w:t>
      </w:r>
      <w:r w:rsidRPr="00C30971">
        <w:t xml:space="preserve">ubbles </w:t>
      </w:r>
      <w:r>
        <w:t>were</w:t>
      </w:r>
      <w:r w:rsidRPr="00C30971">
        <w:t xml:space="preserve"> produced in regular rows, with each row </w:t>
      </w:r>
      <w:r>
        <w:t>staggered in relation</w:t>
      </w:r>
      <w:r w:rsidRPr="00C30971">
        <w:t xml:space="preserve"> to the position of the last row</w:t>
      </w:r>
      <w:r>
        <w:t>.  This effect is demonstrated in</w:t>
      </w:r>
      <w:r w:rsidRPr="00C30971">
        <w:t xml:space="preserve"> </w:t>
      </w:r>
      <w:r>
        <w:fldChar w:fldCharType="begin"/>
      </w:r>
      <w:r>
        <w:instrText xml:space="preserve"> REF _Ref448991301 \h  \* MERGEFORMAT </w:instrText>
      </w:r>
      <w:r>
        <w:fldChar w:fldCharType="separate"/>
      </w:r>
      <w:r w:rsidR="005D3AE0">
        <w:t xml:space="preserve">Figure </w:t>
      </w:r>
      <w:r w:rsidR="005D3AE0">
        <w:rPr>
          <w:noProof/>
        </w:rPr>
        <w:t>3</w:t>
      </w:r>
      <w:r w:rsidR="005D3AE0">
        <w:rPr>
          <w:noProof/>
        </w:rPr>
        <w:noBreakHyphen/>
        <w:t>8</w:t>
      </w:r>
      <w:r>
        <w:fldChar w:fldCharType="end"/>
      </w:r>
      <w:r w:rsidRPr="00C30971">
        <w:t xml:space="preserve">.  </w:t>
      </w:r>
      <w:r>
        <w:t xml:space="preserve">The ordered bubbles demonstrate a </w:t>
      </w:r>
      <w:r w:rsidRPr="00C30971">
        <w:t>reduc</w:t>
      </w:r>
      <w:r>
        <w:t>tion in</w:t>
      </w:r>
      <w:r w:rsidRPr="00C30971">
        <w:t xml:space="preserve"> the chaotic behaviour of fluidised beds by applying a puls</w:t>
      </w:r>
      <w:r>
        <w:t>ed</w:t>
      </w:r>
      <w:r w:rsidRPr="00C30971">
        <w:t xml:space="preserve"> gas flow.  </w:t>
      </w:r>
      <w:r>
        <w:t xml:space="preserve">The bubble patterns seen in </w:t>
      </w:r>
      <w:r>
        <w:fldChar w:fldCharType="begin"/>
      </w:r>
      <w:r>
        <w:instrText xml:space="preserve"> REF _Ref448991301 \h  \* MERGEFORMAT </w:instrText>
      </w:r>
      <w:r>
        <w:fldChar w:fldCharType="separate"/>
      </w:r>
      <w:r w:rsidR="005D3AE0">
        <w:t xml:space="preserve">Figure </w:t>
      </w:r>
      <w:r w:rsidR="005D3AE0">
        <w:rPr>
          <w:noProof/>
        </w:rPr>
        <w:t>3</w:t>
      </w:r>
      <w:r w:rsidR="005D3AE0">
        <w:rPr>
          <w:noProof/>
        </w:rPr>
        <w:noBreakHyphen/>
        <w:t>8</w:t>
      </w:r>
      <w:r>
        <w:fldChar w:fldCharType="end"/>
      </w:r>
      <w:r>
        <w:t xml:space="preserve"> </w:t>
      </w:r>
      <w:r w:rsidRPr="009635D1">
        <w:t>were at flow rates of 0.2-0.7 m</w:t>
      </w:r>
      <w:r w:rsidRPr="009635D1">
        <w:rPr>
          <w:vertAlign w:val="superscript"/>
        </w:rPr>
        <w:t>3</w:t>
      </w:r>
      <w:r>
        <w:t>/s.  The effect of bubble order wa</w:t>
      </w:r>
      <w:r w:rsidRPr="00C30971">
        <w:t xml:space="preserve">s reduced at greater </w:t>
      </w:r>
      <w:r>
        <w:t>distances from the distributor plate</w:t>
      </w:r>
      <w:r w:rsidRPr="00C30971">
        <w:t xml:space="preserve">, </w:t>
      </w:r>
      <w:r>
        <w:t xml:space="preserve">and approached </w:t>
      </w:r>
      <w:r w:rsidRPr="00C30971">
        <w:t xml:space="preserve">continuous flow bubble patterns above a </w:t>
      </w:r>
      <w:r>
        <w:t xml:space="preserve">critical </w:t>
      </w:r>
      <w:r w:rsidRPr="00C30971">
        <w:t xml:space="preserve">height.  The loss of bubble order is explained by </w:t>
      </w:r>
      <w:r w:rsidRPr="00C30971">
        <w:fldChar w:fldCharType="begin" w:fldLock="1"/>
      </w:r>
      <w:r w:rsidR="00D37BCC">
        <w:instrText>ADDIN CSL_CITATION { "citationItems" : [ { "id" : "ITEM-1", "itemData" : { "DOI" : "10.1016/j.cej.2003.08.007", "ISSN" : "13858947", "author" : [ { "dropping-particle" : "", "family" : "Coppens", "given" : "Marc-Olivier", "non-dropping-particle" : "", "parse-names" : false, "suffix" : "" }, { "dropping-particle" : "", "family" : "Ommen", "given" : "J. Ruud", "non-dropping-particle" : "van", "parse-names" : false, "suffix" : "" } ], "container-title" : "Chemical Engineering Journal", "id" : "ITEM-1", "issue" : "1-3", "issued" : { "date-parts" : [ [ "2003", "12" ] ] }, "page" : "117-124", "title" : "Structuring chaotic fluidized beds", "type" : "article-journal", "volume" : "96" }, "uris" : [ "http://www.mendeley.com/documents/?uuid=8d8ea52b-e562-44f1-ba09-b5e5953caa9e" ] } ], "mendeley" : { "formattedCitation" : "(Coppens &amp; van Ommen 2003)", "manualFormatting" : "Coppens &amp; van Ommen (2003)", "plainTextFormattedCitation" : "(Coppens &amp; van Ommen 2003)", "previouslyFormattedCitation" : "(Coppens &amp; van Ommen 2003)" }, "properties" : { "noteIndex" : 0 }, "schema" : "https://github.com/citation-style-language/schema/raw/master/csl-citation.json" }</w:instrText>
      </w:r>
      <w:r w:rsidRPr="00C30971">
        <w:fldChar w:fldCharType="separate"/>
      </w:r>
      <w:r w:rsidRPr="00C30971">
        <w:rPr>
          <w:noProof/>
        </w:rPr>
        <w:t>Coppens &amp; van Ommen (2003)</w:t>
      </w:r>
      <w:r w:rsidRPr="00C30971">
        <w:fldChar w:fldCharType="end"/>
      </w:r>
      <w:r w:rsidRPr="00C30971">
        <w:t xml:space="preserve"> as caused by intrinsic instabilities and wall effects.  These regular bubble patterns when observed in a 3D bed were evident up to heights equal to the bed diameter.  </w:t>
      </w:r>
      <w:r>
        <w:t xml:space="preserve"> </w:t>
      </w:r>
    </w:p>
    <w:p w14:paraId="788A6557" w14:textId="77777777" w:rsidR="008168D8" w:rsidRPr="00C30971" w:rsidRDefault="008168D8" w:rsidP="00EA5CD1">
      <w:pPr>
        <w:spacing w:line="276" w:lineRule="auto"/>
      </w:pPr>
      <w:r>
        <w:t xml:space="preserve"> </w:t>
      </w:r>
      <w:r w:rsidRPr="00C30971">
        <w:rPr>
          <w:noProof/>
          <w:lang w:eastAsia="en-GB"/>
        </w:rPr>
        <w:drawing>
          <wp:inline distT="0" distB="0" distL="0" distR="0" wp14:anchorId="0375E800" wp14:editId="41E5117F">
            <wp:extent cx="5715000" cy="1469571"/>
            <wp:effectExtent l="0" t="0" r="0" b="0"/>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18141" t="33728" r="35454" b="45059"/>
                    <a:stretch/>
                  </pic:blipFill>
                  <pic:spPr bwMode="auto">
                    <a:xfrm>
                      <a:off x="0" y="0"/>
                      <a:ext cx="5732652" cy="1474110"/>
                    </a:xfrm>
                    <a:prstGeom prst="rect">
                      <a:avLst/>
                    </a:prstGeom>
                    <a:ln>
                      <a:noFill/>
                    </a:ln>
                    <a:extLst>
                      <a:ext uri="{53640926-AAD7-44D8-BBD7-CCE9431645EC}">
                        <a14:shadowObscured xmlns:a14="http://schemas.microsoft.com/office/drawing/2010/main"/>
                      </a:ext>
                    </a:extLst>
                  </pic:spPr>
                </pic:pic>
              </a:graphicData>
            </a:graphic>
          </wp:inline>
        </w:drawing>
      </w:r>
    </w:p>
    <w:p w14:paraId="705EA05B" w14:textId="2B561620" w:rsidR="008168D8" w:rsidRDefault="008168D8" w:rsidP="00EA5CD1">
      <w:pPr>
        <w:pStyle w:val="Caption"/>
        <w:spacing w:line="276" w:lineRule="auto"/>
      </w:pPr>
      <w:bookmarkStart w:id="145" w:name="_Ref448991301"/>
      <w:bookmarkStart w:id="146" w:name="_Toc474686581"/>
      <w:r>
        <w:t xml:space="preserve">Figure </w:t>
      </w:r>
      <w:fldSimple w:instr=" STYLEREF 1 \s ">
        <w:r w:rsidR="005D3AE0">
          <w:rPr>
            <w:noProof/>
          </w:rPr>
          <w:t>3</w:t>
        </w:r>
      </w:fldSimple>
      <w:r w:rsidR="00F02E7D">
        <w:noBreakHyphen/>
      </w:r>
      <w:fldSimple w:instr=" SEQ Figure \* ARABIC \s 1 ">
        <w:r w:rsidR="005D3AE0">
          <w:rPr>
            <w:noProof/>
          </w:rPr>
          <w:t>8</w:t>
        </w:r>
      </w:fldSimple>
      <w:bookmarkEnd w:id="145"/>
      <w:r w:rsidRPr="00C30971">
        <w:t xml:space="preserve">. </w:t>
      </w:r>
      <w:r>
        <w:t xml:space="preserve"> </w:t>
      </w:r>
      <w:r w:rsidRPr="00C30971">
        <w:t>Bubble characteristics in a 2D bed. Bed 43 x 40 cm, f 3.5 Hz, a), b), c) and d) are the same bed in time serie</w:t>
      </w:r>
      <w:r>
        <w:t xml:space="preserve">s </w:t>
      </w:r>
      <w:r w:rsidRPr="00C30971">
        <w:fldChar w:fldCharType="begin" w:fldLock="1"/>
      </w:r>
      <w:r w:rsidR="00D37BCC">
        <w:instrText>ADDIN CSL_CITATION { "citationItems" : [ { "id" : "ITEM-1", "itemData" : { "DOI" : "10.1016/j.cej.2003.08.007", "ISSN" : "13858947", "author" : [ { "dropping-particle" : "", "family" : "Coppens", "given" : "Marc-Olivier", "non-dropping-particle" : "", "parse-names" : false, "suffix" : "" }, { "dropping-particle" : "", "family" : "Ommen", "given" : "J. Ruud", "non-dropping-particle" : "van", "parse-names" : false, "suffix" : "" } ], "container-title" : "Chemical Engineering Journal", "id" : "ITEM-1", "issue" : "1-3", "issued" : { "date-parts" : [ [ "2003", "12" ] ] }, "page" : "117-124", "title" : "Structuring chaotic fluidized beds", "type" : "article-journal", "volume" : "96" }, "uris" : [ "http://www.mendeley.com/documents/?uuid=8d8ea52b-e562-44f1-ba09-b5e5953caa9e" ] } ], "mendeley" : { "formattedCitation" : "(Coppens &amp; van Ommen 2003)", "plainTextFormattedCitation" : "(Coppens &amp; van Ommen 2003)", "previouslyFormattedCitation" : "(Coppens &amp; van Ommen 2003)" }, "properties" : { "noteIndex" : 0 }, "schema" : "https://github.com/citation-style-language/schema/raw/master/csl-citation.json" }</w:instrText>
      </w:r>
      <w:r w:rsidRPr="00C30971">
        <w:fldChar w:fldCharType="separate"/>
      </w:r>
      <w:r w:rsidR="00352AE9" w:rsidRPr="00352AE9">
        <w:rPr>
          <w:noProof/>
        </w:rPr>
        <w:t>(Coppens &amp; van Ommen 2003)</w:t>
      </w:r>
      <w:r w:rsidRPr="00C30971">
        <w:fldChar w:fldCharType="end"/>
      </w:r>
      <w:r>
        <w:t>.</w:t>
      </w:r>
      <w:bookmarkEnd w:id="146"/>
    </w:p>
    <w:p w14:paraId="793AB6AB" w14:textId="77777777" w:rsidR="008168D8" w:rsidRDefault="008168D8" w:rsidP="00EA5CD1">
      <w:pPr>
        <w:spacing w:line="276" w:lineRule="auto"/>
      </w:pPr>
    </w:p>
    <w:p w14:paraId="5C7EC8D0" w14:textId="78B35D87" w:rsidR="008168D8" w:rsidRDefault="008168D8" w:rsidP="00EA5CD1">
      <w:pPr>
        <w:spacing w:line="276" w:lineRule="auto"/>
      </w:pPr>
      <w:r>
        <w:lastRenderedPageBreak/>
        <w:t xml:space="preserve">In contrast to other authors who produced smaller bubbles under pulsed flow compared to continuous flow (e.g. </w:t>
      </w:r>
      <w:r>
        <w:fldChar w:fldCharType="begin" w:fldLock="1"/>
      </w:r>
      <w:r w:rsidR="00D37BCC">
        <w:instrText>ADDIN CSL_CITATION { "citationItems" : [ { "id" : "ITEM-1", "itemData" : { "author" : [ { "dropping-particle" : "", "family" : "Wong", "given" : "H W", "non-dropping-particle" : "", "parse-names" : false, "suffix" : "" }, { "dropping-particle" : "", "family" : "Baird", "given" : "M H I", "non-dropping-particle" : "", "parse-names" : false, "suffix" : "" } ], "container-title" : "The Chemical Engineering Journal", "id" : "ITEM-1", "issue" : "2", "issued" : { "date-parts" : [ [ "1971" ] ] }, "page" : "104-113", "title" : "Fluidisation in a pulsed gas flow", "type" : "article-journal", "volume" : "2" }, "uris" : [ "http://www.mendeley.com/documents/?uuid=0e8913b2-7e66-48d0-ba71-979413630cf8" ] }, { "id" : "ITEM-2", "itemData" : { "author" : [ { "dropping-particle" : "", "family" : "Koksal", "given" : "Murat", "non-dropping-particle" : "", "parse-names" : false, "suffix" : "" }, { "dropping-particle" : "", "family" : "Vural", "given" : "Hiseyin", "non-dropping-particle" : "", "parse-names" : false, "suffix" : "" } ], "container-title" : "Powder Technology", "id" : "ITEM-2", "issue" : "3", "issued" : { "date-parts" : [ [ "1998" ] ] }, "page" : "205-213", "title" : "Bubble size control in a two-dimensional fluidized bed using a moving double plate distributor", "type" : "article-journal", "volume" : "95" }, "uris" : [ "http://www.mendeley.com/documents/?uuid=6747b9bc-7cc0-42c1-94f0-728a7fddc7b1" ] }, { "id" : "ITEM-3", "itemData" : { "DOI" : "10.1002/htj.10038", "ISSN" : "1099-2871", "author" : [ { "dropping-particle" : "", "family" : "Nishimura", "given" : "Akira", "non-dropping-particle" : "", "parse-names" : false, "suffix" : "" }, { "dropping-particle" : "", "family" : "Deguchi", "given" : "Seiichi", "non-dropping-particle" : "", "parse-names" : false, "suffix" : "" }, { "dropping-particle" : "", "family" : "Matsuda", "given" : "Hitoki", "non-dropping-particle" : "", "parse-names" : false, "suffix" : "" }, { "dropping-particle" : "", "family" : "Hasatani", "given" : "Masanobu", "non-dropping-particle" : "", "parse-names" : false, "suffix" : "" }, { "dropping-particle" : "", "family" : "Mujumdar", "given" : "Arun S.", "non-dropping-particle" : "", "parse-names" : false, "suffix" : "" } ], "container-title" : "Heat Transfer Asian Research", "id" : "ITEM-3", "issue" : "4", "issued" : { "date-parts" : [ [ "2002", "6", "24" ] ] }, "page" : "307-319", "title" : "Heat transfer characteristics in a pulsating fluidized bed in relation to bubble characteristics", "type" : "article-journal", "volume" : "31" }, "uris" : [ "http://www.mendeley.com/documents/?uuid=03844e89-7818-48d3-9995-8e29680b4819" ] }, { "id" : "ITEM-4",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4",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Wong &amp; Baird 1971; Koksal &amp; Vural 1998; Nishimura et al. 2002; Bizhaem &amp; Tabrizi 2013)", "manualFormatting" : "Wong &amp; Baird 1971; Koksal &amp; Vural 1998; Nishimura et al. 2002; Bizhaem &amp; Tabrizi 2013)", "plainTextFormattedCitation" : "(Wong &amp; Baird 1971; Koksal &amp; Vural 1998; Nishimura et al. 2002; Bizhaem &amp; Tabrizi 2013)", "previouslyFormattedCitation" : "(Wong &amp; Baird 1971; Koksal &amp; Vural 1998; Nishimura et al. 2002; Bizhaem &amp; Tabrizi 2013)" }, "properties" : { "noteIndex" : 0 }, "schema" : "https://github.com/citation-style-language/schema/raw/master/csl-citation.json" }</w:instrText>
      </w:r>
      <w:r>
        <w:fldChar w:fldCharType="separate"/>
      </w:r>
      <w:r w:rsidRPr="0042618C">
        <w:rPr>
          <w:noProof/>
        </w:rPr>
        <w:t>Wong &amp; Baird 1971; Koksal &amp; Vural 1998; Nishimura et al. 2002; Bizhaem &amp; Tabrizi 2013)</w:t>
      </w:r>
      <w:r>
        <w:fldChar w:fldCharType="end"/>
      </w:r>
      <w:r>
        <w:t xml:space="preserve">, </w:t>
      </w:r>
      <w:r>
        <w:fldChar w:fldCharType="begin" w:fldLock="1"/>
      </w:r>
      <w:r w:rsidR="00D37BCC">
        <w:instrText>ADDIN CSL_CITATION { "citationItems" : [ { "id" : "ITEM-1", "itemData" : { "DOI" : "10.1021/ie200933k", "ISSN" : "0888-5885", "author" : [ { "dropping-particle" : "", "family" : "Hadi", "given" : "Bashar", "non-dropping-particle" : "", "parse-names" : false, "suffix" : "" }, { "dropping-particle" : "", "family" : "Ommen", "given" : "J. Ruud", "non-dropping-particle" : "van", "parse-names" : false, "suffix" : "" }, { "dropping-particle" : "", "family" : "Coppens", "given" : "Marc-Olivier", "non-dropping-particle" : "", "parse-names" : false, "suffix" : "" } ], "container-title" : "Industrial &amp; Engineering Chemistry Research", "id" : "ITEM-1", "issue" : "4", "issued" : { "date-parts" : [ [ "2012", "2" ] ] }, "page" : "1713-1720", "title" : "Enhanced Particle Mixing in Pulsed Fluidized Beds and the Effect of Internals", "type" : "article-journal", "volume" : "51" }, "uris" : [ "http://www.mendeley.com/documents/?uuid=4927529b-d4a8-4c07-8b4c-373b205f8742" ] } ], "mendeley" : { "formattedCitation" : "(Hadi et al. 2012)", "manualFormatting" : "Hadi et al. (2012)", "plainTextFormattedCitation" : "(Hadi et al. 2012)", "previouslyFormattedCitation" : "(Hadi et al. 2012)" }, "properties" : { "noteIndex" : 0 }, "schema" : "https://github.com/citation-style-language/schema/raw/master/csl-citation.json" }</w:instrText>
      </w:r>
      <w:r>
        <w:fldChar w:fldCharType="separate"/>
      </w:r>
      <w:r w:rsidRPr="00C92C7E">
        <w:rPr>
          <w:noProof/>
        </w:rPr>
        <w:t xml:space="preserve">Hadi et al. </w:t>
      </w:r>
      <w:r>
        <w:rPr>
          <w:noProof/>
        </w:rPr>
        <w:t>(</w:t>
      </w:r>
      <w:r w:rsidRPr="00C92C7E">
        <w:rPr>
          <w:noProof/>
        </w:rPr>
        <w:t>2012)</w:t>
      </w:r>
      <w:r>
        <w:fldChar w:fldCharType="end"/>
      </w:r>
      <w:r>
        <w:t xml:space="preserve"> produced larger bubbles.  They used a wide size distribution Group B powder in a 200 mm square bed with a solenoid controlled valve producing pulsation frequencies between 0.5 and 5 Hz, and found that bubbles formed under pulsed flow were larger than those under continuous flow (</w:t>
      </w:r>
      <w:r>
        <w:fldChar w:fldCharType="begin"/>
      </w:r>
      <w:r>
        <w:instrText xml:space="preserve"> REF _Ref448991359 \h  \* MERGEFORMAT </w:instrText>
      </w:r>
      <w:r>
        <w:fldChar w:fldCharType="separate"/>
      </w:r>
      <w:r w:rsidR="005D3AE0">
        <w:t xml:space="preserve">Figure </w:t>
      </w:r>
      <w:r w:rsidR="005D3AE0">
        <w:rPr>
          <w:noProof/>
        </w:rPr>
        <w:t>3</w:t>
      </w:r>
      <w:r w:rsidR="005D3AE0">
        <w:rPr>
          <w:noProof/>
        </w:rPr>
        <w:noBreakHyphen/>
        <w:t>9</w:t>
      </w:r>
      <w:r>
        <w:fldChar w:fldCharType="end"/>
      </w:r>
      <w:r>
        <w:t>).  I</w:t>
      </w:r>
      <w:r w:rsidRPr="009635D1">
        <w:t xml:space="preserve">n </w:t>
      </w:r>
      <w:r>
        <w:fldChar w:fldCharType="begin"/>
      </w:r>
      <w:r>
        <w:instrText xml:space="preserve"> REF _Ref448991359 \h  \* MERGEFORMAT </w:instrText>
      </w:r>
      <w:r>
        <w:fldChar w:fldCharType="separate"/>
      </w:r>
      <w:r w:rsidR="005D3AE0">
        <w:t xml:space="preserve">Figure </w:t>
      </w:r>
      <w:r w:rsidR="005D3AE0">
        <w:rPr>
          <w:noProof/>
        </w:rPr>
        <w:t>3</w:t>
      </w:r>
      <w:r w:rsidR="005D3AE0">
        <w:rPr>
          <w:noProof/>
        </w:rPr>
        <w:noBreakHyphen/>
        <w:t>9</w:t>
      </w:r>
      <w:r>
        <w:fldChar w:fldCharType="end"/>
      </w:r>
      <w:r>
        <w:t>,</w:t>
      </w:r>
      <w:r w:rsidRPr="009635D1">
        <w:t xml:space="preserve"> </w:t>
      </w:r>
      <w:r>
        <w:t>t</w:t>
      </w:r>
      <w:r w:rsidRPr="009635D1">
        <w:t>he bubble diameter is not presented as a true measurement, but rather a proportional estimation (ƴ)</w:t>
      </w:r>
      <w:r>
        <w:t>,</w:t>
      </w:r>
      <w:r w:rsidRPr="009635D1">
        <w:t xml:space="preserve"> as rising bubbles were measured by pressure sensors reading pressure waves.</w:t>
      </w:r>
      <w:r>
        <w:t xml:space="preserve">  The effect of pulsation was greater when a shallow bed was used, as under continuous flow the gas found the path of least resistance, but the motion of pulsation caused this path to change during each ‘on’ period creating greater bed mixing. When the static bed height was increased, the weight of the additional material caused the continuous and pulsed flows to exhibit similar characteristics.  When the bed depth was changed from 0.1 to 0.4 m in 0.1 m increments, the average bubble diameter increased from 0 to 7 mm under a continuous fluidisation regime in the 0.13 to 0.33 m/s range.  In contrast, the bubble diameter under pulsed flow at 3 Hz increases from 2 to 15 mm in a bed depth of 0.20 m and 5 to 30 mm in a bed depth of 0.40 m.  </w:t>
      </w:r>
    </w:p>
    <w:p w14:paraId="06EAB5CC" w14:textId="087D0A92" w:rsidR="008168D8" w:rsidRDefault="008168D8" w:rsidP="0083052F">
      <w:pPr>
        <w:spacing w:line="276" w:lineRule="auto"/>
        <w:jc w:val="center"/>
        <w:rPr>
          <w:noProof/>
        </w:rPr>
      </w:pPr>
      <w:r>
        <w:rPr>
          <w:noProof/>
          <w:lang w:eastAsia="en-GB"/>
        </w:rPr>
        <w:drawing>
          <wp:inline distT="0" distB="0" distL="0" distR="0" wp14:anchorId="2D03EAAD" wp14:editId="0BDD0E28">
            <wp:extent cx="3418779" cy="2438565"/>
            <wp:effectExtent l="0" t="0" r="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 - Hadi graph only.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438754" cy="2452813"/>
                    </a:xfrm>
                    <a:prstGeom prst="rect">
                      <a:avLst/>
                    </a:prstGeom>
                  </pic:spPr>
                </pic:pic>
              </a:graphicData>
            </a:graphic>
          </wp:inline>
        </w:drawing>
      </w:r>
      <w:r w:rsidR="0083052F">
        <w:rPr>
          <w:noProof/>
        </w:rPr>
        <w:t xml:space="preserve">   </w:t>
      </w:r>
      <w:r w:rsidR="0083052F">
        <w:rPr>
          <w:noProof/>
          <w:lang w:eastAsia="en-GB"/>
        </w:rPr>
        <w:drawing>
          <wp:inline distT="0" distB="0" distL="0" distR="0" wp14:anchorId="546D2ADD" wp14:editId="3A74BFEA">
            <wp:extent cx="727710" cy="997585"/>
            <wp:effectExtent l="0" t="0" r="0" b="0"/>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 - Hadi graph legend only.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727710" cy="997585"/>
                    </a:xfrm>
                    <a:prstGeom prst="rect">
                      <a:avLst/>
                    </a:prstGeom>
                  </pic:spPr>
                </pic:pic>
              </a:graphicData>
            </a:graphic>
          </wp:inline>
        </w:drawing>
      </w:r>
    </w:p>
    <w:p w14:paraId="754D0B9A" w14:textId="3CA05C60" w:rsidR="008168D8" w:rsidRDefault="008168D8" w:rsidP="00EA5CD1">
      <w:pPr>
        <w:pStyle w:val="Caption"/>
        <w:spacing w:line="276" w:lineRule="auto"/>
      </w:pPr>
      <w:bookmarkStart w:id="147" w:name="_Ref448991359"/>
      <w:bookmarkStart w:id="148" w:name="_Toc474686582"/>
      <w:r>
        <w:t xml:space="preserve">Figure </w:t>
      </w:r>
      <w:fldSimple w:instr=" STYLEREF 1 \s ">
        <w:r w:rsidR="005D3AE0">
          <w:rPr>
            <w:noProof/>
          </w:rPr>
          <w:t>3</w:t>
        </w:r>
      </w:fldSimple>
      <w:r w:rsidR="00F02E7D">
        <w:noBreakHyphen/>
      </w:r>
      <w:fldSimple w:instr=" SEQ Figure \* ARABIC \s 1 ">
        <w:r w:rsidR="005D3AE0">
          <w:rPr>
            <w:noProof/>
          </w:rPr>
          <w:t>9</w:t>
        </w:r>
      </w:fldSimple>
      <w:bookmarkEnd w:id="147"/>
      <w:r>
        <w:t xml:space="preserve">.  Estimated bubble size under continuous and pulsed flow fluidisation. Bed height 0.2 m, ƴ is proportionality constant, and </w:t>
      </w:r>
      <m:oMath>
        <m:sSub>
          <m:sSubPr>
            <m:ctrlPr>
              <w:rPr>
                <w:rFonts w:ascii="Cambria Math" w:hAnsi="Cambria Math"/>
                <w:i/>
              </w:rPr>
            </m:ctrlPr>
          </m:sSubPr>
          <m:e>
            <m:r>
              <w:rPr>
                <w:rFonts w:ascii="Cambria Math" w:hAnsi="Cambria Math"/>
              </w:rPr>
              <m:t>D</m:t>
            </m:r>
          </m:e>
          <m:sub>
            <m:r>
              <w:rPr>
                <w:rFonts w:ascii="Cambria Math" w:hAnsi="Cambria Math"/>
              </w:rPr>
              <m:t>b</m:t>
            </m:r>
          </m:sub>
        </m:sSub>
      </m:oMath>
      <w:r>
        <w:t xml:space="preserve"> is bubble diameter </w:t>
      </w:r>
      <w:r>
        <w:fldChar w:fldCharType="begin" w:fldLock="1"/>
      </w:r>
      <w:r w:rsidR="00D37BCC">
        <w:instrText>ADDIN CSL_CITATION { "citationItems" : [ { "id" : "ITEM-1", "itemData" : { "DOI" : "10.1021/ie200933k", "ISSN" : "0888-5885", "author" : [ { "dropping-particle" : "", "family" : "Hadi", "given" : "Bashar", "non-dropping-particle" : "", "parse-names" : false, "suffix" : "" }, { "dropping-particle" : "", "family" : "Ommen", "given" : "J. Ruud", "non-dropping-particle" : "van", "parse-names" : false, "suffix" : "" }, { "dropping-particle" : "", "family" : "Coppens", "given" : "Marc-Olivier", "non-dropping-particle" : "", "parse-names" : false, "suffix" : "" } ], "container-title" : "Industrial &amp; Engineering Chemistry Research", "id" : "ITEM-1", "issue" : "4", "issued" : { "date-parts" : [ [ "2012", "2" ] ] }, "page" : "1713-1720", "title" : "Enhanced Particle Mixing in Pulsed Fluidized Beds and the Effect of Internals", "type" : "article-journal", "volume" : "51" }, "uris" : [ "http://www.mendeley.com/documents/?uuid=4927529b-d4a8-4c07-8b4c-373b205f8742" ] } ], "mendeley" : { "formattedCitation" : "(Hadi et al. 2012)", "plainTextFormattedCitation" : "(Hadi et al. 2012)", "previouslyFormattedCitation" : "(Hadi et al. 2012)" }, "properties" : { "noteIndex" : 0 }, "schema" : "https://github.com/citation-style-language/schema/raw/master/csl-citation.json" }</w:instrText>
      </w:r>
      <w:r>
        <w:fldChar w:fldCharType="separate"/>
      </w:r>
      <w:r w:rsidR="00352AE9" w:rsidRPr="00352AE9">
        <w:rPr>
          <w:noProof/>
        </w:rPr>
        <w:t>(Hadi et al. 2012)</w:t>
      </w:r>
      <w:r>
        <w:fldChar w:fldCharType="end"/>
      </w:r>
      <w:r>
        <w:t>.</w:t>
      </w:r>
      <w:bookmarkEnd w:id="148"/>
    </w:p>
    <w:p w14:paraId="27C31180" w14:textId="77777777" w:rsidR="00681517" w:rsidRDefault="00681517" w:rsidP="00EA5CD1">
      <w:pPr>
        <w:spacing w:line="276" w:lineRule="auto"/>
      </w:pPr>
    </w:p>
    <w:p w14:paraId="400B48F3" w14:textId="77777777" w:rsidR="0083052F" w:rsidRDefault="00681517" w:rsidP="00EA5CD1">
      <w:pPr>
        <w:spacing w:line="276" w:lineRule="auto"/>
      </w:pPr>
      <w:r w:rsidRPr="00B10AD6">
        <w:t>Bubble velocity</w:t>
      </w:r>
      <w:r>
        <w:t>, in comparison to bubble size and shape,</w:t>
      </w:r>
      <w:r w:rsidRPr="00B10AD6">
        <w:t xml:space="preserve"> is difficult to measure due to bubbles splitting and collapsing and the bed settling in the ‘off’ period of slower pulsation frequencies.  For example, </w:t>
      </w:r>
      <w:r w:rsidRPr="00B10AD6">
        <w:fldChar w:fldCharType="begin" w:fldLock="1"/>
      </w:r>
      <w:r w:rsidR="00D37BCC">
        <w:instrText>ADDIN CSL_CITATION { "citationItems" : [ { "id" : "ITEM-1", "itemData" : { "author" : [ { "dropping-particle" : "", "family" : "Koksal", "given" : "Murat", "non-dropping-particle" : "", "parse-names" : false, "suffix" : "" }, { "dropping-particle" : "", "family" : "Vural", "given" : "Hiseyin", "non-dropping-particle" : "", "parse-names" : false, "suffix" : "" } ], "container-title" : "Powder Technology", "id" : "ITEM-1", "issue" : "3", "issued" : { "date-parts" : [ [ "1998" ] ] }, "page" : "205-213", "title" : "Bubble size control in a two-dimensional fluidized bed using a moving double plate distributor", "type" : "article-journal", "volume" : "95" }, "uris" : [ "http://www.mendeley.com/documents/?uuid=6747b9bc-7cc0-42c1-94f0-728a7fddc7b1" ] } ], "mendeley" : { "formattedCitation" : "(Koksal &amp; Vural 1998)", "manualFormatting" : "Koksal &amp; Vural's (1998)", "plainTextFormattedCitation" : "(Koksal &amp; Vural 1998)", "previouslyFormattedCitation" : "(Koksal &amp; Vural 1998)" }, "properties" : { "noteIndex" : 0 }, "schema" : "https://github.com/citation-style-language/schema/raw/master/csl-citation.json" }</w:instrText>
      </w:r>
      <w:r w:rsidRPr="00B10AD6">
        <w:fldChar w:fldCharType="separate"/>
      </w:r>
      <w:r w:rsidRPr="00C92C7E">
        <w:rPr>
          <w:noProof/>
        </w:rPr>
        <w:t>Koksal &amp; Vural</w:t>
      </w:r>
      <w:r>
        <w:rPr>
          <w:noProof/>
        </w:rPr>
        <w:t>'s</w:t>
      </w:r>
      <w:r w:rsidRPr="00C92C7E">
        <w:rPr>
          <w:noProof/>
        </w:rPr>
        <w:t xml:space="preserve"> </w:t>
      </w:r>
      <w:r>
        <w:rPr>
          <w:noProof/>
        </w:rPr>
        <w:t>(</w:t>
      </w:r>
      <w:r w:rsidRPr="00C92C7E">
        <w:rPr>
          <w:noProof/>
        </w:rPr>
        <w:t>1998)</w:t>
      </w:r>
      <w:r w:rsidRPr="00B10AD6">
        <w:fldChar w:fldCharType="end"/>
      </w:r>
      <w:r w:rsidRPr="00B10AD6">
        <w:t xml:space="preserve"> comparison of pulsed and continuous flow found uncertain results due to difficulties in measurements.  </w:t>
      </w:r>
      <w:r w:rsidRPr="00B10AD6">
        <w:fldChar w:fldCharType="begin" w:fldLock="1"/>
      </w:r>
      <w:r w:rsidR="00D37BCC">
        <w:instrText>ADDIN CSL_CITATION { "citationItems" : [ { "id" : "ITEM-1", "itemData" : { "DOI" : "10.1080/07373930903430785", "ISSN" : "0737-3937", "author" : [ { "dropping-particle" : "", "family" : "Li", "given" : "Zhanyong", "non-dropping-particle" : "", "parse-names" : false, "suffix" : "" }, { "dropping-particle" : "", "family" : "Su", "given" : "Weiguang", "non-dropping-particle" : "", "parse-names" : false, "suffix" : "" }, { "dropping-particle" : "", "family" : "Wu", "given" : "Zhonghua", "non-dropping-particle" : "", "parse-names" : false, "suffix" : "" }, { "dropping-particle" : "", "family" : "Wang", "given" : "Ruifang", "non-dropping-particle" : "", "parse-names" : false, "suffix" : "" }, { "dropping-particle" : "", "family" : "Mujumdar", "given" : "Arun S.", "non-dropping-particle" : "", "parse-names" : false, "suffix" : "" } ], "container-title" : "Drying Technology", "id" : "ITEM-1", "issue" : "1", "issued" : { "date-parts" : [ [ "2009", "12", "31" ] ] }, "page" : "78-93", "title" : "Investigation of flow behaviors and bubble characteristics of a pulse fluidized bed via CFD modeling", "type" : "article-journal", "volume" : "28" }, "uris" : [ "http://www.mendeley.com/documents/?uuid=7d554d6c-34dc-402c-8294-72b1260b9a64" ] } ], "mendeley" : { "formattedCitation" : "(Li et al. 2009)", "manualFormatting" : "Li et al. (2009)", "plainTextFormattedCitation" : "(Li et al. 2009)", "previouslyFormattedCitation" : "(Li et al. 2009)" }, "properties" : { "noteIndex" : 0 }, "schema" : "https://github.com/citation-style-language/schema/raw/master/csl-citation.json" }</w:instrText>
      </w:r>
      <w:r w:rsidRPr="00B10AD6">
        <w:fldChar w:fldCharType="separate"/>
      </w:r>
      <w:r w:rsidRPr="00C92C7E">
        <w:rPr>
          <w:noProof/>
        </w:rPr>
        <w:t xml:space="preserve">Li et al. </w:t>
      </w:r>
      <w:r>
        <w:rPr>
          <w:noProof/>
        </w:rPr>
        <w:t>(</w:t>
      </w:r>
      <w:r w:rsidRPr="00C92C7E">
        <w:rPr>
          <w:noProof/>
        </w:rPr>
        <w:t>2009)</w:t>
      </w:r>
      <w:r w:rsidRPr="00B10AD6">
        <w:fldChar w:fldCharType="end"/>
      </w:r>
      <w:r w:rsidRPr="00B10AD6">
        <w:t xml:space="preserve"> found that at 4 Hz pulsation frequency</w:t>
      </w:r>
      <w:r>
        <w:t xml:space="preserve"> in a simulated 2D bed of 0.5 mm glass beads</w:t>
      </w:r>
      <w:r w:rsidRPr="00B10AD6">
        <w:t>, bubble ris</w:t>
      </w:r>
      <w:r>
        <w:t>e</w:t>
      </w:r>
      <w:r w:rsidRPr="00B10AD6">
        <w:t xml:space="preserve"> velocity was more stable than under continuous flow fluidisation.  </w:t>
      </w:r>
    </w:p>
    <w:p w14:paraId="01832D67" w14:textId="0BFA57D0" w:rsidR="00681517" w:rsidRDefault="00681517" w:rsidP="00EA5CD1">
      <w:pPr>
        <w:spacing w:line="276" w:lineRule="auto"/>
      </w:pPr>
      <w:r>
        <w:fldChar w:fldCharType="begin" w:fldLock="1"/>
      </w:r>
      <w:r w:rsidR="00D37BCC">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manualFormatting" : "Bizhaem &amp; Tabrizi (2013)", "plainTextFormattedCitation" : "(Bizhaem &amp; Tabrizi 2013)", "previouslyFormattedCitation" : "(Bizhaem &amp; Tabrizi 2013)" }, "properties" : { "noteIndex" : 0 }, "schema" : "https://github.com/citation-style-language/schema/raw/master/csl-citation.json" }</w:instrText>
      </w:r>
      <w:r>
        <w:fldChar w:fldCharType="separate"/>
      </w:r>
      <w:r w:rsidRPr="0042618C">
        <w:rPr>
          <w:noProof/>
        </w:rPr>
        <w:t xml:space="preserve">Bizhaem &amp; Tabrizi </w:t>
      </w:r>
      <w:r>
        <w:rPr>
          <w:noProof/>
        </w:rPr>
        <w:t>(</w:t>
      </w:r>
      <w:r w:rsidRPr="0042618C">
        <w:rPr>
          <w:noProof/>
        </w:rPr>
        <w:t>2013)</w:t>
      </w:r>
      <w:r>
        <w:fldChar w:fldCharType="end"/>
      </w:r>
      <w:r>
        <w:t xml:space="preserve"> conducted a study with Group A 95 μm aluminia particles using a solenoid controlled valve producing 1-10 Hz, and found bubble velocity decreased at higher frequencies.  </w:t>
      </w:r>
      <w:r>
        <w:fldChar w:fldCharType="begin" w:fldLock="1"/>
      </w:r>
      <w:r w:rsidR="00D37BCC">
        <w:instrText>ADDIN CSL_CITATION { "citationItems" : [ { "id" : "ITEM-1", "itemData" : { "DOI" : "10.1016/j.ijmst.2013.04.015", "ISSN" : "20952686", "author" : [ { "dropping-particle" : "", "family" : "Dong", "given" : "Liang", "non-dropping-particle" : "", "parse-names" : false, "suffix" : "" }, { "dropping-particle" : "", "family" : "Yuemin", "given" : "Zhao", "non-dropping-particle" : "", "parse-names" : false, "suffix" : "" }, { "dropping-particle" : "", "family" : "Zhenfu", "given" : "Luo", "non-dropping-particle" : "", "parse-names" : false, "suffix" : "" }, { "dropping-particle" : "", "family" : "Chenlong", "given" : "Duan", "non-dropping-particle" : "", "parse-names" : false, "suffix" : "" }, { "dropping-particle" : "", "family" : "Yingwei", "given" : "Wang", "non-dropping-particle" : "", "parse-names" : false, "suffix" : "" }, { "dropping-particle" : "", "family" : "Xuliang", "given" : "Yang", "non-dropping-particle" : "", "parse-names" : false, "suffix" : "" }, { "dropping-particle" : "", "family" : "Bo", "given" : "Zhang", "non-dropping-particle" : "", "parse-names" : false, "suffix" : "" } ], "container-title" : "International Journal of Mining Science and Technology", "id" : "ITEM-1", "issue" : "2", "issued" : { "date-parts" : [ [ "2013", "3" ] ] }, "page" : "227-230", "publisher" : "China University of Mining &amp; Technology", "title" : "A model for predicting bubble rise velocity in a pulsed gas solid fluidized bed", "type" : "article-journal", "volume" : "23" }, "uris" : [ "http://www.mendeley.com/documents/?uuid=7ef786db-a2bf-469e-ba1a-92ee74ea95ff" ] } ], "mendeley" : { "formattedCitation" : "(Dong et al. 2013)", "manualFormatting" : "Dong et al. (2013)", "plainTextFormattedCitation" : "(Dong et al. 2013)", "previouslyFormattedCitation" : "(Dong et al. 2013)" }, "properties" : { "noteIndex" : 0 }, "schema" : "https://github.com/citation-style-language/schema/raw/master/csl-citation.json" }</w:instrText>
      </w:r>
      <w:r>
        <w:fldChar w:fldCharType="separate"/>
      </w:r>
      <w:r w:rsidRPr="00C92C7E">
        <w:rPr>
          <w:noProof/>
        </w:rPr>
        <w:t xml:space="preserve">Dong et al. </w:t>
      </w:r>
      <w:r>
        <w:rPr>
          <w:noProof/>
        </w:rPr>
        <w:t>(</w:t>
      </w:r>
      <w:r w:rsidRPr="00C92C7E">
        <w:rPr>
          <w:noProof/>
        </w:rPr>
        <w:t>2013)</w:t>
      </w:r>
      <w:r>
        <w:fldChar w:fldCharType="end"/>
      </w:r>
      <w:r>
        <w:t xml:space="preserve"> used Group B/D 0.12 mm magnetite powder to study bubble rise velocity through a 2D bed.  They derived an empirical correlation to predict the bubble rise velocity as a function of the pulsation frequency (Equation 3-4), as their experimental study demonstrated that the rise velocity fluctuated as a function of the pulsed flow fluidising veloc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681517" w14:paraId="0C851450" w14:textId="77777777" w:rsidTr="00C2391E">
        <w:tc>
          <w:tcPr>
            <w:tcW w:w="7479" w:type="dxa"/>
          </w:tcPr>
          <w:p w14:paraId="207169FD" w14:textId="67AB7837" w:rsidR="00681517" w:rsidRPr="006423AA" w:rsidRDefault="00BF4C3A" w:rsidP="00EA5CD1">
            <w:pPr>
              <w:spacing w:after="120" w:line="276" w:lineRule="auto"/>
            </w:pPr>
            <m:oMathPara>
              <m:oMath>
                <m:sSub>
                  <m:sSubPr>
                    <m:ctrlPr>
                      <w:rPr>
                        <w:rFonts w:ascii="Cambria Math" w:hAnsi="Cambria Math"/>
                        <w:bCs/>
                        <w:i/>
                      </w:rPr>
                    </m:ctrlPr>
                  </m:sSubPr>
                  <m:e>
                    <m:r>
                      <w:rPr>
                        <w:rFonts w:ascii="Cambria Math" w:hAnsi="Cambria Math"/>
                      </w:rPr>
                      <m:t>U</m:t>
                    </m:r>
                  </m:e>
                  <m:sub>
                    <m:r>
                      <w:rPr>
                        <w:rFonts w:ascii="Cambria Math" w:hAnsi="Cambria Math"/>
                      </w:rPr>
                      <m:t>b</m:t>
                    </m:r>
                  </m:sub>
                </m:sSub>
                <m:r>
                  <w:rPr>
                    <w:rFonts w:ascii="Cambria Math" w:hAnsi="Cambria Math"/>
                  </w:rPr>
                  <m:t>=ψ</m:t>
                </m:r>
                <m:d>
                  <m:dPr>
                    <m:ctrlPr>
                      <w:rPr>
                        <w:rFonts w:ascii="Cambria Math" w:hAnsi="Cambria Math"/>
                        <w:bCs/>
                        <w:i/>
                      </w:rPr>
                    </m:ctrlPr>
                  </m:dPr>
                  <m:e>
                    <m:sSub>
                      <m:sSubPr>
                        <m:ctrlPr>
                          <w:rPr>
                            <w:rFonts w:ascii="Cambria Math" w:hAnsi="Cambria Math"/>
                            <w:bCs/>
                            <w:i/>
                          </w:rPr>
                        </m:ctrlPr>
                      </m:sSubPr>
                      <m:e>
                        <m:r>
                          <w:rPr>
                            <w:rFonts w:ascii="Cambria Math" w:hAnsi="Cambria Math"/>
                          </w:rPr>
                          <m:t>U</m:t>
                        </m:r>
                      </m:e>
                      <m:sub>
                        <m:r>
                          <w:rPr>
                            <w:rFonts w:ascii="Cambria Math" w:hAnsi="Cambria Math"/>
                          </w:rPr>
                          <m:t>c</m:t>
                        </m:r>
                      </m:sub>
                    </m:sSub>
                    <m:r>
                      <w:rPr>
                        <w:rFonts w:ascii="Cambria Math" w:hAnsi="Cambria Math"/>
                      </w:rPr>
                      <m:t>+</m:t>
                    </m:r>
                    <m:sSub>
                      <m:sSubPr>
                        <m:ctrlPr>
                          <w:rPr>
                            <w:rFonts w:ascii="Cambria Math" w:hAnsi="Cambria Math"/>
                            <w:bCs/>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bCs/>
                            <w:i/>
                          </w:rPr>
                        </m:ctrlPr>
                      </m:sSubPr>
                      <m:e>
                        <m:r>
                          <w:rPr>
                            <w:rFonts w:ascii="Cambria Math" w:hAnsi="Cambria Math"/>
                          </w:rPr>
                          <m:t>U</m:t>
                        </m:r>
                      </m:e>
                      <m:sub>
                        <m:r>
                          <w:rPr>
                            <w:rFonts w:ascii="Cambria Math" w:hAnsi="Cambria Math"/>
                          </w:rPr>
                          <m:t>mf</m:t>
                        </m:r>
                      </m:sub>
                    </m:sSub>
                  </m:e>
                </m:d>
                <m:r>
                  <w:rPr>
                    <w:rFonts w:ascii="Cambria Math" w:hAnsi="Cambria Math"/>
                  </w:rPr>
                  <m:t>+</m:t>
                </m:r>
                <m:sSub>
                  <m:sSubPr>
                    <m:ctrlPr>
                      <w:rPr>
                        <w:rFonts w:ascii="Cambria Math" w:hAnsi="Cambria Math"/>
                        <w:bCs/>
                        <w:i/>
                      </w:rPr>
                    </m:ctrlPr>
                  </m:sSubPr>
                  <m:e>
                    <m:r>
                      <w:rPr>
                        <w:rFonts w:ascii="Cambria Math" w:hAnsi="Cambria Math"/>
                      </w:rPr>
                      <m:t>k</m:t>
                    </m:r>
                  </m:e>
                  <m:sub>
                    <m:r>
                      <w:rPr>
                        <w:rFonts w:ascii="Cambria Math" w:hAnsi="Cambria Math"/>
                      </w:rPr>
                      <m:t>p</m:t>
                    </m:r>
                  </m:sub>
                </m:sSub>
                <m:rad>
                  <m:radPr>
                    <m:degHide m:val="1"/>
                    <m:ctrlPr>
                      <w:rPr>
                        <w:rFonts w:ascii="Cambria Math" w:hAnsi="Cambria Math"/>
                        <w:bCs/>
                        <w:i/>
                      </w:rPr>
                    </m:ctrlPr>
                  </m:radPr>
                  <m:deg/>
                  <m:e>
                    <m:r>
                      <w:rPr>
                        <w:rFonts w:ascii="Cambria Math" w:hAnsi="Cambria Math"/>
                      </w:rPr>
                      <m:t>g</m:t>
                    </m:r>
                    <m:sSub>
                      <m:sSubPr>
                        <m:ctrlPr>
                          <w:rPr>
                            <w:rFonts w:ascii="Cambria Math" w:hAnsi="Cambria Math"/>
                            <w:bCs/>
                            <w:i/>
                          </w:rPr>
                        </m:ctrlPr>
                      </m:sSubPr>
                      <m:e>
                        <m:r>
                          <w:rPr>
                            <w:rFonts w:ascii="Cambria Math" w:hAnsi="Cambria Math"/>
                          </w:rPr>
                          <m:t>d</m:t>
                        </m:r>
                      </m:e>
                      <m:sub>
                        <m:r>
                          <w:rPr>
                            <w:rFonts w:ascii="Cambria Math" w:hAnsi="Cambria Math"/>
                          </w:rPr>
                          <m:t>b</m:t>
                        </m:r>
                      </m:sub>
                    </m:sSub>
                  </m:e>
                </m:rad>
              </m:oMath>
            </m:oMathPara>
          </w:p>
        </w:tc>
        <w:tc>
          <w:tcPr>
            <w:tcW w:w="1763" w:type="dxa"/>
            <w:vAlign w:val="center"/>
          </w:tcPr>
          <w:p w14:paraId="39FBD0C6" w14:textId="77777777" w:rsidR="00681517" w:rsidRDefault="00681517" w:rsidP="00EA5CD1">
            <w:pPr>
              <w:spacing w:after="120" w:line="276" w:lineRule="auto"/>
              <w:jc w:val="right"/>
            </w:pPr>
            <w:r>
              <w:t>Equation 3-4</w:t>
            </w:r>
          </w:p>
        </w:tc>
      </w:tr>
    </w:tbl>
    <w:p w14:paraId="1C0194C0" w14:textId="1ADD216B" w:rsidR="00681517" w:rsidRPr="00C8159C" w:rsidRDefault="00681517" w:rsidP="00EA5CD1">
      <w:pPr>
        <w:spacing w:line="276" w:lineRule="auto"/>
        <w:rPr>
          <w:bCs/>
        </w:rPr>
      </w:pPr>
      <w:r>
        <w:rPr>
          <w:bCs/>
        </w:rPr>
        <w:t xml:space="preserve">where </w:t>
      </w:r>
      <m:oMath>
        <m:sSub>
          <m:sSubPr>
            <m:ctrlPr>
              <w:rPr>
                <w:rFonts w:ascii="Cambria Math" w:hAnsi="Cambria Math"/>
                <w:bCs/>
                <w:i/>
              </w:rPr>
            </m:ctrlPr>
          </m:sSubPr>
          <m:e>
            <m:r>
              <w:rPr>
                <w:rFonts w:ascii="Cambria Math" w:hAnsi="Cambria Math"/>
              </w:rPr>
              <m:t>U</m:t>
            </m:r>
          </m:e>
          <m:sub>
            <m:r>
              <w:rPr>
                <w:rFonts w:ascii="Cambria Math" w:hAnsi="Cambria Math"/>
              </w:rPr>
              <m:t>b</m:t>
            </m:r>
          </m:sub>
        </m:sSub>
      </m:oMath>
      <w:r>
        <w:rPr>
          <w:bCs/>
        </w:rPr>
        <w:t xml:space="preserve"> is the bubble rise velocity, </w:t>
      </w:r>
      <m:oMath>
        <m:r>
          <w:rPr>
            <w:rFonts w:ascii="Cambria Math" w:hAnsi="Cambria Math"/>
          </w:rPr>
          <m:t>ψ</m:t>
        </m:r>
      </m:oMath>
      <w:r>
        <w:rPr>
          <w:bCs/>
        </w:rPr>
        <w:t xml:space="preserve"> = 0.4807 and </w:t>
      </w:r>
      <m:oMath>
        <m:sSub>
          <m:sSubPr>
            <m:ctrlPr>
              <w:rPr>
                <w:rFonts w:ascii="Cambria Math" w:hAnsi="Cambria Math"/>
                <w:bCs/>
                <w:i/>
              </w:rPr>
            </m:ctrlPr>
          </m:sSubPr>
          <m:e>
            <m:r>
              <w:rPr>
                <w:rFonts w:ascii="Cambria Math" w:hAnsi="Cambria Math"/>
              </w:rPr>
              <m:t>k</m:t>
            </m:r>
          </m:e>
          <m:sub>
            <m:r>
              <w:rPr>
                <w:rFonts w:ascii="Cambria Math" w:hAnsi="Cambria Math"/>
              </w:rPr>
              <m:t>p</m:t>
            </m:r>
          </m:sub>
        </m:sSub>
      </m:oMath>
      <w:r>
        <w:rPr>
          <w:bCs/>
        </w:rPr>
        <w:t xml:space="preserve"> = 0.1305, </w:t>
      </w:r>
      <m:oMath>
        <m:sSub>
          <m:sSubPr>
            <m:ctrlPr>
              <w:rPr>
                <w:rFonts w:ascii="Cambria Math" w:hAnsi="Cambria Math"/>
                <w:bCs/>
                <w:i/>
              </w:rPr>
            </m:ctrlPr>
          </m:sSubPr>
          <m:e>
            <m:r>
              <w:rPr>
                <w:rFonts w:ascii="Cambria Math" w:hAnsi="Cambria Math"/>
              </w:rPr>
              <m:t>U</m:t>
            </m:r>
          </m:e>
          <m:sub>
            <m:r>
              <w:rPr>
                <w:rFonts w:ascii="Cambria Math" w:hAnsi="Cambria Math"/>
              </w:rPr>
              <m:t>c</m:t>
            </m:r>
          </m:sub>
        </m:sSub>
      </m:oMath>
      <w:r>
        <w:rPr>
          <w:bCs/>
        </w:rPr>
        <w:t xml:space="preserve"> is the velocity of the continuous gas flow, </w:t>
      </w:r>
      <m:oMath>
        <m:sSub>
          <m:sSubPr>
            <m:ctrlPr>
              <w:rPr>
                <w:rFonts w:ascii="Cambria Math" w:hAnsi="Cambria Math"/>
                <w:bCs/>
                <w:i/>
              </w:rPr>
            </m:ctrlPr>
          </m:sSubPr>
          <m:e>
            <m:r>
              <w:rPr>
                <w:rFonts w:ascii="Cambria Math" w:hAnsi="Cambria Math"/>
              </w:rPr>
              <m:t>U</m:t>
            </m:r>
          </m:e>
          <m:sub>
            <m:r>
              <w:rPr>
                <w:rFonts w:ascii="Cambria Math" w:hAnsi="Cambria Math"/>
              </w:rPr>
              <m:t>p</m:t>
            </m:r>
          </m:sub>
        </m:sSub>
      </m:oMath>
      <w:r>
        <w:rPr>
          <w:bCs/>
        </w:rPr>
        <w:t xml:space="preserve"> is the velocity of the pulsed gas flow, </w:t>
      </w:r>
      <m:oMath>
        <m:sSub>
          <m:sSubPr>
            <m:ctrlPr>
              <w:rPr>
                <w:rFonts w:ascii="Cambria Math" w:hAnsi="Cambria Math"/>
                <w:bCs/>
                <w:i/>
              </w:rPr>
            </m:ctrlPr>
          </m:sSubPr>
          <m:e>
            <m:r>
              <w:rPr>
                <w:rFonts w:ascii="Cambria Math" w:hAnsi="Cambria Math"/>
              </w:rPr>
              <m:t>U</m:t>
            </m:r>
          </m:e>
          <m:sub>
            <m:r>
              <w:rPr>
                <w:rFonts w:ascii="Cambria Math" w:hAnsi="Cambria Math"/>
              </w:rPr>
              <m:t>mf</m:t>
            </m:r>
          </m:sub>
        </m:sSub>
      </m:oMath>
      <w:r>
        <w:rPr>
          <w:bCs/>
        </w:rPr>
        <w:t xml:space="preserve"> is the minimum fluidisation velocity and </w:t>
      </w:r>
      <m:oMath>
        <m:sSub>
          <m:sSubPr>
            <m:ctrlPr>
              <w:rPr>
                <w:rFonts w:ascii="Cambria Math" w:hAnsi="Cambria Math"/>
                <w:bCs/>
                <w:i/>
              </w:rPr>
            </m:ctrlPr>
          </m:sSubPr>
          <m:e>
            <m:r>
              <w:rPr>
                <w:rFonts w:ascii="Cambria Math" w:hAnsi="Cambria Math"/>
              </w:rPr>
              <m:t>d</m:t>
            </m:r>
          </m:e>
          <m:sub>
            <m:r>
              <w:rPr>
                <w:rFonts w:ascii="Cambria Math" w:hAnsi="Cambria Math"/>
              </w:rPr>
              <m:t>b</m:t>
            </m:r>
          </m:sub>
        </m:sSub>
      </m:oMath>
      <w:r>
        <w:rPr>
          <w:bCs/>
        </w:rPr>
        <w:t xml:space="preserve"> is the bubble diameter </w:t>
      </w:r>
      <w:r>
        <w:rPr>
          <w:bCs/>
        </w:rPr>
        <w:fldChar w:fldCharType="begin" w:fldLock="1"/>
      </w:r>
      <w:r w:rsidR="00D37BCC">
        <w:rPr>
          <w:bCs/>
        </w:rPr>
        <w:instrText>ADDIN CSL_CITATION { "citationItems" : [ { "id" : "ITEM-1", "itemData" : { "DOI" : "10.1016/j.ijmst.2013.04.015", "ISSN" : "20952686", "author" : [ { "dropping-particle" : "", "family" : "Dong", "given" : "Liang", "non-dropping-particle" : "", "parse-names" : false, "suffix" : "" }, { "dropping-particle" : "", "family" : "Yuemin", "given" : "Zhao", "non-dropping-particle" : "", "parse-names" : false, "suffix" : "" }, { "dropping-particle" : "", "family" : "Zhenfu", "given" : "Luo", "non-dropping-particle" : "", "parse-names" : false, "suffix" : "" }, { "dropping-particle" : "", "family" : "Chenlong", "given" : "Duan", "non-dropping-particle" : "", "parse-names" : false, "suffix" : "" }, { "dropping-particle" : "", "family" : "Yingwei", "given" : "Wang", "non-dropping-particle" : "", "parse-names" : false, "suffix" : "" }, { "dropping-particle" : "", "family" : "Xuliang", "given" : "Yang", "non-dropping-particle" : "", "parse-names" : false, "suffix" : "" }, { "dropping-particle" : "", "family" : "Bo", "given" : "Zhang", "non-dropping-particle" : "", "parse-names" : false, "suffix" : "" } ], "container-title" : "International Journal of Mining Science and Technology", "id" : "ITEM-1", "issue" : "2", "issued" : { "date-parts" : [ [ "2013", "3" ] ] }, "page" : "227-230", "publisher" : "China University of Mining &amp; Technology", "title" : "A model for predicting bubble rise velocity in a pulsed gas solid fluidized bed", "type" : "article-journal", "volume" : "23" }, "uris" : [ "http://www.mendeley.com/documents/?uuid=7ef786db-a2bf-469e-ba1a-92ee74ea95ff" ] } ], "mendeley" : { "formattedCitation" : "(Dong et al. 2013)", "plainTextFormattedCitation" : "(Dong et al. 2013)", "previouslyFormattedCitation" : "(Dong et al. 2013)" }, "properties" : { "noteIndex" : 0 }, "schema" : "https://github.com/citation-style-language/schema/raw/master/csl-citation.json" }</w:instrText>
      </w:r>
      <w:r>
        <w:rPr>
          <w:bCs/>
        </w:rPr>
        <w:fldChar w:fldCharType="separate"/>
      </w:r>
      <w:r w:rsidR="00352AE9" w:rsidRPr="00352AE9">
        <w:rPr>
          <w:bCs/>
          <w:noProof/>
        </w:rPr>
        <w:t>(Dong et al. 2013)</w:t>
      </w:r>
      <w:r>
        <w:rPr>
          <w:bCs/>
        </w:rPr>
        <w:fldChar w:fldCharType="end"/>
      </w:r>
      <w:r>
        <w:rPr>
          <w:bCs/>
        </w:rPr>
        <w:t>.</w:t>
      </w:r>
    </w:p>
    <w:p w14:paraId="34F6C7BC" w14:textId="41740170" w:rsidR="008168D8" w:rsidRDefault="008168D8" w:rsidP="00EA5CD1">
      <w:pPr>
        <w:spacing w:line="276" w:lineRule="auto"/>
      </w:pPr>
      <w:r>
        <w:fldChar w:fldCharType="begin" w:fldLock="1"/>
      </w:r>
      <w:r w:rsidR="00D37BCC">
        <w:instrText>ADDIN CSL_CITATION { "citationItems" : [ { "id" : "ITEM-1", "itemData" : { "author" : [ { "dropping-particle" : "", "family" : "Alamian", "given" : "Rezvan", "non-dropping-particle" : "", "parse-names" : false, "suffix" : "" }, { "dropping-particle" : "", "family" : "Baniassadi", "given" : "Alireza", "non-dropping-particle" : "", "parse-names" : false, "suffix" : "" }, { "dropping-particle" : "", "family" : "Tabrizi", "given" : "H. B.", "non-dropping-particle" : "", "parse-names" : false, "suffix" : "" } ], "container-title" : "World Academy of Science, Engineering and Technology", "id" : "ITEM-1", "issue" : "1", "issued" : { "date-parts" : [ [ "2011" ] ] }, "page" : "977-981", "title" : "An experimental study on effects of applying the pulsating flow to a gas-solid fluidized bed", "type" : "article-journal", "volume" : "73" }, "uris" : [ "http://www.mendeley.com/documents/?uuid=6d70e6a4-cc3e-464c-a5e0-63d5dbcf1984" ] } ], "mendeley" : { "formattedCitation" : "(Alamian et al. 2011)", "manualFormatting" : "Alamian et al. (2011)", "plainTextFormattedCitation" : "(Alamian et al. 2011)", "previouslyFormattedCitation" : "(Alamian et al. 2011)" }, "properties" : { "noteIndex" : 0 }, "schema" : "https://github.com/citation-style-language/schema/raw/master/csl-citation.json" }</w:instrText>
      </w:r>
      <w:r>
        <w:fldChar w:fldCharType="separate"/>
      </w:r>
      <w:r w:rsidRPr="00C92C7E">
        <w:rPr>
          <w:noProof/>
        </w:rPr>
        <w:t xml:space="preserve">Alamian et al. </w:t>
      </w:r>
      <w:r>
        <w:rPr>
          <w:noProof/>
        </w:rPr>
        <w:t>(</w:t>
      </w:r>
      <w:r w:rsidRPr="00C92C7E">
        <w:rPr>
          <w:noProof/>
        </w:rPr>
        <w:t>2011)</w:t>
      </w:r>
      <w:r>
        <w:fldChar w:fldCharType="end"/>
      </w:r>
      <w:r>
        <w:t xml:space="preserve"> used a Group A/B border powder, potassium sulphate with an average diameter of 100 μm and a density of 2.66 g/cm</w:t>
      </w:r>
      <w:r w:rsidRPr="005C2DBF">
        <w:rPr>
          <w:vertAlign w:val="superscript"/>
        </w:rPr>
        <w:t>3</w:t>
      </w:r>
      <w:r>
        <w:t xml:space="preserve"> in a 110 mm internal diameter bed, with a solenoid controlled valve providing a pulsation frequency of 0.5 and 1 Hz.  They concluded that pulsed flow reduced bubbling, indicating that pulsed flow fluidisation may increase the tendency of the powder to behave like a typical Group A powder, with less bubbling and, therefore, greater gas-solid phase contact.  </w:t>
      </w:r>
      <w:bookmarkStart w:id="149" w:name="_Toc356902193"/>
      <w:bookmarkStart w:id="150" w:name="_Toc368481228"/>
      <w:r>
        <w:t xml:space="preserve">In another example, </w:t>
      </w:r>
      <w:r w:rsidRPr="00DE6DE5">
        <w:fldChar w:fldCharType="begin" w:fldLock="1"/>
      </w:r>
      <w:r w:rsidR="00D37BCC">
        <w:instrText>ADDIN CSL_CITATION { "citationItems" : [ { "id" : "ITEM-1", "itemData" : { "author" : [ { "dropping-particle" : "", "family" : "Wong", "given" : "H W", "non-dropping-particle" : "", "parse-names" : false, "suffix" : "" }, { "dropping-particle" : "", "family" : "Baird", "given" : "M H I", "non-dropping-particle" : "", "parse-names" : false, "suffix" : "" } ], "container-title" : "The Chemical Engineering Journal", "id" : "ITEM-1", "issue" : "2", "issued" : { "date-parts" : [ [ "1971" ] ] }, "page" : "104-113", "title" : "Fluidisation in a pulsed gas flow", "type" : "article-journal", "volume" : "2" }, "uris" : [ "http://www.mendeley.com/documents/?uuid=0e8913b2-7e66-48d0-ba71-979413630cf8" ] } ], "mendeley" : { "formattedCitation" : "(Wong &amp; Baird 1971)", "manualFormatting" : "Wong &amp; Baird (1971)", "plainTextFormattedCitation" : "(Wong &amp; Baird 1971)", "previouslyFormattedCitation" : "(Wong &amp; Baird 1971)" }, "properties" : { "noteIndex" : 0 }, "schema" : "https://github.com/citation-style-language/schema/raw/master/csl-citation.json" }</w:instrText>
      </w:r>
      <w:r w:rsidRPr="00DE6DE5">
        <w:fldChar w:fldCharType="separate"/>
      </w:r>
      <w:r w:rsidRPr="00C92C7E">
        <w:rPr>
          <w:noProof/>
        </w:rPr>
        <w:t xml:space="preserve">Wong &amp; Baird </w:t>
      </w:r>
      <w:r>
        <w:rPr>
          <w:noProof/>
        </w:rPr>
        <w:t>(</w:t>
      </w:r>
      <w:r w:rsidRPr="00C92C7E">
        <w:rPr>
          <w:noProof/>
        </w:rPr>
        <w:t>1971)</w:t>
      </w:r>
      <w:r w:rsidRPr="00DE6DE5">
        <w:fldChar w:fldCharType="end"/>
      </w:r>
      <w:r w:rsidRPr="00DE6DE5">
        <w:t xml:space="preserve"> </w:t>
      </w:r>
      <w:r>
        <w:t>studied</w:t>
      </w:r>
      <w:r w:rsidRPr="00DE6DE5">
        <w:t xml:space="preserve"> Group B particles,</w:t>
      </w:r>
      <w:r>
        <w:t xml:space="preserve"> and found that gas retention wa</w:t>
      </w:r>
      <w:r w:rsidRPr="00DE6DE5">
        <w:t>s improved by up to 51</w:t>
      </w:r>
      <w:r>
        <w:t xml:space="preserve"> </w:t>
      </w:r>
      <w:r w:rsidRPr="00DE6DE5">
        <w:t>% in the pulsed flow bed compa</w:t>
      </w:r>
      <w:r>
        <w:t>red to the continuous bed.  The</w:t>
      </w:r>
      <w:r w:rsidRPr="00DE6DE5">
        <w:t xml:space="preserve"> effect </w:t>
      </w:r>
      <w:r>
        <w:t>was greater</w:t>
      </w:r>
      <w:r w:rsidRPr="00DE6DE5">
        <w:t xml:space="preserve"> in 200</w:t>
      </w:r>
      <w:r>
        <w:t xml:space="preserve"> </w:t>
      </w:r>
      <w:r w:rsidRPr="00DE6DE5">
        <w:t>µm</w:t>
      </w:r>
      <w:r>
        <w:t xml:space="preserve"> and</w:t>
      </w:r>
      <w:r w:rsidRPr="00DE6DE5">
        <w:t xml:space="preserve"> 100</w:t>
      </w:r>
      <w:r>
        <w:t xml:space="preserve"> </w:t>
      </w:r>
      <w:r w:rsidRPr="00DE6DE5">
        <w:t xml:space="preserve">µm Group B particles than </w:t>
      </w:r>
      <w:r>
        <w:t>3</w:t>
      </w:r>
      <w:r w:rsidRPr="00DE6DE5">
        <w:t>90-470</w:t>
      </w:r>
      <w:r>
        <w:t xml:space="preserve"> </w:t>
      </w:r>
      <w:r w:rsidRPr="00DE6DE5">
        <w:t xml:space="preserve">µm particles however.  The authors attribute this to gas passing through the coarse particles in the particulate phase more than in the bubble phase, reducing the effect of the flow pulsation.  </w:t>
      </w:r>
    </w:p>
    <w:p w14:paraId="7A594405" w14:textId="3E41A347" w:rsidR="008168D8" w:rsidRDefault="008168D8" w:rsidP="00EA5CD1">
      <w:pPr>
        <w:spacing w:line="276" w:lineRule="auto"/>
      </w:pPr>
      <w:r>
        <w:t xml:space="preserve">Bubbles, when produced by a fluidised bed, provide a useful tool for superficially examining the impact of an imposed pulsed flow to the fluidising gas stream.  In general, bubble size is reduced under pulsed flow compared to continuous flow </w:t>
      </w:r>
      <w:r>
        <w:fldChar w:fldCharType="begin" w:fldLock="1"/>
      </w:r>
      <w:r w:rsidR="00D37BCC">
        <w:instrText>ADDIN CSL_CITATION { "citationItems" : [ { "id" : "ITEM-1", "itemData" : { "author" : [ { "dropping-particle" : "", "family" : "Wong", "given" : "H W", "non-dropping-particle" : "", "parse-names" : false, "suffix" : "" }, { "dropping-particle" : "", "family" : "Baird", "given" : "M H I", "non-dropping-particle" : "", "parse-names" : false, "suffix" : "" } ], "container-title" : "The Chemical Engineering Journal", "id" : "ITEM-1", "issue" : "2", "issued" : { "date-parts" : [ [ "1971" ] ] }, "page" : "104-113", "title" : "Fluidisation in a pulsed gas flow", "type" : "article-journal", "volume" : "2" }, "uris" : [ "http://www.mendeley.com/documents/?uuid=0e8913b2-7e66-48d0-ba71-979413630cf8" ] }, { "id" : "ITEM-2", "itemData" : { "DOI" : "10.1016/j.powtec.2005.08.007", "ISSN" : "00325910", "author" : [ { "dropping-particle" : "", "family" : "Wang", "given" : "X.S.", "non-dropping-particle" : "", "parse-names" : false, "suffix" : "" }, { "dropping-particle" : "", "family" : "Rhodes", "given" : "Martin J.", "non-dropping-particle" : "", "parse-names" : false, "suffix" : "" } ], "container-title" : "Powder Technology", "id" : "ITEM-2", "issue" : "3", "issued" : { "date-parts" : [ [ "2005", "11" ] ] }, "page" : "142-149", "title" : "Pulsed fluidization\u2014a DEM study of a fascinating phenomenon", "type" : "article-journal", "volume" : "159" }, "uris" : [ "http://www.mendeley.com/documents/?uuid=c880591c-ea82-479e-bc2b-28dfb1177351" ] } ], "mendeley" : { "formattedCitation" : "(Wong &amp; Baird 1971; Wang &amp; Rhodes 2005a)", "plainTextFormattedCitation" : "(Wong &amp; Baird 1971; Wang &amp; Rhodes 2005a)", "previouslyFormattedCitation" : "(Wong &amp; Baird 1971; Wang &amp; Rhodes 2005a)" }, "properties" : { "noteIndex" : 0 }, "schema" : "https://github.com/citation-style-language/schema/raw/master/csl-citation.json" }</w:instrText>
      </w:r>
      <w:r>
        <w:fldChar w:fldCharType="separate"/>
      </w:r>
      <w:r w:rsidR="00352AE9" w:rsidRPr="00352AE9">
        <w:rPr>
          <w:noProof/>
        </w:rPr>
        <w:t>(Wong &amp; Baird 1971; Wang &amp; Rhodes 2005a)</w:t>
      </w:r>
      <w:r>
        <w:fldChar w:fldCharType="end"/>
      </w:r>
      <w:r>
        <w:t xml:space="preserve">, and has been seen to become more ordered </w:t>
      </w:r>
      <w:r>
        <w:fldChar w:fldCharType="begin" w:fldLock="1"/>
      </w:r>
      <w:r w:rsidR="00D37BCC">
        <w:instrText>ADDIN CSL_CITATION { "citationItems" : [ { "id" : "ITEM-1", "itemData" : { "DOI" : "10.1016/j.cej.2003.08.007", "ISSN" : "13858947", "author" : [ { "dropping-particle" : "", "family" : "Coppens", "given" : "Marc-Olivier", "non-dropping-particle" : "", "parse-names" : false, "suffix" : "" }, { "dropping-particle" : "", "family" : "Ommen", "given" : "J. Ruud", "non-dropping-particle" : "van", "parse-names" : false, "suffix" : "" } ], "container-title" : "Chemical Engineering Journal", "id" : "ITEM-1", "issue" : "1-3", "issued" : { "date-parts" : [ [ "2003", "12" ] ] }, "page" : "117-124", "title" : "Structuring chaotic fluidized beds", "type" : "article-journal", "volume" : "96" }, "uris" : [ "http://www.mendeley.com/documents/?uuid=8d8ea52b-e562-44f1-ba09-b5e5953caa9e" ] } ], "mendeley" : { "formattedCitation" : "(Coppens &amp; van Ommen 2003)", "plainTextFormattedCitation" : "(Coppens &amp; van Ommen 2003)", "previouslyFormattedCitation" : "(Coppens &amp; van Ommen 2003)" }, "properties" : { "noteIndex" : 0 }, "schema" : "https://github.com/citation-style-language/schema/raw/master/csl-citation.json" }</w:instrText>
      </w:r>
      <w:r>
        <w:fldChar w:fldCharType="separate"/>
      </w:r>
      <w:r w:rsidR="00352AE9" w:rsidRPr="00352AE9">
        <w:rPr>
          <w:noProof/>
        </w:rPr>
        <w:t>(Coppens &amp; van Ommen 2003)</w:t>
      </w:r>
      <w:r>
        <w:fldChar w:fldCharType="end"/>
      </w:r>
      <w:r>
        <w:t xml:space="preserve"> and rise at more stable </w:t>
      </w:r>
      <w:r>
        <w:fldChar w:fldCharType="begin" w:fldLock="1"/>
      </w:r>
      <w:r w:rsidR="00D37BCC">
        <w:instrText>ADDIN CSL_CITATION { "citationItems" : [ { "id" : "ITEM-1", "itemData" : { "DOI" : "10.1080/07373930903430785", "ISSN" : "0737-3937", "author" : [ { "dropping-particle" : "", "family" : "Li", "given" : "Zhanyong", "non-dropping-particle" : "", "parse-names" : false, "suffix" : "" }, { "dropping-particle" : "", "family" : "Su", "given" : "Weiguang", "non-dropping-particle" : "", "parse-names" : false, "suffix" : "" }, { "dropping-particle" : "", "family" : "Wu", "given" : "Zhonghua", "non-dropping-particle" : "", "parse-names" : false, "suffix" : "" }, { "dropping-particle" : "", "family" : "Wang", "given" : "Ruifang", "non-dropping-particle" : "", "parse-names" : false, "suffix" : "" }, { "dropping-particle" : "", "family" : "Mujumdar", "given" : "Arun S.", "non-dropping-particle" : "", "parse-names" : false, "suffix" : "" } ], "container-title" : "Drying Technology", "id" : "ITEM-1", "issue" : "1", "issued" : { "date-parts" : [ [ "2009", "12", "31" ] ] }, "page" : "78-93", "title" : "Investigation of flow behaviors and bubble characteristics of a pulse fluidized bed via CFD modeling", "type" : "article-journal", "volume" : "28" }, "uris" : [ "http://www.mendeley.com/documents/?uuid=7d554d6c-34dc-402c-8294-72b1260b9a64" ] } ], "mendeley" : { "formattedCitation" : "(Li et al. 2009)", "plainTextFormattedCitation" : "(Li et al. 2009)", "previouslyFormattedCitation" : "(Li et al. 2009)" }, "properties" : { "noteIndex" : 0 }, "schema" : "https://github.com/citation-style-language/schema/raw/master/csl-citation.json" }</w:instrText>
      </w:r>
      <w:r>
        <w:fldChar w:fldCharType="separate"/>
      </w:r>
      <w:r w:rsidR="00352AE9" w:rsidRPr="00352AE9">
        <w:rPr>
          <w:noProof/>
        </w:rPr>
        <w:t>(Li et al. 2009)</w:t>
      </w:r>
      <w:r>
        <w:fldChar w:fldCharType="end"/>
      </w:r>
      <w:r>
        <w:t xml:space="preserve"> and slower </w:t>
      </w:r>
      <w:r>
        <w:fldChar w:fldCharType="begin" w:fldLock="1"/>
      </w:r>
      <w:r w:rsidR="00D37BCC">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plainTextFormattedCitation" : "(Bizhaem &amp; Tabrizi 2013)", "previouslyFormattedCitation" : "(Bizhaem &amp; Tabrizi 2013)" }, "properties" : { "noteIndex" : 0 }, "schema" : "https://github.com/citation-style-language/schema/raw/master/csl-citation.json" }</w:instrText>
      </w:r>
      <w:r>
        <w:fldChar w:fldCharType="separate"/>
      </w:r>
      <w:r w:rsidR="00352AE9" w:rsidRPr="00352AE9">
        <w:rPr>
          <w:noProof/>
        </w:rPr>
        <w:t>(Bizhaem &amp; Tabrizi 2013)</w:t>
      </w:r>
      <w:r>
        <w:fldChar w:fldCharType="end"/>
      </w:r>
      <w:r>
        <w:t xml:space="preserve"> velocities.  </w:t>
      </w:r>
    </w:p>
    <w:p w14:paraId="4D937405" w14:textId="77777777" w:rsidR="008168D8" w:rsidRPr="00DE6DE5" w:rsidRDefault="008168D8" w:rsidP="00EA5CD1">
      <w:pPr>
        <w:spacing w:line="276" w:lineRule="auto"/>
      </w:pPr>
    </w:p>
    <w:p w14:paraId="2CD6B591" w14:textId="77777777" w:rsidR="008168D8" w:rsidRPr="001615F1" w:rsidRDefault="008168D8" w:rsidP="00EA5CD1">
      <w:pPr>
        <w:pStyle w:val="Heading3"/>
        <w:numPr>
          <w:ilvl w:val="2"/>
          <w:numId w:val="2"/>
        </w:numPr>
        <w:spacing w:before="120" w:after="0" w:line="276" w:lineRule="auto"/>
        <w:jc w:val="both"/>
      </w:pPr>
      <w:bookmarkStart w:id="151" w:name="_Toc356902185"/>
      <w:bookmarkStart w:id="152" w:name="_Toc368481231"/>
      <w:bookmarkStart w:id="153" w:name="_Toc474696377"/>
      <w:bookmarkEnd w:id="140"/>
      <w:bookmarkEnd w:id="149"/>
      <w:bookmarkEnd w:id="150"/>
      <w:r w:rsidRPr="001615F1">
        <w:t>3.</w:t>
      </w:r>
      <w:r>
        <w:t>4.2</w:t>
      </w:r>
      <w:r w:rsidRPr="001615F1">
        <w:t xml:space="preserve"> </w:t>
      </w:r>
      <w:r>
        <w:tab/>
      </w:r>
      <w:r w:rsidRPr="001615F1">
        <w:t>Pressure drop and the minimum fluidisation velocity</w:t>
      </w:r>
      <w:bookmarkEnd w:id="151"/>
      <w:bookmarkEnd w:id="152"/>
      <w:bookmarkEnd w:id="153"/>
    </w:p>
    <w:p w14:paraId="440035AC" w14:textId="77777777" w:rsidR="008168D8" w:rsidRDefault="008168D8" w:rsidP="00EA5CD1">
      <w:pPr>
        <w:spacing w:line="276" w:lineRule="auto"/>
      </w:pPr>
      <w:r>
        <w:t>Although the minimum fluidisation velocity can be observed visually, it is more commonly inferred using a graph of bed pressure drop against superficial fluid velocity.  Incrementally increasing the fluid velocity increases the pressure drop across a packed bed of particles, until the mass of the particles is fully supported by the flowing air.  At this point the pressure drop becomes constant with increasing superficial fluid velocity, and</w:t>
      </w:r>
      <w:r w:rsidDel="003013C7">
        <w:t xml:space="preserve"> </w:t>
      </w:r>
      <w:r>
        <w:t>the minimum fluidisation velocity is equal to the superficial fluid velocity.  Pressure drop data and the minimum fluidisation velocity provide an insight into the potential energy savings possible from any reduction in air velocity requirements</w:t>
      </w:r>
      <w:r w:rsidRPr="003013C7">
        <w:t xml:space="preserve"> </w:t>
      </w:r>
      <w:r>
        <w:t xml:space="preserve">resulting from the use of pulsed flow fluidisation.  </w:t>
      </w:r>
    </w:p>
    <w:p w14:paraId="5717D196" w14:textId="5C34A43E" w:rsidR="008168D8" w:rsidRDefault="008168D8" w:rsidP="00EA5CD1">
      <w:pPr>
        <w:spacing w:line="276" w:lineRule="auto"/>
      </w:pPr>
      <w:r>
        <w:t xml:space="preserve">The addition of pulsed flow to a fluidised bed has frequently been found to reduce the minimum fluidisation velocity.  For example, </w:t>
      </w:r>
      <w:r w:rsidRPr="00B10AD6">
        <w:fldChar w:fldCharType="begin" w:fldLock="1"/>
      </w:r>
      <w:r w:rsidR="00D37BCC">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manualFormatting" : "Bizhaem &amp; Tabrizi (2013)", "plainTextFormattedCitation" : "(Bizhaem &amp; Tabrizi 2013)", "previouslyFormattedCitation" : "(Bizhaem &amp; Tabrizi 2013)" }, "properties" : { "noteIndex" : 0 }, "schema" : "https://github.com/citation-style-language/schema/raw/master/csl-citation.json" }</w:instrText>
      </w:r>
      <w:r w:rsidRPr="00B10AD6">
        <w:fldChar w:fldCharType="separate"/>
      </w:r>
      <w:r w:rsidRPr="0042618C">
        <w:rPr>
          <w:noProof/>
        </w:rPr>
        <w:t xml:space="preserve">Bizhaem &amp; Tabrizi </w:t>
      </w:r>
      <w:r>
        <w:rPr>
          <w:noProof/>
        </w:rPr>
        <w:t>(</w:t>
      </w:r>
      <w:r w:rsidRPr="0042618C">
        <w:rPr>
          <w:noProof/>
        </w:rPr>
        <w:t>2013)</w:t>
      </w:r>
      <w:r w:rsidRPr="00B10AD6">
        <w:fldChar w:fldCharType="end"/>
      </w:r>
      <w:r w:rsidRPr="00B10AD6">
        <w:t xml:space="preserve"> </w:t>
      </w:r>
      <w:r>
        <w:t xml:space="preserve">found </w:t>
      </w:r>
      <w:r w:rsidRPr="00B10AD6">
        <w:t xml:space="preserve">that at high pulsation frequencies, in this case 10 Hz, the minimum fluidisation velocity </w:t>
      </w:r>
      <w:r>
        <w:t xml:space="preserve">for Group A/B powders </w:t>
      </w:r>
      <w:r w:rsidRPr="00B10AD6">
        <w:t>can be reduced by up to a third of the minimum fluidisation velocity</w:t>
      </w:r>
      <w:r>
        <w:t xml:space="preserve"> </w:t>
      </w:r>
      <w:r w:rsidRPr="00B10AD6">
        <w:t>required in continuous flow.</w:t>
      </w:r>
      <w:r>
        <w:t xml:space="preserve"> This is demonstrated in </w:t>
      </w:r>
      <w:r>
        <w:fldChar w:fldCharType="begin"/>
      </w:r>
      <w:r>
        <w:instrText xml:space="preserve"> REF _Ref448992979 \h  \* MERGEFORMAT </w:instrText>
      </w:r>
      <w:r>
        <w:fldChar w:fldCharType="separate"/>
      </w:r>
      <w:r w:rsidR="005D3AE0">
        <w:t xml:space="preserve">Figure </w:t>
      </w:r>
      <w:r w:rsidR="005D3AE0">
        <w:rPr>
          <w:noProof/>
        </w:rPr>
        <w:t>3</w:t>
      </w:r>
      <w:r w:rsidR="005D3AE0">
        <w:rPr>
          <w:noProof/>
        </w:rPr>
        <w:noBreakHyphen/>
        <w:t>10</w:t>
      </w:r>
      <w:r>
        <w:fldChar w:fldCharType="end"/>
      </w:r>
      <w:r>
        <w:t>, which</w:t>
      </w:r>
      <w:r w:rsidRPr="009635D1">
        <w:t xml:space="preserve"> shows that the minimum fluidisation velocity for </w:t>
      </w:r>
      <w:r>
        <w:t xml:space="preserve">196 μm </w:t>
      </w:r>
      <w:r w:rsidRPr="009635D1">
        <w:t>silica particles drops from 2.1 cm/s under continuous flow to 0.7 cm/s under pulsed flow at 10 Hz.  The same trend is shown with</w:t>
      </w:r>
      <w:r>
        <w:t xml:space="preserve"> 95 μm </w:t>
      </w:r>
      <w:r w:rsidRPr="009635D1">
        <w:t>alumina particles with a drop from 1.9 cm/s under continuous flow to 0.66 cm/s under 10 Hz pulsed</w:t>
      </w:r>
      <w:r>
        <w:t xml:space="preserve"> flow</w:t>
      </w:r>
      <w:r w:rsidRPr="009635D1">
        <w:t>.</w:t>
      </w:r>
      <w:r>
        <w:t xml:space="preserve"> </w:t>
      </w:r>
      <w:r w:rsidRPr="00B10AD6">
        <w:t xml:space="preserve"> </w:t>
      </w:r>
      <w:r>
        <w:fldChar w:fldCharType="begin" w:fldLock="1"/>
      </w:r>
      <w:r w:rsidR="00D37BCC">
        <w:instrText>ADDIN CSL_CITATION { "citationItems" : [ { "id" : "ITEM-1", "itemData" : { "DOI" : "10.1016/j.powtec.2007.05.014", "ISSN" : "00325910", "author" : [ { "dropping-particle" : "", "family" : "Sobrino", "given" : "C.", "non-dropping-particle" : "", "parse-names" : false, "suffix" : "" }, { "dropping-particle" : "", "family" : "Almendros-Iba\u00f1ez", "given" : "J.", "non-dropping-particle" : "", "parse-names" : false, "suffix" : "" }, { "dropping-particle" : "", "family" : "Santana", "given" : "D.", "non-dropping-particle" : "", "parse-names" : false, "suffix" : "" }, { "dropping-particle" : "", "family" : "Vega", "given" : "M.", "non-dropping-particle" : "de", "parse-names" : false, "suffix" : "" } ], "container-title" : "Powder Technology", "id" : "ITEM-1", "issue" : "3", "issued" : { "date-parts" : [ [ "2008", "2" ] ] }, "page" : "273-280", "title" : "Fluidization of Group B particles with a rotating distributor", "type" : "article-journal", "volume" : "181" }, "uris" : [ "http://www.mendeley.com/documents/?uuid=0566a2bd-8f6a-4064-8963-afb7b64028e7" ] } ], "mendeley" : { "formattedCitation" : "(Sobrino et al. 2008)", "manualFormatting" : "Sobrino et al. (2008)", "plainTextFormattedCitation" : "(Sobrino et al. 2008)", "previouslyFormattedCitation" : "(Sobrino et al. 2008)" }, "properties" : { "noteIndex" : 0 }, "schema" : "https://github.com/citation-style-language/schema/raw/master/csl-citation.json" }</w:instrText>
      </w:r>
      <w:r>
        <w:fldChar w:fldCharType="separate"/>
      </w:r>
      <w:r w:rsidRPr="00C92C7E">
        <w:rPr>
          <w:noProof/>
        </w:rPr>
        <w:t xml:space="preserve">Sobrino et al. </w:t>
      </w:r>
      <w:r>
        <w:rPr>
          <w:noProof/>
        </w:rPr>
        <w:t>(</w:t>
      </w:r>
      <w:r w:rsidRPr="00C92C7E">
        <w:rPr>
          <w:noProof/>
        </w:rPr>
        <w:t>2008)</w:t>
      </w:r>
      <w:r>
        <w:fldChar w:fldCharType="end"/>
      </w:r>
      <w:r>
        <w:t xml:space="preserve"> describe a similar pattern in Group B particles, where the minimum fluidisation velocity decreases as pulsation frequency increases.  </w:t>
      </w:r>
    </w:p>
    <w:p w14:paraId="1E078F9F" w14:textId="77777777" w:rsidR="0083052F" w:rsidRDefault="0083052F" w:rsidP="00EA5CD1">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3"/>
        <w:gridCol w:w="4619"/>
      </w:tblGrid>
      <w:tr w:rsidR="008168D8" w14:paraId="187CAFA5" w14:textId="77777777" w:rsidTr="008168D8">
        <w:tc>
          <w:tcPr>
            <w:tcW w:w="4621" w:type="dxa"/>
          </w:tcPr>
          <w:p w14:paraId="47D059FC" w14:textId="77777777" w:rsidR="008168D8" w:rsidRDefault="008168D8" w:rsidP="00EA5CD1">
            <w:pPr>
              <w:spacing w:line="276" w:lineRule="auto"/>
            </w:pPr>
            <w:r>
              <w:lastRenderedPageBreak/>
              <w:t>a)</w:t>
            </w:r>
          </w:p>
        </w:tc>
        <w:tc>
          <w:tcPr>
            <w:tcW w:w="4621" w:type="dxa"/>
          </w:tcPr>
          <w:p w14:paraId="1F18E101" w14:textId="77777777" w:rsidR="008168D8" w:rsidRDefault="008168D8" w:rsidP="00EA5CD1">
            <w:pPr>
              <w:spacing w:line="276" w:lineRule="auto"/>
            </w:pPr>
            <w:r>
              <w:t>b)</w:t>
            </w:r>
          </w:p>
        </w:tc>
      </w:tr>
      <w:tr w:rsidR="008168D8" w14:paraId="5154D8EB" w14:textId="77777777" w:rsidTr="008168D8">
        <w:tc>
          <w:tcPr>
            <w:tcW w:w="4621" w:type="dxa"/>
          </w:tcPr>
          <w:p w14:paraId="026AFCF9" w14:textId="77777777" w:rsidR="008168D8" w:rsidRDefault="008168D8" w:rsidP="00EA5CD1">
            <w:pPr>
              <w:spacing w:line="276" w:lineRule="auto"/>
            </w:pPr>
            <w:r w:rsidRPr="00B10AD6">
              <w:rPr>
                <w:noProof/>
                <w:lang w:eastAsia="en-GB"/>
              </w:rPr>
              <w:drawing>
                <wp:inline distT="0" distB="0" distL="0" distR="0" wp14:anchorId="30A9F72B" wp14:editId="2BF3545E">
                  <wp:extent cx="2879587" cy="1748901"/>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cstate="print"/>
                          <a:srcRect l="52326" t="15455" r="18037" b="52546"/>
                          <a:stretch/>
                        </pic:blipFill>
                        <pic:spPr bwMode="auto">
                          <a:xfrm>
                            <a:off x="0" y="0"/>
                            <a:ext cx="2886852" cy="1753313"/>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5D77A07E" w14:textId="77777777" w:rsidR="008168D8" w:rsidRDefault="008168D8" w:rsidP="00EA5CD1">
            <w:pPr>
              <w:spacing w:line="276" w:lineRule="auto"/>
            </w:pPr>
            <w:r w:rsidRPr="00B10AD6">
              <w:rPr>
                <w:noProof/>
                <w:lang w:eastAsia="en-GB"/>
              </w:rPr>
              <w:drawing>
                <wp:inline distT="0" distB="0" distL="0" distR="0" wp14:anchorId="4578AC6A" wp14:editId="30F86441">
                  <wp:extent cx="2867487" cy="1779503"/>
                  <wp:effectExtent l="0" t="0" r="952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cstate="print"/>
                          <a:srcRect l="52076" t="51027" r="18120" b="16091"/>
                          <a:stretch/>
                        </pic:blipFill>
                        <pic:spPr bwMode="auto">
                          <a:xfrm>
                            <a:off x="0" y="0"/>
                            <a:ext cx="2874720" cy="1783991"/>
                          </a:xfrm>
                          <a:prstGeom prst="rect">
                            <a:avLst/>
                          </a:prstGeom>
                          <a:ln>
                            <a:noFill/>
                          </a:ln>
                          <a:extLst>
                            <a:ext uri="{53640926-AAD7-44D8-BBD7-CCE9431645EC}">
                              <a14:shadowObscured xmlns:a14="http://schemas.microsoft.com/office/drawing/2010/main"/>
                            </a:ext>
                          </a:extLst>
                        </pic:spPr>
                      </pic:pic>
                    </a:graphicData>
                  </a:graphic>
                </wp:inline>
              </w:drawing>
            </w:r>
          </w:p>
        </w:tc>
      </w:tr>
    </w:tbl>
    <w:p w14:paraId="3F12835E" w14:textId="3027EDBD" w:rsidR="008168D8" w:rsidRPr="008033A7" w:rsidRDefault="008168D8" w:rsidP="00EA5CD1">
      <w:pPr>
        <w:pStyle w:val="Caption"/>
        <w:spacing w:line="276" w:lineRule="auto"/>
        <w:rPr>
          <w:bCs w:val="0"/>
        </w:rPr>
      </w:pPr>
      <w:bookmarkStart w:id="154" w:name="_Ref448992979"/>
      <w:bookmarkStart w:id="155" w:name="_Toc356902208"/>
      <w:bookmarkStart w:id="156" w:name="_Toc366154444"/>
      <w:bookmarkStart w:id="157" w:name="_Toc366156343"/>
      <w:bookmarkStart w:id="158" w:name="_Toc368399035"/>
      <w:bookmarkStart w:id="159" w:name="_Toc474686583"/>
      <w:r>
        <w:t xml:space="preserve">Figure </w:t>
      </w:r>
      <w:fldSimple w:instr=" STYLEREF 1 \s ">
        <w:r w:rsidR="005D3AE0">
          <w:rPr>
            <w:noProof/>
          </w:rPr>
          <w:t>3</w:t>
        </w:r>
      </w:fldSimple>
      <w:r w:rsidR="00F02E7D">
        <w:noBreakHyphen/>
      </w:r>
      <w:fldSimple w:instr=" SEQ Figure \* ARABIC \s 1 ">
        <w:r w:rsidR="005D3AE0">
          <w:rPr>
            <w:noProof/>
          </w:rPr>
          <w:t>10</w:t>
        </w:r>
      </w:fldSimple>
      <w:bookmarkEnd w:id="154"/>
      <w:r w:rsidRPr="008033A7">
        <w:rPr>
          <w:bCs w:val="0"/>
        </w:rPr>
        <w:t>.  Minimu</w:t>
      </w:r>
      <w:r>
        <w:rPr>
          <w:bCs w:val="0"/>
        </w:rPr>
        <w:t>m fluidisation velocity for a) s</w:t>
      </w:r>
      <w:r w:rsidRPr="008033A7">
        <w:rPr>
          <w:bCs w:val="0"/>
        </w:rPr>
        <w:t>ilica particles (196</w:t>
      </w:r>
      <w:r>
        <w:rPr>
          <w:bCs w:val="0"/>
        </w:rPr>
        <w:t xml:space="preserve"> </w:t>
      </w:r>
      <w:r w:rsidRPr="008033A7">
        <w:rPr>
          <w:bCs w:val="0"/>
        </w:rPr>
        <w:t>µm) and b) alumina particles (95</w:t>
      </w:r>
      <w:r>
        <w:rPr>
          <w:bCs w:val="0"/>
        </w:rPr>
        <w:t xml:space="preserve"> </w:t>
      </w:r>
      <w:r w:rsidRPr="008033A7">
        <w:rPr>
          <w:bCs w:val="0"/>
        </w:rPr>
        <w:t>µm) for continuous and pulsed flow</w:t>
      </w:r>
      <w:r>
        <w:rPr>
          <w:bCs w:val="0"/>
        </w:rPr>
        <w:t>, b</w:t>
      </w:r>
      <w:bookmarkEnd w:id="155"/>
      <w:bookmarkEnd w:id="156"/>
      <w:bookmarkEnd w:id="157"/>
      <w:bookmarkEnd w:id="158"/>
      <w:r>
        <w:t>ed height 15 cm</w:t>
      </w:r>
      <w:r w:rsidRPr="00E531CA">
        <w:rPr>
          <w:bCs w:val="0"/>
        </w:rPr>
        <w:t xml:space="preserve"> </w:t>
      </w:r>
      <w:r w:rsidRPr="008033A7">
        <w:rPr>
          <w:bCs w:val="0"/>
        </w:rPr>
        <w:t>(</w:t>
      </w:r>
      <w:r w:rsidRPr="008033A7">
        <w:rPr>
          <w:bCs w:val="0"/>
        </w:rPr>
        <w:fldChar w:fldCharType="begin" w:fldLock="1"/>
      </w:r>
      <w:r w:rsidR="00D37BCC">
        <w:rPr>
          <w:bCs w:val="0"/>
        </w:rPr>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manualFormatting" : "Bizhaem &amp; Tabrizi 2013)", "plainTextFormattedCitation" : "(Bizhaem &amp; Tabrizi 2013)", "previouslyFormattedCitation" : "(Bizhaem &amp; Tabrizi 2013)" }, "properties" : { "noteIndex" : 0 }, "schema" : "https://github.com/citation-style-language/schema/raw/master/csl-citation.json" }</w:instrText>
      </w:r>
      <w:r w:rsidRPr="008033A7">
        <w:rPr>
          <w:bCs w:val="0"/>
        </w:rPr>
        <w:fldChar w:fldCharType="separate"/>
      </w:r>
      <w:r w:rsidRPr="008033A7">
        <w:rPr>
          <w:bCs w:val="0"/>
          <w:noProof/>
        </w:rPr>
        <w:t>Bizhaem &amp; Tabrizi 2013)</w:t>
      </w:r>
      <w:r w:rsidRPr="008033A7">
        <w:fldChar w:fldCharType="end"/>
      </w:r>
      <w:r>
        <w:t>.</w:t>
      </w:r>
      <w:bookmarkEnd w:id="159"/>
    </w:p>
    <w:p w14:paraId="44467860" w14:textId="77777777" w:rsidR="008168D8" w:rsidRDefault="008168D8" w:rsidP="00EA5CD1">
      <w:pPr>
        <w:spacing w:line="276" w:lineRule="auto"/>
      </w:pPr>
    </w:p>
    <w:p w14:paraId="5E84E2CD" w14:textId="398CA860" w:rsidR="008168D8" w:rsidRDefault="008168D8" w:rsidP="00EA5CD1">
      <w:pPr>
        <w:spacing w:line="276" w:lineRule="auto"/>
        <w:rPr>
          <w:noProof/>
        </w:rPr>
      </w:pPr>
      <w:r>
        <w:t xml:space="preserve">Similar research has linked the concept of pulsed flow fluidisation to nano-powder processing.  For example, </w:t>
      </w:r>
      <w:r>
        <w:fldChar w:fldCharType="begin" w:fldLock="1"/>
      </w:r>
      <w:r w:rsidR="00D37BCC">
        <w:instrText>ADDIN CSL_CITATION { "citationItems" : [ { "id" : "ITEM-1", "itemData" : { "DOI" : "10.1016/j.powtec.2012.03.035", "ISSN" : "00325910", "author" : [ { "dropping-particle" : "", "family" : "Ali", "given" : "Syed Sadiq", "non-dropping-particle" : "", "parse-names" : false, "suffix" : "" }, { "dropping-particle" : "", "family" : "Asif", "given" : "Mohammad", "non-dropping-particle" : "", "parse-names" : false, "suffix" : "" } ], "container-title" : "Powder Technology", "id" : "ITEM-1", "issue" : "1", "issued" : { "date-parts" : [ [ "2012", "7" ] ] }, "page" : "86-92", "publisher" : "Elsevier B.V.", "title" : "Fluidization of nano-powders: effect of flow pulsation", "type" : "article-journal", "volume" : "225" }, "uris" : [ "http://www.mendeley.com/documents/?uuid=20142d5b-92e2-4de6-be15-e70819cf7ef1" ] } ], "mendeley" : { "formattedCitation" : "(Ali &amp; Asif 2012)", "manualFormatting" : "Ali &amp; Asif (2012)", "plainTextFormattedCitation" : "(Ali &amp; Asif 2012)", "previouslyFormattedCitation" : "(Ali &amp; Asif 2012)" }, "properties" : { "noteIndex" : 0 }, "schema" : "https://github.com/citation-style-language/schema/raw/master/csl-citation.json" }</w:instrText>
      </w:r>
      <w:r>
        <w:fldChar w:fldCharType="separate"/>
      </w:r>
      <w:r w:rsidRPr="00C92C7E">
        <w:rPr>
          <w:noProof/>
        </w:rPr>
        <w:t xml:space="preserve">Ali &amp; Asif </w:t>
      </w:r>
      <w:r>
        <w:rPr>
          <w:noProof/>
        </w:rPr>
        <w:t>(</w:t>
      </w:r>
      <w:r w:rsidRPr="00C92C7E">
        <w:rPr>
          <w:noProof/>
        </w:rPr>
        <w:t>2012)</w:t>
      </w:r>
      <w:r>
        <w:fldChar w:fldCharType="end"/>
      </w:r>
      <w:r>
        <w:t xml:space="preserve"> used a solenoid valve capable of 0.05, 0.1 and 0.25 Hz in a 70 mm internal diameter bed with Aerosil 200 nano-powder, a hydrophilic fumed silica which forms 2-100 µm agglomerates.  The authors found that the pulsed flow regime is advantageous over continuous fluidisation as the minimum fluidisation velocity was decreased from 118.3 mm/s under continuous flow to 28.3 mm/s under 0.1 Hz pulsation.  </w:t>
      </w:r>
      <w:r>
        <w:fldChar w:fldCharType="begin" w:fldLock="1"/>
      </w:r>
      <w:r w:rsidR="00D37BCC">
        <w:instrText>ADDIN CSL_CITATION { "citationItems" : [ { "id" : "ITEM-1", "itemData" : { "DOI" : "10.1016/j.powtec.2015.07.004", "ISSN" : "00325910", "author" : [ { "dropping-particle" : "", "family" : "Akhavan", "given" : "Ali", "non-dropping-particle" : "", "parse-names" : false, "suffix" : "" }, { "dropping-particle" : "", "family" : "Rahman", "given" : "Farhana", "non-dropping-particle" : "", "parse-names" : false, "suffix" : "" }, { "dropping-particle" : "", "family" : "Wang", "given" : "Shan", "non-dropping-particle" : "", "parse-names" : false, "suffix" : "" }, { "dropping-particle" : "", "family" : "Rhodes", "given" : "Martin J.", "non-dropping-particle" : "", "parse-names" : false, "suffix" : "" } ], "container-title" : "Powder Technology", "id" : "ITEM-1", "issued" : { "date-parts" : [ [ "2015" ] ] }, "publisher" : "Elsevier B.V.", "title" : "Enhanced fluidization of nanoparticles with gas phase pulsation assistance", "type" : "article-journal" }, "uris" : [ "http://www.mendeley.com/documents/?uuid=91d085b5-82dd-4fb8-855c-3e1053ad07de" ] } ], "mendeley" : { "formattedCitation" : "(Akhavan et al. 2015)", "manualFormatting" : "Akhavan et al. (2015)", "plainTextFormattedCitation" : "(Akhavan et al. 2015)", "previouslyFormattedCitation" : "(Akhavan et al. 2015)" }, "properties" : { "noteIndex" : 0 }, "schema" : "https://github.com/citation-style-language/schema/raw/master/csl-citation.json" }</w:instrText>
      </w:r>
      <w:r>
        <w:fldChar w:fldCharType="separate"/>
      </w:r>
      <w:r w:rsidRPr="00C92C7E">
        <w:rPr>
          <w:noProof/>
        </w:rPr>
        <w:t xml:space="preserve">Akhavan et al. </w:t>
      </w:r>
      <w:r>
        <w:rPr>
          <w:noProof/>
        </w:rPr>
        <w:t>(</w:t>
      </w:r>
      <w:r w:rsidRPr="00C92C7E">
        <w:rPr>
          <w:noProof/>
        </w:rPr>
        <w:t>2015)</w:t>
      </w:r>
      <w:r>
        <w:fldChar w:fldCharType="end"/>
      </w:r>
      <w:r>
        <w:t xml:space="preserve"> also found that pulsation reduced the minimum fluidisation velocity of hydrophilic nanoparticles, which agglomerate and exhibit bubbling behaviour, by 72 %.  </w:t>
      </w:r>
    </w:p>
    <w:p w14:paraId="2AFDA9D7" w14:textId="61A2A33F" w:rsidR="008168D8" w:rsidRDefault="008168D8" w:rsidP="00EA5CD1">
      <w:pPr>
        <w:spacing w:line="276" w:lineRule="auto"/>
      </w:pPr>
      <w:r>
        <w:t xml:space="preserve">In comparison, when fluidising soy protein isolate Group A particles, </w:t>
      </w:r>
      <w:r>
        <w:fldChar w:fldCharType="begin" w:fldLock="1"/>
      </w:r>
      <w:r w:rsidR="00D37BCC">
        <w:instrText>ADDIN CSL_CITATION { "citationItems" : [ { "id" : "ITEM-1", "itemData" : { "DOI" : "10.1016/j.powtec.2013.07.001", "ISSN" : "00325910", "author" : [ { "dropping-particle" : "", "family" : "Dacanal", "given" : "G.C.", "non-dropping-particle" : "", "parse-names" : false, "suffix" : "" }, { "dropping-particle" : "", "family" : "Hirata", "given" : "T.M.", "non-dropping-particle" : "", "parse-names" : false, "suffix" : "" }, { "dropping-particle" : "", "family" : "Menegalli", "given" : "F.C.", "non-dropping-particle" : "", "parse-names" : false, "suffix" : "" } ], "container-title" : "Powder Technology", "id" : "ITEM-1", "issued" : { "date-parts" : [ [ "2013", "10" ] ] }, "page" : "222-230", "publisher" : "Elsevier B.V.", "title" : "Fluid dynamics and morphological characterization of soy protein isolate particles obtained by agglomeration in pulsed-fluid bed", "type" : "article-journal", "volume" : "247" }, "uris" : [ "http://www.mendeley.com/documents/?uuid=fab19b5b-2fb2-4008-a506-7949335ff8c5" ] } ], "mendeley" : { "formattedCitation" : "(Dacanal et al. 2013)", "manualFormatting" : "Dacanal et al. (2013)", "plainTextFormattedCitation" : "(Dacanal et al. 2013)", "previouslyFormattedCitation" : "(Dacanal et al. 2013)" }, "properties" : { "noteIndex" : 0 }, "schema" : "https://github.com/citation-style-language/schema/raw/master/csl-citation.json" }</w:instrText>
      </w:r>
      <w:r>
        <w:fldChar w:fldCharType="separate"/>
      </w:r>
      <w:r w:rsidRPr="00C92C7E">
        <w:rPr>
          <w:noProof/>
        </w:rPr>
        <w:t xml:space="preserve">Dacanal et al. </w:t>
      </w:r>
      <w:r>
        <w:rPr>
          <w:noProof/>
        </w:rPr>
        <w:t>(</w:t>
      </w:r>
      <w:r w:rsidRPr="00C92C7E">
        <w:rPr>
          <w:noProof/>
        </w:rPr>
        <w:t>2013)</w:t>
      </w:r>
      <w:r>
        <w:fldChar w:fldCharType="end"/>
      </w:r>
      <w:r>
        <w:t xml:space="preserve"> were able to identify a difference in the effect of pulsation frequency on the minimum fluidisation velocity (</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t xml:space="preserve">).  Using a rotating spherical valve to pulse the airflow, they identify </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t xml:space="preserve"> to be 0.57 m/s under continuous flow, with a decreasing </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t xml:space="preserve"> at increasing frequency rates.  For example, the </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t xml:space="preserve"> was 0.50 m/s at 5 Hz and 0.38 at 15 Hz.  Again studying Group A and B powders, </w:t>
      </w:r>
      <w:r>
        <w:fldChar w:fldCharType="begin" w:fldLock="1"/>
      </w:r>
      <w:r w:rsidR="00D37BCC">
        <w:instrText>ADDIN CSL_CITATION { "citationItems" : [ { "id" : "ITEM-1", "itemData" : { "DOI" : "10.1002/htj.10038", "ISSN" : "1099-2871", "author" : [ { "dropping-particle" : "", "family" : "Nishimura", "given" : "Akira", "non-dropping-particle" : "", "parse-names" : false, "suffix" : "" }, { "dropping-particle" : "", "family" : "Deguchi", "given" : "Seiichi", "non-dropping-particle" : "", "parse-names" : false, "suffix" : "" }, { "dropping-particle" : "", "family" : "Matsuda", "given" : "Hitoki", "non-dropping-particle" : "", "parse-names" : false, "suffix" : "" }, { "dropping-particle" : "", "family" : "Hasatani", "given" : "Masanobu", "non-dropping-particle" : "", "parse-names" : false, "suffix" : "" }, { "dropping-particle" : "", "family" : "Mujumdar", "given" : "Arun S.", "non-dropping-particle" : "", "parse-names" : false, "suffix" : "" } ], "container-title" : "Heat Transfer Asian Research", "id" : "ITEM-1", "issue" : "4", "issued" : { "date-parts" : [ [ "2002", "6", "24" ] ] }, "page" : "307-319", "title" : "Heat transfer characteristics in a pulsating fluidized bed in relation to bubble characteristics", "type" : "article-journal", "volume" : "31" }, "uris" : [ "http://www.mendeley.com/documents/?uuid=03844e89-7818-48d3-9995-8e29680b4819" ] } ], "mendeley" : { "formattedCitation" : "(Nishimura et al. 2002)", "manualFormatting" : "Nishimura et al. (2002)", "plainTextFormattedCitation" : "(Nishimura et al. 2002)", "previouslyFormattedCitation" : "(Nishimura et al. 2002)" }, "properties" : { "noteIndex" : 0 }, "schema" : "https://github.com/citation-style-language/schema/raw/master/csl-citation.json" }</w:instrText>
      </w:r>
      <w:r>
        <w:fldChar w:fldCharType="separate"/>
      </w:r>
      <w:r w:rsidRPr="00C92C7E">
        <w:rPr>
          <w:noProof/>
        </w:rPr>
        <w:t xml:space="preserve">Nishimura et al. </w:t>
      </w:r>
      <w:r>
        <w:rPr>
          <w:noProof/>
        </w:rPr>
        <w:t>(</w:t>
      </w:r>
      <w:r w:rsidRPr="00C92C7E">
        <w:rPr>
          <w:noProof/>
        </w:rPr>
        <w:t>2002)</w:t>
      </w:r>
      <w:r>
        <w:fldChar w:fldCharType="end"/>
      </w:r>
      <w:r>
        <w:t xml:space="preserve"> fluidised 90 and 340 µm glass beads and </w:t>
      </w:r>
      <w:r w:rsidRPr="00DE6DE5">
        <w:t>90</w:t>
      </w:r>
      <w:r>
        <w:t xml:space="preserve"> </w:t>
      </w:r>
      <w:r w:rsidRPr="00DE6DE5">
        <w:t xml:space="preserve">µm copper particles </w:t>
      </w:r>
      <w:r>
        <w:t xml:space="preserve">in a 700 mm bed and found that the minimum fluidisation velocity was lower under pulsed flow (0.2-1 Hz range) than continuous flow for non-cohesive particles, but that powders with a greater degree of cohesion required pulsed fluidisation velocities greater than the minimum fluidisation velocity under continuous flow.    </w:t>
      </w:r>
    </w:p>
    <w:p w14:paraId="60696F00" w14:textId="44A6CE03" w:rsidR="008168D8" w:rsidRDefault="008168D8" w:rsidP="00EA5CD1">
      <w:pPr>
        <w:spacing w:line="276" w:lineRule="auto"/>
      </w:pPr>
      <w:r>
        <w:t xml:space="preserve">Studying slightly larger particles on the Group A/B border, </w:t>
      </w:r>
      <w:r>
        <w:fldChar w:fldCharType="begin" w:fldLock="1"/>
      </w:r>
      <w:r w:rsidR="00D37BCC">
        <w:instrText>ADDIN CSL_CITATION { "citationItems" : [ { "id" : "ITEM-1", "itemData" : { "author" : [ { "dropping-particle" : "", "family" : "Alamian", "given" : "Rezvan", "non-dropping-particle" : "", "parse-names" : false, "suffix" : "" }, { "dropping-particle" : "", "family" : "Baniassadi", "given" : "Alireza", "non-dropping-particle" : "", "parse-names" : false, "suffix" : "" }, { "dropping-particle" : "", "family" : "Tabrizi", "given" : "H. B.", "non-dropping-particle" : "", "parse-names" : false, "suffix" : "" } ], "container-title" : "World Academy of Science, Engineering and Technology", "id" : "ITEM-1", "issue" : "1", "issued" : { "date-parts" : [ [ "2011" ] ] }, "page" : "977-981", "title" : "An experimental study on effects of applying the pulsating flow to a gas-solid fluidized bed", "type" : "article-journal", "volume" : "73" }, "uris" : [ "http://www.mendeley.com/documents/?uuid=6d70e6a4-cc3e-464c-a5e0-63d5dbcf1984" ] } ], "mendeley" : { "formattedCitation" : "(Alamian et al. 2011)", "manualFormatting" : "Alamian et al. (2011)", "plainTextFormattedCitation" : "(Alamian et al. 2011)", "previouslyFormattedCitation" : "(Alamian et al. 2011)" }, "properties" : { "noteIndex" : 0 }, "schema" : "https://github.com/citation-style-language/schema/raw/master/csl-citation.json" }</w:instrText>
      </w:r>
      <w:r>
        <w:fldChar w:fldCharType="separate"/>
      </w:r>
      <w:r w:rsidRPr="00C92C7E">
        <w:rPr>
          <w:noProof/>
        </w:rPr>
        <w:t xml:space="preserve">Alamian et al. </w:t>
      </w:r>
      <w:r>
        <w:rPr>
          <w:noProof/>
        </w:rPr>
        <w:t>(</w:t>
      </w:r>
      <w:r w:rsidRPr="00C92C7E">
        <w:rPr>
          <w:noProof/>
        </w:rPr>
        <w:t>2011)</w:t>
      </w:r>
      <w:r>
        <w:fldChar w:fldCharType="end"/>
      </w:r>
      <w:r>
        <w:t xml:space="preserve"> used potassium sulphate in an intermittent 0.5 and 1 Hz frequency.  Their results contradict </w:t>
      </w:r>
      <w:r>
        <w:fldChar w:fldCharType="begin" w:fldLock="1"/>
      </w:r>
      <w:r w:rsidR="00D37BCC">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manualFormatting" : "Bizhaem &amp; Tabrizi (2013)", "plainTextFormattedCitation" : "(Bizhaem &amp; Tabrizi 2013)", "previouslyFormattedCitation" : "(Bizhaem &amp; Tabrizi 2013)" }, "properties" : { "noteIndex" : 0 }, "schema" : "https://github.com/citation-style-language/schema/raw/master/csl-citation.json" }</w:instrText>
      </w:r>
      <w:r>
        <w:fldChar w:fldCharType="separate"/>
      </w:r>
      <w:r w:rsidRPr="0042618C">
        <w:rPr>
          <w:noProof/>
        </w:rPr>
        <w:t xml:space="preserve">Bizhaem &amp; Tabrizi </w:t>
      </w:r>
      <w:r>
        <w:rPr>
          <w:noProof/>
        </w:rPr>
        <w:t>(</w:t>
      </w:r>
      <w:r w:rsidRPr="0042618C">
        <w:rPr>
          <w:noProof/>
        </w:rPr>
        <w:t>2013)</w:t>
      </w:r>
      <w:r>
        <w:fldChar w:fldCharType="end"/>
      </w:r>
      <w:r>
        <w:t xml:space="preserve"> in </w:t>
      </w:r>
      <w:r>
        <w:fldChar w:fldCharType="begin"/>
      </w:r>
      <w:r>
        <w:instrText xml:space="preserve"> REF _Ref448992979 \h  \* MERGEFORMAT </w:instrText>
      </w:r>
      <w:r>
        <w:fldChar w:fldCharType="separate"/>
      </w:r>
      <w:r w:rsidR="005D3AE0">
        <w:t xml:space="preserve">Figure </w:t>
      </w:r>
      <w:r w:rsidR="005D3AE0">
        <w:rPr>
          <w:noProof/>
        </w:rPr>
        <w:t>3</w:t>
      </w:r>
      <w:r w:rsidR="005D3AE0">
        <w:rPr>
          <w:noProof/>
        </w:rPr>
        <w:noBreakHyphen/>
        <w:t>10</w:t>
      </w:r>
      <w:r>
        <w:fldChar w:fldCharType="end"/>
      </w:r>
      <w:r>
        <w:t xml:space="preserve"> as they found that the pressure drop under pulsed flow was higher than under continuous fluidisation.  </w:t>
      </w:r>
      <w:r>
        <w:fldChar w:fldCharType="begin"/>
      </w:r>
      <w:r>
        <w:instrText xml:space="preserve"> REF _Ref448993218 \h  \* MERGEFORMAT </w:instrText>
      </w:r>
      <w:r>
        <w:fldChar w:fldCharType="separate"/>
      </w:r>
      <w:r w:rsidR="005D3AE0">
        <w:t xml:space="preserve">Figure </w:t>
      </w:r>
      <w:r w:rsidR="005D3AE0">
        <w:rPr>
          <w:noProof/>
        </w:rPr>
        <w:t>3</w:t>
      </w:r>
      <w:r w:rsidR="005D3AE0">
        <w:rPr>
          <w:noProof/>
        </w:rPr>
        <w:noBreakHyphen/>
        <w:t>11</w:t>
      </w:r>
      <w:r>
        <w:fldChar w:fldCharType="end"/>
      </w:r>
      <w:r>
        <w:t xml:space="preserve"> shows an increase in pressure drop correlated to an increase in pulsation frequency.  </w:t>
      </w:r>
      <w:r>
        <w:fldChar w:fldCharType="begin" w:fldLock="1"/>
      </w:r>
      <w:r w:rsidR="00D37BCC">
        <w:instrText>ADDIN CSL_CITATION { "citationItems" : [ { "id" : "ITEM-1", "itemData" : { "author" : [ { "dropping-particle" : "", "family" : "Alamian", "given" : "Rezvan", "non-dropping-particle" : "", "parse-names" : false, "suffix" : "" }, { "dropping-particle" : "", "family" : "Baniassadi", "given" : "Alireza", "non-dropping-particle" : "", "parse-names" : false, "suffix" : "" }, { "dropping-particle" : "", "family" : "Tabrizi", "given" : "H. B.", "non-dropping-particle" : "", "parse-names" : false, "suffix" : "" } ], "container-title" : "World Academy of Science, Engineering and Technology", "id" : "ITEM-1", "issue" : "1", "issued" : { "date-parts" : [ [ "2011" ] ] }, "page" : "977-981", "title" : "An experimental study on effects of applying the pulsating flow to a gas-solid fluidized bed", "type" : "article-journal", "volume" : "73" }, "uris" : [ "http://www.mendeley.com/documents/?uuid=6d70e6a4-cc3e-464c-a5e0-63d5dbcf1984" ] } ], "mendeley" : { "formattedCitation" : "(Alamian et al. 2011)", "manualFormatting" : "Alamian et al. (2011)", "plainTextFormattedCitation" : "(Alamian et al. 2011)", "previouslyFormattedCitation" : "(Alamian et al. 2011)" }, "properties" : { "noteIndex" : 0 }, "schema" : "https://github.com/citation-style-language/schema/raw/master/csl-citation.json" }</w:instrText>
      </w:r>
      <w:r>
        <w:fldChar w:fldCharType="separate"/>
      </w:r>
      <w:r w:rsidRPr="00C92C7E">
        <w:rPr>
          <w:noProof/>
        </w:rPr>
        <w:t xml:space="preserve">Alamian et al. </w:t>
      </w:r>
      <w:r>
        <w:rPr>
          <w:noProof/>
        </w:rPr>
        <w:t>(</w:t>
      </w:r>
      <w:r w:rsidRPr="00C92C7E">
        <w:rPr>
          <w:noProof/>
        </w:rPr>
        <w:t>2011)</w:t>
      </w:r>
      <w:r>
        <w:fldChar w:fldCharType="end"/>
      </w:r>
      <w:r>
        <w:t xml:space="preserve"> attribute this to similar observed bed behaviour between the slower 0.5 Hz frequency and continuous flow, as particles were observed to rise and suddenly drop in height down the bed during both regimes.  </w:t>
      </w:r>
    </w:p>
    <w:p w14:paraId="47D4414B" w14:textId="77777777" w:rsidR="008168D8" w:rsidRDefault="008168D8" w:rsidP="00EA5CD1">
      <w:pPr>
        <w:spacing w:line="276" w:lineRule="auto"/>
        <w:jc w:val="center"/>
      </w:pPr>
      <w:r>
        <w:rPr>
          <w:noProof/>
          <w:lang w:eastAsia="en-GB"/>
        </w:rPr>
        <w:lastRenderedPageBreak/>
        <w:drawing>
          <wp:inline distT="0" distB="0" distL="0" distR="0" wp14:anchorId="2E0B2D11" wp14:editId="442ADDBE">
            <wp:extent cx="3364439" cy="2821386"/>
            <wp:effectExtent l="0" t="0" r="762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41938" t="34320" r="39423" b="37892"/>
                    <a:stretch/>
                  </pic:blipFill>
                  <pic:spPr bwMode="auto">
                    <a:xfrm>
                      <a:off x="0" y="0"/>
                      <a:ext cx="3377757" cy="2832555"/>
                    </a:xfrm>
                    <a:prstGeom prst="rect">
                      <a:avLst/>
                    </a:prstGeom>
                    <a:ln>
                      <a:noFill/>
                    </a:ln>
                    <a:extLst>
                      <a:ext uri="{53640926-AAD7-44D8-BBD7-CCE9431645EC}">
                        <a14:shadowObscured xmlns:a14="http://schemas.microsoft.com/office/drawing/2010/main"/>
                      </a:ext>
                    </a:extLst>
                  </pic:spPr>
                </pic:pic>
              </a:graphicData>
            </a:graphic>
          </wp:inline>
        </w:drawing>
      </w:r>
    </w:p>
    <w:p w14:paraId="34D9C279" w14:textId="318B1D4B" w:rsidR="008168D8" w:rsidRDefault="008168D8" w:rsidP="00EA5CD1">
      <w:pPr>
        <w:pStyle w:val="Caption"/>
        <w:spacing w:line="276" w:lineRule="auto"/>
      </w:pPr>
      <w:bookmarkStart w:id="160" w:name="_Ref448993218"/>
      <w:bookmarkStart w:id="161" w:name="_Toc474686584"/>
      <w:r>
        <w:t xml:space="preserve">Figure </w:t>
      </w:r>
      <w:fldSimple w:instr=" STYLEREF 1 \s ">
        <w:r w:rsidR="005D3AE0">
          <w:rPr>
            <w:noProof/>
          </w:rPr>
          <w:t>3</w:t>
        </w:r>
      </w:fldSimple>
      <w:r w:rsidR="00F02E7D">
        <w:noBreakHyphen/>
      </w:r>
      <w:fldSimple w:instr=" SEQ Figure \* ARABIC \s 1 ">
        <w:r w:rsidR="005D3AE0">
          <w:rPr>
            <w:noProof/>
          </w:rPr>
          <w:t>11</w:t>
        </w:r>
      </w:fldSimple>
      <w:bookmarkEnd w:id="160"/>
      <w:r>
        <w:t>.  Pressure drop of 100 µm potassium sulphate under continuous and pulsed flow regimes at increasing gas velocity (U</w:t>
      </w:r>
      <w:r w:rsidRPr="009635D1">
        <w:rPr>
          <w:vertAlign w:val="subscript"/>
        </w:rPr>
        <w:t>o</w:t>
      </w:r>
      <w:r>
        <w:t>), pressure drop (ΔP) measured by water manometer (cmH</w:t>
      </w:r>
      <w:r w:rsidRPr="007876F0">
        <w:rPr>
          <w:vertAlign w:val="subscript"/>
        </w:rPr>
        <w:t>2</w:t>
      </w:r>
      <w:r>
        <w:t>O)</w:t>
      </w:r>
      <w:r w:rsidRPr="00E531CA">
        <w:t xml:space="preserve"> </w:t>
      </w:r>
      <w:r>
        <w:fldChar w:fldCharType="begin" w:fldLock="1"/>
      </w:r>
      <w:r w:rsidR="00D37BCC">
        <w:instrText>ADDIN CSL_CITATION { "citationItems" : [ { "id" : "ITEM-1", "itemData" : { "author" : [ { "dropping-particle" : "", "family" : "Alamian", "given" : "Rezvan", "non-dropping-particle" : "", "parse-names" : false, "suffix" : "" }, { "dropping-particle" : "", "family" : "Baniassadi", "given" : "Alireza", "non-dropping-particle" : "", "parse-names" : false, "suffix" : "" }, { "dropping-particle" : "", "family" : "Tabrizi", "given" : "H. B.", "non-dropping-particle" : "", "parse-names" : false, "suffix" : "" } ], "container-title" : "World Academy of Science, Engineering and Technology", "id" : "ITEM-1", "issue" : "1", "issued" : { "date-parts" : [ [ "2011" ] ] }, "page" : "977-981", "title" : "An experimental study on effects of applying the pulsating flow to a gas-solid fluidized bed", "type" : "article-journal", "volume" : "73" }, "uris" : [ "http://www.mendeley.com/documents/?uuid=6d70e6a4-cc3e-464c-a5e0-63d5dbcf1984" ] } ], "mendeley" : { "formattedCitation" : "(Alamian et al. 2011)", "plainTextFormattedCitation" : "(Alamian et al. 2011)", "previouslyFormattedCitation" : "(Alamian et al. 2011)" }, "properties" : { "noteIndex" : 0 }, "schema" : "https://github.com/citation-style-language/schema/raw/master/csl-citation.json" }</w:instrText>
      </w:r>
      <w:r>
        <w:fldChar w:fldCharType="separate"/>
      </w:r>
      <w:r w:rsidR="00352AE9" w:rsidRPr="00352AE9">
        <w:rPr>
          <w:noProof/>
        </w:rPr>
        <w:t>(Alamian et al. 2011)</w:t>
      </w:r>
      <w:r>
        <w:fldChar w:fldCharType="end"/>
      </w:r>
      <w:r>
        <w:t>.</w:t>
      </w:r>
      <w:bookmarkEnd w:id="161"/>
    </w:p>
    <w:p w14:paraId="210668D6" w14:textId="77777777" w:rsidR="008168D8" w:rsidRDefault="008168D8" w:rsidP="00EA5CD1">
      <w:pPr>
        <w:spacing w:line="276" w:lineRule="auto"/>
      </w:pPr>
    </w:p>
    <w:p w14:paraId="0DF09B28" w14:textId="515CCD10" w:rsidR="008168D8" w:rsidRDefault="008168D8" w:rsidP="00EA5CD1">
      <w:pPr>
        <w:spacing w:line="276" w:lineRule="auto"/>
      </w:pPr>
      <w:r>
        <w:t xml:space="preserve">Bubbling fluidised beds exhibit a ‘natural’ pressure frequency created by the movement of particles around growing bubbles </w:t>
      </w:r>
      <w:r>
        <w:fldChar w:fldCharType="begin" w:fldLock="1"/>
      </w:r>
      <w:r w:rsidR="00D37BCC">
        <w:instrText>ADDIN CSL_CITATION { "citationItems" : [ { "id" : "ITEM-1", "itemData" : { "author" : [ { "dropping-particle" : "", "family" : "Wong", "given" : "H W", "non-dropping-particle" : "", "parse-names" : false, "suffix" : "" }, { "dropping-particle" : "", "family" : "Baird", "given" : "M H I", "non-dropping-particle" : "", "parse-names" : false, "suffix" : "" } ], "container-title" : "The Chemical Engineering Journal", "id" : "ITEM-1", "issue" : "2", "issued" : { "date-parts" : [ [ "1971" ] ] }, "page" : "104-113", "title" : "Fluidisation in a pulsed gas flow", "type" : "article-journal", "volume" : "2" }, "uris" : [ "http://www.mendeley.com/documents/?uuid=0e8913b2-7e66-48d0-ba71-979413630cf8" ] } ], "mendeley" : { "formattedCitation" : "(Wong &amp; Baird 1971)", "plainTextFormattedCitation" : "(Wong &amp; Baird 1971)", "previouslyFormattedCitation" : "(Wong &amp; Baird 1971)" }, "properties" : { "noteIndex" : 0 }, "schema" : "https://github.com/citation-style-language/schema/raw/master/csl-citation.json" }</w:instrText>
      </w:r>
      <w:r>
        <w:fldChar w:fldCharType="separate"/>
      </w:r>
      <w:r w:rsidR="00352AE9" w:rsidRPr="00352AE9">
        <w:rPr>
          <w:noProof/>
        </w:rPr>
        <w:t>(Wong &amp; Baird 1971)</w:t>
      </w:r>
      <w:r>
        <w:fldChar w:fldCharType="end"/>
      </w:r>
      <w:r>
        <w:t xml:space="preserve">.  </w:t>
      </w:r>
      <w:r w:rsidRPr="00480015">
        <w:fldChar w:fldCharType="begin" w:fldLock="1"/>
      </w:r>
      <w:r w:rsidR="00D37BCC">
        <w:instrText>ADDIN CSL_CITATION { "citationItems" : [ { "id" : "ITEM-1", "itemData" : { "DOI" : "10.1016/j.powtec.2004.10.004", "ISSN" : "00325910", "author" : [ { "dropping-particle" : "", "family" : "Hao", "given" : "Baoguo", "non-dropping-particle" : "", "parse-names" : false, "suffix" : "" }, { "dropping-particle" : "", "family" : "Bi", "given" : "Hsiaotao T.", "non-dropping-particle" : "", "parse-names" : false, "suffix" : "" } ], "container-title" : "Powder Technology", "id" : "ITEM-1", "issue" : "2-3", "issued" : { "date-parts" : [ [ "2005", "1" ] ] }, "page" : "51-60", "title" : "Forced bed mass oscillations in gas\u2013solid fluidized beds", "type" : "article-journal", "volume" : "149" }, "uris" : [ "http://www.mendeley.com/documents/?uuid=615a990e-1d50-4959-8dd0-300e803d4d71" ] } ], "mendeley" : { "formattedCitation" : "(Hao &amp; Bi 2005)", "manualFormatting" : "Hao &amp; Bi (2005)", "plainTextFormattedCitation" : "(Hao &amp; Bi 2005)", "previouslyFormattedCitation" : "(Hao &amp; Bi 2005)" }, "properties" : { "noteIndex" : 0 }, "schema" : "https://github.com/citation-style-language/schema/raw/master/csl-citation.json" }</w:instrText>
      </w:r>
      <w:r w:rsidRPr="00480015">
        <w:fldChar w:fldCharType="separate"/>
      </w:r>
      <w:r w:rsidRPr="00C92C7E">
        <w:rPr>
          <w:noProof/>
        </w:rPr>
        <w:t xml:space="preserve">Hao &amp; Bi </w:t>
      </w:r>
      <w:r>
        <w:rPr>
          <w:noProof/>
        </w:rPr>
        <w:t>(</w:t>
      </w:r>
      <w:r w:rsidRPr="00C92C7E">
        <w:rPr>
          <w:noProof/>
        </w:rPr>
        <w:t>2005)</w:t>
      </w:r>
      <w:r w:rsidRPr="00480015">
        <w:fldChar w:fldCharType="end"/>
      </w:r>
      <w:r w:rsidRPr="00480015">
        <w:t xml:space="preserve"> examine</w:t>
      </w:r>
      <w:r>
        <w:t>d</w:t>
      </w:r>
      <w:r w:rsidRPr="00480015">
        <w:t xml:space="preserve"> the relationship between pulsation frequency and pressure drop in </w:t>
      </w:r>
      <w:r>
        <w:t>Group A/B 130 μm mean diameter glass beads</w:t>
      </w:r>
      <w:r w:rsidRPr="00480015">
        <w:t>, with a solenoid valve providing a square wave pulsation in a 0.2 to 10 Hz frequency range.  They fluidised bed depths of 0.1 to 0.4</w:t>
      </w:r>
      <w:r>
        <w:t xml:space="preserve"> </w:t>
      </w:r>
      <w:r w:rsidRPr="00480015">
        <w:t xml:space="preserve">m with a pulsation frequency of 3.3 Hz and found that although the pressure signal is weaker, </w:t>
      </w:r>
      <w:r>
        <w:t>increasing</w:t>
      </w:r>
      <w:r w:rsidRPr="00480015" w:rsidDel="003013C7">
        <w:t xml:space="preserve"> </w:t>
      </w:r>
      <w:r>
        <w:t xml:space="preserve">static </w:t>
      </w:r>
      <w:r w:rsidRPr="00480015">
        <w:t xml:space="preserve">bed depth does not dampen the pulsation.  </w:t>
      </w:r>
      <w:r w:rsidRPr="00D97817">
        <w:t>They attribute this to the low minimum fluidisation velocity of this type of particle, as the pulsation wave pattern is not weakened by the gas-solid interactions within the bed.</w:t>
      </w:r>
      <w:r w:rsidRPr="00480015">
        <w:t xml:space="preserve">  It is noted</w:t>
      </w:r>
      <w:r>
        <w:t>, however,</w:t>
      </w:r>
      <w:r w:rsidRPr="00480015">
        <w:t xml:space="preserve"> that as the frequency increases, the amplitude of the pulsation decreases</w:t>
      </w:r>
      <w:r>
        <w:t xml:space="preserve">.  </w:t>
      </w:r>
      <w:r w:rsidRPr="00D97817">
        <w:t>At lower pulsation frequencies, such as at 0.25 Hz, pressure signals demonstrated the influence of the natural frequencies of bubbles rising through the bed between peaks caused by the ‘on’ period.  Higher frequencies of 3.3 Hz did not exhibit the natural frequency characteristics, explained by the authors as due to the similarity to the natural frequency.</w:t>
      </w:r>
      <w:r>
        <w:t xml:space="preserve"> The natural frequency of the bed is described by </w:t>
      </w:r>
      <w:r>
        <w:fldChar w:fldCharType="begin" w:fldLock="1"/>
      </w:r>
      <w:r w:rsidR="00D37BCC">
        <w:instrText>ADDIN CSL_CITATION { "citationItems" : [ { "id" : "ITEM-1", "itemData" : { "author" : [ { "dropping-particle" : "", "family" : "Wong", "given" : "H W", "non-dropping-particle" : "", "parse-names" : false, "suffix" : "" }, { "dropping-particle" : "", "family" : "Baird", "given" : "M H I", "non-dropping-particle" : "", "parse-names" : false, "suffix" : "" } ], "container-title" : "The Chemical Engineering Journal", "id" : "ITEM-1", "issue" : "2", "issued" : { "date-parts" : [ [ "1971" ] ] }, "page" : "104-113", "title" : "Fluidisation in a pulsed gas flow", "type" : "article-journal", "volume" : "2" }, "uris" : [ "http://www.mendeley.com/documents/?uuid=0e8913b2-7e66-48d0-ba71-979413630cf8" ] } ], "mendeley" : { "formattedCitation" : "(Wong &amp; Baird 1971)", "manualFormatting" : "Wong &amp; Baird (1971)", "plainTextFormattedCitation" : "(Wong &amp; Baird 1971)", "previouslyFormattedCitation" : "(Wong &amp; Baird 1971)" }, "properties" : { "noteIndex" : 0 }, "schema" : "https://github.com/citation-style-language/schema/raw/master/csl-citation.json" }</w:instrText>
      </w:r>
      <w:r>
        <w:fldChar w:fldCharType="separate"/>
      </w:r>
      <w:r w:rsidRPr="00C92C7E">
        <w:rPr>
          <w:noProof/>
        </w:rPr>
        <w:t xml:space="preserve">Wong &amp; Baird </w:t>
      </w:r>
      <w:r>
        <w:rPr>
          <w:noProof/>
        </w:rPr>
        <w:t>(</w:t>
      </w:r>
      <w:r w:rsidRPr="00C92C7E">
        <w:rPr>
          <w:noProof/>
        </w:rPr>
        <w:t>1971)</w:t>
      </w:r>
      <w:r>
        <w:fldChar w:fldCharType="end"/>
      </w:r>
      <w:r>
        <w:t xml:space="preserve"> (Equation 3-5) as dependent on the weight of the particles, noting that for coarse particles, such as those in the Group B/D border and above, the harmonics observed in other studies will not be pres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8168D8" w14:paraId="74CE0368" w14:textId="77777777" w:rsidTr="008168D8">
        <w:tc>
          <w:tcPr>
            <w:tcW w:w="7479" w:type="dxa"/>
          </w:tcPr>
          <w:p w14:paraId="627D16F6" w14:textId="037D8D77" w:rsidR="008168D8" w:rsidRPr="006423AA" w:rsidRDefault="008168D8" w:rsidP="00EA5CD1">
            <w:pPr>
              <w:spacing w:after="120" w:line="276" w:lineRule="auto"/>
            </w:pPr>
            <m:oMathPara>
              <m:oMath>
                <m:r>
                  <w:rPr>
                    <w:rFonts w:ascii="Cambria Math" w:hAnsi="Cambria Math"/>
                  </w:rPr>
                  <m:t>τ=2π</m:t>
                </m:r>
                <m:sSup>
                  <m:sSupPr>
                    <m:ctrlPr>
                      <w:rPr>
                        <w:rFonts w:ascii="Cambria Math" w:hAnsi="Cambria Math"/>
                        <w:i/>
                      </w:rPr>
                    </m:ctrlPr>
                  </m:sSupPr>
                  <m:e>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mV</m:t>
                            </m:r>
                          </m:num>
                          <m:den>
                            <m:r>
                              <w:rPr>
                                <w:rFonts w:ascii="Cambria Math" w:hAnsi="Cambria Math"/>
                              </w:rPr>
                              <m:t>y</m:t>
                            </m:r>
                            <m:acc>
                              <m:accPr>
                                <m:chr m:val="̅"/>
                                <m:ctrlPr>
                                  <w:rPr>
                                    <w:rFonts w:ascii="Cambria Math" w:hAnsi="Cambria Math"/>
                                    <w:i/>
                                  </w:rPr>
                                </m:ctrlPr>
                              </m:accPr>
                              <m:e>
                                <m:r>
                                  <w:rPr>
                                    <w:rFonts w:ascii="Cambria Math" w:hAnsi="Cambria Math"/>
                                  </w:rPr>
                                  <m:t>P</m:t>
                                </m:r>
                              </m:e>
                            </m:acc>
                            <m:sSup>
                              <m:sSupPr>
                                <m:ctrlPr>
                                  <w:rPr>
                                    <w:rFonts w:ascii="Cambria Math" w:hAnsi="Cambria Math"/>
                                    <w:i/>
                                  </w:rPr>
                                </m:ctrlPr>
                              </m:sSupPr>
                              <m:e>
                                <m:r>
                                  <w:rPr>
                                    <w:rFonts w:ascii="Cambria Math" w:hAnsi="Cambria Math"/>
                                  </w:rPr>
                                  <m:t>A</m:t>
                                </m:r>
                              </m:e>
                              <m:sup>
                                <m:r>
                                  <w:rPr>
                                    <w:rFonts w:ascii="Cambria Math" w:hAnsi="Cambria Math"/>
                                  </w:rPr>
                                  <m:t>2</m:t>
                                </m:r>
                              </m:sup>
                            </m:sSup>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sSup>
                              <m:sSupPr>
                                <m:ctrlPr>
                                  <w:rPr>
                                    <w:rFonts w:ascii="Cambria Math" w:hAnsi="Cambria Math"/>
                                    <w:i/>
                                  </w:rPr>
                                </m:ctrlPr>
                              </m:sSupPr>
                              <m:e>
                                <m:r>
                                  <w:rPr>
                                    <w:rFonts w:ascii="Cambria Math" w:hAnsi="Cambria Math"/>
                                  </w:rPr>
                                  <m:t>y</m:t>
                                </m:r>
                                <m:acc>
                                  <m:accPr>
                                    <m:chr m:val="̅"/>
                                    <m:ctrlPr>
                                      <w:rPr>
                                        <w:rFonts w:ascii="Cambria Math" w:hAnsi="Cambria Math"/>
                                        <w:i/>
                                      </w:rPr>
                                    </m:ctrlPr>
                                  </m:accPr>
                                  <m:e>
                                    <m:r>
                                      <w:rPr>
                                        <w:rFonts w:ascii="Cambria Math" w:hAnsi="Cambria Math"/>
                                      </w:rPr>
                                      <m:t>P</m:t>
                                    </m:r>
                                  </m:e>
                                </m:acc>
                                <m:sSub>
                                  <m:sSubPr>
                                    <m:ctrlPr>
                                      <w:rPr>
                                        <w:rFonts w:ascii="Cambria Math" w:hAnsi="Cambria Math"/>
                                        <w:i/>
                                      </w:rPr>
                                    </m:ctrlPr>
                                  </m:sSubPr>
                                  <m:e>
                                    <m:r>
                                      <w:rPr>
                                        <w:rFonts w:ascii="Cambria Math" w:hAnsi="Cambria Math"/>
                                      </w:rPr>
                                      <m:t>U</m:t>
                                    </m:r>
                                  </m:e>
                                  <m:sub>
                                    <m:r>
                                      <w:rPr>
                                        <w:rFonts w:ascii="Cambria Math" w:hAnsi="Cambria Math"/>
                                      </w:rPr>
                                      <m:t>mf</m:t>
                                    </m:r>
                                  </m:sub>
                                </m:sSub>
                              </m:e>
                              <m:sup>
                                <m:r>
                                  <w:rPr>
                                    <w:rFonts w:ascii="Cambria Math" w:hAnsi="Cambria Math"/>
                                  </w:rPr>
                                  <m:t>2</m:t>
                                </m:r>
                              </m:sup>
                            </m:sSup>
                            <m:sSup>
                              <m:sSupPr>
                                <m:ctrlPr>
                                  <w:rPr>
                                    <w:rFonts w:ascii="Cambria Math" w:hAnsi="Cambria Math"/>
                                    <w:i/>
                                  </w:rPr>
                                </m:ctrlPr>
                              </m:sSupPr>
                              <m:e>
                                <m:r>
                                  <w:rPr>
                                    <w:rFonts w:ascii="Cambria Math" w:hAnsi="Cambria Math"/>
                                  </w:rPr>
                                  <m:t>A</m:t>
                                </m:r>
                              </m:e>
                              <m:sup>
                                <m:r>
                                  <w:rPr>
                                    <w:rFonts w:ascii="Cambria Math" w:hAnsi="Cambria Math"/>
                                  </w:rPr>
                                  <m:t>2</m:t>
                                </m:r>
                              </m:sup>
                            </m:sSup>
                          </m:num>
                          <m:den>
                            <m:r>
                              <w:rPr>
                                <w:rFonts w:ascii="Cambria Math" w:hAnsi="Cambria Math"/>
                              </w:rPr>
                              <m:t>4</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V</m:t>
                            </m:r>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m:oMathPara>
          </w:p>
        </w:tc>
        <w:tc>
          <w:tcPr>
            <w:tcW w:w="1763" w:type="dxa"/>
            <w:vAlign w:val="center"/>
          </w:tcPr>
          <w:p w14:paraId="73E6B581" w14:textId="77777777" w:rsidR="008168D8" w:rsidRDefault="008168D8" w:rsidP="00EA5CD1">
            <w:pPr>
              <w:spacing w:after="120" w:line="276" w:lineRule="auto"/>
              <w:jc w:val="right"/>
            </w:pPr>
            <w:r>
              <w:t>Equation 3-5</w:t>
            </w:r>
          </w:p>
        </w:tc>
      </w:tr>
    </w:tbl>
    <w:p w14:paraId="3B262E43" w14:textId="5D6E20AA" w:rsidR="008168D8" w:rsidRDefault="008168D8" w:rsidP="00EA5CD1">
      <w:pPr>
        <w:spacing w:line="276" w:lineRule="auto"/>
      </w:pPr>
      <w:r>
        <w:t xml:space="preserve">where </w:t>
      </w:r>
      <m:oMath>
        <m:r>
          <w:rPr>
            <w:rFonts w:ascii="Cambria Math" w:hAnsi="Cambria Math"/>
          </w:rPr>
          <m:t>τ</m:t>
        </m:r>
      </m:oMath>
      <w:r>
        <w:t xml:space="preserve"> is the natural frequency of the bed, </w:t>
      </w:r>
      <m:oMath>
        <m:r>
          <w:rPr>
            <w:rFonts w:ascii="Cambria Math" w:hAnsi="Cambria Math"/>
          </w:rPr>
          <m:t>M</m:t>
        </m:r>
      </m:oMath>
      <w:r>
        <w:t xml:space="preserve"> is the mass of the bed, </w:t>
      </w:r>
      <m:oMath>
        <m:r>
          <w:rPr>
            <w:rFonts w:ascii="Cambria Math" w:hAnsi="Cambria Math"/>
          </w:rPr>
          <m:t>V</m:t>
        </m:r>
      </m:oMath>
      <w:r>
        <w:t xml:space="preserve"> is the volume of gas space beneath the bed, </w:t>
      </w:r>
      <m:oMath>
        <m:r>
          <w:rPr>
            <w:rFonts w:ascii="Cambria Math" w:hAnsi="Cambria Math"/>
          </w:rPr>
          <m:t>y</m:t>
        </m:r>
      </m:oMath>
      <w:r>
        <w:t xml:space="preserve"> is the exponent of the equation of state, </w:t>
      </w:r>
      <m:oMath>
        <m:r>
          <w:rPr>
            <w:rFonts w:ascii="Cambria Math" w:hAnsi="Cambria Math"/>
          </w:rPr>
          <m:t>P</m:t>
        </m:r>
      </m:oMath>
      <w:r>
        <w:t xml:space="preserve"> is the pressure beneath the bed, </w:t>
      </w:r>
      <m:oMath>
        <m:r>
          <w:rPr>
            <w:rFonts w:ascii="Cambria Math" w:hAnsi="Cambria Math"/>
          </w:rPr>
          <m:t>A</m:t>
        </m:r>
      </m:oMath>
      <w:r>
        <w:t xml:space="preserve"> the cross sectional area of the bed, </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t xml:space="preserve"> the minimum fluidisation velocity and </w:t>
      </w:r>
      <m:oMath>
        <m:r>
          <w:rPr>
            <w:rFonts w:ascii="Cambria Math" w:hAnsi="Cambria Math"/>
          </w:rPr>
          <m:t>g</m:t>
        </m:r>
      </m:oMath>
      <w:r>
        <w:t xml:space="preserve"> the gravitational acceleration </w:t>
      </w:r>
      <w:r>
        <w:fldChar w:fldCharType="begin" w:fldLock="1"/>
      </w:r>
      <w:r w:rsidR="00D37BCC">
        <w:instrText>ADDIN CSL_CITATION { "citationItems" : [ { "id" : "ITEM-1", "itemData" : { "author" : [ { "dropping-particle" : "", "family" : "Wong", "given" : "H W", "non-dropping-particle" : "", "parse-names" : false, "suffix" : "" }, { "dropping-particle" : "", "family" : "Baird", "given" : "M H I", "non-dropping-particle" : "", "parse-names" : false, "suffix" : "" } ], "container-title" : "The Chemical Engineering Journal", "id" : "ITEM-1", "issue" : "2", "issued" : { "date-parts" : [ [ "1971" ] ] }, "page" : "104-113", "title" : "Fluidisation in a pulsed gas flow", "type" : "article-journal", "volume" : "2" }, "uris" : [ "http://www.mendeley.com/documents/?uuid=0e8913b2-7e66-48d0-ba71-979413630cf8" ] } ], "mendeley" : { "formattedCitation" : "(Wong &amp; Baird 1971)", "plainTextFormattedCitation" : "(Wong &amp; Baird 1971)", "previouslyFormattedCitation" : "(Wong &amp; Baird 1971)" }, "properties" : { "noteIndex" : 0 }, "schema" : "https://github.com/citation-style-language/schema/raw/master/csl-citation.json" }</w:instrText>
      </w:r>
      <w:r>
        <w:fldChar w:fldCharType="separate"/>
      </w:r>
      <w:r w:rsidR="00352AE9" w:rsidRPr="00352AE9">
        <w:rPr>
          <w:noProof/>
        </w:rPr>
        <w:t>(Wong &amp; Baird 1971)</w:t>
      </w:r>
      <w:r>
        <w:fldChar w:fldCharType="end"/>
      </w:r>
      <w:r>
        <w:t xml:space="preserve">.  </w:t>
      </w:r>
    </w:p>
    <w:bookmarkStart w:id="162" w:name="_Toc356902186"/>
    <w:bookmarkStart w:id="163" w:name="_Toc368481233"/>
    <w:p w14:paraId="42C9A318" w14:textId="5D2FAC04" w:rsidR="008168D8" w:rsidRDefault="008168D8" w:rsidP="00EA5CD1">
      <w:pPr>
        <w:spacing w:line="276" w:lineRule="auto"/>
      </w:pPr>
      <w:r>
        <w:lastRenderedPageBreak/>
        <w:fldChar w:fldCharType="begin" w:fldLock="1"/>
      </w:r>
      <w:r w:rsidR="00D37BCC">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manualFormatting" : "Zhang &amp; Koksal (2006)", "plainTextFormattedCitation" : "(Zhang &amp; Koksal 2006)", "previouslyFormattedCitation" : "(Zhang &amp; Koksal 2006)" }, "properties" : { "noteIndex" : 0 }, "schema" : "https://github.com/citation-style-language/schema/raw/master/csl-citation.json" }</w:instrText>
      </w:r>
      <w:r>
        <w:fldChar w:fldCharType="separate"/>
      </w:r>
      <w:r w:rsidRPr="00C92C7E">
        <w:rPr>
          <w:noProof/>
        </w:rPr>
        <w:t xml:space="preserve">Zhang &amp; Koksal </w:t>
      </w:r>
      <w:r>
        <w:rPr>
          <w:noProof/>
        </w:rPr>
        <w:t>(</w:t>
      </w:r>
      <w:r w:rsidRPr="00C92C7E">
        <w:rPr>
          <w:noProof/>
        </w:rPr>
        <w:t>2006)</w:t>
      </w:r>
      <w:r>
        <w:fldChar w:fldCharType="end"/>
      </w:r>
      <w:r>
        <w:t xml:space="preserve"> described the bed pressure drop during the ‘on’ and ‘off’ periods, detailing that as gas enters the bed during the ‘on’ period, the additional inertial force causes a bed pressure drop greater than that seen under continuous flow, particularly at lower frequencies.  </w:t>
      </w:r>
      <w:r w:rsidRPr="00D97817">
        <w:t xml:space="preserve">This is demonstrated in </w:t>
      </w:r>
      <w:r>
        <w:fldChar w:fldCharType="begin"/>
      </w:r>
      <w:r>
        <w:instrText xml:space="preserve"> REF _Ref448993750 \h  \* MERGEFORMAT </w:instrText>
      </w:r>
      <w:r>
        <w:fldChar w:fldCharType="separate"/>
      </w:r>
      <w:r w:rsidR="005D3AE0">
        <w:t xml:space="preserve">Figure </w:t>
      </w:r>
      <w:r w:rsidR="005D3AE0">
        <w:rPr>
          <w:noProof/>
        </w:rPr>
        <w:t>3</w:t>
      </w:r>
      <w:r w:rsidR="005D3AE0">
        <w:rPr>
          <w:noProof/>
        </w:rPr>
        <w:noBreakHyphen/>
        <w:t>12</w:t>
      </w:r>
      <w:r>
        <w:fldChar w:fldCharType="end"/>
      </w:r>
      <w:r w:rsidRPr="00D97817">
        <w:t>b, where the pressure drop returns to the ‘natural’ frequency patterns seen in continuous flow (</w:t>
      </w:r>
      <w:r>
        <w:fldChar w:fldCharType="begin"/>
      </w:r>
      <w:r>
        <w:instrText xml:space="preserve"> REF _Ref448993750 \h  \* MERGEFORMAT </w:instrText>
      </w:r>
      <w:r>
        <w:fldChar w:fldCharType="separate"/>
      </w:r>
      <w:r w:rsidR="005D3AE0">
        <w:t xml:space="preserve">Figure </w:t>
      </w:r>
      <w:r w:rsidR="005D3AE0">
        <w:rPr>
          <w:noProof/>
        </w:rPr>
        <w:t>3</w:t>
      </w:r>
      <w:r w:rsidR="005D3AE0">
        <w:rPr>
          <w:noProof/>
        </w:rPr>
        <w:noBreakHyphen/>
        <w:t>12</w:t>
      </w:r>
      <w:r>
        <w:fldChar w:fldCharType="end"/>
      </w:r>
      <w:r w:rsidRPr="00D97817">
        <w:t>a) between the spikes in pressure drop caused by each pulsation ‘on’ period.</w:t>
      </w:r>
      <w:r>
        <w:t xml:space="preserve">  The pressure drop in the ‘on’ and ‘off’ position is given by Equation 3-6: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8168D8" w14:paraId="68F476A0" w14:textId="77777777" w:rsidTr="008168D8">
        <w:tc>
          <w:tcPr>
            <w:tcW w:w="7479" w:type="dxa"/>
          </w:tcPr>
          <w:p w14:paraId="4C82B8FE" w14:textId="77777777" w:rsidR="008168D8" w:rsidRPr="006423AA" w:rsidRDefault="00BF4C3A" w:rsidP="00EA5CD1">
            <w:pPr>
              <w:spacing w:after="120" w:line="276" w:lineRule="auto"/>
            </w:pPr>
            <m:oMathPara>
              <m:oMath>
                <m:sSub>
                  <m:sSubPr>
                    <m:ctrlPr>
                      <w:rPr>
                        <w:rFonts w:ascii="Cambria Math" w:hAnsi="Cambria Math"/>
                        <w:i/>
                      </w:rPr>
                    </m:ctrlPr>
                  </m:sSubPr>
                  <m:e>
                    <m:r>
                      <w:rPr>
                        <w:rFonts w:ascii="Cambria Math" w:hAnsi="Cambria Math"/>
                      </w:rPr>
                      <m:t>∆P</m:t>
                    </m:r>
                  </m:e>
                  <m:sub>
                    <m:r>
                      <w:rPr>
                        <w:rFonts w:ascii="Cambria Math" w:hAnsi="Cambria Math"/>
                      </w:rPr>
                      <m:t>bed</m:t>
                    </m:r>
                  </m:sub>
                </m:sSub>
                <m:r>
                  <w:rPr>
                    <w:rFonts w:ascii="Cambria Math" w:hAnsi="Cambria Math"/>
                  </w:rPr>
                  <m:t xml:space="preserve">= </m:t>
                </m:r>
                <m:f>
                  <m:fPr>
                    <m:ctrlPr>
                      <w:rPr>
                        <w:rFonts w:ascii="Cambria Math" w:hAnsi="Cambria Math"/>
                        <w:i/>
                      </w:rPr>
                    </m:ctrlPr>
                  </m:fPr>
                  <m:num>
                    <m:r>
                      <w:rPr>
                        <w:rFonts w:ascii="Cambria Math" w:hAnsi="Cambria Math"/>
                      </w:rPr>
                      <m:t>Weight+Inertia</m:t>
                    </m:r>
                  </m:num>
                  <m:den>
                    <m:sSub>
                      <m:sSubPr>
                        <m:ctrlPr>
                          <w:rPr>
                            <w:rFonts w:ascii="Cambria Math" w:hAnsi="Cambria Math"/>
                            <w:i/>
                          </w:rPr>
                        </m:ctrlPr>
                      </m:sSubPr>
                      <m:e>
                        <m:r>
                          <w:rPr>
                            <w:rFonts w:ascii="Cambria Math" w:hAnsi="Cambria Math"/>
                          </w:rPr>
                          <m:t>A</m:t>
                        </m:r>
                      </m:e>
                      <m:sub>
                        <m:r>
                          <w:rPr>
                            <w:rFonts w:ascii="Cambria Math" w:hAnsi="Cambria Math"/>
                          </w:rPr>
                          <m:t>bed</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ed(</m:t>
                        </m:r>
                        <m:acc>
                          <m:accPr>
                            <m:chr m:val="⃗"/>
                            <m:ctrlPr>
                              <w:rPr>
                                <w:rFonts w:ascii="Cambria Math" w:hAnsi="Cambria Math"/>
                                <w:i/>
                              </w:rPr>
                            </m:ctrlPr>
                          </m:accPr>
                          <m:e>
                            <m:r>
                              <w:rPr>
                                <w:rFonts w:ascii="Cambria Math" w:hAnsi="Cambria Math"/>
                              </w:rPr>
                              <m:t>g</m:t>
                            </m:r>
                          </m:e>
                        </m:acc>
                        <m:r>
                          <w:rPr>
                            <w:rFonts w:ascii="Cambria Math" w:hAnsi="Cambria Math"/>
                          </w:rPr>
                          <m:t xml:space="preserve">+ </m:t>
                        </m:r>
                        <m:acc>
                          <m:accPr>
                            <m:chr m:val="⃗"/>
                            <m:ctrlPr>
                              <w:rPr>
                                <w:rFonts w:ascii="Cambria Math" w:hAnsi="Cambria Math"/>
                                <w:i/>
                              </w:rPr>
                            </m:ctrlPr>
                          </m:accPr>
                          <m:e>
                            <m:r>
                              <w:rPr>
                                <w:rFonts w:ascii="Cambria Math" w:hAnsi="Cambria Math"/>
                              </w:rPr>
                              <m:t>a</m:t>
                            </m:r>
                          </m:e>
                        </m:acc>
                        <m:r>
                          <w:rPr>
                            <w:rFonts w:ascii="Cambria Math" w:hAnsi="Cambria Math"/>
                          </w:rPr>
                          <m:t>)</m:t>
                        </m:r>
                      </m:sub>
                    </m:sSub>
                  </m:num>
                  <m:den>
                    <m:sSub>
                      <m:sSubPr>
                        <m:ctrlPr>
                          <w:rPr>
                            <w:rFonts w:ascii="Cambria Math" w:hAnsi="Cambria Math"/>
                            <w:i/>
                          </w:rPr>
                        </m:ctrlPr>
                      </m:sSubPr>
                      <m:e>
                        <m:r>
                          <w:rPr>
                            <w:rFonts w:ascii="Cambria Math" w:hAnsi="Cambria Math"/>
                          </w:rPr>
                          <m:t>A</m:t>
                        </m:r>
                      </m:e>
                      <m:sub>
                        <m:r>
                          <w:rPr>
                            <w:rFonts w:ascii="Cambria Math" w:hAnsi="Cambria Math"/>
                          </w:rPr>
                          <m:t>bed</m:t>
                        </m:r>
                      </m:sub>
                    </m:sSub>
                  </m:den>
                </m:f>
              </m:oMath>
            </m:oMathPara>
          </w:p>
        </w:tc>
        <w:tc>
          <w:tcPr>
            <w:tcW w:w="1763" w:type="dxa"/>
            <w:vAlign w:val="center"/>
          </w:tcPr>
          <w:p w14:paraId="4DFFC9FB" w14:textId="77777777" w:rsidR="008168D8" w:rsidRDefault="008168D8" w:rsidP="00EA5CD1">
            <w:pPr>
              <w:spacing w:after="120" w:line="276" w:lineRule="auto"/>
              <w:jc w:val="right"/>
            </w:pPr>
            <w:r>
              <w:t>Equation 3-6</w:t>
            </w:r>
          </w:p>
        </w:tc>
      </w:tr>
    </w:tbl>
    <w:p w14:paraId="60069375" w14:textId="77777777" w:rsidR="008168D8" w:rsidRDefault="008168D8" w:rsidP="00EA5CD1">
      <w:pPr>
        <w:spacing w:line="276" w:lineRule="auto"/>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bed</m:t>
            </m:r>
          </m:sub>
        </m:sSub>
      </m:oMath>
      <w:r>
        <w:t xml:space="preserve"> is the bed pressure drop (Pa), </w:t>
      </w:r>
      <m:oMath>
        <m:sSub>
          <m:sSubPr>
            <m:ctrlPr>
              <w:rPr>
                <w:rFonts w:ascii="Cambria Math" w:hAnsi="Cambria Math"/>
                <w:i/>
              </w:rPr>
            </m:ctrlPr>
          </m:sSubPr>
          <m:e>
            <m:r>
              <w:rPr>
                <w:rFonts w:ascii="Cambria Math" w:hAnsi="Cambria Math"/>
              </w:rPr>
              <m:t>A</m:t>
            </m:r>
          </m:e>
          <m:sub>
            <m:r>
              <w:rPr>
                <w:rFonts w:ascii="Cambria Math" w:hAnsi="Cambria Math"/>
              </w:rPr>
              <m:t>bed</m:t>
            </m:r>
          </m:sub>
        </m:sSub>
      </m:oMath>
      <w:r>
        <w:t xml:space="preserve"> is the cross sectional area of the bed (m</w:t>
      </w:r>
      <w:r w:rsidRPr="00B505C6">
        <w:rPr>
          <w:vertAlign w:val="superscript"/>
        </w:rPr>
        <w:t>2</w:t>
      </w:r>
      <w:r>
        <w:t xml:space="preserve">) and </w:t>
      </w:r>
      <m:oMath>
        <m:sSub>
          <m:sSubPr>
            <m:ctrlPr>
              <w:rPr>
                <w:rFonts w:ascii="Cambria Math" w:hAnsi="Cambria Math"/>
                <w:i/>
              </w:rPr>
            </m:ctrlPr>
          </m:sSubPr>
          <m:e>
            <m:r>
              <w:rPr>
                <w:rFonts w:ascii="Cambria Math" w:hAnsi="Cambria Math"/>
              </w:rPr>
              <m:t>M</m:t>
            </m:r>
          </m:e>
          <m:sub>
            <m:r>
              <w:rPr>
                <w:rFonts w:ascii="Cambria Math" w:hAnsi="Cambria Math"/>
              </w:rPr>
              <m:t>bed(</m:t>
            </m:r>
            <m:acc>
              <m:accPr>
                <m:chr m:val="⃗"/>
                <m:ctrlPr>
                  <w:rPr>
                    <w:rFonts w:ascii="Cambria Math" w:hAnsi="Cambria Math"/>
                    <w:i/>
                  </w:rPr>
                </m:ctrlPr>
              </m:accPr>
              <m:e>
                <m:r>
                  <w:rPr>
                    <w:rFonts w:ascii="Cambria Math" w:hAnsi="Cambria Math"/>
                  </w:rPr>
                  <m:t>g</m:t>
                </m:r>
              </m:e>
            </m:acc>
            <m:r>
              <w:rPr>
                <w:rFonts w:ascii="Cambria Math" w:hAnsi="Cambria Math"/>
              </w:rPr>
              <m:t xml:space="preserve">+ </m:t>
            </m:r>
            <m:acc>
              <m:accPr>
                <m:chr m:val="⃗"/>
                <m:ctrlPr>
                  <w:rPr>
                    <w:rFonts w:ascii="Cambria Math" w:hAnsi="Cambria Math"/>
                    <w:i/>
                  </w:rPr>
                </m:ctrlPr>
              </m:accPr>
              <m:e>
                <m:r>
                  <w:rPr>
                    <w:rFonts w:ascii="Cambria Math" w:hAnsi="Cambria Math"/>
                  </w:rPr>
                  <m:t>a</m:t>
                </m:r>
              </m:e>
            </m:acc>
            <m:r>
              <w:rPr>
                <w:rFonts w:ascii="Cambria Math" w:hAnsi="Cambria Math"/>
              </w:rPr>
              <m:t>)</m:t>
            </m:r>
          </m:sub>
        </m:sSub>
      </m:oMath>
      <w:r>
        <w:t xml:space="preserve">is the apparent mass of the bed material including the effect of inertia (kg). </w:t>
      </w:r>
    </w:p>
    <w:p w14:paraId="07C2A832" w14:textId="77777777" w:rsidR="001D3D79" w:rsidRDefault="008168D8" w:rsidP="00EA5CD1">
      <w:pPr>
        <w:spacing w:line="276" w:lineRule="auto"/>
      </w:pPr>
      <w:r>
        <w:t xml:space="preserve">During the ‘off’ period, the bed switches from acceleration upwards to downwards, causing a smaller pressure drop value in comparison to continuous flow.  These lower pressure drop readings are argued by </w:t>
      </w:r>
      <w:r>
        <w:fldChar w:fldCharType="begin" w:fldLock="1"/>
      </w:r>
      <w:r w:rsidR="00D37BCC">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manualFormatting" : "Zhang &amp; Koksal (2006)", "plainTextFormattedCitation" : "(Zhang &amp; Koksal 2006)", "previouslyFormattedCitation" : "(Zhang &amp; Koksal 2006)" }, "properties" : { "noteIndex" : 0 }, "schema" : "https://github.com/citation-style-language/schema/raw/master/csl-citation.json" }</w:instrText>
      </w:r>
      <w:r>
        <w:fldChar w:fldCharType="separate"/>
      </w:r>
      <w:r w:rsidRPr="00C92C7E">
        <w:rPr>
          <w:noProof/>
        </w:rPr>
        <w:t xml:space="preserve">Zhang &amp; Koksal </w:t>
      </w:r>
      <w:r>
        <w:rPr>
          <w:noProof/>
        </w:rPr>
        <w:t>(</w:t>
      </w:r>
      <w:r w:rsidRPr="00C92C7E">
        <w:rPr>
          <w:noProof/>
        </w:rPr>
        <w:t>2006)</w:t>
      </w:r>
      <w:r>
        <w:fldChar w:fldCharType="end"/>
      </w:r>
      <w:r>
        <w:t xml:space="preserve"> to not be representative of defluidisation, but rather a function of the greater pressure drop caused at the beginning of the ‘on’ period.  The greater pressure drop seen in the pulsed flow regimes in </w:t>
      </w:r>
      <w:r>
        <w:fldChar w:fldCharType="begin"/>
      </w:r>
      <w:r>
        <w:instrText xml:space="preserve"> REF _Ref448993750 \h  \* MERGEFORMAT </w:instrText>
      </w:r>
      <w:r>
        <w:fldChar w:fldCharType="separate"/>
      </w:r>
      <w:r w:rsidR="005D3AE0">
        <w:t xml:space="preserve">Figure </w:t>
      </w:r>
      <w:r w:rsidR="005D3AE0">
        <w:rPr>
          <w:noProof/>
        </w:rPr>
        <w:t>3</w:t>
      </w:r>
      <w:r w:rsidR="005D3AE0">
        <w:rPr>
          <w:noProof/>
        </w:rPr>
        <w:noBreakHyphen/>
        <w:t>12</w:t>
      </w:r>
      <w:r>
        <w:fldChar w:fldCharType="end"/>
      </w:r>
      <w:r>
        <w:t xml:space="preserve">b, c and d is therefore attributed by the authors to the additional inertia or acceleration force of the puls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8168D8" w14:paraId="29C2D995" w14:textId="77777777" w:rsidTr="008168D8">
        <w:tc>
          <w:tcPr>
            <w:tcW w:w="4621" w:type="dxa"/>
          </w:tcPr>
          <w:p w14:paraId="64576707" w14:textId="77777777" w:rsidR="008168D8" w:rsidRDefault="008168D8" w:rsidP="00EA5CD1">
            <w:pPr>
              <w:spacing w:line="276" w:lineRule="auto"/>
            </w:pPr>
            <w:r>
              <w:t>a)</w:t>
            </w:r>
          </w:p>
        </w:tc>
        <w:tc>
          <w:tcPr>
            <w:tcW w:w="4621" w:type="dxa"/>
          </w:tcPr>
          <w:p w14:paraId="08185D60" w14:textId="77777777" w:rsidR="008168D8" w:rsidRDefault="008168D8" w:rsidP="00EA5CD1">
            <w:pPr>
              <w:spacing w:line="276" w:lineRule="auto"/>
            </w:pPr>
            <w:r>
              <w:t>b)</w:t>
            </w:r>
          </w:p>
        </w:tc>
      </w:tr>
      <w:tr w:rsidR="008168D8" w14:paraId="36B3C8BF" w14:textId="77777777" w:rsidTr="008168D8">
        <w:tc>
          <w:tcPr>
            <w:tcW w:w="4621" w:type="dxa"/>
          </w:tcPr>
          <w:p w14:paraId="3321FB54" w14:textId="77777777" w:rsidR="008168D8" w:rsidRDefault="008168D8" w:rsidP="00EA5CD1">
            <w:pPr>
              <w:spacing w:line="276" w:lineRule="auto"/>
            </w:pPr>
            <w:r>
              <w:rPr>
                <w:noProof/>
                <w:lang w:eastAsia="en-GB"/>
              </w:rPr>
              <w:drawing>
                <wp:inline distT="0" distB="0" distL="0" distR="0" wp14:anchorId="31DA38DC" wp14:editId="3B898A7B">
                  <wp:extent cx="2823099" cy="1526959"/>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 - Zhang.jpg"/>
                          <pic:cNvPicPr/>
                        </pic:nvPicPr>
                        <pic:blipFill rotWithShape="1">
                          <a:blip r:embed="rId47">
                            <a:extLst>
                              <a:ext uri="{28A0092B-C50C-407E-A947-70E740481C1C}">
                                <a14:useLocalDpi xmlns:a14="http://schemas.microsoft.com/office/drawing/2010/main" val="0"/>
                              </a:ext>
                            </a:extLst>
                          </a:blip>
                          <a:srcRect t="2388" b="75991"/>
                          <a:stretch/>
                        </pic:blipFill>
                        <pic:spPr bwMode="auto">
                          <a:xfrm>
                            <a:off x="0" y="0"/>
                            <a:ext cx="2832020" cy="1531784"/>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39B382F5" w14:textId="77777777" w:rsidR="008168D8" w:rsidRDefault="008168D8" w:rsidP="00EA5CD1">
            <w:pPr>
              <w:spacing w:line="276" w:lineRule="auto"/>
            </w:pPr>
            <w:r>
              <w:rPr>
                <w:noProof/>
                <w:lang w:eastAsia="en-GB"/>
              </w:rPr>
              <w:drawing>
                <wp:inline distT="0" distB="0" distL="0" distR="0" wp14:anchorId="4EF8F5B8" wp14:editId="26925CF6">
                  <wp:extent cx="2823099" cy="153372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 - Zhang.jpg"/>
                          <pic:cNvPicPr/>
                        </pic:nvPicPr>
                        <pic:blipFill rotWithShape="1">
                          <a:blip r:embed="rId47">
                            <a:extLst>
                              <a:ext uri="{28A0092B-C50C-407E-A947-70E740481C1C}">
                                <a14:useLocalDpi xmlns:a14="http://schemas.microsoft.com/office/drawing/2010/main" val="0"/>
                              </a:ext>
                            </a:extLst>
                          </a:blip>
                          <a:srcRect t="26900" b="51383"/>
                          <a:stretch/>
                        </pic:blipFill>
                        <pic:spPr bwMode="auto">
                          <a:xfrm>
                            <a:off x="0" y="0"/>
                            <a:ext cx="2832020" cy="1538574"/>
                          </a:xfrm>
                          <a:prstGeom prst="rect">
                            <a:avLst/>
                          </a:prstGeom>
                          <a:ln>
                            <a:noFill/>
                          </a:ln>
                          <a:extLst>
                            <a:ext uri="{53640926-AAD7-44D8-BBD7-CCE9431645EC}">
                              <a14:shadowObscured xmlns:a14="http://schemas.microsoft.com/office/drawing/2010/main"/>
                            </a:ext>
                          </a:extLst>
                        </pic:spPr>
                      </pic:pic>
                    </a:graphicData>
                  </a:graphic>
                </wp:inline>
              </w:drawing>
            </w:r>
          </w:p>
        </w:tc>
      </w:tr>
      <w:tr w:rsidR="008168D8" w14:paraId="51D82C24" w14:textId="77777777" w:rsidTr="008168D8">
        <w:tc>
          <w:tcPr>
            <w:tcW w:w="4621" w:type="dxa"/>
          </w:tcPr>
          <w:p w14:paraId="2A2915C3" w14:textId="77777777" w:rsidR="008168D8" w:rsidRDefault="008168D8" w:rsidP="00EA5CD1">
            <w:pPr>
              <w:spacing w:line="276" w:lineRule="auto"/>
            </w:pPr>
            <w:r>
              <w:t>c)</w:t>
            </w:r>
          </w:p>
        </w:tc>
        <w:tc>
          <w:tcPr>
            <w:tcW w:w="4621" w:type="dxa"/>
          </w:tcPr>
          <w:p w14:paraId="0534B388" w14:textId="77777777" w:rsidR="008168D8" w:rsidRDefault="008168D8" w:rsidP="00EA5CD1">
            <w:pPr>
              <w:spacing w:line="276" w:lineRule="auto"/>
            </w:pPr>
            <w:r>
              <w:t>d)</w:t>
            </w:r>
          </w:p>
        </w:tc>
      </w:tr>
      <w:tr w:rsidR="008168D8" w14:paraId="2424532B" w14:textId="77777777" w:rsidTr="008168D8">
        <w:tc>
          <w:tcPr>
            <w:tcW w:w="4621" w:type="dxa"/>
          </w:tcPr>
          <w:p w14:paraId="6D2242B5" w14:textId="77777777" w:rsidR="008168D8" w:rsidRDefault="008168D8" w:rsidP="00EA5CD1">
            <w:pPr>
              <w:spacing w:line="276" w:lineRule="auto"/>
            </w:pPr>
            <w:r>
              <w:rPr>
                <w:noProof/>
                <w:lang w:eastAsia="en-GB"/>
              </w:rPr>
              <w:drawing>
                <wp:inline distT="0" distB="0" distL="0" distR="0" wp14:anchorId="130C5AAE" wp14:editId="58051FC2">
                  <wp:extent cx="2750355" cy="1500327"/>
                  <wp:effectExtent l="0" t="0" r="0" b="508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 - Zhang.jpg"/>
                          <pic:cNvPicPr/>
                        </pic:nvPicPr>
                        <pic:blipFill rotWithShape="1">
                          <a:blip r:embed="rId47">
                            <a:extLst>
                              <a:ext uri="{28A0092B-C50C-407E-A947-70E740481C1C}">
                                <a14:useLocalDpi xmlns:a14="http://schemas.microsoft.com/office/drawing/2010/main" val="0"/>
                              </a:ext>
                            </a:extLst>
                          </a:blip>
                          <a:srcRect t="51485" b="26709"/>
                          <a:stretch/>
                        </pic:blipFill>
                        <pic:spPr bwMode="auto">
                          <a:xfrm>
                            <a:off x="0" y="0"/>
                            <a:ext cx="2751876" cy="1501157"/>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56660D98" w14:textId="77777777" w:rsidR="008168D8" w:rsidRDefault="008168D8" w:rsidP="00EA5CD1">
            <w:pPr>
              <w:spacing w:line="276" w:lineRule="auto"/>
            </w:pPr>
            <w:r>
              <w:rPr>
                <w:noProof/>
                <w:lang w:eastAsia="en-GB"/>
              </w:rPr>
              <w:drawing>
                <wp:inline distT="0" distB="0" distL="0" distR="0" wp14:anchorId="72FF4705" wp14:editId="57A03FE0">
                  <wp:extent cx="2750354" cy="1464816"/>
                  <wp:effectExtent l="0" t="0" r="0" b="254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 - Zhang.jpg"/>
                          <pic:cNvPicPr/>
                        </pic:nvPicPr>
                        <pic:blipFill rotWithShape="1">
                          <a:blip r:embed="rId47">
                            <a:extLst>
                              <a:ext uri="{28A0092B-C50C-407E-A947-70E740481C1C}">
                                <a14:useLocalDpi xmlns:a14="http://schemas.microsoft.com/office/drawing/2010/main" val="0"/>
                              </a:ext>
                            </a:extLst>
                          </a:blip>
                          <a:srcRect t="76258" b="2452"/>
                          <a:stretch/>
                        </pic:blipFill>
                        <pic:spPr bwMode="auto">
                          <a:xfrm>
                            <a:off x="0" y="0"/>
                            <a:ext cx="2751876" cy="1465626"/>
                          </a:xfrm>
                          <a:prstGeom prst="rect">
                            <a:avLst/>
                          </a:prstGeom>
                          <a:ln>
                            <a:noFill/>
                          </a:ln>
                          <a:extLst>
                            <a:ext uri="{53640926-AAD7-44D8-BBD7-CCE9431645EC}">
                              <a14:shadowObscured xmlns:a14="http://schemas.microsoft.com/office/drawing/2010/main"/>
                            </a:ext>
                          </a:extLst>
                        </pic:spPr>
                      </pic:pic>
                    </a:graphicData>
                  </a:graphic>
                </wp:inline>
              </w:drawing>
            </w:r>
          </w:p>
        </w:tc>
      </w:tr>
    </w:tbl>
    <w:p w14:paraId="20974F05" w14:textId="6DD4EA10" w:rsidR="008168D8" w:rsidRPr="00C30971" w:rsidRDefault="008168D8" w:rsidP="00EA5CD1">
      <w:pPr>
        <w:pStyle w:val="Caption"/>
        <w:spacing w:line="276" w:lineRule="auto"/>
      </w:pPr>
      <w:bookmarkStart w:id="164" w:name="_Ref448993750"/>
      <w:bookmarkStart w:id="165" w:name="_Toc474686585"/>
      <w:r>
        <w:t xml:space="preserve">Figure </w:t>
      </w:r>
      <w:fldSimple w:instr=" STYLEREF 1 \s ">
        <w:r w:rsidR="005D3AE0">
          <w:rPr>
            <w:noProof/>
          </w:rPr>
          <w:t>3</w:t>
        </w:r>
      </w:fldSimple>
      <w:r w:rsidR="00F02E7D">
        <w:noBreakHyphen/>
      </w:r>
      <w:fldSimple w:instr=" SEQ Figure \* ARABIC \s 1 ">
        <w:r w:rsidR="005D3AE0">
          <w:rPr>
            <w:noProof/>
          </w:rPr>
          <w:t>12</w:t>
        </w:r>
      </w:fldSimple>
      <w:bookmarkEnd w:id="164"/>
      <w:r w:rsidRPr="00C30971">
        <w:t xml:space="preserve">. </w:t>
      </w:r>
      <w:r>
        <w:t xml:space="preserve"> </w:t>
      </w:r>
      <w:r w:rsidRPr="00C30971">
        <w:t xml:space="preserve">Pressure drop </w:t>
      </w:r>
      <w:r>
        <w:t xml:space="preserve">plotted </w:t>
      </w:r>
      <w:r w:rsidRPr="00C30971">
        <w:t>over time</w:t>
      </w:r>
      <w:r>
        <w:t>, g</w:t>
      </w:r>
      <w:r w:rsidRPr="00C30971">
        <w:t>lass bead particle diameter 160</w:t>
      </w:r>
      <w:r>
        <w:t xml:space="preserve"> </w:t>
      </w:r>
      <w:r w:rsidRPr="00C30971">
        <w:t>µm, bed height 17.2</w:t>
      </w:r>
      <w:r>
        <w:t xml:space="preserve"> </w:t>
      </w:r>
      <w:r w:rsidRPr="00C30971">
        <w:t>cm, 1.5</w:t>
      </w:r>
      <w:r>
        <w:t xml:space="preserve"> </w:t>
      </w:r>
      <m:oMath>
        <m:sSub>
          <m:sSubPr>
            <m:ctrlPr>
              <w:rPr>
                <w:rFonts w:ascii="Cambria Math" w:hAnsi="Cambria Math"/>
                <w:i/>
              </w:rPr>
            </m:ctrlPr>
          </m:sSubPr>
          <m:e>
            <m:r>
              <w:rPr>
                <w:rFonts w:ascii="Cambria Math" w:hAnsi="Cambria Math"/>
              </w:rPr>
              <m:t>U</m:t>
            </m:r>
          </m:e>
          <m:sub>
            <m:r>
              <w:rPr>
                <w:rFonts w:ascii="Cambria Math" w:hAnsi="Cambria Math"/>
              </w:rPr>
              <m:t>o</m:t>
            </m:r>
          </m:sub>
        </m:sSub>
      </m:oMath>
      <w:r>
        <w:t xml:space="preserve"> </w:t>
      </w:r>
      <w:r w:rsidRPr="00C30971">
        <w:t>/</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rsidRPr="00C30971">
        <w:t>,</w:t>
      </w:r>
      <w:r w:rsidRPr="00C30971">
        <w:rPr>
          <w:vertAlign w:val="subscript"/>
        </w:rPr>
        <w:t xml:space="preserve"> </w:t>
      </w:r>
      <w:r w:rsidRPr="00C30971">
        <w:t>a) continuous reg</w:t>
      </w:r>
      <w:r>
        <w:t>ime, b) 1 Hz, c) 3 Hz, d) 7 Hz</w:t>
      </w:r>
      <w:r w:rsidRPr="00C30971">
        <w:t xml:space="preserve"> </w:t>
      </w:r>
      <w:r w:rsidRPr="00C30971">
        <w:fldChar w:fldCharType="begin" w:fldLock="1"/>
      </w:r>
      <w:r w:rsidR="00D37BCC">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plainTextFormattedCitation" : "(Zhang &amp; Koksal 2006)", "previouslyFormattedCitation" : "(Zhang &amp; Koksal 2006)" }, "properties" : { "noteIndex" : 0 }, "schema" : "https://github.com/citation-style-language/schema/raw/master/csl-citation.json" }</w:instrText>
      </w:r>
      <w:r w:rsidRPr="00C30971">
        <w:fldChar w:fldCharType="separate"/>
      </w:r>
      <w:r w:rsidR="00352AE9" w:rsidRPr="00352AE9">
        <w:rPr>
          <w:noProof/>
        </w:rPr>
        <w:t>(Zhang &amp; Koksal 2006)</w:t>
      </w:r>
      <w:r w:rsidRPr="00C30971">
        <w:fldChar w:fldCharType="end"/>
      </w:r>
      <w:r>
        <w:t>.</w:t>
      </w:r>
      <w:bookmarkEnd w:id="165"/>
    </w:p>
    <w:p w14:paraId="5401670B" w14:textId="77777777" w:rsidR="001D3D79" w:rsidRDefault="001D3D79" w:rsidP="00EA5CD1">
      <w:pPr>
        <w:spacing w:line="276" w:lineRule="auto"/>
      </w:pPr>
    </w:p>
    <w:p w14:paraId="67BF47B5" w14:textId="2E24C760" w:rsidR="008168D8" w:rsidRDefault="001D3D79" w:rsidP="00EA5CD1">
      <w:pPr>
        <w:spacing w:line="276" w:lineRule="auto"/>
      </w:pPr>
      <w:r>
        <w:t xml:space="preserve">A similar characteristic has been seen in fluidised bed dryers, where decreased agglomeration and increased particle </w:t>
      </w:r>
      <w:r w:rsidRPr="00D97817">
        <w:t xml:space="preserve">movement caused by the pulsation resulted in a sudden reduction in pressure drop </w:t>
      </w:r>
      <w:r>
        <w:t xml:space="preserve">when the granules approach the critical moisture content. In this case, the critical moisture </w:t>
      </w:r>
      <w:r>
        <w:lastRenderedPageBreak/>
        <w:t xml:space="preserve">content is defined as the point at which surface moisture is largely evaporated.  For example, this was noted by </w:t>
      </w:r>
      <w:r>
        <w:fldChar w:fldCharType="begin" w:fldLock="1"/>
      </w:r>
      <w:r>
        <w:instrText>ADDIN CSL_CITATION { "citationItems" : [ { "id" : "ITEM-1", "itemData" : { "DOI" : "10.1021/ie800458h", "ISSN" : "0888-5885", "author" : [ { "dropping-particle" : "", "family" : "Akhavan", "given" : "Ali", "non-dropping-particle" : "", "parse-names" : false, "suffix" : "" }, { "dropping-particle" : "", "family" : "Ommen", "given" : "J. Ruud", "non-dropping-particle" : "van", "parse-names" : false, "suffix" : "" }, { "dropping-particle" : "", "family" : "Nijenhuis", "given" : "John", "non-dropping-particle" : "", "parse-names" : false, "suffix" : "" }, { "dropping-particle" : "", "family" : "Wang", "given" : "Xiao S.", "non-dropping-particle" : "", "parse-names" : false, "suffix" : "" }, { "dropping-particle" : "", "family" : "Coppens", "given" : "Marc-Olivier", "non-dropping-particle" : "", "parse-names" : false, "suffix" : "" }, { "dropping-particle" : "", "family" : "Rhodes", "given" : "Martin J.", "non-dropping-particle" : "", "parse-names" : false, "suffix" : "" } ], "container-title" : "Industrial &amp; Engineering Chemistry Research", "id" : "ITEM-1", "issue" : "1", "issued" : { "date-parts" : [ [ "2009", "1", "7" ] ] }, "page" : "302-309", "title" : "Improved drying in a pulsation-assisted fluidized bed", "type" : "article-journal", "volume" : "48" }, "uris" : [ "http://www.mendeley.com/documents/?uuid=8ea71386-756c-4bac-a666-47140efd4497" ] } ], "mendeley" : { "formattedCitation" : "(Akhavan et al. 2009)", "manualFormatting" : "Akhavan et al. (2009)", "plainTextFormattedCitation" : "(Akhavan et al. 2009)", "previouslyFormattedCitation" : "(Akhavan et al. 2009)" }, "properties" : { "noteIndex" : 0 }, "schema" : "https://github.com/citation-style-language/schema/raw/master/csl-citation.json" }</w:instrText>
      </w:r>
      <w:r>
        <w:fldChar w:fldCharType="separate"/>
      </w:r>
      <w:r w:rsidRPr="00C92C7E">
        <w:rPr>
          <w:noProof/>
        </w:rPr>
        <w:t xml:space="preserve">Akhavan et al. </w:t>
      </w:r>
      <w:r>
        <w:rPr>
          <w:noProof/>
        </w:rPr>
        <w:t>(</w:t>
      </w:r>
      <w:r w:rsidRPr="00C92C7E">
        <w:rPr>
          <w:noProof/>
        </w:rPr>
        <w:t>2009)</w:t>
      </w:r>
      <w:r>
        <w:fldChar w:fldCharType="end"/>
      </w:r>
      <w:r>
        <w:t>, who saw a large sudden pressure drop during the pulsation-assisted regime that was not evident during the continuous regime.  They were using pharmaceutical placebo granules with typical Group A/B characteristics, under continuous and pulsation-assisted (partial) flow regimes using a solenoid controlled valve producing 1-10 Hz.  Studying the ‘natural’ frequency by inserting intervals of continuous flow within the pulsed flow regime, they noted a sudden drop in dominant frequency, such as 5.5 to 2.5 Hz, when the granules reached the critical moisture content point.</w:t>
      </w:r>
    </w:p>
    <w:p w14:paraId="302EE33D" w14:textId="04C270E5" w:rsidR="008168D8" w:rsidRDefault="008168D8" w:rsidP="00EA5CD1">
      <w:pPr>
        <w:spacing w:line="276" w:lineRule="auto"/>
      </w:pPr>
      <w:r>
        <w:t xml:space="preserve">A lower pressure drop at lower frequencies was found by </w:t>
      </w:r>
      <w:r>
        <w:fldChar w:fldCharType="begin" w:fldLock="1"/>
      </w:r>
      <w:r w:rsidR="00D37BCC">
        <w:instrText>ADDIN CSL_CITATION { "citationItems" : [ { "id" : "ITEM-1", "itemData" : { "DOI" : "10.1016/j.jfoodeng.2006.05.025", "ISSN" : "02608774", "author" : [ { "dropping-particle" : "", "family" : "Nitz", "given" : "Marcello", "non-dropping-particle" : "", "parse-names" : false, "suffix" : "" }, { "dropping-particle" : "", "family" : "Taranto", "given" : "O.P.", "non-dropping-particle" : "", "parse-names" : false, "suffix" : "" } ], "container-title" : "Journal of Food Engineering", "id" : "ITEM-1", "issue" : "1", "issued" : { "date-parts" : [ [ "2007", "5" ] ] }, "page" : "249-256", "title" : "Drying of beans in a pulsed fluid bed dryer: drying kinetics, fluid-dynamic study and comparisons with conventional fluidization", "type" : "article-journal", "volume" : "80" }, "uris" : [ "http://www.mendeley.com/documents/?uuid=d9618c90-97b7-4dea-9ce0-370472cbef4f" ] } ], "mendeley" : { "formattedCitation" : "(Nitz &amp; Taranto 2007)", "manualFormatting" : "Nitz &amp; Taranto (2007)", "plainTextFormattedCitation" : "(Nitz &amp; Taranto 2007)", "previouslyFormattedCitation" : "(Nitz &amp; Taranto 2007)" }, "properties" : { "noteIndex" : 0 }, "schema" : "https://github.com/citation-style-language/schema/raw/master/csl-citation.json" }</w:instrText>
      </w:r>
      <w:r>
        <w:fldChar w:fldCharType="separate"/>
      </w:r>
      <w:r w:rsidRPr="006B74F8">
        <w:rPr>
          <w:noProof/>
        </w:rPr>
        <w:t xml:space="preserve">Nitz &amp; Taranto </w:t>
      </w:r>
      <w:r>
        <w:rPr>
          <w:noProof/>
        </w:rPr>
        <w:t>(</w:t>
      </w:r>
      <w:r w:rsidRPr="006B74F8">
        <w:rPr>
          <w:noProof/>
        </w:rPr>
        <w:t>2007)</w:t>
      </w:r>
      <w:r>
        <w:fldChar w:fldCharType="end"/>
      </w:r>
      <w:r>
        <w:t xml:space="preserve"> who fluidised Group D carioca beans, with a 90 ° aperture rotating disk providing a 3.3 to 15.8 Hz range of pulsation frequencies (</w:t>
      </w:r>
      <w:r>
        <w:fldChar w:fldCharType="begin"/>
      </w:r>
      <w:r>
        <w:instrText xml:space="preserve"> REF _Ref449003620 \h  \* MERGEFORMAT </w:instrText>
      </w:r>
      <w:r>
        <w:fldChar w:fldCharType="separate"/>
      </w:r>
      <w:r w:rsidR="005D3AE0">
        <w:t xml:space="preserve">Figure </w:t>
      </w:r>
      <w:r w:rsidR="005D3AE0">
        <w:rPr>
          <w:noProof/>
        </w:rPr>
        <w:t>3</w:t>
      </w:r>
      <w:r w:rsidR="005D3AE0">
        <w:rPr>
          <w:noProof/>
        </w:rPr>
        <w:noBreakHyphen/>
        <w:t>13</w:t>
      </w:r>
      <w:r>
        <w:fldChar w:fldCharType="end"/>
      </w:r>
      <w:r>
        <w:t>).  In the shallowest bed depth studied of 28 x 10</w:t>
      </w:r>
      <w:r w:rsidRPr="005F72A3">
        <w:rPr>
          <w:vertAlign w:val="superscript"/>
        </w:rPr>
        <w:t>-3</w:t>
      </w:r>
      <w:r>
        <w:rPr>
          <w:vertAlign w:val="superscript"/>
        </w:rPr>
        <w:t xml:space="preserve"> </w:t>
      </w:r>
      <w:r>
        <w:t>m, a lower pressure drop corresponded to the lowest frequency applied (</w:t>
      </w:r>
      <w:r>
        <w:fldChar w:fldCharType="begin"/>
      </w:r>
      <w:r>
        <w:instrText xml:space="preserve"> REF _Ref449003620 \h  \* MERGEFORMAT </w:instrText>
      </w:r>
      <w:r>
        <w:fldChar w:fldCharType="separate"/>
      </w:r>
      <w:r w:rsidR="005D3AE0">
        <w:t xml:space="preserve">Figure </w:t>
      </w:r>
      <w:r w:rsidR="005D3AE0">
        <w:rPr>
          <w:noProof/>
        </w:rPr>
        <w:t>3</w:t>
      </w:r>
      <w:r w:rsidR="005D3AE0">
        <w:rPr>
          <w:noProof/>
        </w:rPr>
        <w:noBreakHyphen/>
        <w:t>13</w:t>
      </w:r>
      <w:r>
        <w:fldChar w:fldCharType="end"/>
      </w:r>
      <w:r>
        <w:t>a).  A comparison to continuous flow was shown at the highest bed depth studied of 78 x 10</w:t>
      </w:r>
      <w:r w:rsidRPr="005F72A3">
        <w:rPr>
          <w:vertAlign w:val="superscript"/>
        </w:rPr>
        <w:t>-3</w:t>
      </w:r>
      <w:r>
        <w:t xml:space="preserve"> m, which showed a lower pressure drop in the pulsed flow regime compared to the continuous flow regime (</w:t>
      </w:r>
      <w:r>
        <w:fldChar w:fldCharType="begin"/>
      </w:r>
      <w:r>
        <w:instrText xml:space="preserve"> REF _Ref449003620 \h  \* MERGEFORMAT </w:instrText>
      </w:r>
      <w:r>
        <w:fldChar w:fldCharType="separate"/>
      </w:r>
      <w:r w:rsidR="005D3AE0">
        <w:t xml:space="preserve">Figure </w:t>
      </w:r>
      <w:r w:rsidR="005D3AE0">
        <w:rPr>
          <w:noProof/>
        </w:rPr>
        <w:t>3</w:t>
      </w:r>
      <w:r w:rsidR="005D3AE0">
        <w:rPr>
          <w:noProof/>
        </w:rPr>
        <w:noBreakHyphen/>
        <w:t>13</w:t>
      </w:r>
      <w:r>
        <w:fldChar w:fldCharType="end"/>
      </w:r>
      <w:r>
        <w:t xml:space="preserve">b).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680"/>
      </w:tblGrid>
      <w:tr w:rsidR="008168D8" w14:paraId="33B87A75" w14:textId="77777777" w:rsidTr="008168D8">
        <w:tc>
          <w:tcPr>
            <w:tcW w:w="304" w:type="pct"/>
          </w:tcPr>
          <w:p w14:paraId="05984D81" w14:textId="77777777" w:rsidR="008168D8" w:rsidRDefault="008168D8" w:rsidP="00EA5CD1">
            <w:pPr>
              <w:spacing w:line="276" w:lineRule="auto"/>
            </w:pPr>
            <w:r>
              <w:t>a)</w:t>
            </w:r>
          </w:p>
          <w:p w14:paraId="3EE1F580" w14:textId="77777777" w:rsidR="008168D8" w:rsidRDefault="008168D8" w:rsidP="00EA5CD1">
            <w:pPr>
              <w:spacing w:line="276" w:lineRule="auto"/>
            </w:pPr>
          </w:p>
        </w:tc>
        <w:tc>
          <w:tcPr>
            <w:tcW w:w="4696" w:type="pct"/>
          </w:tcPr>
          <w:p w14:paraId="7D940CB5" w14:textId="77777777" w:rsidR="008168D8" w:rsidRDefault="008168D8" w:rsidP="00EA5CD1">
            <w:pPr>
              <w:spacing w:line="276" w:lineRule="auto"/>
              <w:jc w:val="center"/>
            </w:pPr>
            <w:r>
              <w:rPr>
                <w:noProof/>
                <w:lang w:eastAsia="en-GB"/>
              </w:rPr>
              <w:drawing>
                <wp:inline distT="0" distB="0" distL="0" distR="0" wp14:anchorId="337A5B2B" wp14:editId="39BF4B84">
                  <wp:extent cx="3675355" cy="2032470"/>
                  <wp:effectExtent l="0" t="0" r="1905" b="635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l="3520" t="58" r="1449" b="14992"/>
                          <a:stretch/>
                        </pic:blipFill>
                        <pic:spPr bwMode="auto">
                          <a:xfrm>
                            <a:off x="0" y="0"/>
                            <a:ext cx="3682092" cy="2036195"/>
                          </a:xfrm>
                          <a:prstGeom prst="rect">
                            <a:avLst/>
                          </a:prstGeom>
                          <a:ln>
                            <a:noFill/>
                          </a:ln>
                          <a:extLst>
                            <a:ext uri="{53640926-AAD7-44D8-BBD7-CCE9431645EC}">
                              <a14:shadowObscured xmlns:a14="http://schemas.microsoft.com/office/drawing/2010/main"/>
                            </a:ext>
                          </a:extLst>
                        </pic:spPr>
                      </pic:pic>
                    </a:graphicData>
                  </a:graphic>
                </wp:inline>
              </w:drawing>
            </w:r>
          </w:p>
        </w:tc>
      </w:tr>
      <w:tr w:rsidR="008168D8" w14:paraId="03AC918B" w14:textId="77777777" w:rsidTr="008168D8">
        <w:tc>
          <w:tcPr>
            <w:tcW w:w="304" w:type="pct"/>
          </w:tcPr>
          <w:p w14:paraId="473EBA56" w14:textId="77777777" w:rsidR="008168D8" w:rsidRDefault="008168D8" w:rsidP="00EA5CD1">
            <w:pPr>
              <w:spacing w:line="276" w:lineRule="auto"/>
            </w:pPr>
            <w:r>
              <w:t>b)</w:t>
            </w:r>
          </w:p>
          <w:p w14:paraId="4C7F5B4B" w14:textId="77777777" w:rsidR="008168D8" w:rsidRDefault="008168D8" w:rsidP="00EA5CD1">
            <w:pPr>
              <w:spacing w:line="276" w:lineRule="auto"/>
            </w:pPr>
          </w:p>
        </w:tc>
        <w:tc>
          <w:tcPr>
            <w:tcW w:w="4696" w:type="pct"/>
          </w:tcPr>
          <w:p w14:paraId="4CDE3538" w14:textId="77777777" w:rsidR="008168D8" w:rsidRDefault="008168D8" w:rsidP="00EA5CD1">
            <w:pPr>
              <w:spacing w:line="276" w:lineRule="auto"/>
              <w:jc w:val="center"/>
            </w:pPr>
            <w:r>
              <w:rPr>
                <w:noProof/>
                <w:lang w:eastAsia="en-GB"/>
              </w:rPr>
              <w:drawing>
                <wp:inline distT="0" distB="0" distL="0" distR="0" wp14:anchorId="736393F5" wp14:editId="7AC0EA4E">
                  <wp:extent cx="3781887" cy="2371666"/>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a:srcRect l="2486" r="1660" b="15204"/>
                          <a:stretch/>
                        </pic:blipFill>
                        <pic:spPr bwMode="auto">
                          <a:xfrm>
                            <a:off x="0" y="0"/>
                            <a:ext cx="3788352" cy="237572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584011" w14:textId="49D9EF91" w:rsidR="008168D8" w:rsidRDefault="008168D8" w:rsidP="00EA5CD1">
      <w:pPr>
        <w:pStyle w:val="Caption"/>
        <w:spacing w:line="276" w:lineRule="auto"/>
      </w:pPr>
      <w:bookmarkStart w:id="166" w:name="_Ref449003620"/>
      <w:bookmarkStart w:id="167" w:name="_Toc474686586"/>
      <w:r>
        <w:t xml:space="preserve">Figure </w:t>
      </w:r>
      <w:fldSimple w:instr=" STYLEREF 1 \s ">
        <w:r w:rsidR="005D3AE0">
          <w:rPr>
            <w:noProof/>
          </w:rPr>
          <w:t>3</w:t>
        </w:r>
      </w:fldSimple>
      <w:r w:rsidR="00F02E7D">
        <w:noBreakHyphen/>
      </w:r>
      <w:fldSimple w:instr=" SEQ Figure \* ARABIC \s 1 ">
        <w:r w:rsidR="005D3AE0">
          <w:rPr>
            <w:noProof/>
          </w:rPr>
          <w:t>13</w:t>
        </w:r>
      </w:fldSimple>
      <w:bookmarkEnd w:id="166"/>
      <w:r>
        <w:t xml:space="preserve">.  Pressure drop at increasing gas flow velocities in a) shallow bed and b) deep bed </w:t>
      </w:r>
      <w:r>
        <w:fldChar w:fldCharType="begin" w:fldLock="1"/>
      </w:r>
      <w:r w:rsidR="00D37BCC">
        <w:instrText>ADDIN CSL_CITATION { "citationItems" : [ { "id" : "ITEM-1", "itemData" : { "DOI" : "10.1016/j.jfoodeng.2006.05.025", "ISSN" : "02608774", "author" : [ { "dropping-particle" : "", "family" : "Nitz", "given" : "Marcello", "non-dropping-particle" : "", "parse-names" : false, "suffix" : "" }, { "dropping-particle" : "", "family" : "Taranto", "given" : "O.P.", "non-dropping-particle" : "", "parse-names" : false, "suffix" : "" } ], "container-title" : "Journal of Food Engineering", "id" : "ITEM-1", "issue" : "1", "issued" : { "date-parts" : [ [ "2007", "5" ] ] }, "page" : "249-256", "title" : "Drying of beans in a pulsed fluid bed dryer: drying kinetics, fluid-dynamic study and comparisons with conventional fluidization", "type" : "article-journal", "volume" : "80" }, "uris" : [ "http://www.mendeley.com/documents/?uuid=d9618c90-97b7-4dea-9ce0-370472cbef4f" ] } ], "mendeley" : { "formattedCitation" : "(Nitz &amp; Taranto 2007)", "plainTextFormattedCitation" : "(Nitz &amp; Taranto 2007)", "previouslyFormattedCitation" : "(Nitz &amp; Taranto 2007)" }, "properties" : { "noteIndex" : 0 }, "schema" : "https://github.com/citation-style-language/schema/raw/master/csl-citation.json" }</w:instrText>
      </w:r>
      <w:r>
        <w:fldChar w:fldCharType="separate"/>
      </w:r>
      <w:r w:rsidR="00352AE9" w:rsidRPr="00352AE9">
        <w:rPr>
          <w:noProof/>
        </w:rPr>
        <w:t>(Nitz &amp; Taranto 2007)</w:t>
      </w:r>
      <w:r>
        <w:fldChar w:fldCharType="end"/>
      </w:r>
      <w:r>
        <w:t>.</w:t>
      </w:r>
      <w:bookmarkEnd w:id="167"/>
    </w:p>
    <w:p w14:paraId="6A9E72FD" w14:textId="77777777" w:rsidR="00681517" w:rsidRDefault="00681517" w:rsidP="00EA5CD1">
      <w:pPr>
        <w:spacing w:line="276" w:lineRule="auto"/>
      </w:pPr>
    </w:p>
    <w:p w14:paraId="5BAE3132" w14:textId="290C42BC" w:rsidR="00681517" w:rsidRDefault="00681517" w:rsidP="00EA5CD1">
      <w:pPr>
        <w:spacing w:line="276" w:lineRule="auto"/>
      </w:pPr>
      <w:r>
        <w:t xml:space="preserve">Similarly, in a study on the </w:t>
      </w:r>
      <w:r w:rsidRPr="00175CC9">
        <w:t xml:space="preserve">dewatering </w:t>
      </w:r>
      <w:r>
        <w:t xml:space="preserve">of </w:t>
      </w:r>
      <w:r w:rsidRPr="00175CC9">
        <w:t>pulp and paper sludge from the paper industry for</w:t>
      </w:r>
      <w:r>
        <w:t xml:space="preserve"> use as</w:t>
      </w:r>
      <w:r w:rsidRPr="00175CC9">
        <w:t xml:space="preserve"> a fuel source, </w:t>
      </w:r>
      <w:r w:rsidRPr="00175CC9">
        <w:fldChar w:fldCharType="begin" w:fldLock="1"/>
      </w:r>
      <w:r w:rsidR="00D37BCC">
        <w:instrText>ADDIN CSL_CITATION { "citationItems" : [ { "id" : "ITEM-1", "itemData" : { "author" : [ { "dropping-particle" : "", "family" : "Kudra", "given" : "T", "non-dropping-particle" : "", "parse-names" : false, "suffix" : "" }, { "dropping-particle" : "", "family" : "Gawrzynski", "given" : "Z.", "non-dropping-particle" : "", "parse-names" : false, "suffix" : "" }, { "dropping-particle" : "", "family" : "Glaser", "given" : "R", "non-dropping-particle" : "", "parse-names" : false, "suffix" : "" }, { "dropping-particle" : "", "family" : "Stanislawski", "given" : "J", "non-dropping-particle" : "", "parse-names" : false, "suffix" : "" }, { "dropping-particle" : "", "family" : "Poirier", "given" : "M", "non-dropping-particle" : "", "parse-names" : false, "suffix" : "" } ], "container-title" : "Drying Technology", "id" : "ITEM-1", "issue" : "4-5", "issued" : { "date-parts" : [ [ "2002" ] ] }, "page" : "917-933", "title" : "Drying of pulp and paper sludge in a pulsed fluid bed dryer", "type" : "article-journal", "volume" : "20" }, "uris" : [ "http://www.mendeley.com/documents/?uuid=76810b96-2c77-44e7-905c-61ea35f56343" ] } ], "mendeley" : { "formattedCitation" : "(Kudra et al. 2002)", "manualFormatting" : "Kudra et al. (2002)", "plainTextFormattedCitation" : "(Kudra et al. 2002)", "previouslyFormattedCitation" : "(Kudra et al. 2002)" }, "properties" : { "noteIndex" : 0 }, "schema" : "https://github.com/citation-style-language/schema/raw/master/csl-citation.json" }</w:instrText>
      </w:r>
      <w:r w:rsidRPr="00175CC9">
        <w:fldChar w:fldCharType="separate"/>
      </w:r>
      <w:r w:rsidRPr="00C92C7E">
        <w:rPr>
          <w:noProof/>
        </w:rPr>
        <w:t xml:space="preserve">Kudra et al. </w:t>
      </w:r>
      <w:r>
        <w:rPr>
          <w:noProof/>
        </w:rPr>
        <w:t>(</w:t>
      </w:r>
      <w:r w:rsidRPr="00C92C7E">
        <w:rPr>
          <w:noProof/>
        </w:rPr>
        <w:t>2002)</w:t>
      </w:r>
      <w:r w:rsidRPr="00175CC9">
        <w:fldChar w:fldCharType="end"/>
      </w:r>
      <w:r w:rsidRPr="00175CC9">
        <w:t xml:space="preserve"> studied drying in a pulsed fluidised bed dryer, using a rotating disk at </w:t>
      </w:r>
      <w:r w:rsidRPr="00175CC9">
        <w:lastRenderedPageBreak/>
        <w:t>5 and 10 Hz</w:t>
      </w:r>
      <w:r>
        <w:t xml:space="preserve"> in a 600 x 120 mm bed</w:t>
      </w:r>
      <w:r w:rsidRPr="00175CC9">
        <w:t>.  The pulp and paper sludge produc</w:t>
      </w:r>
      <w:r>
        <w:t>ed</w:t>
      </w:r>
      <w:r w:rsidRPr="00175CC9">
        <w:t xml:space="preserve"> 2-10</w:t>
      </w:r>
      <w:r>
        <w:t xml:space="preserve"> </w:t>
      </w:r>
      <w:r w:rsidRPr="00175CC9">
        <w:t>mm particles, with a density of 1270</w:t>
      </w:r>
      <w:r>
        <w:t xml:space="preserve"> </w:t>
      </w:r>
      <w:r w:rsidRPr="00175CC9">
        <w:t>kg/m</w:t>
      </w:r>
      <w:r w:rsidRPr="00175CC9">
        <w:rPr>
          <w:vertAlign w:val="superscript"/>
        </w:rPr>
        <w:t>3</w:t>
      </w:r>
      <w:r w:rsidRPr="00175CC9">
        <w:t xml:space="preserve"> when wet, but of 80</w:t>
      </w:r>
      <w:r>
        <w:t xml:space="preserve"> </w:t>
      </w:r>
      <w:r w:rsidRPr="00175CC9">
        <w:t>kg/m</w:t>
      </w:r>
      <w:r w:rsidRPr="00175CC9">
        <w:rPr>
          <w:vertAlign w:val="superscript"/>
        </w:rPr>
        <w:t>3</w:t>
      </w:r>
      <w:r w:rsidRPr="00175CC9">
        <w:t xml:space="preserve"> when at 1-2</w:t>
      </w:r>
      <w:r>
        <w:t xml:space="preserve"> </w:t>
      </w:r>
      <w:r w:rsidRPr="00175CC9">
        <w:t xml:space="preserve">% moisture content.  </w:t>
      </w:r>
      <w:r>
        <w:t>N</w:t>
      </w:r>
      <w:r w:rsidRPr="00175CC9">
        <w:t xml:space="preserve">o difference </w:t>
      </w:r>
      <w:r>
        <w:t xml:space="preserve">in bed homogeneity was found </w:t>
      </w:r>
      <w:r w:rsidRPr="00175CC9">
        <w:t xml:space="preserve">between the 5 and 10 Hz frequencies applied. Therefore, although Equation </w:t>
      </w:r>
      <w:r>
        <w:t>3-7</w:t>
      </w:r>
      <w:r w:rsidRPr="00175CC9">
        <w:t xml:space="preserve"> was </w:t>
      </w:r>
      <w:r>
        <w:t xml:space="preserve">developed </w:t>
      </w:r>
      <w:r w:rsidRPr="00175CC9">
        <w:t xml:space="preserve">to provide the pulsed minimum fluidisation velocity, </w:t>
      </w:r>
      <w:r>
        <w:t>the authors</w:t>
      </w:r>
      <w:r w:rsidRPr="00175CC9">
        <w:t xml:space="preserve"> argue that the pulsation frequency is not a necessary consideration.  </w:t>
      </w:r>
      <w:r>
        <w:t xml:space="preserve">However, changing the pulsation frequency </w:t>
      </w:r>
      <w:r w:rsidRPr="00175CC9">
        <w:t>from 10 Hz to 5 Hz</w:t>
      </w:r>
      <w:r>
        <w:t xml:space="preserve"> caused a </w:t>
      </w:r>
      <w:r w:rsidRPr="00175CC9">
        <w:t>100</w:t>
      </w:r>
      <w:r>
        <w:t xml:space="preserve"> </w:t>
      </w:r>
      <w:r w:rsidRPr="00175CC9">
        <w:t>Pa decrease in pressure</w:t>
      </w:r>
      <w:r>
        <w:t xml:space="preserve"> drop, which was also seen by </w:t>
      </w:r>
      <w:r>
        <w:fldChar w:fldCharType="begin" w:fldLock="1"/>
      </w:r>
      <w:r w:rsidR="00D37BCC">
        <w:instrText>ADDIN CSL_CITATION { "citationItems" : [ { "id" : "ITEM-1", "itemData" : { "author" : [ { "dropping-particle" : "", "family" : "Alamian", "given" : "Rezvan", "non-dropping-particle" : "", "parse-names" : false, "suffix" : "" }, { "dropping-particle" : "", "family" : "Baniassadi", "given" : "Alireza", "non-dropping-particle" : "", "parse-names" : false, "suffix" : "" }, { "dropping-particle" : "", "family" : "Tabrizi", "given" : "H. B.", "non-dropping-particle" : "", "parse-names" : false, "suffix" : "" } ], "container-title" : "World Academy of Science, Engineering and Technology", "id" : "ITEM-1", "issue" : "1", "issued" : { "date-parts" : [ [ "2011" ] ] }, "page" : "977-981", "title" : "An experimental study on effects of applying the pulsating flow to a gas-solid fluidized bed", "type" : "article-journal", "volume" : "73" }, "uris" : [ "http://www.mendeley.com/documents/?uuid=6d70e6a4-cc3e-464c-a5e0-63d5dbcf1984" ] } ], "mendeley" : { "formattedCitation" : "(Alamian et al. 2011)", "manualFormatting" : "Alamian et al. (2011)", "plainTextFormattedCitation" : "(Alamian et al. 2011)", "previouslyFormattedCitation" : "(Alamian et al. 2011)" }, "properties" : { "noteIndex" : 0 }, "schema" : "https://github.com/citation-style-language/schema/raw/master/csl-citation.json" }</w:instrText>
      </w:r>
      <w:r>
        <w:fldChar w:fldCharType="separate"/>
      </w:r>
      <w:r w:rsidRPr="00C92C7E">
        <w:rPr>
          <w:noProof/>
        </w:rPr>
        <w:t xml:space="preserve">Alamian et al. </w:t>
      </w:r>
      <w:r>
        <w:rPr>
          <w:noProof/>
        </w:rPr>
        <w:t>(</w:t>
      </w:r>
      <w:r w:rsidRPr="00C92C7E">
        <w:rPr>
          <w:noProof/>
        </w:rPr>
        <w:t>2011)</w:t>
      </w:r>
      <w:r>
        <w:fldChar w:fldCharType="end"/>
      </w:r>
      <w:r>
        <w:t xml:space="preserve">, but contradicts </w:t>
      </w:r>
      <w:r>
        <w:fldChar w:fldCharType="begin" w:fldLock="1"/>
      </w:r>
      <w:r w:rsidR="00D37BCC">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manualFormatting" : "Zhang &amp; Koksal's (2006)", "plainTextFormattedCitation" : "(Zhang &amp; Koksal 2006)", "previouslyFormattedCitation" : "(Zhang &amp; Koksal 2006)" }, "properties" : { "noteIndex" : 0 }, "schema" : "https://github.com/citation-style-language/schema/raw/master/csl-citation.json" }</w:instrText>
      </w:r>
      <w:r>
        <w:fldChar w:fldCharType="separate"/>
      </w:r>
      <w:r w:rsidRPr="00C92C7E">
        <w:rPr>
          <w:noProof/>
        </w:rPr>
        <w:t>Zhang &amp; Koksal</w:t>
      </w:r>
      <w:r>
        <w:rPr>
          <w:noProof/>
        </w:rPr>
        <w:t>'s</w:t>
      </w:r>
      <w:r w:rsidRPr="00C92C7E">
        <w:rPr>
          <w:noProof/>
        </w:rPr>
        <w:t xml:space="preserve"> </w:t>
      </w:r>
      <w:r>
        <w:rPr>
          <w:noProof/>
        </w:rPr>
        <w:t>(</w:t>
      </w:r>
      <w:r w:rsidRPr="00C92C7E">
        <w:rPr>
          <w:noProof/>
        </w:rPr>
        <w:t>2006)</w:t>
      </w:r>
      <w:r>
        <w:fldChar w:fldCharType="end"/>
      </w:r>
      <w:r w:rsidRPr="00175CC9">
        <w:t xml:space="preserve"> </w:t>
      </w:r>
      <w:r>
        <w:t>finding that decreasing the pulsation frequency increases the pressure drop (</w:t>
      </w:r>
      <w:r>
        <w:fldChar w:fldCharType="begin"/>
      </w:r>
      <w:r>
        <w:instrText xml:space="preserve"> REF _Ref448993750 \h  \* MERGEFORMAT </w:instrText>
      </w:r>
      <w:r>
        <w:fldChar w:fldCharType="separate"/>
      </w:r>
      <w:r w:rsidR="005D3AE0">
        <w:t xml:space="preserve">Figure </w:t>
      </w:r>
      <w:r w:rsidR="005D3AE0">
        <w:rPr>
          <w:noProof/>
        </w:rPr>
        <w:t>3</w:t>
      </w:r>
      <w:r w:rsidR="005D3AE0">
        <w:rPr>
          <w:noProof/>
        </w:rPr>
        <w:noBreakHyphen/>
        <w:t>12</w:t>
      </w:r>
      <w:r>
        <w:fldChar w:fldCharType="end"/>
      </w:r>
      <w:r>
        <w:t>).</w:t>
      </w:r>
      <w:r w:rsidRPr="00AA661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681517" w14:paraId="014889AE" w14:textId="77777777" w:rsidTr="00C2391E">
        <w:tc>
          <w:tcPr>
            <w:tcW w:w="7479" w:type="dxa"/>
          </w:tcPr>
          <w:p w14:paraId="44A22A79" w14:textId="34AC4166" w:rsidR="00681517" w:rsidRPr="006423AA" w:rsidRDefault="00BF4C3A" w:rsidP="00EA5CD1">
            <w:pPr>
              <w:spacing w:after="120" w:line="276" w:lineRule="auto"/>
            </w:pPr>
            <m:oMathPara>
              <m:oMath>
                <m:sSubSup>
                  <m:sSubSupPr>
                    <m:ctrlPr>
                      <w:rPr>
                        <w:rFonts w:ascii="Cambria Math" w:hAnsi="Cambria Math"/>
                        <w:i/>
                      </w:rPr>
                    </m:ctrlPr>
                  </m:sSubSupPr>
                  <m:e>
                    <m:r>
                      <w:rPr>
                        <w:rFonts w:ascii="Cambria Math" w:hAnsi="Cambria Math"/>
                      </w:rPr>
                      <m:t>U</m:t>
                    </m:r>
                  </m:e>
                  <m:sub>
                    <m:r>
                      <m:rPr>
                        <m:sty m:val="p"/>
                      </m:rPr>
                      <w:rPr>
                        <w:rFonts w:ascii="Cambria Math" w:hAnsi="Cambria Math"/>
                      </w:rPr>
                      <m:t>pf</m:t>
                    </m:r>
                  </m:sub>
                  <m:sup>
                    <m:r>
                      <w:rPr>
                        <w:rFonts w:ascii="Cambria Math" w:hAnsi="Cambria Math"/>
                      </w:rPr>
                      <m:t>i</m:t>
                    </m:r>
                  </m:sup>
                </m:sSubSup>
                <m:r>
                  <w:rPr>
                    <w:rFonts w:ascii="Cambria Math" w:hAnsi="Cambria Math"/>
                  </w:rPr>
                  <m:t>=1.13</m:t>
                </m:r>
                <m:sSubSup>
                  <m:sSubSupPr>
                    <m:ctrlPr>
                      <w:rPr>
                        <w:rFonts w:ascii="Cambria Math" w:hAnsi="Cambria Math"/>
                        <w:i/>
                      </w:rPr>
                    </m:ctrlPr>
                  </m:sSubSupPr>
                  <m:e>
                    <m:r>
                      <w:rPr>
                        <w:rFonts w:ascii="Cambria Math" w:hAnsi="Cambria Math"/>
                      </w:rPr>
                      <m:t>H</m:t>
                    </m:r>
                  </m:e>
                  <m:sub>
                    <m:r>
                      <m:rPr>
                        <m:sty m:val="p"/>
                      </m:rPr>
                      <w:rPr>
                        <w:rFonts w:ascii="Cambria Math" w:hAnsi="Cambria Math"/>
                      </w:rPr>
                      <m:t>st</m:t>
                    </m:r>
                  </m:sub>
                  <m:sup>
                    <m:r>
                      <w:rPr>
                        <w:rFonts w:ascii="Cambria Math" w:hAnsi="Cambria Math"/>
                      </w:rPr>
                      <m:t>0.29</m:t>
                    </m:r>
                  </m:sup>
                </m:sSubSup>
                <m:sSup>
                  <m:sSupPr>
                    <m:ctrlPr>
                      <w:rPr>
                        <w:rFonts w:ascii="Cambria Math" w:hAnsi="Cambria Math"/>
                        <w:i/>
                      </w:rPr>
                    </m:ctrlPr>
                  </m:sSupPr>
                  <m:e>
                    <m:r>
                      <w:rPr>
                        <w:rFonts w:ascii="Cambria Math" w:hAnsi="Cambria Math"/>
                      </w:rPr>
                      <m:t>f</m:t>
                    </m:r>
                  </m:e>
                  <m:sup>
                    <m:r>
                      <m:rPr>
                        <m:sty m:val="p"/>
                      </m:rPr>
                      <w:rPr>
                        <w:rFonts w:ascii="Cambria Math" w:hAnsi="Cambria Math"/>
                      </w:rPr>
                      <m:t>-6.05</m:t>
                    </m:r>
                  </m:sup>
                </m:sSup>
                <m:sSup>
                  <m:sSupPr>
                    <m:ctrlPr>
                      <w:rPr>
                        <w:rFonts w:ascii="Cambria Math" w:hAnsi="Cambria Math"/>
                        <w:i/>
                      </w:rPr>
                    </m:ctrlPr>
                  </m:sSupPr>
                  <m:e>
                    <m:r>
                      <w:rPr>
                        <w:rFonts w:ascii="Cambria Math" w:hAnsi="Cambria Math"/>
                      </w:rPr>
                      <m:t>X</m:t>
                    </m:r>
                  </m:e>
                  <m:sup>
                    <m:r>
                      <m:rPr>
                        <m:sty m:val="p"/>
                      </m:rPr>
                      <w:rPr>
                        <w:rFonts w:ascii="Cambria Math" w:hAnsi="Cambria Math"/>
                      </w:rPr>
                      <m:t>0.12</m:t>
                    </m:r>
                  </m:sup>
                </m:sSup>
              </m:oMath>
            </m:oMathPara>
          </w:p>
        </w:tc>
        <w:tc>
          <w:tcPr>
            <w:tcW w:w="1763" w:type="dxa"/>
            <w:vAlign w:val="center"/>
          </w:tcPr>
          <w:p w14:paraId="1C443F99" w14:textId="77777777" w:rsidR="00681517" w:rsidRDefault="00681517" w:rsidP="00EA5CD1">
            <w:pPr>
              <w:spacing w:after="120" w:line="276" w:lineRule="auto"/>
              <w:jc w:val="right"/>
            </w:pPr>
            <w:r>
              <w:t>Equation 3-7</w:t>
            </w:r>
          </w:p>
        </w:tc>
      </w:tr>
    </w:tbl>
    <w:p w14:paraId="02155575" w14:textId="2414CF61" w:rsidR="00681517" w:rsidRDefault="00681517" w:rsidP="00EA5CD1">
      <w:pPr>
        <w:spacing w:line="276" w:lineRule="auto"/>
      </w:pPr>
      <w:r>
        <w:t xml:space="preserve">where </w:t>
      </w:r>
      <m:oMath>
        <m:sSubSup>
          <m:sSubSupPr>
            <m:ctrlPr>
              <w:rPr>
                <w:rFonts w:ascii="Cambria Math" w:hAnsi="Cambria Math"/>
                <w:i/>
              </w:rPr>
            </m:ctrlPr>
          </m:sSubSupPr>
          <m:e>
            <m:r>
              <w:rPr>
                <w:rFonts w:ascii="Cambria Math" w:hAnsi="Cambria Math"/>
              </w:rPr>
              <m:t>U</m:t>
            </m:r>
          </m:e>
          <m:sub>
            <m:r>
              <m:rPr>
                <m:sty m:val="p"/>
              </m:rPr>
              <w:rPr>
                <w:rFonts w:ascii="Cambria Math" w:hAnsi="Cambria Math"/>
              </w:rPr>
              <m:t>pf</m:t>
            </m:r>
          </m:sub>
          <m:sup>
            <m:r>
              <w:rPr>
                <w:rFonts w:ascii="Cambria Math" w:hAnsi="Cambria Math"/>
              </w:rPr>
              <m:t>i</m:t>
            </m:r>
          </m:sup>
        </m:sSubSup>
      </m:oMath>
      <w:r w:rsidRPr="00175CC9">
        <w:t xml:space="preserve"> </w:t>
      </w:r>
      <w:r>
        <w:t>is incipient pulsed s</w:t>
      </w:r>
      <w:r w:rsidRPr="00175CC9">
        <w:t xml:space="preserve">uperficial air velocity (m/s), </w:t>
      </w:r>
      <m:oMath>
        <m:sSub>
          <m:sSubPr>
            <m:ctrlPr>
              <w:rPr>
                <w:rFonts w:ascii="Cambria Math" w:hAnsi="Cambria Math"/>
                <w:i/>
              </w:rPr>
            </m:ctrlPr>
          </m:sSubPr>
          <m:e>
            <m:r>
              <w:rPr>
                <w:rFonts w:ascii="Cambria Math" w:hAnsi="Cambria Math"/>
              </w:rPr>
              <m:t>H</m:t>
            </m:r>
          </m:e>
          <m:sub>
            <m:r>
              <w:rPr>
                <w:rFonts w:ascii="Cambria Math" w:hAnsi="Cambria Math"/>
              </w:rPr>
              <m:t>st</m:t>
            </m:r>
          </m:sub>
        </m:sSub>
      </m:oMath>
      <w:r w:rsidRPr="00175CC9">
        <w:t xml:space="preserve"> </w:t>
      </w:r>
      <w:r>
        <w:t>is static b</w:t>
      </w:r>
      <w:r w:rsidRPr="00175CC9">
        <w:t xml:space="preserve">ed height (m), </w:t>
      </w:r>
      <m:oMath>
        <m:r>
          <w:rPr>
            <w:rFonts w:ascii="Cambria Math" w:hAnsi="Cambria Math"/>
          </w:rPr>
          <m:t>f</m:t>
        </m:r>
      </m:oMath>
      <w:r w:rsidRPr="00175CC9">
        <w:t xml:space="preserve"> </w:t>
      </w:r>
      <w:r>
        <w:t>is</w:t>
      </w:r>
      <w:r w:rsidRPr="00175CC9">
        <w:t xml:space="preserve"> </w:t>
      </w:r>
      <w:r>
        <w:t>f</w:t>
      </w:r>
      <w:r w:rsidRPr="00175CC9">
        <w:t>requency (Hz),</w:t>
      </w:r>
      <w:r>
        <w:t xml:space="preserve"> and </w:t>
      </w:r>
      <w:r w:rsidRPr="00175CC9">
        <w:t xml:space="preserve"> </w:t>
      </w:r>
      <m:oMath>
        <m:r>
          <w:rPr>
            <w:rFonts w:ascii="Cambria Math" w:hAnsi="Cambria Math"/>
          </w:rPr>
          <m:t>X</m:t>
        </m:r>
      </m:oMath>
      <w:r w:rsidRPr="00175CC9">
        <w:t xml:space="preserve"> </w:t>
      </w:r>
      <w:r>
        <w:t>is</w:t>
      </w:r>
      <w:r w:rsidRPr="00175CC9">
        <w:t xml:space="preserve"> </w:t>
      </w:r>
      <w:r>
        <w:t>m</w:t>
      </w:r>
      <w:r w:rsidRPr="00175CC9">
        <w:t xml:space="preserve">oisture content (%) (wet basis, kg/kg) </w:t>
      </w:r>
      <w:r w:rsidRPr="00175CC9">
        <w:fldChar w:fldCharType="begin" w:fldLock="1"/>
      </w:r>
      <w:r w:rsidR="00D37BCC">
        <w:instrText>ADDIN CSL_CITATION { "citationItems" : [ { "id" : "ITEM-1", "itemData" : { "author" : [ { "dropping-particle" : "", "family" : "Kudra", "given" : "T", "non-dropping-particle" : "", "parse-names" : false, "suffix" : "" }, { "dropping-particle" : "", "family" : "Gawrzynski", "given" : "Z.", "non-dropping-particle" : "", "parse-names" : false, "suffix" : "" }, { "dropping-particle" : "", "family" : "Glaser", "given" : "R", "non-dropping-particle" : "", "parse-names" : false, "suffix" : "" }, { "dropping-particle" : "", "family" : "Stanislawski", "given" : "J", "non-dropping-particle" : "", "parse-names" : false, "suffix" : "" }, { "dropping-particle" : "", "family" : "Poirier", "given" : "M", "non-dropping-particle" : "", "parse-names" : false, "suffix" : "" } ], "container-title" : "Drying Technology", "id" : "ITEM-1", "issue" : "4-5", "issued" : { "date-parts" : [ [ "2002" ] ] }, "page" : "917-933", "title" : "Drying of pulp and paper sludge in a pulsed fluid bed dryer", "type" : "article-journal", "volume" : "20" }, "uris" : [ "http://www.mendeley.com/documents/?uuid=76810b96-2c77-44e7-905c-61ea35f56343" ] } ], "mendeley" : { "formattedCitation" : "(Kudra et al. 2002)", "plainTextFormattedCitation" : "(Kudra et al. 2002)", "previouslyFormattedCitation" : "(Kudra et al. 2002)" }, "properties" : { "noteIndex" : 0 }, "schema" : "https://github.com/citation-style-language/schema/raw/master/csl-citation.json" }</w:instrText>
      </w:r>
      <w:r w:rsidRPr="00175CC9">
        <w:fldChar w:fldCharType="separate"/>
      </w:r>
      <w:r w:rsidR="00352AE9" w:rsidRPr="00352AE9">
        <w:rPr>
          <w:noProof/>
        </w:rPr>
        <w:t>(Kudra et al. 2002)</w:t>
      </w:r>
      <w:r w:rsidRPr="00175CC9">
        <w:fldChar w:fldCharType="end"/>
      </w:r>
      <w:r>
        <w:t xml:space="preserve">.  In comparison to Equation 3-7, </w:t>
      </w:r>
      <w:r>
        <w:fldChar w:fldCharType="begin" w:fldLock="1"/>
      </w:r>
      <w:r w:rsidR="00D37BCC">
        <w:instrText>ADDIN CSL_CITATION { "citationItems" : [ { "id" : "ITEM-1", "itemData" : { "ISBN" : "0737393990891", "author" : [ { "dropping-particle" : "", "family" : "Gawrzynski", "given" : "Z.", "non-dropping-particle" : "", "parse-names" : false, "suffix" : "" }, { "dropping-particle" : "", "family" : "Glaser", "given" : "R", "non-dropping-particle" : "", "parse-names" : false, "suffix" : "" }, { "dropping-particle" : "", "family" : "Kudra", "given" : "T", "non-dropping-particle" : "", "parse-names" : false, "suffix" : "" } ], "container-title" : "Drying Technology", "id" : "ITEM-1", "issue" : "7-8", "issued" : { "date-parts" : [ [ "1999" ] ] }, "page" : "1523-1532", "title" : "Drying of powdery materials in a pulsed fluid bed dryer", "type" : "article-journal", "volume" : "17" }, "uris" : [ "http://www.mendeley.com/documents/?uuid=90d83fd4-0f94-494b-a515-fa3def61958d" ] } ], "mendeley" : { "formattedCitation" : "(Gawrzynski et al. 1999)", "manualFormatting" : "Gawrzynski et al. (1999)", "plainTextFormattedCitation" : "(Gawrzynski et al. 1999)", "previouslyFormattedCitation" : "(Gawrzynski et al. 1999)" }, "properties" : { "noteIndex" : 0 }, "schema" : "https://github.com/citation-style-language/schema/raw/master/csl-citation.json" }</w:instrText>
      </w:r>
      <w:r>
        <w:fldChar w:fldCharType="separate"/>
      </w:r>
      <w:r w:rsidRPr="00C92C7E">
        <w:rPr>
          <w:noProof/>
        </w:rPr>
        <w:t xml:space="preserve">Gawrzynski et al. </w:t>
      </w:r>
      <w:r>
        <w:rPr>
          <w:noProof/>
        </w:rPr>
        <w:t>(</w:t>
      </w:r>
      <w:r w:rsidRPr="00C92C7E">
        <w:rPr>
          <w:noProof/>
        </w:rPr>
        <w:t>1999)</w:t>
      </w:r>
      <w:r>
        <w:fldChar w:fldCharType="end"/>
      </w:r>
      <w:r>
        <w:t xml:space="preserve"> relate the minimum pulsed fluidisation velocity to the static bed height (Equation 3-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681517" w14:paraId="7DB63523" w14:textId="77777777" w:rsidTr="00C2391E">
        <w:tc>
          <w:tcPr>
            <w:tcW w:w="7479" w:type="dxa"/>
          </w:tcPr>
          <w:p w14:paraId="077C1292" w14:textId="23D351FD" w:rsidR="00681517" w:rsidRPr="006423AA" w:rsidRDefault="00BF4C3A" w:rsidP="00EA5CD1">
            <w:pPr>
              <w:spacing w:after="120" w:line="276" w:lineRule="auto"/>
            </w:pPr>
            <m:oMathPara>
              <m:oMath>
                <m:sSubSup>
                  <m:sSubSupPr>
                    <m:ctrlPr>
                      <w:rPr>
                        <w:rFonts w:ascii="Cambria Math" w:hAnsi="Cambria Math"/>
                        <w:i/>
                      </w:rPr>
                    </m:ctrlPr>
                  </m:sSubSupPr>
                  <m:e>
                    <m:r>
                      <w:rPr>
                        <w:rFonts w:ascii="Cambria Math" w:hAnsi="Cambria Math"/>
                      </w:rPr>
                      <m:t>U</m:t>
                    </m:r>
                  </m:e>
                  <m:sub>
                    <m:r>
                      <w:rPr>
                        <w:rFonts w:ascii="Cambria Math" w:hAnsi="Cambria Math"/>
                      </w:rPr>
                      <m:t>pf</m:t>
                    </m:r>
                  </m:sub>
                  <m:sup>
                    <m:r>
                      <w:rPr>
                        <w:rFonts w:ascii="Cambria Math" w:hAnsi="Cambria Math"/>
                      </w:rPr>
                      <m:t>i</m:t>
                    </m:r>
                  </m:sup>
                </m:sSubSup>
                <m:r>
                  <w:rPr>
                    <w:rFonts w:ascii="Cambria Math" w:hAnsi="Cambria Math"/>
                  </w:rPr>
                  <m:t>=0.2</m:t>
                </m:r>
                <m:sSubSup>
                  <m:sSubSupPr>
                    <m:ctrlPr>
                      <w:rPr>
                        <w:rFonts w:ascii="Cambria Math" w:hAnsi="Cambria Math"/>
                        <w:i/>
                      </w:rPr>
                    </m:ctrlPr>
                  </m:sSubSupPr>
                  <m:e>
                    <m:r>
                      <w:rPr>
                        <w:rFonts w:ascii="Cambria Math" w:hAnsi="Cambria Math"/>
                      </w:rPr>
                      <m:t>H</m:t>
                    </m:r>
                  </m:e>
                  <m:sub>
                    <m:r>
                      <w:rPr>
                        <w:rFonts w:ascii="Cambria Math" w:hAnsi="Cambria Math"/>
                      </w:rPr>
                      <m:t>st</m:t>
                    </m:r>
                  </m:sub>
                  <m:sup>
                    <m:r>
                      <w:rPr>
                        <w:rFonts w:ascii="Cambria Math" w:hAnsi="Cambria Math"/>
                      </w:rPr>
                      <m:t>0.35</m:t>
                    </m:r>
                  </m:sup>
                </m:sSubSup>
              </m:oMath>
            </m:oMathPara>
          </w:p>
        </w:tc>
        <w:tc>
          <w:tcPr>
            <w:tcW w:w="1763" w:type="dxa"/>
            <w:vAlign w:val="center"/>
          </w:tcPr>
          <w:p w14:paraId="3DE10CD6" w14:textId="77777777" w:rsidR="00681517" w:rsidRDefault="00681517" w:rsidP="00EA5CD1">
            <w:pPr>
              <w:spacing w:after="120" w:line="276" w:lineRule="auto"/>
              <w:jc w:val="right"/>
            </w:pPr>
            <w:r>
              <w:t>Equation 3-8</w:t>
            </w:r>
          </w:p>
        </w:tc>
      </w:tr>
    </w:tbl>
    <w:p w14:paraId="68831F92" w14:textId="1316E30B" w:rsidR="008168D8" w:rsidRDefault="00681517" w:rsidP="00EA5CD1">
      <w:pPr>
        <w:spacing w:line="276" w:lineRule="auto"/>
      </w:pPr>
      <w:r>
        <w:rPr>
          <w:rFonts w:ascii="Cambria Math" w:hAnsi="Cambria Math"/>
        </w:rPr>
        <w:t>𝑤</w:t>
      </w:r>
      <w:r>
        <w:t xml:space="preserve">here </w:t>
      </w:r>
      <m:oMath>
        <m:sSubSup>
          <m:sSubSupPr>
            <m:ctrlPr>
              <w:rPr>
                <w:rFonts w:ascii="Cambria Math" w:hAnsi="Cambria Math"/>
                <w:i/>
              </w:rPr>
            </m:ctrlPr>
          </m:sSubSupPr>
          <m:e>
            <m:r>
              <w:rPr>
                <w:rFonts w:ascii="Cambria Math" w:hAnsi="Cambria Math"/>
              </w:rPr>
              <m:t>U</m:t>
            </m:r>
          </m:e>
          <m:sub>
            <m:r>
              <w:rPr>
                <w:rFonts w:ascii="Cambria Math" w:hAnsi="Cambria Math"/>
              </w:rPr>
              <m:t>pf</m:t>
            </m:r>
          </m:sub>
          <m:sup>
            <m:r>
              <w:rPr>
                <w:rFonts w:ascii="Cambria Math" w:hAnsi="Cambria Math"/>
              </w:rPr>
              <m:t>i</m:t>
            </m:r>
          </m:sup>
        </m:sSubSup>
      </m:oMath>
      <w:r>
        <w:t xml:space="preserve"> is the minimum pulsed fluidisation velocity and </w:t>
      </w:r>
      <m:oMath>
        <m:sSub>
          <m:sSubPr>
            <m:ctrlPr>
              <w:rPr>
                <w:rFonts w:ascii="Cambria Math" w:hAnsi="Cambria Math"/>
                <w:i/>
              </w:rPr>
            </m:ctrlPr>
          </m:sSubPr>
          <m:e>
            <m:r>
              <w:rPr>
                <w:rFonts w:ascii="Cambria Math" w:hAnsi="Cambria Math"/>
              </w:rPr>
              <m:t>H</m:t>
            </m:r>
          </m:e>
          <m:sub>
            <m:r>
              <w:rPr>
                <w:rFonts w:ascii="Cambria Math" w:hAnsi="Cambria Math"/>
              </w:rPr>
              <m:t>st</m:t>
            </m:r>
          </m:sub>
        </m:sSub>
      </m:oMath>
      <w:r>
        <w:t xml:space="preserve"> is the static bed height </w:t>
      </w:r>
      <w:r>
        <w:fldChar w:fldCharType="begin" w:fldLock="1"/>
      </w:r>
      <w:r w:rsidR="00D37BCC">
        <w:instrText>ADDIN CSL_CITATION { "citationItems" : [ { "id" : "ITEM-1", "itemData" : { "ISBN" : "0737393990891", "author" : [ { "dropping-particle" : "", "family" : "Gawrzynski", "given" : "Z.", "non-dropping-particle" : "", "parse-names" : false, "suffix" : "" }, { "dropping-particle" : "", "family" : "Glaser", "given" : "R", "non-dropping-particle" : "", "parse-names" : false, "suffix" : "" }, { "dropping-particle" : "", "family" : "Kudra", "given" : "T", "non-dropping-particle" : "", "parse-names" : false, "suffix" : "" } ], "container-title" : "Drying Technology", "id" : "ITEM-1", "issue" : "7-8", "issued" : { "date-parts" : [ [ "1999" ] ] }, "page" : "1523-1532", "title" : "Drying of powdery materials in a pulsed fluid bed dryer", "type" : "article-journal", "volume" : "17" }, "uris" : [ "http://www.mendeley.com/documents/?uuid=90d83fd4-0f94-494b-a515-fa3def61958d" ] } ], "mendeley" : { "formattedCitation" : "(Gawrzynski et al. 1999)", "plainTextFormattedCitation" : "(Gawrzynski et al. 1999)", "previouslyFormattedCitation" : "(Gawrzynski et al. 1999)" }, "properties" : { "noteIndex" : 0 }, "schema" : "https://github.com/citation-style-language/schema/raw/master/csl-citation.json" }</w:instrText>
      </w:r>
      <w:r>
        <w:fldChar w:fldCharType="separate"/>
      </w:r>
      <w:r w:rsidR="00352AE9" w:rsidRPr="00352AE9">
        <w:rPr>
          <w:noProof/>
        </w:rPr>
        <w:t>(Gawrzynski et al. 1999)</w:t>
      </w:r>
      <w:r>
        <w:fldChar w:fldCharType="end"/>
      </w:r>
      <w:r>
        <w:t>.</w:t>
      </w:r>
    </w:p>
    <w:p w14:paraId="095F05E6" w14:textId="168F2ADB" w:rsidR="008168D8" w:rsidRDefault="008168D8" w:rsidP="00EA5CD1">
      <w:pPr>
        <w:spacing w:line="276" w:lineRule="auto"/>
      </w:pPr>
      <w:r w:rsidRPr="00175CC9">
        <w:fldChar w:fldCharType="begin" w:fldLock="1"/>
      </w:r>
      <w:r w:rsidR="00D37BCC">
        <w:instrText>ADDIN CSL_CITATION { "citationItems" : [ { "id" : "ITEM-1", "itemData" : { "DOI" : "10.1080/07373930701227011", "ISSN" : "0737-3937", "author" : [ { "dropping-particle" : "", "family" : "Reyes", "given" : "A.", "non-dropping-particle" : "", "parse-names" : false, "suffix" : "" }, { "dropping-particle" : "", "family" : "Moyano", "given" : "P.", "non-dropping-particle" : "", "parse-names" : false, "suffix" : "" }, { "dropping-particle" : "", "family" : "Paz", "given" : "J.", "non-dropping-particle" : "", "parse-names" : false, "suffix" : "" } ], "container-title" : "Drying Technology", "id" : "ITEM-1", "issue" : "4", "issued" : { "date-parts" : [ [ "2007", "4", "19" ] ] }, "page" : "581-590", "title" : "Drying of potato slices in a pulsed fluidized bed", "type" : "article-journal", "volume" : "25" }, "uris" : [ "http://www.mendeley.com/documents/?uuid=6dd36781-cf08-44d4-840e-0b366d127f3d" ] } ], "mendeley" : { "formattedCitation" : "(Reyes, Moyano, et al. 2007)", "manualFormatting" : "Reyes, Moyano, et al. (2007)", "plainTextFormattedCitation" : "(Reyes, Moyano, et al. 2007)", "previouslyFormattedCitation" : "(Reyes, Moyano, et al. 2007)" }, "properties" : { "noteIndex" : 0 }, "schema" : "https://github.com/citation-style-language/schema/raw/master/csl-citation.json" }</w:instrText>
      </w:r>
      <w:r w:rsidRPr="00175CC9">
        <w:fldChar w:fldCharType="separate"/>
      </w:r>
      <w:r w:rsidRPr="00C92C7E">
        <w:rPr>
          <w:noProof/>
        </w:rPr>
        <w:t xml:space="preserve">Reyes, Moyano, et al. </w:t>
      </w:r>
      <w:r>
        <w:rPr>
          <w:noProof/>
        </w:rPr>
        <w:t>(</w:t>
      </w:r>
      <w:r w:rsidRPr="00C92C7E">
        <w:rPr>
          <w:noProof/>
        </w:rPr>
        <w:t>2007)</w:t>
      </w:r>
      <w:r w:rsidRPr="00175CC9">
        <w:fldChar w:fldCharType="end"/>
      </w:r>
      <w:r w:rsidRPr="00175CC9">
        <w:t xml:space="preserve"> found no influence of</w:t>
      </w:r>
      <w:r>
        <w:t xml:space="preserve"> the specific</w:t>
      </w:r>
      <w:r w:rsidRPr="00175CC9">
        <w:t xml:space="preserve"> pulsation frequency </w:t>
      </w:r>
      <w:r>
        <w:t>on</w:t>
      </w:r>
      <w:r w:rsidRPr="00175CC9">
        <w:t xml:space="preserve"> the minimum fluidisation velocity.  They applied a rotating disk with a 12</w:t>
      </w:r>
      <w:r>
        <w:t xml:space="preserve"> </w:t>
      </w:r>
      <w:r w:rsidRPr="00175CC9">
        <w:t>% opening supplying a pulsation frequency of 0.3</w:t>
      </w:r>
      <w:r>
        <w:t>, 0.7 and 1.3 Hz</w:t>
      </w:r>
      <w:r w:rsidRPr="00175CC9">
        <w:t xml:space="preserve"> </w:t>
      </w:r>
      <w:r>
        <w:t xml:space="preserve">to </w:t>
      </w:r>
      <w:r w:rsidRPr="00175CC9">
        <w:t xml:space="preserve">fluidised bed drying </w:t>
      </w:r>
      <w:r>
        <w:t>of</w:t>
      </w:r>
      <w:r w:rsidRPr="00175CC9">
        <w:t xml:space="preserve"> </w:t>
      </w:r>
      <w:r>
        <w:t xml:space="preserve">Group D 9 x 9 x 3 mm </w:t>
      </w:r>
      <w:r w:rsidRPr="00175CC9">
        <w:t>potato slices</w:t>
      </w:r>
      <w:r>
        <w:t xml:space="preserve"> in a 250 mm diameter conical bed</w:t>
      </w:r>
      <w:r w:rsidRPr="00175CC9">
        <w:t xml:space="preserve">.  </w:t>
      </w:r>
      <w:r>
        <w:t>A</w:t>
      </w:r>
      <w:r w:rsidRPr="00175CC9">
        <w:t>ll three frequencies yield</w:t>
      </w:r>
      <w:r>
        <w:t>ed</w:t>
      </w:r>
      <w:r w:rsidRPr="00175CC9">
        <w:t xml:space="preserve"> a minimum pulsed fluidisation velocity of 1.6</w:t>
      </w:r>
      <w:r>
        <w:t xml:space="preserve"> </w:t>
      </w:r>
      <w:r w:rsidRPr="00175CC9">
        <w:t>m/s when the material was initially at 80</w:t>
      </w:r>
      <w:r>
        <w:t xml:space="preserve"> </w:t>
      </w:r>
      <w:r w:rsidRPr="00175CC9">
        <w:t>% moisture content</w:t>
      </w:r>
      <w:r>
        <w:t xml:space="preserve">, as shown in </w:t>
      </w:r>
      <w:r>
        <w:fldChar w:fldCharType="begin"/>
      </w:r>
      <w:r>
        <w:instrText xml:space="preserve"> REF _Ref448994442 \h  \* MERGEFORMAT </w:instrText>
      </w:r>
      <w:r>
        <w:fldChar w:fldCharType="separate"/>
      </w:r>
      <w:r w:rsidR="005D3AE0">
        <w:t xml:space="preserve">Figure </w:t>
      </w:r>
      <w:r w:rsidR="005D3AE0">
        <w:rPr>
          <w:noProof/>
        </w:rPr>
        <w:t>3</w:t>
      </w:r>
      <w:r w:rsidR="005D3AE0">
        <w:rPr>
          <w:noProof/>
        </w:rPr>
        <w:noBreakHyphen/>
        <w:t>14</w:t>
      </w:r>
      <w:r>
        <w:fldChar w:fldCharType="end"/>
      </w:r>
      <w:r w:rsidRPr="00175CC9">
        <w:t>. However, the pressure drop increase</w:t>
      </w:r>
      <w:r>
        <w:t>d</w:t>
      </w:r>
      <w:r w:rsidRPr="00175CC9">
        <w:t xml:space="preserve"> with </w:t>
      </w:r>
      <w:r>
        <w:t>increasing</w:t>
      </w:r>
      <w:r w:rsidRPr="00175CC9">
        <w:t xml:space="preserve"> pulsation frequency</w:t>
      </w:r>
      <w:r>
        <w:t xml:space="preserve"> at velocities greater than the </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rsidRPr="00175CC9">
        <w:t>.</w:t>
      </w:r>
      <w:r>
        <w:t xml:space="preserve"> </w:t>
      </w:r>
      <w:r w:rsidRPr="00175CC9">
        <w:t xml:space="preserve"> </w:t>
      </w:r>
      <w:r>
        <w:t>T</w:t>
      </w:r>
      <w:r w:rsidRPr="00175CC9">
        <w:t xml:space="preserve">he influence of the pulsation frequency on pressure drop was </w:t>
      </w:r>
      <w:r>
        <w:t>smaller</w:t>
      </w:r>
      <w:r w:rsidRPr="00175CC9">
        <w:t xml:space="preserve"> at lower moisture contents, due to increased voidage and decreased agglomeration. </w:t>
      </w:r>
    </w:p>
    <w:p w14:paraId="1D720493" w14:textId="77777777" w:rsidR="008168D8" w:rsidRPr="00175CC9" w:rsidRDefault="008168D8" w:rsidP="00EA5CD1">
      <w:pPr>
        <w:spacing w:line="276" w:lineRule="auto"/>
        <w:jc w:val="center"/>
      </w:pPr>
      <w:r>
        <w:rPr>
          <w:noProof/>
          <w:lang w:eastAsia="en-GB"/>
        </w:rPr>
        <w:drawing>
          <wp:inline distT="0" distB="0" distL="0" distR="0" wp14:anchorId="28009D9F" wp14:editId="55E9ACFE">
            <wp:extent cx="5762625" cy="234322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777304" cy="2349189"/>
                    </a:xfrm>
                    <a:prstGeom prst="rect">
                      <a:avLst/>
                    </a:prstGeom>
                  </pic:spPr>
                </pic:pic>
              </a:graphicData>
            </a:graphic>
          </wp:inline>
        </w:drawing>
      </w:r>
    </w:p>
    <w:p w14:paraId="3A2641D6" w14:textId="5F457567" w:rsidR="008168D8" w:rsidRDefault="008168D8" w:rsidP="00EA5CD1">
      <w:pPr>
        <w:pStyle w:val="Caption"/>
        <w:spacing w:line="276" w:lineRule="auto"/>
      </w:pPr>
      <w:bookmarkStart w:id="168" w:name="_Ref448994442"/>
      <w:bookmarkStart w:id="169" w:name="_Toc474686587"/>
      <w:r>
        <w:t xml:space="preserve">Figure </w:t>
      </w:r>
      <w:fldSimple w:instr=" STYLEREF 1 \s ">
        <w:r w:rsidR="005D3AE0">
          <w:rPr>
            <w:noProof/>
          </w:rPr>
          <w:t>3</w:t>
        </w:r>
      </w:fldSimple>
      <w:r w:rsidR="00F02E7D">
        <w:noBreakHyphen/>
      </w:r>
      <w:fldSimple w:instr=" SEQ Figure \* ARABIC \s 1 ">
        <w:r w:rsidR="005D3AE0">
          <w:rPr>
            <w:noProof/>
          </w:rPr>
          <w:t>14</w:t>
        </w:r>
      </w:fldSimple>
      <w:bookmarkEnd w:id="168"/>
      <w:r>
        <w:t xml:space="preserve">.  Pressure drop plotted over gas velocity for a) 80 % w.b. and b) 15 % w.b. 20 rpm is 0.3 Hz, 40 rpm is 0.7 Hz, 60 rpm is 1.3 Hz </w:t>
      </w:r>
      <w:r>
        <w:fldChar w:fldCharType="begin" w:fldLock="1"/>
      </w:r>
      <w:r w:rsidR="00D37BCC">
        <w:instrText>ADDIN CSL_CITATION { "citationItems" : [ { "id" : "ITEM-1", "itemData" : { "DOI" : "10.1080/07373930701227011", "ISSN" : "0737-3937", "author" : [ { "dropping-particle" : "", "family" : "Reyes", "given" : "A.", "non-dropping-particle" : "", "parse-names" : false, "suffix" : "" }, { "dropping-particle" : "", "family" : "Moyano", "given" : "P.", "non-dropping-particle" : "", "parse-names" : false, "suffix" : "" }, { "dropping-particle" : "", "family" : "Paz", "given" : "J.", "non-dropping-particle" : "", "parse-names" : false, "suffix" : "" } ], "container-title" : "Drying Technology", "id" : "ITEM-1", "issue" : "4", "issued" : { "date-parts" : [ [ "2007", "4", "19" ] ] }, "page" : "581-590", "title" : "Drying of potato slices in a pulsed fluidized bed", "type" : "article-journal", "volume" : "25" }, "uris" : [ "http://www.mendeley.com/documents/?uuid=6dd36781-cf08-44d4-840e-0b366d127f3d" ] } ], "mendeley" : { "formattedCitation" : "(Reyes, Moyano, et al. 2007)", "plainTextFormattedCitation" : "(Reyes, Moyano, et al. 2007)", "previouslyFormattedCitation" : "(Reyes, Moyano, et al. 2007)" }, "properties" : { "noteIndex" : 0 }, "schema" : "https://github.com/citation-style-language/schema/raw/master/csl-citation.json" }</w:instrText>
      </w:r>
      <w:r>
        <w:fldChar w:fldCharType="separate"/>
      </w:r>
      <w:r w:rsidR="00352AE9" w:rsidRPr="00352AE9">
        <w:rPr>
          <w:noProof/>
        </w:rPr>
        <w:t>(Reyes, Moyano, et al. 2007)</w:t>
      </w:r>
      <w:r>
        <w:fldChar w:fldCharType="end"/>
      </w:r>
      <w:r>
        <w:t>.</w:t>
      </w:r>
      <w:bookmarkEnd w:id="169"/>
    </w:p>
    <w:p w14:paraId="68B87EB0" w14:textId="77777777" w:rsidR="008168D8" w:rsidRDefault="008168D8" w:rsidP="00EA5CD1">
      <w:pPr>
        <w:spacing w:line="276" w:lineRule="auto"/>
      </w:pPr>
    </w:p>
    <w:p w14:paraId="08E11EE0" w14:textId="7AD9FC6C" w:rsidR="00CC1F0D" w:rsidRDefault="008168D8" w:rsidP="00EA5CD1">
      <w:pPr>
        <w:spacing w:line="276" w:lineRule="auto"/>
      </w:pPr>
      <w:r w:rsidRPr="007A5A0B">
        <w:lastRenderedPageBreak/>
        <w:fldChar w:fldCharType="begin" w:fldLock="1"/>
      </w:r>
      <w:r w:rsidR="00D37BCC">
        <w:instrText>ADDIN CSL_CITATION { "citationItems" : [ { "id" : "ITEM-1", "itemData" : { "DOI" : "10.1080/07373937.2010.487715", "ISSN" : "0737-3937", "author" : [ { "dropping-particle" : "", "family" : "Godoi", "given" : "F.C.", "non-dropping-particle" : "", "parse-names" : false, "suffix" : "" }, { "dropping-particle" : "", "family" : "Boin", "given" : "E.S.F.", "non-dropping-particle" : "", "parse-names" : false, "suffix" : "" }, { "dropping-particle" : "", "family" : "Pereira", "given" : "N.R.", "non-dropping-particle" : "", "parse-names" : false, "suffix" : "" }, { "dropping-particle" : "", "family" : "Rocha", "given" : "S.C.S.", "non-dropping-particle" : "", "parse-names" : false, "suffix" : "" } ], "container-title" : "Drying Technology", "id" : "ITEM-1", "issue" : "11", "issued" : { "date-parts" : [ [ "2010", "11", "5" ] ] }, "page" : "1297-1306", "title" : "Fluid dynamics and drying of cohesive particles of a biodegradable polymer (Poly-Hydroxybutyrate) in a rotating pulsed fluidized bed", "type" : "article-journal", "volume" : "28" }, "uris" : [ "http://www.mendeley.com/documents/?uuid=f53a10d8-0afa-4714-851a-bb41da10591c" ] } ], "mendeley" : { "formattedCitation" : "(Godoi et al. 2010)", "manualFormatting" : "Godoi et al. (2010)", "plainTextFormattedCitation" : "(Godoi et al. 2010)", "previouslyFormattedCitation" : "(Godoi et al. 2010)" }, "properties" : { "noteIndex" : 0 }, "schema" : "https://github.com/citation-style-language/schema/raw/master/csl-citation.json" }</w:instrText>
      </w:r>
      <w:r w:rsidRPr="007A5A0B">
        <w:fldChar w:fldCharType="separate"/>
      </w:r>
      <w:r w:rsidRPr="00C92C7E">
        <w:rPr>
          <w:noProof/>
        </w:rPr>
        <w:t xml:space="preserve">Godoi et al. </w:t>
      </w:r>
      <w:r>
        <w:rPr>
          <w:noProof/>
        </w:rPr>
        <w:t>(</w:t>
      </w:r>
      <w:r w:rsidRPr="00C92C7E">
        <w:rPr>
          <w:noProof/>
        </w:rPr>
        <w:t>2010)</w:t>
      </w:r>
      <w:r w:rsidRPr="007A5A0B">
        <w:fldChar w:fldCharType="end"/>
      </w:r>
      <w:r w:rsidRPr="007A5A0B">
        <w:t xml:space="preserve"> used a rotating disk with a 60</w:t>
      </w:r>
      <w:r>
        <w:t xml:space="preserve"> </w:t>
      </w:r>
      <w:r w:rsidRPr="007A5A0B">
        <w:t>° opening to create a relocating gas stream form of pulsation in a bed of cohesive</w:t>
      </w:r>
      <w:r>
        <w:t xml:space="preserve"> polymer particles.  </w:t>
      </w:r>
      <w:r w:rsidRPr="007A5A0B">
        <w:t>They were studying the biodegr</w:t>
      </w:r>
      <w:r>
        <w:t>adable thermoplastic polyester poly-h</w:t>
      </w:r>
      <w:r w:rsidRPr="007A5A0B">
        <w:t>ydro</w:t>
      </w:r>
      <w:r>
        <w:t xml:space="preserve">xybutyrate with a </w:t>
      </w:r>
      <w:r w:rsidRPr="007A5A0B">
        <w:t>1.24</w:t>
      </w:r>
      <w:r>
        <w:t xml:space="preserve"> </w:t>
      </w:r>
      <w:r w:rsidRPr="007A5A0B">
        <w:t>g/cm</w:t>
      </w:r>
      <w:r w:rsidRPr="007A5A0B">
        <w:rPr>
          <w:vertAlign w:val="superscript"/>
        </w:rPr>
        <w:t>3</w:t>
      </w:r>
      <w:r w:rsidRPr="007A5A0B">
        <w:t xml:space="preserve"> true density</w:t>
      </w:r>
      <w:r>
        <w:t xml:space="preserve"> a diameter of</w:t>
      </w:r>
      <w:r w:rsidRPr="007A5A0B">
        <w:t xml:space="preserve"> 864</w:t>
      </w:r>
      <w:r>
        <w:t xml:space="preserve"> </w:t>
      </w:r>
      <w:r w:rsidRPr="007A5A0B">
        <w:t>µm</w:t>
      </w:r>
      <w:r>
        <w:t xml:space="preserve"> and </w:t>
      </w:r>
      <w:r w:rsidRPr="007A5A0B">
        <w:t>approximately 30</w:t>
      </w:r>
      <w:r>
        <w:t xml:space="preserve"> </w:t>
      </w:r>
      <w:r w:rsidRPr="007A5A0B">
        <w:t>%</w:t>
      </w:r>
      <w:r>
        <w:t xml:space="preserve"> </w:t>
      </w:r>
      <w:r w:rsidRPr="007A5A0B">
        <w:t>w</w:t>
      </w:r>
      <w:r>
        <w:t xml:space="preserve">et </w:t>
      </w:r>
      <w:r w:rsidRPr="007A5A0B">
        <w:t>b</w:t>
      </w:r>
      <w:r>
        <w:t>asis</w:t>
      </w:r>
      <w:r w:rsidRPr="007A5A0B">
        <w:t xml:space="preserve"> moisture content</w:t>
      </w:r>
      <w:r>
        <w:t>,</w:t>
      </w:r>
      <w:r w:rsidRPr="007A5A0B">
        <w:t xml:space="preserve"> to increase biodegradable plastic bag production efficiencies.  </w:t>
      </w:r>
      <w:r>
        <w:t>Whilst the</w:t>
      </w:r>
      <w:r w:rsidRPr="007A5A0B">
        <w:t xml:space="preserve"> research did not include a comparison to continuous fluidisation, it does demonstrate the difference between the 7, 10 and 13 Hz frequencies </w:t>
      </w:r>
      <w:r>
        <w:t>used</w:t>
      </w:r>
      <w:r w:rsidRPr="007A5A0B">
        <w:t>.  The cohesive nature of the particles caused channels and large bubbles to form within the bed at low and high velocities respectively.  The</w:t>
      </w:r>
      <w:r>
        <w:t xml:space="preserve"> authors</w:t>
      </w:r>
      <w:r w:rsidRPr="007A5A0B">
        <w:t xml:space="preserve"> identified a minimum vigorous fluidisation velocity (MVF) within which the bed expanded considerably, was vigorously fluidised and featured large bubbles, without e</w:t>
      </w:r>
      <w:r>
        <w:t>xcessive</w:t>
      </w:r>
      <w:r w:rsidRPr="007A5A0B">
        <w:t xml:space="preserve"> elutriation.  </w:t>
      </w:r>
    </w:p>
    <w:p w14:paraId="3F6A314C" w14:textId="2DC16FF1" w:rsidR="008168D8" w:rsidRDefault="008168D8" w:rsidP="00EA5CD1">
      <w:pPr>
        <w:spacing w:line="276" w:lineRule="auto"/>
      </w:pPr>
      <w:r w:rsidRPr="007A5A0B">
        <w:t xml:space="preserve">To align the study </w:t>
      </w:r>
      <w:r>
        <w:t>with industrial practices, the poly-h</w:t>
      </w:r>
      <w:r w:rsidRPr="007A5A0B">
        <w:t xml:space="preserve">ydroxybutyrate was initially wet, allowing for observation of bed behaviour through stages of drying and the influence of different degrees of cohesiveness.  </w:t>
      </w:r>
      <w:r w:rsidRPr="007676B7">
        <w:t xml:space="preserve">Whilst the influence of the pulsation frequency </w:t>
      </w:r>
      <w:r>
        <w:t xml:space="preserve">on the drying </w:t>
      </w:r>
      <w:r w:rsidRPr="007676B7">
        <w:t xml:space="preserve">time </w:t>
      </w:r>
      <w:r>
        <w:t xml:space="preserve">required </w:t>
      </w:r>
      <w:r w:rsidRPr="007676B7">
        <w:t xml:space="preserve">to reach MVF was not found to be significant, there was an observable difference in wet fluid dynamic curves between each frequency.  </w:t>
      </w:r>
      <w:r>
        <w:t xml:space="preserve">As </w:t>
      </w:r>
      <w:r>
        <w:fldChar w:fldCharType="begin"/>
      </w:r>
      <w:r>
        <w:instrText xml:space="preserve"> REF _Ref448994957 \h  \* MERGEFORMAT </w:instrText>
      </w:r>
      <w:r>
        <w:fldChar w:fldCharType="separate"/>
      </w:r>
      <w:r w:rsidR="005D3AE0">
        <w:t xml:space="preserve">Figure </w:t>
      </w:r>
      <w:r w:rsidR="005D3AE0">
        <w:rPr>
          <w:noProof/>
        </w:rPr>
        <w:t>3</w:t>
      </w:r>
      <w:r w:rsidR="005D3AE0">
        <w:rPr>
          <w:noProof/>
        </w:rPr>
        <w:noBreakHyphen/>
        <w:t>15</w:t>
      </w:r>
      <w:r>
        <w:fldChar w:fldCharType="end"/>
      </w:r>
      <w:r>
        <w:t xml:space="preserve"> shows, a </w:t>
      </w:r>
      <w:r w:rsidRPr="007676B7">
        <w:t xml:space="preserve">10 Hz </w:t>
      </w:r>
      <w:r>
        <w:t xml:space="preserve">frequency </w:t>
      </w:r>
      <w:r w:rsidRPr="007676B7">
        <w:t>produced the lowest pressure drop, although the change in pressure d</w:t>
      </w:r>
      <w:r>
        <w:t>id</w:t>
      </w:r>
      <w:r w:rsidRPr="007676B7">
        <w:t xml:space="preserve"> not correlate with the pulsation frequency</w:t>
      </w:r>
      <w:r>
        <w:t>, with</w:t>
      </w:r>
      <w:r w:rsidRPr="007676B7">
        <w:t xml:space="preserve"> 13, 7 and 10 Hz producing decreasing pressure drops respectively.</w:t>
      </w:r>
      <w:r w:rsidRPr="007A5A0B">
        <w:t xml:space="preserve">  </w:t>
      </w:r>
      <w:r w:rsidRPr="007A5A0B">
        <w:fldChar w:fldCharType="begin" w:fldLock="1"/>
      </w:r>
      <w:r w:rsidR="00D37BCC">
        <w:instrText>ADDIN CSL_CITATION { "citationItems" : [ { "id" : "ITEM-1", "itemData" : { "DOI" : "10.1016/j.cep.2011.03.005", "ISSN" : "02552701", "author" : [ { "dropping-particle" : "", "family" : "Godoi", "given" : "F.C.", "non-dropping-particle" : "", "parse-names" : false, "suffix" : "" }, { "dropping-particle" : "", "family" : "Pereira", "given" : "N.R.", "non-dropping-particle" : "", "parse-names" : false, "suffix" : "" }, { "dropping-particle" : "", "family" : "Rocha", "given" : "S.C.S.", "non-dropping-particle" : "", "parse-names" : false, "suffix" : "" } ], "container-title" : "Chemical Engineering and Processing: Process Intensification", "id" : "ITEM-1", "issue" : "7", "issued" : { "date-parts" : [ [ "2011", "7" ] ] }, "page" : "623-629", "publisher" : "Elsevier B.V.", "title" : "Analysis of the drying process of a biopolymer (poly-hydroxybutyrate) in rotating-pulsed fluidized bed", "type" : "article-journal", "volume" : "50" }, "uris" : [ "http://www.mendeley.com/documents/?uuid=8b6fe660-9190-40a5-b00d-5507a0fec868" ] } ], "mendeley" : { "formattedCitation" : "(Godoi et al. 2011)", "manualFormatting" : "Godoi et al. (2011)", "plainTextFormattedCitation" : "(Godoi et al. 2011)", "previouslyFormattedCitation" : "(Godoi et al. 2011)" }, "properties" : { "noteIndex" : 0 }, "schema" : "https://github.com/citation-style-language/schema/raw/master/csl-citation.json" }</w:instrText>
      </w:r>
      <w:r w:rsidRPr="007A5A0B">
        <w:fldChar w:fldCharType="separate"/>
      </w:r>
      <w:r w:rsidRPr="00C92C7E">
        <w:rPr>
          <w:noProof/>
        </w:rPr>
        <w:t xml:space="preserve">Godoi et al. </w:t>
      </w:r>
      <w:r>
        <w:rPr>
          <w:noProof/>
        </w:rPr>
        <w:t>(</w:t>
      </w:r>
      <w:r w:rsidRPr="00C92C7E">
        <w:rPr>
          <w:noProof/>
        </w:rPr>
        <w:t>2011)</w:t>
      </w:r>
      <w:r w:rsidRPr="007A5A0B">
        <w:fldChar w:fldCharType="end"/>
      </w:r>
      <w:r w:rsidRPr="007A5A0B">
        <w:t xml:space="preserve"> used the same conditions </w:t>
      </w:r>
      <w:r>
        <w:t xml:space="preserve">and powder </w:t>
      </w:r>
      <w:r w:rsidRPr="007A5A0B">
        <w:t xml:space="preserve">as </w:t>
      </w:r>
      <w:r w:rsidRPr="007A5A0B">
        <w:fldChar w:fldCharType="begin" w:fldLock="1"/>
      </w:r>
      <w:r w:rsidR="00D37BCC">
        <w:instrText>ADDIN CSL_CITATION { "citationItems" : [ { "id" : "ITEM-1", "itemData" : { "DOI" : "10.1080/07373937.2010.487715", "ISSN" : "0737-3937", "author" : [ { "dropping-particle" : "", "family" : "Godoi", "given" : "F.C.", "non-dropping-particle" : "", "parse-names" : false, "suffix" : "" }, { "dropping-particle" : "", "family" : "Boin", "given" : "E.S.F.", "non-dropping-particle" : "", "parse-names" : false, "suffix" : "" }, { "dropping-particle" : "", "family" : "Pereira", "given" : "N.R.", "non-dropping-particle" : "", "parse-names" : false, "suffix" : "" }, { "dropping-particle" : "", "family" : "Rocha", "given" : "S.C.S.", "non-dropping-particle" : "", "parse-names" : false, "suffix" : "" } ], "container-title" : "Drying Technology", "id" : "ITEM-1", "issue" : "11", "issued" : { "date-parts" : [ [ "2010", "11", "5" ] ] }, "page" : "1297-1306", "title" : "Fluid dynamics and drying of cohesive particles of a biodegradable polymer (Poly-Hydroxybutyrate) in a rotating pulsed fluidized bed", "type" : "article-journal", "volume" : "28" }, "uris" : [ "http://www.mendeley.com/documents/?uuid=f53a10d8-0afa-4714-851a-bb41da10591c" ] } ], "mendeley" : { "formattedCitation" : "(Godoi et al. 2010)", "manualFormatting" : "Godoi et al. (2010)", "plainTextFormattedCitation" : "(Godoi et al. 2010)", "previouslyFormattedCitation" : "(Godoi et al. 2010)" }, "properties" : { "noteIndex" : 0 }, "schema" : "https://github.com/citation-style-language/schema/raw/master/csl-citation.json" }</w:instrText>
      </w:r>
      <w:r w:rsidRPr="007A5A0B">
        <w:fldChar w:fldCharType="separate"/>
      </w:r>
      <w:r w:rsidRPr="00C92C7E">
        <w:rPr>
          <w:noProof/>
        </w:rPr>
        <w:t xml:space="preserve">Godoi et al. </w:t>
      </w:r>
      <w:r>
        <w:rPr>
          <w:noProof/>
        </w:rPr>
        <w:t>(</w:t>
      </w:r>
      <w:r w:rsidRPr="00C92C7E">
        <w:rPr>
          <w:noProof/>
        </w:rPr>
        <w:t>2010)</w:t>
      </w:r>
      <w:r w:rsidRPr="007A5A0B">
        <w:fldChar w:fldCharType="end"/>
      </w:r>
      <w:r w:rsidRPr="007A5A0B">
        <w:t>,</w:t>
      </w:r>
      <w:r w:rsidRPr="0057298E">
        <w:t xml:space="preserve"> </w:t>
      </w:r>
      <w:r>
        <w:t>but found that t</w:t>
      </w:r>
      <w:r w:rsidRPr="007A5A0B">
        <w:t xml:space="preserve">he influence of the pulsation frequency </w:t>
      </w:r>
      <w:r>
        <w:t>i</w:t>
      </w:r>
      <w:r w:rsidRPr="007A5A0B">
        <w:t xml:space="preserve">ncreased at air velocities </w:t>
      </w:r>
      <w:r>
        <w:t xml:space="preserve">greater than </w:t>
      </w:r>
      <w:r w:rsidRPr="007A5A0B">
        <w:t>0.7</w:t>
      </w:r>
      <w:r>
        <w:t xml:space="preserve"> </w:t>
      </w:r>
      <w:r w:rsidRPr="007A5A0B">
        <w:t xml:space="preserve">m/s, where the pressure drop reduced with an increase in pulsation frequency.  </w:t>
      </w:r>
    </w:p>
    <w:p w14:paraId="67F1F3BE" w14:textId="77777777" w:rsidR="008168D8" w:rsidRPr="007A5A0B" w:rsidRDefault="008168D8" w:rsidP="00EA5CD1">
      <w:pPr>
        <w:spacing w:line="276" w:lineRule="auto"/>
        <w:jc w:val="center"/>
      </w:pPr>
      <w:r w:rsidRPr="007A5A0B">
        <w:rPr>
          <w:noProof/>
          <w:lang w:eastAsia="en-GB"/>
        </w:rPr>
        <w:drawing>
          <wp:inline distT="0" distB="0" distL="0" distR="0" wp14:anchorId="66E8365E" wp14:editId="009E7374">
            <wp:extent cx="2815154" cy="2105025"/>
            <wp:effectExtent l="0" t="0" r="444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a:srcRect l="42791" t="33520" r="39608" b="43084"/>
                    <a:stretch/>
                  </pic:blipFill>
                  <pic:spPr bwMode="auto">
                    <a:xfrm>
                      <a:off x="0" y="0"/>
                      <a:ext cx="2830153" cy="2116240"/>
                    </a:xfrm>
                    <a:prstGeom prst="rect">
                      <a:avLst/>
                    </a:prstGeom>
                    <a:ln>
                      <a:noFill/>
                    </a:ln>
                    <a:extLst>
                      <a:ext uri="{53640926-AAD7-44D8-BBD7-CCE9431645EC}">
                        <a14:shadowObscured xmlns:a14="http://schemas.microsoft.com/office/drawing/2010/main"/>
                      </a:ext>
                    </a:extLst>
                  </pic:spPr>
                </pic:pic>
              </a:graphicData>
            </a:graphic>
          </wp:inline>
        </w:drawing>
      </w:r>
    </w:p>
    <w:p w14:paraId="4820B6A2" w14:textId="50C05A81" w:rsidR="008168D8" w:rsidRDefault="008168D8" w:rsidP="00EA5CD1">
      <w:pPr>
        <w:pStyle w:val="Caption"/>
        <w:spacing w:line="276" w:lineRule="auto"/>
      </w:pPr>
      <w:bookmarkStart w:id="170" w:name="_Ref448994957"/>
      <w:bookmarkStart w:id="171" w:name="_Toc474686588"/>
      <w:r>
        <w:t xml:space="preserve">Figure </w:t>
      </w:r>
      <w:fldSimple w:instr=" STYLEREF 1 \s ">
        <w:r w:rsidR="005D3AE0">
          <w:rPr>
            <w:noProof/>
          </w:rPr>
          <w:t>3</w:t>
        </w:r>
      </w:fldSimple>
      <w:r w:rsidR="00F02E7D">
        <w:noBreakHyphen/>
      </w:r>
      <w:fldSimple w:instr=" SEQ Figure \* ARABIC \s 1 ">
        <w:r w:rsidR="005D3AE0">
          <w:rPr>
            <w:noProof/>
          </w:rPr>
          <w:t>15</w:t>
        </w:r>
      </w:fldSimple>
      <w:bookmarkEnd w:id="170"/>
      <w:r>
        <w:t>.  Poly-h</w:t>
      </w:r>
      <w:r w:rsidRPr="007A5A0B">
        <w:t xml:space="preserve">ydroxybutyrate wet fluid dynamic curves at ambient air temperature </w:t>
      </w:r>
      <w:r w:rsidRPr="007A5A0B">
        <w:fldChar w:fldCharType="begin" w:fldLock="1"/>
      </w:r>
      <w:r w:rsidR="00D37BCC">
        <w:instrText>ADDIN CSL_CITATION { "citationItems" : [ { "id" : "ITEM-1", "itemData" : { "DOI" : "10.1080/07373937.2010.487715", "ISSN" : "0737-3937", "author" : [ { "dropping-particle" : "", "family" : "Godoi", "given" : "F.C.", "non-dropping-particle" : "", "parse-names" : false, "suffix" : "" }, { "dropping-particle" : "", "family" : "Boin", "given" : "E.S.F.", "non-dropping-particle" : "", "parse-names" : false, "suffix" : "" }, { "dropping-particle" : "", "family" : "Pereira", "given" : "N.R.", "non-dropping-particle" : "", "parse-names" : false, "suffix" : "" }, { "dropping-particle" : "", "family" : "Rocha", "given" : "S.C.S.", "non-dropping-particle" : "", "parse-names" : false, "suffix" : "" } ], "container-title" : "Drying Technology", "id" : "ITEM-1", "issue" : "11", "issued" : { "date-parts" : [ [ "2010", "11", "5" ] ] }, "page" : "1297-1306", "title" : "Fluid dynamics and drying of cohesive particles of a biodegradable polymer (Poly-Hydroxybutyrate) in a rotating pulsed fluidized bed", "type" : "article-journal", "volume" : "28" }, "uris" : [ "http://www.mendeley.com/documents/?uuid=f53a10d8-0afa-4714-851a-bb41da10591c" ] } ], "mendeley" : { "formattedCitation" : "(Godoi et al. 2010)", "plainTextFormattedCitation" : "(Godoi et al. 2010)", "previouslyFormattedCitation" : "(Godoi et al. 2010)" }, "properties" : { "noteIndex" : 0 }, "schema" : "https://github.com/citation-style-language/schema/raw/master/csl-citation.json" }</w:instrText>
      </w:r>
      <w:r w:rsidRPr="007A5A0B">
        <w:fldChar w:fldCharType="separate"/>
      </w:r>
      <w:r w:rsidR="00352AE9" w:rsidRPr="00352AE9">
        <w:rPr>
          <w:noProof/>
        </w:rPr>
        <w:t>(Godoi et al. 2010)</w:t>
      </w:r>
      <w:r w:rsidRPr="007A5A0B">
        <w:fldChar w:fldCharType="end"/>
      </w:r>
      <w:r>
        <w:t>.</w:t>
      </w:r>
      <w:bookmarkEnd w:id="171"/>
      <w:r w:rsidRPr="00BE3F88">
        <w:t xml:space="preserve"> </w:t>
      </w:r>
    </w:p>
    <w:p w14:paraId="2A0B534C" w14:textId="77777777" w:rsidR="008168D8" w:rsidRPr="00D7035F" w:rsidRDefault="008168D8" w:rsidP="00CF1F3B">
      <w:pPr>
        <w:spacing w:before="0" w:line="240" w:lineRule="auto"/>
      </w:pPr>
    </w:p>
    <w:p w14:paraId="0F875A69" w14:textId="39DACA72" w:rsidR="008168D8" w:rsidRDefault="008168D8" w:rsidP="00EA5CD1">
      <w:pPr>
        <w:spacing w:line="276" w:lineRule="auto"/>
      </w:pPr>
      <w:r>
        <w:t xml:space="preserve">Again studying wet particles, </w:t>
      </w:r>
      <w:r w:rsidRPr="00480015">
        <w:fldChar w:fldCharType="begin" w:fldLock="1"/>
      </w:r>
      <w:r w:rsidR="00D37BCC">
        <w:instrText>ADDIN CSL_CITATION { "citationItems" : [ { "id" : "ITEM-1", "itemData" : { "DOI" : "10.1002/ceat.200900565", "ISSN" : "09307516", "author" : [ { "dropping-particle" : "", "family" : "Souza", "given" : "L. F. G.", "non-dropping-particle" : "de", "parse-names" : false, "suffix" : "" }, { "dropping-particle" : "", "family" : "Nitz", "given" : "Marcello", "non-dropping-particle" : "", "parse-names" : false, "suffix" : "" }, { "dropping-particle" : "", "family" : "Lima", "given" : "P.", "non-dropping-particle" : "", "parse-names" : false, "suffix" : "" }, { "dropping-particle" : "", "family" : "Taranto", "given" : "O.P.", "non-dropping-particle" : "", "parse-names" : false, "suffix" : "" } ], "container-title" : "Chemical Engineering &amp; Technology", "id" : "ITEM-1", "issue" : "12", "issued" : { "date-parts" : [ [ "2010", "12", "9" ] ] }, "page" : "2015-2020", "title" : "Drying of Sodium Acetate in a Pulsed Fluid Bed Dryer", "type" : "article-journal", "volume" : "33" }, "uris" : [ "http://www.mendeley.com/documents/?uuid=d567a7b8-a21e-4a47-9e5e-24e9cf8f12e0" ] } ], "mendeley" : { "formattedCitation" : "(de Souza et al. 2010)", "manualFormatting" : "de Souza et al. (2010)", "plainTextFormattedCitation" : "(de Souza et al. 2010)", "previouslyFormattedCitation" : "(de Souza et al. 2010)" }, "properties" : { "noteIndex" : 0 }, "schema" : "https://github.com/citation-style-language/schema/raw/master/csl-citation.json" }</w:instrText>
      </w:r>
      <w:r w:rsidRPr="00480015">
        <w:fldChar w:fldCharType="separate"/>
      </w:r>
      <w:r>
        <w:rPr>
          <w:noProof/>
        </w:rPr>
        <w:t>d</w:t>
      </w:r>
      <w:r w:rsidRPr="00C92C7E">
        <w:rPr>
          <w:noProof/>
        </w:rPr>
        <w:t xml:space="preserve">e Souza et al. </w:t>
      </w:r>
      <w:r>
        <w:rPr>
          <w:noProof/>
        </w:rPr>
        <w:t>(</w:t>
      </w:r>
      <w:r w:rsidRPr="00C92C7E">
        <w:rPr>
          <w:noProof/>
        </w:rPr>
        <w:t>2010)</w:t>
      </w:r>
      <w:r w:rsidRPr="00480015">
        <w:fldChar w:fldCharType="end"/>
      </w:r>
      <w:r>
        <w:t xml:space="preserve"> found that higher pulsation frequencies increase the pressure drop.  The authors studied </w:t>
      </w:r>
      <w:r w:rsidRPr="00480015">
        <w:t xml:space="preserve">the fluid dynamics </w:t>
      </w:r>
      <w:r>
        <w:t xml:space="preserve">of </w:t>
      </w:r>
      <w:r w:rsidRPr="00480015">
        <w:t xml:space="preserve">Group B wet sodium acetate </w:t>
      </w:r>
      <w:r>
        <w:t xml:space="preserve">209 μm dried mean diameter </w:t>
      </w:r>
      <w:r w:rsidRPr="00480015">
        <w:t xml:space="preserve">particles </w:t>
      </w:r>
      <w:r>
        <w:t>using</w:t>
      </w:r>
      <w:r w:rsidRPr="00480015">
        <w:t xml:space="preserve"> a rotating disk with a 90</w:t>
      </w:r>
      <w:r>
        <w:t xml:space="preserve"> </w:t>
      </w:r>
      <w:r w:rsidRPr="00480015">
        <w:t xml:space="preserve">° opening.  </w:t>
      </w:r>
      <w:r>
        <w:t xml:space="preserve">Higher pulsation frequencies </w:t>
      </w:r>
      <w:r w:rsidRPr="00480015">
        <w:t>provided greater bed support and less defluidisation</w:t>
      </w:r>
      <w:r>
        <w:t xml:space="preserve"> than slower pulsation frequencies, which could not overcome the defluidisation caused by the longer ‘off’ periods</w:t>
      </w:r>
      <w:r w:rsidRPr="00480015">
        <w:t xml:space="preserve">.  </w:t>
      </w:r>
      <w:r>
        <w:t>W</w:t>
      </w:r>
      <w:r w:rsidRPr="007676B7">
        <w:t xml:space="preserve">hen fluidising wet material at 39 % moisture content, approximately 4 times less air </w:t>
      </w:r>
      <w:r>
        <w:t>wa</w:t>
      </w:r>
      <w:r w:rsidRPr="007676B7">
        <w:t xml:space="preserve">s required </w:t>
      </w:r>
      <w:r>
        <w:t xml:space="preserve">to achieve equivalent fluidisation </w:t>
      </w:r>
      <w:r w:rsidRPr="007676B7">
        <w:t>under</w:t>
      </w:r>
      <w:r>
        <w:t xml:space="preserve"> a</w:t>
      </w:r>
      <w:r w:rsidRPr="007676B7">
        <w:t xml:space="preserve"> 15 Hz pulsation frequency compared to continuous fluidisation</w:t>
      </w:r>
      <w:r>
        <w:t xml:space="preserve"> (</w:t>
      </w:r>
      <w:r>
        <w:fldChar w:fldCharType="begin"/>
      </w:r>
      <w:r>
        <w:instrText xml:space="preserve"> REF _Ref448995065 \h  \* MERGEFORMAT </w:instrText>
      </w:r>
      <w:r>
        <w:fldChar w:fldCharType="separate"/>
      </w:r>
      <w:r w:rsidR="005D3AE0">
        <w:t xml:space="preserve">Figure </w:t>
      </w:r>
      <w:r w:rsidR="005D3AE0">
        <w:rPr>
          <w:noProof/>
        </w:rPr>
        <w:t>3</w:t>
      </w:r>
      <w:r w:rsidR="005D3AE0">
        <w:rPr>
          <w:noProof/>
        </w:rPr>
        <w:noBreakHyphen/>
        <w:t>16</w:t>
      </w:r>
      <w:r>
        <w:fldChar w:fldCharType="end"/>
      </w:r>
      <w:r>
        <w:t>)</w:t>
      </w:r>
      <w:r w:rsidRPr="007676B7">
        <w:t>.  The sa</w:t>
      </w:r>
      <w:r>
        <w:t>lt when wet wa</w:t>
      </w:r>
      <w:r w:rsidRPr="007676B7">
        <w:t xml:space="preserve">s cohesive, and the authors suggest that pulsed flow reduces the channelling </w:t>
      </w:r>
      <w:r w:rsidRPr="007676B7">
        <w:lastRenderedPageBreak/>
        <w:t>which occurs under continuous fluidisation</w:t>
      </w:r>
      <w:r>
        <w:t xml:space="preserve"> to explain the difference seen in </w:t>
      </w:r>
      <w:r>
        <w:fldChar w:fldCharType="begin"/>
      </w:r>
      <w:r>
        <w:instrText xml:space="preserve"> REF _Ref448995065 \h  \* MERGEFORMAT </w:instrText>
      </w:r>
      <w:r>
        <w:fldChar w:fldCharType="separate"/>
      </w:r>
      <w:r w:rsidR="005D3AE0">
        <w:t xml:space="preserve">Figure </w:t>
      </w:r>
      <w:r w:rsidR="005D3AE0">
        <w:rPr>
          <w:noProof/>
        </w:rPr>
        <w:t>3</w:t>
      </w:r>
      <w:r w:rsidR="005D3AE0">
        <w:rPr>
          <w:noProof/>
        </w:rPr>
        <w:noBreakHyphen/>
        <w:t>16</w:t>
      </w:r>
      <w:r>
        <w:fldChar w:fldCharType="end"/>
      </w:r>
      <w:r w:rsidRPr="007676B7">
        <w:t>.</w:t>
      </w:r>
      <w:r w:rsidRPr="00480015">
        <w:t xml:space="preserve">   </w:t>
      </w:r>
      <w:r w:rsidRPr="0009715C">
        <w:t xml:space="preserve">Pulsed flow fluidisation has also been shown to be a useful tool in aiding the fluidisation of large and irregular particles such as biomass, as demonstrated by </w:t>
      </w:r>
      <w:r w:rsidRPr="0009715C">
        <w:fldChar w:fldCharType="begin" w:fldLock="1"/>
      </w:r>
      <w:r w:rsidR="00D37BCC">
        <w:instrText>ADDIN CSL_CITATION { "citationItems" : [ { "id" : "ITEM-1", "itemData" : { "DOI" : "10.1016/j.fuproc.2015.06.023", "ISSN" : "03783820", "abstract" : "Fluidization of biomass particles in the absence of inert bed materials has been tested in a pulsed fluidized bed with vibration, with the pulsation frequency ranging from 0.33 to 6.67Hz. Intermittent fluidization at 0.33Hz and apparently \u2018normal\u2019 fluidization at 6.67Hz with regular bubble patterns were observed. Pulsation has proven to be effective in overcoming the bridging of irregular biomass particles induced by strong inter-particle forces. The vibration is only effective when the pulsation is inadequate, either at too low a frequency or too low in amplitude. Drying of biomass has been carried out to quantify the effectiveness of gas pulsation for fluidized bed dryers and torrefiers in terms of gas\u2013solid contact efficiency and heat and mass transfer rates. The effects of gas flow rate, bed temperature, pulsation frequency and vibration intensity on drying performance have been systematically investigated. While higher temperature and gas flow rate are favored in drying, there exists an optimal range of pulsation frequency between 0.75Hz and 1.5Hz where gas\u2013solid contact is enhanced in both the constant rate drying and falling rate drying periods.", "author" : [ { "dropping-particle" : "", "family" : "Jia", "given" : "Dening", "non-dropping-particle" : "", "parse-names" : false, "suffix" : "" }, { "dropping-particle" : "", "family" : "Cathary", "given" : "Oc\u00e9ane", "non-dropping-particle" : "", "parse-names" : false, "suffix" : "" }, { "dropping-particle" : "", "family" : "Peng", "given" : "Jianghong", "non-dropping-particle" : "", "parse-names" : false, "suffix" : "" }, { "dropping-particle" : "", "family" : "Bi", "given" : "Xiaotao T.", "non-dropping-particle" : "", "parse-names" : false, "suffix" : "" }, { "dropping-particle" : "", "family" : "Lim", "given" : "C. Jim", "non-dropping-particle" : "", "parse-names" : false, "suffix" : "" }, { "dropping-particle" : "", "family" : "Sokhansanj", "given" : "Shahab", "non-dropping-particle" : "", "parse-names" : false, "suffix" : "" }, { "dropping-particle" : "", "family" : "Liu", "given" : "Yuping", "non-dropping-particle" : "", "parse-names" : false, "suffix" : "" }, { "dropping-particle" : "", "family" : "Wang", "given" : "Ruixu", "non-dropping-particle" : "", "parse-names" : false, "suffix" : "" }, { "dropping-particle" : "", "family" : "Tsutsumi", "given" : "Atsushi", "non-dropping-particle" : "", "parse-names" : false, "suffix" : "" } ], "container-title" : "Fuel Processing Technology", "id" : "ITEM-1", "issued" : { "date-parts" : [ [ "2015" ] ] }, "publisher" : "Elsevier B.V.", "title" : "Fluidization and drying of biomass particles in a vibrating fluidized bed with pulsed gas flow", "type" : "article-journal" }, "uris" : [ "http://www.mendeley.com/documents/?uuid=d54cd04d-99a2-4288-b92c-6b41f9e8e010" ] } ], "mendeley" : { "formattedCitation" : "(Jia et al. 2015)", "manualFormatting" : "Jia et al. (2015)", "plainTextFormattedCitation" : "(Jia et al. 2015)", "previouslyFormattedCitation" : "(Jia et al. 2015)" }, "properties" : { "noteIndex" : 0 }, "schema" : "https://github.com/citation-style-language/schema/raw/master/csl-citation.json" }</w:instrText>
      </w:r>
      <w:r w:rsidRPr="0009715C">
        <w:fldChar w:fldCharType="separate"/>
      </w:r>
      <w:r w:rsidRPr="00C92C7E">
        <w:rPr>
          <w:noProof/>
        </w:rPr>
        <w:t xml:space="preserve">Jia et al. </w:t>
      </w:r>
      <w:r>
        <w:rPr>
          <w:noProof/>
        </w:rPr>
        <w:t>(</w:t>
      </w:r>
      <w:r w:rsidRPr="00C92C7E">
        <w:rPr>
          <w:noProof/>
        </w:rPr>
        <w:t>2015)</w:t>
      </w:r>
      <w:r w:rsidRPr="0009715C">
        <w:fldChar w:fldCharType="end"/>
      </w:r>
      <w:r w:rsidRPr="0009715C">
        <w:t xml:space="preserve">, as such particles form bridges that continuous flow is not able to break.  Studying the theoretical effects of pulsed flow on defluidisation, </w:t>
      </w:r>
      <w:r w:rsidRPr="0009715C">
        <w:fldChar w:fldCharType="begin" w:fldLock="1"/>
      </w:r>
      <w:r w:rsidR="00D37BCC">
        <w:instrText>ADDIN CSL_CITATION { "citationItems" : [ { "id" : "ITEM-1", "itemData" : { "DOI" : "10.1016/j.ces.2005.04.016", "ISSN" : "00092509", "author" : [ { "dropping-particle" : "", "family" : "Wang", "given" : "X.S.", "non-dropping-particle" : "", "parse-names" : false, "suffix" : "" }, { "dropping-particle" : "", "family" : "Rhodes", "given" : "Martin J.", "non-dropping-particle" : "", "parse-names" : false, "suffix" : "" } ], "container-title" : "Chemical Engineering Science", "id" : "ITEM-1", "issue" : "18", "issued" : { "date-parts" : [ [ "2005", "9" ] ] }, "page" : "5177-5181", "title" : "Using pulsed flow to overcome defluidization", "type" : "article-journal", "volume" : "60" }, "uris" : [ "http://www.mendeley.com/documents/?uuid=b4f06fe0-82a5-4021-8526-66b505f2d350" ] } ], "mendeley" : { "formattedCitation" : "(Wang &amp; Rhodes 2005b)", "manualFormatting" : "Wang &amp; Rhodes (2005b)", "plainTextFormattedCitation" : "(Wang &amp; Rhodes 2005b)", "previouslyFormattedCitation" : "(Wang &amp; Rhodes 2005b)" }, "properties" : { "noteIndex" : 0 }, "schema" : "https://github.com/citation-style-language/schema/raw/master/csl-citation.json" }</w:instrText>
      </w:r>
      <w:r w:rsidRPr="0009715C">
        <w:fldChar w:fldCharType="separate"/>
      </w:r>
      <w:r w:rsidRPr="00C92C7E">
        <w:rPr>
          <w:noProof/>
        </w:rPr>
        <w:t xml:space="preserve">Wang &amp; Rhodes </w:t>
      </w:r>
      <w:r>
        <w:rPr>
          <w:noProof/>
        </w:rPr>
        <w:t>(</w:t>
      </w:r>
      <w:r w:rsidRPr="00C92C7E">
        <w:rPr>
          <w:noProof/>
        </w:rPr>
        <w:t>2005b)</w:t>
      </w:r>
      <w:r w:rsidRPr="0009715C">
        <w:fldChar w:fldCharType="end"/>
      </w:r>
      <w:r w:rsidRPr="0009715C">
        <w:t xml:space="preserve"> surmise that the reduced flow rates attributed in their study to the addition of pulsed flow indicate that elutriation will be reduced.</w:t>
      </w:r>
    </w:p>
    <w:p w14:paraId="56A432C7" w14:textId="77777777" w:rsidR="00CC1F0D" w:rsidRPr="00480015" w:rsidRDefault="00CC1F0D" w:rsidP="00EA5CD1">
      <w:pPr>
        <w:spacing w:line="276" w:lineRule="auto"/>
        <w:jc w:val="center"/>
      </w:pPr>
      <w:r w:rsidRPr="00480015">
        <w:rPr>
          <w:noProof/>
          <w:lang w:eastAsia="en-GB"/>
        </w:rPr>
        <w:drawing>
          <wp:inline distT="0" distB="0" distL="0" distR="0" wp14:anchorId="7CE4AF34" wp14:editId="59BFE130">
            <wp:extent cx="3597862" cy="2204301"/>
            <wp:effectExtent l="0" t="0" r="3175" b="571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srcRect l="16143" t="21302" r="54068" b="46253"/>
                    <a:stretch/>
                  </pic:blipFill>
                  <pic:spPr bwMode="auto">
                    <a:xfrm>
                      <a:off x="0" y="0"/>
                      <a:ext cx="3611792" cy="2212836"/>
                    </a:xfrm>
                    <a:prstGeom prst="rect">
                      <a:avLst/>
                    </a:prstGeom>
                    <a:ln>
                      <a:noFill/>
                    </a:ln>
                    <a:extLst>
                      <a:ext uri="{53640926-AAD7-44D8-BBD7-CCE9431645EC}">
                        <a14:shadowObscured xmlns:a14="http://schemas.microsoft.com/office/drawing/2010/main"/>
                      </a:ext>
                    </a:extLst>
                  </pic:spPr>
                </pic:pic>
              </a:graphicData>
            </a:graphic>
          </wp:inline>
        </w:drawing>
      </w:r>
    </w:p>
    <w:p w14:paraId="743CE4D1" w14:textId="654E5E26" w:rsidR="00CC1F0D" w:rsidRPr="00480015" w:rsidRDefault="00CC1F0D" w:rsidP="00EA5CD1">
      <w:pPr>
        <w:pStyle w:val="Caption"/>
        <w:spacing w:line="276" w:lineRule="auto"/>
      </w:pPr>
      <w:bookmarkStart w:id="172" w:name="_Ref448995065"/>
      <w:bookmarkStart w:id="173" w:name="_Toc474686589"/>
      <w:r>
        <w:t xml:space="preserve">Figure </w:t>
      </w:r>
      <w:fldSimple w:instr=" STYLEREF 1 \s ">
        <w:r w:rsidR="005D3AE0">
          <w:rPr>
            <w:noProof/>
          </w:rPr>
          <w:t>3</w:t>
        </w:r>
      </w:fldSimple>
      <w:r w:rsidR="00F02E7D">
        <w:noBreakHyphen/>
      </w:r>
      <w:fldSimple w:instr=" SEQ Figure \* ARABIC \s 1 ">
        <w:r w:rsidR="005D3AE0">
          <w:rPr>
            <w:noProof/>
          </w:rPr>
          <w:t>16</w:t>
        </w:r>
      </w:fldSimple>
      <w:bookmarkEnd w:id="172"/>
      <w:r w:rsidRPr="00480015">
        <w:t xml:space="preserve">.  Fluidisation curves for sodium acetate. CFB </w:t>
      </w:r>
      <w:r>
        <w:t>is the</w:t>
      </w:r>
      <w:r w:rsidRPr="00480015">
        <w:t xml:space="preserve"> continuous flow regime, PFB 900 </w:t>
      </w:r>
      <w:r>
        <w:t>is</w:t>
      </w:r>
      <w:r w:rsidRPr="00480015">
        <w:t xml:space="preserve"> 15 Hz pulsed flow, PFB 500 </w:t>
      </w:r>
      <w:r>
        <w:t>is</w:t>
      </w:r>
      <w:r w:rsidRPr="00480015">
        <w:t xml:space="preserve"> 8.3 Hz pulsed flow, 50.0 kg m</w:t>
      </w:r>
      <w:r w:rsidRPr="00480015">
        <w:rPr>
          <w:vertAlign w:val="superscript"/>
        </w:rPr>
        <w:t>-2</w:t>
      </w:r>
      <w:r w:rsidRPr="00480015">
        <w:t xml:space="preserve"> </w:t>
      </w:r>
      <w:r w:rsidRPr="00480015">
        <w:fldChar w:fldCharType="begin" w:fldLock="1"/>
      </w:r>
      <w:r w:rsidR="00D37BCC">
        <w:instrText>ADDIN CSL_CITATION { "citationItems" : [ { "id" : "ITEM-1", "itemData" : { "DOI" : "10.1002/ceat.200900565", "ISSN" : "09307516", "author" : [ { "dropping-particle" : "", "family" : "Souza", "given" : "L. F. G.", "non-dropping-particle" : "de", "parse-names" : false, "suffix" : "" }, { "dropping-particle" : "", "family" : "Nitz", "given" : "Marcello", "non-dropping-particle" : "", "parse-names" : false, "suffix" : "" }, { "dropping-particle" : "", "family" : "Lima", "given" : "P.", "non-dropping-particle" : "", "parse-names" : false, "suffix" : "" }, { "dropping-particle" : "", "family" : "Taranto", "given" : "O.P.", "non-dropping-particle" : "", "parse-names" : false, "suffix" : "" } ], "container-title" : "Chemical Engineering &amp; Technology", "id" : "ITEM-1", "issue" : "12", "issued" : { "date-parts" : [ [ "2010", "12", "9" ] ] }, "page" : "2015-2020", "title" : "Drying of Sodium Acetate in a Pulsed Fluid Bed Dryer", "type" : "article-journal", "volume" : "33" }, "uris" : [ "http://www.mendeley.com/documents/?uuid=d567a7b8-a21e-4a47-9e5e-24e9cf8f12e0" ] } ], "mendeley" : { "formattedCitation" : "(de Souza et al. 2010)", "plainTextFormattedCitation" : "(de Souza et al. 2010)", "previouslyFormattedCitation" : "(de Souza et al. 2010)" }, "properties" : { "noteIndex" : 0 }, "schema" : "https://github.com/citation-style-language/schema/raw/master/csl-citation.json" }</w:instrText>
      </w:r>
      <w:r w:rsidRPr="00480015">
        <w:fldChar w:fldCharType="separate"/>
      </w:r>
      <w:r w:rsidR="00352AE9" w:rsidRPr="00352AE9">
        <w:rPr>
          <w:noProof/>
        </w:rPr>
        <w:t>(de Souza et al. 2010)</w:t>
      </w:r>
      <w:r w:rsidRPr="00480015">
        <w:fldChar w:fldCharType="end"/>
      </w:r>
      <w:r>
        <w:t>.</w:t>
      </w:r>
      <w:bookmarkEnd w:id="173"/>
    </w:p>
    <w:p w14:paraId="5F230EAD" w14:textId="77777777" w:rsidR="00CC1F0D" w:rsidRDefault="00CC1F0D" w:rsidP="00EA5CD1">
      <w:pPr>
        <w:spacing w:line="276" w:lineRule="auto"/>
      </w:pPr>
    </w:p>
    <w:p w14:paraId="5EF6DA4A" w14:textId="3046F05E" w:rsidR="008168D8" w:rsidRDefault="008168D8" w:rsidP="00EA5CD1">
      <w:pPr>
        <w:spacing w:line="276" w:lineRule="auto"/>
      </w:pPr>
      <w:r w:rsidRPr="00175CC9">
        <w:t xml:space="preserve">Indications of reduced gas requirements were also found by </w:t>
      </w:r>
      <w:r w:rsidRPr="00175CC9">
        <w:fldChar w:fldCharType="begin" w:fldLock="1"/>
      </w:r>
      <w:r w:rsidR="00D37BCC">
        <w:instrText>ADDIN CSL_CITATION { "citationItems" : [ { "id" : "ITEM-1", "itemData" : { "DOI" : "10.1080/07373930600778395", "ISSN" : "0737-3937", "author" : [ { "dropping-particle" : "", "family" : "Gawrzy\u0144ski", "given" : "Zbigniew", "non-dropping-particle" : "", "parse-names" : false, "suffix" : "" }, { "dropping-particle" : "", "family" : "Pieczaba", "given" : "Bartosz", "non-dropping-particle" : "", "parse-names" : false, "suffix" : "" } ], "container-title" : "Drying Technology", "id" : "ITEM-1", "issue" : "9", "issued" : { "date-parts" : [ [ "2006", "9" ] ] }, "page" : "1133-1137", "title" : "Hydrodynamics of the pulsed fluid bed with cyclically relocated gas stream with lengthwise pulsation", "type" : "article-journal", "volume" : "24" }, "uris" : [ "http://www.mendeley.com/documents/?uuid=7167104a-4132-4472-a405-9e471cb27225" ] } ], "mendeley" : { "formattedCitation" : "(Gawrzy\u0144ski &amp; Pieczaba 2006)", "manualFormatting" : "Gawrzy\u0144ski &amp; Pieczaba (2006)", "plainTextFormattedCitation" : "(Gawrzy\u0144ski &amp; Pieczaba 2006)", "previouslyFormattedCitation" : "(Gawrzy\u0144ski &amp; Pieczaba 2006)" }, "properties" : { "noteIndex" : 0 }, "schema" : "https://github.com/citation-style-language/schema/raw/master/csl-citation.json" }</w:instrText>
      </w:r>
      <w:r w:rsidRPr="00175CC9">
        <w:fldChar w:fldCharType="separate"/>
      </w:r>
      <w:r w:rsidRPr="00C92C7E">
        <w:rPr>
          <w:noProof/>
        </w:rPr>
        <w:t xml:space="preserve">Gawrzyński &amp; Pieczaba </w:t>
      </w:r>
      <w:r>
        <w:rPr>
          <w:noProof/>
        </w:rPr>
        <w:t>(</w:t>
      </w:r>
      <w:r w:rsidRPr="00C92C7E">
        <w:rPr>
          <w:noProof/>
        </w:rPr>
        <w:t>2006)</w:t>
      </w:r>
      <w:r w:rsidRPr="00175CC9">
        <w:fldChar w:fldCharType="end"/>
      </w:r>
      <w:r w:rsidRPr="00175CC9">
        <w:t>, who incorporat</w:t>
      </w:r>
      <w:r>
        <w:t>ed</w:t>
      </w:r>
      <w:r w:rsidRPr="00175CC9">
        <w:t xml:space="preserve"> the ability to switch </w:t>
      </w:r>
      <w:r>
        <w:t>from</w:t>
      </w:r>
      <w:r w:rsidRPr="00175CC9">
        <w:t xml:space="preserve"> a lengthwise </w:t>
      </w:r>
      <w:r>
        <w:t>to a</w:t>
      </w:r>
      <w:r w:rsidRPr="00175CC9">
        <w:t xml:space="preserve"> crosswise pulsation across </w:t>
      </w:r>
      <w:r>
        <w:t>a bed of 6 mm average diameter Group D silica gel particles in a 72 mm bed.</w:t>
      </w:r>
      <w:r w:rsidRPr="00175CC9">
        <w:t xml:space="preserve">  A rotating disk with an undisclosed aperture size supplied a pulsation frequency range of 4 to 12 Hz.  </w:t>
      </w:r>
      <w:r>
        <w:t>With</w:t>
      </w:r>
      <w:r w:rsidRPr="00175CC9">
        <w:t xml:space="preserve"> a 0.1</w:t>
      </w:r>
      <w:r>
        <w:t xml:space="preserve"> </w:t>
      </w:r>
      <w:r w:rsidRPr="00175CC9">
        <w:t>m bed depth and a pulsation frequency of 8 Hz, the</w:t>
      </w:r>
      <w:r>
        <w:t xml:space="preserve"> authors</w:t>
      </w:r>
      <w:r w:rsidRPr="00175CC9">
        <w:t xml:space="preserve"> found that the minimum fluidisation velocity was 0.64</w:t>
      </w:r>
      <w:r>
        <w:t xml:space="preserve"> </w:t>
      </w:r>
      <w:r w:rsidRPr="00175CC9">
        <w:t>m/s for continuous flow, whilst the pulsed minimum fluidisation velocity was 0.28</w:t>
      </w:r>
      <w:r>
        <w:t xml:space="preserve"> </w:t>
      </w:r>
      <w:r w:rsidRPr="00175CC9">
        <w:t>m/s under crosswise pulsation and 0.43</w:t>
      </w:r>
      <w:r>
        <w:t xml:space="preserve"> </w:t>
      </w:r>
      <w:r w:rsidRPr="00175CC9">
        <w:t xml:space="preserve">m/s for lengthwise pulsation.  </w:t>
      </w:r>
      <w:r>
        <w:t xml:space="preserve"> </w:t>
      </w:r>
    </w:p>
    <w:p w14:paraId="3F2121C0" w14:textId="19064C0C" w:rsidR="008168D8" w:rsidRDefault="008168D8" w:rsidP="00EA5CD1">
      <w:pPr>
        <w:spacing w:line="276" w:lineRule="auto"/>
      </w:pPr>
      <w:r>
        <w:t xml:space="preserve">The aperture size of the disk is directly related to the influence of the imposed pulsed flow </w:t>
      </w:r>
      <w:r>
        <w:fldChar w:fldCharType="begin" w:fldLock="1"/>
      </w:r>
      <w:r w:rsidR="00D37BCC">
        <w:instrText>ADDIN CSL_CITATION { "citationItems" : [ { "id" : "ITEM-1", "itemData" : { "DOI" : "10.1080/07373930701781777", "ISSN" : "0737-3937", "author" : [ { "dropping-particle" : "", "family" : "Reyes", "given" : "A.", "non-dropping-particle" : "", "parse-names" : false, "suffix" : "" }, { "dropping-particle" : "", "family" : "Herrera", "given" : "N.", "non-dropping-particle" : "", "parse-names" : false, "suffix" : "" }, { "dropping-particle" : "", "family" : "Vega", "given" : "R.", "non-dropping-particle" : "", "parse-names" : false, "suffix" : "" } ], "container-title" : "Drying Technology", "id" : "ITEM-1", "issue" : "1", "issued" : { "date-parts" : [ [ "2007", "12", "28" ] ] }, "page" : "122-131", "title" : "Drying suspensions in a pulsed fluidized bed of inert particles", "type" : "article-journal", "volume" : "26" }, "uris" : [ "http://www.mendeley.com/documents/?uuid=2f39f4dd-87b2-472b-8a68-19f71f1059d5" ] } ], "mendeley" : { "formattedCitation" : "(Reyes, Herrera, et al. 2007)", "plainTextFormattedCitation" : "(Reyes, Herrera, et al. 2007)", "previouslyFormattedCitation" : "(Reyes, Herrera, et al. 2007)" }, "properties" : { "noteIndex" : 0 }, "schema" : "https://github.com/citation-style-language/schema/raw/master/csl-citation.json" }</w:instrText>
      </w:r>
      <w:r>
        <w:fldChar w:fldCharType="separate"/>
      </w:r>
      <w:r w:rsidR="00352AE9" w:rsidRPr="00352AE9">
        <w:rPr>
          <w:noProof/>
        </w:rPr>
        <w:t>(Reyes, Herrera, et al. 2007)</w:t>
      </w:r>
      <w:r>
        <w:fldChar w:fldCharType="end"/>
      </w:r>
      <w:r>
        <w:t xml:space="preserve">, although the aperture size is often not specified.  </w:t>
      </w:r>
      <w:r w:rsidRPr="00175CC9">
        <w:t xml:space="preserve">In one of the few studies where the </w:t>
      </w:r>
      <w:r>
        <w:t xml:space="preserve">design </w:t>
      </w:r>
      <w:r w:rsidRPr="00175CC9">
        <w:t xml:space="preserve">of pulsation device was included, </w:t>
      </w:r>
      <w:r w:rsidRPr="00175CC9">
        <w:fldChar w:fldCharType="begin" w:fldLock="1"/>
      </w:r>
      <w:r w:rsidR="00D37BCC">
        <w:instrText>ADDIN CSL_CITATION { "citationItems" : [ { "id" : "ITEM-1", "itemData" : { "DOI" : "10.1080/07373930701781777", "ISSN" : "0737-3937", "author" : [ { "dropping-particle" : "", "family" : "Reyes", "given" : "A.", "non-dropping-particle" : "", "parse-names" : false, "suffix" : "" }, { "dropping-particle" : "", "family" : "Herrera", "given" : "N.", "non-dropping-particle" : "", "parse-names" : false, "suffix" : "" }, { "dropping-particle" : "", "family" : "Vega", "given" : "R.", "non-dropping-particle" : "", "parse-names" : false, "suffix" : "" } ], "container-title" : "Drying Technology", "id" : "ITEM-1", "issue" : "1", "issued" : { "date-parts" : [ [ "2007", "12", "28" ] ] }, "page" : "122-131", "title" : "Drying suspensions in a pulsed fluidized bed of inert particles", "type" : "article-journal", "volume" : "26" }, "uris" : [ "http://www.mendeley.com/documents/?uuid=2f39f4dd-87b2-472b-8a68-19f71f1059d5" ] } ], "mendeley" : { "formattedCitation" : "(Reyes, Herrera, et al. 2007)", "manualFormatting" : "Reyes, Herrera, et al. (2007)", "plainTextFormattedCitation" : "(Reyes, Herrera, et al. 2007)", "previouslyFormattedCitation" : "(Reyes, Herrera, et al. 2007)" }, "properties" : { "noteIndex" : 0 }, "schema" : "https://github.com/citation-style-language/schema/raw/master/csl-citation.json" }</w:instrText>
      </w:r>
      <w:r w:rsidRPr="00175CC9">
        <w:fldChar w:fldCharType="separate"/>
      </w:r>
      <w:r w:rsidRPr="00C92C7E">
        <w:rPr>
          <w:noProof/>
        </w:rPr>
        <w:t xml:space="preserve">Reyes, Herrera, et al. </w:t>
      </w:r>
      <w:r>
        <w:rPr>
          <w:noProof/>
        </w:rPr>
        <w:t>(</w:t>
      </w:r>
      <w:r w:rsidRPr="00C92C7E">
        <w:rPr>
          <w:noProof/>
        </w:rPr>
        <w:t>2007)</w:t>
      </w:r>
      <w:r w:rsidRPr="00175CC9">
        <w:fldChar w:fldCharType="end"/>
      </w:r>
      <w:r w:rsidRPr="00175CC9">
        <w:t xml:space="preserve"> applied the pulsed fluidised bed concept to the technique of </w:t>
      </w:r>
      <w:r>
        <w:t xml:space="preserve">fluidised bed </w:t>
      </w:r>
      <w:r w:rsidRPr="00175CC9">
        <w:t xml:space="preserve">coating </w:t>
      </w:r>
      <w:r>
        <w:t xml:space="preserve">of Group D </w:t>
      </w:r>
      <w:r w:rsidRPr="00175CC9">
        <w:t xml:space="preserve">inert solids with a slurry </w:t>
      </w:r>
      <w:r>
        <w:t>which</w:t>
      </w:r>
      <w:r w:rsidRPr="00175CC9">
        <w:t xml:space="preserve"> tends to agglomerate</w:t>
      </w:r>
      <w:r>
        <w:t xml:space="preserve">, </w:t>
      </w:r>
      <w:r w:rsidRPr="00175CC9">
        <w:t>with a rotating disk providing 0.8 and 1.7 Hz pulsation through either a 6 or 12</w:t>
      </w:r>
      <w:r>
        <w:t xml:space="preserve"> </w:t>
      </w:r>
      <w:r w:rsidRPr="00175CC9">
        <w:t>% opening.  They used a carbohydrate suspension to coat 4</w:t>
      </w:r>
      <w:r>
        <w:t xml:space="preserve"> </w:t>
      </w:r>
      <w:r w:rsidRPr="00175CC9">
        <w:t>mm polypropylene particles</w:t>
      </w:r>
      <w:r>
        <w:t xml:space="preserve"> with a </w:t>
      </w:r>
      <w:r w:rsidRPr="00175CC9">
        <w:t>density of 890</w:t>
      </w:r>
      <w:r>
        <w:t xml:space="preserve"> </w:t>
      </w:r>
      <w:r w:rsidRPr="00175CC9">
        <w:t>kg/m</w:t>
      </w:r>
      <w:r w:rsidRPr="00175CC9">
        <w:rPr>
          <w:vertAlign w:val="superscript"/>
        </w:rPr>
        <w:t>3</w:t>
      </w:r>
      <w:r w:rsidRPr="00175CC9">
        <w:t xml:space="preserve"> in a cylindrical 250</w:t>
      </w:r>
      <w:r>
        <w:t xml:space="preserve"> </w:t>
      </w:r>
      <w:r w:rsidRPr="00175CC9">
        <w:t>mm diameter bed</w:t>
      </w:r>
      <w:r>
        <w:t xml:space="preserve">. </w:t>
      </w:r>
      <w:r w:rsidRPr="00175CC9">
        <w:t xml:space="preserve"> When studying specifically the effect of the rotating plate opening size on the minimum pulsed fluidisation frequency, </w:t>
      </w:r>
      <w:r>
        <w:t xml:space="preserve">the authors </w:t>
      </w:r>
      <w:r w:rsidRPr="00175CC9">
        <w:t xml:space="preserve">found </w:t>
      </w:r>
      <w:r>
        <w:t>a</w:t>
      </w:r>
      <w:r w:rsidRPr="00175CC9">
        <w:t xml:space="preserve"> reduc</w:t>
      </w:r>
      <w:r>
        <w:t>tion</w:t>
      </w:r>
      <w:r w:rsidRPr="00175CC9">
        <w:t xml:space="preserve"> </w:t>
      </w:r>
      <w:r>
        <w:t>of</w:t>
      </w:r>
      <w:r w:rsidRPr="00175CC9">
        <w:t xml:space="preserve"> 7</w:t>
      </w:r>
      <w:r>
        <w:t xml:space="preserve"> </w:t>
      </w:r>
      <w:r w:rsidRPr="00175CC9">
        <w:t>% when the plate opening was reduced from 12 to 6</w:t>
      </w:r>
      <w:r>
        <w:t xml:space="preserve"> </w:t>
      </w:r>
      <w:r w:rsidRPr="00175CC9">
        <w:t xml:space="preserve">%.  </w:t>
      </w:r>
      <w:r w:rsidRPr="00175CC9">
        <w:fldChar w:fldCharType="begin" w:fldLock="1"/>
      </w:r>
      <w:r w:rsidR="00D37BCC">
        <w:instrText>ADDIN CSL_CITATION { "citationItems" : [ { "id" : "ITEM-1", "itemData" : { "DOI" : "10.1080/07373930701781777", "ISSN" : "0737-3937", "author" : [ { "dropping-particle" : "", "family" : "Reyes", "given" : "A.", "non-dropping-particle" : "", "parse-names" : false, "suffix" : "" }, { "dropping-particle" : "", "family" : "Herrera", "given" : "N.", "non-dropping-particle" : "", "parse-names" : false, "suffix" : "" }, { "dropping-particle" : "", "family" : "Vega", "given" : "R.", "non-dropping-particle" : "", "parse-names" : false, "suffix" : "" } ], "container-title" : "Drying Technology", "id" : "ITEM-1", "issue" : "1", "issued" : { "date-parts" : [ [ "2007", "12", "28" ] ] }, "page" : "122-131", "title" : "Drying suspensions in a pulsed fluidized bed of inert particles", "type" : "article-journal", "volume" : "26" }, "uris" : [ "http://www.mendeley.com/documents/?uuid=2f39f4dd-87b2-472b-8a68-19f71f1059d5" ] } ], "mendeley" : { "formattedCitation" : "(Reyes, Herrera, et al. 2007)", "manualFormatting" : "Reyes, Herrera, et al. (2007)", "plainTextFormattedCitation" : "(Reyes, Herrera, et al. 2007)", "previouslyFormattedCitation" : "(Reyes, Herrera, et al. 2007)" }, "properties" : { "noteIndex" : 0 }, "schema" : "https://github.com/citation-style-language/schema/raw/master/csl-citation.json" }</w:instrText>
      </w:r>
      <w:r w:rsidRPr="00175CC9">
        <w:fldChar w:fldCharType="separate"/>
      </w:r>
      <w:r w:rsidRPr="00C92C7E">
        <w:rPr>
          <w:noProof/>
        </w:rPr>
        <w:t xml:space="preserve">Reyes, Herrera, et al. </w:t>
      </w:r>
      <w:r>
        <w:rPr>
          <w:noProof/>
        </w:rPr>
        <w:t>(</w:t>
      </w:r>
      <w:r w:rsidRPr="00C92C7E">
        <w:rPr>
          <w:noProof/>
        </w:rPr>
        <w:t>2007)</w:t>
      </w:r>
      <w:r w:rsidRPr="00175CC9">
        <w:fldChar w:fldCharType="end"/>
      </w:r>
      <w:r w:rsidRPr="00175CC9">
        <w:t xml:space="preserve"> attribute this to the smaller opening creating a higher </w:t>
      </w:r>
      <w:r>
        <w:t xml:space="preserve">flow </w:t>
      </w:r>
      <w:r w:rsidRPr="00175CC9">
        <w:t xml:space="preserve">velocity, as this was kept constant, therefore ‘shocking’ the particles and encouraging fluidisation.  This finding </w:t>
      </w:r>
      <w:r>
        <w:t>wa</w:t>
      </w:r>
      <w:r w:rsidRPr="00175CC9">
        <w:t xml:space="preserve">s </w:t>
      </w:r>
      <w:r>
        <w:t>supported</w:t>
      </w:r>
      <w:r w:rsidRPr="00175CC9">
        <w:t xml:space="preserve"> by pressure drop measurements, which show</w:t>
      </w:r>
      <w:r>
        <w:t>ed</w:t>
      </w:r>
      <w:r w:rsidRPr="00175CC9">
        <w:t xml:space="preserve"> a 10</w:t>
      </w:r>
      <w:r>
        <w:t xml:space="preserve"> </w:t>
      </w:r>
      <w:r w:rsidRPr="00175CC9">
        <w:t>% increase in pressure drop</w:t>
      </w:r>
      <w:r>
        <w:t xml:space="preserve"> across the distributor plate </w:t>
      </w:r>
      <w:r w:rsidRPr="00175CC9">
        <w:t xml:space="preserve">when the plate </w:t>
      </w:r>
      <w:r>
        <w:t>wa</w:t>
      </w:r>
      <w:r w:rsidRPr="00175CC9">
        <w:t xml:space="preserve">s changed from </w:t>
      </w:r>
      <w:r>
        <w:t xml:space="preserve">a </w:t>
      </w:r>
      <w:r w:rsidRPr="00175CC9">
        <w:t>12</w:t>
      </w:r>
      <w:r>
        <w:t xml:space="preserve"> %</w:t>
      </w:r>
      <w:r w:rsidRPr="00175CC9">
        <w:t xml:space="preserve"> to </w:t>
      </w:r>
      <w:r>
        <w:t xml:space="preserve">a </w:t>
      </w:r>
      <w:r w:rsidRPr="00175CC9">
        <w:t>6</w:t>
      </w:r>
      <w:r>
        <w:t xml:space="preserve"> </w:t>
      </w:r>
      <w:r w:rsidRPr="00175CC9">
        <w:t xml:space="preserve">% </w:t>
      </w:r>
      <w:r>
        <w:t>aperture</w:t>
      </w:r>
      <w:r w:rsidRPr="00175CC9">
        <w:t>.  In comparison</w:t>
      </w:r>
      <w:r>
        <w:t>,</w:t>
      </w:r>
      <w:r w:rsidRPr="00175CC9">
        <w:t xml:space="preserve"> the</w:t>
      </w:r>
      <w:r>
        <w:t xml:space="preserve"> </w:t>
      </w:r>
      <w:r w:rsidRPr="00175CC9">
        <w:t xml:space="preserve">rotation speed of the plate </w:t>
      </w:r>
      <w:r>
        <w:t xml:space="preserve">did not </w:t>
      </w:r>
      <w:r w:rsidRPr="00175CC9">
        <w:t xml:space="preserve">exert an influence over the minimum pulsed fluidisation velocity, although the </w:t>
      </w:r>
      <w:r w:rsidRPr="00175CC9">
        <w:lastRenderedPageBreak/>
        <w:t xml:space="preserve">frequency did exert an influence over the bed pressure drop, with an increase in pressure drop associated with an increase in pulsation frequency.  </w:t>
      </w:r>
    </w:p>
    <w:p w14:paraId="7518868F" w14:textId="78BAC5BC" w:rsidR="008168D8" w:rsidRPr="00137A56" w:rsidRDefault="008168D8" w:rsidP="00EA5CD1">
      <w:pPr>
        <w:spacing w:line="276" w:lineRule="auto"/>
        <w:rPr>
          <w:lang w:val="fr-FR"/>
        </w:rPr>
      </w:pPr>
      <w:r>
        <w:t xml:space="preserve">The minimum fluidisation velocity and the associated pressure drop data provide a useful tool to assess the impact of a pulsed flow against continuous flow fluidisation.  In general, there is a trend for pulsed flow to reduce the minimum fluidisation velocity </w:t>
      </w:r>
      <w:r>
        <w:fldChar w:fldCharType="begin" w:fldLock="1"/>
      </w:r>
      <w:r w:rsidR="00D37BCC">
        <w:instrText>ADDIN CSL_CITATION { "citationItems" : [ { "id" : "ITEM-1", "itemData" : { "DOI" : "10.1080/07373930600778395", "ISSN" : "0737-3937", "author" : [ { "dropping-particle" : "", "family" : "Gawrzy\u0144ski", "given" : "Zbigniew", "non-dropping-particle" : "", "parse-names" : false, "suffix" : "" }, { "dropping-particle" : "", "family" : "Pieczaba", "given" : "Bartosz", "non-dropping-particle" : "", "parse-names" : false, "suffix" : "" } ], "container-title" : "Drying Technology", "id" : "ITEM-1", "issue" : "9", "issued" : { "date-parts" : [ [ "2006", "9" ] ] }, "page" : "1133-1137", "title" : "Hydrodynamics of the pulsed fluid bed with cyclically relocated gas stream with lengthwise pulsation", "type" : "article-journal", "volume" : "24" }, "uris" : [ "http://www.mendeley.com/documents/?uuid=7167104a-4132-4472-a405-9e471cb27225" ] }, { "id" : "ITEM-2",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2",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Gawrzy\u0144ski &amp; Pieczaba 2006; Bizhaem &amp; Tabrizi 2013)", "plainTextFormattedCitation" : "(Gawrzy\u0144ski &amp; Pieczaba 2006; Bizhaem &amp; Tabrizi 2013)", "previouslyFormattedCitation" : "(Gawrzy\u0144ski &amp; Pieczaba 2006; Bizhaem &amp; Tabrizi 2013)" }, "properties" : { "noteIndex" : 0 }, "schema" : "https://github.com/citation-style-language/schema/raw/master/csl-citation.json" }</w:instrText>
      </w:r>
      <w:r>
        <w:fldChar w:fldCharType="separate"/>
      </w:r>
      <w:r w:rsidR="00352AE9" w:rsidRPr="00352AE9">
        <w:rPr>
          <w:noProof/>
        </w:rPr>
        <w:t>(Gawrzyński &amp; Pieczaba 2006; Bizhaem &amp; Tabrizi 2013)</w:t>
      </w:r>
      <w:r>
        <w:fldChar w:fldCharType="end"/>
      </w:r>
      <w:r>
        <w:t xml:space="preserve"> by up to 76 % </w:t>
      </w:r>
      <w:r>
        <w:fldChar w:fldCharType="begin" w:fldLock="1"/>
      </w:r>
      <w:r w:rsidR="00D37BCC">
        <w:instrText>ADDIN CSL_CITATION { "citationItems" : [ { "id" : "ITEM-1", "itemData" : { "DOI" : "10.1016/j.powtec.2012.03.035", "ISSN" : "00325910", "author" : [ { "dropping-particle" : "", "family" : "Ali", "given" : "Syed Sadiq", "non-dropping-particle" : "", "parse-names" : false, "suffix" : "" }, { "dropping-particle" : "", "family" : "Asif", "given" : "Mohammad", "non-dropping-particle" : "", "parse-names" : false, "suffix" : "" } ], "container-title" : "Powder Technology", "id" : "ITEM-1", "issue" : "1", "issued" : { "date-parts" : [ [ "2012", "7" ] ] }, "page" : "86-92", "publisher" : "Elsevier B.V.", "title" : "Fluidization of nano-powders: effect of flow pulsation", "type" : "article-journal", "volume" : "225" }, "uris" : [ "http://www.mendeley.com/documents/?uuid=20142d5b-92e2-4de6-be15-e70819cf7ef1" ] } ], "mendeley" : { "formattedCitation" : "(Ali &amp; Asif 2012)", "plainTextFormattedCitation" : "(Ali &amp; Asif 2012)", "previouslyFormattedCitation" : "(Ali &amp; Asif 2012)" }, "properties" : { "noteIndex" : 0 }, "schema" : "https://github.com/citation-style-language/schema/raw/master/csl-citation.json" }</w:instrText>
      </w:r>
      <w:r>
        <w:fldChar w:fldCharType="separate"/>
      </w:r>
      <w:r w:rsidR="00352AE9" w:rsidRPr="00352AE9">
        <w:rPr>
          <w:noProof/>
        </w:rPr>
        <w:t>(Ali &amp; Asif 2012)</w:t>
      </w:r>
      <w:r>
        <w:fldChar w:fldCharType="end"/>
      </w:r>
      <w:r>
        <w:t xml:space="preserve"> although this has been shown to be dependent on the particle characteristics in question </w:t>
      </w:r>
      <w:r>
        <w:fldChar w:fldCharType="begin" w:fldLock="1"/>
      </w:r>
      <w:r w:rsidR="00D37BCC">
        <w:instrText>ADDIN CSL_CITATION { "citationItems" : [ { "id" : "ITEM-1", "itemData" : { "DOI" : "10.1002/htj.10038", "ISSN" : "1099-2871", "author" : [ { "dropping-particle" : "", "family" : "Nishimura", "given" : "Akira", "non-dropping-particle" : "", "parse-names" : false, "suffix" : "" }, { "dropping-particle" : "", "family" : "Deguchi", "given" : "Seiichi", "non-dropping-particle" : "", "parse-names" : false, "suffix" : "" }, { "dropping-particle" : "", "family" : "Matsuda", "given" : "Hitoki", "non-dropping-particle" : "", "parse-names" : false, "suffix" : "" }, { "dropping-particle" : "", "family" : "Hasatani", "given" : "Masanobu", "non-dropping-particle" : "", "parse-names" : false, "suffix" : "" }, { "dropping-particle" : "", "family" : "Mujumdar", "given" : "Arun S.", "non-dropping-particle" : "", "parse-names" : false, "suffix" : "" } ], "container-title" : "Heat Transfer Asian Research", "id" : "ITEM-1", "issue" : "4", "issued" : { "date-parts" : [ [ "2002", "6", "24" ] ] }, "page" : "307-319", "title" : "Heat transfer characteristics in a pulsating fluidized bed in relation to bubble characteristics", "type" : "article-journal", "volume" : "31" }, "uris" : [ "http://www.mendeley.com/documents/?uuid=03844e89-7818-48d3-9995-8e29680b4819" ] } ], "mendeley" : { "formattedCitation" : "(Nishimura et al. 2002)", "plainTextFormattedCitation" : "(Nishimura et al. 2002)", "previouslyFormattedCitation" : "(Nishimura et al. 2002)" }, "properties" : { "noteIndex" : 0 }, "schema" : "https://github.com/citation-style-language/schema/raw/master/csl-citation.json" }</w:instrText>
      </w:r>
      <w:r>
        <w:fldChar w:fldCharType="separate"/>
      </w:r>
      <w:r w:rsidR="00352AE9" w:rsidRPr="00352AE9">
        <w:rPr>
          <w:noProof/>
        </w:rPr>
        <w:t>(Nishimura et al. 2002)</w:t>
      </w:r>
      <w:r>
        <w:fldChar w:fldCharType="end"/>
      </w:r>
      <w:r>
        <w:t xml:space="preserve">.  This is due to pulsation creating a higher pressure drop than under continuous flow </w:t>
      </w:r>
      <w:r>
        <w:fldChar w:fldCharType="begin" w:fldLock="1"/>
      </w:r>
      <w:r w:rsidR="00D37BCC">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id" : "ITEM-2", "itemData" : { "author" : [ { "dropping-particle" : "", "family" : "Alamian", "given" : "Rezvan", "non-dropping-particle" : "", "parse-names" : false, "suffix" : "" }, { "dropping-particle" : "", "family" : "Baniassadi", "given" : "Alireza", "non-dropping-particle" : "", "parse-names" : false, "suffix" : "" }, { "dropping-particle" : "", "family" : "Tabrizi", "given" : "H. B.", "non-dropping-particle" : "", "parse-names" : false, "suffix" : "" } ], "container-title" : "World Academy of Science, Engineering and Technology", "id" : "ITEM-2", "issue" : "1", "issued" : { "date-parts" : [ [ "2011" ] ] }, "page" : "977-981", "title" : "An experimental study on effects of applying the pulsating flow to a gas-solid fluidized bed", "type" : "article-journal", "volume" : "73" }, "uris" : [ "http://www.mendeley.com/documents/?uuid=6d70e6a4-cc3e-464c-a5e0-63d5dbcf1984" ] } ], "mendeley" : { "formattedCitation" : "(Zhang &amp; Koksal 2006; Alamian et al. 2011)", "plainTextFormattedCitation" : "(Zhang &amp; Koksal 2006; Alamian et al. 2011)", "previouslyFormattedCitation" : "(Zhang &amp; Koksal 2006; Alamian et al. 2011)" }, "properties" : { "noteIndex" : 0 }, "schema" : "https://github.com/citation-style-language/schema/raw/master/csl-citation.json" }</w:instrText>
      </w:r>
      <w:r>
        <w:fldChar w:fldCharType="separate"/>
      </w:r>
      <w:r w:rsidR="00352AE9" w:rsidRPr="00352AE9">
        <w:rPr>
          <w:noProof/>
        </w:rPr>
        <w:t>(Zhang &amp; Koksal 2006; Alamian et al. 2011)</w:t>
      </w:r>
      <w:r>
        <w:fldChar w:fldCharType="end"/>
      </w:r>
      <w:r>
        <w:t xml:space="preserve">.  Many studies have found that higher pulsation frequencies within the 0-15 Hz typical ranges used, correlate with the greatest reductions in minimum fluidisation velocity </w:t>
      </w:r>
      <w:r>
        <w:fldChar w:fldCharType="begin" w:fldLock="1"/>
      </w:r>
      <w:r w:rsidR="00D37BCC">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id" : "ITEM-2", "itemData" : { "DOI" : "10.1016/j.powtec.2013.07.001", "ISSN" : "00325910", "author" : [ { "dropping-particle" : "", "family" : "Dacanal", "given" : "G.C.", "non-dropping-particle" : "", "parse-names" : false, "suffix" : "" }, { "dropping-particle" : "", "family" : "Hirata", "given" : "T.M.", "non-dropping-particle" : "", "parse-names" : false, "suffix" : "" }, { "dropping-particle" : "", "family" : "Menegalli", "given" : "F.C.", "non-dropping-particle" : "", "parse-names" : false, "suffix" : "" } ], "container-title" : "Powder Technology", "id" : "ITEM-2", "issued" : { "date-parts" : [ [ "2013", "10" ] ] }, "page" : "222-230", "publisher" : "Elsevier B.V.", "title" : "Fluid dynamics and morphological characterization of soy protein isolate particles obtained by agglomeration in pulsed-fluid bed", "type" : "article-journal", "volume" : "247" }, "uris" : [ "http://www.mendeley.com/documents/?uuid=fab19b5b-2fb2-4008-a506-7949335ff8c5" ] } ], "mendeley" : { "formattedCitation" : "(Bizhaem &amp; Tabrizi 2013; Dacanal et al. 2013)", "plainTextFormattedCitation" : "(Bizhaem &amp; Tabrizi 2013; Dacanal et al. 2013)", "previouslyFormattedCitation" : "(Bizhaem &amp; Tabrizi 2013; Dacanal et al. 2013)" }, "properties" : { "noteIndex" : 0 }, "schema" : "https://github.com/citation-style-language/schema/raw/master/csl-citation.json" }</w:instrText>
      </w:r>
      <w:r>
        <w:fldChar w:fldCharType="separate"/>
      </w:r>
      <w:r w:rsidR="00352AE9" w:rsidRPr="00352AE9">
        <w:rPr>
          <w:noProof/>
        </w:rPr>
        <w:t>(Bizhaem &amp; Tabrizi 2013; Dacanal et al. 2013)</w:t>
      </w:r>
      <w:r>
        <w:fldChar w:fldCharType="end"/>
      </w:r>
      <w:r>
        <w:t xml:space="preserve">, which is explained by a trend for higher frequencies to correspond with higher pressure drops </w:t>
      </w:r>
      <w:r>
        <w:fldChar w:fldCharType="begin" w:fldLock="1"/>
      </w:r>
      <w:r w:rsidR="00D37BCC">
        <w:instrText>ADDIN CSL_CITATION { "citationItems" : [ { "id" : "ITEM-1", "itemData" : { "author" : [ { "dropping-particle" : "", "family" : "Kudra", "given" : "T", "non-dropping-particle" : "", "parse-names" : false, "suffix" : "" }, { "dropping-particle" : "", "family" : "Gawrzynski", "given" : "Z.", "non-dropping-particle" : "", "parse-names" : false, "suffix" : "" }, { "dropping-particle" : "", "family" : "Glaser", "given" : "R", "non-dropping-particle" : "", "parse-names" : false, "suffix" : "" }, { "dropping-particle" : "", "family" : "Stanislawski", "given" : "J", "non-dropping-particle" : "", "parse-names" : false, "suffix" : "" }, { "dropping-particle" : "", "family" : "Poirier", "given" : "M", "non-dropping-particle" : "", "parse-names" : false, "suffix" : "" } ], "container-title" : "Drying Technology", "id" : "ITEM-1", "issue" : "4-5", "issued" : { "date-parts" : [ [ "2002" ] ] }, "page" : "917-933", "title" : "Drying of pulp and paper sludge in a pulsed fluid bed dryer", "type" : "article-journal", "volume" : "20" }, "uris" : [ "http://www.mendeley.com/documents/?uuid=76810b96-2c77-44e7-905c-61ea35f56343" ] }, { "id" : "ITEM-2", "itemData" : { "DOI" : "10.1080/07373930701227011", "ISSN" : "0737-3937", "author" : [ { "dropping-particle" : "", "family" : "Reyes", "given" : "A.", "non-dropping-particle" : "", "parse-names" : false, "suffix" : "" }, { "dropping-particle" : "", "family" : "Moyano", "given" : "P.", "non-dropping-particle" : "", "parse-names" : false, "suffix" : "" }, { "dropping-particle" : "", "family" : "Paz", "given" : "J.", "non-dropping-particle" : "", "parse-names" : false, "suffix" : "" } ], "container-title" : "Drying Technology", "id" : "ITEM-2", "issue" : "4", "issued" : { "date-parts" : [ [ "2007", "4", "19" ] ] }, "page" : "581-590", "title" : "Drying of potato slices in a pulsed fluidized bed", "type" : "article-journal", "volume" : "25" }, "uris" : [ "http://www.mendeley.com/documents/?uuid=6dd36781-cf08-44d4-840e-0b366d127f3d" ] }, { "id" : "ITEM-3", "itemData" : { "DOI" : "10.1002/ceat.200900565", "ISSN" : "09307516", "author" : [ { "dropping-particle" : "", "family" : "Souza", "given" : "L. F. G.", "non-dropping-particle" : "de", "parse-names" : false, "suffix" : "" }, { "dropping-particle" : "", "family" : "Nitz", "given" : "Marcello", "non-dropping-particle" : "", "parse-names" : false, "suffix" : "" }, { "dropping-particle" : "", "family" : "Lima", "given" : "P.", "non-dropping-particle" : "", "parse-names" : false, "suffix" : "" }, { "dropping-particle" : "", "family" : "Taranto", "given" : "O.P.", "non-dropping-particle" : "", "parse-names" : false, "suffix" : "" } ], "container-title" : "Chemical Engineering &amp; Technology", "id" : "ITEM-3", "issue" : "12", "issued" : { "date-parts" : [ [ "2010", "12", "9" ] ] }, "page" : "2015-2020", "title" : "Drying of Sodium Acetate in a Pulsed Fluid Bed Dryer", "type" : "article-journal", "volume" : "33" }, "uris</w:instrText>
      </w:r>
      <w:r w:rsidR="00D37BCC" w:rsidRPr="00137A56">
        <w:rPr>
          <w:lang w:val="fr-FR"/>
        </w:rPr>
        <w:instrText>" : [ "http://www.mendeley.com/documents/?uuid=d567a7b8-a21e-4a47-9e5e-24e9cf8f12e0" ] }, { "id" : "ITEM-4", "itemData" : { "author" : [ { "dropping-particle" : "", "family" : "Alamian", "given" : "Rezvan", "non-dropping-particle" : "", "parse-names" : false, "suffix" : "" }, { "dropping-particle" : "", "family" : "Baniassadi", "given" : "Alireza", "non-dropping-particle" : "", "parse-names" : false, "suffix" : "" }, { "dropping-particle" : "", "family" : "Tabrizi", "given" : "H. B.", "non-dropping-particle" : "", "parse-names" : false, "suffix" : "" } ], "container-title" : "World Academy of Science, Engineering and Technology", "id" : "ITEM-4", "issue" : "1", "issued" : { "date-parts" : [ [ "2011" ] ] }, "page" : "977-981", "title" : "An experimental study on effects of applying the pulsating flow to a gas-solid fluidized bed", "type" : "article-journal", "volume" : "73" }, "uris" : [ "http://www.mendeley.com/documents/?uuid=6d70e6a4-cc3e-464c-a5e0-63d5dbcf1984" ] } ], "mendeley" : { "formattedCitation" : "(Kudra et al. 2002; Reyes, Moyano, et al. 2007; de Souza et al. 2010; Alamian et al. 2011)", "plainTextFormattedCitation" : "(Kudra et al. 2002; Reyes, Moyano, et al. 2007; de Souza et al. 2010; Alamian et al. 2011)", "previouslyFormattedCitation" : "(Kudra et al. 2002; Reyes, Moyano, et al. 2007; de Souza et al. 2010; Alamian et al. 2011)" }, "properties" : { "noteIndex" : 0 }, "schema" : "https://github.com/citation-style-language/schema/raw/master/csl-citation.json" }</w:instrText>
      </w:r>
      <w:r>
        <w:fldChar w:fldCharType="separate"/>
      </w:r>
      <w:r w:rsidR="00352AE9" w:rsidRPr="00137A56">
        <w:rPr>
          <w:noProof/>
          <w:lang w:val="fr-FR"/>
        </w:rPr>
        <w:t>(Kudra et al. 2002; Reyes, Moyano, et al. 2007; de Souza et al. 2010; Alamian et al. 2011)</w:t>
      </w:r>
      <w:r>
        <w:fldChar w:fldCharType="end"/>
      </w:r>
      <w:r w:rsidRPr="00137A56">
        <w:rPr>
          <w:lang w:val="fr-FR"/>
        </w:rPr>
        <w:t xml:space="preserve">.  </w:t>
      </w:r>
      <w:r>
        <w:t xml:space="preserve">Despite the differences between pulsed and continuous flow regimes, there is often no difference between the specific frequencies applied </w:t>
      </w:r>
      <w:r>
        <w:fldChar w:fldCharType="begin" w:fldLock="1"/>
      </w:r>
      <w:r w:rsidR="00D37BCC">
        <w:instrText>ADDIN CSL_CITATION { "citationItems" : [ { "id" : "ITEM-1", "itemData" : { "author" : [ { "dropping-particle" : "", "family" : "Kudra", "given" : "T", "non-dropping-particle" : "", "parse-names" : false, "suffix" : "" }, { "dropping-particle" : "", "family" : "Gawrzynski", "given" : "Z.", "non-dropping-particle" : "", "parse-names" : false, "suffix" : "" }, { "dropping-particle" : "", "family" : "Glaser", "given" : "R", "non-dropping-particle" : "", "parse-names" : false, "suffix" : "" }, { "dropping-particle" : "", "family" : "Stanislawski", "given" : "J", "non-dropping-particle" : "", "parse-names" : false, "suffix" : "" }, { "dropping-particle" : "", "family" : "Poirier", "given" : "M", "non-dropping-particle" : "", "parse-names" : false, "suffix" : "" } ], "container-title" : "Drying Technology", "id" : "ITEM-1", "issue" : "4-5", "issued" : { "date-parts" : [ [ "2002" ] ] }, "page" : "917-933", "title" : "Drying of pulp and paper sludge in a pulsed fluid bed dryer", "type" : "article-journal", "volume" : "20" }, "uris" : [ "http://www.mendeley.com/documents/?uuid=76810b96-2c77-44e7-905c-61ea35f56343" ] }, { "id" : "ITEM-2", "itemData" : { "DOI" : "10.1080/07373930701227011", "ISSN" : "0737-3937", "author" : [ { "dropping-particle" : "", "family" : "Reyes", "given" : "A.", "non-dropping-particle" : "", "parse-names" : false, "suffix" : "" }, { "dropping-particle" : "", "family" : "Moyano", "given" : "P.", "non-dropping-particle" : "", "parse-names" : false, "suffix" : "" }, { "dropping-particle" : "", "family" : "Paz", "given" : "J.", "non-dropping-particle" : "", "parse-names" : false, "suffix" : "" } ], "container-title" : "Drying Technology", "id" : "ITEM-2", "issue" : "4", "issued" : { "date-parts" : [ [ "2007", "4", "19" ] ] }, "page" : "581-590", "title" : "Drying of potato slices in a pulsed fluidized bed", "type" : "article-journal", "volume" : "25" }, "uris" : [ "http://www.mendeley.com/documents/?uuid=6dd36781-cf08-44d4-840e-0b366d127f3d" ] }, { "id" : "ITEM-3", "itemData" : { "DOI" : "10.1080/07373937.2010.487715", "ISSN" : "0737-3937", "author" : [ { "dropping-particle" : "", "family" : "Godoi", "given" : "F.C.", "non-dropping-particle" : "", "parse-names" : false, "suffix" : "" }, { "dropping-particle" : "", "family" : "Boin", "given" : "E.S.F.", "non-dropping-particle" : "", "parse-names" : false, "suffix" : "" }, { "dropping-particle" : "", "family" : "Pereira", "given" : "N.R.", "non-dropping-particle" : "", "parse-names" : false, "suffix" : "" }, { "dropping-particle" : "", "family" : "Rocha", "given" : "S.C.S.", "non-dropping-particle" : "", "parse-names" : false, "suffix" : "" } ], "container-title" : "Drying Technology", "id" : "ITEM-3", "issue" : "11", "issued" : { "date-parts" : [ [ "2010", "11", "5" ] ] }, "page" : "1297-1306", "title" : "Fluid dynamics and drying of cohesive particl</w:instrText>
      </w:r>
      <w:r w:rsidR="00D37BCC" w:rsidRPr="00137A56">
        <w:rPr>
          <w:lang w:val="fr-FR"/>
        </w:rPr>
        <w:instrText>es of a biodegradable polymer (Poly-Hydroxybutyrate) in a rotating pulsed fluidized bed", "type" : "article-journal", "volume" : "28" }, "uris" : [ "http://www.mendeley.com/documents/?uuid=f53a10d8-0afa-4714-851a-bb41da10591c" ] }, { "id" : "ITEM-4", "itemData" : { "DOI" : "10.1016/j.powtec.2012.03.035", "ISSN" : "00325910", "author" : [ { "dropping-particle" : "", "family" : "Ali", "given" : "Syed Sadiq", "non-dropping-particle" : "", "parse-names" : false, "suffix" : "" }, { "dropping-particle" : "", "family" : "Asif", "given" : "Mohammad", "non-dropping-particle" : "", "parse-names" : false, "suffix" : "" } ], "container-title" : "Powder Technology", "id" : "ITEM-4", "issue" : "1", "issued" : { "date-parts" : [ [ "2012", "7" ] ] }, "page" : "86-92", "publisher" : "Elsevier B.V.", "title" : "Fluidization of nano-powders: effect of flow pulsation", "type" : "article-journal", "volume" : "225" }, "uris" : [ "http://www.mendeley.com/documents/?uuid=20142d5b-92e2-4de6-be15-e70819cf7ef1" ] } ], "mendeley" : { "formattedCitation" : "(Kudra et al. 2002; Reyes, Moyano, et al. 2007; Godoi et al. 2010; Ali &amp; Asif 2012)", "plainTextFormattedCitation" : "(Kudra et al. 2002; Reyes, Moyano, et al. 2007; Godoi et al. 2010; Ali &amp; Asif 2012)", "previouslyFormattedCitation" : "(Kudra et al. 2002; Reyes, Moyano, et al. 2007; Godoi et al. 2010; Ali &amp; Asif 2012)" }, "properties" : { "noteIndex" : 0 }, "schema" : "https://github.com/citation-style-language/schema/raw/master/csl-citation.json" }</w:instrText>
      </w:r>
      <w:r>
        <w:fldChar w:fldCharType="separate"/>
      </w:r>
      <w:r w:rsidR="00352AE9" w:rsidRPr="00137A56">
        <w:rPr>
          <w:noProof/>
          <w:lang w:val="fr-FR"/>
        </w:rPr>
        <w:t>(Kudra et al. 2002; Reyes, Moyano, et al. 2007; Godoi et al. 2010; Ali &amp; Asif 2012)</w:t>
      </w:r>
      <w:r>
        <w:fldChar w:fldCharType="end"/>
      </w:r>
      <w:r w:rsidRPr="00137A56">
        <w:rPr>
          <w:lang w:val="fr-FR"/>
        </w:rPr>
        <w:t xml:space="preserve">.  </w:t>
      </w:r>
    </w:p>
    <w:p w14:paraId="148E5E95" w14:textId="77777777" w:rsidR="00CC1F0D" w:rsidRPr="00137A56" w:rsidRDefault="00CC1F0D" w:rsidP="00CF1F3B">
      <w:pPr>
        <w:spacing w:before="0" w:line="240" w:lineRule="auto"/>
        <w:rPr>
          <w:lang w:val="fr-FR"/>
        </w:rPr>
      </w:pPr>
    </w:p>
    <w:p w14:paraId="34CF26F0" w14:textId="77777777" w:rsidR="008168D8" w:rsidRPr="00FE029E" w:rsidRDefault="008168D8" w:rsidP="00EA5CD1">
      <w:pPr>
        <w:pStyle w:val="Heading3"/>
        <w:numPr>
          <w:ilvl w:val="2"/>
          <w:numId w:val="2"/>
        </w:numPr>
        <w:spacing w:before="120" w:after="0" w:line="276" w:lineRule="auto"/>
        <w:jc w:val="both"/>
      </w:pPr>
      <w:bookmarkStart w:id="174" w:name="_Toc474696378"/>
      <w:r w:rsidRPr="00FE029E">
        <w:t>3.</w:t>
      </w:r>
      <w:r>
        <w:t>4</w:t>
      </w:r>
      <w:r w:rsidRPr="00FE029E">
        <w:t>.</w:t>
      </w:r>
      <w:r>
        <w:t>3</w:t>
      </w:r>
      <w:r w:rsidRPr="00FE029E">
        <w:t xml:space="preserve"> </w:t>
      </w:r>
      <w:r>
        <w:tab/>
      </w:r>
      <w:r w:rsidRPr="00FE029E">
        <w:t>Bed expansion</w:t>
      </w:r>
      <w:bookmarkEnd w:id="162"/>
      <w:bookmarkEnd w:id="163"/>
      <w:bookmarkEnd w:id="174"/>
    </w:p>
    <w:p w14:paraId="70D6DE3A" w14:textId="77777777" w:rsidR="001D3D79" w:rsidRDefault="008168D8" w:rsidP="00EA5CD1">
      <w:pPr>
        <w:spacing w:line="276" w:lineRule="auto"/>
      </w:pPr>
      <w:r w:rsidRPr="00B10AD6">
        <w:t xml:space="preserve">Bed expansion is difficult to measure due to the movement of bubbles bursting at the surface, and particles or fines entrained in the air flow can distort measurements </w:t>
      </w:r>
      <w:r w:rsidRPr="00B10AD6">
        <w:fldChar w:fldCharType="begin" w:fldLock="1"/>
      </w:r>
      <w:r w:rsidR="00D37BCC">
        <w:instrText>ADDIN CSL_CITATION { "citationItems" : [ { "id" : "ITEM-1", "itemData" : { "author" : [ { "dropping-particle" : "", "family" : "Koksal", "given" : "Murat", "non-dropping-particle" : "", "parse-names" : false, "suffix" : "" }, { "dropping-particle" : "", "family" : "Vural", "given" : "Hiseyin", "non-dropping-particle" : "", "parse-names" : false, "suffix" : "" } ], "container-title" : "Powder Technology", "id" : "ITEM-1", "issue" : "3", "issued" : { "date-parts" : [ [ "1998" ] ] }, "page" : "205-213", "title" : "Bubble size control in a two-dimensional fluidized bed using a moving double plate distributor", "type" : "article-journal", "volume" : "95" }, "uris" : [ "http://www.mendeley.com/documents/?uuid=6747b9bc-7cc0-42c1-94f0-728a7fddc7b1" ] } ], "mendeley" : { "formattedCitation" : "(Koksal &amp; Vural 1998)", "plainTextFormattedCitation" : "(Koksal &amp; Vural 1998)", "previouslyFormattedCitation" : "(Koksal &amp; Vural 1998)" }, "properties" : { "noteIndex" : 0 }, "schema" : "https://github.com/citation-style-language/schema/raw/master/csl-citation.json" }</w:instrText>
      </w:r>
      <w:r w:rsidRPr="00B10AD6">
        <w:fldChar w:fldCharType="separate"/>
      </w:r>
      <w:r w:rsidR="00352AE9" w:rsidRPr="00352AE9">
        <w:rPr>
          <w:noProof/>
        </w:rPr>
        <w:t>(Koksal &amp; Vural 1998)</w:t>
      </w:r>
      <w:r w:rsidRPr="00B10AD6">
        <w:fldChar w:fldCharType="end"/>
      </w:r>
      <w:r>
        <w:t xml:space="preserve">.  However, it is possible to study bed collapse, such as </w:t>
      </w:r>
      <w:r>
        <w:fldChar w:fldCharType="begin" w:fldLock="1"/>
      </w:r>
      <w:r w:rsidR="00D37BCC">
        <w:instrText>ADDIN CSL_CITATION { "citationItems" : [ { "id" : "ITEM-1", "itemData" : { "author" : [ { "dropping-particle" : "", "family" : "Nie", "given" : "Yongsheng", "non-dropping-particle" : "", "parse-names" : false, "suffix" : "" }, { "dropping-particle" : "", "family" : "Liu", "given" : "Dayou", "non-dropping-particle" : "", "parse-names" : false, "suffix" : "" } ], "container-title" : "Powder Technology", "id" : "ITEM-1", "issue" : "2", "issued" : { "date-parts" : [ [ "1998" ] ] }, "page" : "132-139", "title" : "Dynamics of collapsing fluidized beds and its application in the simulation of pulsed fluidised beds", "type" : "article-journal", "volume" : "99" }, "uris" : [ "http://www.mendeley.com/documents/?uuid=5e4729a4-c7a1-4612-bbe0-bebd65f8a94a" ] } ], "mendeley" : { "formattedCitation" : "(Nie &amp; Liu 1998)", "manualFormatting" : "Nie &amp; Liu (1998)", "plainTextFormattedCitation" : "(Nie &amp; Liu 1998)", "previouslyFormattedCitation" : "(Nie &amp; Liu 1998)" }, "properties" : { "noteIndex" : 0 }, "schema" : "https://github.com/citation-style-language/schema/raw/master/csl-citation.json" }</w:instrText>
      </w:r>
      <w:r>
        <w:fldChar w:fldCharType="separate"/>
      </w:r>
      <w:r w:rsidRPr="00C92C7E">
        <w:rPr>
          <w:noProof/>
        </w:rPr>
        <w:t xml:space="preserve">Nie &amp; Liu </w:t>
      </w:r>
      <w:r>
        <w:rPr>
          <w:noProof/>
        </w:rPr>
        <w:t>(</w:t>
      </w:r>
      <w:r w:rsidRPr="00C92C7E">
        <w:rPr>
          <w:noProof/>
        </w:rPr>
        <w:t>1998)</w:t>
      </w:r>
      <w:r>
        <w:fldChar w:fldCharType="end"/>
      </w:r>
      <w:r>
        <w:t xml:space="preserve"> who compared experimental and modelling results.  </w:t>
      </w:r>
      <w:r w:rsidRPr="00B10AD6">
        <w:fldChar w:fldCharType="begin" w:fldLock="1"/>
      </w:r>
      <w:r w:rsidR="00D37BCC">
        <w:instrText>ADDIN CSL_CITATION { "citationItems" : [ { "id" : "ITEM-1", "itemData" : { "author" : [ { "dropping-particle" : "", "family" : "Kobayashi", "given" : "M", "non-dropping-particle" : "", "parse-names" : false, "suffix" : "" }, { "dropping-particle" : "", "family" : "Ramaswami", "given" : "D", "non-dropping-particle" : "", "parse-names" : false, "suffix" : "" }, { "dropping-particle" : "", "family" : "Brazelton", "given" : "W T", "non-dropping-particle" : "", "parse-names" : false, "suffix" : "" } ], "container-title" : "Chemical Engineering Progress Symposium Series", "id" : "ITEM-1", "issue" : "1", "issued" : { "date-parts" : [ [ "1970" ] ] }, "page" : "47-57", "title" : "Pulsed-bed approach to fluidization", "type" : "article-journal", "volume" : "66" }, "uris" : [ "http://www.mendeley.com/documents/?uuid=3abf1446-101e-438b-853d-39ede3911faa" ] } ], "mendeley" : { "formattedCitation" : "(Kobayashi et al. 1970)", "manualFormatting" : "Kobayashi et al. (1970)", "plainTextFormattedCitation" : "(Kobayashi et al. 1970)", "previouslyFormattedCitation" : "(Kobayashi et al. 1970)" }, "properties" : { "noteIndex" : 0 }, "schema" : "https://github.com/citation-style-language/schema/raw/master/csl-citation.json" }</w:instrText>
      </w:r>
      <w:r w:rsidRPr="00B10AD6">
        <w:fldChar w:fldCharType="separate"/>
      </w:r>
      <w:r w:rsidRPr="00C92C7E">
        <w:rPr>
          <w:noProof/>
        </w:rPr>
        <w:t xml:space="preserve">Kobayashi et al. </w:t>
      </w:r>
      <w:r>
        <w:rPr>
          <w:noProof/>
        </w:rPr>
        <w:t>(</w:t>
      </w:r>
      <w:r w:rsidRPr="00C92C7E">
        <w:rPr>
          <w:noProof/>
        </w:rPr>
        <w:t>1970)</w:t>
      </w:r>
      <w:r w:rsidRPr="00B10AD6">
        <w:fldChar w:fldCharType="end"/>
      </w:r>
      <w:r w:rsidRPr="00B10AD6">
        <w:t xml:space="preserve"> </w:t>
      </w:r>
      <w:r>
        <w:t xml:space="preserve">found that bed expansion is greater in pulsed beds </w:t>
      </w:r>
      <w:r w:rsidRPr="00B10AD6">
        <w:t>than con</w:t>
      </w:r>
      <w:r>
        <w:t>tinuous</w:t>
      </w:r>
      <w:r w:rsidRPr="00B10AD6">
        <w:t xml:space="preserve"> fluidised beds, with the exception of the </w:t>
      </w:r>
      <w:r>
        <w:t>highest frequencies</w:t>
      </w:r>
      <w:r w:rsidRPr="00B10AD6">
        <w:t xml:space="preserve">.  </w:t>
      </w:r>
      <w:r w:rsidRPr="00B10AD6">
        <w:fldChar w:fldCharType="begin" w:fldLock="1"/>
      </w:r>
      <w:r w:rsidR="00D37BCC">
        <w:instrText>ADDIN CSL_CITATION { "citationItems" : [ { "id" : "ITEM-1", "itemData" : { "author" : [ { "dropping-particle" : "", "family" : "Koksal", "given" : "Murat", "non-dropping-particle" : "", "parse-names" : false, "suffix" : "" }, { "dropping-particle" : "", "family" : "Vural", "given" : "Hiseyin", "non-dropping-particle" : "", "parse-names" : false, "suffix" : "" } ], "container-title" : "Powder Technology", "id" : "ITEM-1", "issue" : "3", "issued" : { "date-parts" : [ [ "1998" ] ] }, "page" : "205-213", "title" : "Bubble size control in a two-dimensional fluidized bed using a moving double plate distributor", "type" : "article-journal", "volume" : "95" }, "uris" : [ "http://www.mendeley.com/documents/?uuid=6747b9bc-7cc0-42c1-94f0-728a7fddc7b1" ] } ], "mendeley" : { "formattedCitation" : "(Koksal &amp; Vural 1998)", "manualFormatting" : "Koksal &amp; Vural (1998)", "plainTextFormattedCitation" : "(Koksal &amp; Vural 1998)", "previouslyFormattedCitation" : "(Koksal &amp; Vural 1998)" }, "properties" : { "noteIndex" : 0 }, "schema" : "https://github.com/citation-style-language/schema/raw/master/csl-citation.json" }</w:instrText>
      </w:r>
      <w:r w:rsidRPr="00B10AD6">
        <w:fldChar w:fldCharType="separate"/>
      </w:r>
      <w:r w:rsidRPr="00C92C7E">
        <w:rPr>
          <w:noProof/>
        </w:rPr>
        <w:t xml:space="preserve">Koksal &amp; Vural </w:t>
      </w:r>
      <w:r>
        <w:rPr>
          <w:noProof/>
        </w:rPr>
        <w:t>(</w:t>
      </w:r>
      <w:r w:rsidRPr="00C92C7E">
        <w:rPr>
          <w:noProof/>
        </w:rPr>
        <w:t>1998)</w:t>
      </w:r>
      <w:r w:rsidRPr="00B10AD6">
        <w:fldChar w:fldCharType="end"/>
      </w:r>
      <w:r w:rsidRPr="00B10AD6">
        <w:t xml:space="preserve"> found </w:t>
      </w:r>
      <w:r>
        <w:t>the opposite effect, as</w:t>
      </w:r>
      <w:r w:rsidRPr="00B10AD6">
        <w:t xml:space="preserve"> at the lower range of the 1-10 Hz frequencies </w:t>
      </w:r>
      <w:r>
        <w:t xml:space="preserve">they </w:t>
      </w:r>
      <w:r w:rsidRPr="00B10AD6">
        <w:t xml:space="preserve">applied, bed expansion was lower </w:t>
      </w:r>
      <w:r>
        <w:t xml:space="preserve">for pulsed flow </w:t>
      </w:r>
      <w:r w:rsidRPr="00B10AD6">
        <w:t>than for continuous flow for the same gas velocity</w:t>
      </w:r>
      <w:r>
        <w:t>.  However, increased</w:t>
      </w:r>
      <w:r w:rsidRPr="00B10AD6">
        <w:t xml:space="preserve"> pulsation frequenc</w:t>
      </w:r>
      <w:r>
        <w:t>ies</w:t>
      </w:r>
      <w:r w:rsidRPr="00B10AD6">
        <w:t xml:space="preserve"> </w:t>
      </w:r>
      <w:r>
        <w:t>produced</w:t>
      </w:r>
      <w:r w:rsidRPr="00B10AD6">
        <w:t xml:space="preserve"> a comparable bed expansion, but with a smoother and more homogeneous bed behavio</w:t>
      </w:r>
      <w:r>
        <w:t xml:space="preserve">ur in the pulsed flow bed.  </w:t>
      </w:r>
      <w:r w:rsidRPr="007676B7">
        <w:t xml:space="preserve">Increased bed expansion was found during modelling studies by </w:t>
      </w:r>
      <w:r w:rsidRPr="007676B7">
        <w:fldChar w:fldCharType="begin" w:fldLock="1"/>
      </w:r>
      <w:r w:rsidR="00D37BCC">
        <w:instrText>ADDIN CSL_CITATION { "citationItems" : [ { "id" : "ITEM-1", "itemData" : { "DOI" : "10.1080/07373930903430785", "ISSN" : "0737-3937", "author" : [ { "dropping-particle" : "", "family" : "Li", "given" : "Zhanyong", "non-dropping-particle" : "", "parse-names" : false, "suffix" : "" }, { "dropping-particle" : "", "family" : "Su", "given" : "Weiguang", "non-dropping-particle" : "", "parse-names" : false, "suffix" : "" }, { "dropping-particle" : "", "family" : "Wu", "given" : "Zhonghua", "non-dropping-particle" : "", "parse-names" : false, "suffix" : "" }, { "dropping-particle" : "", "family" : "Wang", "given" : "Ruifang", "non-dropping-particle" : "", "parse-names" : false, "suffix" : "" }, { "dropping-particle" : "", "family" : "Mujumdar", "given" : "Arun S.", "non-dropping-particle" : "", "parse-names" : false, "suffix" : "" } ], "container-title" : "Drying Technology", "id" : "ITEM-1", "issue" : "1", "issued" : { "date-parts" : [ [ "2009", "12", "31" ] ] }, "page" : "78-93", "title" : "Investigation of flow behaviors and bubble characteristics of a pulse fluidized bed via CFD modeling", "type" : "article-journal", "volume" : "28" }, "uris" : [ "http://www.mendeley.com/documents/?uuid=7d554d6c-34dc-402c-8294-72b1260b9a64" ] } ], "mendeley" : { "formattedCitation" : "(Li et al. 2009)", "manualFormatting" : "Li et al. (2009)", "plainTextFormattedCitation" : "(Li et al. 2009)", "previouslyFormattedCitation" : "(Li et al. 2009)" }, "properties" : { "noteIndex" : 0 }, "schema" : "https://github.com/citation-style-language/schema/raw/master/csl-citation.json" }</w:instrText>
      </w:r>
      <w:r w:rsidRPr="007676B7">
        <w:fldChar w:fldCharType="separate"/>
      </w:r>
      <w:r w:rsidRPr="00C92C7E">
        <w:rPr>
          <w:noProof/>
        </w:rPr>
        <w:t xml:space="preserve">Li et al. </w:t>
      </w:r>
      <w:r>
        <w:rPr>
          <w:noProof/>
        </w:rPr>
        <w:t>(</w:t>
      </w:r>
      <w:r w:rsidRPr="00C92C7E">
        <w:rPr>
          <w:noProof/>
        </w:rPr>
        <w:t>2009)</w:t>
      </w:r>
      <w:r w:rsidRPr="007676B7">
        <w:fldChar w:fldCharType="end"/>
      </w:r>
      <w:r w:rsidRPr="007676B7">
        <w:t xml:space="preserve"> for a sawtooth pulsed flow at 4 Hz, </w:t>
      </w:r>
      <w:r>
        <w:t xml:space="preserve">as shown in </w:t>
      </w:r>
      <w:r>
        <w:fldChar w:fldCharType="begin"/>
      </w:r>
      <w:r>
        <w:instrText xml:space="preserve"> REF _Ref448995684 \h  \* MERGEFORMAT </w:instrText>
      </w:r>
      <w:r>
        <w:fldChar w:fldCharType="separate"/>
      </w:r>
      <w:r w:rsidR="005D3AE0">
        <w:t xml:space="preserve">Figure </w:t>
      </w:r>
      <w:r w:rsidR="005D3AE0">
        <w:rPr>
          <w:noProof/>
        </w:rPr>
        <w:t>3</w:t>
      </w:r>
      <w:r w:rsidR="005D3AE0">
        <w:rPr>
          <w:noProof/>
        </w:rPr>
        <w:noBreakHyphen/>
        <w:t>17</w:t>
      </w:r>
      <w:r>
        <w:fldChar w:fldCharType="end"/>
      </w:r>
      <w:r>
        <w:t xml:space="preserve">, </w:t>
      </w:r>
      <w:r w:rsidRPr="007676B7">
        <w:t>where sawtooth pulsed flow produced a smooth bed expansion, compared to both rectangular pulsation and continuous flow</w:t>
      </w:r>
      <w:r w:rsidRPr="00B10AD6">
        <w:t xml:space="preserve">.  </w:t>
      </w:r>
    </w:p>
    <w:p w14:paraId="6F135594" w14:textId="526C760B" w:rsidR="008168D8" w:rsidRDefault="008168D8" w:rsidP="00CF1F3B">
      <w:pPr>
        <w:spacing w:line="240" w:lineRule="auto"/>
        <w:jc w:val="center"/>
      </w:pPr>
      <w:r>
        <w:rPr>
          <w:noProof/>
          <w:lang w:eastAsia="en-GB"/>
        </w:rPr>
        <w:drawing>
          <wp:inline distT="0" distB="0" distL="0" distR="0" wp14:anchorId="7D301415" wp14:editId="312EC32F">
            <wp:extent cx="3702478" cy="2295525"/>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3"/>
                    <a:srcRect t="4090" b="2602"/>
                    <a:stretch/>
                  </pic:blipFill>
                  <pic:spPr bwMode="auto">
                    <a:xfrm>
                      <a:off x="0" y="0"/>
                      <a:ext cx="3704561" cy="2296816"/>
                    </a:xfrm>
                    <a:prstGeom prst="rect">
                      <a:avLst/>
                    </a:prstGeom>
                    <a:ln>
                      <a:noFill/>
                    </a:ln>
                    <a:extLst>
                      <a:ext uri="{53640926-AAD7-44D8-BBD7-CCE9431645EC}">
                        <a14:shadowObscured xmlns:a14="http://schemas.microsoft.com/office/drawing/2010/main"/>
                      </a:ext>
                    </a:extLst>
                  </pic:spPr>
                </pic:pic>
              </a:graphicData>
            </a:graphic>
          </wp:inline>
        </w:drawing>
      </w:r>
    </w:p>
    <w:p w14:paraId="53C70779" w14:textId="49535160" w:rsidR="008168D8" w:rsidRDefault="008168D8" w:rsidP="00EA5CD1">
      <w:pPr>
        <w:spacing w:line="276" w:lineRule="auto"/>
      </w:pPr>
      <w:bookmarkStart w:id="175" w:name="_Ref448995684"/>
      <w:bookmarkStart w:id="176" w:name="_Toc474686590"/>
      <w:r>
        <w:t xml:space="preserve">Figure </w:t>
      </w:r>
      <w:fldSimple w:instr=" STYLEREF 1 \s ">
        <w:r w:rsidR="005D3AE0">
          <w:rPr>
            <w:noProof/>
          </w:rPr>
          <w:t>3</w:t>
        </w:r>
      </w:fldSimple>
      <w:r w:rsidR="00F02E7D">
        <w:noBreakHyphen/>
      </w:r>
      <w:fldSimple w:instr=" SEQ Figure \* ARABIC \s 1 ">
        <w:r w:rsidR="005D3AE0">
          <w:rPr>
            <w:noProof/>
          </w:rPr>
          <w:t>17</w:t>
        </w:r>
      </w:fldSimple>
      <w:bookmarkEnd w:id="175"/>
      <w:r>
        <w:t xml:space="preserve">.  Transient variation in bed expansion over time in modelled pulsed flow fluidisation. Rectangular and sawtooth pulsation = 4 Hz </w:t>
      </w:r>
      <w:r>
        <w:fldChar w:fldCharType="begin" w:fldLock="1"/>
      </w:r>
      <w:r w:rsidR="00D37BCC">
        <w:instrText>ADDIN CSL_CITATION { "citationItems" : [ { "id" : "ITEM-1", "itemData" : { "DOI" : "10.1080/07373930903430785", "ISSN" : "0737-3937", "author" : [ { "dropping-particle" : "", "family" : "Li", "given" : "Zhanyong", "non-dropping-particle" : "", "parse-names" : false, "suffix" : "" }, { "dropping-particle" : "", "family" : "Su", "given" : "Weiguang", "non-dropping-particle" : "", "parse-names" : false, "suffix" : "" }, { "dropping-particle" : "", "family" : "Wu", "given" : "Zhonghua", "non-dropping-particle" : "", "parse-names" : false, "suffix" : "" }, { "dropping-particle" : "", "family" : "Wang", "given" : "Ruifang", "non-dropping-particle" : "", "parse-names" : false, "suffix" : "" }, { "dropping-particle" : "", "family" : "Mujumdar", "given" : "Arun S.", "non-dropping-particle" : "", "parse-names" : false, "suffix" : "" } ], "container-title" : "Drying Technology", "id" : "ITEM-1", "issue" : "1", "issued" : { "date-parts" : [ [ "2009", "12", "31" ] ] }, "page" : "78-93", "title" : "Investigation of flow behaviors and bubble characteristics of a pulse fluidized bed via CFD modeling", "type" : "article-journal", "volume" : "28" }, "uris" : [ "http://www.mendeley.com/documents/?uuid=7d554d6c-34dc-402c-8294-72b1260b9a64" ] } ], "mendeley" : { "formattedCitation" : "(Li et al. 2009)", "plainTextFormattedCitation" : "(Li et al. 2009)", "previouslyFormattedCitation" : "(Li et al. 2009)" }, "properties" : { "noteIndex" : 0 }, "schema" : "https://github.com/citation-style-language/schema/raw/master/csl-citation.json" }</w:instrText>
      </w:r>
      <w:r>
        <w:fldChar w:fldCharType="separate"/>
      </w:r>
      <w:r w:rsidR="00352AE9" w:rsidRPr="00352AE9">
        <w:rPr>
          <w:noProof/>
        </w:rPr>
        <w:t>(Li et al. 2009)</w:t>
      </w:r>
      <w:r>
        <w:fldChar w:fldCharType="end"/>
      </w:r>
      <w:r>
        <w:t>.</w:t>
      </w:r>
      <w:bookmarkEnd w:id="176"/>
      <w:r w:rsidRPr="00C921CA">
        <w:t xml:space="preserve"> </w:t>
      </w:r>
    </w:p>
    <w:p w14:paraId="1C2724E4" w14:textId="77777777" w:rsidR="001D3D79" w:rsidRDefault="001D3D79" w:rsidP="001D3D79">
      <w:pPr>
        <w:spacing w:line="276" w:lineRule="auto"/>
      </w:pPr>
      <w:r w:rsidRPr="00B10AD6">
        <w:lastRenderedPageBreak/>
        <w:fldChar w:fldCharType="begin" w:fldLock="1"/>
      </w:r>
      <w:r>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manualFormatting" : "Zhang &amp; Koksal (2006)", "plainTextFormattedCitation" : "(Zhang &amp; Koksal 2006)", "previouslyFormattedCitation" : "(Zhang &amp; Koksal 2006)" }, "properties" : { "noteIndex" : 0 }, "schema" : "https://github.com/citation-style-language/schema/raw/master/csl-citation.json" }</w:instrText>
      </w:r>
      <w:r w:rsidRPr="00B10AD6">
        <w:fldChar w:fldCharType="separate"/>
      </w:r>
      <w:r w:rsidRPr="00C92C7E">
        <w:rPr>
          <w:noProof/>
        </w:rPr>
        <w:t xml:space="preserve">Zhang &amp; Koksal </w:t>
      </w:r>
      <w:r>
        <w:rPr>
          <w:noProof/>
        </w:rPr>
        <w:t>(</w:t>
      </w:r>
      <w:r w:rsidRPr="00C92C7E">
        <w:rPr>
          <w:noProof/>
        </w:rPr>
        <w:t>2006)</w:t>
      </w:r>
      <w:r w:rsidRPr="00B10AD6">
        <w:fldChar w:fldCharType="end"/>
      </w:r>
      <w:r w:rsidRPr="00B10AD6">
        <w:t xml:space="preserve"> </w:t>
      </w:r>
      <w:r>
        <w:t>suggest</w:t>
      </w:r>
      <w:r w:rsidRPr="00B10AD6">
        <w:t xml:space="preserve"> that </w:t>
      </w:r>
      <w:r w:rsidRPr="0009715C">
        <w:t>particles conceptually</w:t>
      </w:r>
      <w:r>
        <w:t xml:space="preserve"> </w:t>
      </w:r>
      <w:r w:rsidRPr="00B10AD6">
        <w:t xml:space="preserve">move in larger displacements at lower pulsation frequencies and smaller displacements at higher frequencies because of the amount of bed expansion </w:t>
      </w:r>
      <w:r>
        <w:t>observed</w:t>
      </w:r>
      <w:r w:rsidRPr="00B10AD6">
        <w:t xml:space="preserve"> in their study</w:t>
      </w:r>
      <w:r>
        <w:t xml:space="preserve"> (</w:t>
      </w:r>
      <w:r>
        <w:fldChar w:fldCharType="begin"/>
      </w:r>
      <w:r>
        <w:instrText xml:space="preserve"> REF _Ref448995722 \h  \* MERGEFORMAT </w:instrText>
      </w:r>
      <w:r>
        <w:fldChar w:fldCharType="separate"/>
      </w:r>
      <w:r w:rsidR="005D3AE0">
        <w:t xml:space="preserve">Figure </w:t>
      </w:r>
      <w:r w:rsidR="005D3AE0">
        <w:rPr>
          <w:noProof/>
        </w:rPr>
        <w:t>3</w:t>
      </w:r>
      <w:r w:rsidR="005D3AE0">
        <w:rPr>
          <w:noProof/>
        </w:rPr>
        <w:noBreakHyphen/>
        <w:t>18</w:t>
      </w:r>
      <w:r>
        <w:fldChar w:fldCharType="end"/>
      </w:r>
      <w:r>
        <w:t>)</w:t>
      </w:r>
      <w:r w:rsidRPr="00B10AD6">
        <w:t>.</w:t>
      </w:r>
      <w:r>
        <w:t xml:space="preserve">  </w:t>
      </w:r>
      <w:r w:rsidRPr="007676B7">
        <w:t xml:space="preserve">The particle movement or displacement, shown in </w:t>
      </w:r>
      <w:r>
        <w:fldChar w:fldCharType="begin"/>
      </w:r>
      <w:r>
        <w:instrText xml:space="preserve"> REF _Ref448995722 \h  \* MERGEFORMAT </w:instrText>
      </w:r>
      <w:r>
        <w:fldChar w:fldCharType="separate"/>
      </w:r>
      <w:r w:rsidR="005D3AE0">
        <w:t xml:space="preserve">Figure </w:t>
      </w:r>
      <w:r w:rsidR="005D3AE0">
        <w:rPr>
          <w:noProof/>
        </w:rPr>
        <w:t>3</w:t>
      </w:r>
      <w:r w:rsidR="005D3AE0">
        <w:rPr>
          <w:noProof/>
        </w:rPr>
        <w:noBreakHyphen/>
        <w:t>18</w:t>
      </w:r>
      <w:r>
        <w:fldChar w:fldCharType="end"/>
      </w:r>
      <w:r>
        <w:t>,</w:t>
      </w:r>
      <w:r w:rsidRPr="007676B7">
        <w:t xml:space="preserve"> has also been seen in numerical simulation research of pulsed flow fluidised</w:t>
      </w:r>
      <w:r>
        <w:t xml:space="preserve"> </w:t>
      </w:r>
      <w:r w:rsidRPr="007676B7">
        <w:t>beds, such as that by</w:t>
      </w:r>
      <w:r>
        <w:t xml:space="preserve"> </w:t>
      </w:r>
      <w:r w:rsidRPr="007676B7">
        <w:fldChar w:fldCharType="begin" w:fldLock="1"/>
      </w:r>
      <w:r>
        <w:instrText>ADDIN CSL_CITATION { "citationItems" : [ { "id" : "ITEM-1", "itemData" : { "DOI" : "10.1016/j.ces.2009.01.068", "ISSN" : "00092509", "author" : [ { "dropping-particle" : "", "family" : "Gui", "given" : "Nan", "non-dropping-particle" : "", "parse-names" : false, "suffix" : "" }, { "dropping-particle" : "", "family" : "Fan", "given" : "JianRen", "non-dropping-particle" : "", "parse-names" : false, "suffix" : "" } ], "container-title" : "Chemical Engineering Science", "id" : "ITEM-1", "issue" : "11", "issued" : { "date-parts" : [ [ "2009", "6" ] ] }, "page" : "2590-2598", "title" : "Numerical simulation of pulsed fluidized bed with immersed tubes using DEM\u2013LES coupling method", "type" : "article-journal", "volume" : "64" }, "uris" : [ "http://www.mendeley.com/documents/?uuid=73c220dc-bca6-4b9b-97f4-c42dbbde0656" ] } ], "mendeley" : { "formattedCitation" : "(Gui &amp; Fan 2009)", "manualFormatting" : "Gui &amp; Fan (2009)", "plainTextFormattedCitation" : "(Gui &amp; Fan 2009)", "previouslyFormattedCitation" : "(Gui &amp; Fan 2009)" }, "properties" : { "noteIndex" : 0 }, "schema" : "https://github.com/citation-style-language/schema/raw/master/csl-citation.json" }</w:instrText>
      </w:r>
      <w:r w:rsidRPr="007676B7">
        <w:fldChar w:fldCharType="separate"/>
      </w:r>
      <w:r w:rsidRPr="00C92C7E">
        <w:rPr>
          <w:noProof/>
        </w:rPr>
        <w:t xml:space="preserve">Gui &amp; Fan </w:t>
      </w:r>
      <w:r>
        <w:rPr>
          <w:noProof/>
        </w:rPr>
        <w:t>(</w:t>
      </w:r>
      <w:r w:rsidRPr="00C92C7E">
        <w:rPr>
          <w:noProof/>
        </w:rPr>
        <w:t>2009)</w:t>
      </w:r>
      <w:r w:rsidRPr="007676B7">
        <w:fldChar w:fldCharType="end"/>
      </w:r>
      <w:r>
        <w:t xml:space="preserve">.  It has also been referred to in pulsed flow fluidised bed drying studies, where the movement of the particles under pulsation has been attributed to an increased rate of breakage of liquid bridges, increasing the drying area available, and therefore the drying rate </w:t>
      </w:r>
      <w:r>
        <w:fldChar w:fldCharType="begin" w:fldLock="1"/>
      </w:r>
      <w:r>
        <w:instrText>ADDIN CSL_CITATION { "citationItems" : [ { "id" : "ITEM-1", "itemData" : { "DOI" : "10.1016/j.cep.2007.10.007", "ISSN" : "02552701", "author" : [ { "dropping-particle" : "", "family" : "Nitz", "given" : "Marcello", "non-dropping-particle" : "", "parse-names" : false, "suffix" : "" }, { "dropping-particle" : "", "family" : "Taranto", "given" : "O.P.", "non-dropping-particle" : "", "parse-names" : false, "suffix" : "" } ], "container-title" : "Chemical Engineering and Processing: Process Intensification", "id" : "ITEM-1", "issue" : "8", "issued" : { "date-parts" : [ [ "2008", "8" ] ] }, "page" : "1412-1419", "title" : "Film coating of theophylline pellets in a pulsed fluid bed coater", "type" : "article-journal", "volume" : "47" }, "uris" : [ "http://www.mendeley.com/documents/?uuid=b2b5fcbe-25e3-4fbb-ad44-d390d3431b44" ] } ], "mendeley" : { "formattedCitation" : "(Nitz &amp; Taranto 2008)", "plainTextFormattedCitation" : "(Nitz &amp; Taranto 2008)", "previouslyFormattedCitation" : "(Nitz &amp; Taranto 2008)" }, "properties" : { "noteIndex" : 0 }, "schema" : "https://github.com/citation-style-language/schema/raw/master/csl-citation.json" }</w:instrText>
      </w:r>
      <w:r>
        <w:fldChar w:fldCharType="separate"/>
      </w:r>
      <w:r w:rsidRPr="00352AE9">
        <w:rPr>
          <w:noProof/>
        </w:rPr>
        <w:t>(Nitz &amp; Taranto 2008)</w:t>
      </w:r>
      <w:r>
        <w:fldChar w:fldCharType="end"/>
      </w:r>
      <w:r>
        <w:t xml:space="preserve">.  </w:t>
      </w:r>
    </w:p>
    <w:p w14:paraId="15769EC7" w14:textId="77777777" w:rsidR="00CC1F0D" w:rsidRDefault="00CC1F0D" w:rsidP="00EA5CD1">
      <w:pPr>
        <w:spacing w:line="276" w:lineRule="auto"/>
        <w:jc w:val="center"/>
      </w:pPr>
      <w:r>
        <w:rPr>
          <w:noProof/>
          <w:lang w:eastAsia="en-GB"/>
        </w:rPr>
        <w:drawing>
          <wp:inline distT="0" distB="0" distL="0" distR="0" wp14:anchorId="0C14563B" wp14:editId="6A02B1B9">
            <wp:extent cx="3258105" cy="2270596"/>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260390" cy="2272189"/>
                    </a:xfrm>
                    <a:prstGeom prst="rect">
                      <a:avLst/>
                    </a:prstGeom>
                  </pic:spPr>
                </pic:pic>
              </a:graphicData>
            </a:graphic>
          </wp:inline>
        </w:drawing>
      </w:r>
    </w:p>
    <w:p w14:paraId="02B5E867" w14:textId="3AA48DF1" w:rsidR="00CC1F0D" w:rsidRPr="00B10AD6" w:rsidRDefault="00CC1F0D" w:rsidP="00EA5CD1">
      <w:pPr>
        <w:pStyle w:val="Caption"/>
        <w:spacing w:line="276" w:lineRule="auto"/>
      </w:pPr>
      <w:bookmarkStart w:id="177" w:name="_Ref448995722"/>
      <w:bookmarkStart w:id="178" w:name="_Toc474686591"/>
      <w:r>
        <w:t xml:space="preserve">Figure </w:t>
      </w:r>
      <w:fldSimple w:instr=" STYLEREF 1 \s ">
        <w:r w:rsidR="005D3AE0">
          <w:rPr>
            <w:noProof/>
          </w:rPr>
          <w:t>3</w:t>
        </w:r>
      </w:fldSimple>
      <w:r w:rsidR="00F02E7D">
        <w:noBreakHyphen/>
      </w:r>
      <w:fldSimple w:instr=" SEQ Figure \* ARABIC \s 1 ">
        <w:r w:rsidR="005D3AE0">
          <w:rPr>
            <w:noProof/>
          </w:rPr>
          <w:t>18</w:t>
        </w:r>
      </w:fldSimple>
      <w:bookmarkEnd w:id="177"/>
      <w:r>
        <w:t xml:space="preserve">.  Particle displacement under low and high frequency pulsations </w:t>
      </w:r>
      <w:r>
        <w:fldChar w:fldCharType="begin" w:fldLock="1"/>
      </w:r>
      <w:r w:rsidR="00D37BCC">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plainTextFormattedCitation" : "(Zhang &amp; Koksal 2006)", "previouslyFormattedCitation" : "(Zhang &amp; Koksal 2006)" }, "properties" : { "noteIndex" : 0 }, "schema" : "https://github.com/citation-style-language/schema/raw/master/csl-citation.json" }</w:instrText>
      </w:r>
      <w:r>
        <w:fldChar w:fldCharType="separate"/>
      </w:r>
      <w:r w:rsidR="00352AE9" w:rsidRPr="00352AE9">
        <w:rPr>
          <w:noProof/>
        </w:rPr>
        <w:t>(Zhang &amp; Koksal 2006)</w:t>
      </w:r>
      <w:r>
        <w:fldChar w:fldCharType="end"/>
      </w:r>
      <w:r>
        <w:t>.</w:t>
      </w:r>
      <w:bookmarkEnd w:id="178"/>
    </w:p>
    <w:p w14:paraId="17A15C10" w14:textId="77777777" w:rsidR="00CC1F0D" w:rsidRDefault="00CC1F0D" w:rsidP="00EA5CD1">
      <w:pPr>
        <w:spacing w:line="276" w:lineRule="auto"/>
      </w:pPr>
    </w:p>
    <w:p w14:paraId="24557E79" w14:textId="37CD4BE8" w:rsidR="008168D8" w:rsidRDefault="008168D8" w:rsidP="00EA5CD1">
      <w:pPr>
        <w:spacing w:line="276" w:lineRule="auto"/>
      </w:pPr>
      <w:r w:rsidRPr="00DE6DE5">
        <w:fldChar w:fldCharType="begin" w:fldLock="1"/>
      </w:r>
      <w:r w:rsidR="00D37BCC">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manualFormatting" : "Bizhaem &amp; Tabrizi (2013)", "plainTextFormattedCitation" : "(Bizhaem &amp; Tabrizi 2013)", "previouslyFormattedCitation" : "(Bizhaem &amp; Tabrizi 2013)" }, "properties" : { "noteIndex" : 0 }, "schema" : "https://github.com/citation-style-language/schema/raw/master/csl-citation.json" }</w:instrText>
      </w:r>
      <w:r w:rsidRPr="00DE6DE5">
        <w:fldChar w:fldCharType="separate"/>
      </w:r>
      <w:r w:rsidRPr="0042618C">
        <w:rPr>
          <w:noProof/>
        </w:rPr>
        <w:t xml:space="preserve">Bizhaem &amp; Tabrizi </w:t>
      </w:r>
      <w:r>
        <w:rPr>
          <w:noProof/>
        </w:rPr>
        <w:t>(</w:t>
      </w:r>
      <w:r w:rsidRPr="0042618C">
        <w:rPr>
          <w:noProof/>
        </w:rPr>
        <w:t>2013)</w:t>
      </w:r>
      <w:r w:rsidRPr="00DE6DE5">
        <w:fldChar w:fldCharType="end"/>
      </w:r>
      <w:r>
        <w:t xml:space="preserve"> studied </w:t>
      </w:r>
      <w:r w:rsidRPr="00DE6DE5">
        <w:t xml:space="preserve">Group A/B particles </w:t>
      </w:r>
      <w:r>
        <w:t xml:space="preserve">at </w:t>
      </w:r>
      <w:r w:rsidRPr="00DE6DE5">
        <w:t>a static bed depth of 15</w:t>
      </w:r>
      <w:r>
        <w:t xml:space="preserve"> </w:t>
      </w:r>
      <w:r w:rsidRPr="00DE6DE5">
        <w:t xml:space="preserve">cm, </w:t>
      </w:r>
      <w:r>
        <w:t>and</w:t>
      </w:r>
      <w:r w:rsidRPr="00DE6DE5">
        <w:t xml:space="preserve"> demonstrate that the fluidised bed height is greate</w:t>
      </w:r>
      <w:r>
        <w:t>st</w:t>
      </w:r>
      <w:r w:rsidRPr="00DE6DE5">
        <w:t xml:space="preserve"> at </w:t>
      </w:r>
      <w:r>
        <w:t>lower frequencies</w:t>
      </w:r>
      <w:r w:rsidRPr="00DE6DE5">
        <w:t xml:space="preserve">, </w:t>
      </w:r>
      <w:r>
        <w:t>as b</w:t>
      </w:r>
      <w:r w:rsidRPr="00DE6DE5">
        <w:t>ed expansion</w:t>
      </w:r>
      <w:r>
        <w:t xml:space="preserve"> </w:t>
      </w:r>
      <w:r w:rsidRPr="00DE6DE5">
        <w:t>changed from 2</w:t>
      </w:r>
      <w:r>
        <w:t xml:space="preserve"> </w:t>
      </w:r>
      <w:r w:rsidRPr="00DE6DE5">
        <w:t>mm expansion at 10 Hz to 8</w:t>
      </w:r>
      <w:r>
        <w:t xml:space="preserve"> </w:t>
      </w:r>
      <w:r w:rsidRPr="00DE6DE5">
        <w:t>mm at 1 Hz</w:t>
      </w:r>
      <w:r>
        <w:t xml:space="preserve">, shown in </w:t>
      </w:r>
      <w:r>
        <w:fldChar w:fldCharType="begin"/>
      </w:r>
      <w:r>
        <w:instrText xml:space="preserve"> REF _Ref448995812 \h  \* MERGEFORMAT </w:instrText>
      </w:r>
      <w:r>
        <w:fldChar w:fldCharType="separate"/>
      </w:r>
      <w:r w:rsidR="005D3AE0">
        <w:t xml:space="preserve">Figure </w:t>
      </w:r>
      <w:r w:rsidR="005D3AE0">
        <w:rPr>
          <w:noProof/>
        </w:rPr>
        <w:t>3</w:t>
      </w:r>
      <w:r w:rsidR="005D3AE0">
        <w:rPr>
          <w:noProof/>
        </w:rPr>
        <w:noBreakHyphen/>
        <w:t>19</w:t>
      </w:r>
      <w:r>
        <w:fldChar w:fldCharType="end"/>
      </w:r>
      <w:r>
        <w:t xml:space="preserve">.  The authors suggest that this </w:t>
      </w:r>
      <w:r w:rsidRPr="00DE6DE5">
        <w:t>indicat</w:t>
      </w:r>
      <w:r>
        <w:t>es</w:t>
      </w:r>
      <w:r w:rsidRPr="00DE6DE5">
        <w:t xml:space="preserve"> the influence of line pressure</w:t>
      </w:r>
      <w:r>
        <w:t xml:space="preserve"> build up caused by the intermittent pulsation device</w:t>
      </w:r>
      <w:r w:rsidRPr="00DE6DE5">
        <w:t xml:space="preserve">.  </w:t>
      </w:r>
      <w:r>
        <w:t xml:space="preserve">This pattern extends into larger 160 μm glass beads Group B particles, as </w:t>
      </w:r>
      <w:r>
        <w:fldChar w:fldCharType="begin" w:fldLock="1"/>
      </w:r>
      <w:r w:rsidR="00D37BCC">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manualFormatting" : "Zhang &amp; Koksal (2006)", "plainTextFormattedCitation" : "(Zhang &amp; Koksal 2006)", "previouslyFormattedCitation" : "(Zhang &amp; Koksal 2006)" }, "properties" : { "noteIndex" : 0 }, "schema" : "https://github.com/citation-style-language/schema/raw/master/csl-citation.json" }</w:instrText>
      </w:r>
      <w:r>
        <w:fldChar w:fldCharType="separate"/>
      </w:r>
      <w:r>
        <w:rPr>
          <w:noProof/>
        </w:rPr>
        <w:t>Z</w:t>
      </w:r>
      <w:r w:rsidRPr="00C92C7E">
        <w:rPr>
          <w:noProof/>
        </w:rPr>
        <w:t xml:space="preserve">hang &amp; Koksal </w:t>
      </w:r>
      <w:r>
        <w:rPr>
          <w:noProof/>
        </w:rPr>
        <w:t>(</w:t>
      </w:r>
      <w:r w:rsidRPr="00C92C7E">
        <w:rPr>
          <w:noProof/>
        </w:rPr>
        <w:t>2006)</w:t>
      </w:r>
      <w:r>
        <w:fldChar w:fldCharType="end"/>
      </w:r>
      <w:r>
        <w:t xml:space="preserve"> found that the bed surface oscillates with the respective pulsation frequency applied, with the amplitude of each pulsation increasing with decreasing frequency.  Bed expansion was found to be greater at lower pulsation frequencies due to the larger amount of air entering the bed during each ‘on’ period and the bed collapses to a greater extent during the longer ‘off’ periods.  For example, in a 14.7 cm bed depth fluidised at 1.86 </w:t>
      </w:r>
      <m:oMath>
        <m:sSub>
          <m:sSubPr>
            <m:ctrlPr>
              <w:rPr>
                <w:rFonts w:ascii="Cambria Math" w:hAnsi="Cambria Math"/>
                <w:i/>
              </w:rPr>
            </m:ctrlPr>
          </m:sSubPr>
          <m:e>
            <m:r>
              <w:rPr>
                <w:rFonts w:ascii="Cambria Math" w:hAnsi="Cambria Math"/>
              </w:rPr>
              <m:t>U</m:t>
            </m:r>
          </m:e>
          <m:sub>
            <m:r>
              <w:rPr>
                <w:rFonts w:ascii="Cambria Math" w:hAnsi="Cambria Math"/>
              </w:rPr>
              <m:t>o</m:t>
            </m:r>
          </m:sub>
        </m:sSub>
      </m:oMath>
      <w:r>
        <w:t xml:space="preserve"> </w:t>
      </w:r>
      <w:r w:rsidRPr="00C30971">
        <w:t>/</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t xml:space="preserve">, 5 Hz pulsation causes a 9 mm bed expansion, 3 Hz increases the bed expansion to 12 mm and 1 Hz has the greatest influence causing a 20 mm bed expansion.  </w:t>
      </w:r>
    </w:p>
    <w:p w14:paraId="7EE1BC53" w14:textId="44EDC829" w:rsidR="00CC1F0D" w:rsidRDefault="00CC1F0D" w:rsidP="00EA5CD1">
      <w:pPr>
        <w:spacing w:line="276" w:lineRule="auto"/>
      </w:pPr>
      <w:r>
        <w:t xml:space="preserve">Group D particles, in contrast, produce the opposite effect.  </w:t>
      </w:r>
      <w:r w:rsidRPr="007A5A0B">
        <w:fldChar w:fldCharType="begin" w:fldLock="1"/>
      </w:r>
      <w:r w:rsidR="00D37BCC">
        <w:instrText>ADDIN CSL_CITATION { "citationItems" : [ { "id" : "ITEM-1", "itemData" : { "author" : [ { "dropping-particle" : "", "family" : "Koksal", "given" : "Murat", "non-dropping-particle" : "", "parse-names" : false, "suffix" : "" }, { "dropping-particle" : "", "family" : "Vural", "given" : "Hiseyin", "non-dropping-particle" : "", "parse-names" : false, "suffix" : "" } ], "container-title" : "Powder Technology", "id" : "ITEM-1", "issue" : "3", "issued" : { "date-parts" : [ [ "1998" ] ] }, "page" : "205-213", "title" : "Bubble size control in a two-dimensional fluidized bed using a moving double plate distributor", "type" : "article-journal", "volume" : "95" }, "uris" : [ "http://www.mendeley.com/documents/?uuid=6747b9bc-7cc0-42c1-94f0-728a7fddc7b1" ] } ], "mendeley" : { "formattedCitation" : "(Koksal &amp; Vural 1998)", "manualFormatting" : "Koksal &amp; Vural (1998)", "plainTextFormattedCitation" : "(Koksal &amp; Vural 1998)", "previouslyFormattedCitation" : "(Koksal &amp; Vural 1998)" }, "properties" : { "noteIndex" : 0 }, "schema" : "https://github.com/citation-style-language/schema/raw/master/csl-citation.json" }</w:instrText>
      </w:r>
      <w:r w:rsidRPr="007A5A0B">
        <w:fldChar w:fldCharType="separate"/>
      </w:r>
      <w:r w:rsidRPr="00C92C7E">
        <w:rPr>
          <w:noProof/>
        </w:rPr>
        <w:t xml:space="preserve">Koksal &amp; Vural </w:t>
      </w:r>
      <w:r>
        <w:rPr>
          <w:noProof/>
        </w:rPr>
        <w:t>(</w:t>
      </w:r>
      <w:r w:rsidRPr="00C92C7E">
        <w:rPr>
          <w:noProof/>
        </w:rPr>
        <w:t>1998)</w:t>
      </w:r>
      <w:r w:rsidRPr="007A5A0B">
        <w:fldChar w:fldCharType="end"/>
      </w:r>
      <w:r>
        <w:t>, using a</w:t>
      </w:r>
      <w:r w:rsidRPr="007A5A0B">
        <w:t xml:space="preserve"> </w:t>
      </w:r>
      <w:r>
        <w:t xml:space="preserve">492 x 15 mm </w:t>
      </w:r>
      <w:r w:rsidRPr="007A5A0B">
        <w:t>2D bed</w:t>
      </w:r>
      <w:r>
        <w:t xml:space="preserve"> with Group D 1.88 mm t</w:t>
      </w:r>
      <w:r w:rsidRPr="007A5A0B">
        <w:t>urnip seed</w:t>
      </w:r>
      <w:r>
        <w:t>s, found that</w:t>
      </w:r>
      <w:r w:rsidRPr="007A5A0B">
        <w:t xml:space="preserve"> intermediate and lower pulsation ranges (1-5 Hz) caused a lower bed expansion compared to higher pulsation frequencies (such as 8 Hz) and continuous flow</w:t>
      </w:r>
      <w:r>
        <w:t>,</w:t>
      </w:r>
      <w:r w:rsidRPr="007A5A0B">
        <w:t xml:space="preserve"> where bubble</w:t>
      </w:r>
      <w:r>
        <w:t>s</w:t>
      </w:r>
      <w:r w:rsidRPr="007A5A0B">
        <w:t xml:space="preserve"> burst</w:t>
      </w:r>
      <w:r>
        <w:t>ing</w:t>
      </w:r>
      <w:r w:rsidRPr="007A5A0B">
        <w:t xml:space="preserve"> at the surface increased bed expansion</w:t>
      </w:r>
      <w:r>
        <w:t xml:space="preserve">, as shown in </w:t>
      </w:r>
      <w:r>
        <w:fldChar w:fldCharType="begin"/>
      </w:r>
      <w:r>
        <w:instrText xml:space="preserve"> REF _Ref448995923 \h  \* MERGEFORMAT </w:instrText>
      </w:r>
      <w:r>
        <w:fldChar w:fldCharType="separate"/>
      </w:r>
      <w:r w:rsidR="005D3AE0">
        <w:t xml:space="preserve">Figure </w:t>
      </w:r>
      <w:r w:rsidR="005D3AE0">
        <w:rPr>
          <w:noProof/>
        </w:rPr>
        <w:t>3</w:t>
      </w:r>
      <w:r w:rsidR="005D3AE0">
        <w:rPr>
          <w:noProof/>
        </w:rPr>
        <w:noBreakHyphen/>
        <w:t>20</w:t>
      </w:r>
      <w:r>
        <w:fldChar w:fldCharType="end"/>
      </w:r>
      <w:r w:rsidRPr="007A5A0B">
        <w:t>.  The</w:t>
      </w:r>
      <w:r>
        <w:t xml:space="preserve"> authors</w:t>
      </w:r>
      <w:r w:rsidRPr="007A5A0B">
        <w:t xml:space="preserve"> conclude that the lower bed expansion results coincide with smoother and more homogeneous bed behaviour.</w:t>
      </w:r>
    </w:p>
    <w:p w14:paraId="3502AA39" w14:textId="77777777" w:rsidR="008168D8" w:rsidRDefault="008168D8" w:rsidP="00EA5CD1">
      <w:pPr>
        <w:pStyle w:val="Caption"/>
        <w:spacing w:line="276" w:lineRule="auto"/>
      </w:pPr>
    </w:p>
    <w:p w14:paraId="4249201A" w14:textId="77777777" w:rsidR="008168D8" w:rsidRDefault="008168D8" w:rsidP="00EA5CD1">
      <w:pPr>
        <w:spacing w:line="276" w:lineRule="auto"/>
        <w:jc w:val="center"/>
      </w:pPr>
    </w:p>
    <w:p w14:paraId="0A6165A8" w14:textId="77777777" w:rsidR="008168D8" w:rsidRDefault="008168D8" w:rsidP="00EA5CD1">
      <w:pPr>
        <w:spacing w:line="276" w:lineRule="auto"/>
        <w:jc w:val="center"/>
      </w:pPr>
      <w:r>
        <w:rPr>
          <w:noProof/>
          <w:lang w:eastAsia="en-GB"/>
        </w:rPr>
        <w:lastRenderedPageBreak/>
        <w:drawing>
          <wp:inline distT="0" distB="0" distL="0" distR="0" wp14:anchorId="4F9AF14E" wp14:editId="0468E346">
            <wp:extent cx="2839368" cy="1438182"/>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b="66939"/>
                    <a:stretch/>
                  </pic:blipFill>
                  <pic:spPr bwMode="auto">
                    <a:xfrm>
                      <a:off x="0" y="0"/>
                      <a:ext cx="2845332" cy="1441203"/>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4C3054F6" wp14:editId="46E39878">
            <wp:extent cx="2885243" cy="1461418"/>
            <wp:effectExtent l="0" t="0" r="0" b="5715"/>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t="32857" b="34081"/>
                    <a:stretch/>
                  </pic:blipFill>
                  <pic:spPr bwMode="auto">
                    <a:xfrm>
                      <a:off x="0" y="0"/>
                      <a:ext cx="2885243" cy="1461418"/>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08B47865" wp14:editId="245D1B99">
            <wp:extent cx="2839368" cy="1447060"/>
            <wp:effectExtent l="0" t="0" r="0" b="127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t="66735"/>
                    <a:stretch/>
                  </pic:blipFill>
                  <pic:spPr bwMode="auto">
                    <a:xfrm>
                      <a:off x="0" y="0"/>
                      <a:ext cx="2845332" cy="1450099"/>
                    </a:xfrm>
                    <a:prstGeom prst="rect">
                      <a:avLst/>
                    </a:prstGeom>
                    <a:ln>
                      <a:noFill/>
                    </a:ln>
                    <a:extLst>
                      <a:ext uri="{53640926-AAD7-44D8-BBD7-CCE9431645EC}">
                        <a14:shadowObscured xmlns:a14="http://schemas.microsoft.com/office/drawing/2010/main"/>
                      </a:ext>
                    </a:extLst>
                  </pic:spPr>
                </pic:pic>
              </a:graphicData>
            </a:graphic>
          </wp:inline>
        </w:drawing>
      </w:r>
    </w:p>
    <w:p w14:paraId="55859A33" w14:textId="51277198" w:rsidR="008168D8" w:rsidRPr="000978E0" w:rsidRDefault="008168D8" w:rsidP="00EA5CD1">
      <w:pPr>
        <w:pStyle w:val="Caption"/>
        <w:spacing w:line="276" w:lineRule="auto"/>
      </w:pPr>
      <w:bookmarkStart w:id="179" w:name="_Ref448995812"/>
      <w:bookmarkStart w:id="180" w:name="_Toc474686592"/>
      <w:r>
        <w:t xml:space="preserve">Figure </w:t>
      </w:r>
      <w:fldSimple w:instr=" STYLEREF 1 \s ">
        <w:r w:rsidR="005D3AE0">
          <w:rPr>
            <w:noProof/>
          </w:rPr>
          <w:t>3</w:t>
        </w:r>
      </w:fldSimple>
      <w:r w:rsidR="00F02E7D">
        <w:noBreakHyphen/>
      </w:r>
      <w:fldSimple w:instr=" SEQ Figure \* ARABIC \s 1 ">
        <w:r w:rsidR="005D3AE0">
          <w:rPr>
            <w:noProof/>
          </w:rPr>
          <w:t>19</w:t>
        </w:r>
      </w:fldSimple>
      <w:bookmarkEnd w:id="179"/>
      <w:r>
        <w:t>.  Pulsed fluidised bed behaviour at increasing frequencies, Q is 10 l/minute, alumina particles d</w:t>
      </w:r>
      <w:r w:rsidRPr="000978E0">
        <w:rPr>
          <w:vertAlign w:val="subscript"/>
        </w:rPr>
        <w:t>p</w:t>
      </w:r>
      <w:r>
        <w:rPr>
          <w:vertAlign w:val="subscript"/>
        </w:rPr>
        <w:t xml:space="preserve"> </w:t>
      </w:r>
      <w:r>
        <w:t>5 µm, bed height (H</w:t>
      </w:r>
      <w:r w:rsidRPr="000978E0">
        <w:rPr>
          <w:vertAlign w:val="subscript"/>
        </w:rPr>
        <w:t>o</w:t>
      </w:r>
      <w:r>
        <w:t xml:space="preserve">) 15 cm, a) 1 Hz, b) 4 Hz, c) 10 Hz </w:t>
      </w:r>
      <w:r>
        <w:fldChar w:fldCharType="begin" w:fldLock="1"/>
      </w:r>
      <w:r w:rsidR="00D37BCC">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plainTextFormattedCitation" : "(Bizhaem &amp; Tabrizi 2013)", "previouslyFormattedCitation" : "(Bizhaem &amp; Tabrizi 2013)" }, "properties" : { "noteIndex" : 0 }, "schema" : "https://github.com/citation-style-language/schema/raw/master/csl-citation.json" }</w:instrText>
      </w:r>
      <w:r>
        <w:fldChar w:fldCharType="separate"/>
      </w:r>
      <w:r w:rsidR="00352AE9" w:rsidRPr="00352AE9">
        <w:rPr>
          <w:noProof/>
        </w:rPr>
        <w:t>(Bizhaem &amp; Tabrizi 2013)</w:t>
      </w:r>
      <w:r>
        <w:fldChar w:fldCharType="end"/>
      </w:r>
      <w:r>
        <w:t>.</w:t>
      </w:r>
      <w:bookmarkEnd w:id="180"/>
    </w:p>
    <w:p w14:paraId="01796AE7" w14:textId="77777777" w:rsidR="008168D8" w:rsidRDefault="008168D8" w:rsidP="00EA5CD1">
      <w:pPr>
        <w:spacing w:line="276" w:lineRule="auto"/>
      </w:pPr>
    </w:p>
    <w:p w14:paraId="2A06C143" w14:textId="77777777" w:rsidR="008168D8" w:rsidRPr="007A5A0B" w:rsidRDefault="008168D8" w:rsidP="00EA5CD1">
      <w:pPr>
        <w:spacing w:line="276" w:lineRule="auto"/>
        <w:jc w:val="center"/>
      </w:pPr>
      <w:r w:rsidRPr="007A5A0B">
        <w:rPr>
          <w:noProof/>
          <w:lang w:eastAsia="en-GB"/>
        </w:rPr>
        <w:drawing>
          <wp:inline distT="0" distB="0" distL="0" distR="0" wp14:anchorId="324F2180" wp14:editId="22F8748E">
            <wp:extent cx="4864676" cy="2324100"/>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l="24131" t="28994" r="40588" b="41040"/>
                    <a:stretch/>
                  </pic:blipFill>
                  <pic:spPr bwMode="auto">
                    <a:xfrm>
                      <a:off x="0" y="0"/>
                      <a:ext cx="4874118" cy="2328611"/>
                    </a:xfrm>
                    <a:prstGeom prst="rect">
                      <a:avLst/>
                    </a:prstGeom>
                    <a:ln>
                      <a:noFill/>
                    </a:ln>
                    <a:extLst>
                      <a:ext uri="{53640926-AAD7-44D8-BBD7-CCE9431645EC}">
                        <a14:shadowObscured xmlns:a14="http://schemas.microsoft.com/office/drawing/2010/main"/>
                      </a:ext>
                    </a:extLst>
                  </pic:spPr>
                </pic:pic>
              </a:graphicData>
            </a:graphic>
          </wp:inline>
        </w:drawing>
      </w:r>
    </w:p>
    <w:p w14:paraId="6030FAA9" w14:textId="29987516" w:rsidR="008168D8" w:rsidRDefault="008168D8" w:rsidP="00EA5CD1">
      <w:pPr>
        <w:pStyle w:val="Caption"/>
        <w:spacing w:line="276" w:lineRule="auto"/>
      </w:pPr>
      <w:bookmarkStart w:id="181" w:name="_Ref448995923"/>
      <w:bookmarkStart w:id="182" w:name="_Toc474686593"/>
      <w:r>
        <w:t xml:space="preserve">Figure </w:t>
      </w:r>
      <w:fldSimple w:instr=" STYLEREF 1 \s ">
        <w:r w:rsidR="005D3AE0">
          <w:rPr>
            <w:noProof/>
          </w:rPr>
          <w:t>3</w:t>
        </w:r>
      </w:fldSimple>
      <w:r w:rsidR="00F02E7D">
        <w:noBreakHyphen/>
      </w:r>
      <w:fldSimple w:instr=" SEQ Figure \* ARABIC \s 1 ">
        <w:r w:rsidR="005D3AE0">
          <w:rPr>
            <w:noProof/>
          </w:rPr>
          <w:t>20</w:t>
        </w:r>
      </w:fldSimple>
      <w:bookmarkEnd w:id="181"/>
      <w:r w:rsidRPr="007A5A0B">
        <w:t>.</w:t>
      </w:r>
      <w:r>
        <w:t xml:space="preserve"> </w:t>
      </w:r>
      <w:r w:rsidRPr="007A5A0B">
        <w:t xml:space="preserve"> Bed expansion </w:t>
      </w:r>
      <w:r>
        <w:t>as a function of operating</w:t>
      </w:r>
      <w:r w:rsidRPr="007A5A0B">
        <w:t xml:space="preserve"> velocity </w:t>
      </w:r>
      <w:r>
        <w:t>(</w:t>
      </w:r>
      <m:oMath>
        <m:sSub>
          <m:sSubPr>
            <m:ctrlPr>
              <w:rPr>
                <w:rFonts w:ascii="Cambria Math" w:hAnsi="Cambria Math"/>
                <w:i/>
              </w:rPr>
            </m:ctrlPr>
          </m:sSubPr>
          <m:e>
            <m:r>
              <w:rPr>
                <w:rFonts w:ascii="Cambria Math" w:hAnsi="Cambria Math"/>
              </w:rPr>
              <m:t>U</m:t>
            </m:r>
          </m:e>
          <m:sub>
            <m:r>
              <w:rPr>
                <w:rFonts w:ascii="Cambria Math" w:hAnsi="Cambria Math"/>
              </w:rPr>
              <m:t>o</m:t>
            </m:r>
          </m:sub>
        </m:sSub>
      </m:oMath>
      <w:r>
        <w:t xml:space="preserve"> </w:t>
      </w:r>
      <w:r w:rsidRPr="00C30971">
        <w:t>/</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t xml:space="preserve">) </w:t>
      </w:r>
      <w:r w:rsidRPr="007A5A0B">
        <w:t>and pulsatio</w:t>
      </w:r>
      <w:r>
        <w:t>n frequency, in turnip seed</w:t>
      </w:r>
      <w:r w:rsidRPr="007A5A0B">
        <w:t xml:space="preserve"> </w:t>
      </w:r>
      <w:r w:rsidRPr="007A5A0B">
        <w:fldChar w:fldCharType="begin" w:fldLock="1"/>
      </w:r>
      <w:r w:rsidR="00D37BCC">
        <w:instrText>ADDIN CSL_CITATION { "citationItems" : [ { "id" : "ITEM-1", "itemData" : { "author" : [ { "dropping-particle" : "", "family" : "Koksal", "given" : "Murat", "non-dropping-particle" : "", "parse-names" : false, "suffix" : "" }, { "dropping-particle" : "", "family" : "Vural", "given" : "Hiseyin", "non-dropping-particle" : "", "parse-names" : false, "suffix" : "" } ], "container-title" : "Powder Technology", "id" : "ITEM-1", "issue" : "3", "issued" : { "date-parts" : [ [ "1998" ] ] }, "page" : "205-213", "title" : "Bubble size control in a two-dimensional fluidized bed using a moving double plate distributor", "type" : "article-journal", "volume" : "95" }, "uris" : [ "http://www.mendeley.com/documents/?uuid=6747b9bc-7cc0-42c1-94f0-728a7fddc7b1" ] } ], "mendeley" : { "formattedCitation" : "(Koksal &amp; Vural 1998)", "plainTextFormattedCitation" : "(Koksal &amp; Vural 1998)", "previouslyFormattedCitation" : "(Koksal &amp; Vural 1998)" }, "properties" : { "noteIndex" : 0 }, "schema" : "https://github.com/citation-style-language/schema/raw/master/csl-citation.json" }</w:instrText>
      </w:r>
      <w:r w:rsidRPr="007A5A0B">
        <w:fldChar w:fldCharType="separate"/>
      </w:r>
      <w:r w:rsidR="00352AE9" w:rsidRPr="00352AE9">
        <w:rPr>
          <w:noProof/>
        </w:rPr>
        <w:t>(Koksal &amp; Vural 1998)</w:t>
      </w:r>
      <w:r w:rsidRPr="007A5A0B">
        <w:fldChar w:fldCharType="end"/>
      </w:r>
      <w:r>
        <w:t>.</w:t>
      </w:r>
      <w:bookmarkEnd w:id="182"/>
    </w:p>
    <w:p w14:paraId="520D0A23" w14:textId="77777777" w:rsidR="008168D8" w:rsidRDefault="008168D8" w:rsidP="00EA5CD1">
      <w:pPr>
        <w:spacing w:line="276" w:lineRule="auto"/>
      </w:pPr>
    </w:p>
    <w:p w14:paraId="594AAFB0" w14:textId="77777777" w:rsidR="008168D8" w:rsidRPr="00E23D78" w:rsidRDefault="008168D8" w:rsidP="00EA5CD1">
      <w:pPr>
        <w:pStyle w:val="Heading3"/>
        <w:numPr>
          <w:ilvl w:val="2"/>
          <w:numId w:val="2"/>
        </w:numPr>
        <w:spacing w:before="120" w:after="0" w:line="276" w:lineRule="auto"/>
        <w:jc w:val="both"/>
      </w:pPr>
      <w:bookmarkStart w:id="183" w:name="_Toc356902187"/>
      <w:bookmarkStart w:id="184" w:name="_Toc368481234"/>
      <w:bookmarkStart w:id="185" w:name="_Toc474696379"/>
      <w:r w:rsidRPr="00E23D78">
        <w:t>3.</w:t>
      </w:r>
      <w:r>
        <w:t>4.4</w:t>
      </w:r>
      <w:r w:rsidRPr="00E23D78">
        <w:t xml:space="preserve"> </w:t>
      </w:r>
      <w:r>
        <w:tab/>
      </w:r>
      <w:r w:rsidRPr="00E23D78">
        <w:t>Mixing</w:t>
      </w:r>
      <w:bookmarkEnd w:id="185"/>
    </w:p>
    <w:p w14:paraId="2142DE03" w14:textId="6844171F" w:rsidR="008168D8" w:rsidRDefault="008168D8" w:rsidP="00EA5CD1">
      <w:pPr>
        <w:spacing w:line="276" w:lineRule="auto"/>
      </w:pPr>
      <w:r>
        <w:t xml:space="preserve">Pulsed flow studies frequently highlight improvements over continuous flow fluidised beds in mixing times, despite a tendency for qualitative methods of analysis.  For example, a Group A/B border powder was used by </w:t>
      </w:r>
      <w:r>
        <w:fldChar w:fldCharType="begin" w:fldLock="1"/>
      </w:r>
      <w:r w:rsidR="00D37BCC">
        <w:instrText>ADDIN CSL_CITATION { "citationItems" : [ { "id" : "ITEM-1", "itemData" : { "DOI" : "10.1021/ie200933k", "ISSN" : "0888-5885", "author" : [ { "dropping-particle" : "", "family" : "Hadi", "given" : "Bashar", "non-dropping-particle" : "", "parse-names" : false, "suffix" : "" }, { "dropping-particle" : "", "family" : "Ommen", "given" : "J. Ruud", "non-dropping-particle" : "van", "parse-names" : false, "suffix" : "" }, { "dropping-particle" : "", "family" : "Coppens", "given" : "Marc-Olivier", "non-dropping-particle" : "", "parse-names" : false, "suffix" : "" } ], "container-title" : "Industrial &amp; Engineering Chemistry Research", "id" : "ITEM-1", "issue" : "4", "issued" : { "date-parts" : [ [ "2012", "2" ] ] }, "page" : "1713-1720", "title" : "Enhanced Particle Mixing in Pulsed Fluidized Beds and the Effect of Internals", "type" : "article-journal", "volume" : "51" }, "uris" : [ "http://www.mendeley.com/documents/?uuid=4927529b-d4a8-4c07-8b4c-373b205f8742" ] } ], "mendeley" : { "formattedCitation" : "(Hadi et al. 2012)", "manualFormatting" : "Hadi et al. (2012)", "plainTextFormattedCitation" : "(Hadi et al. 2012)", "previouslyFormattedCitation" : "(Hadi et al. 2012)" }, "properties" : { "noteIndex" : 0 }, "schema" : "https://github.com/citation-style-language/schema/raw/master/csl-citation.json" }</w:instrText>
      </w:r>
      <w:r>
        <w:fldChar w:fldCharType="separate"/>
      </w:r>
      <w:r w:rsidRPr="00C92C7E">
        <w:rPr>
          <w:noProof/>
        </w:rPr>
        <w:t xml:space="preserve">Hadi et al. </w:t>
      </w:r>
      <w:r>
        <w:rPr>
          <w:noProof/>
        </w:rPr>
        <w:t>(</w:t>
      </w:r>
      <w:r w:rsidRPr="00C92C7E">
        <w:rPr>
          <w:noProof/>
        </w:rPr>
        <w:t>2012)</w:t>
      </w:r>
      <w:r>
        <w:fldChar w:fldCharType="end"/>
      </w:r>
      <w:r>
        <w:t xml:space="preserve"> who studied the effect of 0.5 and 5 Hz flow pulsation on bubble formation and mixing.  The fluidised material consisted of an organic matter with a wide size distribution of d</w:t>
      </w:r>
      <w:r w:rsidRPr="00FB65AE">
        <w:rPr>
          <w:vertAlign w:val="subscript"/>
        </w:rPr>
        <w:t>p10</w:t>
      </w:r>
      <w:r>
        <w:t xml:space="preserve"> 42 µm and d</w:t>
      </w:r>
      <w:r w:rsidRPr="00FB65AE">
        <w:rPr>
          <w:vertAlign w:val="subscript"/>
        </w:rPr>
        <w:t>p90</w:t>
      </w:r>
      <w:r>
        <w:t xml:space="preserve"> 650 µm, with the small fraction of the particles causing the material to be cohesive.  In order to prevent defluidisation, a continuous flow was used, with an additional pulsed flow imposed over the top.  To study the effect of bubble formation on bed mixing </w:t>
      </w:r>
      <w:r>
        <w:lastRenderedPageBreak/>
        <w:t xml:space="preserve">characteristics, </w:t>
      </w:r>
      <w:r>
        <w:fldChar w:fldCharType="begin" w:fldLock="1"/>
      </w:r>
      <w:r w:rsidR="00D37BCC">
        <w:instrText>ADDIN CSL_CITATION { "citationItems" : [ { "id" : "ITEM-1", "itemData" : { "DOI" : "10.1021/ie200933k", "ISSN" : "0888-5885", "author" : [ { "dropping-particle" : "", "family" : "Hadi", "given" : "Bashar", "non-dropping-particle" : "", "parse-names" : false, "suffix" : "" }, { "dropping-particle" : "", "family" : "Ommen", "given" : "J. Ruud", "non-dropping-particle" : "van", "parse-names" : false, "suffix" : "" }, { "dropping-particle" : "", "family" : "Coppens", "given" : "Marc-Olivier", "non-dropping-particle" : "", "parse-names" : false, "suffix" : "" } ], "container-title" : "Industrial &amp; Engineering Chemistry Research", "id" : "ITEM-1", "issue" : "4", "issued" : { "date-parts" : [ [ "2012", "2" ] ] }, "page" : "1713-1720", "title" : "Enhanced Particle Mixing in Pulsed Fluidized Beds and the Effect of Internals", "type" : "article-journal", "volume" : "51" }, "uris" : [ "http://www.mendeley.com/documents/?uuid=4927529b-d4a8-4c07-8b4c-373b205f8742" ] } ], "mendeley" : { "formattedCitation" : "(Hadi et al. 2012)", "manualFormatting" : "Hadi et al. (2012)", "plainTextFormattedCitation" : "(Hadi et al. 2012)", "previouslyFormattedCitation" : "(Hadi et al. 2012)" }, "properties" : { "noteIndex" : 0 }, "schema" : "https://github.com/citation-style-language/schema/raw/master/csl-citation.json" }</w:instrText>
      </w:r>
      <w:r>
        <w:fldChar w:fldCharType="separate"/>
      </w:r>
      <w:r w:rsidRPr="00C92C7E">
        <w:rPr>
          <w:noProof/>
        </w:rPr>
        <w:t xml:space="preserve">Hadi et al. </w:t>
      </w:r>
      <w:r>
        <w:rPr>
          <w:noProof/>
        </w:rPr>
        <w:t>(</w:t>
      </w:r>
      <w:r w:rsidRPr="00C92C7E">
        <w:rPr>
          <w:noProof/>
        </w:rPr>
        <w:t>2012)</w:t>
      </w:r>
      <w:r>
        <w:fldChar w:fldCharType="end"/>
      </w:r>
      <w:r>
        <w:t xml:space="preserve"> coloured 40 % of the particles, and observed mixing over a time series.  In </w:t>
      </w:r>
      <w:r>
        <w:fldChar w:fldCharType="begin"/>
      </w:r>
      <w:r>
        <w:instrText xml:space="preserve"> REF _Ref448996321 \h  \* MERGEFORMAT </w:instrText>
      </w:r>
      <w:r>
        <w:fldChar w:fldCharType="separate"/>
      </w:r>
      <w:r w:rsidR="005D3AE0">
        <w:t xml:space="preserve">Figure </w:t>
      </w:r>
      <w:r w:rsidR="005D3AE0">
        <w:rPr>
          <w:noProof/>
        </w:rPr>
        <w:t>3</w:t>
      </w:r>
      <w:r w:rsidR="005D3AE0">
        <w:rPr>
          <w:noProof/>
        </w:rPr>
        <w:noBreakHyphen/>
        <w:t>21</w:t>
      </w:r>
      <w:r>
        <w:fldChar w:fldCharType="end"/>
      </w:r>
      <w:r>
        <w:t xml:space="preserve"> it can be seen that at 3.0 m/s superficial gas velocity, it took only 3 seconds for the pulsed flow fluidisation regime at 3 Hz to mix, whilst the continuous flow regime took over 10 seconds.  Even after 180 seconds, the continuous flow bed exhibited a ‘dead zone’ next to the bed plate that had not mixed at all.  This is attributed by the authors to the cohesive nature of some of the particles which defluidise easily under continuous fluidisation.  </w:t>
      </w:r>
    </w:p>
    <w:p w14:paraId="1D4BE239" w14:textId="77777777" w:rsidR="008168D8" w:rsidRDefault="008168D8" w:rsidP="00EA5CD1">
      <w:pPr>
        <w:spacing w:line="276" w:lineRule="auto"/>
        <w:jc w:val="center"/>
      </w:pPr>
      <w:r>
        <w:rPr>
          <w:noProof/>
          <w:lang w:eastAsia="en-GB"/>
        </w:rPr>
        <w:drawing>
          <wp:inline distT="0" distB="0" distL="0" distR="0" wp14:anchorId="3CF29FC0" wp14:editId="309C395D">
            <wp:extent cx="3593616" cy="5557421"/>
            <wp:effectExtent l="0" t="0" r="6985" b="5715"/>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8 - Hadi.jpeg"/>
                    <pic:cNvPicPr/>
                  </pic:nvPicPr>
                  <pic:blipFill rotWithShape="1">
                    <a:blip r:embed="rId57" cstate="print">
                      <a:extLst>
                        <a:ext uri="{28A0092B-C50C-407E-A947-70E740481C1C}">
                          <a14:useLocalDpi xmlns:a14="http://schemas.microsoft.com/office/drawing/2010/main" val="0"/>
                        </a:ext>
                      </a:extLst>
                    </a:blip>
                    <a:srcRect t="1" b="-161"/>
                    <a:stretch/>
                  </pic:blipFill>
                  <pic:spPr bwMode="auto">
                    <a:xfrm>
                      <a:off x="0" y="0"/>
                      <a:ext cx="3603577" cy="5572825"/>
                    </a:xfrm>
                    <a:prstGeom prst="rect">
                      <a:avLst/>
                    </a:prstGeom>
                    <a:ln>
                      <a:noFill/>
                    </a:ln>
                    <a:extLst>
                      <a:ext uri="{53640926-AAD7-44D8-BBD7-CCE9431645EC}">
                        <a14:shadowObscured xmlns:a14="http://schemas.microsoft.com/office/drawing/2010/main"/>
                      </a:ext>
                    </a:extLst>
                  </pic:spPr>
                </pic:pic>
              </a:graphicData>
            </a:graphic>
          </wp:inline>
        </w:drawing>
      </w:r>
    </w:p>
    <w:p w14:paraId="033262FA" w14:textId="05D09F32" w:rsidR="008168D8" w:rsidRDefault="008168D8" w:rsidP="00EA5CD1">
      <w:pPr>
        <w:pStyle w:val="Caption"/>
        <w:spacing w:line="276" w:lineRule="auto"/>
      </w:pPr>
      <w:bookmarkStart w:id="186" w:name="_Ref448996321"/>
      <w:bookmarkStart w:id="187" w:name="_Toc474686594"/>
      <w:r>
        <w:t xml:space="preserve">Figure </w:t>
      </w:r>
      <w:fldSimple w:instr=" STYLEREF 1 \s ">
        <w:r w:rsidR="005D3AE0">
          <w:rPr>
            <w:noProof/>
          </w:rPr>
          <w:t>3</w:t>
        </w:r>
      </w:fldSimple>
      <w:r w:rsidR="00F02E7D">
        <w:noBreakHyphen/>
      </w:r>
      <w:fldSimple w:instr=" SEQ Figure \* ARABIC \s 1 ">
        <w:r w:rsidR="005D3AE0">
          <w:rPr>
            <w:noProof/>
          </w:rPr>
          <w:t>21</w:t>
        </w:r>
      </w:fldSimple>
      <w:bookmarkEnd w:id="186"/>
      <w:r>
        <w:t xml:space="preserve">.  Coloured particle mixing over time series, left: continuous flow fluidisation, right: pulsed flow fluidisation </w:t>
      </w:r>
      <w:r>
        <w:fldChar w:fldCharType="begin" w:fldLock="1"/>
      </w:r>
      <w:r w:rsidR="00D37BCC">
        <w:instrText>ADDIN CSL_CITATION { "citationItems" : [ { "id" : "ITEM-1", "itemData" : { "DOI" : "10.1021/ie200933k", "ISSN" : "0888-5885", "author" : [ { "dropping-particle" : "", "family" : "Hadi", "given" : "Bashar", "non-dropping-particle" : "", "parse-names" : false, "suffix" : "" }, { "dropping-particle" : "", "family" : "Ommen", "given" : "J. Ruud", "non-dropping-particle" : "van", "parse-names" : false, "suffix" : "" }, { "dropping-particle" : "", "family" : "Coppens", "given" : "Marc-Olivier", "non-dropping-particle" : "", "parse-names" : false, "suffix" : "" } ], "container-title" : "Industrial &amp; Engineering Chemistry Research", "id" : "ITEM-1", "issue" : "4", "issued" : { "date-parts" : [ [ "2012", "2" ] ] }, "page" : "1713-1720", "title" : "Enhanced Particle Mixing in Pulsed Fluidized Beds and the Effect of Internals", "type" : "article-journal", "volume" : "51" }, "uris" : [ "http://www.mendeley.com/documents/?uuid=4927529b-d4a8-4c07-8b4c-373b205f8742" ] } ], "mendeley" : { "formattedCitation" : "(Hadi et al. 2012)", "plainTextFormattedCitation" : "(Hadi et al. 2012)", "previouslyFormattedCitation" : "(Hadi et al. 2012)" }, "properties" : { "noteIndex" : 0 }, "schema" : "https://github.com/citation-style-language/schema/raw/master/csl-citation.json" }</w:instrText>
      </w:r>
      <w:r>
        <w:fldChar w:fldCharType="separate"/>
      </w:r>
      <w:r w:rsidR="00352AE9" w:rsidRPr="00352AE9">
        <w:rPr>
          <w:noProof/>
        </w:rPr>
        <w:t>(Hadi et al. 2012)</w:t>
      </w:r>
      <w:r>
        <w:fldChar w:fldCharType="end"/>
      </w:r>
      <w:r>
        <w:t>.</w:t>
      </w:r>
      <w:bookmarkEnd w:id="187"/>
    </w:p>
    <w:p w14:paraId="6467D3EA" w14:textId="77777777" w:rsidR="008E62A3" w:rsidRDefault="008E62A3" w:rsidP="00EA5CD1">
      <w:pPr>
        <w:spacing w:line="276" w:lineRule="auto"/>
      </w:pPr>
    </w:p>
    <w:p w14:paraId="3F0BC220" w14:textId="770B1B25" w:rsidR="00CC1F0D" w:rsidRDefault="00CC1F0D" w:rsidP="00EA5CD1">
      <w:pPr>
        <w:spacing w:line="276" w:lineRule="auto"/>
      </w:pPr>
      <w:r>
        <w:t xml:space="preserve">The same method was used by </w:t>
      </w:r>
      <w:r w:rsidRPr="00C30971">
        <w:fldChar w:fldCharType="begin" w:fldLock="1"/>
      </w:r>
      <w:r w:rsidR="00D37BCC">
        <w:instrText>ADDIN CSL_CITATION { "citationItems" : [ { "id" : "ITEM-1", "itemData" : { "DOI" : "10.1021/ie800458h", "ISSN" : "0888-5885", "author" : [ { "dropping-particle" : "", "family" : "Akhavan", "given" : "Ali", "non-dropping-particle" : "", "parse-names" : false, "suffix" : "" }, { "dropping-particle" : "", "family" : "Ommen", "given" : "J. Ruud", "non-dropping-particle" : "van", "parse-names" : false, "suffix" : "" }, { "dropping-particle" : "", "family" : "Nijenhuis", "given" : "John", "non-dropping-particle" : "", "parse-names" : false, "suffix" : "" }, { "dropping-particle" : "", "family" : "Wang", "given" : "Xiao S.", "non-dropping-particle" : "", "parse-names" : false, "suffix" : "" }, { "dropping-particle" : "", "family" : "Coppens", "given" : "Marc-Olivier", "non-dropping-particle" : "", "parse-names" : false, "suffix" : "" }, { "dropping-particle" : "", "family" : "Rhodes", "given" : "Martin J.", "non-dropping-particle" : "", "parse-names" : false, "suffix" : "" } ], "container-title" : "Industrial &amp; Engineering Chemistry Research", "id" : "ITEM-1", "issue" : "1", "issued" : { "date-parts" : [ [ "2009", "1", "7" ] ] }, "page" : "302-309", "title" : "Improved drying in a pulsation-assisted fluidized bed", "type" : "article-journal", "volume" : "48" }, "uris" : [ "http://www.mendeley.com/documents/?uuid=8ea71386-756c-4bac-a666-47140efd4497" ] } ], "mendeley" : { "formattedCitation" : "(Akhavan et al. 2009)", "manualFormatting" : "Akhavan et al. (2009)", "plainTextFormattedCitation" : "(Akhavan et al. 2009)", "previouslyFormattedCitation" : "(Akhavan et al. 2009)" }, "properties" : { "noteIndex" : 0 }, "schema" : "https://github.com/citation-style-language/schema/raw/master/csl-citation.json" }</w:instrText>
      </w:r>
      <w:r w:rsidRPr="00C30971">
        <w:fldChar w:fldCharType="separate"/>
      </w:r>
      <w:r w:rsidRPr="00C92C7E">
        <w:rPr>
          <w:noProof/>
        </w:rPr>
        <w:t xml:space="preserve">Akhavan et al. </w:t>
      </w:r>
      <w:r>
        <w:rPr>
          <w:noProof/>
        </w:rPr>
        <w:t>(</w:t>
      </w:r>
      <w:r w:rsidRPr="00C92C7E">
        <w:rPr>
          <w:noProof/>
        </w:rPr>
        <w:t>2009)</w:t>
      </w:r>
      <w:r w:rsidRPr="00C30971">
        <w:fldChar w:fldCharType="end"/>
      </w:r>
      <w:r w:rsidRPr="00C30971">
        <w:t xml:space="preserve">, </w:t>
      </w:r>
      <w:r>
        <w:t xml:space="preserve">who mixed Group B particles.  </w:t>
      </w:r>
      <w:r w:rsidRPr="00C30971">
        <w:t xml:space="preserve">To study the effect of pulsation-assisted fluidisation on mixing characteristics, half of the </w:t>
      </w:r>
      <w:r>
        <w:t xml:space="preserve">pharmaceutical placebo </w:t>
      </w:r>
      <w:r w:rsidRPr="00C30971">
        <w:t>material was dyed a strong blue colour and loaded into the bed with a layer of undyed white particles on top</w:t>
      </w:r>
      <w:r>
        <w:t xml:space="preserve">, </w:t>
      </w:r>
      <w:r w:rsidRPr="00C30971">
        <w:t xml:space="preserve">creating a clear line between the two colours, in a similar method to </w:t>
      </w:r>
      <w:r w:rsidRPr="00C30971">
        <w:fldChar w:fldCharType="begin" w:fldLock="1"/>
      </w:r>
      <w:r w:rsidR="00D37BCC">
        <w:instrText>ADDIN CSL_CITATION { "citationItems" : [ { "id" : "ITEM-1", "itemData" : { "DOI" : "10.1021/ie200933k", "ISSN" : "0888-5885", "author" : [ { "dropping-particle" : "", "family" : "Hadi", "given" : "Bashar", "non-dropping-particle" : "", "parse-names" : false, "suffix" : "" }, { "dropping-particle" : "", "family" : "Ommen", "given" : "J. Ruud", "non-dropping-particle" : "van", "parse-names" : false, "suffix" : "" }, { "dropping-particle" : "", "family" : "Coppens", "given" : "Marc-Olivier", "non-dropping-particle" : "", "parse-names" : false, "suffix" : "" } ], "container-title" : "Industrial &amp; Engineering Chemistry Research", "id" : "ITEM-1", "issue" : "4", "issued" : { "date-parts" : [ [ "2012", "2" ] ] }, "page" : "1713-1720", "title" : "Enhanced Particle Mixing in Pulsed Fluidized Beds and the Effect of Internals", "type" : "article-journal", "volume" : "51" }, "uris" : [ "http://www.mendeley.com/documents/?uuid=4927529b-d4a8-4c07-8b4c-373b205f8742" ] } ], "mendeley" : { "formattedCitation" : "(Hadi et al. 2012)", "manualFormatting" : "Hadi et al. (2012)", "plainTextFormattedCitation" : "(Hadi et al. 2012)", "previouslyFormattedCitation" : "(Hadi et al. 2012)" }, "properties" : { "noteIndex" : 0 }, "schema" : "https://github.com/citation-style-language/schema/raw/master/csl-citation.json" }</w:instrText>
      </w:r>
      <w:r w:rsidRPr="00C30971">
        <w:fldChar w:fldCharType="separate"/>
      </w:r>
      <w:r w:rsidRPr="00C30971">
        <w:rPr>
          <w:noProof/>
        </w:rPr>
        <w:t>Hadi et al. (2012)</w:t>
      </w:r>
      <w:r w:rsidRPr="00C30971">
        <w:fldChar w:fldCharType="end"/>
      </w:r>
      <w:r w:rsidRPr="00C30971">
        <w:t xml:space="preserve">. Although </w:t>
      </w:r>
      <w:r>
        <w:t>the authors</w:t>
      </w:r>
      <w:r w:rsidRPr="00C30971">
        <w:t xml:space="preserve"> </w:t>
      </w:r>
      <w:r>
        <w:t xml:space="preserve">also </w:t>
      </w:r>
      <w:r w:rsidRPr="00C30971">
        <w:t xml:space="preserve">do not quantitatively measure mixing of the two colours, the </w:t>
      </w:r>
      <w:r w:rsidRPr="00C30971">
        <w:lastRenderedPageBreak/>
        <w:t>observations in a time series</w:t>
      </w:r>
      <w:r>
        <w:t xml:space="preserve"> </w:t>
      </w:r>
      <w:r w:rsidRPr="00C30971">
        <w:t>of the line between white and blue particles with identical parameters, save for the addition of pulsation, demonstrates the improvement in mixing found in the pulsation-assisted fluidisation regime (</w:t>
      </w:r>
      <w:r>
        <w:fldChar w:fldCharType="begin"/>
      </w:r>
      <w:r>
        <w:instrText xml:space="preserve"> REF _Ref448996408 \h  \* MERGEFORMAT </w:instrText>
      </w:r>
      <w:r>
        <w:fldChar w:fldCharType="separate"/>
      </w:r>
      <w:r w:rsidR="005D3AE0">
        <w:t xml:space="preserve">Figure </w:t>
      </w:r>
      <w:r w:rsidR="005D3AE0">
        <w:rPr>
          <w:noProof/>
        </w:rPr>
        <w:t>3</w:t>
      </w:r>
      <w:r w:rsidR="005D3AE0">
        <w:rPr>
          <w:noProof/>
        </w:rPr>
        <w:noBreakHyphen/>
        <w:t>22</w:t>
      </w:r>
      <w:r>
        <w:fldChar w:fldCharType="end"/>
      </w:r>
      <w:r w:rsidRPr="00C30971">
        <w:t xml:space="preserve">). </w:t>
      </w:r>
      <w:r w:rsidRPr="00C30971">
        <w:fldChar w:fldCharType="begin" w:fldLock="1"/>
      </w:r>
      <w:r w:rsidR="00D37BCC">
        <w:instrText>ADDIN CSL_CITATION { "citationItems" : [ { "id" : "ITEM-1", "itemData" : { "DOI" : "10.1021/ie800458h", "ISSN" : "0888-5885", "author" : [ { "dropping-particle" : "", "family" : "Akhavan", "given" : "Ali", "non-dropping-particle" : "", "parse-names" : false, "suffix" : "" }, { "dropping-particle" : "", "family" : "Ommen", "given" : "J. Ruud", "non-dropping-particle" : "van", "parse-names" : false, "suffix" : "" }, { "dropping-particle" : "", "family" : "Nijenhuis", "given" : "John", "non-dropping-particle" : "", "parse-names" : false, "suffix" : "" }, { "dropping-particle" : "", "family" : "Wang", "given" : "Xiao S.", "non-dropping-particle" : "", "parse-names" : false, "suffix" : "" }, { "dropping-particle" : "", "family" : "Coppens", "given" : "Marc-Olivier", "non-dropping-particle" : "", "parse-names" : false, "suffix" : "" }, { "dropping-particle" : "", "family" : "Rhodes", "given" : "Martin J.", "non-dropping-particle" : "", "parse-names" : false, "suffix" : "" } ], "container-title" : "Industrial &amp; Engineering Chemistry Research", "id" : "ITEM-1", "issue" : "1", "issued" : { "date-parts" : [ [ "2009", "1", "7" ] ] }, "page" : "302-309", "title" : "Improved drying in a pulsation-assisted fluidized bed", "type" : "article-journal", "volume" : "48" }, "uris" : [ "http://www.mendeley.com/documents/?uuid=8ea71386-756c-4bac-a666-47140efd4497" ] } ], "mendeley" : { "formattedCitation" : "(Akhavan et al. 2009)", "manualFormatting" : "Akhavan et al. (2009)", "plainTextFormattedCitation" : "(Akhavan et al. 2009)", "previouslyFormattedCitation" : "(Akhavan et al. 2009)" }, "properties" : { "noteIndex" : 0 }, "schema" : "https://github.com/citation-style-language/schema/raw/master/csl-citation.json" }</w:instrText>
      </w:r>
      <w:r w:rsidRPr="00C30971">
        <w:fldChar w:fldCharType="separate"/>
      </w:r>
      <w:r w:rsidRPr="00C30971">
        <w:rPr>
          <w:noProof/>
        </w:rPr>
        <w:t>Akhavan et al. (2009)</w:t>
      </w:r>
      <w:r w:rsidRPr="00C30971">
        <w:fldChar w:fldCharType="end"/>
      </w:r>
      <w:r w:rsidRPr="00C30971">
        <w:t xml:space="preserve"> attribute this improvement in mixing and the sudden pressure drop seen in the pulsation-assisted regime to the initial bed moisture content. Group B particles, particularly when wet</w:t>
      </w:r>
      <w:r>
        <w:t>,</w:t>
      </w:r>
      <w:r w:rsidRPr="00C30971">
        <w:t xml:space="preserve"> </w:t>
      </w:r>
      <w:r>
        <w:t xml:space="preserve">can </w:t>
      </w:r>
      <w:r w:rsidRPr="00C30971">
        <w:t xml:space="preserve">demonstrate agglomeration characteristics, resulting in cracking and channelling within the bed. </w:t>
      </w:r>
      <w:r w:rsidRPr="00C30971">
        <w:fldChar w:fldCharType="begin" w:fldLock="1"/>
      </w:r>
      <w:r w:rsidR="00D37BCC">
        <w:instrText>ADDIN CSL_CITATION { "citationItems" : [ { "id" : "ITEM-1", "itemData" : { "DOI" : "10.1021/ie800458h", "ISSN" : "0888-5885", "author" : [ { "dropping-particle" : "", "family" : "Akhavan", "given" : "Ali", "non-dropping-particle" : "", "parse-names" : false, "suffix" : "" }, { "dropping-particle" : "", "family" : "Ommen", "given" : "J. Ruud", "non-dropping-particle" : "van", "parse-names" : false, "suffix" : "" }, { "dropping-particle" : "", "family" : "Nijenhuis", "given" : "John", "non-dropping-particle" : "", "parse-names" : false, "suffix" : "" }, { "dropping-particle" : "", "family" : "Wang", "given" : "Xiao S.", "non-dropping-particle" : "", "parse-names" : false, "suffix" : "" }, { "dropping-particle" : "", "family" : "Coppens", "given" : "Marc-Olivier", "non-dropping-particle" : "", "parse-names" : false, "suffix" : "" }, { "dropping-particle" : "", "family" : "Rhodes", "given" : "Martin J.", "non-dropping-particle" : "", "parse-names" : false, "suffix" : "" } ], "container-title" : "Industrial &amp; Engineering Chemistry Research", "id" : "ITEM-1", "issue" : "1", "issued" : { "date-parts" : [ [ "2009", "1", "7" ] ] }, "page" : "302-309", "title" : "Improved drying in a pulsation-assisted fluidized bed", "type" : "article-journal", "volume" : "48" }, "uris" : [ "http://www.mendeley.com/documents/?uuid=8ea71386-756c-4bac-a666-47140efd4497" ] } ], "mendeley" : { "formattedCitation" : "(Akhavan et al. 2009)", "manualFormatting" : "Akhavan et al. (2009)", "plainTextFormattedCitation" : "(Akhavan et al. 2009)", "previouslyFormattedCitation" : "(Akhavan et al. 2009)" }, "properties" : { "noteIndex" : 0 }, "schema" : "https://github.com/citation-style-language/schema/raw/master/csl-citation.json" }</w:instrText>
      </w:r>
      <w:r w:rsidRPr="00C30971">
        <w:fldChar w:fldCharType="separate"/>
      </w:r>
      <w:r w:rsidRPr="00C92C7E">
        <w:rPr>
          <w:noProof/>
        </w:rPr>
        <w:t xml:space="preserve">Akhavan et al. </w:t>
      </w:r>
      <w:r>
        <w:rPr>
          <w:noProof/>
        </w:rPr>
        <w:t>(</w:t>
      </w:r>
      <w:r w:rsidRPr="00C92C7E">
        <w:rPr>
          <w:noProof/>
        </w:rPr>
        <w:t>2009)</w:t>
      </w:r>
      <w:r w:rsidRPr="00C30971">
        <w:fldChar w:fldCharType="end"/>
      </w:r>
      <w:r w:rsidRPr="00C30971">
        <w:t xml:space="preserve"> suggest that the improvement in mixing seen in the pulsation-assisted regime, where thorough mixing was observed in a few seconds compared to 70 minutes for the continuous regime, reduces the lifespan of the initial agglomerates</w:t>
      </w:r>
      <w:r>
        <w:t xml:space="preserve">.  </w:t>
      </w:r>
      <w:r w:rsidRPr="00C30971">
        <w:t>Th</w:t>
      </w:r>
      <w:r>
        <w:t>e</w:t>
      </w:r>
      <w:r w:rsidRPr="00C30971">
        <w:t xml:space="preserve"> reduction in agglomerates allow</w:t>
      </w:r>
      <w:r>
        <w:t xml:space="preserve">ed </w:t>
      </w:r>
      <w:r w:rsidRPr="00C30971">
        <w:t xml:space="preserve">evaporation of surface moisture </w:t>
      </w:r>
      <w:r>
        <w:t xml:space="preserve">from </w:t>
      </w:r>
      <w:r w:rsidRPr="00C30971">
        <w:t xml:space="preserve">a larger proportion of the particles in the bed. </w:t>
      </w:r>
    </w:p>
    <w:p w14:paraId="41230D09" w14:textId="77777777" w:rsidR="008168D8" w:rsidRPr="00C30971" w:rsidRDefault="008168D8" w:rsidP="00EA5CD1">
      <w:pPr>
        <w:spacing w:line="276" w:lineRule="auto"/>
        <w:jc w:val="center"/>
      </w:pPr>
      <w:r>
        <w:rPr>
          <w:noProof/>
          <w:lang w:eastAsia="en-GB"/>
        </w:rPr>
        <w:drawing>
          <wp:inline distT="0" distB="0" distL="0" distR="0" wp14:anchorId="40429D99" wp14:editId="74516D17">
            <wp:extent cx="3874625" cy="3957127"/>
            <wp:effectExtent l="0" t="0" r="0" b="571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9 - Akhaven.jpe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882220" cy="3964884"/>
                    </a:xfrm>
                    <a:prstGeom prst="rect">
                      <a:avLst/>
                    </a:prstGeom>
                  </pic:spPr>
                </pic:pic>
              </a:graphicData>
            </a:graphic>
          </wp:inline>
        </w:drawing>
      </w:r>
    </w:p>
    <w:p w14:paraId="78B7E0B7" w14:textId="3AF35072" w:rsidR="008168D8" w:rsidRPr="00C30971" w:rsidRDefault="008168D8" w:rsidP="00EA5CD1">
      <w:pPr>
        <w:pStyle w:val="Caption"/>
        <w:spacing w:line="276" w:lineRule="auto"/>
      </w:pPr>
      <w:bookmarkStart w:id="188" w:name="_Ref448996408"/>
      <w:bookmarkStart w:id="189" w:name="_Toc474686595"/>
      <w:r>
        <w:t xml:space="preserve">Figure </w:t>
      </w:r>
      <w:fldSimple w:instr=" STYLEREF 1 \s ">
        <w:r w:rsidR="005D3AE0">
          <w:rPr>
            <w:noProof/>
          </w:rPr>
          <w:t>3</w:t>
        </w:r>
      </w:fldSimple>
      <w:r w:rsidR="00F02E7D">
        <w:noBreakHyphen/>
      </w:r>
      <w:fldSimple w:instr=" SEQ Figure \* ARABIC \s 1 ">
        <w:r w:rsidR="005D3AE0">
          <w:rPr>
            <w:noProof/>
          </w:rPr>
          <w:t>22</w:t>
        </w:r>
      </w:fldSimple>
      <w:bookmarkEnd w:id="188"/>
      <w:r w:rsidRPr="00C30971">
        <w:t xml:space="preserve">. Comparison of mixing capacity for continuous (left) and pulsed </w:t>
      </w:r>
      <w:r>
        <w:t>(right) fluidisation regimes,</w:t>
      </w:r>
      <w:r w:rsidRPr="00C30971">
        <w:t xml:space="preserve"> </w:t>
      </w:r>
      <w:r>
        <w:t xml:space="preserve">f </w:t>
      </w:r>
      <w:r w:rsidR="00CC1F0D">
        <w:t xml:space="preserve">= </w:t>
      </w:r>
      <w:r w:rsidRPr="00C30971">
        <w:t>3 Hz, U</w:t>
      </w:r>
      <w:r w:rsidR="00CC1F0D">
        <w:t xml:space="preserve"> =</w:t>
      </w:r>
      <w:r w:rsidRPr="00C30971">
        <w:t xml:space="preserve"> 0.3</w:t>
      </w:r>
      <w:r>
        <w:t xml:space="preserve"> </w:t>
      </w:r>
      <w:r w:rsidRPr="00C30971">
        <w:t xml:space="preserve">m/s </w:t>
      </w:r>
      <w:r w:rsidRPr="00C30971">
        <w:fldChar w:fldCharType="begin" w:fldLock="1"/>
      </w:r>
      <w:r w:rsidR="00D37BCC">
        <w:instrText>ADDIN CSL_CITATION { "citationItems" : [ { "id" : "ITEM-1", "itemData" : { "DOI" : "10.1021/ie800458h", "ISSN" : "0888-5885", "author" : [ { "dropping-particle" : "", "family" : "Akhavan", "given" : "Ali", "non-dropping-particle" : "", "parse-names" : false, "suffix" : "" }, { "dropping-particle" : "", "family" : "Ommen", "given" : "J. Ruud", "non-dropping-particle" : "van", "parse-names" : false, "suffix" : "" }, { "dropping-particle" : "", "family" : "Nijenhuis", "given" : "John", "non-dropping-particle" : "", "parse-names" : false, "suffix" : "" }, { "dropping-particle" : "", "family" : "Wang", "given" : "Xiao S.", "non-dropping-particle" : "", "parse-names" : false, "suffix" : "" }, { "dropping-particle" : "", "family" : "Coppens", "given" : "Marc-Olivier", "non-dropping-particle" : "", "parse-names" : false, "suffix" : "" }, { "dropping-particle" : "", "family" : "Rhodes", "given" : "Martin J.", "non-dropping-particle" : "", "parse-names" : false, "suffix" : "" } ], "container-title" : "Industrial &amp; Engineering Chemistry Research", "id" : "ITEM-1", "issue" : "1", "issued" : { "date-parts" : [ [ "2009", "1", "7" ] ] }, "page" : "302-309", "title" : "Improved drying in a pulsation-assisted fluidized bed", "type" : "article-journal", "volume" : "48" }, "uris" : [ "http://www.mendeley.com/documents/?uuid=8ea71386-756c-4bac-a666-47140efd4497" ] } ], "mendeley" : { "formattedCitation" : "(Akhavan et al. 2009)", "plainTextFormattedCitation" : "(Akhavan et al. 2009)", "previouslyFormattedCitation" : "(Akhavan et al. 2009)" }, "properties" : { "noteIndex" : 0 }, "schema" : "https://github.com/citation-style-language/schema/raw/master/csl-citation.json" }</w:instrText>
      </w:r>
      <w:r w:rsidRPr="00C30971">
        <w:fldChar w:fldCharType="separate"/>
      </w:r>
      <w:r w:rsidR="00352AE9" w:rsidRPr="00352AE9">
        <w:rPr>
          <w:noProof/>
        </w:rPr>
        <w:t>(Akhavan et al. 2009)</w:t>
      </w:r>
      <w:r w:rsidRPr="00C30971">
        <w:fldChar w:fldCharType="end"/>
      </w:r>
      <w:r>
        <w:t>.</w:t>
      </w:r>
      <w:bookmarkEnd w:id="189"/>
    </w:p>
    <w:p w14:paraId="417E1017" w14:textId="77777777" w:rsidR="00C73526" w:rsidRDefault="00C73526" w:rsidP="00C73526">
      <w:pPr>
        <w:spacing w:before="0" w:line="240" w:lineRule="auto"/>
      </w:pPr>
    </w:p>
    <w:p w14:paraId="4134D380" w14:textId="7B1A2F74" w:rsidR="00CC1F0D" w:rsidRDefault="00CC1F0D" w:rsidP="00EA5CD1">
      <w:pPr>
        <w:spacing w:line="276" w:lineRule="auto"/>
      </w:pPr>
      <w:r w:rsidRPr="00480015">
        <w:t xml:space="preserve">In a study on the wet hydrodynamic behaviour and drying kinetics of </w:t>
      </w:r>
      <w:r>
        <w:t>0.8 mm diameter Group D sawdust</w:t>
      </w:r>
      <w:r w:rsidRPr="00480015">
        <w:t xml:space="preserve">, </w:t>
      </w:r>
      <w:r w:rsidRPr="00480015">
        <w:fldChar w:fldCharType="begin" w:fldLock="1"/>
      </w:r>
      <w:r w:rsidR="00D37BCC">
        <w:instrText>ADDIN CSL_CITATION { "citationItems" : [ { "id" : "ITEM-1", "itemData" : { "DOI" : "10.1080/07373930801929508", "ISSN" : "0737-3937", "author" : [ { "dropping-particle" : "", "family" : "Reyes", "given" : "A.", "non-dropping-particle" : "", "parse-names" : false, "suffix" : "" }, { "dropping-particle" : "", "family" : "Vega", "given" : "R.", "non-dropping-particle" : "", "parse-names" : false, "suffix" : "" }, { "dropping-particle" : "", "family" : "Garc\u00eda", "given" : "G.", "non-dropping-particle" : "", "parse-names" : false, "suffix" : "" } ], "container-title" : "Drying Technology", "id" : "ITEM-1", "issue" : "4", "issued" : { "date-parts" : [ [ "2008", "3", "26" ] ] }, "page" : "476-486", "title" : "Drying sawdust in a pulsed fluidized bed", "type" : "article-journal", "volume" : "26" }, "uris" : [ "http://www.mendeley.com/documents/?uuid=2c63c816-3aad-44e3-89fc-cc743fae446e" ] } ], "mendeley" : { "formattedCitation" : "(Reyes et al. 2008)", "manualFormatting" : "Reyes et al. (2008)", "plainTextFormattedCitation" : "(Reyes et al. 2008)", "previouslyFormattedCitation" : "(Reyes et al. 2008)" }, "properties" : { "noteIndex" : 0 }, "schema" : "https://github.com/citation-style-language/schema/raw/master/csl-citation.json" }</w:instrText>
      </w:r>
      <w:r w:rsidRPr="00480015">
        <w:fldChar w:fldCharType="separate"/>
      </w:r>
      <w:r w:rsidRPr="00C92C7E">
        <w:rPr>
          <w:noProof/>
        </w:rPr>
        <w:t xml:space="preserve">Reyes et al. </w:t>
      </w:r>
      <w:r>
        <w:rPr>
          <w:noProof/>
        </w:rPr>
        <w:t>(</w:t>
      </w:r>
      <w:r w:rsidRPr="00C92C7E">
        <w:rPr>
          <w:noProof/>
        </w:rPr>
        <w:t>2008)</w:t>
      </w:r>
      <w:r w:rsidRPr="00480015">
        <w:fldChar w:fldCharType="end"/>
      </w:r>
      <w:r w:rsidRPr="00480015">
        <w:t xml:space="preserve"> suggest pulsation as a fundamental component in mixing in wet particle fluidisation, despite the specific pulsation frequency not being found to be a significant factor in their research. When fluidis</w:t>
      </w:r>
      <w:r>
        <w:t>ing sawdust at 65 % moisture content in a 250 mm diameter bed</w:t>
      </w:r>
      <w:r w:rsidRPr="00480015">
        <w:t>, with a rotating disk with a 6</w:t>
      </w:r>
      <w:r>
        <w:t xml:space="preserve"> </w:t>
      </w:r>
      <w:r w:rsidRPr="00480015">
        <w:t>% free section creating a relocating gas strea</w:t>
      </w:r>
      <w:r>
        <w:t>m form of pulsation, the bed</w:t>
      </w:r>
      <w:r w:rsidRPr="00480015">
        <w:t xml:space="preserve"> was seen to exhibit channelling for the first 2 minutes. </w:t>
      </w:r>
      <w:r>
        <w:t xml:space="preserve">The occurrence of channelling </w:t>
      </w:r>
      <w:r w:rsidRPr="00480015">
        <w:t>was increased at greater air velocities</w:t>
      </w:r>
      <w:r>
        <w:t xml:space="preserve"> of </w:t>
      </w:r>
      <w:r w:rsidRPr="00480015">
        <w:t>1.9</w:t>
      </w:r>
      <w:r>
        <w:t xml:space="preserve"> </w:t>
      </w:r>
      <w:r w:rsidRPr="00480015">
        <w:t>m/s</w:t>
      </w:r>
      <w:r>
        <w:t>,</w:t>
      </w:r>
      <w:r w:rsidRPr="00480015">
        <w:t xml:space="preserve"> compared to 1.3 or 1.6</w:t>
      </w:r>
      <w:r>
        <w:t xml:space="preserve"> </w:t>
      </w:r>
      <w:r w:rsidRPr="00480015">
        <w:t>m/s</w:t>
      </w:r>
      <w:r>
        <w:t xml:space="preserve">, </w:t>
      </w:r>
      <w:r w:rsidRPr="00480015">
        <w:t>although no comparison to continuous fluidisation is provided. However, the authors argue the benefit of pulsed airflow for Group B particles lies in increased mixing in the bed,</w:t>
      </w:r>
      <w:r>
        <w:t xml:space="preserve"> as</w:t>
      </w:r>
      <w:r w:rsidRPr="00480015">
        <w:t xml:space="preserve"> seen in the pulsating movement of the particles after </w:t>
      </w:r>
      <w:r w:rsidRPr="00480015">
        <w:lastRenderedPageBreak/>
        <w:t>2 minutes had elapsed.</w:t>
      </w:r>
      <w:r>
        <w:t xml:space="preserve">  </w:t>
      </w:r>
      <w:r w:rsidRPr="0009715C">
        <w:t xml:space="preserve">Using a more unusual fluidised bed process, </w:t>
      </w:r>
      <w:r w:rsidRPr="0009715C">
        <w:fldChar w:fldCharType="begin" w:fldLock="1"/>
      </w:r>
      <w:r w:rsidR="00D37BCC">
        <w:instrText>ADDIN CSL_CITATION { "citationItems" : [ { "id" : "ITEM-1", "itemData" : { "DOI" : "10.1016/j.powtec.2014.06.003", "ISSN" : "00325910", "author" : [ { "dropping-particle" : "", "family" : "Saidi", "given" : "Maysam", "non-dropping-particle" : "", "parse-names" : false, "suffix" : "" }, { "dropping-particle" : "", "family" : "Tabrizi", "given" : "H. B.", "non-dropping-particle" : "", "parse-names" : false, "suffix" : "" }, { "dropping-particle" : "", "family" : "Chaichi", "given" : "Sina", "non-dropping-particle" : "", "parse-names" : false, "suffix" : "" }, { "dropping-particle" : "", "family" : "Dehghani", "given" : "Majid", "non-dropping-particle" : "", "parse-names" : false, "suffix" : "" } ], "container-title" : "Powder Technology", "id" : "ITEM-1", "issued" : { "date-parts" : [ [ "2014", "9" ] ] }, "page" : "570-576", "publisher" : "Elsevier B.V.", "title" : "Pulsating flow effect on the segregation of binary particles in a gas\u2013solid fluidized bed", "type" : "article-journal", "volume" : "264" }, "uris" : [ "http://www.mendeley.com/documents/?uuid=6c007544-293d-4116-ad04-fc19a464a17c" ] } ], "mendeley" : { "formattedCitation" : "(Saidi et al. 2014)", "manualFormatting" : "Saidi et al. (2014)", "plainTextFormattedCitation" : "(Saidi et al. 2014)", "previouslyFormattedCitation" : "(Saidi et al. 2014)" }, "properties" : { "noteIndex" : 0 }, "schema" : "https://github.com/citation-style-language/schema/raw/master/csl-citation.json" }</w:instrText>
      </w:r>
      <w:r w:rsidRPr="0009715C">
        <w:fldChar w:fldCharType="separate"/>
      </w:r>
      <w:r w:rsidRPr="00C92C7E">
        <w:rPr>
          <w:noProof/>
        </w:rPr>
        <w:t xml:space="preserve">Saidi et al. </w:t>
      </w:r>
      <w:r>
        <w:rPr>
          <w:noProof/>
        </w:rPr>
        <w:t>(</w:t>
      </w:r>
      <w:r w:rsidRPr="00C92C7E">
        <w:rPr>
          <w:noProof/>
        </w:rPr>
        <w:t>2014)</w:t>
      </w:r>
      <w:r w:rsidRPr="0009715C">
        <w:fldChar w:fldCharType="end"/>
      </w:r>
      <w:r w:rsidRPr="0009715C">
        <w:t xml:space="preserve"> studied the segregation of a mixture of Group B and D particles under continuous, partial pulsation and pulsed flow.  They found that pulsed flow on its own was the most efficient at separating the mixture, with continuous flow the least effective.  </w:t>
      </w:r>
    </w:p>
    <w:p w14:paraId="22A2BBA1" w14:textId="77777777" w:rsidR="008168D8" w:rsidRPr="00480015" w:rsidRDefault="008168D8" w:rsidP="00EA5CD1">
      <w:pPr>
        <w:spacing w:line="276" w:lineRule="auto"/>
      </w:pPr>
    </w:p>
    <w:p w14:paraId="5804D911" w14:textId="77777777" w:rsidR="008168D8" w:rsidRPr="00F35C5F" w:rsidRDefault="008168D8" w:rsidP="00EA5CD1">
      <w:pPr>
        <w:pStyle w:val="Heading3"/>
        <w:numPr>
          <w:ilvl w:val="2"/>
          <w:numId w:val="2"/>
        </w:numPr>
        <w:spacing w:before="120" w:after="0" w:line="276" w:lineRule="auto"/>
        <w:jc w:val="both"/>
      </w:pPr>
      <w:bookmarkStart w:id="190" w:name="_Toc356902194"/>
      <w:bookmarkStart w:id="191" w:name="_Toc368481235"/>
      <w:bookmarkStart w:id="192" w:name="_Toc474696380"/>
      <w:bookmarkEnd w:id="183"/>
      <w:bookmarkEnd w:id="184"/>
      <w:r w:rsidRPr="00F35C5F">
        <w:t>3.</w:t>
      </w:r>
      <w:r>
        <w:t>4.5</w:t>
      </w:r>
      <w:r w:rsidRPr="00F35C5F">
        <w:t xml:space="preserve"> </w:t>
      </w:r>
      <w:r>
        <w:tab/>
      </w:r>
      <w:r w:rsidRPr="00F35C5F">
        <w:t>Fluidisation quality</w:t>
      </w:r>
      <w:bookmarkEnd w:id="192"/>
    </w:p>
    <w:p w14:paraId="4D084940" w14:textId="67E54DC8" w:rsidR="008168D8" w:rsidRDefault="008168D8" w:rsidP="00EA5CD1">
      <w:pPr>
        <w:spacing w:line="276" w:lineRule="auto"/>
      </w:pPr>
      <w:r>
        <w:t xml:space="preserve">Fluidisation quality, although noted in a general sense by many researchers, was defined as a quantitative analysis tool by </w:t>
      </w:r>
      <w:r>
        <w:fldChar w:fldCharType="begin" w:fldLock="1"/>
      </w:r>
      <w:r w:rsidR="00D37BCC">
        <w:instrText>ADDIN CSL_CITATION { "citationItems" : [ { "id" : "ITEM-1", "itemData" : { "author" : [ { "dropping-particle" : "", "family" : "Marring", "given" : "E.", "non-dropping-particle" : "", "parse-names" : false, "suffix" : "" }, { "dropping-particle" : "", "family" : "Hoffmann", "given" : "A.C.", "non-dropping-particle" : "", "parse-names" : false, "suffix" : "" }, { "dropping-particle" : "", "family" : "Janssen", "given" : "L.P.B.M.", "non-dropping-particle" : "", "parse-names" : false, "suffix" : "" } ], "container-title" : "Powder Technology", "id" : "ITEM-1", "issue" : "1", "issued" : { "date-parts" : [ [ "1994" ] ] }, "page" : "1-10", "title" : "The effect of vibration on the fluidization behaviour of some cohesive powders", "type" : "article-journal", "volume" : "79" }, "uris" : [ "http://www.mendeley.com/documents/?uuid=0de78538-0d6e-4adb-a466-615b496becb9" ] } ], "mendeley" : { "formattedCitation" : "(Marring et al. 1994)", "manualFormatting" : "Marring et al. (1994)", "plainTextFormattedCitation" : "(Marring et al. 1994)", "previouslyFormattedCitation" : "(Marring et al. 1994)" }, "properties" : { "noteIndex" : 0 }, "schema" : "https://github.com/citation-style-language/schema/raw/master/csl-citation.json" }</w:instrText>
      </w:r>
      <w:r>
        <w:fldChar w:fldCharType="separate"/>
      </w:r>
      <w:r w:rsidRPr="00C92C7E">
        <w:rPr>
          <w:noProof/>
        </w:rPr>
        <w:t xml:space="preserve">Marring et al. </w:t>
      </w:r>
      <w:r>
        <w:rPr>
          <w:noProof/>
        </w:rPr>
        <w:t>(</w:t>
      </w:r>
      <w:r w:rsidRPr="00C92C7E">
        <w:rPr>
          <w:noProof/>
        </w:rPr>
        <w:t>1994)</w:t>
      </w:r>
      <w:r>
        <w:fldChar w:fldCharType="end"/>
      </w:r>
      <w:r>
        <w:t xml:space="preserve">.  The Dimensionless Fluidisation Index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Equation 3-9) represents the ratio between the maximum bed pressure drop equivalent to the weight of the particles per unit cross s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8168D8" w14:paraId="0C610935" w14:textId="77777777" w:rsidTr="008168D8">
        <w:tc>
          <w:tcPr>
            <w:tcW w:w="7479" w:type="dxa"/>
          </w:tcPr>
          <w:p w14:paraId="51EF018D" w14:textId="77777777" w:rsidR="008168D8" w:rsidRPr="006423AA" w:rsidRDefault="00BF4C3A" w:rsidP="00EA5CD1">
            <w:pPr>
              <w:spacing w:after="120" w:line="276" w:lineRule="auto"/>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ΔP</m:t>
                    </m:r>
                  </m:num>
                  <m:den>
                    <m:f>
                      <m:fPr>
                        <m:ctrlPr>
                          <w:rPr>
                            <w:rFonts w:ascii="Cambria Math" w:hAnsi="Cambria Math"/>
                            <w:i/>
                          </w:rPr>
                        </m:ctrlPr>
                      </m:fPr>
                      <m:num>
                        <m:r>
                          <w:rPr>
                            <w:rFonts w:ascii="Cambria Math" w:hAnsi="Cambria Math"/>
                          </w:rPr>
                          <m:t>W</m:t>
                        </m:r>
                      </m:num>
                      <m:den>
                        <m:r>
                          <w:rPr>
                            <w:rFonts w:ascii="Cambria Math" w:hAnsi="Cambria Math"/>
                          </w:rPr>
                          <m:t>S</m:t>
                        </m:r>
                      </m:den>
                    </m:f>
                  </m:den>
                </m:f>
              </m:oMath>
            </m:oMathPara>
          </w:p>
        </w:tc>
        <w:tc>
          <w:tcPr>
            <w:tcW w:w="1763" w:type="dxa"/>
            <w:vAlign w:val="center"/>
          </w:tcPr>
          <w:p w14:paraId="591B6E3D" w14:textId="77777777" w:rsidR="008168D8" w:rsidRDefault="008168D8" w:rsidP="00EA5CD1">
            <w:pPr>
              <w:spacing w:after="120" w:line="276" w:lineRule="auto"/>
              <w:jc w:val="right"/>
            </w:pPr>
            <w:r>
              <w:t>Equation 3-9</w:t>
            </w:r>
          </w:p>
        </w:tc>
      </w:tr>
    </w:tbl>
    <w:p w14:paraId="4C4FA5ED" w14:textId="77777777" w:rsidR="005D3AE0" w:rsidRDefault="008168D8" w:rsidP="005D3AE0">
      <w:pPr>
        <w:pStyle w:val="Caption"/>
        <w:spacing w:line="276" w:lineRule="auto"/>
      </w:pPr>
      <w:r>
        <w:t>where</w:t>
      </w:r>
      <w:r w:rsidRPr="007A5A0B">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w:t>
      </w:r>
      <w:r w:rsidRPr="007A5A0B">
        <w:t xml:space="preserve">dimensionless fluidisation index, </w:t>
      </w:r>
      <m:oMath>
        <m:r>
          <w:rPr>
            <w:rFonts w:ascii="Cambria Math" w:hAnsi="Cambria Math"/>
          </w:rPr>
          <m:t>ΔP</m:t>
        </m:r>
      </m:oMath>
      <w:r w:rsidRPr="007A5A0B">
        <w:t xml:space="preserve"> </w:t>
      </w:r>
      <w:r>
        <w:t xml:space="preserve">is </w:t>
      </w:r>
      <w:r w:rsidRPr="007A5A0B">
        <w:t>bed pressure drop,</w:t>
      </w:r>
      <w:r>
        <w:t xml:space="preserve"> and </w:t>
      </w:r>
      <w:r w:rsidRPr="007A5A0B">
        <w:t xml:space="preserve"> </w:t>
      </w:r>
      <m:oMath>
        <m:f>
          <m:fPr>
            <m:ctrlPr>
              <w:rPr>
                <w:rFonts w:ascii="Cambria Math" w:hAnsi="Cambria Math"/>
                <w:i/>
              </w:rPr>
            </m:ctrlPr>
          </m:fPr>
          <m:num>
            <m:r>
              <w:rPr>
                <w:rFonts w:ascii="Cambria Math" w:hAnsi="Cambria Math"/>
              </w:rPr>
              <m:t>W</m:t>
            </m:r>
          </m:num>
          <m:den>
            <m:r>
              <w:rPr>
                <w:rFonts w:ascii="Cambria Math" w:hAnsi="Cambria Math"/>
              </w:rPr>
              <m:t>S</m:t>
            </m:r>
          </m:den>
        </m:f>
      </m:oMath>
      <w:r w:rsidRPr="007A5A0B">
        <w:t xml:space="preserve"> </w:t>
      </w:r>
      <w:r>
        <w:t>is</w:t>
      </w:r>
      <w:r w:rsidRPr="007A5A0B">
        <w:t xml:space="preserve"> weight of t</w:t>
      </w:r>
      <w:r>
        <w:t>he bed per cross sectional area</w:t>
      </w:r>
      <w:r w:rsidRPr="007A5A0B">
        <w:t xml:space="preserve"> </w:t>
      </w:r>
      <w:r w:rsidRPr="007A5A0B">
        <w:fldChar w:fldCharType="begin" w:fldLock="1"/>
      </w:r>
      <w:r w:rsidR="00D37BCC">
        <w:instrText>ADDIN CSL_CITATION { "citationItems" : [ { "id" : "ITEM-1", "itemData" : { "DOI" : "10.1080/07373930802603466", "ISSN" : "0737-3937", "author" : [ { "dropping-particle" : "", "family" : "Nitz", "given" : "Marcello", "non-dropping-particle" : "", "parse-names" : false, "suffix" : "" }, { "dropping-particle" : "", "family" : "Taranto", "given" : "O.P.", "non-dropping-particle" : "", "parse-names" : false, "suffix" : "" } ], "container-title" : "Drying Technology", "id" : "ITEM-1", "issue" : "2", "issued" : { "date-parts" : [ [ "2009", "2" ] ] }, "page" : "212-219", "title" : "Drying of a porous material in a pulsed fluid bed dryer: the influences of temperature, frequency of pulsation, and air flow rate", "type" : "article-journal", "volume" : "27" }, "uris" : [ "http://www.mendeley.com/documents/?uuid=39f8f7be-eb91-43a8-bd36-deb3789fa11e" ] } ], "mendeley" : { "formattedCitation" : "(Nitz &amp; Taranto 2009)", "plainTextFormattedCitation" : "(Nitz &amp; Taranto 2009)", "previouslyFormattedCitation" : "(Nitz &amp; Taranto 2009)" }, "properties" : { "noteIndex" : 0 }, "schema" : "https://github.com/citation-style-language/schema/raw/master/csl-citation.json" }</w:instrText>
      </w:r>
      <w:r w:rsidRPr="007A5A0B">
        <w:fldChar w:fldCharType="separate"/>
      </w:r>
      <w:r w:rsidR="00352AE9" w:rsidRPr="00352AE9">
        <w:rPr>
          <w:noProof/>
        </w:rPr>
        <w:t>(Nitz &amp; Taranto 2009)</w:t>
      </w:r>
      <w:r w:rsidRPr="007A5A0B">
        <w:fldChar w:fldCharType="end"/>
      </w:r>
      <w:r>
        <w:t xml:space="preserve">.  </w:t>
      </w:r>
      <w:r w:rsidRPr="00175CC9">
        <w:fldChar w:fldCharType="begin" w:fldLock="1"/>
      </w:r>
      <w:r w:rsidR="00D37BCC">
        <w:instrText>ADDIN CSL_CITATION { "citationItems" : [ { "id" : "ITEM-1", "itemData" : { "DOI" : "10.1016/j.jfoodeng.2006.05.025", "ISSN" : "02608774", "author" : [ { "dropping-particle" : "", "family" : "Nitz", "given" : "Marcello", "non-dropping-particle" : "", "parse-names" : false, "suffix" : "" }, { "dropping-particle" : "", "family" : "Taranto", "given" : "O.P.", "non-dropping-particle" : "", "parse-names" : false, "suffix" : "" } ], "container-title" : "Journal of Food Engineering", "id" : "ITEM-1", "issue" : "1", "issued" : { "date-parts" : [ [ "2007", "5" ] ] }, "page" : "249-256", "title" : "Drying of beans in a pulsed fluid bed dryer: drying kinetics, fluid-dynamic study and comparisons with conventional fluidization", "type" : "article-journal", "volume" : "80" }, "uris" : [ "http://www.mendeley.com/documents/?uuid=d9618c90-97b7-4dea-9ce0-370472cbef4f" ] } ], "mendeley" : { "formattedCitation" : "(Nitz &amp; Taranto 2007)", "manualFormatting" : "Nitz &amp; Taranto (2007)", "plainTextFormattedCitation" : "(Nitz &amp; Taranto 2007)", "previouslyFormattedCitation" : "(Nitz &amp; Taranto 2007)" }, "properties" : { "noteIndex" : 0 }, "schema" : "https://github.com/citation-style-language/schema/raw/master/csl-citation.json" }</w:instrText>
      </w:r>
      <w:r w:rsidRPr="00175CC9">
        <w:fldChar w:fldCharType="separate"/>
      </w:r>
      <w:r w:rsidRPr="00C92C7E">
        <w:rPr>
          <w:noProof/>
        </w:rPr>
        <w:t xml:space="preserve">Nitz &amp; Taranto </w:t>
      </w:r>
      <w:r>
        <w:rPr>
          <w:noProof/>
        </w:rPr>
        <w:t>(</w:t>
      </w:r>
      <w:r w:rsidRPr="00C92C7E">
        <w:rPr>
          <w:noProof/>
        </w:rPr>
        <w:t>2007)</w:t>
      </w:r>
      <w:r w:rsidRPr="00175CC9">
        <w:fldChar w:fldCharType="end"/>
      </w:r>
      <w:r>
        <w:t xml:space="preserve"> used the fluidisation index when they s</w:t>
      </w:r>
      <w:r w:rsidRPr="00175CC9">
        <w:t>tudi</w:t>
      </w:r>
      <w:r>
        <w:t>ed the fluid dynamics of 6.7 mm average diameter Group D dried c</w:t>
      </w:r>
      <w:r w:rsidRPr="00175CC9">
        <w:t xml:space="preserve">arioca beans.  </w:t>
      </w:r>
      <w:r>
        <w:t>A</w:t>
      </w:r>
      <w:r w:rsidRPr="00175CC9">
        <w:t xml:space="preserve"> rotating disk with a 90</w:t>
      </w:r>
      <w:r>
        <w:t xml:space="preserve"> </w:t>
      </w:r>
      <w:r w:rsidRPr="00175CC9">
        <w:t>° opening create</w:t>
      </w:r>
      <w:r>
        <w:t>d</w:t>
      </w:r>
      <w:r w:rsidRPr="00175CC9">
        <w:t xml:space="preserve"> a relocating gas stream form of pulsation in a 3.3 to 15.8 Hz range</w:t>
      </w:r>
      <w:r>
        <w:t xml:space="preserve"> in a 180 mm bed</w:t>
      </w:r>
      <w:r w:rsidRPr="00175CC9">
        <w:t xml:space="preserve">.  Analysing the pressure drop data, </w:t>
      </w:r>
      <w:r w:rsidRPr="00175CC9">
        <w:fldChar w:fldCharType="begin" w:fldLock="1"/>
      </w:r>
      <w:r w:rsidR="00D37BCC">
        <w:instrText>ADDIN CSL_CITATION { "citationItems" : [ { "id" : "ITEM-1", "itemData" : { "DOI" : "10.1016/j.jfoodeng.2006.05.025", "ISSN" : "02608774", "author" : [ { "dropping-particle" : "", "family" : "Nitz", "given" : "Marcello", "non-dropping-particle" : "", "parse-names" : false, "suffix" : "" }, { "dropping-particle" : "", "family" : "Taranto", "given" : "O.P.", "non-dropping-particle" : "", "parse-names" : false, "suffix" : "" } ], "container-title" : "Journal of Food Engineering", "id" : "ITEM-1", "issue" : "1", "issued" : { "date-parts" : [ [ "2007", "5" ] ] }, "page" : "249-256", "title" : "Drying of beans in a pulsed fluid bed dryer: drying kinetics, fluid-dynamic study and comparisons with conventional fluidization", "type" : "article-journal", "volume" : "80" }, "uris" : [ "http://www.mendeley.com/documents/?uuid=d9618c90-97b7-4dea-9ce0-370472cbef4f" ] } ], "mendeley" : { "formattedCitation" : "(Nitz &amp; Taranto 2007)", "manualFormatting" : "Nitz &amp; Taranto (2007)", "plainTextFormattedCitation" : "(Nitz &amp; Taranto 2007)", "previouslyFormattedCitation" : "(Nitz &amp; Taranto 2007)" }, "properties" : { "noteIndex" : 0 }, "schema" : "https://github.com/citation-style-language/schema/raw/master/csl-citation.json" }</w:instrText>
      </w:r>
      <w:r w:rsidRPr="00175CC9">
        <w:fldChar w:fldCharType="separate"/>
      </w:r>
      <w:r w:rsidRPr="00C92C7E">
        <w:rPr>
          <w:noProof/>
        </w:rPr>
        <w:t xml:space="preserve">Nitz &amp; Taranto </w:t>
      </w:r>
      <w:r>
        <w:rPr>
          <w:noProof/>
        </w:rPr>
        <w:t>(</w:t>
      </w:r>
      <w:r w:rsidRPr="00C92C7E">
        <w:rPr>
          <w:noProof/>
        </w:rPr>
        <w:t>2007)</w:t>
      </w:r>
      <w:r w:rsidRPr="00175CC9">
        <w:fldChar w:fldCharType="end"/>
      </w:r>
      <w:r w:rsidRPr="00175CC9">
        <w:t xml:space="preserve"> conclude that frequency plays a subtle but important role in reducing channelling in bed behaviour.  </w:t>
      </w:r>
      <w:r>
        <w:t>G</w:t>
      </w:r>
      <w:r w:rsidRPr="00175CC9">
        <w:t>as-solid contact increas</w:t>
      </w:r>
      <w:r>
        <w:t>ed</w:t>
      </w:r>
      <w:r w:rsidRPr="00175CC9">
        <w:t xml:space="preserve"> at higher frequencies due to the bed having less time to settle</w:t>
      </w:r>
      <w:r>
        <w:t>, although</w:t>
      </w:r>
      <w:r w:rsidRPr="00175CC9">
        <w:t xml:space="preserve"> these results </w:t>
      </w:r>
      <w:r>
        <w:t xml:space="preserve">were not compared </w:t>
      </w:r>
      <w:r w:rsidRPr="00175CC9">
        <w:t xml:space="preserve">with continuous fluidisation.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175CC9">
        <w:t xml:space="preserve"> </w:t>
      </w:r>
      <w:r>
        <w:t xml:space="preserve">was used </w:t>
      </w:r>
      <w:r w:rsidRPr="00175CC9">
        <w:t xml:space="preserve">as an indicator of fluidisation quality, where a value of 1 describes perfect </w:t>
      </w:r>
      <w:r w:rsidRPr="00F35C5F">
        <w:t>fluidisation</w:t>
      </w:r>
      <w:r>
        <w:t>.  In such an instance, perfect fluidisation would feature high gas-solid contact and low defluidisation</w:t>
      </w:r>
      <w:r w:rsidRPr="00175CC9">
        <w:t xml:space="preserve">.  </w:t>
      </w:r>
      <w:r>
        <w:t>A</w:t>
      </w:r>
      <w:r w:rsidRPr="00175CC9">
        <w:t xml:space="preserve">t a bed depth of 28 </w:t>
      </w:r>
      <w:r>
        <w:t>mm</w:t>
      </w:r>
      <w:r w:rsidRPr="00175CC9">
        <w:t xml:space="preserve"> the fluidisation index was found to be 0.53 at 3.3 Hz, 0.69 at 6.7 Hz, 0.86 at 11.7 Hz and 0.86 at 15.8 Hz.  </w:t>
      </w:r>
      <w:r>
        <w:t xml:space="preserve">Another study to use th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was </w:t>
      </w:r>
      <w:r>
        <w:fldChar w:fldCharType="begin" w:fldLock="1"/>
      </w:r>
      <w:r w:rsidR="00D37BCC">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manualFormatting" : "Bizhaem &amp; Tabrizi (2013)", "plainTextFormattedCitation" : "(Bizhaem &amp; Tabrizi 2013)", "previouslyFormattedCitation" : "(Bizhaem &amp; Tabrizi 2013)" }, "properties" : { "noteIndex" : 0 }, "schema" : "https://github.com/citation-style-language/schema/raw/master/csl-citation.json" }</w:instrText>
      </w:r>
      <w:r>
        <w:fldChar w:fldCharType="separate"/>
      </w:r>
      <w:r w:rsidRPr="0042618C">
        <w:rPr>
          <w:noProof/>
        </w:rPr>
        <w:t xml:space="preserve">Bizhaem &amp; Tabrizi </w:t>
      </w:r>
      <w:r>
        <w:rPr>
          <w:noProof/>
        </w:rPr>
        <w:t>(</w:t>
      </w:r>
      <w:r w:rsidRPr="0042618C">
        <w:rPr>
          <w:noProof/>
        </w:rPr>
        <w:t>2013)</w:t>
      </w:r>
      <w:r>
        <w:fldChar w:fldCharType="end"/>
      </w:r>
      <w:r>
        <w:t xml:space="preserve"> whose results echoed </w:t>
      </w:r>
      <w:r>
        <w:fldChar w:fldCharType="begin" w:fldLock="1"/>
      </w:r>
      <w:r w:rsidR="00D37BCC">
        <w:instrText>ADDIN CSL_CITATION { "citationItems" : [ { "id" : "ITEM-1", "itemData" : { "DOI" : "10.1080/07373930802603466", "ISSN" : "0737-3937", "author" : [ { "dropping-particle" : "", "family" : "Nitz", "given" : "Marcello", "non-dropping-particle" : "", "parse-names" : false, "suffix" : "" }, { "dropping-particle" : "", "family" : "Taranto", "given" : "O.P.", "non-dropping-particle" : "", "parse-names" : false, "suffix" : "" } ], "container-title" : "Drying Technology", "id" : "ITEM-1", "issue" : "2", "issued" : { "date-parts" : [ [ "2009", "2" ] ] }, "page" : "212-219", "title" : "Drying of a porous material in a pulsed fluid bed dryer: the influences of temperature, frequency of pulsation, and air flow rate", "type" : "article-journal", "volume" : "27" }, "uris" : [ "http://www.mendeley.com/documents/?uuid=39f8f7be-eb91-43a8-bd36-deb3789fa11e" ] } ], "mendeley" : { "formattedCitation" : "(Nitz &amp; Taranto 2009)", "manualFormatting" : "Nitz &amp; Taranto (2009)", "plainTextFormattedCitation" : "(Nitz &amp; Taranto 2009)", "previouslyFormattedCitation" : "(Nitz &amp; Taranto 2009)" }, "properties" : { "noteIndex" : 0 }, "schema" : "https://github.com/citation-style-language/schema/raw/master/csl-citation.json" }</w:instrText>
      </w:r>
      <w:r>
        <w:fldChar w:fldCharType="separate"/>
      </w:r>
      <w:r w:rsidRPr="00C92C7E">
        <w:rPr>
          <w:noProof/>
        </w:rPr>
        <w:t xml:space="preserve">Nitz &amp; Taranto </w:t>
      </w:r>
      <w:r>
        <w:rPr>
          <w:noProof/>
        </w:rPr>
        <w:t>(</w:t>
      </w:r>
      <w:r w:rsidRPr="00C92C7E">
        <w:rPr>
          <w:noProof/>
        </w:rPr>
        <w:t>2009)</w:t>
      </w:r>
      <w:r>
        <w:fldChar w:fldCharType="end"/>
      </w:r>
      <w:r>
        <w:t xml:space="preserve">.  </w:t>
      </w:r>
      <w:r>
        <w:fldChar w:fldCharType="begin"/>
      </w:r>
      <w:r>
        <w:instrText xml:space="preserve"> REF _Ref448997971 \h  \* MERGEFORMAT </w:instrText>
      </w:r>
      <w:r>
        <w:fldChar w:fldCharType="separate"/>
      </w:r>
    </w:p>
    <w:p w14:paraId="1175AF21" w14:textId="3428DFCC" w:rsidR="008168D8" w:rsidRDefault="005D3AE0" w:rsidP="00EA5CD1">
      <w:pPr>
        <w:pStyle w:val="Caption"/>
        <w:spacing w:line="276" w:lineRule="auto"/>
      </w:pPr>
      <w:r>
        <w:rPr>
          <w:noProof/>
        </w:rPr>
        <w:t>Table 3</w:t>
      </w:r>
      <w:r>
        <w:rPr>
          <w:noProof/>
        </w:rPr>
        <w:noBreakHyphen/>
        <w:t>3</w:t>
      </w:r>
      <w:r w:rsidR="008168D8">
        <w:fldChar w:fldCharType="end"/>
      </w:r>
      <w:r w:rsidR="008168D8">
        <w:t xml:space="preserve"> shows that at higher pulsation frequencies th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8168D8">
        <w:t xml:space="preserve"> was closer to 1, explained by the authors as due to a reduction of channelling and bubbling in the bed (</w:t>
      </w:r>
      <w:r w:rsidR="008E62A3">
        <w:fldChar w:fldCharType="begin"/>
      </w:r>
      <w:r w:rsidR="008E62A3">
        <w:instrText xml:space="preserve"> REF _Ref474662463 \h </w:instrText>
      </w:r>
      <w:r w:rsidR="008E62A3">
        <w:fldChar w:fldCharType="separate"/>
      </w:r>
      <w:r>
        <w:t xml:space="preserve">Table </w:t>
      </w:r>
      <w:r>
        <w:rPr>
          <w:noProof/>
        </w:rPr>
        <w:t>3</w:t>
      </w:r>
      <w:r>
        <w:noBreakHyphen/>
      </w:r>
      <w:r>
        <w:rPr>
          <w:noProof/>
        </w:rPr>
        <w:t>3</w:t>
      </w:r>
      <w:r w:rsidR="008E62A3">
        <w:fldChar w:fldCharType="end"/>
      </w:r>
      <w:r w:rsidR="00C73526">
        <w:t>).</w:t>
      </w:r>
    </w:p>
    <w:p w14:paraId="6ACC47D2" w14:textId="77777777" w:rsidR="008168D8" w:rsidRDefault="008168D8" w:rsidP="008E62A3">
      <w:bookmarkStart w:id="193" w:name="_Ref448997971"/>
    </w:p>
    <w:p w14:paraId="39EC4464" w14:textId="74D96385" w:rsidR="008168D8" w:rsidRDefault="008168D8" w:rsidP="00EA5CD1">
      <w:pPr>
        <w:pStyle w:val="Caption"/>
        <w:spacing w:line="276" w:lineRule="auto"/>
      </w:pPr>
      <w:bookmarkStart w:id="194" w:name="_Ref474662463"/>
      <w:bookmarkStart w:id="195" w:name="_Toc474686746"/>
      <w:r>
        <w:t xml:space="preserve">Table </w:t>
      </w:r>
      <w:fldSimple w:instr=" STYLEREF 1 \s ">
        <w:r w:rsidR="005D3AE0">
          <w:rPr>
            <w:noProof/>
          </w:rPr>
          <w:t>3</w:t>
        </w:r>
      </w:fldSimple>
      <w:r>
        <w:noBreakHyphen/>
      </w:r>
      <w:fldSimple w:instr=" SEQ Table \* ARABIC \s 1 ">
        <w:r w:rsidR="005D3AE0">
          <w:rPr>
            <w:noProof/>
          </w:rPr>
          <w:t>3</w:t>
        </w:r>
      </w:fldSimple>
      <w:bookmarkEnd w:id="193"/>
      <w:bookmarkEnd w:id="194"/>
      <w:r>
        <w:t>.  Influence of pulsation frequency on F</w:t>
      </w:r>
      <w:r w:rsidRPr="00F35C5F">
        <w:rPr>
          <w:vertAlign w:val="subscript"/>
        </w:rPr>
        <w:t>i</w:t>
      </w:r>
      <w:r>
        <w:t xml:space="preserve">, silica particles, 196 µm diameter </w:t>
      </w:r>
      <w:r>
        <w:fldChar w:fldCharType="begin" w:fldLock="1"/>
      </w:r>
      <w:r w:rsidR="00D37BCC">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plainTextFormattedCitation" : "(Bizhaem &amp; Tabrizi 2013)", "previouslyFormattedCitation" : "(Bizhaem &amp; Tabrizi 2013)" }, "properties" : { "noteIndex" : 0 }, "schema" : "https://github.com/citation-style-language/schema/raw/master/csl-citation.json" }</w:instrText>
      </w:r>
      <w:r>
        <w:fldChar w:fldCharType="separate"/>
      </w:r>
      <w:r w:rsidR="00352AE9" w:rsidRPr="00352AE9">
        <w:rPr>
          <w:noProof/>
        </w:rPr>
        <w:t>(Bizhaem &amp; Tabrizi 2013)</w:t>
      </w:r>
      <w:r>
        <w:fldChar w:fldCharType="end"/>
      </w:r>
      <w:r>
        <w:t>.</w:t>
      </w:r>
      <w:bookmarkEnd w:id="195"/>
    </w:p>
    <w:tbl>
      <w:tblPr>
        <w:tblStyle w:val="LightShading"/>
        <w:tblW w:w="0" w:type="auto"/>
        <w:jc w:val="center"/>
        <w:tblLook w:val="04A0" w:firstRow="1" w:lastRow="0" w:firstColumn="1" w:lastColumn="0" w:noHBand="0" w:noVBand="1"/>
      </w:tblPr>
      <w:tblGrid>
        <w:gridCol w:w="1663"/>
        <w:gridCol w:w="1608"/>
        <w:gridCol w:w="1282"/>
      </w:tblGrid>
      <w:tr w:rsidR="008168D8" w14:paraId="4AF58332" w14:textId="77777777" w:rsidTr="008168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3" w:type="dxa"/>
            <w:tcBorders>
              <w:top w:val="single" w:sz="18" w:space="0" w:color="auto"/>
            </w:tcBorders>
            <w:shd w:val="clear" w:color="auto" w:fill="FFFFFF" w:themeFill="background1"/>
            <w:vAlign w:val="center"/>
          </w:tcPr>
          <w:p w14:paraId="380888F8" w14:textId="77777777" w:rsidR="008168D8" w:rsidRDefault="008168D8" w:rsidP="008E62A3">
            <w:pPr>
              <w:spacing w:before="0" w:line="240" w:lineRule="auto"/>
              <w:jc w:val="center"/>
            </w:pPr>
            <w:r>
              <w:t>Bed height (cm)</w:t>
            </w:r>
          </w:p>
        </w:tc>
        <w:tc>
          <w:tcPr>
            <w:tcW w:w="1608" w:type="dxa"/>
            <w:tcBorders>
              <w:top w:val="single" w:sz="18" w:space="0" w:color="auto"/>
            </w:tcBorders>
            <w:vAlign w:val="center"/>
          </w:tcPr>
          <w:p w14:paraId="3A7B675D" w14:textId="77777777" w:rsidR="008168D8" w:rsidRDefault="008168D8" w:rsidP="008E62A3">
            <w:pPr>
              <w:spacing w:before="0" w:line="240" w:lineRule="auto"/>
              <w:jc w:val="center"/>
              <w:cnfStyle w:val="100000000000" w:firstRow="1" w:lastRow="0" w:firstColumn="0" w:lastColumn="0" w:oddVBand="0" w:evenVBand="0" w:oddHBand="0" w:evenHBand="0" w:firstRowFirstColumn="0" w:firstRowLastColumn="0" w:lastRowFirstColumn="0" w:lastRowLastColumn="0"/>
            </w:pPr>
            <w:r>
              <w:t>Frequency (Hz)</w:t>
            </w:r>
          </w:p>
        </w:tc>
        <w:tc>
          <w:tcPr>
            <w:tcW w:w="1282" w:type="dxa"/>
            <w:tcBorders>
              <w:top w:val="single" w:sz="18" w:space="0" w:color="auto"/>
            </w:tcBorders>
            <w:vAlign w:val="center"/>
          </w:tcPr>
          <w:p w14:paraId="2B392963" w14:textId="77777777" w:rsidR="008168D8" w:rsidRDefault="008168D8" w:rsidP="008E62A3">
            <w:pPr>
              <w:spacing w:before="0" w:line="240" w:lineRule="auto"/>
              <w:jc w:val="center"/>
              <w:cnfStyle w:val="100000000000" w:firstRow="1" w:lastRow="0" w:firstColumn="0" w:lastColumn="0" w:oddVBand="0" w:evenVBand="0" w:oddHBand="0" w:evenHBand="0" w:firstRowFirstColumn="0" w:firstRowLastColumn="0" w:lastRowFirstColumn="0" w:lastRowLastColumn="0"/>
            </w:pPr>
            <w:r>
              <w:t>F</w:t>
            </w:r>
            <w:r w:rsidRPr="00F35C5F">
              <w:rPr>
                <w:vertAlign w:val="subscript"/>
              </w:rPr>
              <w:t>i</w:t>
            </w:r>
          </w:p>
        </w:tc>
      </w:tr>
      <w:tr w:rsidR="008168D8" w14:paraId="5CCBF929" w14:textId="77777777" w:rsidTr="008168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3" w:type="dxa"/>
            <w:shd w:val="clear" w:color="auto" w:fill="auto"/>
            <w:vAlign w:val="center"/>
          </w:tcPr>
          <w:p w14:paraId="47B6F2E6" w14:textId="77777777" w:rsidR="008168D8" w:rsidRDefault="008168D8" w:rsidP="008E62A3">
            <w:pPr>
              <w:spacing w:before="0" w:line="240" w:lineRule="auto"/>
              <w:jc w:val="center"/>
            </w:pPr>
            <w:r w:rsidRPr="007313C7">
              <w:rPr>
                <w:b w:val="0"/>
              </w:rPr>
              <w:t>15</w:t>
            </w:r>
          </w:p>
        </w:tc>
        <w:tc>
          <w:tcPr>
            <w:tcW w:w="1608" w:type="dxa"/>
            <w:shd w:val="clear" w:color="auto" w:fill="auto"/>
            <w:vAlign w:val="center"/>
          </w:tcPr>
          <w:p w14:paraId="5091444F" w14:textId="77777777" w:rsidR="008168D8" w:rsidRDefault="008168D8" w:rsidP="008E62A3">
            <w:pPr>
              <w:spacing w:before="0" w:line="240" w:lineRule="auto"/>
              <w:jc w:val="center"/>
              <w:cnfStyle w:val="000000100000" w:firstRow="0" w:lastRow="0" w:firstColumn="0" w:lastColumn="0" w:oddVBand="0" w:evenVBand="0" w:oddHBand="1" w:evenHBand="0" w:firstRowFirstColumn="0" w:firstRowLastColumn="0" w:lastRowFirstColumn="0" w:lastRowLastColumn="0"/>
            </w:pPr>
            <w:r>
              <w:t>1</w:t>
            </w:r>
          </w:p>
        </w:tc>
        <w:tc>
          <w:tcPr>
            <w:tcW w:w="1282" w:type="dxa"/>
            <w:shd w:val="clear" w:color="auto" w:fill="auto"/>
            <w:vAlign w:val="center"/>
          </w:tcPr>
          <w:p w14:paraId="6FF673F9" w14:textId="77777777" w:rsidR="008168D8" w:rsidRDefault="008168D8" w:rsidP="008E62A3">
            <w:pPr>
              <w:spacing w:before="0" w:line="240" w:lineRule="auto"/>
              <w:jc w:val="center"/>
              <w:cnfStyle w:val="000000100000" w:firstRow="0" w:lastRow="0" w:firstColumn="0" w:lastColumn="0" w:oddVBand="0" w:evenVBand="0" w:oddHBand="1" w:evenHBand="0" w:firstRowFirstColumn="0" w:firstRowLastColumn="0" w:lastRowFirstColumn="0" w:lastRowLastColumn="0"/>
            </w:pPr>
            <w:r>
              <w:t>0.84</w:t>
            </w:r>
          </w:p>
        </w:tc>
      </w:tr>
      <w:tr w:rsidR="008168D8" w14:paraId="1862377F" w14:textId="77777777" w:rsidTr="008168D8">
        <w:trPr>
          <w:jc w:val="center"/>
        </w:trPr>
        <w:tc>
          <w:tcPr>
            <w:cnfStyle w:val="001000000000" w:firstRow="0" w:lastRow="0" w:firstColumn="1" w:lastColumn="0" w:oddVBand="0" w:evenVBand="0" w:oddHBand="0" w:evenHBand="0" w:firstRowFirstColumn="0" w:firstRowLastColumn="0" w:lastRowFirstColumn="0" w:lastRowLastColumn="0"/>
            <w:tcW w:w="1663" w:type="dxa"/>
            <w:shd w:val="clear" w:color="auto" w:fill="auto"/>
            <w:vAlign w:val="center"/>
          </w:tcPr>
          <w:p w14:paraId="182294B4" w14:textId="77777777" w:rsidR="008168D8" w:rsidRDefault="008168D8" w:rsidP="008E62A3">
            <w:pPr>
              <w:spacing w:before="0" w:line="240" w:lineRule="auto"/>
              <w:jc w:val="center"/>
            </w:pPr>
            <w:r w:rsidRPr="007313C7">
              <w:rPr>
                <w:b w:val="0"/>
              </w:rPr>
              <w:t>15</w:t>
            </w:r>
          </w:p>
        </w:tc>
        <w:tc>
          <w:tcPr>
            <w:tcW w:w="1608" w:type="dxa"/>
            <w:shd w:val="clear" w:color="auto" w:fill="auto"/>
            <w:vAlign w:val="center"/>
          </w:tcPr>
          <w:p w14:paraId="01AF8C12" w14:textId="77777777" w:rsidR="008168D8" w:rsidRDefault="008168D8" w:rsidP="008E62A3">
            <w:pPr>
              <w:spacing w:before="0" w:line="240" w:lineRule="auto"/>
              <w:jc w:val="center"/>
              <w:cnfStyle w:val="000000000000" w:firstRow="0" w:lastRow="0" w:firstColumn="0" w:lastColumn="0" w:oddVBand="0" w:evenVBand="0" w:oddHBand="0" w:evenHBand="0" w:firstRowFirstColumn="0" w:firstRowLastColumn="0" w:lastRowFirstColumn="0" w:lastRowLastColumn="0"/>
            </w:pPr>
            <w:r>
              <w:t>2</w:t>
            </w:r>
          </w:p>
        </w:tc>
        <w:tc>
          <w:tcPr>
            <w:tcW w:w="1282" w:type="dxa"/>
            <w:shd w:val="clear" w:color="auto" w:fill="auto"/>
            <w:vAlign w:val="center"/>
          </w:tcPr>
          <w:p w14:paraId="469D3760" w14:textId="77777777" w:rsidR="008168D8" w:rsidRDefault="008168D8" w:rsidP="008E62A3">
            <w:pPr>
              <w:spacing w:before="0" w:line="240" w:lineRule="auto"/>
              <w:jc w:val="center"/>
              <w:cnfStyle w:val="000000000000" w:firstRow="0" w:lastRow="0" w:firstColumn="0" w:lastColumn="0" w:oddVBand="0" w:evenVBand="0" w:oddHBand="0" w:evenHBand="0" w:firstRowFirstColumn="0" w:firstRowLastColumn="0" w:lastRowFirstColumn="0" w:lastRowLastColumn="0"/>
            </w:pPr>
            <w:r>
              <w:t>0.79</w:t>
            </w:r>
          </w:p>
        </w:tc>
      </w:tr>
      <w:tr w:rsidR="008168D8" w14:paraId="67F0143E" w14:textId="77777777" w:rsidTr="008168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3" w:type="dxa"/>
            <w:shd w:val="clear" w:color="auto" w:fill="auto"/>
            <w:vAlign w:val="center"/>
          </w:tcPr>
          <w:p w14:paraId="0AF7B08C" w14:textId="77777777" w:rsidR="008168D8" w:rsidRDefault="008168D8" w:rsidP="008E62A3">
            <w:pPr>
              <w:spacing w:before="0" w:line="240" w:lineRule="auto"/>
              <w:jc w:val="center"/>
            </w:pPr>
            <w:r w:rsidRPr="007313C7">
              <w:rPr>
                <w:b w:val="0"/>
              </w:rPr>
              <w:t>15</w:t>
            </w:r>
          </w:p>
        </w:tc>
        <w:tc>
          <w:tcPr>
            <w:tcW w:w="1608" w:type="dxa"/>
            <w:shd w:val="clear" w:color="auto" w:fill="auto"/>
            <w:vAlign w:val="center"/>
          </w:tcPr>
          <w:p w14:paraId="5B3CA12E" w14:textId="77777777" w:rsidR="008168D8" w:rsidRDefault="008168D8" w:rsidP="008E62A3">
            <w:pPr>
              <w:spacing w:before="0" w:line="240" w:lineRule="auto"/>
              <w:jc w:val="center"/>
              <w:cnfStyle w:val="000000100000" w:firstRow="0" w:lastRow="0" w:firstColumn="0" w:lastColumn="0" w:oddVBand="0" w:evenVBand="0" w:oddHBand="1" w:evenHBand="0" w:firstRowFirstColumn="0" w:firstRowLastColumn="0" w:lastRowFirstColumn="0" w:lastRowLastColumn="0"/>
            </w:pPr>
            <w:r>
              <w:t>4</w:t>
            </w:r>
          </w:p>
        </w:tc>
        <w:tc>
          <w:tcPr>
            <w:tcW w:w="1282" w:type="dxa"/>
            <w:shd w:val="clear" w:color="auto" w:fill="auto"/>
            <w:vAlign w:val="center"/>
          </w:tcPr>
          <w:p w14:paraId="40005600" w14:textId="77777777" w:rsidR="008168D8" w:rsidRDefault="008168D8" w:rsidP="008E62A3">
            <w:pPr>
              <w:spacing w:before="0" w:line="240" w:lineRule="auto"/>
              <w:jc w:val="center"/>
              <w:cnfStyle w:val="000000100000" w:firstRow="0" w:lastRow="0" w:firstColumn="0" w:lastColumn="0" w:oddVBand="0" w:evenVBand="0" w:oddHBand="1" w:evenHBand="0" w:firstRowFirstColumn="0" w:firstRowLastColumn="0" w:lastRowFirstColumn="0" w:lastRowLastColumn="0"/>
            </w:pPr>
            <w:r>
              <w:t>0.85</w:t>
            </w:r>
          </w:p>
        </w:tc>
      </w:tr>
      <w:tr w:rsidR="008168D8" w14:paraId="6526F2E3" w14:textId="77777777" w:rsidTr="008168D8">
        <w:trPr>
          <w:jc w:val="center"/>
        </w:trPr>
        <w:tc>
          <w:tcPr>
            <w:cnfStyle w:val="001000000000" w:firstRow="0" w:lastRow="0" w:firstColumn="1" w:lastColumn="0" w:oddVBand="0" w:evenVBand="0" w:oddHBand="0" w:evenHBand="0" w:firstRowFirstColumn="0" w:firstRowLastColumn="0" w:lastRowFirstColumn="0" w:lastRowLastColumn="0"/>
            <w:tcW w:w="1663" w:type="dxa"/>
            <w:shd w:val="clear" w:color="auto" w:fill="auto"/>
            <w:vAlign w:val="center"/>
          </w:tcPr>
          <w:p w14:paraId="00456AFD" w14:textId="77777777" w:rsidR="008168D8" w:rsidRDefault="008168D8" w:rsidP="008E62A3">
            <w:pPr>
              <w:spacing w:before="0" w:line="240" w:lineRule="auto"/>
              <w:jc w:val="center"/>
            </w:pPr>
            <w:r w:rsidRPr="007313C7">
              <w:rPr>
                <w:b w:val="0"/>
              </w:rPr>
              <w:t>15</w:t>
            </w:r>
          </w:p>
        </w:tc>
        <w:tc>
          <w:tcPr>
            <w:tcW w:w="1608" w:type="dxa"/>
            <w:shd w:val="clear" w:color="auto" w:fill="auto"/>
            <w:vAlign w:val="center"/>
          </w:tcPr>
          <w:p w14:paraId="022624EF" w14:textId="77777777" w:rsidR="008168D8" w:rsidRDefault="008168D8" w:rsidP="008E62A3">
            <w:pPr>
              <w:spacing w:before="0" w:line="240" w:lineRule="auto"/>
              <w:jc w:val="center"/>
              <w:cnfStyle w:val="000000000000" w:firstRow="0" w:lastRow="0" w:firstColumn="0" w:lastColumn="0" w:oddVBand="0" w:evenVBand="0" w:oddHBand="0" w:evenHBand="0" w:firstRowFirstColumn="0" w:firstRowLastColumn="0" w:lastRowFirstColumn="0" w:lastRowLastColumn="0"/>
            </w:pPr>
            <w:r>
              <w:t>8</w:t>
            </w:r>
          </w:p>
        </w:tc>
        <w:tc>
          <w:tcPr>
            <w:tcW w:w="1282" w:type="dxa"/>
            <w:shd w:val="clear" w:color="auto" w:fill="auto"/>
            <w:vAlign w:val="center"/>
          </w:tcPr>
          <w:p w14:paraId="0C63A112" w14:textId="77777777" w:rsidR="008168D8" w:rsidRDefault="008168D8" w:rsidP="008E62A3">
            <w:pPr>
              <w:spacing w:before="0" w:line="240" w:lineRule="auto"/>
              <w:jc w:val="center"/>
              <w:cnfStyle w:val="000000000000" w:firstRow="0" w:lastRow="0" w:firstColumn="0" w:lastColumn="0" w:oddVBand="0" w:evenVBand="0" w:oddHBand="0" w:evenHBand="0" w:firstRowFirstColumn="0" w:firstRowLastColumn="0" w:lastRowFirstColumn="0" w:lastRowLastColumn="0"/>
            </w:pPr>
            <w:r>
              <w:t>0.93</w:t>
            </w:r>
          </w:p>
        </w:tc>
      </w:tr>
      <w:tr w:rsidR="008168D8" w14:paraId="5E0AA719" w14:textId="77777777" w:rsidTr="008168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3" w:type="dxa"/>
            <w:shd w:val="clear" w:color="auto" w:fill="auto"/>
            <w:vAlign w:val="center"/>
          </w:tcPr>
          <w:p w14:paraId="2240D3BC" w14:textId="77777777" w:rsidR="008168D8" w:rsidRDefault="008168D8" w:rsidP="008E62A3">
            <w:pPr>
              <w:spacing w:before="0" w:line="240" w:lineRule="auto"/>
              <w:jc w:val="center"/>
            </w:pPr>
            <w:r>
              <w:rPr>
                <w:b w:val="0"/>
              </w:rPr>
              <w:t>15</w:t>
            </w:r>
          </w:p>
        </w:tc>
        <w:tc>
          <w:tcPr>
            <w:tcW w:w="1608" w:type="dxa"/>
            <w:shd w:val="clear" w:color="auto" w:fill="auto"/>
            <w:vAlign w:val="center"/>
          </w:tcPr>
          <w:p w14:paraId="2C078640" w14:textId="77777777" w:rsidR="008168D8" w:rsidRDefault="008168D8" w:rsidP="008E62A3">
            <w:pPr>
              <w:spacing w:before="0" w:line="240" w:lineRule="auto"/>
              <w:jc w:val="center"/>
              <w:cnfStyle w:val="000000100000" w:firstRow="0" w:lastRow="0" w:firstColumn="0" w:lastColumn="0" w:oddVBand="0" w:evenVBand="0" w:oddHBand="1" w:evenHBand="0" w:firstRowFirstColumn="0" w:firstRowLastColumn="0" w:lastRowFirstColumn="0" w:lastRowLastColumn="0"/>
            </w:pPr>
            <w:r>
              <w:t>10</w:t>
            </w:r>
          </w:p>
        </w:tc>
        <w:tc>
          <w:tcPr>
            <w:tcW w:w="1282" w:type="dxa"/>
            <w:shd w:val="clear" w:color="auto" w:fill="auto"/>
            <w:vAlign w:val="center"/>
          </w:tcPr>
          <w:p w14:paraId="37B60C82" w14:textId="77777777" w:rsidR="008168D8" w:rsidRDefault="008168D8" w:rsidP="008E62A3">
            <w:pPr>
              <w:spacing w:before="0" w:line="240" w:lineRule="auto"/>
              <w:jc w:val="center"/>
              <w:cnfStyle w:val="000000100000" w:firstRow="0" w:lastRow="0" w:firstColumn="0" w:lastColumn="0" w:oddVBand="0" w:evenVBand="0" w:oddHBand="1" w:evenHBand="0" w:firstRowFirstColumn="0" w:firstRowLastColumn="0" w:lastRowFirstColumn="0" w:lastRowLastColumn="0"/>
            </w:pPr>
            <w:r>
              <w:t>0.98</w:t>
            </w:r>
          </w:p>
        </w:tc>
      </w:tr>
      <w:tr w:rsidR="008168D8" w14:paraId="055CD081" w14:textId="77777777" w:rsidTr="008168D8">
        <w:trPr>
          <w:jc w:val="center"/>
        </w:trPr>
        <w:tc>
          <w:tcPr>
            <w:cnfStyle w:val="001000000000" w:firstRow="0" w:lastRow="0" w:firstColumn="1" w:lastColumn="0" w:oddVBand="0" w:evenVBand="0" w:oddHBand="0" w:evenHBand="0" w:firstRowFirstColumn="0" w:firstRowLastColumn="0" w:lastRowFirstColumn="0" w:lastRowLastColumn="0"/>
            <w:tcW w:w="1663" w:type="dxa"/>
            <w:shd w:val="clear" w:color="auto" w:fill="auto"/>
            <w:vAlign w:val="center"/>
          </w:tcPr>
          <w:p w14:paraId="59B95C0C" w14:textId="77777777" w:rsidR="008168D8" w:rsidRDefault="008168D8" w:rsidP="008E62A3">
            <w:pPr>
              <w:spacing w:before="0" w:line="240" w:lineRule="auto"/>
              <w:jc w:val="center"/>
            </w:pPr>
            <w:r w:rsidRPr="007313C7">
              <w:rPr>
                <w:b w:val="0"/>
              </w:rPr>
              <w:t>10</w:t>
            </w:r>
          </w:p>
        </w:tc>
        <w:tc>
          <w:tcPr>
            <w:tcW w:w="1608" w:type="dxa"/>
            <w:shd w:val="clear" w:color="auto" w:fill="auto"/>
            <w:vAlign w:val="center"/>
          </w:tcPr>
          <w:p w14:paraId="370D1CC4" w14:textId="77777777" w:rsidR="008168D8" w:rsidRDefault="008168D8" w:rsidP="008E62A3">
            <w:pPr>
              <w:spacing w:before="0" w:line="240"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t>1</w:t>
            </w:r>
          </w:p>
        </w:tc>
        <w:tc>
          <w:tcPr>
            <w:tcW w:w="1282" w:type="dxa"/>
            <w:shd w:val="clear" w:color="auto" w:fill="auto"/>
            <w:vAlign w:val="center"/>
          </w:tcPr>
          <w:p w14:paraId="0D154DF8" w14:textId="77777777" w:rsidR="008168D8" w:rsidRDefault="008168D8" w:rsidP="008E62A3">
            <w:pPr>
              <w:spacing w:before="0" w:line="240"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t>0.79</w:t>
            </w:r>
          </w:p>
        </w:tc>
      </w:tr>
      <w:tr w:rsidR="008168D8" w14:paraId="0DD01502" w14:textId="77777777" w:rsidTr="008168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3" w:type="dxa"/>
            <w:shd w:val="clear" w:color="auto" w:fill="auto"/>
            <w:vAlign w:val="center"/>
          </w:tcPr>
          <w:p w14:paraId="54B79B2F" w14:textId="77777777" w:rsidR="008168D8" w:rsidRPr="007313C7" w:rsidRDefault="008168D8" w:rsidP="008E62A3">
            <w:pPr>
              <w:spacing w:before="0" w:line="240" w:lineRule="auto"/>
              <w:jc w:val="center"/>
              <w:rPr>
                <w:b w:val="0"/>
              </w:rPr>
            </w:pPr>
            <w:r w:rsidRPr="007313C7">
              <w:rPr>
                <w:b w:val="0"/>
              </w:rPr>
              <w:t>10</w:t>
            </w:r>
          </w:p>
        </w:tc>
        <w:tc>
          <w:tcPr>
            <w:tcW w:w="1608" w:type="dxa"/>
            <w:shd w:val="clear" w:color="auto" w:fill="auto"/>
            <w:vAlign w:val="center"/>
          </w:tcPr>
          <w:p w14:paraId="22C94E5D" w14:textId="77777777" w:rsidR="008168D8" w:rsidRDefault="008168D8" w:rsidP="008E62A3">
            <w:pPr>
              <w:spacing w:before="0" w:line="240"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t>4</w:t>
            </w:r>
          </w:p>
        </w:tc>
        <w:tc>
          <w:tcPr>
            <w:tcW w:w="1282" w:type="dxa"/>
            <w:shd w:val="clear" w:color="auto" w:fill="auto"/>
            <w:vAlign w:val="center"/>
          </w:tcPr>
          <w:p w14:paraId="1FD01C08" w14:textId="77777777" w:rsidR="008168D8" w:rsidRDefault="008168D8" w:rsidP="008E62A3">
            <w:pPr>
              <w:spacing w:before="0" w:line="240"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t>0.80</w:t>
            </w:r>
          </w:p>
        </w:tc>
      </w:tr>
      <w:tr w:rsidR="008168D8" w14:paraId="33D6479E" w14:textId="77777777" w:rsidTr="008168D8">
        <w:trPr>
          <w:jc w:val="center"/>
        </w:trPr>
        <w:tc>
          <w:tcPr>
            <w:cnfStyle w:val="001000000000" w:firstRow="0" w:lastRow="0" w:firstColumn="1" w:lastColumn="0" w:oddVBand="0" w:evenVBand="0" w:oddHBand="0" w:evenHBand="0" w:firstRowFirstColumn="0" w:firstRowLastColumn="0" w:lastRowFirstColumn="0" w:lastRowLastColumn="0"/>
            <w:tcW w:w="1663" w:type="dxa"/>
            <w:tcBorders>
              <w:bottom w:val="single" w:sz="18" w:space="0" w:color="auto"/>
            </w:tcBorders>
            <w:shd w:val="clear" w:color="auto" w:fill="auto"/>
            <w:vAlign w:val="center"/>
          </w:tcPr>
          <w:p w14:paraId="02C2A6C0" w14:textId="77777777" w:rsidR="008168D8" w:rsidRDefault="008168D8" w:rsidP="008E62A3">
            <w:pPr>
              <w:spacing w:before="0" w:line="240" w:lineRule="auto"/>
              <w:jc w:val="center"/>
            </w:pPr>
            <w:r>
              <w:rPr>
                <w:b w:val="0"/>
              </w:rPr>
              <w:t>10</w:t>
            </w:r>
          </w:p>
        </w:tc>
        <w:tc>
          <w:tcPr>
            <w:tcW w:w="1608" w:type="dxa"/>
            <w:tcBorders>
              <w:bottom w:val="single" w:sz="18" w:space="0" w:color="auto"/>
            </w:tcBorders>
            <w:shd w:val="clear" w:color="auto" w:fill="auto"/>
            <w:vAlign w:val="center"/>
          </w:tcPr>
          <w:p w14:paraId="0083CFFF" w14:textId="77777777" w:rsidR="008168D8" w:rsidRDefault="008168D8" w:rsidP="008E62A3">
            <w:pPr>
              <w:spacing w:before="0" w:line="240"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t>10</w:t>
            </w:r>
          </w:p>
        </w:tc>
        <w:tc>
          <w:tcPr>
            <w:tcW w:w="1282" w:type="dxa"/>
            <w:tcBorders>
              <w:bottom w:val="single" w:sz="18" w:space="0" w:color="auto"/>
            </w:tcBorders>
            <w:shd w:val="clear" w:color="auto" w:fill="auto"/>
            <w:vAlign w:val="center"/>
          </w:tcPr>
          <w:p w14:paraId="5BCF1E9D" w14:textId="77777777" w:rsidR="008168D8" w:rsidRDefault="008168D8" w:rsidP="008E62A3">
            <w:pPr>
              <w:spacing w:before="0" w:line="240"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t>0.95</w:t>
            </w:r>
          </w:p>
        </w:tc>
      </w:tr>
    </w:tbl>
    <w:p w14:paraId="2535D41A" w14:textId="77777777" w:rsidR="008E62A3" w:rsidRDefault="008E62A3" w:rsidP="00EA5CD1">
      <w:pPr>
        <w:spacing w:line="276" w:lineRule="auto"/>
      </w:pPr>
    </w:p>
    <w:p w14:paraId="42A8F8D9" w14:textId="35063C54" w:rsidR="008168D8" w:rsidRDefault="008168D8" w:rsidP="00EA5CD1">
      <w:pPr>
        <w:spacing w:line="276" w:lineRule="auto"/>
      </w:pPr>
      <w:r w:rsidRPr="007A5A0B">
        <w:lastRenderedPageBreak/>
        <w:t xml:space="preserve">Similar results were found by </w:t>
      </w:r>
      <w:r w:rsidRPr="007A5A0B">
        <w:fldChar w:fldCharType="begin" w:fldLock="1"/>
      </w:r>
      <w:r w:rsidR="00D37BCC">
        <w:instrText>ADDIN CSL_CITATION { "citationItems" : [ { "id" : "ITEM-1", "itemData" : { "DOI" : "10.1080/07373930802603466", "ISSN" : "0737-3937", "author" : [ { "dropping-particle" : "", "family" : "Nitz", "given" : "Marcello", "non-dropping-particle" : "", "parse-names" : false, "suffix" : "" }, { "dropping-particle" : "", "family" : "Taranto", "given" : "O.P.", "non-dropping-particle" : "", "parse-names" : false, "suffix" : "" } ], "container-title" : "Drying Technology", "id" : "ITEM-1", "issue" : "2", "issued" : { "date-parts" : [ [ "2009", "2" ] ] }, "page" : "212-219", "title" : "Drying of a porous material in a pulsed fluid bed dryer: the influences of temperature, frequency of pulsation, and air flow rate", "type" : "article-journal", "volume" : "27" }, "uris" : [ "http://www.mendeley.com/documents/?uuid=39f8f7be-eb91-43a8-bd36-deb3789fa11e" ] } ], "mendeley" : { "formattedCitation" : "(Nitz &amp; Taranto 2009)", "manualFormatting" : "Nitz &amp; Taranto (2009)", "plainTextFormattedCitation" : "(Nitz &amp; Taranto 2009)", "previouslyFormattedCitation" : "(Nitz &amp; Taranto 2009)" }, "properties" : { "noteIndex" : 0 }, "schema" : "https://github.com/citation-style-language/schema/raw/master/csl-citation.json" }</w:instrText>
      </w:r>
      <w:r w:rsidRPr="007A5A0B">
        <w:fldChar w:fldCharType="separate"/>
      </w:r>
      <w:r w:rsidRPr="00C92C7E">
        <w:rPr>
          <w:noProof/>
        </w:rPr>
        <w:t xml:space="preserve">Nitz &amp; Taranto </w:t>
      </w:r>
      <w:r>
        <w:rPr>
          <w:noProof/>
        </w:rPr>
        <w:t>(</w:t>
      </w:r>
      <w:r w:rsidRPr="00C92C7E">
        <w:rPr>
          <w:noProof/>
        </w:rPr>
        <w:t>2009)</w:t>
      </w:r>
      <w:r w:rsidRPr="007A5A0B">
        <w:fldChar w:fldCharType="end"/>
      </w:r>
      <w:r w:rsidRPr="007A5A0B">
        <w:t xml:space="preserve"> who used </w:t>
      </w:r>
      <w:r>
        <w:t xml:space="preserve">Group D </w:t>
      </w:r>
      <w:r w:rsidRPr="007A5A0B">
        <w:t xml:space="preserve">zeolite molecular sieves to test the effect of pulsation on fluidisation quality. The study used a </w:t>
      </w:r>
      <w:r>
        <w:t>be</w:t>
      </w:r>
      <w:r w:rsidRPr="007A5A0B">
        <w:t>d with four sections partitioned beneath and two synchronised rotating disks with 90</w:t>
      </w:r>
      <w:r>
        <w:t xml:space="preserve"> </w:t>
      </w:r>
      <w:r w:rsidRPr="007A5A0B">
        <w:t>° openings</w:t>
      </w:r>
      <w:r>
        <w:t xml:space="preserve">, which </w:t>
      </w:r>
      <w:r w:rsidRPr="007A5A0B">
        <w:t xml:space="preserve">created a relocating </w:t>
      </w:r>
      <w:r>
        <w:t>flow c</w:t>
      </w:r>
      <w:r w:rsidRPr="007A5A0B">
        <w:t xml:space="preserve">apable of 3.3 to 15 Hz. </w:t>
      </w:r>
      <w:r>
        <w:t xml:space="preserve"> </w:t>
      </w:r>
      <w:r w:rsidRPr="007A5A0B">
        <w:t>They used molecular sieves as their test material, which have an average diameter of 2.06</w:t>
      </w:r>
      <w:r>
        <w:t xml:space="preserve"> </w:t>
      </w:r>
      <w:r w:rsidRPr="007A5A0B">
        <w:t>mm and a bulk density of 820-860</w:t>
      </w:r>
      <w:r>
        <w:t xml:space="preserve"> </w:t>
      </w:r>
      <w:r w:rsidRPr="007A5A0B">
        <w:t>kg/m</w:t>
      </w:r>
      <w:r w:rsidRPr="007A5A0B">
        <w:rPr>
          <w:vertAlign w:val="superscript"/>
        </w:rPr>
        <w:t>3</w:t>
      </w:r>
      <w:r w:rsidRPr="007A5A0B">
        <w:t xml:space="preserve">.  </w:t>
      </w:r>
      <w:r>
        <w:t xml:space="preserve">The authors </w:t>
      </w:r>
      <w:r w:rsidRPr="007A5A0B">
        <w:t xml:space="preserve">found that the pressure drop increased as the pulsation frequency increased. The fluidisation index, as an indicator of fluidisation quality, showed that quality </w:t>
      </w:r>
      <w:r>
        <w:t xml:space="preserve">again </w:t>
      </w:r>
      <w:r w:rsidRPr="007A5A0B">
        <w:t xml:space="preserve">increased at higher frequencies.  </w:t>
      </w:r>
      <w:r>
        <w:t>This was attributed</w:t>
      </w:r>
      <w:r w:rsidRPr="007A5A0B">
        <w:t xml:space="preserve"> to a reducti</w:t>
      </w:r>
      <w:r>
        <w:t>on in channelling and bubbling, both of which were observed visually.</w:t>
      </w:r>
    </w:p>
    <w:p w14:paraId="3B216B6D" w14:textId="77777777" w:rsidR="008168D8" w:rsidRDefault="008168D8" w:rsidP="00EA5CD1">
      <w:pPr>
        <w:pStyle w:val="Caption"/>
        <w:spacing w:line="276" w:lineRule="auto"/>
      </w:pPr>
    </w:p>
    <w:p w14:paraId="0C23006E" w14:textId="77777777" w:rsidR="008168D8" w:rsidRPr="000B51BC" w:rsidRDefault="008168D8" w:rsidP="00BF4C3A">
      <w:pPr>
        <w:pStyle w:val="Heading2"/>
        <w:numPr>
          <w:ilvl w:val="4"/>
          <w:numId w:val="2"/>
        </w:numPr>
        <w:spacing w:before="120" w:after="0" w:line="276" w:lineRule="auto"/>
        <w:jc w:val="both"/>
      </w:pPr>
      <w:bookmarkStart w:id="196" w:name="_Toc474696381"/>
      <w:bookmarkEnd w:id="190"/>
      <w:bookmarkEnd w:id="191"/>
      <w:r w:rsidRPr="000B51BC">
        <w:t>3.</w:t>
      </w:r>
      <w:r>
        <w:t xml:space="preserve">4.6 </w:t>
      </w:r>
      <w:r>
        <w:tab/>
        <w:t>Geldart particle t</w:t>
      </w:r>
      <w:r w:rsidRPr="000B51BC">
        <w:t>ypes</w:t>
      </w:r>
      <w:bookmarkEnd w:id="196"/>
    </w:p>
    <w:p w14:paraId="35D4288B" w14:textId="77777777" w:rsidR="008168D8" w:rsidRDefault="008168D8" w:rsidP="00EA5CD1">
      <w:pPr>
        <w:spacing w:line="276" w:lineRule="auto"/>
      </w:pPr>
      <w:r w:rsidRPr="00A0084F">
        <w:t>Geldart’s particle classification groups particles according to their size</w:t>
      </w:r>
      <w:r>
        <w:t xml:space="preserve"> and relative density</w:t>
      </w:r>
      <w:r w:rsidRPr="00A0084F">
        <w:t xml:space="preserve">, and allows generalisations to be made about how they may behave in a fluidised bed.  </w:t>
      </w:r>
      <w:r>
        <w:t>This classification considers two particle characteristics, but doesn’t include others such as elasticity, which may also influence the behaviour of a powder in a fluidised bed.  Therefore, the patterns highlighted here can be considered true for powders which behave in a manner typical of a Geldart Group.</w:t>
      </w:r>
    </w:p>
    <w:p w14:paraId="27243942" w14:textId="00842644" w:rsidR="008168D8" w:rsidRDefault="008168D8" w:rsidP="00EA5CD1">
      <w:pPr>
        <w:spacing w:line="276" w:lineRule="auto"/>
      </w:pPr>
      <w:r>
        <w:t xml:space="preserve">Research has been limited when studying pulsed fluidisation of Geldart’s Group C particles, largely due to their unsuitability to fluidisation.  Of the research that has been carried out, solenoid controlled valves providing low pulsation frequency ranges have dominated </w:t>
      </w:r>
      <w:r>
        <w:fldChar w:fldCharType="begin" w:fldLock="1"/>
      </w:r>
      <w:r w:rsidR="00D37BCC">
        <w:instrText>ADDIN CSL_CITATION { "citationItems" : [ { "id" : "ITEM-1", "itemData" : { "DOI" : "10.1016/j.powtec.2012.03.035", "ISSN" : "00325910", "author" : [ { "dropping-particle" : "", "family" : "Ali", "given" : "Syed Sadiq", "non-dropping-particle" : "", "parse-names" : false, "suffix" : "" }, { "dropping-particle" : "", "family" : "Asif", "given" : "Mohammad", "non-dropping-particle" : "", "parse-names" : false, "suffix" : "" } ], "container-title" : "Powder Technology", "id" : "ITEM-1", "issue" : "1", "issued" : { "date-parts" : [ [ "2012", "7" ] ] }, "page" : "86-92", "publisher" : "Elsevier B.V.", "title" : "Fluidization of nano-powders: effect of flow pulsation", "type" : "article-journal", "volume" : "225" }, "uris" : [ "http://www.mendeley.com/documents/?uuid=20142d5b-92e2-4de6-be15-e70819cf7ef1" ] } ], "mendeley" : { "formattedCitation" : "(Ali &amp; Asif 2012)", "plainTextFormattedCitation" : "(Ali &amp; Asif 2012)", "previouslyFormattedCitation" : "(Ali &amp; Asif 2012)" }, "properties" : { "noteIndex" : 0 }, "schema" : "https://github.com/citation-style-language/schema/raw/master/csl-citation.json" }</w:instrText>
      </w:r>
      <w:r>
        <w:fldChar w:fldCharType="separate"/>
      </w:r>
      <w:r w:rsidR="00352AE9" w:rsidRPr="00352AE9">
        <w:rPr>
          <w:noProof/>
        </w:rPr>
        <w:t>(Ali &amp; Asif 2012)</w:t>
      </w:r>
      <w:r>
        <w:fldChar w:fldCharType="end"/>
      </w:r>
      <w:r>
        <w:t xml:space="preserve">, and a tendency could be identified for pulsed flow fluidisation to reduce agglomerate sizes </w:t>
      </w:r>
      <w:r>
        <w:fldChar w:fldCharType="begin" w:fldLock="1"/>
      </w:r>
      <w:r w:rsidR="00D37BCC">
        <w:instrText>ADDIN CSL_CITATION { "citationItems" : [ { "id" : "ITEM-1", "itemData" : { "DOI" : "10.1016/j.apt.2013.05.013", "ISSN" : "09218831", "author" : [ { "dropping-particle" : "", "family" : "Ali", "given" : "Syed Sadiq", "non-dropping-particle" : "", "parse-names" : false, "suffix" : "" }, { "dropping-particle" : "", "family" : "Asif", "given" : "Mohammad", "non-dropping-particle" : "", "parse-names" : false, "suffix" : "" }, { "dropping-particle" : "", "family" : "Ajbar", "given" : "Abdelhamid", "non-dropping-particle" : "", "parse-names" : false, "suffix" : "" } ], "container-title" : "Advanced Powder Technology", "id" : "ITEM-1", "issue" : "1", "issued" : { "date-parts" : [ [ "2014", "1" ] ] }, "page" : "331-337", "publisher" : "The Society of Powder Technology Japan", "title" : "Bed collapse behavior of pulsed fluidized beds of nano-powder", "type" : "article-journal", "volume" : "25" }, "uris" : [ "http://www.mendeley.com/documents/?uuid=7c77889e-ce16-421f-bcaf-0f7fca9c3159" ] } ], "mendeley" : { "formattedCitation" : "(Ali et al. 2014)", "plainTextFormattedCitation" : "(Ali et al. 2014)", "previouslyFormattedCitation" : "(Ali et al. 2014)" }, "properties" : { "noteIndex" : 0 }, "schema" : "https://github.com/citation-style-language/schema/raw/master/csl-citation.json" }</w:instrText>
      </w:r>
      <w:r>
        <w:fldChar w:fldCharType="separate"/>
      </w:r>
      <w:r w:rsidR="00352AE9" w:rsidRPr="00352AE9">
        <w:rPr>
          <w:noProof/>
        </w:rPr>
        <w:t>(Ali et al. 2014)</w:t>
      </w:r>
      <w:r>
        <w:fldChar w:fldCharType="end"/>
      </w:r>
      <w:r>
        <w:t xml:space="preserve"> and create a more homogeneous bed </w:t>
      </w:r>
      <w:r>
        <w:fldChar w:fldCharType="begin" w:fldLock="1"/>
      </w:r>
      <w:r w:rsidR="00D37BCC">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plainTextFormattedCitation" : "(Bizhaem &amp; Tabrizi 2013)", "previouslyFormattedCitation" : "(Bizhaem &amp; Tabrizi 2013)" }, "properties" : { "noteIndex" : 0 }, "schema" : "https://github.com/citation-style-language/schema/raw/master/csl-citation.json" }</w:instrText>
      </w:r>
      <w:r>
        <w:fldChar w:fldCharType="separate"/>
      </w:r>
      <w:r w:rsidR="00352AE9" w:rsidRPr="00352AE9">
        <w:rPr>
          <w:noProof/>
        </w:rPr>
        <w:t>(Bizhaem &amp; Tabrizi 2013)</w:t>
      </w:r>
      <w:r>
        <w:fldChar w:fldCharType="end"/>
      </w:r>
      <w:r>
        <w:t xml:space="preserve">.  The benefits of continuing this research would depend on how useful this advantage is in Group C particle processing, or in cohesive powder mixes exhibiting channelling and slugging characteristics.  An indication of decreasing agglomeration tendencies by </w:t>
      </w:r>
      <w:r>
        <w:fldChar w:fldCharType="begin" w:fldLock="1"/>
      </w:r>
      <w:r w:rsidR="00D37BCC">
        <w:instrText>ADDIN CSL_CITATION { "citationItems" : [ { "id" : "ITEM-1", "itemData" : { "DOI" : "10.1016/j.powtec.2012.03.035", "ISSN" : "00325910", "author" : [ { "dropping-particle" : "", "family" : "Ali", "given" : "Syed Sadiq", "non-dropping-particle" : "", "parse-names" : false, "suffix" : "" }, { "dropping-particle" : "", "family" : "Asif", "given" : "Mohammad", "non-dropping-particle" : "", "parse-names" : false, "suffix" : "" } ], "container-title" : "Powder Technology", "id" : "ITEM-1", "issue" : "1", "issued" : { "date-parts" : [ [ "2012", "7" ] ] }, "page" : "86-92", "publisher" : "Elsevier B.V.", "title" : "Fluidization of nano-powders: effect of flow pulsation", "type" : "article-journal", "volume" : "225" }, "uris" : [ "http://www.mendeley.com/documents/?uuid=20142d5b-92e2-4de6-be15-e70819cf7ef1" ] } ], "mendeley" : { "formattedCitation" : "(Ali &amp; Asif 2012)", "manualFormatting" : "Ali &amp; Asif (2012)", "plainTextFormattedCitation" : "(Ali &amp; Asif 2012)", "previouslyFormattedCitation" : "(Ali &amp; Asif 2012)" }, "properties" : { "noteIndex" : 0 }, "schema" : "https://github.com/citation-style-language/schema/raw/master/csl-citation.json" }</w:instrText>
      </w:r>
      <w:r>
        <w:fldChar w:fldCharType="separate"/>
      </w:r>
      <w:r w:rsidRPr="00C92C7E">
        <w:rPr>
          <w:noProof/>
        </w:rPr>
        <w:t xml:space="preserve">Ali &amp; Asif </w:t>
      </w:r>
      <w:r>
        <w:rPr>
          <w:noProof/>
        </w:rPr>
        <w:t>(</w:t>
      </w:r>
      <w:r w:rsidRPr="00C92C7E">
        <w:rPr>
          <w:noProof/>
        </w:rPr>
        <w:t>2012)</w:t>
      </w:r>
      <w:r>
        <w:fldChar w:fldCharType="end"/>
      </w:r>
      <w:r>
        <w:t xml:space="preserve"> and </w:t>
      </w:r>
      <w:r>
        <w:fldChar w:fldCharType="begin" w:fldLock="1"/>
      </w:r>
      <w:r w:rsidR="00D37BCC">
        <w:instrText>ADDIN CSL_CITATION { "citationItems" : [ { "id" : "ITEM-1", "itemData" : { "DOI" : "10.1016/j.apt.2013.05.013", "ISSN" : "09218831", "author" : [ { "dropping-particle" : "", "family" : "Ali", "given" : "Syed Sadiq", "non-dropping-particle" : "", "parse-names" : false, "suffix" : "" }, { "dropping-particle" : "", "family" : "Asif", "given" : "Mohammad", "non-dropping-particle" : "", "parse-names" : false, "suffix" : "" }, { "dropping-particle" : "", "family" : "Ajbar", "given" : "Abdelhamid", "non-dropping-particle" : "", "parse-names" : false, "suffix" : "" } ], "container-title" : "Advanced Powder Technology", "id" : "ITEM-1", "issue" : "1", "issued" : { "date-parts" : [ [ "2014", "1" ] ] }, "page" : "331-337", "publisher" : "The Society of Powder Technology Japan", "title" : "Bed collapse behavior of pulsed fluidized beds of nano-powder", "type" : "article-journal", "volume" : "25" }, "uris" : [ "http://www.mendeley.com/documents/?uuid=7c77889e-ce16-421f-bcaf-0f7fca9c3159" ] } ], "mendeley" : { "formattedCitation" : "(Ali et al. 2014)", "manualFormatting" : "Ali et al. (2014)", "plainTextFormattedCitation" : "(Ali et al. 2014)", "previouslyFormattedCitation" : "(Ali et al. 2014)" }, "properties" : { "noteIndex" : 0 }, "schema" : "https://github.com/citation-style-language/schema/raw/master/csl-citation.json" }</w:instrText>
      </w:r>
      <w:r>
        <w:fldChar w:fldCharType="separate"/>
      </w:r>
      <w:r w:rsidRPr="00C92C7E">
        <w:rPr>
          <w:noProof/>
        </w:rPr>
        <w:t xml:space="preserve">Ali et al. </w:t>
      </w:r>
      <w:r>
        <w:rPr>
          <w:noProof/>
        </w:rPr>
        <w:t>(</w:t>
      </w:r>
      <w:r w:rsidRPr="00C92C7E">
        <w:rPr>
          <w:noProof/>
        </w:rPr>
        <w:t>2014)</w:t>
      </w:r>
      <w:r>
        <w:fldChar w:fldCharType="end"/>
      </w:r>
      <w:r>
        <w:t xml:space="preserve">, reduced minimum fluidisation velocities of up to </w:t>
      </w:r>
      <w:r w:rsidRPr="00390FBB">
        <w:t xml:space="preserve">72 % </w:t>
      </w:r>
      <w:r>
        <w:t xml:space="preserve">by </w:t>
      </w:r>
      <w:r>
        <w:fldChar w:fldCharType="begin" w:fldLock="1"/>
      </w:r>
      <w:r w:rsidR="00D37BCC">
        <w:instrText>ADDIN CSL_CITATION { "citationItems" : [ { "id" : "ITEM-1", "itemData" : { "DOI" : "10.1016/j.powtec.2015.07.004", "ISSN" : "00325910", "author" : [ { "dropping-particle" : "", "family" : "Akhavan", "given" : "Ali", "non-dropping-particle" : "", "parse-names" : false, "suffix" : "" }, { "dropping-particle" : "", "family" : "Rahman", "given" : "Farhana", "non-dropping-particle" : "", "parse-names" : false, "suffix" : "" }, { "dropping-particle" : "", "family" : "Wang", "given" : "Shan", "non-dropping-particle" : "", "parse-names" : false, "suffix" : "" }, { "dropping-particle" : "", "family" : "Rhodes", "given" : "Martin J.", "non-dropping-particle" : "", "parse-names" : false, "suffix" : "" } ], "container-title" : "Powder Technology", "id" : "ITEM-1", "issued" : { "date-parts" : [ [ "2015" ] ] }, "publisher" : "Elsevier B.V.", "title" : "Enhanced fluidization of nanoparticles with gas phase pulsation assistance", "type" : "article-journal" }, "uris" : [ "http://www.mendeley.com/documents/?uuid=91d085b5-82dd-4fb8-855c-3e1053ad07de" ] } ], "mendeley" : { "formattedCitation" : "(Akhavan et al. 2015)", "manualFormatting" : "Akhavan et al. (2015)", "plainTextFormattedCitation" : "(Akhavan et al. 2015)", "previouslyFormattedCitation" : "(Akhavan et al. 2015)" }, "properties" : { "noteIndex" : 0 }, "schema" : "https://github.com/citation-style-language/schema/raw/master/csl-citation.json" }</w:instrText>
      </w:r>
      <w:r>
        <w:fldChar w:fldCharType="separate"/>
      </w:r>
      <w:r w:rsidRPr="00C92C7E">
        <w:rPr>
          <w:noProof/>
        </w:rPr>
        <w:t xml:space="preserve">Akhavan et al. </w:t>
      </w:r>
      <w:r>
        <w:rPr>
          <w:noProof/>
        </w:rPr>
        <w:t>(</w:t>
      </w:r>
      <w:r w:rsidRPr="00C92C7E">
        <w:rPr>
          <w:noProof/>
        </w:rPr>
        <w:t>2015)</w:t>
      </w:r>
      <w:r>
        <w:fldChar w:fldCharType="end"/>
      </w:r>
      <w:r>
        <w:t xml:space="preserve"> and the change in dominant regime from channelling to bubbling by </w:t>
      </w:r>
      <w:r>
        <w:fldChar w:fldCharType="begin" w:fldLock="1"/>
      </w:r>
      <w:r w:rsidR="00D37BCC">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manualFormatting" : "Bizhaem &amp; Tabrizi (2013)", "plainTextFormattedCitation" : "(Bizhaem &amp; Tabrizi 2013)", "previouslyFormattedCitation" : "(Bizhaem &amp; Tabrizi 2013)" }, "properties" : { "noteIndex" : 0 }, "schema" : "https://github.com/citation-style-language/schema/raw/master/csl-citation.json" }</w:instrText>
      </w:r>
      <w:r>
        <w:fldChar w:fldCharType="separate"/>
      </w:r>
      <w:r w:rsidRPr="0042618C">
        <w:rPr>
          <w:noProof/>
        </w:rPr>
        <w:t xml:space="preserve">Bizhaem &amp; Tabrizi </w:t>
      </w:r>
      <w:r>
        <w:rPr>
          <w:noProof/>
        </w:rPr>
        <w:t>(</w:t>
      </w:r>
      <w:r w:rsidRPr="0042618C">
        <w:rPr>
          <w:noProof/>
        </w:rPr>
        <w:t>2013)</w:t>
      </w:r>
      <w:r>
        <w:fldChar w:fldCharType="end"/>
      </w:r>
      <w:r>
        <w:t xml:space="preserve"> demonstrates that pulsed flow fluidised beds may potentially be an emerging technology in nano and Group C particle processing.  Such studies are an initial indication of the benefits of pulsed flow in Group C fluidised beds, and do not compare results with industrially applicable processes and current cohesive particle handling and processing techniques, such as stirring with paddles </w:t>
      </w:r>
      <w:r>
        <w:fldChar w:fldCharType="begin" w:fldLock="1"/>
      </w:r>
      <w:r w:rsidR="00D37BCC">
        <w:instrText>ADDIN CSL_CITATION { "citationItems" : [ { "id" : "ITEM-1", "itemData" : { "author" : [ { "dropping-particle" : "", "family" : "Ambrosio", "given" : "M C B", "non-dropping-particle" : "", "parse-names" : false, "suffix" : "" }, { "dropping-particle" : "", "family" : "Taranto", "given" : "O.P.", "non-dropping-particle" : "", "parse-names" : false, "suffix" : "" } ], "container-title" : "Brazilian Journal of Chemical Engineering", "id" : "ITEM-1", "issue" : "03", "issued" : { "date-parts" : [ [ "2002" ] ] }, "page" : "355-358", "title" : "The drying of solids in a modified fluidized bed", "type" : "article-journal", "volume" : "19" }, "uris" : [ "http://www.mendeley.com/documents/?uuid=429bbd03-a142-40e1-8c07-4babf5370421" ] } ], "mendeley" : { "formattedCitation" : "(Ambrosio &amp; Taranto 2002)", "plainTextFormattedCitation" : "(Ambrosio &amp; Taranto 2002)", "previouslyFormattedCitation" : "(Ambrosio &amp; Taranto 2002)" }, "properties" : { "noteIndex" : 0 }, "schema" : "https://github.com/citation-style-language/schema/raw/master/csl-citation.json" }</w:instrText>
      </w:r>
      <w:r>
        <w:fldChar w:fldCharType="separate"/>
      </w:r>
      <w:r w:rsidR="00352AE9" w:rsidRPr="00352AE9">
        <w:rPr>
          <w:noProof/>
        </w:rPr>
        <w:t>(Ambrosio &amp; Taranto 2002)</w:t>
      </w:r>
      <w:r>
        <w:fldChar w:fldCharType="end"/>
      </w:r>
      <w:r>
        <w:t xml:space="preserve">.  </w:t>
      </w:r>
    </w:p>
    <w:p w14:paraId="33B56DDF" w14:textId="0012CDFC" w:rsidR="008168D8" w:rsidRDefault="008168D8" w:rsidP="00EA5CD1">
      <w:pPr>
        <w:spacing w:line="276" w:lineRule="auto"/>
      </w:pPr>
      <w:r>
        <w:t xml:space="preserve">Geldart’s Group A ‘aeratable’ particles are commonly associated with non-bubbling bed expansion, followed by bubbling at velocities greater than the minimum bubbling velocity.  With a small particle size, they are most commonly used in powder catalysed fluidised beds.  Group A fluidisation in pulsed flow research tends to focus on bed mixing </w:t>
      </w:r>
      <w:r>
        <w:fldChar w:fldCharType="begin" w:fldLock="1"/>
      </w:r>
      <w:r w:rsidR="00D37BCC">
        <w:instrText>ADDIN CSL_CITATION { "citationItems" : [ { "id" : "ITEM-1", "itemData" : { "DOI" : "10.1021/ie200933k", "ISSN" : "0888-5885", "author" : [ { "dropping-particle" : "", "family" : "Hadi", "given" : "Bashar", "non-dropping-particle" : "", "parse-names" : false, "suffix" : "" }, { "dropping-particle" : "", "family" : "Ommen", "given" : "J. Ruud", "non-dropping-particle" : "van", "parse-names" : false, "suffix" : "" }, { "dropping-particle" : "", "family" : "Coppens", "given" : "Marc-Olivier", "non-dropping-particle" : "", "parse-names" : false, "suffix" : "" } ], "container-title" : "Industrial &amp; Engineering Chemistry Research", "id" : "ITEM-1", "issue" : "4", "issued" : { "date-parts" : [ [ "2012", "2" ] ] }, "page" : "1713-1720", "title" : "Enhanced Particle Mixing in Pulsed Fluidized Beds and the Effect of Internals", "type" : "article-journal", "volume" : "51" }, "uris" : [ "http://www.mendeley.com/documents/?uuid=4927529b-d4a8-4c07-8b4c-373b205f8742" ] } ], "mendeley" : { "formattedCitation" : "(Hadi et al. 2012)", "plainTextFormattedCitation" : "(Hadi et al. 2012)", "previouslyFormattedCitation" : "(Hadi et al. 2012)" }, "properties" : { "noteIndex" : 0 }, "schema" : "https://github.com/citation-style-language/schema/raw/master/csl-citation.json" }</w:instrText>
      </w:r>
      <w:r>
        <w:fldChar w:fldCharType="separate"/>
      </w:r>
      <w:r w:rsidR="00352AE9" w:rsidRPr="00352AE9">
        <w:rPr>
          <w:noProof/>
        </w:rPr>
        <w:t>(Hadi et al. 2012)</w:t>
      </w:r>
      <w:r>
        <w:fldChar w:fldCharType="end"/>
      </w:r>
      <w:r>
        <w:t xml:space="preserve"> and pressure drop profiles </w:t>
      </w:r>
      <w:r>
        <w:fldChar w:fldCharType="begin" w:fldLock="1"/>
      </w:r>
      <w:r w:rsidR="00D37BCC">
        <w:instrText>ADDIN CSL_CITATION { "citationItems" : [ { "id" : "ITEM-1", "itemData" : { "DOI" : "10.1016/j.powtec.2004.10.004", "ISSN" : "00325910", "author" : [ { "dropping-particle" : "", "family" : "Hao", "given" : "Baoguo", "non-dropping-particle" : "", "parse-names" : false, "suffix" : "" }, { "dropping-particle" : "", "family" : "Bi", "given" : "Hsiaotao T.", "non-dropping-particle" : "", "parse-names" : false, "suffix" : "" } ], "container-title" : "Powder Technology", "id" : "ITEM-1", "issue" : "2-3", "issued" : { "date-parts" : [ [ "2005", "1" ] ] }, "page" : "51-60", "title" : "Forced bed mass oscillations in gas\u2013solid fluidized beds", "type" : "article-journal", "volume" : "149" }, "uris" : [ "http://www.mendeley.com/documents/?uuid=615a990e-1d50-4959-8dd0-300e803d4d71" ] } ], "mendeley" : { "formattedCitation" : "(Hao &amp; Bi 2005)", "plainTextFormattedCitation" : "(Hao &amp; Bi 2005)", "previouslyFormattedCitation" : "(Hao &amp; Bi 2005)" }, "properties" : { "noteIndex" : 0 }, "schema" : "https://github.com/citation-style-language/schema/raw/master/csl-citation.json" }</w:instrText>
      </w:r>
      <w:r>
        <w:fldChar w:fldCharType="separate"/>
      </w:r>
      <w:r w:rsidR="00352AE9" w:rsidRPr="00352AE9">
        <w:rPr>
          <w:noProof/>
        </w:rPr>
        <w:t>(Hao &amp; Bi 2005)</w:t>
      </w:r>
      <w:r>
        <w:fldChar w:fldCharType="end"/>
      </w:r>
      <w:r>
        <w:t xml:space="preserve">, with a range of frequencies applied and a combination of relocating and intermittent pulsation types.  Improvements in bed performance such as increasing heat transfer </w:t>
      </w:r>
      <w:r>
        <w:fldChar w:fldCharType="begin" w:fldLock="1"/>
      </w:r>
      <w:r w:rsidR="00D37BCC">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plainTextFormattedCitation" : "(Zhang &amp; Koksal 2006)", "previouslyFormattedCitation" : "(Zhang &amp; Koksal 2006)" }, "properties" : { "noteIndex" : 0 }, "schema" : "https://github.com/citation-style-language/schema/raw/master/csl-citation.json" }</w:instrText>
      </w:r>
      <w:r>
        <w:fldChar w:fldCharType="separate"/>
      </w:r>
      <w:r w:rsidR="00352AE9" w:rsidRPr="00352AE9">
        <w:rPr>
          <w:noProof/>
        </w:rPr>
        <w:t>(Zhang &amp; Koksal 2006)</w:t>
      </w:r>
      <w:r>
        <w:fldChar w:fldCharType="end"/>
      </w:r>
      <w:r>
        <w:t xml:space="preserve">, reducing bubbling </w:t>
      </w:r>
      <w:r>
        <w:fldChar w:fldCharType="begin" w:fldLock="1"/>
      </w:r>
      <w:r w:rsidR="00D37BCC">
        <w:instrText>ADDIN CSL_CITATION { "citationItems" : [ { "id" : "ITEM-1", "itemData" : { "author" : [ { "dropping-particle" : "", "family" : "Alamian", "given" : "Rezvan", "non-dropping-particle" : "", "parse-names" : false, "suffix" : "" }, { "dropping-particle" : "", "family" : "Baniassadi", "given" : "Alireza", "non-dropping-particle" : "", "parse-names" : false, "suffix" : "" }, { "dropping-particle" : "", "family" : "Tabrizi", "given" : "H. B.", "non-dropping-particle" : "", "parse-names" : false, "suffix" : "" } ], "container-title" : "World Academy of Science, Engineering and Technology", "id" : "ITEM-1", "issue" : "1", "issued" : { "date-parts" : [ [ "2011" ] ] }, "page" : "977-981", "title" : "An experimental study on effects of applying the pulsating flow to a gas-solid fluidized bed", "type" : "article-journal", "volume" : "73" }, "uris" : [ "http://www.mendeley.com/documents/?uuid=6d70e6a4-cc3e-464c-a5e0-63d5dbcf1984" ] } ], "mendeley" : { "formattedCitation" : "(Alamian et al. 2011)", "plainTextFormattedCitation" : "(Alamian et al. 2011)", "previouslyFormattedCitation" : "(Alamian et al. 2011)" }, "properties" : { "noteIndex" : 0 }, "schema" : "https://github.com/citation-style-language/schema/raw/master/csl-citation.json" }</w:instrText>
      </w:r>
      <w:r>
        <w:fldChar w:fldCharType="separate"/>
      </w:r>
      <w:r w:rsidR="00352AE9" w:rsidRPr="00352AE9">
        <w:rPr>
          <w:noProof/>
        </w:rPr>
        <w:t>(Alamian et al. 2011)</w:t>
      </w:r>
      <w:r>
        <w:fldChar w:fldCharType="end"/>
      </w:r>
      <w:r>
        <w:t xml:space="preserve"> and increasing mixing </w:t>
      </w:r>
      <w:r>
        <w:fldChar w:fldCharType="begin" w:fldLock="1"/>
      </w:r>
      <w:r w:rsidR="00D37BCC">
        <w:instrText>ADDIN CSL_CITATION { "citationItems" : [ { "id" : "ITEM-1", "itemData" : { "DOI" : "10.1021/ie200933k", "ISSN" : "0888-5885", "author" : [ { "dropping-particle" : "", "family" : "Hadi", "given" : "Bashar", "non-dropping-particle" : "", "parse-names" : false, "suffix" : "" }, { "dropping-particle" : "", "family" : "Ommen", "given" : "J. Ruud", "non-dropping-particle" : "van", "parse-names" : false, "suffix" : "" }, { "dropping-particle" : "", "family" : "Coppens", "given" : "Marc-Olivier", "non-dropping-particle" : "", "parse-names" : false, "suffix" : "" } ], "container-title" : "Industrial &amp; Engineering Chemistry Research", "id" : "ITEM-1", "issue" : "4", "issued" : { "date-parts" : [ [ "2012", "2" ] ] }, "page" : "1713-1720", "title" : "Enhanced Particle Mixing in Pulsed Fluidized Beds and the Effect of Internals", "type" : "article-journal", "volume" : "51" }, "uris" : [ "http://www.mendeley.com/documents/?uuid=4927529b-d4a8-4c07-8b4c-373b205f8742" ] } ], "mendeley" : { "formattedCitation" : "(Hadi et al. 2012)", "plainTextFormattedCitation" : "(Hadi et al. 2012)", "previouslyFormattedCitation" : "(Hadi et al. 2012)" }, "properties" : { "noteIndex" : 0 }, "schema" : "https://github.com/citation-style-language/schema/raw/master/csl-citation.json" }</w:instrText>
      </w:r>
      <w:r>
        <w:fldChar w:fldCharType="separate"/>
      </w:r>
      <w:r w:rsidR="00352AE9" w:rsidRPr="00352AE9">
        <w:rPr>
          <w:noProof/>
        </w:rPr>
        <w:t>(Hadi et al. 2012)</w:t>
      </w:r>
      <w:r>
        <w:fldChar w:fldCharType="end"/>
      </w:r>
      <w:r>
        <w:t xml:space="preserve"> are common, but only under specific optimal conditions, and effects are lost at greater bed depths </w:t>
      </w:r>
      <w:r>
        <w:fldChar w:fldCharType="begin" w:fldLock="1"/>
      </w:r>
      <w:r w:rsidR="00D37BCC">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plainTextFormattedCitation" : "(Zhang &amp; Koksal 2006)", "previouslyFormattedCitation" : "(Zhang &amp; Koksal 2006)" }, "properties" : { "noteIndex" : 0 }, "schema" : "https://github.com/citation-style-language/schema/raw/master/csl-citation.json" }</w:instrText>
      </w:r>
      <w:r>
        <w:fldChar w:fldCharType="separate"/>
      </w:r>
      <w:r w:rsidR="00352AE9" w:rsidRPr="00352AE9">
        <w:rPr>
          <w:noProof/>
        </w:rPr>
        <w:t>(Zhang &amp; Koksal 2006)</w:t>
      </w:r>
      <w:r>
        <w:fldChar w:fldCharType="end"/>
      </w:r>
      <w:r>
        <w:t xml:space="preserve">.  Numerous studies have used Group A typical particles in pulsed flow studies, but have increased the fluidisation velocities above the non-bubbling regime limits </w:t>
      </w:r>
      <w:r>
        <w:fldChar w:fldCharType="begin" w:fldLock="1"/>
      </w:r>
      <w:r w:rsidR="00D37BCC">
        <w:instrText>ADDIN CSL_CITATION { "citationItems" : [ { "id" : "ITEM-1", "itemData" : { "DOI" : "10.1080/07373937.2010.487715", "ISSN" : "0737-3937", "author" : [ { "dropping-particle" : "", "family" : "Godoi", "given" : "F.C.", "non-dropping-particle" : "", "parse-names" : false, "suffix" : "" }, { "dropping-particle" : "", "family" : "Boin", "given" : "E.S.F.", "non-dropping-particle" : "", "parse-names" : false, "suffix" : "" }, { "dropping-particle" : "", "family" : "Pereira", "given" : "N.R.", "non-dropping-particle" : "", "parse-names" : false, "suffix" : "" }, { "dropping-particle" : "", "family" : "Rocha", "given" : "S.C.S.", "non-dropping-particle" : "", "parse-names" : false, "suffix" : "" } ], "container-title" : "Drying Technology", "id" : "ITEM-1", "issue" : "11", "issued" : { "date-parts" : [ [ "2010", "11", "5" ] ] }, "page" : "1297-1306", "title" : "Fluid dynamics and drying of cohesive particles of a biodegradable polymer (Poly-Hydroxybutyrate) in a rotating pulsed fluidized bed", "type" : "article-journal", "volume" : "28" }, "uris" : [ "http://www.mendeley.com/documents/?uuid=f53a10d8-0afa-4714-851a-bb41da10591c" ] }, { "id" : "ITEM-2", "itemData" : { "DOI" : "10.1021/ie200933k", "ISSN" : "0888-5885", "author" : [ { "dropping-particle" : "", "family" : "Hadi", "given" : "Bashar", "non-dropping-particle" : "", "parse-names" : false, "suffix" : "" }, { "dropping-particle" : "", "family" : "Ommen", "given" : "J. Ruud", "non-dropping-particle" : "van", "parse-names" : false, "suffix" : "" }, { "dropping-particle" : "", "family" : "Coppens", "given" : "Marc-Olivier", "non-dropping-particle" : "", "parse-names" : false, "suffix" : "" } ], "container-title" : "Industrial &amp; Engineering Chemistry Research", "id" : "ITEM-2", "issue" : "4", "issued" : { "date-parts" : [ [ "2012", "2" ] ] }, "page" : "1713-1720", "title" : "Enhanced Particle Mixing in Pulsed Fluidized Beds and the Effect of Internals", "type" : "article-journal", "volume" : "51" }, "uris" : [ "http://www.mendeley.com/documents/?uuid=4927529b-d4a8-4c07-8b4c-373b205f8742" ] } ], "mendeley" : { "formattedCitation" : "(Godoi et al. 2010; Hadi et al. 2012)", "plainTextFormattedCitation" : "(Godoi et al. 2010; Hadi et al. 2012)", "previouslyFormattedCitation" : "(Godoi et al. 2010; Hadi et al. 2012)" }, "properties" : { "noteIndex" : 0 }, "schema" : "https://github.com/citation-style-language/schema/raw/master/csl-citation.json" }</w:instrText>
      </w:r>
      <w:r>
        <w:fldChar w:fldCharType="separate"/>
      </w:r>
      <w:r w:rsidR="00352AE9" w:rsidRPr="00352AE9">
        <w:rPr>
          <w:noProof/>
        </w:rPr>
        <w:t>(Godoi et al. 2010; Hadi et al. 2012)</w:t>
      </w:r>
      <w:r>
        <w:fldChar w:fldCharType="end"/>
      </w:r>
      <w:r>
        <w:t xml:space="preserve">, usually to maintain a comparison with industrial practices.  </w:t>
      </w:r>
    </w:p>
    <w:p w14:paraId="5244D622" w14:textId="4A3F7A13" w:rsidR="008168D8" w:rsidRDefault="008168D8" w:rsidP="00EA5CD1">
      <w:pPr>
        <w:spacing w:line="276" w:lineRule="auto"/>
      </w:pPr>
      <w:r>
        <w:t xml:space="preserve">Bubbling fluidisation regimes using Group B typical particles are one of the most widely studied processes for pulsed flow fluidisation, due to their current use in industrial practices.  The majority </w:t>
      </w:r>
      <w:r>
        <w:lastRenderedPageBreak/>
        <w:t xml:space="preserve">of studies have used intermittent regimes by installing solenoid valves to produce a pulsation effect </w:t>
      </w:r>
      <w:r>
        <w:fldChar w:fldCharType="begin" w:fldLock="1"/>
      </w:r>
      <w:r w:rsidR="00D37BCC">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plainTextFormattedCitation" : "(Bizhaem &amp; Tabrizi 2013)", "previouslyFormattedCitation" : "(Bizhaem &amp; Tabrizi 2013)" }, "properties" : { "noteIndex" : 0 }, "schema" : "https://github.com/citation-style-language/schema/raw/master/csl-citation.json" }</w:instrText>
      </w:r>
      <w:r>
        <w:fldChar w:fldCharType="separate"/>
      </w:r>
      <w:r w:rsidR="00352AE9" w:rsidRPr="00352AE9">
        <w:rPr>
          <w:noProof/>
        </w:rPr>
        <w:t>(Bizhaem &amp; Tabrizi 2013)</w:t>
      </w:r>
      <w:r>
        <w:fldChar w:fldCharType="end"/>
      </w:r>
      <w:r>
        <w:t xml:space="preserve">.  A trend to identify benefits from pulsed flow is evident, such as increased heat transfer </w:t>
      </w:r>
      <w:r>
        <w:fldChar w:fldCharType="begin" w:fldLock="1"/>
      </w:r>
      <w:r w:rsidR="00D37BCC">
        <w:instrText>ADDIN CSL_CITATION { "citationItems" : [ { "id" : "ITEM-1", "itemData" : { "DOI" : "10.1002/htj.10038", "ISSN" : "1099-2871", "author" : [ { "dropping-particle" : "", "family" : "Nishimura", "given" : "Akira", "non-dropping-particle" : "", "parse-names" : false, "suffix" : "" }, { "dropping-particle" : "", "family" : "Deguchi", "given" : "Seiichi", "non-dropping-particle" : "", "parse-names" : false, "suffix" : "" }, { "dropping-particle" : "", "family" : "Matsuda", "given" : "Hitoki", "non-dropping-particle" : "", "parse-names" : false, "suffix" : "" }, { "dropping-particle" : "", "family" : "Hasatani", "given" : "Masanobu", "non-dropping-particle" : "", "parse-names" : false, "suffix" : "" }, { "dropping-particle" : "", "family" : "Mujumdar", "given" : "Arun S.", "non-dropping-particle" : "", "parse-names" : false, "suffix" : "" } ], "container-title" : "Heat Transfer Asian Research", "id" : "ITEM-1", "issue" : "4", "issued" : { "date-parts" : [ [ "2002", "6", "24" ] ] }, "page" : "307-319", "title" : "Heat transfer characteristics in a pulsating fluidized bed in relation to bubble characteristics", "type" : "article-journal", "volume" : "31" }, "uris" : [ "http://www.mendeley.com/documents/?uuid=03844e89-7818-48d3-9995-8e29680b4819" ] } ], "mendeley" : { "formattedCitation" : "(Nishimura et al. 2002)", "plainTextFormattedCitation" : "(Nishimura et al. 2002)", "previouslyFormattedCitation" : "(Nishimura et al. 2002)" }, "properties" : { "noteIndex" : 0 }, "schema" : "https://github.com/citation-style-language/schema/raw/master/csl-citation.json" }</w:instrText>
      </w:r>
      <w:r>
        <w:fldChar w:fldCharType="separate"/>
      </w:r>
      <w:r w:rsidR="00352AE9" w:rsidRPr="00352AE9">
        <w:rPr>
          <w:noProof/>
        </w:rPr>
        <w:t>(Nishimura et al. 2002)</w:t>
      </w:r>
      <w:r>
        <w:fldChar w:fldCharType="end"/>
      </w:r>
      <w:r>
        <w:t xml:space="preserve"> and gas retention </w:t>
      </w:r>
      <w:r>
        <w:fldChar w:fldCharType="begin" w:fldLock="1"/>
      </w:r>
      <w:r w:rsidR="00D37BCC">
        <w:instrText>ADDIN CSL_CITATION { "citationItems" : [ { "id" : "ITEM-1", "itemData" : { "author" : [ { "dropping-particle" : "", "family" : "Wong", "given" : "H W", "non-dropping-particle" : "", "parse-names" : false, "suffix" : "" }, { "dropping-particle" : "", "family" : "Baird", "given" : "M H I", "non-dropping-particle" : "", "parse-names" : false, "suffix" : "" } ], "container-title" : "The Chemical Engineering Journal", "id" : "ITEM-1", "issue" : "2", "issued" : { "date-parts" : [ [ "1971" ] ] }, "page" : "104-113", "title" : "Fluidisation in a pulsed gas flow", "type" : "article-journal", "volume" : "2" }, "uris" : [ "http://www.mendeley.com/documents/?uuid=0e8913b2-7e66-48d0-ba71-979413630cf8" ] } ], "mendeley" : { "formattedCitation" : "(Wong &amp; Baird 1971)", "plainTextFormattedCitation" : "(Wong &amp; Baird 1971)", "previouslyFormattedCitation" : "(Wong &amp; Baird 1971)" }, "properties" : { "noteIndex" : 0 }, "schema" : "https://github.com/citation-style-language/schema/raw/master/csl-citation.json" }</w:instrText>
      </w:r>
      <w:r>
        <w:fldChar w:fldCharType="separate"/>
      </w:r>
      <w:r w:rsidR="00352AE9" w:rsidRPr="00352AE9">
        <w:rPr>
          <w:noProof/>
        </w:rPr>
        <w:t>(Wong &amp; Baird 1971)</w:t>
      </w:r>
      <w:r>
        <w:fldChar w:fldCharType="end"/>
      </w:r>
      <w:r>
        <w:t xml:space="preserve">, improved mixing </w:t>
      </w:r>
      <w:r>
        <w:fldChar w:fldCharType="begin" w:fldLock="1"/>
      </w:r>
      <w:r w:rsidR="00D37BCC">
        <w:instrText>ADDIN CSL_CITATION { "citationItems" : [ { "id" : "ITEM-1", "itemData" : { "DOI" : "10.1021/ie800458h", "ISSN" : "0888-5885", "author" : [ { "dropping-particle" : "", "family" : "Akhavan", "given" : "Ali", "non-dropping-particle" : "", "parse-names" : false, "suffix" : "" }, { "dropping-particle" : "", "family" : "Ommen", "given" : "J. Ruud", "non-dropping-particle" : "van", "parse-names" : false, "suffix" : "" }, { "dropping-particle" : "", "family" : "Nijenhuis", "given" : "John", "non-dropping-particle" : "", "parse-names" : false, "suffix" : "" }, { "dropping-particle" : "", "family" : "Wang", "given" : "Xiao S.", "non-dropping-particle" : "", "parse-names" : false, "suffix" : "" }, { "dropping-particle" : "", "family" : "Coppens", "given" : "Marc-Olivier", "non-dropping-particle" : "", "parse-names" : false, "suffix" : "" }, { "dropping-particle" : "", "family" : "Rhodes", "given" : "Martin J.", "non-dropping-particle" : "", "parse-names" : false, "suffix" : "" } ], "container-title" : "Industrial &amp; Engineering Chemistry Research", "id" : "ITEM-1", "issue" : "1", "issued" : { "date-parts" : [ [ "2009", "1", "7" ] ] }, "page" : "302-309", "title" : "Improved drying in a pulsation-assisted fluidized bed", "type" : "article-journal", "volume" : "48" }, "uris" : [ "http://www.mendeley.com/documents/?uuid=8ea71386-756c-4bac-a666-47140efd4497" ] } ], "mendeley" : { "formattedCitation" : "(Akhavan et al. 2009)", "plainTextFormattedCitation" : "(Akhavan et al. 2009)", "previouslyFormattedCitation" : "(Akhavan et al. 2009)" }, "properties" : { "noteIndex" : 0 }, "schema" : "https://github.com/citation-style-language/schema/raw/master/csl-citation.json" }</w:instrText>
      </w:r>
      <w:r>
        <w:fldChar w:fldCharType="separate"/>
      </w:r>
      <w:r w:rsidR="00352AE9" w:rsidRPr="00352AE9">
        <w:rPr>
          <w:noProof/>
        </w:rPr>
        <w:t>(Akhavan et al. 2009)</w:t>
      </w:r>
      <w:r>
        <w:fldChar w:fldCharType="end"/>
      </w:r>
      <w:r>
        <w:t xml:space="preserve">, reduced defluidisation </w:t>
      </w:r>
      <w:r>
        <w:fldChar w:fldCharType="begin" w:fldLock="1"/>
      </w:r>
      <w:r w:rsidR="00D37BCC">
        <w:instrText>ADDIN CSL_CITATION { "citationItems" : [ { "id" : "ITEM-1", "itemData" : { "DOI" : "10.1002/ceat.200900565", "ISSN" : "09307516", "author" : [ { "dropping-particle" : "", "family" : "Souza", "given" : "L. F. G.", "non-dropping-particle" : "de", "parse-names" : false, "suffix" : "" }, { "dropping-particle" : "", "family" : "Nitz", "given" : "Marcello", "non-dropping-particle" : "", "parse-names" : false, "suffix" : "" }, { "dropping-particle" : "", "family" : "Lima", "given" : "P.", "non-dropping-particle" : "", "parse-names" : false, "suffix" : "" }, { "dropping-particle" : "", "family" : "Taranto", "given" : "O.P.", "non-dropping-particle" : "", "parse-names" : false, "suffix" : "" } ], "container-title" : "Chemical Engineering &amp; Technology", "id" : "ITEM-1", "issue" : "12", "issued" : { "date-parts" : [ [ "2010", "12", "9" ] ] }, "page" : "2015-2020", "title" : "Drying of Sodium Acetate in a Pulsed Fluid Bed Dryer", "type" : "article-journal", "volume" : "33" }, "uris" : [ "http://www.mendeley.com/documents/?uuid=d567a7b8-a21e-4a47-9e5e-24e9cf8f12e0" ] } ], "mendeley" : { "formattedCitation" : "(de Souza et al. 2010)", "plainTextFormattedCitation" : "(de Souza et al. 2010)", "previouslyFormattedCitation" : "(de Souza et al. 2010)" }, "properties" : { "noteIndex" : 0 }, "schema" : "https://github.com/citation-style-language/schema/raw/master/csl-citation.json" }</w:instrText>
      </w:r>
      <w:r>
        <w:fldChar w:fldCharType="separate"/>
      </w:r>
      <w:r w:rsidR="00352AE9" w:rsidRPr="00352AE9">
        <w:rPr>
          <w:noProof/>
        </w:rPr>
        <w:t>(de Souza et al. 2010)</w:t>
      </w:r>
      <w:r>
        <w:fldChar w:fldCharType="end"/>
      </w:r>
      <w:r>
        <w:t xml:space="preserve"> and ordered bubble patterns </w:t>
      </w:r>
      <w:r>
        <w:fldChar w:fldCharType="begin" w:fldLock="1"/>
      </w:r>
      <w:r w:rsidR="00D37BCC">
        <w:instrText>ADDIN CSL_CITATION { "citationItems" : [ { "id" : "ITEM-1", "itemData" : { "DOI" : "10.1016/j.cej.2003.08.007", "ISSN" : "13858947", "author" : [ { "dropping-particle" : "", "family" : "Coppens", "given" : "Marc-Olivier", "non-dropping-particle" : "", "parse-names" : false, "suffix" : "" }, { "dropping-particle" : "", "family" : "Ommen", "given" : "J. Ruud", "non-dropping-particle" : "van", "parse-names" : false, "suffix" : "" } ], "container-title" : "Chemical Engineering Journal", "id" : "ITEM-1", "issue" : "1-3", "issued" : { "date-parts" : [ [ "2003", "12" ] ] }, "page" : "117-124", "title" : "Structuring chaotic fluidized beds", "type" : "article-journal", "volume" : "96" }, "uris" : [ "http://www.mendeley.com/documents/?uuid=8d8ea52b-e562-44f1-ba09-b5e5953caa9e" ] } ], "mendeley" : { "formattedCitation" : "(Coppens &amp; van Ommen 2003)", "plainTextFormattedCitation" : "(Coppens &amp; van Ommen 2003)", "previouslyFormattedCitation" : "(Coppens &amp; van Ommen 2003)" }, "properties" : { "noteIndex" : 0 }, "schema" : "https://github.com/citation-style-language/schema/raw/master/csl-citation.json" }</w:instrText>
      </w:r>
      <w:r>
        <w:fldChar w:fldCharType="separate"/>
      </w:r>
      <w:r w:rsidR="00352AE9" w:rsidRPr="00352AE9">
        <w:rPr>
          <w:noProof/>
        </w:rPr>
        <w:t>(Coppens &amp; van Ommen 2003)</w:t>
      </w:r>
      <w:r>
        <w:fldChar w:fldCharType="end"/>
      </w:r>
      <w:r>
        <w:t xml:space="preserve">.  However, as with the other Geldart particle groups, these results are only evident under specific conditions, such as shallow beds </w:t>
      </w:r>
      <w:r>
        <w:fldChar w:fldCharType="begin" w:fldLock="1"/>
      </w:r>
      <w:r w:rsidR="00D37BCC">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plainTextFormattedCitation" : "(Zhang &amp; Koksal 2006)", "previouslyFormattedCitation" : "(Zhang &amp; Koksal 2006)" }, "properties" : { "noteIndex" : 0 }, "schema" : "https://github.com/citation-style-language/schema/raw/master/csl-citation.json" }</w:instrText>
      </w:r>
      <w:r>
        <w:fldChar w:fldCharType="separate"/>
      </w:r>
      <w:r w:rsidR="00352AE9" w:rsidRPr="00352AE9">
        <w:rPr>
          <w:noProof/>
        </w:rPr>
        <w:t>(Zhang &amp; Koksal 2006)</w:t>
      </w:r>
      <w:r>
        <w:fldChar w:fldCharType="end"/>
      </w:r>
      <w:r>
        <w:t xml:space="preserve">.   </w:t>
      </w:r>
    </w:p>
    <w:p w14:paraId="35D7B330" w14:textId="68C626CB" w:rsidR="008168D8" w:rsidRPr="00137A56" w:rsidRDefault="008168D8" w:rsidP="00EA5CD1">
      <w:pPr>
        <w:spacing w:line="276" w:lineRule="auto"/>
        <w:rPr>
          <w:lang w:val="es-ES_tradnl"/>
        </w:rPr>
      </w:pPr>
      <w:r>
        <w:t xml:space="preserve">Geldart’s Group D particles tend to be more suited to spouted bed processing than fluidised bed processing, but spoutable particles are commonly used in pulsed flow fluidisation studies and industrial processes, such as roasting coffee beans or drying wheat.  Spouted beds have also been the focus of pulsed flow research </w:t>
      </w:r>
      <w:r>
        <w:fldChar w:fldCharType="begin" w:fldLock="1"/>
      </w:r>
      <w:r w:rsidR="00D37BCC">
        <w:instrText>ADDIN CSL_CITATION { "citationItems" : [ { "id" : "ITEM-1", "itemData" : { "DOI" : "10.1016/S0032-5910(00)00380-6", "ISSN" : "00325910", "author" : [ { "dropping-particle" : "", "family" : "Devahastin", "given" : "Sakamon", "non-dropping-particle" : "", "parse-names" : false, "suffix" : "" }, { "dropping-particle" : "", "family" : "Mujumdar", "given" : "Arun S.", "non-dropping-particle" : "", "parse-names" : false, "suffix" : "" } ], "container-title" : "Powder Technology", "id" : "ITEM-1", "issue" : "3", "issued" : { "date-parts" : [ [ "2001", "6" ] ] }, "page" : "189-197", "title" : "Some hydrodynamic and mixing characteristics of a pulsed spouted bed dryer", "type" : "article-journal", "volume" : "117" }, "uris" : [ "http://www.mendeley.com/documents/?uuid=073edbfd-b5ca-4499-8a15-3b8c27811548" ] } ], "mendeley" : { "formattedCitation" : "(Devahastin &amp; Mujumdar 2001)", "plainTextFormattedCitation" : "(Devahastin &amp; Mujumdar 2001)", "previouslyFormattedCitation" : "(Devahastin &amp; Mujumdar 2001)" }, "properties" : { "noteIndex" : 0 }, "schema" : "https://github.com/citation-style-language/schema/raw/master/csl-citation.json" }</w:instrText>
      </w:r>
      <w:r>
        <w:fldChar w:fldCharType="separate"/>
      </w:r>
      <w:r w:rsidR="00352AE9" w:rsidRPr="00352AE9">
        <w:rPr>
          <w:noProof/>
        </w:rPr>
        <w:t>(Devahastin &amp; Mujumdar 2001)</w:t>
      </w:r>
      <w:r>
        <w:fldChar w:fldCharType="end"/>
      </w:r>
      <w:r>
        <w:t xml:space="preserve"> where the effect of line back pressure during intermittent pulsation causes greater bed expansion and particle movement </w:t>
      </w:r>
      <w:r>
        <w:fldChar w:fldCharType="begin" w:fldLock="1"/>
      </w:r>
      <w:r w:rsidR="00D37BCC">
        <w:instrText>ADDIN CSL_CITATION { "citationItems" : [ { "id" : "ITEM-1", "itemData" : { "DOI" : "10.1016/j.jfoodeng.2010.10.028", "ISSN" : "02608774", "author" : [ { "dropping-particle" : "", "family" : "Niamnuy", "given" : "Chalida", "non-dropping-particle" : "", "parse-names" : false, "suffix" : "" }, { "dropping-particle" : "", "family" : "Kanthamool", "given" : "Wasan", "non-dropping-particle" : "", "parse-names" : false, "suffix" : "" }, { "dropping-particle" : "", "family" : "Devahastin", "given" : "Sakamon", "non-dropping-particle" : "", "parse-names" : false, "suffix" : "" } ], "container-title" : "Journal of Food Engineering", "id" : "ITEM-1", "issue" : "3", "issued" : { "date-parts" : [ [ "2011", "4" ] ] }, "page" : "299-307", "publisher" : "Elsevier Ltd", "title" : "Hydrodynamic characteristics of a pulsed spouted bed of food particulates", "type" : "article-journal", "volume" : "103" }, "uris" : [ "http://www.mendeley.com/documents/?uuid=92ed88d6-8fe9-4ce3-b31a-5a060fbff80e" ] } ], "mendeley" : { "formattedCitation" : "(Niamnuy et al. 2011)", "plainTextFormattedCitation" : "(Niamnuy et al. 2011)", "previouslyFormattedCitation" : "(Niamnuy et al. 2011)" }, "properties" : { "noteIndex" : 0 }, "schema" : "https://github.com/citation-style-language/schema/raw/master/csl-citation.json" }</w:instrText>
      </w:r>
      <w:r>
        <w:fldChar w:fldCharType="separate"/>
      </w:r>
      <w:r w:rsidR="00352AE9" w:rsidRPr="00352AE9">
        <w:rPr>
          <w:noProof/>
        </w:rPr>
        <w:t>(Niamnuy et al. 2011)</w:t>
      </w:r>
      <w:r>
        <w:fldChar w:fldCharType="end"/>
      </w:r>
      <w:r>
        <w:t xml:space="preserve">.  In fluidised beds, pulsation tends to be in the form of a relocating gas flow from a rotating disk </w:t>
      </w:r>
      <w:r>
        <w:fldChar w:fldCharType="begin" w:fldLock="1"/>
      </w:r>
      <w:r w:rsidR="00D37BCC">
        <w:instrText>ADDIN CSL_CITATION { "citationItems" : [ { "id" : "ITEM-1", "itemData" : { "author" : [ { "dropping-particle" : "", "family" : "Kudra", "given" : "T", "non-dropping-particle" : "", "parse-names" : false, "suffix" : "" }, { "dropping-particle" : "", "family" : "Gawrzynski", "given" : "Z.", "non-dropping-particle" : "", "parse-names" : false, "suffix" : "" }, { "dropping-particle" : "", "family" : "Glaser", "given" : "R", "non-dropping-particle" : "", "parse-names" : false, "suffix" : "" }, { "dropping-particle" : "", "family" : "Stanislawski", "given" : "J", "non-dropping-particle" : "", "parse-names" : false, "suffix" : "" }, { "dropping-particle" : "", "family" : "Poirier", "given" : "M", "non-dropping-particle" : "", "parse-names" : false, "suffix" : "" } ], "container-title" : "Drying Technology", "id" : "ITEM-1", "issue" : "4-5", "issued" : { "date-parts" : [ [ "2002" ] ] }, "page" : "917-933", "title" : "Drying of pulp and paper sludge in a pulsed fluid bed dryer", "type" : "article-journal", "volume" : "20" }, "uris" : [ "http://www.mendeley.com/documents/?uuid=76810b96-2c77-44e7-905c-61ea35f56343" ] } ], "mendeley" : { "formattedCitation" : "(Kudra et al. 2002)", "plainTextFormattedCitation" : "(Kudra et al. 2002)", "previouslyFormattedCitation" : "(Kudra et al. 2002)" }, "properties" : { "noteIndex" : 0 }, "schema" : "https://github.com/citation-style-language/schema/raw/master/csl-citation.json" }</w:instrText>
      </w:r>
      <w:r>
        <w:fldChar w:fldCharType="separate"/>
      </w:r>
      <w:r w:rsidR="00352AE9" w:rsidRPr="00352AE9">
        <w:rPr>
          <w:noProof/>
        </w:rPr>
        <w:t>(Kudra et al. 2002)</w:t>
      </w:r>
      <w:r>
        <w:fldChar w:fldCharType="end"/>
      </w:r>
      <w:r>
        <w:t xml:space="preserve">, and generally aims to overcome the efficiency loss from gas bypassing in the form of slugs or large bubbles to increase gas-solid contact </w:t>
      </w:r>
      <w:r>
        <w:fldChar w:fldCharType="begin" w:fldLock="1"/>
      </w:r>
      <w:r w:rsidR="00D37BCC">
        <w:instrText>ADDIN CSL_CITATION { "citationItems" : [ { "id" : "ITEM-1", "itemData" : { "DOI" : "10.1016/j.jfoodeng.2006.05.025", "ISSN" : "02608774", "author" : [ { "dropping-particle" : "", "family" : "Nitz", "given" : "Marcello", "non-dropping-particle" : "", "parse-names" : false, "suffix" : "" }, { "dropping-particle" : "", "family" : "Taranto", "given" : "O.P.", "non-dropping-particle" : "", "parse-names" : false, "suffix" : "" } ], "container-title" : "Journal of Food Engineering", "id" : "ITEM-1", "issue" : "1", "issued" : { "date-parts" : [ [ "2007", "5" ] ] }, "page" : "249-256", "title" : "Drying of beans in a pulsed fluid bed dryer: drying kinetics, fluid-dynamic study and comparisons with conventional fluidization", "type" : "article-journal", "volume" : "80" }, "uris" : [ "http://www.mendeley.com/documents/?uuid=d9618c90-97b7-4dea-9ce0-370472cbef4f" ] } ], "mendeley" : { "formattedCitation" : "(Nitz &amp; Taranto 2007)", "plainTextFormattedCitation" : "(Nitz &amp; Taranto 2007)", "previouslyFormattedCitation" : "(Nitz &amp; Taranto 2007)" }, "properties" : { "noteIndex" : 0 }, "schema" : "https://github.com/citation-style-language/schema/raw/master/csl-citation.json" }</w:instrText>
      </w:r>
      <w:r>
        <w:fldChar w:fldCharType="separate"/>
      </w:r>
      <w:r w:rsidR="00352AE9" w:rsidRPr="00352AE9">
        <w:rPr>
          <w:noProof/>
        </w:rPr>
        <w:t>(Nitz &amp; Taranto 2007)</w:t>
      </w:r>
      <w:r>
        <w:fldChar w:fldCharType="end"/>
      </w:r>
      <w:r>
        <w:t xml:space="preserve">.  Some benefits from applying a pulsed flow have been found, including reduced air velocity requirements of up to 30 % </w:t>
      </w:r>
      <w:r>
        <w:fldChar w:fldCharType="begin" w:fldLock="1"/>
      </w:r>
      <w:r w:rsidR="00D37BCC">
        <w:instrText>ADDIN CSL_CITATION { "citationItems" : [ { "id" : "ITEM-1", "itemData" : { "DOI" : "10.1080/07373930600778395", "ISSN" : "0737-3937", "author" : [ { "dropping-particle" : "", "family" : "Gawrzy\u0144ski", "given" : "Zbigniew", "non-dropping-particle" : "", "parse-names" : false, "suffix" : "" }, { "dropping-particle" : "", "family" : "Pieczaba", "given" : "Bartosz", "non-dropping-particle" : "", "parse-names" : false, "suffix" : "" } ], "container-title" : "Drying Technology", "id" : "ITEM-1", "issue" : "9", "issued" : { "date-parts" : [ [ "2006", "9" ] ] }, "page" : "1133-1137", "title" : "Hydrodynamics of the pulsed fluid bed with cyclically relocated gas stream with lengthwise pulsation", "type" : "article-journal", "volume" : "24" }, "uris" : [ "http://www.mendeley.com/documents/?uuid=7167104a-4132-4472-a405-9e471cb27225" ] } ], "mendeley" : { "formattedCitation" : "(Gawrzy\u0144ski &amp; Pieczaba 2006)", "plainTextFormattedCitation" : "(Gawrzy\u0144ski &amp; Pieczaba 2006)", "previouslyFormattedCitation" : "(Gawrzy\u0144ski &amp; Pieczaba 2006)" }, "properties" : { "noteIndex" : 0 }, "schema" : "https://github.com/citation-style-language/schema/raw/master/csl-citation.json" }</w:instrText>
      </w:r>
      <w:r>
        <w:fldChar w:fldCharType="separate"/>
      </w:r>
      <w:r w:rsidR="00352AE9" w:rsidRPr="00352AE9">
        <w:rPr>
          <w:noProof/>
        </w:rPr>
        <w:t>(Gawrzyński &amp; Pieczaba 2006)</w:t>
      </w:r>
      <w:r>
        <w:fldChar w:fldCharType="end"/>
      </w:r>
      <w:r>
        <w:t xml:space="preserve">, as well as bubble size reduction and reduced bubble coalescence </w:t>
      </w:r>
      <w:r>
        <w:fldChar w:fldCharType="begin" w:fldLock="1"/>
      </w:r>
      <w:r w:rsidR="00D37BCC">
        <w:instrText>ADDIN CSL_CITATION { "citationItems" : [ { "id" : "ITEM-1", "itemData" : { "author" : [ { "dropping-particle" : "", "family" : "Koksal", "given" : "Murat", "non-dropping-particle" : "", "parse-names" : false, "suffix" : "" }, { "dropping-particle" : "", "family" : "Vural", "given" : "Hiseyin", "non-dropping-particle" : "", "parse-names" : false, "suffix" : "" } ], "container-title" : "Powder Technology", "id" : "ITEM-1", "issue" : "3", "issued" : { "date-parts" : [ [ "1998" ] ] }, "page" : "205-213", "title" : "Bubble size control in a two-dimensional fluidized bed using a moving double plate distributor", "type" : "article-journal", "volume" : "95" }, "uris" : [ "http://www.mendeley.com/documents/?uuid=6747b9bc-7cc0-42c1-94f0-728a7fddc7b1" ] } ], "mendeley" : { "formattedCitation" : "(Koksal &amp; Vural 1998)", "plainTextFormattedCitation" : "(Koksal &amp; Vural 1998)", "previouslyFormattedCitation" : "(Koksal &amp; Vural 1998)" }, "properties" : { "noteIndex" : 0 }, "schema" : "https://github.com/citation-style-language/schema/raw/master/csl-citation.json" }</w:instrText>
      </w:r>
      <w:r>
        <w:fldChar w:fldCharType="separate"/>
      </w:r>
      <w:r w:rsidR="00352AE9" w:rsidRPr="00352AE9">
        <w:rPr>
          <w:noProof/>
        </w:rPr>
        <w:t>(Koksal &amp; Vural 1998)</w:t>
      </w:r>
      <w:r>
        <w:fldChar w:fldCharType="end"/>
      </w:r>
      <w:r>
        <w:t xml:space="preserve">.  A trend only seen in Group D particle studies is for an increase in pulsation frequency to correspond with an increase in pressure drop </w:t>
      </w:r>
      <w:r>
        <w:fldChar w:fldCharType="begin" w:fldLock="1"/>
      </w:r>
      <w:r w:rsidR="00D37BCC">
        <w:instrText>ADDIN CSL_CITATION { "citationItems" : [ { "id" : "ITEM-1", "itemData" : { "DOI" : "10.1080/07373930701227011", "ISSN" : "0737-3937", "author" : [ { "dropping-particle" : "", "family" : "Reyes", "given" : "A.", "non-dropping-particle" : "", "parse-names" : false, "suffix" : "" }, { "dropping-particle" : "", "family" : "Moyano", "given" : "P.", "non-dropping-particle" : "", "parse-names" : false, "suffix" : "" }, { "dropping-particle" : "", "family" : "Paz", "given" : "J.", "non-dropping-particle" : "", "parse-names" : false, "suffix" : "" } ], "container-title" : "Drying Technology", "id" : "ITEM-1", "issue" : "4", "issued" : { "date-parts" : [ [ "2007", "4", "19" ] ] }, "page" : "581-590", "title" : "Drying of potato slices in a pulsed fluidized bed", "type" : "article-journal", "volume" : "25" }, "uris" : [ "http://www.mendeley.com/documents/?uuid=6dd36781-cf08-44d4-840e-0b366d127f3d" ] }, { "id" : "ITEM-2", "itemData" : { "DOI" : "10.1080/07373930701781777", "ISSN" : "0737-3937", "author" : [ { "dropping-particle" : "", "family" : "Reyes", "given" : "A.", "non-dropping-particle" : "", "parse-names" : false, "suffix" : "" }, { "dropping-particle" : "", "family" : "Herrera", "given" : "N.", "non-dropping-particle" : "", "parse-names" : false, "suffix" : "" }, { "dropping-particle" : "", "family" : "Vega", "given" : "R.", "non-dropping-particle" : "", "parse-names" : false, "suffix" : "" } ], "container-title" : "Drying Technology", "id" : "ITEM-2", "issue" : "1", "issued" : { "date-parts" : [ [ "2007", "12", "28" ] ] }, "page" : "122-131", "title" : "Dr</w:instrText>
      </w:r>
      <w:r w:rsidR="00D37BCC" w:rsidRPr="00137A56">
        <w:rPr>
          <w:lang w:val="es-ES_tradnl"/>
        </w:rPr>
        <w:instrText>ying suspensions in a pulsed fluidized bed of inert particles", "type" : "article-journal", "volume" : "26" }, "uris" : [ "http://www.mendeley.com/documents/?uuid=2f39f4dd-87b2-472b-8a68-19f71f1059d5" ] }, { "id" : "ITEM-3", "itemData" : { "DOI" : "10.1080/07373930802603466", "ISSN" : "0737-3937", "author" : [ { "dropping-particle" : "", "family" : "Nitz", "given" : "Marcello", "non-dropping-particle" : "", "parse-names" : false, "suffix" : "" }, { "dropping-particle" : "", "family" : "Taranto", "given" : "O.P.", "non-dropping-particle" : "", "parse-names" : false, "suffix" : "" } ], "container-title" : "Drying Technology", "id" : "ITEM-3", "issue" : "2", "issued" : { "date-parts" : [ [ "2009", "2" ] ] }, "page" : "212-219", "title" : "Drying of a porous material in a pulsed fluid bed dryer: the influences of temperature, frequency of pulsation, and air flow rate", "type" : "article-journal", "volume" : "27" }, "uris" : [ "http://www.mendeley.com/documents/?uuid=39f8f7be-eb91-43a8-bd36-deb3789fa11e" ] } ], "mendeley" : { "formattedCitation" : "(Reyes, Moyano, et al. 2007; Reyes, Herrera, et al. 2007; Nitz &amp; Taranto 2009)", "plainTextFormattedCitation" : "(Reyes, Moyano, et al. 2007; Reyes, Herrera, et al. 2007; Nitz &amp; Taranto 2009)", "previouslyFormattedCitation" : "(Reyes, Moyano, et al. 2007; Reyes, Herrera, et al. 2007; Nitz &amp; Taranto 2009)" }, "properties" : { "noteIndex" : 0 }, "schema" : "https://github.com/citation-style-language/schema/raw/master/csl-citation.json" }</w:instrText>
      </w:r>
      <w:r>
        <w:fldChar w:fldCharType="separate"/>
      </w:r>
      <w:r w:rsidR="00352AE9" w:rsidRPr="00137A56">
        <w:rPr>
          <w:noProof/>
          <w:lang w:val="es-ES_tradnl"/>
        </w:rPr>
        <w:t>(Reyes, Moyano, et al. 2007; Reyes, Herrera, et al. 2007; Nitz &amp; Taranto 2009)</w:t>
      </w:r>
      <w:r>
        <w:fldChar w:fldCharType="end"/>
      </w:r>
      <w:r w:rsidRPr="00137A56">
        <w:rPr>
          <w:lang w:val="es-ES_tradnl"/>
        </w:rPr>
        <w:t xml:space="preserve">.  </w:t>
      </w:r>
    </w:p>
    <w:p w14:paraId="2F02144D" w14:textId="77777777" w:rsidR="008168D8" w:rsidRPr="00137A56" w:rsidRDefault="008168D8" w:rsidP="00EA5CD1">
      <w:pPr>
        <w:spacing w:line="276" w:lineRule="auto"/>
        <w:rPr>
          <w:lang w:val="es-ES_tradnl"/>
        </w:rPr>
      </w:pPr>
    </w:p>
    <w:p w14:paraId="7DD19BF8" w14:textId="77777777" w:rsidR="008168D8" w:rsidRPr="000B51BC" w:rsidRDefault="008168D8" w:rsidP="00EA5CD1">
      <w:pPr>
        <w:pStyle w:val="Heading2"/>
        <w:numPr>
          <w:ilvl w:val="1"/>
          <w:numId w:val="2"/>
        </w:numPr>
        <w:spacing w:before="120" w:after="0" w:line="276" w:lineRule="auto"/>
        <w:jc w:val="both"/>
      </w:pPr>
      <w:bookmarkStart w:id="197" w:name="_Toc474696382"/>
      <w:r w:rsidRPr="000B51BC">
        <w:t>3.</w:t>
      </w:r>
      <w:r>
        <w:t>4.7</w:t>
      </w:r>
      <w:r w:rsidRPr="000B51BC">
        <w:t xml:space="preserve"> </w:t>
      </w:r>
      <w:r>
        <w:tab/>
        <w:t>Drying</w:t>
      </w:r>
      <w:bookmarkEnd w:id="197"/>
    </w:p>
    <w:p w14:paraId="6D597CAA" w14:textId="2427DC53" w:rsidR="008168D8" w:rsidRPr="00B10AD6" w:rsidRDefault="008168D8" w:rsidP="00EA5CD1">
      <w:pPr>
        <w:spacing w:line="276" w:lineRule="auto"/>
      </w:pPr>
      <w:r w:rsidRPr="00665FAF">
        <w:t>Changes to the fluidisation behaviour of a fluidised bed under a pulsed flow regime can influence processes such as heat or mass transfer</w:t>
      </w:r>
      <w:r>
        <w:t xml:space="preserve">, and drying rates.  </w:t>
      </w:r>
      <w:r>
        <w:fldChar w:fldCharType="begin" w:fldLock="1"/>
      </w:r>
      <w:r w:rsidR="00D37BCC">
        <w:instrText>ADDIN CSL_CITATION { "citationItems" : [ { "id" : "ITEM-1", "itemData" : { "author" : [ { "dropping-particle" : "", "family" : "Bokun", "given" : "I. A.", "non-dropping-particle" : "", "parse-names" : false, "suffix" : "" }, { "dropping-particle" : "", "family" : "Zabrodski", "given" : "S. S", "non-dropping-particle" : "", "parse-names" : false, "suffix" : "" } ], "container-title" : "Nauka Tekh. (Minsk)", "id" : "ITEM-1", "issued" : { "date-parts" : [ [ "1966" ] ] }, "page" : "27-32", "title" : "Experimental study of heat transfer between a pulsating bed and the heating surface", "type" : "article-journal" }, "uris" : [ "http://www.mendeley.com/documents/?uuid=a53a9a2d-2296-4fd7-923f-df5b659608ea" ] } ], "mendeley" : { "formattedCitation" : "(Bokun &amp; Zabrodski 1966)", "manualFormatting" : "Bokun &amp; Zabrodski (1966)", "plainTextFormattedCitation" : "(Bokun &amp; Zabrodski 1966)", "previouslyFormattedCitation" : "(Bokun &amp; Zabrodski 1966)" }, "properties" : { "noteIndex" : 0 }, "schema" : "https://github.com/citation-style-language/schema/raw/master/csl-citation.json" }</w:instrText>
      </w:r>
      <w:r>
        <w:fldChar w:fldCharType="separate"/>
      </w:r>
      <w:r w:rsidRPr="00C92C7E">
        <w:rPr>
          <w:noProof/>
        </w:rPr>
        <w:t xml:space="preserve">Bokun &amp; Zabrodski </w:t>
      </w:r>
      <w:r>
        <w:rPr>
          <w:noProof/>
        </w:rPr>
        <w:t>(</w:t>
      </w:r>
      <w:r w:rsidRPr="00C92C7E">
        <w:rPr>
          <w:noProof/>
        </w:rPr>
        <w:t>1966)</w:t>
      </w:r>
      <w:r>
        <w:fldChar w:fldCharType="end"/>
      </w:r>
      <w:r>
        <w:t>,</w:t>
      </w:r>
      <w:r w:rsidRPr="00B10AD6">
        <w:t xml:space="preserve"> </w:t>
      </w:r>
      <w:r>
        <w:t>for example, found</w:t>
      </w:r>
      <w:r w:rsidRPr="00B10AD6">
        <w:t xml:space="preserve"> that the heat transfer coefficient increased with increasing gas velocity, demonstrating that heat transfer coefficients for pulsed flow are significantly higher than for conventional flow at the same </w:t>
      </w:r>
      <w:r>
        <w:t xml:space="preserve">superficial </w:t>
      </w:r>
      <w:r w:rsidRPr="00B10AD6">
        <w:t>fluidising gas velocity</w:t>
      </w:r>
      <w:r>
        <w:t>,</w:t>
      </w:r>
      <w:r w:rsidRPr="00B10AD6">
        <w:t xml:space="preserve"> due to the device pressure effect creating a </w:t>
      </w:r>
      <w:r>
        <w:t xml:space="preserve">line </w:t>
      </w:r>
      <w:r w:rsidRPr="00B10AD6">
        <w:t xml:space="preserve">pressure </w:t>
      </w:r>
      <w:r>
        <w:t>build up</w:t>
      </w:r>
      <w:r w:rsidRPr="00B10AD6">
        <w:t xml:space="preserve"> in the ‘off’ period.  </w:t>
      </w:r>
      <w:r>
        <w:t xml:space="preserve">An equivalent </w:t>
      </w:r>
      <w:r w:rsidRPr="00B10AD6">
        <w:t>heat transfer coefficient consequently had a difference of 30-40</w:t>
      </w:r>
      <w:r>
        <w:t xml:space="preserve"> </w:t>
      </w:r>
      <w:r w:rsidRPr="00B10AD6">
        <w:t>% less volumetric gas flow for pulsed flow than constant flow.</w:t>
      </w:r>
      <w:r>
        <w:t xml:space="preserve">  Similarly, studying mass transfer in drying, </w:t>
      </w:r>
      <w:r>
        <w:fldChar w:fldCharType="begin" w:fldLock="1"/>
      </w:r>
      <w:r w:rsidR="00D37BCC">
        <w:instrText>ADDIN CSL_CITATION { "citationItems" : [ { "id" : "ITEM-1", "itemData" : { "author" : [ { "dropping-particle" : "", "family" : "Reyes", "given" : "A.", "non-dropping-particle" : "", "parse-names" : false, "suffix" : "" }, { "dropping-particle" : "", "family" : "Campos", "given" : "C.", "non-dropping-particle" : "", "parse-names" : false, "suffix" : "" }, { "dropping-particle" : "", "family" : "Vega", "given" : "R.", "non-dropping-particle" : "", "parse-names" : false, "suffix" : "" } ], "container-title" : "Drying Technology", "id" : "ITEM-1", "issue" : "11", "issued" : { "date-parts" : [ [ "2006" ] ] }, "page" : "1469-1480", "title" : "Drying of turnip seeds with microwaves in fixed and pulsed fluidized beds", "type" : "article-journal", "volume" : "24" }, "uris" : [ "http://www.mendeley.com/documents/?uuid=172d036a-960a-4ade-ba35-79e5d802a9ea" ] } ], "mendeley" : { "formattedCitation" : "(Reyes et al. 2006)", "manualFormatting" : "Reyes et al. (2006)", "plainTextFormattedCitation" : "(Reyes et al. 2006)", "previouslyFormattedCitation" : "(Reyes et al. 2006)" }, "properties" : { "noteIndex" : 0 }, "schema" : "https://github.com/citation-style-language/schema/raw/master/csl-citation.json" }</w:instrText>
      </w:r>
      <w:r>
        <w:fldChar w:fldCharType="separate"/>
      </w:r>
      <w:r w:rsidRPr="00C92C7E">
        <w:rPr>
          <w:noProof/>
        </w:rPr>
        <w:t xml:space="preserve">Reyes et al. </w:t>
      </w:r>
      <w:r>
        <w:rPr>
          <w:noProof/>
        </w:rPr>
        <w:t>(</w:t>
      </w:r>
      <w:r w:rsidRPr="00C92C7E">
        <w:rPr>
          <w:noProof/>
        </w:rPr>
        <w:t>2006)</w:t>
      </w:r>
      <w:r>
        <w:fldChar w:fldCharType="end"/>
      </w:r>
      <w:r>
        <w:t xml:space="preserve"> found that a combination of microwave irradiation and a relocating pulsed flow produced a fourfold increase in effective diffusivity in turnip seeds, compared to continuous flow.</w:t>
      </w:r>
    </w:p>
    <w:p w14:paraId="1D108477" w14:textId="4EB2FC95" w:rsidR="008168D8" w:rsidRDefault="008168D8" w:rsidP="00EA5CD1">
      <w:pPr>
        <w:spacing w:line="276" w:lineRule="auto"/>
      </w:pPr>
      <w:r w:rsidRPr="00B10AD6">
        <w:fldChar w:fldCharType="begin" w:fldLock="1"/>
      </w:r>
      <w:r w:rsidR="00D37BCC">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manualFormatting" : "Zhang &amp; Koksal (2006)", "plainTextFormattedCitation" : "(Zhang &amp; Koksal 2006)", "previouslyFormattedCitation" : "(Zhang &amp; Koksal 2006)" }, "properties" : { "noteIndex" : 0 }, "schema" : "https://github.com/citation-style-language/schema/raw/master/csl-citation.json" }</w:instrText>
      </w:r>
      <w:r w:rsidRPr="00B10AD6">
        <w:fldChar w:fldCharType="separate"/>
      </w:r>
      <w:r w:rsidRPr="00C92C7E">
        <w:rPr>
          <w:noProof/>
        </w:rPr>
        <w:t xml:space="preserve">Zhang &amp; Koksal </w:t>
      </w:r>
      <w:r>
        <w:rPr>
          <w:noProof/>
        </w:rPr>
        <w:t>(</w:t>
      </w:r>
      <w:r w:rsidRPr="00C92C7E">
        <w:rPr>
          <w:noProof/>
        </w:rPr>
        <w:t>2006)</w:t>
      </w:r>
      <w:r w:rsidRPr="00B10AD6">
        <w:fldChar w:fldCharType="end"/>
      </w:r>
      <w:r w:rsidRPr="00B10AD6">
        <w:t xml:space="preserve"> found that heat transfer </w:t>
      </w:r>
      <w:r>
        <w:t xml:space="preserve">in Group B particles </w:t>
      </w:r>
      <w:r w:rsidRPr="00B10AD6">
        <w:t>was improved by 17-33</w:t>
      </w:r>
      <w:r>
        <w:t xml:space="preserve"> </w:t>
      </w:r>
      <w:r w:rsidRPr="00B10AD6">
        <w:t xml:space="preserve">% when a pulsation of 7 or 10 Hz frequency was used instead of continuous flow.  </w:t>
      </w:r>
      <w:r>
        <w:t xml:space="preserve">For example, the authors found pulsation at 7 Hz at 27 </w:t>
      </w:r>
      <m:oMath>
        <m:sSub>
          <m:sSubPr>
            <m:ctrlPr>
              <w:rPr>
                <w:rFonts w:ascii="Cambria Math" w:hAnsi="Cambria Math"/>
                <w:i/>
              </w:rPr>
            </m:ctrlPr>
          </m:sSubPr>
          <m:e>
            <m:r>
              <w:rPr>
                <w:rFonts w:ascii="Cambria Math" w:hAnsi="Cambria Math"/>
              </w:rPr>
              <m:t>U</m:t>
            </m:r>
          </m:e>
          <m:sub>
            <m:r>
              <w:rPr>
                <w:rFonts w:ascii="Cambria Math" w:hAnsi="Cambria Math"/>
              </w:rPr>
              <m:t>o</m:t>
            </m:r>
          </m:sub>
        </m:sSub>
      </m:oMath>
      <w:r>
        <w:t xml:space="preserve"> </w:t>
      </w:r>
      <w:r w:rsidRPr="00C30971">
        <w:t>/</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t xml:space="preserve"> produced a heat transfer coefficient of 921 W/m</w:t>
      </w:r>
      <w:r>
        <w:rPr>
          <w:vertAlign w:val="superscript"/>
        </w:rPr>
        <w:t>2</w:t>
      </w:r>
      <w:r>
        <w:t xml:space="preserve"> K, which was 24 % higher than under continuous flow.  When altering the bed aspect ratio (static bed height (H</w:t>
      </w:r>
      <w:r w:rsidRPr="00764340">
        <w:rPr>
          <w:vertAlign w:val="subscript"/>
        </w:rPr>
        <w:t>bed</w:t>
      </w:r>
      <w:r>
        <w:t>) to bed diameter (D)), they found that a 17-33 % heat transfer coefficient improvement gained from the addition of a pulsed flow at H</w:t>
      </w:r>
      <w:r>
        <w:rPr>
          <w:vertAlign w:val="subscript"/>
        </w:rPr>
        <w:t>bed</w:t>
      </w:r>
      <w:r>
        <w:t>/D = 0.85 dropped down to a marginal improvement in heat transfer coefficient when the bed aspect ratio was increased to H</w:t>
      </w:r>
      <w:r>
        <w:rPr>
          <w:vertAlign w:val="subscript"/>
        </w:rPr>
        <w:t>bed</w:t>
      </w:r>
      <w:r>
        <w:t>/D = 1.19</w:t>
      </w:r>
      <w:r w:rsidRPr="004C30E8">
        <w:t xml:space="preserve"> </w:t>
      </w:r>
      <w:r>
        <w:t>and 1.47, showing that heat transfer in a deep bed cannot be improved as effectively as applying flow pulsation in a shallow bed.</w:t>
      </w:r>
      <w:r w:rsidRPr="00820B42">
        <w:t xml:space="preserve"> </w:t>
      </w:r>
      <w:r>
        <w:t xml:space="preserve"> </w:t>
      </w:r>
      <w:r w:rsidRPr="007A5A0B">
        <w:t>At the greatest bed aspect ratio (</w:t>
      </w:r>
      <w:r>
        <w:t>H</w:t>
      </w:r>
      <w:r w:rsidRPr="008A1155">
        <w:rPr>
          <w:vertAlign w:val="subscript"/>
        </w:rPr>
        <w:t>bed</w:t>
      </w:r>
      <w:r>
        <w:t xml:space="preserve">/D = </w:t>
      </w:r>
      <w:r w:rsidRPr="007A5A0B">
        <w:t>1.94)</w:t>
      </w:r>
      <w:r>
        <w:t>,</w:t>
      </w:r>
      <w:r w:rsidRPr="007A5A0B">
        <w:t xml:space="preserve"> flow pulsation was found to have an adverse effect on the heat transfer coefficient.  The authors attribute this to pulsed flow causing the particle displacement seen in shallower beds </w:t>
      </w:r>
      <w:r>
        <w:t xml:space="preserve">to </w:t>
      </w:r>
      <w:r w:rsidRPr="007A5A0B">
        <w:t>be</w:t>
      </w:r>
      <w:r>
        <w:t xml:space="preserve"> </w:t>
      </w:r>
      <w:r w:rsidRPr="007A5A0B">
        <w:t xml:space="preserve">dampened from the increased particle resistance.  </w:t>
      </w:r>
      <w:r w:rsidRPr="007A5A0B">
        <w:lastRenderedPageBreak/>
        <w:t>They conclude that</w:t>
      </w:r>
      <w:r>
        <w:t xml:space="preserve"> </w:t>
      </w:r>
      <w:r w:rsidRPr="007A5A0B">
        <w:t>under continuous flow, the bed aspect ratio does not have a significant influence over heat transfer</w:t>
      </w:r>
      <w:r>
        <w:t>, whilst u</w:t>
      </w:r>
      <w:r w:rsidRPr="007A5A0B">
        <w:t xml:space="preserve">nder pulsed fluidisation, the heat transfer improvement is independent of the bed aspect ratio up to </w:t>
      </w:r>
      <m:oMath>
        <m:sSub>
          <m:sSubPr>
            <m:ctrlPr>
              <w:rPr>
                <w:rFonts w:ascii="Cambria Math" w:hAnsi="Cambria Math"/>
                <w:i/>
              </w:rPr>
            </m:ctrlPr>
          </m:sSubPr>
          <m:e>
            <m:r>
              <w:rPr>
                <w:rFonts w:ascii="Cambria Math" w:hAnsi="Cambria Math"/>
              </w:rPr>
              <m:t>U</m:t>
            </m:r>
          </m:e>
          <m:sub>
            <m:r>
              <w:rPr>
                <w:rFonts w:ascii="Cambria Math" w:hAnsi="Cambria Math"/>
              </w:rPr>
              <m:t>o</m:t>
            </m:r>
          </m:sub>
        </m:sSub>
      </m:oMath>
      <w:r>
        <w:t xml:space="preserve"> = 2x</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rsidRPr="007A5A0B">
        <w:t xml:space="preserve">.  Above that threshold, the authors found flow pulsation to only be effective when the bed aspect ratio was &lt;1.0.  </w:t>
      </w:r>
    </w:p>
    <w:p w14:paraId="1DB682B4" w14:textId="324C3887" w:rsidR="008168D8" w:rsidRPr="00DE6DE5" w:rsidRDefault="008168D8" w:rsidP="00EA5CD1">
      <w:pPr>
        <w:spacing w:line="276" w:lineRule="auto"/>
      </w:pPr>
      <w:r w:rsidRPr="00B10AD6">
        <w:t xml:space="preserve">In agreement, </w:t>
      </w:r>
      <w:r w:rsidRPr="00B10AD6">
        <w:fldChar w:fldCharType="begin" w:fldLock="1"/>
      </w:r>
      <w:r w:rsidR="00D37BCC">
        <w:instrText>ADDIN CSL_CITATION { "citationItems" : [ { "id" : "ITEM-1", "itemData" : { "author" : [ { "dropping-particle" : "", "family" : "Jezowska", "given" : "Alina", "non-dropping-particle" : "", "parse-names" : false, "suffix" : "" } ], "container-title" : "Drying Technology", "id" : "ITEM-1", "issue" : "2", "issued" : { "date-parts" : [ [ "1993" ] ] }, "page" : "319-337", "title" : "Kinetics of drying in a cyclically shifted spouted bed", "type" : "article-journal", "volume" : "11" }, "uris" : [ "http://www.mendeley.com/documents/?uuid=e95b6fc2-d94b-4ca3-9866-a0c2ceaaec87" ] } ], "mendeley" : { "formattedCitation" : "(Jezowska 1993)", "manualFormatting" : "Jezowska (1993)", "plainTextFormattedCitation" : "(Jezowska 1993)", "previouslyFormattedCitation" : "(Jezowska 1993)" }, "properties" : { "noteIndex" : 0 }, "schema" : "https://github.com/citation-style-language/schema/raw/master/csl-citation.json" }</w:instrText>
      </w:r>
      <w:r w:rsidRPr="00B10AD6">
        <w:fldChar w:fldCharType="separate"/>
      </w:r>
      <w:r w:rsidRPr="00C92C7E">
        <w:rPr>
          <w:noProof/>
        </w:rPr>
        <w:t xml:space="preserve">Jezowska </w:t>
      </w:r>
      <w:r>
        <w:rPr>
          <w:noProof/>
        </w:rPr>
        <w:t>(</w:t>
      </w:r>
      <w:r w:rsidRPr="00C92C7E">
        <w:rPr>
          <w:noProof/>
        </w:rPr>
        <w:t>1993)</w:t>
      </w:r>
      <w:r w:rsidRPr="00B10AD6">
        <w:fldChar w:fldCharType="end"/>
      </w:r>
      <w:r w:rsidRPr="00B10AD6">
        <w:t xml:space="preserve"> found that even at different bed heights, temperature distributions were </w:t>
      </w:r>
      <w:r>
        <w:t xml:space="preserve">more uniform in the </w:t>
      </w:r>
      <w:r w:rsidRPr="00B10AD6">
        <w:t>pulsed flow bed, indicating more homogeneous heat t</w:t>
      </w:r>
      <w:r>
        <w:t xml:space="preserve">ransfer than under continuous flow.  With an adjustment of the pulsation frequency ‘off’ period, </w:t>
      </w:r>
      <w:r w:rsidRPr="00DE6DE5">
        <w:fldChar w:fldCharType="begin" w:fldLock="1"/>
      </w:r>
      <w:r w:rsidR="00D37BCC">
        <w:instrText>ADDIN CSL_CITATION { "citationItems" : [ { "id" : "ITEM-1", "itemData" : { "DOI" : "10.1002/htj.10038", "ISSN" : "1099-2871", "author" : [ { "dropping-particle" : "", "family" : "Nishimura", "given" : "Akira", "non-dropping-particle" : "", "parse-names" : false, "suffix" : "" }, { "dropping-particle" : "", "family" : "Deguchi", "given" : "Seiichi", "non-dropping-particle" : "", "parse-names" : false, "suffix" : "" }, { "dropping-particle" : "", "family" : "Matsuda", "given" : "Hitoki", "non-dropping-particle" : "", "parse-names" : false, "suffix" : "" }, { "dropping-particle" : "", "family" : "Hasatani", "given" : "Masanobu", "non-dropping-particle" : "", "parse-names" : false, "suffix" : "" }, { "dropping-particle" : "", "family" : "Mujumdar", "given" : "Arun S.", "non-dropping-particle" : "", "parse-names" : false, "suffix" : "" } ], "container-title" : "Heat Transfer Asian Research", "id" : "ITEM-1", "issue" : "4", "issued" : { "date-parts" : [ [ "2002", "6", "24" ] ] }, "page" : "307-319", "title" : "Heat transfer characteristics in a pulsating fluidized bed in relation to bubble characteristics", "type" : "article-journal", "volume" : "31" }, "uris" : [ "http://www.mendeley.com/documents/?uuid=03844e89-7818-48d3-9995-8e29680b4819" ] } ], "mendeley" : { "formattedCitation" : "(Nishimura et al. 2002)", "manualFormatting" : "Nishimura et al. (2002)", "plainTextFormattedCitation" : "(Nishimura et al. 2002)", "previouslyFormattedCitation" : "(Nishimura et al. 2002)" }, "properties" : { "noteIndex" : 0 }, "schema" : "https://github.com/citation-style-language/schema/raw/master/csl-citation.json" }</w:instrText>
      </w:r>
      <w:r w:rsidRPr="00DE6DE5">
        <w:fldChar w:fldCharType="separate"/>
      </w:r>
      <w:r w:rsidRPr="00C92C7E">
        <w:rPr>
          <w:noProof/>
        </w:rPr>
        <w:t xml:space="preserve">Nishimura et al. </w:t>
      </w:r>
      <w:r>
        <w:rPr>
          <w:noProof/>
        </w:rPr>
        <w:t>(</w:t>
      </w:r>
      <w:r w:rsidRPr="00C92C7E">
        <w:rPr>
          <w:noProof/>
        </w:rPr>
        <w:t>2002)</w:t>
      </w:r>
      <w:r w:rsidRPr="00DE6DE5">
        <w:fldChar w:fldCharType="end"/>
      </w:r>
      <w:r w:rsidRPr="00DE6DE5">
        <w:t xml:space="preserve"> </w:t>
      </w:r>
      <w:r>
        <w:t xml:space="preserve">also found that </w:t>
      </w:r>
      <w:r w:rsidRPr="00DE6DE5">
        <w:t>a pulsed flow improved heat transfer over continuous flow.</w:t>
      </w:r>
      <w:r>
        <w:t xml:space="preserve">  </w:t>
      </w:r>
      <w:r>
        <w:fldChar w:fldCharType="begin" w:fldLock="1"/>
      </w:r>
      <w:r w:rsidR="00D37BCC">
        <w:instrText>ADDIN CSL_CITATION { "citationItems" : [ { "id" : "ITEM-1", "itemData" : { "author" : [ { "dropping-particle" : "", "family" : "Bhattacharya", "given" : "S.C.", "non-dropping-particle" : "", "parse-names" : false, "suffix" : "" }, { "dropping-particle" : "", "family" : "Harrison", "given" : "D.", "non-dropping-particle" : "", "parse-names" : false, "suffix" : "" } ], "container-title" : "Trans Inst Chem Eng", "id" : "ITEM-1", "issue" : "4", "issued" : { "date-parts" : [ [ "1976" ] ] }, "page" : "281-286", "title" : "Heat transfer in a pulsed fluidised bed", "type" : "article-journal", "volume" : "54" }, "uris" : [ "http://www.mendeley.com/documents/?uuid=f16dd957-fdb9-4c33-8867-f2a7e61193e0" ] } ], "mendeley" : { "formattedCitation" : "(Bhattacharya &amp; Harrison 1976)", "manualFormatting" : "Bhattacharya &amp; Harrison (1976)", "plainTextFormattedCitation" : "(Bhattacharya &amp; Harrison 1976)", "previouslyFormattedCitation" : "(Bhattacharya &amp; Harrison 1976)" }, "properties" : { "noteIndex" : 0 }, "schema" : "https://github.com/citation-style-language/schema/raw/master/csl-citation.json" }</w:instrText>
      </w:r>
      <w:r>
        <w:fldChar w:fldCharType="separate"/>
      </w:r>
      <w:r w:rsidRPr="00C92C7E">
        <w:rPr>
          <w:noProof/>
        </w:rPr>
        <w:t xml:space="preserve">Bhattacharya &amp; Harrison </w:t>
      </w:r>
      <w:r>
        <w:rPr>
          <w:noProof/>
        </w:rPr>
        <w:t>(</w:t>
      </w:r>
      <w:r w:rsidRPr="00C92C7E">
        <w:rPr>
          <w:noProof/>
        </w:rPr>
        <w:t>1976)</w:t>
      </w:r>
      <w:r>
        <w:fldChar w:fldCharType="end"/>
      </w:r>
      <w:r>
        <w:t xml:space="preserve"> similarly found that pulsation at 4 Hz improved heat transfer by 75 % in a fluidised bed of 500-600 µm sand.</w:t>
      </w:r>
    </w:p>
    <w:p w14:paraId="7DC0F314" w14:textId="09D04119" w:rsidR="008168D8" w:rsidRDefault="008168D8" w:rsidP="00EA5CD1">
      <w:pPr>
        <w:spacing w:line="276" w:lineRule="auto"/>
      </w:pPr>
      <w:r>
        <w:t>Energy savings in a fluidised bed arise either from the reduction in gas consumption, or reduced heat, catalyst or operation times.  In research, flow velocities are often used as an indicator for reducing energy requirements in a process.  For example, due to a</w:t>
      </w:r>
      <w:r w:rsidRPr="00B10AD6">
        <w:t xml:space="preserve"> rotating disk relocating the air flow in </w:t>
      </w:r>
      <w:r w:rsidRPr="00B10AD6">
        <w:fldChar w:fldCharType="begin" w:fldLock="1"/>
      </w:r>
      <w:r w:rsidR="00D37BCC">
        <w:instrText>ADDIN CSL_CITATION { "citationItems" : [ { "id" : "ITEM-1", "itemData" : { "DOI" : "10.1016/j.jfoodeng.2006.05.025", "ISSN" : "02608774", "author" : [ { "dropping-particle" : "", "family" : "Nitz", "given" : "Marcello", "non-dropping-particle" : "", "parse-names" : false, "suffix" : "" }, { "dropping-particle" : "", "family" : "Taranto", "given" : "O.P.", "non-dropping-particle" : "", "parse-names" : false, "suffix" : "" } ], "container-title" : "Journal of Food Engineering", "id" : "ITEM-1", "issue" : "1", "issued" : { "date-parts" : [ [ "2007", "5" ] ] }, "page" : "249-256", "title" : "Drying of beans in a pulsed fluid bed dryer: drying kinetics, fluid-dynamic study and comparisons with conventional fluidization", "type" : "article-journal", "volume" : "80" }, "uris" : [ "http://www.mendeley.com/documents/?uuid=d9618c90-97b7-4dea-9ce0-370472cbef4f" ] } ], "mendeley" : { "formattedCitation" : "(Nitz &amp; Taranto 2007)", "manualFormatting" : "Nitz &amp; Taranto's (2007)", "plainTextFormattedCitation" : "(Nitz &amp; Taranto 2007)", "previouslyFormattedCitation" : "(Nitz &amp; Taranto 2007)" }, "properties" : { "noteIndex" : 0 }, "schema" : "https://github.com/citation-style-language/schema/raw/master/csl-citation.json" }</w:instrText>
      </w:r>
      <w:r w:rsidRPr="00B10AD6">
        <w:fldChar w:fldCharType="separate"/>
      </w:r>
      <w:r w:rsidRPr="00B10AD6">
        <w:rPr>
          <w:noProof/>
        </w:rPr>
        <w:t>Nitz &amp; Taranto's (2007)</w:t>
      </w:r>
      <w:r w:rsidRPr="00B10AD6">
        <w:fldChar w:fldCharType="end"/>
      </w:r>
      <w:r w:rsidRPr="00B10AD6">
        <w:t xml:space="preserve"> study</w:t>
      </w:r>
      <w:r>
        <w:t xml:space="preserve"> on carioca beans</w:t>
      </w:r>
      <w:r w:rsidRPr="00B10AD6">
        <w:t>, the</w:t>
      </w:r>
      <w:r>
        <w:t>y found that the air flow rate needed to be</w:t>
      </w:r>
      <w:r w:rsidRPr="00B10AD6">
        <w:t xml:space="preserve"> four times higher in a con</w:t>
      </w:r>
      <w:r>
        <w:t>tinuous</w:t>
      </w:r>
      <w:r w:rsidRPr="00B10AD6">
        <w:t xml:space="preserve"> dryer</w:t>
      </w:r>
      <w:r>
        <w:t xml:space="preserve"> to achieve equivalent drying rates</w:t>
      </w:r>
      <w:r w:rsidRPr="00B10AD6">
        <w:t xml:space="preserve">.  </w:t>
      </w:r>
      <w:r w:rsidRPr="00B10AD6">
        <w:fldChar w:fldCharType="begin" w:fldLock="1"/>
      </w:r>
      <w:r w:rsidR="00D37BCC">
        <w:instrText>ADDIN CSL_CITATION { "citationItems" : [ { "id" : "ITEM-1", "itemData" : { "DOI" : "10.1016/j.jspr.2004.06.003", "ISSN" : "0022474X", "abstract" : "Consumption of energy, outlet moisture content and quality of the dried commodity are important parameters of paddy-dryer performance. The fluidised-bed paddy-dryer has been commercialised for several years and in this paper, paddy drying by pulsed and conventional fluidised-bed dryers are compared. Experimental results have shown that the variation of moisture content at the exits of both dryer types in test runs was very small. Heat utilisation was more effective when such dryers were used to dry paddy at moisture contents above 24% dry basis and up to 50% of the thermal energy was saved by recycling 70\u201380% of the air. Paddy qualities i.e. head-rice yield and colour of the dried white rice were similar with both dryers and almost the same as the original undried values, or slightly higher in the case of head-rice yield, depending upon the drying conditions. Below 28% dry basis, it is recommended that inlet-air temperature should be lower than 145\u00a0\u00b0C in order to maintain white colour. The cooked rice obtained from paddy dried at a temperature of 145\u00a0\u00b0C was harder than naturally dried control samples. A mathematical model based on energy and mass balance predicted values in good agreement with experimental results for both the pulsed and conventional fluidised-bed dryers. Calculated thermal and electrical energy consumptions indicated that the pulsed flow dryer was more economical than the conventional dryer.", "author" : [ { "dropping-particle" : "", "family" : "Prachayawarakorn", "given" : "Somkiat", "non-dropping-particle" : "", "parse-names" : false, "suffix" : "" }, { "dropping-particle" : "", "family" : "Tia", "given" : "Warunee", "non-dropping-particle" : "", "parse-names" : false, "suffix" : "" }, { "dropping-particle" : "", "family" : "Poopaiboon", "given" : "Korakot", "non-dropping-particle" : "", "parse-names" : false, "suffix" : "" }, { "dropping-particle" : "", "family" : "Soponronnarit", "given" : "Somchart", "non-dropping-particle" : "", "parse-names" : false, "suffix" : "" } ], "container-title" : "Journal of Stored Products Research", "id" : "ITEM-1", "issue" : "5", "issued" : { "date-parts" : [ [ "2005", "1" ] ] }, "page" : "479-497", "title" : "Comparison of performances of pulsed and conventional fluidised-bed dryers", "type" : "article-journal", "volume" : "41" }, "uris" : [ "http://www.mendeley.com/documents/?uuid=68dd5fd4-899f-4d1a-bbfa-b2f393c3e3fd" ] } ], "mendeley" : { "formattedCitation" : "(Prachayawarakorn et al. 2005)", "manualFormatting" : "Prachayawarakorn et al. (2005)", "plainTextFormattedCitation" : "(Prachayawarakorn et al. 2005)", "previouslyFormattedCitation" : "(Prachayawarakorn et al. 2005)" }, "properties" : { "noteIndex" : 0 }, "schema" : "https://github.com/citation-style-language/schema/raw/master/csl-citation.json" }</w:instrText>
      </w:r>
      <w:r w:rsidRPr="00B10AD6">
        <w:fldChar w:fldCharType="separate"/>
      </w:r>
      <w:r w:rsidRPr="00B10AD6">
        <w:rPr>
          <w:noProof/>
        </w:rPr>
        <w:t>Prachayawarakorn et al. (2005)</w:t>
      </w:r>
      <w:r w:rsidRPr="00B10AD6">
        <w:fldChar w:fldCharType="end"/>
      </w:r>
      <w:r>
        <w:t xml:space="preserve"> </w:t>
      </w:r>
      <w:r w:rsidRPr="00B10AD6">
        <w:t>concluded that it is difficult to differentiate between the thermal energy efficiency of pulsed and conventional flow drying of rice</w:t>
      </w:r>
      <w:r>
        <w:t>.  However, in their study</w:t>
      </w:r>
      <w:r w:rsidRPr="00B10AD6">
        <w:t xml:space="preserve"> the pulsed flow design ha</w:t>
      </w:r>
      <w:r>
        <w:t>d</w:t>
      </w:r>
      <w:r w:rsidRPr="00B10AD6">
        <w:t xml:space="preserve"> a reduced electrical energy requirement, which was 30</w:t>
      </w:r>
      <w:r>
        <w:t xml:space="preserve"> </w:t>
      </w:r>
      <w:r w:rsidRPr="00B10AD6">
        <w:t>% lower than the conventional system design.</w:t>
      </w:r>
      <w:r>
        <w:t xml:space="preserve">  Therefore, when the pulsed and continuous flow regimes performed comparably, </w:t>
      </w:r>
      <w:r w:rsidRPr="00DF501F">
        <w:t>the reduction in moisture transfer rate, calculated by %</w:t>
      </w:r>
      <w:r>
        <w:t xml:space="preserve"> moisture content </w:t>
      </w:r>
      <w:r w:rsidRPr="00DF501F">
        <w:t>divided by the residence time, was 4.1</w:t>
      </w:r>
      <w:r>
        <w:t xml:space="preserve"> </w:t>
      </w:r>
      <w:r w:rsidRPr="00DF501F">
        <w:t>% /min</w:t>
      </w:r>
      <w:r>
        <w:t xml:space="preserve"> for the pulsed flow regime compared to 5.1 % /min for the continuous flow regime.  The electrical saving was calculated to be 0.19 MJ/kg evaporated water for pulsed and 0.27 MJ/kg evaporated water for continuous.</w:t>
      </w:r>
    </w:p>
    <w:p w14:paraId="6E3A2F3D" w14:textId="3F055F0D" w:rsidR="008168D8" w:rsidRDefault="008168D8" w:rsidP="00EA5CD1">
      <w:pPr>
        <w:spacing w:line="276" w:lineRule="auto"/>
      </w:pPr>
      <w:r>
        <w:t xml:space="preserve">In another pulsed flow drying study, </w:t>
      </w:r>
      <w:r>
        <w:fldChar w:fldCharType="begin" w:fldLock="1"/>
      </w:r>
      <w:r w:rsidR="00D37BCC">
        <w:instrText>ADDIN CSL_CITATION { "citationItems" : [ { "id" : "ITEM-1", "itemData" : { "DOI" : "10.1021/ie800458h", "ISSN" : "0888-5885", "author" : [ { "dropping-particle" : "", "family" : "Akhavan", "given" : "Ali", "non-dropping-particle" : "", "parse-names" : false, "suffix" : "" }, { "dropping-particle" : "", "family" : "Ommen", "given" : "J. Ruud", "non-dropping-particle" : "van", "parse-names" : false, "suffix" : "" }, { "dropping-particle" : "", "family" : "Nijenhuis", "given" : "John", "non-dropping-particle" : "", "parse-names" : false, "suffix" : "" }, { "dropping-particle" : "", "family" : "Wang", "given" : "Xiao S.", "non-dropping-particle" : "", "parse-names" : false, "suffix" : "" }, { "dropping-particle" : "", "family" : "Coppens", "given" : "Marc-Olivier", "non-dropping-particle" : "", "parse-names" : false, "suffix" : "" }, { "dropping-particle" : "", "family" : "Rhodes", "given" : "Martin J.", "non-dropping-particle" : "", "parse-names" : false, "suffix" : "" } ], "container-title" : "Industrial &amp; Engineering Chemistry Research", "id" : "ITEM-1", "issue" : "1", "issued" : { "date-parts" : [ [ "2009", "1", "7" ] ] }, "page" : "302-309", "title" : "Improved drying in a pulsation-assisted fluidized bed", "type" : "article-journal", "volume" : "48" }, "uris" : [ "http://www.mendeley.com/documents/?uuid=8ea71386-756c-4bac-a666-47140efd4497" ] } ], "mendeley" : { "formattedCitation" : "(Akhavan et al. 2009)", "manualFormatting" : "Akhavan et al. (2009)", "plainTextFormattedCitation" : "(Akhavan et al. 2009)", "previouslyFormattedCitation" : "(Akhavan et al. 2009)" }, "properties" : { "noteIndex" : 0 }, "schema" : "https://github.com/citation-style-language/schema/raw/master/csl-citation.json" }</w:instrText>
      </w:r>
      <w:r>
        <w:fldChar w:fldCharType="separate"/>
      </w:r>
      <w:r w:rsidRPr="00613002">
        <w:rPr>
          <w:noProof/>
        </w:rPr>
        <w:t xml:space="preserve">Akhavan et al. </w:t>
      </w:r>
      <w:r>
        <w:rPr>
          <w:noProof/>
        </w:rPr>
        <w:t>(</w:t>
      </w:r>
      <w:r w:rsidRPr="00613002">
        <w:rPr>
          <w:noProof/>
        </w:rPr>
        <w:t>2009)</w:t>
      </w:r>
      <w:r>
        <w:fldChar w:fldCharType="end"/>
      </w:r>
      <w:r>
        <w:t xml:space="preserve"> found that the time to reach a specific point in the drying process was reduced by over 50 % under pulsed flow fluidisation.  </w:t>
      </w:r>
      <w:r>
        <w:fldChar w:fldCharType="begin"/>
      </w:r>
      <w:r>
        <w:instrText xml:space="preserve"> REF _Ref449000334 \h  \* MERGEFORMAT </w:instrText>
      </w:r>
      <w:r>
        <w:fldChar w:fldCharType="separate"/>
      </w:r>
      <w:r w:rsidR="005D3AE0">
        <w:t xml:space="preserve">Table </w:t>
      </w:r>
      <w:r w:rsidR="005D3AE0">
        <w:rPr>
          <w:noProof/>
        </w:rPr>
        <w:t>3</w:t>
      </w:r>
      <w:r w:rsidR="005D3AE0">
        <w:rPr>
          <w:noProof/>
        </w:rPr>
        <w:noBreakHyphen/>
        <w:t>4</w:t>
      </w:r>
      <w:r>
        <w:fldChar w:fldCharType="end"/>
      </w:r>
      <w:r w:rsidRPr="007676B7">
        <w:t xml:space="preserve"> shows the difference found by </w:t>
      </w:r>
      <w:r w:rsidRPr="007676B7">
        <w:fldChar w:fldCharType="begin" w:fldLock="1"/>
      </w:r>
      <w:r w:rsidR="00D37BCC">
        <w:instrText>ADDIN CSL_CITATION { "citationItems" : [ { "id" : "ITEM-1", "itemData" : { "DOI" : "10.1021/ie800458h", "ISSN" : "0888-5885", "author" : [ { "dropping-particle" : "", "family" : "Akhavan", "given" : "Ali", "non-dropping-particle" : "", "parse-names" : false, "suffix" : "" }, { "dropping-particle" : "", "family" : "Ommen", "given" : "J. Ruud", "non-dropping-particle" : "van", "parse-names" : false, "suffix" : "" }, { "dropping-particle" : "", "family" : "Nijenhuis", "given" : "John", "non-dropping-particle" : "", "parse-names" : false, "suffix" : "" }, { "dropping-particle" : "", "family" : "Wang", "given" : "Xiao S.", "non-dropping-particle" : "", "parse-names" : false, "suffix" : "" }, { "dropping-particle" : "", "family" : "Coppens", "given" : "Marc-Olivier", "non-dropping-particle" : "", "parse-names" : false, "suffix" : "" }, { "dropping-particle" : "", "family" : "Rhodes", "given" : "Martin J.", "non-dropping-particle" : "", "parse-names" : false, "suffix" : "" } ], "container-title" : "Industrial &amp; Engineering Chemistry Research", "id" : "ITEM-1", "issue" : "1", "issued" : { "date-parts" : [ [ "2009", "1", "7" ] ] }, "page" : "302-309", "title" : "Improved drying in a pulsation-assisted fluidized bed", "type" : "article-journal", "volume" : "48" }, "uris" : [ "http://www.mendeley.com/documents/?uuid=8ea71386-756c-4bac-a666-47140efd4497" ] } ], "mendeley" : { "formattedCitation" : "(Akhavan et al. 2009)", "manualFormatting" : "Akhavan et al. (2009)", "plainTextFormattedCitation" : "(Akhavan et al. 2009)", "previouslyFormattedCitation" : "(Akhavan et al. 2009)" }, "properties" : { "noteIndex" : 0 }, "schema" : "https://github.com/citation-style-language/schema/raw/master/csl-citation.json" }</w:instrText>
      </w:r>
      <w:r w:rsidRPr="007676B7">
        <w:fldChar w:fldCharType="separate"/>
      </w:r>
      <w:r w:rsidRPr="007676B7">
        <w:rPr>
          <w:noProof/>
        </w:rPr>
        <w:t>Akhavan et al. (2009)</w:t>
      </w:r>
      <w:r w:rsidRPr="007676B7">
        <w:fldChar w:fldCharType="end"/>
      </w:r>
      <w:r w:rsidRPr="007676B7">
        <w:t xml:space="preserve"> between the time taken to reach the critical moisture content, as indicated by the change from a constant to a falling rate drying rate, by their experimental data and a theoretical ideal value.</w:t>
      </w:r>
      <w:r>
        <w:t xml:space="preserve"> </w:t>
      </w:r>
      <w:r w:rsidRPr="00BE3F88">
        <w:t xml:space="preserve"> </w:t>
      </w:r>
      <w:r w:rsidRPr="007676B7">
        <w:fldChar w:fldCharType="begin" w:fldLock="1"/>
      </w:r>
      <w:r w:rsidR="00D37BCC">
        <w:instrText>ADDIN CSL_CITATION { "citationItems" : [ { "id" : "ITEM-1", "itemData" : { "DOI" : "10.1021/ie800458h", "ISSN" : "0888-5885", "author" : [ { "dropping-particle" : "", "family" : "Akhavan", "given" : "Ali", "non-dropping-particle" : "", "parse-names" : false, "suffix" : "" }, { "dropping-particle" : "", "family" : "Ommen", "given" : "J. Ruud", "non-dropping-particle" : "van", "parse-names" : false, "suffix" : "" }, { "dropping-particle" : "", "family" : "Nijenhuis", "given" : "John", "non-dropping-particle" : "", "parse-names" : false, "suffix" : "" }, { "dropping-particle" : "", "family" : "Wang", "given" : "Xiao S.", "non-dropping-particle" : "", "parse-names" : false, "suffix" : "" }, { "dropping-particle" : "", "family" : "Coppens", "given" : "Marc-Olivier", "non-dropping-particle" : "", "parse-names" : false, "suffix" : "" }, { "dropping-particle" : "", "family" : "Rhodes", "given" : "Martin J.", "non-dropping-particle" : "", "parse-names" : false, "suffix" : "" } ], "container-title" : "Industrial &amp; Engineering Chemistry Research", "id" : "ITEM-1", "issue" : "1", "issued" : { "date-parts" : [ [ "2009", "1", "7" ] ] }, "page" : "302-309", "title" : "Improved drying in a pulsation-assisted fluidized bed", "type" : "article-journal", "volume" : "48" }, "uris" : [ "http://www.mendeley.com/documents/?uuid=8ea71386-756c-4bac-a666-47140efd4497" ] } ], "mendeley" : { "formattedCitation" : "(Akhavan et al. 2009)", "manualFormatting" : "Akhavan et al. (2009)", "plainTextFormattedCitation" : "(Akhavan et al. 2009)", "previouslyFormattedCitation" : "(Akhavan et al. 2009)" }, "properties" : { "noteIndex" : 0 }, "schema" : "https://github.com/citation-style-language/schema/raw/master/csl-citation.json" }</w:instrText>
      </w:r>
      <w:r w:rsidRPr="007676B7">
        <w:fldChar w:fldCharType="separate"/>
      </w:r>
      <w:r w:rsidRPr="007676B7">
        <w:rPr>
          <w:noProof/>
        </w:rPr>
        <w:t>Akhavan et al. (2009)</w:t>
      </w:r>
      <w:r w:rsidRPr="007676B7">
        <w:fldChar w:fldCharType="end"/>
      </w:r>
      <w:r w:rsidRPr="007676B7">
        <w:t xml:space="preserve"> used a dual velocity to reproduce conditions frequently used in industrial dryers</w:t>
      </w:r>
      <w:r>
        <w:t>, where an initially high velocity is reduced after the first stage of drying.</w:t>
      </w:r>
    </w:p>
    <w:p w14:paraId="7018CED0" w14:textId="77777777" w:rsidR="005C247B" w:rsidRDefault="005C247B" w:rsidP="005C247B">
      <w:pPr>
        <w:spacing w:line="276" w:lineRule="auto"/>
      </w:pPr>
      <w:r>
        <w:t xml:space="preserve">As flow velocities are linked to energy consumption, some researchers have studied pressure drop through a drying curve.  For example, </w:t>
      </w:r>
      <w:r>
        <w:fldChar w:fldCharType="begin" w:fldLock="1"/>
      </w:r>
      <w:r>
        <w:instrText>ADDIN CSL_CITATION { "citationItems" : [ { "id" : "ITEM-1", "itemData" : { "DOI" : "10.1016/j.cep.2011.03.005", "ISSN" : "02552701", "author" : [ { "dropping-particle" : "", "family" : "Godoi", "given" : "F.C.", "non-dropping-particle" : "", "parse-names" : false, "suffix" : "" }, { "dropping-particle" : "", "family" : "Pereira", "given" : "N.R.", "non-dropping-particle" : "", "parse-names" : false, "suffix" : "" }, { "dropping-particle" : "", "family" : "Rocha", "given" : "S.C.S.", "non-dropping-particle" : "", "parse-names" : false, "suffix" : "" } ], "container-title" : "Chemical Engineering and Processing: Process Intensification", "id" : "ITEM-1", "issue" : "7", "issued" : { "date-parts" : [ [ "2011", "7" ] ] }, "page" : "623-629", "publisher" : "Elsevier B.V.", "title" : "Analysis of the drying process of a biopolymer (poly-hydroxybutyrate) in rotating-pulsed fluidized bed", "type" : "article-journal", "volume" : "50" }, "uris" : [ "http://www.mendeley.com/documents/?uuid=8b6fe660-9190-40a5-b00d-5507a0fec868" ] } ], "mendeley" : { "formattedCitation" : "(Godoi et al. 2011)", "manualFormatting" : "Godoi et al. (2011)", "plainTextFormattedCitation" : "(Godoi et al. 2011)", "previouslyFormattedCitation" : "(Godoi et al. 2011)" }, "properties" : { "noteIndex" : 0 }, "schema" : "https://github.com/citation-style-language/schema/raw/master/csl-citation.json" }</w:instrText>
      </w:r>
      <w:r>
        <w:fldChar w:fldCharType="separate"/>
      </w:r>
      <w:r w:rsidRPr="00A05ECD">
        <w:rPr>
          <w:noProof/>
        </w:rPr>
        <w:t xml:space="preserve">Godoi et al. </w:t>
      </w:r>
      <w:r>
        <w:rPr>
          <w:noProof/>
        </w:rPr>
        <w:t>(</w:t>
      </w:r>
      <w:r w:rsidRPr="00A05ECD">
        <w:rPr>
          <w:noProof/>
        </w:rPr>
        <w:t>2011)</w:t>
      </w:r>
      <w:r>
        <w:fldChar w:fldCharType="end"/>
      </w:r>
      <w:r>
        <w:t xml:space="preserve"> studied thermoplastic drying and found a  lower pressure drop at higher frequencies, although no comparison to continuous flow was included.  They dried 600 g batches of a Group B 800 μm, 1.24 g/cm</w:t>
      </w:r>
      <w:r w:rsidRPr="00795CB6">
        <w:rPr>
          <w:vertAlign w:val="superscript"/>
        </w:rPr>
        <w:t>3</w:t>
      </w:r>
      <w:r>
        <w:t xml:space="preserve"> density wet polyhydroxybutyrate and found that the influence of the 7, 10 and 13 Hz frequency is greater at high air velocities, such as 0.7 m/s rather than 0.4 or 0.55.  At 0.7 m/s the pressure drop was reduced with increasing frequency.  </w:t>
      </w:r>
    </w:p>
    <w:p w14:paraId="4933236E" w14:textId="77777777" w:rsidR="008168D8" w:rsidRDefault="008168D8" w:rsidP="00EA5CD1">
      <w:pPr>
        <w:spacing w:line="276" w:lineRule="auto"/>
      </w:pPr>
    </w:p>
    <w:p w14:paraId="02C2E37F" w14:textId="77777777" w:rsidR="005C247B" w:rsidRDefault="005C247B" w:rsidP="00EA5CD1">
      <w:pPr>
        <w:spacing w:line="276" w:lineRule="auto"/>
      </w:pPr>
    </w:p>
    <w:p w14:paraId="099E4234" w14:textId="77777777" w:rsidR="005C247B" w:rsidRDefault="005C247B" w:rsidP="00EA5CD1">
      <w:pPr>
        <w:spacing w:line="276" w:lineRule="auto"/>
      </w:pPr>
    </w:p>
    <w:p w14:paraId="49E31EEF" w14:textId="3E49FA09" w:rsidR="008168D8" w:rsidRDefault="008168D8" w:rsidP="00EA5CD1">
      <w:pPr>
        <w:pStyle w:val="Caption"/>
        <w:spacing w:line="276" w:lineRule="auto"/>
      </w:pPr>
      <w:bookmarkStart w:id="198" w:name="_Ref449000334"/>
      <w:bookmarkStart w:id="199" w:name="_Toc356902204"/>
      <w:bookmarkStart w:id="200" w:name="_Toc366154447"/>
      <w:bookmarkStart w:id="201" w:name="_Toc366156346"/>
      <w:bookmarkStart w:id="202" w:name="_Toc368399036"/>
      <w:bookmarkStart w:id="203" w:name="_Toc474686747"/>
      <w:r>
        <w:lastRenderedPageBreak/>
        <w:t xml:space="preserve">Table </w:t>
      </w:r>
      <w:fldSimple w:instr=" STYLEREF 1 \s ">
        <w:r w:rsidR="005D3AE0">
          <w:rPr>
            <w:noProof/>
          </w:rPr>
          <w:t>3</w:t>
        </w:r>
      </w:fldSimple>
      <w:r>
        <w:noBreakHyphen/>
      </w:r>
      <w:fldSimple w:instr=" SEQ Table \* ARABIC \s 1 ">
        <w:r w:rsidR="005D3AE0">
          <w:rPr>
            <w:noProof/>
          </w:rPr>
          <w:t>4</w:t>
        </w:r>
      </w:fldSimple>
      <w:bookmarkEnd w:id="198"/>
      <w:r w:rsidRPr="007676B7">
        <w:t>.  Experimental, ideal and deviation from the ideal time to reach the critical moisture content</w:t>
      </w:r>
      <w:r>
        <w:t xml:space="preserve">, </w:t>
      </w:r>
      <w:bookmarkEnd w:id="199"/>
      <w:bookmarkEnd w:id="200"/>
      <w:bookmarkEnd w:id="201"/>
      <w:bookmarkEnd w:id="202"/>
      <w:r w:rsidRPr="007676B7">
        <w:t xml:space="preserve">where </w:t>
      </w:r>
      <w:r w:rsidRPr="007676B7">
        <w:rPr>
          <w:i/>
        </w:rPr>
        <w:t>t</w:t>
      </w:r>
      <w:r w:rsidRPr="007676B7">
        <w:rPr>
          <w:i/>
          <w:vertAlign w:val="subscript"/>
        </w:rPr>
        <w:t xml:space="preserve">critical </w:t>
      </w:r>
      <w:r>
        <w:t xml:space="preserve">is </w:t>
      </w:r>
      <w:r w:rsidRPr="007676B7">
        <w:t xml:space="preserve">time corresponding to the critical moisture content, </w:t>
      </w:r>
      <w:r w:rsidRPr="007676B7">
        <w:rPr>
          <w:i/>
        </w:rPr>
        <w:t>U</w:t>
      </w:r>
      <w:r w:rsidRPr="007676B7">
        <w:rPr>
          <w:i/>
          <w:vertAlign w:val="subscript"/>
        </w:rPr>
        <w:t>initial</w:t>
      </w:r>
      <w:r w:rsidRPr="007676B7">
        <w:rPr>
          <w:i/>
        </w:rPr>
        <w:t xml:space="preserve"> </w:t>
      </w:r>
      <w:r>
        <w:t>is</w:t>
      </w:r>
      <w:r w:rsidRPr="007676B7">
        <w:t xml:space="preserve"> the initial superficial gas velocity for the first 10 minutes, and </w:t>
      </w:r>
      <w:r w:rsidRPr="007676B7">
        <w:rPr>
          <w:i/>
        </w:rPr>
        <w:t>U</w:t>
      </w:r>
      <w:r w:rsidRPr="007676B7">
        <w:rPr>
          <w:i/>
          <w:vertAlign w:val="subscript"/>
        </w:rPr>
        <w:t xml:space="preserve">ultimate </w:t>
      </w:r>
      <w:r>
        <w:t>is</w:t>
      </w:r>
      <w:r w:rsidRPr="007676B7">
        <w:t xml:space="preserve"> the superficial gas velocity used after 10 minutes (</w:t>
      </w:r>
      <w:r w:rsidRPr="007676B7">
        <w:fldChar w:fldCharType="begin" w:fldLock="1"/>
      </w:r>
      <w:r w:rsidR="00D37BCC">
        <w:instrText>ADDIN CSL_CITATION { "citationItems" : [ { "id" : "ITEM-1", "itemData" : { "DOI" : "10.1021/ie800458h", "ISSN" : "0888-5885", "author" : [ { "dropping-particle" : "", "family" : "Akhavan", "given" : "Ali", "non-dropping-particle" : "", "parse-names" : false, "suffix" : "" }, { "dropping-particle" : "", "family" : "Ommen", "given" : "J. Ruud", "non-dropping-particle" : "van", "parse-names" : false, "suffix" : "" }, { "dropping-particle" : "", "family" : "Nijenhuis", "given" : "John", "non-dropping-particle" : "", "parse-names" : false, "suffix" : "" }, { "dropping-particle" : "", "family" : "Wang", "given" : "Xiao S.", "non-dropping-particle" : "", "parse-names" : false, "suffix" : "" }, { "dropping-particle" : "", "family" : "Coppens", "given" : "Marc-Olivier", "non-dropping-particle" : "", "parse-names" : false, "suffix" : "" }, { "dropping-particle" : "", "family" : "Rhodes", "given" : "Martin J.", "non-dropping-particle" : "", "parse-names" : false, "suffix" : "" } ], "container-title" : "Industrial &amp; Engineering Chemistry Research", "id" : "ITEM-1", "issue" : "1", "issued" : { "date-parts" : [ [ "2009", "1", "7" ] ] }, "page" : "302-309", "title" : "Improved drying in a pulsation-assisted fluidized bed", "type" : "article-journal", "volume" : "48" }, "uris" : [ "http://www.mendeley.com/documents/?uuid=8ea71386-756c-4bac-a666-47140efd4497" ] } ], "mendeley" : { "formattedCitation" : "(Akhavan et al. 2009)", "manualFormatting" : "Akhavan et al. 2009)", "plainTextFormattedCitation" : "(Akhavan et al. 2009)", "previouslyFormattedCitation" : "(Akhavan et al. 2009)" }, "properties" : { "noteIndex" : 0 }, "schema" : "https://github.com/citation-style-language/schema/raw/master/csl-citation.json" }</w:instrText>
      </w:r>
      <w:r w:rsidRPr="007676B7">
        <w:fldChar w:fldCharType="separate"/>
      </w:r>
      <w:r w:rsidRPr="007676B7">
        <w:rPr>
          <w:noProof/>
        </w:rPr>
        <w:t>Akhavan et al. 2009)</w:t>
      </w:r>
      <w:r w:rsidRPr="007676B7">
        <w:fldChar w:fldCharType="end"/>
      </w:r>
      <w:r w:rsidRPr="007676B7">
        <w:t>.</w:t>
      </w:r>
      <w:bookmarkEnd w:id="203"/>
      <w:r w:rsidRPr="00023006">
        <w:rPr>
          <w:highlight w:val="yellow"/>
        </w:rPr>
        <w:t xml:space="preserve">  </w:t>
      </w:r>
    </w:p>
    <w:tbl>
      <w:tblPr>
        <w:tblStyle w:val="LightShading"/>
        <w:tblW w:w="0" w:type="auto"/>
        <w:tblLook w:val="04A0" w:firstRow="1" w:lastRow="0" w:firstColumn="1" w:lastColumn="0" w:noHBand="0" w:noVBand="1"/>
      </w:tblPr>
      <w:tblGrid>
        <w:gridCol w:w="2048"/>
        <w:gridCol w:w="2351"/>
        <w:gridCol w:w="2351"/>
        <w:gridCol w:w="2492"/>
      </w:tblGrid>
      <w:tr w:rsidR="008168D8" w14:paraId="32F69A39" w14:textId="77777777" w:rsidTr="008168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8" w:type="dxa"/>
            <w:tcBorders>
              <w:top w:val="single" w:sz="18" w:space="0" w:color="auto"/>
            </w:tcBorders>
            <w:shd w:val="clear" w:color="auto" w:fill="FFFFFF" w:themeFill="background1"/>
          </w:tcPr>
          <w:p w14:paraId="292686D9" w14:textId="77777777" w:rsidR="008168D8" w:rsidRDefault="008168D8" w:rsidP="005C247B">
            <w:pPr>
              <w:spacing w:before="0" w:line="240" w:lineRule="auto"/>
              <w:jc w:val="left"/>
            </w:pPr>
            <w:r>
              <w:t>Experimental conditions</w:t>
            </w:r>
          </w:p>
        </w:tc>
        <w:tc>
          <w:tcPr>
            <w:tcW w:w="2351" w:type="dxa"/>
            <w:tcBorders>
              <w:top w:val="single" w:sz="18" w:space="0" w:color="auto"/>
            </w:tcBorders>
          </w:tcPr>
          <w:p w14:paraId="46100C5F" w14:textId="77777777" w:rsidR="008168D8" w:rsidRDefault="008168D8" w:rsidP="005C247B">
            <w:pPr>
              <w:spacing w:before="0" w:line="240" w:lineRule="auto"/>
              <w:jc w:val="left"/>
              <w:cnfStyle w:val="100000000000" w:firstRow="1" w:lastRow="0" w:firstColumn="0" w:lastColumn="0" w:oddVBand="0" w:evenVBand="0" w:oddHBand="0" w:evenHBand="0" w:firstRowFirstColumn="0" w:firstRowLastColumn="0" w:lastRowFirstColumn="0" w:lastRowLastColumn="0"/>
            </w:pPr>
            <w:r w:rsidRPr="00412AED">
              <w:rPr>
                <w:i/>
              </w:rPr>
              <w:t>t</w:t>
            </w:r>
            <w:r w:rsidRPr="00412AED">
              <w:rPr>
                <w:i/>
                <w:vertAlign w:val="subscript"/>
              </w:rPr>
              <w:t>critical</w:t>
            </w:r>
            <w:r>
              <w:t xml:space="preserve"> (experimental) (min)</w:t>
            </w:r>
          </w:p>
        </w:tc>
        <w:tc>
          <w:tcPr>
            <w:tcW w:w="2351" w:type="dxa"/>
            <w:tcBorders>
              <w:top w:val="single" w:sz="18" w:space="0" w:color="auto"/>
            </w:tcBorders>
          </w:tcPr>
          <w:p w14:paraId="70B774AC" w14:textId="77777777" w:rsidR="008168D8" w:rsidRDefault="008168D8" w:rsidP="005C247B">
            <w:pPr>
              <w:spacing w:before="0" w:line="240" w:lineRule="auto"/>
              <w:jc w:val="left"/>
              <w:cnfStyle w:val="100000000000" w:firstRow="1" w:lastRow="0" w:firstColumn="0" w:lastColumn="0" w:oddVBand="0" w:evenVBand="0" w:oddHBand="0" w:evenHBand="0" w:firstRowFirstColumn="0" w:firstRowLastColumn="0" w:lastRowFirstColumn="0" w:lastRowLastColumn="0"/>
            </w:pPr>
            <w:r w:rsidRPr="00412AED">
              <w:rPr>
                <w:i/>
              </w:rPr>
              <w:t>t</w:t>
            </w:r>
            <w:r w:rsidRPr="00412AED">
              <w:rPr>
                <w:i/>
                <w:vertAlign w:val="subscript"/>
              </w:rPr>
              <w:t>critical</w:t>
            </w:r>
            <w:r w:rsidRPr="00412AED">
              <w:rPr>
                <w:vertAlign w:val="subscript"/>
              </w:rPr>
              <w:t xml:space="preserve"> </w:t>
            </w:r>
            <w:r>
              <w:t>(ideal) (min)</w:t>
            </w:r>
          </w:p>
        </w:tc>
        <w:tc>
          <w:tcPr>
            <w:tcW w:w="2492" w:type="dxa"/>
            <w:tcBorders>
              <w:top w:val="single" w:sz="18" w:space="0" w:color="auto"/>
            </w:tcBorders>
          </w:tcPr>
          <w:p w14:paraId="4903D45C" w14:textId="77777777" w:rsidR="008168D8" w:rsidRDefault="008168D8" w:rsidP="005C247B">
            <w:pPr>
              <w:spacing w:before="0" w:line="240" w:lineRule="auto"/>
              <w:jc w:val="left"/>
              <w:cnfStyle w:val="100000000000" w:firstRow="1" w:lastRow="0" w:firstColumn="0" w:lastColumn="0" w:oddVBand="0" w:evenVBand="0" w:oddHBand="0" w:evenHBand="0" w:firstRowFirstColumn="0" w:firstRowLastColumn="0" w:lastRowFirstColumn="0" w:lastRowLastColumn="0"/>
            </w:pPr>
            <w:r>
              <w:t>normalized deviation from the ideal case (%)</w:t>
            </w:r>
          </w:p>
        </w:tc>
      </w:tr>
      <w:tr w:rsidR="008168D8" w14:paraId="7DA20A47" w14:textId="77777777" w:rsidTr="00816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8" w:type="dxa"/>
            <w:shd w:val="clear" w:color="auto" w:fill="auto"/>
          </w:tcPr>
          <w:p w14:paraId="39875D84" w14:textId="77777777" w:rsidR="008168D8" w:rsidRPr="000F3A78" w:rsidRDefault="008168D8" w:rsidP="005C247B">
            <w:pPr>
              <w:spacing w:before="0" w:line="240" w:lineRule="auto"/>
              <w:rPr>
                <w:b w:val="0"/>
              </w:rPr>
            </w:pPr>
            <w:r w:rsidRPr="000F3A78">
              <w:rPr>
                <w:b w:val="0"/>
                <w:i/>
              </w:rPr>
              <w:t>U</w:t>
            </w:r>
            <w:r w:rsidRPr="000F3A78">
              <w:rPr>
                <w:b w:val="0"/>
                <w:i/>
                <w:vertAlign w:val="subscript"/>
              </w:rPr>
              <w:t>initial</w:t>
            </w:r>
            <w:r w:rsidRPr="000F3A78">
              <w:rPr>
                <w:b w:val="0"/>
              </w:rPr>
              <w:t xml:space="preserve"> = 0.6m/s</w:t>
            </w:r>
          </w:p>
          <w:p w14:paraId="191B5E82" w14:textId="77777777" w:rsidR="008168D8" w:rsidRPr="000F3A78" w:rsidRDefault="008168D8" w:rsidP="005C247B">
            <w:pPr>
              <w:spacing w:before="0" w:line="240" w:lineRule="auto"/>
              <w:rPr>
                <w:b w:val="0"/>
              </w:rPr>
            </w:pPr>
            <w:r w:rsidRPr="000F3A78">
              <w:rPr>
                <w:b w:val="0"/>
                <w:i/>
              </w:rPr>
              <w:t>U</w:t>
            </w:r>
            <w:r w:rsidRPr="000F3A78">
              <w:rPr>
                <w:b w:val="0"/>
                <w:i/>
                <w:vertAlign w:val="subscript"/>
              </w:rPr>
              <w:t>ultimate</w:t>
            </w:r>
            <w:r w:rsidRPr="000F3A78">
              <w:rPr>
                <w:b w:val="0"/>
              </w:rPr>
              <w:t xml:space="preserve"> = 0.4m/s</w:t>
            </w:r>
          </w:p>
          <w:p w14:paraId="4A0554A1" w14:textId="77777777" w:rsidR="008168D8" w:rsidRDefault="008168D8" w:rsidP="005C247B">
            <w:pPr>
              <w:spacing w:before="0" w:line="240" w:lineRule="auto"/>
            </w:pPr>
            <w:r w:rsidRPr="000F3A78">
              <w:rPr>
                <w:b w:val="0"/>
              </w:rPr>
              <w:t>steady mode</w:t>
            </w:r>
          </w:p>
        </w:tc>
        <w:tc>
          <w:tcPr>
            <w:tcW w:w="2351" w:type="dxa"/>
            <w:shd w:val="clear" w:color="auto" w:fill="auto"/>
          </w:tcPr>
          <w:p w14:paraId="498C6F31" w14:textId="77777777" w:rsidR="008168D8" w:rsidRDefault="008168D8" w:rsidP="005C247B">
            <w:pPr>
              <w:spacing w:before="0" w:line="240" w:lineRule="auto"/>
              <w:cnfStyle w:val="000000100000" w:firstRow="0" w:lastRow="0" w:firstColumn="0" w:lastColumn="0" w:oddVBand="0" w:evenVBand="0" w:oddHBand="1" w:evenHBand="0" w:firstRowFirstColumn="0" w:firstRowLastColumn="0" w:lastRowFirstColumn="0" w:lastRowLastColumn="0"/>
            </w:pPr>
            <w:r>
              <w:t>34</w:t>
            </w:r>
          </w:p>
        </w:tc>
        <w:tc>
          <w:tcPr>
            <w:tcW w:w="2351" w:type="dxa"/>
            <w:shd w:val="clear" w:color="auto" w:fill="auto"/>
          </w:tcPr>
          <w:p w14:paraId="2B928850" w14:textId="77777777" w:rsidR="008168D8" w:rsidRDefault="008168D8" w:rsidP="005C247B">
            <w:pPr>
              <w:spacing w:before="0" w:line="240" w:lineRule="auto"/>
              <w:cnfStyle w:val="000000100000" w:firstRow="0" w:lastRow="0" w:firstColumn="0" w:lastColumn="0" w:oddVBand="0" w:evenVBand="0" w:oddHBand="1" w:evenHBand="0" w:firstRowFirstColumn="0" w:firstRowLastColumn="0" w:lastRowFirstColumn="0" w:lastRowLastColumn="0"/>
            </w:pPr>
            <w:r>
              <w:t>20</w:t>
            </w:r>
          </w:p>
        </w:tc>
        <w:tc>
          <w:tcPr>
            <w:tcW w:w="2492" w:type="dxa"/>
            <w:shd w:val="clear" w:color="auto" w:fill="auto"/>
          </w:tcPr>
          <w:p w14:paraId="2F8432EA" w14:textId="77777777" w:rsidR="008168D8" w:rsidRDefault="008168D8" w:rsidP="005C247B">
            <w:pPr>
              <w:spacing w:before="0" w:line="240" w:lineRule="auto"/>
              <w:cnfStyle w:val="000000100000" w:firstRow="0" w:lastRow="0" w:firstColumn="0" w:lastColumn="0" w:oddVBand="0" w:evenVBand="0" w:oddHBand="1" w:evenHBand="0" w:firstRowFirstColumn="0" w:firstRowLastColumn="0" w:lastRowFirstColumn="0" w:lastRowLastColumn="0"/>
            </w:pPr>
            <w:r>
              <w:t>70</w:t>
            </w:r>
          </w:p>
        </w:tc>
      </w:tr>
      <w:tr w:rsidR="008168D8" w14:paraId="393548D9" w14:textId="77777777" w:rsidTr="008168D8">
        <w:tc>
          <w:tcPr>
            <w:cnfStyle w:val="001000000000" w:firstRow="0" w:lastRow="0" w:firstColumn="1" w:lastColumn="0" w:oddVBand="0" w:evenVBand="0" w:oddHBand="0" w:evenHBand="0" w:firstRowFirstColumn="0" w:firstRowLastColumn="0" w:lastRowFirstColumn="0" w:lastRowLastColumn="0"/>
            <w:tcW w:w="2048" w:type="dxa"/>
            <w:shd w:val="clear" w:color="auto" w:fill="auto"/>
          </w:tcPr>
          <w:p w14:paraId="4C714CBD" w14:textId="77777777" w:rsidR="008168D8" w:rsidRPr="000F3A78" w:rsidRDefault="008168D8" w:rsidP="005C247B">
            <w:pPr>
              <w:spacing w:before="0" w:line="240" w:lineRule="auto"/>
              <w:rPr>
                <w:b w:val="0"/>
              </w:rPr>
            </w:pPr>
            <w:r w:rsidRPr="000F3A78">
              <w:rPr>
                <w:b w:val="0"/>
                <w:i/>
              </w:rPr>
              <w:t>U</w:t>
            </w:r>
            <w:r w:rsidRPr="000F3A78">
              <w:rPr>
                <w:b w:val="0"/>
                <w:i/>
                <w:vertAlign w:val="subscript"/>
              </w:rPr>
              <w:t>initial</w:t>
            </w:r>
            <w:r w:rsidRPr="000F3A78">
              <w:rPr>
                <w:b w:val="0"/>
              </w:rPr>
              <w:t xml:space="preserve"> = 0.6m/s</w:t>
            </w:r>
          </w:p>
          <w:p w14:paraId="3199CDBF" w14:textId="77777777" w:rsidR="008168D8" w:rsidRPr="000F3A78" w:rsidRDefault="008168D8" w:rsidP="005C247B">
            <w:pPr>
              <w:spacing w:before="0" w:line="240" w:lineRule="auto"/>
              <w:rPr>
                <w:b w:val="0"/>
              </w:rPr>
            </w:pPr>
            <w:r w:rsidRPr="000F3A78">
              <w:rPr>
                <w:b w:val="0"/>
                <w:i/>
              </w:rPr>
              <w:t>U</w:t>
            </w:r>
            <w:r w:rsidRPr="000F3A78">
              <w:rPr>
                <w:b w:val="0"/>
                <w:i/>
                <w:vertAlign w:val="subscript"/>
              </w:rPr>
              <w:t>ultimate</w:t>
            </w:r>
            <w:r w:rsidRPr="000F3A78">
              <w:rPr>
                <w:b w:val="0"/>
              </w:rPr>
              <w:t xml:space="preserve"> = 0.4m/s</w:t>
            </w:r>
          </w:p>
          <w:p w14:paraId="7476DF1E" w14:textId="77777777" w:rsidR="008168D8" w:rsidRDefault="008168D8" w:rsidP="005C247B">
            <w:pPr>
              <w:spacing w:before="0" w:line="240" w:lineRule="auto"/>
            </w:pPr>
            <w:r w:rsidRPr="000F3A78">
              <w:rPr>
                <w:b w:val="0"/>
              </w:rPr>
              <w:t>pulsation assisted</w:t>
            </w:r>
          </w:p>
        </w:tc>
        <w:tc>
          <w:tcPr>
            <w:tcW w:w="2351" w:type="dxa"/>
            <w:shd w:val="clear" w:color="auto" w:fill="auto"/>
          </w:tcPr>
          <w:p w14:paraId="0F5A6DB9" w14:textId="77777777" w:rsidR="008168D8" w:rsidRDefault="008168D8" w:rsidP="005C247B">
            <w:pPr>
              <w:spacing w:before="0" w:line="240" w:lineRule="auto"/>
              <w:cnfStyle w:val="000000000000" w:firstRow="0" w:lastRow="0" w:firstColumn="0" w:lastColumn="0" w:oddVBand="0" w:evenVBand="0" w:oddHBand="0" w:evenHBand="0" w:firstRowFirstColumn="0" w:firstRowLastColumn="0" w:lastRowFirstColumn="0" w:lastRowLastColumn="0"/>
            </w:pPr>
            <w:r>
              <w:t>28</w:t>
            </w:r>
          </w:p>
        </w:tc>
        <w:tc>
          <w:tcPr>
            <w:tcW w:w="2351" w:type="dxa"/>
            <w:shd w:val="clear" w:color="auto" w:fill="auto"/>
          </w:tcPr>
          <w:p w14:paraId="1B30145F" w14:textId="77777777" w:rsidR="008168D8" w:rsidRDefault="008168D8" w:rsidP="005C247B">
            <w:pPr>
              <w:spacing w:before="0" w:line="240" w:lineRule="auto"/>
              <w:cnfStyle w:val="000000000000" w:firstRow="0" w:lastRow="0" w:firstColumn="0" w:lastColumn="0" w:oddVBand="0" w:evenVBand="0" w:oddHBand="0" w:evenHBand="0" w:firstRowFirstColumn="0" w:firstRowLastColumn="0" w:lastRowFirstColumn="0" w:lastRowLastColumn="0"/>
            </w:pPr>
            <w:r>
              <w:t>20</w:t>
            </w:r>
          </w:p>
        </w:tc>
        <w:tc>
          <w:tcPr>
            <w:tcW w:w="2492" w:type="dxa"/>
            <w:shd w:val="clear" w:color="auto" w:fill="auto"/>
          </w:tcPr>
          <w:p w14:paraId="1E8A42E7" w14:textId="77777777" w:rsidR="008168D8" w:rsidRDefault="008168D8" w:rsidP="005C247B">
            <w:pPr>
              <w:spacing w:before="0" w:line="240" w:lineRule="auto"/>
              <w:cnfStyle w:val="000000000000" w:firstRow="0" w:lastRow="0" w:firstColumn="0" w:lastColumn="0" w:oddVBand="0" w:evenVBand="0" w:oddHBand="0" w:evenHBand="0" w:firstRowFirstColumn="0" w:firstRowLastColumn="0" w:lastRowFirstColumn="0" w:lastRowLastColumn="0"/>
            </w:pPr>
            <w:r>
              <w:t>40</w:t>
            </w:r>
          </w:p>
        </w:tc>
      </w:tr>
      <w:tr w:rsidR="008168D8" w14:paraId="64FE904E" w14:textId="77777777" w:rsidTr="00816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8" w:type="dxa"/>
            <w:shd w:val="clear" w:color="auto" w:fill="auto"/>
          </w:tcPr>
          <w:p w14:paraId="4C3877C3" w14:textId="77777777" w:rsidR="008168D8" w:rsidRPr="000F3A78" w:rsidRDefault="008168D8" w:rsidP="005C247B">
            <w:pPr>
              <w:spacing w:before="0" w:line="240" w:lineRule="auto"/>
              <w:rPr>
                <w:b w:val="0"/>
              </w:rPr>
            </w:pPr>
            <w:r w:rsidRPr="000F3A78">
              <w:rPr>
                <w:b w:val="0"/>
                <w:i/>
              </w:rPr>
              <w:t>U</w:t>
            </w:r>
            <w:r w:rsidRPr="000F3A78">
              <w:rPr>
                <w:b w:val="0"/>
                <w:i/>
                <w:vertAlign w:val="subscript"/>
              </w:rPr>
              <w:t>initial</w:t>
            </w:r>
            <w:r w:rsidRPr="000F3A78">
              <w:rPr>
                <w:b w:val="0"/>
              </w:rPr>
              <w:t xml:space="preserve"> = 0.45m/s</w:t>
            </w:r>
          </w:p>
          <w:p w14:paraId="2D573FE5" w14:textId="77777777" w:rsidR="008168D8" w:rsidRPr="000F3A78" w:rsidRDefault="008168D8" w:rsidP="005C247B">
            <w:pPr>
              <w:spacing w:before="0" w:line="240" w:lineRule="auto"/>
              <w:rPr>
                <w:b w:val="0"/>
              </w:rPr>
            </w:pPr>
            <w:r w:rsidRPr="000F3A78">
              <w:rPr>
                <w:b w:val="0"/>
                <w:i/>
              </w:rPr>
              <w:t>U</w:t>
            </w:r>
            <w:r w:rsidRPr="000F3A78">
              <w:rPr>
                <w:b w:val="0"/>
                <w:i/>
                <w:vertAlign w:val="subscript"/>
              </w:rPr>
              <w:t>ultimate</w:t>
            </w:r>
            <w:r w:rsidRPr="000F3A78">
              <w:rPr>
                <w:b w:val="0"/>
              </w:rPr>
              <w:t xml:space="preserve"> = 0.3m/s</w:t>
            </w:r>
          </w:p>
          <w:p w14:paraId="073AF5AF" w14:textId="77777777" w:rsidR="008168D8" w:rsidRDefault="008168D8" w:rsidP="005C247B">
            <w:pPr>
              <w:spacing w:before="0" w:line="240" w:lineRule="auto"/>
            </w:pPr>
            <w:r w:rsidRPr="000F3A78">
              <w:rPr>
                <w:b w:val="0"/>
              </w:rPr>
              <w:t>steady mode</w:t>
            </w:r>
          </w:p>
        </w:tc>
        <w:tc>
          <w:tcPr>
            <w:tcW w:w="2351" w:type="dxa"/>
            <w:shd w:val="clear" w:color="auto" w:fill="auto"/>
          </w:tcPr>
          <w:p w14:paraId="7BEFE49B" w14:textId="77777777" w:rsidR="008168D8" w:rsidRDefault="008168D8" w:rsidP="005C247B">
            <w:pPr>
              <w:spacing w:before="0" w:line="240" w:lineRule="auto"/>
              <w:cnfStyle w:val="000000100000" w:firstRow="0" w:lastRow="0" w:firstColumn="0" w:lastColumn="0" w:oddVBand="0" w:evenVBand="0" w:oddHBand="1" w:evenHBand="0" w:firstRowFirstColumn="0" w:firstRowLastColumn="0" w:lastRowFirstColumn="0" w:lastRowLastColumn="0"/>
              <w:rPr>
                <w:noProof/>
                <w:lang w:eastAsia="en-GB"/>
              </w:rPr>
            </w:pPr>
            <w:r>
              <w:t>53</w:t>
            </w:r>
          </w:p>
        </w:tc>
        <w:tc>
          <w:tcPr>
            <w:tcW w:w="2351" w:type="dxa"/>
            <w:shd w:val="clear" w:color="auto" w:fill="auto"/>
          </w:tcPr>
          <w:p w14:paraId="3D220AB1" w14:textId="77777777" w:rsidR="008168D8" w:rsidRDefault="008168D8" w:rsidP="005C247B">
            <w:pPr>
              <w:spacing w:before="0" w:line="240" w:lineRule="auto"/>
              <w:cnfStyle w:val="000000100000" w:firstRow="0" w:lastRow="0" w:firstColumn="0" w:lastColumn="0" w:oddVBand="0" w:evenVBand="0" w:oddHBand="1" w:evenHBand="0" w:firstRowFirstColumn="0" w:firstRowLastColumn="0" w:lastRowFirstColumn="0" w:lastRowLastColumn="0"/>
              <w:rPr>
                <w:noProof/>
                <w:lang w:eastAsia="en-GB"/>
              </w:rPr>
            </w:pPr>
            <w:r>
              <w:t>29</w:t>
            </w:r>
          </w:p>
        </w:tc>
        <w:tc>
          <w:tcPr>
            <w:tcW w:w="2492" w:type="dxa"/>
            <w:shd w:val="clear" w:color="auto" w:fill="auto"/>
          </w:tcPr>
          <w:p w14:paraId="5E00EFDB" w14:textId="77777777" w:rsidR="008168D8" w:rsidRDefault="008168D8" w:rsidP="005C247B">
            <w:pPr>
              <w:spacing w:before="0" w:line="240" w:lineRule="auto"/>
              <w:cnfStyle w:val="000000100000" w:firstRow="0" w:lastRow="0" w:firstColumn="0" w:lastColumn="0" w:oddVBand="0" w:evenVBand="0" w:oddHBand="1" w:evenHBand="0" w:firstRowFirstColumn="0" w:firstRowLastColumn="0" w:lastRowFirstColumn="0" w:lastRowLastColumn="0"/>
              <w:rPr>
                <w:noProof/>
                <w:lang w:eastAsia="en-GB"/>
              </w:rPr>
            </w:pPr>
            <w:r>
              <w:t>83</w:t>
            </w:r>
          </w:p>
        </w:tc>
      </w:tr>
      <w:tr w:rsidR="008168D8" w14:paraId="48747665" w14:textId="77777777" w:rsidTr="008168D8">
        <w:tc>
          <w:tcPr>
            <w:cnfStyle w:val="001000000000" w:firstRow="0" w:lastRow="0" w:firstColumn="1" w:lastColumn="0" w:oddVBand="0" w:evenVBand="0" w:oddHBand="0" w:evenHBand="0" w:firstRowFirstColumn="0" w:firstRowLastColumn="0" w:lastRowFirstColumn="0" w:lastRowLastColumn="0"/>
            <w:tcW w:w="2048" w:type="dxa"/>
            <w:tcBorders>
              <w:bottom w:val="single" w:sz="18" w:space="0" w:color="auto"/>
            </w:tcBorders>
            <w:shd w:val="clear" w:color="auto" w:fill="auto"/>
          </w:tcPr>
          <w:p w14:paraId="14F2E1D2" w14:textId="77777777" w:rsidR="008168D8" w:rsidRPr="000F3A78" w:rsidRDefault="008168D8" w:rsidP="005C247B">
            <w:pPr>
              <w:spacing w:before="0" w:line="240" w:lineRule="auto"/>
              <w:rPr>
                <w:b w:val="0"/>
              </w:rPr>
            </w:pPr>
            <w:r w:rsidRPr="000F3A78">
              <w:rPr>
                <w:b w:val="0"/>
                <w:i/>
              </w:rPr>
              <w:t>U</w:t>
            </w:r>
            <w:r w:rsidRPr="000F3A78">
              <w:rPr>
                <w:b w:val="0"/>
                <w:i/>
                <w:vertAlign w:val="subscript"/>
              </w:rPr>
              <w:t>initial</w:t>
            </w:r>
            <w:r w:rsidRPr="000F3A78">
              <w:rPr>
                <w:b w:val="0"/>
              </w:rPr>
              <w:t xml:space="preserve"> = 0.45m/s</w:t>
            </w:r>
          </w:p>
          <w:p w14:paraId="44CDF4D4" w14:textId="77777777" w:rsidR="008168D8" w:rsidRPr="000F3A78" w:rsidRDefault="008168D8" w:rsidP="005C247B">
            <w:pPr>
              <w:spacing w:before="0" w:line="240" w:lineRule="auto"/>
              <w:rPr>
                <w:b w:val="0"/>
              </w:rPr>
            </w:pPr>
            <w:r w:rsidRPr="000F3A78">
              <w:rPr>
                <w:b w:val="0"/>
                <w:i/>
              </w:rPr>
              <w:t>U</w:t>
            </w:r>
            <w:r w:rsidRPr="000F3A78">
              <w:rPr>
                <w:b w:val="0"/>
                <w:i/>
                <w:vertAlign w:val="subscript"/>
              </w:rPr>
              <w:t>ultimate</w:t>
            </w:r>
            <w:r w:rsidRPr="000F3A78">
              <w:rPr>
                <w:b w:val="0"/>
              </w:rPr>
              <w:t xml:space="preserve"> = 0.3m/s</w:t>
            </w:r>
          </w:p>
          <w:p w14:paraId="2C36440E" w14:textId="77777777" w:rsidR="008168D8" w:rsidRDefault="008168D8" w:rsidP="005C247B">
            <w:pPr>
              <w:spacing w:before="0" w:line="240" w:lineRule="auto"/>
            </w:pPr>
            <w:r w:rsidRPr="000F3A78">
              <w:rPr>
                <w:b w:val="0"/>
              </w:rPr>
              <w:t>pulsation assisted</w:t>
            </w:r>
          </w:p>
        </w:tc>
        <w:tc>
          <w:tcPr>
            <w:tcW w:w="2351" w:type="dxa"/>
            <w:tcBorders>
              <w:bottom w:val="single" w:sz="18" w:space="0" w:color="auto"/>
            </w:tcBorders>
            <w:shd w:val="clear" w:color="auto" w:fill="auto"/>
          </w:tcPr>
          <w:p w14:paraId="38DD9B29" w14:textId="77777777" w:rsidR="008168D8" w:rsidRDefault="008168D8" w:rsidP="005C247B">
            <w:pPr>
              <w:spacing w:before="0" w:line="240" w:lineRule="auto"/>
              <w:cnfStyle w:val="000000000000" w:firstRow="0" w:lastRow="0" w:firstColumn="0" w:lastColumn="0" w:oddVBand="0" w:evenVBand="0" w:oddHBand="0" w:evenHBand="0" w:firstRowFirstColumn="0" w:firstRowLastColumn="0" w:lastRowFirstColumn="0" w:lastRowLastColumn="0"/>
              <w:rPr>
                <w:noProof/>
                <w:lang w:eastAsia="en-GB"/>
              </w:rPr>
            </w:pPr>
            <w:r>
              <w:t>41</w:t>
            </w:r>
          </w:p>
        </w:tc>
        <w:tc>
          <w:tcPr>
            <w:tcW w:w="2351" w:type="dxa"/>
            <w:tcBorders>
              <w:bottom w:val="single" w:sz="18" w:space="0" w:color="auto"/>
            </w:tcBorders>
            <w:shd w:val="clear" w:color="auto" w:fill="auto"/>
          </w:tcPr>
          <w:p w14:paraId="28965813" w14:textId="77777777" w:rsidR="008168D8" w:rsidRDefault="008168D8" w:rsidP="005C247B">
            <w:pPr>
              <w:spacing w:before="0" w:line="240" w:lineRule="auto"/>
              <w:cnfStyle w:val="000000000000" w:firstRow="0" w:lastRow="0" w:firstColumn="0" w:lastColumn="0" w:oddVBand="0" w:evenVBand="0" w:oddHBand="0" w:evenHBand="0" w:firstRowFirstColumn="0" w:firstRowLastColumn="0" w:lastRowFirstColumn="0" w:lastRowLastColumn="0"/>
              <w:rPr>
                <w:noProof/>
                <w:lang w:eastAsia="en-GB"/>
              </w:rPr>
            </w:pPr>
            <w:r>
              <w:t>29</w:t>
            </w:r>
          </w:p>
        </w:tc>
        <w:tc>
          <w:tcPr>
            <w:tcW w:w="2492" w:type="dxa"/>
            <w:tcBorders>
              <w:bottom w:val="single" w:sz="18" w:space="0" w:color="auto"/>
            </w:tcBorders>
            <w:shd w:val="clear" w:color="auto" w:fill="auto"/>
          </w:tcPr>
          <w:p w14:paraId="2ABDA520" w14:textId="77777777" w:rsidR="008168D8" w:rsidRDefault="008168D8" w:rsidP="005C247B">
            <w:pPr>
              <w:spacing w:before="0" w:line="240" w:lineRule="auto"/>
              <w:cnfStyle w:val="000000000000" w:firstRow="0" w:lastRow="0" w:firstColumn="0" w:lastColumn="0" w:oddVBand="0" w:evenVBand="0" w:oddHBand="0" w:evenHBand="0" w:firstRowFirstColumn="0" w:firstRowLastColumn="0" w:lastRowFirstColumn="0" w:lastRowLastColumn="0"/>
              <w:rPr>
                <w:noProof/>
                <w:lang w:eastAsia="en-GB"/>
              </w:rPr>
            </w:pPr>
            <w:r>
              <w:t>41</w:t>
            </w:r>
          </w:p>
        </w:tc>
      </w:tr>
    </w:tbl>
    <w:p w14:paraId="36EEDC41" w14:textId="77777777" w:rsidR="008168D8" w:rsidRDefault="008168D8" w:rsidP="00EA5CD1">
      <w:pPr>
        <w:spacing w:line="276" w:lineRule="auto"/>
      </w:pPr>
    </w:p>
    <w:p w14:paraId="175E67D0" w14:textId="1BC15366" w:rsidR="005C247B" w:rsidRDefault="008168D8" w:rsidP="00EA5CD1">
      <w:pPr>
        <w:spacing w:line="276" w:lineRule="auto"/>
      </w:pPr>
      <w:r>
        <w:t xml:space="preserve">In contrast, </w:t>
      </w:r>
      <w:r>
        <w:fldChar w:fldCharType="begin" w:fldLock="1"/>
      </w:r>
      <w:r w:rsidR="00D37BCC">
        <w:instrText>ADDIN CSL_CITATION { "citationItems" : [ { "id" : "ITEM-1", "itemData" : { "author" : [ { "dropping-particle" : "", "family" : "Kudra", "given" : "T", "non-dropping-particle" : "", "parse-names" : false, "suffix" : "" }, { "dropping-particle" : "", "family" : "Gawrzynski", "given" : "Z.", "non-dropping-particle" : "", "parse-names" : false, "suffix" : "" }, { "dropping-particle" : "", "family" : "Glaser", "given" : "R", "non-dropping-particle" : "", "parse-names" : false, "suffix" : "" }, { "dropping-particle" : "", "family" : "Stanislawski", "given" : "J", "non-dropping-particle" : "", "parse-names" : false, "suffix" : "" }, { "dropping-particle" : "", "family" : "Poirier", "given" : "M", "non-dropping-particle" : "", "parse-names" : false, "suffix" : "" } ], "container-title" : "Drying Technology", "id" : "ITEM-1", "issue" : "4-5", "issued" : { "date-parts" : [ [ "2002" ] ] }, "page" : "917-933", "title" : "Drying of pulp and paper sludge in a pulsed fluid bed dryer", "type" : "article-journal", "volume" : "20" }, "uris" : [ "http://www.mendeley.com/documents/?uuid=76810b96-2c77-44e7-905c-61ea35f56343" ] } ], "mendeley" : { "formattedCitation" : "(Kudra et al. 2002)", "manualFormatting" : "Kudra et al. (2002)", "plainTextFormattedCitation" : "(Kudra et al. 2002)", "previouslyFormattedCitation" : "(Kudra et al. 2002)" }, "properties" : { "noteIndex" : 0 }, "schema" : "https://github.com/citation-style-language/schema/raw/master/csl-citation.json" }</w:instrText>
      </w:r>
      <w:r>
        <w:fldChar w:fldCharType="separate"/>
      </w:r>
      <w:r w:rsidRPr="006B74F8">
        <w:rPr>
          <w:noProof/>
        </w:rPr>
        <w:t xml:space="preserve">Kudra et al. </w:t>
      </w:r>
      <w:r>
        <w:rPr>
          <w:noProof/>
        </w:rPr>
        <w:t>(</w:t>
      </w:r>
      <w:r w:rsidRPr="006B74F8">
        <w:rPr>
          <w:noProof/>
        </w:rPr>
        <w:t>2002)</w:t>
      </w:r>
      <w:r>
        <w:fldChar w:fldCharType="end"/>
      </w:r>
      <w:r>
        <w:t xml:space="preserve"> found a higher pressure drop at higher frequencies when drying paper sludge with a rotating disk (</w:t>
      </w:r>
      <w:r>
        <w:fldChar w:fldCharType="begin"/>
      </w:r>
      <w:r>
        <w:instrText xml:space="preserve"> REF _Ref449001920 \h  \* MERGEFORMAT </w:instrText>
      </w:r>
      <w:r>
        <w:fldChar w:fldCharType="separate"/>
      </w:r>
      <w:r w:rsidR="005D3AE0">
        <w:t xml:space="preserve">Figure </w:t>
      </w:r>
      <w:r w:rsidR="005D3AE0">
        <w:rPr>
          <w:noProof/>
        </w:rPr>
        <w:t>3</w:t>
      </w:r>
      <w:r w:rsidR="005D3AE0">
        <w:rPr>
          <w:noProof/>
        </w:rPr>
        <w:noBreakHyphen/>
        <w:t>23</w:t>
      </w:r>
      <w:r>
        <w:fldChar w:fldCharType="end"/>
      </w:r>
      <w:r>
        <w:t xml:space="preserve">).  In drying tests at 70 % wet basis moisture content, the effect of frequency was insignificant, as the bed was as homogeneous at 5 Hz as 10 Hz.   </w:t>
      </w:r>
      <w:r>
        <w:fldChar w:fldCharType="begin"/>
      </w:r>
      <w:r>
        <w:instrText xml:space="preserve"> REF _Ref449001920 \h  \* MERGEFORMAT </w:instrText>
      </w:r>
      <w:r>
        <w:fldChar w:fldCharType="separate"/>
      </w:r>
      <w:r w:rsidR="005D3AE0">
        <w:t xml:space="preserve">Figure </w:t>
      </w:r>
      <w:r w:rsidR="005D3AE0">
        <w:rPr>
          <w:noProof/>
        </w:rPr>
        <w:t>3</w:t>
      </w:r>
      <w:r w:rsidR="005D3AE0">
        <w:rPr>
          <w:noProof/>
        </w:rPr>
        <w:noBreakHyphen/>
        <w:t>23</w:t>
      </w:r>
      <w:r>
        <w:fldChar w:fldCharType="end"/>
      </w:r>
      <w:r>
        <w:t xml:space="preserve"> shows that at 200 mm bed height and starting at 70 % wet basis, the bed pressure drop (Δp) reaches 525 Pa at 10 Hz but 500 Pa at 5 Hz.</w:t>
      </w:r>
      <w:r w:rsidRPr="007C110C">
        <w:t xml:space="preserve"> </w:t>
      </w:r>
      <w:r>
        <w:fldChar w:fldCharType="begin" w:fldLock="1"/>
      </w:r>
      <w:r w:rsidR="00D37BCC">
        <w:instrText>ADDIN CSL_CITATION { "citationItems" : [ { "id" : "ITEM-1", "itemData" : { "DOI" : "10.1016/j.jfoodeng.2006.05.025", "ISSN" : "02608774", "author" : [ { "dropping-particle" : "", "family" : "Nitz", "given" : "Marcello", "non-dropping-particle" : "", "parse-names" : false, "suffix" : "" }, { "dropping-particle" : "", "family" : "Taranto", "given" : "O.P.", "non-dropping-particle" : "", "parse-names" : false, "suffix" : "" } ], "container-title" : "Journal of Food Engineering", "id" : "ITEM-1", "issue" : "1", "issued" : { "date-parts" : [ [ "2007", "5" ] ] }, "page" : "249-256", "title" : "Drying of beans in a pulsed fluid bed dryer: drying kinetics, fluid-dynamic study and comparisons with conventional fluidization", "type" : "article-journal", "volume" : "80" }, "uris" : [ "http://www.mendeley.com/documents/?uuid=d9618c90-97b7-4dea-9ce0-370472cbef4f" ] } ], "mendeley" : { "formattedCitation" : "(Nitz &amp; Taranto 2007)", "manualFormatting" : "Nitz &amp; Taranto (2007)", "plainTextFormattedCitation" : "(Nitz &amp; Taranto 2007)", "previouslyFormattedCitation" : "(Nitz &amp; Taranto 2007)" }, "properties" : { "noteIndex" : 0 }, "schema" : "https://github.com/citation-style-language/schema/raw/master/csl-citation.json" }</w:instrText>
      </w:r>
      <w:r>
        <w:fldChar w:fldCharType="separate"/>
      </w:r>
      <w:r w:rsidRPr="006B74F8">
        <w:rPr>
          <w:noProof/>
        </w:rPr>
        <w:t xml:space="preserve">Nitz &amp; Taranto </w:t>
      </w:r>
      <w:r>
        <w:rPr>
          <w:noProof/>
        </w:rPr>
        <w:t>(</w:t>
      </w:r>
      <w:r w:rsidRPr="006B74F8">
        <w:rPr>
          <w:noProof/>
        </w:rPr>
        <w:t>2007)</w:t>
      </w:r>
      <w:r>
        <w:fldChar w:fldCharType="end"/>
      </w:r>
      <w:r>
        <w:t xml:space="preserve"> also relate their drying study to a potential energy saving, as the bed fluidised comparably in the pulsed flow regime compared to the continuous flow regime, so energy is saved as less air is required (</w:t>
      </w:r>
      <w:r>
        <w:fldChar w:fldCharType="begin"/>
      </w:r>
      <w:r>
        <w:instrText xml:space="preserve"> REF _Ref449004491 \h  \* MERGEFORMAT </w:instrText>
      </w:r>
      <w:r>
        <w:fldChar w:fldCharType="separate"/>
      </w:r>
      <w:r w:rsidR="005D3AE0">
        <w:t xml:space="preserve">Figure </w:t>
      </w:r>
      <w:r w:rsidR="005D3AE0">
        <w:rPr>
          <w:noProof/>
        </w:rPr>
        <w:t>3</w:t>
      </w:r>
      <w:r w:rsidR="005D3AE0">
        <w:rPr>
          <w:noProof/>
        </w:rPr>
        <w:noBreakHyphen/>
        <w:t>24</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652"/>
      </w:tblGrid>
      <w:tr w:rsidR="008168D8" w14:paraId="00B4C938" w14:textId="77777777" w:rsidTr="008168D8">
        <w:tc>
          <w:tcPr>
            <w:tcW w:w="4590" w:type="dxa"/>
          </w:tcPr>
          <w:p w14:paraId="6A800D23" w14:textId="77777777" w:rsidR="008168D8" w:rsidRDefault="008168D8" w:rsidP="00EA5CD1">
            <w:pPr>
              <w:spacing w:line="276" w:lineRule="auto"/>
              <w:rPr>
                <w:noProof/>
              </w:rPr>
            </w:pPr>
            <w:r>
              <w:rPr>
                <w:noProof/>
              </w:rPr>
              <w:t>a)</w:t>
            </w:r>
          </w:p>
        </w:tc>
        <w:tc>
          <w:tcPr>
            <w:tcW w:w="4652" w:type="dxa"/>
          </w:tcPr>
          <w:p w14:paraId="4D84F4EB" w14:textId="77777777" w:rsidR="008168D8" w:rsidRDefault="008168D8" w:rsidP="00EA5CD1">
            <w:pPr>
              <w:spacing w:line="276" w:lineRule="auto"/>
              <w:rPr>
                <w:noProof/>
              </w:rPr>
            </w:pPr>
            <w:r>
              <w:rPr>
                <w:noProof/>
              </w:rPr>
              <w:t>b)</w:t>
            </w:r>
          </w:p>
        </w:tc>
      </w:tr>
      <w:tr w:rsidR="008168D8" w14:paraId="5B60A74B" w14:textId="77777777" w:rsidTr="008168D8">
        <w:tc>
          <w:tcPr>
            <w:tcW w:w="4590" w:type="dxa"/>
          </w:tcPr>
          <w:p w14:paraId="329827C3" w14:textId="77777777" w:rsidR="008168D8" w:rsidRDefault="008168D8" w:rsidP="00EA5CD1">
            <w:pPr>
              <w:spacing w:line="276" w:lineRule="auto"/>
              <w:rPr>
                <w:noProof/>
              </w:rPr>
            </w:pPr>
            <w:r>
              <w:rPr>
                <w:noProof/>
                <w:lang w:eastAsia="en-GB"/>
              </w:rPr>
              <w:drawing>
                <wp:inline distT="0" distB="0" distL="0" distR="0" wp14:anchorId="0CD3C5CA" wp14:editId="72D2F00E">
                  <wp:extent cx="2778711" cy="2415759"/>
                  <wp:effectExtent l="0" t="0" r="3175" b="381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14917" r="15335" b="53941"/>
                          <a:stretch/>
                        </pic:blipFill>
                        <pic:spPr bwMode="auto">
                          <a:xfrm>
                            <a:off x="0" y="0"/>
                            <a:ext cx="2796106" cy="2430882"/>
                          </a:xfrm>
                          <a:prstGeom prst="rect">
                            <a:avLst/>
                          </a:prstGeom>
                          <a:ln>
                            <a:noFill/>
                          </a:ln>
                          <a:extLst>
                            <a:ext uri="{53640926-AAD7-44D8-BBD7-CCE9431645EC}">
                              <a14:shadowObscured xmlns:a14="http://schemas.microsoft.com/office/drawing/2010/main"/>
                            </a:ext>
                          </a:extLst>
                        </pic:spPr>
                      </pic:pic>
                    </a:graphicData>
                  </a:graphic>
                </wp:inline>
              </w:drawing>
            </w:r>
          </w:p>
        </w:tc>
        <w:tc>
          <w:tcPr>
            <w:tcW w:w="4652" w:type="dxa"/>
          </w:tcPr>
          <w:p w14:paraId="123A2315" w14:textId="77777777" w:rsidR="008168D8" w:rsidRDefault="008168D8" w:rsidP="00EA5CD1">
            <w:pPr>
              <w:spacing w:line="276" w:lineRule="auto"/>
              <w:rPr>
                <w:noProof/>
              </w:rPr>
            </w:pPr>
            <w:r>
              <w:rPr>
                <w:noProof/>
                <w:lang w:eastAsia="en-GB"/>
              </w:rPr>
              <w:drawing>
                <wp:inline distT="0" distB="0" distL="0" distR="0" wp14:anchorId="3EE09F26" wp14:editId="21504E16">
                  <wp:extent cx="2821750" cy="2412588"/>
                  <wp:effectExtent l="0" t="0" r="0" b="698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17265" t="52586" r="16381" b="4322"/>
                          <a:stretch/>
                        </pic:blipFill>
                        <pic:spPr bwMode="auto">
                          <a:xfrm>
                            <a:off x="0" y="0"/>
                            <a:ext cx="2848916" cy="243581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5FED575" w14:textId="1412D8EC" w:rsidR="008168D8" w:rsidRDefault="008168D8" w:rsidP="00EA5CD1">
      <w:pPr>
        <w:pStyle w:val="Caption"/>
        <w:spacing w:line="276" w:lineRule="auto"/>
      </w:pPr>
      <w:bookmarkStart w:id="204" w:name="_Ref449001920"/>
      <w:bookmarkStart w:id="205" w:name="_Toc474686596"/>
      <w:r>
        <w:t xml:space="preserve">Figure </w:t>
      </w:r>
      <w:fldSimple w:instr=" STYLEREF 1 \s ">
        <w:r w:rsidR="005D3AE0">
          <w:rPr>
            <w:noProof/>
          </w:rPr>
          <w:t>3</w:t>
        </w:r>
      </w:fldSimple>
      <w:r w:rsidR="00F02E7D">
        <w:noBreakHyphen/>
      </w:r>
      <w:fldSimple w:instr=" SEQ Figure \* ARABIC \s 1 ">
        <w:r w:rsidR="005D3AE0">
          <w:rPr>
            <w:noProof/>
          </w:rPr>
          <w:t>23</w:t>
        </w:r>
      </w:fldSimple>
      <w:bookmarkEnd w:id="204"/>
      <w:r>
        <w:t xml:space="preserve">.  Pressure drop across a bed of wet paper sludge at increasing gas velocities, a) 10 Hz, b) 5 Hz </w:t>
      </w:r>
      <w:r>
        <w:fldChar w:fldCharType="begin" w:fldLock="1"/>
      </w:r>
      <w:r w:rsidR="00D37BCC">
        <w:instrText>ADDIN CSL_CITATION { "citationItems" : [ { "id" : "ITEM-1", "itemData" : { "author" : [ { "dropping-particle" : "", "family" : "Kudra", "given" : "T", "non-dropping-particle" : "", "parse-names" : false, "suffix" : "" }, { "dropping-particle" : "", "family" : "Gawrzynski", "given" : "Z.", "non-dropping-particle" : "", "parse-names" : false, "suffix" : "" }, { "dropping-particle" : "", "family" : "Glaser", "given" : "R", "non-dropping-particle" : "", "parse-names" : false, "suffix" : "" }, { "dropping-particle" : "", "family" : "Stanislawski", "given" : "J", "non-dropping-particle" : "", "parse-names" : false, "suffix" : "" }, { "dropping-particle" : "", "family" : "Poirier", "given" : "M", "non-dropping-particle" : "", "parse-names" : false, "suffix" : "" } ], "container-title" : "Drying Technology", "id" : "ITEM-1", "issue" : "4-5", "issued" : { "date-parts" : [ [ "2002" ] ] }, "page" : "917-933", "title" : "Drying of pulp and paper sludge in a pulsed fluid bed dryer", "type" : "article-journal", "volume" : "20" }, "uris" : [ "http://www.mendeley.com/documents/?uuid=76810b96-2c77-44e7-905c-61ea35f56343" ] } ], "mendeley" : { "formattedCitation" : "(Kudra et al. 2002)", "plainTextFormattedCitation" : "(Kudra et al. 2002)", "previouslyFormattedCitation" : "(Kudra et al. 2002)" }, "properties" : { "noteIndex" : 0 }, "schema" : "https://github.com/citation-style-language/schema/raw/master/csl-citation.json" }</w:instrText>
      </w:r>
      <w:r>
        <w:fldChar w:fldCharType="separate"/>
      </w:r>
      <w:r w:rsidR="00352AE9" w:rsidRPr="00352AE9">
        <w:rPr>
          <w:noProof/>
        </w:rPr>
        <w:t>(Kudra et al. 2002)</w:t>
      </w:r>
      <w:r>
        <w:fldChar w:fldCharType="end"/>
      </w:r>
      <w:r>
        <w:t>.</w:t>
      </w:r>
      <w:bookmarkEnd w:id="205"/>
    </w:p>
    <w:p w14:paraId="3C4FA632" w14:textId="77777777" w:rsidR="008168D8" w:rsidRDefault="008168D8" w:rsidP="00EA5CD1">
      <w:pPr>
        <w:spacing w:line="276" w:lineRule="auto"/>
      </w:pPr>
    </w:p>
    <w:p w14:paraId="56A7AAF3" w14:textId="4527C88A" w:rsidR="008168D8" w:rsidRDefault="008168D8" w:rsidP="00EA5CD1">
      <w:pPr>
        <w:spacing w:line="276" w:lineRule="auto"/>
      </w:pPr>
      <w:r>
        <w:lastRenderedPageBreak/>
        <w:t xml:space="preserve">Bed homogeneity has also been linked to improved drying rates when comparing pulsed and continuous flow regimes.  </w:t>
      </w:r>
      <w:r w:rsidRPr="00101E4D">
        <w:t xml:space="preserve">In an example of fluidising wet Group B particles for drying, </w:t>
      </w:r>
      <w:r>
        <w:fldChar w:fldCharType="begin" w:fldLock="1"/>
      </w:r>
      <w:r w:rsidR="00D37BCC">
        <w:instrText>ADDIN CSL_CITATION { "citationItems" : [ { "id" : "ITEM-1", "itemData" : { "DOI" : "10.1021/ie800458h", "ISSN" : "0888-5885", "author" : [ { "dropping-particle" : "", "family" : "Akhavan", "given" : "Ali", "non-dropping-particle" : "", "parse-names" : false, "suffix" : "" }, { "dropping-particle" : "", "family" : "Ommen", "given" : "J. Ruud", "non-dropping-particle" : "van", "parse-names" : false, "suffix" : "" }, { "dropping-particle" : "", "family" : "Nijenhuis", "given" : "John", "non-dropping-particle" : "", "parse-names" : false, "suffix" : "" }, { "dropping-particle" : "", "family" : "Wang", "given" : "Xiao S.", "non-dropping-particle" : "", "parse-names" : false, "suffix" : "" }, { "dropping-particle" : "", "family" : "Coppens", "given" : "Marc-Olivier", "non-dropping-particle" : "", "parse-names" : false, "suffix" : "" }, { "dropping-particle" : "", "family" : "Rhodes", "given" : "Martin J.", "non-dropping-particle" : "", "parse-names" : false, "suffix" : "" } ], "container-title" : "Industrial &amp; Engineering Chemistry Research", "id" : "ITEM-1", "issue" : "1", "issued" : { "date-parts" : [ [ "2009", "1", "7" ] ] }, "page" : "302-309", "title" : "Improved drying in a pulsation-assisted fluidized bed", "type" : "article-journal", "volume" : "48" }, "uris" : [ "http://www.mendeley.com/documents/?uuid=8ea71386-756c-4bac-a666-47140efd4497" ] } ], "mendeley" : { "formattedCitation" : "(Akhavan et al. 2009)", "manualFormatting" : "Akhavan et al. (2009)", "plainTextFormattedCitation" : "(Akhavan et al. 2009)", "previouslyFormattedCitation" : "(Akhavan et al. 2009)" }, "properties" : { "noteIndex" : 0 }, "schema" : "https://github.com/citation-style-language/schema/raw/master/csl-citation.json" }</w:instrText>
      </w:r>
      <w:r>
        <w:fldChar w:fldCharType="separate"/>
      </w:r>
      <w:r w:rsidRPr="00101E4D">
        <w:rPr>
          <w:noProof/>
        </w:rPr>
        <w:t xml:space="preserve">Akhavan et al. </w:t>
      </w:r>
      <w:r>
        <w:rPr>
          <w:noProof/>
        </w:rPr>
        <w:t>(</w:t>
      </w:r>
      <w:r w:rsidRPr="00101E4D">
        <w:rPr>
          <w:noProof/>
        </w:rPr>
        <w:t>2009)</w:t>
      </w:r>
      <w:r>
        <w:fldChar w:fldCharType="end"/>
      </w:r>
      <w:r>
        <w:t xml:space="preserve"> </w:t>
      </w:r>
      <w:r w:rsidRPr="00101E4D">
        <w:t xml:space="preserve">noted that under pulsation-assisted fluidisation the large agglomerates and dead zones that were evident under continuous fluidisation were reduced.  </w:t>
      </w:r>
      <w:r>
        <w:rPr>
          <w:b/>
        </w:rPr>
        <w:fldChar w:fldCharType="begin" w:fldLock="1"/>
      </w:r>
      <w:r w:rsidR="00D37BCC">
        <w:rPr>
          <w:b/>
        </w:rPr>
        <w:instrText>ADDIN CSL_CITATION { "citationItems" : [ { "id" : "ITEM-1", "itemData" : { "DOI" : "10.1002/ceat.200900565", "ISSN" : "09307516", "author" : [ { "dropping-particle" : "", "family" : "Souza", "given" : "L. F. G.", "non-dropping-particle" : "de", "parse-names" : false, "suffix" : "" }, { "dropping-particle" : "", "family" : "Nitz", "given" : "Marcello", "non-dropping-particle" : "", "parse-names" : false, "suffix" : "" }, { "dropping-particle" : "", "family" : "Lima", "given" : "P.", "non-dropping-particle" : "", "parse-names" : false, "suffix" : "" }, { "dropping-particle" : "", "family" : "Taranto", "given" : "O.P.", "non-dropping-particle" : "", "parse-names" : false, "suffix" : "" } ], "container-title" : "Chemical Engineering &amp; Technology", "id" : "ITEM-1", "issue" : "12", "issued" : { "date-parts" : [ [ "2010", "12", "9" ] ] }, "page" : "2015-2020", "title" : "Drying of Sodium Acetate in a Pulsed Fluid Bed Dryer", "type" : "article-journal", "volume" : "33" }, "uris" : [ "http://www.mendeley.com/documents/?uuid=d567a7b8-a21e-4a47-9e5e-24e9cf8f12e0" ] } ], "mendeley" : { "formattedCitation" : "(de Souza et al. 2010)", "manualFormatting" : "de Souza et al. (2010)", "plainTextFormattedCitation" : "(de Souza et al. 2010)", "previouslyFormattedCitation" : "(de Souza et al. 2010)" }, "properties" : { "noteIndex" : 0 }, "schema" : "https://github.com/citation-style-language/schema/raw/master/csl-citation.json" }</w:instrText>
      </w:r>
      <w:r>
        <w:rPr>
          <w:b/>
        </w:rPr>
        <w:fldChar w:fldCharType="separate"/>
      </w:r>
      <w:r w:rsidRPr="000232D5">
        <w:rPr>
          <w:noProof/>
        </w:rPr>
        <w:t xml:space="preserve">de Souza et al. </w:t>
      </w:r>
      <w:r>
        <w:rPr>
          <w:noProof/>
        </w:rPr>
        <w:t>(</w:t>
      </w:r>
      <w:r w:rsidRPr="000232D5">
        <w:rPr>
          <w:noProof/>
        </w:rPr>
        <w:t>2010)</w:t>
      </w:r>
      <w:r>
        <w:rPr>
          <w:b/>
        </w:rPr>
        <w:fldChar w:fldCharType="end"/>
      </w:r>
      <w:r>
        <w:rPr>
          <w:b/>
        </w:rPr>
        <w:t xml:space="preserve"> </w:t>
      </w:r>
      <w:r w:rsidRPr="00101E4D">
        <w:t>found that</w:t>
      </w:r>
      <w:r>
        <w:rPr>
          <w:b/>
        </w:rPr>
        <w:t xml:space="preserve"> </w:t>
      </w:r>
      <w:r w:rsidRPr="000232D5">
        <w:t>drying is faster and more homogeneous</w:t>
      </w:r>
      <w:r>
        <w:t xml:space="preserve"> in the pulsed flow regime than in the continuous flow regime, and conclude that the c</w:t>
      </w:r>
      <w:r w:rsidRPr="003D5936">
        <w:t xml:space="preserve">ontinuous flow </w:t>
      </w:r>
      <w:r>
        <w:t xml:space="preserve">regime consequently </w:t>
      </w:r>
      <w:r w:rsidRPr="003D5936">
        <w:t>uses more energy.</w:t>
      </w:r>
      <w:r>
        <w:t xml:space="preserve">  They dried </w:t>
      </w:r>
      <w:r w:rsidRPr="003D5936">
        <w:t>Sodium acetate</w:t>
      </w:r>
      <w:r>
        <w:t xml:space="preserve"> with a</w:t>
      </w:r>
      <w:r w:rsidRPr="003D5936">
        <w:t xml:space="preserve"> 209</w:t>
      </w:r>
      <w:r>
        <w:t xml:space="preserve"> </w:t>
      </w:r>
      <w:r w:rsidRPr="003D5936">
        <w:t>µm dried mean particle size</w:t>
      </w:r>
      <w:r>
        <w:t xml:space="preserve"> and a density of</w:t>
      </w:r>
      <w:r w:rsidRPr="003D5936">
        <w:t xml:space="preserve"> 1.525 ·10</w:t>
      </w:r>
      <w:r w:rsidRPr="00B72EC6">
        <w:rPr>
          <w:vertAlign w:val="superscript"/>
        </w:rPr>
        <w:t>3</w:t>
      </w:r>
      <w:r w:rsidRPr="003D5936">
        <w:t xml:space="preserve"> kg m</w:t>
      </w:r>
      <w:r w:rsidRPr="00101E4D">
        <w:rPr>
          <w:vertAlign w:val="superscript"/>
        </w:rPr>
        <w:t>-3</w:t>
      </w:r>
      <w:r w:rsidRPr="003D5936">
        <w:t>.</w:t>
      </w:r>
      <w:r>
        <w:t xml:space="preserve">  When comparing the energy required for heating to the rate of moisture removal, they found the pulsation regime dried faster than the continuous regime.  For example, at 80 °c and 15 Hz the pulsed regime specific energy consumption was 8.3 · 10</w:t>
      </w:r>
      <w:r w:rsidRPr="000232D5">
        <w:rPr>
          <w:vertAlign w:val="superscript"/>
        </w:rPr>
        <w:t>3</w:t>
      </w:r>
      <w:r>
        <w:t xml:space="preserve"> kJ kg</w:t>
      </w:r>
      <w:r w:rsidRPr="000232D5">
        <w:rPr>
          <w:vertAlign w:val="subscript"/>
        </w:rPr>
        <w:t>w</w:t>
      </w:r>
      <w:r w:rsidRPr="000232D5">
        <w:rPr>
          <w:vertAlign w:val="superscript"/>
        </w:rPr>
        <w:t>-1</w:t>
      </w:r>
      <w:r>
        <w:t xml:space="preserve"> and 21 · 10</w:t>
      </w:r>
      <w:r w:rsidRPr="000232D5">
        <w:rPr>
          <w:vertAlign w:val="superscript"/>
        </w:rPr>
        <w:t>3</w:t>
      </w:r>
      <w:r>
        <w:t xml:space="preserve"> kJ kg</w:t>
      </w:r>
      <w:r w:rsidRPr="000232D5">
        <w:rPr>
          <w:vertAlign w:val="subscript"/>
        </w:rPr>
        <w:t>w</w:t>
      </w:r>
      <w:r w:rsidRPr="000232D5">
        <w:rPr>
          <w:vertAlign w:val="superscript"/>
        </w:rPr>
        <w:t>-1</w:t>
      </w:r>
      <w:r>
        <w:rPr>
          <w:vertAlign w:val="superscript"/>
        </w:rPr>
        <w:t xml:space="preserve"> </w:t>
      </w:r>
      <w:r>
        <w:t xml:space="preserve">for continuous flow.  </w:t>
      </w:r>
    </w:p>
    <w:p w14:paraId="7955FD7F" w14:textId="77777777" w:rsidR="008168D8" w:rsidRDefault="008168D8" w:rsidP="00EA5CD1">
      <w:pPr>
        <w:spacing w:line="276" w:lineRule="auto"/>
        <w:jc w:val="center"/>
      </w:pPr>
      <w:r>
        <w:rPr>
          <w:noProof/>
          <w:lang w:eastAsia="en-GB"/>
        </w:rPr>
        <w:drawing>
          <wp:inline distT="0" distB="0" distL="0" distR="0" wp14:anchorId="04C2B2F2" wp14:editId="20D0655B">
            <wp:extent cx="3701988" cy="2168472"/>
            <wp:effectExtent l="0" t="0" r="0" b="381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b="12540"/>
                    <a:stretch/>
                  </pic:blipFill>
                  <pic:spPr bwMode="auto">
                    <a:xfrm>
                      <a:off x="0" y="0"/>
                      <a:ext cx="3706559" cy="2171149"/>
                    </a:xfrm>
                    <a:prstGeom prst="rect">
                      <a:avLst/>
                    </a:prstGeom>
                    <a:ln>
                      <a:noFill/>
                    </a:ln>
                    <a:extLst>
                      <a:ext uri="{53640926-AAD7-44D8-BBD7-CCE9431645EC}">
                        <a14:shadowObscured xmlns:a14="http://schemas.microsoft.com/office/drawing/2010/main"/>
                      </a:ext>
                    </a:extLst>
                  </pic:spPr>
                </pic:pic>
              </a:graphicData>
            </a:graphic>
          </wp:inline>
        </w:drawing>
      </w:r>
    </w:p>
    <w:p w14:paraId="72EAED71" w14:textId="733A96AA" w:rsidR="008168D8" w:rsidRDefault="008168D8" w:rsidP="00EA5CD1">
      <w:pPr>
        <w:pStyle w:val="Caption"/>
        <w:spacing w:line="276" w:lineRule="auto"/>
      </w:pPr>
      <w:bookmarkStart w:id="206" w:name="_Ref449004491"/>
      <w:bookmarkStart w:id="207" w:name="_Toc474686597"/>
      <w:r>
        <w:t xml:space="preserve">Figure </w:t>
      </w:r>
      <w:fldSimple w:instr=" STYLEREF 1 \s ">
        <w:r w:rsidR="005D3AE0">
          <w:rPr>
            <w:noProof/>
          </w:rPr>
          <w:t>3</w:t>
        </w:r>
      </w:fldSimple>
      <w:r w:rsidR="00F02E7D">
        <w:noBreakHyphen/>
      </w:r>
      <w:fldSimple w:instr=" SEQ Figure \* ARABIC \s 1 ">
        <w:r w:rsidR="005D3AE0">
          <w:rPr>
            <w:noProof/>
          </w:rPr>
          <w:t>24</w:t>
        </w:r>
      </w:fldSimple>
      <w:bookmarkEnd w:id="206"/>
      <w:r>
        <w:t xml:space="preserve">.  Drying curves of Group D Carioca beans showing change in normalised moisture content over time for pulsed and continuous flow regimes </w:t>
      </w:r>
      <w:r>
        <w:fldChar w:fldCharType="begin" w:fldLock="1"/>
      </w:r>
      <w:r w:rsidR="00D37BCC">
        <w:instrText>ADDIN CSL_CITATION { "citationItems" : [ { "id" : "ITEM-1", "itemData" : { "DOI" : "10.1016/j.jfoodeng.2006.05.025", "ISSN" : "02608774", "author" : [ { "dropping-particle" : "", "family" : "Nitz", "given" : "Marcello", "non-dropping-particle" : "", "parse-names" : false, "suffix" : "" }, { "dropping-particle" : "", "family" : "Taranto", "given" : "O.P.", "non-dropping-particle" : "", "parse-names" : false, "suffix" : "" } ], "container-title" : "Journal of Food Engineering", "id" : "ITEM-1", "issue" : "1", "issued" : { "date-parts" : [ [ "2007", "5" ] ] }, "page" : "249-256", "title" : "Drying of beans in a pulsed fluid bed dryer: drying kinetics, fluid-dynamic study and comparisons with conventional fluidization", "type" : "article-journal", "volume" : "80" }, "uris" : [ "http://www.mendeley.com/documents/?uuid=d9618c90-97b7-4dea-9ce0-370472cbef4f" ] } ], "mendeley" : { "formattedCitation" : "(Nitz &amp; Taranto 2007)", "plainTextFormattedCitation" : "(Nitz &amp; Taranto 2007)", "previouslyFormattedCitation" : "(Nitz &amp; Taranto 2007)" }, "properties" : { "noteIndex" : 0 }, "schema" : "https://github.com/citation-style-language/schema/raw/master/csl-citation.json" }</w:instrText>
      </w:r>
      <w:r>
        <w:fldChar w:fldCharType="separate"/>
      </w:r>
      <w:r w:rsidR="00352AE9" w:rsidRPr="00352AE9">
        <w:rPr>
          <w:noProof/>
        </w:rPr>
        <w:t>(Nitz &amp; Taranto 2007)</w:t>
      </w:r>
      <w:r>
        <w:fldChar w:fldCharType="end"/>
      </w:r>
      <w:r>
        <w:t>.</w:t>
      </w:r>
      <w:bookmarkEnd w:id="207"/>
    </w:p>
    <w:p w14:paraId="39A3EF14" w14:textId="77777777" w:rsidR="00E42B04" w:rsidRDefault="00E42B04" w:rsidP="00EA5CD1">
      <w:pPr>
        <w:spacing w:line="276" w:lineRule="auto"/>
      </w:pPr>
    </w:p>
    <w:p w14:paraId="6117A2D0" w14:textId="1D7C18F1" w:rsidR="00E42B04" w:rsidRPr="00390FBB" w:rsidRDefault="00E42B04" w:rsidP="00EA5CD1">
      <w:pPr>
        <w:spacing w:line="276" w:lineRule="auto"/>
      </w:pPr>
      <w:r>
        <w:t xml:space="preserve">Group A particles are typically very difficult to fluidise, and consequently are not frequently studied with respect to pulsed flow fluidisation or fluidised bed dryers.  However, when </w:t>
      </w:r>
      <w:r>
        <w:fldChar w:fldCharType="begin" w:fldLock="1"/>
      </w:r>
      <w:r w:rsidR="00D37BCC">
        <w:instrText>ADDIN CSL_CITATION { "citationItems" : [ { "id" : "ITEM-1", "itemData" : { "author" : [ { "dropping-particle" : "", "family" : "Ambrosio-Ugri", "given" : "M.C.B.", "non-dropping-particle" : "", "parse-names" : false, "suffix" : "" }, { "dropping-particle" : "", "family" : "Taranto", "given" : "O.P.", "non-dropping-particle" : "", "parse-names" : false, "suffix" : "" } ], "container-title" : "Brazilian Journal of Chemical Engineering", "id" : "ITEM-1", "issue" : "01", "issued" : { "date-parts" : [ [ "2007" ] ] }, "page" : "95-100", "title" : "Drying in the rotating-pulsed fluidised bed", "type" : "article-journal", "volume" : "24" }, "uris" : [ "http://www.mendeley.com/documents/?uuid=81408da1-933c-4930-a521-266f8750d15d" ] } ], "mendeley" : { "formattedCitation" : "(Ambrosio-Ugri &amp; Taranto 2007)", "manualFormatting" : "Ambrosio-Ugri &amp; Taranto (2007)", "plainTextFormattedCitation" : "(Ambrosio-Ugri &amp; Taranto 2007)", "previouslyFormattedCitation" : "(Ambrosio-Ugri &amp; Taranto 2007)" }, "properties" : { "noteIndex" : 0 }, "schema" : "https://github.com/citation-style-language/schema/raw/master/csl-citation.json" }</w:instrText>
      </w:r>
      <w:r>
        <w:fldChar w:fldCharType="separate"/>
      </w:r>
      <w:r w:rsidRPr="0042618C">
        <w:rPr>
          <w:noProof/>
        </w:rPr>
        <w:t xml:space="preserve">Ambrosio-Ugri &amp; Taranto </w:t>
      </w:r>
      <w:r>
        <w:rPr>
          <w:noProof/>
        </w:rPr>
        <w:t>(</w:t>
      </w:r>
      <w:r w:rsidRPr="0042618C">
        <w:rPr>
          <w:noProof/>
        </w:rPr>
        <w:t>2007)</w:t>
      </w:r>
      <w:r>
        <w:fldChar w:fldCharType="end"/>
      </w:r>
      <w:r>
        <w:t xml:space="preserve"> studied the drying of a cohesive particulate material, they chose 2-hydrobenzoic acid as the white crystals are frequently used in paints, cosmetics, pharmaceuticals and perfume.  It has an average diameter of 80 μm and a density of 1443 kg/m</w:t>
      </w:r>
      <w:r w:rsidRPr="00B72EC6">
        <w:rPr>
          <w:vertAlign w:val="superscript"/>
        </w:rPr>
        <w:t>3</w:t>
      </w:r>
      <w:r>
        <w:t xml:space="preserve"> and is cohesive when wet, which therefore produces channels and gas bypassing and is difficult to conventionally fluidise.  Relocating pulsation was applied to the fluidised bed dryer by a rotating disk with a 60 ° aperture, supplying a frequency range of 5-15 Hz to a 14.3 cm ID cylindrical bed.  Although no comparison to continuous flow was provided, the study does demonstrate a faster drying rate in the constant rate drying period under 15 Hz pulsation when compared to 5 Hz.  For example, at an initial moisture content of 9.61 % db and 1.4 m/s at 5 Hz pulsation frequency, it took 20 minutes to reach the critical moisture content.  At 15 Hz however, it took 17.5 minutes, despite initial moisture content being higher at 10 % db.  The authors attributed this result to a greater movement of particles within the bed, which increases heat and mass transfer.</w:t>
      </w:r>
      <w:r w:rsidRPr="005240E9">
        <w:t xml:space="preserve"> </w:t>
      </w:r>
    </w:p>
    <w:p w14:paraId="62CDE984" w14:textId="0692D277" w:rsidR="008168D8" w:rsidRDefault="008168D8" w:rsidP="00EA5CD1">
      <w:pPr>
        <w:spacing w:line="276" w:lineRule="auto"/>
      </w:pPr>
      <w:r>
        <w:t xml:space="preserve">In the first of several studies to examine the influence of frequency rate on drying rates, </w:t>
      </w:r>
      <w:r>
        <w:fldChar w:fldCharType="begin" w:fldLock="1"/>
      </w:r>
      <w:r w:rsidR="00D37BCC">
        <w:instrText>ADDIN CSL_CITATION { "citationItems" : [ { "id" : "ITEM-1", "itemData" : { "DOI" : "10.1080/07373930801929508", "ISSN" : "0737-3937", "author" : [ { "dropping-particle" : "", "family" : "Reyes", "given" : "A.", "non-dropping-particle" : "", "parse-names" : false, "suffix" : "" }, { "dropping-particle" : "", "family" : "Vega", "given" : "R.", "non-dropping-particle" : "", "parse-names" : false, "suffix" : "" }, { "dropping-particle" : "", "family" : "Garc\u00eda", "given" : "G.", "non-dropping-particle" : "", "parse-names" : false, "suffix" : "" } ], "container-title" : "Drying Technology", "id" : "ITEM-1", "issue" : "4", "issued" : { "date-parts" : [ [ "2008", "3", "26" ] ] }, "page" : "476-486", "title" : "Drying sawdust in a pulsed fluidized bed", "type" : "article-journal", "volume" : "26" }, "uris" : [ "http://www.mendeley.com/documents/?uuid=2c63c816-3aad-44e3-89fc-cc743fae446e" ] } ], "mendeley" : { "formattedCitation" : "(Reyes et al. 2008)", "manualFormatting" : "Reyes et al. (2008)", "plainTextFormattedCitation" : "(Reyes et al. 2008)", "previouslyFormattedCitation" : "(Reyes et al. 2008)" }, "properties" : { "noteIndex" : 0 }, "schema" : "https://github.com/citation-style-language/schema/raw/master/csl-citation.json" }</w:instrText>
      </w:r>
      <w:r>
        <w:fldChar w:fldCharType="separate"/>
      </w:r>
      <w:r w:rsidRPr="0010757D">
        <w:rPr>
          <w:noProof/>
        </w:rPr>
        <w:t xml:space="preserve">Reyes et al. </w:t>
      </w:r>
      <w:r>
        <w:rPr>
          <w:noProof/>
        </w:rPr>
        <w:t>(</w:t>
      </w:r>
      <w:r w:rsidRPr="0010757D">
        <w:rPr>
          <w:noProof/>
        </w:rPr>
        <w:t>2008)</w:t>
      </w:r>
      <w:r>
        <w:fldChar w:fldCharType="end"/>
      </w:r>
      <w:r>
        <w:t xml:space="preserve"> found that slower frequencies dried particles fastest (</w:t>
      </w:r>
      <w:r>
        <w:fldChar w:fldCharType="begin"/>
      </w:r>
      <w:r>
        <w:instrText xml:space="preserve"> REF _Ref449011855 \h  \* MERGEFORMAT </w:instrText>
      </w:r>
      <w:r>
        <w:fldChar w:fldCharType="separate"/>
      </w:r>
      <w:r w:rsidR="005D3AE0">
        <w:t xml:space="preserve">Figure </w:t>
      </w:r>
      <w:r w:rsidR="005D3AE0">
        <w:rPr>
          <w:noProof/>
        </w:rPr>
        <w:t>3</w:t>
      </w:r>
      <w:r w:rsidR="005D3AE0">
        <w:rPr>
          <w:noProof/>
        </w:rPr>
        <w:noBreakHyphen/>
        <w:t>25</w:t>
      </w:r>
      <w:r>
        <w:fldChar w:fldCharType="end"/>
      </w:r>
      <w:r>
        <w:t>).  They noted that the pulse frequency increased movement of 2 kg of 65 % moisture content sawdust particles at the start of drying.  At 2.83 Hz, X/X</w:t>
      </w:r>
      <w:r w:rsidRPr="00E42B04">
        <w:rPr>
          <w:vertAlign w:val="subscript"/>
        </w:rPr>
        <w:t>o</w:t>
      </w:r>
      <w:r>
        <w:t>=0 is reached at 22 minutes (</w:t>
      </w:r>
      <w:r>
        <w:fldChar w:fldCharType="begin"/>
      </w:r>
      <w:r>
        <w:instrText xml:space="preserve"> REF _Ref449011855 \h  \* MERGEFORMAT </w:instrText>
      </w:r>
      <w:r>
        <w:fldChar w:fldCharType="separate"/>
      </w:r>
      <w:r w:rsidR="005D3AE0">
        <w:t xml:space="preserve">Figure </w:t>
      </w:r>
      <w:r w:rsidR="005D3AE0">
        <w:rPr>
          <w:noProof/>
        </w:rPr>
        <w:t>3</w:t>
      </w:r>
      <w:r w:rsidR="005D3AE0">
        <w:rPr>
          <w:noProof/>
        </w:rPr>
        <w:noBreakHyphen/>
        <w:t>25</w:t>
      </w:r>
      <w:r>
        <w:fldChar w:fldCharType="end"/>
      </w:r>
      <w:r>
        <w:t xml:space="preserve">a), whilst at 0.83 Hz it is reached at </w:t>
      </w:r>
      <w:r>
        <w:lastRenderedPageBreak/>
        <w:t>20 minutes (</w:t>
      </w:r>
      <w:r>
        <w:fldChar w:fldCharType="begin"/>
      </w:r>
      <w:r>
        <w:instrText xml:space="preserve"> REF _Ref449011855 \h  \* MERGEFORMAT </w:instrText>
      </w:r>
      <w:r>
        <w:fldChar w:fldCharType="separate"/>
      </w:r>
      <w:r w:rsidR="005D3AE0">
        <w:t xml:space="preserve">Figure </w:t>
      </w:r>
      <w:r w:rsidR="005D3AE0">
        <w:rPr>
          <w:noProof/>
        </w:rPr>
        <w:t>3</w:t>
      </w:r>
      <w:r w:rsidR="005D3AE0">
        <w:rPr>
          <w:noProof/>
        </w:rPr>
        <w:noBreakHyphen/>
        <w:t>25</w:t>
      </w:r>
      <w:r>
        <w:fldChar w:fldCharType="end"/>
      </w:r>
      <w:r>
        <w:t>b), although no contrast to continuous flow is provided.</w:t>
      </w:r>
      <w:r w:rsidRPr="00A566DD">
        <w:t xml:space="preserve"> </w:t>
      </w:r>
      <w:r>
        <w:t xml:space="preserve"> In contrast, a higher frequency produced a higher drying rate in a study by </w:t>
      </w:r>
      <w:r>
        <w:fldChar w:fldCharType="begin" w:fldLock="1"/>
      </w:r>
      <w:r w:rsidR="00D37BCC">
        <w:instrText>ADDIN CSL_CITATION { "citationItems" : [ { "id" : "ITEM-1", "itemData" : { "DOI" : "10.1080/07373930701227011", "ISSN" : "0737-3937", "author" : [ { "dropping-particle" : "", "family" : "Reyes", "given" : "A.", "non-dropping-particle" : "", "parse-names" : false, "suffix" : "" }, { "dropping-particle" : "", "family" : "Moyano", "given" : "P.", "non-dropping-particle" : "", "parse-names" : false, "suffix" : "" }, { "dropping-particle" : "", "family" : "Paz", "given" : "J.", "non-dropping-particle" : "", "parse-names" : false, "suffix" : "" } ], "container-title" : "Drying Technology", "id" : "ITEM-1", "issue" : "4", "issued" : { "date-parts" : [ [ "2007", "4", "19" ] ] }, "page" : "581-590", "title" : "Drying of potato slices in a pulsed fluidized bed", "type" : "article-journal", "volume" : "25" }, "uris" : [ "http://www.mendeley.com/documents/?uuid=6dd36781-cf08-44d4-840e-0b366d127f3d" ] } ], "mendeley" : { "formattedCitation" : "(Reyes, Moyano, et al. 2007)", "manualFormatting" : "Reyes, Moyano, et al. (2007)", "plainTextFormattedCitation" : "(Reyes, Moyano, et al. 2007)", "previouslyFormattedCitation" : "(Reyes, Moyano, et al. 2007)" }, "properties" : { "noteIndex" : 0 }, "schema" : "https://github.com/citation-style-language/schema/raw/master/csl-citation.json" }</w:instrText>
      </w:r>
      <w:r>
        <w:fldChar w:fldCharType="separate"/>
      </w:r>
      <w:r w:rsidRPr="0010757D">
        <w:rPr>
          <w:noProof/>
        </w:rPr>
        <w:t xml:space="preserve">Reyes, Moyano, et al. </w:t>
      </w:r>
      <w:r>
        <w:rPr>
          <w:noProof/>
        </w:rPr>
        <w:t>(</w:t>
      </w:r>
      <w:r w:rsidRPr="0010757D">
        <w:rPr>
          <w:noProof/>
        </w:rPr>
        <w:t>2007)</w:t>
      </w:r>
      <w:r>
        <w:fldChar w:fldCharType="end"/>
      </w:r>
      <w:r>
        <w:t>, who studied the drying of G</w:t>
      </w:r>
      <w:r w:rsidRPr="00F20862">
        <w:t>roup D potato</w:t>
      </w:r>
      <w:r>
        <w:t xml:space="preserve"> chunks.  They found that the influence of the pulsation frequency is greater at higher moisture contents and a higher pressure drop was found at higher frequencies (</w:t>
      </w:r>
      <w:r>
        <w:fldChar w:fldCharType="begin"/>
      </w:r>
      <w:r>
        <w:instrText xml:space="preserve"> REF _Ref448994442 \h  \* MERGEFORMAT </w:instrText>
      </w:r>
      <w:r>
        <w:fldChar w:fldCharType="separate"/>
      </w:r>
      <w:r w:rsidR="005D3AE0">
        <w:t xml:space="preserve">Figure </w:t>
      </w:r>
      <w:r w:rsidR="005D3AE0">
        <w:rPr>
          <w:noProof/>
        </w:rPr>
        <w:t>3</w:t>
      </w:r>
      <w:r w:rsidR="005D3AE0">
        <w:rPr>
          <w:noProof/>
        </w:rPr>
        <w:noBreakHyphen/>
        <w:t>14</w:t>
      </w:r>
      <w:r>
        <w:fldChar w:fldCharType="end"/>
      </w:r>
      <w:r>
        <w:t>).  In this study the drying rate of potato chunks was slower under a frequency of 0.7 Hz and fastest under a frequency of 1.3 Hz (</w:t>
      </w:r>
      <w:r>
        <w:fldChar w:fldCharType="begin"/>
      </w:r>
      <w:r>
        <w:instrText xml:space="preserve"> REF _Ref449013044 \h  \* MERGEFORMAT </w:instrText>
      </w:r>
      <w:r>
        <w:fldChar w:fldCharType="separate"/>
      </w:r>
      <w:r w:rsidR="005D3AE0">
        <w:t xml:space="preserve">Figure </w:t>
      </w:r>
      <w:r w:rsidR="005D3AE0">
        <w:rPr>
          <w:noProof/>
        </w:rPr>
        <w:t>3</w:t>
      </w:r>
      <w:r w:rsidR="005D3AE0">
        <w:rPr>
          <w:noProof/>
        </w:rPr>
        <w:noBreakHyphen/>
        <w:t>26</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8168D8" w14:paraId="4DDE5BFC" w14:textId="77777777" w:rsidTr="008168D8">
        <w:tc>
          <w:tcPr>
            <w:tcW w:w="4621" w:type="dxa"/>
          </w:tcPr>
          <w:p w14:paraId="108452A2" w14:textId="77777777" w:rsidR="008168D8" w:rsidRDefault="008168D8" w:rsidP="00EA5CD1">
            <w:pPr>
              <w:spacing w:line="276" w:lineRule="auto"/>
            </w:pPr>
            <w:r>
              <w:t xml:space="preserve"> a)</w:t>
            </w:r>
          </w:p>
        </w:tc>
        <w:tc>
          <w:tcPr>
            <w:tcW w:w="4621" w:type="dxa"/>
          </w:tcPr>
          <w:p w14:paraId="3F62D6FC" w14:textId="77777777" w:rsidR="008168D8" w:rsidRDefault="008168D8" w:rsidP="00EA5CD1">
            <w:pPr>
              <w:spacing w:line="276" w:lineRule="auto"/>
            </w:pPr>
            <w:r>
              <w:t>b)</w:t>
            </w:r>
          </w:p>
        </w:tc>
      </w:tr>
      <w:tr w:rsidR="008168D8" w14:paraId="23E5DE28" w14:textId="77777777" w:rsidTr="008168D8">
        <w:tc>
          <w:tcPr>
            <w:tcW w:w="4621" w:type="dxa"/>
          </w:tcPr>
          <w:p w14:paraId="667BB59A" w14:textId="77777777" w:rsidR="008168D8" w:rsidRDefault="008168D8" w:rsidP="00EA5CD1">
            <w:pPr>
              <w:spacing w:line="276" w:lineRule="auto"/>
            </w:pPr>
            <w:r>
              <w:rPr>
                <w:noProof/>
                <w:lang w:eastAsia="en-GB"/>
              </w:rPr>
              <w:drawing>
                <wp:inline distT="0" distB="0" distL="0" distR="0" wp14:anchorId="0B0AB1A8" wp14:editId="75CD12D8">
                  <wp:extent cx="2621688" cy="2175030"/>
                  <wp:effectExtent l="0" t="0" r="7620"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14707" t="2602" r="49844" b="56264"/>
                          <a:stretch/>
                        </pic:blipFill>
                        <pic:spPr bwMode="auto">
                          <a:xfrm>
                            <a:off x="0" y="0"/>
                            <a:ext cx="2629140" cy="2181212"/>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32F2B3BB" w14:textId="77777777" w:rsidR="008168D8" w:rsidRDefault="008168D8" w:rsidP="00EA5CD1">
            <w:pPr>
              <w:spacing w:line="276" w:lineRule="auto"/>
            </w:pPr>
            <w:r>
              <w:rPr>
                <w:noProof/>
                <w:lang w:eastAsia="en-GB"/>
              </w:rPr>
              <w:drawing>
                <wp:inline distT="0" distB="0" distL="0" distR="0" wp14:anchorId="35D2EA4C" wp14:editId="5758F0E9">
                  <wp:extent cx="2716567" cy="2236427"/>
                  <wp:effectExtent l="0" t="0" r="762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50774" t="2191" r="14087" b="57347"/>
                          <a:stretch/>
                        </pic:blipFill>
                        <pic:spPr bwMode="auto">
                          <a:xfrm>
                            <a:off x="0" y="0"/>
                            <a:ext cx="2732697" cy="2249706"/>
                          </a:xfrm>
                          <a:prstGeom prst="rect">
                            <a:avLst/>
                          </a:prstGeom>
                          <a:ln>
                            <a:noFill/>
                          </a:ln>
                          <a:extLst>
                            <a:ext uri="{53640926-AAD7-44D8-BBD7-CCE9431645EC}">
                              <a14:shadowObscured xmlns:a14="http://schemas.microsoft.com/office/drawing/2010/main"/>
                            </a:ext>
                          </a:extLst>
                        </pic:spPr>
                      </pic:pic>
                    </a:graphicData>
                  </a:graphic>
                </wp:inline>
              </w:drawing>
            </w:r>
          </w:p>
        </w:tc>
      </w:tr>
    </w:tbl>
    <w:p w14:paraId="44887A79" w14:textId="65D39BAE" w:rsidR="008168D8" w:rsidRDefault="008168D8" w:rsidP="00EA5CD1">
      <w:pPr>
        <w:pStyle w:val="Caption"/>
        <w:spacing w:line="276" w:lineRule="auto"/>
      </w:pPr>
      <w:bookmarkStart w:id="208" w:name="_Ref449011855"/>
      <w:bookmarkStart w:id="209" w:name="_Toc474686598"/>
      <w:r>
        <w:t xml:space="preserve">Figure </w:t>
      </w:r>
      <w:fldSimple w:instr=" STYLEREF 1 \s ">
        <w:r w:rsidR="005D3AE0">
          <w:rPr>
            <w:noProof/>
          </w:rPr>
          <w:t>3</w:t>
        </w:r>
      </w:fldSimple>
      <w:r w:rsidR="00F02E7D">
        <w:noBreakHyphen/>
      </w:r>
      <w:fldSimple w:instr=" SEQ Figure \* ARABIC \s 1 ">
        <w:r w:rsidR="005D3AE0">
          <w:rPr>
            <w:noProof/>
          </w:rPr>
          <w:t>25</w:t>
        </w:r>
      </w:fldSimple>
      <w:bookmarkEnd w:id="208"/>
      <w:r>
        <w:t xml:space="preserve">.  Drying curves showing normalised moisture content over time for a) 2.83 Hz and b) 0.83 Hz, U 1.9 m/s, 80 °C </w:t>
      </w:r>
      <w:r>
        <w:fldChar w:fldCharType="begin" w:fldLock="1"/>
      </w:r>
      <w:r w:rsidR="00D37BCC">
        <w:instrText>ADDIN CSL_CITATION { "citationItems" : [ { "id" : "ITEM-1", "itemData" : { "DOI" : "10.1080/07373930801929508", "ISSN" : "0737-3937", "author" : [ { "dropping-particle" : "", "family" : "Reyes", "given" : "A.", "non-dropping-particle" : "", "parse-names" : false, "suffix" : "" }, { "dropping-particle" : "", "family" : "Vega", "given" : "R.", "non-dropping-particle" : "", "parse-names" : false, "suffix" : "" }, { "dropping-particle" : "", "family" : "Garc\u00eda", "given" : "G.", "non-dropping-particle" : "", "parse-names" : false, "suffix" : "" } ], "container-title" : "Drying Technology", "id" : "ITEM-1", "issue" : "4", "issued" : { "date-parts" : [ [ "2008", "3", "26" ] ] }, "page" : "476-486", "title" : "Drying sawdust in a pulsed fluidized bed", "type" : "article-journal", "volume" : "26" }, "uris" : [ "http://www.mendeley.com/documents/?uuid=2c63c816-3aad-44e3-89fc-cc743fae446e" ] } ], "mendeley" : { "formattedCitation" : "(Reyes et al. 2008)", "plainTextFormattedCitation" : "(Reyes et al. 2008)", "previouslyFormattedCitation" : "(Reyes et al. 2008)" }, "properties" : { "noteIndex" : 0 }, "schema" : "https://github.com/citation-style-language/schema/raw/master/csl-citation.json" }</w:instrText>
      </w:r>
      <w:r>
        <w:fldChar w:fldCharType="separate"/>
      </w:r>
      <w:r w:rsidR="00352AE9" w:rsidRPr="00352AE9">
        <w:rPr>
          <w:noProof/>
        </w:rPr>
        <w:t>(Reyes et al. 2008)</w:t>
      </w:r>
      <w:r>
        <w:fldChar w:fldCharType="end"/>
      </w:r>
      <w:r>
        <w:t>.</w:t>
      </w:r>
      <w:bookmarkEnd w:id="209"/>
    </w:p>
    <w:p w14:paraId="42CF5AE9" w14:textId="77777777" w:rsidR="00E42B04" w:rsidRDefault="00E42B04" w:rsidP="00EA5CD1">
      <w:pPr>
        <w:spacing w:line="276" w:lineRule="auto"/>
      </w:pPr>
    </w:p>
    <w:p w14:paraId="094FF413" w14:textId="77777777" w:rsidR="00E42B04" w:rsidRDefault="00E42B04" w:rsidP="00EA5CD1">
      <w:pPr>
        <w:spacing w:line="276" w:lineRule="auto"/>
        <w:jc w:val="center"/>
      </w:pPr>
      <w:r>
        <w:rPr>
          <w:noProof/>
          <w:lang w:eastAsia="en-GB"/>
        </w:rPr>
        <w:drawing>
          <wp:inline distT="0" distB="0" distL="0" distR="0" wp14:anchorId="1945083F" wp14:editId="0A1F1202">
            <wp:extent cx="4465468" cy="3166328"/>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b="12219"/>
                    <a:stretch/>
                  </pic:blipFill>
                  <pic:spPr bwMode="auto">
                    <a:xfrm>
                      <a:off x="0" y="0"/>
                      <a:ext cx="4475353" cy="3173337"/>
                    </a:xfrm>
                    <a:prstGeom prst="rect">
                      <a:avLst/>
                    </a:prstGeom>
                    <a:ln>
                      <a:noFill/>
                    </a:ln>
                    <a:extLst>
                      <a:ext uri="{53640926-AAD7-44D8-BBD7-CCE9431645EC}">
                        <a14:shadowObscured xmlns:a14="http://schemas.microsoft.com/office/drawing/2010/main"/>
                      </a:ext>
                    </a:extLst>
                  </pic:spPr>
                </pic:pic>
              </a:graphicData>
            </a:graphic>
          </wp:inline>
        </w:drawing>
      </w:r>
    </w:p>
    <w:p w14:paraId="5B531FD1" w14:textId="363646BD" w:rsidR="00E42B04" w:rsidRDefault="00E42B04" w:rsidP="00EA5CD1">
      <w:pPr>
        <w:pStyle w:val="Caption"/>
        <w:spacing w:line="276" w:lineRule="auto"/>
      </w:pPr>
      <w:bookmarkStart w:id="210" w:name="_Ref449013044"/>
      <w:bookmarkStart w:id="211" w:name="_Toc474686599"/>
      <w:r>
        <w:t xml:space="preserve">Figure </w:t>
      </w:r>
      <w:fldSimple w:instr=" STYLEREF 1 \s ">
        <w:r w:rsidR="005D3AE0">
          <w:rPr>
            <w:noProof/>
          </w:rPr>
          <w:t>3</w:t>
        </w:r>
      </w:fldSimple>
      <w:r w:rsidR="00F02E7D">
        <w:noBreakHyphen/>
      </w:r>
      <w:fldSimple w:instr=" SEQ Figure \* ARABIC \s 1 ">
        <w:r w:rsidR="005D3AE0">
          <w:rPr>
            <w:noProof/>
          </w:rPr>
          <w:t>26</w:t>
        </w:r>
      </w:fldSimple>
      <w:bookmarkEnd w:id="210"/>
      <w:r>
        <w:t xml:space="preserve">.  Drying curves showing dry basis moisture content over time for 8 experiments, where black dots (Exp 8) represent 0.7 Hz and diamonds (Exp 1) represent 1.3 Hz </w:t>
      </w:r>
      <w:r>
        <w:fldChar w:fldCharType="begin" w:fldLock="1"/>
      </w:r>
      <w:r w:rsidR="00D37BCC">
        <w:instrText>ADDIN CSL_CITATION { "citationItems" : [ { "id" : "ITEM-1", "itemData" : { "DOI" : "10.1080/07373930701227011", "ISSN" : "0737-3937", "author" : [ { "dropping-particle" : "", "family" : "Reyes", "given" : "A.", "non-dropping-particle" : "", "parse-names" : false, "suffix" : "" }, { "dropping-particle" : "", "family" : "Moyano", "given" : "P.", "non-dropping-particle" : "", "parse-names" : false, "suffix" : "" }, { "dropping-particle" : "", "family" : "Paz", "given" : "J.", "non-dropping-particle" : "", "parse-names" : false, "suffix" : "" } ], "container-title" : "Drying Technology", "id" : "ITEM-1", "issue" : "4", "issued" : { "date-parts" : [ [ "2007", "4", "19" ] ] }, "page" : "581-590", "title" : "Drying of potato slices in a pulsed fluidized bed", "type" : "article-journal", "volume" : "25" }, "uris" : [ "http://www.mendeley.com/documents/?uuid=6dd36781-cf08-44d4-840e-0b366d127f3d" ] } ], "mendeley" : { "formattedCitation" : "(Reyes, Moyano, et al. 2007)", "plainTextFormattedCitation" : "(Reyes, Moyano, et al. 2007)", "previouslyFormattedCitation" : "(Reyes, Moyano, et al. 2007)" }, "properties" : { "noteIndex" : 0 }, "schema" : "https://github.com/citation-style-language/schema/raw/master/csl-citation.json" }</w:instrText>
      </w:r>
      <w:r>
        <w:fldChar w:fldCharType="separate"/>
      </w:r>
      <w:r w:rsidR="00352AE9" w:rsidRPr="00352AE9">
        <w:rPr>
          <w:noProof/>
        </w:rPr>
        <w:t>(Reyes, Moyano, et al. 2007)</w:t>
      </w:r>
      <w:r>
        <w:fldChar w:fldCharType="end"/>
      </w:r>
      <w:r>
        <w:t>.</w:t>
      </w:r>
      <w:bookmarkEnd w:id="211"/>
    </w:p>
    <w:p w14:paraId="6CCFC47D" w14:textId="77777777" w:rsidR="005C247B" w:rsidRDefault="005C247B" w:rsidP="005C247B">
      <w:pPr>
        <w:spacing w:line="276" w:lineRule="auto"/>
      </w:pPr>
      <w:r>
        <w:lastRenderedPageBreak/>
        <w:t xml:space="preserve">However, other studies on the drying of Group D particles have found no influence of the specific frequency used, even if a difference can be seen in drying rates between the continuous and pulsed flow regimes.  For example, </w:t>
      </w:r>
      <w:r>
        <w:fldChar w:fldCharType="begin" w:fldLock="1"/>
      </w:r>
      <w:r>
        <w:instrText>ADDIN CSL_CITATION { "citationItems" : [ { "id" : "ITEM-1", "itemData" : { "author" : [ { "dropping-particle" : "", "family" : "Li", "given" : "Zhanyong", "non-dropping-particle" : "", "parse-names" : false, "suffix" : "" }, { "dropping-particle" : "", "family" : "Kobayashi", "given" : "Noriyuki", "non-dropping-particle" : "", "parse-names" : false, "suffix" : "" }, { "dropping-particle" : "", "family" : "Deguchi", "given" : "Seiichi", "non-dropping-particle" : "", "parse-names" : false, "suffix" : "" }, { "dropping-particle" : "", "family" : "Hasatani", "given" : "Masanobu", "non-dropping-particle" : "", "parse-names" : false, "suffix" : "" } ], "container-title" : "Journal of Chemical Engineering of Japan", "id" : "ITEM-1", "issue" : "9", "issued" : { "date-parts" : [ [ "2004" ] ] }, "page" : "1179-1182", "title" : "Investigation on the drying kinetics in a pulsed fluidized bed", "type" : "article-journal", "volume" : "37" }, "uris" : [ "http://www.mendeley.com/documents/?uuid=1eb1ad23-4544-4725-ad45-98bbdd740591" ] } ], "mendeley" : { "formattedCitation" : "(Li et al. 2004)", "manualFormatting" : "Li et al. (2004)", "plainTextFormattedCitation" : "(Li et al. 2004)", "previouslyFormattedCitation" : "(Li et al. 2004)" }, "properties" : { "noteIndex" : 0 }, "schema" : "https://github.com/citation-style-language/schema/raw/master/csl-citation.json" }</w:instrText>
      </w:r>
      <w:r>
        <w:fldChar w:fldCharType="separate"/>
      </w:r>
      <w:r w:rsidRPr="0010757D">
        <w:rPr>
          <w:noProof/>
        </w:rPr>
        <w:t xml:space="preserve">Li et al. </w:t>
      </w:r>
      <w:r>
        <w:rPr>
          <w:noProof/>
        </w:rPr>
        <w:t>(</w:t>
      </w:r>
      <w:r w:rsidRPr="0010757D">
        <w:rPr>
          <w:noProof/>
        </w:rPr>
        <w:t>2004)</w:t>
      </w:r>
      <w:r>
        <w:fldChar w:fldCharType="end"/>
      </w:r>
      <w:r>
        <w:t xml:space="preserve"> dried 3 mm average diameter, and found an improved drying rate in the pulsed flow regime over the continuous regime, but no difference between the pulsation frequencies applied.  They also found that the pulsed flow regime fluidised instantly due to back pressure build up, while the continuous regime took 540 seconds. </w:t>
      </w:r>
      <w:r w:rsidRPr="00DB27EB">
        <w:t xml:space="preserve"> </w:t>
      </w:r>
      <w:r>
        <w:t xml:space="preserve">Similarly, when drying Group D broccoli florets, </w:t>
      </w:r>
      <w:r>
        <w:fldChar w:fldCharType="begin" w:fldLock="1"/>
      </w:r>
      <w:r>
        <w:instrText>ADDIN CSL_CITATION { "citationItems" : [ { "id" : "ITEM-1", "itemData" : { "DOI" : "10.1080/07373937.2012.686548", "ISSN" : "0737-3937", "author" : [ { "dropping-particle" : "", "family" : "Reyes", "given" : "A.", "non-dropping-particle" : "", "parse-names" : false, "suffix" : "" }, { "dropping-particle" : "", "family" : "Mahn", "given" : "Andrea", "non-dropping-particle" : "", "parse-names" : false, "suffix" : "" }, { "dropping-particle" : "", "family" : "Guzm\u00e1n", "given" : "Carolina", "non-dropping-particle" : "", "parse-names" : false, "suffix" : "" }, { "dropping-particle" : "", "family" : "Antoniz", "given" : "Dafne", "non-dropping-particle" : "", "parse-names" : false, "suffix" : "" } ], "container-title" : "Drying Technology", "id" : "ITEM-1", "issue" : "11-12", "issued" : { "date-parts" : [ [ "2012", "9" ] ] }, "page" : "1368-1376", "title" : "Analysis of the drying of broccoli florets in a fluidized pulsed bed", "type" : "article-journal", "volume" : "30" }, "uris" : [ "http://www.mendeley.com/documents/?uuid=d14f1815-0017-4d08-b4ff-73a4424c2ebc" ] } ], "mendeley" : { "formattedCitation" : "(Reyes et al. 2012)", "manualFormatting" : "Reyes et al. (2012)", "plainTextFormattedCitation" : "(Reyes et al. 2012)", "previouslyFormattedCitation" : "(Reyes et al. 2012)" }, "properties" : { "noteIndex" : 0 }, "schema" : "https://github.com/citation-style-language/schema/raw/master/csl-citation.json" }</w:instrText>
      </w:r>
      <w:r>
        <w:fldChar w:fldCharType="separate"/>
      </w:r>
      <w:r w:rsidRPr="0010757D">
        <w:rPr>
          <w:noProof/>
        </w:rPr>
        <w:t xml:space="preserve">Reyes et al. </w:t>
      </w:r>
      <w:r>
        <w:rPr>
          <w:noProof/>
        </w:rPr>
        <w:t>(</w:t>
      </w:r>
      <w:r w:rsidRPr="0010757D">
        <w:rPr>
          <w:noProof/>
        </w:rPr>
        <w:t>2012)</w:t>
      </w:r>
      <w:r>
        <w:fldChar w:fldCharType="end"/>
      </w:r>
      <w:r>
        <w:t xml:space="preserve"> found no impact from the different frequencies studied, although no comparison to continuous flow was included. </w:t>
      </w:r>
      <w:r w:rsidRPr="00DB27EB">
        <w:t xml:space="preserve"> </w:t>
      </w:r>
      <w:r>
        <w:fldChar w:fldCharType="begin" w:fldLock="1"/>
      </w:r>
      <w:r>
        <w:instrText>ADDIN CSL_CITATION { "citationItems" : [ { "id" : "ITEM-1", "itemData" : { "author" : [ { "dropping-particle" : "", "family" : "Jezowska", "given" : "Alina", "non-dropping-particle" : "", "parse-names" : false, "suffix" : "" } ], "container-title" : "Drying Technology", "id" : "ITEM-1", "issue" : "2", "issued" : { "date-parts" : [ [ "1993" ] ] }, "page" : "319-337", "title" : "Kinetics of drying in a cyclically shifted spouted bed", "type" : "article-journal", "volume" : "11" }, "uris" : [ "http://www.mendeley.com/documents/?uuid=e95b6fc2-d94b-4ca3-9866-a0c2ceaaec87" ] } ], "mendeley" : { "formattedCitation" : "(Jezowska 1993)", "manualFormatting" : "Jezowska (1993)", "plainTextFormattedCitation" : "(Jezowska 1993)", "previouslyFormattedCitation" : "(Jezowska 1993)" }, "properties" : { "noteIndex" : 0 }, "schema" : "https://github.com/citation-style-language/schema/raw/master/csl-citation.json" }</w:instrText>
      </w:r>
      <w:r>
        <w:fldChar w:fldCharType="separate"/>
      </w:r>
      <w:r w:rsidRPr="002A6500">
        <w:rPr>
          <w:noProof/>
        </w:rPr>
        <w:t xml:space="preserve">Jezowska </w:t>
      </w:r>
      <w:r>
        <w:rPr>
          <w:noProof/>
        </w:rPr>
        <w:t>(</w:t>
      </w:r>
      <w:r w:rsidRPr="002A6500">
        <w:rPr>
          <w:noProof/>
        </w:rPr>
        <w:t>1993)</w:t>
      </w:r>
      <w:r>
        <w:fldChar w:fldCharType="end"/>
      </w:r>
      <w:r>
        <w:t xml:space="preserve"> also found no difference between the frequencies studied when drying Group D wheat seeds. </w:t>
      </w:r>
    </w:p>
    <w:p w14:paraId="79B1D7B5" w14:textId="77777777" w:rsidR="005C247B" w:rsidRDefault="005C247B" w:rsidP="005C247B">
      <w:pPr>
        <w:spacing w:line="276" w:lineRule="auto"/>
      </w:pPr>
      <w:r>
        <w:t xml:space="preserve">In another study on the drying of Group D particles, </w:t>
      </w:r>
      <w:r>
        <w:fldChar w:fldCharType="begin" w:fldLock="1"/>
      </w:r>
      <w:r>
        <w:instrText>ADDIN CSL_CITATION { "citationItems" : [ { "id" : "ITEM-1", "itemData" : { "DOI" : "10.1080/07373930802603466", "ISSN" : "0737-3937", "author" : [ { "dropping-particle" : "", "family" : "Nitz", "given" : "Marcello", "non-dropping-particle" : "", "parse-names" : false, "suffix" : "" }, { "dropping-particle" : "", "family" : "Taranto", "given" : "O.P.", "non-dropping-particle" : "", "parse-names" : false, "suffix" : "" } ], "container-title" : "Drying Technology", "id" : "ITEM-1", "issue" : "2", "issued" : { "date-parts" : [ [ "2009", "2" ] ] }, "page" : "212-219", "title" : "Drying of a porous material in a pulsed fluid bed dryer: the influences of temperature, frequency of pulsation, and air flow rate", "type" : "article-journal", "volume" : "27" }, "uris" : [ "http://www.mendeley.com/documents/?uuid=39f8f7be-eb91-43a8-bd36-deb3789fa11e" ] } ], "mendeley" : { "formattedCitation" : "(Nitz &amp; Taranto 2009)", "manualFormatting" : "Nitz &amp; Taranto (2009)", "plainTextFormattedCitation" : "(Nitz &amp; Taranto 2009)", "previouslyFormattedCitation" : "(Nitz &amp; Taranto 2009)" }, "properties" : { "noteIndex" : 0 }, "schema" : "https://github.com/citation-style-language/schema/raw/master/csl-citation.json" }</w:instrText>
      </w:r>
      <w:r>
        <w:fldChar w:fldCharType="separate"/>
      </w:r>
      <w:r w:rsidRPr="0010757D">
        <w:rPr>
          <w:noProof/>
        </w:rPr>
        <w:t xml:space="preserve">Nitz &amp; Taranto </w:t>
      </w:r>
      <w:r>
        <w:rPr>
          <w:noProof/>
        </w:rPr>
        <w:t>(</w:t>
      </w:r>
      <w:r w:rsidRPr="0010757D">
        <w:rPr>
          <w:noProof/>
        </w:rPr>
        <w:t>2009)</w:t>
      </w:r>
      <w:r>
        <w:fldChar w:fldCharType="end"/>
      </w:r>
      <w:r>
        <w:t xml:space="preserve"> found an opposing result that the continuous flow regime had a higher drying rate than the pulsed flow regime.  They dried molecular sieves, and attribute the reduced air flow in the pulsed flow regime to produce the slower drying seen, compared to the continuous regime.  Water removal at 40 °C and 500 Nm</w:t>
      </w:r>
      <w:r w:rsidRPr="005B2170">
        <w:rPr>
          <w:vertAlign w:val="superscript"/>
        </w:rPr>
        <w:t>3</w:t>
      </w:r>
      <w:r>
        <w:t>/h at 4.2 Hz dX/dt (min</w:t>
      </w:r>
      <w:r w:rsidRPr="00396C0F">
        <w:rPr>
          <w:vertAlign w:val="superscript"/>
        </w:rPr>
        <w:t>-1</w:t>
      </w:r>
      <w:r>
        <w:t>) was 3.35x10</w:t>
      </w:r>
      <w:r w:rsidRPr="00E42B04">
        <w:rPr>
          <w:vertAlign w:val="superscript"/>
        </w:rPr>
        <w:t>-3</w:t>
      </w:r>
      <w:r>
        <w:t>, but at 15 Hz they found a result of 3.85x10</w:t>
      </w:r>
      <w:r w:rsidRPr="00E42B04">
        <w:rPr>
          <w:vertAlign w:val="superscript"/>
        </w:rPr>
        <w:t>-3</w:t>
      </w:r>
      <w:r>
        <w:t>.  The mass of water removed was 0.04 and 0.046 (kg/min) respectively.  At a higher temperature of 70 °C and 600 Nm</w:t>
      </w:r>
      <w:r w:rsidRPr="005B2170">
        <w:rPr>
          <w:vertAlign w:val="superscript"/>
        </w:rPr>
        <w:t>3</w:t>
      </w:r>
      <w:r>
        <w:t>/h dX/dt (min</w:t>
      </w:r>
      <w:r w:rsidRPr="00396C0F">
        <w:rPr>
          <w:vertAlign w:val="superscript"/>
        </w:rPr>
        <w:t>-1</w:t>
      </w:r>
      <w:r>
        <w:t xml:space="preserve">) was 0.0123 and water removal was 0.0152 (kg/min), while at 15 Hz dX/dt was 0.0118 and water removal was 0.144 (kg/min).  Therefore, more water was removed at a lower frequency at 70 °C, but the other way around at 40 °C.  The authors were not able to directly compare pulsed and continuous flow regimes, but indicate that the continuous regime was faster, as a greater air flow was possible.  </w:t>
      </w:r>
      <w:r>
        <w:fldChar w:fldCharType="begin" w:fldLock="1"/>
      </w:r>
      <w:r>
        <w:instrText>ADDIN CSL_CITATION { "citationItems" : [ { "id" : "ITEM-1", "itemData" : { "DOI" : "10.1080/07373930600778395", "ISSN" : "0737-3937", "author" : [ { "dropping-particle" : "", "family" : "Gawrzy\u0144ski", "given" : "Zbigniew", "non-dropping-particle" : "", "parse-names" : false, "suffix" : "" }, { "dropping-particle" : "", "family" : "Pieczaba", "given" : "Bartosz", "non-dropping-particle" : "", "parse-names" : false, "suffix" : "" } ], "container-title" : "Drying Technology", "id" : "ITEM-1", "issue" : "9", "issued" : { "date-parts" : [ [ "2006", "9" ] ] }, "page" : "1133-1137", "title" : "Hydrodynamics of the pulsed fluid bed with cyclically relocated gas stream with lengthwise pulsation", "type" : "article-journal", "volume" : "24" }, "uris" : [ "http://www.mendeley.com/documents/?uuid=7167104a-4132-4472-a405-9e471cb27225" ] } ], "mendeley" : { "formattedCitation" : "(Gawrzy\u0144ski &amp; Pieczaba 2006)", "manualFormatting" : "Gawrzy\u0144ski &amp; Pieczaba (2006)", "plainTextFormattedCitation" : "(Gawrzy\u0144ski &amp; Pieczaba 2006)", "previouslyFormattedCitation" : "(Gawrzy\u0144ski &amp; Pieczaba 2006)" }, "properties" : { "noteIndex" : 0 }, "schema" : "https://github.com/citation-style-language/schema/raw/master/csl-citation.json" }</w:instrText>
      </w:r>
      <w:r>
        <w:fldChar w:fldCharType="separate"/>
      </w:r>
      <w:r w:rsidRPr="00BE1E72">
        <w:rPr>
          <w:noProof/>
        </w:rPr>
        <w:t xml:space="preserve">Gawrzyński &amp; Pieczaba </w:t>
      </w:r>
      <w:r>
        <w:rPr>
          <w:noProof/>
        </w:rPr>
        <w:t>(</w:t>
      </w:r>
      <w:r w:rsidRPr="00BE1E72">
        <w:rPr>
          <w:noProof/>
        </w:rPr>
        <w:t>2006)</w:t>
      </w:r>
      <w:r>
        <w:fldChar w:fldCharType="end"/>
      </w:r>
      <w:r w:rsidRPr="007C4661">
        <w:t xml:space="preserve"> </w:t>
      </w:r>
      <w:r>
        <w:t xml:space="preserve">dried 4 and 6 mm diameter silica gel, using a rotating disk to produce 4 to 12 Hz.  The </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t xml:space="preserve"> of dry silica in the continuous flow regime is 0.64 m/s, whilst in the pulsed flow regime it is 0.28 m/s, which produces a 50 % decrease in required velocity.  </w:t>
      </w:r>
    </w:p>
    <w:p w14:paraId="3F72BC33" w14:textId="06A095CE" w:rsidR="008168D8" w:rsidRDefault="008168D8" w:rsidP="00EA5CD1">
      <w:pPr>
        <w:spacing w:line="276" w:lineRule="auto"/>
      </w:pPr>
      <w:r>
        <w:t xml:space="preserve">A decrease in time to the critical moisture content for the pulsed flow regime over the continuous flow regime was found by </w:t>
      </w:r>
      <w:r>
        <w:fldChar w:fldCharType="begin" w:fldLock="1"/>
      </w:r>
      <w:r w:rsidR="00D37BCC">
        <w:instrText>ADDIN CSL_CITATION { "citationItems" : [ { "id" : "ITEM-1", "itemData" : { "DOI" : "10.1021/ie800458h", "ISSN" : "0888-5885", "author" : [ { "dropping-particle" : "", "family" : "Akhavan", "given" : "Ali", "non-dropping-particle" : "", "parse-names" : false, "suffix" : "" }, { "dropping-particle" : "", "family" : "Ommen", "given" : "J. Ruud", "non-dropping-particle" : "van", "parse-names" : false, "suffix" : "" }, { "dropping-particle" : "", "family" : "Nijenhuis", "given" : "John", "non-dropping-particle" : "", "parse-names" : false, "suffix" : "" }, { "dropping-particle" : "", "family" : "Wang", "given" : "Xiao S.", "non-dropping-particle" : "", "parse-names" : false, "suffix" : "" }, { "dropping-particle" : "", "family" : "Coppens", "given" : "Marc-Olivier", "non-dropping-particle" : "", "parse-names" : false, "suffix" : "" }, { "dropping-particle" : "", "family" : "Rhodes", "given" : "Martin J.", "non-dropping-particle" : "", "parse-names" : false, "suffix" : "" } ], "container-title" : "Industrial &amp; Engineering Chemistry Research", "id" : "ITEM-1", "issue" : "1", "issued" : { "date-parts" : [ [ "2009", "1", "7" ] ] }, "page" : "302-309", "title" : "Improved drying in a pulsation-assisted fluidized bed", "type" : "article-journal", "volume" : "48" }, "uris" : [ "http://www.mendeley.com/documents/?uuid=8ea71386-756c-4bac-a666-47140efd4497" ] } ], "mendeley" : { "formattedCitation" : "(Akhavan et al. 2009)", "manualFormatting" : "Akhavan et al. (2009)", "plainTextFormattedCitation" : "(Akhavan et al. 2009)", "previouslyFormattedCitation" : "(Akhavan et al. 2009)" }, "properties" : { "noteIndex" : 0 }, "schema" : "https://github.com/citation-style-language/schema/raw/master/csl-citation.json" }</w:instrText>
      </w:r>
      <w:r>
        <w:fldChar w:fldCharType="separate"/>
      </w:r>
      <w:r w:rsidRPr="0010757D">
        <w:rPr>
          <w:noProof/>
        </w:rPr>
        <w:t xml:space="preserve">Akhavan et al. </w:t>
      </w:r>
      <w:r>
        <w:rPr>
          <w:noProof/>
        </w:rPr>
        <w:t>(</w:t>
      </w:r>
      <w:r w:rsidRPr="0010757D">
        <w:rPr>
          <w:noProof/>
        </w:rPr>
        <w:t>2009)</w:t>
      </w:r>
      <w:r>
        <w:fldChar w:fldCharType="end"/>
      </w:r>
      <w:r>
        <w:t>.  They dried porous pharmaceutical granules with no stated size but 495 kg/m</w:t>
      </w:r>
      <w:r w:rsidRPr="00875700">
        <w:rPr>
          <w:vertAlign w:val="superscript"/>
        </w:rPr>
        <w:t>3</w:t>
      </w:r>
      <w:r>
        <w:t xml:space="preserve"> density in a cylindrical 15 cm diameter bed at a static initial bed height of 13 cm.  To avoid intermittent defluidisation, a constant fluidising gas flow was used with a pulsed flow added on top.  A 3 Hz pulsation frequency was chosen, not as the result of an optimisation, but deemed suitable as 3 Hz was not too low to make long ‘off’ periods, and not too fast to reduce the accuracy of the solenoid valve or to be dampened out by the windbox.  A range of 2-6 Hz produced no difference in results so 3 Hz was used as an average.  A decrease in time to the critical moisture content was found when switching from continuous to pulsed flow regimes.  For example, the time to reach the critical moisture content in the continuous flow regime is 34 minutes at 0.6 m/s for the first 10 minutes and 0.4 m/s for the remainder of the drying period (</w:t>
      </w:r>
      <w:r>
        <w:fldChar w:fldCharType="begin"/>
      </w:r>
      <w:r>
        <w:instrText xml:space="preserve"> REF _Ref449000334 \h  \* MERGEFORMAT </w:instrText>
      </w:r>
      <w:r>
        <w:fldChar w:fldCharType="separate"/>
      </w:r>
      <w:r w:rsidR="005D3AE0">
        <w:t xml:space="preserve">Table </w:t>
      </w:r>
      <w:r w:rsidR="005D3AE0">
        <w:rPr>
          <w:noProof/>
        </w:rPr>
        <w:t>3</w:t>
      </w:r>
      <w:r w:rsidR="005D3AE0">
        <w:rPr>
          <w:noProof/>
        </w:rPr>
        <w:noBreakHyphen/>
        <w:t>4</w:t>
      </w:r>
      <w:r>
        <w:fldChar w:fldCharType="end"/>
      </w:r>
      <w:r>
        <w:t xml:space="preserve">).  Under the same flow rates in the pulsed flow regime it took 28 minutes to reach the critical moisture content.  This was also found at lower gas flow rates of 0.45 m/s for the first 10 minutes and 0.3 m/s thereafter the critical moisture content was reached after 53 minutes in the continuous flow regime and 41 minutes in the pulsed flow regime.  </w:t>
      </w:r>
      <w:r>
        <w:fldChar w:fldCharType="begin" w:fldLock="1"/>
      </w:r>
      <w:r w:rsidR="00D37BCC">
        <w:instrText>ADDIN CSL_CITATION { "citationItems" : [ { "id" : "ITEM-1", "itemData" : { "DOI" : "10.1021/ie800458h", "ISSN" : "0888-5885", "author" : [ { "dropping-particle" : "", "family" : "Akhavan", "given" : "Ali", "non-dropping-particle" : "", "parse-names" : false, "suffix" : "" }, { "dropping-particle" : "", "family" : "Ommen", "given" : "J. Ruud", "non-dropping-particle" : "van", "parse-names" : false, "suffix" : "" }, { "dropping-particle" : "", "family" : "Nijenhuis", "given" : "John", "non-dropping-particle" : "", "parse-names" : false, "suffix" : "" }, { "dropping-particle" : "", "family" : "Wang", "given" : "Xiao S.", "non-dropping-particle" : "", "parse-names" : false, "suffix" : "" }, { "dropping-particle" : "", "family" : "Coppens", "given" : "Marc-Olivier", "non-dropping-particle" : "", "parse-names" : false, "suffix" : "" }, { "dropping-particle" : "", "family" : "Rhodes", "given" : "Martin J.", "non-dropping-particle" : "", "parse-names" : false, "suffix" : "" } ], "container-title" : "Industrial &amp; Engineering Chemistry Research", "id" : "ITEM-1", "issue" : "1", "issued" : { "date-parts" : [ [ "2009", "1", "7" ] ] }, "page" : "302-309", "title" : "Improved drying in a pulsation-assisted fluidized bed", "type" : "article-journal", "volume" : "48" }, "uris" : [ "http://www.mendeley.com/documents/?uuid=8ea71386-756c-4bac-a666-47140efd4497" ] } ], "mendeley" : { "formattedCitation" : "(Akhavan et al. 2009)", "manualFormatting" : "Akhavan et al. (2009)", "plainTextFormattedCitation" : "(Akhavan et al. 2009)", "previouslyFormattedCitation" : "(Akhavan et al. 2009)" }, "properties" : { "noteIndex" : 0 }, "schema" : "https://github.com/citation-style-language/schema/raw/master/csl-citation.json" }</w:instrText>
      </w:r>
      <w:r>
        <w:fldChar w:fldCharType="separate"/>
      </w:r>
      <w:r w:rsidRPr="0010757D">
        <w:rPr>
          <w:noProof/>
        </w:rPr>
        <w:t xml:space="preserve">Akhavan et al. </w:t>
      </w:r>
      <w:r>
        <w:rPr>
          <w:noProof/>
        </w:rPr>
        <w:t>(</w:t>
      </w:r>
      <w:r w:rsidRPr="0010757D">
        <w:rPr>
          <w:noProof/>
        </w:rPr>
        <w:t>2009)</w:t>
      </w:r>
      <w:r>
        <w:fldChar w:fldCharType="end"/>
      </w:r>
      <w:r>
        <w:t xml:space="preserve"> use Equation 3-10 to predict the ideal time to reach the critical moisture content, considering perfect gas-particle conta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8168D8" w14:paraId="038D387C" w14:textId="77777777" w:rsidTr="008168D8">
        <w:tc>
          <w:tcPr>
            <w:tcW w:w="7479" w:type="dxa"/>
          </w:tcPr>
          <w:p w14:paraId="2FAAB8AF" w14:textId="77777777" w:rsidR="008168D8" w:rsidRPr="006423AA" w:rsidRDefault="00BF4C3A" w:rsidP="00EA5CD1">
            <w:pPr>
              <w:spacing w:line="276" w:lineRule="auto"/>
            </w:pPr>
            <m:oMathPara>
              <m:oMath>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ρ</m:t>
                    </m:r>
                  </m:e>
                  <m:sub>
                    <m:r>
                      <w:rPr>
                        <w:rFonts w:ascii="Cambria Math" w:hAnsi="Cambria Math"/>
                      </w:rPr>
                      <m:t>g</m:t>
                    </m:r>
                  </m:sub>
                </m:sSub>
                <m:r>
                  <w:rPr>
                    <w:rFonts w:ascii="Cambria Math" w:hAnsi="Cambria Math"/>
                  </w:rPr>
                  <m:t>u</m:t>
                </m:r>
                <m:sSub>
                  <m:sSubPr>
                    <m:ctrlPr>
                      <w:rPr>
                        <w:rFonts w:ascii="Cambria Math" w:hAnsi="Cambria Math"/>
                        <w:i/>
                      </w:rPr>
                    </m:ctrlPr>
                  </m:sSubPr>
                  <m:e>
                    <m:r>
                      <w:rPr>
                        <w:rFonts w:ascii="Cambria Math" w:hAnsi="Cambria Math"/>
                      </w:rPr>
                      <m:t>C</m:t>
                    </m:r>
                  </m:e>
                  <m:sub>
                    <m:r>
                      <w:rPr>
                        <w:rFonts w:ascii="Cambria Math" w:hAnsi="Cambria Math"/>
                      </w:rPr>
                      <m:t>p(g)</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g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m:t>
                        </m:r>
                      </m:sub>
                    </m:sSub>
                  </m:e>
                </m:d>
                <m:r>
                  <m:rPr>
                    <m:sty m:val="p"/>
                  </m:rPr>
                  <w:rPr>
                    <w:rFonts w:ascii="Cambria Math" w:hAnsi="Cambria Math"/>
                  </w:rPr>
                  <m:t>d</m:t>
                </m:r>
                <m:r>
                  <w:rPr>
                    <w:rFonts w:ascii="Cambria Math" w:hAnsi="Cambria Math"/>
                  </w:rPr>
                  <m:t>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ρ</m:t>
                    </m:r>
                  </m:e>
                  <m:sub>
                    <m:r>
                      <w:rPr>
                        <w:rFonts w:ascii="Cambria Math" w:hAnsi="Cambria Math"/>
                      </w:rPr>
                      <m:t>s</m:t>
                    </m:r>
                  </m:sub>
                </m:sSub>
                <m:sSub>
                  <m:sSubPr>
                    <m:ctrlPr>
                      <w:rPr>
                        <w:rFonts w:ascii="Cambria Math" w:hAnsi="Cambria Math"/>
                        <w:i/>
                      </w:rPr>
                    </m:ctrlPr>
                  </m:sSubPr>
                  <m:e>
                    <m:r>
                      <w:rPr>
                        <w:rFonts w:ascii="Cambria Math" w:hAnsi="Cambria Math"/>
                      </w:rPr>
                      <m:t>L</m:t>
                    </m:r>
                  </m:e>
                  <m:sub>
                    <m:r>
                      <w:rPr>
                        <w:rFonts w:ascii="Cambria Math" w:hAnsi="Cambria Math"/>
                      </w:rPr>
                      <m:t>m</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ε</m:t>
                        </m:r>
                      </m:e>
                      <m:sub>
                        <m:r>
                          <w:rPr>
                            <w:rFonts w:ascii="Cambria Math" w:hAnsi="Cambria Math"/>
                          </w:rPr>
                          <m:t>m</m:t>
                        </m:r>
                      </m:sub>
                    </m:sSub>
                  </m:e>
                </m:d>
                <m:r>
                  <w:rPr>
                    <w:rFonts w:ascii="Cambria Math" w:hAnsi="Cambria Math"/>
                  </w:rPr>
                  <m:t>L</m:t>
                </m:r>
                <m:r>
                  <m:rPr>
                    <m:sty m:val="p"/>
                  </m:rPr>
                  <w:rPr>
                    <w:rFonts w:ascii="Cambria Math" w:hAnsi="Cambria Math"/>
                  </w:rPr>
                  <m:t>d</m:t>
                </m:r>
                <m:r>
                  <w:rPr>
                    <w:rFonts w:ascii="Cambria Math" w:hAnsi="Cambria Math"/>
                  </w:rPr>
                  <m:t>Q</m:t>
                </m:r>
              </m:oMath>
            </m:oMathPara>
          </w:p>
        </w:tc>
        <w:tc>
          <w:tcPr>
            <w:tcW w:w="1763" w:type="dxa"/>
            <w:vAlign w:val="center"/>
          </w:tcPr>
          <w:p w14:paraId="437BE857" w14:textId="77777777" w:rsidR="008168D8" w:rsidRDefault="008168D8" w:rsidP="00EA5CD1">
            <w:pPr>
              <w:spacing w:after="120" w:line="276" w:lineRule="auto"/>
              <w:jc w:val="right"/>
            </w:pPr>
            <w:r>
              <w:t>Equation 3-10</w:t>
            </w:r>
          </w:p>
        </w:tc>
      </w:tr>
    </w:tbl>
    <w:p w14:paraId="70A8CC5B" w14:textId="77777777" w:rsidR="008168D8" w:rsidRDefault="008168D8" w:rsidP="00EA5CD1">
      <w:pPr>
        <w:spacing w:line="276" w:lineRule="auto"/>
      </w:pPr>
      <w:r>
        <w:t xml:space="preserve">where the heat lost by the entering gas = the heat transferred to the solids to vaporise the liquid, where </w:t>
      </w:r>
      <m:oMath>
        <m:r>
          <w:rPr>
            <w:rFonts w:ascii="Cambria Math" w:hAnsi="Cambria Math"/>
          </w:rPr>
          <m:t>L</m:t>
        </m:r>
      </m:oMath>
      <w:r>
        <w:t xml:space="preserve"> is the latent heat of vaporisation, </w:t>
      </w:r>
      <m:oMath>
        <m:sSub>
          <m:sSubPr>
            <m:ctrlPr>
              <w:rPr>
                <w:rFonts w:ascii="Cambria Math" w:hAnsi="Cambria Math"/>
                <w:i/>
              </w:rPr>
            </m:ctrlPr>
          </m:sSubPr>
          <m:e>
            <m:r>
              <w:rPr>
                <w:rFonts w:ascii="Cambria Math" w:hAnsi="Cambria Math"/>
              </w:rPr>
              <m:t>C</m:t>
            </m:r>
          </m:e>
          <m:sub>
            <m:r>
              <w:rPr>
                <w:rFonts w:ascii="Cambria Math" w:hAnsi="Cambria Math"/>
              </w:rPr>
              <m:t>p(g)</m:t>
            </m:r>
          </m:sub>
        </m:sSub>
      </m:oMath>
      <w:r>
        <w:t xml:space="preserve"> is the specific heat of the gas, which is assumed to be constant over the temperature range between the inlet of the dryer </w:t>
      </w:r>
      <m:oMath>
        <m:sSub>
          <m:sSubPr>
            <m:ctrlPr>
              <w:rPr>
                <w:rFonts w:ascii="Cambria Math" w:hAnsi="Cambria Math"/>
                <w:i/>
              </w:rPr>
            </m:ctrlPr>
          </m:sSubPr>
          <m:e>
            <m:r>
              <w:rPr>
                <w:rFonts w:ascii="Cambria Math" w:hAnsi="Cambria Math"/>
              </w:rPr>
              <m:t>T</m:t>
            </m:r>
          </m:e>
          <m:sub>
            <m:r>
              <w:rPr>
                <w:rFonts w:ascii="Cambria Math" w:hAnsi="Cambria Math"/>
              </w:rPr>
              <m:t>gi</m:t>
            </m:r>
          </m:sub>
        </m:sSub>
      </m:oMath>
      <w:r>
        <w:t xml:space="preserve"> and the bed </w:t>
      </w:r>
      <m:oMath>
        <m:sSub>
          <m:sSubPr>
            <m:ctrlPr>
              <w:rPr>
                <w:rFonts w:ascii="Cambria Math" w:hAnsi="Cambria Math"/>
                <w:i/>
              </w:rPr>
            </m:ctrlPr>
          </m:sSubPr>
          <m:e>
            <m:r>
              <w:rPr>
                <w:rFonts w:ascii="Cambria Math" w:hAnsi="Cambria Math"/>
              </w:rPr>
              <m:t>T</m:t>
            </m:r>
          </m:e>
          <m:sub>
            <m:r>
              <w:rPr>
                <w:rFonts w:ascii="Cambria Math" w:hAnsi="Cambria Math"/>
              </w:rPr>
              <m:t>b</m:t>
            </m:r>
          </m:sub>
        </m:sSub>
      </m:oMath>
      <w:r>
        <w:t xml:space="preserve">.  When </w:t>
      </w:r>
      <w:r>
        <w:lastRenderedPageBreak/>
        <w:t>the drying rate is constant the moisture content is above the critical moisture content is described by Equation 3-1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8168D8" w14:paraId="01F81F03" w14:textId="77777777" w:rsidTr="008168D8">
        <w:tc>
          <w:tcPr>
            <w:tcW w:w="7479" w:type="dxa"/>
          </w:tcPr>
          <w:p w14:paraId="16B4A81C" w14:textId="77777777" w:rsidR="008168D8" w:rsidRPr="006423AA" w:rsidRDefault="008168D8" w:rsidP="00EA5CD1">
            <w:pPr>
              <w:spacing w:line="276" w:lineRule="auto"/>
            </w:pPr>
            <m:oMathPara>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o</m:t>
                        </m:r>
                      </m:sub>
                    </m:sSub>
                    <m:r>
                      <w:rPr>
                        <w:rFonts w:ascii="Cambria Math" w:hAnsi="Cambria Math"/>
                      </w:rPr>
                      <m:t>-Q</m:t>
                    </m:r>
                  </m:e>
                </m:d>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s</m:t>
                        </m:r>
                      </m:sub>
                    </m:sSub>
                  </m:num>
                  <m:den>
                    <m:sSub>
                      <m:sSubPr>
                        <m:ctrlPr>
                          <w:rPr>
                            <w:rFonts w:ascii="Cambria Math" w:hAnsi="Cambria Math"/>
                            <w:i/>
                          </w:rPr>
                        </m:ctrlPr>
                      </m:sSubPr>
                      <m:e>
                        <m:r>
                          <w:rPr>
                            <w:rFonts w:ascii="Cambria Math" w:hAnsi="Cambria Math"/>
                          </w:rPr>
                          <m:t>ρ</m:t>
                        </m:r>
                      </m:e>
                      <m:sub>
                        <m:r>
                          <w:rPr>
                            <w:rFonts w:ascii="Cambria Math" w:hAnsi="Cambria Math"/>
                          </w:rPr>
                          <m:t>g</m:t>
                        </m:r>
                      </m:sub>
                    </m:sSub>
                  </m:den>
                </m:f>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C</m:t>
                        </m:r>
                      </m:e>
                      <m:sub>
                        <m:r>
                          <w:rPr>
                            <w:rFonts w:ascii="Cambria Math" w:hAnsi="Cambria Math"/>
                          </w:rPr>
                          <m:t>p(g)</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g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m:t>
                            </m:r>
                          </m:sub>
                        </m:sSub>
                      </m:e>
                    </m:d>
                    <m:r>
                      <w:rPr>
                        <w:rFonts w:ascii="Cambria Math" w:hAnsi="Cambria Math"/>
                      </w:rPr>
                      <m:t>u</m:t>
                    </m:r>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ε</m:t>
                        </m:r>
                      </m:e>
                      <m:sub>
                        <m:r>
                          <w:rPr>
                            <w:rFonts w:ascii="Cambria Math" w:hAnsi="Cambria Math"/>
                          </w:rPr>
                          <m:t>m</m:t>
                        </m:r>
                      </m:sub>
                    </m:sSub>
                  </m:e>
                </m:d>
                <m:sSub>
                  <m:sSubPr>
                    <m:ctrlPr>
                      <w:rPr>
                        <w:rFonts w:ascii="Cambria Math" w:hAnsi="Cambria Math"/>
                        <w:i/>
                      </w:rPr>
                    </m:ctrlPr>
                  </m:sSubPr>
                  <m:e>
                    <m:r>
                      <w:rPr>
                        <w:rFonts w:ascii="Cambria Math" w:hAnsi="Cambria Math"/>
                      </w:rPr>
                      <m:t>L</m:t>
                    </m:r>
                  </m:e>
                  <m:sub>
                    <m:r>
                      <w:rPr>
                        <w:rFonts w:ascii="Cambria Math" w:hAnsi="Cambria Math"/>
                      </w:rPr>
                      <m:t>m</m:t>
                    </m:r>
                  </m:sub>
                </m:sSub>
              </m:oMath>
            </m:oMathPara>
          </w:p>
        </w:tc>
        <w:tc>
          <w:tcPr>
            <w:tcW w:w="1763" w:type="dxa"/>
            <w:vAlign w:val="center"/>
          </w:tcPr>
          <w:p w14:paraId="2BA20720" w14:textId="77777777" w:rsidR="008168D8" w:rsidRDefault="008168D8" w:rsidP="00EA5CD1">
            <w:pPr>
              <w:spacing w:after="120" w:line="276" w:lineRule="auto"/>
              <w:jc w:val="right"/>
            </w:pPr>
            <w:r>
              <w:t>Equation 3-11</w:t>
            </w:r>
          </w:p>
        </w:tc>
      </w:tr>
    </w:tbl>
    <w:p w14:paraId="3B2D14C9" w14:textId="7C731D29" w:rsidR="008168D8" w:rsidRDefault="008168D8" w:rsidP="00EA5CD1">
      <w:pPr>
        <w:spacing w:line="276" w:lineRule="auto"/>
      </w:pPr>
      <w:r>
        <w:fldChar w:fldCharType="begin" w:fldLock="1"/>
      </w:r>
      <w:r w:rsidR="00D37BCC">
        <w:instrText>ADDIN CSL_CITATION { "citationItems" : [ { "id" : "ITEM-1", "itemData" : { "DOI" : "10.1021/ie800458h", "ISSN" : "0888-5885", "author" : [ { "dropping-particle" : "", "family" : "Akhavan", "given" : "Ali", "non-dropping-particle" : "", "parse-names" : false, "suffix" : "" }, { "dropping-particle" : "", "family" : "Ommen", "given" : "J. Ruud", "non-dropping-particle" : "van", "parse-names" : false, "suffix" : "" }, { "dropping-particle" : "", "family" : "Nijenhuis", "given" : "John", "non-dropping-particle" : "", "parse-names" : false, "suffix" : "" }, { "dropping-particle" : "", "family" : "Wang", "given" : "Xiao S.", "non-dropping-particle" : "", "parse-names" : false, "suffix" : "" }, { "dropping-particle" : "", "family" : "Coppens", "given" : "Marc-Olivier", "non-dropping-particle" : "", "parse-names" : false, "suffix" : "" }, { "dropping-particle" : "", "family" : "Rhodes", "given" : "Martin J.", "non-dropping-particle" : "", "parse-names" : false, "suffix" : "" } ], "container-title" : "Industrial &amp; Engineering Chemistry Research", "id" : "ITEM-1", "issue" : "1", "issued" : { "date-parts" : [ [ "2009", "1", "7" ] ] }, "page" : "302-309", "title" : "Improved drying in a pulsation-assisted fluidized bed", "type" : "article-journal", "volume" : "48" }, "uris" : [ "http://www.mendeley.com/documents/?uuid=8ea71386-756c-4bac-a666-47140efd4497" ] } ], "mendeley" : { "formattedCitation" : "(Akhavan et al. 2009)", "manualFormatting" : "Akhavan et al. (2009)", "plainTextFormattedCitation" : "(Akhavan et al. 2009)", "previouslyFormattedCitation" : "(Akhavan et al. 2009)" }, "properties" : { "noteIndex" : 0 }, "schema" : "https://github.com/citation-style-language/schema/raw/master/csl-citation.json" }</w:instrText>
      </w:r>
      <w:r>
        <w:fldChar w:fldCharType="separate"/>
      </w:r>
      <w:r w:rsidRPr="0010757D">
        <w:rPr>
          <w:noProof/>
        </w:rPr>
        <w:t xml:space="preserve">Akhavan et al. </w:t>
      </w:r>
      <w:r>
        <w:rPr>
          <w:noProof/>
        </w:rPr>
        <w:t>(</w:t>
      </w:r>
      <w:r w:rsidRPr="0010757D">
        <w:rPr>
          <w:noProof/>
        </w:rPr>
        <w:t>2009)</w:t>
      </w:r>
      <w:r>
        <w:fldChar w:fldCharType="end"/>
      </w:r>
      <w:r>
        <w:t xml:space="preserve"> found that pulsation decreases deviation from the ideal case from 70 to 40 % and 83 to 41 % for high and low velocities respectively.  This suggests an improvement in drying, which they suggest is caused by improved gas-solid contact. Visual observations of less large agglomerates in the pulsed flow regime, and large agglomerates and dead zones in the continuous flow regime suggests that these unfavourable characteristics in a fluidised bed dryer affects product quality.  This is due to large agglomerates creating a more disperse size distribution, which traps moisture on the surface of particles inside the agglomerate.</w:t>
      </w:r>
    </w:p>
    <w:p w14:paraId="4B833DAF" w14:textId="77777777" w:rsidR="008168D8" w:rsidRPr="008168D8" w:rsidRDefault="008168D8" w:rsidP="00EA5CD1">
      <w:pPr>
        <w:spacing w:line="276" w:lineRule="auto"/>
      </w:pPr>
    </w:p>
    <w:p w14:paraId="04E2342D" w14:textId="77777777" w:rsidR="008168D8" w:rsidRPr="00D45870" w:rsidRDefault="008168D8" w:rsidP="00EA5CD1">
      <w:pPr>
        <w:pStyle w:val="Heading2"/>
        <w:numPr>
          <w:ilvl w:val="1"/>
          <w:numId w:val="2"/>
        </w:numPr>
        <w:spacing w:before="120" w:after="0" w:line="276" w:lineRule="auto"/>
        <w:jc w:val="both"/>
      </w:pPr>
      <w:bookmarkStart w:id="212" w:name="_Toc474696383"/>
      <w:r>
        <w:t>3.4.8</w:t>
      </w:r>
      <w:r w:rsidRPr="00D45870">
        <w:t xml:space="preserve"> </w:t>
      </w:r>
      <w:r>
        <w:tab/>
      </w:r>
      <w:r w:rsidRPr="00D45870">
        <w:t>The fluid mechanics of pulsed flow</w:t>
      </w:r>
      <w:bookmarkEnd w:id="212"/>
    </w:p>
    <w:p w14:paraId="74F84E67" w14:textId="77777777" w:rsidR="008168D8" w:rsidRDefault="008168D8" w:rsidP="00EA5CD1">
      <w:pPr>
        <w:spacing w:line="276" w:lineRule="auto"/>
      </w:pPr>
      <w:r>
        <w:t xml:space="preserve">An introduction to the effects of pulsed flow fluidisation on fluidised bed behaviour are discussed in Section 3.1.  Characteristics such as pressure drop are quantified by pressure sensors, bed expansion is captured by video footage and heat transfer is inferred from temperature data.  The results of these areas of research are discussed by each author as a function of the underlying fluid mechanics, however, the reasons for the different fluidisation dynamics under pulsed flow are not simple to identify.  This is likely due to the complex fluid-particle interactions occurring inside the pulsed fluidised bed, many of which will have competing effects, which are currently not able to be quantified </w:t>
      </w:r>
      <w:r w:rsidRPr="00C37380">
        <w:rPr>
          <w:i/>
        </w:rPr>
        <w:t>a priori</w:t>
      </w:r>
      <w:r>
        <w:t>.</w:t>
      </w:r>
    </w:p>
    <w:p w14:paraId="74E4BE20" w14:textId="77777777" w:rsidR="008168D8" w:rsidRDefault="008168D8" w:rsidP="00EA5CD1">
      <w:pPr>
        <w:spacing w:line="276" w:lineRule="auto"/>
      </w:pPr>
      <w:r>
        <w:t>An exploration of the underlying fluid mechanics behind the pulsed flow operation of a fluidised bed must begin with the effect initiated at the pulsation device.  Dependent on whether the device has a relocating or intermittent operation, the air movement here changes from that under the continuous flow regime.  Intermittent devices fully stop the flow at this point, creating a pressure build up behind the device, and defluidisation to some degree in the bed.  A relocating device maintains flow, but alternates the areas to which it is directed.  For the purpose of this discussion however, both types are considered together, as a small subsection within a bed of either type would effectually experience the same motion of air flow, with the greatest difference in the velocities, as caused by the line back pressure under intermittent pulsation.</w:t>
      </w:r>
    </w:p>
    <w:p w14:paraId="065EC372" w14:textId="134139AB" w:rsidR="008168D8" w:rsidRDefault="008168D8" w:rsidP="00EA5CD1">
      <w:pPr>
        <w:spacing w:line="276" w:lineRule="auto"/>
      </w:pPr>
      <w:r>
        <w:t xml:space="preserve">The fluid mechanics of pulsed flow after the pulsation device can be viewed at scales of individual particles, bubbles, and the bed as a whole.  However, it is important to note that very little mention is made in the literature to the effect of the bed design or construction on pulsation of the air flow.  Initially, a pulsed air flow, seen as pressure waves when measured with a pressure sensor, is passed through a pipe to a plenum chamber.  In a straight pipe, with no intrusions or bends, the pressure waves of the pulsation can be assumed to continue with a small loss to friction at the wall.  However, once the pulsation is introduced to the plenum chamber, the increase in volume, and the shape of that space may have a considerable effect on the pulsation pattern.  Some research has attempted to take this into account, such as </w:t>
      </w:r>
      <w:r>
        <w:fldChar w:fldCharType="begin" w:fldLock="1"/>
      </w:r>
      <w:r w:rsidR="00D37BCC">
        <w:instrText>ADDIN CSL_CITATION { "citationItems" : [ { "id" : "ITEM-1", "itemData" : { "author" : [ { "dropping-particle" : "", "family" : "Li", "given" : "Zhanyong", "non-dropping-particle" : "", "parse-names" : false, "suffix" : "" }, { "dropping-particle" : "", "family" : "Kobayashi", "given" : "Noriyuki", "non-dropping-particle" : "", "parse-names" : false, "suffix" : "" }, { "dropping-particle" : "", "family" : "Deguchi", "given" : "Seiichi", "non-dropping-particle" : "", "parse-names" : false, "suffix" : "" }, { "dropping-particle" : "", "family" : "Hasatani", "given" : "Masanobu", "non-dropping-particle" : "", "parse-names" : false, "suffix" : "" } ], "container-title" : "Journal of Chemical Engineering of Japan", "id" : "ITEM-1", "issue" : "9", "issued" : { "date-parts" : [ [ "2004" ] ] }, "page" : "1179-1182", "title" : "Investigation on the drying kinetics in a pulsed fluidized bed", "type" : "article-journal", "volume" : "37" }, "uris" : [ "http://www.mendeley.com/documents/?uuid=1eb1ad23-4544-4725-ad45-98bbdd740591" ] } ], "mendeley" : { "formattedCitation" : "(Li et al. 2004)", "manualFormatting" : "Li et al. (2004)", "plainTextFormattedCitation" : "(Li et al. 2004)", "previouslyFormattedCitation" : "(Li et al. 2004)" }, "properties" : { "noteIndex" : 0 }, "schema" : "https://github.com/citation-style-language/schema/raw/master/csl-citation.json" }</w:instrText>
      </w:r>
      <w:r>
        <w:fldChar w:fldCharType="separate"/>
      </w:r>
      <w:r w:rsidRPr="00C92C7E">
        <w:rPr>
          <w:noProof/>
        </w:rPr>
        <w:t xml:space="preserve">Li et al. </w:t>
      </w:r>
      <w:r>
        <w:rPr>
          <w:noProof/>
        </w:rPr>
        <w:t>(</w:t>
      </w:r>
      <w:r w:rsidRPr="00C92C7E">
        <w:rPr>
          <w:noProof/>
        </w:rPr>
        <w:t>2004)</w:t>
      </w:r>
      <w:r>
        <w:fldChar w:fldCharType="end"/>
      </w:r>
      <w:r>
        <w:t xml:space="preserve"> whose bed is tapered from the inlet to the top of the plenum chamber, which theoretically reduces the sudden dissipation of the pulse wave.  In designs such as that described by </w:t>
      </w:r>
      <w:r>
        <w:fldChar w:fldCharType="begin" w:fldLock="1"/>
      </w:r>
      <w:r w:rsidR="00D37BCC">
        <w:instrText>ADDIN CSL_CITATION { "citationItems" : [ { "id" : "ITEM-1", "itemData" : { "DOI" : "10.1016/j.powtec.2014.06.003", "ISSN" : "00325910", "author" : [ { "dropping-particle" : "", "family" : "Saidi", "given" : "Maysam", "non-dropping-particle" : "", "parse-names" : false, "suffix" : "" }, { "dropping-particle" : "", "family" : "Tabrizi", "given" : "H. B.", "non-dropping-particle" : "", "parse-names" : false, "suffix" : "" }, { "dropping-particle" : "", "family" : "Chaichi", "given" : "Sina", "non-dropping-particle" : "", "parse-names" : false, "suffix" : "" }, { "dropping-particle" : "", "family" : "Dehghani", "given" : "Majid", "non-dropping-particle" : "", "parse-names" : false, "suffix" : "" } ], "container-title" : "Powder Technology", "id" : "ITEM-1", "issued" : { "date-parts" : [ [ "2014", "9" ] ] }, "page" : "570-576", "publisher" : "Elsevier B.V.", "title" : "Pulsating flow effect on the segregation of binary particles in a gas\u2013solid fluidized bed", "type" : "article-journal", "volume" : "264" }, "uris" : [ "http://www.mendeley.com/documents/?uuid=6c007544-293d-4116-ad04-fc19a464a17c" ] } ], "mendeley" : { "formattedCitation" : "(Saidi et al. 2014)", "manualFormatting" : "Saidi et al. (2014)", "plainTextFormattedCitation" : "(Saidi et al. 2014)", "previouslyFormattedCitation" : "(Saidi et al. 2014)" }, "properties" : { "noteIndex" : 0 }, "schema" : "https://github.com/citation-style-language/schema/raw/master/csl-citation.json" }</w:instrText>
      </w:r>
      <w:r>
        <w:fldChar w:fldCharType="separate"/>
      </w:r>
      <w:r w:rsidRPr="00C92C7E">
        <w:rPr>
          <w:noProof/>
        </w:rPr>
        <w:t xml:space="preserve">Saidi et al. </w:t>
      </w:r>
      <w:r>
        <w:rPr>
          <w:noProof/>
        </w:rPr>
        <w:t>(</w:t>
      </w:r>
      <w:r w:rsidRPr="00C92C7E">
        <w:rPr>
          <w:noProof/>
        </w:rPr>
        <w:t>2014)</w:t>
      </w:r>
      <w:r>
        <w:fldChar w:fldCharType="end"/>
      </w:r>
      <w:r>
        <w:t xml:space="preserve">, the plenum chamber is seen to be square, which could </w:t>
      </w:r>
      <w:r>
        <w:lastRenderedPageBreak/>
        <w:t xml:space="preserve">be expected to produce regions of eddy’s or stagnant flow.  Whilst each study mentioned in this paper may have conducted preliminary test trials to compare the maintenance of a pulsation pattern through different plenum chamber designs, none are reported.  Similarly, the effect of the distributor plate used has not been studied to capture it’s effect on pulsation patterns in the fluidising gas flow.  </w:t>
      </w:r>
    </w:p>
    <w:p w14:paraId="7C7C9C97" w14:textId="14A40BC6" w:rsidR="008168D8" w:rsidRDefault="008168D8" w:rsidP="00EA5CD1">
      <w:pPr>
        <w:spacing w:line="276" w:lineRule="auto"/>
      </w:pPr>
      <w:r>
        <w:t xml:space="preserve">However, </w:t>
      </w:r>
      <w:r>
        <w:fldChar w:fldCharType="begin" w:fldLock="1"/>
      </w:r>
      <w:r w:rsidR="00D37BCC">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manualFormatting" : "Zhang &amp; Koksal (2006)", "plainTextFormattedCitation" : "(Zhang &amp; Koksal 2006)", "previouslyFormattedCitation" : "(Zhang &amp; Koksal 2006)" }, "properties" : { "noteIndex" : 0 }, "schema" : "https://github.com/citation-style-language/schema/raw/master/csl-citation.json" }</w:instrText>
      </w:r>
      <w:r>
        <w:fldChar w:fldCharType="separate"/>
      </w:r>
      <w:r w:rsidRPr="00C92C7E">
        <w:rPr>
          <w:noProof/>
        </w:rPr>
        <w:t xml:space="preserve">Zhang &amp; Koksal </w:t>
      </w:r>
      <w:r>
        <w:rPr>
          <w:noProof/>
        </w:rPr>
        <w:t>(</w:t>
      </w:r>
      <w:r w:rsidRPr="00C92C7E">
        <w:rPr>
          <w:noProof/>
        </w:rPr>
        <w:t>2006)</w:t>
      </w:r>
      <w:r>
        <w:fldChar w:fldCharType="end"/>
      </w:r>
      <w:r>
        <w:t xml:space="preserve"> observed clear patterns in the pressure readings within the bed that correlated to the pulsation frequency applied.  This has been seen in several studies that have used power spectrum analysis </w:t>
      </w:r>
      <w:r>
        <w:fldChar w:fldCharType="begin" w:fldLock="1"/>
      </w:r>
      <w:r w:rsidR="00D37BCC">
        <w:instrText>ADDIN CSL_CITATION { "citationItems" : [ { "id" : "ITEM-1", "itemData" : { "DOI" : "10.1016/j.powtec.2007.05.014", "ISSN" : "00325910", "author" : [ { "dropping-particle" : "", "family" : "Sobrino", "given" : "C.", "non-dropping-particle" : "", "parse-names" : false, "suffix" : "" }, { "dropping-particle" : "", "family" : "Almendros-Iba\u00f1ez", "given" : "J.", "non-dropping-particle" : "", "parse-names" : false, "suffix" : "" }, { "dropping-particle" : "", "family" : "Santana", "given" : "D.", "non-dropping-particle" : "", "parse-names" : false, "suffix" : "" }, { "dropping-particle" : "", "family" : "Vega", "given" : "M.", "non-dropping-particle" : "de", "parse-names" : false, "suffix" : "" } ], "container-title" : "Powder Technology", "id" : "ITEM-1", "issue" : "3", "issued" : { "date-parts" : [ [ "2008", "2" ] ] }, "page" : "273-280", "title" : "Fluidization of Group B particles with a rotating distributor", "type" : "article-journal", "volume" : "181" }, "uris" : [ "http://www.mendeley.com/documents/?uuid=0566a2bd-8f6a-4064-8963-afb7b64028e7" ] }, { "id" : "ITEM-2", "itemData" : { "DOI" : "10.1021/ie800458h", "ISSN" : "0888-5885", "author" : [ { "dropping-particle" : "", "family" : "Akhavan", "given" : "Ali", "non-dropping-particle" : "", "parse-names" : false, "suffix" : "" }, { "dropping-particle" : "", "family" : "Ommen", "given" : "J. Ruud", "non-dropping-particle" : "van", "parse-names" : false, "suffix" : "" }, { "dropping-particle" : "", "family" : "Nijenhuis", "given" : "John", "non-dropping-particle" : "", "parse-names" : false, "suffix" : "" }, { "dropping-particle" : "", "family" : "Wang", "given" : "Xiao S.", "non-dropping-particle" : "", "parse-names" : false, "suffix" : "" }, { "dropping-particle" : "", "family" : "Coppens", "given" : "Marc-Olivier", "non-dropping-particle" : "", "parse-names" : false, "suffix" : "" }, { "dropping-particle" : "", "family" : "Rhodes", "given" : "Martin J.", "non-dropping-particle" : "", "parse-names" : false, "suffix" : "" } ], "container-title" : "Industrial &amp; Engineering Chemistry Research", "id" : "ITEM-2", "issue" : "1", "issued" : { "date-parts" : [ [ "2009", "1", "7" ] ] }, "page" : "302-309", "title" : "Improved drying in a pulsation-assisted fluidized bed", "type" : "article-journal", "volume" : "48" }, "uris" : [ "http://www.mendeley.com/documents/?uuid=8ea71386-756c-4bac-a666-47140efd4497" ] } ], "mendeley" : { "formattedCitation" : "(Sobrino et al. 2008; Akhavan et al. 2009)", "plainTextFormattedCitation" : "(Sobrino et al. 2008; Akhavan et al. 2009)", "previouslyFormattedCitation" : "(Sobrino et al. 2008; Akhavan et al. 2009)" }, "properties" : { "noteIndex" : 0 }, "schema" : "https://github.com/citation-style-language/schema/raw/master/csl-citation.json" }</w:instrText>
      </w:r>
      <w:r>
        <w:fldChar w:fldCharType="separate"/>
      </w:r>
      <w:r w:rsidR="00352AE9" w:rsidRPr="00352AE9">
        <w:rPr>
          <w:noProof/>
        </w:rPr>
        <w:t>(Sobrino et al. 2008; Akhavan et al. 2009)</w:t>
      </w:r>
      <w:r>
        <w:fldChar w:fldCharType="end"/>
      </w:r>
      <w:r>
        <w:t xml:space="preserve">.  At low pulsation frequencies, the effect of the pulsation is clear within the bed, but at higher frequencies, where the amplitude is reduced accordingly (such as a 1 to a 10 Hz frequency change at the same velocity) the effect must, by definition, dampen.  This is seen in </w:t>
      </w:r>
      <w:r>
        <w:fldChar w:fldCharType="begin" w:fldLock="1"/>
      </w:r>
      <w:r w:rsidR="00D37BCC">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manualFormatting" : "Zhang &amp; Koksal's (2006)", "plainTextFormattedCitation" : "(Zhang &amp; Koksal 2006)", "previouslyFormattedCitation" : "(Zhang &amp; Koksal 2006)" }, "properties" : { "noteIndex" : 0 }, "schema" : "https://github.com/citation-style-language/schema/raw/master/csl-citation.json" }</w:instrText>
      </w:r>
      <w:r>
        <w:fldChar w:fldCharType="separate"/>
      </w:r>
      <w:r w:rsidRPr="00C92C7E">
        <w:rPr>
          <w:noProof/>
        </w:rPr>
        <w:t>Zhang &amp; Koksal</w:t>
      </w:r>
      <w:r>
        <w:rPr>
          <w:noProof/>
        </w:rPr>
        <w:t>'s</w:t>
      </w:r>
      <w:r w:rsidRPr="00C92C7E">
        <w:rPr>
          <w:noProof/>
        </w:rPr>
        <w:t xml:space="preserve"> </w:t>
      </w:r>
      <w:r>
        <w:rPr>
          <w:noProof/>
        </w:rPr>
        <w:t>(</w:t>
      </w:r>
      <w:r w:rsidRPr="00C92C7E">
        <w:rPr>
          <w:noProof/>
        </w:rPr>
        <w:t>2006)</w:t>
      </w:r>
      <w:r>
        <w:fldChar w:fldCharType="end"/>
      </w:r>
      <w:r>
        <w:t xml:space="preserve"> study, where measurements of pressure within the plenum chamber sho</w:t>
      </w:r>
      <w:r w:rsidR="00D03C2B">
        <w:t xml:space="preserve">w a pressure drop amplitude of around 500-2250 Pa at 1 Hz, but </w:t>
      </w:r>
      <w:r>
        <w:t>1400-1600 Pa at 10 Hz at a flow rate of 14 l/m.</w:t>
      </w:r>
    </w:p>
    <w:p w14:paraId="53904530" w14:textId="2DFA2597" w:rsidR="008168D8" w:rsidRDefault="008168D8" w:rsidP="00EA5CD1">
      <w:pPr>
        <w:spacing w:line="276" w:lineRule="auto"/>
      </w:pPr>
      <w:r>
        <w:t xml:space="preserve">At the level of an individual particle, pulsation of the air flow can be correlated to the frequency and amplitude of the pulsation pattern.  This was suggested by </w:t>
      </w:r>
      <w:r>
        <w:fldChar w:fldCharType="begin" w:fldLock="1"/>
      </w:r>
      <w:r w:rsidR="00D37BCC">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manualFormatting" : "Zhang &amp; Koksal (2006)", "plainTextFormattedCitation" : "(Zhang &amp; Koksal 2006)", "previouslyFormattedCitation" : "(Zhang &amp; Koksal 2006)" }, "properties" : { "noteIndex" : 0 }, "schema" : "https://github.com/citation-style-language/schema/raw/master/csl-citation.json" }</w:instrText>
      </w:r>
      <w:r>
        <w:fldChar w:fldCharType="separate"/>
      </w:r>
      <w:r w:rsidRPr="00C92C7E">
        <w:rPr>
          <w:noProof/>
        </w:rPr>
        <w:t xml:space="preserve">Zhang &amp; Koksal </w:t>
      </w:r>
      <w:r>
        <w:rPr>
          <w:noProof/>
        </w:rPr>
        <w:t>(</w:t>
      </w:r>
      <w:r w:rsidRPr="00C92C7E">
        <w:rPr>
          <w:noProof/>
        </w:rPr>
        <w:t>2006)</w:t>
      </w:r>
      <w:r>
        <w:fldChar w:fldCharType="end"/>
      </w:r>
      <w:r>
        <w:t>, where the single particle was described as moving in a greater vertical motion under low pulsation frequencies, and smaller movement under high frequency pulsation.  They suggest that this is a direct response of the particle to the amplitude of the pulsation.</w:t>
      </w:r>
    </w:p>
    <w:p w14:paraId="60BB37D9" w14:textId="5270275B" w:rsidR="008168D8" w:rsidRDefault="008168D8" w:rsidP="00EA5CD1">
      <w:pPr>
        <w:spacing w:line="276" w:lineRule="auto"/>
      </w:pPr>
      <w:r>
        <w:t xml:space="preserve">Bubble formation in fluidised beds can be used as an indicator for bed behaviour, such as the degree of gas bypassing.  The influence of pulsation on bubble formation can be relatively simply described as a function of air supply during the ‘on’ period, and most authors have used this approach.  For example, </w:t>
      </w:r>
      <w:r>
        <w:fldChar w:fldCharType="begin" w:fldLock="1"/>
      </w:r>
      <w:r w:rsidR="00D37BCC">
        <w:instrText>ADDIN CSL_CITATION { "citationItems" : [ { "id" : "ITEM-1", "itemData" : { "author" : [ { "dropping-particle" : "", "family" : "Koksal", "given" : "Murat", "non-dropping-particle" : "", "parse-names" : false, "suffix" : "" }, { "dropping-particle" : "", "family" : "Vural", "given" : "Hiseyin", "non-dropping-particle" : "", "parse-names" : false, "suffix" : "" } ], "container-title" : "Powder Technology", "id" : "ITEM-1", "issue" : "3", "issued" : { "date-parts" : [ [ "1998" ] ] }, "page" : "205-213", "title" : "Bubble size control in a two-dimensional fluidized bed using a moving double plate distributor", "type" : "article-journal", "volume" : "95" }, "uris" : [ "http://www.mendeley.com/documents/?uuid=6747b9bc-7cc0-42c1-94f0-728a7fddc7b1" ] } ], "mendeley" : { "formattedCitation" : "(Koksal &amp; Vural 1998)", "manualFormatting" : "Koksal &amp; Vural (1998)", "plainTextFormattedCitation" : "(Koksal &amp; Vural 1998)", "previouslyFormattedCitation" : "(Koksal &amp; Vural 1998)" }, "properties" : { "noteIndex" : 0 }, "schema" : "https://github.com/citation-style-language/schema/raw/master/csl-citation.json" }</w:instrText>
      </w:r>
      <w:r>
        <w:fldChar w:fldCharType="separate"/>
      </w:r>
      <w:r w:rsidRPr="00C92C7E">
        <w:rPr>
          <w:noProof/>
        </w:rPr>
        <w:t xml:space="preserve">Koksal &amp; Vural </w:t>
      </w:r>
      <w:r>
        <w:rPr>
          <w:noProof/>
        </w:rPr>
        <w:t>(</w:t>
      </w:r>
      <w:r w:rsidRPr="00C92C7E">
        <w:rPr>
          <w:noProof/>
        </w:rPr>
        <w:t>1998)</w:t>
      </w:r>
      <w:r>
        <w:fldChar w:fldCharType="end"/>
      </w:r>
      <w:r>
        <w:t xml:space="preserve"> describe how at low pulsation frequencies, the ‘on’ period is longer, allowing more air to enter the bed, and form large bubbles.  As the ‘on’ period reduces at greater frequencies, the amount of air is reduced, and the bubble size decreases.  At higher frequencies, such as 10 Hz in </w:t>
      </w:r>
      <w:r>
        <w:fldChar w:fldCharType="begin" w:fldLock="1"/>
      </w:r>
      <w:r w:rsidR="00D37BCC">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manualFormatting" : "Bizhaem &amp; Tabrizi's (2013)", "plainTextFormattedCitation" : "(Bizhaem &amp; Tabrizi 2013)", "previouslyFormattedCitation" : "(Bizhaem &amp; Tabrizi 2013)" }, "properties" : { "noteIndex" : 0 }, "schema" : "https://github.com/citation-style-language/schema/raw/master/csl-citation.json" }</w:instrText>
      </w:r>
      <w:r>
        <w:fldChar w:fldCharType="separate"/>
      </w:r>
      <w:r w:rsidRPr="0042618C">
        <w:rPr>
          <w:noProof/>
        </w:rPr>
        <w:t>Bizhaem &amp; Tabrizi</w:t>
      </w:r>
      <w:r>
        <w:rPr>
          <w:noProof/>
        </w:rPr>
        <w:t>'s</w:t>
      </w:r>
      <w:r w:rsidRPr="0042618C">
        <w:rPr>
          <w:noProof/>
        </w:rPr>
        <w:t xml:space="preserve"> </w:t>
      </w:r>
      <w:r>
        <w:rPr>
          <w:noProof/>
        </w:rPr>
        <w:t>(</w:t>
      </w:r>
      <w:r w:rsidRPr="0042618C">
        <w:rPr>
          <w:noProof/>
        </w:rPr>
        <w:t>2013)</w:t>
      </w:r>
      <w:r>
        <w:fldChar w:fldCharType="end"/>
      </w:r>
      <w:r>
        <w:t xml:space="preserve"> study, the amount of air entering the bed during the ‘on’ period is argued to not be enough to form an individual bubble, therefore not producing further smaller bubbles, but rather a similar bubble size to continuous flow.</w:t>
      </w:r>
    </w:p>
    <w:p w14:paraId="095A71E0" w14:textId="491E4315" w:rsidR="008168D8" w:rsidRDefault="008168D8" w:rsidP="00EA5CD1">
      <w:pPr>
        <w:spacing w:line="276" w:lineRule="auto"/>
      </w:pPr>
      <w:r>
        <w:t xml:space="preserve">Increasing the discussion to the full bed, </w:t>
      </w:r>
      <w:r>
        <w:fldChar w:fldCharType="begin" w:fldLock="1"/>
      </w:r>
      <w:r w:rsidR="00D37BCC">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manualFormatting" : "Bizhaem &amp; Tabrizi (2013)", "plainTextFormattedCitation" : "(Bizhaem &amp; Tabrizi 2013)", "previouslyFormattedCitation" : "(Bizhaem &amp; Tabrizi 2013)" }, "properties" : { "noteIndex" : 0 }, "schema" : "https://github.com/citation-style-language/schema/raw/master/csl-citation.json" }</w:instrText>
      </w:r>
      <w:r>
        <w:fldChar w:fldCharType="separate"/>
      </w:r>
      <w:r w:rsidRPr="0042618C">
        <w:rPr>
          <w:noProof/>
        </w:rPr>
        <w:t xml:space="preserve">Bizhaem &amp; Tabrizi </w:t>
      </w:r>
      <w:r>
        <w:rPr>
          <w:noProof/>
        </w:rPr>
        <w:t>(</w:t>
      </w:r>
      <w:r w:rsidRPr="0042618C">
        <w:rPr>
          <w:noProof/>
        </w:rPr>
        <w:t>2013)</w:t>
      </w:r>
      <w:r>
        <w:fldChar w:fldCharType="end"/>
      </w:r>
      <w:r>
        <w:t xml:space="preserve"> noted that the bed surface oscillates with the same frequency as that applied at the distributor plate, when fluidising 95 µm alumina particles.  This shows that in small, light particles, the pressure pattern can be maintained through a bed.  This was also recorded by </w:t>
      </w:r>
      <w:r>
        <w:fldChar w:fldCharType="begin" w:fldLock="1"/>
      </w:r>
      <w:r w:rsidR="00D37BCC">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manualFormatting" : "Zhang &amp; Koksal (2006)", "plainTextFormattedCitation" : "(Zhang &amp; Koksal 2006)", "previouslyFormattedCitation" : "(Zhang &amp; Koksal 2006)" }, "properties" : { "noteIndex" : 0 }, "schema" : "https://github.com/citation-style-language/schema/raw/master/csl-citation.json" }</w:instrText>
      </w:r>
      <w:r>
        <w:fldChar w:fldCharType="separate"/>
      </w:r>
      <w:r w:rsidRPr="00C92C7E">
        <w:rPr>
          <w:noProof/>
        </w:rPr>
        <w:t xml:space="preserve">Zhang &amp; Koksal </w:t>
      </w:r>
      <w:r>
        <w:rPr>
          <w:noProof/>
        </w:rPr>
        <w:t>(</w:t>
      </w:r>
      <w:r w:rsidRPr="00C92C7E">
        <w:rPr>
          <w:noProof/>
        </w:rPr>
        <w:t>2006)</w:t>
      </w:r>
      <w:r>
        <w:fldChar w:fldCharType="end"/>
      </w:r>
      <w:r>
        <w:t xml:space="preserve"> in 160 µm glass beads.  However, the behaviour recorded by many studies shows that at higher frequencies, typically around 10 Hz, the behaviour closely resembles that under continuous flow.  This indicates that the pressure waves of the pulsation pattern are dampened at increasing bed heights, depending on the particle type.</w:t>
      </w:r>
    </w:p>
    <w:p w14:paraId="6DCF6362" w14:textId="14C66F5C" w:rsidR="008168D8" w:rsidRDefault="008168D8" w:rsidP="00EA5CD1">
      <w:pPr>
        <w:spacing w:line="276" w:lineRule="auto"/>
      </w:pPr>
      <w:r>
        <w:t xml:space="preserve">At high pulsation frequencies, such as 10 Hz, a vibrational motion has been noted by several studies </w:t>
      </w:r>
      <w:r>
        <w:fldChar w:fldCharType="begin" w:fldLock="1"/>
      </w:r>
      <w:r w:rsidR="00D37BCC">
        <w:instrText>ADDIN CSL_CITATION { "citationItems" : [ { "id" : "ITEM-1", "itemData" : { "DOI" : "10.1016/j.powtec.2004.10.004", "ISSN" : "00325910", "author" : [ { "dropping-particle" : "", "family" : "Hao", "given" : "Baoguo", "non-dropping-particle" : "", "parse-names" : false, "suffix" : "" }, { "dropping-particle" : "", "family" : "Bi", "given" : "Hsiaotao T.", "non-dropping-particle" : "", "parse-names" : false, "suffix" : "" } ], "container-title" : "Powder Technology", "id" : "ITEM-1", "issue" : "2-3", "issued" : { "date-parts" : [ [ "2005", "1" ] ] }, "page" : "51-60", "title" : "Forced bed mass oscillations in gas\u2013solid fluidized beds", "type" : "article-journal", "volume" : "149" }, "uris" : [ "http://www.mendeley.com/documents/?uuid=615a990e-1d50-4959-8dd0-300e803d4d71" ] }, { "id" : "ITEM-2",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2",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Hao &amp; Bi 2005; Bizhaem &amp; Tabrizi 2013)", "plainTextFormattedCitation" : "(Hao &amp; Bi 2005; Bizhaem &amp; Tabrizi 2013)", "previouslyFormattedCitation" : "(Hao &amp; Bi 2005; Bizhaem &amp; Tabrizi 2013)" }, "properties" : { "noteIndex" : 0 }, "schema" : "https://github.com/citation-style-language/schema/raw/master/csl-citation.json" }</w:instrText>
      </w:r>
      <w:r>
        <w:fldChar w:fldCharType="separate"/>
      </w:r>
      <w:r w:rsidR="00352AE9" w:rsidRPr="00352AE9">
        <w:rPr>
          <w:noProof/>
        </w:rPr>
        <w:t>(Hao &amp; Bi 2005; Bizhaem &amp; Tabrizi 2013)</w:t>
      </w:r>
      <w:r>
        <w:fldChar w:fldCharType="end"/>
      </w:r>
      <w:r>
        <w:t xml:space="preserve">, such as that initially described by </w:t>
      </w:r>
      <w:r>
        <w:fldChar w:fldCharType="begin" w:fldLock="1"/>
      </w:r>
      <w:r w:rsidR="00D37BCC">
        <w:instrText>ADDIN CSL_CITATION { "citationItems" : [ { "id" : "ITEM-1", "itemData" : { "author" : [ { "dropping-particle" : "", "family" : "Verloop", "given" : "J", "non-dropping-particle" : "", "parse-names" : false, "suffix" : "" }, { "dropping-particle" : "", "family" : "Heertjes", "given" : "P M", "non-dropping-particle" : "", "parse-names" : false, "suffix" : "" } ], "container-title" : "Chemical Engineering Science", "id" : "ITEM-1", "issued" : { "date-parts" : [ [ "1974" ] ] }, "page" : "1035-1042", "title" : "Periodic pressure fluctuations in fluidized beds", "type" : "article-journal", "volume" : "29" }, "uris" : [ "http://www.mendeley.com/documents/?uuid=11d48035-71c6-4420-9fab-6f3906b0f309" ] } ], "mendeley" : { "formattedCitation" : "(Verloop &amp; Heertjes 1974)", "manualFormatting" : "Verloop &amp; Heertjes (1974)", "plainTextFormattedCitation" : "(Verloop &amp; Heertjes 1974)", "previouslyFormattedCitation" : "(Verloop &amp; Heertjes 1974)" }, "properties" : { "noteIndex" : 0 }, "schema" : "https://github.com/citation-style-language/schema/raw/master/csl-citation.json" }</w:instrText>
      </w:r>
      <w:r>
        <w:fldChar w:fldCharType="separate"/>
      </w:r>
      <w:r w:rsidRPr="00C92C7E">
        <w:rPr>
          <w:noProof/>
        </w:rPr>
        <w:t xml:space="preserve">Verloop &amp; Heertjes </w:t>
      </w:r>
      <w:r>
        <w:rPr>
          <w:noProof/>
        </w:rPr>
        <w:t>(</w:t>
      </w:r>
      <w:r w:rsidRPr="00C92C7E">
        <w:rPr>
          <w:noProof/>
        </w:rPr>
        <w:t>1974)</w:t>
      </w:r>
      <w:r>
        <w:fldChar w:fldCharType="end"/>
      </w:r>
      <w:r>
        <w:t xml:space="preserve">.  This is suggested as, in Group A and B particles, vibration caused by high frequencies reduces the minimum fluidisation velocity without producing the excessive bed expansion and particle attrition produced at lower frequencies.  The time that the pulsation device spends in the ‘on’ position controls the volume of air entering the bed, and the ‘off’ position controls the amount of time that the bed has to settle.  For this reason, low pulsation frequencies are associated with particles forming channels, bridges or agglomerates, as the excessive motion, particularly under </w:t>
      </w:r>
      <w:r>
        <w:lastRenderedPageBreak/>
        <w:t>intermittent pulsation, creates a restructuring of the bed during each expansion and compression cycle.  In contrast, for particles with smooth homogeneous fluidisation high frequencies create a vibrational motion, increasing gas-solid contact by reducing the time the bed has to defluidise.</w:t>
      </w:r>
    </w:p>
    <w:p w14:paraId="48248B9B" w14:textId="77777777" w:rsidR="008168D8" w:rsidRDefault="008168D8" w:rsidP="00EA5CD1">
      <w:pPr>
        <w:spacing w:line="276" w:lineRule="auto"/>
      </w:pPr>
      <w:r>
        <w:t>It is clear that the influence of a pulsed flow on fluidised bed behaviour is controlled by both the type and frequency range of the pulsation, and the size and density of the particles.  There is a complex interplay between non-homogenous fluid flow and particle dynamics which is not fully captured by the existing research, and it seems that fundamental studies, comprising of theoretical models, multi-scale computational simulations and experimental work are required to develop a mechanistic understanding of pulsed fluidised bed behaviour.</w:t>
      </w:r>
    </w:p>
    <w:p w14:paraId="3D0C8D74" w14:textId="77777777" w:rsidR="008168D8" w:rsidRDefault="008168D8" w:rsidP="00EA5CD1">
      <w:pPr>
        <w:spacing w:line="276" w:lineRule="auto"/>
      </w:pPr>
    </w:p>
    <w:p w14:paraId="259B744F" w14:textId="77777777" w:rsidR="008168D8" w:rsidRPr="00B800BA" w:rsidRDefault="008168D8" w:rsidP="00EA5CD1">
      <w:pPr>
        <w:pStyle w:val="Heading2"/>
        <w:numPr>
          <w:ilvl w:val="1"/>
          <w:numId w:val="2"/>
        </w:numPr>
        <w:spacing w:line="276" w:lineRule="auto"/>
        <w:rPr>
          <w:b/>
        </w:rPr>
      </w:pPr>
      <w:bookmarkStart w:id="213" w:name="_Toc474696384"/>
      <w:r w:rsidRPr="00B800BA">
        <w:rPr>
          <w:b/>
        </w:rPr>
        <w:t>3.5 Conclusions</w:t>
      </w:r>
      <w:bookmarkEnd w:id="213"/>
    </w:p>
    <w:p w14:paraId="57C9B405" w14:textId="7719FEC9" w:rsidR="008168D8" w:rsidRDefault="008168D8" w:rsidP="00EA5CD1">
      <w:pPr>
        <w:spacing w:line="276" w:lineRule="auto"/>
      </w:pPr>
      <w:r w:rsidRPr="009635D1">
        <w:t xml:space="preserve">A comparison between </w:t>
      </w:r>
      <w:r>
        <w:t xml:space="preserve">low frequency </w:t>
      </w:r>
      <w:r w:rsidRPr="009635D1">
        <w:t>pulsed flow and conventional continuous flow fluidisation can be approached in a number of ways.</w:t>
      </w:r>
      <w:r>
        <w:t xml:space="preserve">  </w:t>
      </w:r>
      <w:r w:rsidRPr="009635D1">
        <w:t>Research into applied processes</w:t>
      </w:r>
      <w:r w:rsidRPr="003013C7">
        <w:t xml:space="preserve"> </w:t>
      </w:r>
      <w:r>
        <w:t>using “real” particles</w:t>
      </w:r>
      <w:r w:rsidRPr="009635D1">
        <w:t xml:space="preserve"> </w:t>
      </w:r>
      <w:r>
        <w:t xml:space="preserve">is important for </w:t>
      </w:r>
      <w:r w:rsidRPr="009635D1">
        <w:t>researchers or industry professionals seeking improvements to applied fluidised beds</w:t>
      </w:r>
      <w:r>
        <w:t xml:space="preserve">.  However, using model particles and systems allows trends to be highlighted.  Geldart’s powder classification categorises bed behaviour characteristics based on the size and density of a particle feedstock </w:t>
      </w:r>
      <w:r>
        <w:fldChar w:fldCharType="begin" w:fldLock="1"/>
      </w:r>
      <w:r w:rsidR="00D37BCC">
        <w:instrText>ADDIN CSL_CITATION { "citationItems" : [ { "id" : "ITEM-1", "itemData" : { "author" : [ { "dropping-particle" : "", "family" : "Geldart", "given" : "D.", "non-dropping-particle" : "", "parse-names" : false, "suffix" : "" } ], "container-title" : "Powder Technology", "id" : "ITEM-1", "issue" : "1", "issued" : { "date-parts" : [ [ "1973" ] ] }, "page" : "285-292", "title" : "Types of gas fluidisation", "type" : "article-journal", "volume" : "7" }, "uris" : [ "http://www.mendeley.com/documents/?uuid=672986f7-c148-46f1-923c-701efa78201d" ] } ], "mendeley" : { "formattedCitation" : "(Geldart 1973)", "plainTextFormattedCitation" : "(Geldart 1973)", "previouslyFormattedCitation" : "(Geldart 1973)" }, "properties" : { "noteIndex" : 0 }, "schema" : "https://github.com/citation-style-language/schema/raw/master/csl-citation.json" }</w:instrText>
      </w:r>
      <w:r>
        <w:fldChar w:fldCharType="separate"/>
      </w:r>
      <w:r w:rsidR="00352AE9" w:rsidRPr="00352AE9">
        <w:rPr>
          <w:noProof/>
        </w:rPr>
        <w:t>(Geldart 1973)</w:t>
      </w:r>
      <w:r>
        <w:fldChar w:fldCharType="end"/>
      </w:r>
      <w:r>
        <w:t xml:space="preserve">, providing a predictive guide for expected bed behaviour.  Fluidisation studies tend to use narrow size distribution, single material systems (e.g. </w:t>
      </w:r>
      <w:r>
        <w:fldChar w:fldCharType="begin" w:fldLock="1"/>
      </w:r>
      <w:r w:rsidR="00D37BCC">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manualFormatting" : "Zhang &amp; Koksal (2006)", "plainTextFormattedCitation" : "(Zhang &amp; Koksal 2006)", "previouslyFormattedCitation" : "(Zhang &amp; Koksal 2006)" }, "properties" : { "noteIndex" : 0 }, "schema" : "https://github.com/citation-style-language/schema/raw/master/csl-citation.json" }</w:instrText>
      </w:r>
      <w:r>
        <w:fldChar w:fldCharType="separate"/>
      </w:r>
      <w:r w:rsidRPr="00C92C7E">
        <w:rPr>
          <w:noProof/>
        </w:rPr>
        <w:t xml:space="preserve">Zhang &amp; Koksal </w:t>
      </w:r>
      <w:r>
        <w:rPr>
          <w:noProof/>
        </w:rPr>
        <w:t>(</w:t>
      </w:r>
      <w:r w:rsidRPr="00C92C7E">
        <w:rPr>
          <w:noProof/>
        </w:rPr>
        <w:t>2006)</w:t>
      </w:r>
      <w:r>
        <w:fldChar w:fldCharType="end"/>
      </w:r>
      <w:r>
        <w:t xml:space="preserve">), allowing observation of the effect of particle size on specific bed characteristics.  In practice, particles used in industry tend to be polydisperse, and some studies, such as </w:t>
      </w:r>
      <w:r>
        <w:fldChar w:fldCharType="begin" w:fldLock="1"/>
      </w:r>
      <w:r w:rsidR="00D37BCC">
        <w:instrText>ADDIN CSL_CITATION { "citationItems" : [ { "id" : "ITEM-1", "itemData" : { "DOI" : "10.1080/07373930801929508", "ISSN" : "0737-3937", "author" : [ { "dropping-particle" : "", "family" : "Reyes", "given" : "A.", "non-dropping-particle" : "", "parse-names" : false, "suffix" : "" }, { "dropping-particle" : "", "family" : "Vega", "given" : "R.", "non-dropping-particle" : "", "parse-names" : false, "suffix" : "" }, { "dropping-particle" : "", "family" : "Garc\u00eda", "given" : "G.", "non-dropping-particle" : "", "parse-names" : false, "suffix" : "" } ], "container-title" : "Drying Technology", "id" : "ITEM-1", "issue" : "4", "issued" : { "date-parts" : [ [ "2008", "3", "26" ] ] }, "page" : "476-486", "title" : "Drying sawdust in a pulsed fluidized bed", "type" : "article-journal", "volume" : "26" }, "uris" : [ "http://www.mendeley.com/documents/?uuid=2c63c816-3aad-44e3-89fc-cc743fae446e" ] } ], "mendeley" : { "formattedCitation" : "(Reyes et al. 2008)", "manualFormatting" : "Reyes et al. (2008)", "plainTextFormattedCitation" : "(Reyes et al. 2008)", "previouslyFormattedCitation" : "(Reyes et al. 2008)" }, "properties" : { "noteIndex" : 0 }, "schema" : "https://github.com/citation-style-language/schema/raw/master/csl-citation.json" }</w:instrText>
      </w:r>
      <w:r>
        <w:fldChar w:fldCharType="separate"/>
      </w:r>
      <w:r w:rsidRPr="00C92C7E">
        <w:rPr>
          <w:noProof/>
        </w:rPr>
        <w:t xml:space="preserve">Reyes et al. </w:t>
      </w:r>
      <w:r>
        <w:rPr>
          <w:noProof/>
        </w:rPr>
        <w:t>(</w:t>
      </w:r>
      <w:r w:rsidRPr="00C92C7E">
        <w:rPr>
          <w:noProof/>
        </w:rPr>
        <w:t>2008)</w:t>
      </w:r>
      <w:r>
        <w:fldChar w:fldCharType="end"/>
      </w:r>
      <w:r>
        <w:t xml:space="preserve"> who fluidised sawdust from a manufacturing process, reflect this.  </w:t>
      </w:r>
      <w:r>
        <w:fldChar w:fldCharType="begin" w:fldLock="1"/>
      </w:r>
      <w:r w:rsidR="00D37BCC">
        <w:instrText>ADDIN CSL_CITATION { "citationItems" : [ { "id" : "ITEM-1", "itemData" : { "DOI" : "10.1016/j.ces.2006.08.006", "ISSN" : "00092509", "author" : [ { "dropping-particle" : "", "family" : "Cui", "given" : "Heping", "non-dropping-particle" : "", "parse-names" : false, "suffix" : "" }, { "dropping-particle" : "", "family" : "Grace", "given" : "John R.", "non-dropping-particle" : "", "parse-names" : false, "suffix" : "" } ], "container-title" : "Chemical Engineering Science", "id" : "ITEM-1", "issue" : "1-2", "issued" : { "date-parts" : [ [ "2007", "1" ] ] }, "page" : "45-55", "title" : "Fluidization of biomass particles: A review of experimental multiphase flow aspects", "type" : "article-journal", "volume" : "62" }, "uris" : [ "http://www.mendeley.com/documents/?uuid=685a92b2-00d1-4d7b-9179-50aba85abadf" ] } ], "mendeley" : { "formattedCitation" : "(Cui &amp; Grace 2007)", "manualFormatting" : "Cui &amp; Grace (2007)", "plainTextFormattedCitation" : "(Cui &amp; Grace 2007)", "previouslyFormattedCitation" : "(Cui &amp; Grace 2007)" }, "properties" : { "noteIndex" : 0 }, "schema" : "https://github.com/citation-style-language/schema/raw/master/csl-citation.json" }</w:instrText>
      </w:r>
      <w:r>
        <w:fldChar w:fldCharType="separate"/>
      </w:r>
      <w:r w:rsidRPr="00C92C7E">
        <w:rPr>
          <w:noProof/>
        </w:rPr>
        <w:t xml:space="preserve">Cui &amp; Grace </w:t>
      </w:r>
      <w:r>
        <w:rPr>
          <w:noProof/>
        </w:rPr>
        <w:t>(</w:t>
      </w:r>
      <w:r w:rsidRPr="00C92C7E">
        <w:rPr>
          <w:noProof/>
        </w:rPr>
        <w:t>2007)</w:t>
      </w:r>
      <w:r>
        <w:fldChar w:fldCharType="end"/>
      </w:r>
      <w:r>
        <w:t xml:space="preserve"> also describe the need for detailed studies on the fluidisation of biomass particles, which are notoriously irregular and non-standard.  </w:t>
      </w:r>
    </w:p>
    <w:p w14:paraId="700BFBEE" w14:textId="77777777" w:rsidR="008168D8" w:rsidRDefault="008168D8" w:rsidP="00EA5CD1">
      <w:pPr>
        <w:spacing w:line="276" w:lineRule="auto"/>
      </w:pPr>
      <w:r>
        <w:t>No studies of conventional fluidisation have been used in this comparison of continuous and low frequency pulsed flow fluidisation regimes.  However, there are a wide range of studies that have either directly compared pulsed and continuous flow, or have compared the effect of changing pulsation frequencies and amplitudes.  The conditions and indicators studied have been separated out and described individually, although in a complex fluidised bed system many processes interact and influence one another.  For example, mixing influences gas-solid contact, which influences heat or mass transfer.  The formation of bubbles and their size, shape, rise velocity and pattern has been presented, with a tendency, under specific conditions, for smaller and more numerous bubbles to be formed under pulsed flow compared to continuous flow.  Bubble formation within a fluidised bed is a key indicator used by a large subsection of pulsed flow fluidised bed research, as it indicates the level of control that flow pulsation can exert over the behaviour of a fluidised bed.  For this reason, with a small number of exceptions, pulsed flow fluidisation research has largely concluded that pulsation of a partial or full gas flow aids the control of a fluidised bed process, which indicates an ability to consequently predict bed behaviour and the outcomes of desired processes.</w:t>
      </w:r>
    </w:p>
    <w:p w14:paraId="16CCCAAE" w14:textId="77777777" w:rsidR="008168D8" w:rsidRDefault="008168D8" w:rsidP="00EA5CD1">
      <w:pPr>
        <w:spacing w:line="276" w:lineRule="auto"/>
      </w:pPr>
      <w:r>
        <w:t>The pulsation frequency range is often highlighted as not important, although most studies don’t justify the range investigated, as the pulsation device used often limits the possible</w:t>
      </w:r>
      <w:r w:rsidRPr="00627DBE">
        <w:t xml:space="preserve"> </w:t>
      </w:r>
      <w:r>
        <w:t xml:space="preserve">range.  In addition, as the majority of studies have only examined the range of 1-15 Hz, little justification or further reason is given for not exploring greater frequency ranges.  A short summary on the </w:t>
      </w:r>
      <w:r>
        <w:lastRenderedPageBreak/>
        <w:t>production of a high frequency pulsed flow in other applications is given, but no published research is available in this field.</w:t>
      </w:r>
    </w:p>
    <w:p w14:paraId="49883A5F" w14:textId="77777777" w:rsidR="008168D8" w:rsidRDefault="008168D8" w:rsidP="00EA5CD1">
      <w:pPr>
        <w:spacing w:line="276" w:lineRule="auto"/>
      </w:pPr>
      <w:r>
        <w:t>The majority of published research on pulsed flow fluidisation claims a beneficial advantage to adopting low frequency pulsed flow technology.  For example, improvements have been significant in the fields of mixing, reducing minimum fluidisation velocities, reducing bubble size and coalescence, reduced defluidisation, improved heat transfer, reduced agglomeration, and controlled bed expansion.  Overarching themes have emerged such as an improvement in fluidisation quality, as indicated by reduced channelling in Group C powders, improved mixing in Group B particles and reduced gas bypassing in Group A.  This suggests that additional research is required to understand this influence further.  One option to develop this field of research is to investigate an increased range of pulsation frequencies, which is the objective of this research.</w:t>
      </w:r>
    </w:p>
    <w:p w14:paraId="0A341B18" w14:textId="77777777" w:rsidR="00C2391E" w:rsidRDefault="00C2391E" w:rsidP="00EA5CD1">
      <w:pPr>
        <w:spacing w:line="276" w:lineRule="auto"/>
      </w:pPr>
    </w:p>
    <w:p w14:paraId="0C000D43" w14:textId="77777777" w:rsidR="00C2391E" w:rsidRDefault="00C2391E" w:rsidP="00EA5CD1">
      <w:pPr>
        <w:spacing w:line="276" w:lineRule="auto"/>
      </w:pPr>
    </w:p>
    <w:p w14:paraId="790976E3" w14:textId="77777777" w:rsidR="00C2391E" w:rsidRDefault="00C2391E" w:rsidP="00EA5CD1">
      <w:pPr>
        <w:spacing w:line="276" w:lineRule="auto"/>
      </w:pPr>
    </w:p>
    <w:p w14:paraId="7B22E177" w14:textId="77777777" w:rsidR="00C2391E" w:rsidRDefault="00C2391E" w:rsidP="00EA5CD1">
      <w:pPr>
        <w:spacing w:line="276" w:lineRule="auto"/>
      </w:pPr>
    </w:p>
    <w:p w14:paraId="04308DF1" w14:textId="77777777" w:rsidR="00C2391E" w:rsidRDefault="00C2391E" w:rsidP="00EA5CD1">
      <w:pPr>
        <w:spacing w:line="276" w:lineRule="auto"/>
      </w:pPr>
    </w:p>
    <w:p w14:paraId="55C205D4" w14:textId="77777777" w:rsidR="00C2391E" w:rsidRDefault="00C2391E" w:rsidP="00EA5CD1">
      <w:pPr>
        <w:spacing w:line="276" w:lineRule="auto"/>
      </w:pPr>
    </w:p>
    <w:p w14:paraId="0F668776" w14:textId="77777777" w:rsidR="00C2391E" w:rsidRDefault="00C2391E" w:rsidP="00EA5CD1">
      <w:pPr>
        <w:spacing w:line="276" w:lineRule="auto"/>
      </w:pPr>
    </w:p>
    <w:p w14:paraId="6B676D7E" w14:textId="77777777" w:rsidR="00C2391E" w:rsidRDefault="00C2391E" w:rsidP="00EA5CD1">
      <w:pPr>
        <w:spacing w:line="276" w:lineRule="auto"/>
      </w:pPr>
    </w:p>
    <w:p w14:paraId="79E05A61" w14:textId="77777777" w:rsidR="00C2391E" w:rsidRDefault="00C2391E" w:rsidP="00EA5CD1">
      <w:pPr>
        <w:spacing w:line="276" w:lineRule="auto"/>
      </w:pPr>
    </w:p>
    <w:p w14:paraId="2EF832C0" w14:textId="77777777" w:rsidR="00C2391E" w:rsidRDefault="00C2391E" w:rsidP="00EA5CD1">
      <w:pPr>
        <w:spacing w:line="276" w:lineRule="auto"/>
      </w:pPr>
    </w:p>
    <w:p w14:paraId="02BFBECE" w14:textId="77777777" w:rsidR="00C2391E" w:rsidRDefault="00C2391E" w:rsidP="00EA5CD1">
      <w:pPr>
        <w:spacing w:line="276" w:lineRule="auto"/>
      </w:pPr>
    </w:p>
    <w:p w14:paraId="11078A27" w14:textId="77777777" w:rsidR="00C2391E" w:rsidRDefault="00C2391E" w:rsidP="00EA5CD1">
      <w:pPr>
        <w:spacing w:line="276" w:lineRule="auto"/>
      </w:pPr>
    </w:p>
    <w:p w14:paraId="694BBF2D" w14:textId="77777777" w:rsidR="00C2391E" w:rsidRDefault="00C2391E" w:rsidP="00EA5CD1">
      <w:pPr>
        <w:spacing w:line="276" w:lineRule="auto"/>
      </w:pPr>
    </w:p>
    <w:p w14:paraId="19F21D5B" w14:textId="77777777" w:rsidR="00C2391E" w:rsidRDefault="00C2391E" w:rsidP="00EA5CD1">
      <w:pPr>
        <w:spacing w:line="276" w:lineRule="auto"/>
        <w:sectPr w:rsidR="00C2391E" w:rsidSect="008168D8">
          <w:headerReference w:type="default" r:id="rId63"/>
          <w:footerReference w:type="default" r:id="rId64"/>
          <w:type w:val="oddPage"/>
          <w:pgSz w:w="11906" w:h="16838" w:code="9"/>
          <w:pgMar w:top="1440" w:right="1440" w:bottom="1440" w:left="1440" w:header="709" w:footer="709" w:gutter="0"/>
          <w:cols w:space="708"/>
          <w:docGrid w:linePitch="360"/>
        </w:sectPr>
      </w:pPr>
    </w:p>
    <w:p w14:paraId="785CF722" w14:textId="77777777" w:rsidR="00C2391E" w:rsidRPr="00781177" w:rsidRDefault="00C2391E" w:rsidP="00EA5CD1">
      <w:pPr>
        <w:spacing w:line="276" w:lineRule="auto"/>
        <w:rPr>
          <w:sz w:val="40"/>
          <w:szCs w:val="40"/>
        </w:rPr>
      </w:pPr>
    </w:p>
    <w:p w14:paraId="2181D3B5" w14:textId="77777777" w:rsidR="00C2391E" w:rsidRPr="00781177" w:rsidRDefault="00C2391E" w:rsidP="00EA5CD1">
      <w:pPr>
        <w:spacing w:line="276" w:lineRule="auto"/>
        <w:rPr>
          <w:sz w:val="40"/>
          <w:szCs w:val="40"/>
        </w:rPr>
      </w:pPr>
    </w:p>
    <w:p w14:paraId="0CA38014" w14:textId="77777777" w:rsidR="00C2391E" w:rsidRPr="00C2391E" w:rsidRDefault="00C2391E" w:rsidP="00EA5CD1">
      <w:pPr>
        <w:pStyle w:val="Heading1"/>
        <w:spacing w:line="276" w:lineRule="auto"/>
      </w:pPr>
      <w:bookmarkStart w:id="214" w:name="_Toc474696385"/>
      <w:r w:rsidRPr="00C2391E">
        <w:t>DESIGN AND COMMISSION</w:t>
      </w:r>
      <w:bookmarkEnd w:id="214"/>
    </w:p>
    <w:p w14:paraId="77753104" w14:textId="77777777" w:rsidR="00C2391E" w:rsidRDefault="00C2391E" w:rsidP="00EA5CD1">
      <w:pPr>
        <w:pStyle w:val="Heading2"/>
        <w:numPr>
          <w:ilvl w:val="1"/>
          <w:numId w:val="2"/>
        </w:numPr>
        <w:spacing w:line="276" w:lineRule="auto"/>
      </w:pPr>
    </w:p>
    <w:p w14:paraId="65E657AB" w14:textId="77777777" w:rsidR="00C2391E" w:rsidRDefault="00C2391E" w:rsidP="00EA5CD1">
      <w:pPr>
        <w:pStyle w:val="Heading2"/>
        <w:numPr>
          <w:ilvl w:val="1"/>
          <w:numId w:val="2"/>
        </w:numPr>
        <w:spacing w:line="276" w:lineRule="auto"/>
      </w:pPr>
    </w:p>
    <w:p w14:paraId="50BE26A4" w14:textId="77777777" w:rsidR="00C2391E" w:rsidRDefault="00C2391E" w:rsidP="00EA5CD1">
      <w:pPr>
        <w:pStyle w:val="Heading2"/>
        <w:numPr>
          <w:ilvl w:val="1"/>
          <w:numId w:val="2"/>
        </w:numPr>
        <w:spacing w:line="276" w:lineRule="auto"/>
      </w:pPr>
    </w:p>
    <w:p w14:paraId="29DD5485" w14:textId="77777777" w:rsidR="00C2391E" w:rsidRDefault="00C2391E" w:rsidP="00EA5CD1">
      <w:pPr>
        <w:pStyle w:val="Heading2"/>
        <w:numPr>
          <w:ilvl w:val="1"/>
          <w:numId w:val="2"/>
        </w:numPr>
        <w:spacing w:line="276" w:lineRule="auto"/>
        <w:rPr>
          <w:b/>
        </w:rPr>
      </w:pPr>
      <w:bookmarkStart w:id="215" w:name="_Toc474696386"/>
      <w:r>
        <w:rPr>
          <w:b/>
        </w:rPr>
        <w:t>4</w:t>
      </w:r>
      <w:r w:rsidRPr="003F11E7">
        <w:rPr>
          <w:b/>
        </w:rPr>
        <w:t>.1</w:t>
      </w:r>
      <w:r w:rsidRPr="003F11E7">
        <w:rPr>
          <w:b/>
        </w:rPr>
        <w:tab/>
      </w:r>
      <w:r>
        <w:rPr>
          <w:b/>
        </w:rPr>
        <w:t>Introduction</w:t>
      </w:r>
      <w:bookmarkEnd w:id="215"/>
    </w:p>
    <w:p w14:paraId="2B003E38" w14:textId="2A731917" w:rsidR="00C2391E" w:rsidRDefault="00C2391E" w:rsidP="00EA5CD1">
      <w:pPr>
        <w:spacing w:line="276" w:lineRule="auto"/>
      </w:pPr>
      <w:r>
        <w:t xml:space="preserve">Fluidised beds are used globally for gas-solid contacting in a range of industries and manufacturing processes.  Their characteristic high gas-solid contact is typically fuel and resource expensive, and consequent developments in fluidised bed operating efficiency are an important step to conserve resources.  One such improvement to the design of fluidised beds is the addition of pulsation to the incoming gas flow, which has been found to vibrate the feedstock particles, decreasing agglomeration and aiding mixing and gas contact </w:t>
      </w:r>
      <w:r>
        <w:fldChar w:fldCharType="begin" w:fldLock="1"/>
      </w:r>
      <w:r w:rsidR="00D37BCC">
        <w:instrText>ADDIN CSL_CITATION { "citationItems" : [ { "id" : "ITEM-1", "itemData" : { "author" : [ { "dropping-particle" : "", "family" : "Ireland", "given" : "E. J.", "non-dropping-particle" : "", "parse-names" : false, "suffix" : "" }, { "dropping-particle" : "", "family" : "Pitt", "given" : "K.", "non-dropping-particle" : "", "parse-names" : false, "suffix" : "" }, { "dropping-particle" : "", "family" : "Smith", "given" : "R. M.", "non-dropping-particle" : "", "parse-names" : false, "suffix" : "" } ], "container-title" : "Partcle Technology", "id" : "ITEM-1", "issued" : { "date-parts" : [ [ "2016" ] ] }, "page" : "108-121", "title" : "A review of pulsed flow fluidisation; the effects of intermittent gas flow on fluidised gas\u2013solid bed behaviour", "type" : "article-journal", "volume" : "292" }, "uris" : [ "http://www.mendeley.com/documents/?uuid=291ef364-8618-4668-b84e-6189701efd71" ] } ], "mendeley" : { "formattedCitation" : "(Ireland et al. 2016)", "plainTextFormattedCitation" : "(Ireland et al. 2016)", "previouslyFormattedCitation" : "(Ireland et al. 2016)" }, "properties" : { "noteIndex" : 0 }, "schema" : "https://github.com/citation-style-language/schema/raw/master/csl-citation.json" }</w:instrText>
      </w:r>
      <w:r>
        <w:fldChar w:fldCharType="separate"/>
      </w:r>
      <w:r w:rsidR="00352AE9" w:rsidRPr="00352AE9">
        <w:rPr>
          <w:noProof/>
        </w:rPr>
        <w:t>(Ireland et al. 2016)</w:t>
      </w:r>
      <w:r>
        <w:fldChar w:fldCharType="end"/>
      </w:r>
      <w:r>
        <w:t>.  However, gas flow pulsation research has focused on a pulsation frequency typically in the 1-15 Hz range.  This study therefore extends this branch of fluidised bed research to include high frequency pulsation</w:t>
      </w:r>
      <w:r w:rsidRPr="005E7881">
        <w:t xml:space="preserve">, in the </w:t>
      </w:r>
      <w:r>
        <w:t xml:space="preserve">200-300 Hz range.  </w:t>
      </w:r>
    </w:p>
    <w:p w14:paraId="435FC442" w14:textId="77777777" w:rsidR="00C2391E" w:rsidRDefault="00C2391E" w:rsidP="00EA5CD1">
      <w:pPr>
        <w:spacing w:line="276" w:lineRule="auto"/>
      </w:pPr>
      <w:r>
        <w:t>To study the aims of this research, described in Chapter 1, a novel piece of fluidisation equipment was designed and constructed.  When initially built, the first task was to ensure the design would allow the pulsation to propagate through the pipework to the bed, as no similar equipment has been built.  This chapter describes the design process and final rig, and the powders and particles used to test it.  In this chapter, the design considerations and construction methods are outlined for the production of the experimental equipment.  Through the design stages, two main pieces of apparatus have been built for this project, and the construction process for each is outlined.  The second design was commissioned for use in the experimental stages of this research.</w:t>
      </w:r>
    </w:p>
    <w:p w14:paraId="2833B2AB" w14:textId="77777777" w:rsidR="00C2391E" w:rsidRDefault="00C2391E" w:rsidP="00EA5CD1">
      <w:pPr>
        <w:spacing w:line="276" w:lineRule="auto"/>
      </w:pPr>
    </w:p>
    <w:p w14:paraId="625A18B8" w14:textId="77777777" w:rsidR="00C2391E" w:rsidRPr="00F7255A" w:rsidRDefault="00C2391E" w:rsidP="00EA5CD1">
      <w:pPr>
        <w:pStyle w:val="Heading2"/>
        <w:numPr>
          <w:ilvl w:val="1"/>
          <w:numId w:val="2"/>
        </w:numPr>
        <w:spacing w:before="120" w:line="276" w:lineRule="auto"/>
        <w:jc w:val="both"/>
        <w:rPr>
          <w:b/>
        </w:rPr>
      </w:pPr>
      <w:bookmarkStart w:id="216" w:name="_Toc474696387"/>
      <w:r w:rsidRPr="00F7255A">
        <w:rPr>
          <w:b/>
        </w:rPr>
        <w:t>4.2</w:t>
      </w:r>
      <w:r w:rsidRPr="00F7255A">
        <w:rPr>
          <w:b/>
        </w:rPr>
        <w:tab/>
        <w:t>The case for high frequency pulsed flow fluidisation</w:t>
      </w:r>
      <w:bookmarkEnd w:id="216"/>
    </w:p>
    <w:p w14:paraId="35733970" w14:textId="01E9FBCF" w:rsidR="00C2391E" w:rsidRDefault="00C2391E" w:rsidP="00EA5CD1">
      <w:pPr>
        <w:spacing w:line="276" w:lineRule="auto"/>
      </w:pPr>
      <w:r>
        <w:t xml:space="preserve">As discussed in Section 3.3.2, Chapter 3, </w:t>
      </w:r>
      <w:r w:rsidR="00D01806">
        <w:t xml:space="preserve">there is </w:t>
      </w:r>
      <w:r>
        <w:t xml:space="preserve">a potential benefit to fluidised bed operation from </w:t>
      </w:r>
      <w:r w:rsidR="00D01806">
        <w:t xml:space="preserve">the use of </w:t>
      </w:r>
      <w:r>
        <w:t xml:space="preserve">high frequency flow pulsation.  Low frequency pulsed flow fluidisation has demonstrated many beneficial effects on fluidised bed characteristics and drying rates, and high frequency gas pulsation has produced smaller bubbles of gas in liquid beds.  However, no research has combined these two approaches and produced a high frequency gas flow pulsation in a gas-solid fluidised bed.  For this reason, the fluidic jet-deflection amplifier oscillator has been designed to be an optional component of the lab equipment, which allows for a direct comparison between continuous and pulsed flow regimes.  </w:t>
      </w:r>
    </w:p>
    <w:p w14:paraId="206F5B6D" w14:textId="3A9290CA" w:rsidR="00C2391E" w:rsidRDefault="00C2391E" w:rsidP="00EA5CD1">
      <w:pPr>
        <w:spacing w:line="276" w:lineRule="auto"/>
      </w:pPr>
      <w:r>
        <w:lastRenderedPageBreak/>
        <w:t xml:space="preserve">The oscillator featured two outlets, which were either split beneath the diffuser array and both fed into the bed, or one outlet was closed off and the bed was fluidised by one outlet.  Within the bed, therefore, either opposite sides received an alternating fluid flow or the whole bed received the same pulsation wave. This system is most similar to the designs used by </w:t>
      </w:r>
      <w:r>
        <w:fldChar w:fldCharType="begin" w:fldLock="1"/>
      </w:r>
      <w:r w:rsidR="00D37BCC">
        <w:instrText>ADDIN CSL_CITATION { "citationItems" : [ { "id" : "ITEM-1", "itemData" : { "DOI" : "10.1016/j.jspr.2004.06.003", "ISSN" : "0022474X", "abstract" : "Consumption of energy, outlet moisture content and quality of the dried commodity are important parameters of paddy-dryer performance. The fluidised-bed paddy-dryer has been commercialised for several years and in this paper, paddy drying by pulsed and conventional fluidised-bed dryers are compared. Experimental results have shown that the variation of moisture content at the exits of both dryer types in test runs was very small. Heat utilisation was more effective when such dryers were used to dry paddy at moisture contents above 24% dry basis and up to 50% of the thermal energy was saved by recycling 70\u201380% of the air. Paddy qualities i.e. head-rice yield and colour of the dried white rice were similar with both dryers and almost the same as the original undried values, or slightly higher in the case of head-rice yield, depending upon the drying conditions. Below 28% dry basis, it is recommended that inlet-air temperature should be lower than 145\u00a0\u00b0C in order to maintain white colour. The cooked rice obtained from paddy dried at a temperature of 145\u00a0\u00b0C was harder than naturally dried control samples. A mathematical model based on energy and mass balance predicted values in good agreement with experimental results for both the pulsed and conventional fluidised-bed dryers. Calculated thermal and electrical energy consumptions indicated that the pulsed flow dryer was more economical than the conventional dryer.", "author" : [ { "dropping-particle" : "", "family" : "Prachayawarakorn", "given" : "Somkiat", "non-dropping-particle" : "", "parse-names" : false, "suffix" : "" }, { "dropping-particle" : "", "family" : "Tia", "given" : "Warunee", "non-dropping-particle" : "", "parse-names" : false, "suffix" : "" }, { "dropping-particle" : "", "family" : "Poopaiboon", "given" : "Korakot", "non-dropping-particle" : "", "parse-names" : false, "suffix" : "" }, { "dropping-particle" : "", "family" : "Soponronnarit", "given" : "Somchart", "non-dropping-particle" : "", "parse-names" : false, "suffix" : "" } ], "container-title" : "Journal of Stored Products Research", "id" : "ITEM-1", "issue" : "5", "issued" : { "date-parts" : [ [ "2005", "1" ] ] }, "page" : "479-497", "title" : "Comparison of performances of pulsed and conventional fluidised-bed dryers", "type" : "article-journal", "volume" : "41" }, "uris" : [ "http://www.mendeley.com/documents/?uuid=68dd5fd4-899f-4d1a-bbfa-b2f393c3e3fd" ] } ], "mendeley" : { "formattedCitation" : "(Prachayawarakorn et al. 2005)", "manualFormatting" : "Prachayawarakorn et al. (2005)", "plainTextFormattedCitation" : "(Prachayawarakorn et al. 2005)", "previouslyFormattedCitation" : "(Prachayawarakorn et al. 2005)" }, "properties" : { "noteIndex" : 0 }, "schema" : "https://github.com/citation-style-language/schema/raw/master/csl-citation.json" }</w:instrText>
      </w:r>
      <w:r>
        <w:fldChar w:fldCharType="separate"/>
      </w:r>
      <w:r w:rsidRPr="00FF485B">
        <w:rPr>
          <w:noProof/>
        </w:rPr>
        <w:t xml:space="preserve">Prachayawarakorn et al. </w:t>
      </w:r>
      <w:r>
        <w:rPr>
          <w:noProof/>
        </w:rPr>
        <w:t>(</w:t>
      </w:r>
      <w:r w:rsidRPr="00FF485B">
        <w:rPr>
          <w:noProof/>
        </w:rPr>
        <w:t>2005)</w:t>
      </w:r>
      <w:r>
        <w:fldChar w:fldCharType="end"/>
      </w:r>
      <w:r>
        <w:t xml:space="preserve"> and </w:t>
      </w:r>
      <w:r>
        <w:fldChar w:fldCharType="begin" w:fldLock="1"/>
      </w:r>
      <w:r w:rsidR="00D37BCC">
        <w:instrText>ADDIN CSL_CITATION { "citationItems" : [ { "id" : "ITEM-1", "itemData" : { "DOI" : "10.1080/07373930802603466", "ISSN" : "0737-3937", "author" : [ { "dropping-particle" : "", "family" : "Nitz", "given" : "Marcello", "non-dropping-particle" : "", "parse-names" : false, "suffix" : "" }, { "dropping-particle" : "", "family" : "Taranto", "given" : "O.P.", "non-dropping-particle" : "", "parse-names" : false, "suffix" : "" } ], "container-title" : "Drying Technology", "id" : "ITEM-1", "issue" : "2", "issued" : { "date-parts" : [ [ "2009", "2" ] ] }, "page" : "212-219", "title" : "Drying of a porous material in a pulsed fluid bed dryer: the influences of temperature, frequency of pulsation, and air flow rate", "type" : "article-journal", "volume" : "27" }, "uris" : [ "http://www.mendeley.com/documents/?uuid=39f8f7be-eb91-43a8-bd36-deb3789fa11e" ] } ], "mendeley" : { "formattedCitation" : "(Nitz &amp; Taranto 2009)", "manualFormatting" : "Nitz &amp; Taranto (2009)", "plainTextFormattedCitation" : "(Nitz &amp; Taranto 2009)", "previouslyFormattedCitation" : "(Nitz &amp; Taranto 2009)" }, "properties" : { "noteIndex" : 0 }, "schema" : "https://github.com/citation-style-language/schema/raw/master/csl-citation.json" }</w:instrText>
      </w:r>
      <w:r>
        <w:fldChar w:fldCharType="separate"/>
      </w:r>
      <w:r w:rsidRPr="00FF485B">
        <w:rPr>
          <w:noProof/>
        </w:rPr>
        <w:t xml:space="preserve">Nitz &amp; Taranto </w:t>
      </w:r>
      <w:r>
        <w:rPr>
          <w:noProof/>
        </w:rPr>
        <w:t>(</w:t>
      </w:r>
      <w:r w:rsidRPr="00FF485B">
        <w:rPr>
          <w:noProof/>
        </w:rPr>
        <w:t>2009)</w:t>
      </w:r>
      <w:r>
        <w:fldChar w:fldCharType="end"/>
      </w:r>
      <w:r>
        <w:t xml:space="preserve">, except that it potentially offers a greater variation of frequencies with no additional energy input.  The oscillator used was a 15 cm outside length aluminium design that followed the internal dimensions described in </w:t>
      </w:r>
      <w:r>
        <w:fldChar w:fldCharType="begin"/>
      </w:r>
      <w:r>
        <w:instrText xml:space="preserve"> REF _Ref449364818 \h  \* MERGEFORMAT </w:instrText>
      </w:r>
      <w:r>
        <w:fldChar w:fldCharType="separate"/>
      </w:r>
      <w:r w:rsidR="005D3AE0">
        <w:t xml:space="preserve">Figure </w:t>
      </w:r>
      <w:r w:rsidR="005D3AE0">
        <w:rPr>
          <w:noProof/>
        </w:rPr>
        <w:t>4</w:t>
      </w:r>
      <w:r w:rsidR="005D3AE0">
        <w:rPr>
          <w:noProof/>
        </w:rPr>
        <w:noBreakHyphen/>
        <w:t>1</w:t>
      </w:r>
      <w:r>
        <w:fldChar w:fldCharType="end"/>
      </w:r>
      <w:r>
        <w:t xml:space="preserve">.  </w:t>
      </w:r>
    </w:p>
    <w:p w14:paraId="6B1320FD" w14:textId="77777777" w:rsidR="00C2391E" w:rsidRDefault="00C2391E" w:rsidP="00EA5CD1">
      <w:pPr>
        <w:spacing w:line="276" w:lineRule="auto"/>
        <w:jc w:val="center"/>
      </w:pPr>
      <w:r>
        <w:rPr>
          <w:noProof/>
          <w:lang w:eastAsia="en-GB"/>
        </w:rPr>
        <w:drawing>
          <wp:inline distT="0" distB="0" distL="0" distR="0" wp14:anchorId="05F46B48" wp14:editId="650297C3">
            <wp:extent cx="4553691" cy="2521071"/>
            <wp:effectExtent l="0" t="0" r="0" b="0"/>
            <wp:docPr id="9054" name="Picture 9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4566327" cy="2528067"/>
                    </a:xfrm>
                    <a:prstGeom prst="rect">
                      <a:avLst/>
                    </a:prstGeom>
                  </pic:spPr>
                </pic:pic>
              </a:graphicData>
            </a:graphic>
          </wp:inline>
        </w:drawing>
      </w:r>
    </w:p>
    <w:p w14:paraId="57E5732F" w14:textId="31B168AD" w:rsidR="00C2391E" w:rsidRDefault="00C2391E" w:rsidP="00EA5CD1">
      <w:pPr>
        <w:pStyle w:val="Caption"/>
        <w:spacing w:line="276" w:lineRule="auto"/>
      </w:pPr>
      <w:bookmarkStart w:id="217" w:name="_Ref449364818"/>
      <w:bookmarkStart w:id="218" w:name="_Toc474686600"/>
      <w:r>
        <w:t xml:space="preserve">Figure </w:t>
      </w:r>
      <w:fldSimple w:instr=" STYLEREF 1 \s ">
        <w:r w:rsidR="005D3AE0">
          <w:rPr>
            <w:noProof/>
          </w:rPr>
          <w:t>4</w:t>
        </w:r>
      </w:fldSimple>
      <w:r w:rsidR="00F02E7D">
        <w:noBreakHyphen/>
      </w:r>
      <w:fldSimple w:instr=" SEQ Figure \* ARABIC \s 1 ">
        <w:r w:rsidR="005D3AE0">
          <w:rPr>
            <w:noProof/>
          </w:rPr>
          <w:t>1</w:t>
        </w:r>
      </w:fldSimple>
      <w:bookmarkEnd w:id="217"/>
      <w:r>
        <w:t xml:space="preserve">.  Fluidic oscillator design dimensions </w:t>
      </w:r>
      <w:r>
        <w:fldChar w:fldCharType="begin" w:fldLock="1"/>
      </w:r>
      <w:r w:rsidR="00D37BCC">
        <w:instrText>ADDIN CSL_CITATION { "citationItems" : [ { "id" : "ITEM-1", "itemData" : { "DOI" : "10.1016/j.apenergy.2011.02.013", "ISSN" : "03062619", "author" : [ { "dropping-particle" : "", "family" : "Zimmerman", "given" : "William B.", "non-dropping-particle" : "", "parse-names" : false, "suffix" : "" }, { "dropping-particle" : "", "family" : "Zandi", "given" : "Mohammad", "non-dropping-particle" : "", "parse-names" : false, "suffix" : "" }, { "dropping-particle" : "", "family" : "Hemaka Bandulasena", "given" : "H.C.", "non-dropping-particle" : "", "parse-names" : false, "suffix" : "" }, { "dropping-particle" : "", "family" : "Tesa\u0159", "given" : "V\u00e1clav", "non-dropping-particle" : "", "parse-names" : false, "suffix" : "" }, { "dropping-particle" : "", "family" : "James Gilmour", "given" : "D.", "non-dropping-particle" : "", "parse-names" : false, "suffix" : "" }, { "dropping-particle" : "", "family" : "Ying", "given" : "Kezhen", "non-dropping-particle" : "", "parse-names" : false, "suffix" : "" } ], "container-title" : "Applied Energy", "id" : "ITEM-1", "issue" : "10", "issued" : { "date-parts" : [ [ "2011", "10" ] ] }, "page" : "3357-3369", "title" : "Design of an airlift loop bioreactor and pilot scales studies with fluidic oscillator induced microbubbles for growth of a microalgae Dunaliella salina", "type" : "article-journal", "volume" : "88" }, "uris" : [ "http://www.mendeley.com/documents/?uuid=77341701-c8fd-4327-980b-097df66cbb83" ] } ], "mendeley" : { "formattedCitation" : "(Zimmerman et al. 2011)", "plainTextFormattedCitation" : "(Zimmerman et al. 2011)", "previouslyFormattedCitation" : "(Zimmerman et al. 2011)" }, "properties" : { "noteIndex" : 0 }, "schema" : "https://github.com/citation-style-language/schema/raw/master/csl-citation.json" }</w:instrText>
      </w:r>
      <w:r>
        <w:fldChar w:fldCharType="separate"/>
      </w:r>
      <w:r w:rsidR="00352AE9" w:rsidRPr="00352AE9">
        <w:rPr>
          <w:noProof/>
        </w:rPr>
        <w:t>(Zimmerman et al. 2011)</w:t>
      </w:r>
      <w:r>
        <w:fldChar w:fldCharType="end"/>
      </w:r>
      <w:r>
        <w:t>.</w:t>
      </w:r>
      <w:bookmarkEnd w:id="218"/>
    </w:p>
    <w:p w14:paraId="1880B3DC" w14:textId="77777777" w:rsidR="00C2391E" w:rsidRDefault="00C2391E" w:rsidP="00EA5CD1">
      <w:pPr>
        <w:spacing w:line="276" w:lineRule="auto"/>
      </w:pPr>
    </w:p>
    <w:p w14:paraId="1C80B3F9" w14:textId="77777777" w:rsidR="00C2391E" w:rsidRPr="006B7F8B" w:rsidRDefault="00C2391E" w:rsidP="00EA5CD1">
      <w:pPr>
        <w:pStyle w:val="Heading2"/>
        <w:numPr>
          <w:ilvl w:val="1"/>
          <w:numId w:val="2"/>
        </w:numPr>
        <w:spacing w:before="120" w:line="276" w:lineRule="auto"/>
        <w:jc w:val="both"/>
        <w:rPr>
          <w:b/>
        </w:rPr>
      </w:pPr>
      <w:bookmarkStart w:id="219" w:name="_Toc474696388"/>
      <w:r w:rsidRPr="006B7F8B">
        <w:rPr>
          <w:b/>
        </w:rPr>
        <w:t>4.3</w:t>
      </w:r>
      <w:r w:rsidRPr="006B7F8B">
        <w:rPr>
          <w:b/>
        </w:rPr>
        <w:tab/>
        <w:t xml:space="preserve">Design </w:t>
      </w:r>
      <w:r>
        <w:rPr>
          <w:b/>
        </w:rPr>
        <w:t>considerations</w:t>
      </w:r>
      <w:bookmarkEnd w:id="219"/>
    </w:p>
    <w:p w14:paraId="10852204" w14:textId="77777777" w:rsidR="00C2391E" w:rsidRDefault="00C2391E" w:rsidP="00EA5CD1">
      <w:pPr>
        <w:spacing w:line="276" w:lineRule="auto"/>
      </w:pPr>
      <w:r>
        <w:t xml:space="preserve">Fluidised beds are commonly designed to process a specific feedstock, or to carry out a given reaction.  For this reason, the materials, scale and output rate in industry vary widely.  However, lab scale fluidised beds are frequently used to trial a variety of techniques or materials, and manoeuvrability between materials, designs and conditions becomes more important.  For this reason, the majority of lab scale fluidised beds are generalist appliances, with standard simple construction and ease of analysis, such as measurement or viewing ports.  </w:t>
      </w:r>
    </w:p>
    <w:p w14:paraId="5E769CAA" w14:textId="776C52E1" w:rsidR="00C2391E" w:rsidRDefault="00C2391E" w:rsidP="00EA5CD1">
      <w:pPr>
        <w:spacing w:line="276" w:lineRule="auto"/>
      </w:pPr>
      <w:r>
        <w:t>For example, pulsed flow fluidisation studies commonly use small &lt;1 m high cylindrical columns constructed of either Perspex or stainless steel, depending on the operating temperatures (</w:t>
      </w:r>
      <w:r w:rsidR="00B24403">
        <w:fldChar w:fldCharType="begin"/>
      </w:r>
      <w:r w:rsidR="00B24403">
        <w:instrText xml:space="preserve"> REF _Ref462056733 \h </w:instrText>
      </w:r>
      <w:r w:rsidR="00EA5CD1">
        <w:instrText xml:space="preserve"> \* MERGEFORMAT </w:instrText>
      </w:r>
      <w:r w:rsidR="00B24403">
        <w:fldChar w:fldCharType="separate"/>
      </w:r>
      <w:r w:rsidR="005D3AE0">
        <w:t xml:space="preserve">Table </w:t>
      </w:r>
      <w:r w:rsidR="005D3AE0">
        <w:rPr>
          <w:noProof/>
        </w:rPr>
        <w:t>4</w:t>
      </w:r>
      <w:r w:rsidR="005D3AE0">
        <w:rPr>
          <w:noProof/>
        </w:rPr>
        <w:noBreakHyphen/>
        <w:t>1</w:t>
      </w:r>
      <w:r w:rsidR="00B24403">
        <w:fldChar w:fldCharType="end"/>
      </w:r>
      <w:r>
        <w:t xml:space="preserve">).  If the study particles are in Geldart Group A or B, a fine mesh is often used as the distributor plate, as this provides a low pressure drop but stops the small particles from falling through the plate.  In contrast, studies that use fluidised Group D particles have employed perforated metal plates, with holes arranged in triangular or square configurations.  Distributor plates composed of sintered ceramic or metal are less common, although they are used in general purpose fluidisation, as these can be assumed to not allow the propagation of a pulsation through to the bed of particles.  Compressed air is commonly used, except in cases where field or industrial trials use fans and blowers.  </w:t>
      </w:r>
    </w:p>
    <w:p w14:paraId="708C1090" w14:textId="77777777" w:rsidR="00486114" w:rsidRDefault="00486114" w:rsidP="00EA5CD1">
      <w:pPr>
        <w:spacing w:line="276" w:lineRule="auto"/>
      </w:pPr>
    </w:p>
    <w:p w14:paraId="48644A37" w14:textId="77777777" w:rsidR="00486114" w:rsidRDefault="00486114" w:rsidP="00EA5CD1">
      <w:pPr>
        <w:spacing w:line="276" w:lineRule="auto"/>
      </w:pPr>
    </w:p>
    <w:p w14:paraId="00970A9E" w14:textId="707D044E" w:rsidR="00C2391E" w:rsidRDefault="00C2391E" w:rsidP="00EA5CD1">
      <w:pPr>
        <w:pStyle w:val="Caption"/>
        <w:spacing w:line="276" w:lineRule="auto"/>
      </w:pPr>
      <w:bookmarkStart w:id="220" w:name="_Ref449453398"/>
      <w:bookmarkStart w:id="221" w:name="_Ref462056733"/>
      <w:bookmarkStart w:id="222" w:name="_Toc474686748"/>
      <w:r>
        <w:lastRenderedPageBreak/>
        <w:t xml:space="preserve">Table </w:t>
      </w:r>
      <w:fldSimple w:instr=" STYLEREF 1 \s ">
        <w:r w:rsidR="005D3AE0">
          <w:rPr>
            <w:noProof/>
          </w:rPr>
          <w:t>4</w:t>
        </w:r>
      </w:fldSimple>
      <w:r>
        <w:noBreakHyphen/>
      </w:r>
      <w:fldSimple w:instr=" SEQ Table \* ARABIC \s 1 ">
        <w:r w:rsidR="005D3AE0">
          <w:rPr>
            <w:noProof/>
          </w:rPr>
          <w:t>1</w:t>
        </w:r>
      </w:fldSimple>
      <w:bookmarkEnd w:id="220"/>
      <w:bookmarkEnd w:id="221"/>
      <w:r>
        <w:t>.  Fluidised bed construction and design in low frequency pulsed flow studies.</w:t>
      </w:r>
      <w:bookmarkEnd w:id="222"/>
    </w:p>
    <w:tbl>
      <w:tblPr>
        <w:tblStyle w:val="LightShading"/>
        <w:tblW w:w="0" w:type="auto"/>
        <w:tblLook w:val="04A0" w:firstRow="1" w:lastRow="0" w:firstColumn="1" w:lastColumn="0" w:noHBand="0" w:noVBand="1"/>
      </w:tblPr>
      <w:tblGrid>
        <w:gridCol w:w="1698"/>
        <w:gridCol w:w="1036"/>
        <w:gridCol w:w="1208"/>
        <w:gridCol w:w="1575"/>
        <w:gridCol w:w="1676"/>
        <w:gridCol w:w="2049"/>
      </w:tblGrid>
      <w:tr w:rsidR="00C2391E" w14:paraId="49B0F3CE" w14:textId="77777777" w:rsidTr="00C239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tcBorders>
            <w:shd w:val="clear" w:color="auto" w:fill="FFFFFF" w:themeFill="background1"/>
          </w:tcPr>
          <w:p w14:paraId="3D7EF949" w14:textId="77777777" w:rsidR="00C2391E" w:rsidRPr="009061DF" w:rsidRDefault="00C2391E" w:rsidP="00486114">
            <w:pPr>
              <w:spacing w:line="240" w:lineRule="auto"/>
              <w:jc w:val="left"/>
            </w:pPr>
            <w:r w:rsidRPr="009061DF">
              <w:t>Study</w:t>
            </w:r>
          </w:p>
        </w:tc>
        <w:tc>
          <w:tcPr>
            <w:tcW w:w="0" w:type="auto"/>
            <w:tcBorders>
              <w:top w:val="single" w:sz="18" w:space="0" w:color="auto"/>
            </w:tcBorders>
            <w:shd w:val="clear" w:color="auto" w:fill="FFFFFF" w:themeFill="background1"/>
          </w:tcPr>
          <w:p w14:paraId="4B2E2D9A" w14:textId="77777777" w:rsidR="00C2391E" w:rsidRPr="009061DF" w:rsidRDefault="00C2391E" w:rsidP="00486114">
            <w:pPr>
              <w:spacing w:line="240" w:lineRule="auto"/>
              <w:jc w:val="left"/>
              <w:cnfStyle w:val="100000000000" w:firstRow="1" w:lastRow="0" w:firstColumn="0" w:lastColumn="0" w:oddVBand="0" w:evenVBand="0" w:oddHBand="0" w:evenHBand="0" w:firstRowFirstColumn="0" w:firstRowLastColumn="0" w:lastRowFirstColumn="0" w:lastRowLastColumn="0"/>
            </w:pPr>
            <w:r w:rsidRPr="009061DF">
              <w:t>Column material</w:t>
            </w:r>
          </w:p>
        </w:tc>
        <w:tc>
          <w:tcPr>
            <w:tcW w:w="0" w:type="auto"/>
            <w:tcBorders>
              <w:top w:val="single" w:sz="18" w:space="0" w:color="auto"/>
            </w:tcBorders>
            <w:shd w:val="clear" w:color="auto" w:fill="FFFFFF" w:themeFill="background1"/>
          </w:tcPr>
          <w:p w14:paraId="45984835" w14:textId="77777777" w:rsidR="00C2391E" w:rsidRPr="009061DF" w:rsidRDefault="00C2391E" w:rsidP="00486114">
            <w:pPr>
              <w:spacing w:line="240" w:lineRule="auto"/>
              <w:jc w:val="left"/>
              <w:cnfStyle w:val="100000000000" w:firstRow="1" w:lastRow="0" w:firstColumn="0" w:lastColumn="0" w:oddVBand="0" w:evenVBand="0" w:oddHBand="0" w:evenHBand="0" w:firstRowFirstColumn="0" w:firstRowLastColumn="0" w:lastRowFirstColumn="0" w:lastRowLastColumn="0"/>
            </w:pPr>
            <w:r w:rsidRPr="009061DF">
              <w:t>Column size</w:t>
            </w:r>
          </w:p>
        </w:tc>
        <w:tc>
          <w:tcPr>
            <w:tcW w:w="0" w:type="auto"/>
            <w:tcBorders>
              <w:top w:val="single" w:sz="18" w:space="0" w:color="auto"/>
            </w:tcBorders>
            <w:shd w:val="clear" w:color="auto" w:fill="FFFFFF" w:themeFill="background1"/>
          </w:tcPr>
          <w:p w14:paraId="7E16FC3B" w14:textId="77777777" w:rsidR="00C2391E" w:rsidRPr="009061DF" w:rsidRDefault="00C2391E" w:rsidP="00486114">
            <w:pPr>
              <w:spacing w:line="240" w:lineRule="auto"/>
              <w:jc w:val="left"/>
              <w:cnfStyle w:val="100000000000" w:firstRow="1" w:lastRow="0" w:firstColumn="0" w:lastColumn="0" w:oddVBand="0" w:evenVBand="0" w:oddHBand="0" w:evenHBand="0" w:firstRowFirstColumn="0" w:firstRowLastColumn="0" w:lastRowFirstColumn="0" w:lastRowLastColumn="0"/>
            </w:pPr>
            <w:r w:rsidRPr="009061DF">
              <w:t>Distributor plate</w:t>
            </w:r>
          </w:p>
        </w:tc>
        <w:tc>
          <w:tcPr>
            <w:tcW w:w="0" w:type="auto"/>
            <w:tcBorders>
              <w:top w:val="single" w:sz="18" w:space="0" w:color="auto"/>
            </w:tcBorders>
          </w:tcPr>
          <w:p w14:paraId="52D7619D" w14:textId="77777777" w:rsidR="00C2391E" w:rsidRPr="009061DF" w:rsidRDefault="00C2391E" w:rsidP="00486114">
            <w:pPr>
              <w:spacing w:line="240" w:lineRule="auto"/>
              <w:jc w:val="left"/>
              <w:cnfStyle w:val="100000000000" w:firstRow="1" w:lastRow="0" w:firstColumn="0" w:lastColumn="0" w:oddVBand="0" w:evenVBand="0" w:oddHBand="0" w:evenHBand="0" w:firstRowFirstColumn="0" w:firstRowLastColumn="0" w:lastRowFirstColumn="0" w:lastRowLastColumn="0"/>
            </w:pPr>
            <w:r w:rsidRPr="009061DF">
              <w:t>Air supply</w:t>
            </w:r>
          </w:p>
        </w:tc>
        <w:tc>
          <w:tcPr>
            <w:tcW w:w="0" w:type="auto"/>
            <w:tcBorders>
              <w:top w:val="single" w:sz="18" w:space="0" w:color="auto"/>
            </w:tcBorders>
          </w:tcPr>
          <w:p w14:paraId="2BC89961" w14:textId="77777777" w:rsidR="00C2391E" w:rsidRPr="009061DF" w:rsidRDefault="00C2391E" w:rsidP="00486114">
            <w:pPr>
              <w:spacing w:line="240" w:lineRule="auto"/>
              <w:jc w:val="left"/>
              <w:cnfStyle w:val="100000000000" w:firstRow="1" w:lastRow="0" w:firstColumn="0" w:lastColumn="0" w:oddVBand="0" w:evenVBand="0" w:oddHBand="0" w:evenHBand="0" w:firstRowFirstColumn="0" w:firstRowLastColumn="0" w:lastRowFirstColumn="0" w:lastRowLastColumn="0"/>
            </w:pPr>
            <w:r w:rsidRPr="009061DF">
              <w:t>Pulsation</w:t>
            </w:r>
          </w:p>
        </w:tc>
      </w:tr>
      <w:tr w:rsidR="00C2391E" w14:paraId="700B1F8B" w14:textId="77777777" w:rsidTr="00C239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24861050" w14:textId="4A106BF5" w:rsidR="00C2391E" w:rsidRPr="00DD21F3" w:rsidRDefault="00C2391E" w:rsidP="00486114">
            <w:pPr>
              <w:spacing w:line="240" w:lineRule="auto"/>
              <w:jc w:val="left"/>
            </w:pPr>
            <w:r w:rsidRPr="00DD21F3">
              <w:fldChar w:fldCharType="begin" w:fldLock="1"/>
            </w:r>
            <w:r w:rsidR="00D37BCC">
              <w:instrText>ADDIN CSL_CITATION { "citationItems" : [ { "id" : "ITEM-1", "itemData" : { "DOI" : "10.1021/ie800458h", "ISSN" : "0888-5885", "author" : [ { "dropping-particle" : "", "family" : "Akhavan", "given" : "Ali", "non-dropping-particle" : "", "parse-names" : false, "suffix" : "" }, { "dropping-particle" : "", "family" : "Ommen", "given" : "J. Ruud", "non-dropping-particle" : "van", "parse-names" : false, "suffix" : "" }, { "dropping-particle" : "", "family" : "Nijenhuis", "given" : "John", "non-dropping-particle" : "", "parse-names" : false, "suffix" : "" }, { "dropping-particle" : "", "family" : "Wang", "given" : "Xiao S.", "non-dropping-particle" : "", "parse-names" : false, "suffix" : "" }, { "dropping-particle" : "", "family" : "Coppens", "given" : "Marc-Olivier", "non-dropping-particle" : "", "parse-names" : false, "suffix" : "" }, { "dropping-particle" : "", "family" : "Rhodes", "given" : "Martin J.", "non-dropping-particle" : "", "parse-names" : false, "suffix" : "" } ], "container-title" : "Industrial &amp; Engineering Chemistry Research", "id" : "ITEM-1", "issue" : "1", "issued" : { "date-parts" : [ [ "2009", "1", "7" ] ] }, "page" : "302-309", "title" : "Improved drying in a pulsation-assisted fluidized bed", "type" : "article-journal", "volume" : "48" }, "uris" : [ "http://www.mendeley.com/documents/?uuid=8ea71386-756c-4bac-a666-47140efd4497" ] } ], "mendeley" : { "formattedCitation" : "(Akhavan et al. 2009)", "manualFormatting" : "Akhavan et al. (2009)", "plainTextFormattedCitation" : "(Akhavan et al. 2009)", "previouslyFormattedCitation" : "(Akhavan et al. 2009)" }, "properties" : { "noteIndex" : 0 }, "schema" : "https://github.com/citation-style-language/schema/raw/master/csl-citation.json" }</w:instrText>
            </w:r>
            <w:r w:rsidRPr="00DD21F3">
              <w:fldChar w:fldCharType="separate"/>
            </w:r>
            <w:r w:rsidRPr="00DD21F3">
              <w:rPr>
                <w:noProof/>
              </w:rPr>
              <w:t>Akhavan et al. (2009)</w:t>
            </w:r>
            <w:r w:rsidRPr="00DD21F3">
              <w:fldChar w:fldCharType="end"/>
            </w:r>
          </w:p>
          <w:p w14:paraId="462C84CF" w14:textId="77777777" w:rsidR="00C2391E" w:rsidRPr="009061DF" w:rsidRDefault="00C2391E" w:rsidP="00486114">
            <w:pPr>
              <w:spacing w:line="240" w:lineRule="auto"/>
              <w:jc w:val="left"/>
              <w:rPr>
                <w:b w:val="0"/>
              </w:rPr>
            </w:pPr>
            <w:r w:rsidRPr="009061DF">
              <w:rPr>
                <w:b w:val="0"/>
              </w:rPr>
              <w:t>“Improved drying in a pulsation-assisted fluidized bed”</w:t>
            </w:r>
          </w:p>
        </w:tc>
        <w:tc>
          <w:tcPr>
            <w:tcW w:w="0" w:type="auto"/>
            <w:shd w:val="clear" w:color="auto" w:fill="FFFFFF" w:themeFill="background1"/>
          </w:tcPr>
          <w:p w14:paraId="34EFD86F" w14:textId="77777777" w:rsidR="00C2391E" w:rsidRDefault="00C2391E" w:rsidP="00486114">
            <w:pPr>
              <w:spacing w:line="240" w:lineRule="auto"/>
              <w:jc w:val="left"/>
              <w:cnfStyle w:val="000000100000" w:firstRow="0" w:lastRow="0" w:firstColumn="0" w:lastColumn="0" w:oddVBand="0" w:evenVBand="0" w:oddHBand="1" w:evenHBand="0" w:firstRowFirstColumn="0" w:firstRowLastColumn="0" w:lastRowFirstColumn="0" w:lastRowLastColumn="0"/>
            </w:pPr>
            <w:r w:rsidRPr="0073757F">
              <w:t>Perspex</w:t>
            </w:r>
          </w:p>
        </w:tc>
        <w:tc>
          <w:tcPr>
            <w:tcW w:w="0" w:type="auto"/>
            <w:shd w:val="clear" w:color="auto" w:fill="FFFFFF" w:themeFill="background1"/>
          </w:tcPr>
          <w:p w14:paraId="1F3369DB" w14:textId="3ACC1346" w:rsidR="00C2391E" w:rsidRDefault="00C2391E" w:rsidP="00486114">
            <w:pPr>
              <w:spacing w:line="240" w:lineRule="auto"/>
              <w:jc w:val="left"/>
              <w:cnfStyle w:val="000000100000" w:firstRow="0" w:lastRow="0" w:firstColumn="0" w:lastColumn="0" w:oddVBand="0" w:evenVBand="0" w:oddHBand="1" w:evenHBand="0" w:firstRowFirstColumn="0" w:firstRowLastColumn="0" w:lastRowFirstColumn="0" w:lastRowLastColumn="0"/>
            </w:pPr>
            <w:r>
              <w:t>15 cm diameter,</w:t>
            </w:r>
            <w:r w:rsidR="0074281D">
              <w:t xml:space="preserve"> </w:t>
            </w:r>
            <w:r w:rsidRPr="0073757F">
              <w:t>45</w:t>
            </w:r>
            <w:r>
              <w:t xml:space="preserve"> </w:t>
            </w:r>
            <w:r w:rsidRPr="0073757F">
              <w:t>cm height</w:t>
            </w:r>
          </w:p>
        </w:tc>
        <w:tc>
          <w:tcPr>
            <w:tcW w:w="0" w:type="auto"/>
            <w:shd w:val="clear" w:color="auto" w:fill="auto"/>
          </w:tcPr>
          <w:p w14:paraId="1270B979" w14:textId="77777777" w:rsidR="00C2391E" w:rsidRDefault="00C2391E" w:rsidP="00486114">
            <w:pPr>
              <w:spacing w:line="240" w:lineRule="auto"/>
              <w:jc w:val="left"/>
              <w:cnfStyle w:val="000000100000" w:firstRow="0" w:lastRow="0" w:firstColumn="0" w:lastColumn="0" w:oddVBand="0" w:evenVBand="0" w:oddHBand="1" w:evenHBand="0" w:firstRowFirstColumn="0" w:firstRowLastColumn="0" w:lastRowFirstColumn="0" w:lastRowLastColumn="0"/>
            </w:pPr>
            <w:r w:rsidRPr="0073757F">
              <w:t>1.5</w:t>
            </w:r>
            <w:r>
              <w:t xml:space="preserve"> </w:t>
            </w:r>
            <w:r w:rsidRPr="0073757F">
              <w:t>mm thick aluminium with 2.7</w:t>
            </w:r>
            <w:r>
              <w:t xml:space="preserve"> </w:t>
            </w:r>
            <w:r w:rsidRPr="0073757F">
              <w:t>mm holes 7.5</w:t>
            </w:r>
            <w:r>
              <w:t xml:space="preserve"> </w:t>
            </w:r>
            <w:r w:rsidRPr="0073757F">
              <w:t>mm apart</w:t>
            </w:r>
            <w:r>
              <w:t xml:space="preserve">, </w:t>
            </w:r>
            <w:r w:rsidRPr="0073757F">
              <w:t>drilled with a squar</w:t>
            </w:r>
            <w:r>
              <w:t>e pitch</w:t>
            </w:r>
          </w:p>
        </w:tc>
        <w:tc>
          <w:tcPr>
            <w:tcW w:w="0" w:type="auto"/>
            <w:shd w:val="clear" w:color="auto" w:fill="auto"/>
          </w:tcPr>
          <w:p w14:paraId="0988124E" w14:textId="77777777" w:rsidR="00C2391E" w:rsidRDefault="00C2391E" w:rsidP="00486114">
            <w:pPr>
              <w:spacing w:line="240" w:lineRule="auto"/>
              <w:jc w:val="left"/>
              <w:cnfStyle w:val="000000100000" w:firstRow="0" w:lastRow="0" w:firstColumn="0" w:lastColumn="0" w:oddVBand="0" w:evenVBand="0" w:oddHBand="1" w:evenHBand="0" w:firstRowFirstColumn="0" w:firstRowLastColumn="0" w:lastRowFirstColumn="0" w:lastRowLastColumn="0"/>
            </w:pPr>
            <w:r w:rsidRPr="0073757F">
              <w:t>Compressed air, heated to 64</w:t>
            </w:r>
            <w:r>
              <w:t xml:space="preserve"> °C</w:t>
            </w:r>
            <w:r w:rsidRPr="0073757F">
              <w:t xml:space="preserve"> by a 9 kW heater</w:t>
            </w:r>
          </w:p>
        </w:tc>
        <w:tc>
          <w:tcPr>
            <w:tcW w:w="0" w:type="auto"/>
            <w:shd w:val="clear" w:color="auto" w:fill="auto"/>
          </w:tcPr>
          <w:p w14:paraId="4432E86B" w14:textId="77777777" w:rsidR="00C2391E" w:rsidRDefault="00C2391E" w:rsidP="00486114">
            <w:pPr>
              <w:spacing w:line="240" w:lineRule="auto"/>
              <w:jc w:val="left"/>
              <w:cnfStyle w:val="000000100000" w:firstRow="0" w:lastRow="0" w:firstColumn="0" w:lastColumn="0" w:oddVBand="0" w:evenVBand="0" w:oddHBand="1" w:evenHBand="0" w:firstRowFirstColumn="0" w:firstRowLastColumn="0" w:lastRowFirstColumn="0" w:lastRowLastColumn="0"/>
            </w:pPr>
            <w:r w:rsidRPr="0073757F">
              <w:t>Solenoid valve controlled by LabVIEW software</w:t>
            </w:r>
          </w:p>
        </w:tc>
      </w:tr>
      <w:tr w:rsidR="00C2391E" w14:paraId="380FDDF6" w14:textId="77777777" w:rsidTr="00C2391E">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5C60D0E" w14:textId="1814C43B" w:rsidR="00C2391E" w:rsidRPr="00DD21F3" w:rsidRDefault="00C2391E" w:rsidP="00486114">
            <w:pPr>
              <w:spacing w:line="240" w:lineRule="auto"/>
              <w:jc w:val="left"/>
            </w:pPr>
            <w:r w:rsidRPr="00DD21F3">
              <w:fldChar w:fldCharType="begin" w:fldLock="1"/>
            </w:r>
            <w:r w:rsidR="00D37BCC">
              <w:instrText>ADDIN CSL_CITATION { "citationItems" : [ { "id" : "ITEM-1", "itemData" : { "DOI" : "10.1080/07373930801929508", "ISSN" : "0737-3937", "author" : [ { "dropping-particle" : "", "family" : "Reyes", "given" : "A.", "non-dropping-particle" : "", "parse-names" : false, "suffix" : "" }, { "dropping-particle" : "", "family" : "Vega", "given" : "R.", "non-dropping-particle" : "", "parse-names" : false, "suffix" : "" }, { "dropping-particle" : "", "family" : "Garc\u00eda", "given" : "G.", "non-dropping-particle" : "", "parse-names" : false, "suffix" : "" } ], "container-title" : "Drying Technology", "id" : "ITEM-1", "issue" : "4", "issued" : { "date-parts" : [ [ "2008", "3", "26" ] ] }, "page" : "476-486", "title" : "Drying sawdust in a pulsed fluidized bed", "type" : "article-journal", "volume" : "26" }, "uris" : [ "http://www.mendeley.com/documents/?uuid=2c63c816-3aad-44e3-89fc-cc743fae446e" ] } ], "mendeley" : { "formattedCitation" : "(Reyes et al. 2008)", "manualFormatting" : "Reyes et al. (2008)", "plainTextFormattedCitation" : "(Reyes et al. 2008)", "previouslyFormattedCitation" : "(Reyes et al. 2008)" }, "properties" : { "noteIndex" : 0 }, "schema" : "https://github.com/citation-style-language/schema/raw/master/csl-citation.json" }</w:instrText>
            </w:r>
            <w:r w:rsidRPr="00DD21F3">
              <w:fldChar w:fldCharType="separate"/>
            </w:r>
            <w:r w:rsidRPr="00DD21F3">
              <w:rPr>
                <w:noProof/>
              </w:rPr>
              <w:t>Reyes et al. (2008)</w:t>
            </w:r>
            <w:r w:rsidRPr="00DD21F3">
              <w:fldChar w:fldCharType="end"/>
            </w:r>
          </w:p>
          <w:p w14:paraId="49EFD223" w14:textId="77777777" w:rsidR="00C2391E" w:rsidRPr="009061DF" w:rsidRDefault="00C2391E" w:rsidP="00486114">
            <w:pPr>
              <w:spacing w:line="240" w:lineRule="auto"/>
              <w:jc w:val="left"/>
              <w:rPr>
                <w:b w:val="0"/>
              </w:rPr>
            </w:pPr>
            <w:r w:rsidRPr="009061DF">
              <w:rPr>
                <w:b w:val="0"/>
              </w:rPr>
              <w:t>“Drying sawdust in a pulsed fluidized bed”</w:t>
            </w:r>
          </w:p>
        </w:tc>
        <w:tc>
          <w:tcPr>
            <w:tcW w:w="0" w:type="auto"/>
            <w:shd w:val="clear" w:color="auto" w:fill="FFFFFF" w:themeFill="background1"/>
          </w:tcPr>
          <w:p w14:paraId="105D72E4" w14:textId="77777777" w:rsidR="00C2391E" w:rsidRDefault="00C2391E" w:rsidP="00486114">
            <w:pPr>
              <w:spacing w:line="240" w:lineRule="auto"/>
              <w:jc w:val="left"/>
              <w:cnfStyle w:val="000000000000" w:firstRow="0" w:lastRow="0" w:firstColumn="0" w:lastColumn="0" w:oddVBand="0" w:evenVBand="0" w:oddHBand="0" w:evenHBand="0" w:firstRowFirstColumn="0" w:firstRowLastColumn="0" w:lastRowFirstColumn="0" w:lastRowLastColumn="0"/>
            </w:pPr>
            <w:r w:rsidRPr="0073757F">
              <w:t>Stainless steel</w:t>
            </w:r>
          </w:p>
        </w:tc>
        <w:tc>
          <w:tcPr>
            <w:tcW w:w="0" w:type="auto"/>
            <w:shd w:val="clear" w:color="auto" w:fill="FFFFFF" w:themeFill="background1"/>
          </w:tcPr>
          <w:p w14:paraId="6C0D5710" w14:textId="77777777" w:rsidR="00C2391E" w:rsidRDefault="00C2391E" w:rsidP="00486114">
            <w:pPr>
              <w:spacing w:line="240" w:lineRule="auto"/>
              <w:jc w:val="left"/>
              <w:cnfStyle w:val="000000000000" w:firstRow="0" w:lastRow="0" w:firstColumn="0" w:lastColumn="0" w:oddVBand="0" w:evenVBand="0" w:oddHBand="0" w:evenHBand="0" w:firstRowFirstColumn="0" w:firstRowLastColumn="0" w:lastRowFirstColumn="0" w:lastRowLastColumn="0"/>
            </w:pPr>
            <w:r w:rsidRPr="0073757F">
              <w:t>0.25 m diameter, 1 m height</w:t>
            </w:r>
          </w:p>
        </w:tc>
        <w:tc>
          <w:tcPr>
            <w:tcW w:w="0" w:type="auto"/>
            <w:shd w:val="clear" w:color="auto" w:fill="auto"/>
          </w:tcPr>
          <w:p w14:paraId="56D1F088" w14:textId="77777777" w:rsidR="00C2391E" w:rsidRDefault="00C2391E" w:rsidP="00486114">
            <w:pPr>
              <w:spacing w:line="240" w:lineRule="auto"/>
              <w:jc w:val="left"/>
              <w:cnfStyle w:val="000000000000" w:firstRow="0" w:lastRow="0" w:firstColumn="0" w:lastColumn="0" w:oddVBand="0" w:evenVBand="0" w:oddHBand="0" w:evenHBand="0" w:firstRowFirstColumn="0" w:firstRowLastColumn="0" w:lastRowFirstColumn="0" w:lastRowLastColumn="0"/>
            </w:pPr>
            <w:r w:rsidRPr="0073757F">
              <w:t>Fine metallic mesh</w:t>
            </w:r>
          </w:p>
        </w:tc>
        <w:tc>
          <w:tcPr>
            <w:tcW w:w="0" w:type="auto"/>
            <w:shd w:val="clear" w:color="auto" w:fill="auto"/>
          </w:tcPr>
          <w:p w14:paraId="4F0564A7" w14:textId="77777777" w:rsidR="00C2391E" w:rsidRDefault="00C2391E" w:rsidP="00486114">
            <w:pPr>
              <w:spacing w:line="240" w:lineRule="auto"/>
              <w:jc w:val="left"/>
              <w:cnfStyle w:val="000000000000" w:firstRow="0" w:lastRow="0" w:firstColumn="0" w:lastColumn="0" w:oddVBand="0" w:evenVBand="0" w:oddHBand="0" w:evenHBand="0" w:firstRowFirstColumn="0" w:firstRowLastColumn="0" w:lastRowFirstColumn="0" w:lastRowLastColumn="0"/>
            </w:pPr>
            <w:r w:rsidRPr="0073757F">
              <w:t>Temperatures of 80, 85 and 90</w:t>
            </w:r>
            <w:r>
              <w:t xml:space="preserve"> </w:t>
            </w:r>
            <w:r w:rsidRPr="0073757F">
              <w:t>°</w:t>
            </w:r>
            <w:r>
              <w:t>C,</w:t>
            </w:r>
            <w:r w:rsidRPr="0073757F">
              <w:t xml:space="preserve"> 1.3, 1.6 and 1.9 m/s</w:t>
            </w:r>
          </w:p>
        </w:tc>
        <w:tc>
          <w:tcPr>
            <w:tcW w:w="0" w:type="auto"/>
            <w:shd w:val="clear" w:color="auto" w:fill="auto"/>
          </w:tcPr>
          <w:p w14:paraId="1CF32CF1" w14:textId="77777777" w:rsidR="00C2391E" w:rsidRDefault="00C2391E" w:rsidP="00486114">
            <w:pPr>
              <w:spacing w:line="240" w:lineRule="auto"/>
              <w:jc w:val="left"/>
              <w:cnfStyle w:val="000000000000" w:firstRow="0" w:lastRow="0" w:firstColumn="0" w:lastColumn="0" w:oddVBand="0" w:evenVBand="0" w:oddHBand="0" w:evenHBand="0" w:firstRowFirstColumn="0" w:firstRowLastColumn="0" w:lastRowFirstColumn="0" w:lastRowLastColumn="0"/>
            </w:pPr>
            <w:r w:rsidRPr="0073757F">
              <w:t>Slotted rotary plate with 6</w:t>
            </w:r>
            <w:r>
              <w:t xml:space="preserve"> </w:t>
            </w:r>
            <w:r w:rsidRPr="0073757F">
              <w:t>% free area driven by a ¼-HP electric motor (rpm 50, 110 and 170)</w:t>
            </w:r>
          </w:p>
        </w:tc>
      </w:tr>
      <w:tr w:rsidR="00C2391E" w14:paraId="4ACEFFE8" w14:textId="77777777" w:rsidTr="00C239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3C2F9FC" w14:textId="044B2200" w:rsidR="00C2391E" w:rsidRPr="00A64DA4" w:rsidRDefault="00C2391E" w:rsidP="00486114">
            <w:pPr>
              <w:spacing w:line="240" w:lineRule="auto"/>
              <w:jc w:val="left"/>
            </w:pPr>
            <w:r w:rsidRPr="00A64DA4">
              <w:fldChar w:fldCharType="begin" w:fldLock="1"/>
            </w:r>
            <w:r w:rsidR="00D37BCC">
              <w:instrText>ADDIN CSL_CITATION { "citationItems" : [ { "id" : "ITEM-1", "itemData" : { "author" : [ { "dropping-particle" : "", "family" : "Ambrosio-Ugri", "given" : "M.C.B.", "non-dropping-particle" : "", "parse-names" : false, "suffix" : "" }, { "dropping-particle" : "", "family" : "Taranto", "given" : "O.P.", "non-dropping-particle" : "", "parse-names" : false, "suffix" : "" } ], "container-title" : "Brazilian Journal of Chemical Engineering", "id" : "ITEM-1", "issue" : "01", "issued" : { "date-parts" : [ [ "2007" ] ] }, "page" : "95-100", "title" : "Drying in the rotating-pulsed fluidised bed", "type" : "article-journal", "volume" : "24" }, "uris" : [ "http://www.mendeley.com/documents/?uuid=81408da1-933c-4930-a521-266f8750d15d" ] } ], "mendeley" : { "formattedCitation" : "(Ambrosio-Ugri &amp; Taranto 2007)", "manualFormatting" : "Ambrosio-Ugri &amp; Taranto (2007)", "plainTextFormattedCitation" : "(Ambrosio-Ugri &amp; Taranto 2007)", "previouslyFormattedCitation" : "(Ambrosio-Ugri &amp; Taranto 2007)" }, "properties" : { "noteIndex" : 0 }, "schema" : "https://github.com/citation-style-language/schema/raw/master/csl-citation.json" }</w:instrText>
            </w:r>
            <w:r w:rsidRPr="00A64DA4">
              <w:fldChar w:fldCharType="separate"/>
            </w:r>
            <w:r w:rsidRPr="00A64DA4">
              <w:rPr>
                <w:noProof/>
              </w:rPr>
              <w:t>Ambrosio-Ugri &amp; Taranto (2007)</w:t>
            </w:r>
            <w:r w:rsidRPr="00A64DA4">
              <w:fldChar w:fldCharType="end"/>
            </w:r>
          </w:p>
          <w:p w14:paraId="79FD2DA8" w14:textId="77777777" w:rsidR="00C2391E" w:rsidRPr="009061DF" w:rsidRDefault="00C2391E" w:rsidP="00486114">
            <w:pPr>
              <w:spacing w:line="240" w:lineRule="auto"/>
              <w:jc w:val="left"/>
              <w:rPr>
                <w:b w:val="0"/>
              </w:rPr>
            </w:pPr>
            <w:r w:rsidRPr="009061DF">
              <w:rPr>
                <w:b w:val="0"/>
              </w:rPr>
              <w:t>“Drying in the rotating-pulsed fluidised bed”</w:t>
            </w:r>
          </w:p>
        </w:tc>
        <w:tc>
          <w:tcPr>
            <w:tcW w:w="0" w:type="auto"/>
            <w:shd w:val="clear" w:color="auto" w:fill="FFFFFF" w:themeFill="background1"/>
          </w:tcPr>
          <w:p w14:paraId="00CD8291" w14:textId="77777777" w:rsidR="00C2391E" w:rsidRDefault="00C2391E" w:rsidP="00486114">
            <w:pPr>
              <w:spacing w:line="240" w:lineRule="auto"/>
              <w:jc w:val="left"/>
              <w:cnfStyle w:val="000000100000" w:firstRow="0" w:lastRow="0" w:firstColumn="0" w:lastColumn="0" w:oddVBand="0" w:evenVBand="0" w:oddHBand="1" w:evenHBand="0" w:firstRowFirstColumn="0" w:firstRowLastColumn="0" w:lastRowFirstColumn="0" w:lastRowLastColumn="0"/>
            </w:pPr>
            <w:r w:rsidRPr="0073757F">
              <w:t>Stainless steel</w:t>
            </w:r>
          </w:p>
        </w:tc>
        <w:tc>
          <w:tcPr>
            <w:tcW w:w="0" w:type="auto"/>
            <w:shd w:val="clear" w:color="auto" w:fill="FFFFFF" w:themeFill="background1"/>
          </w:tcPr>
          <w:p w14:paraId="6716A3F4" w14:textId="77777777" w:rsidR="00C2391E" w:rsidRPr="0073757F" w:rsidRDefault="00C2391E" w:rsidP="00486114">
            <w:pPr>
              <w:spacing w:line="240" w:lineRule="auto"/>
              <w:jc w:val="left"/>
              <w:cnfStyle w:val="000000100000" w:firstRow="0" w:lastRow="0" w:firstColumn="0" w:lastColumn="0" w:oddVBand="0" w:evenVBand="0" w:oddHBand="1" w:evenHBand="0" w:firstRowFirstColumn="0" w:firstRowLastColumn="0" w:lastRowFirstColumn="0" w:lastRowLastColumn="0"/>
            </w:pPr>
            <w:r w:rsidRPr="0073757F">
              <w:t>14.3</w:t>
            </w:r>
            <w:r>
              <w:t xml:space="preserve"> </w:t>
            </w:r>
            <w:r w:rsidRPr="0073757F">
              <w:t>cm diameter</w:t>
            </w:r>
            <w:r>
              <w:t>,</w:t>
            </w:r>
          </w:p>
          <w:p w14:paraId="6A9CB915" w14:textId="77777777" w:rsidR="00C2391E" w:rsidRDefault="00C2391E" w:rsidP="00486114">
            <w:pPr>
              <w:spacing w:line="240" w:lineRule="auto"/>
              <w:jc w:val="left"/>
              <w:cnfStyle w:val="000000100000" w:firstRow="0" w:lastRow="0" w:firstColumn="0" w:lastColumn="0" w:oddVBand="0" w:evenVBand="0" w:oddHBand="1" w:evenHBand="0" w:firstRowFirstColumn="0" w:firstRowLastColumn="0" w:lastRowFirstColumn="0" w:lastRowLastColumn="0"/>
            </w:pPr>
            <w:r w:rsidRPr="0073757F">
              <w:t>70</w:t>
            </w:r>
            <w:r>
              <w:t xml:space="preserve"> cm </w:t>
            </w:r>
            <w:r w:rsidRPr="0073757F">
              <w:t>height</w:t>
            </w:r>
          </w:p>
        </w:tc>
        <w:tc>
          <w:tcPr>
            <w:tcW w:w="0" w:type="auto"/>
            <w:shd w:val="clear" w:color="auto" w:fill="auto"/>
          </w:tcPr>
          <w:p w14:paraId="19754016" w14:textId="77777777" w:rsidR="00C2391E" w:rsidRDefault="00C2391E" w:rsidP="00486114">
            <w:pPr>
              <w:spacing w:line="240" w:lineRule="auto"/>
              <w:jc w:val="left"/>
              <w:cnfStyle w:val="000000100000" w:firstRow="0" w:lastRow="0" w:firstColumn="0" w:lastColumn="0" w:oddVBand="0" w:evenVBand="0" w:oddHBand="1" w:evenHBand="0" w:firstRowFirstColumn="0" w:firstRowLastColumn="0" w:lastRowFirstColumn="0" w:lastRowLastColumn="0"/>
            </w:pPr>
            <w:r w:rsidRPr="0073757F">
              <w:t>Stainless steel perforated plate</w:t>
            </w:r>
          </w:p>
        </w:tc>
        <w:tc>
          <w:tcPr>
            <w:tcW w:w="0" w:type="auto"/>
            <w:shd w:val="clear" w:color="auto" w:fill="auto"/>
          </w:tcPr>
          <w:p w14:paraId="42283D38" w14:textId="77777777" w:rsidR="00C2391E" w:rsidRPr="0073757F" w:rsidRDefault="00C2391E" w:rsidP="00486114">
            <w:pPr>
              <w:spacing w:line="240" w:lineRule="auto"/>
              <w:jc w:val="left"/>
              <w:cnfStyle w:val="000000100000" w:firstRow="0" w:lastRow="0" w:firstColumn="0" w:lastColumn="0" w:oddVBand="0" w:evenVBand="0" w:oddHBand="1" w:evenHBand="0" w:firstRowFirstColumn="0" w:firstRowLastColumn="0" w:lastRowFirstColumn="0" w:lastRowLastColumn="0"/>
            </w:pPr>
            <w:r>
              <w:t>85 °C</w:t>
            </w:r>
            <w:r w:rsidRPr="0073757F">
              <w:t xml:space="preserve"> </w:t>
            </w:r>
          </w:p>
          <w:p w14:paraId="1CC17426" w14:textId="77777777" w:rsidR="00C2391E" w:rsidRPr="0073757F" w:rsidRDefault="00C2391E" w:rsidP="00486114">
            <w:pPr>
              <w:spacing w:line="240" w:lineRule="auto"/>
              <w:jc w:val="left"/>
              <w:cnfStyle w:val="000000100000" w:firstRow="0" w:lastRow="0" w:firstColumn="0" w:lastColumn="0" w:oddVBand="0" w:evenVBand="0" w:oddHBand="1" w:evenHBand="0" w:firstRowFirstColumn="0" w:firstRowLastColumn="0" w:lastRowFirstColumn="0" w:lastRowLastColumn="0"/>
            </w:pPr>
            <w:r w:rsidRPr="0073757F">
              <w:t>1.4</w:t>
            </w:r>
            <w:r>
              <w:t xml:space="preserve"> </w:t>
            </w:r>
            <w:r w:rsidRPr="0073757F">
              <w:t>m/s</w:t>
            </w:r>
          </w:p>
          <w:p w14:paraId="4491915F" w14:textId="77777777" w:rsidR="00C2391E" w:rsidRDefault="00C2391E" w:rsidP="00486114">
            <w:pPr>
              <w:spacing w:line="240" w:lineRule="auto"/>
              <w:jc w:val="left"/>
              <w:cnfStyle w:val="000000100000" w:firstRow="0" w:lastRow="0" w:firstColumn="0" w:lastColumn="0" w:oddVBand="0" w:evenVBand="0" w:oddHBand="1" w:evenHBand="0" w:firstRowFirstColumn="0" w:firstRowLastColumn="0" w:lastRowFirstColumn="0" w:lastRowLastColumn="0"/>
            </w:pPr>
            <w:r w:rsidRPr="0073757F">
              <w:t>Electrical heater</w:t>
            </w:r>
          </w:p>
        </w:tc>
        <w:tc>
          <w:tcPr>
            <w:tcW w:w="0" w:type="auto"/>
            <w:shd w:val="clear" w:color="auto" w:fill="auto"/>
          </w:tcPr>
          <w:p w14:paraId="1F82D2DD" w14:textId="77777777" w:rsidR="00C2391E" w:rsidRPr="0073757F" w:rsidRDefault="00C2391E" w:rsidP="00486114">
            <w:pPr>
              <w:spacing w:line="240" w:lineRule="auto"/>
              <w:jc w:val="left"/>
              <w:cnfStyle w:val="000000100000" w:firstRow="0" w:lastRow="0" w:firstColumn="0" w:lastColumn="0" w:oddVBand="0" w:evenVBand="0" w:oddHBand="1" w:evenHBand="0" w:firstRowFirstColumn="0" w:firstRowLastColumn="0" w:lastRowFirstColumn="0" w:lastRowLastColumn="0"/>
            </w:pPr>
            <w:r>
              <w:t>Disk with 60 °</w:t>
            </w:r>
            <w:r w:rsidRPr="0073757F">
              <w:t xml:space="preserve"> opening</w:t>
            </w:r>
          </w:p>
          <w:p w14:paraId="78E02A98" w14:textId="77777777" w:rsidR="00C2391E" w:rsidRDefault="00C2391E" w:rsidP="00486114">
            <w:pPr>
              <w:spacing w:line="240" w:lineRule="auto"/>
              <w:jc w:val="left"/>
              <w:cnfStyle w:val="000000100000" w:firstRow="0" w:lastRow="0" w:firstColumn="0" w:lastColumn="0" w:oddVBand="0" w:evenVBand="0" w:oddHBand="1" w:evenHBand="0" w:firstRowFirstColumn="0" w:firstRowLastColumn="0" w:lastRowFirstColumn="0" w:lastRowLastColumn="0"/>
            </w:pPr>
            <w:r w:rsidRPr="0073757F">
              <w:t>5 and 15</w:t>
            </w:r>
            <w:r>
              <w:t xml:space="preserve"> </w:t>
            </w:r>
            <w:r w:rsidRPr="0073757F">
              <w:t>Hz</w:t>
            </w:r>
          </w:p>
        </w:tc>
      </w:tr>
      <w:tr w:rsidR="00C2391E" w14:paraId="437CBC0F" w14:textId="77777777" w:rsidTr="00C2391E">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23C3656" w14:textId="7085F2AB" w:rsidR="00C2391E" w:rsidRPr="00A64DA4" w:rsidRDefault="00C2391E" w:rsidP="00486114">
            <w:pPr>
              <w:spacing w:line="240" w:lineRule="auto"/>
              <w:jc w:val="left"/>
            </w:pPr>
            <w:r w:rsidRPr="00A64DA4">
              <w:fldChar w:fldCharType="begin" w:fldLock="1"/>
            </w:r>
            <w:r w:rsidR="00D37BCC">
              <w:instrText>ADDIN CSL_CITATION { "citationItems" : [ { "id" : "ITEM-1", "itemData" : { "author" : [ { "dropping-particle" : "", "family" : "Li", "given" : "Zhanyong", "non-dropping-particle" : "", "parse-names" : false, "suffix" : "" }, { "dropping-particle" : "", "family" : "Kobayashi", "given" : "Noriyuki", "non-dropping-particle" : "", "parse-names" : false, "suffix" : "" }, { "dropping-particle" : "", "family" : "Deguchi", "given" : "Seiichi", "non-dropping-particle" : "", "parse-names" : false, "suffix" : "" }, { "dropping-particle" : "", "family" : "Hasatani", "given" : "Masanobu", "non-dropping-particle" : "", "parse-names" : false, "suffix" : "" } ], "container-title" : "Journal of Chemical Engineering of Japan", "id" : "ITEM-1", "issue" : "9", "issued" : { "date-parts" : [ [ "2004" ] ] }, "page" : "1179-1182", "title" : "Investigation on the drying kinetics in a pulsed fluidized bed", "type" : "article-journal", "volume" : "37" }, "uris" : [ "http://www.mendeley.com/documents/?uuid=1eb1ad23-4544-4725-ad45-98bbdd740591" ] } ], "mendeley" : { "formattedCitation" : "(Li et al. 2004)", "manualFormatting" : "Li et al. (2004)", "plainTextFormattedCitation" : "(Li et al. 2004)", "previouslyFormattedCitation" : "(Li et al. 2004)" }, "properties" : { "noteIndex" : 0 }, "schema" : "https://github.com/citation-style-language/schema/raw/master/csl-citation.json" }</w:instrText>
            </w:r>
            <w:r w:rsidRPr="00A64DA4">
              <w:fldChar w:fldCharType="separate"/>
            </w:r>
            <w:r w:rsidRPr="00A64DA4">
              <w:rPr>
                <w:noProof/>
              </w:rPr>
              <w:t>Li et al. (2004)</w:t>
            </w:r>
            <w:r w:rsidRPr="00A64DA4">
              <w:fldChar w:fldCharType="end"/>
            </w:r>
          </w:p>
          <w:p w14:paraId="5AFD268E" w14:textId="77777777" w:rsidR="00C2391E" w:rsidRPr="009061DF" w:rsidRDefault="00C2391E" w:rsidP="00486114">
            <w:pPr>
              <w:spacing w:line="240" w:lineRule="auto"/>
              <w:jc w:val="left"/>
              <w:rPr>
                <w:b w:val="0"/>
              </w:rPr>
            </w:pPr>
            <w:r w:rsidRPr="009061DF">
              <w:rPr>
                <w:b w:val="0"/>
              </w:rPr>
              <w:t>“Investigation on the drying kinetics in a pulsed fluidised bed”</w:t>
            </w:r>
          </w:p>
        </w:tc>
        <w:tc>
          <w:tcPr>
            <w:tcW w:w="0" w:type="auto"/>
            <w:shd w:val="clear" w:color="auto" w:fill="FFFFFF" w:themeFill="background1"/>
          </w:tcPr>
          <w:p w14:paraId="3CBD00F6" w14:textId="77777777" w:rsidR="00C2391E" w:rsidRDefault="00C2391E" w:rsidP="00486114">
            <w:pPr>
              <w:spacing w:line="240" w:lineRule="auto"/>
              <w:jc w:val="left"/>
              <w:cnfStyle w:val="000000000000" w:firstRow="0" w:lastRow="0" w:firstColumn="0" w:lastColumn="0" w:oddVBand="0" w:evenVBand="0" w:oddHBand="0" w:evenHBand="0" w:firstRowFirstColumn="0" w:firstRowLastColumn="0" w:lastRowFirstColumn="0" w:lastRowLastColumn="0"/>
            </w:pPr>
            <w:r w:rsidRPr="0073757F">
              <w:t>Plexiglas</w:t>
            </w:r>
          </w:p>
        </w:tc>
        <w:tc>
          <w:tcPr>
            <w:tcW w:w="0" w:type="auto"/>
            <w:shd w:val="clear" w:color="auto" w:fill="FFFFFF" w:themeFill="background1"/>
          </w:tcPr>
          <w:p w14:paraId="39DAB303" w14:textId="77777777" w:rsidR="00C2391E" w:rsidRPr="0073757F" w:rsidRDefault="00C2391E" w:rsidP="00486114">
            <w:pPr>
              <w:spacing w:line="240" w:lineRule="auto"/>
              <w:jc w:val="left"/>
              <w:cnfStyle w:val="000000000000" w:firstRow="0" w:lastRow="0" w:firstColumn="0" w:lastColumn="0" w:oddVBand="0" w:evenVBand="0" w:oddHBand="0" w:evenHBand="0" w:firstRowFirstColumn="0" w:firstRowLastColumn="0" w:lastRowFirstColumn="0" w:lastRowLastColumn="0"/>
            </w:pPr>
            <w:r w:rsidRPr="0073757F">
              <w:t>180</w:t>
            </w:r>
            <w:r>
              <w:t xml:space="preserve"> mm </w:t>
            </w:r>
            <w:r w:rsidRPr="0073757F">
              <w:t>diameter</w:t>
            </w:r>
            <w:r>
              <w:t xml:space="preserve">, </w:t>
            </w:r>
            <w:r w:rsidRPr="0073757F">
              <w:t>500</w:t>
            </w:r>
            <w:r>
              <w:t xml:space="preserve"> mm </w:t>
            </w:r>
            <w:r w:rsidRPr="0073757F">
              <w:t>height</w:t>
            </w:r>
          </w:p>
          <w:p w14:paraId="1612452C" w14:textId="77777777" w:rsidR="00C2391E" w:rsidRDefault="00C2391E" w:rsidP="00486114">
            <w:pPr>
              <w:spacing w:line="240" w:lineRule="auto"/>
              <w:jc w:val="left"/>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tcPr>
          <w:p w14:paraId="55F45C9C" w14:textId="77777777" w:rsidR="00C2391E" w:rsidRDefault="00C2391E" w:rsidP="00486114">
            <w:pPr>
              <w:spacing w:line="240" w:lineRule="auto"/>
              <w:jc w:val="left"/>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tcPr>
          <w:p w14:paraId="1A91AC48" w14:textId="77777777" w:rsidR="00C2391E" w:rsidRPr="0073757F" w:rsidRDefault="00C2391E" w:rsidP="00486114">
            <w:pPr>
              <w:spacing w:line="240" w:lineRule="auto"/>
              <w:jc w:val="left"/>
              <w:cnfStyle w:val="000000000000" w:firstRow="0" w:lastRow="0" w:firstColumn="0" w:lastColumn="0" w:oddVBand="0" w:evenVBand="0" w:oddHBand="0" w:evenHBand="0" w:firstRowFirstColumn="0" w:firstRowLastColumn="0" w:lastRowFirstColumn="0" w:lastRowLastColumn="0"/>
            </w:pPr>
            <w:r w:rsidRPr="0073757F">
              <w:t>333, 353 and 373</w:t>
            </w:r>
            <w:r>
              <w:t xml:space="preserve"> </w:t>
            </w:r>
            <w:r w:rsidRPr="0073757F">
              <w:t>k Heater with PID controller</w:t>
            </w:r>
          </w:p>
          <w:p w14:paraId="618B174D" w14:textId="77777777" w:rsidR="00C2391E" w:rsidRDefault="00C2391E" w:rsidP="00486114">
            <w:pPr>
              <w:spacing w:line="240" w:lineRule="auto"/>
              <w:jc w:val="left"/>
              <w:cnfStyle w:val="000000000000" w:firstRow="0" w:lastRow="0" w:firstColumn="0" w:lastColumn="0" w:oddVBand="0" w:evenVBand="0" w:oddHBand="0" w:evenHBand="0" w:firstRowFirstColumn="0" w:firstRowLastColumn="0" w:lastRowFirstColumn="0" w:lastRowLastColumn="0"/>
            </w:pPr>
            <w:r w:rsidRPr="0073757F">
              <w:t>1.77 and 1.87</w:t>
            </w:r>
            <w:r>
              <w:t xml:space="preserve"> </w:t>
            </w:r>
            <w:r w:rsidRPr="0073757F">
              <w:t>m/s</w:t>
            </w:r>
          </w:p>
        </w:tc>
        <w:tc>
          <w:tcPr>
            <w:tcW w:w="0" w:type="auto"/>
            <w:shd w:val="clear" w:color="auto" w:fill="auto"/>
          </w:tcPr>
          <w:p w14:paraId="3009DA50" w14:textId="77777777" w:rsidR="00C2391E" w:rsidRPr="0073757F" w:rsidRDefault="00C2391E" w:rsidP="00486114">
            <w:pPr>
              <w:spacing w:line="240" w:lineRule="auto"/>
              <w:jc w:val="left"/>
              <w:cnfStyle w:val="000000000000" w:firstRow="0" w:lastRow="0" w:firstColumn="0" w:lastColumn="0" w:oddVBand="0" w:evenVBand="0" w:oddHBand="0" w:evenHBand="0" w:firstRowFirstColumn="0" w:firstRowLastColumn="0" w:lastRowFirstColumn="0" w:lastRowLastColumn="0"/>
            </w:pPr>
            <w:r w:rsidRPr="0073757F">
              <w:t>Regulated by electromagnetic valve</w:t>
            </w:r>
          </w:p>
          <w:p w14:paraId="0508F3C7" w14:textId="77777777" w:rsidR="00C2391E" w:rsidRDefault="00C2391E" w:rsidP="00486114">
            <w:pPr>
              <w:spacing w:line="240" w:lineRule="auto"/>
              <w:jc w:val="left"/>
              <w:cnfStyle w:val="000000000000" w:firstRow="0" w:lastRow="0" w:firstColumn="0" w:lastColumn="0" w:oddVBand="0" w:evenVBand="0" w:oddHBand="0" w:evenHBand="0" w:firstRowFirstColumn="0" w:firstRowLastColumn="0" w:lastRowFirstColumn="0" w:lastRowLastColumn="0"/>
            </w:pPr>
            <w:r w:rsidRPr="0073757F">
              <w:t>1s/1s, 2s/2s, 3s/3s</w:t>
            </w:r>
          </w:p>
        </w:tc>
      </w:tr>
      <w:tr w:rsidR="00C2391E" w14:paraId="30E604F2" w14:textId="77777777" w:rsidTr="00C239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23477014" w14:textId="1AE24862" w:rsidR="00C2391E" w:rsidRPr="00A64DA4" w:rsidRDefault="00C2391E" w:rsidP="00486114">
            <w:pPr>
              <w:spacing w:line="240" w:lineRule="auto"/>
              <w:jc w:val="left"/>
            </w:pPr>
            <w:r w:rsidRPr="00A64DA4">
              <w:fldChar w:fldCharType="begin" w:fldLock="1"/>
            </w:r>
            <w:r w:rsidR="00D37BCC">
              <w:instrText>ADDIN CSL_CITATION { "citationItems" : [ { "id" : "ITEM-1", "itemData" : { "author" : [ { "dropping-particle" : "", "family" : "Kudra", "given" : "T", "non-dropping-particle" : "", "parse-names" : false, "suffix" : "" }, { "dropping-particle" : "", "family" : "Gawrzynski", "given" : "Z.", "non-dropping-particle" : "", "parse-names" : false, "suffix" : "" }, { "dropping-particle" : "", "family" : "Glaser", "given" : "R", "non-dropping-particle" : "", "parse-names" : false, "suffix" : "" }, { "dropping-particle" : "", "family" : "Stanislawski", "given" : "J", "non-dropping-particle" : "", "parse-names" : false, "suffix" : "" }, { "dropping-particle" : "", "family" : "Poirier", "given" : "M", "non-dropping-particle" : "", "parse-names" : false, "suffix" : "" } ], "container-title" : "Drying Technology", "id" : "ITEM-1", "issue" : "4-5", "issued" : { "date-parts" : [ [ "2002" ] ] }, "page" : "917-933", "title" : "Drying of pulp and paper sludge in a pulsed fluid bed dryer", "type" : "article-journal", "volume" : "20" }, "uris" : [ "http://www.mendeley.com/documents/?uuid=76810b96-2c77-44e7-905c-61ea35f56343" ] } ], "mendeley" : { "formattedCitation" : "(Kudra et al. 2002)", "manualFormatting" : "Kudra et al. (2002)", "plainTextFormattedCitation" : "(Kudra et al. 2002)", "previouslyFormattedCitation" : "(Kudra et al. 2002)" }, "properties" : { "noteIndex" : 0 }, "schema" : "https://github.com/citation-style-language/schema/raw/master/csl-citation.json" }</w:instrText>
            </w:r>
            <w:r w:rsidRPr="00A64DA4">
              <w:fldChar w:fldCharType="separate"/>
            </w:r>
            <w:r w:rsidRPr="00A64DA4">
              <w:rPr>
                <w:noProof/>
              </w:rPr>
              <w:t>Kudra et al. (2002)</w:t>
            </w:r>
            <w:r w:rsidRPr="00A64DA4">
              <w:fldChar w:fldCharType="end"/>
            </w:r>
          </w:p>
          <w:p w14:paraId="06A386F0" w14:textId="77777777" w:rsidR="00C2391E" w:rsidRPr="009061DF" w:rsidRDefault="00C2391E" w:rsidP="00486114">
            <w:pPr>
              <w:spacing w:line="240" w:lineRule="auto"/>
              <w:jc w:val="left"/>
              <w:rPr>
                <w:b w:val="0"/>
              </w:rPr>
            </w:pPr>
            <w:r w:rsidRPr="009061DF">
              <w:rPr>
                <w:b w:val="0"/>
              </w:rPr>
              <w:t>“Drying of pulp and paper sludge in a pulsed fluid bed dryer”</w:t>
            </w:r>
          </w:p>
        </w:tc>
        <w:tc>
          <w:tcPr>
            <w:tcW w:w="0" w:type="auto"/>
            <w:shd w:val="clear" w:color="auto" w:fill="FFFFFF" w:themeFill="background1"/>
          </w:tcPr>
          <w:p w14:paraId="4A7C463B" w14:textId="77777777" w:rsidR="00C2391E" w:rsidRDefault="00C2391E" w:rsidP="00486114">
            <w:pPr>
              <w:spacing w:line="240" w:lineRule="auto"/>
              <w:jc w:val="left"/>
              <w:cnfStyle w:val="000000100000" w:firstRow="0" w:lastRow="0" w:firstColumn="0" w:lastColumn="0" w:oddVBand="0" w:evenVBand="0" w:oddHBand="1" w:evenHBand="0" w:firstRowFirstColumn="0" w:firstRowLastColumn="0" w:lastRowFirstColumn="0" w:lastRowLastColumn="0"/>
            </w:pPr>
          </w:p>
        </w:tc>
        <w:tc>
          <w:tcPr>
            <w:tcW w:w="0" w:type="auto"/>
            <w:shd w:val="clear" w:color="auto" w:fill="FFFFFF" w:themeFill="background1"/>
          </w:tcPr>
          <w:p w14:paraId="1C9F233F" w14:textId="77777777" w:rsidR="00C2391E" w:rsidRDefault="00C2391E" w:rsidP="00486114">
            <w:pPr>
              <w:spacing w:line="240" w:lineRule="auto"/>
              <w:jc w:val="left"/>
              <w:cnfStyle w:val="000000100000" w:firstRow="0" w:lastRow="0" w:firstColumn="0" w:lastColumn="0" w:oddVBand="0" w:evenVBand="0" w:oddHBand="1" w:evenHBand="0" w:firstRowFirstColumn="0" w:firstRowLastColumn="0" w:lastRowFirstColumn="0" w:lastRowLastColumn="0"/>
            </w:pPr>
            <w:r w:rsidRPr="0073757F">
              <w:t>0.6 x 0.12</w:t>
            </w:r>
            <w:r>
              <w:t xml:space="preserve"> </w:t>
            </w:r>
            <w:r w:rsidRPr="0073757F">
              <w:t>m</w:t>
            </w:r>
          </w:p>
        </w:tc>
        <w:tc>
          <w:tcPr>
            <w:tcW w:w="0" w:type="auto"/>
            <w:shd w:val="clear" w:color="auto" w:fill="auto"/>
          </w:tcPr>
          <w:p w14:paraId="2017EB40" w14:textId="77777777" w:rsidR="00C2391E" w:rsidRPr="0073757F" w:rsidRDefault="00C2391E" w:rsidP="00486114">
            <w:pPr>
              <w:spacing w:line="240" w:lineRule="auto"/>
              <w:jc w:val="left"/>
              <w:cnfStyle w:val="000000100000" w:firstRow="0" w:lastRow="0" w:firstColumn="0" w:lastColumn="0" w:oddVBand="0" w:evenVBand="0" w:oddHBand="1" w:evenHBand="0" w:firstRowFirstColumn="0" w:firstRowLastColumn="0" w:lastRowFirstColumn="0" w:lastRowLastColumn="0"/>
            </w:pPr>
            <w:r w:rsidRPr="0073757F">
              <w:t>Supporting grid with a free cross sectional area of 14.6</w:t>
            </w:r>
            <w:r>
              <w:t xml:space="preserve"> </w:t>
            </w:r>
            <w:r w:rsidRPr="0073757F">
              <w:t>%</w:t>
            </w:r>
          </w:p>
          <w:p w14:paraId="50A8B50A" w14:textId="77777777" w:rsidR="00C2391E" w:rsidRDefault="00C2391E" w:rsidP="00486114">
            <w:pPr>
              <w:spacing w:line="240" w:lineRule="auto"/>
              <w:jc w:val="left"/>
              <w:cnfStyle w:val="000000100000" w:firstRow="0" w:lastRow="0" w:firstColumn="0" w:lastColumn="0" w:oddVBand="0" w:evenVBand="0" w:oddHBand="1" w:evenHBand="0" w:firstRowFirstColumn="0" w:firstRowLastColumn="0" w:lastRowFirstColumn="0" w:lastRowLastColumn="0"/>
            </w:pPr>
            <w:r w:rsidRPr="0073757F">
              <w:t>Slots 0.26</w:t>
            </w:r>
            <w:r>
              <w:t xml:space="preserve"> </w:t>
            </w:r>
            <w:r w:rsidRPr="0073757F">
              <w:t>mm wide and 52</w:t>
            </w:r>
            <w:r>
              <w:t xml:space="preserve"> </w:t>
            </w:r>
            <w:r w:rsidRPr="0073757F">
              <w:t>mm long</w:t>
            </w:r>
          </w:p>
        </w:tc>
        <w:tc>
          <w:tcPr>
            <w:tcW w:w="0" w:type="auto"/>
            <w:shd w:val="clear" w:color="auto" w:fill="auto"/>
          </w:tcPr>
          <w:p w14:paraId="733622B6" w14:textId="77777777" w:rsidR="00C2391E" w:rsidRPr="0073757F" w:rsidRDefault="00C2391E" w:rsidP="00486114">
            <w:pPr>
              <w:spacing w:line="240" w:lineRule="auto"/>
              <w:jc w:val="left"/>
              <w:cnfStyle w:val="000000100000" w:firstRow="0" w:lastRow="0" w:firstColumn="0" w:lastColumn="0" w:oddVBand="0" w:evenVBand="0" w:oddHBand="1" w:evenHBand="0" w:firstRowFirstColumn="0" w:firstRowLastColumn="0" w:lastRowFirstColumn="0" w:lastRowLastColumn="0"/>
            </w:pPr>
            <w:r w:rsidRPr="0073757F">
              <w:t>50, 70, 90 and 105</w:t>
            </w:r>
            <w:r>
              <w:t xml:space="preserve"> °C</w:t>
            </w:r>
          </w:p>
          <w:p w14:paraId="7EDE9766" w14:textId="77777777" w:rsidR="00C2391E" w:rsidRDefault="00C2391E" w:rsidP="00486114">
            <w:pPr>
              <w:spacing w:line="240" w:lineRule="auto"/>
              <w:jc w:val="left"/>
              <w:cnfStyle w:val="000000100000" w:firstRow="0" w:lastRow="0" w:firstColumn="0" w:lastColumn="0" w:oddVBand="0" w:evenVBand="0" w:oddHBand="1" w:evenHBand="0" w:firstRowFirstColumn="0" w:firstRowLastColumn="0" w:lastRowFirstColumn="0" w:lastRowLastColumn="0"/>
            </w:pPr>
            <w:r w:rsidRPr="0073757F">
              <w:t>0.8, 1.0, 1.2, 1.4 m/s</w:t>
            </w:r>
          </w:p>
        </w:tc>
        <w:tc>
          <w:tcPr>
            <w:tcW w:w="0" w:type="auto"/>
            <w:shd w:val="clear" w:color="auto" w:fill="auto"/>
          </w:tcPr>
          <w:p w14:paraId="3C632ADA" w14:textId="77777777" w:rsidR="00C2391E" w:rsidRPr="0073757F" w:rsidRDefault="00C2391E" w:rsidP="00486114">
            <w:pPr>
              <w:spacing w:line="240" w:lineRule="auto"/>
              <w:jc w:val="left"/>
              <w:cnfStyle w:val="000000100000" w:firstRow="0" w:lastRow="0" w:firstColumn="0" w:lastColumn="0" w:oddVBand="0" w:evenVBand="0" w:oddHBand="1" w:evenHBand="0" w:firstRowFirstColumn="0" w:firstRowLastColumn="0" w:lastRowFirstColumn="0" w:lastRowLastColumn="0"/>
            </w:pPr>
            <w:r w:rsidRPr="0073757F">
              <w:t>Rotary valve distributor</w:t>
            </w:r>
          </w:p>
          <w:p w14:paraId="436FBE58" w14:textId="77777777" w:rsidR="00C2391E" w:rsidRDefault="00C2391E" w:rsidP="00486114">
            <w:pPr>
              <w:spacing w:line="240" w:lineRule="auto"/>
              <w:jc w:val="left"/>
              <w:cnfStyle w:val="000000100000" w:firstRow="0" w:lastRow="0" w:firstColumn="0" w:lastColumn="0" w:oddVBand="0" w:evenVBand="0" w:oddHBand="1" w:evenHBand="0" w:firstRowFirstColumn="0" w:firstRowLastColumn="0" w:lastRowFirstColumn="0" w:lastRowLastColumn="0"/>
            </w:pPr>
            <w:r w:rsidRPr="0073757F">
              <w:t>5 and 10</w:t>
            </w:r>
            <w:r>
              <w:t xml:space="preserve"> </w:t>
            </w:r>
            <w:r w:rsidRPr="0073757F">
              <w:t>Hz</w:t>
            </w:r>
          </w:p>
        </w:tc>
      </w:tr>
      <w:tr w:rsidR="00C2391E" w14:paraId="0F79F994" w14:textId="77777777" w:rsidTr="00C2391E">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shd w:val="clear" w:color="auto" w:fill="FFFFFF" w:themeFill="background1"/>
          </w:tcPr>
          <w:p w14:paraId="03587CA1" w14:textId="14B41B26" w:rsidR="00C2391E" w:rsidRPr="00A64DA4" w:rsidRDefault="00C2391E" w:rsidP="00486114">
            <w:pPr>
              <w:spacing w:line="240" w:lineRule="auto"/>
              <w:jc w:val="left"/>
            </w:pPr>
            <w:r w:rsidRPr="00A64DA4">
              <w:fldChar w:fldCharType="begin" w:fldLock="1"/>
            </w:r>
            <w:r w:rsidR="00D37BCC">
              <w:instrText>ADDIN CSL_CITATION { "citationItems" : [ { "id" : "ITEM-1", "itemData" : { "DOI" : "10.1080/07373930802603466", "ISSN" : "0737-3937", "author" : [ { "dropping-particle" : "", "family" : "Nitz", "given" : "Marcello", "non-dropping-particle" : "", "parse-names" : false, "suffix" : "" }, { "dropping-particle" : "", "family" : "Taranto", "given" : "O.P.", "non-dropping-particle" : "", "parse-names" : false, "suffix" : "" } ], "container-title" : "Drying Technology", "id" : "ITEM-1", "issue" : "2", "issued" : { "date-parts" : [ [ "2009", "2" ] ] }, "page" : "212-219", "title" : "Drying of a porous material in a pulsed fluid bed dryer: the influences of temperature, frequency of pulsation, and air flow rate", "type" : "article-journal", "volume" : "27" }, "uris" : [ "http://www.mendeley.com/documents/?uuid=39f8f7be-eb91-43a8-bd36-deb3789fa11e" ] } ], "mendeley" : { "formattedCitation" : "(Nitz &amp; Taranto 2009)", "manualFormatting" : "Nitz &amp; Taranto (2009)", "plainTextFormattedCitation" : "(Nitz &amp; Taranto 2009)", "previouslyFormattedCitation" : "(Nitz &amp; Taranto 2009)" }, "properties" : { "noteIndex" : 0 }, "schema" : "https://github.com/citation-style-language/schema/raw/master/csl-citation.json" }</w:instrText>
            </w:r>
            <w:r w:rsidRPr="00A64DA4">
              <w:fldChar w:fldCharType="separate"/>
            </w:r>
            <w:r w:rsidRPr="00A64DA4">
              <w:rPr>
                <w:noProof/>
              </w:rPr>
              <w:t>Nitz &amp; Taranto (2009)</w:t>
            </w:r>
            <w:r w:rsidRPr="00A64DA4">
              <w:fldChar w:fldCharType="end"/>
            </w:r>
          </w:p>
          <w:p w14:paraId="74B1CF41" w14:textId="77777777" w:rsidR="00C2391E" w:rsidRDefault="00C2391E" w:rsidP="00486114">
            <w:pPr>
              <w:spacing w:line="240" w:lineRule="auto"/>
              <w:jc w:val="left"/>
            </w:pPr>
            <w:r w:rsidRPr="009061DF">
              <w:rPr>
                <w:b w:val="0"/>
              </w:rPr>
              <w:t>“Drying of a porous material in a pulsed fluid bed</w:t>
            </w:r>
            <w:r>
              <w:rPr>
                <w:b w:val="0"/>
              </w:rPr>
              <w:t xml:space="preserve"> </w:t>
            </w:r>
            <w:r w:rsidRPr="009061DF">
              <w:rPr>
                <w:b w:val="0"/>
              </w:rPr>
              <w:t>dryer”</w:t>
            </w:r>
          </w:p>
        </w:tc>
        <w:tc>
          <w:tcPr>
            <w:tcW w:w="0" w:type="auto"/>
            <w:tcBorders>
              <w:bottom w:val="single" w:sz="18" w:space="0" w:color="auto"/>
            </w:tcBorders>
            <w:shd w:val="clear" w:color="auto" w:fill="FFFFFF" w:themeFill="background1"/>
          </w:tcPr>
          <w:p w14:paraId="6468D53D" w14:textId="77777777" w:rsidR="00C2391E" w:rsidRDefault="00C2391E" w:rsidP="00486114">
            <w:pPr>
              <w:spacing w:line="240" w:lineRule="auto"/>
              <w:jc w:val="left"/>
              <w:cnfStyle w:val="000000000000" w:firstRow="0" w:lastRow="0" w:firstColumn="0" w:lastColumn="0" w:oddVBand="0" w:evenVBand="0" w:oddHBand="0" w:evenHBand="0" w:firstRowFirstColumn="0" w:firstRowLastColumn="0" w:lastRowFirstColumn="0" w:lastRowLastColumn="0"/>
            </w:pPr>
          </w:p>
        </w:tc>
        <w:tc>
          <w:tcPr>
            <w:tcW w:w="0" w:type="auto"/>
            <w:tcBorders>
              <w:bottom w:val="single" w:sz="18" w:space="0" w:color="auto"/>
            </w:tcBorders>
            <w:shd w:val="clear" w:color="auto" w:fill="FFFFFF" w:themeFill="background1"/>
          </w:tcPr>
          <w:p w14:paraId="24C98344" w14:textId="77777777" w:rsidR="00C2391E" w:rsidRDefault="00C2391E" w:rsidP="00486114">
            <w:pPr>
              <w:spacing w:line="240" w:lineRule="auto"/>
              <w:jc w:val="left"/>
              <w:cnfStyle w:val="000000000000" w:firstRow="0" w:lastRow="0" w:firstColumn="0" w:lastColumn="0" w:oddVBand="0" w:evenVBand="0" w:oddHBand="0" w:evenHBand="0" w:firstRowFirstColumn="0" w:firstRowLastColumn="0" w:lastRowFirstColumn="0" w:lastRowLastColumn="0"/>
            </w:pPr>
            <w:r w:rsidRPr="0073757F">
              <w:t>0.30 x 0.60</w:t>
            </w:r>
            <w:r>
              <w:t xml:space="preserve"> </w:t>
            </w:r>
            <w:r w:rsidRPr="0073757F">
              <w:t>m</w:t>
            </w:r>
          </w:p>
        </w:tc>
        <w:tc>
          <w:tcPr>
            <w:tcW w:w="0" w:type="auto"/>
            <w:tcBorders>
              <w:bottom w:val="single" w:sz="18" w:space="0" w:color="auto"/>
            </w:tcBorders>
            <w:shd w:val="clear" w:color="auto" w:fill="auto"/>
          </w:tcPr>
          <w:p w14:paraId="61BD9614" w14:textId="77777777" w:rsidR="00C2391E" w:rsidRDefault="00C2391E" w:rsidP="00486114">
            <w:pPr>
              <w:spacing w:line="240" w:lineRule="auto"/>
              <w:jc w:val="left"/>
              <w:cnfStyle w:val="000000000000" w:firstRow="0" w:lastRow="0" w:firstColumn="0" w:lastColumn="0" w:oddVBand="0" w:evenVBand="0" w:oddHBand="0" w:evenHBand="0" w:firstRowFirstColumn="0" w:firstRowLastColumn="0" w:lastRowFirstColumn="0" w:lastRowLastColumn="0"/>
            </w:pPr>
            <w:r w:rsidRPr="0073757F">
              <w:t>Mesh size 40 with 52</w:t>
            </w:r>
            <w:r>
              <w:t xml:space="preserve"> </w:t>
            </w:r>
            <w:r w:rsidRPr="0073757F">
              <w:t>% open area</w:t>
            </w:r>
          </w:p>
        </w:tc>
        <w:tc>
          <w:tcPr>
            <w:tcW w:w="0" w:type="auto"/>
            <w:tcBorders>
              <w:bottom w:val="single" w:sz="18" w:space="0" w:color="auto"/>
            </w:tcBorders>
            <w:shd w:val="clear" w:color="auto" w:fill="auto"/>
          </w:tcPr>
          <w:p w14:paraId="413356F4" w14:textId="77777777" w:rsidR="00C2391E" w:rsidRPr="0073757F" w:rsidRDefault="00C2391E" w:rsidP="00486114">
            <w:pPr>
              <w:spacing w:line="240" w:lineRule="auto"/>
              <w:jc w:val="left"/>
              <w:cnfStyle w:val="000000000000" w:firstRow="0" w:lastRow="0" w:firstColumn="0" w:lastColumn="0" w:oddVBand="0" w:evenVBand="0" w:oddHBand="0" w:evenHBand="0" w:firstRowFirstColumn="0" w:firstRowLastColumn="0" w:lastRowFirstColumn="0" w:lastRowLastColumn="0"/>
            </w:pPr>
            <w:r>
              <w:t>40 and 70 °C</w:t>
            </w:r>
          </w:p>
          <w:p w14:paraId="699BB8BD" w14:textId="77777777" w:rsidR="00C2391E" w:rsidRPr="0073757F" w:rsidRDefault="00C2391E" w:rsidP="00486114">
            <w:pPr>
              <w:spacing w:line="240" w:lineRule="auto"/>
              <w:jc w:val="left"/>
              <w:cnfStyle w:val="000000000000" w:firstRow="0" w:lastRow="0" w:firstColumn="0" w:lastColumn="0" w:oddVBand="0" w:evenVBand="0" w:oddHBand="0" w:evenHBand="0" w:firstRowFirstColumn="0" w:firstRowLastColumn="0" w:lastRowFirstColumn="0" w:lastRowLastColumn="0"/>
            </w:pPr>
            <w:r w:rsidRPr="0073757F">
              <w:t>500 and 600</w:t>
            </w:r>
            <w:r>
              <w:t xml:space="preserve"> </w:t>
            </w:r>
            <w:r w:rsidRPr="0073757F">
              <w:t>m/h</w:t>
            </w:r>
            <w:r>
              <w:t xml:space="preserve">, </w:t>
            </w:r>
            <w:r w:rsidRPr="0073757F">
              <w:t>5</w:t>
            </w:r>
            <w:r>
              <w:t xml:space="preserve"> </w:t>
            </w:r>
            <w:r w:rsidRPr="0073757F">
              <w:t>hp centrifugal fan</w:t>
            </w:r>
          </w:p>
          <w:p w14:paraId="160B0C4B" w14:textId="77777777" w:rsidR="00C2391E" w:rsidRDefault="00C2391E" w:rsidP="00486114">
            <w:pPr>
              <w:spacing w:line="240" w:lineRule="auto"/>
              <w:jc w:val="left"/>
              <w:cnfStyle w:val="000000000000" w:firstRow="0" w:lastRow="0" w:firstColumn="0" w:lastColumn="0" w:oddVBand="0" w:evenVBand="0" w:oddHBand="0" w:evenHBand="0" w:firstRowFirstColumn="0" w:firstRowLastColumn="0" w:lastRowFirstColumn="0" w:lastRowLastColumn="0"/>
              <w:rPr>
                <w:noProof/>
                <w:lang w:eastAsia="en-GB"/>
              </w:rPr>
            </w:pPr>
            <w:r w:rsidRPr="0073757F">
              <w:t>10 electrical resistance heaters</w:t>
            </w:r>
          </w:p>
        </w:tc>
        <w:tc>
          <w:tcPr>
            <w:tcW w:w="0" w:type="auto"/>
            <w:tcBorders>
              <w:bottom w:val="single" w:sz="18" w:space="0" w:color="auto"/>
            </w:tcBorders>
            <w:shd w:val="clear" w:color="auto" w:fill="auto"/>
          </w:tcPr>
          <w:p w14:paraId="40E366B9" w14:textId="77777777" w:rsidR="00C2391E" w:rsidRPr="0073757F" w:rsidRDefault="00C2391E" w:rsidP="00486114">
            <w:pPr>
              <w:spacing w:line="240" w:lineRule="auto"/>
              <w:jc w:val="left"/>
              <w:cnfStyle w:val="000000000000" w:firstRow="0" w:lastRow="0" w:firstColumn="0" w:lastColumn="0" w:oddVBand="0" w:evenVBand="0" w:oddHBand="0" w:evenHBand="0" w:firstRowFirstColumn="0" w:firstRowLastColumn="0" w:lastRowFirstColumn="0" w:lastRowLastColumn="0"/>
            </w:pPr>
            <w:r w:rsidRPr="0073757F">
              <w:t>250 and 900</w:t>
            </w:r>
            <w:r>
              <w:t xml:space="preserve"> </w:t>
            </w:r>
            <w:r w:rsidRPr="0073757F">
              <w:t>rpm</w:t>
            </w:r>
          </w:p>
          <w:p w14:paraId="6EE89A00" w14:textId="77777777" w:rsidR="00C2391E" w:rsidRPr="0073757F" w:rsidRDefault="00C2391E" w:rsidP="00486114">
            <w:pPr>
              <w:spacing w:line="240" w:lineRule="auto"/>
              <w:jc w:val="left"/>
              <w:cnfStyle w:val="000000000000" w:firstRow="0" w:lastRow="0" w:firstColumn="0" w:lastColumn="0" w:oddVBand="0" w:evenVBand="0" w:oddHBand="0" w:evenHBand="0" w:firstRowFirstColumn="0" w:firstRowLastColumn="0" w:lastRowFirstColumn="0" w:lastRowLastColumn="0"/>
            </w:pPr>
            <w:r w:rsidRPr="0073757F">
              <w:t>90 ° opening on two disks</w:t>
            </w:r>
          </w:p>
          <w:p w14:paraId="6C68E72F" w14:textId="77777777" w:rsidR="00C2391E" w:rsidRDefault="00C2391E" w:rsidP="00486114">
            <w:pPr>
              <w:spacing w:line="240" w:lineRule="auto"/>
              <w:jc w:val="left"/>
              <w:cnfStyle w:val="000000000000" w:firstRow="0" w:lastRow="0" w:firstColumn="0" w:lastColumn="0" w:oddVBand="0" w:evenVBand="0" w:oddHBand="0" w:evenHBand="0" w:firstRowFirstColumn="0" w:firstRowLastColumn="0" w:lastRowFirstColumn="0" w:lastRowLastColumn="0"/>
              <w:rPr>
                <w:noProof/>
                <w:lang w:eastAsia="en-GB"/>
              </w:rPr>
            </w:pPr>
            <w:r w:rsidRPr="0073757F">
              <w:t>Driven by 1</w:t>
            </w:r>
            <w:r>
              <w:t xml:space="preserve"> </w:t>
            </w:r>
            <w:r w:rsidRPr="0073757F">
              <w:t>hp electrical motor</w:t>
            </w:r>
          </w:p>
        </w:tc>
      </w:tr>
    </w:tbl>
    <w:p w14:paraId="54381BB4" w14:textId="77777777" w:rsidR="0074281D" w:rsidRDefault="0074281D" w:rsidP="0074281D">
      <w:pPr>
        <w:spacing w:line="276" w:lineRule="auto"/>
      </w:pPr>
    </w:p>
    <w:p w14:paraId="13263FBF" w14:textId="77777777" w:rsidR="0074281D" w:rsidRDefault="0074281D" w:rsidP="0074281D">
      <w:pPr>
        <w:pStyle w:val="Heading3"/>
        <w:numPr>
          <w:ilvl w:val="2"/>
          <w:numId w:val="2"/>
        </w:numPr>
        <w:spacing w:line="276" w:lineRule="auto"/>
      </w:pPr>
      <w:bookmarkStart w:id="223" w:name="_Toc474696389"/>
      <w:r>
        <w:lastRenderedPageBreak/>
        <w:t>4.3.1</w:t>
      </w:r>
      <w:r>
        <w:tab/>
        <w:t>Distributor plate</w:t>
      </w:r>
      <w:bookmarkEnd w:id="223"/>
    </w:p>
    <w:p w14:paraId="3D683D5B" w14:textId="77777777" w:rsidR="0074281D" w:rsidRDefault="0074281D" w:rsidP="0074281D">
      <w:pPr>
        <w:spacing w:line="276" w:lineRule="auto"/>
      </w:pPr>
      <w:r>
        <w:t>Perforated plates are widely used as distributor plates as they are cheap, and sturdy for large scale applications (</w:t>
      </w:r>
      <w:r>
        <w:fldChar w:fldCharType="begin"/>
      </w:r>
      <w:r>
        <w:instrText xml:space="preserve"> REF _Ref449515520 \h  \* MERGEFORMAT </w:instrText>
      </w:r>
      <w:r>
        <w:fldChar w:fldCharType="separate"/>
      </w:r>
      <w:r w:rsidR="005D3AE0">
        <w:t xml:space="preserve">Figure </w:t>
      </w:r>
      <w:r w:rsidR="005D3AE0">
        <w:rPr>
          <w:noProof/>
        </w:rPr>
        <w:t>4</w:t>
      </w:r>
      <w:r w:rsidR="005D3AE0">
        <w:rPr>
          <w:noProof/>
        </w:rPr>
        <w:noBreakHyphen/>
        <w:t>2</w:t>
      </w:r>
      <w:r>
        <w:fldChar w:fldCharType="end"/>
      </w:r>
      <w:r>
        <w:t>a-c). The most useful distributor plates for even air distribution are ceramic or sintered metal porous plates (</w:t>
      </w:r>
      <w:r>
        <w:fldChar w:fldCharType="begin"/>
      </w:r>
      <w:r>
        <w:instrText xml:space="preserve"> REF _Ref449515520 \h  \* MERGEFORMAT </w:instrText>
      </w:r>
      <w:r>
        <w:fldChar w:fldCharType="separate"/>
      </w:r>
      <w:r w:rsidR="005D3AE0">
        <w:t xml:space="preserve">Figure </w:t>
      </w:r>
      <w:r w:rsidR="005D3AE0">
        <w:rPr>
          <w:noProof/>
        </w:rPr>
        <w:t>4</w:t>
      </w:r>
      <w:r w:rsidR="005D3AE0">
        <w:rPr>
          <w:noProof/>
        </w:rPr>
        <w:noBreakHyphen/>
        <w:t>2</w:t>
      </w:r>
      <w:r>
        <w:fldChar w:fldCharType="end"/>
      </w:r>
      <w:r>
        <w:t>e), but these are likely to reduce the oscillation amplitude.  Tuyere distributors (</w:t>
      </w:r>
      <w:r>
        <w:fldChar w:fldCharType="begin"/>
      </w:r>
      <w:r>
        <w:instrText xml:space="preserve"> REF _Ref449515520 \h  \* MERGEFORMAT </w:instrText>
      </w:r>
      <w:r>
        <w:fldChar w:fldCharType="separate"/>
      </w:r>
      <w:r w:rsidR="005D3AE0">
        <w:t xml:space="preserve">Figure </w:t>
      </w:r>
      <w:r w:rsidR="005D3AE0">
        <w:rPr>
          <w:noProof/>
        </w:rPr>
        <w:t>4</w:t>
      </w:r>
      <w:r w:rsidR="005D3AE0">
        <w:rPr>
          <w:noProof/>
        </w:rPr>
        <w:noBreakHyphen/>
        <w:t>2</w:t>
      </w:r>
      <w:r>
        <w:fldChar w:fldCharType="end"/>
      </w:r>
      <w:r>
        <w:t xml:space="preserve">f-h) are used in highly reactive beds </w:t>
      </w:r>
      <w:r>
        <w:fldChar w:fldCharType="begin" w:fldLock="1"/>
      </w:r>
      <w:r>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plainTextFormattedCitation" : "(Kunii &amp; Levenspiel 1991)", "previouslyFormattedCitation" : "(Kunii &amp; Levenspiel 1991)" }, "properties" : { "noteIndex" : 0 }, "schema" : "https://github.com/citation-style-language/schema/raw/master/csl-citation.json" }</w:instrText>
      </w:r>
      <w:r>
        <w:fldChar w:fldCharType="separate"/>
      </w:r>
      <w:r w:rsidRPr="00352AE9">
        <w:rPr>
          <w:noProof/>
        </w:rPr>
        <w:t>(Kunii &amp; Levenspiel 1991)</w:t>
      </w:r>
      <w:r>
        <w:fldChar w:fldCharType="end"/>
      </w:r>
      <w:r>
        <w:t xml:space="preserve">.  The rule of thumb for pressure drop over a distributor plate is given as Equation 4-1 </w:t>
      </w:r>
      <w:r>
        <w:fldChar w:fldCharType="begin" w:fldLock="1"/>
      </w:r>
      <w:r>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plainTextFormattedCitation" : "(Kunii &amp; Levenspiel 1991)", "previouslyFormattedCitation" : "(Kunii &amp; Levenspiel 1991)" }, "properties" : { "noteIndex" : 0 }, "schema" : "https://github.com/citation-style-language/schema/raw/master/csl-citation.json" }</w:instrText>
      </w:r>
      <w:r>
        <w:fldChar w:fldCharType="separate"/>
      </w:r>
      <w:r w:rsidRPr="00352AE9">
        <w:rPr>
          <w:noProof/>
        </w:rPr>
        <w:t>(Kunii &amp; Levenspiel 1991)</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74281D" w14:paraId="7E414531" w14:textId="77777777" w:rsidTr="0074281D">
        <w:tc>
          <w:tcPr>
            <w:tcW w:w="7479" w:type="dxa"/>
          </w:tcPr>
          <w:p w14:paraId="6306A406" w14:textId="77777777" w:rsidR="0074281D" w:rsidRPr="006423AA" w:rsidRDefault="0074281D" w:rsidP="0074281D">
            <w:pPr>
              <w:spacing w:after="120" w:line="276" w:lineRule="auto"/>
            </w:pPr>
            <m:oMathPara>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0.2-0.4)∆</m:t>
                </m:r>
                <m:sSub>
                  <m:sSubPr>
                    <m:ctrlPr>
                      <w:rPr>
                        <w:rFonts w:ascii="Cambria Math" w:hAnsi="Cambria Math"/>
                        <w:i/>
                      </w:rPr>
                    </m:ctrlPr>
                  </m:sSubPr>
                  <m:e>
                    <m:r>
                      <w:rPr>
                        <w:rFonts w:ascii="Cambria Math" w:hAnsi="Cambria Math"/>
                      </w:rPr>
                      <m:t>p</m:t>
                    </m:r>
                  </m:e>
                  <m:sub>
                    <m:r>
                      <w:rPr>
                        <w:rFonts w:ascii="Cambria Math" w:hAnsi="Cambria Math"/>
                      </w:rPr>
                      <m:t>b</m:t>
                    </m:r>
                  </m:sub>
                </m:sSub>
              </m:oMath>
            </m:oMathPara>
          </w:p>
        </w:tc>
        <w:tc>
          <w:tcPr>
            <w:tcW w:w="1763" w:type="dxa"/>
            <w:vAlign w:val="center"/>
          </w:tcPr>
          <w:p w14:paraId="10CF5D76" w14:textId="77777777" w:rsidR="0074281D" w:rsidRDefault="0074281D" w:rsidP="0074281D">
            <w:pPr>
              <w:spacing w:after="120" w:line="276" w:lineRule="auto"/>
              <w:jc w:val="right"/>
            </w:pPr>
            <w:r>
              <w:t>Equation 4-1</w:t>
            </w:r>
          </w:p>
        </w:tc>
      </w:tr>
    </w:tbl>
    <w:p w14:paraId="29085406" w14:textId="77777777" w:rsidR="0074281D" w:rsidRDefault="0074281D" w:rsidP="0074281D">
      <w:pPr>
        <w:spacing w:line="276" w:lineRule="auto"/>
      </w:pPr>
      <w:r>
        <w:t xml:space="preserve">where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m:t>
            </m:r>
          </m:sub>
        </m:sSub>
      </m:oMath>
      <w:r>
        <w:t xml:space="preserve"> is pressure drop over distributor plate (Pa) and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m:t>
            </m:r>
          </m:sub>
        </m:sSub>
      </m:oMath>
      <w:r>
        <w:t xml:space="preserve"> is the pressure drop across the bed. Increased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m:t>
            </m:r>
          </m:sub>
        </m:sSub>
      </m:oMath>
      <w:r>
        <w:t xml:space="preserve"> gives a more even gas distribution, but requires expensive gas compression and pumping.  A high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m:t>
            </m:r>
          </m:sub>
        </m:sSub>
      </m:oMath>
      <w:r>
        <w:t xml:space="preserve"> is more important to create an even distribution at low flow rates close to the minimum fluidisation velocity (</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t xml:space="preserve">) but less so at greater than </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t xml:space="preserve"> velocities </w:t>
      </w:r>
      <w:r>
        <w:fldChar w:fldCharType="begin" w:fldLock="1"/>
      </w:r>
      <w:r>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plainTextFormattedCitation" : "(Kunii &amp; Levenspiel 1991)", "previouslyFormattedCitation" : "(Kunii &amp; Levenspiel 1991)" }, "properties" : { "noteIndex" : 0 }, "schema" : "https://github.com/citation-style-language/schema/raw/master/csl-citation.json" }</w:instrText>
      </w:r>
      <w:r>
        <w:fldChar w:fldCharType="separate"/>
      </w:r>
      <w:r w:rsidRPr="00352AE9">
        <w:rPr>
          <w:noProof/>
        </w:rPr>
        <w:t>(Kunii &amp; Levenspiel 1991)</w:t>
      </w:r>
      <w:r>
        <w:fldChar w:fldCharType="end"/>
      </w:r>
      <w:r>
        <w:t>.</w:t>
      </w:r>
    </w:p>
    <w:p w14:paraId="1D7F68AF" w14:textId="77777777" w:rsidR="00C2391E" w:rsidRDefault="00C2391E" w:rsidP="00EA5CD1">
      <w:pPr>
        <w:spacing w:line="276" w:lineRule="auto"/>
      </w:pPr>
      <w:r>
        <w:rPr>
          <w:noProof/>
          <w:lang w:eastAsia="en-GB"/>
        </w:rPr>
        <mc:AlternateContent>
          <mc:Choice Requires="wps">
            <w:drawing>
              <wp:anchor distT="0" distB="0" distL="114300" distR="114300" simplePos="0" relativeHeight="250848768" behindDoc="0" locked="0" layoutInCell="1" allowOverlap="1" wp14:anchorId="65E8B017" wp14:editId="2F850728">
                <wp:simplePos x="0" y="0"/>
                <wp:positionH relativeFrom="column">
                  <wp:posOffset>2943225</wp:posOffset>
                </wp:positionH>
                <wp:positionV relativeFrom="paragraph">
                  <wp:posOffset>-1270</wp:posOffset>
                </wp:positionV>
                <wp:extent cx="790575" cy="1403985"/>
                <wp:effectExtent l="0" t="0" r="0" b="5715"/>
                <wp:wrapNone/>
                <wp:docPr id="89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1403985"/>
                        </a:xfrm>
                        <a:prstGeom prst="rect">
                          <a:avLst/>
                        </a:prstGeom>
                        <a:noFill/>
                        <a:ln w="9525">
                          <a:noFill/>
                          <a:miter lim="800000"/>
                          <a:headEnd/>
                          <a:tailEnd/>
                        </a:ln>
                      </wps:spPr>
                      <wps:txbx>
                        <w:txbxContent>
                          <w:p w14:paraId="6FDDF820" w14:textId="77777777" w:rsidR="00BF4C3A" w:rsidRDefault="00BF4C3A" w:rsidP="00C2391E">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35" type="#_x0000_t202" style="position:absolute;left:0;text-align:left;margin-left:231.75pt;margin-top:-.1pt;width:62.25pt;height:110.55pt;z-index:2508487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" filled="f" stroked="f">
                <v:textbox style="mso-fit-shape-to-text:t">
                  <w:txbxContent>
                    <w:p w14:paraId="6FDDF820" w14:textId="77777777" w:rsidR="00BF4C3A" w:rsidRDefault="00BF4C3A" w:rsidP="00C2391E">
                      <w:r>
                        <w:t>c)</w:t>
                      </w:r>
                    </w:p>
                  </w:txbxContent>
                </v:textbox>
              </v:shape>
            </w:pict>
          </mc:Fallback>
        </mc:AlternateContent>
      </w:r>
      <w:r>
        <w:rPr>
          <w:noProof/>
          <w:lang w:eastAsia="en-GB"/>
        </w:rPr>
        <mc:AlternateContent>
          <mc:Choice Requires="wps">
            <w:drawing>
              <wp:anchor distT="0" distB="0" distL="114300" distR="114300" simplePos="0" relativeHeight="250882560" behindDoc="0" locked="0" layoutInCell="1" allowOverlap="1" wp14:anchorId="79011ACC" wp14:editId="1D7051EA">
                <wp:simplePos x="0" y="0"/>
                <wp:positionH relativeFrom="column">
                  <wp:posOffset>2948305</wp:posOffset>
                </wp:positionH>
                <wp:positionV relativeFrom="paragraph">
                  <wp:posOffset>1010285</wp:posOffset>
                </wp:positionV>
                <wp:extent cx="790575" cy="1403985"/>
                <wp:effectExtent l="0" t="0" r="0" b="5715"/>
                <wp:wrapNone/>
                <wp:docPr id="89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1403985"/>
                        </a:xfrm>
                        <a:prstGeom prst="rect">
                          <a:avLst/>
                        </a:prstGeom>
                        <a:noFill/>
                        <a:ln w="9525">
                          <a:noFill/>
                          <a:miter lim="800000"/>
                          <a:headEnd/>
                          <a:tailEnd/>
                        </a:ln>
                      </wps:spPr>
                      <wps:txbx>
                        <w:txbxContent>
                          <w:p w14:paraId="4E3CBAC4" w14:textId="77777777" w:rsidR="00BF4C3A" w:rsidRDefault="00BF4C3A" w:rsidP="00C2391E">
                            <w:r>
                              <w:t>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36" type="#_x0000_t202" style="position:absolute;left:0;text-align:left;margin-left:232.15pt;margin-top:79.55pt;width:62.25pt;height:110.55pt;z-index:2508825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" filled="f" stroked="f">
                <v:textbox style="mso-fit-shape-to-text:t">
                  <w:txbxContent>
                    <w:p w14:paraId="4E3CBAC4" w14:textId="77777777" w:rsidR="00BF4C3A" w:rsidRDefault="00BF4C3A" w:rsidP="00C2391E">
                      <w:r>
                        <w:t>g)</w:t>
                      </w:r>
                    </w:p>
                  </w:txbxContent>
                </v:textbox>
              </v:shape>
            </w:pict>
          </mc:Fallback>
        </mc:AlternateContent>
      </w:r>
      <w:r>
        <w:rPr>
          <w:noProof/>
          <w:lang w:eastAsia="en-GB"/>
        </w:rPr>
        <mc:AlternateContent>
          <mc:Choice Requires="wps">
            <w:drawing>
              <wp:anchor distT="0" distB="0" distL="114300" distR="114300" simplePos="0" relativeHeight="250893824" behindDoc="0" locked="0" layoutInCell="1" allowOverlap="1" wp14:anchorId="2A65FA47" wp14:editId="79034350">
                <wp:simplePos x="0" y="0"/>
                <wp:positionH relativeFrom="column">
                  <wp:posOffset>1700530</wp:posOffset>
                </wp:positionH>
                <wp:positionV relativeFrom="paragraph">
                  <wp:posOffset>1011555</wp:posOffset>
                </wp:positionV>
                <wp:extent cx="790575" cy="1403985"/>
                <wp:effectExtent l="0" t="0" r="0" b="5715"/>
                <wp:wrapNone/>
                <wp:docPr id="89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1403985"/>
                        </a:xfrm>
                        <a:prstGeom prst="rect">
                          <a:avLst/>
                        </a:prstGeom>
                        <a:noFill/>
                        <a:ln w="9525">
                          <a:noFill/>
                          <a:miter lim="800000"/>
                          <a:headEnd/>
                          <a:tailEnd/>
                        </a:ln>
                      </wps:spPr>
                      <wps:txbx>
                        <w:txbxContent>
                          <w:p w14:paraId="4A08B212" w14:textId="77777777" w:rsidR="00BF4C3A" w:rsidRDefault="00BF4C3A" w:rsidP="00C2391E">
                            <w:r>
                              <w:t>f)</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37" type="#_x0000_t202" style="position:absolute;left:0;text-align:left;margin-left:133.9pt;margin-top:79.65pt;width:62.25pt;height:110.55pt;z-index:2508938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" filled="f" stroked="f">
                <v:textbox style="mso-fit-shape-to-text:t">
                  <w:txbxContent>
                    <w:p w14:paraId="4A08B212" w14:textId="77777777" w:rsidR="00BF4C3A" w:rsidRDefault="00BF4C3A" w:rsidP="00C2391E">
                      <w:r>
                        <w:t>f)</w:t>
                      </w:r>
                    </w:p>
                  </w:txbxContent>
                </v:textbox>
              </v:shape>
            </w:pict>
          </mc:Fallback>
        </mc:AlternateContent>
      </w:r>
      <w:r>
        <w:rPr>
          <w:noProof/>
          <w:lang w:eastAsia="en-GB"/>
        </w:rPr>
        <mc:AlternateContent>
          <mc:Choice Requires="wps">
            <w:drawing>
              <wp:anchor distT="0" distB="0" distL="114300" distR="114300" simplePos="0" relativeHeight="250837504" behindDoc="0" locked="0" layoutInCell="1" allowOverlap="1" wp14:anchorId="0394E871" wp14:editId="0D3A54F1">
                <wp:simplePos x="0" y="0"/>
                <wp:positionH relativeFrom="column">
                  <wp:posOffset>1704975</wp:posOffset>
                </wp:positionH>
                <wp:positionV relativeFrom="paragraph">
                  <wp:posOffset>-4445</wp:posOffset>
                </wp:positionV>
                <wp:extent cx="790575" cy="1403985"/>
                <wp:effectExtent l="0" t="0" r="0" b="5715"/>
                <wp:wrapNone/>
                <wp:docPr id="89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1403985"/>
                        </a:xfrm>
                        <a:prstGeom prst="rect">
                          <a:avLst/>
                        </a:prstGeom>
                        <a:noFill/>
                        <a:ln w="9525">
                          <a:noFill/>
                          <a:miter lim="800000"/>
                          <a:headEnd/>
                          <a:tailEnd/>
                        </a:ln>
                      </wps:spPr>
                      <wps:txbx>
                        <w:txbxContent>
                          <w:p w14:paraId="16687433" w14:textId="77777777" w:rsidR="00BF4C3A" w:rsidRDefault="00BF4C3A" w:rsidP="00C2391E">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38" type="#_x0000_t202" style="position:absolute;left:0;text-align:left;margin-left:134.25pt;margin-top:-.35pt;width:62.25pt;height:110.55pt;z-index:250837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" filled="f" stroked="f">
                <v:textbox style="mso-fit-shape-to-text:t">
                  <w:txbxContent>
                    <w:p w14:paraId="16687433" w14:textId="77777777" w:rsidR="00BF4C3A" w:rsidRDefault="00BF4C3A" w:rsidP="00C2391E">
                      <w:r>
                        <w:t>b)</w:t>
                      </w:r>
                    </w:p>
                  </w:txbxContent>
                </v:textbox>
              </v:shape>
            </w:pict>
          </mc:Fallback>
        </mc:AlternateContent>
      </w:r>
      <w:r>
        <w:rPr>
          <w:noProof/>
          <w:lang w:eastAsia="en-GB"/>
        </w:rPr>
        <mc:AlternateContent>
          <mc:Choice Requires="wps">
            <w:drawing>
              <wp:anchor distT="0" distB="0" distL="114300" distR="114300" simplePos="0" relativeHeight="250826240" behindDoc="0" locked="0" layoutInCell="1" allowOverlap="1" wp14:anchorId="2FBECA43" wp14:editId="11D96537">
                <wp:simplePos x="0" y="0"/>
                <wp:positionH relativeFrom="column">
                  <wp:posOffset>487680</wp:posOffset>
                </wp:positionH>
                <wp:positionV relativeFrom="paragraph">
                  <wp:posOffset>-19050</wp:posOffset>
                </wp:positionV>
                <wp:extent cx="790575" cy="1403985"/>
                <wp:effectExtent l="0" t="0" r="0" b="5715"/>
                <wp:wrapNone/>
                <wp:docPr id="89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1403985"/>
                        </a:xfrm>
                        <a:prstGeom prst="rect">
                          <a:avLst/>
                        </a:prstGeom>
                        <a:noFill/>
                        <a:ln w="9525">
                          <a:noFill/>
                          <a:miter lim="800000"/>
                          <a:headEnd/>
                          <a:tailEnd/>
                        </a:ln>
                      </wps:spPr>
                      <wps:txbx>
                        <w:txbxContent>
                          <w:p w14:paraId="3BEAF8B6" w14:textId="77777777" w:rsidR="00BF4C3A" w:rsidRDefault="00BF4C3A" w:rsidP="00C2391E">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39" type="#_x0000_t202" style="position:absolute;left:0;text-align:left;margin-left:38.4pt;margin-top:-1.5pt;width:62.25pt;height:110.55pt;z-index:250826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" filled="f" stroked="f">
                <v:textbox style="mso-fit-shape-to-text:t">
                  <w:txbxContent>
                    <w:p w14:paraId="3BEAF8B6" w14:textId="77777777" w:rsidR="00BF4C3A" w:rsidRDefault="00BF4C3A" w:rsidP="00C2391E">
                      <w:r>
                        <w:t>a)</w:t>
                      </w:r>
                    </w:p>
                  </w:txbxContent>
                </v:textbox>
              </v:shape>
            </w:pict>
          </mc:Fallback>
        </mc:AlternateContent>
      </w:r>
      <w:r>
        <w:rPr>
          <w:noProof/>
          <w:lang w:eastAsia="en-GB"/>
        </w:rPr>
        <mc:AlternateContent>
          <mc:Choice Requires="wps">
            <w:drawing>
              <wp:anchor distT="0" distB="0" distL="114300" distR="114300" simplePos="0" relativeHeight="250905088" behindDoc="0" locked="0" layoutInCell="1" allowOverlap="1" wp14:anchorId="656AA40C" wp14:editId="5C0CA347">
                <wp:simplePos x="0" y="0"/>
                <wp:positionH relativeFrom="column">
                  <wp:posOffset>485140</wp:posOffset>
                </wp:positionH>
                <wp:positionV relativeFrom="paragraph">
                  <wp:posOffset>1004570</wp:posOffset>
                </wp:positionV>
                <wp:extent cx="790575" cy="1403985"/>
                <wp:effectExtent l="0" t="0" r="0" b="5715"/>
                <wp:wrapNone/>
                <wp:docPr id="89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1403985"/>
                        </a:xfrm>
                        <a:prstGeom prst="rect">
                          <a:avLst/>
                        </a:prstGeom>
                        <a:noFill/>
                        <a:ln w="9525">
                          <a:noFill/>
                          <a:miter lim="800000"/>
                          <a:headEnd/>
                          <a:tailEnd/>
                        </a:ln>
                      </wps:spPr>
                      <wps:txbx>
                        <w:txbxContent>
                          <w:p w14:paraId="79F6638B" w14:textId="77777777" w:rsidR="00BF4C3A" w:rsidRDefault="00BF4C3A" w:rsidP="00C2391E">
                            <w:r>
                              <w: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40" type="#_x0000_t202" style="position:absolute;left:0;text-align:left;margin-left:38.2pt;margin-top:79.1pt;width:62.25pt;height:110.55pt;z-index:2509050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" filled="f" stroked="f">
                <v:textbox style="mso-fit-shape-to-text:t">
                  <w:txbxContent>
                    <w:p w14:paraId="79F6638B" w14:textId="77777777" w:rsidR="00BF4C3A" w:rsidRDefault="00BF4C3A" w:rsidP="00C2391E">
                      <w:r>
                        <w:t>e)</w:t>
                      </w:r>
                    </w:p>
                  </w:txbxContent>
                </v:textbox>
              </v:shape>
            </w:pict>
          </mc:Fallback>
        </mc:AlternateContent>
      </w:r>
      <w:r>
        <w:rPr>
          <w:noProof/>
          <w:lang w:eastAsia="en-GB"/>
        </w:rPr>
        <mc:AlternateContent>
          <mc:Choice Requires="wps">
            <w:drawing>
              <wp:anchor distT="0" distB="0" distL="114300" distR="114300" simplePos="0" relativeHeight="250860032" behindDoc="0" locked="0" layoutInCell="1" allowOverlap="1" wp14:anchorId="594E8958" wp14:editId="6BE0D2C0">
                <wp:simplePos x="0" y="0"/>
                <wp:positionH relativeFrom="column">
                  <wp:posOffset>4154170</wp:posOffset>
                </wp:positionH>
                <wp:positionV relativeFrom="paragraph">
                  <wp:posOffset>1905</wp:posOffset>
                </wp:positionV>
                <wp:extent cx="790575" cy="1403985"/>
                <wp:effectExtent l="0" t="0" r="0" b="5715"/>
                <wp:wrapNone/>
                <wp:docPr id="89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1403985"/>
                        </a:xfrm>
                        <a:prstGeom prst="rect">
                          <a:avLst/>
                        </a:prstGeom>
                        <a:noFill/>
                        <a:ln w="9525">
                          <a:noFill/>
                          <a:miter lim="800000"/>
                          <a:headEnd/>
                          <a:tailEnd/>
                        </a:ln>
                      </wps:spPr>
                      <wps:txbx>
                        <w:txbxContent>
                          <w:p w14:paraId="01C50BBE" w14:textId="77777777" w:rsidR="00BF4C3A" w:rsidRDefault="00BF4C3A" w:rsidP="00C2391E">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41" type="#_x0000_t202" style="position:absolute;left:0;text-align:left;margin-left:327.1pt;margin-top:.15pt;width:62.25pt;height:110.55pt;z-index:250860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" filled="f" stroked="f">
                <v:textbox style="mso-fit-shape-to-text:t">
                  <w:txbxContent>
                    <w:p w14:paraId="01C50BBE" w14:textId="77777777" w:rsidR="00BF4C3A" w:rsidRDefault="00BF4C3A" w:rsidP="00C2391E">
                      <w:r>
                        <w:t>d)</w:t>
                      </w:r>
                    </w:p>
                  </w:txbxContent>
                </v:textbox>
              </v:shape>
            </w:pict>
          </mc:Fallback>
        </mc:AlternateContent>
      </w:r>
      <w:r>
        <w:rPr>
          <w:noProof/>
          <w:lang w:eastAsia="en-GB"/>
        </w:rPr>
        <mc:AlternateContent>
          <mc:Choice Requires="wps">
            <w:drawing>
              <wp:anchor distT="0" distB="0" distL="114300" distR="114300" simplePos="0" relativeHeight="250871296" behindDoc="0" locked="0" layoutInCell="1" allowOverlap="1" wp14:anchorId="26437925" wp14:editId="2B020889">
                <wp:simplePos x="0" y="0"/>
                <wp:positionH relativeFrom="column">
                  <wp:posOffset>4156710</wp:posOffset>
                </wp:positionH>
                <wp:positionV relativeFrom="paragraph">
                  <wp:posOffset>1005193</wp:posOffset>
                </wp:positionV>
                <wp:extent cx="790575" cy="1403985"/>
                <wp:effectExtent l="0" t="0" r="0" b="5715"/>
                <wp:wrapNone/>
                <wp:docPr id="89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1403985"/>
                        </a:xfrm>
                        <a:prstGeom prst="rect">
                          <a:avLst/>
                        </a:prstGeom>
                        <a:noFill/>
                        <a:ln w="9525">
                          <a:noFill/>
                          <a:miter lim="800000"/>
                          <a:headEnd/>
                          <a:tailEnd/>
                        </a:ln>
                      </wps:spPr>
                      <wps:txbx>
                        <w:txbxContent>
                          <w:p w14:paraId="26E7A562" w14:textId="77777777" w:rsidR="00BF4C3A" w:rsidRDefault="00BF4C3A" w:rsidP="00C2391E">
                            <w:r>
                              <w:t>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42" type="#_x0000_t202" style="position:absolute;left:0;text-align:left;margin-left:327.3pt;margin-top:79.15pt;width:62.25pt;height:110.55pt;z-index:2508712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" filled="f" stroked="f">
                <v:textbox style="mso-fit-shape-to-text:t">
                  <w:txbxContent>
                    <w:p w14:paraId="26E7A562" w14:textId="77777777" w:rsidR="00BF4C3A" w:rsidRDefault="00BF4C3A" w:rsidP="00C2391E">
                      <w:r>
                        <w:t>h)</w:t>
                      </w:r>
                    </w:p>
                  </w:txbxContent>
                </v:textbox>
              </v:shape>
            </w:pict>
          </mc:Fallback>
        </mc:AlternateContent>
      </w:r>
      <w:r>
        <w:rPr>
          <w:noProof/>
          <w:lang w:eastAsia="en-GB"/>
        </w:rPr>
        <w:drawing>
          <wp:inline distT="0" distB="0" distL="0" distR="0" wp14:anchorId="48704EC0" wp14:editId="080E421F">
            <wp:extent cx="5788241" cy="2201926"/>
            <wp:effectExtent l="0" t="0" r="3175" b="8255"/>
            <wp:docPr id="9055" name="Picture 9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idisation distributor designs.jpg"/>
                    <pic:cNvPicPr/>
                  </pic:nvPicPr>
                  <pic:blipFill rotWithShape="1">
                    <a:blip r:embed="rId66">
                      <a:extLst>
                        <a:ext uri="{28A0092B-C50C-407E-A947-70E740481C1C}">
                          <a14:useLocalDpi xmlns:a14="http://schemas.microsoft.com/office/drawing/2010/main" val="0"/>
                        </a:ext>
                      </a:extLst>
                    </a:blip>
                    <a:srcRect l="2055" t="7543" r="26113" b="56025"/>
                    <a:stretch/>
                  </pic:blipFill>
                  <pic:spPr bwMode="auto">
                    <a:xfrm>
                      <a:off x="0" y="0"/>
                      <a:ext cx="5832694" cy="2218836"/>
                    </a:xfrm>
                    <a:prstGeom prst="rect">
                      <a:avLst/>
                    </a:prstGeom>
                    <a:ln>
                      <a:noFill/>
                    </a:ln>
                    <a:extLst>
                      <a:ext uri="{53640926-AAD7-44D8-BBD7-CCE9431645EC}">
                        <a14:shadowObscured xmlns:a14="http://schemas.microsoft.com/office/drawing/2010/main"/>
                      </a:ext>
                    </a:extLst>
                  </pic:spPr>
                </pic:pic>
              </a:graphicData>
            </a:graphic>
          </wp:inline>
        </w:drawing>
      </w:r>
    </w:p>
    <w:p w14:paraId="3BDFB5CD" w14:textId="4FC2264E" w:rsidR="00C2391E" w:rsidRDefault="00C2391E" w:rsidP="00EA5CD1">
      <w:pPr>
        <w:spacing w:line="276" w:lineRule="auto"/>
      </w:pPr>
      <w:bookmarkStart w:id="224" w:name="_Ref449515520"/>
      <w:bookmarkStart w:id="225" w:name="_Toc474686601"/>
      <w:r>
        <w:t xml:space="preserve">Figure </w:t>
      </w:r>
      <w:fldSimple w:instr=" STYLEREF 1 \s ">
        <w:r w:rsidR="005D3AE0">
          <w:rPr>
            <w:noProof/>
          </w:rPr>
          <w:t>4</w:t>
        </w:r>
      </w:fldSimple>
      <w:r w:rsidR="00F02E7D">
        <w:noBreakHyphen/>
      </w:r>
      <w:fldSimple w:instr=" SEQ Figure \* ARABIC \s 1 ">
        <w:r w:rsidR="005D3AE0">
          <w:rPr>
            <w:noProof/>
          </w:rPr>
          <w:t>2</w:t>
        </w:r>
      </w:fldSimple>
      <w:bookmarkEnd w:id="224"/>
      <w:r>
        <w:t xml:space="preserve">.  Distributor designs of a)-d) plate and grate distributors and e)-h) tuyere distributors; a) sandwiching perforated plates, b) staggered perforated plates, c) dished perforated plate, d) grate bars, e) porous plate type, f) nozzle type, g) bubble cap and h) slit nozzle </w:t>
      </w:r>
      <w:r>
        <w:fldChar w:fldCharType="begin" w:fldLock="1"/>
      </w:r>
      <w:r w:rsidR="00D37BCC">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plainTextFormattedCitation" : "(Kunii &amp; Levenspiel 1991)", "previouslyFormattedCitation" : "(Kunii &amp; Levenspiel 1991)" }, "properties" : { "noteIndex" : 0 }, "schema" : "https://github.com/citation-style-language/schema/raw/master/csl-citation.json" }</w:instrText>
      </w:r>
      <w:r>
        <w:fldChar w:fldCharType="separate"/>
      </w:r>
      <w:r w:rsidR="00352AE9" w:rsidRPr="00352AE9">
        <w:rPr>
          <w:noProof/>
        </w:rPr>
        <w:t>(Kunii &amp; Levenspiel 1991)</w:t>
      </w:r>
      <w:r>
        <w:fldChar w:fldCharType="end"/>
      </w:r>
      <w:r>
        <w:t>.</w:t>
      </w:r>
      <w:bookmarkEnd w:id="225"/>
    </w:p>
    <w:p w14:paraId="5B1F9D78" w14:textId="77777777" w:rsidR="00486114" w:rsidRDefault="00486114" w:rsidP="00486114">
      <w:pPr>
        <w:spacing w:line="276" w:lineRule="auto"/>
      </w:pPr>
    </w:p>
    <w:p w14:paraId="03D41C18" w14:textId="77777777" w:rsidR="00486114" w:rsidRDefault="00486114" w:rsidP="00486114">
      <w:pPr>
        <w:spacing w:line="276" w:lineRule="auto"/>
      </w:pPr>
      <w:r>
        <w:t xml:space="preserve">The fraction of open area of a distributor plate is generally less than 10 %.  The fraction open area can be calculated from the ratio of </w:t>
      </w:r>
      <m:oMath>
        <m:sSub>
          <m:sSubPr>
            <m:ctrlPr>
              <w:rPr>
                <w:rFonts w:ascii="Cambria Math" w:hAnsi="Cambria Math"/>
                <w:i/>
              </w:rPr>
            </m:ctrlPr>
          </m:sSubPr>
          <m:e>
            <m:r>
              <w:rPr>
                <w:rFonts w:ascii="Cambria Math" w:hAnsi="Cambria Math"/>
              </w:rPr>
              <m:t>u</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or</m:t>
            </m:r>
          </m:sub>
        </m:sSub>
      </m:oMath>
      <w:r>
        <w:t xml:space="preserve"> (Equation 4-2) </w:t>
      </w:r>
      <w:r>
        <w:fldChar w:fldCharType="begin" w:fldLock="1"/>
      </w:r>
      <w:r>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plainTextFormattedCitation" : "(Kunii &amp; Levenspiel 1991)", "previouslyFormattedCitation" : "(Kunii &amp; Levenspiel 1991)" }, "properties" : { "noteIndex" : 0 }, "schema" : "https://github.com/citation-style-language/schema/raw/master/csl-citation.json" }</w:instrText>
      </w:r>
      <w:r>
        <w:fldChar w:fldCharType="separate"/>
      </w:r>
      <w:r w:rsidRPr="00352AE9">
        <w:rPr>
          <w:noProof/>
        </w:rPr>
        <w:t>(Kunii &amp; Levenspiel 1991)</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486114" w14:paraId="1E7D85DC" w14:textId="77777777" w:rsidTr="00486114">
        <w:tc>
          <w:tcPr>
            <w:tcW w:w="7479" w:type="dxa"/>
          </w:tcPr>
          <w:p w14:paraId="7B468A40" w14:textId="77777777" w:rsidR="00486114" w:rsidRPr="006423AA" w:rsidRDefault="00BF4C3A" w:rsidP="00486114">
            <w:pPr>
              <w:spacing w:after="120" w:line="276" w:lineRule="auto"/>
            </w:pPr>
            <m:oMathPara>
              <m:oMath>
                <m:sSub>
                  <m:sSubPr>
                    <m:ctrlPr>
                      <w:rPr>
                        <w:rFonts w:ascii="Cambria Math" w:hAnsi="Cambria Math"/>
                        <w:i/>
                      </w:rPr>
                    </m:ctrlPr>
                  </m:sSubPr>
                  <m:e>
                    <m:r>
                      <w:rPr>
                        <w:rFonts w:ascii="Cambria Math" w:hAnsi="Cambria Math"/>
                      </w:rPr>
                      <m:t>u</m:t>
                    </m:r>
                  </m:e>
                  <m:sub>
                    <m:r>
                      <w:rPr>
                        <w:rFonts w:ascii="Cambria Math" w:hAnsi="Cambria Math"/>
                      </w:rPr>
                      <m:t>or</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or</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d</m:t>
                                </m:r>
                              </m:sub>
                            </m:sSub>
                          </m:num>
                          <m:den>
                            <m:sSub>
                              <m:sSubPr>
                                <m:ctrlPr>
                                  <w:rPr>
                                    <w:rFonts w:ascii="Cambria Math" w:hAnsi="Cambria Math"/>
                                    <w:i/>
                                  </w:rPr>
                                </m:ctrlPr>
                              </m:sSubPr>
                              <m:e>
                                <m:r>
                                  <w:rPr>
                                    <w:rFonts w:ascii="Cambria Math" w:hAnsi="Cambria Math"/>
                                  </w:rPr>
                                  <m:t>ρ</m:t>
                                </m:r>
                              </m:e>
                              <m:sub>
                                <m:r>
                                  <w:rPr>
                                    <w:rFonts w:ascii="Cambria Math" w:hAnsi="Cambria Math"/>
                                  </w:rPr>
                                  <m:t>g</m:t>
                                </m:r>
                              </m:sub>
                            </m:sSub>
                          </m:den>
                        </m:f>
                      </m:e>
                    </m:d>
                  </m:e>
                  <m:sup>
                    <m:r>
                      <w:rPr>
                        <w:rFonts w:ascii="Cambria Math" w:hAnsi="Cambria Math"/>
                      </w:rPr>
                      <m:t>1/2</m:t>
                    </m:r>
                  </m:sup>
                </m:sSup>
              </m:oMath>
            </m:oMathPara>
          </w:p>
        </w:tc>
        <w:tc>
          <w:tcPr>
            <w:tcW w:w="1763" w:type="dxa"/>
            <w:vAlign w:val="center"/>
          </w:tcPr>
          <w:p w14:paraId="5C32A8AB" w14:textId="77777777" w:rsidR="00486114" w:rsidRDefault="00486114" w:rsidP="00486114">
            <w:pPr>
              <w:spacing w:after="120" w:line="276" w:lineRule="auto"/>
              <w:jc w:val="right"/>
            </w:pPr>
            <w:r>
              <w:t>Equation 4-2</w:t>
            </w:r>
          </w:p>
        </w:tc>
      </w:tr>
    </w:tbl>
    <w:p w14:paraId="5645CBB4" w14:textId="2A080E8D" w:rsidR="00C2391E" w:rsidRDefault="00C2391E" w:rsidP="00EA5CD1">
      <w:pPr>
        <w:spacing w:line="276" w:lineRule="auto"/>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d,or</m:t>
            </m:r>
          </m:sub>
        </m:sSub>
      </m:oMath>
      <w:r>
        <w:t xml:space="preserve"> is the dimensionless orifice coefficient from the vessel Reynolds number (Equation 4-3) </w:t>
      </w:r>
      <w:r>
        <w:fldChar w:fldCharType="begin" w:fldLock="1"/>
      </w:r>
      <w:r w:rsidR="00D37BCC">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plainTextFormattedCitation" : "(Kunii &amp; Levenspiel 1991)", "previouslyFormattedCitation" : "(Kunii &amp; Levenspiel 1991)" }, "properties" : { "noteIndex" : 0 }, "schema" : "https://github.com/citation-style-language/schema/raw/master/csl-citation.json" }</w:instrText>
      </w:r>
      <w:r>
        <w:fldChar w:fldCharType="separate"/>
      </w:r>
      <w:r w:rsidR="00352AE9" w:rsidRPr="00352AE9">
        <w:rPr>
          <w:noProof/>
        </w:rPr>
        <w:t>(Kunii &amp; Levenspiel 1991)</w:t>
      </w:r>
      <w:r>
        <w:fldChar w:fldCharType="end"/>
      </w:r>
      <w:r>
        <w:t xml:space="preserve">, </w:t>
      </w:r>
      <m:oMath>
        <m:sSub>
          <m:sSubPr>
            <m:ctrlPr>
              <w:rPr>
                <w:rFonts w:ascii="Cambria Math" w:hAnsi="Cambria Math"/>
                <w:i/>
              </w:rPr>
            </m:ctrlPr>
          </m:sSubPr>
          <m:e>
            <m:r>
              <w:rPr>
                <w:rFonts w:ascii="Cambria Math" w:hAnsi="Cambria Math"/>
              </w:rPr>
              <m:t>p</m:t>
            </m:r>
          </m:e>
          <m:sub>
            <m:r>
              <w:rPr>
                <w:rFonts w:ascii="Cambria Math" w:hAnsi="Cambria Math"/>
              </w:rPr>
              <m:t>d</m:t>
            </m:r>
          </m:sub>
        </m:sSub>
      </m:oMath>
      <w:r>
        <w:t xml:space="preserve"> is the pressure drop across the distributor (Pa), and </w:t>
      </w:r>
      <m:oMath>
        <m:sSub>
          <m:sSubPr>
            <m:ctrlPr>
              <w:rPr>
                <w:rFonts w:ascii="Cambria Math" w:hAnsi="Cambria Math"/>
                <w:i/>
              </w:rPr>
            </m:ctrlPr>
          </m:sSubPr>
          <m:e>
            <m:r>
              <w:rPr>
                <w:rFonts w:ascii="Cambria Math" w:hAnsi="Cambria Math"/>
              </w:rPr>
              <m:t>ρ</m:t>
            </m:r>
          </m:e>
          <m:sub>
            <m:r>
              <w:rPr>
                <w:rFonts w:ascii="Cambria Math" w:hAnsi="Cambria Math"/>
              </w:rPr>
              <m:t>g</m:t>
            </m:r>
          </m:sub>
        </m:sSub>
      </m:oMath>
      <w:r>
        <w:t xml:space="preserve"> is the gas density (kg/m</w:t>
      </w:r>
      <w:r w:rsidRPr="00FC2C86">
        <w:rPr>
          <w:vertAlign w:val="superscript"/>
        </w:rPr>
        <w:t>3</w:t>
      </w:r>
      <w:r>
        <w:t>).</w:t>
      </w:r>
    </w:p>
    <w:p w14:paraId="66E8F8CE" w14:textId="77777777" w:rsidR="00486114" w:rsidRDefault="00486114" w:rsidP="00EA5CD1">
      <w:pPr>
        <w:spacing w:line="276" w:lineRule="auto"/>
      </w:pPr>
    </w:p>
    <w:p w14:paraId="129DEC7A" w14:textId="77777777" w:rsidR="00486114" w:rsidRDefault="00486114" w:rsidP="00EA5CD1">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C2391E" w14:paraId="1A6BD688" w14:textId="77777777" w:rsidTr="00C2391E">
        <w:tc>
          <w:tcPr>
            <w:tcW w:w="7479" w:type="dxa"/>
          </w:tcPr>
          <w:p w14:paraId="4EA49395" w14:textId="4503E830" w:rsidR="00C2391E" w:rsidRPr="006423AA" w:rsidRDefault="00BF4C3A" w:rsidP="00EA5CD1">
            <w:pPr>
              <w:spacing w:after="120" w:line="276" w:lineRule="auto"/>
            </w:pPr>
            <m:oMathPara>
              <m:oMath>
                <m:sSub>
                  <m:sSubPr>
                    <m:ctrlPr>
                      <w:rPr>
                        <w:rFonts w:ascii="Cambria Math" w:hAnsi="Cambria Math"/>
                        <w:i/>
                      </w:rPr>
                    </m:ctrlPr>
                  </m:sSubPr>
                  <m:e>
                    <m:r>
                      <w:rPr>
                        <w:rFonts w:ascii="Cambria Math" w:hAnsi="Cambria Math"/>
                      </w:rPr>
                      <m:t>Re</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o</m:t>
                    </m:r>
                  </m:sub>
                </m:sSub>
                <m:sSub>
                  <m:sSubPr>
                    <m:ctrlPr>
                      <w:rPr>
                        <w:rFonts w:ascii="Cambria Math" w:hAnsi="Cambria Math"/>
                        <w:i/>
                      </w:rPr>
                    </m:ctrlPr>
                  </m:sSubPr>
                  <m:e>
                    <m:r>
                      <w:rPr>
                        <w:rFonts w:ascii="Cambria Math" w:hAnsi="Cambria Math"/>
                      </w:rPr>
                      <m:t>ρ</m:t>
                    </m:r>
                  </m:e>
                  <m:sub>
                    <m:r>
                      <w:rPr>
                        <w:rFonts w:ascii="Cambria Math" w:hAnsi="Cambria Math"/>
                      </w:rPr>
                      <m:t>g</m:t>
                    </m:r>
                  </m:sub>
                </m:sSub>
                <m:r>
                  <w:rPr>
                    <w:rFonts w:ascii="Cambria Math" w:hAnsi="Cambria Math"/>
                  </w:rPr>
                  <m:t>/μ</m:t>
                </m:r>
              </m:oMath>
            </m:oMathPara>
          </w:p>
        </w:tc>
        <w:tc>
          <w:tcPr>
            <w:tcW w:w="1763" w:type="dxa"/>
            <w:vAlign w:val="center"/>
          </w:tcPr>
          <w:p w14:paraId="1ABE87C8" w14:textId="77777777" w:rsidR="00C2391E" w:rsidRDefault="00C2391E" w:rsidP="00EA5CD1">
            <w:pPr>
              <w:spacing w:after="120" w:line="276" w:lineRule="auto"/>
              <w:jc w:val="right"/>
            </w:pPr>
            <w:r>
              <w:t>Equation 4-3</w:t>
            </w:r>
          </w:p>
        </w:tc>
      </w:tr>
    </w:tbl>
    <w:p w14:paraId="6438C0C1" w14:textId="5DB53121" w:rsidR="00C2391E" w:rsidRDefault="00C2391E" w:rsidP="00EA5CD1">
      <w:pPr>
        <w:spacing w:line="276" w:lineRule="auto"/>
      </w:pPr>
      <w:r>
        <w:t xml:space="preserve">wher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t xml:space="preserve"> is the bed diameter (m), </w:t>
      </w:r>
      <m:oMath>
        <m:sSub>
          <m:sSubPr>
            <m:ctrlPr>
              <w:rPr>
                <w:rFonts w:ascii="Cambria Math" w:hAnsi="Cambria Math"/>
                <w:i/>
              </w:rPr>
            </m:ctrlPr>
          </m:sSubPr>
          <m:e>
            <m:r>
              <w:rPr>
                <w:rFonts w:ascii="Cambria Math" w:hAnsi="Cambria Math"/>
              </w:rPr>
              <m:t>U</m:t>
            </m:r>
          </m:e>
          <m:sub>
            <m:r>
              <w:rPr>
                <w:rFonts w:ascii="Cambria Math" w:hAnsi="Cambria Math"/>
              </w:rPr>
              <m:t>o</m:t>
            </m:r>
          </m:sub>
        </m:sSub>
      </m:oMath>
      <w:r>
        <w:t xml:space="preserve"> is the superficial gas velocity (m/s) and </w:t>
      </w:r>
      <m:oMath>
        <m:sSub>
          <m:sSubPr>
            <m:ctrlPr>
              <w:rPr>
                <w:rFonts w:ascii="Cambria Math" w:hAnsi="Cambria Math"/>
                <w:i/>
              </w:rPr>
            </m:ctrlPr>
          </m:sSubPr>
          <m:e>
            <m:r>
              <w:rPr>
                <w:rFonts w:ascii="Cambria Math" w:hAnsi="Cambria Math"/>
              </w:rPr>
              <m:t>ρ</m:t>
            </m:r>
          </m:e>
          <m:sub>
            <m:r>
              <w:rPr>
                <w:rFonts w:ascii="Cambria Math" w:hAnsi="Cambria Math"/>
              </w:rPr>
              <m:t>g</m:t>
            </m:r>
          </m:sub>
        </m:sSub>
      </m:oMath>
      <w:r>
        <w:t xml:space="preserve"> is the gas density (kg/m</w:t>
      </w:r>
      <w:r w:rsidRPr="000542B3">
        <w:rPr>
          <w:vertAlign w:val="superscript"/>
        </w:rPr>
        <w:t>3</w:t>
      </w:r>
      <w:r>
        <w:t xml:space="preserve">).  Pressure drop across a classical distributor plate is ~30 %, although industrial designs sometimes have a pressure drop ratio of 0.25 to 0.5, which is the pressure drop over the distributor plate to the pressure drop over the whole bed </w:t>
      </w:r>
      <w:r>
        <w:fldChar w:fldCharType="begin" w:fldLock="1"/>
      </w:r>
      <w:r w:rsidR="00D37BCC">
        <w:instrText>ADDIN CSL_CITATION { "citationItems" : [ { "id" : "ITEM-1", "itemData" : { "DOI" : "10.1080/07373930903383612", "ISSN" : "0737-3937", "author" : [ { "dropping-particle" : "", "family" : "Ciesielczyk", "given" : "W\u0142odzimierz", "non-dropping-particle" : "", "parse-names" : false, "suffix" : "" } ], "container-title" : "Drying Technology", "id" : "ITEM-1", "issue" : "12", "issued" : { "date-parts" : [ [ "2009", "11", "30" ] ] }, "page" : "1309-1315", "title" : "Novel gas distributor for fluidized bed drying of biomass", "type" : "article-journal", "volume" : "27" }, "uris" : [ "http://www.mendeley.com/documents/?uuid=e0ebc430-a5b0-4b9d-949c-d8257ceb366c" ] } ], "mendeley" : { "formattedCitation" : "(Ciesielczyk 2009)", "plainTextFormattedCitation" : "(Ciesielczyk 2009)", "previouslyFormattedCitation" : "(Ciesielczyk 2009)" }, "properties" : { "noteIndex" : 0 }, "schema" : "https://github.com/citation-style-language/schema/raw/master/csl-citation.json" }</w:instrText>
      </w:r>
      <w:r>
        <w:fldChar w:fldCharType="separate"/>
      </w:r>
      <w:r w:rsidR="00352AE9" w:rsidRPr="00352AE9">
        <w:rPr>
          <w:noProof/>
        </w:rPr>
        <w:t>(Ciesielczyk 2009)</w:t>
      </w:r>
      <w:r>
        <w:fldChar w:fldCharType="end"/>
      </w:r>
      <w:r>
        <w:t>.  Distributor plate designs should have sufficient pressure drops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m:t>
            </m:r>
          </m:sub>
        </m:sSub>
      </m:oMath>
      <w:r>
        <w:t xml:space="preserve">) to achieve equal flows over the entire cross section of the bed </w:t>
      </w:r>
      <w:r>
        <w:fldChar w:fldCharType="begin" w:fldLock="1"/>
      </w:r>
      <w:r w:rsidR="00D37BCC">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plainTextFormattedCitation" : "(Kunii &amp; Levenspiel 1991)", "previouslyFormattedCitation" : "(Kunii &amp; Levenspiel 1991)" }, "properties" : { "noteIndex" : 0 }, "schema" : "https://github.com/citation-style-language/schema/raw/master/csl-citation.json" }</w:instrText>
      </w:r>
      <w:r>
        <w:fldChar w:fldCharType="separate"/>
      </w:r>
      <w:r w:rsidR="00352AE9" w:rsidRPr="00352AE9">
        <w:rPr>
          <w:noProof/>
        </w:rPr>
        <w:t>(Kunii &amp; Levenspiel 1991)</w:t>
      </w:r>
      <w:r>
        <w:fldChar w:fldCharType="end"/>
      </w:r>
      <w:r>
        <w:t>.  The pressure drop across the bed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m:t>
            </m:r>
          </m:sub>
        </m:sSub>
      </m:oMath>
      <w:r>
        <w:t xml:space="preserve">) is given by Equation 4-4 </w:t>
      </w:r>
      <w:r>
        <w:fldChar w:fldCharType="begin" w:fldLock="1"/>
      </w:r>
      <w:r w:rsidR="00D37BCC">
        <w:instrText>ADDIN CSL_CITATION { "citationItems" : [ { "id" : "ITEM-1", "itemData" : { "author" : [ { "dropping-particle" : "", "family" : "Zuiderweg", "given" : "F. J.", "non-dropping-particle" : "", "parse-names" : false, "suffix" : "" } ], "container-title" : "Proceeding of the International Symposium on Fluidization", "editor" : [ { "dropping-particle" : "", "family" : "Drinkenburg", "given" : "A. A. H.", "non-dropping-particle" : "", "parse-names" : false, "suffix" : "" } ], "id" : "ITEM-1", "issued" : { "date-parts" : [ [ "1967" ] ] }, "page" : "739", "publisher" : "Netherlands University Press: Amsterdam", "title" : "No Title", "type" : "paper-conference" }, "uris" : [ "http://www.mendeley.com/documents/?uuid=b3beb494-a747-4edc-9490-b45b31248a3d" ] } ], "mendeley" : { "formattedCitation" : "(Zuiderweg 1967)", "plainTextFormattedCitation" : "(Zuiderweg 1967)", "previouslyFormattedCitation" : "(Zuiderweg 1967)" }, "properties" : { "noteIndex" : 0 }, "schema" : "https://github.com/citation-style-language/schema/raw/master/csl-citation.json" }</w:instrText>
      </w:r>
      <w:r>
        <w:fldChar w:fldCharType="separate"/>
      </w:r>
      <w:r w:rsidR="00352AE9" w:rsidRPr="00352AE9">
        <w:rPr>
          <w:noProof/>
        </w:rPr>
        <w:t>(Zuiderweg 1967)</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C2391E" w14:paraId="080CF96F" w14:textId="77777777" w:rsidTr="00C2391E">
        <w:tc>
          <w:tcPr>
            <w:tcW w:w="7479" w:type="dxa"/>
          </w:tcPr>
          <w:p w14:paraId="7047A439" w14:textId="77777777" w:rsidR="00C2391E" w:rsidRPr="006423AA" w:rsidRDefault="00BF4C3A" w:rsidP="00EA5CD1">
            <w:pPr>
              <w:spacing w:after="120" w:line="276" w:lineRule="auto"/>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b</m:t>
                        </m:r>
                      </m:sub>
                    </m:sSub>
                  </m:num>
                  <m:den>
                    <m:sSub>
                      <m:sSubPr>
                        <m:ctrlPr>
                          <w:rPr>
                            <w:rFonts w:ascii="Cambria Math" w:hAnsi="Cambria Math"/>
                            <w:i/>
                          </w:rPr>
                        </m:ctrlPr>
                      </m:sSubPr>
                      <m:e>
                        <m:r>
                          <w:rPr>
                            <w:rFonts w:ascii="Cambria Math" w:hAnsi="Cambria Math"/>
                          </w:rPr>
                          <m:t>L</m:t>
                        </m:r>
                      </m:e>
                      <m:sub>
                        <m:r>
                          <w:rPr>
                            <w:rFonts w:ascii="Cambria Math" w:hAnsi="Cambria Math"/>
                          </w:rPr>
                          <m:t>mf</m:t>
                        </m:r>
                      </m:sub>
                    </m:sSub>
                  </m:den>
                </m:f>
                <m:r>
                  <w:rPr>
                    <w:rFonts w:ascii="Cambria Math" w:hAnsi="Cambria Math"/>
                  </w:rPr>
                  <m:t>=(1-</m:t>
                </m:r>
                <m:sSub>
                  <m:sSubPr>
                    <m:ctrlPr>
                      <w:rPr>
                        <w:rFonts w:ascii="Cambria Math" w:hAnsi="Cambria Math"/>
                        <w:i/>
                      </w:rPr>
                    </m:ctrlPr>
                  </m:sSubPr>
                  <m:e>
                    <m:r>
                      <w:rPr>
                        <w:rFonts w:ascii="Cambria Math" w:hAnsi="Cambria Math"/>
                      </w:rPr>
                      <m:t>ε</m:t>
                    </m:r>
                  </m:e>
                  <m:sub>
                    <m:r>
                      <w:rPr>
                        <w:rFonts w:ascii="Cambria Math" w:hAnsi="Cambria Math"/>
                      </w:rPr>
                      <m:t>mf</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r>
                  <w:rPr>
                    <w:rFonts w:ascii="Cambria Math" w:hAnsi="Cambria Math"/>
                  </w:rPr>
                  <m:t>)</m:t>
                </m:r>
                <m:f>
                  <m:fPr>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g</m:t>
                        </m:r>
                      </m:e>
                      <m:sub>
                        <m:r>
                          <w:rPr>
                            <w:rFonts w:ascii="Cambria Math" w:hAnsi="Cambria Math"/>
                          </w:rPr>
                          <m:t>c</m:t>
                        </m:r>
                      </m:sub>
                    </m:sSub>
                  </m:den>
                </m:f>
              </m:oMath>
            </m:oMathPara>
          </w:p>
        </w:tc>
        <w:tc>
          <w:tcPr>
            <w:tcW w:w="1763" w:type="dxa"/>
            <w:vAlign w:val="center"/>
          </w:tcPr>
          <w:p w14:paraId="0773FF12" w14:textId="77777777" w:rsidR="00C2391E" w:rsidRDefault="00C2391E" w:rsidP="00EA5CD1">
            <w:pPr>
              <w:spacing w:after="120" w:line="276" w:lineRule="auto"/>
              <w:jc w:val="right"/>
            </w:pPr>
            <w:r>
              <w:t>Equation 4-4</w:t>
            </w:r>
          </w:p>
        </w:tc>
      </w:tr>
    </w:tbl>
    <w:p w14:paraId="7C7E8BC1" w14:textId="0077518E" w:rsidR="00C2391E" w:rsidRDefault="00C2391E" w:rsidP="00EA5CD1">
      <w:pPr>
        <w:spacing w:line="276" w:lineRule="auto"/>
      </w:pPr>
      <w:r>
        <w:t>where the pressure drop across the bed is given by the bed voidage at the minimum fluidisation velocity (</w:t>
      </w:r>
      <m:oMath>
        <m:sSub>
          <m:sSubPr>
            <m:ctrlPr>
              <w:rPr>
                <w:rFonts w:ascii="Cambria Math" w:hAnsi="Cambria Math"/>
                <w:i/>
              </w:rPr>
            </m:ctrlPr>
          </m:sSubPr>
          <m:e>
            <m:r>
              <w:rPr>
                <w:rFonts w:ascii="Cambria Math" w:hAnsi="Cambria Math"/>
              </w:rPr>
              <m:t>ε</m:t>
            </m:r>
          </m:e>
          <m:sub>
            <m:r>
              <w:rPr>
                <w:rFonts w:ascii="Cambria Math" w:hAnsi="Cambria Math"/>
              </w:rPr>
              <m:t>mf</m:t>
            </m:r>
          </m:sub>
        </m:sSub>
      </m:oMath>
      <w:r>
        <w:t xml:space="preserve">) and the difference in density between the solids and the gas.  Increasing the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m:t>
            </m:r>
          </m:sub>
        </m:sSub>
      </m:oMath>
      <w:r>
        <w:t xml:space="preserve"> produces an even air distribution, but power consumption and construction costs increase.  For example,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m:t>
        </m:r>
      </m:oMath>
      <w:r>
        <w:t xml:space="preserve"> superficial gas velocity (</w:t>
      </w:r>
      <m:oMath>
        <m:sSub>
          <m:sSubPr>
            <m:ctrlPr>
              <w:rPr>
                <w:rFonts w:ascii="Cambria Math" w:hAnsi="Cambria Math"/>
                <w:i/>
              </w:rPr>
            </m:ctrlPr>
          </m:sSubPr>
          <m:e>
            <m:r>
              <w:rPr>
                <w:rFonts w:ascii="Cambria Math" w:hAnsi="Cambria Math"/>
              </w:rPr>
              <m:t>u</m:t>
            </m:r>
          </m:e>
          <m:sub>
            <m:r>
              <w:rPr>
                <w:rFonts w:ascii="Cambria Math" w:hAnsi="Cambria Math"/>
              </w:rPr>
              <m:t>o</m:t>
            </m:r>
          </m:sub>
        </m:sSub>
      </m:oMath>
      <w:r>
        <w:t xml:space="preserve">) for porous plates, but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o</m:t>
            </m:r>
          </m:sub>
          <m:sup>
            <m:r>
              <w:rPr>
                <w:rFonts w:ascii="Cambria Math" w:hAnsi="Cambria Math"/>
              </w:rPr>
              <m:t>2</m:t>
            </m:r>
          </m:sup>
        </m:sSubSup>
      </m:oMath>
      <w:r>
        <w:t xml:space="preserve"> for perforated plates.  For an even distribution of gas to a bed where </w:t>
      </w:r>
      <m:oMath>
        <m:sSub>
          <m:sSubPr>
            <m:ctrlPr>
              <w:rPr>
                <w:rFonts w:ascii="Cambria Math" w:hAnsi="Cambria Math"/>
                <w:i/>
              </w:rPr>
            </m:ctrlPr>
          </m:sSubPr>
          <m:e>
            <m:r>
              <w:rPr>
                <w:rFonts w:ascii="Cambria Math" w:hAnsi="Cambria Math"/>
              </w:rPr>
              <m:t>U</m:t>
            </m:r>
          </m:e>
          <m:sub>
            <m:r>
              <w:rPr>
                <w:rFonts w:ascii="Cambria Math" w:hAnsi="Cambria Math"/>
              </w:rPr>
              <m:t>o</m:t>
            </m:r>
          </m:sub>
        </m:sSub>
      </m:oMath>
      <w:r>
        <w:t xml:space="preserve"> is close to </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t xml:space="preserve">, Equation 4-5  </w:t>
      </w:r>
      <w:r>
        <w:fldChar w:fldCharType="begin" w:fldLock="1"/>
      </w:r>
      <w:r w:rsidR="00D37BCC">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plainTextFormattedCitation" : "(Kunii &amp; Levenspiel 1991)", "previouslyFormattedCitation" : "(Kunii &amp; Levenspiel 1991)" }, "properties" : { "noteIndex" : 0 }, "schema" : "https://github.com/citation-style-language/schema/raw/master/csl-citation.json" }</w:instrText>
      </w:r>
      <w:r>
        <w:fldChar w:fldCharType="separate"/>
      </w:r>
      <w:r w:rsidR="00352AE9" w:rsidRPr="00352AE9">
        <w:rPr>
          <w:noProof/>
        </w:rPr>
        <w:t>(Kunii &amp; Levenspiel 1991)</w:t>
      </w:r>
      <w:r>
        <w:fldChar w:fldCharType="end"/>
      </w:r>
      <w:r>
        <w:t xml:space="preserve"> defines the required difference in pressure drop between the distributor plate and the b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C2391E" w14:paraId="23F72AEE" w14:textId="77777777" w:rsidTr="00C2391E">
        <w:tc>
          <w:tcPr>
            <w:tcW w:w="7479" w:type="dxa"/>
          </w:tcPr>
          <w:p w14:paraId="1DC45E95" w14:textId="67F63416" w:rsidR="00C2391E" w:rsidRPr="006423AA" w:rsidRDefault="00BF4C3A" w:rsidP="00EA5CD1">
            <w:pPr>
              <w:spacing w:line="276" w:lineRule="auto"/>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m:t>
                        </m:r>
                      </m:sub>
                    </m:sSub>
                  </m:den>
                </m:f>
                <m:r>
                  <w:rPr>
                    <w:rFonts w:ascii="Cambria Math" w:hAnsi="Cambria Math"/>
                  </w:rPr>
                  <m:t>≥0.15</m:t>
                </m:r>
              </m:oMath>
            </m:oMathPara>
          </w:p>
        </w:tc>
        <w:tc>
          <w:tcPr>
            <w:tcW w:w="1763" w:type="dxa"/>
            <w:vAlign w:val="center"/>
          </w:tcPr>
          <w:p w14:paraId="116D2A29" w14:textId="77777777" w:rsidR="00C2391E" w:rsidRDefault="00C2391E" w:rsidP="00EA5CD1">
            <w:pPr>
              <w:spacing w:after="120" w:line="276" w:lineRule="auto"/>
              <w:jc w:val="right"/>
            </w:pPr>
            <w:r>
              <w:t>Equation 4-5</w:t>
            </w:r>
          </w:p>
        </w:tc>
      </w:tr>
    </w:tbl>
    <w:p w14:paraId="3BFACE4D" w14:textId="5EAA1959" w:rsidR="00C2391E" w:rsidRDefault="00C2391E" w:rsidP="00EA5CD1">
      <w:pPr>
        <w:spacing w:line="276" w:lineRule="auto"/>
      </w:pPr>
      <w:r>
        <w:t xml:space="preserve">The required  </w:t>
      </w:r>
      <m:oMath>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m:t>
                </m:r>
              </m:sub>
            </m:sSub>
          </m:den>
        </m:f>
      </m:oMath>
      <w:r>
        <w:t xml:space="preserve"> decreases as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o</m:t>
                </m:r>
              </m:sub>
            </m:sSub>
          </m:num>
          <m:den>
            <m:sSub>
              <m:sSubPr>
                <m:ctrlPr>
                  <w:rPr>
                    <w:rFonts w:ascii="Cambria Math" w:hAnsi="Cambria Math"/>
                    <w:i/>
                  </w:rPr>
                </m:ctrlPr>
              </m:sSubPr>
              <m:e>
                <m:r>
                  <w:rPr>
                    <w:rFonts w:ascii="Cambria Math" w:hAnsi="Cambria Math"/>
                  </w:rPr>
                  <m:t>U</m:t>
                </m:r>
              </m:e>
              <m:sub>
                <m:r>
                  <w:rPr>
                    <w:rFonts w:ascii="Cambria Math" w:hAnsi="Cambria Math"/>
                  </w:rPr>
                  <m:t>mf</m:t>
                </m:r>
              </m:sub>
            </m:sSub>
          </m:den>
        </m:f>
      </m:oMath>
      <w:r>
        <w:t xml:space="preserve"> increases. The ratio of </w:t>
      </w:r>
      <m:oMath>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m:t>
                </m:r>
              </m:sub>
            </m:sSub>
          </m:den>
        </m:f>
      </m:oMath>
      <w:r>
        <w:t xml:space="preserve"> is roughly independent of bed height.  </w:t>
      </w:r>
    </w:p>
    <w:p w14:paraId="0D2066D3" w14:textId="47DB055B" w:rsidR="0096726B" w:rsidRDefault="00C2391E" w:rsidP="0096726B">
      <w:pPr>
        <w:spacing w:line="276" w:lineRule="auto"/>
      </w:pPr>
      <w:r>
        <w:t xml:space="preserve">To design the gas distributor plate,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m:t>
            </m:r>
          </m:sub>
        </m:sSub>
      </m:oMath>
      <w:r>
        <w:t xml:space="preserve"> (Equation 4-1) and the vessel Reynolds number </w:t>
      </w:r>
      <m:oMath>
        <m:sSub>
          <m:sSubPr>
            <m:ctrlPr>
              <w:rPr>
                <w:rFonts w:ascii="Cambria Math" w:hAnsi="Cambria Math"/>
                <w:i/>
              </w:rPr>
            </m:ctrlPr>
          </m:sSubPr>
          <m:e>
            <m:r>
              <w:rPr>
                <w:rFonts w:ascii="Cambria Math" w:hAnsi="Cambria Math"/>
              </w:rPr>
              <m:t>Re</m:t>
            </m:r>
          </m:e>
          <m:sub>
            <m:r>
              <w:rPr>
                <w:rFonts w:ascii="Cambria Math" w:hAnsi="Cambria Math"/>
              </w:rPr>
              <m:t>t</m:t>
            </m:r>
          </m:sub>
        </m:sSub>
      </m:oMath>
      <w:r>
        <w:t xml:space="preserve"> (Equation 4-3) were calculated and the corresponding value for the orifice coefficient (</w:t>
      </w:r>
      <m:oMath>
        <m:sSub>
          <m:sSubPr>
            <m:ctrlPr>
              <w:rPr>
                <w:rFonts w:ascii="Cambria Math" w:hAnsi="Cambria Math"/>
                <w:i/>
              </w:rPr>
            </m:ctrlPr>
          </m:sSubPr>
          <m:e>
            <m:r>
              <w:rPr>
                <w:rFonts w:ascii="Cambria Math" w:hAnsi="Cambria Math"/>
              </w:rPr>
              <m:t>C</m:t>
            </m:r>
          </m:e>
          <m:sub>
            <m:r>
              <w:rPr>
                <w:rFonts w:ascii="Cambria Math" w:hAnsi="Cambria Math"/>
              </w:rPr>
              <m:t>d,or</m:t>
            </m:r>
          </m:sub>
        </m:sSub>
      </m:oMath>
      <w:r>
        <w:t>) (Equation 4-2) (</w:t>
      </w:r>
      <w:r>
        <w:fldChar w:fldCharType="begin"/>
      </w:r>
      <w:r>
        <w:instrText xml:space="preserve"> REF _Ref449519328 \h  \* MERGEFORMAT </w:instrText>
      </w:r>
      <w:r>
        <w:fldChar w:fldCharType="separate"/>
      </w:r>
      <w:r w:rsidR="005D3AE0" w:rsidRPr="005D3AE0">
        <w:t xml:space="preserve">Table </w:t>
      </w:r>
      <w:r w:rsidR="005D3AE0" w:rsidRPr="005D3AE0">
        <w:rPr>
          <w:noProof/>
        </w:rPr>
        <w:t>4</w:t>
      </w:r>
      <w:r w:rsidR="005D3AE0" w:rsidRPr="005D3AE0">
        <w:rPr>
          <w:noProof/>
        </w:rPr>
        <w:noBreakHyphen/>
        <w:t>2</w:t>
      </w:r>
      <w:r>
        <w:fldChar w:fldCharType="end"/>
      </w:r>
      <w:r>
        <w:t>) was selected.</w:t>
      </w:r>
      <w:r w:rsidR="0096726B">
        <w:t xml:space="preserve">  The ratio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o</m:t>
                </m:r>
              </m:sub>
            </m:sSub>
          </m:num>
          <m:den>
            <m:sSub>
              <m:sSubPr>
                <m:ctrlPr>
                  <w:rPr>
                    <w:rFonts w:ascii="Cambria Math" w:hAnsi="Cambria Math"/>
                    <w:i/>
                  </w:rPr>
                </m:ctrlPr>
              </m:sSubPr>
              <m:e>
                <m:r>
                  <w:rPr>
                    <w:rFonts w:ascii="Cambria Math" w:hAnsi="Cambria Math"/>
                  </w:rPr>
                  <m:t>u</m:t>
                </m:r>
              </m:e>
              <m:sub>
                <m:r>
                  <w:rPr>
                    <w:rFonts w:ascii="Cambria Math" w:hAnsi="Cambria Math"/>
                  </w:rPr>
                  <m:t>or</m:t>
                </m:r>
              </m:sub>
            </m:sSub>
          </m:den>
        </m:f>
      </m:oMath>
      <w:r w:rsidR="0096726B">
        <w:t xml:space="preserve"> gives the fraction of open area in the distributor plate, which should be less than 10 % </w:t>
      </w:r>
      <w:r w:rsidR="0096726B">
        <w:fldChar w:fldCharType="begin" w:fldLock="1"/>
      </w:r>
      <w:r w:rsidR="0096726B">
        <w:instrText>ADDIN CSL_CITATION { "citationItems" : [ { "id" : "ITEM-1", "itemData" : { "author" : [ { "dropping-particle" : "", "family" : "Howard", "given" : "J R", "non-dropping-particle" : "", "parse-names" : false, "suffix" : "" } ], "id" : "ITEM-1", "issued" : { "date-parts" : [ [ "1989" ] ] }, "publisher" : "Adam Hilger: Bristol", "title" : "Fluidized Bed Technology; Principles and applications", "type" : "book" }, "uris" : [ "http://www.mendeley.com/documents/?uuid=04be0378-3099-4d52-bed5-83928be04c7a" ] } ], "mendeley" : { "formattedCitation" : "(Howard 1989)", "plainTextFormattedCitation" : "(Howard 1989)", "previouslyFormattedCitation" : "(Howard 1989)" }, "properties" : { "noteIndex" : 0 }, "schema" : "https://github.com/citation-style-language/schema/raw/master/csl-citation.json" }</w:instrText>
      </w:r>
      <w:r w:rsidR="0096726B">
        <w:fldChar w:fldCharType="separate"/>
      </w:r>
      <w:r w:rsidR="0096726B" w:rsidRPr="00352AE9">
        <w:rPr>
          <w:noProof/>
        </w:rPr>
        <w:t>(Howard 1989)</w:t>
      </w:r>
      <w:r w:rsidR="0096726B">
        <w:fldChar w:fldCharType="end"/>
      </w:r>
      <w:r w:rsidR="0096726B">
        <w:t xml:space="preserve">.  </w:t>
      </w:r>
    </w:p>
    <w:p w14:paraId="1FC93445" w14:textId="6968503C" w:rsidR="00C2391E" w:rsidRDefault="00C2391E" w:rsidP="00EA5CD1">
      <w:pPr>
        <w:spacing w:line="276" w:lineRule="auto"/>
      </w:pPr>
    </w:p>
    <w:p w14:paraId="04E6FBCF" w14:textId="59342819" w:rsidR="00C2391E" w:rsidRPr="00137A56" w:rsidRDefault="00C2391E" w:rsidP="00EA5CD1">
      <w:pPr>
        <w:spacing w:line="276" w:lineRule="auto"/>
        <w:rPr>
          <w:lang w:val="fr-FR"/>
        </w:rPr>
      </w:pPr>
      <w:bookmarkStart w:id="226" w:name="_Ref449519328"/>
      <w:bookmarkStart w:id="227" w:name="_Toc474686749"/>
      <w:r w:rsidRPr="00137A56">
        <w:rPr>
          <w:lang w:val="fr-FR"/>
        </w:rPr>
        <w:t xml:space="preserve">Table </w:t>
      </w:r>
      <w:r w:rsidR="00137A56">
        <w:fldChar w:fldCharType="begin"/>
      </w:r>
      <w:r w:rsidR="00137A56" w:rsidRPr="00137A56">
        <w:rPr>
          <w:lang w:val="fr-FR"/>
        </w:rPr>
        <w:instrText xml:space="preserve"> STYLEREF 1 \s </w:instrText>
      </w:r>
      <w:r w:rsidR="00137A56">
        <w:fldChar w:fldCharType="separate"/>
      </w:r>
      <w:r w:rsidR="005D3AE0">
        <w:rPr>
          <w:noProof/>
          <w:lang w:val="fr-FR"/>
        </w:rPr>
        <w:t>4</w:t>
      </w:r>
      <w:r w:rsidR="00137A56">
        <w:rPr>
          <w:noProof/>
        </w:rPr>
        <w:fldChar w:fldCharType="end"/>
      </w:r>
      <w:r w:rsidRPr="00137A56">
        <w:rPr>
          <w:lang w:val="fr-FR"/>
        </w:rPr>
        <w:noBreakHyphen/>
      </w:r>
      <w:r w:rsidR="00137A56">
        <w:fldChar w:fldCharType="begin"/>
      </w:r>
      <w:r w:rsidR="00137A56" w:rsidRPr="00137A56">
        <w:rPr>
          <w:lang w:val="fr-FR"/>
        </w:rPr>
        <w:instrText xml:space="preserve"> SEQ Table \* ARABIC \s 1 </w:instrText>
      </w:r>
      <w:r w:rsidR="00137A56">
        <w:fldChar w:fldCharType="separate"/>
      </w:r>
      <w:r w:rsidR="005D3AE0">
        <w:rPr>
          <w:noProof/>
          <w:lang w:val="fr-FR"/>
        </w:rPr>
        <w:t>2</w:t>
      </w:r>
      <w:r w:rsidR="00137A56">
        <w:rPr>
          <w:noProof/>
        </w:rPr>
        <w:fldChar w:fldCharType="end"/>
      </w:r>
      <w:bookmarkEnd w:id="226"/>
      <w:r w:rsidRPr="00137A56">
        <w:rPr>
          <w:lang w:val="fr-FR"/>
        </w:rPr>
        <w:t xml:space="preserve">.  Orifice coefficient values </w:t>
      </w:r>
      <w:r>
        <w:fldChar w:fldCharType="begin" w:fldLock="1"/>
      </w:r>
      <w:r w:rsidR="00D37BCC" w:rsidRPr="00137A56">
        <w:rPr>
          <w:lang w:val="fr-FR"/>
        </w:rPr>
        <w:instrText>ADDIN CSL_CITATION { "citationItems" : [ { "id" : "ITEM-1", "itemData" : { "author" : [ { "dropping-particle" : "", "family" : "Kunii", "given" : "D", "non-dropping-particle" : "", "parse-names" : false, "suffix" : "" }, { "dropping-particle" : "", "family" : "Levenspiel", "given" : "O", "non-dropping-particle" : "", "parse-names" : false, "suffix" : "" } ], "edition" : "2nd Editio", "id" : "ITEM-1", "issued" : { "date-parts" : [ [ "1991" ] ] }, "publisher" : "Stoneham: Butterworth-Heinemann", "title" : "Fluidization Engineering", "type" : "book" }, "uris" : [ "http://www.mendeley.com/documents/?uuid=20602704-4cc3-438e-a6ac-7875cb9d6bec" ] } ], "mendeley" : { "formattedCitation" : "(Kunii &amp; Levenspiel 1991)", "plainTextFormattedCitation" : "(Kunii &amp; Levenspiel 1991)", "previouslyFormattedCitation" : "(Kunii &amp; Levenspiel 1991)" }, "properties" : { "noteIndex" : 0 }, "schema" : "https://github.com/citation-style-language/schema/raw/master/csl-citation.json" }</w:instrText>
      </w:r>
      <w:r>
        <w:fldChar w:fldCharType="separate"/>
      </w:r>
      <w:r w:rsidR="00352AE9" w:rsidRPr="00137A56">
        <w:rPr>
          <w:noProof/>
          <w:lang w:val="fr-FR"/>
        </w:rPr>
        <w:t>(Kunii &amp; Levenspiel 1991)</w:t>
      </w:r>
      <w:r>
        <w:fldChar w:fldCharType="end"/>
      </w:r>
      <w:r w:rsidRPr="00137A56">
        <w:rPr>
          <w:lang w:val="fr-FR"/>
        </w:rPr>
        <w:t>.</w:t>
      </w:r>
      <w:bookmarkEnd w:id="227"/>
    </w:p>
    <w:tbl>
      <w:tblPr>
        <w:tblStyle w:val="LightShading"/>
        <w:tblW w:w="0" w:type="auto"/>
        <w:tblLook w:val="04A0" w:firstRow="1" w:lastRow="0" w:firstColumn="1" w:lastColumn="0" w:noHBand="0" w:noVBand="1"/>
      </w:tblPr>
      <w:tblGrid>
        <w:gridCol w:w="1177"/>
        <w:gridCol w:w="1177"/>
        <w:gridCol w:w="1176"/>
        <w:gridCol w:w="1176"/>
        <w:gridCol w:w="1175"/>
        <w:gridCol w:w="1634"/>
        <w:gridCol w:w="1727"/>
      </w:tblGrid>
      <w:tr w:rsidR="00C2391E" w14:paraId="781FB3CC" w14:textId="77777777" w:rsidTr="00C239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Borders>
              <w:top w:val="single" w:sz="18" w:space="0" w:color="auto"/>
            </w:tcBorders>
            <w:shd w:val="clear" w:color="auto" w:fill="FFFFFF" w:themeFill="background1"/>
          </w:tcPr>
          <w:p w14:paraId="2C56E547" w14:textId="77777777" w:rsidR="00C2391E" w:rsidRDefault="00BF4C3A" w:rsidP="00EA5CD1">
            <w:pPr>
              <w:spacing w:line="276" w:lineRule="auto"/>
            </w:pPr>
            <m:oMathPara>
              <m:oMath>
                <m:sSub>
                  <m:sSubPr>
                    <m:ctrlPr>
                      <w:rPr>
                        <w:rFonts w:ascii="Cambria Math" w:hAnsi="Cambria Math"/>
                        <w:i/>
                      </w:rPr>
                    </m:ctrlPr>
                  </m:sSubPr>
                  <m:e>
                    <m:r>
                      <m:rPr>
                        <m:sty m:val="bi"/>
                      </m:rPr>
                      <w:rPr>
                        <w:rFonts w:ascii="Cambria Math" w:hAnsi="Cambria Math"/>
                      </w:rPr>
                      <m:t>Re</m:t>
                    </m:r>
                  </m:e>
                  <m:sub>
                    <m:r>
                      <m:rPr>
                        <m:sty m:val="bi"/>
                      </m:rPr>
                      <w:rPr>
                        <w:rFonts w:ascii="Cambria Math" w:hAnsi="Cambria Math"/>
                      </w:rPr>
                      <m:t>t</m:t>
                    </m:r>
                  </m:sub>
                </m:sSub>
              </m:oMath>
            </m:oMathPara>
          </w:p>
        </w:tc>
        <w:tc>
          <w:tcPr>
            <w:tcW w:w="1177" w:type="dxa"/>
            <w:tcBorders>
              <w:top w:val="single" w:sz="18" w:space="0" w:color="auto"/>
            </w:tcBorders>
            <w:shd w:val="clear" w:color="auto" w:fill="FFFFFF" w:themeFill="background1"/>
          </w:tcPr>
          <w:p w14:paraId="1CA6ADA9" w14:textId="77777777" w:rsidR="00C2391E" w:rsidRPr="006008AA" w:rsidRDefault="00C2391E" w:rsidP="00EA5CD1">
            <w:pPr>
              <w:spacing w:line="276" w:lineRule="auto"/>
              <w:cnfStyle w:val="100000000000" w:firstRow="1" w:lastRow="0" w:firstColumn="0" w:lastColumn="0" w:oddVBand="0" w:evenVBand="0" w:oddHBand="0" w:evenHBand="0" w:firstRowFirstColumn="0" w:firstRowLastColumn="0" w:lastRowFirstColumn="0" w:lastRowLastColumn="0"/>
              <w:rPr>
                <w:b w:val="0"/>
              </w:rPr>
            </w:pPr>
            <w:r w:rsidRPr="006008AA">
              <w:rPr>
                <w:b w:val="0"/>
              </w:rPr>
              <w:t>100</w:t>
            </w:r>
          </w:p>
        </w:tc>
        <w:tc>
          <w:tcPr>
            <w:tcW w:w="1176" w:type="dxa"/>
            <w:tcBorders>
              <w:top w:val="single" w:sz="18" w:space="0" w:color="auto"/>
            </w:tcBorders>
            <w:shd w:val="clear" w:color="auto" w:fill="FFFFFF" w:themeFill="background1"/>
          </w:tcPr>
          <w:p w14:paraId="4160F034" w14:textId="77777777" w:rsidR="00C2391E" w:rsidRPr="006008AA" w:rsidRDefault="00C2391E" w:rsidP="00EA5CD1">
            <w:pPr>
              <w:spacing w:line="276" w:lineRule="auto"/>
              <w:cnfStyle w:val="100000000000" w:firstRow="1" w:lastRow="0" w:firstColumn="0" w:lastColumn="0" w:oddVBand="0" w:evenVBand="0" w:oddHBand="0" w:evenHBand="0" w:firstRowFirstColumn="0" w:firstRowLastColumn="0" w:lastRowFirstColumn="0" w:lastRowLastColumn="0"/>
              <w:rPr>
                <w:b w:val="0"/>
              </w:rPr>
            </w:pPr>
            <w:r w:rsidRPr="006008AA">
              <w:rPr>
                <w:b w:val="0"/>
              </w:rPr>
              <w:t>300</w:t>
            </w:r>
          </w:p>
        </w:tc>
        <w:tc>
          <w:tcPr>
            <w:tcW w:w="1176" w:type="dxa"/>
            <w:tcBorders>
              <w:top w:val="single" w:sz="18" w:space="0" w:color="auto"/>
            </w:tcBorders>
            <w:shd w:val="clear" w:color="auto" w:fill="FFFFFF" w:themeFill="background1"/>
          </w:tcPr>
          <w:p w14:paraId="3EEBE37E" w14:textId="77777777" w:rsidR="00C2391E" w:rsidRPr="006008AA" w:rsidRDefault="00C2391E" w:rsidP="00EA5CD1">
            <w:pPr>
              <w:spacing w:line="276" w:lineRule="auto"/>
              <w:cnfStyle w:val="100000000000" w:firstRow="1" w:lastRow="0" w:firstColumn="0" w:lastColumn="0" w:oddVBand="0" w:evenVBand="0" w:oddHBand="0" w:evenHBand="0" w:firstRowFirstColumn="0" w:firstRowLastColumn="0" w:lastRowFirstColumn="0" w:lastRowLastColumn="0"/>
              <w:rPr>
                <w:b w:val="0"/>
              </w:rPr>
            </w:pPr>
            <w:r w:rsidRPr="006008AA">
              <w:rPr>
                <w:b w:val="0"/>
              </w:rPr>
              <w:t>500</w:t>
            </w:r>
          </w:p>
        </w:tc>
        <w:tc>
          <w:tcPr>
            <w:tcW w:w="1175" w:type="dxa"/>
            <w:tcBorders>
              <w:top w:val="single" w:sz="18" w:space="0" w:color="auto"/>
            </w:tcBorders>
            <w:shd w:val="clear" w:color="auto" w:fill="FFFFFF" w:themeFill="background1"/>
          </w:tcPr>
          <w:p w14:paraId="7A832220" w14:textId="77777777" w:rsidR="00C2391E" w:rsidRPr="006008AA" w:rsidRDefault="00C2391E" w:rsidP="00EA5CD1">
            <w:pPr>
              <w:spacing w:line="276" w:lineRule="auto"/>
              <w:cnfStyle w:val="100000000000" w:firstRow="1" w:lastRow="0" w:firstColumn="0" w:lastColumn="0" w:oddVBand="0" w:evenVBand="0" w:oddHBand="0" w:evenHBand="0" w:firstRowFirstColumn="0" w:firstRowLastColumn="0" w:lastRowFirstColumn="0" w:lastRowLastColumn="0"/>
              <w:rPr>
                <w:b w:val="0"/>
              </w:rPr>
            </w:pPr>
            <w:r w:rsidRPr="006008AA">
              <w:rPr>
                <w:b w:val="0"/>
              </w:rPr>
              <w:t>1000</w:t>
            </w:r>
          </w:p>
        </w:tc>
        <w:tc>
          <w:tcPr>
            <w:tcW w:w="1634" w:type="dxa"/>
            <w:tcBorders>
              <w:top w:val="single" w:sz="18" w:space="0" w:color="auto"/>
            </w:tcBorders>
          </w:tcPr>
          <w:p w14:paraId="13C11F29" w14:textId="77777777" w:rsidR="00C2391E" w:rsidRPr="006008AA" w:rsidRDefault="00C2391E" w:rsidP="00EA5CD1">
            <w:pPr>
              <w:spacing w:line="276" w:lineRule="auto"/>
              <w:jc w:val="center"/>
              <w:cnfStyle w:val="100000000000" w:firstRow="1" w:lastRow="0" w:firstColumn="0" w:lastColumn="0" w:oddVBand="0" w:evenVBand="0" w:oddHBand="0" w:evenHBand="0" w:firstRowFirstColumn="0" w:firstRowLastColumn="0" w:lastRowFirstColumn="0" w:lastRowLastColumn="0"/>
              <w:rPr>
                <w:b w:val="0"/>
              </w:rPr>
            </w:pPr>
            <w:r w:rsidRPr="006008AA">
              <w:rPr>
                <w:b w:val="0"/>
              </w:rPr>
              <w:t>2000</w:t>
            </w:r>
          </w:p>
        </w:tc>
        <w:tc>
          <w:tcPr>
            <w:tcW w:w="1727" w:type="dxa"/>
            <w:tcBorders>
              <w:top w:val="single" w:sz="18" w:space="0" w:color="auto"/>
            </w:tcBorders>
          </w:tcPr>
          <w:p w14:paraId="72D53358" w14:textId="77777777" w:rsidR="00C2391E" w:rsidRPr="006008AA" w:rsidRDefault="00C2391E" w:rsidP="00EA5CD1">
            <w:pPr>
              <w:spacing w:line="276" w:lineRule="auto"/>
              <w:jc w:val="center"/>
              <w:cnfStyle w:val="100000000000" w:firstRow="1" w:lastRow="0" w:firstColumn="0" w:lastColumn="0" w:oddVBand="0" w:evenVBand="0" w:oddHBand="0" w:evenHBand="0" w:firstRowFirstColumn="0" w:firstRowLastColumn="0" w:lastRowFirstColumn="0" w:lastRowLastColumn="0"/>
              <w:rPr>
                <w:b w:val="0"/>
              </w:rPr>
            </w:pPr>
            <w:r w:rsidRPr="006008AA">
              <w:rPr>
                <w:b w:val="0"/>
              </w:rPr>
              <w:t>&gt;3000</w:t>
            </w:r>
          </w:p>
        </w:tc>
      </w:tr>
      <w:tr w:rsidR="00C2391E" w14:paraId="501C0F1A" w14:textId="77777777" w:rsidTr="00C239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Borders>
              <w:bottom w:val="single" w:sz="18" w:space="0" w:color="auto"/>
            </w:tcBorders>
            <w:shd w:val="clear" w:color="auto" w:fill="auto"/>
          </w:tcPr>
          <w:p w14:paraId="73418A9F" w14:textId="77777777" w:rsidR="00C2391E" w:rsidRDefault="00BF4C3A" w:rsidP="00EA5CD1">
            <w:pPr>
              <w:spacing w:line="276" w:lineRule="auto"/>
            </w:pPr>
            <m:oMathPara>
              <m:oMath>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d,or</m:t>
                    </m:r>
                  </m:sub>
                </m:sSub>
              </m:oMath>
            </m:oMathPara>
          </w:p>
        </w:tc>
        <w:tc>
          <w:tcPr>
            <w:tcW w:w="1177" w:type="dxa"/>
            <w:tcBorders>
              <w:bottom w:val="single" w:sz="18" w:space="0" w:color="auto"/>
            </w:tcBorders>
            <w:shd w:val="clear" w:color="auto" w:fill="auto"/>
          </w:tcPr>
          <w:p w14:paraId="346FFD28" w14:textId="77777777" w:rsidR="00C2391E" w:rsidRDefault="00C2391E" w:rsidP="00EA5CD1">
            <w:pPr>
              <w:spacing w:line="276" w:lineRule="auto"/>
              <w:cnfStyle w:val="000000100000" w:firstRow="0" w:lastRow="0" w:firstColumn="0" w:lastColumn="0" w:oddVBand="0" w:evenVBand="0" w:oddHBand="1" w:evenHBand="0" w:firstRowFirstColumn="0" w:firstRowLastColumn="0" w:lastRowFirstColumn="0" w:lastRowLastColumn="0"/>
            </w:pPr>
            <w:r>
              <w:t>0.68</w:t>
            </w:r>
          </w:p>
        </w:tc>
        <w:tc>
          <w:tcPr>
            <w:tcW w:w="1176" w:type="dxa"/>
            <w:tcBorders>
              <w:bottom w:val="single" w:sz="18" w:space="0" w:color="auto"/>
            </w:tcBorders>
            <w:shd w:val="clear" w:color="auto" w:fill="auto"/>
          </w:tcPr>
          <w:p w14:paraId="474FCA10" w14:textId="77777777" w:rsidR="00C2391E" w:rsidRDefault="00C2391E" w:rsidP="00EA5CD1">
            <w:pPr>
              <w:spacing w:line="276" w:lineRule="auto"/>
              <w:cnfStyle w:val="000000100000" w:firstRow="0" w:lastRow="0" w:firstColumn="0" w:lastColumn="0" w:oddVBand="0" w:evenVBand="0" w:oddHBand="1" w:evenHBand="0" w:firstRowFirstColumn="0" w:firstRowLastColumn="0" w:lastRowFirstColumn="0" w:lastRowLastColumn="0"/>
            </w:pPr>
            <w:r>
              <w:t>0.7</w:t>
            </w:r>
          </w:p>
        </w:tc>
        <w:tc>
          <w:tcPr>
            <w:tcW w:w="1176" w:type="dxa"/>
            <w:tcBorders>
              <w:bottom w:val="single" w:sz="18" w:space="0" w:color="auto"/>
            </w:tcBorders>
            <w:shd w:val="clear" w:color="auto" w:fill="auto"/>
          </w:tcPr>
          <w:p w14:paraId="5B079C2E" w14:textId="77777777" w:rsidR="00C2391E" w:rsidRDefault="00C2391E" w:rsidP="00EA5CD1">
            <w:pPr>
              <w:spacing w:line="276" w:lineRule="auto"/>
              <w:cnfStyle w:val="000000100000" w:firstRow="0" w:lastRow="0" w:firstColumn="0" w:lastColumn="0" w:oddVBand="0" w:evenVBand="0" w:oddHBand="1" w:evenHBand="0" w:firstRowFirstColumn="0" w:firstRowLastColumn="0" w:lastRowFirstColumn="0" w:lastRowLastColumn="0"/>
            </w:pPr>
            <w:r>
              <w:t>0.68</w:t>
            </w:r>
          </w:p>
        </w:tc>
        <w:tc>
          <w:tcPr>
            <w:tcW w:w="1175" w:type="dxa"/>
            <w:tcBorders>
              <w:bottom w:val="single" w:sz="18" w:space="0" w:color="auto"/>
            </w:tcBorders>
            <w:shd w:val="clear" w:color="auto" w:fill="auto"/>
          </w:tcPr>
          <w:p w14:paraId="4DFF7EC8" w14:textId="77777777" w:rsidR="00C2391E" w:rsidRDefault="00C2391E" w:rsidP="00EA5CD1">
            <w:pPr>
              <w:spacing w:line="276" w:lineRule="auto"/>
              <w:cnfStyle w:val="000000100000" w:firstRow="0" w:lastRow="0" w:firstColumn="0" w:lastColumn="0" w:oddVBand="0" w:evenVBand="0" w:oddHBand="1" w:evenHBand="0" w:firstRowFirstColumn="0" w:firstRowLastColumn="0" w:lastRowFirstColumn="0" w:lastRowLastColumn="0"/>
            </w:pPr>
            <w:r>
              <w:t>0.64</w:t>
            </w:r>
          </w:p>
        </w:tc>
        <w:tc>
          <w:tcPr>
            <w:tcW w:w="1634" w:type="dxa"/>
            <w:tcBorders>
              <w:bottom w:val="single" w:sz="18" w:space="0" w:color="auto"/>
            </w:tcBorders>
            <w:shd w:val="clear" w:color="auto" w:fill="auto"/>
          </w:tcPr>
          <w:p w14:paraId="5DAF91FA" w14:textId="77777777" w:rsidR="00C2391E" w:rsidRDefault="00C2391E" w:rsidP="00EA5CD1">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t>0.61</w:t>
            </w:r>
          </w:p>
        </w:tc>
        <w:tc>
          <w:tcPr>
            <w:tcW w:w="1727" w:type="dxa"/>
            <w:tcBorders>
              <w:bottom w:val="single" w:sz="18" w:space="0" w:color="auto"/>
            </w:tcBorders>
            <w:shd w:val="clear" w:color="auto" w:fill="auto"/>
          </w:tcPr>
          <w:p w14:paraId="337FFD10" w14:textId="77777777" w:rsidR="00C2391E" w:rsidRDefault="00C2391E" w:rsidP="00EA5CD1">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t>0.6</w:t>
            </w:r>
          </w:p>
        </w:tc>
      </w:tr>
    </w:tbl>
    <w:p w14:paraId="64E53752" w14:textId="77777777" w:rsidR="00A45EE6" w:rsidRDefault="00A45EE6" w:rsidP="00EA5CD1">
      <w:pPr>
        <w:spacing w:line="276" w:lineRule="auto"/>
      </w:pPr>
    </w:p>
    <w:p w14:paraId="488826F2" w14:textId="77777777" w:rsidR="00C2391E" w:rsidRDefault="00C2391E" w:rsidP="00EA5CD1">
      <w:pPr>
        <w:pStyle w:val="Heading3"/>
        <w:numPr>
          <w:ilvl w:val="2"/>
          <w:numId w:val="2"/>
        </w:numPr>
        <w:spacing w:line="276" w:lineRule="auto"/>
      </w:pPr>
      <w:bookmarkStart w:id="228" w:name="_Toc474696390"/>
      <w:r>
        <w:t>4.3.2</w:t>
      </w:r>
      <w:r>
        <w:tab/>
        <w:t>Flow rates</w:t>
      </w:r>
      <w:bookmarkEnd w:id="228"/>
    </w:p>
    <w:p w14:paraId="2A4AE9CE" w14:textId="7E85529D" w:rsidR="00C2391E" w:rsidRDefault="00C2391E" w:rsidP="00EA5CD1">
      <w:pPr>
        <w:spacing w:line="276" w:lineRule="auto"/>
      </w:pPr>
      <w:r>
        <w:t>The minimum fluidisation velocity (</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t xml:space="preserve">) is described by </w:t>
      </w:r>
      <w:r>
        <w:fldChar w:fldCharType="begin" w:fldLock="1"/>
      </w:r>
      <w:r w:rsidR="00D37BCC">
        <w:instrText>ADDIN CSL_CITATION { "citationItems" : [ { "id" : "ITEM-1", "itemData" : { "author" : [ { "dropping-particle" : "", "family" : "Howard", "given" : "J R", "non-dropping-particle" : "", "parse-names" : false, "suffix" : "" } ], "id" : "ITEM-1", "issued" : { "date-parts" : [ [ "1989" ] ] }, "publisher" : "Adam Hilger: Bristol", "title" : "Fluidized Bed Technology; Principles and applications", "type" : "book" }, "uris" : [ "http://www.mendeley.com/documents/?uuid=04be0378-3099-4d52-bed5-83928be04c7a" ] } ], "mendeley" : { "formattedCitation" : "(Howard 1989)", "manualFormatting" : "Howard (1989)", "plainTextFormattedCitation" : "(Howard 1989)", "previouslyFormattedCitation" : "(Howard 1989)" }, "properties" : { "noteIndex" : 0 }, "schema" : "https://github.com/citation-style-language/schema/raw/master/csl-citation.json" }</w:instrText>
      </w:r>
      <w:r>
        <w:fldChar w:fldCharType="separate"/>
      </w:r>
      <w:r w:rsidRPr="00542A14">
        <w:rPr>
          <w:noProof/>
        </w:rPr>
        <w:t xml:space="preserve">Howard </w:t>
      </w:r>
      <w:r>
        <w:rPr>
          <w:noProof/>
        </w:rPr>
        <w:t>(</w:t>
      </w:r>
      <w:r w:rsidRPr="00542A14">
        <w:rPr>
          <w:noProof/>
        </w:rPr>
        <w:t>1989)</w:t>
      </w:r>
      <w:r>
        <w:fldChar w:fldCharType="end"/>
      </w:r>
      <w:r>
        <w:t xml:space="preserve"> in Equation 4-</w:t>
      </w:r>
      <w:r w:rsidR="00CC7E1D">
        <w:t>6</w:t>
      </w:r>
      <w:r>
        <w:t xml:space="preserve"> as</w:t>
      </w:r>
      <w:r w:rsidRPr="00917EBE">
        <w:t xml:space="preserve"> </w:t>
      </w:r>
      <w:r>
        <w:t>the volume flow rate at incipient fluidisation (</w:t>
      </w:r>
      <m:oMath>
        <m:sSub>
          <m:sSubPr>
            <m:ctrlPr>
              <w:rPr>
                <w:rFonts w:ascii="Cambria Math" w:hAnsi="Cambria Math"/>
                <w:i/>
              </w:rPr>
            </m:ctrlPr>
          </m:sSubPr>
          <m:e>
            <m:r>
              <w:rPr>
                <w:rFonts w:ascii="Cambria Math" w:hAnsi="Cambria Math"/>
              </w:rPr>
              <m:t>V</m:t>
            </m:r>
          </m:e>
          <m:sub>
            <m:r>
              <w:rPr>
                <w:rFonts w:ascii="Cambria Math" w:hAnsi="Cambria Math"/>
              </w:rPr>
              <m:t>mf</m:t>
            </m:r>
          </m:sub>
        </m:sSub>
      </m:oMath>
      <w:r>
        <w:t>) over the cross sectional area of the bed (</w:t>
      </w:r>
      <m:oMath>
        <m:r>
          <w:rPr>
            <w:rFonts w:ascii="Cambria Math" w:hAnsi="Cambria Math"/>
          </w:rPr>
          <m:t>A</m:t>
        </m:r>
      </m:oMath>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C2391E" w14:paraId="38257919" w14:textId="77777777" w:rsidTr="00C2391E">
        <w:tc>
          <w:tcPr>
            <w:tcW w:w="7479" w:type="dxa"/>
          </w:tcPr>
          <w:p w14:paraId="16F86027" w14:textId="77777777" w:rsidR="00C2391E" w:rsidRPr="006423AA" w:rsidRDefault="00BF4C3A" w:rsidP="00EA5CD1">
            <w:pPr>
              <w:spacing w:line="276" w:lineRule="auto"/>
            </w:pPr>
            <m:oMathPara>
              <m:oMath>
                <m:sSub>
                  <m:sSubPr>
                    <m:ctrlPr>
                      <w:rPr>
                        <w:rFonts w:ascii="Cambria Math" w:hAnsi="Cambria Math"/>
                        <w:i/>
                      </w:rPr>
                    </m:ctrlPr>
                  </m:sSubPr>
                  <m:e>
                    <m:r>
                      <w:rPr>
                        <w:rFonts w:ascii="Cambria Math" w:hAnsi="Cambria Math"/>
                      </w:rPr>
                      <m:t>U</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f</m:t>
                        </m:r>
                      </m:sub>
                    </m:sSub>
                  </m:num>
                  <m:den>
                    <m:r>
                      <w:rPr>
                        <w:rFonts w:ascii="Cambria Math" w:hAnsi="Cambria Math"/>
                      </w:rPr>
                      <m:t>A</m:t>
                    </m:r>
                  </m:den>
                </m:f>
              </m:oMath>
            </m:oMathPara>
          </w:p>
        </w:tc>
        <w:tc>
          <w:tcPr>
            <w:tcW w:w="1763" w:type="dxa"/>
            <w:vAlign w:val="center"/>
          </w:tcPr>
          <w:p w14:paraId="518D6340" w14:textId="4FF411BE" w:rsidR="00C2391E" w:rsidRDefault="00C2391E" w:rsidP="00EA5CD1">
            <w:pPr>
              <w:spacing w:after="120" w:line="276" w:lineRule="auto"/>
              <w:jc w:val="right"/>
            </w:pPr>
            <w:r>
              <w:t>Equation 4-</w:t>
            </w:r>
            <w:r w:rsidR="00CC7E1D">
              <w:t>6</w:t>
            </w:r>
          </w:p>
        </w:tc>
      </w:tr>
    </w:tbl>
    <w:p w14:paraId="10A38EAC" w14:textId="77777777" w:rsidR="00C2391E" w:rsidRDefault="00C2391E" w:rsidP="00EA5CD1">
      <w:pPr>
        <w:spacing w:line="276" w:lineRule="auto"/>
      </w:pPr>
    </w:p>
    <w:p w14:paraId="6DA5271C" w14:textId="089A1FA6" w:rsidR="00C2391E" w:rsidRDefault="00C2391E" w:rsidP="00EA5CD1">
      <w:pPr>
        <w:spacing w:after="120" w:line="276" w:lineRule="auto"/>
      </w:pPr>
      <w:r>
        <w:lastRenderedPageBreak/>
        <w:t xml:space="preserve">The </w:t>
      </w:r>
      <w:r w:rsidRPr="00390FBB">
        <w:t xml:space="preserve">Galileo number </w:t>
      </w:r>
      <w:r>
        <w:t xml:space="preserve">has also been suggested for use </w:t>
      </w:r>
      <w:r w:rsidRPr="00390FBB">
        <w:t xml:space="preserve">in calculating </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rsidRPr="00390FBB">
        <w:t xml:space="preserve">, </w:t>
      </w:r>
      <w:r>
        <w:t xml:space="preserve">and is </w:t>
      </w:r>
      <w:r w:rsidRPr="00390FBB">
        <w:t xml:space="preserve">described </w:t>
      </w:r>
      <w:r>
        <w:t xml:space="preserve">by </w:t>
      </w:r>
      <w:r w:rsidRPr="00390FBB">
        <w:fldChar w:fldCharType="begin" w:fldLock="1"/>
      </w:r>
      <w:r w:rsidR="00D37BCC">
        <w:instrText>ADDIN CSL_CITATION { "citationItems" : [ { "id" : "ITEM-1", "itemData" : { "author" : [ { "dropping-particle" : "", "family" : "Richardson", "given" : "J. F.", "non-dropping-particle" : "", "parse-names" : false, "suffix" : "" }, { "dropping-particle" : "", "family" : "Harker", "given" : "J. H.", "non-dropping-particle" : "", "parse-names" : false, "suffix" : "" }, { "dropping-particle" : "", "family" : "Backhurst", "given" : "J. R.", "non-dropping-particle" : "", "parse-names" : false, "suffix" : "" } ], "edition" : "5th editio", "id" : "ITEM-1", "issued" : { "date-parts" : [ [ "2002" ] ] }, "publisher" : "Butterworth - Heinemann: Oxford", "title" : "Coulson and Richardson's Chemical Engineering; Volume 2 Particle technology and separation processes", "type" : "book" }, "uris" : [ "http://www.mendeley.com/documents/?uuid=c4b08a3e-235c-4f98-b39a-90429e5f1b6d" ] } ], "mendeley" : { "formattedCitation" : "(Richardson et al. 2002)", "manualFormatting" : "Richardson et al. (2002)", "plainTextFormattedCitation" : "(Richardson et al. 2002)", "previouslyFormattedCitation" : "(Richardson et al. 2002)" }, "properties" : { "noteIndex" : 0 }, "schema" : "https://github.com/citation-style-language/schema/raw/master/csl-citation.json" }</w:instrText>
      </w:r>
      <w:r w:rsidRPr="00390FBB">
        <w:fldChar w:fldCharType="separate"/>
      </w:r>
      <w:r w:rsidRPr="00390FBB">
        <w:rPr>
          <w:noProof/>
        </w:rPr>
        <w:t xml:space="preserve">Richardson et al. </w:t>
      </w:r>
      <w:r>
        <w:rPr>
          <w:noProof/>
        </w:rPr>
        <w:t>(</w:t>
      </w:r>
      <w:r w:rsidRPr="00390FBB">
        <w:rPr>
          <w:noProof/>
        </w:rPr>
        <w:t>2002)</w:t>
      </w:r>
      <w:r w:rsidRPr="00390FBB">
        <w:fldChar w:fldCharType="end"/>
      </w:r>
      <w:r>
        <w:t xml:space="preserve"> as Equation 4-</w:t>
      </w:r>
      <w:r w:rsidR="00CC7E1D">
        <w:t>7</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C2391E" w14:paraId="19C06A02" w14:textId="77777777" w:rsidTr="00C2391E">
        <w:tc>
          <w:tcPr>
            <w:tcW w:w="7479" w:type="dxa"/>
          </w:tcPr>
          <w:p w14:paraId="73DA5A13" w14:textId="2A4AB7F8" w:rsidR="00C2391E" w:rsidRPr="006423AA" w:rsidRDefault="00BF4C3A" w:rsidP="00EA5CD1">
            <w:pPr>
              <w:spacing w:after="120" w:line="276" w:lineRule="auto"/>
            </w:pPr>
            <m:oMathPara>
              <m:oMath>
                <m:sSub>
                  <m:sSubPr>
                    <m:ctrlPr>
                      <w:rPr>
                        <w:rFonts w:ascii="Cambria Math" w:hAnsi="Cambria Math"/>
                        <w:i/>
                      </w:rPr>
                    </m:ctrlPr>
                  </m:sSubPr>
                  <m:e>
                    <m:r>
                      <w:rPr>
                        <w:rFonts w:ascii="Cambria Math" w:hAnsi="Cambria Math"/>
                      </w:rPr>
                      <m:t>G</m:t>
                    </m:r>
                  </m:e>
                  <m:sub>
                    <m:r>
                      <w:rPr>
                        <w:rFonts w:ascii="Cambria Math" w:hAnsi="Cambria Math"/>
                      </w:rPr>
                      <m:t>a</m:t>
                    </m:r>
                  </m:sub>
                </m:sSub>
                <m:r>
                  <w:rPr>
                    <w:rFonts w:ascii="Cambria Math" w:hAnsi="Cambria Math"/>
                  </w:rPr>
                  <m:t xml:space="preserve">= </m:t>
                </m:r>
                <m:f>
                  <m:fPr>
                    <m:ctrlPr>
                      <w:rPr>
                        <w:rFonts w:ascii="Cambria Math" w:hAnsi="Cambria Math"/>
                        <w:i/>
                      </w:rPr>
                    </m:ctrlPr>
                  </m:fPr>
                  <m:num>
                    <m:r>
                      <w:rPr>
                        <w:rFonts w:ascii="Cambria Math" w:hAnsi="Cambria Math"/>
                      </w:rPr>
                      <m:t>g</m:t>
                    </m:r>
                    <m:sSup>
                      <m:sSupPr>
                        <m:ctrlPr>
                          <w:rPr>
                            <w:rFonts w:ascii="Cambria Math" w:hAnsi="Cambria Math"/>
                            <w:i/>
                          </w:rPr>
                        </m:ctrlPr>
                      </m:sSupPr>
                      <m:e>
                        <m:r>
                          <w:rPr>
                            <w:rFonts w:ascii="Cambria Math" w:hAnsi="Cambria Math"/>
                          </w:rPr>
                          <m:t>D</m:t>
                        </m:r>
                      </m:e>
                      <m:sup>
                        <m:r>
                          <w:rPr>
                            <w:rFonts w:ascii="Cambria Math" w:hAnsi="Cambria Math"/>
                          </w:rPr>
                          <m:t>3</m:t>
                        </m:r>
                      </m:sup>
                    </m:sSup>
                    <m:sSup>
                      <m:sSupPr>
                        <m:ctrlPr>
                          <w:rPr>
                            <w:rFonts w:ascii="Cambria Math" w:hAnsi="Cambria Math"/>
                            <w:i/>
                          </w:rPr>
                        </m:ctrlPr>
                      </m:sSupPr>
                      <m:e>
                        <m:r>
                          <w:rPr>
                            <w:rFonts w:ascii="Cambria Math" w:hAnsi="Cambria Math"/>
                          </w:rPr>
                          <m:t>ρ</m:t>
                        </m:r>
                      </m:e>
                      <m:sup>
                        <m:r>
                          <w:rPr>
                            <w:rFonts w:ascii="Cambria Math" w:hAnsi="Cambria Math"/>
                          </w:rPr>
                          <m:t>2</m:t>
                        </m:r>
                      </m:sup>
                    </m:sSup>
                  </m:num>
                  <m:den>
                    <m:sSup>
                      <m:sSupPr>
                        <m:ctrlPr>
                          <w:rPr>
                            <w:rFonts w:ascii="Cambria Math" w:hAnsi="Cambria Math"/>
                            <w:i/>
                          </w:rPr>
                        </m:ctrlPr>
                      </m:sSupPr>
                      <m:e>
                        <m:r>
                          <w:rPr>
                            <w:rFonts w:ascii="Cambria Math" w:hAnsi="Cambria Math"/>
                          </w:rPr>
                          <m:t>μ</m:t>
                        </m:r>
                      </m:e>
                      <m:sup>
                        <m:r>
                          <w:rPr>
                            <w:rFonts w:ascii="Cambria Math" w:hAnsi="Cambria Math"/>
                          </w:rPr>
                          <m:t>2</m:t>
                        </m:r>
                      </m:sup>
                    </m:sSup>
                  </m:den>
                </m:f>
              </m:oMath>
            </m:oMathPara>
          </w:p>
        </w:tc>
        <w:tc>
          <w:tcPr>
            <w:tcW w:w="1763" w:type="dxa"/>
            <w:vAlign w:val="center"/>
          </w:tcPr>
          <w:p w14:paraId="1ABE8351" w14:textId="05FD104F" w:rsidR="00C2391E" w:rsidRDefault="00C2391E" w:rsidP="00EA5CD1">
            <w:pPr>
              <w:spacing w:after="120" w:line="276" w:lineRule="auto"/>
              <w:jc w:val="right"/>
            </w:pPr>
            <w:r>
              <w:t>Equation 4-</w:t>
            </w:r>
            <w:r w:rsidR="00CC7E1D">
              <w:t>7</w:t>
            </w:r>
          </w:p>
        </w:tc>
      </w:tr>
    </w:tbl>
    <w:p w14:paraId="3B19DFEE" w14:textId="17974DBD" w:rsidR="00C2391E" w:rsidRDefault="00C2391E" w:rsidP="00EA5CD1">
      <w:pPr>
        <w:spacing w:after="120" w:line="276" w:lineRule="auto"/>
      </w:pPr>
      <w:r w:rsidRPr="00390FBB">
        <w:t xml:space="preserve">where </w:t>
      </w:r>
      <m:oMath>
        <m:r>
          <w:rPr>
            <w:rFonts w:ascii="Cambria Math" w:hAnsi="Cambria Math"/>
          </w:rPr>
          <m:t>g</m:t>
        </m:r>
      </m:oMath>
      <w:r w:rsidRPr="00390FBB">
        <w:t xml:space="preserve"> </w:t>
      </w:r>
      <w:r>
        <w:t>is the</w:t>
      </w:r>
      <w:r w:rsidRPr="00390FBB">
        <w:t xml:space="preserve"> gravitational </w:t>
      </w:r>
      <w:r>
        <w:t>acceleration</w:t>
      </w:r>
      <w:r w:rsidRPr="00390FBB">
        <w:t xml:space="preserve">,  </w:t>
      </w:r>
      <m:oMath>
        <m:r>
          <w:rPr>
            <w:rFonts w:ascii="Cambria Math" w:hAnsi="Cambria Math"/>
          </w:rPr>
          <m:t>D</m:t>
        </m:r>
      </m:oMath>
      <w:r w:rsidRPr="00390FBB">
        <w:t xml:space="preserve"> </w:t>
      </w:r>
      <w:r>
        <w:t>is the</w:t>
      </w:r>
      <w:r w:rsidRPr="00390FBB">
        <w:t xml:space="preserve"> diameter, </w:t>
      </w:r>
      <m:oMath>
        <m:r>
          <w:rPr>
            <w:rFonts w:ascii="Cambria Math" w:hAnsi="Cambria Math"/>
          </w:rPr>
          <m:t>ρ</m:t>
        </m:r>
      </m:oMath>
      <w:r w:rsidRPr="00390FBB">
        <w:t xml:space="preserve"> </w:t>
      </w:r>
      <w:r>
        <w:t>is the</w:t>
      </w:r>
      <w:r w:rsidRPr="00390FBB">
        <w:t xml:space="preserve"> density</w:t>
      </w:r>
      <w:r>
        <w:t xml:space="preserve"> and </w:t>
      </w:r>
      <m:oMath>
        <m:r>
          <w:rPr>
            <w:rFonts w:ascii="Cambria Math" w:hAnsi="Cambria Math"/>
          </w:rPr>
          <m:t>μ</m:t>
        </m:r>
      </m:oMath>
      <w:r w:rsidRPr="00390FBB">
        <w:t xml:space="preserve"> </w:t>
      </w:r>
      <w:r>
        <w:t>is the</w:t>
      </w:r>
      <w:r w:rsidRPr="00390FBB">
        <w:t xml:space="preserve"> viscosity</w:t>
      </w:r>
      <w:r>
        <w:t xml:space="preserve">.  This is a similar calculation to the Archimedes number.  The Archimedes number is used to calculate the minimum fluidisation velocity in equations developed by </w:t>
      </w:r>
      <w:r>
        <w:fldChar w:fldCharType="begin" w:fldLock="1"/>
      </w:r>
      <w:r w:rsidR="00D37BCC">
        <w:instrText>ADDIN CSL_CITATION { "citationItems" : [ { "id" : "ITEM-1", "itemData" : { "author" : [ { "dropping-particle" : "", "family" : "Wen", "given" : "C. Y.", "non-dropping-particle" : "", "parse-names" : false, "suffix" : "" }, { "dropping-particle" : "", "family" : "Yu", "given" : "Y. H.", "non-dropping-particle" : "", "parse-names" : false, "suffix" : "" } ], "container-title" : "AIChE Journal", "id" : "ITEM-1", "issued" : { "date-parts" : [ [ "1966" ] ] }, "page" : "610", "title" : "A generalised method for predicting minimum fluidization velocity", "type" : "article-journal", "volume" : "12" }, "uris" : [ "http://www.mendeley.com/documents/?uuid=8ce1797b-5bd8-4a90-aaa8-e8b4d0d500a3" ] } ], "mendeley" : { "formattedCitation" : "(Wen &amp; Yu 1966)", "manualFormatting" : "Wen &amp; Yu (1966)", "plainTextFormattedCitation" : "(Wen &amp; Yu 1966)", "previouslyFormattedCitation" : "(Wen &amp; Yu 1966)" }, "properties" : { "noteIndex" : 0 }, "schema" : "https://github.com/citation-style-language/schema/raw/master/csl-citation.json" }</w:instrText>
      </w:r>
      <w:r>
        <w:fldChar w:fldCharType="separate"/>
      </w:r>
      <w:r w:rsidRPr="00DA7B01">
        <w:rPr>
          <w:noProof/>
        </w:rPr>
        <w:t xml:space="preserve">Wen &amp; Yu </w:t>
      </w:r>
      <w:r>
        <w:rPr>
          <w:noProof/>
        </w:rPr>
        <w:t>(</w:t>
      </w:r>
      <w:r w:rsidRPr="00DA7B01">
        <w:rPr>
          <w:noProof/>
        </w:rPr>
        <w:t>1966)</w:t>
      </w:r>
      <w:r>
        <w:fldChar w:fldCharType="end"/>
      </w:r>
      <w:r>
        <w:t xml:space="preserve"> (Equation 4-</w:t>
      </w:r>
      <w:r w:rsidR="00CC7E1D">
        <w:t>8</w:t>
      </w:r>
      <w:r>
        <w:t xml:space="preserve">) and </w:t>
      </w:r>
      <w:r>
        <w:fldChar w:fldCharType="begin" w:fldLock="1"/>
      </w:r>
      <w:r w:rsidR="00D37BCC">
        <w:instrText>ADDIN CSL_CITATION { "citationItems" : [ { "id" : "ITEM-1", "itemData" : { "author" : [ { "dropping-particle" : "", "family" : "Baeyens", "given" : "J.", "non-dropping-particle" : "", "parse-names" : false, "suffix" : "" }, { "dropping-particle" : "", "family" : "Geldart", "given" : "D.", "non-dropping-particle" : "", "parse-names" : false, "suffix" : "" } ], "container-title" : "Chemical Engineering Science", "id" : "ITEM-1", "issued" : { "date-parts" : [ [ "1974" ] ] }, "page" : "255", "title" : "An investigation into slugging fluidized beds", "type" : "article-journal", "volume" : "29" }, "uris" : [ "http://www.mendeley.com/documents/?uuid=565f3211-12fb-446b-9cf4-147d0c823bbf" ] } ], "mendeley" : { "formattedCitation" : "(Baeyens &amp; Geldart 1974)", "manualFormatting" : "Baeyens &amp; Geldart (1974)", "plainTextFormattedCitation" : "(Baeyens &amp; Geldart 1974)", "previouslyFormattedCitation" : "(Baeyens &amp; Geldart 1974)" }, "properties" : { "noteIndex" : 0 }, "schema" : "https://github.com/citation-style-language/schema/raw/master/csl-citation.json" }</w:instrText>
      </w:r>
      <w:r>
        <w:fldChar w:fldCharType="separate"/>
      </w:r>
      <w:r w:rsidRPr="00DA7B01">
        <w:rPr>
          <w:noProof/>
        </w:rPr>
        <w:t xml:space="preserve">Baeyens &amp; Geldart </w:t>
      </w:r>
      <w:r>
        <w:rPr>
          <w:noProof/>
        </w:rPr>
        <w:t>(</w:t>
      </w:r>
      <w:r w:rsidRPr="00DA7B01">
        <w:rPr>
          <w:noProof/>
        </w:rPr>
        <w:t>1974)</w:t>
      </w:r>
      <w:r>
        <w:fldChar w:fldCharType="end"/>
      </w:r>
      <w:r>
        <w:t xml:space="preserve"> (Equation 4-</w:t>
      </w:r>
      <w:r w:rsidR="00CC7E1D">
        <w:t>11</w:t>
      </w:r>
      <w:r>
        <w:t xml:space="preserve">).  </w:t>
      </w:r>
      <w:r>
        <w:fldChar w:fldCharType="begin" w:fldLock="1"/>
      </w:r>
      <w:r w:rsidR="00D37BCC">
        <w:instrText>ADDIN CSL_CITATION { "citationItems" : [ { "id" : "ITEM-1", "itemData" : { "author" : [ { "dropping-particle" : "", "family" : "Rhodes", "given" : "Martin J.", "non-dropping-particle" : "", "parse-names" : false, "suffix" : "" } ], "edition" : "2nd", "id" : "ITEM-1", "issued" : { "date-parts" : [ [ "2008" ] ] }, "publisher" : "John Wiley", "publisher-place" : "Chichester", "title" : "Introduction to Particle Technology", "type" : "book" }, "uris" : [ "http://www.mendeley.com/documents/?uuid=7a120e9d-96a2-410e-af85-2c07f3a8e0ac" ] } ], "mendeley" : { "formattedCitation" : "(Rhodes 2008)", "manualFormatting" : "Rhodes (2008)", "plainTextFormattedCitation" : "(Rhodes 2008)", "previouslyFormattedCitation" : "(Rhodes 2008)" }, "properties" : { "noteIndex" : 0 }, "schema" : "https://github.com/citation-style-language/schema/raw/master/csl-citation.json" }</w:instrText>
      </w:r>
      <w:r>
        <w:fldChar w:fldCharType="separate"/>
      </w:r>
      <w:r w:rsidRPr="00DA7B01">
        <w:rPr>
          <w:noProof/>
        </w:rPr>
        <w:t xml:space="preserve">Rhodes </w:t>
      </w:r>
      <w:r>
        <w:rPr>
          <w:noProof/>
        </w:rPr>
        <w:t>(</w:t>
      </w:r>
      <w:r w:rsidRPr="00DA7B01">
        <w:rPr>
          <w:noProof/>
        </w:rPr>
        <w:t>2008)</w:t>
      </w:r>
      <w:r>
        <w:fldChar w:fldCharType="end"/>
      </w:r>
      <w:r>
        <w:t xml:space="preserve"> describes the former as suited to particles greater than 100 µm and the latter as more suitable to particles smaller than 100 µ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C2391E" w14:paraId="2A73C0BA" w14:textId="77777777" w:rsidTr="00C2391E">
        <w:tc>
          <w:tcPr>
            <w:tcW w:w="7479" w:type="dxa"/>
          </w:tcPr>
          <w:p w14:paraId="6AB08E91" w14:textId="77777777" w:rsidR="00C2391E" w:rsidRPr="006423AA" w:rsidRDefault="00BF4C3A" w:rsidP="00EA5CD1">
            <w:pPr>
              <w:spacing w:line="276" w:lineRule="auto"/>
              <w:jc w:val="center"/>
            </w:pPr>
            <m:oMath>
              <m:sSub>
                <m:sSubPr>
                  <m:ctrlPr>
                    <w:rPr>
                      <w:rFonts w:ascii="Cambria Math" w:hAnsi="Cambria Math"/>
                      <w:i/>
                    </w:rPr>
                  </m:ctrlPr>
                </m:sSubPr>
                <m:e>
                  <m:r>
                    <w:rPr>
                      <w:rFonts w:ascii="Cambria Math" w:hAnsi="Cambria Math"/>
                    </w:rPr>
                    <m:t>Re</m:t>
                  </m:r>
                </m:e>
                <m:sub>
                  <m:r>
                    <w:rPr>
                      <w:rFonts w:ascii="Cambria Math" w:hAnsi="Cambria Math"/>
                    </w:rPr>
                    <m:t>mf</m:t>
                  </m:r>
                </m:sub>
              </m:sSub>
              <m:r>
                <w:rPr>
                  <w:rFonts w:ascii="Cambria Math" w:hAnsi="Cambria Math"/>
                </w:rPr>
                <m:t>=33.7[(1+3.59×</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Ar</m:t>
              </m:r>
              <m:sSup>
                <m:sSupPr>
                  <m:ctrlPr>
                    <w:rPr>
                      <w:rFonts w:ascii="Cambria Math" w:hAnsi="Cambria Math"/>
                      <w:i/>
                    </w:rPr>
                  </m:ctrlPr>
                </m:sSupPr>
                <m:e>
                  <m:r>
                    <w:rPr>
                      <w:rFonts w:ascii="Cambria Math" w:hAnsi="Cambria Math"/>
                    </w:rPr>
                    <m:t>)</m:t>
                  </m:r>
                </m:e>
                <m:sup>
                  <m:r>
                    <w:rPr>
                      <w:rFonts w:ascii="Cambria Math" w:hAnsi="Cambria Math"/>
                    </w:rPr>
                    <m:t>0.5</m:t>
                  </m:r>
                </m:sup>
              </m:sSup>
              <m:r>
                <w:rPr>
                  <w:rFonts w:ascii="Cambria Math" w:hAnsi="Cambria Math"/>
                </w:rPr>
                <m:t>-1]</m:t>
              </m:r>
            </m:oMath>
            <w:r w:rsidR="00C2391E">
              <w:t xml:space="preserve"> </w:t>
            </w:r>
            <w:r w:rsidR="00C2391E">
              <w:tab/>
            </w:r>
          </w:p>
        </w:tc>
        <w:tc>
          <w:tcPr>
            <w:tcW w:w="1763" w:type="dxa"/>
            <w:vAlign w:val="center"/>
          </w:tcPr>
          <w:p w14:paraId="125A3A1A" w14:textId="3BABD556" w:rsidR="00C2391E" w:rsidRDefault="00C2391E" w:rsidP="00EA5CD1">
            <w:pPr>
              <w:spacing w:after="120" w:line="276" w:lineRule="auto"/>
              <w:jc w:val="right"/>
            </w:pPr>
            <w:r>
              <w:t>Equation 4-</w:t>
            </w:r>
            <w:r w:rsidR="00CC7E1D">
              <w:t>8</w:t>
            </w:r>
          </w:p>
        </w:tc>
      </w:tr>
    </w:tbl>
    <w:p w14:paraId="0BF45A5B" w14:textId="77777777" w:rsidR="00C2391E" w:rsidRDefault="00C2391E" w:rsidP="00EA5CD1">
      <w:pPr>
        <w:spacing w:line="276" w:lineRule="auto"/>
      </w:pPr>
      <w: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C2391E" w14:paraId="009C8F44" w14:textId="77777777" w:rsidTr="00C2391E">
        <w:tc>
          <w:tcPr>
            <w:tcW w:w="7479" w:type="dxa"/>
          </w:tcPr>
          <w:p w14:paraId="383B1D37" w14:textId="77777777" w:rsidR="00C2391E" w:rsidRPr="006423AA" w:rsidRDefault="00C2391E" w:rsidP="00EA5CD1">
            <w:pPr>
              <w:spacing w:line="276" w:lineRule="auto"/>
              <w:jc w:val="center"/>
            </w:pPr>
            <m:oMathPara>
              <m:oMath>
                <m:r>
                  <w:rPr>
                    <w:rFonts w:ascii="Cambria Math" w:hAnsi="Cambria Math"/>
                  </w:rPr>
                  <m:t>Ar=</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f</m:t>
                        </m:r>
                      </m:sub>
                    </m:sSub>
                    <m:r>
                      <w:rPr>
                        <w:rFonts w:ascii="Cambria Math" w:hAnsi="Cambria Math"/>
                      </w:rPr>
                      <m:t>)g</m:t>
                    </m:r>
                    <m:sSubSup>
                      <m:sSubSupPr>
                        <m:ctrlPr>
                          <w:rPr>
                            <w:rFonts w:ascii="Cambria Math" w:hAnsi="Cambria Math"/>
                            <w:i/>
                          </w:rPr>
                        </m:ctrlPr>
                      </m:sSubSupPr>
                      <m:e>
                        <m:r>
                          <w:rPr>
                            <w:rFonts w:ascii="Cambria Math" w:hAnsi="Cambria Math"/>
                          </w:rPr>
                          <m:t>x</m:t>
                        </m:r>
                      </m:e>
                      <m:sub>
                        <m:r>
                          <w:rPr>
                            <w:rFonts w:ascii="Cambria Math" w:hAnsi="Cambria Math"/>
                          </w:rPr>
                          <m:t>sv</m:t>
                        </m:r>
                      </m:sub>
                      <m:sup>
                        <m:r>
                          <w:rPr>
                            <w:rFonts w:ascii="Cambria Math" w:hAnsi="Cambria Math"/>
                          </w:rPr>
                          <m:t>3</m:t>
                        </m:r>
                      </m:sup>
                    </m:sSubSup>
                  </m:num>
                  <m:den>
                    <m:sSup>
                      <m:sSupPr>
                        <m:ctrlPr>
                          <w:rPr>
                            <w:rFonts w:ascii="Cambria Math" w:hAnsi="Cambria Math"/>
                            <w:i/>
                          </w:rPr>
                        </m:ctrlPr>
                      </m:sSupPr>
                      <m:e>
                        <m:r>
                          <w:rPr>
                            <w:rFonts w:ascii="Cambria Math" w:hAnsi="Cambria Math"/>
                          </w:rPr>
                          <m:t>μ</m:t>
                        </m:r>
                      </m:e>
                      <m:sup>
                        <m:r>
                          <w:rPr>
                            <w:rFonts w:ascii="Cambria Math" w:hAnsi="Cambria Math"/>
                          </w:rPr>
                          <m:t>2</m:t>
                        </m:r>
                      </m:sup>
                    </m:sSup>
                  </m:den>
                </m:f>
              </m:oMath>
            </m:oMathPara>
          </w:p>
        </w:tc>
        <w:tc>
          <w:tcPr>
            <w:tcW w:w="1763" w:type="dxa"/>
            <w:vAlign w:val="center"/>
          </w:tcPr>
          <w:p w14:paraId="4EDC9DBF" w14:textId="042C6524" w:rsidR="00C2391E" w:rsidRDefault="00C2391E" w:rsidP="00EA5CD1">
            <w:pPr>
              <w:spacing w:after="120" w:line="276" w:lineRule="auto"/>
              <w:jc w:val="right"/>
            </w:pPr>
            <w:r>
              <w:t>Equation 4-</w:t>
            </w:r>
            <w:r w:rsidR="00CC7E1D">
              <w:t>9</w:t>
            </w:r>
          </w:p>
        </w:tc>
      </w:tr>
    </w:tbl>
    <w:p w14:paraId="1BFD9764" w14:textId="1CC49B19" w:rsidR="00C2391E" w:rsidRDefault="00C2391E" w:rsidP="00EA5CD1">
      <w:pPr>
        <w:spacing w:line="276" w:lineRule="auto"/>
      </w:pPr>
      <w:r>
        <w:t>which can be rearranged to give Equation 4-1</w:t>
      </w:r>
      <w:r w:rsidR="00CC7E1D">
        <w:t>0</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C2391E" w14:paraId="700914AC" w14:textId="77777777" w:rsidTr="00C2391E">
        <w:tc>
          <w:tcPr>
            <w:tcW w:w="7479" w:type="dxa"/>
          </w:tcPr>
          <w:p w14:paraId="6AA5A583" w14:textId="74EE7356" w:rsidR="00C2391E" w:rsidRPr="006423AA" w:rsidRDefault="00BF4C3A" w:rsidP="00EA5CD1">
            <w:pPr>
              <w:spacing w:line="276" w:lineRule="auto"/>
              <w:jc w:val="center"/>
            </w:pPr>
            <m:oMathPara>
              <m:oMath>
                <m:sSub>
                  <m:sSubPr>
                    <m:ctrlPr>
                      <w:rPr>
                        <w:rFonts w:ascii="Cambria Math" w:hAnsi="Cambria Math"/>
                        <w:i/>
                      </w:rPr>
                    </m:ctrlPr>
                  </m:sSubPr>
                  <m:e>
                    <m:r>
                      <w:rPr>
                        <w:rFonts w:ascii="Cambria Math" w:hAnsi="Cambria Math"/>
                      </w:rPr>
                      <m:t>U</m:t>
                    </m:r>
                  </m:e>
                  <m:sub>
                    <m:r>
                      <w:rPr>
                        <w:rFonts w:ascii="Cambria Math" w:hAnsi="Cambria Math"/>
                      </w:rPr>
                      <m:t>mf</m:t>
                    </m:r>
                  </m:sub>
                </m:sSub>
                <m:r>
                  <w:rPr>
                    <w:rFonts w:ascii="Cambria Math" w:hAnsi="Cambria Math"/>
                  </w:rPr>
                  <m:t>=</m:t>
                </m:r>
                <m:f>
                  <m:fPr>
                    <m:type m:val="skw"/>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u</m:t>
                            </m:r>
                            <m:sSub>
                              <m:sSubPr>
                                <m:ctrlPr>
                                  <w:rPr>
                                    <w:rFonts w:ascii="Cambria Math" w:hAnsi="Cambria Math"/>
                                    <w:i/>
                                  </w:rPr>
                                </m:ctrlPr>
                              </m:sSubPr>
                              <m:e>
                                <m:r>
                                  <w:rPr>
                                    <w:rFonts w:ascii="Cambria Math" w:hAnsi="Cambria Math"/>
                                  </w:rPr>
                                  <m:t>Re</m:t>
                                </m:r>
                              </m:e>
                              <m:sub>
                                <m:r>
                                  <w:rPr>
                                    <w:rFonts w:ascii="Cambria Math" w:hAnsi="Cambria Math"/>
                                  </w:rPr>
                                  <m:t>mf</m:t>
                                </m:r>
                              </m:sub>
                            </m:sSub>
                          </m:num>
                          <m:den>
                            <m:sSub>
                              <m:sSubPr>
                                <m:ctrlPr>
                                  <w:rPr>
                                    <w:rFonts w:ascii="Cambria Math" w:hAnsi="Cambria Math"/>
                                    <w:i/>
                                  </w:rPr>
                                </m:ctrlPr>
                              </m:sSubPr>
                              <m:e>
                                <m:r>
                                  <w:rPr>
                                    <w:rFonts w:ascii="Cambria Math" w:hAnsi="Cambria Math"/>
                                  </w:rPr>
                                  <m:t>x</m:t>
                                </m:r>
                              </m:e>
                              <m:sub>
                                <m:r>
                                  <w:rPr>
                                    <w:rFonts w:ascii="Cambria Math" w:hAnsi="Cambria Math"/>
                                  </w:rPr>
                                  <m:t>sv</m:t>
                                </m:r>
                              </m:sub>
                            </m:sSub>
                          </m:den>
                        </m:f>
                      </m:e>
                    </m:d>
                  </m:num>
                  <m:den>
                    <m:sSub>
                      <m:sSubPr>
                        <m:ctrlPr>
                          <w:rPr>
                            <w:rFonts w:ascii="Cambria Math" w:hAnsi="Cambria Math"/>
                            <w:i/>
                          </w:rPr>
                        </m:ctrlPr>
                      </m:sSubPr>
                      <m:e>
                        <m:r>
                          <w:rPr>
                            <w:rFonts w:ascii="Cambria Math" w:hAnsi="Cambria Math"/>
                          </w:rPr>
                          <m:t>ρ</m:t>
                        </m:r>
                      </m:e>
                      <m:sub>
                        <m:r>
                          <w:rPr>
                            <w:rFonts w:ascii="Cambria Math" w:hAnsi="Cambria Math"/>
                          </w:rPr>
                          <m:t>f</m:t>
                        </m:r>
                      </m:sub>
                    </m:sSub>
                  </m:den>
                </m:f>
              </m:oMath>
            </m:oMathPara>
          </w:p>
        </w:tc>
        <w:tc>
          <w:tcPr>
            <w:tcW w:w="1763" w:type="dxa"/>
            <w:vAlign w:val="center"/>
          </w:tcPr>
          <w:p w14:paraId="6FCB9467" w14:textId="0148D31C" w:rsidR="00C2391E" w:rsidRDefault="00C2391E" w:rsidP="00EA5CD1">
            <w:pPr>
              <w:spacing w:after="120" w:line="276" w:lineRule="auto"/>
              <w:jc w:val="right"/>
            </w:pPr>
            <w:r>
              <w:t>Equation 4-1</w:t>
            </w:r>
            <w:r w:rsidR="00CC7E1D">
              <w:t>0</w:t>
            </w:r>
          </w:p>
        </w:tc>
      </w:tr>
    </w:tbl>
    <w:p w14:paraId="4F3862AF" w14:textId="29A124EF" w:rsidR="00C2391E" w:rsidRDefault="00C2391E" w:rsidP="00EA5CD1">
      <w:pPr>
        <w:spacing w:line="276" w:lineRule="auto"/>
      </w:pPr>
      <w:r>
        <w:t xml:space="preserve">The </w:t>
      </w:r>
      <w:r>
        <w:fldChar w:fldCharType="begin" w:fldLock="1"/>
      </w:r>
      <w:r w:rsidR="00D37BCC">
        <w:instrText>ADDIN CSL_CITATION { "citationItems" : [ { "id" : "ITEM-1", "itemData" : { "author" : [ { "dropping-particle" : "", "family" : "Baeyens", "given" : "J.", "non-dropping-particle" : "", "parse-names" : false, "suffix" : "" }, { "dropping-particle" : "", "family" : "Geldart", "given" : "D.", "non-dropping-particle" : "", "parse-names" : false, "suffix" : "" } ], "container-title" : "Chemical Engineering Science", "id" : "ITEM-1", "issued" : { "date-parts" : [ [ "1974" ] ] }, "page" : "255", "title" : "An investigation into slugging fluidized beds", "type" : "article-journal", "volume" : "29" }, "uris" : [ "http://www.mendeley.com/documents/?uuid=565f3211-12fb-446b-9cf4-147d0c823bbf" ] } ], "mendeley" : { "formattedCitation" : "(Baeyens &amp; Geldart 1974)", "manualFormatting" : "Baeyens &amp; Geldart (1974)", "plainTextFormattedCitation" : "(Baeyens &amp; Geldart 1974)", "previouslyFormattedCitation" : "(Baeyens &amp; Geldart 1974)" }, "properties" : { "noteIndex" : 0 }, "schema" : "https://github.com/citation-style-language/schema/raw/master/csl-citation.json" }</w:instrText>
      </w:r>
      <w:r>
        <w:fldChar w:fldCharType="separate"/>
      </w:r>
      <w:r w:rsidRPr="00DA7B01">
        <w:rPr>
          <w:noProof/>
        </w:rPr>
        <w:t xml:space="preserve">Baeyens &amp; Geldart </w:t>
      </w:r>
      <w:r>
        <w:rPr>
          <w:noProof/>
        </w:rPr>
        <w:t>(</w:t>
      </w:r>
      <w:r w:rsidRPr="00DA7B01">
        <w:rPr>
          <w:noProof/>
        </w:rPr>
        <w:t>1974)</w:t>
      </w:r>
      <w:r>
        <w:fldChar w:fldCharType="end"/>
      </w:r>
      <w:r>
        <w:t xml:space="preserve"> calculation (Equation 4-</w:t>
      </w:r>
      <w:r w:rsidR="00CC7E1D">
        <w:t>11</w:t>
      </w:r>
      <w:r>
        <w:t>) adjusts the empirical correlation to suit smaller partic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C2391E" w14:paraId="106F91CA" w14:textId="77777777" w:rsidTr="00C2391E">
        <w:tc>
          <w:tcPr>
            <w:tcW w:w="7479" w:type="dxa"/>
          </w:tcPr>
          <w:p w14:paraId="412EC59E" w14:textId="77777777" w:rsidR="00C2391E" w:rsidRPr="006423AA" w:rsidRDefault="00BF4C3A" w:rsidP="00EA5CD1">
            <w:pPr>
              <w:spacing w:line="276" w:lineRule="auto"/>
              <w:jc w:val="center"/>
            </w:pPr>
            <m:oMathPara>
              <m:oMath>
                <m:sSub>
                  <m:sSubPr>
                    <m:ctrlPr>
                      <w:rPr>
                        <w:rFonts w:ascii="Cambria Math" w:hAnsi="Cambria Math"/>
                        <w:i/>
                      </w:rPr>
                    </m:ctrlPr>
                  </m:sSubPr>
                  <m:e>
                    <m:r>
                      <w:rPr>
                        <w:rFonts w:ascii="Cambria Math" w:hAnsi="Cambria Math"/>
                      </w:rPr>
                      <m:t>U</m:t>
                    </m:r>
                  </m:e>
                  <m:sub>
                    <m:r>
                      <w:rPr>
                        <w:rFonts w:ascii="Cambria Math" w:hAnsi="Cambria Math"/>
                      </w:rPr>
                      <m:t>m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f</m:t>
                        </m:r>
                      </m:sub>
                    </m:sSub>
                    <m:sSup>
                      <m:sSupPr>
                        <m:ctrlPr>
                          <w:rPr>
                            <w:rFonts w:ascii="Cambria Math" w:hAnsi="Cambria Math"/>
                            <w:i/>
                          </w:rPr>
                        </m:ctrlPr>
                      </m:sSupPr>
                      <m:e>
                        <m:r>
                          <w:rPr>
                            <w:rFonts w:ascii="Cambria Math" w:hAnsi="Cambria Math"/>
                          </w:rPr>
                          <m:t>)</m:t>
                        </m:r>
                      </m:e>
                      <m:sup>
                        <m:r>
                          <w:rPr>
                            <w:rFonts w:ascii="Cambria Math" w:hAnsi="Cambria Math"/>
                          </w:rPr>
                          <m:t>0.934</m:t>
                        </m:r>
                      </m:sup>
                    </m:sSup>
                    <m:sSup>
                      <m:sSupPr>
                        <m:ctrlPr>
                          <w:rPr>
                            <w:rFonts w:ascii="Cambria Math" w:hAnsi="Cambria Math"/>
                            <w:i/>
                          </w:rPr>
                        </m:ctrlPr>
                      </m:sSupPr>
                      <m:e>
                        <m:r>
                          <w:rPr>
                            <w:rFonts w:ascii="Cambria Math" w:hAnsi="Cambria Math"/>
                          </w:rPr>
                          <m:t>g</m:t>
                        </m:r>
                      </m:e>
                      <m:sup>
                        <m:r>
                          <w:rPr>
                            <w:rFonts w:ascii="Cambria Math" w:hAnsi="Cambria Math"/>
                          </w:rPr>
                          <m:t>0.934</m:t>
                        </m:r>
                      </m:sup>
                    </m:sSup>
                    <m:sSubSup>
                      <m:sSubSupPr>
                        <m:ctrlPr>
                          <w:rPr>
                            <w:rFonts w:ascii="Cambria Math" w:hAnsi="Cambria Math"/>
                            <w:i/>
                          </w:rPr>
                        </m:ctrlPr>
                      </m:sSubSupPr>
                      <m:e>
                        <m:r>
                          <w:rPr>
                            <w:rFonts w:ascii="Cambria Math" w:hAnsi="Cambria Math"/>
                          </w:rPr>
                          <m:t>x</m:t>
                        </m:r>
                      </m:e>
                      <m:sub>
                        <m:r>
                          <w:rPr>
                            <w:rFonts w:ascii="Cambria Math" w:hAnsi="Cambria Math"/>
                          </w:rPr>
                          <m:t>p</m:t>
                        </m:r>
                      </m:sub>
                      <m:sup>
                        <m:r>
                          <w:rPr>
                            <w:rFonts w:ascii="Cambria Math" w:hAnsi="Cambria Math"/>
                          </w:rPr>
                          <m:t>1.8</m:t>
                        </m:r>
                      </m:sup>
                    </m:sSubSup>
                  </m:num>
                  <m:den>
                    <m:r>
                      <w:rPr>
                        <w:rFonts w:ascii="Cambria Math" w:hAnsi="Cambria Math"/>
                      </w:rPr>
                      <m:t>1110</m:t>
                    </m:r>
                    <m:sSup>
                      <m:sSupPr>
                        <m:ctrlPr>
                          <w:rPr>
                            <w:rFonts w:ascii="Cambria Math" w:hAnsi="Cambria Math"/>
                            <w:i/>
                          </w:rPr>
                        </m:ctrlPr>
                      </m:sSupPr>
                      <m:e>
                        <m:r>
                          <w:rPr>
                            <w:rFonts w:ascii="Cambria Math" w:hAnsi="Cambria Math"/>
                          </w:rPr>
                          <m:t>μ</m:t>
                        </m:r>
                      </m:e>
                      <m:sup>
                        <m:r>
                          <w:rPr>
                            <w:rFonts w:ascii="Cambria Math" w:hAnsi="Cambria Math"/>
                          </w:rPr>
                          <m:t>0.87</m:t>
                        </m:r>
                      </m:sup>
                    </m:sSup>
                    <m:sSubSup>
                      <m:sSubSupPr>
                        <m:ctrlPr>
                          <w:rPr>
                            <w:rFonts w:ascii="Cambria Math" w:hAnsi="Cambria Math"/>
                            <w:i/>
                          </w:rPr>
                        </m:ctrlPr>
                      </m:sSubSupPr>
                      <m:e>
                        <m:r>
                          <w:rPr>
                            <w:rFonts w:ascii="Cambria Math" w:hAnsi="Cambria Math"/>
                          </w:rPr>
                          <m:t>ρ</m:t>
                        </m:r>
                      </m:e>
                      <m:sub>
                        <m:r>
                          <w:rPr>
                            <w:rFonts w:ascii="Cambria Math" w:hAnsi="Cambria Math"/>
                          </w:rPr>
                          <m:t>f</m:t>
                        </m:r>
                      </m:sub>
                      <m:sup>
                        <m:r>
                          <w:rPr>
                            <w:rFonts w:ascii="Cambria Math" w:hAnsi="Cambria Math"/>
                          </w:rPr>
                          <m:t>0.066</m:t>
                        </m:r>
                      </m:sup>
                    </m:sSubSup>
                  </m:den>
                </m:f>
              </m:oMath>
            </m:oMathPara>
          </w:p>
        </w:tc>
        <w:tc>
          <w:tcPr>
            <w:tcW w:w="1763" w:type="dxa"/>
            <w:vAlign w:val="center"/>
          </w:tcPr>
          <w:p w14:paraId="3A600368" w14:textId="02593CBD" w:rsidR="00C2391E" w:rsidRDefault="00C2391E" w:rsidP="00EA5CD1">
            <w:pPr>
              <w:spacing w:after="120" w:line="276" w:lineRule="auto"/>
              <w:jc w:val="right"/>
            </w:pPr>
            <w:r>
              <w:t>Equation 4-</w:t>
            </w:r>
            <w:r w:rsidR="00CC7E1D">
              <w:t>11</w:t>
            </w:r>
          </w:p>
        </w:tc>
      </w:tr>
    </w:tbl>
    <w:p w14:paraId="6A490FE3" w14:textId="77777777" w:rsidR="0096726B" w:rsidRDefault="00C2391E" w:rsidP="0096726B">
      <w:pPr>
        <w:spacing w:line="276" w:lineRule="auto"/>
      </w:pPr>
      <w:r>
        <w:t xml:space="preserve">These empirical correlations describe the minimum fluidisation velocity as increasing as particle density and size increases, where </w:t>
      </w:r>
      <m:oMath>
        <m:sSub>
          <m:sSubPr>
            <m:ctrlPr>
              <w:rPr>
                <w:rFonts w:ascii="Cambria Math" w:hAnsi="Cambria Math"/>
                <w:i/>
              </w:rPr>
            </m:ctrlPr>
          </m:sSubPr>
          <m:e>
            <m:r>
              <w:rPr>
                <w:rFonts w:ascii="Cambria Math" w:hAnsi="Cambria Math"/>
              </w:rPr>
              <m:t>Re</m:t>
            </m:r>
          </m:e>
          <m:sub>
            <m:r>
              <w:rPr>
                <w:rFonts w:ascii="Cambria Math" w:hAnsi="Cambria Math"/>
              </w:rPr>
              <m:t>mf</m:t>
            </m:r>
          </m:sub>
        </m:sSub>
      </m:oMath>
      <w:r>
        <w:t xml:space="preserve"> is </w:t>
      </w:r>
      <w:r w:rsidRPr="009233AF">
        <w:t>Reynolds number at incipient fluidization</w:t>
      </w:r>
      <w:r>
        <w:t xml:space="preserve">, </w:t>
      </w:r>
      <m:oMath>
        <m:r>
          <w:rPr>
            <w:rFonts w:ascii="Cambria Math" w:hAnsi="Cambria Math"/>
          </w:rPr>
          <m:t>Ar</m:t>
        </m:r>
      </m:oMath>
      <w:r>
        <w:t xml:space="preserve"> is the </w:t>
      </w:r>
      <w:r w:rsidRPr="009233AF">
        <w:t>Archimedes number</w:t>
      </w:r>
      <w:r>
        <w:t xml:space="preserve">,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t xml:space="preserve"> is the fluid density (kg/m</w:t>
      </w:r>
      <w:r w:rsidRPr="009233AF">
        <w:rPr>
          <w:vertAlign w:val="superscript"/>
        </w:rPr>
        <w:t>3</w:t>
      </w:r>
      <w:r>
        <w:t xml:space="preserve">), </w:t>
      </w:r>
      <m:oMath>
        <m:sSub>
          <m:sSubPr>
            <m:ctrlPr>
              <w:rPr>
                <w:rFonts w:ascii="Cambria Math" w:hAnsi="Cambria Math"/>
                <w:i/>
              </w:rPr>
            </m:ctrlPr>
          </m:sSubPr>
          <m:e>
            <m:r>
              <w:rPr>
                <w:rFonts w:ascii="Cambria Math" w:hAnsi="Cambria Math"/>
              </w:rPr>
              <m:t>ρ</m:t>
            </m:r>
          </m:e>
          <m:sub>
            <m:r>
              <w:rPr>
                <w:rFonts w:ascii="Cambria Math" w:hAnsi="Cambria Math"/>
              </w:rPr>
              <m:t>p</m:t>
            </m:r>
          </m:sub>
        </m:sSub>
      </m:oMath>
      <w:r>
        <w:t xml:space="preserve"> is the density of the particle (kg/m</w:t>
      </w:r>
      <w:r w:rsidRPr="009233AF">
        <w:rPr>
          <w:vertAlign w:val="superscript"/>
        </w:rPr>
        <w:t>3</w:t>
      </w:r>
      <w:r>
        <w:t xml:space="preserve">), </w:t>
      </w:r>
      <m:oMath>
        <m:r>
          <w:rPr>
            <w:rFonts w:ascii="Cambria Math" w:hAnsi="Cambria Math"/>
          </w:rPr>
          <m:t>g</m:t>
        </m:r>
      </m:oMath>
      <w:r>
        <w:t xml:space="preserve"> is the gravitational acceleration (m/s</w:t>
      </w:r>
      <w:r w:rsidRPr="00AA6A62">
        <w:rPr>
          <w:vertAlign w:val="superscript"/>
        </w:rPr>
        <w:t>2</w:t>
      </w:r>
      <w:r>
        <w:t xml:space="preserve">), </w:t>
      </w:r>
      <m:oMath>
        <m:sSub>
          <m:sSubPr>
            <m:ctrlPr>
              <w:rPr>
                <w:rFonts w:ascii="Cambria Math" w:hAnsi="Cambria Math"/>
                <w:i/>
              </w:rPr>
            </m:ctrlPr>
          </m:sSubPr>
          <m:e>
            <m:r>
              <w:rPr>
                <w:rFonts w:ascii="Cambria Math" w:hAnsi="Cambria Math"/>
              </w:rPr>
              <m:t>x</m:t>
            </m:r>
          </m:e>
          <m:sub>
            <m:r>
              <w:rPr>
                <w:rFonts w:ascii="Cambria Math" w:hAnsi="Cambria Math"/>
              </w:rPr>
              <m:t>sv</m:t>
            </m:r>
          </m:sub>
        </m:sSub>
      </m:oMath>
      <w:r>
        <w:t xml:space="preserve"> is the particle diameter (m), </w:t>
      </w:r>
      <m:oMath>
        <m:r>
          <w:rPr>
            <w:rFonts w:ascii="Cambria Math" w:hAnsi="Cambria Math"/>
          </w:rPr>
          <m:t>μ</m:t>
        </m:r>
      </m:oMath>
      <w:r>
        <w:t xml:space="preserve"> is the fluid viscosity (Pa s), </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t xml:space="preserve"> is the minimum fluidisation velocity (m/s) and </w:t>
      </w:r>
      <m:oMath>
        <m:sSub>
          <m:sSubPr>
            <m:ctrlPr>
              <w:rPr>
                <w:rFonts w:ascii="Cambria Math" w:hAnsi="Cambria Math"/>
                <w:i/>
              </w:rPr>
            </m:ctrlPr>
          </m:sSubPr>
          <m:e>
            <m:r>
              <w:rPr>
                <w:rFonts w:ascii="Cambria Math" w:hAnsi="Cambria Math"/>
              </w:rPr>
              <m:t>x</m:t>
            </m:r>
          </m:e>
          <m:sub>
            <m:r>
              <w:rPr>
                <w:rFonts w:ascii="Cambria Math" w:hAnsi="Cambria Math"/>
              </w:rPr>
              <m:t>p</m:t>
            </m:r>
          </m:sub>
        </m:sSub>
      </m:oMath>
      <w:r>
        <w:t xml:space="preserve"> is equal to </w:t>
      </w:r>
      <m:oMath>
        <m:sSub>
          <m:sSubPr>
            <m:ctrlPr>
              <w:rPr>
                <w:rFonts w:ascii="Cambria Math" w:hAnsi="Cambria Math"/>
                <w:i/>
              </w:rPr>
            </m:ctrlPr>
          </m:sSubPr>
          <m:e>
            <m:r>
              <w:rPr>
                <w:rFonts w:ascii="Cambria Math" w:hAnsi="Cambria Math"/>
              </w:rPr>
              <m:t>x</m:t>
            </m:r>
          </m:e>
          <m:sub>
            <m:r>
              <w:rPr>
                <w:rFonts w:ascii="Cambria Math" w:hAnsi="Cambria Math"/>
              </w:rPr>
              <m:t>sv</m:t>
            </m:r>
          </m:sub>
        </m:sSub>
      </m:oMath>
      <w:r>
        <w:t>.  Other methods have been suggested to calculate the minimum fluidisation velocity, such as correlating the particle diameter and specific gravity to the minimum fluidisation velocity (</w:t>
      </w:r>
      <w:r>
        <w:fldChar w:fldCharType="begin"/>
      </w:r>
      <w:r>
        <w:instrText xml:space="preserve"> REF _Ref449542667 \h  \* MERGEFORMAT </w:instrText>
      </w:r>
      <w:r>
        <w:fldChar w:fldCharType="separate"/>
      </w:r>
      <w:r w:rsidR="005D3AE0">
        <w:t xml:space="preserve">Figure </w:t>
      </w:r>
      <w:r w:rsidR="005D3AE0">
        <w:rPr>
          <w:noProof/>
        </w:rPr>
        <w:t>4</w:t>
      </w:r>
      <w:r w:rsidR="005D3AE0">
        <w:rPr>
          <w:noProof/>
        </w:rPr>
        <w:noBreakHyphen/>
        <w:t>3</w:t>
      </w:r>
      <w:r>
        <w:fldChar w:fldCharType="end"/>
      </w:r>
      <w:r>
        <w:t>).</w:t>
      </w:r>
      <w:r w:rsidR="0096726B" w:rsidRPr="0096726B">
        <w:t xml:space="preserve"> </w:t>
      </w:r>
    </w:p>
    <w:p w14:paraId="563AD0D0" w14:textId="0FF36C48" w:rsidR="0096726B" w:rsidRDefault="0096726B" w:rsidP="0096726B">
      <w:pPr>
        <w:spacing w:line="276" w:lineRule="auto"/>
      </w:pPr>
      <w:r>
        <w:t>For the sample particles used in this study, a range of gas velocities were calculated from 0.001 to 1.278 m/s (</w:t>
      </w:r>
      <w:r>
        <w:fldChar w:fldCharType="begin"/>
      </w:r>
      <w:r>
        <w:instrText xml:space="preserve"> REF _Ref449600551 \h  \* MERGEFORMAT </w:instrText>
      </w:r>
      <w:r>
        <w:fldChar w:fldCharType="separate"/>
      </w:r>
      <w:r w:rsidR="005D3AE0">
        <w:t xml:space="preserve">Table </w:t>
      </w:r>
      <w:r w:rsidR="005D3AE0">
        <w:rPr>
          <w:noProof/>
        </w:rPr>
        <w:t>4</w:t>
      </w:r>
      <w:r w:rsidR="005D3AE0">
        <w:rPr>
          <w:noProof/>
        </w:rPr>
        <w:noBreakHyphen/>
        <w:t>3</w:t>
      </w:r>
      <w:r>
        <w:fldChar w:fldCharType="end"/>
      </w:r>
      <w:r>
        <w:t xml:space="preserve">).  A difference of 0.0004 m/s was found for Spheromer Group A particles between the </w:t>
      </w:r>
      <w:r>
        <w:fldChar w:fldCharType="begin" w:fldLock="1"/>
      </w:r>
      <w:r>
        <w:instrText>ADDIN CSL_CITATION { "citationItems" : [ { "id" : "ITEM-1", "itemData" : { "author" : [ { "dropping-particle" : "", "family" : "Baeyens", "given" : "J.", "non-dropping-particle" : "", "parse-names" : false, "suffix" : "" }, { "dropping-particle" : "", "family" : "Geldart", "given" : "D.", "non-dropping-particle" : "", "parse-names" : false, "suffix" : "" } ], "container-title" : "Chemical Engineering Science", "id" : "ITEM-1", "issued" : { "date-parts" : [ [ "1974" ] ] }, "page" : "255", "title" : "An investigation into slugging fluidized beds", "type" : "article-journal", "volume" : "29" }, "uris" : [ "http://www.mendeley.com/documents/?uuid=565f3211-12fb-446b-9cf4-147d0c823bbf" ] } ], "mendeley" : { "formattedCitation" : "(Baeyens &amp; Geldart 1974)", "manualFormatting" : "Baeyens &amp; Geldart (1974)", "plainTextFormattedCitation" : "(Baeyens &amp; Geldart 1974)", "previouslyFormattedCitation" : "(Baeyens &amp; Geldart 1974)" }, "properties" : { "noteIndex" : 0 }, "schema" : "https://github.com/citation-style-language/schema/raw/master/csl-citation.json" }</w:instrText>
      </w:r>
      <w:r>
        <w:fldChar w:fldCharType="separate"/>
      </w:r>
      <w:r w:rsidRPr="00DA7B01">
        <w:rPr>
          <w:noProof/>
        </w:rPr>
        <w:t xml:space="preserve">Baeyens &amp; Geldart </w:t>
      </w:r>
      <w:r>
        <w:rPr>
          <w:noProof/>
        </w:rPr>
        <w:t>(</w:t>
      </w:r>
      <w:r w:rsidRPr="00DA7B01">
        <w:rPr>
          <w:noProof/>
        </w:rPr>
        <w:t>1974)</w:t>
      </w:r>
      <w:r>
        <w:fldChar w:fldCharType="end"/>
      </w:r>
      <w:r>
        <w:t xml:space="preserve"> and </w:t>
      </w:r>
      <w:r>
        <w:fldChar w:fldCharType="begin" w:fldLock="1"/>
      </w:r>
      <w:r>
        <w:instrText>ADDIN CSL_CITATION { "citationItems" : [ { "id" : "ITEM-1", "itemData" : { "author" : [ { "dropping-particle" : "", "family" : "Wen", "given" : "C. Y.", "non-dropping-particle" : "", "parse-names" : false, "suffix" : "" }, { "dropping-particle" : "", "family" : "Yu", "given" : "Y. H.", "non-dropping-particle" : "", "parse-names" : false, "suffix" : "" } ], "container-title" : "AIChE Journal", "id" : "ITEM-1", "issued" : { "date-parts" : [ [ "1966" ] ] }, "page" : "610", "title" : "A generalised method for predicting minimum fluidization velocity", "type" : "article-journal", "volume" : "12" }, "uris" : [ "http://www.mendeley.com/documents/?uuid=8ce1797b-5bd8-4a90-aaa8-e8b4d0d500a3" ] } ], "mendeley" : { "formattedCitation" : "(Wen &amp; Yu 1966)", "manualFormatting" : "Wen &amp; Yu (1966)", "plainTextFormattedCitation" : "(Wen &amp; Yu 1966)", "previouslyFormattedCitation" : "(Wen &amp; Yu 1966)" }, "properties" : { "noteIndex" : 0 }, "schema" : "https://github.com/citation-style-language/schema/raw/master/csl-citation.json" }</w:instrText>
      </w:r>
      <w:r>
        <w:fldChar w:fldCharType="separate"/>
      </w:r>
      <w:r w:rsidRPr="00DA7B01">
        <w:rPr>
          <w:noProof/>
        </w:rPr>
        <w:t xml:space="preserve">Wen &amp; Yu </w:t>
      </w:r>
      <w:r>
        <w:rPr>
          <w:noProof/>
        </w:rPr>
        <w:t>(</w:t>
      </w:r>
      <w:r w:rsidRPr="00DA7B01">
        <w:rPr>
          <w:noProof/>
        </w:rPr>
        <w:t>1966)</w:t>
      </w:r>
      <w:r>
        <w:fldChar w:fldCharType="end"/>
      </w:r>
      <w:r>
        <w:t xml:space="preserve"> correlations.  The Group D particles of molecular sieves and wheat have estimated minimum fluidisation velocities of 1.28 and 1.15 m/s respectively.  The large decrease in mean particle diameter (</w:t>
      </w:r>
      <m:oMath>
        <m:sSub>
          <m:sSubPr>
            <m:ctrlPr>
              <w:rPr>
                <w:rFonts w:ascii="Cambria Math" w:hAnsi="Cambria Math"/>
                <w:i/>
              </w:rPr>
            </m:ctrlPr>
          </m:sSubPr>
          <m:e>
            <m:r>
              <w:rPr>
                <w:rFonts w:ascii="Cambria Math" w:hAnsi="Cambria Math"/>
              </w:rPr>
              <m:t>x</m:t>
            </m:r>
          </m:e>
          <m:sub>
            <m:r>
              <w:rPr>
                <w:rFonts w:ascii="Cambria Math" w:hAnsi="Cambria Math"/>
              </w:rPr>
              <m:t>sv</m:t>
            </m:r>
          </m:sub>
        </m:sSub>
      </m:oMath>
      <w:r w:rsidRPr="00B870E9">
        <w:t>)</w:t>
      </w:r>
      <w:r>
        <w:t xml:space="preserve"> between the Group D and B particles causes a correspondingly large decrease in </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t xml:space="preserve"> to 0.014 m/s.  The Group A sample particles have very small mean diameters of 8x10</w:t>
      </w:r>
      <w:r w:rsidRPr="00AF28EC">
        <w:rPr>
          <w:vertAlign w:val="superscript"/>
        </w:rPr>
        <w:t>-5</w:t>
      </w:r>
      <w:r>
        <w:t xml:space="preserve"> and 5.2x10</w:t>
      </w:r>
      <w:r w:rsidRPr="00AF28EC">
        <w:rPr>
          <w:vertAlign w:val="superscript"/>
        </w:rPr>
        <w:t>-5</w:t>
      </w:r>
      <w:r>
        <w:t xml:space="preserve"> m, which produces small minimum fluidisation velocities of 2.8x10</w:t>
      </w:r>
      <w:r w:rsidRPr="00AF28EC">
        <w:rPr>
          <w:vertAlign w:val="superscript"/>
        </w:rPr>
        <w:t>-3</w:t>
      </w:r>
      <w:r>
        <w:t xml:space="preserve"> and 1.5x10</w:t>
      </w:r>
      <w:r w:rsidRPr="00AF28EC">
        <w:rPr>
          <w:vertAlign w:val="superscript"/>
        </w:rPr>
        <w:t>-3</w:t>
      </w:r>
      <w:r>
        <w:t xml:space="preserve"> m/s.</w:t>
      </w:r>
    </w:p>
    <w:p w14:paraId="4E65446C" w14:textId="7932E7D6" w:rsidR="00C2391E" w:rsidRDefault="00C2391E" w:rsidP="00EA5CD1">
      <w:pPr>
        <w:spacing w:line="276" w:lineRule="auto"/>
      </w:pPr>
    </w:p>
    <w:p w14:paraId="1DFEC2EC" w14:textId="77777777" w:rsidR="00C2391E" w:rsidRDefault="00C2391E" w:rsidP="00EA5CD1">
      <w:pPr>
        <w:spacing w:line="276" w:lineRule="auto"/>
        <w:jc w:val="center"/>
      </w:pPr>
      <w:r>
        <w:rPr>
          <w:noProof/>
          <w:lang w:eastAsia="en-GB"/>
        </w:rPr>
        <w:lastRenderedPageBreak/>
        <w:drawing>
          <wp:inline distT="0" distB="0" distL="0" distR="0" wp14:anchorId="2220F938" wp14:editId="260B4447">
            <wp:extent cx="3790765" cy="2760955"/>
            <wp:effectExtent l="0" t="0" r="635" b="1905"/>
            <wp:docPr id="9056" name="Picture 9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b="10254"/>
                    <a:stretch/>
                  </pic:blipFill>
                  <pic:spPr bwMode="auto">
                    <a:xfrm>
                      <a:off x="0" y="0"/>
                      <a:ext cx="3790950" cy="2761090"/>
                    </a:xfrm>
                    <a:prstGeom prst="rect">
                      <a:avLst/>
                    </a:prstGeom>
                    <a:ln>
                      <a:noFill/>
                    </a:ln>
                    <a:extLst>
                      <a:ext uri="{53640926-AAD7-44D8-BBD7-CCE9431645EC}">
                        <a14:shadowObscured xmlns:a14="http://schemas.microsoft.com/office/drawing/2010/main"/>
                      </a:ext>
                    </a:extLst>
                  </pic:spPr>
                </pic:pic>
              </a:graphicData>
            </a:graphic>
          </wp:inline>
        </w:drawing>
      </w:r>
    </w:p>
    <w:p w14:paraId="5188897C" w14:textId="38E1DB16" w:rsidR="00C2391E" w:rsidRDefault="00C2391E" w:rsidP="00EA5CD1">
      <w:pPr>
        <w:pStyle w:val="Caption"/>
        <w:spacing w:line="276" w:lineRule="auto"/>
      </w:pPr>
      <w:bookmarkStart w:id="229" w:name="_Ref449542667"/>
      <w:bookmarkStart w:id="230" w:name="_Toc474686602"/>
      <w:r>
        <w:t xml:space="preserve">Figure </w:t>
      </w:r>
      <w:fldSimple w:instr=" STYLEREF 1 \s ">
        <w:r w:rsidR="005D3AE0">
          <w:rPr>
            <w:noProof/>
          </w:rPr>
          <w:t>4</w:t>
        </w:r>
      </w:fldSimple>
      <w:r w:rsidR="00F02E7D">
        <w:noBreakHyphen/>
      </w:r>
      <w:fldSimple w:instr=" SEQ Figure \* ARABIC \s 1 ">
        <w:r w:rsidR="005D3AE0">
          <w:rPr>
            <w:noProof/>
          </w:rPr>
          <w:t>3</w:t>
        </w:r>
      </w:fldSimple>
      <w:bookmarkEnd w:id="229"/>
      <w:r>
        <w:t xml:space="preserve">.  Correlations for approximating the minimum fluidisation velocity from product particle specific gravity and mean diameter </w:t>
      </w:r>
      <w:r>
        <w:fldChar w:fldCharType="begin" w:fldLock="1"/>
      </w:r>
      <w:r w:rsidR="00D37BCC">
        <w:instrText>ADDIN CSL_CITATION { "citationItems" : [ { "id" : "ITEM-1", "itemData" : { "author" : [ { "dropping-particle" : "", "family" : "Richardson", "given" : "J. F.", "non-dropping-particle" : "", "parse-names" : false, "suffix" : "" }, { "dropping-particle" : "", "family" : "Harker", "given" : "J. H.", "non-dropping-particle" : "", "parse-names" : false, "suffix" : "" }, { "dropping-particle" : "", "family" : "Backhurst", "given" : "J. R.", "non-dropping-particle" : "", "parse-names" : false, "suffix" : "" } ], "edition" : "5th editio", "id" : "ITEM-1", "issued" : { "date-parts" : [ [ "2002" ] ] }, "publisher" : "Butterworth - Heinemann: Oxford", "title" : "Coulson and Richardson's Chemical Engineering; Volume 2 Particle technology and separation processes", "type" : "book" }, "uris" : [ "http://www.mendeley.com/documents/?uuid=c4b08a3e-235c-4f98-b39a-90429e5f1b6d" ] } ], "mendeley" : { "formattedCitation" : "(Richardson et al. 2002)", "plainTextFormattedCitation" : "(Richardson et al. 2002)", "previouslyFormattedCitation" : "(Richardson et al. 2002)" }, "properties" : { "noteIndex" : 0 }, "schema" : "https://github.com/citation-style-language/schema/raw/master/csl-citation.json" }</w:instrText>
      </w:r>
      <w:r>
        <w:fldChar w:fldCharType="separate"/>
      </w:r>
      <w:r w:rsidR="00352AE9" w:rsidRPr="00352AE9">
        <w:rPr>
          <w:noProof/>
        </w:rPr>
        <w:t>(Richardson et al. 2002)</w:t>
      </w:r>
      <w:r>
        <w:fldChar w:fldCharType="end"/>
      </w:r>
      <w:r>
        <w:t>.</w:t>
      </w:r>
      <w:bookmarkEnd w:id="230"/>
    </w:p>
    <w:p w14:paraId="7E0F4B43" w14:textId="77777777" w:rsidR="00C2391E" w:rsidRDefault="00C2391E" w:rsidP="00EA5CD1">
      <w:pPr>
        <w:spacing w:line="276" w:lineRule="auto"/>
      </w:pPr>
    </w:p>
    <w:p w14:paraId="1440EF25" w14:textId="16708660" w:rsidR="00C2391E" w:rsidRDefault="00C2391E" w:rsidP="00EA5CD1">
      <w:pPr>
        <w:pStyle w:val="Caption"/>
        <w:spacing w:line="276" w:lineRule="auto"/>
      </w:pPr>
      <w:bookmarkStart w:id="231" w:name="_Ref449600551"/>
      <w:bookmarkStart w:id="232" w:name="_Toc474686750"/>
      <w:r>
        <w:t xml:space="preserve">Table </w:t>
      </w:r>
      <w:fldSimple w:instr=" STYLEREF 1 \s ">
        <w:r w:rsidR="005D3AE0">
          <w:rPr>
            <w:noProof/>
          </w:rPr>
          <w:t>4</w:t>
        </w:r>
      </w:fldSimple>
      <w:r>
        <w:noBreakHyphen/>
      </w:r>
      <w:fldSimple w:instr=" SEQ Table \* ARABIC \s 1 ">
        <w:r w:rsidR="005D3AE0">
          <w:rPr>
            <w:noProof/>
          </w:rPr>
          <w:t>3</w:t>
        </w:r>
      </w:fldSimple>
      <w:bookmarkEnd w:id="231"/>
      <w:r>
        <w:t>.  Sample calculations for minimum fluidisation velocity.</w:t>
      </w:r>
      <w:bookmarkEnd w:id="232"/>
    </w:p>
    <w:tbl>
      <w:tblPr>
        <w:tblW w:w="0" w:type="auto"/>
        <w:tblLook w:val="04A0" w:firstRow="1" w:lastRow="0" w:firstColumn="1" w:lastColumn="0" w:noHBand="0" w:noVBand="1"/>
      </w:tblPr>
      <w:tblGrid>
        <w:gridCol w:w="2510"/>
        <w:gridCol w:w="1113"/>
        <w:gridCol w:w="1712"/>
        <w:gridCol w:w="1203"/>
        <w:gridCol w:w="895"/>
        <w:gridCol w:w="1172"/>
      </w:tblGrid>
      <w:tr w:rsidR="00C2391E" w14:paraId="60DFB019" w14:textId="77777777" w:rsidTr="00EA5CD1">
        <w:tc>
          <w:tcPr>
            <w:tcW w:w="0" w:type="auto"/>
            <w:tcBorders>
              <w:top w:val="single" w:sz="18" w:space="0" w:color="auto"/>
              <w:bottom w:val="single" w:sz="4" w:space="0" w:color="auto"/>
            </w:tcBorders>
            <w:shd w:val="clear" w:color="auto" w:fill="auto"/>
          </w:tcPr>
          <w:p w14:paraId="1A23160A" w14:textId="77777777" w:rsidR="00C2391E" w:rsidRPr="00EA5CD1" w:rsidRDefault="00C2391E" w:rsidP="00EA5CD1">
            <w:pPr>
              <w:spacing w:line="276" w:lineRule="auto"/>
              <w:rPr>
                <w:b/>
              </w:rPr>
            </w:pPr>
            <w:r w:rsidRPr="00EA5CD1">
              <w:rPr>
                <w:b/>
              </w:rPr>
              <w:t>Calculation</w:t>
            </w:r>
          </w:p>
        </w:tc>
        <w:tc>
          <w:tcPr>
            <w:tcW w:w="1113" w:type="dxa"/>
            <w:tcBorders>
              <w:top w:val="single" w:sz="18" w:space="0" w:color="auto"/>
              <w:bottom w:val="single" w:sz="4" w:space="0" w:color="auto"/>
            </w:tcBorders>
            <w:shd w:val="clear" w:color="auto" w:fill="FFFFFF" w:themeFill="background1"/>
          </w:tcPr>
          <w:p w14:paraId="4F114EEE" w14:textId="77777777" w:rsidR="00C2391E" w:rsidRPr="00EA5CD1" w:rsidRDefault="00C2391E" w:rsidP="00EA5CD1">
            <w:pPr>
              <w:spacing w:line="276" w:lineRule="auto"/>
              <w:rPr>
                <w:b/>
              </w:rPr>
            </w:pPr>
            <w:r w:rsidRPr="00EA5CD1">
              <w:rPr>
                <w:b/>
              </w:rPr>
              <w:t>Geldart Group</w:t>
            </w:r>
          </w:p>
        </w:tc>
        <w:tc>
          <w:tcPr>
            <w:tcW w:w="0" w:type="auto"/>
            <w:tcBorders>
              <w:top w:val="single" w:sz="18" w:space="0" w:color="auto"/>
              <w:bottom w:val="single" w:sz="4" w:space="0" w:color="auto"/>
            </w:tcBorders>
            <w:shd w:val="clear" w:color="auto" w:fill="FFFFFF" w:themeFill="background1"/>
          </w:tcPr>
          <w:p w14:paraId="660DDD5F" w14:textId="77777777" w:rsidR="00C2391E" w:rsidRPr="00EA5CD1" w:rsidRDefault="00C2391E" w:rsidP="00EA5CD1">
            <w:pPr>
              <w:spacing w:line="276" w:lineRule="auto"/>
              <w:rPr>
                <w:b/>
              </w:rPr>
            </w:pPr>
            <w:r w:rsidRPr="00EA5CD1">
              <w:rPr>
                <w:b/>
              </w:rPr>
              <w:t>Particle</w:t>
            </w:r>
          </w:p>
        </w:tc>
        <w:tc>
          <w:tcPr>
            <w:tcW w:w="0" w:type="auto"/>
            <w:tcBorders>
              <w:top w:val="single" w:sz="18" w:space="0" w:color="auto"/>
              <w:bottom w:val="single" w:sz="4" w:space="0" w:color="auto"/>
            </w:tcBorders>
          </w:tcPr>
          <w:p w14:paraId="3CF26858" w14:textId="2D666C6E" w:rsidR="00C2391E" w:rsidRPr="00EA5CD1" w:rsidRDefault="00BF4C3A" w:rsidP="00EA5CD1">
            <w:pPr>
              <w:spacing w:line="276" w:lineRule="auto"/>
              <w:jc w:val="center"/>
              <w:rPr>
                <w:b/>
              </w:rPr>
            </w:pPr>
            <m:oMath>
              <m:sSub>
                <m:sSubPr>
                  <m:ctrlPr>
                    <w:rPr>
                      <w:rFonts w:ascii="Cambria Math" w:hAnsi="Cambria Math"/>
                      <w:b/>
                      <w:i/>
                    </w:rPr>
                  </m:ctrlPr>
                </m:sSubPr>
                <m:e>
                  <m:r>
                    <m:rPr>
                      <m:sty m:val="bi"/>
                    </m:rPr>
                    <w:rPr>
                      <w:rFonts w:ascii="Cambria Math" w:hAnsi="Cambria Math"/>
                    </w:rPr>
                    <m:t>ρ</m:t>
                  </m:r>
                </m:e>
                <m:sub>
                  <m:r>
                    <m:rPr>
                      <m:sty m:val="bi"/>
                    </m:rPr>
                    <w:rPr>
                      <w:rFonts w:ascii="Cambria Math" w:hAnsi="Cambria Math"/>
                    </w:rPr>
                    <m:t>p</m:t>
                  </m:r>
                </m:sub>
              </m:sSub>
            </m:oMath>
            <w:r w:rsidR="00C2391E" w:rsidRPr="00EA5CD1">
              <w:rPr>
                <w:b/>
              </w:rPr>
              <w:t xml:space="preserve"> (kg/m</w:t>
            </w:r>
            <w:r w:rsidR="00C2391E" w:rsidRPr="00EA5CD1">
              <w:rPr>
                <w:b/>
                <w:vertAlign w:val="superscript"/>
              </w:rPr>
              <w:t>3</w:t>
            </w:r>
            <w:r w:rsidR="00C2391E" w:rsidRPr="00EA5CD1">
              <w:rPr>
                <w:b/>
              </w:rPr>
              <w:t>)</w:t>
            </w:r>
          </w:p>
        </w:tc>
        <w:tc>
          <w:tcPr>
            <w:tcW w:w="0" w:type="auto"/>
            <w:tcBorders>
              <w:top w:val="single" w:sz="18" w:space="0" w:color="auto"/>
              <w:bottom w:val="single" w:sz="4" w:space="0" w:color="auto"/>
            </w:tcBorders>
            <w:shd w:val="clear" w:color="auto" w:fill="auto"/>
          </w:tcPr>
          <w:p w14:paraId="3A99C1D9" w14:textId="6920166D" w:rsidR="00C2391E" w:rsidRPr="00EA5CD1" w:rsidRDefault="00BF4C3A" w:rsidP="00EA5CD1">
            <w:pPr>
              <w:spacing w:line="276" w:lineRule="auto"/>
              <w:jc w:val="center"/>
              <w:rPr>
                <w:b/>
              </w:r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sv</m:t>
                  </m:r>
                </m:sub>
              </m:sSub>
            </m:oMath>
            <w:r w:rsidR="00C2391E" w:rsidRPr="00EA5CD1">
              <w:rPr>
                <w:b/>
              </w:rPr>
              <w:t xml:space="preserve"> (m)</w:t>
            </w:r>
          </w:p>
          <w:p w14:paraId="37AE7F6B" w14:textId="77777777" w:rsidR="00C2391E" w:rsidRPr="00EA5CD1" w:rsidRDefault="00C2391E" w:rsidP="00EA5CD1">
            <w:pPr>
              <w:spacing w:line="276" w:lineRule="auto"/>
              <w:jc w:val="center"/>
              <w:rPr>
                <w:rFonts w:ascii="Calibri" w:eastAsia="Calibri" w:hAnsi="Calibri" w:cs="Times New Roman"/>
                <w:b/>
                <w:bCs/>
              </w:rPr>
            </w:pPr>
            <w:r w:rsidRPr="00EA5CD1">
              <w:rPr>
                <w:b/>
              </w:rPr>
              <w:t>(x10</w:t>
            </w:r>
            <w:r w:rsidRPr="00EA5CD1">
              <w:rPr>
                <w:b/>
                <w:vertAlign w:val="superscript"/>
              </w:rPr>
              <w:t>-5</w:t>
            </w:r>
            <w:r w:rsidRPr="00EA5CD1">
              <w:rPr>
                <w:b/>
              </w:rPr>
              <w:t>)</w:t>
            </w:r>
          </w:p>
        </w:tc>
        <w:tc>
          <w:tcPr>
            <w:tcW w:w="0" w:type="auto"/>
            <w:tcBorders>
              <w:top w:val="single" w:sz="18" w:space="0" w:color="auto"/>
              <w:bottom w:val="single" w:sz="4" w:space="0" w:color="auto"/>
            </w:tcBorders>
          </w:tcPr>
          <w:p w14:paraId="3C5B00B1" w14:textId="43D651E7" w:rsidR="00C2391E" w:rsidRPr="00EA5CD1" w:rsidRDefault="00BF4C3A" w:rsidP="00EA5CD1">
            <w:pPr>
              <w:spacing w:line="276" w:lineRule="auto"/>
              <w:jc w:val="center"/>
              <w:rPr>
                <w:b/>
              </w:rPr>
            </w:pPr>
            <m:oMath>
              <m:sSub>
                <m:sSubPr>
                  <m:ctrlPr>
                    <w:rPr>
                      <w:rFonts w:ascii="Cambria Math" w:hAnsi="Cambria Math"/>
                      <w:b/>
                      <w:i/>
                    </w:rPr>
                  </m:ctrlPr>
                </m:sSubPr>
                <m:e>
                  <m:r>
                    <m:rPr>
                      <m:sty m:val="bi"/>
                    </m:rPr>
                    <w:rPr>
                      <w:rFonts w:ascii="Cambria Math" w:hAnsi="Cambria Math"/>
                    </w:rPr>
                    <m:t>U</m:t>
                  </m:r>
                </m:e>
                <m:sub>
                  <m:r>
                    <m:rPr>
                      <m:sty m:val="bi"/>
                    </m:rPr>
                    <w:rPr>
                      <w:rFonts w:ascii="Cambria Math" w:hAnsi="Cambria Math"/>
                    </w:rPr>
                    <m:t>mf</m:t>
                  </m:r>
                </m:sub>
              </m:sSub>
            </m:oMath>
            <w:r w:rsidR="00C2391E" w:rsidRPr="00EA5CD1">
              <w:rPr>
                <w:b/>
              </w:rPr>
              <w:t xml:space="preserve"> (m/s)</w:t>
            </w:r>
          </w:p>
          <w:p w14:paraId="0A365175" w14:textId="77777777" w:rsidR="00C2391E" w:rsidRPr="00EA5CD1" w:rsidRDefault="00C2391E" w:rsidP="00EA5CD1">
            <w:pPr>
              <w:spacing w:line="276" w:lineRule="auto"/>
              <w:jc w:val="center"/>
              <w:rPr>
                <w:b/>
              </w:rPr>
            </w:pPr>
            <w:r w:rsidRPr="00EA5CD1">
              <w:rPr>
                <w:b/>
              </w:rPr>
              <w:t>(x10</w:t>
            </w:r>
            <w:r w:rsidRPr="00EA5CD1">
              <w:rPr>
                <w:b/>
                <w:vertAlign w:val="superscript"/>
              </w:rPr>
              <w:t>-3</w:t>
            </w:r>
            <w:r w:rsidRPr="00EA5CD1">
              <w:rPr>
                <w:b/>
              </w:rPr>
              <w:t>)</w:t>
            </w:r>
          </w:p>
        </w:tc>
      </w:tr>
      <w:tr w:rsidR="00C2391E" w14:paraId="5BF43A1E" w14:textId="77777777" w:rsidTr="00EA5CD1">
        <w:tc>
          <w:tcPr>
            <w:tcW w:w="0" w:type="auto"/>
            <w:tcBorders>
              <w:top w:val="single" w:sz="4" w:space="0" w:color="auto"/>
            </w:tcBorders>
            <w:shd w:val="clear" w:color="auto" w:fill="auto"/>
          </w:tcPr>
          <w:p w14:paraId="00738A93" w14:textId="11BBCAE1" w:rsidR="00C2391E" w:rsidRDefault="00C2391E" w:rsidP="00EA5CD1">
            <w:pPr>
              <w:spacing w:line="276" w:lineRule="auto"/>
            </w:pPr>
            <w:r>
              <w:fldChar w:fldCharType="begin" w:fldLock="1"/>
            </w:r>
            <w:r w:rsidR="00D37BCC">
              <w:instrText>ADDIN CSL_CITATION { "citationItems" : [ { "id" : "ITEM-1", "itemData" : { "author" : [ { "dropping-particle" : "", "family" : "Wen", "given" : "C. Y.", "non-dropping-particle" : "", "parse-names" : false, "suffix" : "" }, { "dropping-particle" : "", "family" : "Yu", "given" : "Y. H.", "non-dropping-particle" : "", "parse-names" : false, "suffix" : "" } ], "container-title" : "AIChE Journal", "id" : "ITEM-1", "issued" : { "date-parts" : [ [ "1966" ] ] }, "page" : "610", "title" : "A generalised method for predicting minimum fluidization velocity", "type" : "article-journal", "volume" : "12" }, "uris" : [ "http://www.mendeley.com/documents/?uuid=8ce1797b-5bd8-4a90-aaa8-e8b4d0d500a3" ] } ], "mendeley" : { "formattedCitation" : "(Wen &amp; Yu 1966)", "manualFormatting" : "Wen &amp; Yu (1966)", "plainTextFormattedCitation" : "(Wen &amp; Yu 1966)", "previouslyFormattedCitation" : "(Wen &amp; Yu 1966)" }, "properties" : { "noteIndex" : 0 }, "schema" : "https://github.com/citation-style-language/schema/raw/master/csl-citation.json" }</w:instrText>
            </w:r>
            <w:r>
              <w:fldChar w:fldCharType="separate"/>
            </w:r>
            <w:r w:rsidRPr="00DA7B01">
              <w:rPr>
                <w:noProof/>
              </w:rPr>
              <w:t xml:space="preserve">Wen &amp; Yu </w:t>
            </w:r>
            <w:r>
              <w:rPr>
                <w:noProof/>
              </w:rPr>
              <w:t>(</w:t>
            </w:r>
            <w:r w:rsidRPr="00DA7B01">
              <w:rPr>
                <w:noProof/>
              </w:rPr>
              <w:t>1966)</w:t>
            </w:r>
            <w:r>
              <w:fldChar w:fldCharType="end"/>
            </w:r>
          </w:p>
        </w:tc>
        <w:tc>
          <w:tcPr>
            <w:tcW w:w="1113" w:type="dxa"/>
            <w:tcBorders>
              <w:top w:val="single" w:sz="4" w:space="0" w:color="auto"/>
            </w:tcBorders>
            <w:shd w:val="clear" w:color="auto" w:fill="auto"/>
          </w:tcPr>
          <w:p w14:paraId="6B97D48F" w14:textId="77777777" w:rsidR="00C2391E" w:rsidRDefault="00C2391E" w:rsidP="00EA5CD1">
            <w:pPr>
              <w:spacing w:line="276" w:lineRule="auto"/>
            </w:pPr>
            <w:r>
              <w:t>Group D</w:t>
            </w:r>
          </w:p>
        </w:tc>
        <w:tc>
          <w:tcPr>
            <w:tcW w:w="0" w:type="auto"/>
            <w:tcBorders>
              <w:top w:val="single" w:sz="4" w:space="0" w:color="auto"/>
            </w:tcBorders>
            <w:shd w:val="clear" w:color="auto" w:fill="auto"/>
          </w:tcPr>
          <w:p w14:paraId="3AC263C4" w14:textId="77777777" w:rsidR="00C2391E" w:rsidRDefault="00C2391E" w:rsidP="00EA5CD1">
            <w:pPr>
              <w:spacing w:line="276" w:lineRule="auto"/>
            </w:pPr>
            <w:r>
              <w:t>Molecular sieves</w:t>
            </w:r>
          </w:p>
        </w:tc>
        <w:tc>
          <w:tcPr>
            <w:tcW w:w="0" w:type="auto"/>
            <w:tcBorders>
              <w:top w:val="single" w:sz="4" w:space="0" w:color="auto"/>
            </w:tcBorders>
            <w:shd w:val="clear" w:color="auto" w:fill="auto"/>
          </w:tcPr>
          <w:p w14:paraId="4E7A3849" w14:textId="77777777" w:rsidR="00C2391E" w:rsidRDefault="00C2391E" w:rsidP="00EA5CD1">
            <w:pPr>
              <w:spacing w:line="276" w:lineRule="auto"/>
              <w:jc w:val="right"/>
            </w:pPr>
            <w:r>
              <w:t>1474.8</w:t>
            </w:r>
          </w:p>
        </w:tc>
        <w:tc>
          <w:tcPr>
            <w:tcW w:w="0" w:type="auto"/>
            <w:tcBorders>
              <w:top w:val="single" w:sz="4" w:space="0" w:color="auto"/>
            </w:tcBorders>
            <w:shd w:val="clear" w:color="auto" w:fill="auto"/>
          </w:tcPr>
          <w:p w14:paraId="41CE1971" w14:textId="77777777" w:rsidR="00C2391E" w:rsidRDefault="00C2391E" w:rsidP="00EA5CD1">
            <w:pPr>
              <w:spacing w:line="276" w:lineRule="auto"/>
              <w:jc w:val="right"/>
            </w:pPr>
            <w:r>
              <w:t>400</w:t>
            </w:r>
          </w:p>
        </w:tc>
        <w:tc>
          <w:tcPr>
            <w:tcW w:w="0" w:type="auto"/>
            <w:tcBorders>
              <w:top w:val="single" w:sz="4" w:space="0" w:color="auto"/>
            </w:tcBorders>
            <w:shd w:val="clear" w:color="auto" w:fill="auto"/>
          </w:tcPr>
          <w:p w14:paraId="1AB2E47C" w14:textId="77777777" w:rsidR="00C2391E" w:rsidRDefault="00C2391E" w:rsidP="00EA5CD1">
            <w:pPr>
              <w:spacing w:line="276" w:lineRule="auto"/>
              <w:jc w:val="right"/>
            </w:pPr>
            <w:r>
              <w:t>1278.4</w:t>
            </w:r>
          </w:p>
        </w:tc>
      </w:tr>
      <w:tr w:rsidR="00C2391E" w14:paraId="43F3AF06" w14:textId="77777777" w:rsidTr="00C2391E">
        <w:tc>
          <w:tcPr>
            <w:tcW w:w="0" w:type="auto"/>
            <w:shd w:val="clear" w:color="auto" w:fill="auto"/>
          </w:tcPr>
          <w:p w14:paraId="43667F45" w14:textId="77777777" w:rsidR="00C2391E" w:rsidRDefault="00C2391E" w:rsidP="00EA5CD1">
            <w:pPr>
              <w:spacing w:line="276" w:lineRule="auto"/>
            </w:pPr>
          </w:p>
        </w:tc>
        <w:tc>
          <w:tcPr>
            <w:tcW w:w="1113" w:type="dxa"/>
            <w:shd w:val="clear" w:color="auto" w:fill="auto"/>
          </w:tcPr>
          <w:p w14:paraId="4E2D42E5" w14:textId="77777777" w:rsidR="00C2391E" w:rsidRDefault="00C2391E" w:rsidP="00EA5CD1">
            <w:pPr>
              <w:spacing w:line="276" w:lineRule="auto"/>
            </w:pPr>
          </w:p>
        </w:tc>
        <w:tc>
          <w:tcPr>
            <w:tcW w:w="0" w:type="auto"/>
            <w:shd w:val="clear" w:color="auto" w:fill="auto"/>
          </w:tcPr>
          <w:p w14:paraId="396C3A50" w14:textId="77777777" w:rsidR="00C2391E" w:rsidRDefault="00C2391E" w:rsidP="00EA5CD1">
            <w:pPr>
              <w:spacing w:line="276" w:lineRule="auto"/>
            </w:pPr>
            <w:r>
              <w:t>Wheat</w:t>
            </w:r>
          </w:p>
        </w:tc>
        <w:tc>
          <w:tcPr>
            <w:tcW w:w="0" w:type="auto"/>
            <w:shd w:val="clear" w:color="auto" w:fill="auto"/>
          </w:tcPr>
          <w:p w14:paraId="0805D0DA" w14:textId="77777777" w:rsidR="00C2391E" w:rsidRDefault="00C2391E" w:rsidP="00EA5CD1">
            <w:pPr>
              <w:spacing w:line="276" w:lineRule="auto"/>
              <w:jc w:val="right"/>
            </w:pPr>
            <w:r>
              <w:t>1265.3</w:t>
            </w:r>
          </w:p>
        </w:tc>
        <w:tc>
          <w:tcPr>
            <w:tcW w:w="0" w:type="auto"/>
            <w:shd w:val="clear" w:color="auto" w:fill="auto"/>
          </w:tcPr>
          <w:p w14:paraId="622A011A" w14:textId="77777777" w:rsidR="00C2391E" w:rsidRDefault="00C2391E" w:rsidP="00EA5CD1">
            <w:pPr>
              <w:spacing w:line="276" w:lineRule="auto"/>
              <w:jc w:val="right"/>
            </w:pPr>
            <w:r>
              <w:t>600</w:t>
            </w:r>
          </w:p>
        </w:tc>
        <w:tc>
          <w:tcPr>
            <w:tcW w:w="0" w:type="auto"/>
            <w:shd w:val="clear" w:color="auto" w:fill="auto"/>
          </w:tcPr>
          <w:p w14:paraId="00792E59" w14:textId="77777777" w:rsidR="00C2391E" w:rsidRDefault="00C2391E" w:rsidP="00EA5CD1">
            <w:pPr>
              <w:spacing w:line="276" w:lineRule="auto"/>
              <w:jc w:val="right"/>
            </w:pPr>
            <w:r>
              <w:t>1155.5</w:t>
            </w:r>
          </w:p>
        </w:tc>
      </w:tr>
      <w:tr w:rsidR="00C2391E" w14:paraId="5BBA9F55" w14:textId="77777777" w:rsidTr="00C2391E">
        <w:tc>
          <w:tcPr>
            <w:tcW w:w="0" w:type="auto"/>
            <w:shd w:val="clear" w:color="auto" w:fill="auto"/>
          </w:tcPr>
          <w:p w14:paraId="768E56D7" w14:textId="77777777" w:rsidR="00C2391E" w:rsidRDefault="00C2391E" w:rsidP="00EA5CD1">
            <w:pPr>
              <w:spacing w:line="276" w:lineRule="auto"/>
            </w:pPr>
          </w:p>
        </w:tc>
        <w:tc>
          <w:tcPr>
            <w:tcW w:w="1113" w:type="dxa"/>
            <w:shd w:val="clear" w:color="auto" w:fill="auto"/>
          </w:tcPr>
          <w:p w14:paraId="4DA65D5B" w14:textId="77777777" w:rsidR="00C2391E" w:rsidRDefault="00C2391E" w:rsidP="00EA5CD1">
            <w:pPr>
              <w:spacing w:line="276" w:lineRule="auto"/>
            </w:pPr>
            <w:r>
              <w:t>Group B</w:t>
            </w:r>
          </w:p>
        </w:tc>
        <w:tc>
          <w:tcPr>
            <w:tcW w:w="0" w:type="auto"/>
            <w:shd w:val="clear" w:color="auto" w:fill="auto"/>
          </w:tcPr>
          <w:p w14:paraId="02585197" w14:textId="77777777" w:rsidR="00C2391E" w:rsidRDefault="00C2391E" w:rsidP="00EA5CD1">
            <w:pPr>
              <w:spacing w:line="276" w:lineRule="auto"/>
            </w:pPr>
            <w:r>
              <w:t>Glass ballotini</w:t>
            </w:r>
          </w:p>
        </w:tc>
        <w:tc>
          <w:tcPr>
            <w:tcW w:w="0" w:type="auto"/>
            <w:shd w:val="clear" w:color="auto" w:fill="auto"/>
          </w:tcPr>
          <w:p w14:paraId="113EC60E" w14:textId="77777777" w:rsidR="00C2391E" w:rsidRDefault="00C2391E" w:rsidP="00EA5CD1">
            <w:pPr>
              <w:spacing w:line="276" w:lineRule="auto"/>
              <w:jc w:val="right"/>
            </w:pPr>
            <w:r>
              <w:t>2647.7</w:t>
            </w:r>
          </w:p>
        </w:tc>
        <w:tc>
          <w:tcPr>
            <w:tcW w:w="0" w:type="auto"/>
            <w:shd w:val="clear" w:color="auto" w:fill="auto"/>
          </w:tcPr>
          <w:p w14:paraId="3040C368" w14:textId="77777777" w:rsidR="00C2391E" w:rsidRDefault="00C2391E" w:rsidP="00EA5CD1">
            <w:pPr>
              <w:spacing w:line="276" w:lineRule="auto"/>
              <w:jc w:val="right"/>
            </w:pPr>
            <w:r>
              <w:t>12.5</w:t>
            </w:r>
          </w:p>
        </w:tc>
        <w:tc>
          <w:tcPr>
            <w:tcW w:w="0" w:type="auto"/>
            <w:shd w:val="clear" w:color="auto" w:fill="auto"/>
          </w:tcPr>
          <w:p w14:paraId="3F953FBA" w14:textId="77777777" w:rsidR="00C2391E" w:rsidRDefault="00C2391E" w:rsidP="00EA5CD1">
            <w:pPr>
              <w:spacing w:line="276" w:lineRule="auto"/>
              <w:jc w:val="right"/>
            </w:pPr>
            <w:r>
              <w:t>13.5</w:t>
            </w:r>
          </w:p>
        </w:tc>
      </w:tr>
      <w:tr w:rsidR="00C2391E" w14:paraId="6B66C105" w14:textId="77777777" w:rsidTr="00C2391E">
        <w:tc>
          <w:tcPr>
            <w:tcW w:w="0" w:type="auto"/>
            <w:shd w:val="clear" w:color="auto" w:fill="auto"/>
          </w:tcPr>
          <w:p w14:paraId="217F54C6" w14:textId="77777777" w:rsidR="00C2391E" w:rsidRDefault="00C2391E" w:rsidP="00EA5CD1">
            <w:pPr>
              <w:spacing w:line="276" w:lineRule="auto"/>
            </w:pPr>
          </w:p>
        </w:tc>
        <w:tc>
          <w:tcPr>
            <w:tcW w:w="1113" w:type="dxa"/>
            <w:shd w:val="clear" w:color="auto" w:fill="auto"/>
          </w:tcPr>
          <w:p w14:paraId="2CE4020D" w14:textId="77777777" w:rsidR="00C2391E" w:rsidRDefault="00C2391E" w:rsidP="00EA5CD1">
            <w:pPr>
              <w:spacing w:line="276" w:lineRule="auto"/>
            </w:pPr>
            <w:r>
              <w:t>Group A</w:t>
            </w:r>
          </w:p>
        </w:tc>
        <w:tc>
          <w:tcPr>
            <w:tcW w:w="0" w:type="auto"/>
            <w:shd w:val="clear" w:color="auto" w:fill="auto"/>
          </w:tcPr>
          <w:p w14:paraId="422F898F" w14:textId="77777777" w:rsidR="00C2391E" w:rsidRDefault="00C2391E" w:rsidP="00EA5CD1">
            <w:pPr>
              <w:spacing w:line="276" w:lineRule="auto"/>
            </w:pPr>
            <w:r>
              <w:t>Dynoseed</w:t>
            </w:r>
          </w:p>
        </w:tc>
        <w:tc>
          <w:tcPr>
            <w:tcW w:w="0" w:type="auto"/>
            <w:shd w:val="clear" w:color="auto" w:fill="auto"/>
          </w:tcPr>
          <w:p w14:paraId="34BD0ED0" w14:textId="77777777" w:rsidR="00C2391E" w:rsidRDefault="00C2391E" w:rsidP="00EA5CD1">
            <w:pPr>
              <w:spacing w:line="276" w:lineRule="auto"/>
              <w:jc w:val="right"/>
            </w:pPr>
            <w:r>
              <w:t>1050</w:t>
            </w:r>
          </w:p>
        </w:tc>
        <w:tc>
          <w:tcPr>
            <w:tcW w:w="0" w:type="auto"/>
            <w:shd w:val="clear" w:color="auto" w:fill="auto"/>
          </w:tcPr>
          <w:p w14:paraId="53EE0F90" w14:textId="77777777" w:rsidR="00C2391E" w:rsidRDefault="00C2391E" w:rsidP="00EA5CD1">
            <w:pPr>
              <w:spacing w:line="276" w:lineRule="auto"/>
              <w:jc w:val="right"/>
            </w:pPr>
            <w:r>
              <w:t>8</w:t>
            </w:r>
          </w:p>
        </w:tc>
        <w:tc>
          <w:tcPr>
            <w:tcW w:w="0" w:type="auto"/>
            <w:shd w:val="clear" w:color="auto" w:fill="auto"/>
          </w:tcPr>
          <w:p w14:paraId="6ED7E485" w14:textId="77777777" w:rsidR="00C2391E" w:rsidRDefault="00C2391E" w:rsidP="00EA5CD1">
            <w:pPr>
              <w:spacing w:line="276" w:lineRule="auto"/>
              <w:jc w:val="right"/>
            </w:pPr>
            <w:r>
              <w:t>2.2</w:t>
            </w:r>
          </w:p>
        </w:tc>
      </w:tr>
      <w:tr w:rsidR="00C2391E" w14:paraId="436D17CE" w14:textId="77777777" w:rsidTr="00C2391E">
        <w:tc>
          <w:tcPr>
            <w:tcW w:w="0" w:type="auto"/>
            <w:shd w:val="clear" w:color="auto" w:fill="auto"/>
          </w:tcPr>
          <w:p w14:paraId="6007BCA6" w14:textId="77777777" w:rsidR="00C2391E" w:rsidRDefault="00C2391E" w:rsidP="00EA5CD1">
            <w:pPr>
              <w:spacing w:line="276" w:lineRule="auto"/>
            </w:pPr>
          </w:p>
        </w:tc>
        <w:tc>
          <w:tcPr>
            <w:tcW w:w="1113" w:type="dxa"/>
            <w:shd w:val="clear" w:color="auto" w:fill="auto"/>
          </w:tcPr>
          <w:p w14:paraId="23DD126F" w14:textId="77777777" w:rsidR="00C2391E" w:rsidRDefault="00C2391E" w:rsidP="00EA5CD1">
            <w:pPr>
              <w:spacing w:line="276" w:lineRule="auto"/>
            </w:pPr>
          </w:p>
        </w:tc>
        <w:tc>
          <w:tcPr>
            <w:tcW w:w="0" w:type="auto"/>
            <w:shd w:val="clear" w:color="auto" w:fill="auto"/>
          </w:tcPr>
          <w:p w14:paraId="7318F5E7" w14:textId="77777777" w:rsidR="00C2391E" w:rsidRDefault="00C2391E" w:rsidP="00EA5CD1">
            <w:pPr>
              <w:spacing w:line="276" w:lineRule="auto"/>
            </w:pPr>
            <w:r>
              <w:t>Spheromer</w:t>
            </w:r>
          </w:p>
        </w:tc>
        <w:tc>
          <w:tcPr>
            <w:tcW w:w="0" w:type="auto"/>
            <w:shd w:val="clear" w:color="auto" w:fill="auto"/>
          </w:tcPr>
          <w:p w14:paraId="1F9E86FF" w14:textId="77777777" w:rsidR="00C2391E" w:rsidRDefault="00C2391E" w:rsidP="00EA5CD1">
            <w:pPr>
              <w:spacing w:line="276" w:lineRule="auto"/>
              <w:jc w:val="right"/>
            </w:pPr>
            <w:r>
              <w:t>1200</w:t>
            </w:r>
          </w:p>
        </w:tc>
        <w:tc>
          <w:tcPr>
            <w:tcW w:w="0" w:type="auto"/>
            <w:shd w:val="clear" w:color="auto" w:fill="auto"/>
          </w:tcPr>
          <w:p w14:paraId="1FADA3A7" w14:textId="77777777" w:rsidR="00C2391E" w:rsidRDefault="00C2391E" w:rsidP="00EA5CD1">
            <w:pPr>
              <w:spacing w:line="276" w:lineRule="auto"/>
              <w:jc w:val="right"/>
            </w:pPr>
            <w:r>
              <w:t>5.2</w:t>
            </w:r>
          </w:p>
        </w:tc>
        <w:tc>
          <w:tcPr>
            <w:tcW w:w="0" w:type="auto"/>
            <w:shd w:val="clear" w:color="auto" w:fill="auto"/>
          </w:tcPr>
          <w:p w14:paraId="636C0E4A" w14:textId="77777777" w:rsidR="00C2391E" w:rsidRDefault="00C2391E" w:rsidP="00EA5CD1">
            <w:pPr>
              <w:spacing w:line="276" w:lineRule="auto"/>
              <w:jc w:val="right"/>
            </w:pPr>
            <w:r>
              <w:t>1.1</w:t>
            </w:r>
          </w:p>
        </w:tc>
      </w:tr>
      <w:tr w:rsidR="00C2391E" w14:paraId="4CB41DCF" w14:textId="77777777" w:rsidTr="00C2391E">
        <w:tc>
          <w:tcPr>
            <w:tcW w:w="0" w:type="auto"/>
            <w:shd w:val="clear" w:color="auto" w:fill="auto"/>
          </w:tcPr>
          <w:p w14:paraId="4B371B64" w14:textId="4916E082" w:rsidR="00C2391E" w:rsidRDefault="00C2391E" w:rsidP="00EA5CD1">
            <w:pPr>
              <w:spacing w:line="276" w:lineRule="auto"/>
            </w:pPr>
            <w:r>
              <w:fldChar w:fldCharType="begin" w:fldLock="1"/>
            </w:r>
            <w:r w:rsidR="00D37BCC">
              <w:instrText>ADDIN CSL_CITATION { "citationItems" : [ { "id" : "ITEM-1", "itemData" : { "author" : [ { "dropping-particle" : "", "family" : "Baeyens", "given" : "J.", "non-dropping-particle" : "", "parse-names" : false, "suffix" : "" }, { "dropping-particle" : "", "family" : "Geldart", "given" : "D.", "non-dropping-particle" : "", "parse-names" : false, "suffix" : "" } ], "container-title" : "Chemical Engineering Science", "id" : "ITEM-1", "issued" : { "date-parts" : [ [ "1974" ] ] }, "page" : "255", "title" : "An investigation into slugging fluidized beds", "type" : "article-journal", "volume" : "29" }, "uris" : [ "http://www.mendeley.com/documents/?uuid=565f3211-12fb-446b-9cf4-147d0c823bbf" ] } ], "mendeley" : { "formattedCitation" : "(Baeyens &amp; Geldart 1974)", "manualFormatting" : "Baeyens &amp; Geldart (1974)", "plainTextFormattedCitation" : "(Baeyens &amp; Geldart 1974)", "previouslyFormattedCitation" : "(Baeyens &amp; Geldart 1974)" }, "properties" : { "noteIndex" : 0 }, "schema" : "https://github.com/citation-style-language/schema/raw/master/csl-citation.json" }</w:instrText>
            </w:r>
            <w:r>
              <w:fldChar w:fldCharType="separate"/>
            </w:r>
            <w:r w:rsidRPr="00DA7B01">
              <w:rPr>
                <w:noProof/>
              </w:rPr>
              <w:t xml:space="preserve">Baeyens &amp; Geldart </w:t>
            </w:r>
            <w:r>
              <w:rPr>
                <w:noProof/>
              </w:rPr>
              <w:t>(</w:t>
            </w:r>
            <w:r w:rsidRPr="00DA7B01">
              <w:rPr>
                <w:noProof/>
              </w:rPr>
              <w:t>1974)</w:t>
            </w:r>
            <w:r>
              <w:fldChar w:fldCharType="end"/>
            </w:r>
          </w:p>
        </w:tc>
        <w:tc>
          <w:tcPr>
            <w:tcW w:w="1113" w:type="dxa"/>
            <w:shd w:val="clear" w:color="auto" w:fill="auto"/>
          </w:tcPr>
          <w:p w14:paraId="1C22B834" w14:textId="77777777" w:rsidR="00C2391E" w:rsidRDefault="00C2391E" w:rsidP="00EA5CD1">
            <w:pPr>
              <w:spacing w:line="276" w:lineRule="auto"/>
            </w:pPr>
            <w:r>
              <w:t>Group A</w:t>
            </w:r>
          </w:p>
        </w:tc>
        <w:tc>
          <w:tcPr>
            <w:tcW w:w="0" w:type="auto"/>
            <w:shd w:val="clear" w:color="auto" w:fill="auto"/>
          </w:tcPr>
          <w:p w14:paraId="7B015371" w14:textId="77777777" w:rsidR="00C2391E" w:rsidRDefault="00C2391E" w:rsidP="00EA5CD1">
            <w:pPr>
              <w:spacing w:line="276" w:lineRule="auto"/>
            </w:pPr>
            <w:r>
              <w:t>Dynoseed</w:t>
            </w:r>
          </w:p>
        </w:tc>
        <w:tc>
          <w:tcPr>
            <w:tcW w:w="0" w:type="auto"/>
            <w:shd w:val="clear" w:color="auto" w:fill="auto"/>
          </w:tcPr>
          <w:p w14:paraId="7CEB0ADC" w14:textId="77777777" w:rsidR="00C2391E" w:rsidRDefault="00C2391E" w:rsidP="00EA5CD1">
            <w:pPr>
              <w:spacing w:line="276" w:lineRule="auto"/>
              <w:jc w:val="right"/>
              <w:rPr>
                <w:noProof/>
                <w:lang w:eastAsia="en-GB"/>
              </w:rPr>
            </w:pPr>
            <w:r>
              <w:rPr>
                <w:noProof/>
                <w:lang w:eastAsia="en-GB"/>
              </w:rPr>
              <w:t>1050</w:t>
            </w:r>
          </w:p>
        </w:tc>
        <w:tc>
          <w:tcPr>
            <w:tcW w:w="0" w:type="auto"/>
            <w:shd w:val="clear" w:color="auto" w:fill="auto"/>
          </w:tcPr>
          <w:p w14:paraId="600CA104" w14:textId="77777777" w:rsidR="00C2391E" w:rsidRDefault="00C2391E" w:rsidP="00EA5CD1">
            <w:pPr>
              <w:spacing w:line="276" w:lineRule="auto"/>
              <w:jc w:val="right"/>
              <w:rPr>
                <w:noProof/>
                <w:lang w:eastAsia="en-GB"/>
              </w:rPr>
            </w:pPr>
            <w:r>
              <w:rPr>
                <w:noProof/>
                <w:lang w:eastAsia="en-GB"/>
              </w:rPr>
              <w:t>8</w:t>
            </w:r>
          </w:p>
        </w:tc>
        <w:tc>
          <w:tcPr>
            <w:tcW w:w="0" w:type="auto"/>
            <w:shd w:val="clear" w:color="auto" w:fill="auto"/>
          </w:tcPr>
          <w:p w14:paraId="5F8A0379" w14:textId="77777777" w:rsidR="00C2391E" w:rsidRDefault="00C2391E" w:rsidP="00EA5CD1">
            <w:pPr>
              <w:spacing w:line="276" w:lineRule="auto"/>
              <w:jc w:val="right"/>
              <w:rPr>
                <w:noProof/>
                <w:lang w:eastAsia="en-GB"/>
              </w:rPr>
            </w:pPr>
            <w:r>
              <w:rPr>
                <w:noProof/>
                <w:lang w:eastAsia="en-GB"/>
              </w:rPr>
              <w:t>2.8</w:t>
            </w:r>
          </w:p>
        </w:tc>
      </w:tr>
      <w:tr w:rsidR="00C2391E" w14:paraId="3F0FCB9E" w14:textId="77777777" w:rsidTr="00C2391E">
        <w:tc>
          <w:tcPr>
            <w:tcW w:w="0" w:type="auto"/>
            <w:tcBorders>
              <w:bottom w:val="single" w:sz="18" w:space="0" w:color="auto"/>
            </w:tcBorders>
            <w:shd w:val="clear" w:color="auto" w:fill="auto"/>
          </w:tcPr>
          <w:p w14:paraId="34E87AC5" w14:textId="77777777" w:rsidR="00C2391E" w:rsidRDefault="00C2391E" w:rsidP="00EA5CD1">
            <w:pPr>
              <w:spacing w:line="276" w:lineRule="auto"/>
            </w:pPr>
          </w:p>
        </w:tc>
        <w:tc>
          <w:tcPr>
            <w:tcW w:w="1113" w:type="dxa"/>
            <w:tcBorders>
              <w:bottom w:val="single" w:sz="18" w:space="0" w:color="auto"/>
            </w:tcBorders>
            <w:shd w:val="clear" w:color="auto" w:fill="auto"/>
          </w:tcPr>
          <w:p w14:paraId="55BAB8F9" w14:textId="77777777" w:rsidR="00C2391E" w:rsidRDefault="00C2391E" w:rsidP="00EA5CD1">
            <w:pPr>
              <w:spacing w:line="276" w:lineRule="auto"/>
            </w:pPr>
          </w:p>
        </w:tc>
        <w:tc>
          <w:tcPr>
            <w:tcW w:w="0" w:type="auto"/>
            <w:tcBorders>
              <w:bottom w:val="single" w:sz="18" w:space="0" w:color="auto"/>
            </w:tcBorders>
            <w:shd w:val="clear" w:color="auto" w:fill="auto"/>
          </w:tcPr>
          <w:p w14:paraId="77570763" w14:textId="77777777" w:rsidR="00C2391E" w:rsidRDefault="00C2391E" w:rsidP="00EA5CD1">
            <w:pPr>
              <w:spacing w:line="276" w:lineRule="auto"/>
            </w:pPr>
            <w:r>
              <w:t>Spheromer</w:t>
            </w:r>
          </w:p>
        </w:tc>
        <w:tc>
          <w:tcPr>
            <w:tcW w:w="0" w:type="auto"/>
            <w:tcBorders>
              <w:bottom w:val="single" w:sz="18" w:space="0" w:color="auto"/>
            </w:tcBorders>
            <w:shd w:val="clear" w:color="auto" w:fill="auto"/>
          </w:tcPr>
          <w:p w14:paraId="60C3667C" w14:textId="77777777" w:rsidR="00C2391E" w:rsidRDefault="00C2391E" w:rsidP="00EA5CD1">
            <w:pPr>
              <w:spacing w:line="276" w:lineRule="auto"/>
              <w:jc w:val="right"/>
              <w:rPr>
                <w:noProof/>
                <w:lang w:eastAsia="en-GB"/>
              </w:rPr>
            </w:pPr>
            <w:r>
              <w:rPr>
                <w:noProof/>
                <w:lang w:eastAsia="en-GB"/>
              </w:rPr>
              <w:t>1200</w:t>
            </w:r>
          </w:p>
        </w:tc>
        <w:tc>
          <w:tcPr>
            <w:tcW w:w="0" w:type="auto"/>
            <w:tcBorders>
              <w:bottom w:val="single" w:sz="18" w:space="0" w:color="auto"/>
            </w:tcBorders>
            <w:shd w:val="clear" w:color="auto" w:fill="auto"/>
          </w:tcPr>
          <w:p w14:paraId="433F9743" w14:textId="77777777" w:rsidR="00C2391E" w:rsidRDefault="00C2391E" w:rsidP="00EA5CD1">
            <w:pPr>
              <w:spacing w:line="276" w:lineRule="auto"/>
              <w:jc w:val="right"/>
              <w:rPr>
                <w:noProof/>
                <w:lang w:eastAsia="en-GB"/>
              </w:rPr>
            </w:pPr>
            <w:r>
              <w:rPr>
                <w:noProof/>
                <w:lang w:eastAsia="en-GB"/>
              </w:rPr>
              <w:t>5.2</w:t>
            </w:r>
          </w:p>
        </w:tc>
        <w:tc>
          <w:tcPr>
            <w:tcW w:w="0" w:type="auto"/>
            <w:tcBorders>
              <w:bottom w:val="single" w:sz="18" w:space="0" w:color="auto"/>
            </w:tcBorders>
            <w:shd w:val="clear" w:color="auto" w:fill="auto"/>
          </w:tcPr>
          <w:p w14:paraId="799AB49C" w14:textId="77777777" w:rsidR="00C2391E" w:rsidRDefault="00C2391E" w:rsidP="00EA5CD1">
            <w:pPr>
              <w:spacing w:line="276" w:lineRule="auto"/>
              <w:jc w:val="right"/>
              <w:rPr>
                <w:noProof/>
                <w:lang w:eastAsia="en-GB"/>
              </w:rPr>
            </w:pPr>
            <w:r>
              <w:rPr>
                <w:noProof/>
                <w:lang w:eastAsia="en-GB"/>
              </w:rPr>
              <w:t>1.5</w:t>
            </w:r>
          </w:p>
        </w:tc>
      </w:tr>
    </w:tbl>
    <w:p w14:paraId="5C034B7B" w14:textId="77777777" w:rsidR="00C2391E" w:rsidRDefault="00C2391E" w:rsidP="00EA5CD1">
      <w:pPr>
        <w:spacing w:line="276" w:lineRule="auto"/>
      </w:pPr>
    </w:p>
    <w:p w14:paraId="05739AC8" w14:textId="55A71E5A" w:rsidR="00C2391E" w:rsidRDefault="00C2391E" w:rsidP="00EA5CD1">
      <w:pPr>
        <w:spacing w:line="276" w:lineRule="auto"/>
      </w:pPr>
      <w:r>
        <w:t xml:space="preserve">To calculate the pressure drop across the bed of particles, </w:t>
      </w:r>
      <w:r w:rsidRPr="004F311F">
        <w:t>Equation 2-</w:t>
      </w:r>
      <w:r>
        <w:t xml:space="preserve">45 is used, which describes the weight of the bed over a specific area.  Using the sample conditions presented in </w:t>
      </w:r>
      <w:r>
        <w:fldChar w:fldCharType="begin"/>
      </w:r>
      <w:r>
        <w:instrText xml:space="preserve"> REF _Ref449605314 \h  \* MERGEFORMAT </w:instrText>
      </w:r>
      <w:r>
        <w:fldChar w:fldCharType="separate"/>
      </w:r>
      <w:r w:rsidR="005D3AE0">
        <w:t xml:space="preserve">Table </w:t>
      </w:r>
      <w:r w:rsidR="005D3AE0">
        <w:rPr>
          <w:noProof/>
        </w:rPr>
        <w:t>4</w:t>
      </w:r>
      <w:r w:rsidR="005D3AE0">
        <w:rPr>
          <w:noProof/>
        </w:rPr>
        <w:noBreakHyphen/>
        <w:t>4</w:t>
      </w:r>
      <w:r>
        <w:fldChar w:fldCharType="end"/>
      </w:r>
      <w:r>
        <w:t>, the pressure drop through a 10 cm bed can be estimated for a range of sample particles.  This provides a rough guide of a 514.4 to 1289.1 Pa pressure drop range within the bed (</w:t>
      </w:r>
      <w:r>
        <w:fldChar w:fldCharType="begin"/>
      </w:r>
      <w:r>
        <w:instrText xml:space="preserve"> REF _Ref449606217 \h  \* MERGEFORMAT </w:instrText>
      </w:r>
      <w:r>
        <w:fldChar w:fldCharType="separate"/>
      </w:r>
      <w:r w:rsidR="005D3AE0">
        <w:t xml:space="preserve">Table </w:t>
      </w:r>
      <w:r w:rsidR="005D3AE0">
        <w:rPr>
          <w:noProof/>
        </w:rPr>
        <w:t>4</w:t>
      </w:r>
      <w:r w:rsidR="005D3AE0">
        <w:rPr>
          <w:noProof/>
        </w:rPr>
        <w:noBreakHyphen/>
        <w:t>5</w:t>
      </w:r>
      <w:r>
        <w:fldChar w:fldCharType="end"/>
      </w:r>
      <w:r>
        <w:t xml:space="preserve">).  As </w:t>
      </w:r>
      <w:r w:rsidRPr="004F311F">
        <w:t>Equation 2-</w:t>
      </w:r>
      <w:r>
        <w:t xml:space="preserve">45 does not consider particle diameter, the Group D particles have a lower pressure drop than that for the Group B particles.  This is caused by the large particle density for the Group B glass ballotini, as the bed depth is kept constant for each particle type.  In reality, particle density and voidage will differ, which will change the measured values from those presented in </w:t>
      </w:r>
      <w:r>
        <w:fldChar w:fldCharType="begin"/>
      </w:r>
      <w:r>
        <w:instrText xml:space="preserve"> REF _Ref449606217 \h  \* MERGEFORMAT </w:instrText>
      </w:r>
      <w:r>
        <w:fldChar w:fldCharType="separate"/>
      </w:r>
      <w:r w:rsidR="005D3AE0">
        <w:t xml:space="preserve">Table </w:t>
      </w:r>
      <w:r w:rsidR="005D3AE0">
        <w:rPr>
          <w:noProof/>
        </w:rPr>
        <w:t>4</w:t>
      </w:r>
      <w:r w:rsidR="005D3AE0">
        <w:rPr>
          <w:noProof/>
        </w:rPr>
        <w:noBreakHyphen/>
        <w:t>5</w:t>
      </w:r>
      <w:r>
        <w:fldChar w:fldCharType="end"/>
      </w:r>
      <w:r>
        <w:t>.</w:t>
      </w:r>
    </w:p>
    <w:p w14:paraId="088DC074" w14:textId="77777777" w:rsidR="0096726B" w:rsidRDefault="0096726B" w:rsidP="00EA5CD1">
      <w:pPr>
        <w:spacing w:line="276" w:lineRule="auto"/>
      </w:pPr>
    </w:p>
    <w:p w14:paraId="3F05B01D" w14:textId="484B63F5" w:rsidR="00C2391E" w:rsidRDefault="00C2391E" w:rsidP="00EA5CD1">
      <w:pPr>
        <w:pStyle w:val="Caption"/>
        <w:spacing w:line="276" w:lineRule="auto"/>
      </w:pPr>
      <w:bookmarkStart w:id="233" w:name="_Ref449605314"/>
      <w:bookmarkStart w:id="234" w:name="_Toc474686751"/>
      <w:r>
        <w:lastRenderedPageBreak/>
        <w:t xml:space="preserve">Table </w:t>
      </w:r>
      <w:fldSimple w:instr=" STYLEREF 1 \s ">
        <w:r w:rsidR="005D3AE0">
          <w:rPr>
            <w:noProof/>
          </w:rPr>
          <w:t>4</w:t>
        </w:r>
      </w:fldSimple>
      <w:r>
        <w:noBreakHyphen/>
      </w:r>
      <w:fldSimple w:instr=" SEQ Table \* ARABIC \s 1 ">
        <w:r w:rsidR="005D3AE0">
          <w:rPr>
            <w:noProof/>
          </w:rPr>
          <w:t>4</w:t>
        </w:r>
      </w:fldSimple>
      <w:bookmarkEnd w:id="233"/>
      <w:r>
        <w:t>.  Sample bed conditions to calculate bed pressure drop.</w:t>
      </w:r>
      <w:bookmarkEnd w:id="234"/>
    </w:p>
    <w:tbl>
      <w:tblPr>
        <w:tblStyle w:val="LightShading"/>
        <w:tblW w:w="0" w:type="auto"/>
        <w:tblLook w:val="04A0" w:firstRow="1" w:lastRow="0" w:firstColumn="1" w:lastColumn="0" w:noHBand="0" w:noVBand="1"/>
      </w:tblPr>
      <w:tblGrid>
        <w:gridCol w:w="2335"/>
        <w:gridCol w:w="3350"/>
        <w:gridCol w:w="3557"/>
      </w:tblGrid>
      <w:tr w:rsidR="00C2391E" w14:paraId="1293FF05" w14:textId="77777777" w:rsidTr="00C239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top w:val="single" w:sz="18" w:space="0" w:color="auto"/>
            </w:tcBorders>
            <w:shd w:val="clear" w:color="auto" w:fill="FFFFFF" w:themeFill="background1"/>
          </w:tcPr>
          <w:p w14:paraId="584230FC" w14:textId="77777777" w:rsidR="00C2391E" w:rsidRDefault="00C2391E" w:rsidP="00EA5CD1">
            <w:pPr>
              <w:spacing w:line="276" w:lineRule="auto"/>
            </w:pPr>
            <w:r>
              <w:t>Symbol</w:t>
            </w:r>
          </w:p>
        </w:tc>
        <w:tc>
          <w:tcPr>
            <w:tcW w:w="3350" w:type="dxa"/>
            <w:tcBorders>
              <w:top w:val="single" w:sz="18" w:space="0" w:color="auto"/>
            </w:tcBorders>
          </w:tcPr>
          <w:p w14:paraId="7E5E1553" w14:textId="77777777" w:rsidR="00C2391E" w:rsidRDefault="00C2391E" w:rsidP="00EA5CD1">
            <w:pPr>
              <w:spacing w:line="276" w:lineRule="auto"/>
              <w:jc w:val="center"/>
              <w:cnfStyle w:val="100000000000" w:firstRow="1" w:lastRow="0" w:firstColumn="0" w:lastColumn="0" w:oddVBand="0" w:evenVBand="0" w:oddHBand="0" w:evenHBand="0" w:firstRowFirstColumn="0" w:firstRowLastColumn="0" w:lastRowFirstColumn="0" w:lastRowLastColumn="0"/>
            </w:pPr>
            <w:r>
              <w:t>Condition</w:t>
            </w:r>
          </w:p>
        </w:tc>
        <w:tc>
          <w:tcPr>
            <w:tcW w:w="3557" w:type="dxa"/>
            <w:tcBorders>
              <w:top w:val="single" w:sz="18" w:space="0" w:color="auto"/>
            </w:tcBorders>
          </w:tcPr>
          <w:p w14:paraId="7A6512ED" w14:textId="77777777" w:rsidR="00C2391E" w:rsidRDefault="00C2391E" w:rsidP="00EA5CD1">
            <w:pPr>
              <w:spacing w:line="276" w:lineRule="auto"/>
              <w:jc w:val="center"/>
              <w:cnfStyle w:val="100000000000" w:firstRow="1" w:lastRow="0" w:firstColumn="0" w:lastColumn="0" w:oddVBand="0" w:evenVBand="0" w:oddHBand="0" w:evenHBand="0" w:firstRowFirstColumn="0" w:firstRowLastColumn="0" w:lastRowFirstColumn="0" w:lastRowLastColumn="0"/>
            </w:pPr>
            <w:r>
              <w:t>Value</w:t>
            </w:r>
          </w:p>
        </w:tc>
      </w:tr>
      <w:tr w:rsidR="00C2391E" w14:paraId="4035A77D" w14:textId="77777777" w:rsidTr="00C239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tcPr>
          <w:p w14:paraId="52AB0C1A" w14:textId="77777777" w:rsidR="00C2391E" w:rsidRDefault="00C2391E" w:rsidP="00EA5CD1">
            <w:pPr>
              <w:spacing w:line="276" w:lineRule="auto"/>
            </w:pPr>
            <w:r w:rsidRPr="00FB2D58">
              <w:rPr>
                <w:rFonts w:ascii="Calibri" w:eastAsia="Times New Roman" w:hAnsi="Calibri" w:cs="Times New Roman"/>
                <w:color w:val="000000"/>
                <w:lang w:eastAsia="en-GB"/>
              </w:rPr>
              <w:t>H</w:t>
            </w:r>
          </w:p>
        </w:tc>
        <w:tc>
          <w:tcPr>
            <w:tcW w:w="3350" w:type="dxa"/>
            <w:shd w:val="clear" w:color="auto" w:fill="auto"/>
          </w:tcPr>
          <w:p w14:paraId="06FC1E83" w14:textId="77777777" w:rsidR="00C2391E" w:rsidRDefault="00C2391E"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sidRPr="00FB2D58">
              <w:rPr>
                <w:rFonts w:ascii="Calibri" w:eastAsia="Times New Roman" w:hAnsi="Calibri" w:cs="Times New Roman"/>
                <w:color w:val="000000"/>
                <w:lang w:eastAsia="en-GB"/>
              </w:rPr>
              <w:t>Bed depth</w:t>
            </w:r>
            <w:r>
              <w:rPr>
                <w:rFonts w:ascii="Calibri" w:eastAsia="Times New Roman" w:hAnsi="Calibri" w:cs="Times New Roman"/>
                <w:color w:val="000000"/>
                <w:lang w:eastAsia="en-GB"/>
              </w:rPr>
              <w:t xml:space="preserve"> (</w:t>
            </w:r>
            <w:r w:rsidRPr="00FB2D58">
              <w:rPr>
                <w:rFonts w:ascii="Calibri" w:eastAsia="Times New Roman" w:hAnsi="Calibri" w:cs="Times New Roman"/>
                <w:color w:val="000000"/>
                <w:lang w:eastAsia="en-GB"/>
              </w:rPr>
              <w:t>m</w:t>
            </w:r>
            <w:r>
              <w:rPr>
                <w:rFonts w:ascii="Calibri" w:eastAsia="Times New Roman" w:hAnsi="Calibri" w:cs="Times New Roman"/>
                <w:color w:val="000000"/>
                <w:lang w:eastAsia="en-GB"/>
              </w:rPr>
              <w:t>)</w:t>
            </w:r>
          </w:p>
        </w:tc>
        <w:tc>
          <w:tcPr>
            <w:tcW w:w="3557" w:type="dxa"/>
            <w:shd w:val="clear" w:color="auto" w:fill="auto"/>
          </w:tcPr>
          <w:p w14:paraId="112B2BA2" w14:textId="77777777" w:rsidR="00C2391E" w:rsidRDefault="00C2391E"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sidRPr="00FB2D58">
              <w:rPr>
                <w:rFonts w:ascii="Calibri" w:eastAsia="Times New Roman" w:hAnsi="Calibri" w:cs="Times New Roman"/>
                <w:color w:val="000000"/>
                <w:lang w:eastAsia="en-GB"/>
              </w:rPr>
              <w:t>0.1</w:t>
            </w:r>
          </w:p>
        </w:tc>
      </w:tr>
      <w:tr w:rsidR="00C2391E" w14:paraId="36064904" w14:textId="77777777" w:rsidTr="00C2391E">
        <w:tc>
          <w:tcPr>
            <w:cnfStyle w:val="001000000000" w:firstRow="0" w:lastRow="0" w:firstColumn="1" w:lastColumn="0" w:oddVBand="0" w:evenVBand="0" w:oddHBand="0" w:evenHBand="0" w:firstRowFirstColumn="0" w:firstRowLastColumn="0" w:lastRowFirstColumn="0" w:lastRowLastColumn="0"/>
            <w:tcW w:w="2335" w:type="dxa"/>
            <w:shd w:val="clear" w:color="auto" w:fill="auto"/>
          </w:tcPr>
          <w:p w14:paraId="656744BE" w14:textId="77777777" w:rsidR="00C2391E" w:rsidRDefault="00C2391E" w:rsidP="00EA5CD1">
            <w:pPr>
              <w:spacing w:line="276" w:lineRule="auto"/>
            </w:pPr>
            <w:r w:rsidRPr="00FB2D58">
              <w:rPr>
                <w:rFonts w:ascii="Calibri" w:eastAsia="Times New Roman" w:hAnsi="Calibri" w:cs="Times New Roman"/>
                <w:color w:val="000000"/>
                <w:lang w:eastAsia="en-GB"/>
              </w:rPr>
              <w:t>ε</w:t>
            </w:r>
          </w:p>
        </w:tc>
        <w:tc>
          <w:tcPr>
            <w:tcW w:w="3350" w:type="dxa"/>
            <w:shd w:val="clear" w:color="auto" w:fill="auto"/>
          </w:tcPr>
          <w:p w14:paraId="45C5212A" w14:textId="77777777" w:rsidR="00C2391E" w:rsidRDefault="00C2391E"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sidRPr="00FB2D58">
              <w:rPr>
                <w:rFonts w:ascii="Calibri" w:eastAsia="Times New Roman" w:hAnsi="Calibri" w:cs="Times New Roman"/>
                <w:color w:val="000000"/>
                <w:lang w:eastAsia="en-GB"/>
              </w:rPr>
              <w:t>Voidage</w:t>
            </w:r>
          </w:p>
        </w:tc>
        <w:tc>
          <w:tcPr>
            <w:tcW w:w="3557" w:type="dxa"/>
            <w:shd w:val="clear" w:color="auto" w:fill="auto"/>
          </w:tcPr>
          <w:p w14:paraId="36961091" w14:textId="77777777" w:rsidR="00C2391E" w:rsidRDefault="00C2391E"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sidRPr="00FB2D58">
              <w:rPr>
                <w:rFonts w:ascii="Calibri" w:eastAsia="Times New Roman" w:hAnsi="Calibri" w:cs="Times New Roman"/>
                <w:color w:val="000000"/>
                <w:lang w:eastAsia="en-GB"/>
              </w:rPr>
              <w:t>0.5</w:t>
            </w:r>
          </w:p>
        </w:tc>
      </w:tr>
      <w:tr w:rsidR="00C2391E" w14:paraId="7FE8BA1D" w14:textId="77777777" w:rsidTr="00C239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tcPr>
          <w:p w14:paraId="2A2BFD17" w14:textId="77777777" w:rsidR="00C2391E" w:rsidRPr="00794951" w:rsidRDefault="00BF4C3A" w:rsidP="00EA5CD1">
            <w:pPr>
              <w:spacing w:line="276" w:lineRule="auto"/>
            </w:pPr>
            <m:oMathPara>
              <m:oMathParaPr>
                <m:jc m:val="left"/>
              </m:oMathParaPr>
              <m:oMath>
                <m:sSub>
                  <m:sSubPr>
                    <m:ctrlPr>
                      <w:rPr>
                        <w:rFonts w:ascii="Cambria Math" w:hAnsi="Cambria Math"/>
                        <w:i/>
                      </w:rPr>
                    </m:ctrlPr>
                  </m:sSubPr>
                  <m:e>
                    <m:r>
                      <m:rPr>
                        <m:sty m:val="bi"/>
                      </m:rPr>
                      <w:rPr>
                        <w:rFonts w:ascii="Cambria Math" w:hAnsi="Cambria Math"/>
                      </w:rPr>
                      <m:t>ρ</m:t>
                    </m:r>
                  </m:e>
                  <m:sub>
                    <m:r>
                      <m:rPr>
                        <m:sty m:val="bi"/>
                      </m:rPr>
                      <w:rPr>
                        <w:rFonts w:ascii="Cambria Math" w:hAnsi="Cambria Math"/>
                      </w:rPr>
                      <m:t>p</m:t>
                    </m:r>
                  </m:sub>
                </m:sSub>
              </m:oMath>
            </m:oMathPara>
          </w:p>
        </w:tc>
        <w:tc>
          <w:tcPr>
            <w:tcW w:w="3350" w:type="dxa"/>
            <w:shd w:val="clear" w:color="auto" w:fill="auto"/>
          </w:tcPr>
          <w:p w14:paraId="74991EA3" w14:textId="77777777" w:rsidR="00C2391E" w:rsidRPr="00794951" w:rsidRDefault="00C2391E"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sidRPr="00FB2D58">
              <w:rPr>
                <w:rFonts w:ascii="Calibri" w:eastAsia="Times New Roman" w:hAnsi="Calibri" w:cs="Times New Roman"/>
                <w:color w:val="000000"/>
                <w:lang w:eastAsia="en-GB"/>
              </w:rPr>
              <w:t>Particle density</w:t>
            </w:r>
            <w:r>
              <w:rPr>
                <w:rFonts w:ascii="Calibri" w:eastAsia="Times New Roman" w:hAnsi="Calibri" w:cs="Times New Roman"/>
                <w:color w:val="000000"/>
                <w:lang w:eastAsia="en-GB"/>
              </w:rPr>
              <w:t xml:space="preserve"> (</w:t>
            </w:r>
            <w:r w:rsidRPr="00FB2D58">
              <w:rPr>
                <w:rFonts w:ascii="Calibri" w:eastAsia="Times New Roman" w:hAnsi="Calibri" w:cs="Times New Roman"/>
                <w:color w:val="000000"/>
                <w:lang w:eastAsia="en-GB"/>
              </w:rPr>
              <w:t>kg/m</w:t>
            </w:r>
            <w:r w:rsidRPr="00794951">
              <w:rPr>
                <w:rFonts w:ascii="Calibri" w:eastAsia="Times New Roman" w:hAnsi="Calibri" w:cs="Times New Roman"/>
                <w:color w:val="000000"/>
                <w:vertAlign w:val="superscript"/>
                <w:lang w:eastAsia="en-GB"/>
              </w:rPr>
              <w:t>3</w:t>
            </w:r>
            <w:r>
              <w:rPr>
                <w:rFonts w:ascii="Calibri" w:eastAsia="Times New Roman" w:hAnsi="Calibri" w:cs="Times New Roman"/>
                <w:color w:val="000000"/>
                <w:lang w:eastAsia="en-GB"/>
              </w:rPr>
              <w:t>)</w:t>
            </w:r>
          </w:p>
        </w:tc>
        <w:tc>
          <w:tcPr>
            <w:tcW w:w="3557" w:type="dxa"/>
            <w:shd w:val="clear" w:color="auto" w:fill="auto"/>
          </w:tcPr>
          <w:p w14:paraId="313957C4" w14:textId="77777777" w:rsidR="00C2391E" w:rsidRDefault="00C2391E"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sidRPr="00FB2D58">
              <w:rPr>
                <w:rFonts w:ascii="Calibri" w:eastAsia="Times New Roman" w:hAnsi="Calibri" w:cs="Times New Roman"/>
                <w:color w:val="000000"/>
                <w:lang w:eastAsia="en-GB"/>
              </w:rPr>
              <w:t>1200</w:t>
            </w:r>
          </w:p>
        </w:tc>
      </w:tr>
      <w:tr w:rsidR="00C2391E" w14:paraId="5436C301" w14:textId="77777777" w:rsidTr="00C2391E">
        <w:tc>
          <w:tcPr>
            <w:cnfStyle w:val="001000000000" w:firstRow="0" w:lastRow="0" w:firstColumn="1" w:lastColumn="0" w:oddVBand="0" w:evenVBand="0" w:oddHBand="0" w:evenHBand="0" w:firstRowFirstColumn="0" w:firstRowLastColumn="0" w:lastRowFirstColumn="0" w:lastRowLastColumn="0"/>
            <w:tcW w:w="2335" w:type="dxa"/>
            <w:shd w:val="clear" w:color="auto" w:fill="auto"/>
          </w:tcPr>
          <w:p w14:paraId="1E38E86B" w14:textId="77777777" w:rsidR="00C2391E" w:rsidRPr="00794951" w:rsidRDefault="00BF4C3A" w:rsidP="00EA5CD1">
            <w:pPr>
              <w:spacing w:line="276" w:lineRule="auto"/>
            </w:pPr>
            <m:oMathPara>
              <m:oMathParaPr>
                <m:jc m:val="left"/>
              </m:oMathParaPr>
              <m:oMath>
                <m:sSub>
                  <m:sSubPr>
                    <m:ctrlPr>
                      <w:rPr>
                        <w:rFonts w:ascii="Cambria Math" w:hAnsi="Cambria Math"/>
                        <w:i/>
                      </w:rPr>
                    </m:ctrlPr>
                  </m:sSubPr>
                  <m:e>
                    <m:r>
                      <m:rPr>
                        <m:sty m:val="bi"/>
                      </m:rPr>
                      <w:rPr>
                        <w:rFonts w:ascii="Cambria Math" w:hAnsi="Cambria Math"/>
                      </w:rPr>
                      <m:t>ρ</m:t>
                    </m:r>
                  </m:e>
                  <m:sub>
                    <m:r>
                      <m:rPr>
                        <m:sty m:val="bi"/>
                      </m:rPr>
                      <w:rPr>
                        <w:rFonts w:ascii="Cambria Math" w:hAnsi="Cambria Math"/>
                      </w:rPr>
                      <m:t>f</m:t>
                    </m:r>
                  </m:sub>
                </m:sSub>
              </m:oMath>
            </m:oMathPara>
          </w:p>
        </w:tc>
        <w:tc>
          <w:tcPr>
            <w:tcW w:w="3350" w:type="dxa"/>
            <w:shd w:val="clear" w:color="auto" w:fill="auto"/>
          </w:tcPr>
          <w:p w14:paraId="08390A58" w14:textId="77777777" w:rsidR="00C2391E" w:rsidRDefault="00C2391E"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sidRPr="00FB2D58">
              <w:rPr>
                <w:rFonts w:ascii="Calibri" w:eastAsia="Times New Roman" w:hAnsi="Calibri" w:cs="Times New Roman"/>
                <w:color w:val="000000"/>
                <w:lang w:eastAsia="en-GB"/>
              </w:rPr>
              <w:t>Fluid density</w:t>
            </w:r>
            <w:r>
              <w:rPr>
                <w:rFonts w:ascii="Calibri" w:eastAsia="Times New Roman" w:hAnsi="Calibri" w:cs="Times New Roman"/>
                <w:color w:val="000000"/>
                <w:lang w:eastAsia="en-GB"/>
              </w:rPr>
              <w:t xml:space="preserve"> (</w:t>
            </w:r>
            <w:r w:rsidRPr="00FB2D58">
              <w:rPr>
                <w:rFonts w:ascii="Calibri" w:eastAsia="Times New Roman" w:hAnsi="Calibri" w:cs="Times New Roman"/>
                <w:color w:val="000000"/>
                <w:lang w:eastAsia="en-GB"/>
              </w:rPr>
              <w:t>kg/m</w:t>
            </w:r>
            <w:r w:rsidRPr="00794951">
              <w:rPr>
                <w:rFonts w:ascii="Calibri" w:eastAsia="Times New Roman" w:hAnsi="Calibri" w:cs="Times New Roman"/>
                <w:color w:val="000000"/>
                <w:vertAlign w:val="superscript"/>
                <w:lang w:eastAsia="en-GB"/>
              </w:rPr>
              <w:t>3</w:t>
            </w:r>
            <w:r>
              <w:rPr>
                <w:rFonts w:ascii="Calibri" w:eastAsia="Times New Roman" w:hAnsi="Calibri" w:cs="Times New Roman"/>
                <w:color w:val="000000"/>
                <w:lang w:eastAsia="en-GB"/>
              </w:rPr>
              <w:t>)</w:t>
            </w:r>
          </w:p>
        </w:tc>
        <w:tc>
          <w:tcPr>
            <w:tcW w:w="3557" w:type="dxa"/>
            <w:shd w:val="clear" w:color="auto" w:fill="auto"/>
          </w:tcPr>
          <w:p w14:paraId="0F4E91A9" w14:textId="77777777" w:rsidR="00C2391E" w:rsidRDefault="00C2391E"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sidRPr="00FB2D58">
              <w:rPr>
                <w:rFonts w:ascii="Calibri" w:eastAsia="Times New Roman" w:hAnsi="Calibri" w:cs="Times New Roman"/>
                <w:color w:val="000000"/>
                <w:lang w:eastAsia="en-GB"/>
              </w:rPr>
              <w:t>1.2</w:t>
            </w:r>
            <w:r>
              <w:rPr>
                <w:rFonts w:ascii="Calibri" w:eastAsia="Times New Roman" w:hAnsi="Calibri" w:cs="Times New Roman"/>
                <w:color w:val="000000"/>
                <w:lang w:eastAsia="en-GB"/>
              </w:rPr>
              <w:t>3</w:t>
            </w:r>
          </w:p>
        </w:tc>
      </w:tr>
      <w:tr w:rsidR="00C2391E" w14:paraId="71A5D14A" w14:textId="77777777" w:rsidTr="00C239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bottom w:val="single" w:sz="18" w:space="0" w:color="auto"/>
            </w:tcBorders>
            <w:shd w:val="clear" w:color="auto" w:fill="auto"/>
          </w:tcPr>
          <w:p w14:paraId="53E3E98F" w14:textId="77777777" w:rsidR="00C2391E" w:rsidRDefault="00C2391E" w:rsidP="00EA5CD1">
            <w:pPr>
              <w:spacing w:line="276" w:lineRule="auto"/>
            </w:pPr>
            <w:r w:rsidRPr="00FB2D58">
              <w:rPr>
                <w:rFonts w:ascii="Calibri" w:eastAsia="Times New Roman" w:hAnsi="Calibri" w:cs="Times New Roman"/>
                <w:color w:val="000000"/>
                <w:lang w:eastAsia="en-GB"/>
              </w:rPr>
              <w:t>g</w:t>
            </w:r>
          </w:p>
        </w:tc>
        <w:tc>
          <w:tcPr>
            <w:tcW w:w="3350" w:type="dxa"/>
            <w:tcBorders>
              <w:bottom w:val="single" w:sz="18" w:space="0" w:color="auto"/>
            </w:tcBorders>
            <w:shd w:val="clear" w:color="auto" w:fill="auto"/>
          </w:tcPr>
          <w:p w14:paraId="6983F7E0" w14:textId="77777777" w:rsidR="00C2391E" w:rsidRPr="00794951" w:rsidRDefault="00C2391E" w:rsidP="00EA5CD1">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FB2D58">
              <w:rPr>
                <w:rFonts w:ascii="Calibri" w:eastAsia="Times New Roman" w:hAnsi="Calibri" w:cs="Times New Roman"/>
                <w:color w:val="000000"/>
                <w:lang w:eastAsia="en-GB"/>
              </w:rPr>
              <w:t>Gravity</w:t>
            </w:r>
            <w:r>
              <w:rPr>
                <w:rFonts w:ascii="Calibri" w:eastAsia="Times New Roman" w:hAnsi="Calibri" w:cs="Times New Roman"/>
                <w:color w:val="000000"/>
                <w:lang w:eastAsia="en-GB"/>
              </w:rPr>
              <w:t xml:space="preserve"> (</w:t>
            </w:r>
            <w:r w:rsidRPr="00FB2D58">
              <w:rPr>
                <w:rFonts w:ascii="Calibri" w:eastAsia="Times New Roman" w:hAnsi="Calibri" w:cs="Times New Roman"/>
                <w:color w:val="000000"/>
                <w:lang w:eastAsia="en-GB"/>
              </w:rPr>
              <w:t>m/s</w:t>
            </w:r>
            <w:r w:rsidRPr="00794951">
              <w:rPr>
                <w:rFonts w:ascii="Calibri" w:eastAsia="Times New Roman" w:hAnsi="Calibri" w:cs="Times New Roman"/>
                <w:color w:val="000000"/>
                <w:vertAlign w:val="superscript"/>
                <w:lang w:eastAsia="en-GB"/>
              </w:rPr>
              <w:t>2</w:t>
            </w:r>
            <w:r>
              <w:rPr>
                <w:rFonts w:ascii="Calibri" w:eastAsia="Times New Roman" w:hAnsi="Calibri" w:cs="Times New Roman"/>
                <w:color w:val="000000"/>
                <w:lang w:eastAsia="en-GB"/>
              </w:rPr>
              <w:t>)</w:t>
            </w:r>
          </w:p>
        </w:tc>
        <w:tc>
          <w:tcPr>
            <w:tcW w:w="3557" w:type="dxa"/>
            <w:tcBorders>
              <w:bottom w:val="single" w:sz="18" w:space="0" w:color="auto"/>
            </w:tcBorders>
            <w:shd w:val="clear" w:color="auto" w:fill="auto"/>
          </w:tcPr>
          <w:p w14:paraId="06C93FEB" w14:textId="77777777" w:rsidR="00C2391E" w:rsidRDefault="00C2391E" w:rsidP="00EA5CD1">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FB2D58">
              <w:rPr>
                <w:rFonts w:ascii="Calibri" w:eastAsia="Times New Roman" w:hAnsi="Calibri" w:cs="Times New Roman"/>
                <w:color w:val="000000"/>
                <w:lang w:eastAsia="en-GB"/>
              </w:rPr>
              <w:t>9.81</w:t>
            </w:r>
          </w:p>
        </w:tc>
      </w:tr>
    </w:tbl>
    <w:p w14:paraId="015B098F" w14:textId="77777777" w:rsidR="00C2391E" w:rsidRPr="00AB401D" w:rsidRDefault="00C2391E" w:rsidP="00EA5CD1">
      <w:pPr>
        <w:spacing w:line="276" w:lineRule="auto"/>
      </w:pPr>
    </w:p>
    <w:p w14:paraId="1C8A683A" w14:textId="43FEDBD3" w:rsidR="00C2391E" w:rsidRDefault="00C2391E" w:rsidP="00EA5CD1">
      <w:pPr>
        <w:pStyle w:val="Caption"/>
        <w:spacing w:line="276" w:lineRule="auto"/>
      </w:pPr>
      <w:bookmarkStart w:id="235" w:name="_Ref449606217"/>
      <w:bookmarkStart w:id="236" w:name="_Toc474686752"/>
      <w:r>
        <w:t xml:space="preserve">Table </w:t>
      </w:r>
      <w:fldSimple w:instr=" STYLEREF 1 \s ">
        <w:r w:rsidR="005D3AE0">
          <w:rPr>
            <w:noProof/>
          </w:rPr>
          <w:t>4</w:t>
        </w:r>
      </w:fldSimple>
      <w:r>
        <w:noBreakHyphen/>
      </w:r>
      <w:fldSimple w:instr=" SEQ Table \* ARABIC \s 1 ">
        <w:r w:rsidR="005D3AE0">
          <w:rPr>
            <w:noProof/>
          </w:rPr>
          <w:t>5</w:t>
        </w:r>
      </w:fldSimple>
      <w:bookmarkEnd w:id="235"/>
      <w:r>
        <w:t xml:space="preserve">.  Sample bed </w:t>
      </w:r>
      <w:r w:rsidR="009E7ABE">
        <w:t xml:space="preserve">calculated </w:t>
      </w:r>
      <w:r>
        <w:t xml:space="preserve">pressure drop </w:t>
      </w:r>
      <w:r w:rsidR="009E7ABE">
        <w:t>results</w:t>
      </w:r>
      <w:r>
        <w:t>.</w:t>
      </w:r>
      <w:bookmarkEnd w:id="236"/>
    </w:p>
    <w:tbl>
      <w:tblPr>
        <w:tblStyle w:val="LightShading"/>
        <w:tblW w:w="5000" w:type="pct"/>
        <w:tblLook w:val="04A0" w:firstRow="1" w:lastRow="0" w:firstColumn="1" w:lastColumn="0" w:noHBand="0" w:noVBand="1"/>
      </w:tblPr>
      <w:tblGrid>
        <w:gridCol w:w="3080"/>
        <w:gridCol w:w="3081"/>
        <w:gridCol w:w="3081"/>
      </w:tblGrid>
      <w:tr w:rsidR="00C2391E" w14:paraId="16F477B9" w14:textId="77777777" w:rsidTr="00C239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Borders>
              <w:top w:val="single" w:sz="18" w:space="0" w:color="auto"/>
            </w:tcBorders>
            <w:shd w:val="clear" w:color="auto" w:fill="FFFFFF" w:themeFill="background1"/>
          </w:tcPr>
          <w:p w14:paraId="04CD322C" w14:textId="77777777" w:rsidR="00C2391E" w:rsidRDefault="00C2391E" w:rsidP="00EA5CD1">
            <w:pPr>
              <w:spacing w:line="276" w:lineRule="auto"/>
            </w:pPr>
            <w:r>
              <w:t>Particle</w:t>
            </w:r>
          </w:p>
        </w:tc>
        <w:tc>
          <w:tcPr>
            <w:tcW w:w="1667" w:type="pct"/>
            <w:tcBorders>
              <w:top w:val="single" w:sz="18" w:space="0" w:color="auto"/>
            </w:tcBorders>
          </w:tcPr>
          <w:p w14:paraId="4F0A6A55" w14:textId="77777777" w:rsidR="00C2391E" w:rsidRDefault="00BF4C3A" w:rsidP="00EA5CD1">
            <w:pPr>
              <w:spacing w:line="276" w:lineRule="auto"/>
              <w:jc w:val="center"/>
              <w:cnfStyle w:val="100000000000" w:firstRow="1" w:lastRow="0" w:firstColumn="0" w:lastColumn="0" w:oddVBand="0" w:evenVBand="0" w:oddHBand="0" w:evenHBand="0" w:firstRowFirstColumn="0" w:firstRowLastColumn="0" w:lastRowFirstColumn="0" w:lastRowLastColumn="0"/>
            </w:pPr>
            <m:oMath>
              <m:sSub>
                <m:sSubPr>
                  <m:ctrlPr>
                    <w:rPr>
                      <w:rFonts w:ascii="Cambria Math" w:hAnsi="Cambria Math"/>
                      <w:i/>
                    </w:rPr>
                  </m:ctrlPr>
                </m:sSubPr>
                <m:e>
                  <m:r>
                    <m:rPr>
                      <m:sty m:val="bi"/>
                    </m:rPr>
                    <w:rPr>
                      <w:rFonts w:ascii="Cambria Math" w:hAnsi="Cambria Math"/>
                    </w:rPr>
                    <m:t>ρ</m:t>
                  </m:r>
                </m:e>
                <m:sub>
                  <m:r>
                    <m:rPr>
                      <m:sty m:val="bi"/>
                    </m:rPr>
                    <w:rPr>
                      <w:rFonts w:ascii="Cambria Math" w:hAnsi="Cambria Math"/>
                    </w:rPr>
                    <m:t>p</m:t>
                  </m:r>
                </m:sub>
              </m:sSub>
            </m:oMath>
            <w:r w:rsidR="00C2391E">
              <w:t xml:space="preserve"> (kg/m</w:t>
            </w:r>
            <w:r w:rsidR="00C2391E" w:rsidRPr="00FB2D58">
              <w:rPr>
                <w:vertAlign w:val="superscript"/>
              </w:rPr>
              <w:t>3</w:t>
            </w:r>
            <w:r w:rsidR="00C2391E">
              <w:t>)</w:t>
            </w:r>
          </w:p>
        </w:tc>
        <w:tc>
          <w:tcPr>
            <w:tcW w:w="1667" w:type="pct"/>
            <w:tcBorders>
              <w:top w:val="single" w:sz="18" w:space="0" w:color="auto"/>
            </w:tcBorders>
          </w:tcPr>
          <w:p w14:paraId="5D9E24BE" w14:textId="77777777" w:rsidR="00C2391E" w:rsidRDefault="00C2391E" w:rsidP="00EA5CD1">
            <w:pPr>
              <w:spacing w:line="276" w:lineRule="auto"/>
              <w:jc w:val="center"/>
              <w:cnfStyle w:val="100000000000" w:firstRow="1" w:lastRow="0" w:firstColumn="0" w:lastColumn="0" w:oddVBand="0" w:evenVBand="0" w:oddHBand="0" w:evenHBand="0" w:firstRowFirstColumn="0" w:firstRowLastColumn="0" w:lastRowFirstColumn="0" w:lastRowLastColumn="0"/>
            </w:pPr>
            <m:oMath>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b</m:t>
                  </m:r>
                </m:sub>
              </m:sSub>
            </m:oMath>
            <w:r>
              <w:t xml:space="preserve"> (Pa)</w:t>
            </w:r>
          </w:p>
        </w:tc>
      </w:tr>
      <w:tr w:rsidR="00C2391E" w14:paraId="08BC7E27" w14:textId="77777777" w:rsidTr="00C239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3BA1C0DC" w14:textId="77777777" w:rsidR="00C2391E" w:rsidRDefault="00C2391E" w:rsidP="00EA5CD1">
            <w:pPr>
              <w:spacing w:line="276" w:lineRule="auto"/>
            </w:pPr>
            <w:r>
              <w:t>Molecular Sieves (Group D)</w:t>
            </w:r>
          </w:p>
        </w:tc>
        <w:tc>
          <w:tcPr>
            <w:tcW w:w="1667" w:type="pct"/>
            <w:shd w:val="clear" w:color="auto" w:fill="auto"/>
          </w:tcPr>
          <w:p w14:paraId="47708ACB" w14:textId="77777777" w:rsidR="00C2391E" w:rsidRDefault="00C2391E"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t>1475</w:t>
            </w:r>
          </w:p>
        </w:tc>
        <w:tc>
          <w:tcPr>
            <w:tcW w:w="1667" w:type="pct"/>
            <w:shd w:val="clear" w:color="auto" w:fill="auto"/>
          </w:tcPr>
          <w:p w14:paraId="4389638A" w14:textId="77777777" w:rsidR="00C2391E" w:rsidRDefault="00C2391E"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t>723</w:t>
            </w:r>
          </w:p>
        </w:tc>
      </w:tr>
      <w:tr w:rsidR="00C2391E" w14:paraId="0404E5EE" w14:textId="77777777" w:rsidTr="00C2391E">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4240498D" w14:textId="77777777" w:rsidR="00C2391E" w:rsidRDefault="00C2391E" w:rsidP="00EA5CD1">
            <w:pPr>
              <w:spacing w:line="276" w:lineRule="auto"/>
            </w:pPr>
            <w:r>
              <w:t>Wheat (Group D)</w:t>
            </w:r>
          </w:p>
        </w:tc>
        <w:tc>
          <w:tcPr>
            <w:tcW w:w="1667" w:type="pct"/>
            <w:shd w:val="clear" w:color="auto" w:fill="auto"/>
          </w:tcPr>
          <w:p w14:paraId="37528695" w14:textId="77777777" w:rsidR="00C2391E" w:rsidRDefault="00C2391E"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t>1265</w:t>
            </w:r>
          </w:p>
        </w:tc>
        <w:tc>
          <w:tcPr>
            <w:tcW w:w="1667" w:type="pct"/>
            <w:shd w:val="clear" w:color="auto" w:fill="auto"/>
          </w:tcPr>
          <w:p w14:paraId="7401CC3B" w14:textId="77777777" w:rsidR="00C2391E" w:rsidRDefault="00C2391E"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t>626</w:t>
            </w:r>
          </w:p>
        </w:tc>
      </w:tr>
      <w:tr w:rsidR="00C2391E" w14:paraId="374BD73F" w14:textId="77777777" w:rsidTr="00C239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4AF57D8E" w14:textId="77777777" w:rsidR="00C2391E" w:rsidRDefault="00C2391E" w:rsidP="00EA5CD1">
            <w:pPr>
              <w:spacing w:line="276" w:lineRule="auto"/>
            </w:pPr>
            <w:r>
              <w:t>Glass beads (Group B)</w:t>
            </w:r>
          </w:p>
        </w:tc>
        <w:tc>
          <w:tcPr>
            <w:tcW w:w="1667" w:type="pct"/>
            <w:shd w:val="clear" w:color="auto" w:fill="auto"/>
          </w:tcPr>
          <w:p w14:paraId="46DE7CDD" w14:textId="77777777" w:rsidR="00C2391E" w:rsidRDefault="00C2391E"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t>2648</w:t>
            </w:r>
          </w:p>
        </w:tc>
        <w:tc>
          <w:tcPr>
            <w:tcW w:w="1667" w:type="pct"/>
            <w:shd w:val="clear" w:color="auto" w:fill="auto"/>
          </w:tcPr>
          <w:p w14:paraId="606900AD" w14:textId="77777777" w:rsidR="00C2391E" w:rsidRDefault="00C2391E"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t>1298</w:t>
            </w:r>
          </w:p>
        </w:tc>
      </w:tr>
      <w:tr w:rsidR="00C2391E" w14:paraId="290200AD" w14:textId="77777777" w:rsidTr="00C2391E">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738D6307" w14:textId="77777777" w:rsidR="00C2391E" w:rsidRDefault="00C2391E" w:rsidP="00EA5CD1">
            <w:pPr>
              <w:spacing w:line="276" w:lineRule="auto"/>
            </w:pPr>
            <w:r>
              <w:t>Spheromer (Group A)</w:t>
            </w:r>
          </w:p>
        </w:tc>
        <w:tc>
          <w:tcPr>
            <w:tcW w:w="1667" w:type="pct"/>
            <w:shd w:val="clear" w:color="auto" w:fill="auto"/>
          </w:tcPr>
          <w:p w14:paraId="121CE6E7" w14:textId="77777777" w:rsidR="00C2391E" w:rsidRDefault="00C2391E"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t>1200</w:t>
            </w:r>
          </w:p>
        </w:tc>
        <w:tc>
          <w:tcPr>
            <w:tcW w:w="1667" w:type="pct"/>
            <w:shd w:val="clear" w:color="auto" w:fill="auto"/>
          </w:tcPr>
          <w:p w14:paraId="79D2D9FF" w14:textId="77777777" w:rsidR="00C2391E" w:rsidRDefault="00C2391E"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t>588</w:t>
            </w:r>
          </w:p>
        </w:tc>
      </w:tr>
      <w:tr w:rsidR="00C2391E" w14:paraId="271EC0A7" w14:textId="77777777" w:rsidTr="00C239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Borders>
              <w:bottom w:val="single" w:sz="18" w:space="0" w:color="auto"/>
            </w:tcBorders>
            <w:shd w:val="clear" w:color="auto" w:fill="auto"/>
          </w:tcPr>
          <w:p w14:paraId="4CE0BC32" w14:textId="77777777" w:rsidR="00C2391E" w:rsidRDefault="00C2391E" w:rsidP="00EA5CD1">
            <w:pPr>
              <w:spacing w:line="276" w:lineRule="auto"/>
            </w:pPr>
            <w:r>
              <w:t>Dynoseed (Group A)</w:t>
            </w:r>
          </w:p>
        </w:tc>
        <w:tc>
          <w:tcPr>
            <w:tcW w:w="1667" w:type="pct"/>
            <w:tcBorders>
              <w:bottom w:val="single" w:sz="18" w:space="0" w:color="auto"/>
            </w:tcBorders>
            <w:shd w:val="clear" w:color="auto" w:fill="auto"/>
          </w:tcPr>
          <w:p w14:paraId="64A0B1B7" w14:textId="77777777" w:rsidR="00C2391E" w:rsidRDefault="00C2391E" w:rsidP="00EA5CD1">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t>1050</w:t>
            </w:r>
          </w:p>
        </w:tc>
        <w:tc>
          <w:tcPr>
            <w:tcW w:w="1667" w:type="pct"/>
            <w:tcBorders>
              <w:bottom w:val="single" w:sz="18" w:space="0" w:color="auto"/>
            </w:tcBorders>
            <w:shd w:val="clear" w:color="auto" w:fill="auto"/>
          </w:tcPr>
          <w:p w14:paraId="03CE945F" w14:textId="77777777" w:rsidR="00C2391E" w:rsidRDefault="00C2391E" w:rsidP="00EA5CD1">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t>514</w:t>
            </w:r>
          </w:p>
        </w:tc>
      </w:tr>
    </w:tbl>
    <w:p w14:paraId="61D18CB9" w14:textId="77777777" w:rsidR="00C2391E" w:rsidRPr="009D5A1F" w:rsidRDefault="00C2391E" w:rsidP="00EA5CD1">
      <w:pPr>
        <w:spacing w:line="276" w:lineRule="auto"/>
      </w:pPr>
    </w:p>
    <w:p w14:paraId="3F108F0A" w14:textId="5FE7B525" w:rsidR="00C2391E" w:rsidRDefault="00C2391E" w:rsidP="00EA5CD1">
      <w:pPr>
        <w:spacing w:line="276" w:lineRule="auto"/>
      </w:pPr>
      <w:r>
        <w:t>The flow rates applied to fluidise a bed must be within a minimum and maximum range, defined by the minimum fluidisation velocity and the minimum elutriate rate.  Elutriation rates can be calculated from Equation 4-1</w:t>
      </w:r>
      <w:r w:rsidR="00CC7E1D">
        <w:t>2</w:t>
      </w:r>
      <w:r>
        <w:t xml:space="preserve"> </w:t>
      </w:r>
      <w:r w:rsidRPr="00390FBB">
        <w:fldChar w:fldCharType="begin" w:fldLock="1"/>
      </w:r>
      <w:r w:rsidR="00D37BCC">
        <w:instrText>ADDIN CSL_CITATION { "citationItems" : [ { "id" : "ITEM-1", "itemData" : { "author" : [ { "dropping-particle" : "", "family" : "Howard", "given" : "J R", "non-dropping-particle" : "", "parse-names" : false, "suffix" : "" } ], "id" : "ITEM-1", "issued" : { "date-parts" : [ [ "1989" ] ] }, "publisher" : "Adam Hilger: Bristol", "title" : "Fluidized Bed Technology; Principles and applications", "type" : "book" }, "uris" : [ "http://www.mendeley.com/documents/?uuid=04be0378-3099-4d52-bed5-83928be04c7a" ] } ], "mendeley" : { "formattedCitation" : "(Howard 1989)", "plainTextFormattedCitation" : "(Howard 1989)", "previouslyFormattedCitation" : "(Howard 1989)" }, "properties" : { "noteIndex" : 0 }, "schema" : "https://github.com/citation-style-language/schema/raw/master/csl-citation.json" }</w:instrText>
      </w:r>
      <w:r w:rsidRPr="00390FBB">
        <w:fldChar w:fldCharType="separate"/>
      </w:r>
      <w:r w:rsidR="00352AE9" w:rsidRPr="00352AE9">
        <w:rPr>
          <w:noProof/>
        </w:rPr>
        <w:t>(Howard 1989)</w:t>
      </w:r>
      <w:r w:rsidRPr="00390F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C2391E" w14:paraId="7F6E8D6A" w14:textId="77777777" w:rsidTr="00C2391E">
        <w:tc>
          <w:tcPr>
            <w:tcW w:w="7479" w:type="dxa"/>
          </w:tcPr>
          <w:p w14:paraId="794C59CE" w14:textId="77777777" w:rsidR="00C2391E" w:rsidRPr="006423AA" w:rsidRDefault="00BF4C3A" w:rsidP="00EA5CD1">
            <w:pPr>
              <w:spacing w:line="276" w:lineRule="auto"/>
            </w:pPr>
            <m:oMathPara>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1763" w:type="dxa"/>
            <w:vAlign w:val="center"/>
          </w:tcPr>
          <w:p w14:paraId="011E389D" w14:textId="3A63E98B" w:rsidR="00C2391E" w:rsidRDefault="00C2391E" w:rsidP="00EA5CD1">
            <w:pPr>
              <w:spacing w:after="120" w:line="276" w:lineRule="auto"/>
              <w:jc w:val="right"/>
            </w:pPr>
            <w:r>
              <w:t>Equation 4-1</w:t>
            </w:r>
            <w:r w:rsidR="00CC7E1D">
              <w:t>2</w:t>
            </w:r>
          </w:p>
        </w:tc>
      </w:tr>
    </w:tbl>
    <w:p w14:paraId="19D937B5" w14:textId="387C5682" w:rsidR="00C2391E" w:rsidRDefault="00C2391E" w:rsidP="00EA5CD1">
      <w:pPr>
        <w:spacing w:line="276" w:lineRule="auto"/>
      </w:pPr>
      <w:r w:rsidRPr="00390FBB">
        <w:t xml:space="preserve">wher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390FBB">
        <w:t xml:space="preserve"> is the mass of solids transported across a plane parallel to the surface of the bed per unit cross sectional area of bed per unit time, </w:t>
      </w:r>
      <m:oMath>
        <m:r>
          <w:rPr>
            <w:rFonts w:ascii="Cambria Math" w:hAnsi="Cambria Math"/>
          </w:rPr>
          <m:t>A</m:t>
        </m:r>
      </m:oMath>
      <w:r w:rsidRPr="00390FBB">
        <w:t xml:space="preserve"> is the cross sectional area of the bed and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390FBB">
        <w:t xml:space="preserve"> is the mass fraction of particles of siz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Pr="00390FBB">
        <w:t xml:space="preserve"> in the bed.</w:t>
      </w:r>
      <w:r>
        <w:t xml:space="preserve">  From this, the</w:t>
      </w:r>
      <w:r w:rsidRPr="00390FBB">
        <w:t xml:space="preserve"> total rate of elutriation of</w:t>
      </w:r>
      <w:r>
        <w:t xml:space="preserve"> all sizes of particles is described by Equation 4-</w:t>
      </w:r>
      <w:r w:rsidR="00CC7E1D">
        <w:t>13</w:t>
      </w:r>
      <w:r>
        <w:t xml:space="preserve"> </w:t>
      </w:r>
      <w:r>
        <w:fldChar w:fldCharType="begin" w:fldLock="1"/>
      </w:r>
      <w:r w:rsidR="00D37BCC">
        <w:instrText>ADDIN CSL_CITATION { "citationItems" : [ { "id" : "ITEM-1", "itemData" : { "author" : [ { "dropping-particle" : "", "family" : "Howard", "given" : "J R", "non-dropping-particle" : "", "parse-names" : false, "suffix" : "" } ], "id" : "ITEM-1", "issued" : { "date-parts" : [ [ "1989" ] ] }, "publisher" : "Adam Hilger: Bristol", "title" : "Fluidized Bed Technology; Principles and applications", "type" : "book" }, "uris" : [ "http://www.mendeley.com/documents/?uuid=04be0378-3099-4d52-bed5-83928be04c7a" ] } ], "mendeley" : { "formattedCitation" : "(Howard 1989)", "plainTextFormattedCitation" : "(Howard 1989)", "previouslyFormattedCitation" : "(Howard 1989)" }, "properties" : { "noteIndex" : 0 }, "schema" : "https://github.com/citation-style-language/schema/raw/master/csl-citation.json" }</w:instrText>
      </w:r>
      <w:r>
        <w:fldChar w:fldCharType="separate"/>
      </w:r>
      <w:r w:rsidR="00352AE9" w:rsidRPr="00352AE9">
        <w:rPr>
          <w:noProof/>
        </w:rPr>
        <w:t>(Howard 1989)</w:t>
      </w:r>
      <w:r>
        <w:fldChar w:fldCharType="end"/>
      </w:r>
      <w:r>
        <w:t xml:space="preserve"> as the sum of all particles elutriated per unit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C2391E" w14:paraId="231A45DF" w14:textId="77777777" w:rsidTr="00C2391E">
        <w:tc>
          <w:tcPr>
            <w:tcW w:w="7479" w:type="dxa"/>
          </w:tcPr>
          <w:p w14:paraId="3D3ACE74" w14:textId="77777777" w:rsidR="00C2391E" w:rsidRPr="006423AA" w:rsidRDefault="00BF4C3A" w:rsidP="00EA5CD1">
            <w:pPr>
              <w:spacing w:line="276" w:lineRule="auto"/>
            </w:pPr>
            <m:oMathPara>
              <m:oMath>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Ʃ</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tc>
        <w:tc>
          <w:tcPr>
            <w:tcW w:w="1763" w:type="dxa"/>
            <w:vAlign w:val="center"/>
          </w:tcPr>
          <w:p w14:paraId="140F1EB8" w14:textId="4B8BB935" w:rsidR="00C2391E" w:rsidRDefault="00C2391E" w:rsidP="00EA5CD1">
            <w:pPr>
              <w:spacing w:after="120" w:line="276" w:lineRule="auto"/>
              <w:jc w:val="right"/>
            </w:pPr>
            <w:r>
              <w:t>Equation 4-</w:t>
            </w:r>
            <w:r w:rsidR="00CC7E1D">
              <w:t>13</w:t>
            </w:r>
          </w:p>
        </w:tc>
      </w:tr>
    </w:tbl>
    <w:p w14:paraId="41F74B5C" w14:textId="77777777" w:rsidR="00C2391E" w:rsidRPr="00390FBB" w:rsidRDefault="00C2391E" w:rsidP="00EA5CD1">
      <w:pPr>
        <w:spacing w:line="276" w:lineRule="auto"/>
      </w:pPr>
    </w:p>
    <w:p w14:paraId="4712EFF9" w14:textId="77777777" w:rsidR="00C2391E" w:rsidRPr="006B7F8B" w:rsidRDefault="00C2391E" w:rsidP="00EA5CD1">
      <w:pPr>
        <w:pStyle w:val="Heading2"/>
        <w:numPr>
          <w:ilvl w:val="1"/>
          <w:numId w:val="2"/>
        </w:numPr>
        <w:spacing w:before="120" w:line="276" w:lineRule="auto"/>
        <w:jc w:val="both"/>
        <w:rPr>
          <w:b/>
        </w:rPr>
      </w:pPr>
      <w:bookmarkStart w:id="237" w:name="_Toc474696391"/>
      <w:r>
        <w:rPr>
          <w:b/>
        </w:rPr>
        <w:t>4.4</w:t>
      </w:r>
      <w:r w:rsidRPr="006B7F8B">
        <w:rPr>
          <w:b/>
        </w:rPr>
        <w:tab/>
        <w:t>Design of apparatus 1</w:t>
      </w:r>
      <w:bookmarkEnd w:id="237"/>
    </w:p>
    <w:p w14:paraId="3C8CFE58" w14:textId="77777777" w:rsidR="00C2391E" w:rsidRDefault="00C2391E" w:rsidP="00EA5CD1">
      <w:pPr>
        <w:spacing w:line="276" w:lineRule="auto"/>
      </w:pPr>
      <w:r>
        <w:t xml:space="preserve">Apparatus 1 was designed and constructed to operate as a fluidised bed capable of continuous flow, high frequency pulsed flow and helical flow.  The helical flow design was included for other research purposes.  </w:t>
      </w:r>
    </w:p>
    <w:p w14:paraId="411CE1C1" w14:textId="77777777" w:rsidR="0096726B" w:rsidRPr="00E02CED" w:rsidRDefault="0096726B" w:rsidP="00EA5CD1">
      <w:pPr>
        <w:spacing w:line="276" w:lineRule="auto"/>
      </w:pPr>
    </w:p>
    <w:p w14:paraId="08065C79" w14:textId="77777777" w:rsidR="00C2391E" w:rsidRDefault="00C2391E" w:rsidP="00EA5CD1">
      <w:pPr>
        <w:pStyle w:val="Heading3"/>
        <w:numPr>
          <w:ilvl w:val="2"/>
          <w:numId w:val="2"/>
        </w:numPr>
        <w:spacing w:line="276" w:lineRule="auto"/>
      </w:pPr>
      <w:bookmarkStart w:id="238" w:name="_Toc474696392"/>
      <w:r>
        <w:lastRenderedPageBreak/>
        <w:t>4.4.1</w:t>
      </w:r>
      <w:r>
        <w:tab/>
        <w:t>C</w:t>
      </w:r>
      <w:r w:rsidRPr="006E616E">
        <w:t>onstruction</w:t>
      </w:r>
      <w:bookmarkEnd w:id="238"/>
    </w:p>
    <w:p w14:paraId="77165403" w14:textId="42BFAA80" w:rsidR="00C2391E" w:rsidRDefault="00C2391E" w:rsidP="00EA5CD1">
      <w:pPr>
        <w:spacing w:line="276" w:lineRule="auto"/>
      </w:pPr>
      <w:r>
        <w:t>The final design of Apparatus 1 was chosen to produce a large lab scale fluidised bed with a square tank and a glass column.  The requir</w:t>
      </w:r>
      <w:r w:rsidR="009E7ABE">
        <w:t>ed temperature range was &lt;100 °</w:t>
      </w:r>
      <w:r>
        <w:t xml:space="preserve">C, which directed the material use to glass, aluminium and steel.  Therefore, the final design was for a 0.2 x 0.2 x 0.75 m tank above a perforated floor fluidised bed, with an interchangeable distributor plate.  </w:t>
      </w:r>
    </w:p>
    <w:p w14:paraId="2EA1F0ED" w14:textId="4831A866" w:rsidR="00C2391E" w:rsidRDefault="00C2391E" w:rsidP="00EA5CD1">
      <w:pPr>
        <w:spacing w:line="276" w:lineRule="auto"/>
      </w:pPr>
      <w:r>
        <w:t xml:space="preserve">A stand alone air compressor (Hydrovane Pro HV15) was used to supply the required air velocities.  A pneumatic regulator (RS Components Ltd, part number R72G-2GK-RMN) was used to reduce the compressed air.  This had a zinc body with a brass valve, with a max to min input/output of 20-0.3 bar respectively, and capable of operating within -34 to +65/80 °C.  A pneumatic pressure relief valve (RS Components Ltd, part number V72G-2GK-NMN) constructed of zinc, and operating in -34 to +65 °C, to produce </w:t>
      </w:r>
      <w:r w:rsidR="009E7ABE">
        <w:t>0.3-</w:t>
      </w:r>
      <w:r>
        <w:t xml:space="preserve">10 bar was fitted.  Flow control was via a standard flowmeter (FTI, part number 1200 Series variable area), with a pressure gauge (RS Components Ltd, part number 9350569) with 40 mm gauge diameter, capable of 0-10 bar pressure with ±1.6 % accuracy. This was a back entry pressure gauge type operating on the bourdon tube principle, within -40 to +60 °C range.  Finally, a panel mount pressure gauge (RS Components Ltd, part number 8587702) with 50 mm diameter, and a 0-4 bar pressure reading to an accuracy of ±2.5 %. </w:t>
      </w:r>
    </w:p>
    <w:p w14:paraId="15A47510" w14:textId="33FF7BB8" w:rsidR="00C2391E" w:rsidRDefault="00C2391E" w:rsidP="00EA5CD1">
      <w:pPr>
        <w:spacing w:line="276" w:lineRule="auto"/>
      </w:pPr>
      <w:r>
        <w:t>As the air quality from the compressor was not reliable, a ¼ “ general duty filter with semi autodrain (RS Components, part number F72G-2GN-ST3) removed water vapour and impurities from the air supply with a 40 µm filtration size and a sintered polypropylene element, capable of operating in -</w:t>
      </w:r>
      <w:r w:rsidR="00EA6077">
        <w:t>34 to +</w:t>
      </w:r>
      <w:r>
        <w:t xml:space="preserve">50 °C.  As shown in </w:t>
      </w:r>
      <w:r>
        <w:fldChar w:fldCharType="begin"/>
      </w:r>
      <w:r>
        <w:instrText xml:space="preserve"> REF _Ref449369483 \h  \* MERGEFORMAT </w:instrText>
      </w:r>
      <w:r>
        <w:fldChar w:fldCharType="separate"/>
      </w:r>
      <w:r w:rsidR="005D3AE0">
        <w:t xml:space="preserve">Figure </w:t>
      </w:r>
      <w:r w:rsidR="005D3AE0">
        <w:rPr>
          <w:noProof/>
        </w:rPr>
        <w:t>4</w:t>
      </w:r>
      <w:r w:rsidR="005D3AE0">
        <w:rPr>
          <w:noProof/>
        </w:rPr>
        <w:noBreakHyphen/>
        <w:t>4</w:t>
      </w:r>
      <w:r>
        <w:fldChar w:fldCharType="end"/>
      </w:r>
      <w:r>
        <w:t xml:space="preserve">, the air heater was situated after the flowmeter.  Air heating was supplied by two in-line air heaters (Hotwatt Standard air heater 1323).  The oscillator configuration shown in </w:t>
      </w:r>
      <w:r>
        <w:fldChar w:fldCharType="begin"/>
      </w:r>
      <w:r>
        <w:instrText xml:space="preserve"> REF _Ref449369483 \h  \* MERGEFORMAT </w:instrText>
      </w:r>
      <w:r>
        <w:fldChar w:fldCharType="separate"/>
      </w:r>
      <w:r w:rsidR="005D3AE0">
        <w:t xml:space="preserve">Figure </w:t>
      </w:r>
      <w:r w:rsidR="005D3AE0">
        <w:rPr>
          <w:noProof/>
        </w:rPr>
        <w:t>4</w:t>
      </w:r>
      <w:r w:rsidR="005D3AE0">
        <w:rPr>
          <w:noProof/>
        </w:rPr>
        <w:noBreakHyphen/>
        <w:t>4</w:t>
      </w:r>
      <w:r>
        <w:fldChar w:fldCharType="end"/>
      </w:r>
      <w:r>
        <w:t xml:space="preserve"> is for the design described in Section 4.2, and consists of layers of aluminium plates, precision laser drilled and stacked to produce a 3D oscillator.</w:t>
      </w:r>
    </w:p>
    <w:p w14:paraId="612BACCB" w14:textId="77777777" w:rsidR="00C2391E" w:rsidRDefault="00C2391E" w:rsidP="00EA5CD1">
      <w:pPr>
        <w:spacing w:line="276" w:lineRule="auto"/>
      </w:pPr>
      <w:r>
        <w:t>The fluidised bed was fed by 4 main air feed lines, produced by splitting each oscillator outlet with a Y-junction.  Stainless steel sectioning beneath the bed plate, formed of 5 mm supports narrowed to 2 mm to not block any pores divided each gas inlet to stop opposing pulsation waves meeting.  Air flow entered at the base, underneath the bed.  The supporting distributor plate had 2 mm pores with 3 mm spacing between each pore. These were drilled in scratch free aluminium plates (AMB Stainless and Non Ferrous Ltd, Sheffield).  A fine wire mesh with 72 μm holes was inserted between the distributor support plate and the flange to which the glass tank was attached.  This design and combination was chosen for its low pressure drop, as this would interfere the least with the applied gas pulsation.  The mesh was used to stop small fines from passing back down the pipework and blocking the oscillator or other elements.</w:t>
      </w:r>
    </w:p>
    <w:p w14:paraId="6390DA9C" w14:textId="77777777" w:rsidR="00C2391E" w:rsidRDefault="00C2391E" w:rsidP="00EA5CD1">
      <w:pPr>
        <w:spacing w:line="276" w:lineRule="auto"/>
      </w:pPr>
    </w:p>
    <w:p w14:paraId="4F85BE8A" w14:textId="77777777" w:rsidR="00486114" w:rsidRPr="006E616E" w:rsidRDefault="00486114" w:rsidP="00EA5CD1">
      <w:pPr>
        <w:spacing w:line="276" w:lineRule="auto"/>
      </w:pPr>
    </w:p>
    <w:p w14:paraId="471F7DF8" w14:textId="77777777" w:rsidR="00C2391E" w:rsidRDefault="00C2391E" w:rsidP="00EA5CD1">
      <w:pPr>
        <w:spacing w:line="276" w:lineRule="auto"/>
      </w:pPr>
    </w:p>
    <w:p w14:paraId="1E307122" w14:textId="77777777" w:rsidR="00C2391E" w:rsidRDefault="00C2391E" w:rsidP="00EA5CD1">
      <w:pPr>
        <w:spacing w:line="276" w:lineRule="auto"/>
        <w:jc w:val="center"/>
      </w:pPr>
      <w:r>
        <w:rPr>
          <w:noProof/>
          <w:lang w:eastAsia="en-GB"/>
        </w:rPr>
        <w:lastRenderedPageBreak/>
        <mc:AlternateContent>
          <mc:Choice Requires="wps">
            <w:drawing>
              <wp:anchor distT="0" distB="0" distL="114300" distR="114300" simplePos="0" relativeHeight="251464192" behindDoc="0" locked="0" layoutInCell="1" allowOverlap="1" wp14:anchorId="021436A2" wp14:editId="1947274B">
                <wp:simplePos x="0" y="0"/>
                <wp:positionH relativeFrom="column">
                  <wp:posOffset>3422374</wp:posOffset>
                </wp:positionH>
                <wp:positionV relativeFrom="paragraph">
                  <wp:posOffset>828675</wp:posOffset>
                </wp:positionV>
                <wp:extent cx="434119" cy="0"/>
                <wp:effectExtent l="0" t="0" r="23495" b="19050"/>
                <wp:wrapNone/>
                <wp:docPr id="8299" name="Straight Connector 8299"/>
                <wp:cNvGraphicFramePr/>
                <a:graphic xmlns:a="http://schemas.openxmlformats.org/drawingml/2006/main">
                  <a:graphicData uri="http://schemas.microsoft.com/office/word/2010/wordprocessingShape">
                    <wps:wsp>
                      <wps:cNvCnPr/>
                      <wps:spPr>
                        <a:xfrm flipH="1">
                          <a:off x="0" y="0"/>
                          <a:ext cx="43411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299" o:spid="_x0000_s1026" style="position:absolute;flip:x;z-index:25146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9.5pt,65.25pt" to="303.7pt,6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" strokecolor="black [3040]"/>
            </w:pict>
          </mc:Fallback>
        </mc:AlternateContent>
      </w:r>
      <w:r>
        <w:rPr>
          <w:noProof/>
          <w:lang w:eastAsia="en-GB"/>
        </w:rPr>
        <mc:AlternateContent>
          <mc:Choice Requires="wps">
            <w:drawing>
              <wp:anchor distT="0" distB="0" distL="114300" distR="114300" simplePos="0" relativeHeight="251475456" behindDoc="0" locked="0" layoutInCell="1" allowOverlap="1" wp14:anchorId="4A7DB5EB" wp14:editId="59BB375E">
                <wp:simplePos x="0" y="0"/>
                <wp:positionH relativeFrom="column">
                  <wp:posOffset>3279913</wp:posOffset>
                </wp:positionH>
                <wp:positionV relativeFrom="paragraph">
                  <wp:posOffset>1256058</wp:posOffset>
                </wp:positionV>
                <wp:extent cx="556702" cy="185530"/>
                <wp:effectExtent l="0" t="0" r="15240" b="24130"/>
                <wp:wrapNone/>
                <wp:docPr id="8300" name="Straight Connector 8300"/>
                <wp:cNvGraphicFramePr/>
                <a:graphic xmlns:a="http://schemas.openxmlformats.org/drawingml/2006/main">
                  <a:graphicData uri="http://schemas.microsoft.com/office/word/2010/wordprocessingShape">
                    <wps:wsp>
                      <wps:cNvCnPr/>
                      <wps:spPr>
                        <a:xfrm flipH="1">
                          <a:off x="0" y="0"/>
                          <a:ext cx="556702" cy="1855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300" o:spid="_x0000_s1026" style="position:absolute;flip:x;z-index:25147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8.25pt,98.9pt" to="302.1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" strokecolor="black [3040]"/>
            </w:pict>
          </mc:Fallback>
        </mc:AlternateContent>
      </w:r>
      <w:r>
        <w:rPr>
          <w:noProof/>
          <w:lang w:eastAsia="en-GB"/>
        </w:rPr>
        <mc:AlternateContent>
          <mc:Choice Requires="wps">
            <w:drawing>
              <wp:anchor distT="0" distB="0" distL="114300" distR="114300" simplePos="0" relativeHeight="251486720" behindDoc="0" locked="0" layoutInCell="1" allowOverlap="1" wp14:anchorId="724BAB78" wp14:editId="7E480A27">
                <wp:simplePos x="0" y="0"/>
                <wp:positionH relativeFrom="column">
                  <wp:posOffset>3256722</wp:posOffset>
                </wp:positionH>
                <wp:positionV relativeFrom="paragraph">
                  <wp:posOffset>1474718</wp:posOffset>
                </wp:positionV>
                <wp:extent cx="577132" cy="107979"/>
                <wp:effectExtent l="0" t="0" r="13970" b="25400"/>
                <wp:wrapNone/>
                <wp:docPr id="8301" name="Straight Connector 8301"/>
                <wp:cNvGraphicFramePr/>
                <a:graphic xmlns:a="http://schemas.openxmlformats.org/drawingml/2006/main">
                  <a:graphicData uri="http://schemas.microsoft.com/office/word/2010/wordprocessingShape">
                    <wps:wsp>
                      <wps:cNvCnPr/>
                      <wps:spPr>
                        <a:xfrm flipH="1" flipV="1">
                          <a:off x="0" y="0"/>
                          <a:ext cx="577132" cy="10797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301" o:spid="_x0000_s1026" style="position:absolute;flip:x y;z-index:25148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6.45pt,116.1pt" to="301.9pt,12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" strokecolor="black [3040]"/>
            </w:pict>
          </mc:Fallback>
        </mc:AlternateContent>
      </w:r>
      <w:r>
        <w:rPr>
          <w:noProof/>
          <w:lang w:eastAsia="en-GB"/>
        </w:rPr>
        <mc:AlternateContent>
          <mc:Choice Requires="wps">
            <w:drawing>
              <wp:anchor distT="0" distB="0" distL="114300" distR="114300" simplePos="0" relativeHeight="251497984" behindDoc="0" locked="0" layoutInCell="1" allowOverlap="1" wp14:anchorId="3EC6F0E3" wp14:editId="2CBA87C9">
                <wp:simplePos x="0" y="0"/>
                <wp:positionH relativeFrom="column">
                  <wp:posOffset>3177737</wp:posOffset>
                </wp:positionH>
                <wp:positionV relativeFrom="paragraph">
                  <wp:posOffset>3642896</wp:posOffset>
                </wp:positionV>
                <wp:extent cx="656948" cy="43815"/>
                <wp:effectExtent l="0" t="0" r="10160" b="32385"/>
                <wp:wrapNone/>
                <wp:docPr id="8302" name="Straight Connector 8302"/>
                <wp:cNvGraphicFramePr/>
                <a:graphic xmlns:a="http://schemas.openxmlformats.org/drawingml/2006/main">
                  <a:graphicData uri="http://schemas.microsoft.com/office/word/2010/wordprocessingShape">
                    <wps:wsp>
                      <wps:cNvCnPr/>
                      <wps:spPr>
                        <a:xfrm flipH="1">
                          <a:off x="0" y="0"/>
                          <a:ext cx="656948" cy="438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302" o:spid="_x0000_s1026" style="position:absolute;flip:x;z-index:25149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2pt,286.85pt" to="301.95pt,29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" strokecolor="black [3040]"/>
            </w:pict>
          </mc:Fallback>
        </mc:AlternateContent>
      </w:r>
      <w:r>
        <w:rPr>
          <w:noProof/>
          <w:lang w:eastAsia="en-GB"/>
        </w:rPr>
        <mc:AlternateContent>
          <mc:Choice Requires="wps">
            <w:drawing>
              <wp:anchor distT="0" distB="0" distL="114300" distR="114300" simplePos="0" relativeHeight="251509248" behindDoc="0" locked="0" layoutInCell="1" allowOverlap="1" wp14:anchorId="2A642D46" wp14:editId="0AF7E90A">
                <wp:simplePos x="0" y="0"/>
                <wp:positionH relativeFrom="column">
                  <wp:posOffset>3258105</wp:posOffset>
                </wp:positionH>
                <wp:positionV relativeFrom="paragraph">
                  <wp:posOffset>4148924</wp:posOffset>
                </wp:positionV>
                <wp:extent cx="576580" cy="0"/>
                <wp:effectExtent l="0" t="0" r="13970" b="19050"/>
                <wp:wrapNone/>
                <wp:docPr id="8303" name="Straight Connector 8303"/>
                <wp:cNvGraphicFramePr/>
                <a:graphic xmlns:a="http://schemas.openxmlformats.org/drawingml/2006/main">
                  <a:graphicData uri="http://schemas.microsoft.com/office/word/2010/wordprocessingShape">
                    <wps:wsp>
                      <wps:cNvCnPr/>
                      <wps:spPr>
                        <a:xfrm flipH="1">
                          <a:off x="0" y="0"/>
                          <a:ext cx="5765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8303" o:spid="_x0000_s1026" style="position:absolute;flip:x;z-index:251509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56.55pt,326.7pt" to="301.95pt,32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" strokecolor="black [3040]"/>
            </w:pict>
          </mc:Fallback>
        </mc:AlternateContent>
      </w:r>
      <w:r>
        <w:rPr>
          <w:noProof/>
          <w:lang w:eastAsia="en-GB"/>
        </w:rPr>
        <mc:AlternateContent>
          <mc:Choice Requires="wps">
            <w:drawing>
              <wp:anchor distT="0" distB="0" distL="114300" distR="114300" simplePos="0" relativeHeight="251520512" behindDoc="0" locked="0" layoutInCell="1" allowOverlap="1" wp14:anchorId="3AC953D3" wp14:editId="63B3CEE4">
                <wp:simplePos x="0" y="0"/>
                <wp:positionH relativeFrom="column">
                  <wp:posOffset>3258105</wp:posOffset>
                </wp:positionH>
                <wp:positionV relativeFrom="paragraph">
                  <wp:posOffset>4575052</wp:posOffset>
                </wp:positionV>
                <wp:extent cx="612091" cy="0"/>
                <wp:effectExtent l="0" t="0" r="17145" b="19050"/>
                <wp:wrapNone/>
                <wp:docPr id="8304" name="Straight Connector 8304"/>
                <wp:cNvGraphicFramePr/>
                <a:graphic xmlns:a="http://schemas.openxmlformats.org/drawingml/2006/main">
                  <a:graphicData uri="http://schemas.microsoft.com/office/word/2010/wordprocessingShape">
                    <wps:wsp>
                      <wps:cNvCnPr/>
                      <wps:spPr>
                        <a:xfrm flipH="1">
                          <a:off x="0" y="0"/>
                          <a:ext cx="61209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304" o:spid="_x0000_s1026" style="position:absolute;flip:x;z-index:25152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6.55pt,360.25pt" to="304.75pt,36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" strokecolor="black [3040]"/>
            </w:pict>
          </mc:Fallback>
        </mc:AlternateContent>
      </w:r>
      <w:r>
        <w:rPr>
          <w:noProof/>
          <w:lang w:eastAsia="en-GB"/>
        </w:rPr>
        <mc:AlternateContent>
          <mc:Choice Requires="wps">
            <w:drawing>
              <wp:anchor distT="0" distB="0" distL="114300" distR="114300" simplePos="0" relativeHeight="251531776" behindDoc="0" locked="0" layoutInCell="1" allowOverlap="1" wp14:anchorId="4AE67CA7" wp14:editId="0414EBC1">
                <wp:simplePos x="0" y="0"/>
                <wp:positionH relativeFrom="column">
                  <wp:posOffset>1997476</wp:posOffset>
                </wp:positionH>
                <wp:positionV relativeFrom="paragraph">
                  <wp:posOffset>4618867</wp:posOffset>
                </wp:positionV>
                <wp:extent cx="141605" cy="0"/>
                <wp:effectExtent l="0" t="0" r="10795" b="19050"/>
                <wp:wrapNone/>
                <wp:docPr id="8305" name="Straight Connector 8305"/>
                <wp:cNvGraphicFramePr/>
                <a:graphic xmlns:a="http://schemas.openxmlformats.org/drawingml/2006/main">
                  <a:graphicData uri="http://schemas.microsoft.com/office/word/2010/wordprocessingShape">
                    <wps:wsp>
                      <wps:cNvCnPr/>
                      <wps:spPr>
                        <a:xfrm flipH="1">
                          <a:off x="0" y="0"/>
                          <a:ext cx="1416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305" o:spid="_x0000_s1026" style="position:absolute;flip:x;z-index:25153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3pt,363.7pt" to="168.45pt,36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" strokecolor="black [3040]"/>
            </w:pict>
          </mc:Fallback>
        </mc:AlternateContent>
      </w:r>
      <w:r>
        <w:rPr>
          <w:noProof/>
          <w:lang w:eastAsia="en-GB"/>
        </w:rPr>
        <mc:AlternateContent>
          <mc:Choice Requires="wps">
            <w:drawing>
              <wp:anchor distT="0" distB="0" distL="114300" distR="114300" simplePos="0" relativeHeight="251543040" behindDoc="0" locked="0" layoutInCell="1" allowOverlap="1" wp14:anchorId="147ABF55" wp14:editId="31A5064F">
                <wp:simplePos x="0" y="0"/>
                <wp:positionH relativeFrom="column">
                  <wp:posOffset>2006353</wp:posOffset>
                </wp:positionH>
                <wp:positionV relativeFrom="paragraph">
                  <wp:posOffset>3651201</wp:posOffset>
                </wp:positionV>
                <wp:extent cx="132728" cy="0"/>
                <wp:effectExtent l="0" t="0" r="19685" b="19050"/>
                <wp:wrapNone/>
                <wp:docPr id="8306" name="Straight Connector 8306"/>
                <wp:cNvGraphicFramePr/>
                <a:graphic xmlns:a="http://schemas.openxmlformats.org/drawingml/2006/main">
                  <a:graphicData uri="http://schemas.microsoft.com/office/word/2010/wordprocessingShape">
                    <wps:wsp>
                      <wps:cNvCnPr/>
                      <wps:spPr>
                        <a:xfrm flipH="1">
                          <a:off x="0" y="0"/>
                          <a:ext cx="13272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306" o:spid="_x0000_s1026" style="position:absolute;flip:x;z-index:25154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8pt,287.5pt" to="168.45pt,2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" strokecolor="black [3040]"/>
            </w:pict>
          </mc:Fallback>
        </mc:AlternateContent>
      </w:r>
      <w:r>
        <w:rPr>
          <w:noProof/>
          <w:lang w:eastAsia="en-GB"/>
        </w:rPr>
        <mc:AlternateContent>
          <mc:Choice Requires="wps">
            <w:drawing>
              <wp:anchor distT="0" distB="0" distL="114300" distR="114300" simplePos="0" relativeHeight="251554304" behindDoc="0" locked="0" layoutInCell="1" allowOverlap="1" wp14:anchorId="6E949924" wp14:editId="22EFCB35">
                <wp:simplePos x="0" y="0"/>
                <wp:positionH relativeFrom="column">
                  <wp:posOffset>1997476</wp:posOffset>
                </wp:positionH>
                <wp:positionV relativeFrom="paragraph">
                  <wp:posOffset>3091907</wp:posOffset>
                </wp:positionV>
                <wp:extent cx="142042" cy="124861"/>
                <wp:effectExtent l="0" t="0" r="29845" b="27940"/>
                <wp:wrapNone/>
                <wp:docPr id="8307" name="Straight Connector 8307"/>
                <wp:cNvGraphicFramePr/>
                <a:graphic xmlns:a="http://schemas.openxmlformats.org/drawingml/2006/main">
                  <a:graphicData uri="http://schemas.microsoft.com/office/word/2010/wordprocessingShape">
                    <wps:wsp>
                      <wps:cNvCnPr/>
                      <wps:spPr>
                        <a:xfrm flipH="1" flipV="1">
                          <a:off x="0" y="0"/>
                          <a:ext cx="142042" cy="12486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307" o:spid="_x0000_s1026" style="position:absolute;flip:x y;z-index:25155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3pt,243.45pt" to="168.5pt,25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" strokecolor="black [3040]"/>
            </w:pict>
          </mc:Fallback>
        </mc:AlternateContent>
      </w:r>
      <w:r>
        <w:rPr>
          <w:noProof/>
          <w:lang w:eastAsia="en-GB"/>
        </w:rPr>
        <mc:AlternateContent>
          <mc:Choice Requires="wps">
            <w:drawing>
              <wp:anchor distT="0" distB="0" distL="114300" distR="114300" simplePos="0" relativeHeight="251565568" behindDoc="0" locked="0" layoutInCell="1" allowOverlap="1" wp14:anchorId="5979B882" wp14:editId="6453872B">
                <wp:simplePos x="0" y="0"/>
                <wp:positionH relativeFrom="column">
                  <wp:posOffset>2599055</wp:posOffset>
                </wp:positionH>
                <wp:positionV relativeFrom="paragraph">
                  <wp:posOffset>2103755</wp:posOffset>
                </wp:positionV>
                <wp:extent cx="576580" cy="43815"/>
                <wp:effectExtent l="0" t="0" r="13970" b="32385"/>
                <wp:wrapNone/>
                <wp:docPr id="8308" name="Straight Connector 8308"/>
                <wp:cNvGraphicFramePr/>
                <a:graphic xmlns:a="http://schemas.openxmlformats.org/drawingml/2006/main">
                  <a:graphicData uri="http://schemas.microsoft.com/office/word/2010/wordprocessingShape">
                    <wps:wsp>
                      <wps:cNvCnPr/>
                      <wps:spPr>
                        <a:xfrm flipH="1">
                          <a:off x="0" y="0"/>
                          <a:ext cx="576580" cy="438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8308" o:spid="_x0000_s1026" style="position:absolute;flip:x;z-index:251565568;visibility:visible;mso-wrap-style:square;mso-wrap-distance-left:9pt;mso-wrap-distance-top:0;mso-wrap-distance-right:9pt;mso-wrap-distance-bottom:0;mso-position-horizontal:absolute;mso-position-horizontal-relative:text;mso-position-vertical:absolute;mso-position-vertical-relative:text" from="204.65pt,165.65pt" to="250.05pt,16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" strokecolor="black [3040]"/>
            </w:pict>
          </mc:Fallback>
        </mc:AlternateContent>
      </w:r>
      <w:r>
        <w:rPr>
          <w:noProof/>
          <w:lang w:eastAsia="en-GB"/>
        </w:rPr>
        <mc:AlternateContent>
          <mc:Choice Requires="wps">
            <w:drawing>
              <wp:anchor distT="0" distB="0" distL="114300" distR="114300" simplePos="0" relativeHeight="251576832" behindDoc="0" locked="0" layoutInCell="1" allowOverlap="1" wp14:anchorId="27B61846" wp14:editId="7375716E">
                <wp:simplePos x="0" y="0"/>
                <wp:positionH relativeFrom="column">
                  <wp:posOffset>2574524</wp:posOffset>
                </wp:positionH>
                <wp:positionV relativeFrom="paragraph">
                  <wp:posOffset>1520560</wp:posOffset>
                </wp:positionV>
                <wp:extent cx="576580" cy="0"/>
                <wp:effectExtent l="0" t="0" r="13970" b="19050"/>
                <wp:wrapNone/>
                <wp:docPr id="8309" name="Straight Connector 8309"/>
                <wp:cNvGraphicFramePr/>
                <a:graphic xmlns:a="http://schemas.openxmlformats.org/drawingml/2006/main">
                  <a:graphicData uri="http://schemas.microsoft.com/office/word/2010/wordprocessingShape">
                    <wps:wsp>
                      <wps:cNvCnPr/>
                      <wps:spPr>
                        <a:xfrm flipH="1">
                          <a:off x="0" y="0"/>
                          <a:ext cx="5765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8309" o:spid="_x0000_s1026" style="position:absolute;flip:x;z-index:251576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2.7pt,119.75pt" to="248.1pt,1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" strokecolor="black [3040]"/>
            </w:pict>
          </mc:Fallback>
        </mc:AlternateContent>
      </w:r>
      <w:r>
        <w:rPr>
          <w:noProof/>
          <w:lang w:eastAsia="en-GB"/>
        </w:rPr>
        <mc:AlternateContent>
          <mc:Choice Requires="wps">
            <w:drawing>
              <wp:anchor distT="0" distB="0" distL="114300" distR="114300" simplePos="0" relativeHeight="251452928" behindDoc="0" locked="0" layoutInCell="1" allowOverlap="1" wp14:anchorId="6A66F2B3" wp14:editId="7B8D8FFA">
                <wp:simplePos x="0" y="0"/>
                <wp:positionH relativeFrom="column">
                  <wp:posOffset>3258105</wp:posOffset>
                </wp:positionH>
                <wp:positionV relativeFrom="paragraph">
                  <wp:posOffset>136217</wp:posOffset>
                </wp:positionV>
                <wp:extent cx="577048" cy="44388"/>
                <wp:effectExtent l="0" t="0" r="13970" b="32385"/>
                <wp:wrapNone/>
                <wp:docPr id="8298" name="Straight Connector 8298"/>
                <wp:cNvGraphicFramePr/>
                <a:graphic xmlns:a="http://schemas.openxmlformats.org/drawingml/2006/main">
                  <a:graphicData uri="http://schemas.microsoft.com/office/word/2010/wordprocessingShape">
                    <wps:wsp>
                      <wps:cNvCnPr/>
                      <wps:spPr>
                        <a:xfrm flipH="1">
                          <a:off x="0" y="0"/>
                          <a:ext cx="577048" cy="4438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8298" o:spid="_x0000_s1026" style="position:absolute;flip:x;z-index:251452928;visibility:visible;mso-wrap-style:square;mso-wrap-distance-left:9pt;mso-wrap-distance-top:0;mso-wrap-distance-right:9pt;mso-wrap-distance-bottom:0;mso-position-horizontal:absolute;mso-position-horizontal-relative:text;mso-position-vertical:absolute;mso-position-vertical-relative:text" from="256.55pt,10.75pt" to="302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" strokecolor="black [3040]"/>
            </w:pict>
          </mc:Fallback>
        </mc:AlternateContent>
      </w:r>
      <w:r>
        <w:rPr>
          <w:noProof/>
          <w:lang w:eastAsia="en-GB"/>
        </w:rPr>
        <mc:AlternateContent>
          <mc:Choice Requires="wps">
            <w:drawing>
              <wp:anchor distT="0" distB="0" distL="114300" distR="114300" simplePos="0" relativeHeight="251441664" behindDoc="0" locked="0" layoutInCell="1" allowOverlap="1" wp14:anchorId="794F49C5" wp14:editId="00D9762A">
                <wp:simplePos x="0" y="0"/>
                <wp:positionH relativeFrom="column">
                  <wp:posOffset>3836879</wp:posOffset>
                </wp:positionH>
                <wp:positionV relativeFrom="paragraph">
                  <wp:posOffset>4439007</wp:posOffset>
                </wp:positionV>
                <wp:extent cx="2374265" cy="1403985"/>
                <wp:effectExtent l="0" t="0" r="0" b="0"/>
                <wp:wrapNone/>
                <wp:docPr id="8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34B06389" w14:textId="77777777" w:rsidR="00BF4C3A" w:rsidRDefault="00BF4C3A" w:rsidP="00C2391E">
                            <w:r>
                              <w:t>Control tap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43" type="#_x0000_t202" style="position:absolute;left:0;text-align:left;margin-left:302.1pt;margin-top:349.55pt;width:186.95pt;height:110.55pt;z-index:2514416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" stroked="f">
                <v:textbox style="mso-fit-shape-to-text:t">
                  <w:txbxContent>
                    <w:p w14:paraId="34B06389" w14:textId="77777777" w:rsidR="00BF4C3A" w:rsidRDefault="00BF4C3A" w:rsidP="00C2391E">
                      <w:r>
                        <w:t>Control taps</w:t>
                      </w:r>
                    </w:p>
                  </w:txbxContent>
                </v:textbox>
              </v:shape>
            </w:pict>
          </mc:Fallback>
        </mc:AlternateContent>
      </w:r>
      <w:r>
        <w:rPr>
          <w:noProof/>
          <w:lang w:eastAsia="en-GB"/>
        </w:rPr>
        <mc:AlternateContent>
          <mc:Choice Requires="wps">
            <w:drawing>
              <wp:anchor distT="0" distB="0" distL="114300" distR="114300" simplePos="0" relativeHeight="251430400" behindDoc="0" locked="0" layoutInCell="1" allowOverlap="1" wp14:anchorId="0677B0CD" wp14:editId="3196E4FA">
                <wp:simplePos x="0" y="0"/>
                <wp:positionH relativeFrom="column">
                  <wp:posOffset>3835412</wp:posOffset>
                </wp:positionH>
                <wp:positionV relativeFrom="paragraph">
                  <wp:posOffset>4001770</wp:posOffset>
                </wp:positionV>
                <wp:extent cx="2374265" cy="1403985"/>
                <wp:effectExtent l="0" t="0" r="0" b="0"/>
                <wp:wrapNone/>
                <wp:docPr id="8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5EFA2D72" w14:textId="77777777" w:rsidR="00BF4C3A" w:rsidRDefault="00BF4C3A" w:rsidP="00C2391E">
                            <w:r>
                              <w:t>Oscillato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44" type="#_x0000_t202" style="position:absolute;left:0;text-align:left;margin-left:302pt;margin-top:315.1pt;width:186.95pt;height:110.55pt;z-index:25143040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" stroked="f">
                <v:textbox style="mso-fit-shape-to-text:t">
                  <w:txbxContent>
                    <w:p w14:paraId="5EFA2D72" w14:textId="77777777" w:rsidR="00BF4C3A" w:rsidRDefault="00BF4C3A" w:rsidP="00C2391E">
                      <w:r>
                        <w:t>Oscillator</w:t>
                      </w:r>
                    </w:p>
                  </w:txbxContent>
                </v:textbox>
              </v:shape>
            </w:pict>
          </mc:Fallback>
        </mc:AlternateContent>
      </w:r>
      <w:r>
        <w:rPr>
          <w:noProof/>
          <w:lang w:eastAsia="en-GB"/>
        </w:rPr>
        <mc:AlternateContent>
          <mc:Choice Requires="wps">
            <w:drawing>
              <wp:anchor distT="0" distB="0" distL="114300" distR="114300" simplePos="0" relativeHeight="251419136" behindDoc="0" locked="0" layoutInCell="1" allowOverlap="1" wp14:anchorId="2B975867" wp14:editId="04DB1BBF">
                <wp:simplePos x="0" y="0"/>
                <wp:positionH relativeFrom="column">
                  <wp:posOffset>3836411</wp:posOffset>
                </wp:positionH>
                <wp:positionV relativeFrom="paragraph">
                  <wp:posOffset>3512795</wp:posOffset>
                </wp:positionV>
                <wp:extent cx="2374265" cy="1403985"/>
                <wp:effectExtent l="0" t="0" r="0" b="0"/>
                <wp:wrapNone/>
                <wp:docPr id="8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425E1186" w14:textId="77777777" w:rsidR="00BF4C3A" w:rsidRDefault="00BF4C3A" w:rsidP="00C2391E">
                            <w:r>
                              <w:t>Oscillator diversio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45" type="#_x0000_t202" style="position:absolute;left:0;text-align:left;margin-left:302.1pt;margin-top:276.6pt;width:186.95pt;height:110.55pt;z-index:25141913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" stroked="f">
                <v:textbox style="mso-fit-shape-to-text:t">
                  <w:txbxContent>
                    <w:p w14:paraId="425E1186" w14:textId="77777777" w:rsidR="00BF4C3A" w:rsidRDefault="00BF4C3A" w:rsidP="00C2391E">
                      <w:r>
                        <w:t>Oscillator diversion</w:t>
                      </w:r>
                    </w:p>
                  </w:txbxContent>
                </v:textbox>
              </v:shape>
            </w:pict>
          </mc:Fallback>
        </mc:AlternateContent>
      </w:r>
      <w:r>
        <w:rPr>
          <w:noProof/>
          <w:lang w:eastAsia="en-GB"/>
        </w:rPr>
        <mc:AlternateContent>
          <mc:Choice Requires="wps">
            <w:drawing>
              <wp:anchor distT="0" distB="0" distL="114300" distR="114300" simplePos="0" relativeHeight="251407872" behindDoc="0" locked="0" layoutInCell="1" allowOverlap="1" wp14:anchorId="402B4A42" wp14:editId="64C433F5">
                <wp:simplePos x="0" y="0"/>
                <wp:positionH relativeFrom="column">
                  <wp:posOffset>-222041</wp:posOffset>
                </wp:positionH>
                <wp:positionV relativeFrom="paragraph">
                  <wp:posOffset>4453403</wp:posOffset>
                </wp:positionV>
                <wp:extent cx="2374265" cy="1403985"/>
                <wp:effectExtent l="0" t="0" r="0" b="0"/>
                <wp:wrapNone/>
                <wp:docPr id="8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14A5E815" w14:textId="77777777" w:rsidR="00BF4C3A" w:rsidRDefault="00BF4C3A" w:rsidP="00C2391E">
                            <w:pPr>
                              <w:jc w:val="right"/>
                            </w:pPr>
                            <w:r>
                              <w:t>Heate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46" type="#_x0000_t202" style="position:absolute;left:0;text-align:left;margin-left:-17.5pt;margin-top:350.65pt;width:186.95pt;height:110.55pt;z-index:25140787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" stroked="f">
                <v:textbox style="mso-fit-shape-to-text:t">
                  <w:txbxContent>
                    <w:p w14:paraId="14A5E815" w14:textId="77777777" w:rsidR="00BF4C3A" w:rsidRDefault="00BF4C3A" w:rsidP="00C2391E">
                      <w:pPr>
                        <w:jc w:val="right"/>
                      </w:pPr>
                      <w:r>
                        <w:t>Heater</w:t>
                      </w:r>
                    </w:p>
                  </w:txbxContent>
                </v:textbox>
              </v:shape>
            </w:pict>
          </mc:Fallback>
        </mc:AlternateContent>
      </w:r>
      <w:r>
        <w:rPr>
          <w:noProof/>
          <w:lang w:eastAsia="en-GB"/>
        </w:rPr>
        <mc:AlternateContent>
          <mc:Choice Requires="wps">
            <w:drawing>
              <wp:anchor distT="0" distB="0" distL="114300" distR="114300" simplePos="0" relativeHeight="251396608" behindDoc="0" locked="0" layoutInCell="1" allowOverlap="1" wp14:anchorId="61245AB3" wp14:editId="560A1DB9">
                <wp:simplePos x="0" y="0"/>
                <wp:positionH relativeFrom="column">
                  <wp:posOffset>-223946</wp:posOffset>
                </wp:positionH>
                <wp:positionV relativeFrom="paragraph">
                  <wp:posOffset>3493135</wp:posOffset>
                </wp:positionV>
                <wp:extent cx="2374265" cy="1403985"/>
                <wp:effectExtent l="0" t="0" r="0" b="0"/>
                <wp:wrapNone/>
                <wp:docPr id="8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1396E5DD" w14:textId="77777777" w:rsidR="00BF4C3A" w:rsidRDefault="00BF4C3A" w:rsidP="00C2391E">
                            <w:pPr>
                              <w:jc w:val="right"/>
                            </w:pPr>
                            <w:r>
                              <w:t>Flowmete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47" type="#_x0000_t202" style="position:absolute;left:0;text-align:left;margin-left:-17.65pt;margin-top:275.05pt;width:186.95pt;height:110.55pt;z-index:2513966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" stroked="f">
                <v:textbox style="mso-fit-shape-to-text:t">
                  <w:txbxContent>
                    <w:p w14:paraId="1396E5DD" w14:textId="77777777" w:rsidR="00BF4C3A" w:rsidRDefault="00BF4C3A" w:rsidP="00C2391E">
                      <w:pPr>
                        <w:jc w:val="right"/>
                      </w:pPr>
                      <w:r>
                        <w:t>Flowmeter</w:t>
                      </w:r>
                    </w:p>
                  </w:txbxContent>
                </v:textbox>
              </v:shape>
            </w:pict>
          </mc:Fallback>
        </mc:AlternateContent>
      </w:r>
      <w:r>
        <w:rPr>
          <w:noProof/>
          <w:lang w:eastAsia="en-GB"/>
        </w:rPr>
        <mc:AlternateContent>
          <mc:Choice Requires="wps">
            <w:drawing>
              <wp:anchor distT="0" distB="0" distL="114300" distR="114300" simplePos="0" relativeHeight="251385344" behindDoc="0" locked="0" layoutInCell="1" allowOverlap="1" wp14:anchorId="1EB77557" wp14:editId="5D233106">
                <wp:simplePos x="0" y="0"/>
                <wp:positionH relativeFrom="column">
                  <wp:posOffset>-225850</wp:posOffset>
                </wp:positionH>
                <wp:positionV relativeFrom="paragraph">
                  <wp:posOffset>2899867</wp:posOffset>
                </wp:positionV>
                <wp:extent cx="2374265" cy="1403985"/>
                <wp:effectExtent l="0" t="0" r="0" b="0"/>
                <wp:wrapNone/>
                <wp:docPr id="89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6DE96748" w14:textId="77777777" w:rsidR="00BF4C3A" w:rsidRDefault="00BF4C3A" w:rsidP="00B24403">
                            <w:pPr>
                              <w:spacing w:line="240" w:lineRule="auto"/>
                              <w:jc w:val="right"/>
                            </w:pPr>
                            <w:r>
                              <w:t>Gas inflow from compressor, filter and pressure regulato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48" type="#_x0000_t202" style="position:absolute;left:0;text-align:left;margin-left:-17.8pt;margin-top:228.35pt;width:186.95pt;height:110.55pt;z-index:25138534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" stroked="f">
                <v:textbox style="mso-fit-shape-to-text:t">
                  <w:txbxContent>
                    <w:p w14:paraId="6DE96748" w14:textId="77777777" w:rsidR="00BF4C3A" w:rsidRDefault="00BF4C3A" w:rsidP="00B24403">
                      <w:pPr>
                        <w:spacing w:line="240" w:lineRule="auto"/>
                        <w:jc w:val="right"/>
                      </w:pPr>
                      <w:r>
                        <w:t>Gas inflow from compressor, filter and pressure regulator</w:t>
                      </w:r>
                    </w:p>
                  </w:txbxContent>
                </v:textbox>
              </v:shape>
            </w:pict>
          </mc:Fallback>
        </mc:AlternateContent>
      </w:r>
      <w:r>
        <w:rPr>
          <w:noProof/>
          <w:lang w:eastAsia="en-GB"/>
        </w:rPr>
        <mc:AlternateContent>
          <mc:Choice Requires="wps">
            <w:drawing>
              <wp:anchor distT="0" distB="0" distL="114300" distR="114300" simplePos="0" relativeHeight="251374080" behindDoc="0" locked="0" layoutInCell="1" allowOverlap="1" wp14:anchorId="20F770E3" wp14:editId="2A1CA5D2">
                <wp:simplePos x="0" y="0"/>
                <wp:positionH relativeFrom="column">
                  <wp:posOffset>287229</wp:posOffset>
                </wp:positionH>
                <wp:positionV relativeFrom="paragraph">
                  <wp:posOffset>1880377</wp:posOffset>
                </wp:positionV>
                <wp:extent cx="2374265" cy="1403985"/>
                <wp:effectExtent l="0" t="0" r="0" b="0"/>
                <wp:wrapNone/>
                <wp:docPr id="89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6F5E6F4E" w14:textId="77777777" w:rsidR="00BF4C3A" w:rsidRDefault="00BF4C3A" w:rsidP="00B24403">
                            <w:pPr>
                              <w:spacing w:line="240" w:lineRule="auto"/>
                              <w:jc w:val="right"/>
                            </w:pPr>
                            <w:r>
                              <w:t>Split junctions to create even flow beneath distributor plat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49" type="#_x0000_t202" style="position:absolute;left:0;text-align:left;margin-left:22.6pt;margin-top:148.05pt;width:186.95pt;height:110.55pt;z-index:2513740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RHMKAIAACg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" stroked="f">
                <v:textbox style="mso-fit-shape-to-text:t">
                  <w:txbxContent>
                    <w:p w14:paraId="6F5E6F4E" w14:textId="77777777" w:rsidR="00BF4C3A" w:rsidRDefault="00BF4C3A" w:rsidP="00B24403">
                      <w:pPr>
                        <w:spacing w:line="240" w:lineRule="auto"/>
                        <w:jc w:val="right"/>
                      </w:pPr>
                      <w:r>
                        <w:t>Split junctions to create even flow beneath distributor plate</w:t>
                      </w:r>
                    </w:p>
                  </w:txbxContent>
                </v:textbox>
              </v:shape>
            </w:pict>
          </mc:Fallback>
        </mc:AlternateContent>
      </w:r>
      <w:r>
        <w:rPr>
          <w:noProof/>
          <w:lang w:eastAsia="en-GB"/>
        </w:rPr>
        <mc:AlternateContent>
          <mc:Choice Requires="wps">
            <w:drawing>
              <wp:anchor distT="0" distB="0" distL="114300" distR="114300" simplePos="0" relativeHeight="251362816" behindDoc="0" locked="0" layoutInCell="1" allowOverlap="1" wp14:anchorId="0E32AD38" wp14:editId="28123FAF">
                <wp:simplePos x="0" y="0"/>
                <wp:positionH relativeFrom="column">
                  <wp:posOffset>285812</wp:posOffset>
                </wp:positionH>
                <wp:positionV relativeFrom="paragraph">
                  <wp:posOffset>1373296</wp:posOffset>
                </wp:positionV>
                <wp:extent cx="2374265" cy="1403985"/>
                <wp:effectExtent l="0" t="0" r="0" b="0"/>
                <wp:wrapNone/>
                <wp:docPr id="89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17B6326E" w14:textId="77777777" w:rsidR="00BF4C3A" w:rsidRDefault="00BF4C3A" w:rsidP="00C2391E">
                            <w:pPr>
                              <w:jc w:val="right"/>
                            </w:pPr>
                            <w:r>
                              <w:t>Sectioning beneath distributor plat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50" type="#_x0000_t202" style="position:absolute;left:0;text-align:left;margin-left:22.5pt;margin-top:108.15pt;width:186.95pt;height:110.55pt;z-index:2513628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" stroked="f">
                <v:textbox style="mso-fit-shape-to-text:t">
                  <w:txbxContent>
                    <w:p w14:paraId="17B6326E" w14:textId="77777777" w:rsidR="00BF4C3A" w:rsidRDefault="00BF4C3A" w:rsidP="00C2391E">
                      <w:pPr>
                        <w:jc w:val="right"/>
                      </w:pPr>
                      <w:r>
                        <w:t>Sectioning beneath distributor plate</w:t>
                      </w:r>
                    </w:p>
                  </w:txbxContent>
                </v:textbox>
              </v:shape>
            </w:pict>
          </mc:Fallback>
        </mc:AlternateContent>
      </w:r>
      <w:r>
        <w:rPr>
          <w:noProof/>
          <w:lang w:eastAsia="en-GB"/>
        </w:rPr>
        <mc:AlternateContent>
          <mc:Choice Requires="wps">
            <w:drawing>
              <wp:anchor distT="0" distB="0" distL="114300" distR="114300" simplePos="0" relativeHeight="251351552" behindDoc="0" locked="0" layoutInCell="1" allowOverlap="1" wp14:anchorId="393D91DF" wp14:editId="5F21E09C">
                <wp:simplePos x="0" y="0"/>
                <wp:positionH relativeFrom="column">
                  <wp:posOffset>3835609</wp:posOffset>
                </wp:positionH>
                <wp:positionV relativeFrom="paragraph">
                  <wp:posOffset>1442461</wp:posOffset>
                </wp:positionV>
                <wp:extent cx="2374265" cy="1403985"/>
                <wp:effectExtent l="0" t="0" r="0" b="0"/>
                <wp:wrapNone/>
                <wp:docPr id="89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3C0FE82D" w14:textId="77777777" w:rsidR="00BF4C3A" w:rsidRDefault="00BF4C3A" w:rsidP="00C2391E">
                            <w:r>
                              <w:t>Perforated plat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51" type="#_x0000_t202" style="position:absolute;left:0;text-align:left;margin-left:302pt;margin-top:113.6pt;width:186.95pt;height:110.55pt;z-index:2513515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" stroked="f">
                <v:textbox style="mso-fit-shape-to-text:t">
                  <w:txbxContent>
                    <w:p w14:paraId="3C0FE82D" w14:textId="77777777" w:rsidR="00BF4C3A" w:rsidRDefault="00BF4C3A" w:rsidP="00C2391E">
                      <w:r>
                        <w:t>Perforated plate</w:t>
                      </w:r>
                    </w:p>
                  </w:txbxContent>
                </v:textbox>
              </v:shape>
            </w:pict>
          </mc:Fallback>
        </mc:AlternateContent>
      </w:r>
      <w:r>
        <w:rPr>
          <w:noProof/>
          <w:lang w:eastAsia="en-GB"/>
        </w:rPr>
        <mc:AlternateContent>
          <mc:Choice Requires="wps">
            <w:drawing>
              <wp:anchor distT="0" distB="0" distL="114300" distR="114300" simplePos="0" relativeHeight="251340288" behindDoc="0" locked="0" layoutInCell="1" allowOverlap="1" wp14:anchorId="6BAC1E8F" wp14:editId="31B297D1">
                <wp:simplePos x="0" y="0"/>
                <wp:positionH relativeFrom="column">
                  <wp:posOffset>3834666</wp:posOffset>
                </wp:positionH>
                <wp:positionV relativeFrom="paragraph">
                  <wp:posOffset>1103630</wp:posOffset>
                </wp:positionV>
                <wp:extent cx="2374265" cy="1403985"/>
                <wp:effectExtent l="0" t="0" r="0" b="0"/>
                <wp:wrapNone/>
                <wp:docPr id="89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554E683A" w14:textId="77777777" w:rsidR="00BF4C3A" w:rsidRDefault="00BF4C3A" w:rsidP="00C2391E">
                            <w:r>
                              <w:t>Mesh</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52" type="#_x0000_t202" style="position:absolute;left:0;text-align:left;margin-left:301.95pt;margin-top:86.9pt;width:186.95pt;height:110.55pt;z-index:25134028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" stroked="f">
                <v:textbox style="mso-fit-shape-to-text:t">
                  <w:txbxContent>
                    <w:p w14:paraId="554E683A" w14:textId="77777777" w:rsidR="00BF4C3A" w:rsidRDefault="00BF4C3A" w:rsidP="00C2391E">
                      <w:r>
                        <w:t>Mesh</w:t>
                      </w:r>
                    </w:p>
                  </w:txbxContent>
                </v:textbox>
              </v:shape>
            </w:pict>
          </mc:Fallback>
        </mc:AlternateContent>
      </w:r>
      <w:r>
        <w:rPr>
          <w:noProof/>
          <w:lang w:eastAsia="en-GB"/>
        </w:rPr>
        <mc:AlternateContent>
          <mc:Choice Requires="wps">
            <w:drawing>
              <wp:anchor distT="0" distB="0" distL="114300" distR="114300" simplePos="0" relativeHeight="251329024" behindDoc="0" locked="0" layoutInCell="1" allowOverlap="1" wp14:anchorId="0C75247E" wp14:editId="2B76E9EB">
                <wp:simplePos x="0" y="0"/>
                <wp:positionH relativeFrom="column">
                  <wp:posOffset>3833704</wp:posOffset>
                </wp:positionH>
                <wp:positionV relativeFrom="paragraph">
                  <wp:posOffset>676182</wp:posOffset>
                </wp:positionV>
                <wp:extent cx="2374265" cy="1403985"/>
                <wp:effectExtent l="0" t="0" r="0" b="0"/>
                <wp:wrapNone/>
                <wp:docPr id="89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18CB3259" w14:textId="77777777" w:rsidR="00BF4C3A" w:rsidRDefault="00BF4C3A" w:rsidP="00C2391E">
                            <w:r>
                              <w:t>Glass tank for fluidised be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53" type="#_x0000_t202" style="position:absolute;left:0;text-align:left;margin-left:301.85pt;margin-top:53.25pt;width:186.95pt;height:110.55pt;z-index:25132902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" stroked="f">
                <v:textbox style="mso-fit-shape-to-text:t">
                  <w:txbxContent>
                    <w:p w14:paraId="18CB3259" w14:textId="77777777" w:rsidR="00BF4C3A" w:rsidRDefault="00BF4C3A" w:rsidP="00C2391E">
                      <w:r>
                        <w:t>Glass tank for fluidised bed</w:t>
                      </w:r>
                    </w:p>
                  </w:txbxContent>
                </v:textbox>
              </v:shape>
            </w:pict>
          </mc:Fallback>
        </mc:AlternateContent>
      </w:r>
      <w:r>
        <w:rPr>
          <w:noProof/>
          <w:lang w:eastAsia="en-GB"/>
        </w:rPr>
        <mc:AlternateContent>
          <mc:Choice Requires="wps">
            <w:drawing>
              <wp:anchor distT="0" distB="0" distL="114300" distR="114300" simplePos="0" relativeHeight="251317760" behindDoc="0" locked="0" layoutInCell="1" allowOverlap="1" wp14:anchorId="481D8CAF" wp14:editId="0BF8B0AB">
                <wp:simplePos x="0" y="0"/>
                <wp:positionH relativeFrom="column">
                  <wp:posOffset>3832465</wp:posOffset>
                </wp:positionH>
                <wp:positionV relativeFrom="paragraph">
                  <wp:posOffset>0</wp:posOffset>
                </wp:positionV>
                <wp:extent cx="2374265" cy="1403985"/>
                <wp:effectExtent l="0" t="0" r="0" b="0"/>
                <wp:wrapNone/>
                <wp:docPr id="89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1A4BBF4C" w14:textId="77777777" w:rsidR="00BF4C3A" w:rsidRDefault="00BF4C3A" w:rsidP="00C2391E">
                            <w:r>
                              <w:t xml:space="preserve">Mesh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54" type="#_x0000_t202" style="position:absolute;left:0;text-align:left;margin-left:301.75pt;margin-top:0;width:186.95pt;height:110.55pt;z-index:2513177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" stroked="f">
                <v:textbox style="mso-fit-shape-to-text:t">
                  <w:txbxContent>
                    <w:p w14:paraId="1A4BBF4C" w14:textId="77777777" w:rsidR="00BF4C3A" w:rsidRDefault="00BF4C3A" w:rsidP="00C2391E">
                      <w:r>
                        <w:t xml:space="preserve">Mesh </w:t>
                      </w:r>
                    </w:p>
                  </w:txbxContent>
                </v:textbox>
              </v:shape>
            </w:pict>
          </mc:Fallback>
        </mc:AlternateContent>
      </w:r>
      <w:r>
        <w:rPr>
          <w:noProof/>
          <w:lang w:eastAsia="en-GB"/>
        </w:rPr>
        <w:drawing>
          <wp:inline distT="0" distB="0" distL="0" distR="0" wp14:anchorId="2AE00DF6" wp14:editId="5E9E50DC">
            <wp:extent cx="4216893" cy="5133757"/>
            <wp:effectExtent l="0" t="0" r="0" b="0"/>
            <wp:docPr id="9057" name="Picture 9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aratus 1.jpg"/>
                    <pic:cNvPicPr/>
                  </pic:nvPicPr>
                  <pic:blipFill rotWithShape="1">
                    <a:blip r:embed="rId68">
                      <a:extLst>
                        <a:ext uri="{28A0092B-C50C-407E-A947-70E740481C1C}">
                          <a14:useLocalDpi xmlns:a14="http://schemas.microsoft.com/office/drawing/2010/main" val="0"/>
                        </a:ext>
                      </a:extLst>
                    </a:blip>
                    <a:srcRect l="15790" r="22601"/>
                    <a:stretch/>
                  </pic:blipFill>
                  <pic:spPr bwMode="auto">
                    <a:xfrm>
                      <a:off x="0" y="0"/>
                      <a:ext cx="4214345" cy="5130655"/>
                    </a:xfrm>
                    <a:prstGeom prst="rect">
                      <a:avLst/>
                    </a:prstGeom>
                    <a:ln>
                      <a:noFill/>
                    </a:ln>
                    <a:extLst>
                      <a:ext uri="{53640926-AAD7-44D8-BBD7-CCE9431645EC}">
                        <a14:shadowObscured xmlns:a14="http://schemas.microsoft.com/office/drawing/2010/main"/>
                      </a:ext>
                    </a:extLst>
                  </pic:spPr>
                </pic:pic>
              </a:graphicData>
            </a:graphic>
          </wp:inline>
        </w:drawing>
      </w:r>
    </w:p>
    <w:p w14:paraId="4370D741" w14:textId="57FE1945" w:rsidR="00C2391E" w:rsidRDefault="00C2391E" w:rsidP="00EA5CD1">
      <w:pPr>
        <w:pStyle w:val="Caption"/>
        <w:spacing w:line="276" w:lineRule="auto"/>
      </w:pPr>
      <w:bookmarkStart w:id="239" w:name="_Ref449369483"/>
      <w:bookmarkStart w:id="240" w:name="_Toc474686603"/>
      <w:r>
        <w:t xml:space="preserve">Figure </w:t>
      </w:r>
      <w:fldSimple w:instr=" STYLEREF 1 \s ">
        <w:r w:rsidR="005D3AE0">
          <w:rPr>
            <w:noProof/>
          </w:rPr>
          <w:t>4</w:t>
        </w:r>
      </w:fldSimple>
      <w:r w:rsidR="00F02E7D">
        <w:noBreakHyphen/>
      </w:r>
      <w:fldSimple w:instr=" SEQ Figure \* ARABIC \s 1 ">
        <w:r w:rsidR="005D3AE0">
          <w:rPr>
            <w:noProof/>
          </w:rPr>
          <w:t>4</w:t>
        </w:r>
      </w:fldSimple>
      <w:bookmarkEnd w:id="239"/>
      <w:r>
        <w:t>.  Apparatus 1 design and component locations.</w:t>
      </w:r>
      <w:bookmarkEnd w:id="240"/>
      <w:r>
        <w:t xml:space="preserve"> </w:t>
      </w:r>
    </w:p>
    <w:p w14:paraId="6B39FE3C" w14:textId="77777777" w:rsidR="00EA6077" w:rsidRPr="00EA6077" w:rsidRDefault="00EA6077" w:rsidP="00EA6077"/>
    <w:p w14:paraId="5261FABA" w14:textId="77777777" w:rsidR="00EA6077" w:rsidRDefault="00EA6077" w:rsidP="00EA6077">
      <w:pPr>
        <w:pStyle w:val="Heading3"/>
        <w:numPr>
          <w:ilvl w:val="2"/>
          <w:numId w:val="2"/>
        </w:numPr>
        <w:spacing w:line="276" w:lineRule="auto"/>
      </w:pPr>
      <w:bookmarkStart w:id="241" w:name="_Toc474696393"/>
      <w:r>
        <w:t>4.4.2</w:t>
      </w:r>
      <w:r>
        <w:tab/>
        <w:t>Testing</w:t>
      </w:r>
      <w:bookmarkEnd w:id="241"/>
    </w:p>
    <w:p w14:paraId="13DC802C" w14:textId="55829180" w:rsidR="00EA6077" w:rsidRDefault="00EA6077" w:rsidP="00EA6077">
      <w:pPr>
        <w:spacing w:line="276" w:lineRule="auto"/>
      </w:pPr>
      <w:r>
        <w:t>For testing, the newly built bed was operated with no distributor plate in order to remove all solder and PTFE tape from the pipework.  Secondly, hot water was passed through the system to remove any blockages, and warm air run through to dry the pipework.  After this, the range of flow rates was tested, with a maximum flow rate of 3,800 l/min.  Pulsation frequencies were tested with a microphone</w:t>
      </w:r>
      <w:r w:rsidR="00701419">
        <w:t xml:space="preserve"> to record vibration frequency</w:t>
      </w:r>
      <w:r>
        <w:t xml:space="preserve">, but background noise from the compressor made measurement results uncertain.  When bed expansion and pressure drop tests on dry particles started, large dead zones and uneven fluidisation were noted, as shown in </w:t>
      </w:r>
      <w:r>
        <w:fldChar w:fldCharType="begin"/>
      </w:r>
      <w:r>
        <w:instrText xml:space="preserve"> REF _Ref449439345 \h  \* MERGEFORMAT </w:instrText>
      </w:r>
      <w:r>
        <w:fldChar w:fldCharType="separate"/>
      </w:r>
      <w:r w:rsidR="005D3AE0">
        <w:t xml:space="preserve">Figure </w:t>
      </w:r>
      <w:r w:rsidR="005D3AE0">
        <w:rPr>
          <w:noProof/>
        </w:rPr>
        <w:t>4</w:t>
      </w:r>
      <w:r w:rsidR="005D3AE0">
        <w:rPr>
          <w:noProof/>
        </w:rPr>
        <w:noBreakHyphen/>
        <w:t>5</w:t>
      </w:r>
      <w:r>
        <w:fldChar w:fldCharType="end"/>
      </w:r>
      <w:r>
        <w:t>.</w:t>
      </w:r>
    </w:p>
    <w:p w14:paraId="5FA387A1" w14:textId="77777777" w:rsidR="00CC7E1D" w:rsidRPr="0086725D" w:rsidRDefault="00CC7E1D" w:rsidP="00EA5CD1">
      <w:pPr>
        <w:spacing w:line="276" w:lineRule="auto"/>
      </w:pPr>
      <w:r>
        <w:t xml:space="preserve">This poor gas distribution was found to alter the bed expansion and pressure drop measurements for the various test particles, and experiments were stopped.  The fine mesh and distributor plate were removed, and the gas distribution from the pipework to the plenum chamber measured at each outlet.  The oscillator outlets were split multiple times using Y-junctions to introduce an even spread of air across the distributor plate.  However, as indicated in </w:t>
      </w:r>
      <w:r>
        <w:fldChar w:fldCharType="begin"/>
      </w:r>
      <w:r>
        <w:instrText xml:space="preserve"> REF _Ref449439345 \h  \* MERGEFORMAT </w:instrText>
      </w:r>
      <w:r>
        <w:fldChar w:fldCharType="separate"/>
      </w:r>
      <w:r w:rsidR="005D3AE0">
        <w:t xml:space="preserve">Figure </w:t>
      </w:r>
      <w:r w:rsidR="005D3AE0">
        <w:rPr>
          <w:noProof/>
        </w:rPr>
        <w:t>4</w:t>
      </w:r>
      <w:r w:rsidR="005D3AE0">
        <w:rPr>
          <w:noProof/>
        </w:rPr>
        <w:noBreakHyphen/>
        <w:t>5</w:t>
      </w:r>
      <w:r>
        <w:fldChar w:fldCharType="end"/>
      </w:r>
      <w:r>
        <w:t xml:space="preserve"> at 230 l/m, some </w:t>
      </w:r>
      <w:r>
        <w:lastRenderedPageBreak/>
        <w:t>outlets to the plenum chamber appeared to feature a higher flow than others.  Measurement of each outlet confirmed this theory (</w:t>
      </w:r>
      <w:r>
        <w:fldChar w:fldCharType="begin"/>
      </w:r>
      <w:r>
        <w:instrText xml:space="preserve"> REF _Ref449445820 \h  \* MERGEFORMAT </w:instrText>
      </w:r>
      <w:r>
        <w:fldChar w:fldCharType="separate"/>
      </w:r>
      <w:r w:rsidR="005D3AE0">
        <w:t xml:space="preserve">Figure </w:t>
      </w:r>
      <w:r w:rsidR="005D3AE0">
        <w:rPr>
          <w:noProof/>
        </w:rPr>
        <w:t>4</w:t>
      </w:r>
      <w:r w:rsidR="005D3AE0">
        <w:rPr>
          <w:noProof/>
        </w:rPr>
        <w:noBreakHyphen/>
        <w:t>6</w:t>
      </w:r>
      <w:r>
        <w:fldChar w:fldCharType="end"/>
      </w:r>
      <w:r>
        <w:t xml:space="preserve">).  For example, as </w:t>
      </w:r>
      <w:r>
        <w:fldChar w:fldCharType="begin"/>
      </w:r>
      <w:r>
        <w:instrText xml:space="preserve"> REF _Ref449445820 \h  \* MERGEFORMAT </w:instrText>
      </w:r>
      <w:r>
        <w:fldChar w:fldCharType="separate"/>
      </w:r>
      <w:r w:rsidR="005D3AE0">
        <w:t xml:space="preserve">Figure </w:t>
      </w:r>
      <w:r w:rsidR="005D3AE0">
        <w:rPr>
          <w:noProof/>
        </w:rPr>
        <w:t>4</w:t>
      </w:r>
      <w:r w:rsidR="005D3AE0">
        <w:rPr>
          <w:noProof/>
        </w:rPr>
        <w:noBreakHyphen/>
        <w:t>6</w:t>
      </w:r>
      <w:r>
        <w:fldChar w:fldCharType="end"/>
      </w:r>
      <w:r>
        <w:t xml:space="preserve"> shows, at 3,700 l/m total gas flow, a small hand held flow meter measured an inconsistent flow range across the outlets to the plenum chamber, from 0 to 17.5 l/m.  Although this method was not accurate, as the flow through the flow meter featured a higher resistance than redirecting flow through adjoining outlets, it did indicate that the design was not supplying an even distribution of air to the plenum chamber, and consequently to the b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C2391E" w14:paraId="6E24436E" w14:textId="77777777" w:rsidTr="00C2391E">
        <w:tc>
          <w:tcPr>
            <w:tcW w:w="4621" w:type="dxa"/>
          </w:tcPr>
          <w:p w14:paraId="6FC7C41A" w14:textId="77777777" w:rsidR="00C2391E" w:rsidRDefault="00C2391E" w:rsidP="00EA5CD1">
            <w:pPr>
              <w:spacing w:line="276" w:lineRule="auto"/>
              <w:jc w:val="right"/>
            </w:pPr>
            <w:r>
              <w:rPr>
                <w:noProof/>
                <w:lang w:eastAsia="en-GB"/>
              </w:rPr>
              <mc:AlternateContent>
                <mc:Choice Requires="wps">
                  <w:drawing>
                    <wp:anchor distT="0" distB="0" distL="114300" distR="114300" simplePos="0" relativeHeight="251257344" behindDoc="0" locked="0" layoutInCell="1" allowOverlap="1" wp14:anchorId="240DD036" wp14:editId="7A90DF5C">
                      <wp:simplePos x="0" y="0"/>
                      <wp:positionH relativeFrom="column">
                        <wp:posOffset>255905</wp:posOffset>
                      </wp:positionH>
                      <wp:positionV relativeFrom="paragraph">
                        <wp:posOffset>344725</wp:posOffset>
                      </wp:positionV>
                      <wp:extent cx="1412875" cy="1403985"/>
                      <wp:effectExtent l="0" t="0" r="0" b="0"/>
                      <wp:wrapNone/>
                      <wp:docPr id="89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2875" cy="1403985"/>
                              </a:xfrm>
                              <a:prstGeom prst="rect">
                                <a:avLst/>
                              </a:prstGeom>
                              <a:noFill/>
                              <a:ln w="9525">
                                <a:noFill/>
                                <a:miter lim="800000"/>
                                <a:headEnd/>
                                <a:tailEnd/>
                              </a:ln>
                            </wps:spPr>
                            <wps:txbx>
                              <w:txbxContent>
                                <w:p w14:paraId="19B0846A" w14:textId="77777777" w:rsidR="00BF4C3A" w:rsidRDefault="00BF4C3A" w:rsidP="00AB2226">
                                  <w:pPr>
                                    <w:spacing w:line="240" w:lineRule="auto"/>
                                    <w:jc w:val="left"/>
                                  </w:pPr>
                                  <w:r>
                                    <w:t>Spouts in a non fluidised b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55" type="#_x0000_t202" style="position:absolute;left:0;text-align:left;margin-left:20.15pt;margin-top:27.15pt;width:111.25pt;height:110.55pt;z-index:2512573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" filled="f" stroked="f">
                      <v:textbox style="mso-fit-shape-to-text:t">
                        <w:txbxContent>
                          <w:p w14:paraId="19B0846A" w14:textId="77777777" w:rsidR="00BF4C3A" w:rsidRDefault="00BF4C3A" w:rsidP="00AB2226">
                            <w:pPr>
                              <w:spacing w:line="240" w:lineRule="auto"/>
                              <w:jc w:val="left"/>
                            </w:pPr>
                            <w:r>
                              <w:t>Spouts in a non fluidised bed</w:t>
                            </w:r>
                          </w:p>
                        </w:txbxContent>
                      </v:textbox>
                    </v:shape>
                  </w:pict>
                </mc:Fallback>
              </mc:AlternateContent>
            </w:r>
            <w:r>
              <w:rPr>
                <w:noProof/>
                <w:lang w:eastAsia="en-GB"/>
              </w:rPr>
              <mc:AlternateContent>
                <mc:Choice Requires="wps">
                  <w:drawing>
                    <wp:anchor distT="0" distB="0" distL="114300" distR="114300" simplePos="0" relativeHeight="251245056" behindDoc="0" locked="0" layoutInCell="1" allowOverlap="1" wp14:anchorId="3D6148C4" wp14:editId="22D5CBA7">
                      <wp:simplePos x="0" y="0"/>
                      <wp:positionH relativeFrom="column">
                        <wp:posOffset>1269507</wp:posOffset>
                      </wp:positionH>
                      <wp:positionV relativeFrom="paragraph">
                        <wp:posOffset>341884</wp:posOffset>
                      </wp:positionV>
                      <wp:extent cx="612140" cy="133164"/>
                      <wp:effectExtent l="0" t="0" r="16510" b="19685"/>
                      <wp:wrapNone/>
                      <wp:docPr id="8994" name="Straight Connector 8994"/>
                      <wp:cNvGraphicFramePr/>
                      <a:graphic xmlns:a="http://schemas.openxmlformats.org/drawingml/2006/main">
                        <a:graphicData uri="http://schemas.microsoft.com/office/word/2010/wordprocessingShape">
                          <wps:wsp>
                            <wps:cNvCnPr/>
                            <wps:spPr>
                              <a:xfrm flipV="1">
                                <a:off x="0" y="0"/>
                                <a:ext cx="612140" cy="13316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8994" o:spid="_x0000_s1026" style="position:absolute;flip:y;z-index:251245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95pt,26.9pt" to="148.15pt,3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" strokecolor="black [3040]"/>
                  </w:pict>
                </mc:Fallback>
              </mc:AlternateContent>
            </w:r>
            <w:r>
              <w:rPr>
                <w:noProof/>
                <w:lang w:eastAsia="en-GB"/>
              </w:rPr>
              <w:drawing>
                <wp:inline distT="0" distB="0" distL="0" distR="0" wp14:anchorId="77148F4E" wp14:editId="7EF28979">
                  <wp:extent cx="1127464" cy="1136342"/>
                  <wp:effectExtent l="0" t="0" r="0" b="6985"/>
                  <wp:docPr id="9058" name="Picture 9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1 testing.jpg"/>
                          <pic:cNvPicPr/>
                        </pic:nvPicPr>
                        <pic:blipFill rotWithShape="1">
                          <a:blip r:embed="rId69">
                            <a:extLst>
                              <a:ext uri="{28A0092B-C50C-407E-A947-70E740481C1C}">
                                <a14:useLocalDpi xmlns:a14="http://schemas.microsoft.com/office/drawing/2010/main" val="0"/>
                              </a:ext>
                            </a:extLst>
                          </a:blip>
                          <a:srcRect l="9608" t="11983" r="70712" b="61570"/>
                          <a:stretch/>
                        </pic:blipFill>
                        <pic:spPr bwMode="auto">
                          <a:xfrm>
                            <a:off x="0" y="0"/>
                            <a:ext cx="1128031" cy="1136913"/>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5DBB1BBE" w14:textId="77777777" w:rsidR="00C2391E" w:rsidRDefault="00C2391E" w:rsidP="00EA5CD1">
            <w:pPr>
              <w:spacing w:line="276" w:lineRule="auto"/>
            </w:pPr>
            <w:r>
              <w:t>190 l/m</w:t>
            </w:r>
          </w:p>
        </w:tc>
      </w:tr>
      <w:tr w:rsidR="00C2391E" w14:paraId="420FA780" w14:textId="77777777" w:rsidTr="00C2391E">
        <w:tc>
          <w:tcPr>
            <w:tcW w:w="4621" w:type="dxa"/>
          </w:tcPr>
          <w:p w14:paraId="003BB306" w14:textId="77777777" w:rsidR="00C2391E" w:rsidRDefault="00C2391E" w:rsidP="00EA5CD1">
            <w:pPr>
              <w:spacing w:line="276" w:lineRule="auto"/>
              <w:jc w:val="right"/>
            </w:pPr>
            <w:r>
              <w:rPr>
                <w:noProof/>
                <w:lang w:eastAsia="en-GB"/>
              </w:rPr>
              <mc:AlternateContent>
                <mc:Choice Requires="wps">
                  <w:drawing>
                    <wp:anchor distT="0" distB="0" distL="114300" distR="114300" simplePos="0" relativeHeight="251281920" behindDoc="0" locked="0" layoutInCell="1" allowOverlap="1" wp14:anchorId="7B9D2F1E" wp14:editId="3990F5EC">
                      <wp:simplePos x="0" y="0"/>
                      <wp:positionH relativeFrom="column">
                        <wp:posOffset>1358283</wp:posOffset>
                      </wp:positionH>
                      <wp:positionV relativeFrom="paragraph">
                        <wp:posOffset>640912</wp:posOffset>
                      </wp:positionV>
                      <wp:extent cx="435006" cy="1"/>
                      <wp:effectExtent l="0" t="0" r="22225" b="19050"/>
                      <wp:wrapNone/>
                      <wp:docPr id="8995" name="Straight Connector 8995"/>
                      <wp:cNvGraphicFramePr/>
                      <a:graphic xmlns:a="http://schemas.openxmlformats.org/drawingml/2006/main">
                        <a:graphicData uri="http://schemas.microsoft.com/office/word/2010/wordprocessingShape">
                          <wps:wsp>
                            <wps:cNvCnPr/>
                            <wps:spPr>
                              <a:xfrm flipV="1">
                                <a:off x="0" y="0"/>
                                <a:ext cx="435006" cy="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995" o:spid="_x0000_s1026" style="position:absolute;flip:y;z-index:25128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6.95pt,50.45pt" to="141.2pt,5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" strokecolor="black [3040]"/>
                  </w:pict>
                </mc:Fallback>
              </mc:AlternateContent>
            </w:r>
            <w:r>
              <w:rPr>
                <w:noProof/>
                <w:lang w:eastAsia="en-GB"/>
              </w:rPr>
              <mc:AlternateContent>
                <mc:Choice Requires="wps">
                  <w:drawing>
                    <wp:anchor distT="0" distB="0" distL="114300" distR="114300" simplePos="0" relativeHeight="251269632" behindDoc="0" locked="0" layoutInCell="1" allowOverlap="1" wp14:anchorId="32D0534D" wp14:editId="09372818">
                      <wp:simplePos x="0" y="0"/>
                      <wp:positionH relativeFrom="column">
                        <wp:posOffset>255905</wp:posOffset>
                      </wp:positionH>
                      <wp:positionV relativeFrom="paragraph">
                        <wp:posOffset>334645</wp:posOffset>
                      </wp:positionV>
                      <wp:extent cx="1412875" cy="1403985"/>
                      <wp:effectExtent l="0" t="0" r="0" b="0"/>
                      <wp:wrapNone/>
                      <wp:docPr id="89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2875" cy="1403985"/>
                              </a:xfrm>
                              <a:prstGeom prst="rect">
                                <a:avLst/>
                              </a:prstGeom>
                              <a:noFill/>
                              <a:ln w="9525">
                                <a:noFill/>
                                <a:miter lim="800000"/>
                                <a:headEnd/>
                                <a:tailEnd/>
                              </a:ln>
                            </wps:spPr>
                            <wps:txbx>
                              <w:txbxContent>
                                <w:p w14:paraId="2F700FAC" w14:textId="77777777" w:rsidR="00BF4C3A" w:rsidRDefault="00BF4C3A" w:rsidP="00AB2226">
                                  <w:pPr>
                                    <w:spacing w:line="240" w:lineRule="auto"/>
                                    <w:jc w:val="left"/>
                                  </w:pPr>
                                  <w:r>
                                    <w:t>Multiple spouts in a non fluidised b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56" type="#_x0000_t202" style="position:absolute;left:0;text-align:left;margin-left:20.15pt;margin-top:26.35pt;width:111.25pt;height:110.55pt;z-index:2512696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" filled="f" stroked="f">
                      <v:textbox style="mso-fit-shape-to-text:t">
                        <w:txbxContent>
                          <w:p w14:paraId="2F700FAC" w14:textId="77777777" w:rsidR="00BF4C3A" w:rsidRDefault="00BF4C3A" w:rsidP="00AB2226">
                            <w:pPr>
                              <w:spacing w:line="240" w:lineRule="auto"/>
                              <w:jc w:val="left"/>
                            </w:pPr>
                            <w:r>
                              <w:t>Multiple spouts in a non fluidised bed</w:t>
                            </w:r>
                          </w:p>
                        </w:txbxContent>
                      </v:textbox>
                    </v:shape>
                  </w:pict>
                </mc:Fallback>
              </mc:AlternateContent>
            </w:r>
            <w:r>
              <w:rPr>
                <w:noProof/>
                <w:lang w:eastAsia="en-GB"/>
              </w:rPr>
              <w:drawing>
                <wp:inline distT="0" distB="0" distL="0" distR="0" wp14:anchorId="2D05F39D" wp14:editId="2409CD87">
                  <wp:extent cx="1091953" cy="1074198"/>
                  <wp:effectExtent l="0" t="0" r="0" b="0"/>
                  <wp:docPr id="9059" name="Picture 9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1 testing.jpg"/>
                          <pic:cNvPicPr/>
                        </pic:nvPicPr>
                        <pic:blipFill rotWithShape="1">
                          <a:blip r:embed="rId69">
                            <a:extLst>
                              <a:ext uri="{28A0092B-C50C-407E-A947-70E740481C1C}">
                                <a14:useLocalDpi xmlns:a14="http://schemas.microsoft.com/office/drawing/2010/main" val="0"/>
                              </a:ext>
                            </a:extLst>
                          </a:blip>
                          <a:srcRect l="9608" t="38430" r="71331" b="36570"/>
                          <a:stretch/>
                        </pic:blipFill>
                        <pic:spPr bwMode="auto">
                          <a:xfrm>
                            <a:off x="0" y="0"/>
                            <a:ext cx="1092502" cy="1074738"/>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0D4F9B90" w14:textId="77777777" w:rsidR="00C2391E" w:rsidRDefault="00C2391E" w:rsidP="00EA5CD1">
            <w:pPr>
              <w:spacing w:line="276" w:lineRule="auto"/>
            </w:pPr>
            <w:r>
              <w:t>230 l/m</w:t>
            </w:r>
          </w:p>
        </w:tc>
      </w:tr>
      <w:tr w:rsidR="00C2391E" w14:paraId="15466496" w14:textId="77777777" w:rsidTr="00C2391E">
        <w:tc>
          <w:tcPr>
            <w:tcW w:w="4621" w:type="dxa"/>
          </w:tcPr>
          <w:p w14:paraId="6D99A697" w14:textId="77777777" w:rsidR="00C2391E" w:rsidRDefault="00C2391E" w:rsidP="00EA5CD1">
            <w:pPr>
              <w:spacing w:line="276" w:lineRule="auto"/>
              <w:jc w:val="right"/>
            </w:pPr>
            <w:r>
              <w:rPr>
                <w:noProof/>
                <w:lang w:eastAsia="en-GB"/>
              </w:rPr>
              <mc:AlternateContent>
                <mc:Choice Requires="wps">
                  <w:drawing>
                    <wp:anchor distT="0" distB="0" distL="114300" distR="114300" simplePos="0" relativeHeight="251306496" behindDoc="0" locked="0" layoutInCell="1" allowOverlap="1" wp14:anchorId="65D26F69" wp14:editId="271E7F59">
                      <wp:simplePos x="0" y="0"/>
                      <wp:positionH relativeFrom="column">
                        <wp:posOffset>1393794</wp:posOffset>
                      </wp:positionH>
                      <wp:positionV relativeFrom="paragraph">
                        <wp:posOffset>211702</wp:posOffset>
                      </wp:positionV>
                      <wp:extent cx="648070" cy="213064"/>
                      <wp:effectExtent l="0" t="0" r="19050" b="34925"/>
                      <wp:wrapNone/>
                      <wp:docPr id="8997" name="Straight Connector 8997"/>
                      <wp:cNvGraphicFramePr/>
                      <a:graphic xmlns:a="http://schemas.openxmlformats.org/drawingml/2006/main">
                        <a:graphicData uri="http://schemas.microsoft.com/office/word/2010/wordprocessingShape">
                          <wps:wsp>
                            <wps:cNvCnPr/>
                            <wps:spPr>
                              <a:xfrm flipV="1">
                                <a:off x="0" y="0"/>
                                <a:ext cx="648070" cy="21306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997" o:spid="_x0000_s1026" style="position:absolute;flip:y;z-index:25130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75pt,16.65pt" to="160.8pt,3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" strokecolor="black [3040]"/>
                  </w:pict>
                </mc:Fallback>
              </mc:AlternateContent>
            </w:r>
            <w:r>
              <w:rPr>
                <w:noProof/>
                <w:lang w:eastAsia="en-GB"/>
              </w:rPr>
              <mc:AlternateContent>
                <mc:Choice Requires="wps">
                  <w:drawing>
                    <wp:anchor distT="0" distB="0" distL="114300" distR="114300" simplePos="0" relativeHeight="251294208" behindDoc="0" locked="0" layoutInCell="1" allowOverlap="1" wp14:anchorId="55E9AEA9" wp14:editId="580841DD">
                      <wp:simplePos x="0" y="0"/>
                      <wp:positionH relativeFrom="column">
                        <wp:posOffset>291465</wp:posOffset>
                      </wp:positionH>
                      <wp:positionV relativeFrom="paragraph">
                        <wp:posOffset>287655</wp:posOffset>
                      </wp:positionV>
                      <wp:extent cx="1412875" cy="1403985"/>
                      <wp:effectExtent l="0" t="0" r="0" b="0"/>
                      <wp:wrapNone/>
                      <wp:docPr id="89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2875" cy="1403985"/>
                              </a:xfrm>
                              <a:prstGeom prst="rect">
                                <a:avLst/>
                              </a:prstGeom>
                              <a:noFill/>
                              <a:ln w="9525">
                                <a:noFill/>
                                <a:miter lim="800000"/>
                                <a:headEnd/>
                                <a:tailEnd/>
                              </a:ln>
                            </wps:spPr>
                            <wps:txbx>
                              <w:txbxContent>
                                <w:p w14:paraId="5CE7E03B" w14:textId="77777777" w:rsidR="00BF4C3A" w:rsidRDefault="00BF4C3A" w:rsidP="00AB2226">
                                  <w:pPr>
                                    <w:spacing w:line="240" w:lineRule="auto"/>
                                    <w:jc w:val="left"/>
                                  </w:pPr>
                                  <w:r>
                                    <w:t>Large dead zones surrounded by bubbling fluid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57" type="#_x0000_t202" style="position:absolute;left:0;text-align:left;margin-left:22.95pt;margin-top:22.65pt;width:111.25pt;height:110.55pt;z-index:2512942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" filled="f" stroked="f">
                      <v:textbox style="mso-fit-shape-to-text:t">
                        <w:txbxContent>
                          <w:p w14:paraId="5CE7E03B" w14:textId="77777777" w:rsidR="00BF4C3A" w:rsidRDefault="00BF4C3A" w:rsidP="00AB2226">
                            <w:pPr>
                              <w:spacing w:line="240" w:lineRule="auto"/>
                              <w:jc w:val="left"/>
                            </w:pPr>
                            <w:r>
                              <w:t>Large dead zones surrounded by bubbling fluidisation</w:t>
                            </w:r>
                          </w:p>
                        </w:txbxContent>
                      </v:textbox>
                    </v:shape>
                  </w:pict>
                </mc:Fallback>
              </mc:AlternateContent>
            </w:r>
            <w:r>
              <w:rPr>
                <w:noProof/>
                <w:lang w:eastAsia="en-GB"/>
              </w:rPr>
              <w:drawing>
                <wp:inline distT="0" distB="0" distL="0" distR="0" wp14:anchorId="70637184" wp14:editId="4FD38E88">
                  <wp:extent cx="1109708" cy="1136341"/>
                  <wp:effectExtent l="0" t="0" r="0" b="6985"/>
                  <wp:docPr id="9060" name="Picture 9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1 testing.jpg"/>
                          <pic:cNvPicPr/>
                        </pic:nvPicPr>
                        <pic:blipFill rotWithShape="1">
                          <a:blip r:embed="rId69">
                            <a:extLst>
                              <a:ext uri="{28A0092B-C50C-407E-A947-70E740481C1C}">
                                <a14:useLocalDpi xmlns:a14="http://schemas.microsoft.com/office/drawing/2010/main" val="0"/>
                              </a:ext>
                            </a:extLst>
                          </a:blip>
                          <a:srcRect l="29288" t="11983" r="51341" b="61570"/>
                          <a:stretch/>
                        </pic:blipFill>
                        <pic:spPr bwMode="auto">
                          <a:xfrm>
                            <a:off x="0" y="0"/>
                            <a:ext cx="1110266" cy="1136913"/>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3A98DC40" w14:textId="77777777" w:rsidR="00C2391E" w:rsidRDefault="00C2391E" w:rsidP="00EA5CD1">
            <w:pPr>
              <w:spacing w:line="276" w:lineRule="auto"/>
            </w:pPr>
            <w:r>
              <w:t>700 l/m</w:t>
            </w:r>
          </w:p>
        </w:tc>
      </w:tr>
    </w:tbl>
    <w:p w14:paraId="488D8018" w14:textId="246B84DF" w:rsidR="00C2391E" w:rsidRDefault="00C2391E" w:rsidP="00EA5CD1">
      <w:pPr>
        <w:pStyle w:val="Caption"/>
        <w:spacing w:line="276" w:lineRule="auto"/>
      </w:pPr>
      <w:bookmarkStart w:id="242" w:name="_Ref449439345"/>
      <w:bookmarkStart w:id="243" w:name="_Toc474686604"/>
      <w:r>
        <w:t xml:space="preserve">Figure </w:t>
      </w:r>
      <w:fldSimple w:instr=" STYLEREF 1 \s ">
        <w:r w:rsidR="005D3AE0">
          <w:rPr>
            <w:noProof/>
          </w:rPr>
          <w:t>4</w:t>
        </w:r>
      </w:fldSimple>
      <w:r w:rsidR="00F02E7D">
        <w:noBreakHyphen/>
      </w:r>
      <w:fldSimple w:instr=" SEQ Figure \* ARABIC \s 1 ">
        <w:r w:rsidR="005D3AE0">
          <w:rPr>
            <w:noProof/>
          </w:rPr>
          <w:t>5</w:t>
        </w:r>
      </w:fldSimple>
      <w:bookmarkEnd w:id="242"/>
      <w:r>
        <w:t>.  Fluidisation characteristics in Apparatus 1 for 250 μm glass beads at increasing gas flow rates.</w:t>
      </w:r>
      <w:bookmarkEnd w:id="243"/>
    </w:p>
    <w:tbl>
      <w:tblPr>
        <w:tblStyle w:val="TableGrid"/>
        <w:tblW w:w="0" w:type="auto"/>
        <w:jc w:val="center"/>
        <w:tblLook w:val="04A0" w:firstRow="1" w:lastRow="0" w:firstColumn="1" w:lastColumn="0" w:noHBand="0" w:noVBand="1"/>
      </w:tblPr>
      <w:tblGrid>
        <w:gridCol w:w="607"/>
        <w:gridCol w:w="495"/>
        <w:gridCol w:w="495"/>
        <w:gridCol w:w="607"/>
        <w:gridCol w:w="607"/>
        <w:gridCol w:w="607"/>
        <w:gridCol w:w="440"/>
        <w:gridCol w:w="495"/>
      </w:tblGrid>
      <w:tr w:rsidR="00C2391E" w14:paraId="3D464471" w14:textId="77777777" w:rsidTr="00DA355C">
        <w:trPr>
          <w:trHeight w:val="454"/>
          <w:jc w:val="center"/>
        </w:trPr>
        <w:tc>
          <w:tcPr>
            <w:tcW w:w="236" w:type="dxa"/>
            <w:vAlign w:val="center"/>
          </w:tcPr>
          <w:p w14:paraId="3062DEF0" w14:textId="77777777" w:rsidR="00C2391E" w:rsidRDefault="00C2391E" w:rsidP="00DA355C">
            <w:pPr>
              <w:spacing w:before="0" w:line="240" w:lineRule="auto"/>
              <w:jc w:val="center"/>
            </w:pPr>
            <w:r>
              <w:t>10</w:t>
            </w:r>
          </w:p>
        </w:tc>
        <w:tc>
          <w:tcPr>
            <w:tcW w:w="236" w:type="dxa"/>
            <w:vAlign w:val="center"/>
          </w:tcPr>
          <w:p w14:paraId="5C0F759A" w14:textId="77777777" w:rsidR="00C2391E" w:rsidRDefault="00C2391E" w:rsidP="00DA355C">
            <w:pPr>
              <w:spacing w:before="0" w:line="240" w:lineRule="auto"/>
              <w:jc w:val="center"/>
            </w:pPr>
            <w:r>
              <w:t>10</w:t>
            </w:r>
          </w:p>
        </w:tc>
        <w:tc>
          <w:tcPr>
            <w:tcW w:w="236" w:type="dxa"/>
            <w:vAlign w:val="center"/>
          </w:tcPr>
          <w:p w14:paraId="581F7BAC" w14:textId="77777777" w:rsidR="00C2391E" w:rsidRDefault="00C2391E" w:rsidP="00DA355C">
            <w:pPr>
              <w:spacing w:before="0" w:line="240" w:lineRule="auto"/>
              <w:jc w:val="center"/>
            </w:pPr>
            <w:r>
              <w:t>5</w:t>
            </w:r>
          </w:p>
        </w:tc>
        <w:tc>
          <w:tcPr>
            <w:tcW w:w="236" w:type="dxa"/>
            <w:vAlign w:val="center"/>
          </w:tcPr>
          <w:p w14:paraId="4AD85072" w14:textId="77777777" w:rsidR="00C2391E" w:rsidRDefault="00C2391E" w:rsidP="00DA355C">
            <w:pPr>
              <w:spacing w:before="0" w:line="240" w:lineRule="auto"/>
              <w:jc w:val="center"/>
            </w:pPr>
            <w:r>
              <w:t>7.5</w:t>
            </w:r>
          </w:p>
        </w:tc>
        <w:tc>
          <w:tcPr>
            <w:tcW w:w="236" w:type="dxa"/>
            <w:vAlign w:val="center"/>
          </w:tcPr>
          <w:p w14:paraId="679312E2" w14:textId="77777777" w:rsidR="00C2391E" w:rsidRDefault="00C2391E" w:rsidP="00DA355C">
            <w:pPr>
              <w:spacing w:before="0" w:line="240" w:lineRule="auto"/>
              <w:jc w:val="center"/>
            </w:pPr>
            <w:r>
              <w:t>10</w:t>
            </w:r>
          </w:p>
        </w:tc>
        <w:tc>
          <w:tcPr>
            <w:tcW w:w="236" w:type="dxa"/>
            <w:vAlign w:val="center"/>
          </w:tcPr>
          <w:p w14:paraId="10485068" w14:textId="77777777" w:rsidR="00C2391E" w:rsidRDefault="00C2391E" w:rsidP="00DA355C">
            <w:pPr>
              <w:spacing w:before="0" w:line="240" w:lineRule="auto"/>
              <w:jc w:val="center"/>
            </w:pPr>
            <w:r>
              <w:t>7.5</w:t>
            </w:r>
          </w:p>
        </w:tc>
        <w:tc>
          <w:tcPr>
            <w:tcW w:w="236" w:type="dxa"/>
            <w:vAlign w:val="center"/>
          </w:tcPr>
          <w:p w14:paraId="41415343" w14:textId="77777777" w:rsidR="00C2391E" w:rsidRDefault="00C2391E" w:rsidP="00DA355C">
            <w:pPr>
              <w:spacing w:before="0" w:line="240" w:lineRule="auto"/>
              <w:jc w:val="center"/>
            </w:pPr>
            <w:r>
              <w:t>10</w:t>
            </w:r>
          </w:p>
        </w:tc>
        <w:tc>
          <w:tcPr>
            <w:tcW w:w="236" w:type="dxa"/>
            <w:vAlign w:val="center"/>
          </w:tcPr>
          <w:p w14:paraId="02241500" w14:textId="77777777" w:rsidR="00C2391E" w:rsidRDefault="00C2391E" w:rsidP="00DA355C">
            <w:pPr>
              <w:spacing w:before="0" w:line="240" w:lineRule="auto"/>
              <w:jc w:val="center"/>
            </w:pPr>
            <w:r>
              <w:t>7.5</w:t>
            </w:r>
          </w:p>
        </w:tc>
      </w:tr>
      <w:tr w:rsidR="00C2391E" w14:paraId="0C6E55DA" w14:textId="77777777" w:rsidTr="00DA355C">
        <w:trPr>
          <w:trHeight w:val="454"/>
          <w:jc w:val="center"/>
        </w:trPr>
        <w:tc>
          <w:tcPr>
            <w:tcW w:w="236" w:type="dxa"/>
            <w:vAlign w:val="center"/>
          </w:tcPr>
          <w:p w14:paraId="4BBC79AB" w14:textId="77777777" w:rsidR="00C2391E" w:rsidRDefault="00C2391E" w:rsidP="00DA355C">
            <w:pPr>
              <w:spacing w:before="0" w:line="240" w:lineRule="auto"/>
              <w:jc w:val="center"/>
            </w:pPr>
            <w:r>
              <w:t>7.5</w:t>
            </w:r>
          </w:p>
        </w:tc>
        <w:tc>
          <w:tcPr>
            <w:tcW w:w="236" w:type="dxa"/>
            <w:vAlign w:val="center"/>
          </w:tcPr>
          <w:p w14:paraId="18948511" w14:textId="77777777" w:rsidR="00C2391E" w:rsidRDefault="00C2391E" w:rsidP="00DA355C">
            <w:pPr>
              <w:spacing w:before="0" w:line="240" w:lineRule="auto"/>
              <w:jc w:val="center"/>
            </w:pPr>
            <w:r>
              <w:t>7.5</w:t>
            </w:r>
          </w:p>
        </w:tc>
        <w:tc>
          <w:tcPr>
            <w:tcW w:w="236" w:type="dxa"/>
            <w:vAlign w:val="center"/>
          </w:tcPr>
          <w:p w14:paraId="14C19EE4" w14:textId="77777777" w:rsidR="00C2391E" w:rsidRDefault="00C2391E" w:rsidP="00DA355C">
            <w:pPr>
              <w:spacing w:before="0" w:line="240" w:lineRule="auto"/>
              <w:jc w:val="center"/>
            </w:pPr>
            <w:r>
              <w:t>2.5</w:t>
            </w:r>
          </w:p>
        </w:tc>
        <w:tc>
          <w:tcPr>
            <w:tcW w:w="236" w:type="dxa"/>
            <w:vAlign w:val="center"/>
          </w:tcPr>
          <w:p w14:paraId="62F94FC4" w14:textId="77777777" w:rsidR="00C2391E" w:rsidRDefault="00C2391E" w:rsidP="00DA355C">
            <w:pPr>
              <w:spacing w:before="0" w:line="240" w:lineRule="auto"/>
              <w:jc w:val="center"/>
            </w:pPr>
            <w:r>
              <w:t>5</w:t>
            </w:r>
          </w:p>
        </w:tc>
        <w:tc>
          <w:tcPr>
            <w:tcW w:w="236" w:type="dxa"/>
            <w:vAlign w:val="center"/>
          </w:tcPr>
          <w:p w14:paraId="11760239" w14:textId="77777777" w:rsidR="00C2391E" w:rsidRDefault="00C2391E" w:rsidP="00DA355C">
            <w:pPr>
              <w:spacing w:before="0" w:line="240" w:lineRule="auto"/>
              <w:jc w:val="center"/>
            </w:pPr>
            <w:r>
              <w:t>12.5</w:t>
            </w:r>
          </w:p>
        </w:tc>
        <w:tc>
          <w:tcPr>
            <w:tcW w:w="236" w:type="dxa"/>
            <w:vAlign w:val="center"/>
          </w:tcPr>
          <w:p w14:paraId="77400D62" w14:textId="77777777" w:rsidR="00C2391E" w:rsidRDefault="00C2391E" w:rsidP="00DA355C">
            <w:pPr>
              <w:spacing w:before="0" w:line="240" w:lineRule="auto"/>
              <w:jc w:val="center"/>
            </w:pPr>
            <w:r>
              <w:t>7.5</w:t>
            </w:r>
          </w:p>
        </w:tc>
        <w:tc>
          <w:tcPr>
            <w:tcW w:w="236" w:type="dxa"/>
            <w:vAlign w:val="center"/>
          </w:tcPr>
          <w:p w14:paraId="6F4E7025" w14:textId="77777777" w:rsidR="00C2391E" w:rsidRDefault="00C2391E" w:rsidP="00DA355C">
            <w:pPr>
              <w:spacing w:before="0" w:line="240" w:lineRule="auto"/>
              <w:jc w:val="center"/>
            </w:pPr>
            <w:r>
              <w:t>10</w:t>
            </w:r>
          </w:p>
        </w:tc>
        <w:tc>
          <w:tcPr>
            <w:tcW w:w="236" w:type="dxa"/>
            <w:vAlign w:val="center"/>
          </w:tcPr>
          <w:p w14:paraId="2F312BE9" w14:textId="77777777" w:rsidR="00C2391E" w:rsidRDefault="00C2391E" w:rsidP="00DA355C">
            <w:pPr>
              <w:spacing w:before="0" w:line="240" w:lineRule="auto"/>
              <w:jc w:val="center"/>
            </w:pPr>
            <w:r>
              <w:t>0</w:t>
            </w:r>
          </w:p>
        </w:tc>
      </w:tr>
      <w:tr w:rsidR="00C2391E" w14:paraId="48F52600" w14:textId="77777777" w:rsidTr="00DA355C">
        <w:trPr>
          <w:trHeight w:val="454"/>
          <w:jc w:val="center"/>
        </w:trPr>
        <w:tc>
          <w:tcPr>
            <w:tcW w:w="236" w:type="dxa"/>
            <w:vAlign w:val="center"/>
          </w:tcPr>
          <w:p w14:paraId="7FE03541" w14:textId="77777777" w:rsidR="00C2391E" w:rsidRDefault="00C2391E" w:rsidP="00DA355C">
            <w:pPr>
              <w:spacing w:before="0" w:line="240" w:lineRule="auto"/>
              <w:jc w:val="center"/>
            </w:pPr>
            <w:r>
              <w:t>5</w:t>
            </w:r>
          </w:p>
        </w:tc>
        <w:tc>
          <w:tcPr>
            <w:tcW w:w="236" w:type="dxa"/>
            <w:vAlign w:val="center"/>
          </w:tcPr>
          <w:p w14:paraId="5767ED22" w14:textId="77777777" w:rsidR="00C2391E" w:rsidRDefault="00C2391E" w:rsidP="00DA355C">
            <w:pPr>
              <w:spacing w:before="0" w:line="240" w:lineRule="auto"/>
              <w:jc w:val="center"/>
            </w:pPr>
            <w:r>
              <w:t>10</w:t>
            </w:r>
          </w:p>
        </w:tc>
        <w:tc>
          <w:tcPr>
            <w:tcW w:w="236" w:type="dxa"/>
            <w:vAlign w:val="center"/>
          </w:tcPr>
          <w:p w14:paraId="49010831" w14:textId="77777777" w:rsidR="00C2391E" w:rsidRDefault="00C2391E" w:rsidP="00DA355C">
            <w:pPr>
              <w:spacing w:before="0" w:line="240" w:lineRule="auto"/>
              <w:jc w:val="center"/>
            </w:pPr>
            <w:r>
              <w:t>5</w:t>
            </w:r>
          </w:p>
        </w:tc>
        <w:tc>
          <w:tcPr>
            <w:tcW w:w="236" w:type="dxa"/>
            <w:vAlign w:val="center"/>
          </w:tcPr>
          <w:p w14:paraId="47A42DA5" w14:textId="77777777" w:rsidR="00C2391E" w:rsidRDefault="00C2391E" w:rsidP="00DA355C">
            <w:pPr>
              <w:spacing w:before="0" w:line="240" w:lineRule="auto"/>
              <w:jc w:val="center"/>
            </w:pPr>
            <w:r>
              <w:t>7.5</w:t>
            </w:r>
          </w:p>
        </w:tc>
        <w:tc>
          <w:tcPr>
            <w:tcW w:w="236" w:type="dxa"/>
            <w:vAlign w:val="center"/>
          </w:tcPr>
          <w:p w14:paraId="0077F7B9" w14:textId="77777777" w:rsidR="00C2391E" w:rsidRDefault="00C2391E" w:rsidP="00DA355C">
            <w:pPr>
              <w:spacing w:before="0" w:line="240" w:lineRule="auto"/>
              <w:jc w:val="center"/>
            </w:pPr>
            <w:r>
              <w:t>7.5</w:t>
            </w:r>
          </w:p>
        </w:tc>
        <w:tc>
          <w:tcPr>
            <w:tcW w:w="236" w:type="dxa"/>
            <w:vAlign w:val="center"/>
          </w:tcPr>
          <w:p w14:paraId="15673373" w14:textId="77777777" w:rsidR="00C2391E" w:rsidRDefault="00C2391E" w:rsidP="00DA355C">
            <w:pPr>
              <w:spacing w:before="0" w:line="240" w:lineRule="auto"/>
              <w:jc w:val="center"/>
            </w:pPr>
            <w:r>
              <w:t>5</w:t>
            </w:r>
          </w:p>
        </w:tc>
        <w:tc>
          <w:tcPr>
            <w:tcW w:w="236" w:type="dxa"/>
            <w:vAlign w:val="center"/>
          </w:tcPr>
          <w:p w14:paraId="332D81F2" w14:textId="77777777" w:rsidR="00C2391E" w:rsidRDefault="00C2391E" w:rsidP="00DA355C">
            <w:pPr>
              <w:spacing w:before="0" w:line="240" w:lineRule="auto"/>
              <w:jc w:val="center"/>
            </w:pPr>
            <w:r>
              <w:t>10</w:t>
            </w:r>
          </w:p>
        </w:tc>
        <w:tc>
          <w:tcPr>
            <w:tcW w:w="236" w:type="dxa"/>
            <w:vAlign w:val="center"/>
          </w:tcPr>
          <w:p w14:paraId="73DEE49C" w14:textId="77777777" w:rsidR="00C2391E" w:rsidRDefault="00C2391E" w:rsidP="00DA355C">
            <w:pPr>
              <w:spacing w:before="0" w:line="240" w:lineRule="auto"/>
              <w:jc w:val="center"/>
            </w:pPr>
            <w:r>
              <w:t>0</w:t>
            </w:r>
          </w:p>
        </w:tc>
      </w:tr>
      <w:tr w:rsidR="00C2391E" w14:paraId="080B3599" w14:textId="77777777" w:rsidTr="00DA355C">
        <w:trPr>
          <w:trHeight w:val="454"/>
          <w:jc w:val="center"/>
        </w:trPr>
        <w:tc>
          <w:tcPr>
            <w:tcW w:w="236" w:type="dxa"/>
            <w:vAlign w:val="center"/>
          </w:tcPr>
          <w:p w14:paraId="7FBFB0D4" w14:textId="77777777" w:rsidR="00C2391E" w:rsidRDefault="00C2391E" w:rsidP="00DA355C">
            <w:pPr>
              <w:spacing w:before="0" w:line="240" w:lineRule="auto"/>
              <w:jc w:val="center"/>
            </w:pPr>
            <w:r>
              <w:t>17.5</w:t>
            </w:r>
          </w:p>
        </w:tc>
        <w:tc>
          <w:tcPr>
            <w:tcW w:w="236" w:type="dxa"/>
            <w:vAlign w:val="center"/>
          </w:tcPr>
          <w:p w14:paraId="77EFA541" w14:textId="77777777" w:rsidR="00C2391E" w:rsidRDefault="00C2391E" w:rsidP="00DA355C">
            <w:pPr>
              <w:spacing w:before="0" w:line="240" w:lineRule="auto"/>
              <w:jc w:val="center"/>
            </w:pPr>
            <w:r>
              <w:t>0</w:t>
            </w:r>
          </w:p>
        </w:tc>
        <w:tc>
          <w:tcPr>
            <w:tcW w:w="236" w:type="dxa"/>
            <w:vAlign w:val="center"/>
          </w:tcPr>
          <w:p w14:paraId="3FA3B2B6" w14:textId="77777777" w:rsidR="00C2391E" w:rsidRDefault="00C2391E" w:rsidP="00DA355C">
            <w:pPr>
              <w:spacing w:before="0" w:line="240" w:lineRule="auto"/>
              <w:jc w:val="center"/>
            </w:pPr>
            <w:r>
              <w:t>7.5</w:t>
            </w:r>
          </w:p>
        </w:tc>
        <w:tc>
          <w:tcPr>
            <w:tcW w:w="236" w:type="dxa"/>
            <w:vAlign w:val="center"/>
          </w:tcPr>
          <w:p w14:paraId="060BD2F4" w14:textId="77777777" w:rsidR="00C2391E" w:rsidRDefault="00C2391E" w:rsidP="00DA355C">
            <w:pPr>
              <w:spacing w:before="0" w:line="240" w:lineRule="auto"/>
              <w:jc w:val="center"/>
            </w:pPr>
            <w:r>
              <w:t>7.5</w:t>
            </w:r>
          </w:p>
        </w:tc>
        <w:tc>
          <w:tcPr>
            <w:tcW w:w="236" w:type="dxa"/>
            <w:vAlign w:val="center"/>
          </w:tcPr>
          <w:p w14:paraId="0EA87E29" w14:textId="77777777" w:rsidR="00C2391E" w:rsidRDefault="00C2391E" w:rsidP="00DA355C">
            <w:pPr>
              <w:spacing w:before="0" w:line="240" w:lineRule="auto"/>
              <w:jc w:val="center"/>
            </w:pPr>
            <w:r>
              <w:t>5</w:t>
            </w:r>
          </w:p>
        </w:tc>
        <w:tc>
          <w:tcPr>
            <w:tcW w:w="236" w:type="dxa"/>
            <w:vAlign w:val="center"/>
          </w:tcPr>
          <w:p w14:paraId="70FCA21D" w14:textId="77777777" w:rsidR="00C2391E" w:rsidRDefault="00C2391E" w:rsidP="00DA355C">
            <w:pPr>
              <w:spacing w:before="0" w:line="240" w:lineRule="auto"/>
              <w:jc w:val="center"/>
            </w:pPr>
            <w:r>
              <w:t>7.5</w:t>
            </w:r>
          </w:p>
        </w:tc>
        <w:tc>
          <w:tcPr>
            <w:tcW w:w="236" w:type="dxa"/>
            <w:vAlign w:val="center"/>
          </w:tcPr>
          <w:p w14:paraId="26E42DB8" w14:textId="77777777" w:rsidR="00C2391E" w:rsidRDefault="00C2391E" w:rsidP="00DA355C">
            <w:pPr>
              <w:spacing w:before="0" w:line="240" w:lineRule="auto"/>
              <w:jc w:val="center"/>
            </w:pPr>
            <w:r>
              <w:t>10</w:t>
            </w:r>
          </w:p>
        </w:tc>
        <w:tc>
          <w:tcPr>
            <w:tcW w:w="236" w:type="dxa"/>
            <w:vAlign w:val="center"/>
          </w:tcPr>
          <w:p w14:paraId="1ABAB700" w14:textId="77777777" w:rsidR="00C2391E" w:rsidRDefault="00C2391E" w:rsidP="00DA355C">
            <w:pPr>
              <w:spacing w:before="0" w:line="240" w:lineRule="auto"/>
              <w:jc w:val="center"/>
            </w:pPr>
            <w:r>
              <w:t>0</w:t>
            </w:r>
          </w:p>
        </w:tc>
      </w:tr>
      <w:tr w:rsidR="00C2391E" w14:paraId="7C49DA13" w14:textId="77777777" w:rsidTr="00DA355C">
        <w:trPr>
          <w:trHeight w:val="454"/>
          <w:jc w:val="center"/>
        </w:trPr>
        <w:tc>
          <w:tcPr>
            <w:tcW w:w="236" w:type="dxa"/>
            <w:vAlign w:val="center"/>
          </w:tcPr>
          <w:p w14:paraId="3113E3B5" w14:textId="77777777" w:rsidR="00C2391E" w:rsidRDefault="00C2391E" w:rsidP="00DA355C">
            <w:pPr>
              <w:spacing w:before="0" w:line="240" w:lineRule="auto"/>
              <w:jc w:val="center"/>
            </w:pPr>
            <w:r>
              <w:t>0</w:t>
            </w:r>
          </w:p>
        </w:tc>
        <w:tc>
          <w:tcPr>
            <w:tcW w:w="236" w:type="dxa"/>
            <w:vAlign w:val="center"/>
          </w:tcPr>
          <w:p w14:paraId="63136846" w14:textId="77777777" w:rsidR="00C2391E" w:rsidRDefault="00C2391E" w:rsidP="00DA355C">
            <w:pPr>
              <w:spacing w:before="0" w:line="240" w:lineRule="auto"/>
              <w:jc w:val="center"/>
            </w:pPr>
            <w:r>
              <w:t>0</w:t>
            </w:r>
          </w:p>
        </w:tc>
        <w:tc>
          <w:tcPr>
            <w:tcW w:w="236" w:type="dxa"/>
            <w:vAlign w:val="center"/>
          </w:tcPr>
          <w:p w14:paraId="7A94373E" w14:textId="77777777" w:rsidR="00C2391E" w:rsidRDefault="00C2391E" w:rsidP="00DA355C">
            <w:pPr>
              <w:spacing w:before="0" w:line="240" w:lineRule="auto"/>
              <w:jc w:val="center"/>
            </w:pPr>
            <w:r>
              <w:t>10</w:t>
            </w:r>
          </w:p>
        </w:tc>
        <w:tc>
          <w:tcPr>
            <w:tcW w:w="236" w:type="dxa"/>
            <w:vAlign w:val="center"/>
          </w:tcPr>
          <w:p w14:paraId="2318425B" w14:textId="77777777" w:rsidR="00C2391E" w:rsidRDefault="00C2391E" w:rsidP="00DA355C">
            <w:pPr>
              <w:spacing w:before="0" w:line="240" w:lineRule="auto"/>
              <w:jc w:val="center"/>
            </w:pPr>
            <w:r>
              <w:t>10</w:t>
            </w:r>
          </w:p>
        </w:tc>
        <w:tc>
          <w:tcPr>
            <w:tcW w:w="236" w:type="dxa"/>
            <w:vAlign w:val="center"/>
          </w:tcPr>
          <w:p w14:paraId="74B66835" w14:textId="77777777" w:rsidR="00C2391E" w:rsidRDefault="00C2391E" w:rsidP="00DA355C">
            <w:pPr>
              <w:spacing w:before="0" w:line="240" w:lineRule="auto"/>
              <w:jc w:val="center"/>
            </w:pPr>
            <w:r>
              <w:t>7.5</w:t>
            </w:r>
          </w:p>
        </w:tc>
        <w:tc>
          <w:tcPr>
            <w:tcW w:w="236" w:type="dxa"/>
            <w:vAlign w:val="center"/>
          </w:tcPr>
          <w:p w14:paraId="14C8C094" w14:textId="77777777" w:rsidR="00C2391E" w:rsidRDefault="00C2391E" w:rsidP="00DA355C">
            <w:pPr>
              <w:spacing w:before="0" w:line="240" w:lineRule="auto"/>
              <w:jc w:val="center"/>
            </w:pPr>
            <w:r>
              <w:t>7.5</w:t>
            </w:r>
          </w:p>
        </w:tc>
        <w:tc>
          <w:tcPr>
            <w:tcW w:w="236" w:type="dxa"/>
            <w:vAlign w:val="center"/>
          </w:tcPr>
          <w:p w14:paraId="7490A309" w14:textId="77777777" w:rsidR="00C2391E" w:rsidRDefault="00C2391E" w:rsidP="00DA355C">
            <w:pPr>
              <w:spacing w:before="0" w:line="240" w:lineRule="auto"/>
              <w:jc w:val="center"/>
            </w:pPr>
            <w:r>
              <w:t>5</w:t>
            </w:r>
          </w:p>
        </w:tc>
        <w:tc>
          <w:tcPr>
            <w:tcW w:w="236" w:type="dxa"/>
            <w:vAlign w:val="center"/>
          </w:tcPr>
          <w:p w14:paraId="6BCB9617" w14:textId="77777777" w:rsidR="00C2391E" w:rsidRDefault="00C2391E" w:rsidP="00DA355C">
            <w:pPr>
              <w:spacing w:before="0" w:line="240" w:lineRule="auto"/>
              <w:jc w:val="center"/>
            </w:pPr>
            <w:r>
              <w:t>5</w:t>
            </w:r>
          </w:p>
        </w:tc>
      </w:tr>
      <w:tr w:rsidR="00C2391E" w14:paraId="3B4BA699" w14:textId="77777777" w:rsidTr="00DA355C">
        <w:trPr>
          <w:trHeight w:val="454"/>
          <w:jc w:val="center"/>
        </w:trPr>
        <w:tc>
          <w:tcPr>
            <w:tcW w:w="236" w:type="dxa"/>
            <w:vAlign w:val="center"/>
          </w:tcPr>
          <w:p w14:paraId="3840167F" w14:textId="77777777" w:rsidR="00C2391E" w:rsidRDefault="00C2391E" w:rsidP="00DA355C">
            <w:pPr>
              <w:spacing w:before="0" w:line="240" w:lineRule="auto"/>
              <w:jc w:val="center"/>
            </w:pPr>
            <w:r>
              <w:t>10</w:t>
            </w:r>
          </w:p>
        </w:tc>
        <w:tc>
          <w:tcPr>
            <w:tcW w:w="236" w:type="dxa"/>
            <w:vAlign w:val="center"/>
          </w:tcPr>
          <w:p w14:paraId="0DABC8E7" w14:textId="77777777" w:rsidR="00C2391E" w:rsidRDefault="00C2391E" w:rsidP="00DA355C">
            <w:pPr>
              <w:spacing w:before="0" w:line="240" w:lineRule="auto"/>
              <w:jc w:val="center"/>
            </w:pPr>
            <w:r>
              <w:t>0</w:t>
            </w:r>
          </w:p>
        </w:tc>
        <w:tc>
          <w:tcPr>
            <w:tcW w:w="236" w:type="dxa"/>
            <w:vAlign w:val="center"/>
          </w:tcPr>
          <w:p w14:paraId="1246F354" w14:textId="77777777" w:rsidR="00C2391E" w:rsidRDefault="00C2391E" w:rsidP="00DA355C">
            <w:pPr>
              <w:spacing w:before="0" w:line="240" w:lineRule="auto"/>
              <w:jc w:val="center"/>
            </w:pPr>
            <w:r>
              <w:t>10</w:t>
            </w:r>
          </w:p>
        </w:tc>
        <w:tc>
          <w:tcPr>
            <w:tcW w:w="236" w:type="dxa"/>
            <w:vAlign w:val="center"/>
          </w:tcPr>
          <w:p w14:paraId="46F193D7" w14:textId="77777777" w:rsidR="00C2391E" w:rsidRDefault="00C2391E" w:rsidP="00DA355C">
            <w:pPr>
              <w:spacing w:before="0" w:line="240" w:lineRule="auto"/>
              <w:jc w:val="center"/>
            </w:pPr>
            <w:r>
              <w:t>7.5</w:t>
            </w:r>
          </w:p>
        </w:tc>
        <w:tc>
          <w:tcPr>
            <w:tcW w:w="236" w:type="dxa"/>
            <w:vAlign w:val="center"/>
          </w:tcPr>
          <w:p w14:paraId="3CC16D08" w14:textId="77777777" w:rsidR="00C2391E" w:rsidRDefault="00C2391E" w:rsidP="00DA355C">
            <w:pPr>
              <w:spacing w:before="0" w:line="240" w:lineRule="auto"/>
              <w:jc w:val="center"/>
            </w:pPr>
            <w:r>
              <w:t>2.5</w:t>
            </w:r>
          </w:p>
        </w:tc>
        <w:tc>
          <w:tcPr>
            <w:tcW w:w="236" w:type="dxa"/>
            <w:vAlign w:val="center"/>
          </w:tcPr>
          <w:p w14:paraId="6380A226" w14:textId="77777777" w:rsidR="00C2391E" w:rsidRDefault="00C2391E" w:rsidP="00DA355C">
            <w:pPr>
              <w:spacing w:before="0" w:line="240" w:lineRule="auto"/>
              <w:jc w:val="center"/>
            </w:pPr>
            <w:r>
              <w:t>0</w:t>
            </w:r>
          </w:p>
        </w:tc>
        <w:tc>
          <w:tcPr>
            <w:tcW w:w="236" w:type="dxa"/>
            <w:vAlign w:val="center"/>
          </w:tcPr>
          <w:p w14:paraId="58D96844" w14:textId="77777777" w:rsidR="00C2391E" w:rsidRDefault="00C2391E" w:rsidP="00DA355C">
            <w:pPr>
              <w:spacing w:before="0" w:line="240" w:lineRule="auto"/>
              <w:jc w:val="center"/>
            </w:pPr>
            <w:r>
              <w:t>0</w:t>
            </w:r>
          </w:p>
        </w:tc>
        <w:tc>
          <w:tcPr>
            <w:tcW w:w="236" w:type="dxa"/>
            <w:vAlign w:val="center"/>
          </w:tcPr>
          <w:p w14:paraId="2781D817" w14:textId="77777777" w:rsidR="00C2391E" w:rsidRDefault="00C2391E" w:rsidP="00DA355C">
            <w:pPr>
              <w:spacing w:before="0" w:line="240" w:lineRule="auto"/>
              <w:jc w:val="center"/>
            </w:pPr>
            <w:r>
              <w:t>0</w:t>
            </w:r>
          </w:p>
        </w:tc>
      </w:tr>
      <w:tr w:rsidR="00C2391E" w14:paraId="001C514F" w14:textId="77777777" w:rsidTr="00DA355C">
        <w:trPr>
          <w:trHeight w:val="454"/>
          <w:jc w:val="center"/>
        </w:trPr>
        <w:tc>
          <w:tcPr>
            <w:tcW w:w="236" w:type="dxa"/>
            <w:vAlign w:val="center"/>
          </w:tcPr>
          <w:p w14:paraId="604316EB" w14:textId="77777777" w:rsidR="00C2391E" w:rsidRDefault="00C2391E" w:rsidP="00DA355C">
            <w:pPr>
              <w:spacing w:before="0" w:line="240" w:lineRule="auto"/>
              <w:jc w:val="center"/>
            </w:pPr>
            <w:r>
              <w:t>0</w:t>
            </w:r>
          </w:p>
        </w:tc>
        <w:tc>
          <w:tcPr>
            <w:tcW w:w="236" w:type="dxa"/>
            <w:vAlign w:val="center"/>
          </w:tcPr>
          <w:p w14:paraId="08D31F53" w14:textId="77777777" w:rsidR="00C2391E" w:rsidRDefault="00C2391E" w:rsidP="00DA355C">
            <w:pPr>
              <w:spacing w:before="0" w:line="240" w:lineRule="auto"/>
              <w:jc w:val="center"/>
            </w:pPr>
            <w:r>
              <w:t>0</w:t>
            </w:r>
          </w:p>
        </w:tc>
        <w:tc>
          <w:tcPr>
            <w:tcW w:w="236" w:type="dxa"/>
            <w:vAlign w:val="center"/>
          </w:tcPr>
          <w:p w14:paraId="2665607C" w14:textId="77777777" w:rsidR="00C2391E" w:rsidRDefault="00C2391E" w:rsidP="00DA355C">
            <w:pPr>
              <w:spacing w:before="0" w:line="240" w:lineRule="auto"/>
              <w:jc w:val="center"/>
            </w:pPr>
            <w:r>
              <w:t>0</w:t>
            </w:r>
          </w:p>
        </w:tc>
        <w:tc>
          <w:tcPr>
            <w:tcW w:w="236" w:type="dxa"/>
            <w:vAlign w:val="center"/>
          </w:tcPr>
          <w:p w14:paraId="1A334AC4" w14:textId="77777777" w:rsidR="00C2391E" w:rsidRDefault="00C2391E" w:rsidP="00DA355C">
            <w:pPr>
              <w:spacing w:before="0" w:line="240" w:lineRule="auto"/>
              <w:jc w:val="center"/>
            </w:pPr>
            <w:r>
              <w:t>0</w:t>
            </w:r>
          </w:p>
        </w:tc>
        <w:tc>
          <w:tcPr>
            <w:tcW w:w="236" w:type="dxa"/>
            <w:vAlign w:val="center"/>
          </w:tcPr>
          <w:p w14:paraId="3CC81340" w14:textId="77777777" w:rsidR="00C2391E" w:rsidRDefault="00C2391E" w:rsidP="00DA355C">
            <w:pPr>
              <w:spacing w:before="0" w:line="240" w:lineRule="auto"/>
              <w:jc w:val="center"/>
            </w:pPr>
            <w:r>
              <w:t>0</w:t>
            </w:r>
          </w:p>
        </w:tc>
        <w:tc>
          <w:tcPr>
            <w:tcW w:w="236" w:type="dxa"/>
            <w:vAlign w:val="center"/>
          </w:tcPr>
          <w:p w14:paraId="6297541E" w14:textId="77777777" w:rsidR="00C2391E" w:rsidRDefault="00C2391E" w:rsidP="00DA355C">
            <w:pPr>
              <w:spacing w:before="0" w:line="240" w:lineRule="auto"/>
              <w:jc w:val="center"/>
            </w:pPr>
            <w:r>
              <w:t>0</w:t>
            </w:r>
          </w:p>
        </w:tc>
        <w:tc>
          <w:tcPr>
            <w:tcW w:w="236" w:type="dxa"/>
            <w:vAlign w:val="center"/>
          </w:tcPr>
          <w:p w14:paraId="6282E2E1" w14:textId="77777777" w:rsidR="00C2391E" w:rsidRDefault="00C2391E" w:rsidP="00DA355C">
            <w:pPr>
              <w:spacing w:before="0" w:line="240" w:lineRule="auto"/>
              <w:jc w:val="center"/>
            </w:pPr>
            <w:r>
              <w:t>10</w:t>
            </w:r>
          </w:p>
        </w:tc>
        <w:tc>
          <w:tcPr>
            <w:tcW w:w="236" w:type="dxa"/>
            <w:vAlign w:val="center"/>
          </w:tcPr>
          <w:p w14:paraId="5246C5BA" w14:textId="77777777" w:rsidR="00C2391E" w:rsidRDefault="00C2391E" w:rsidP="00DA355C">
            <w:pPr>
              <w:spacing w:before="0" w:line="240" w:lineRule="auto"/>
              <w:jc w:val="center"/>
            </w:pPr>
            <w:r>
              <w:t>5</w:t>
            </w:r>
          </w:p>
        </w:tc>
      </w:tr>
      <w:tr w:rsidR="00C2391E" w14:paraId="130E52CC" w14:textId="77777777" w:rsidTr="00DA355C">
        <w:trPr>
          <w:trHeight w:val="454"/>
          <w:jc w:val="center"/>
        </w:trPr>
        <w:tc>
          <w:tcPr>
            <w:tcW w:w="236" w:type="dxa"/>
            <w:vAlign w:val="center"/>
          </w:tcPr>
          <w:p w14:paraId="5967E3EB" w14:textId="77777777" w:rsidR="00C2391E" w:rsidRDefault="00C2391E" w:rsidP="00DA355C">
            <w:pPr>
              <w:spacing w:before="0" w:line="240" w:lineRule="auto"/>
              <w:jc w:val="center"/>
            </w:pPr>
            <w:r>
              <w:t>10</w:t>
            </w:r>
          </w:p>
        </w:tc>
        <w:tc>
          <w:tcPr>
            <w:tcW w:w="236" w:type="dxa"/>
            <w:vAlign w:val="center"/>
          </w:tcPr>
          <w:p w14:paraId="019F8C43" w14:textId="77777777" w:rsidR="00C2391E" w:rsidRDefault="00C2391E" w:rsidP="00DA355C">
            <w:pPr>
              <w:spacing w:before="0" w:line="240" w:lineRule="auto"/>
              <w:jc w:val="center"/>
            </w:pPr>
            <w:r>
              <w:t>7.5</w:t>
            </w:r>
          </w:p>
        </w:tc>
        <w:tc>
          <w:tcPr>
            <w:tcW w:w="236" w:type="dxa"/>
            <w:vAlign w:val="center"/>
          </w:tcPr>
          <w:p w14:paraId="60D498B1" w14:textId="77777777" w:rsidR="00C2391E" w:rsidRDefault="00C2391E" w:rsidP="00DA355C">
            <w:pPr>
              <w:spacing w:before="0" w:line="240" w:lineRule="auto"/>
              <w:jc w:val="center"/>
            </w:pPr>
            <w:r>
              <w:t>10</w:t>
            </w:r>
          </w:p>
        </w:tc>
        <w:tc>
          <w:tcPr>
            <w:tcW w:w="236" w:type="dxa"/>
            <w:vAlign w:val="center"/>
          </w:tcPr>
          <w:p w14:paraId="56F29A8A" w14:textId="77777777" w:rsidR="00C2391E" w:rsidRDefault="00C2391E" w:rsidP="00DA355C">
            <w:pPr>
              <w:spacing w:before="0" w:line="240" w:lineRule="auto"/>
              <w:jc w:val="center"/>
            </w:pPr>
            <w:r>
              <w:t>12.5</w:t>
            </w:r>
          </w:p>
        </w:tc>
        <w:tc>
          <w:tcPr>
            <w:tcW w:w="236" w:type="dxa"/>
            <w:vAlign w:val="center"/>
          </w:tcPr>
          <w:p w14:paraId="341F7614" w14:textId="77777777" w:rsidR="00C2391E" w:rsidRDefault="00C2391E" w:rsidP="00DA355C">
            <w:pPr>
              <w:spacing w:before="0" w:line="240" w:lineRule="auto"/>
              <w:jc w:val="center"/>
            </w:pPr>
            <w:r>
              <w:t>12.5</w:t>
            </w:r>
          </w:p>
        </w:tc>
        <w:tc>
          <w:tcPr>
            <w:tcW w:w="236" w:type="dxa"/>
            <w:vAlign w:val="center"/>
          </w:tcPr>
          <w:p w14:paraId="36019DDB" w14:textId="77777777" w:rsidR="00C2391E" w:rsidRDefault="00C2391E" w:rsidP="00DA355C">
            <w:pPr>
              <w:spacing w:before="0" w:line="240" w:lineRule="auto"/>
              <w:jc w:val="center"/>
            </w:pPr>
            <w:r>
              <w:t>12.5</w:t>
            </w:r>
          </w:p>
        </w:tc>
        <w:tc>
          <w:tcPr>
            <w:tcW w:w="236" w:type="dxa"/>
            <w:vAlign w:val="center"/>
          </w:tcPr>
          <w:p w14:paraId="7711A40F" w14:textId="77777777" w:rsidR="00C2391E" w:rsidRDefault="00C2391E" w:rsidP="00DA355C">
            <w:pPr>
              <w:spacing w:before="0" w:line="240" w:lineRule="auto"/>
              <w:jc w:val="center"/>
            </w:pPr>
            <w:r>
              <w:t>15</w:t>
            </w:r>
          </w:p>
        </w:tc>
        <w:tc>
          <w:tcPr>
            <w:tcW w:w="236" w:type="dxa"/>
            <w:vAlign w:val="center"/>
          </w:tcPr>
          <w:p w14:paraId="7ACFDAEB" w14:textId="77777777" w:rsidR="00C2391E" w:rsidRDefault="00C2391E" w:rsidP="00DA355C">
            <w:pPr>
              <w:spacing w:before="0" w:line="240" w:lineRule="auto"/>
              <w:jc w:val="center"/>
            </w:pPr>
            <w:r>
              <w:t>15</w:t>
            </w:r>
          </w:p>
        </w:tc>
      </w:tr>
    </w:tbl>
    <w:p w14:paraId="278B2577" w14:textId="6D40D49A" w:rsidR="00C2391E" w:rsidRDefault="00C2391E" w:rsidP="00EA5CD1">
      <w:pPr>
        <w:spacing w:line="276" w:lineRule="auto"/>
      </w:pPr>
      <w:bookmarkStart w:id="244" w:name="_Ref449445820"/>
      <w:bookmarkStart w:id="245" w:name="_Toc474686605"/>
      <w:r>
        <w:t xml:space="preserve">Figure </w:t>
      </w:r>
      <w:fldSimple w:instr=" STYLEREF 1 \s ">
        <w:r w:rsidR="005D3AE0">
          <w:rPr>
            <w:noProof/>
          </w:rPr>
          <w:t>4</w:t>
        </w:r>
      </w:fldSimple>
      <w:r w:rsidR="00F02E7D">
        <w:noBreakHyphen/>
      </w:r>
      <w:fldSimple w:instr=" SEQ Figure \* ARABIC \s 1 ">
        <w:r w:rsidR="005D3AE0">
          <w:rPr>
            <w:noProof/>
          </w:rPr>
          <w:t>6</w:t>
        </w:r>
      </w:fldSimple>
      <w:bookmarkEnd w:id="244"/>
      <w:r>
        <w:t>.  Gas flow through each outlet to the plenum chamber (l/m) at a mass flow rate of 3,700 l/m.</w:t>
      </w:r>
      <w:bookmarkEnd w:id="245"/>
    </w:p>
    <w:p w14:paraId="29DE7873" w14:textId="77777777" w:rsidR="00DA355C" w:rsidRDefault="00DA355C" w:rsidP="00DA355C">
      <w:pPr>
        <w:spacing w:line="276" w:lineRule="auto"/>
      </w:pPr>
      <w:r>
        <w:lastRenderedPageBreak/>
        <w:t xml:space="preserve">To try to rectify this uneven flow distribution, plugs were made to constrict the diameter of the outlets with the highest flows.  However, as the resistance through one outlet increased, a switch could be observed with an adjacent outlet, and the high flow rate would change to the unrestricted hole.  Therefore, after trying to create an even air distribution across the outlets, it was decided that the design was too variable, and the results for bed expansion and pressure drop in Group A, B and D powders that had been tested were not reliable as a consequence.  </w:t>
      </w:r>
    </w:p>
    <w:p w14:paraId="56BFA992" w14:textId="77777777" w:rsidR="00DA355C" w:rsidRDefault="00DA355C" w:rsidP="00DA355C">
      <w:pPr>
        <w:spacing w:line="276" w:lineRule="auto"/>
      </w:pPr>
    </w:p>
    <w:p w14:paraId="11D91F0F" w14:textId="77777777" w:rsidR="00DA355C" w:rsidRDefault="00DA355C" w:rsidP="00DA355C">
      <w:pPr>
        <w:pStyle w:val="Heading3"/>
        <w:numPr>
          <w:ilvl w:val="2"/>
          <w:numId w:val="2"/>
        </w:numPr>
        <w:spacing w:line="276" w:lineRule="auto"/>
      </w:pPr>
      <w:bookmarkStart w:id="246" w:name="_Toc474696394"/>
      <w:r>
        <w:t>4.4.3</w:t>
      </w:r>
      <w:r>
        <w:tab/>
        <w:t>Apparatus 1 conclusions</w:t>
      </w:r>
      <w:bookmarkEnd w:id="246"/>
    </w:p>
    <w:p w14:paraId="51892DD5" w14:textId="77777777" w:rsidR="00DA355C" w:rsidRPr="004664E6" w:rsidRDefault="00DA355C" w:rsidP="00DA355C">
      <w:pPr>
        <w:spacing w:line="276" w:lineRule="auto"/>
      </w:pPr>
      <w:r>
        <w:t>The large scale and complex air distribution design made improvements to the design of Apparatus 1 difficult, and caused the data collected using the equipment to be unreliable.  For this reason, a redesign of the fluidised bed and the air distribution system was carried out, to produce Apparatus 2.  During this time the development of the methodology for each experimental technique was started, and though the data collected using Apparatus 1 was discarded, the methodologies developed were used.</w:t>
      </w:r>
    </w:p>
    <w:p w14:paraId="395709E8" w14:textId="77777777" w:rsidR="00C2391E" w:rsidRDefault="00C2391E" w:rsidP="00EA5CD1">
      <w:pPr>
        <w:pStyle w:val="Caption"/>
        <w:spacing w:line="276" w:lineRule="auto"/>
      </w:pPr>
    </w:p>
    <w:p w14:paraId="5B23DB8D" w14:textId="77777777" w:rsidR="00C2391E" w:rsidRPr="006B7F8B" w:rsidRDefault="00C2391E" w:rsidP="00EA5CD1">
      <w:pPr>
        <w:pStyle w:val="Heading2"/>
        <w:spacing w:before="120" w:line="276" w:lineRule="auto"/>
        <w:jc w:val="both"/>
        <w:rPr>
          <w:b/>
        </w:rPr>
      </w:pPr>
      <w:bookmarkStart w:id="247" w:name="_Toc474696395"/>
      <w:r w:rsidRPr="006B7F8B">
        <w:rPr>
          <w:b/>
        </w:rPr>
        <w:t>4.</w:t>
      </w:r>
      <w:r>
        <w:rPr>
          <w:b/>
        </w:rPr>
        <w:t>5</w:t>
      </w:r>
      <w:r w:rsidRPr="006B7F8B">
        <w:rPr>
          <w:b/>
        </w:rPr>
        <w:tab/>
        <w:t>Design of apparatus 2</w:t>
      </w:r>
      <w:bookmarkEnd w:id="247"/>
    </w:p>
    <w:p w14:paraId="09AA9B00" w14:textId="77777777" w:rsidR="00C2391E" w:rsidRDefault="00C2391E" w:rsidP="00EA5CD1">
      <w:pPr>
        <w:spacing w:line="276" w:lineRule="auto"/>
      </w:pPr>
      <w:r>
        <w:t>After the decision was made to adapt Apparatus 1, a second experimental rig was designed and constructed.  This utilised many of the elements of Apparatus 1, and modified aspects that were not satisfactory.  The greatest change was the reduction in scale, as Apparatus 1 had been designed as a large lab scale piece of equipment.  Consequently, Apparatus 2 was reduced in size to allow for ease of modification.  The majority of the air flow control and oscillation pipework remained as it had been originally designed, but the expansion of the gas from the oscillator outlets to the plenum chamber was simplified and scaled down.  This allowed for an interchangeable equipment design that would be modifiable.  The result of this was a selection of equipment pieces that attached to the oscillator outlets that could fluidise single particles, and a pseudo 2D bed and a small 3D bed.</w:t>
      </w:r>
    </w:p>
    <w:p w14:paraId="046F8E89" w14:textId="77777777" w:rsidR="00CC7E1D" w:rsidRDefault="00CC7E1D" w:rsidP="00EA5CD1">
      <w:pPr>
        <w:spacing w:line="276" w:lineRule="auto"/>
      </w:pPr>
    </w:p>
    <w:p w14:paraId="00C23EBB" w14:textId="77777777" w:rsidR="00C2391E" w:rsidRDefault="00C2391E" w:rsidP="00EA5CD1">
      <w:pPr>
        <w:pStyle w:val="Heading3"/>
        <w:numPr>
          <w:ilvl w:val="2"/>
          <w:numId w:val="2"/>
        </w:numPr>
        <w:spacing w:line="276" w:lineRule="auto"/>
      </w:pPr>
      <w:bookmarkStart w:id="248" w:name="_Toc474696396"/>
      <w:r>
        <w:t>4.5.1</w:t>
      </w:r>
      <w:r>
        <w:tab/>
        <w:t>Construction</w:t>
      </w:r>
      <w:bookmarkEnd w:id="248"/>
    </w:p>
    <w:p w14:paraId="36ED3BD0" w14:textId="27B1B13D" w:rsidR="00C2391E" w:rsidRDefault="00C2391E" w:rsidP="00EA5CD1">
      <w:pPr>
        <w:spacing w:line="276" w:lineRule="auto"/>
      </w:pPr>
      <w:r>
        <w:t xml:space="preserve">Apparatus 2 utilised, in the majority, the same equipment and devices as Apparatus 1.  For example, the air control and oscillator remained as described in Section 4.4.1.  However, other elements were required to change to accommodate the reduction in scale.  Firstly, the smaller gas flow rates meant that the equipment could be run from the University building air supply, negating the need for the air compressor or the filter.  </w:t>
      </w:r>
      <w:r>
        <w:fldChar w:fldCharType="begin"/>
      </w:r>
      <w:r>
        <w:instrText xml:space="preserve"> REF _Ref449609579 \h  \* MERGEFORMAT </w:instrText>
      </w:r>
      <w:r>
        <w:fldChar w:fldCharType="separate"/>
      </w:r>
      <w:r w:rsidR="005D3AE0">
        <w:t xml:space="preserve">Figure </w:t>
      </w:r>
      <w:r w:rsidR="005D3AE0">
        <w:rPr>
          <w:noProof/>
        </w:rPr>
        <w:t>4</w:t>
      </w:r>
      <w:r w:rsidR="005D3AE0">
        <w:rPr>
          <w:noProof/>
        </w:rPr>
        <w:noBreakHyphen/>
        <w:t>7</w:t>
      </w:r>
      <w:r>
        <w:fldChar w:fldCharType="end"/>
      </w:r>
      <w:r>
        <w:t xml:space="preserve"> shows the air compressor and regulation tank used in the building, but Apparatus 2 was plumbed into the building air supply at the ball valve shown after the regulation tank.  </w:t>
      </w:r>
    </w:p>
    <w:p w14:paraId="461C7706" w14:textId="77777777" w:rsidR="00C2391E" w:rsidRDefault="00C2391E" w:rsidP="00EA5CD1">
      <w:pPr>
        <w:spacing w:line="276" w:lineRule="auto"/>
      </w:pPr>
    </w:p>
    <w:p w14:paraId="4D0F0C07" w14:textId="096BE923" w:rsidR="00C2391E" w:rsidRDefault="001A6E76" w:rsidP="00EA5CD1">
      <w:pPr>
        <w:spacing w:line="276" w:lineRule="auto"/>
      </w:pPr>
      <w:r>
        <w:rPr>
          <w:noProof/>
          <w:lang w:eastAsia="en-GB"/>
        </w:rPr>
        <w:lastRenderedPageBreak/>
        <mc:AlternateContent>
          <mc:Choice Requires="wps">
            <w:drawing>
              <wp:anchor distT="0" distB="0" distL="114300" distR="114300" simplePos="0" relativeHeight="250987008" behindDoc="0" locked="0" layoutInCell="1" allowOverlap="1" wp14:anchorId="68DC25EE" wp14:editId="020FC9AE">
                <wp:simplePos x="0" y="0"/>
                <wp:positionH relativeFrom="column">
                  <wp:posOffset>3628390</wp:posOffset>
                </wp:positionH>
                <wp:positionV relativeFrom="paragraph">
                  <wp:posOffset>1114425</wp:posOffset>
                </wp:positionV>
                <wp:extent cx="2374265" cy="1403985"/>
                <wp:effectExtent l="0" t="0" r="0" b="5715"/>
                <wp:wrapNone/>
                <wp:docPr id="90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31D0A9CD" w14:textId="77777777" w:rsidR="00BF4C3A" w:rsidRDefault="00BF4C3A" w:rsidP="00C2391E">
                            <w:r>
                              <w:t>Air heate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58" type="#_x0000_t202" style="position:absolute;left:0;text-align:left;margin-left:285.7pt;margin-top:87.75pt;width:186.95pt;height:110.55pt;z-index:2509870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" filled="f" stroked="f">
                <v:textbox style="mso-fit-shape-to-text:t">
                  <w:txbxContent>
                    <w:p w14:paraId="31D0A9CD" w14:textId="77777777" w:rsidR="00BF4C3A" w:rsidRDefault="00BF4C3A" w:rsidP="00C2391E">
                      <w:r>
                        <w:t>Air heater</w:t>
                      </w:r>
                    </w:p>
                  </w:txbxContent>
                </v:textbox>
              </v:shape>
            </w:pict>
          </mc:Fallback>
        </mc:AlternateContent>
      </w:r>
      <w:r>
        <w:rPr>
          <w:noProof/>
          <w:lang w:eastAsia="en-GB"/>
        </w:rPr>
        <mc:AlternateContent>
          <mc:Choice Requires="wps">
            <w:drawing>
              <wp:anchor distT="0" distB="0" distL="114300" distR="114300" simplePos="0" relativeHeight="250956288" behindDoc="0" locked="0" layoutInCell="1" allowOverlap="1" wp14:anchorId="5ECFBF71" wp14:editId="32B8DC9F">
                <wp:simplePos x="0" y="0"/>
                <wp:positionH relativeFrom="column">
                  <wp:posOffset>3141980</wp:posOffset>
                </wp:positionH>
                <wp:positionV relativeFrom="paragraph">
                  <wp:posOffset>1380490</wp:posOffset>
                </wp:positionV>
                <wp:extent cx="2374265" cy="1403985"/>
                <wp:effectExtent l="0" t="0" r="0" b="5715"/>
                <wp:wrapNone/>
                <wp:docPr id="90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3B0D7B5E" w14:textId="77777777" w:rsidR="00BF4C3A" w:rsidRDefault="00BF4C3A" w:rsidP="00C2391E">
                            <w:r>
                              <w:t>Flow mete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59" type="#_x0000_t202" style="position:absolute;left:0;text-align:left;margin-left:247.4pt;margin-top:108.7pt;width:186.95pt;height:110.55pt;z-index:25095628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" filled="f" stroked="f">
                <v:textbox style="mso-fit-shape-to-text:t">
                  <w:txbxContent>
                    <w:p w14:paraId="3B0D7B5E" w14:textId="77777777" w:rsidR="00BF4C3A" w:rsidRDefault="00BF4C3A" w:rsidP="00C2391E">
                      <w:r>
                        <w:t>Flow meter</w:t>
                      </w:r>
                    </w:p>
                  </w:txbxContent>
                </v:textbox>
              </v:shape>
            </w:pict>
          </mc:Fallback>
        </mc:AlternateContent>
      </w:r>
      <w:r>
        <w:rPr>
          <w:noProof/>
          <w:lang w:eastAsia="en-GB"/>
        </w:rPr>
        <mc:AlternateContent>
          <mc:Choice Requires="wps">
            <w:drawing>
              <wp:anchor distT="0" distB="0" distL="114300" distR="114300" simplePos="0" relativeHeight="250935808" behindDoc="0" locked="0" layoutInCell="1" allowOverlap="1" wp14:anchorId="3745C829" wp14:editId="78F49362">
                <wp:simplePos x="0" y="0"/>
                <wp:positionH relativeFrom="column">
                  <wp:posOffset>2401570</wp:posOffset>
                </wp:positionH>
                <wp:positionV relativeFrom="paragraph">
                  <wp:posOffset>1355090</wp:posOffset>
                </wp:positionV>
                <wp:extent cx="2374265" cy="1403985"/>
                <wp:effectExtent l="0" t="0" r="0" b="5715"/>
                <wp:wrapNone/>
                <wp:docPr id="90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08333896" w14:textId="77777777" w:rsidR="00BF4C3A" w:rsidRDefault="00BF4C3A" w:rsidP="00C2391E">
                            <w:r>
                              <w:t>Valv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60" type="#_x0000_t202" style="position:absolute;left:0;text-align:left;margin-left:189.1pt;margin-top:106.7pt;width:186.95pt;height:110.55pt;z-index:2509358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" filled="f" stroked="f">
                <v:textbox style="mso-fit-shape-to-text:t">
                  <w:txbxContent>
                    <w:p w14:paraId="08333896" w14:textId="77777777" w:rsidR="00BF4C3A" w:rsidRDefault="00BF4C3A" w:rsidP="00C2391E">
                      <w:r>
                        <w:t>Valve</w:t>
                      </w:r>
                    </w:p>
                  </w:txbxContent>
                </v:textbox>
              </v:shape>
            </w:pict>
          </mc:Fallback>
        </mc:AlternateContent>
      </w:r>
      <w:r>
        <w:rPr>
          <w:noProof/>
          <w:lang w:eastAsia="en-GB"/>
        </w:rPr>
        <mc:AlternateContent>
          <mc:Choice Requires="wps">
            <w:drawing>
              <wp:anchor distT="0" distB="0" distL="114300" distR="114300" simplePos="0" relativeHeight="250946048" behindDoc="0" locked="0" layoutInCell="1" allowOverlap="1" wp14:anchorId="4A1BA911" wp14:editId="59C6FC5A">
                <wp:simplePos x="0" y="0"/>
                <wp:positionH relativeFrom="column">
                  <wp:posOffset>2397760</wp:posOffset>
                </wp:positionH>
                <wp:positionV relativeFrom="paragraph">
                  <wp:posOffset>1083945</wp:posOffset>
                </wp:positionV>
                <wp:extent cx="2374265" cy="1403985"/>
                <wp:effectExtent l="0" t="0" r="0" b="5715"/>
                <wp:wrapNone/>
                <wp:docPr id="90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3565CF0F" w14:textId="77777777" w:rsidR="00BF4C3A" w:rsidRDefault="00BF4C3A" w:rsidP="00C2391E">
                            <w:r>
                              <w:t xml:space="preserve">Pressure gauge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61" type="#_x0000_t202" style="position:absolute;left:0;text-align:left;margin-left:188.8pt;margin-top:85.35pt;width:186.95pt;height:110.55pt;z-index:25094604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" filled="f" stroked="f">
                <v:textbox style="mso-fit-shape-to-text:t">
                  <w:txbxContent>
                    <w:p w14:paraId="3565CF0F" w14:textId="77777777" w:rsidR="00BF4C3A" w:rsidRDefault="00BF4C3A" w:rsidP="00C2391E">
                      <w:r>
                        <w:t xml:space="preserve">Pressure gauge </w:t>
                      </w:r>
                    </w:p>
                  </w:txbxContent>
                </v:textbox>
              </v:shape>
            </w:pict>
          </mc:Fallback>
        </mc:AlternateContent>
      </w:r>
      <w:r w:rsidR="00C2391E">
        <w:rPr>
          <w:noProof/>
          <w:lang w:eastAsia="en-GB"/>
        </w:rPr>
        <mc:AlternateContent>
          <mc:Choice Requires="wps">
            <w:drawing>
              <wp:anchor distT="0" distB="0" distL="114300" distR="114300" simplePos="0" relativeHeight="250915328" behindDoc="0" locked="0" layoutInCell="1" allowOverlap="1" wp14:anchorId="48CAD83C" wp14:editId="41CBFC29">
                <wp:simplePos x="0" y="0"/>
                <wp:positionH relativeFrom="column">
                  <wp:posOffset>4731397</wp:posOffset>
                </wp:positionH>
                <wp:positionV relativeFrom="paragraph">
                  <wp:posOffset>1074420</wp:posOffset>
                </wp:positionV>
                <wp:extent cx="710214" cy="787400"/>
                <wp:effectExtent l="0" t="0" r="0" b="0"/>
                <wp:wrapNone/>
                <wp:docPr id="89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214" cy="787400"/>
                        </a:xfrm>
                        <a:prstGeom prst="rect">
                          <a:avLst/>
                        </a:prstGeom>
                        <a:noFill/>
                        <a:ln w="9525">
                          <a:noFill/>
                          <a:miter lim="800000"/>
                          <a:headEnd/>
                          <a:tailEnd/>
                        </a:ln>
                      </wps:spPr>
                      <wps:txbx>
                        <w:txbxContent>
                          <w:p w14:paraId="6F2B9F63" w14:textId="77777777" w:rsidR="00BF4C3A" w:rsidRPr="00447FCC" w:rsidRDefault="00BF4C3A" w:rsidP="00C2391E">
                            <w:pPr>
                              <w:jc w:val="center"/>
                              <w:rPr>
                                <w:sz w:val="18"/>
                              </w:rPr>
                            </w:pPr>
                            <w:r>
                              <w:rPr>
                                <w:sz w:val="18"/>
                              </w:rPr>
                              <w:t>T</w:t>
                            </w:r>
                            <w:r w:rsidRPr="00447FCC">
                              <w:rPr>
                                <w:sz w:val="18"/>
                              </w:rPr>
                              <w:t>est equip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62" type="#_x0000_t202" style="position:absolute;left:0;text-align:left;margin-left:372.55pt;margin-top:84.6pt;width:55.9pt;height:62pt;z-index:25091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" filled="f" stroked="f">
                <v:textbox>
                  <w:txbxContent>
                    <w:p w14:paraId="6F2B9F63" w14:textId="77777777" w:rsidR="00BF4C3A" w:rsidRPr="00447FCC" w:rsidRDefault="00BF4C3A" w:rsidP="00C2391E">
                      <w:pPr>
                        <w:jc w:val="center"/>
                        <w:rPr>
                          <w:sz w:val="18"/>
                        </w:rPr>
                      </w:pPr>
                      <w:r>
                        <w:rPr>
                          <w:sz w:val="18"/>
                        </w:rPr>
                        <w:t>T</w:t>
                      </w:r>
                      <w:r w:rsidRPr="00447FCC">
                        <w:rPr>
                          <w:sz w:val="18"/>
                        </w:rPr>
                        <w:t>est equipment</w:t>
                      </w:r>
                    </w:p>
                  </w:txbxContent>
                </v:textbox>
              </v:shape>
            </w:pict>
          </mc:Fallback>
        </mc:AlternateContent>
      </w:r>
      <w:r w:rsidR="00C2391E">
        <w:rPr>
          <w:noProof/>
          <w:lang w:eastAsia="en-GB"/>
        </w:rPr>
        <mc:AlternateContent>
          <mc:Choice Requires="wps">
            <w:drawing>
              <wp:anchor distT="0" distB="0" distL="114300" distR="114300" simplePos="0" relativeHeight="251017728" behindDoc="0" locked="0" layoutInCell="1" allowOverlap="1" wp14:anchorId="403E5773" wp14:editId="49958736">
                <wp:simplePos x="0" y="0"/>
                <wp:positionH relativeFrom="column">
                  <wp:posOffset>4599160</wp:posOffset>
                </wp:positionH>
                <wp:positionV relativeFrom="paragraph">
                  <wp:posOffset>2254313</wp:posOffset>
                </wp:positionV>
                <wp:extent cx="0" cy="280657"/>
                <wp:effectExtent l="0" t="0" r="19050" b="24765"/>
                <wp:wrapNone/>
                <wp:docPr id="9000" name="Straight Connector 9000"/>
                <wp:cNvGraphicFramePr/>
                <a:graphic xmlns:a="http://schemas.openxmlformats.org/drawingml/2006/main">
                  <a:graphicData uri="http://schemas.microsoft.com/office/word/2010/wordprocessingShape">
                    <wps:wsp>
                      <wps:cNvCnPr/>
                      <wps:spPr>
                        <a:xfrm>
                          <a:off x="0" y="0"/>
                          <a:ext cx="0" cy="28065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9000" o:spid="_x0000_s1026" style="position:absolute;z-index:251017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2.15pt,177.5pt" to="362.15pt,19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" strokecolor="black [3040]"/>
            </w:pict>
          </mc:Fallback>
        </mc:AlternateContent>
      </w:r>
      <w:r w:rsidR="00C2391E">
        <w:rPr>
          <w:noProof/>
          <w:lang w:eastAsia="en-GB"/>
        </w:rPr>
        <mc:AlternateContent>
          <mc:Choice Requires="wps">
            <w:drawing>
              <wp:anchor distT="0" distB="0" distL="114300" distR="114300" simplePos="0" relativeHeight="251068928" behindDoc="0" locked="0" layoutInCell="1" allowOverlap="1" wp14:anchorId="26F5F716" wp14:editId="0871060D">
                <wp:simplePos x="0" y="0"/>
                <wp:positionH relativeFrom="column">
                  <wp:posOffset>4019739</wp:posOffset>
                </wp:positionH>
                <wp:positionV relativeFrom="paragraph">
                  <wp:posOffset>1430448</wp:posOffset>
                </wp:positionV>
                <wp:extent cx="0" cy="433837"/>
                <wp:effectExtent l="0" t="0" r="19050" b="23495"/>
                <wp:wrapNone/>
                <wp:docPr id="8195" name="Straight Connector 8195"/>
                <wp:cNvGraphicFramePr/>
                <a:graphic xmlns:a="http://schemas.openxmlformats.org/drawingml/2006/main">
                  <a:graphicData uri="http://schemas.microsoft.com/office/word/2010/wordprocessingShape">
                    <wps:wsp>
                      <wps:cNvCnPr/>
                      <wps:spPr>
                        <a:xfrm>
                          <a:off x="0" y="0"/>
                          <a:ext cx="0" cy="4338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8195" o:spid="_x0000_s1026" style="position:absolute;z-index:251068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6.5pt,112.65pt" to="316.5pt,14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" strokecolor="black [3040]"/>
            </w:pict>
          </mc:Fallback>
        </mc:AlternateContent>
      </w:r>
      <w:r w:rsidR="00C2391E">
        <w:rPr>
          <w:noProof/>
          <w:lang w:eastAsia="en-GB"/>
        </w:rPr>
        <mc:AlternateContent>
          <mc:Choice Requires="wps">
            <w:drawing>
              <wp:anchor distT="0" distB="0" distL="114300" distR="114300" simplePos="0" relativeHeight="251027968" behindDoc="0" locked="0" layoutInCell="1" allowOverlap="1" wp14:anchorId="4961A6D3" wp14:editId="7301D59F">
                <wp:simplePos x="0" y="0"/>
                <wp:positionH relativeFrom="column">
                  <wp:posOffset>3603279</wp:posOffset>
                </wp:positionH>
                <wp:positionV relativeFrom="paragraph">
                  <wp:posOffset>1683945</wp:posOffset>
                </wp:positionV>
                <wp:extent cx="0" cy="180817"/>
                <wp:effectExtent l="0" t="0" r="19050" b="10160"/>
                <wp:wrapNone/>
                <wp:docPr id="9003" name="Straight Connector 9003"/>
                <wp:cNvGraphicFramePr/>
                <a:graphic xmlns:a="http://schemas.openxmlformats.org/drawingml/2006/main">
                  <a:graphicData uri="http://schemas.microsoft.com/office/word/2010/wordprocessingShape">
                    <wps:wsp>
                      <wps:cNvCnPr/>
                      <wps:spPr>
                        <a:xfrm>
                          <a:off x="0" y="0"/>
                          <a:ext cx="0" cy="18081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9003" o:spid="_x0000_s1026" style="position:absolute;z-index:251027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3.7pt,132.6pt" to="283.7pt,14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" strokecolor="black [3040]"/>
            </w:pict>
          </mc:Fallback>
        </mc:AlternateContent>
      </w:r>
      <w:r w:rsidR="00C2391E">
        <w:rPr>
          <w:noProof/>
          <w:lang w:eastAsia="en-GB"/>
        </w:rPr>
        <mc:AlternateContent>
          <mc:Choice Requires="wps">
            <w:drawing>
              <wp:anchor distT="0" distB="0" distL="114300" distR="114300" simplePos="0" relativeHeight="251038208" behindDoc="0" locked="0" layoutInCell="1" allowOverlap="1" wp14:anchorId="2181D645" wp14:editId="286D17BE">
                <wp:simplePos x="0" y="0"/>
                <wp:positionH relativeFrom="column">
                  <wp:posOffset>3159659</wp:posOffset>
                </wp:positionH>
                <wp:positionV relativeFrom="paragraph">
                  <wp:posOffset>1430448</wp:posOffset>
                </wp:positionV>
                <wp:extent cx="0" cy="343572"/>
                <wp:effectExtent l="0" t="0" r="19050" b="18415"/>
                <wp:wrapNone/>
                <wp:docPr id="9004" name="Straight Connector 9004"/>
                <wp:cNvGraphicFramePr/>
                <a:graphic xmlns:a="http://schemas.openxmlformats.org/drawingml/2006/main">
                  <a:graphicData uri="http://schemas.microsoft.com/office/word/2010/wordprocessingShape">
                    <wps:wsp>
                      <wps:cNvCnPr/>
                      <wps:spPr>
                        <a:xfrm>
                          <a:off x="0" y="0"/>
                          <a:ext cx="0" cy="34357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9004" o:spid="_x0000_s1026" style="position:absolute;z-index:251038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8pt,112.65pt" to="248.8pt,13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" strokecolor="black [3040]"/>
            </w:pict>
          </mc:Fallback>
        </mc:AlternateContent>
      </w:r>
      <w:r w:rsidR="00C2391E">
        <w:rPr>
          <w:noProof/>
          <w:lang w:eastAsia="en-GB"/>
        </w:rPr>
        <mc:AlternateContent>
          <mc:Choice Requires="wps">
            <w:drawing>
              <wp:anchor distT="0" distB="0" distL="114300" distR="114300" simplePos="0" relativeHeight="251048448" behindDoc="0" locked="0" layoutInCell="1" allowOverlap="1" wp14:anchorId="338C1B6B" wp14:editId="7C34ABE9">
                <wp:simplePos x="0" y="0"/>
                <wp:positionH relativeFrom="column">
                  <wp:posOffset>2652665</wp:posOffset>
                </wp:positionH>
                <wp:positionV relativeFrom="paragraph">
                  <wp:posOffset>1683945</wp:posOffset>
                </wp:positionV>
                <wp:extent cx="0" cy="180817"/>
                <wp:effectExtent l="0" t="0" r="19050" b="10160"/>
                <wp:wrapNone/>
                <wp:docPr id="8192" name="Straight Connector 8192"/>
                <wp:cNvGraphicFramePr/>
                <a:graphic xmlns:a="http://schemas.openxmlformats.org/drawingml/2006/main">
                  <a:graphicData uri="http://schemas.microsoft.com/office/word/2010/wordprocessingShape">
                    <wps:wsp>
                      <wps:cNvCnPr/>
                      <wps:spPr>
                        <a:xfrm>
                          <a:off x="0" y="0"/>
                          <a:ext cx="0" cy="18081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8192" o:spid="_x0000_s1026" style="position:absolute;z-index:251048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8.85pt,132.6pt" to="208.85pt,14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" strokecolor="black [3040]"/>
            </w:pict>
          </mc:Fallback>
        </mc:AlternateContent>
      </w:r>
      <w:r w:rsidR="00C2391E">
        <w:rPr>
          <w:noProof/>
          <w:lang w:eastAsia="en-GB"/>
        </w:rPr>
        <mc:AlternateContent>
          <mc:Choice Requires="wps">
            <w:drawing>
              <wp:anchor distT="0" distB="0" distL="114300" distR="114300" simplePos="0" relativeHeight="251058688" behindDoc="0" locked="0" layoutInCell="1" allowOverlap="1" wp14:anchorId="48C12BB7" wp14:editId="0BB40C53">
                <wp:simplePos x="0" y="0"/>
                <wp:positionH relativeFrom="column">
                  <wp:posOffset>1630680</wp:posOffset>
                </wp:positionH>
                <wp:positionV relativeFrom="paragraph">
                  <wp:posOffset>117475</wp:posOffset>
                </wp:positionV>
                <wp:extent cx="0" cy="860425"/>
                <wp:effectExtent l="0" t="0" r="19050" b="15875"/>
                <wp:wrapNone/>
                <wp:docPr id="8194" name="Straight Connector 8194"/>
                <wp:cNvGraphicFramePr/>
                <a:graphic xmlns:a="http://schemas.openxmlformats.org/drawingml/2006/main">
                  <a:graphicData uri="http://schemas.microsoft.com/office/word/2010/wordprocessingShape">
                    <wps:wsp>
                      <wps:cNvCnPr/>
                      <wps:spPr>
                        <a:xfrm>
                          <a:off x="0" y="0"/>
                          <a:ext cx="0" cy="8604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8194" o:spid="_x0000_s1026" style="position:absolute;z-index:251058688;visibility:visible;mso-wrap-style:square;mso-wrap-distance-left:9pt;mso-wrap-distance-top:0;mso-wrap-distance-right:9pt;mso-wrap-distance-bottom:0;mso-position-horizontal:absolute;mso-position-horizontal-relative:text;mso-position-vertical:absolute;mso-position-vertical-relative:text" from="128.4pt,9.25pt" to="128.4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" strokecolor="black [3040]"/>
            </w:pict>
          </mc:Fallback>
        </mc:AlternateContent>
      </w:r>
      <w:r w:rsidR="00C2391E">
        <w:rPr>
          <w:noProof/>
          <w:lang w:eastAsia="en-GB"/>
        </w:rPr>
        <mc:AlternateContent>
          <mc:Choice Requires="wps">
            <w:drawing>
              <wp:anchor distT="0" distB="0" distL="114300" distR="114300" simplePos="0" relativeHeight="251007488" behindDoc="0" locked="0" layoutInCell="1" allowOverlap="1" wp14:anchorId="4662971F" wp14:editId="1549773D">
                <wp:simplePos x="0" y="0"/>
                <wp:positionH relativeFrom="column">
                  <wp:posOffset>371192</wp:posOffset>
                </wp:positionH>
                <wp:positionV relativeFrom="paragraph">
                  <wp:posOffset>470321</wp:posOffset>
                </wp:positionV>
                <wp:extent cx="0" cy="860538"/>
                <wp:effectExtent l="0" t="0" r="19050" b="15875"/>
                <wp:wrapNone/>
                <wp:docPr id="9005" name="Straight Connector 9005"/>
                <wp:cNvGraphicFramePr/>
                <a:graphic xmlns:a="http://schemas.openxmlformats.org/drawingml/2006/main">
                  <a:graphicData uri="http://schemas.microsoft.com/office/word/2010/wordprocessingShape">
                    <wps:wsp>
                      <wps:cNvCnPr/>
                      <wps:spPr>
                        <a:xfrm>
                          <a:off x="0" y="0"/>
                          <a:ext cx="0" cy="86053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9005" o:spid="_x0000_s1026" style="position:absolute;z-index:251007488;visibility:visible;mso-wrap-style:square;mso-wrap-distance-left:9pt;mso-wrap-distance-top:0;mso-wrap-distance-right:9pt;mso-wrap-distance-bottom:0;mso-position-horizontal:absolute;mso-position-horizontal-relative:text;mso-position-vertical:absolute;mso-position-vertical-relative:text" from="29.25pt,37.05pt" to="29.25pt,10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" strokecolor="black [3040]"/>
            </w:pict>
          </mc:Fallback>
        </mc:AlternateContent>
      </w:r>
      <w:r w:rsidR="00C2391E">
        <w:rPr>
          <w:noProof/>
          <w:lang w:eastAsia="en-GB"/>
        </w:rPr>
        <mc:AlternateContent>
          <mc:Choice Requires="wps">
            <w:drawing>
              <wp:anchor distT="0" distB="0" distL="114300" distR="114300" simplePos="0" relativeHeight="250976768" behindDoc="0" locked="0" layoutInCell="1" allowOverlap="1" wp14:anchorId="40AD77A9" wp14:editId="3E7023A5">
                <wp:simplePos x="0" y="0"/>
                <wp:positionH relativeFrom="column">
                  <wp:posOffset>5107305</wp:posOffset>
                </wp:positionH>
                <wp:positionV relativeFrom="paragraph">
                  <wp:posOffset>2135505</wp:posOffset>
                </wp:positionV>
                <wp:extent cx="2374265" cy="1403985"/>
                <wp:effectExtent l="0" t="0" r="0" b="0"/>
                <wp:wrapNone/>
                <wp:docPr id="90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31C54EA6" w14:textId="77777777" w:rsidR="00BF4C3A" w:rsidRDefault="00BF4C3A" w:rsidP="00C2391E">
                            <w:r>
                              <w:t>Pressure sensor 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63" type="#_x0000_t202" style="position:absolute;left:0;text-align:left;margin-left:402.15pt;margin-top:168.15pt;width:186.95pt;height:110.55pt;z-index:25097676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" filled="f" stroked="f">
                <v:textbox style="mso-fit-shape-to-text:t">
                  <w:txbxContent>
                    <w:p w14:paraId="31C54EA6" w14:textId="77777777" w:rsidR="00BF4C3A" w:rsidRDefault="00BF4C3A" w:rsidP="00C2391E">
                      <w:r>
                        <w:t>Pressure sensor 1</w:t>
                      </w:r>
                    </w:p>
                  </w:txbxContent>
                </v:textbox>
              </v:shape>
            </w:pict>
          </mc:Fallback>
        </mc:AlternateContent>
      </w:r>
      <w:r w:rsidR="00C2391E">
        <w:rPr>
          <w:noProof/>
          <w:lang w:eastAsia="en-GB"/>
        </w:rPr>
        <mc:AlternateContent>
          <mc:Choice Requires="wps">
            <w:drawing>
              <wp:anchor distT="0" distB="0" distL="114300" distR="114300" simplePos="0" relativeHeight="250966528" behindDoc="0" locked="0" layoutInCell="1" allowOverlap="1" wp14:anchorId="41BB997B" wp14:editId="6F144B87">
                <wp:simplePos x="0" y="0"/>
                <wp:positionH relativeFrom="column">
                  <wp:posOffset>3742690</wp:posOffset>
                </wp:positionH>
                <wp:positionV relativeFrom="paragraph">
                  <wp:posOffset>2470785</wp:posOffset>
                </wp:positionV>
                <wp:extent cx="2374265" cy="1403985"/>
                <wp:effectExtent l="0" t="0" r="0" b="0"/>
                <wp:wrapNone/>
                <wp:docPr id="90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024AA876" w14:textId="77777777" w:rsidR="00BF4C3A" w:rsidRDefault="00BF4C3A" w:rsidP="00C2391E">
                            <w:r>
                              <w:t>Oscillator and diversio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64" type="#_x0000_t202" style="position:absolute;left:0;text-align:left;margin-left:294.7pt;margin-top:194.55pt;width:186.95pt;height:110.55pt;z-index:2509665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" filled="f" stroked="f">
                <v:textbox style="mso-fit-shape-to-text:t">
                  <w:txbxContent>
                    <w:p w14:paraId="024AA876" w14:textId="77777777" w:rsidR="00BF4C3A" w:rsidRDefault="00BF4C3A" w:rsidP="00C2391E">
                      <w:r>
                        <w:t>Oscillator and diversion</w:t>
                      </w:r>
                    </w:p>
                  </w:txbxContent>
                </v:textbox>
              </v:shape>
            </w:pict>
          </mc:Fallback>
        </mc:AlternateContent>
      </w:r>
      <w:r w:rsidR="00C2391E">
        <w:rPr>
          <w:noProof/>
          <w:lang w:eastAsia="en-GB"/>
        </w:rPr>
        <mc:AlternateContent>
          <mc:Choice Requires="wps">
            <w:drawing>
              <wp:anchor distT="0" distB="0" distL="114300" distR="114300" simplePos="0" relativeHeight="250997248" behindDoc="0" locked="0" layoutInCell="1" allowOverlap="1" wp14:anchorId="616C978D" wp14:editId="78A26B08">
                <wp:simplePos x="0" y="0"/>
                <wp:positionH relativeFrom="column">
                  <wp:posOffset>1076514</wp:posOffset>
                </wp:positionH>
                <wp:positionV relativeFrom="paragraph">
                  <wp:posOffset>-158379</wp:posOffset>
                </wp:positionV>
                <wp:extent cx="2374265" cy="1403985"/>
                <wp:effectExtent l="0" t="0" r="0" b="0"/>
                <wp:wrapNone/>
                <wp:docPr id="90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36A0FF00" w14:textId="77777777" w:rsidR="00BF4C3A" w:rsidRDefault="00BF4C3A" w:rsidP="00C2391E">
                            <w:r>
                              <w:t>Regulation tank</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65" type="#_x0000_t202" style="position:absolute;left:0;text-align:left;margin-left:84.75pt;margin-top:-12.45pt;width:186.95pt;height:110.55pt;z-index:25099724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" filled="f" stroked="f">
                <v:textbox style="mso-fit-shape-to-text:t">
                  <w:txbxContent>
                    <w:p w14:paraId="36A0FF00" w14:textId="77777777" w:rsidR="00BF4C3A" w:rsidRDefault="00BF4C3A" w:rsidP="00C2391E">
                      <w:r>
                        <w:t>Regulation tank</w:t>
                      </w:r>
                    </w:p>
                  </w:txbxContent>
                </v:textbox>
              </v:shape>
            </w:pict>
          </mc:Fallback>
        </mc:AlternateContent>
      </w:r>
      <w:r w:rsidR="00C2391E">
        <w:rPr>
          <w:noProof/>
          <w:lang w:eastAsia="en-GB"/>
        </w:rPr>
        <mc:AlternateContent>
          <mc:Choice Requires="wps">
            <w:drawing>
              <wp:anchor distT="0" distB="0" distL="114300" distR="114300" simplePos="0" relativeHeight="250925568" behindDoc="0" locked="0" layoutInCell="1" allowOverlap="1" wp14:anchorId="557DC8F0" wp14:editId="09F10ED1">
                <wp:simplePos x="0" y="0"/>
                <wp:positionH relativeFrom="column">
                  <wp:posOffset>-352770</wp:posOffset>
                </wp:positionH>
                <wp:positionV relativeFrom="paragraph">
                  <wp:posOffset>196215</wp:posOffset>
                </wp:positionV>
                <wp:extent cx="2374265" cy="1403985"/>
                <wp:effectExtent l="0" t="0" r="0" b="0"/>
                <wp:wrapNone/>
                <wp:docPr id="90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597F6CDA" w14:textId="77777777" w:rsidR="00BF4C3A" w:rsidRDefault="00BF4C3A" w:rsidP="00C2391E">
                            <w:r>
                              <w:t>Air compresso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66" type="#_x0000_t202" style="position:absolute;left:0;text-align:left;margin-left:-27.8pt;margin-top:15.45pt;width:186.95pt;height:110.55pt;z-index:25092556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" filled="f" stroked="f">
                <v:textbox style="mso-fit-shape-to-text:t">
                  <w:txbxContent>
                    <w:p w14:paraId="597F6CDA" w14:textId="77777777" w:rsidR="00BF4C3A" w:rsidRDefault="00BF4C3A" w:rsidP="00C2391E">
                      <w:r>
                        <w:t>Air compressor</w:t>
                      </w:r>
                    </w:p>
                  </w:txbxContent>
                </v:textbox>
              </v:shape>
            </w:pict>
          </mc:Fallback>
        </mc:AlternateContent>
      </w:r>
      <w:r w:rsidR="00C2391E">
        <w:rPr>
          <w:noProof/>
          <w:lang w:eastAsia="en-GB"/>
        </w:rPr>
        <w:drawing>
          <wp:inline distT="0" distB="0" distL="0" distR="0" wp14:anchorId="727E4D94" wp14:editId="7FD2139B">
            <wp:extent cx="5703683" cy="2885552"/>
            <wp:effectExtent l="0" t="0" r="0" b="0"/>
            <wp:docPr id="9061" name="Picture 9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ipment whole set up_single.jpg"/>
                    <pic:cNvPicPr/>
                  </pic:nvPicPr>
                  <pic:blipFill rotWithShape="1">
                    <a:blip r:embed="rId70">
                      <a:extLst>
                        <a:ext uri="{28A0092B-C50C-407E-A947-70E740481C1C}">
                          <a14:useLocalDpi xmlns:a14="http://schemas.microsoft.com/office/drawing/2010/main" val="0"/>
                        </a:ext>
                      </a:extLst>
                    </a:blip>
                    <a:srcRect l="6793" t="21484" r="26382" b="33444"/>
                    <a:stretch/>
                  </pic:blipFill>
                  <pic:spPr bwMode="auto">
                    <a:xfrm>
                      <a:off x="0" y="0"/>
                      <a:ext cx="5704346" cy="2885887"/>
                    </a:xfrm>
                    <a:prstGeom prst="rect">
                      <a:avLst/>
                    </a:prstGeom>
                    <a:ln>
                      <a:noFill/>
                    </a:ln>
                    <a:extLst>
                      <a:ext uri="{53640926-AAD7-44D8-BBD7-CCE9431645EC}">
                        <a14:shadowObscured xmlns:a14="http://schemas.microsoft.com/office/drawing/2010/main"/>
                      </a:ext>
                    </a:extLst>
                  </pic:spPr>
                </pic:pic>
              </a:graphicData>
            </a:graphic>
          </wp:inline>
        </w:drawing>
      </w:r>
    </w:p>
    <w:p w14:paraId="554D4321" w14:textId="760984AC" w:rsidR="00C2391E" w:rsidRDefault="00C2391E" w:rsidP="00EA5CD1">
      <w:pPr>
        <w:spacing w:line="276" w:lineRule="auto"/>
      </w:pPr>
      <w:bookmarkStart w:id="249" w:name="_Ref449609579"/>
      <w:bookmarkStart w:id="250" w:name="_Toc474686606"/>
      <w:r>
        <w:t xml:space="preserve">Figure </w:t>
      </w:r>
      <w:fldSimple w:instr=" STYLEREF 1 \s ">
        <w:r w:rsidR="005D3AE0">
          <w:rPr>
            <w:noProof/>
          </w:rPr>
          <w:t>4</w:t>
        </w:r>
      </w:fldSimple>
      <w:r w:rsidR="00F02E7D">
        <w:noBreakHyphen/>
      </w:r>
      <w:fldSimple w:instr=" SEQ Figure \* ARABIC \s 1 ">
        <w:r w:rsidR="005D3AE0">
          <w:rPr>
            <w:noProof/>
          </w:rPr>
          <w:t>7</w:t>
        </w:r>
      </w:fldSimple>
      <w:bookmarkEnd w:id="249"/>
      <w:r>
        <w:t>.  Schematic of Apparatus 2 experimental set up.</w:t>
      </w:r>
      <w:bookmarkEnd w:id="250"/>
    </w:p>
    <w:p w14:paraId="101539FC" w14:textId="77777777" w:rsidR="00C2391E" w:rsidRDefault="00C2391E" w:rsidP="00EA5CD1">
      <w:pPr>
        <w:spacing w:line="276" w:lineRule="auto"/>
      </w:pPr>
    </w:p>
    <w:p w14:paraId="195E28BA" w14:textId="77777777" w:rsidR="00C2391E" w:rsidRDefault="00C2391E" w:rsidP="00EA5CD1">
      <w:pPr>
        <w:spacing w:line="276" w:lineRule="auto"/>
      </w:pPr>
      <w:r>
        <w:t>A pressure regulator (Norgren R72G-2GK-RMN), which operates at 0.3-10 bar was fitted.  A reduced range flow meter (</w:t>
      </w:r>
      <w:r w:rsidRPr="00B70C26">
        <w:t>FTI 1200 Series Variable Area Flowmeter</w:t>
      </w:r>
      <w:r>
        <w:t xml:space="preserve"> abs at 20 °C 0-100 l/m) replaced the larger flow meter.  This reduced flow rate also caused the large air heaters to overheat, so these were replaced with a small in line (RS Components Ltd, part number AH75-6MF) 750W/240V, 6” length, ceramic coil heating element.  G</w:t>
      </w:r>
      <w:r>
        <w:rPr>
          <w:noProof/>
          <w:lang w:eastAsia="en-GB"/>
        </w:rPr>
        <w:t xml:space="preserve">as flow was not measured after the heater, which reduces the measurement accuracy as gas changes volume after heated, especially in the drying tests.  </w:t>
      </w:r>
      <w:r>
        <w:t>An oscilloscope (PicoScope 6000 series) was connected to the pressure sensor (PX309, Omega 0-7000 Pa) after the oscillator to measure the pulsation frequency accurately.</w:t>
      </w:r>
    </w:p>
    <w:p w14:paraId="192EA3A3" w14:textId="77777777" w:rsidR="001A6E76" w:rsidRDefault="00C2391E" w:rsidP="001A6E76">
      <w:pPr>
        <w:spacing w:line="276" w:lineRule="auto"/>
      </w:pPr>
      <w:r>
        <w:t xml:space="preserve">The oscillator diversion and outlets were simplified to fit the smaller equipment size, and the new design was constructed out of copper and plasticized polyvinyl chloride tubing.  The oscillator diversion allows a comparison of the fluidisation characteristics at the same gas flow rate in the pulsed flow regime and the continuous flow regime.  </w:t>
      </w:r>
      <w:r>
        <w:fldChar w:fldCharType="begin"/>
      </w:r>
      <w:r>
        <w:instrText xml:space="preserve"> REF _Ref449625660 \h  \* MERGEFORMAT </w:instrText>
      </w:r>
      <w:r>
        <w:fldChar w:fldCharType="separate"/>
      </w:r>
      <w:r w:rsidR="005D3AE0">
        <w:t xml:space="preserve">Figure </w:t>
      </w:r>
      <w:r w:rsidR="005D3AE0">
        <w:rPr>
          <w:noProof/>
        </w:rPr>
        <w:t>4</w:t>
      </w:r>
      <w:r w:rsidR="005D3AE0">
        <w:rPr>
          <w:noProof/>
        </w:rPr>
        <w:noBreakHyphen/>
        <w:t>8</w:t>
      </w:r>
      <w:r>
        <w:fldChar w:fldCharType="end"/>
      </w:r>
      <w:r>
        <w:t xml:space="preserve"> shows that the diversion splits off the gas flow before the oscillator.  Both flows then pass through a tap that can be open or closed to divert the flow.  In the continuous flow regime, all gas was passed through the diversion and the tap to the oscillator was in the closed position.</w:t>
      </w:r>
      <w:r w:rsidRPr="00025D68">
        <w:t xml:space="preserve"> </w:t>
      </w:r>
      <w:r>
        <w:t xml:space="preserve"> At the oscillator outlet, the equipment used was an interchangeable configuration, to study either single particles, bubble formation in a pseudo 2D bed or a small 3D bed.  </w:t>
      </w:r>
    </w:p>
    <w:p w14:paraId="637BDA88" w14:textId="2D485C1D" w:rsidR="001A6E76" w:rsidRDefault="001A6E76" w:rsidP="001A6E76">
      <w:pPr>
        <w:spacing w:line="276" w:lineRule="auto"/>
      </w:pPr>
      <w:r>
        <w:t xml:space="preserve">Three sensors were used above and below the fluidised bed.  A temperature sensor (Arduino </w:t>
      </w:r>
      <w:r w:rsidRPr="0094783E">
        <w:t>DHT22</w:t>
      </w:r>
      <w:r>
        <w:t xml:space="preserve">), sensitive to ±0.5 °C within -40-80 °C range, was located below the bed plate to provide a check on temperature entering the bed. Heat loss between the air heater and the bed was accounted for by a thermocouple positioned on the heater as a safety override, but the temperature sensor below the bed controlled the required output from the heater.  This kept the heat loss from the pipework and oscillator to a negligible effect.  A second temperature sensor was positioned above the bed within the tank to measure change through the distributor plates and bed.  Humidity was also measured by the Arduino DHT22, which was sensitive to ±2 % within 0-100 % humidity </w:t>
      </w:r>
      <w:r>
        <w:lastRenderedPageBreak/>
        <w:t>ranges. These readings were processed by a DAQ box and saved on the laboratory computer using a CoolTerm software programme.  Pressure was measured with a high sensitivity pressure transducer (PX309, Omega 0-7000 Pa and 0-11,000 Pa) connected to a DAQ box.  This was located after the oscillator to measure the pulsation frequency by measuring peaks in air pressure in the oscillator outlet.  Pressure drop across the bed was measured by a digital manometer (Testo 511) accurate to ±3 hPa.</w:t>
      </w:r>
    </w:p>
    <w:p w14:paraId="49A55865" w14:textId="1591CA09" w:rsidR="00C2391E" w:rsidRDefault="00CC7E1D" w:rsidP="00EA5CD1">
      <w:pPr>
        <w:spacing w:line="276" w:lineRule="auto"/>
        <w:jc w:val="center"/>
      </w:pPr>
      <w:r>
        <w:rPr>
          <w:noProof/>
          <w:lang w:eastAsia="en-GB"/>
        </w:rPr>
        <mc:AlternateContent>
          <mc:Choice Requires="wps">
            <w:drawing>
              <wp:anchor distT="0" distB="0" distL="114300" distR="114300" simplePos="0" relativeHeight="251232768" behindDoc="0" locked="0" layoutInCell="1" allowOverlap="1" wp14:anchorId="451B3BBE" wp14:editId="39471D8A">
                <wp:simplePos x="0" y="0"/>
                <wp:positionH relativeFrom="column">
                  <wp:posOffset>3175000</wp:posOffset>
                </wp:positionH>
                <wp:positionV relativeFrom="paragraph">
                  <wp:posOffset>20320</wp:posOffset>
                </wp:positionV>
                <wp:extent cx="781050" cy="1403985"/>
                <wp:effectExtent l="0" t="0" r="0" b="5715"/>
                <wp:wrapNone/>
                <wp:docPr id="9012" name="Text Box 90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noFill/>
                        <a:ln w="9525">
                          <a:noFill/>
                          <a:miter lim="800000"/>
                          <a:headEnd/>
                          <a:tailEnd/>
                        </a:ln>
                      </wps:spPr>
                      <wps:txbx>
                        <w:txbxContent>
                          <w:p w14:paraId="2B6D41CB" w14:textId="77777777" w:rsidR="00BF4C3A" w:rsidRDefault="00BF4C3A" w:rsidP="00C2391E">
                            <w:r>
                              <w:t>(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12" o:spid="_x0000_s1167" type="#_x0000_t202" style="position:absolute;left:0;text-align:left;margin-left:250pt;margin-top:1.6pt;width:61.5pt;height:110.55pt;z-index:2512327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" filled="f" stroked="f">
                <v:textbox style="mso-fit-shape-to-text:t">
                  <w:txbxContent>
                    <w:p w14:paraId="2B6D41CB" w14:textId="77777777" w:rsidR="00BF4C3A" w:rsidRDefault="00BF4C3A" w:rsidP="00C2391E">
                      <w:r>
                        <w:t>(5)</w:t>
                      </w:r>
                    </w:p>
                  </w:txbxContent>
                </v:textbox>
              </v:shape>
            </w:pict>
          </mc:Fallback>
        </mc:AlternateContent>
      </w:r>
      <w:r>
        <w:rPr>
          <w:noProof/>
          <w:lang w:eastAsia="en-GB"/>
        </w:rPr>
        <mc:AlternateContent>
          <mc:Choice Requires="wps">
            <w:drawing>
              <wp:anchor distT="0" distB="0" distL="114300" distR="114300" simplePos="0" relativeHeight="251200000" behindDoc="0" locked="0" layoutInCell="1" allowOverlap="1" wp14:anchorId="7CDA1220" wp14:editId="7845171D">
                <wp:simplePos x="0" y="0"/>
                <wp:positionH relativeFrom="column">
                  <wp:posOffset>2919730</wp:posOffset>
                </wp:positionH>
                <wp:positionV relativeFrom="paragraph">
                  <wp:posOffset>472440</wp:posOffset>
                </wp:positionV>
                <wp:extent cx="781050" cy="1403985"/>
                <wp:effectExtent l="0" t="0" r="0" b="5715"/>
                <wp:wrapNone/>
                <wp:docPr id="9013" name="Text Box 90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noFill/>
                        <a:ln w="9525">
                          <a:noFill/>
                          <a:miter lim="800000"/>
                          <a:headEnd/>
                          <a:tailEnd/>
                        </a:ln>
                      </wps:spPr>
                      <wps:txbx>
                        <w:txbxContent>
                          <w:p w14:paraId="22D67498" w14:textId="77777777" w:rsidR="00BF4C3A" w:rsidRDefault="00BF4C3A" w:rsidP="00C2391E">
                            <w:r>
                              <w:t>(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13" o:spid="_x0000_s1168" type="#_x0000_t202" style="position:absolute;left:0;text-align:left;margin-left:229.9pt;margin-top:37.2pt;width:61.5pt;height:110.55pt;z-index:2512000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" filled="f" stroked="f">
                <v:textbox style="mso-fit-shape-to-text:t">
                  <w:txbxContent>
                    <w:p w14:paraId="22D67498" w14:textId="77777777" w:rsidR="00BF4C3A" w:rsidRDefault="00BF4C3A" w:rsidP="00C2391E">
                      <w:r>
                        <w:t>(4)</w:t>
                      </w:r>
                    </w:p>
                  </w:txbxContent>
                </v:textbox>
              </v:shape>
            </w:pict>
          </mc:Fallback>
        </mc:AlternateContent>
      </w:r>
      <w:r>
        <w:rPr>
          <w:noProof/>
          <w:lang w:eastAsia="en-GB"/>
        </w:rPr>
        <mc:AlternateContent>
          <mc:Choice Requires="wps">
            <w:drawing>
              <wp:anchor distT="0" distB="0" distL="114300" distR="114300" simplePos="0" relativeHeight="251167232" behindDoc="0" locked="0" layoutInCell="1" allowOverlap="1" wp14:anchorId="0AEB24E2" wp14:editId="0D94A787">
                <wp:simplePos x="0" y="0"/>
                <wp:positionH relativeFrom="column">
                  <wp:posOffset>2081530</wp:posOffset>
                </wp:positionH>
                <wp:positionV relativeFrom="paragraph">
                  <wp:posOffset>201930</wp:posOffset>
                </wp:positionV>
                <wp:extent cx="781050" cy="1403985"/>
                <wp:effectExtent l="0" t="0" r="0" b="5715"/>
                <wp:wrapNone/>
                <wp:docPr id="9014" name="Text Box 90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noFill/>
                        <a:ln w="9525">
                          <a:noFill/>
                          <a:miter lim="800000"/>
                          <a:headEnd/>
                          <a:tailEnd/>
                        </a:ln>
                      </wps:spPr>
                      <wps:txbx>
                        <w:txbxContent>
                          <w:p w14:paraId="78595FBC" w14:textId="77777777" w:rsidR="00BF4C3A" w:rsidRDefault="00BF4C3A" w:rsidP="00C2391E">
                            <w:r>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14" o:spid="_x0000_s1169" type="#_x0000_t202" style="position:absolute;left:0;text-align:left;margin-left:163.9pt;margin-top:15.9pt;width:61.5pt;height:110.55pt;z-index:2511672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" filled="f" stroked="f">
                <v:textbox style="mso-fit-shape-to-text:t">
                  <w:txbxContent>
                    <w:p w14:paraId="78595FBC" w14:textId="77777777" w:rsidR="00BF4C3A" w:rsidRDefault="00BF4C3A" w:rsidP="00C2391E">
                      <w:r>
                        <w:t>(3)</w:t>
                      </w:r>
                    </w:p>
                  </w:txbxContent>
                </v:textbox>
              </v:shape>
            </w:pict>
          </mc:Fallback>
        </mc:AlternateContent>
      </w:r>
      <w:r>
        <w:rPr>
          <w:noProof/>
          <w:lang w:eastAsia="en-GB"/>
        </w:rPr>
        <mc:AlternateContent>
          <mc:Choice Requires="wps">
            <w:drawing>
              <wp:anchor distT="0" distB="0" distL="114300" distR="114300" simplePos="0" relativeHeight="251134464" behindDoc="0" locked="0" layoutInCell="1" allowOverlap="1" wp14:anchorId="6F92B03C" wp14:editId="1AEBA06A">
                <wp:simplePos x="0" y="0"/>
                <wp:positionH relativeFrom="column">
                  <wp:posOffset>2571750</wp:posOffset>
                </wp:positionH>
                <wp:positionV relativeFrom="paragraph">
                  <wp:posOffset>1082040</wp:posOffset>
                </wp:positionV>
                <wp:extent cx="781050" cy="1403985"/>
                <wp:effectExtent l="0" t="0" r="0" b="5715"/>
                <wp:wrapNone/>
                <wp:docPr id="9015" name="Text Box 90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noFill/>
                        <a:ln w="9525">
                          <a:noFill/>
                          <a:miter lim="800000"/>
                          <a:headEnd/>
                          <a:tailEnd/>
                        </a:ln>
                      </wps:spPr>
                      <wps:txbx>
                        <w:txbxContent>
                          <w:p w14:paraId="6D8D0E75" w14:textId="77777777" w:rsidR="00BF4C3A" w:rsidRDefault="00BF4C3A" w:rsidP="00C2391E">
                            <w: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15" o:spid="_x0000_s1170" type="#_x0000_t202" style="position:absolute;left:0;text-align:left;margin-left:202.5pt;margin-top:85.2pt;width:61.5pt;height:110.55pt;z-index:251134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" filled="f" stroked="f">
                <v:textbox style="mso-fit-shape-to-text:t">
                  <w:txbxContent>
                    <w:p w14:paraId="6D8D0E75" w14:textId="77777777" w:rsidR="00BF4C3A" w:rsidRDefault="00BF4C3A" w:rsidP="00C2391E">
                      <w:r>
                        <w:t>(2)</w:t>
                      </w:r>
                    </w:p>
                  </w:txbxContent>
                </v:textbox>
              </v:shape>
            </w:pict>
          </mc:Fallback>
        </mc:AlternateContent>
      </w:r>
      <w:r>
        <w:rPr>
          <w:noProof/>
          <w:lang w:eastAsia="en-GB"/>
        </w:rPr>
        <mc:AlternateContent>
          <mc:Choice Requires="wps">
            <w:drawing>
              <wp:anchor distT="0" distB="0" distL="114300" distR="114300" simplePos="0" relativeHeight="251101696" behindDoc="0" locked="0" layoutInCell="1" allowOverlap="1" wp14:anchorId="677EF9EC" wp14:editId="5C75C917">
                <wp:simplePos x="0" y="0"/>
                <wp:positionH relativeFrom="column">
                  <wp:posOffset>2392680</wp:posOffset>
                </wp:positionH>
                <wp:positionV relativeFrom="paragraph">
                  <wp:posOffset>1751330</wp:posOffset>
                </wp:positionV>
                <wp:extent cx="781050" cy="1403985"/>
                <wp:effectExtent l="0" t="0" r="0" b="5715"/>
                <wp:wrapNone/>
                <wp:docPr id="9016" name="Text Box 90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noFill/>
                        <a:ln w="9525">
                          <a:noFill/>
                          <a:miter lim="800000"/>
                          <a:headEnd/>
                          <a:tailEnd/>
                        </a:ln>
                      </wps:spPr>
                      <wps:txbx>
                        <w:txbxContent>
                          <w:p w14:paraId="14888E78" w14:textId="77777777" w:rsidR="00BF4C3A" w:rsidRDefault="00BF4C3A" w:rsidP="00C2391E">
                            <w: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16" o:spid="_x0000_s1171" type="#_x0000_t202" style="position:absolute;left:0;text-align:left;margin-left:188.4pt;margin-top:137.9pt;width:61.5pt;height:110.55pt;z-index:251101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" filled="f" stroked="f">
                <v:textbox style="mso-fit-shape-to-text:t">
                  <w:txbxContent>
                    <w:p w14:paraId="14888E78" w14:textId="77777777" w:rsidR="00BF4C3A" w:rsidRDefault="00BF4C3A" w:rsidP="00C2391E">
                      <w:r>
                        <w:t>(1)</w:t>
                      </w:r>
                    </w:p>
                  </w:txbxContent>
                </v:textbox>
              </v:shape>
            </w:pict>
          </mc:Fallback>
        </mc:AlternateContent>
      </w:r>
      <w:r w:rsidR="00C2391E">
        <w:rPr>
          <w:noProof/>
          <w:lang w:eastAsia="en-GB"/>
        </w:rPr>
        <w:drawing>
          <wp:inline distT="0" distB="0" distL="0" distR="0" wp14:anchorId="7039BCD1" wp14:editId="2DB0553E">
            <wp:extent cx="2175029" cy="2636668"/>
            <wp:effectExtent l="0" t="0" r="0" b="0"/>
            <wp:docPr id="9062" name="Picture 9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illator bypass detail_fine lines.jpg"/>
                    <pic:cNvPicPr/>
                  </pic:nvPicPr>
                  <pic:blipFill rotWithShape="1">
                    <a:blip r:embed="rId71">
                      <a:extLst>
                        <a:ext uri="{28A0092B-C50C-407E-A947-70E740481C1C}">
                          <a14:useLocalDpi xmlns:a14="http://schemas.microsoft.com/office/drawing/2010/main" val="0"/>
                        </a:ext>
                      </a:extLst>
                    </a:blip>
                    <a:srcRect l="33938" t="52054" r="38307" b="3088"/>
                    <a:stretch/>
                  </pic:blipFill>
                  <pic:spPr bwMode="auto">
                    <a:xfrm>
                      <a:off x="0" y="0"/>
                      <a:ext cx="2177942" cy="2640199"/>
                    </a:xfrm>
                    <a:prstGeom prst="rect">
                      <a:avLst/>
                    </a:prstGeom>
                    <a:ln>
                      <a:noFill/>
                    </a:ln>
                    <a:extLst>
                      <a:ext uri="{53640926-AAD7-44D8-BBD7-CCE9431645EC}">
                        <a14:shadowObscured xmlns:a14="http://schemas.microsoft.com/office/drawing/2010/main"/>
                      </a:ext>
                    </a:extLst>
                  </pic:spPr>
                </pic:pic>
              </a:graphicData>
            </a:graphic>
          </wp:inline>
        </w:drawing>
      </w:r>
    </w:p>
    <w:p w14:paraId="673CFECB" w14:textId="3C9F8CB9" w:rsidR="00C2391E" w:rsidRDefault="00C2391E" w:rsidP="00EA5CD1">
      <w:pPr>
        <w:pStyle w:val="Caption"/>
        <w:spacing w:line="276" w:lineRule="auto"/>
      </w:pPr>
      <w:bookmarkStart w:id="251" w:name="_Ref449625660"/>
      <w:bookmarkStart w:id="252" w:name="_Toc474686607"/>
      <w:r>
        <w:t xml:space="preserve">Figure </w:t>
      </w:r>
      <w:fldSimple w:instr=" STYLEREF 1 \s ">
        <w:r w:rsidR="005D3AE0">
          <w:rPr>
            <w:noProof/>
          </w:rPr>
          <w:t>4</w:t>
        </w:r>
      </w:fldSimple>
      <w:r w:rsidR="00F02E7D">
        <w:noBreakHyphen/>
      </w:r>
      <w:fldSimple w:instr=" SEQ Figure \* ARABIC \s 1 ">
        <w:r w:rsidR="005D3AE0">
          <w:rPr>
            <w:noProof/>
          </w:rPr>
          <w:t>8</w:t>
        </w:r>
      </w:fldSimple>
      <w:bookmarkEnd w:id="251"/>
      <w:r>
        <w:t xml:space="preserve">.  The continuous and pulsed flow </w:t>
      </w:r>
      <w:r w:rsidR="00A45EE6">
        <w:t>gas route; (1</w:t>
      </w:r>
      <w:r>
        <w:t>) flow is split before the oscillator, (2) lever ball valves switch the flow between oscillator and diversion, (3) diversion, (4) oscillator, (5) flow re-joins the oscillator outputs at t-junctions from the diversion.</w:t>
      </w:r>
      <w:bookmarkEnd w:id="252"/>
    </w:p>
    <w:p w14:paraId="2A07A55D" w14:textId="77777777" w:rsidR="00C2391E" w:rsidRDefault="00C2391E" w:rsidP="00EA5CD1">
      <w:pPr>
        <w:spacing w:line="276" w:lineRule="auto"/>
      </w:pPr>
    </w:p>
    <w:p w14:paraId="29572E09" w14:textId="5A0F2FD1" w:rsidR="00C2391E" w:rsidRDefault="00C2391E" w:rsidP="00EA5CD1">
      <w:pPr>
        <w:pStyle w:val="Caption"/>
        <w:spacing w:line="276" w:lineRule="auto"/>
      </w:pPr>
      <w:r>
        <w:t xml:space="preserve">Other equipment included a camera and lighting rigs for visualisation and image analysis purposes.  The camera used was a Pixelink PL-D725 colour C-mount camera.  This was a CMOS USB-3 camera, capable of 75 fps at full resolution of 5.3 megapixel.  This was mounted on a photographers stand for a stable image, and two LED lighting panels (Neewer Ultra High Power </w:t>
      </w:r>
      <w:r w:rsidRPr="00FC3485">
        <w:t>LED308C</w:t>
      </w:r>
      <w:r>
        <w:t xml:space="preserve">) were used to illuminate the bed.  Moisture content of drying samples was calculated from oven drying in a Leader Engineering (Widnes, Cheshire England) oven (model GP/20/SS/F/250/HYO). </w:t>
      </w:r>
    </w:p>
    <w:p w14:paraId="13AA3E95" w14:textId="77777777" w:rsidR="00CC7E1D" w:rsidRPr="00CC7E1D" w:rsidRDefault="00CC7E1D" w:rsidP="00EA5CD1">
      <w:pPr>
        <w:spacing w:line="276" w:lineRule="auto"/>
      </w:pPr>
    </w:p>
    <w:p w14:paraId="108DEB49" w14:textId="77777777" w:rsidR="00C2391E" w:rsidRDefault="00C2391E" w:rsidP="00EA5CD1">
      <w:pPr>
        <w:pStyle w:val="Heading3"/>
        <w:numPr>
          <w:ilvl w:val="2"/>
          <w:numId w:val="2"/>
        </w:numPr>
        <w:spacing w:line="276" w:lineRule="auto"/>
        <w:rPr>
          <w:rFonts w:eastAsiaTheme="minorEastAsia"/>
        </w:rPr>
      </w:pPr>
      <w:bookmarkStart w:id="253" w:name="_Toc474696397"/>
      <w:r>
        <w:rPr>
          <w:rFonts w:eastAsiaTheme="minorEastAsia"/>
        </w:rPr>
        <w:t>4.5.1.1</w:t>
      </w:r>
      <w:r>
        <w:rPr>
          <w:rFonts w:eastAsiaTheme="minorEastAsia"/>
        </w:rPr>
        <w:tab/>
        <w:t>Single particle equipment design</w:t>
      </w:r>
      <w:bookmarkEnd w:id="253"/>
    </w:p>
    <w:p w14:paraId="2F881C19" w14:textId="4B56AFE6" w:rsidR="00C2391E" w:rsidRDefault="00C2391E" w:rsidP="00EA5CD1">
      <w:pPr>
        <w:spacing w:line="276" w:lineRule="auto"/>
      </w:pPr>
      <w:r>
        <w:t>The incoming air flow from the compressor was first passed through a pressure gauge and flowmeter.  From there, the gas was directed through a Hotwatt Standard air heater 1323 to a junction that can be split to either the oscillator or the bypass.  The temperature control for the heater was sited after this point to remove any difference in temperature caused by the alternate routes, such as length of path or heat sinks.  The gas then entered a copper tube (</w:t>
      </w:r>
      <w:r>
        <w:fldChar w:fldCharType="begin"/>
      </w:r>
      <w:r>
        <w:instrText xml:space="preserve"> REF _Ref450223296 \h  \* MERGEFORMAT </w:instrText>
      </w:r>
      <w:r>
        <w:fldChar w:fldCharType="separate"/>
      </w:r>
      <w:r w:rsidR="005D3AE0">
        <w:t xml:space="preserve">Figure </w:t>
      </w:r>
      <w:r w:rsidR="005D3AE0">
        <w:rPr>
          <w:noProof/>
        </w:rPr>
        <w:t>4</w:t>
      </w:r>
      <w:r w:rsidR="005D3AE0">
        <w:rPr>
          <w:noProof/>
        </w:rPr>
        <w:noBreakHyphen/>
        <w:t>9</w:t>
      </w:r>
      <w:r>
        <w:fldChar w:fldCharType="end"/>
      </w:r>
      <w:r>
        <w:t>) that contained the temperature probe and supported the single particle apparatus.</w:t>
      </w:r>
    </w:p>
    <w:p w14:paraId="13AAB6FD" w14:textId="77777777" w:rsidR="00A45EE6" w:rsidRDefault="00A45EE6" w:rsidP="00EA5CD1">
      <w:pPr>
        <w:spacing w:line="276" w:lineRule="auto"/>
      </w:pPr>
    </w:p>
    <w:p w14:paraId="4C028B58" w14:textId="77777777" w:rsidR="001A6E76" w:rsidRDefault="001A6E76" w:rsidP="00EA5CD1">
      <w:pPr>
        <w:spacing w:line="276" w:lineRule="auto"/>
      </w:pPr>
    </w:p>
    <w:p w14:paraId="173ABB77" w14:textId="77777777" w:rsidR="00A45EE6" w:rsidRPr="00452DED" w:rsidRDefault="00A45EE6" w:rsidP="00EA5CD1">
      <w:pPr>
        <w:spacing w:line="276" w:lineRule="auto"/>
        <w:rPr>
          <w:i/>
        </w:rPr>
      </w:pPr>
      <w:r w:rsidRPr="00452DED">
        <w:rPr>
          <w:i/>
        </w:rPr>
        <w:lastRenderedPageBreak/>
        <w:t>Static drying</w:t>
      </w:r>
    </w:p>
    <w:p w14:paraId="1B6D2E7F" w14:textId="1476853D" w:rsidR="00A45EE6" w:rsidRDefault="00A45EE6" w:rsidP="00EA5CD1">
      <w:pPr>
        <w:spacing w:line="276" w:lineRule="auto"/>
      </w:pPr>
      <w:r>
        <w:t>For the initial static drying tests, a receptacle was attached to the top of the copper tube.  This consisted of a small, lightweight cylinder with four support arms to contain the particle with the minimum disturbance to the airflow and minimum coverage of the particle surface (</w:t>
      </w:r>
      <w:r w:rsidR="00160A8B">
        <w:fldChar w:fldCharType="begin"/>
      </w:r>
      <w:r w:rsidR="00160A8B">
        <w:instrText xml:space="preserve"> REF _Ref474663064 \h </w:instrText>
      </w:r>
      <w:r w:rsidR="00160A8B">
        <w:fldChar w:fldCharType="separate"/>
      </w:r>
      <w:r w:rsidR="005D3AE0">
        <w:t xml:space="preserve">Figure </w:t>
      </w:r>
      <w:r w:rsidR="005D3AE0">
        <w:rPr>
          <w:noProof/>
        </w:rPr>
        <w:t>4</w:t>
      </w:r>
      <w:r w:rsidR="005D3AE0">
        <w:noBreakHyphen/>
      </w:r>
      <w:r w:rsidR="005D3AE0">
        <w:rPr>
          <w:noProof/>
        </w:rPr>
        <w:t>10</w:t>
      </w:r>
      <w:r w:rsidR="00160A8B">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7"/>
        <w:gridCol w:w="2515"/>
        <w:gridCol w:w="3720"/>
      </w:tblGrid>
      <w:tr w:rsidR="00C2391E" w14:paraId="52DE0B7C" w14:textId="77777777" w:rsidTr="00CC7E1D">
        <w:tc>
          <w:tcPr>
            <w:tcW w:w="3007" w:type="dxa"/>
          </w:tcPr>
          <w:p w14:paraId="49086690" w14:textId="77777777" w:rsidR="00C2391E" w:rsidRDefault="004166D3" w:rsidP="00EA5CD1">
            <w:pPr>
              <w:spacing w:line="276" w:lineRule="auto"/>
              <w:ind w:left="360"/>
            </w:pPr>
            <w:r>
              <w:rPr>
                <w:noProof/>
                <w:lang w:eastAsia="en-GB"/>
              </w:rPr>
              <mc:AlternateContent>
                <mc:Choice Requires="wps">
                  <w:drawing>
                    <wp:anchor distT="0" distB="0" distL="114300" distR="114300" simplePos="0" relativeHeight="251678208" behindDoc="0" locked="0" layoutInCell="1" allowOverlap="1" wp14:anchorId="0B36BAAE" wp14:editId="60C2F5DA">
                      <wp:simplePos x="0" y="0"/>
                      <wp:positionH relativeFrom="column">
                        <wp:posOffset>921385</wp:posOffset>
                      </wp:positionH>
                      <wp:positionV relativeFrom="paragraph">
                        <wp:posOffset>256540</wp:posOffset>
                      </wp:positionV>
                      <wp:extent cx="1069975" cy="887095"/>
                      <wp:effectExtent l="0" t="0" r="0" b="0"/>
                      <wp:wrapNone/>
                      <wp:docPr id="8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9975" cy="887095"/>
                              </a:xfrm>
                              <a:prstGeom prst="rect">
                                <a:avLst/>
                              </a:prstGeom>
                              <a:noFill/>
                              <a:ln w="9525">
                                <a:noFill/>
                                <a:miter lim="800000"/>
                                <a:headEnd/>
                                <a:tailEnd/>
                              </a:ln>
                            </wps:spPr>
                            <wps:txbx>
                              <w:txbxContent>
                                <w:p w14:paraId="67561D06" w14:textId="77777777" w:rsidR="00BF4C3A" w:rsidRDefault="00BF4C3A" w:rsidP="00C2391E">
                                  <w:r>
                                    <w:t>Top vie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72" type="#_x0000_t202" style="position:absolute;left:0;text-align:left;margin-left:72.55pt;margin-top:20.2pt;width:84.25pt;height:69.8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" filled="f" stroked="f">
                      <v:textbox>
                        <w:txbxContent>
                          <w:p w14:paraId="67561D06" w14:textId="77777777" w:rsidR="00BF4C3A" w:rsidRDefault="00BF4C3A" w:rsidP="00C2391E">
                            <w:r>
                              <w:t>Top view</w:t>
                            </w:r>
                          </w:p>
                        </w:txbxContent>
                      </v:textbox>
                    </v:shape>
                  </w:pict>
                </mc:Fallback>
              </mc:AlternateContent>
            </w:r>
            <w:r>
              <w:rPr>
                <w:noProof/>
                <w:lang w:eastAsia="en-GB"/>
              </w:rPr>
              <mc:AlternateContent>
                <mc:Choice Requires="wps">
                  <w:drawing>
                    <wp:anchor distT="0" distB="0" distL="114300" distR="114300" simplePos="0" relativeHeight="251588096" behindDoc="0" locked="0" layoutInCell="1" allowOverlap="1" wp14:anchorId="33363D45" wp14:editId="325E8D3B">
                      <wp:simplePos x="0" y="0"/>
                      <wp:positionH relativeFrom="column">
                        <wp:posOffset>728345</wp:posOffset>
                      </wp:positionH>
                      <wp:positionV relativeFrom="paragraph">
                        <wp:posOffset>1323975</wp:posOffset>
                      </wp:positionV>
                      <wp:extent cx="1069975" cy="887095"/>
                      <wp:effectExtent l="0" t="0" r="0" b="0"/>
                      <wp:wrapNone/>
                      <wp:docPr id="8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9975" cy="887095"/>
                              </a:xfrm>
                              <a:prstGeom prst="rect">
                                <a:avLst/>
                              </a:prstGeom>
                              <a:noFill/>
                              <a:ln w="9525">
                                <a:noFill/>
                                <a:miter lim="800000"/>
                                <a:headEnd/>
                                <a:tailEnd/>
                              </a:ln>
                            </wps:spPr>
                            <wps:txbx>
                              <w:txbxContent>
                                <w:p w14:paraId="57BF3ADE" w14:textId="77777777" w:rsidR="00BF4C3A" w:rsidRDefault="00BF4C3A" w:rsidP="00B24403">
                                  <w:pPr>
                                    <w:spacing w:line="240" w:lineRule="auto"/>
                                    <w:jc w:val="left"/>
                                  </w:pPr>
                                  <w:r>
                                    <w:t>Static particle receptac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73" type="#_x0000_t202" style="position:absolute;left:0;text-align:left;margin-left:57.35pt;margin-top:104.25pt;width:84.25pt;height:69.85pt;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" filled="f" stroked="f">
                      <v:textbox>
                        <w:txbxContent>
                          <w:p w14:paraId="57BF3ADE" w14:textId="77777777" w:rsidR="00BF4C3A" w:rsidRDefault="00BF4C3A" w:rsidP="00B24403">
                            <w:pPr>
                              <w:spacing w:line="240" w:lineRule="auto"/>
                              <w:jc w:val="left"/>
                            </w:pPr>
                            <w:r>
                              <w:t>Static particle receptacle</w:t>
                            </w:r>
                          </w:p>
                        </w:txbxContent>
                      </v:textbox>
                    </v:shape>
                  </w:pict>
                </mc:Fallback>
              </mc:AlternateContent>
            </w:r>
            <w:r>
              <w:rPr>
                <w:noProof/>
                <w:lang w:eastAsia="en-GB"/>
              </w:rPr>
              <mc:AlternateContent>
                <mc:Choice Requires="wps">
                  <w:drawing>
                    <wp:anchor distT="0" distB="0" distL="114300" distR="114300" simplePos="0" relativeHeight="251666944" behindDoc="0" locked="0" layoutInCell="1" allowOverlap="1" wp14:anchorId="236CD838" wp14:editId="705CCC86">
                      <wp:simplePos x="0" y="0"/>
                      <wp:positionH relativeFrom="column">
                        <wp:posOffset>135255</wp:posOffset>
                      </wp:positionH>
                      <wp:positionV relativeFrom="paragraph">
                        <wp:posOffset>296557</wp:posOffset>
                      </wp:positionV>
                      <wp:extent cx="1069975" cy="887095"/>
                      <wp:effectExtent l="0" t="0" r="0" b="0"/>
                      <wp:wrapNone/>
                      <wp:docPr id="8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9975" cy="887095"/>
                              </a:xfrm>
                              <a:prstGeom prst="rect">
                                <a:avLst/>
                              </a:prstGeom>
                              <a:noFill/>
                              <a:ln w="9525">
                                <a:noFill/>
                                <a:miter lim="800000"/>
                                <a:headEnd/>
                                <a:tailEnd/>
                              </a:ln>
                            </wps:spPr>
                            <wps:txbx>
                              <w:txbxContent>
                                <w:p w14:paraId="2EFCDE0C" w14:textId="77777777" w:rsidR="00BF4C3A" w:rsidRDefault="00BF4C3A" w:rsidP="00C2391E">
                                  <w:r>
                                    <w:t>Side vie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74" type="#_x0000_t202" style="position:absolute;left:0;text-align:left;margin-left:10.65pt;margin-top:23.35pt;width:84.25pt;height:69.8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" filled="f" stroked="f">
                      <v:textbox>
                        <w:txbxContent>
                          <w:p w14:paraId="2EFCDE0C" w14:textId="77777777" w:rsidR="00BF4C3A" w:rsidRDefault="00BF4C3A" w:rsidP="00C2391E">
                            <w:r>
                              <w:t>Side view</w:t>
                            </w:r>
                          </w:p>
                        </w:txbxContent>
                      </v:textbox>
                    </v:shape>
                  </w:pict>
                </mc:Fallback>
              </mc:AlternateContent>
            </w:r>
            <w:r w:rsidR="00C2391E">
              <w:t xml:space="preserve">1. Static drying </w:t>
            </w:r>
          </w:p>
        </w:tc>
        <w:tc>
          <w:tcPr>
            <w:tcW w:w="2515" w:type="dxa"/>
          </w:tcPr>
          <w:p w14:paraId="62538511" w14:textId="77777777" w:rsidR="00C2391E" w:rsidRDefault="00C2391E" w:rsidP="00EA5CD1">
            <w:pPr>
              <w:spacing w:line="276" w:lineRule="auto"/>
            </w:pPr>
            <w:r>
              <w:t>2. Fluidised drying</w:t>
            </w:r>
          </w:p>
        </w:tc>
        <w:tc>
          <w:tcPr>
            <w:tcW w:w="3720" w:type="dxa"/>
          </w:tcPr>
          <w:p w14:paraId="3924C673" w14:textId="77777777" w:rsidR="00C2391E" w:rsidRDefault="00C2391E" w:rsidP="00EA5CD1">
            <w:pPr>
              <w:spacing w:line="276" w:lineRule="auto"/>
            </w:pPr>
            <w:r>
              <w:t>3. Bead behaviour</w:t>
            </w:r>
          </w:p>
        </w:tc>
      </w:tr>
      <w:tr w:rsidR="00C2391E" w14:paraId="65C22A6F" w14:textId="77777777" w:rsidTr="00CC7E1D">
        <w:tc>
          <w:tcPr>
            <w:tcW w:w="3007" w:type="dxa"/>
          </w:tcPr>
          <w:p w14:paraId="2B6B687E" w14:textId="77777777" w:rsidR="00C2391E" w:rsidRDefault="004166D3" w:rsidP="00EA5CD1">
            <w:pPr>
              <w:spacing w:line="276" w:lineRule="auto"/>
            </w:pPr>
            <w:r>
              <w:rPr>
                <w:noProof/>
                <w:lang w:eastAsia="en-GB"/>
              </w:rPr>
              <mc:AlternateContent>
                <mc:Choice Requires="wps">
                  <w:drawing>
                    <wp:anchor distT="0" distB="0" distL="114300" distR="114300" simplePos="0" relativeHeight="251633152" behindDoc="0" locked="0" layoutInCell="1" allowOverlap="1" wp14:anchorId="6A8B9629" wp14:editId="331F2472">
                      <wp:simplePos x="0" y="0"/>
                      <wp:positionH relativeFrom="column">
                        <wp:posOffset>447040</wp:posOffset>
                      </wp:positionH>
                      <wp:positionV relativeFrom="paragraph">
                        <wp:posOffset>2326005</wp:posOffset>
                      </wp:positionV>
                      <wp:extent cx="379730" cy="0"/>
                      <wp:effectExtent l="0" t="0" r="20320" b="19050"/>
                      <wp:wrapNone/>
                      <wp:docPr id="8227" name="Straight Connector 8227"/>
                      <wp:cNvGraphicFramePr/>
                      <a:graphic xmlns:a="http://schemas.openxmlformats.org/drawingml/2006/main">
                        <a:graphicData uri="http://schemas.microsoft.com/office/word/2010/wordprocessingShape">
                          <wps:wsp>
                            <wps:cNvCnPr/>
                            <wps:spPr>
                              <a:xfrm>
                                <a:off x="0" y="0"/>
                                <a:ext cx="37973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227" o:spid="_x0000_s1026" style="position:absolute;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2pt,183.15pt" to="65.1pt,18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" strokecolor="#4579b8 [3044]"/>
                  </w:pict>
                </mc:Fallback>
              </mc:AlternateContent>
            </w:r>
            <w:r>
              <w:rPr>
                <w:noProof/>
                <w:lang w:eastAsia="en-GB"/>
              </w:rPr>
              <mc:AlternateContent>
                <mc:Choice Requires="wps">
                  <w:drawing>
                    <wp:anchor distT="0" distB="0" distL="114300" distR="114300" simplePos="0" relativeHeight="251621888" behindDoc="0" locked="0" layoutInCell="1" allowOverlap="1" wp14:anchorId="667B1788" wp14:editId="4CC5F551">
                      <wp:simplePos x="0" y="0"/>
                      <wp:positionH relativeFrom="column">
                        <wp:posOffset>767715</wp:posOffset>
                      </wp:positionH>
                      <wp:positionV relativeFrom="paragraph">
                        <wp:posOffset>2103132</wp:posOffset>
                      </wp:positionV>
                      <wp:extent cx="1069975" cy="887095"/>
                      <wp:effectExtent l="0" t="0" r="0" b="0"/>
                      <wp:wrapNone/>
                      <wp:docPr id="8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9975" cy="887095"/>
                              </a:xfrm>
                              <a:prstGeom prst="rect">
                                <a:avLst/>
                              </a:prstGeom>
                              <a:noFill/>
                              <a:ln w="9525">
                                <a:noFill/>
                                <a:miter lim="800000"/>
                                <a:headEnd/>
                                <a:tailEnd/>
                              </a:ln>
                            </wps:spPr>
                            <wps:txbx>
                              <w:txbxContent>
                                <w:p w14:paraId="4DEC06B4" w14:textId="77777777" w:rsidR="00BF4C3A" w:rsidRDefault="00BF4C3A" w:rsidP="00C2391E">
                                  <w:r>
                                    <w:t>Copper tu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75" type="#_x0000_t202" style="position:absolute;left:0;text-align:left;margin-left:60.45pt;margin-top:165.6pt;width:84.25pt;height:69.8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" filled="f" stroked="f">
                      <v:textbox>
                        <w:txbxContent>
                          <w:p w14:paraId="4DEC06B4" w14:textId="77777777" w:rsidR="00BF4C3A" w:rsidRDefault="00BF4C3A" w:rsidP="00C2391E">
                            <w:r>
                              <w:t>Copper tube</w:t>
                            </w:r>
                          </w:p>
                        </w:txbxContent>
                      </v:textbox>
                    </v:shape>
                  </w:pict>
                </mc:Fallback>
              </mc:AlternateContent>
            </w:r>
            <w:r>
              <w:rPr>
                <w:noProof/>
                <w:lang w:eastAsia="en-GB"/>
              </w:rPr>
              <mc:AlternateContent>
                <mc:Choice Requires="wps">
                  <w:drawing>
                    <wp:anchor distT="0" distB="0" distL="114300" distR="114300" simplePos="0" relativeHeight="251644416" behindDoc="0" locked="0" layoutInCell="1" allowOverlap="1" wp14:anchorId="6514BA59" wp14:editId="6160FE57">
                      <wp:simplePos x="0" y="0"/>
                      <wp:positionH relativeFrom="column">
                        <wp:posOffset>777240</wp:posOffset>
                      </wp:positionH>
                      <wp:positionV relativeFrom="paragraph">
                        <wp:posOffset>1498612</wp:posOffset>
                      </wp:positionV>
                      <wp:extent cx="1069975" cy="887095"/>
                      <wp:effectExtent l="0" t="0" r="0" b="0"/>
                      <wp:wrapNone/>
                      <wp:docPr id="8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9975" cy="887095"/>
                              </a:xfrm>
                              <a:prstGeom prst="rect">
                                <a:avLst/>
                              </a:prstGeom>
                              <a:noFill/>
                              <a:ln w="9525">
                                <a:noFill/>
                                <a:miter lim="800000"/>
                                <a:headEnd/>
                                <a:tailEnd/>
                              </a:ln>
                            </wps:spPr>
                            <wps:txbx>
                              <w:txbxContent>
                                <w:p w14:paraId="4E135E46" w14:textId="77777777" w:rsidR="00BF4C3A" w:rsidRDefault="00BF4C3A" w:rsidP="00B24403">
                                  <w:pPr>
                                    <w:spacing w:line="240" w:lineRule="auto"/>
                                    <w:jc w:val="left"/>
                                  </w:pPr>
                                  <w:r>
                                    <w:t>Temperature sensor for the heat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76" type="#_x0000_t202" style="position:absolute;left:0;text-align:left;margin-left:61.2pt;margin-top:118pt;width:84.25pt;height:69.8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" filled="f" stroked="f">
                      <v:textbox>
                        <w:txbxContent>
                          <w:p w14:paraId="4E135E46" w14:textId="77777777" w:rsidR="00BF4C3A" w:rsidRDefault="00BF4C3A" w:rsidP="00B24403">
                            <w:pPr>
                              <w:spacing w:line="240" w:lineRule="auto"/>
                              <w:jc w:val="left"/>
                            </w:pPr>
                            <w:r>
                              <w:t>Temperature sensor for the heater</w:t>
                            </w:r>
                          </w:p>
                        </w:txbxContent>
                      </v:textbox>
                    </v:shape>
                  </w:pict>
                </mc:Fallback>
              </mc:AlternateContent>
            </w:r>
            <w:r w:rsidR="00C2391E">
              <w:rPr>
                <w:noProof/>
                <w:lang w:eastAsia="en-GB"/>
              </w:rPr>
              <mc:AlternateContent>
                <mc:Choice Requires="wps">
                  <w:drawing>
                    <wp:anchor distT="0" distB="0" distL="114300" distR="114300" simplePos="0" relativeHeight="251869696" behindDoc="0" locked="0" layoutInCell="1" allowOverlap="1" wp14:anchorId="4C176C90" wp14:editId="610A283E">
                      <wp:simplePos x="0" y="0"/>
                      <wp:positionH relativeFrom="column">
                        <wp:posOffset>473698</wp:posOffset>
                      </wp:positionH>
                      <wp:positionV relativeFrom="paragraph">
                        <wp:posOffset>402590</wp:posOffset>
                      </wp:positionV>
                      <wp:extent cx="0" cy="135255"/>
                      <wp:effectExtent l="95250" t="38100" r="57150" b="55245"/>
                      <wp:wrapNone/>
                      <wp:docPr id="8248" name="Straight Arrow Connector 8248"/>
                      <wp:cNvGraphicFramePr/>
                      <a:graphic xmlns:a="http://schemas.openxmlformats.org/drawingml/2006/main">
                        <a:graphicData uri="http://schemas.microsoft.com/office/word/2010/wordprocessingShape">
                          <wps:wsp>
                            <wps:cNvCnPr/>
                            <wps:spPr>
                              <a:xfrm flipV="1">
                                <a:off x="0" y="0"/>
                                <a:ext cx="0" cy="135255"/>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8248" o:spid="_x0000_s1026" type="#_x0000_t32" style="position:absolute;margin-left:37.3pt;margin-top:31.7pt;width:0;height:10.65pt;flip:y;z-index:251869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" strokecolor="#4579b8 [3044]">
                      <v:stroke startarrow="open" endarrow="open"/>
                    </v:shape>
                  </w:pict>
                </mc:Fallback>
              </mc:AlternateContent>
            </w:r>
            <w:r w:rsidR="00C2391E">
              <w:rPr>
                <w:noProof/>
                <w:lang w:eastAsia="en-GB"/>
              </w:rPr>
              <mc:AlternateContent>
                <mc:Choice Requires="wps">
                  <w:drawing>
                    <wp:anchor distT="0" distB="0" distL="114300" distR="114300" simplePos="0" relativeHeight="251599360" behindDoc="0" locked="0" layoutInCell="1" allowOverlap="1" wp14:anchorId="3155DCD7" wp14:editId="5DB6CE27">
                      <wp:simplePos x="0" y="0"/>
                      <wp:positionH relativeFrom="column">
                        <wp:posOffset>1296035</wp:posOffset>
                      </wp:positionH>
                      <wp:positionV relativeFrom="paragraph">
                        <wp:posOffset>830580</wp:posOffset>
                      </wp:positionV>
                      <wp:extent cx="0" cy="315595"/>
                      <wp:effectExtent l="0" t="0" r="19050" b="27305"/>
                      <wp:wrapNone/>
                      <wp:docPr id="8224" name="Straight Connector 8224"/>
                      <wp:cNvGraphicFramePr/>
                      <a:graphic xmlns:a="http://schemas.openxmlformats.org/drawingml/2006/main">
                        <a:graphicData uri="http://schemas.microsoft.com/office/word/2010/wordprocessingShape">
                          <wps:wsp>
                            <wps:cNvCnPr/>
                            <wps:spPr>
                              <a:xfrm>
                                <a:off x="0" y="0"/>
                                <a:ext cx="0" cy="31559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8224" o:spid="_x0000_s1026" style="position:absolute;z-index:251599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2.05pt,65.4pt" to="102.05pt,9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" strokecolor="#4579b8 [3044]"/>
                  </w:pict>
                </mc:Fallback>
              </mc:AlternateContent>
            </w:r>
            <w:r w:rsidR="00C2391E">
              <w:rPr>
                <w:noProof/>
                <w:lang w:eastAsia="en-GB"/>
              </w:rPr>
              <mc:AlternateContent>
                <mc:Choice Requires="wps">
                  <w:drawing>
                    <wp:anchor distT="0" distB="0" distL="114300" distR="114300" simplePos="0" relativeHeight="251610624" behindDoc="0" locked="0" layoutInCell="1" allowOverlap="1" wp14:anchorId="6C345DE1" wp14:editId="490FA321">
                      <wp:simplePos x="0" y="0"/>
                      <wp:positionH relativeFrom="column">
                        <wp:posOffset>647065</wp:posOffset>
                      </wp:positionH>
                      <wp:positionV relativeFrom="paragraph">
                        <wp:posOffset>701040</wp:posOffset>
                      </wp:positionV>
                      <wp:extent cx="280035" cy="441960"/>
                      <wp:effectExtent l="0" t="0" r="24765" b="15240"/>
                      <wp:wrapNone/>
                      <wp:docPr id="8225" name="Straight Connector 8225"/>
                      <wp:cNvGraphicFramePr/>
                      <a:graphic xmlns:a="http://schemas.openxmlformats.org/drawingml/2006/main">
                        <a:graphicData uri="http://schemas.microsoft.com/office/word/2010/wordprocessingShape">
                          <wps:wsp>
                            <wps:cNvCnPr/>
                            <wps:spPr>
                              <a:xfrm>
                                <a:off x="0" y="0"/>
                                <a:ext cx="280035" cy="4419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225" o:spid="_x0000_s1026" style="position:absolute;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95pt,55.2pt" to="73pt,9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" strokecolor="#4579b8 [3044]"/>
                  </w:pict>
                </mc:Fallback>
              </mc:AlternateContent>
            </w:r>
            <w:r w:rsidR="00C2391E">
              <w:rPr>
                <w:noProof/>
                <w:lang w:eastAsia="en-GB"/>
              </w:rPr>
              <mc:AlternateContent>
                <mc:Choice Requires="wps">
                  <w:drawing>
                    <wp:anchor distT="0" distB="0" distL="114300" distR="114300" simplePos="0" relativeHeight="251655680" behindDoc="0" locked="0" layoutInCell="1" allowOverlap="1" wp14:anchorId="6B027054" wp14:editId="77F21794">
                      <wp:simplePos x="0" y="0"/>
                      <wp:positionH relativeFrom="column">
                        <wp:posOffset>455295</wp:posOffset>
                      </wp:positionH>
                      <wp:positionV relativeFrom="paragraph">
                        <wp:posOffset>1711960</wp:posOffset>
                      </wp:positionV>
                      <wp:extent cx="379730" cy="0"/>
                      <wp:effectExtent l="0" t="0" r="20320" b="19050"/>
                      <wp:wrapNone/>
                      <wp:docPr id="8229" name="Straight Connector 8229"/>
                      <wp:cNvGraphicFramePr/>
                      <a:graphic xmlns:a="http://schemas.openxmlformats.org/drawingml/2006/main">
                        <a:graphicData uri="http://schemas.microsoft.com/office/word/2010/wordprocessingShape">
                          <wps:wsp>
                            <wps:cNvCnPr/>
                            <wps:spPr>
                              <a:xfrm>
                                <a:off x="0" y="0"/>
                                <a:ext cx="37973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229"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85pt,134.8pt" to="65.75pt,13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" strokecolor="#4579b8 [3044]"/>
                  </w:pict>
                </mc:Fallback>
              </mc:AlternateContent>
            </w:r>
            <w:r w:rsidR="00C2391E">
              <w:rPr>
                <w:noProof/>
                <w:lang w:eastAsia="en-GB"/>
              </w:rPr>
              <w:drawing>
                <wp:inline distT="0" distB="0" distL="0" distR="0" wp14:anchorId="217CF0BA" wp14:editId="1D7F8CDE">
                  <wp:extent cx="1801640" cy="3119683"/>
                  <wp:effectExtent l="0" t="0" r="8255" b="5080"/>
                  <wp:docPr id="9063" name="Picture 9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ic drying.jpg"/>
                          <pic:cNvPicPr/>
                        </pic:nvPicPr>
                        <pic:blipFill rotWithShape="1">
                          <a:blip r:embed="rId72" cstate="print">
                            <a:extLst>
                              <a:ext uri="{BEBA8EAE-BF5A-486C-A8C5-ECC9F3942E4B}">
                                <a14:imgProps xmlns:a14="http://schemas.microsoft.com/office/drawing/2010/main">
                                  <a14:imgLayer r:embed="rId73">
                                    <a14:imgEffect>
                                      <a14:sharpenSoften amount="50000"/>
                                    </a14:imgEffect>
                                  </a14:imgLayer>
                                </a14:imgProps>
                              </a:ext>
                              <a:ext uri="{28A0092B-C50C-407E-A947-70E740481C1C}">
                                <a14:useLocalDpi xmlns:a14="http://schemas.microsoft.com/office/drawing/2010/main" val="0"/>
                              </a:ext>
                            </a:extLst>
                          </a:blip>
                          <a:srcRect l="10430" t="20628" r="59542" b="5606"/>
                          <a:stretch/>
                        </pic:blipFill>
                        <pic:spPr bwMode="auto">
                          <a:xfrm>
                            <a:off x="0" y="0"/>
                            <a:ext cx="1802544" cy="3121248"/>
                          </a:xfrm>
                          <a:prstGeom prst="rect">
                            <a:avLst/>
                          </a:prstGeom>
                          <a:ln>
                            <a:noFill/>
                          </a:ln>
                          <a:extLst>
                            <a:ext uri="{53640926-AAD7-44D8-BBD7-CCE9431645EC}">
                              <a14:shadowObscured xmlns:a14="http://schemas.microsoft.com/office/drawing/2010/main"/>
                            </a:ext>
                          </a:extLst>
                        </pic:spPr>
                      </pic:pic>
                    </a:graphicData>
                  </a:graphic>
                </wp:inline>
              </w:drawing>
            </w:r>
          </w:p>
        </w:tc>
        <w:tc>
          <w:tcPr>
            <w:tcW w:w="2515" w:type="dxa"/>
          </w:tcPr>
          <w:p w14:paraId="52947873" w14:textId="77777777" w:rsidR="00C2391E" w:rsidRDefault="004166D3" w:rsidP="00EA5CD1">
            <w:pPr>
              <w:spacing w:line="276" w:lineRule="auto"/>
            </w:pPr>
            <w:r>
              <w:rPr>
                <w:noProof/>
                <w:lang w:eastAsia="en-GB"/>
              </w:rPr>
              <mc:AlternateContent>
                <mc:Choice Requires="wps">
                  <w:drawing>
                    <wp:anchor distT="0" distB="0" distL="114300" distR="114300" simplePos="0" relativeHeight="251689472" behindDoc="0" locked="0" layoutInCell="1" allowOverlap="1" wp14:anchorId="1B27E405" wp14:editId="414BDD1E">
                      <wp:simplePos x="0" y="0"/>
                      <wp:positionH relativeFrom="column">
                        <wp:posOffset>414020</wp:posOffset>
                      </wp:positionH>
                      <wp:positionV relativeFrom="paragraph">
                        <wp:posOffset>1056005</wp:posOffset>
                      </wp:positionV>
                      <wp:extent cx="1266825" cy="887095"/>
                      <wp:effectExtent l="0" t="0" r="0" b="0"/>
                      <wp:wrapNone/>
                      <wp:docPr id="82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887095"/>
                              </a:xfrm>
                              <a:prstGeom prst="rect">
                                <a:avLst/>
                              </a:prstGeom>
                              <a:noFill/>
                              <a:ln w="9525">
                                <a:noFill/>
                                <a:miter lim="800000"/>
                                <a:headEnd/>
                                <a:tailEnd/>
                              </a:ln>
                            </wps:spPr>
                            <wps:txbx>
                              <w:txbxContent>
                                <w:p w14:paraId="248C97F3" w14:textId="77777777" w:rsidR="00BF4C3A" w:rsidRDefault="00BF4C3A" w:rsidP="00B24403">
                                  <w:pPr>
                                    <w:spacing w:line="240" w:lineRule="auto"/>
                                    <w:jc w:val="left"/>
                                  </w:pPr>
                                  <w:r>
                                    <w:t>Flexible fluidisation pip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77" type="#_x0000_t202" style="position:absolute;left:0;text-align:left;margin-left:32.6pt;margin-top:83.15pt;width:99.75pt;height:69.8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" filled="f" stroked="f">
                      <v:textbox>
                        <w:txbxContent>
                          <w:p w14:paraId="248C97F3" w14:textId="77777777" w:rsidR="00BF4C3A" w:rsidRDefault="00BF4C3A" w:rsidP="00B24403">
                            <w:pPr>
                              <w:spacing w:line="240" w:lineRule="auto"/>
                              <w:jc w:val="left"/>
                            </w:pPr>
                            <w:r>
                              <w:t>Flexible fluidisation pipe</w:t>
                            </w:r>
                          </w:p>
                        </w:txbxContent>
                      </v:textbox>
                    </v:shape>
                  </w:pict>
                </mc:Fallback>
              </mc:AlternateContent>
            </w:r>
            <w:r w:rsidRPr="002F1D70">
              <w:rPr>
                <w:noProof/>
                <w:lang w:eastAsia="en-GB"/>
              </w:rPr>
              <mc:AlternateContent>
                <mc:Choice Requires="wps">
                  <w:drawing>
                    <wp:anchor distT="0" distB="0" distL="114300" distR="114300" simplePos="0" relativeHeight="251712000" behindDoc="0" locked="0" layoutInCell="1" allowOverlap="1" wp14:anchorId="514827AF" wp14:editId="166E91C8">
                      <wp:simplePos x="0" y="0"/>
                      <wp:positionH relativeFrom="column">
                        <wp:posOffset>611505</wp:posOffset>
                      </wp:positionH>
                      <wp:positionV relativeFrom="paragraph">
                        <wp:posOffset>2677795</wp:posOffset>
                      </wp:positionV>
                      <wp:extent cx="1069975" cy="461645"/>
                      <wp:effectExtent l="0" t="0" r="0" b="0"/>
                      <wp:wrapNone/>
                      <wp:docPr id="82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9975" cy="461645"/>
                              </a:xfrm>
                              <a:prstGeom prst="rect">
                                <a:avLst/>
                              </a:prstGeom>
                              <a:noFill/>
                              <a:ln w="9525">
                                <a:noFill/>
                                <a:miter lim="800000"/>
                                <a:headEnd/>
                                <a:tailEnd/>
                              </a:ln>
                            </wps:spPr>
                            <wps:txbx>
                              <w:txbxContent>
                                <w:p w14:paraId="6E018C36" w14:textId="77777777" w:rsidR="00BF4C3A" w:rsidRDefault="00BF4C3A" w:rsidP="00C2391E">
                                  <w:r>
                                    <w:t>Copper tu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78" type="#_x0000_t202" style="position:absolute;left:0;text-align:left;margin-left:48.15pt;margin-top:210.85pt;width:84.25pt;height:36.35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" filled="f" stroked="f">
                      <v:textbox>
                        <w:txbxContent>
                          <w:p w14:paraId="6E018C36" w14:textId="77777777" w:rsidR="00BF4C3A" w:rsidRDefault="00BF4C3A" w:rsidP="00C2391E">
                            <w:r>
                              <w:t>Copper tube</w:t>
                            </w:r>
                          </w:p>
                        </w:txbxContent>
                      </v:textbox>
                    </v:shape>
                  </w:pict>
                </mc:Fallback>
              </mc:AlternateContent>
            </w:r>
            <w:r>
              <w:rPr>
                <w:noProof/>
                <w:lang w:eastAsia="en-GB"/>
              </w:rPr>
              <mc:AlternateContent>
                <mc:Choice Requires="wps">
                  <w:drawing>
                    <wp:anchor distT="0" distB="0" distL="114300" distR="114300" simplePos="0" relativeHeight="251734528" behindDoc="0" locked="0" layoutInCell="1" allowOverlap="1" wp14:anchorId="73A964A7" wp14:editId="2ADB5CE1">
                      <wp:simplePos x="0" y="0"/>
                      <wp:positionH relativeFrom="column">
                        <wp:posOffset>432435</wp:posOffset>
                      </wp:positionH>
                      <wp:positionV relativeFrom="paragraph">
                        <wp:posOffset>1913902</wp:posOffset>
                      </wp:positionV>
                      <wp:extent cx="1266825" cy="887095"/>
                      <wp:effectExtent l="0" t="0" r="0" b="0"/>
                      <wp:wrapNone/>
                      <wp:docPr id="82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887095"/>
                              </a:xfrm>
                              <a:prstGeom prst="rect">
                                <a:avLst/>
                              </a:prstGeom>
                              <a:noFill/>
                              <a:ln w="9525">
                                <a:noFill/>
                                <a:miter lim="800000"/>
                                <a:headEnd/>
                                <a:tailEnd/>
                              </a:ln>
                            </wps:spPr>
                            <wps:txbx>
                              <w:txbxContent>
                                <w:p w14:paraId="0B0C0E74" w14:textId="77777777" w:rsidR="00BF4C3A" w:rsidRDefault="00BF4C3A" w:rsidP="00B24403">
                                  <w:pPr>
                                    <w:spacing w:line="240" w:lineRule="auto"/>
                                    <w:jc w:val="left"/>
                                  </w:pPr>
                                  <w:r>
                                    <w:t>Top view of wire support on copper pip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79" type="#_x0000_t202" style="position:absolute;left:0;text-align:left;margin-left:34.05pt;margin-top:150.7pt;width:99.75pt;height:69.85pt;z-index:25173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" filled="f" stroked="f">
                      <v:textbox>
                        <w:txbxContent>
                          <w:p w14:paraId="0B0C0E74" w14:textId="77777777" w:rsidR="00BF4C3A" w:rsidRDefault="00BF4C3A" w:rsidP="00B24403">
                            <w:pPr>
                              <w:spacing w:line="240" w:lineRule="auto"/>
                              <w:jc w:val="left"/>
                            </w:pPr>
                            <w:r>
                              <w:t>Top view of wire support on copper pipe</w:t>
                            </w:r>
                          </w:p>
                        </w:txbxContent>
                      </v:textbox>
                    </v:shape>
                  </w:pict>
                </mc:Fallback>
              </mc:AlternateContent>
            </w:r>
            <w:r w:rsidR="00C2391E">
              <w:rPr>
                <w:noProof/>
                <w:lang w:eastAsia="en-GB"/>
              </w:rPr>
              <mc:AlternateContent>
                <mc:Choice Requires="wps">
                  <w:drawing>
                    <wp:anchor distT="0" distB="0" distL="114300" distR="114300" simplePos="0" relativeHeight="251700736" behindDoc="0" locked="0" layoutInCell="1" allowOverlap="1" wp14:anchorId="15ECE340" wp14:editId="3C86F88F">
                      <wp:simplePos x="0" y="0"/>
                      <wp:positionH relativeFrom="column">
                        <wp:posOffset>685800</wp:posOffset>
                      </wp:positionH>
                      <wp:positionV relativeFrom="paragraph">
                        <wp:posOffset>630555</wp:posOffset>
                      </wp:positionV>
                      <wp:extent cx="0" cy="550545"/>
                      <wp:effectExtent l="0" t="0" r="19050" b="20955"/>
                      <wp:wrapNone/>
                      <wp:docPr id="8233" name="Straight Connector 8233"/>
                      <wp:cNvGraphicFramePr/>
                      <a:graphic xmlns:a="http://schemas.openxmlformats.org/drawingml/2006/main">
                        <a:graphicData uri="http://schemas.microsoft.com/office/word/2010/wordprocessingShape">
                          <wps:wsp>
                            <wps:cNvCnPr/>
                            <wps:spPr>
                              <a:xfrm>
                                <a:off x="0" y="0"/>
                                <a:ext cx="0" cy="55054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8233" o:spid="_x0000_s1026" style="position:absolute;z-index:25170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4pt,49.65pt" to="54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" strokecolor="#4579b8 [3044]"/>
                  </w:pict>
                </mc:Fallback>
              </mc:AlternateContent>
            </w:r>
            <w:r w:rsidR="00C2391E" w:rsidRPr="002F1D70">
              <w:rPr>
                <w:noProof/>
                <w:lang w:eastAsia="en-GB"/>
              </w:rPr>
              <mc:AlternateContent>
                <mc:Choice Requires="wps">
                  <w:drawing>
                    <wp:anchor distT="0" distB="0" distL="114300" distR="114300" simplePos="0" relativeHeight="251723264" behindDoc="0" locked="0" layoutInCell="1" allowOverlap="1" wp14:anchorId="393769B7" wp14:editId="20FA511B">
                      <wp:simplePos x="0" y="0"/>
                      <wp:positionH relativeFrom="column">
                        <wp:posOffset>285115</wp:posOffset>
                      </wp:positionH>
                      <wp:positionV relativeFrom="paragraph">
                        <wp:posOffset>2893060</wp:posOffset>
                      </wp:positionV>
                      <wp:extent cx="379730" cy="0"/>
                      <wp:effectExtent l="0" t="0" r="20320" b="19050"/>
                      <wp:wrapNone/>
                      <wp:docPr id="8235" name="Straight Connector 8235"/>
                      <wp:cNvGraphicFramePr/>
                      <a:graphic xmlns:a="http://schemas.openxmlformats.org/drawingml/2006/main">
                        <a:graphicData uri="http://schemas.microsoft.com/office/word/2010/wordprocessingShape">
                          <wps:wsp>
                            <wps:cNvCnPr/>
                            <wps:spPr>
                              <a:xfrm>
                                <a:off x="0" y="0"/>
                                <a:ext cx="37973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235" o:spid="_x0000_s1026" style="position:absolute;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45pt,227.8pt" to="52.35pt,2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" strokecolor="#4579b8 [3044]"/>
                  </w:pict>
                </mc:Fallback>
              </mc:AlternateContent>
            </w:r>
            <w:r w:rsidR="00C2391E">
              <w:rPr>
                <w:noProof/>
                <w:lang w:eastAsia="en-GB"/>
              </w:rPr>
              <mc:AlternateContent>
                <mc:Choice Requires="wps">
                  <w:drawing>
                    <wp:anchor distT="0" distB="0" distL="114300" distR="114300" simplePos="0" relativeHeight="251745792" behindDoc="0" locked="0" layoutInCell="1" allowOverlap="1" wp14:anchorId="20754B55" wp14:editId="3E063367">
                      <wp:simplePos x="0" y="0"/>
                      <wp:positionH relativeFrom="column">
                        <wp:posOffset>921385</wp:posOffset>
                      </wp:positionH>
                      <wp:positionV relativeFrom="paragraph">
                        <wp:posOffset>1852930</wp:posOffset>
                      </wp:positionV>
                      <wp:extent cx="0" cy="215265"/>
                      <wp:effectExtent l="0" t="0" r="19050" b="13335"/>
                      <wp:wrapNone/>
                      <wp:docPr id="8237" name="Straight Connector 8237"/>
                      <wp:cNvGraphicFramePr/>
                      <a:graphic xmlns:a="http://schemas.openxmlformats.org/drawingml/2006/main">
                        <a:graphicData uri="http://schemas.microsoft.com/office/word/2010/wordprocessingShape">
                          <wps:wsp>
                            <wps:cNvCnPr/>
                            <wps:spPr>
                              <a:xfrm>
                                <a:off x="0" y="0"/>
                                <a:ext cx="0" cy="21526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8237" o:spid="_x0000_s1026" style="position:absolute;z-index:251745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2.55pt,145.9pt" to="72.55pt,16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" strokecolor="#4579b8 [3044]"/>
                  </w:pict>
                </mc:Fallback>
              </mc:AlternateContent>
            </w:r>
            <w:r w:rsidR="00C2391E">
              <w:rPr>
                <w:noProof/>
                <w:lang w:eastAsia="en-GB"/>
              </w:rPr>
              <mc:AlternateContent>
                <mc:Choice Requires="wps">
                  <w:drawing>
                    <wp:anchor distT="0" distB="0" distL="114300" distR="114300" simplePos="0" relativeHeight="251847168" behindDoc="0" locked="0" layoutInCell="1" allowOverlap="1" wp14:anchorId="45D90BED" wp14:editId="0EEED1E9">
                      <wp:simplePos x="0" y="0"/>
                      <wp:positionH relativeFrom="column">
                        <wp:posOffset>274955</wp:posOffset>
                      </wp:positionH>
                      <wp:positionV relativeFrom="paragraph">
                        <wp:posOffset>1186815</wp:posOffset>
                      </wp:positionV>
                      <wp:extent cx="0" cy="706120"/>
                      <wp:effectExtent l="95250" t="38100" r="114300" b="55880"/>
                      <wp:wrapNone/>
                      <wp:docPr id="8246" name="Straight Arrow Connector 8246"/>
                      <wp:cNvGraphicFramePr/>
                      <a:graphic xmlns:a="http://schemas.openxmlformats.org/drawingml/2006/main">
                        <a:graphicData uri="http://schemas.microsoft.com/office/word/2010/wordprocessingShape">
                          <wps:wsp>
                            <wps:cNvCnPr/>
                            <wps:spPr>
                              <a:xfrm flipV="1">
                                <a:off x="0" y="0"/>
                                <a:ext cx="0" cy="706120"/>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246" o:spid="_x0000_s1026" type="#_x0000_t32" style="position:absolute;margin-left:21.65pt;margin-top:93.45pt;width:0;height:55.6pt;flip:y;z-index:251847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" strokecolor="#4579b8 [3044]">
                      <v:stroke startarrow="open" endarrow="open"/>
                    </v:shape>
                  </w:pict>
                </mc:Fallback>
              </mc:AlternateContent>
            </w:r>
            <w:r w:rsidR="00C2391E">
              <w:rPr>
                <w:noProof/>
                <w:lang w:eastAsia="en-GB"/>
              </w:rPr>
              <w:drawing>
                <wp:inline distT="0" distB="0" distL="0" distR="0" wp14:anchorId="727B1BF8" wp14:editId="7AF782CD">
                  <wp:extent cx="1491448" cy="3343743"/>
                  <wp:effectExtent l="0" t="0" r="0" b="0"/>
                  <wp:docPr id="8311" name="Picture 8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idised drying.jpg"/>
                          <pic:cNvPicPr/>
                        </pic:nvPicPr>
                        <pic:blipFill rotWithShape="1">
                          <a:blip r:embed="rId74" cstate="print">
                            <a:extLst>
                              <a:ext uri="{BEBA8EAE-BF5A-486C-A8C5-ECC9F3942E4B}">
                                <a14:imgProps xmlns:a14="http://schemas.microsoft.com/office/drawing/2010/main">
                                  <a14:imgLayer r:embed="rId75">
                                    <a14:imgEffect>
                                      <a14:sharpenSoften amount="50000"/>
                                    </a14:imgEffect>
                                  </a14:imgLayer>
                                </a14:imgProps>
                              </a:ext>
                              <a:ext uri="{28A0092B-C50C-407E-A947-70E740481C1C}">
                                <a14:useLocalDpi xmlns:a14="http://schemas.microsoft.com/office/drawing/2010/main" val="0"/>
                              </a:ext>
                            </a:extLst>
                          </a:blip>
                          <a:srcRect l="24659" r="12059"/>
                          <a:stretch/>
                        </pic:blipFill>
                        <pic:spPr bwMode="auto">
                          <a:xfrm>
                            <a:off x="0" y="0"/>
                            <a:ext cx="1491862" cy="3344672"/>
                          </a:xfrm>
                          <a:prstGeom prst="rect">
                            <a:avLst/>
                          </a:prstGeom>
                          <a:ln>
                            <a:noFill/>
                          </a:ln>
                          <a:extLst>
                            <a:ext uri="{53640926-AAD7-44D8-BBD7-CCE9431645EC}">
                              <a14:shadowObscured xmlns:a14="http://schemas.microsoft.com/office/drawing/2010/main"/>
                            </a:ext>
                          </a:extLst>
                        </pic:spPr>
                      </pic:pic>
                    </a:graphicData>
                  </a:graphic>
                </wp:inline>
              </w:drawing>
            </w:r>
          </w:p>
        </w:tc>
        <w:tc>
          <w:tcPr>
            <w:tcW w:w="3720" w:type="dxa"/>
          </w:tcPr>
          <w:p w14:paraId="24DDA2FB" w14:textId="77777777" w:rsidR="00C2391E" w:rsidRDefault="004166D3" w:rsidP="00EA5CD1">
            <w:pPr>
              <w:spacing w:line="276" w:lineRule="auto"/>
            </w:pPr>
            <w:r w:rsidRPr="00FC7658">
              <w:rPr>
                <w:noProof/>
                <w:lang w:eastAsia="en-GB"/>
              </w:rPr>
              <mc:AlternateContent>
                <mc:Choice Requires="wps">
                  <w:drawing>
                    <wp:anchor distT="0" distB="0" distL="114300" distR="114300" simplePos="0" relativeHeight="251757056" behindDoc="0" locked="0" layoutInCell="1" allowOverlap="1" wp14:anchorId="588C5149" wp14:editId="0461E44B">
                      <wp:simplePos x="0" y="0"/>
                      <wp:positionH relativeFrom="column">
                        <wp:posOffset>983615</wp:posOffset>
                      </wp:positionH>
                      <wp:positionV relativeFrom="paragraph">
                        <wp:posOffset>2537460</wp:posOffset>
                      </wp:positionV>
                      <wp:extent cx="1069975" cy="461645"/>
                      <wp:effectExtent l="0" t="0" r="0" b="0"/>
                      <wp:wrapNone/>
                      <wp:docPr id="8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9975" cy="461645"/>
                              </a:xfrm>
                              <a:prstGeom prst="rect">
                                <a:avLst/>
                              </a:prstGeom>
                              <a:noFill/>
                              <a:ln w="9525">
                                <a:noFill/>
                                <a:miter lim="800000"/>
                                <a:headEnd/>
                                <a:tailEnd/>
                              </a:ln>
                            </wps:spPr>
                            <wps:txbx>
                              <w:txbxContent>
                                <w:p w14:paraId="711CBCA5" w14:textId="77777777" w:rsidR="00BF4C3A" w:rsidRDefault="00BF4C3A" w:rsidP="00C2391E">
                                  <w:r>
                                    <w:t>Copper tu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80" type="#_x0000_t202" style="position:absolute;left:0;text-align:left;margin-left:77.45pt;margin-top:199.8pt;width:84.25pt;height:36.35pt;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" filled="f" stroked="f">
                      <v:textbox>
                        <w:txbxContent>
                          <w:p w14:paraId="711CBCA5" w14:textId="77777777" w:rsidR="00BF4C3A" w:rsidRDefault="00BF4C3A" w:rsidP="00C2391E">
                            <w:r>
                              <w:t>Copper tube</w:t>
                            </w:r>
                          </w:p>
                        </w:txbxContent>
                      </v:textbox>
                    </v:shape>
                  </w:pict>
                </mc:Fallback>
              </mc:AlternateContent>
            </w:r>
            <w:r>
              <w:rPr>
                <w:noProof/>
                <w:lang w:eastAsia="en-GB"/>
              </w:rPr>
              <mc:AlternateContent>
                <mc:Choice Requires="wps">
                  <w:drawing>
                    <wp:anchor distT="0" distB="0" distL="114300" distR="114300" simplePos="0" relativeHeight="251802112" behindDoc="0" locked="0" layoutInCell="1" allowOverlap="1" wp14:anchorId="07F892FE" wp14:editId="3A7FC16D">
                      <wp:simplePos x="0" y="0"/>
                      <wp:positionH relativeFrom="column">
                        <wp:posOffset>1183640</wp:posOffset>
                      </wp:positionH>
                      <wp:positionV relativeFrom="paragraph">
                        <wp:posOffset>108585</wp:posOffset>
                      </wp:positionV>
                      <wp:extent cx="1266825" cy="887095"/>
                      <wp:effectExtent l="0" t="0" r="0" b="0"/>
                      <wp:wrapNone/>
                      <wp:docPr id="82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887095"/>
                              </a:xfrm>
                              <a:prstGeom prst="rect">
                                <a:avLst/>
                              </a:prstGeom>
                              <a:noFill/>
                              <a:ln w="9525">
                                <a:noFill/>
                                <a:miter lim="800000"/>
                                <a:headEnd/>
                                <a:tailEnd/>
                              </a:ln>
                            </wps:spPr>
                            <wps:txbx>
                              <w:txbxContent>
                                <w:p w14:paraId="5AA1F7EA" w14:textId="77777777" w:rsidR="00BF4C3A" w:rsidRDefault="00BF4C3A" w:rsidP="00C2391E">
                                  <w:r>
                                    <w:t>LED light pan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81" type="#_x0000_t202" style="position:absolute;left:0;text-align:left;margin-left:93.2pt;margin-top:8.55pt;width:99.75pt;height:69.85pt;z-index:25180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" filled="f" stroked="f">
                      <v:textbox>
                        <w:txbxContent>
                          <w:p w14:paraId="5AA1F7EA" w14:textId="77777777" w:rsidR="00BF4C3A" w:rsidRDefault="00BF4C3A" w:rsidP="00C2391E">
                            <w:r>
                              <w:t>LED light panel</w:t>
                            </w:r>
                          </w:p>
                        </w:txbxContent>
                      </v:textbox>
                    </v:shape>
                  </w:pict>
                </mc:Fallback>
              </mc:AlternateContent>
            </w:r>
            <w:r w:rsidRPr="00FC7658">
              <w:rPr>
                <w:noProof/>
                <w:lang w:eastAsia="en-GB"/>
              </w:rPr>
              <mc:AlternateContent>
                <mc:Choice Requires="wps">
                  <w:drawing>
                    <wp:anchor distT="0" distB="0" distL="114300" distR="114300" simplePos="0" relativeHeight="251835904" behindDoc="0" locked="0" layoutInCell="1" allowOverlap="1" wp14:anchorId="3BDCB544" wp14:editId="522C4492">
                      <wp:simplePos x="0" y="0"/>
                      <wp:positionH relativeFrom="column">
                        <wp:posOffset>923925</wp:posOffset>
                      </wp:positionH>
                      <wp:positionV relativeFrom="paragraph">
                        <wp:posOffset>511810</wp:posOffset>
                      </wp:positionV>
                      <wp:extent cx="1348105" cy="461645"/>
                      <wp:effectExtent l="0" t="0" r="0" b="0"/>
                      <wp:wrapNone/>
                      <wp:docPr id="8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8105" cy="461645"/>
                              </a:xfrm>
                              <a:prstGeom prst="rect">
                                <a:avLst/>
                              </a:prstGeom>
                              <a:noFill/>
                              <a:ln w="9525">
                                <a:noFill/>
                                <a:miter lim="800000"/>
                                <a:headEnd/>
                                <a:tailEnd/>
                              </a:ln>
                            </wps:spPr>
                            <wps:txbx>
                              <w:txbxContent>
                                <w:p w14:paraId="216F1E1F" w14:textId="77777777" w:rsidR="00BF4C3A" w:rsidRDefault="00BF4C3A" w:rsidP="00C2391E">
                                  <w:r>
                                    <w:t>Camera and l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82" type="#_x0000_t202" style="position:absolute;left:0;text-align:left;margin-left:72.75pt;margin-top:40.3pt;width:106.15pt;height:36.35pt;z-index:25183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" filled="f" stroked="f">
                      <v:textbox>
                        <w:txbxContent>
                          <w:p w14:paraId="216F1E1F" w14:textId="77777777" w:rsidR="00BF4C3A" w:rsidRDefault="00BF4C3A" w:rsidP="00C2391E">
                            <w:r>
                              <w:t>Camera and lens</w:t>
                            </w:r>
                          </w:p>
                        </w:txbxContent>
                      </v:textbox>
                    </v:shape>
                  </w:pict>
                </mc:Fallback>
              </mc:AlternateContent>
            </w:r>
            <w:r>
              <w:rPr>
                <w:noProof/>
                <w:lang w:eastAsia="en-GB"/>
              </w:rPr>
              <mc:AlternateContent>
                <mc:Choice Requires="wps">
                  <w:drawing>
                    <wp:anchor distT="0" distB="0" distL="114300" distR="114300" simplePos="0" relativeHeight="251779584" behindDoc="0" locked="0" layoutInCell="1" allowOverlap="1" wp14:anchorId="57A00AEE" wp14:editId="074F63F1">
                      <wp:simplePos x="0" y="0"/>
                      <wp:positionH relativeFrom="column">
                        <wp:posOffset>887095</wp:posOffset>
                      </wp:positionH>
                      <wp:positionV relativeFrom="paragraph">
                        <wp:posOffset>1793887</wp:posOffset>
                      </wp:positionV>
                      <wp:extent cx="1266825" cy="887095"/>
                      <wp:effectExtent l="0" t="0" r="0" b="0"/>
                      <wp:wrapNone/>
                      <wp:docPr id="8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887095"/>
                              </a:xfrm>
                              <a:prstGeom prst="rect">
                                <a:avLst/>
                              </a:prstGeom>
                              <a:noFill/>
                              <a:ln w="9525">
                                <a:noFill/>
                                <a:miter lim="800000"/>
                                <a:headEnd/>
                                <a:tailEnd/>
                              </a:ln>
                            </wps:spPr>
                            <wps:txbx>
                              <w:txbxContent>
                                <w:p w14:paraId="327141BA" w14:textId="77777777" w:rsidR="00BF4C3A" w:rsidRDefault="00BF4C3A" w:rsidP="00B24403">
                                  <w:pPr>
                                    <w:spacing w:line="240" w:lineRule="auto"/>
                                    <w:jc w:val="left"/>
                                  </w:pPr>
                                  <w:r>
                                    <w:t>Matt black backgroun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83" type="#_x0000_t202" style="position:absolute;left:0;text-align:left;margin-left:69.85pt;margin-top:141.25pt;width:99.75pt;height:69.85pt;z-index:25177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" filled="f" stroked="f">
                      <v:textbox>
                        <w:txbxContent>
                          <w:p w14:paraId="327141BA" w14:textId="77777777" w:rsidR="00BF4C3A" w:rsidRDefault="00BF4C3A" w:rsidP="00B24403">
                            <w:pPr>
                              <w:spacing w:line="240" w:lineRule="auto"/>
                              <w:jc w:val="left"/>
                            </w:pPr>
                            <w:r>
                              <w:t>Matt black background</w:t>
                            </w:r>
                          </w:p>
                        </w:txbxContent>
                      </v:textbox>
                    </v:shape>
                  </w:pict>
                </mc:Fallback>
              </mc:AlternateContent>
            </w:r>
            <w:r w:rsidR="00C2391E" w:rsidRPr="00FC7658">
              <w:rPr>
                <w:noProof/>
                <w:lang w:eastAsia="en-GB"/>
              </w:rPr>
              <mc:AlternateContent>
                <mc:Choice Requires="wps">
                  <w:drawing>
                    <wp:anchor distT="0" distB="0" distL="114300" distR="114300" simplePos="0" relativeHeight="251813376" behindDoc="0" locked="0" layoutInCell="1" allowOverlap="1" wp14:anchorId="1B65521C" wp14:editId="0BB9D24C">
                      <wp:simplePos x="0" y="0"/>
                      <wp:positionH relativeFrom="column">
                        <wp:posOffset>1673860</wp:posOffset>
                      </wp:positionH>
                      <wp:positionV relativeFrom="paragraph">
                        <wp:posOffset>817245</wp:posOffset>
                      </wp:positionV>
                      <wp:extent cx="0" cy="315595"/>
                      <wp:effectExtent l="0" t="0" r="19050" b="27305"/>
                      <wp:wrapNone/>
                      <wp:docPr id="8243" name="Straight Connector 8243"/>
                      <wp:cNvGraphicFramePr/>
                      <a:graphic xmlns:a="http://schemas.openxmlformats.org/drawingml/2006/main">
                        <a:graphicData uri="http://schemas.microsoft.com/office/word/2010/wordprocessingShape">
                          <wps:wsp>
                            <wps:cNvCnPr/>
                            <wps:spPr>
                              <a:xfrm flipV="1">
                                <a:off x="0" y="0"/>
                                <a:ext cx="0" cy="31559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243" o:spid="_x0000_s1026" style="position:absolute;flip:y;z-index:25181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8pt,64.35pt" to="131.8pt,8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" strokecolor="#4579b8 [3044]"/>
                  </w:pict>
                </mc:Fallback>
              </mc:AlternateContent>
            </w:r>
            <w:r w:rsidR="00C2391E" w:rsidRPr="00FC7658">
              <w:rPr>
                <w:noProof/>
                <w:lang w:eastAsia="en-GB"/>
              </w:rPr>
              <mc:AlternateContent>
                <mc:Choice Requires="wps">
                  <w:drawing>
                    <wp:anchor distT="0" distB="0" distL="114300" distR="114300" simplePos="0" relativeHeight="251768320" behindDoc="0" locked="0" layoutInCell="1" allowOverlap="1" wp14:anchorId="72E22801" wp14:editId="72C5547F">
                      <wp:simplePos x="0" y="0"/>
                      <wp:positionH relativeFrom="column">
                        <wp:posOffset>657225</wp:posOffset>
                      </wp:positionH>
                      <wp:positionV relativeFrom="paragraph">
                        <wp:posOffset>2752725</wp:posOffset>
                      </wp:positionV>
                      <wp:extent cx="379730" cy="0"/>
                      <wp:effectExtent l="0" t="0" r="20320" b="19050"/>
                      <wp:wrapNone/>
                      <wp:docPr id="8239" name="Straight Connector 8239"/>
                      <wp:cNvGraphicFramePr/>
                      <a:graphic xmlns:a="http://schemas.openxmlformats.org/drawingml/2006/main">
                        <a:graphicData uri="http://schemas.microsoft.com/office/word/2010/wordprocessingShape">
                          <wps:wsp>
                            <wps:cNvCnPr/>
                            <wps:spPr>
                              <a:xfrm>
                                <a:off x="0" y="0"/>
                                <a:ext cx="37973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239" o:spid="_x0000_s1026" style="position:absolute;z-index:25176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75pt,216.75pt" to="81.65pt,21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" strokecolor="#4579b8 [3044]"/>
                  </w:pict>
                </mc:Fallback>
              </mc:AlternateContent>
            </w:r>
            <w:r w:rsidR="00C2391E" w:rsidRPr="00FC7658">
              <w:rPr>
                <w:noProof/>
                <w:lang w:eastAsia="en-GB"/>
              </w:rPr>
              <mc:AlternateContent>
                <mc:Choice Requires="wps">
                  <w:drawing>
                    <wp:anchor distT="0" distB="0" distL="114300" distR="114300" simplePos="0" relativeHeight="251824640" behindDoc="0" locked="0" layoutInCell="1" allowOverlap="1" wp14:anchorId="65398756" wp14:editId="17477065">
                      <wp:simplePos x="0" y="0"/>
                      <wp:positionH relativeFrom="column">
                        <wp:posOffset>1078230</wp:posOffset>
                      </wp:positionH>
                      <wp:positionV relativeFrom="paragraph">
                        <wp:posOffset>338455</wp:posOffset>
                      </wp:positionV>
                      <wp:extent cx="180340" cy="0"/>
                      <wp:effectExtent l="0" t="0" r="10160" b="19050"/>
                      <wp:wrapNone/>
                      <wp:docPr id="8244" name="Straight Connector 8244"/>
                      <wp:cNvGraphicFramePr/>
                      <a:graphic xmlns:a="http://schemas.openxmlformats.org/drawingml/2006/main">
                        <a:graphicData uri="http://schemas.microsoft.com/office/word/2010/wordprocessingShape">
                          <wps:wsp>
                            <wps:cNvCnPr/>
                            <wps:spPr>
                              <a:xfrm>
                                <a:off x="0" y="0"/>
                                <a:ext cx="18034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244" o:spid="_x0000_s1026" style="position:absolute;z-index:25182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9pt,26.65pt" to="99.1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" strokecolor="#4579b8 [3044]"/>
                  </w:pict>
                </mc:Fallback>
              </mc:AlternateContent>
            </w:r>
            <w:r w:rsidR="00C2391E">
              <w:rPr>
                <w:noProof/>
                <w:lang w:eastAsia="en-GB"/>
              </w:rPr>
              <mc:AlternateContent>
                <mc:Choice Requires="wps">
                  <w:drawing>
                    <wp:anchor distT="0" distB="0" distL="114300" distR="114300" simplePos="0" relativeHeight="251858432" behindDoc="0" locked="0" layoutInCell="1" allowOverlap="1" wp14:anchorId="72C06E9D" wp14:editId="2AAF8784">
                      <wp:simplePos x="0" y="0"/>
                      <wp:positionH relativeFrom="column">
                        <wp:posOffset>612140</wp:posOffset>
                      </wp:positionH>
                      <wp:positionV relativeFrom="paragraph">
                        <wp:posOffset>1113790</wp:posOffset>
                      </wp:positionV>
                      <wp:extent cx="0" cy="706120"/>
                      <wp:effectExtent l="95250" t="38100" r="114300" b="55880"/>
                      <wp:wrapNone/>
                      <wp:docPr id="8247" name="Straight Arrow Connector 8247"/>
                      <wp:cNvGraphicFramePr/>
                      <a:graphic xmlns:a="http://schemas.openxmlformats.org/drawingml/2006/main">
                        <a:graphicData uri="http://schemas.microsoft.com/office/word/2010/wordprocessingShape">
                          <wps:wsp>
                            <wps:cNvCnPr/>
                            <wps:spPr>
                              <a:xfrm flipV="1">
                                <a:off x="0" y="0"/>
                                <a:ext cx="0" cy="706120"/>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247" o:spid="_x0000_s1026" type="#_x0000_t32" style="position:absolute;margin-left:48.2pt;margin-top:87.7pt;width:0;height:55.6pt;flip:y;z-index:251858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" strokecolor="#4579b8 [3044]">
                      <v:stroke startarrow="open" endarrow="open"/>
                    </v:shape>
                  </w:pict>
                </mc:Fallback>
              </mc:AlternateContent>
            </w:r>
            <w:r w:rsidR="00C2391E" w:rsidRPr="002F1D70">
              <w:rPr>
                <w:noProof/>
                <w:lang w:eastAsia="en-GB"/>
              </w:rPr>
              <mc:AlternateContent>
                <mc:Choice Requires="wps">
                  <w:drawing>
                    <wp:anchor distT="0" distB="0" distL="114300" distR="114300" simplePos="0" relativeHeight="251790848" behindDoc="0" locked="0" layoutInCell="1" allowOverlap="1" wp14:anchorId="2074D61D" wp14:editId="2AEEAEF7">
                      <wp:simplePos x="0" y="0"/>
                      <wp:positionH relativeFrom="column">
                        <wp:posOffset>252730</wp:posOffset>
                      </wp:positionH>
                      <wp:positionV relativeFrom="paragraph">
                        <wp:posOffset>2022475</wp:posOffset>
                      </wp:positionV>
                      <wp:extent cx="704850" cy="0"/>
                      <wp:effectExtent l="0" t="0" r="19050" b="19050"/>
                      <wp:wrapNone/>
                      <wp:docPr id="8241" name="Straight Connector 8241"/>
                      <wp:cNvGraphicFramePr/>
                      <a:graphic xmlns:a="http://schemas.openxmlformats.org/drawingml/2006/main">
                        <a:graphicData uri="http://schemas.microsoft.com/office/word/2010/wordprocessingShape">
                          <wps:wsp>
                            <wps:cNvCnPr/>
                            <wps:spPr>
                              <a:xfrm>
                                <a:off x="0" y="0"/>
                                <a:ext cx="7048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241" o:spid="_x0000_s1026" style="position:absolute;z-index:25179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pt,159.25pt" to="75.4pt,15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" strokecolor="#4579b8 [3044]"/>
                  </w:pict>
                </mc:Fallback>
              </mc:AlternateContent>
            </w:r>
            <w:r w:rsidR="00C2391E">
              <w:rPr>
                <w:noProof/>
                <w:lang w:eastAsia="en-GB"/>
              </w:rPr>
              <w:drawing>
                <wp:inline distT="0" distB="0" distL="0" distR="0" wp14:anchorId="64BA0D78" wp14:editId="21BB15AB">
                  <wp:extent cx="2272030" cy="3223477"/>
                  <wp:effectExtent l="0" t="0" r="0" b="0"/>
                  <wp:docPr id="8312" name="Picture 8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icle movement.jpg"/>
                          <pic:cNvPicPr/>
                        </pic:nvPicPr>
                        <pic:blipFill>
                          <a:blip r:embed="rId76" cstate="print">
                            <a:extLst>
                              <a:ext uri="{BEBA8EAE-BF5A-486C-A8C5-ECC9F3942E4B}">
                                <a14:imgProps xmlns:a14="http://schemas.microsoft.com/office/drawing/2010/main">
                                  <a14:imgLayer r:embed="rId7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273494" cy="3225553"/>
                          </a:xfrm>
                          <a:prstGeom prst="rect">
                            <a:avLst/>
                          </a:prstGeom>
                        </pic:spPr>
                      </pic:pic>
                    </a:graphicData>
                  </a:graphic>
                </wp:inline>
              </w:drawing>
            </w:r>
          </w:p>
        </w:tc>
      </w:tr>
    </w:tbl>
    <w:p w14:paraId="64E2C774" w14:textId="0CD9C082" w:rsidR="00C2391E" w:rsidRDefault="00C2391E" w:rsidP="00EA5CD1">
      <w:pPr>
        <w:spacing w:line="276" w:lineRule="auto"/>
      </w:pPr>
      <w:bookmarkStart w:id="254" w:name="_Ref450223296"/>
      <w:bookmarkStart w:id="255" w:name="_Toc474686608"/>
      <w:r>
        <w:t xml:space="preserve">Figure </w:t>
      </w:r>
      <w:fldSimple w:instr=" STYLEREF 1 \s ">
        <w:r w:rsidR="005D3AE0">
          <w:rPr>
            <w:noProof/>
          </w:rPr>
          <w:t>4</w:t>
        </w:r>
      </w:fldSimple>
      <w:r w:rsidR="00F02E7D">
        <w:noBreakHyphen/>
      </w:r>
      <w:fldSimple w:instr=" SEQ Figure \* ARABIC \s 1 ">
        <w:r w:rsidR="005D3AE0">
          <w:rPr>
            <w:noProof/>
          </w:rPr>
          <w:t>9</w:t>
        </w:r>
      </w:fldSimple>
      <w:bookmarkEnd w:id="254"/>
      <w:r w:rsidRPr="00617948">
        <w:t xml:space="preserve">. </w:t>
      </w:r>
      <w:r>
        <w:t>The single particle equipment variations for attachment to the copper pipe.</w:t>
      </w:r>
      <w:bookmarkEnd w:id="255"/>
    </w:p>
    <w:p w14:paraId="6B0A92E4" w14:textId="77777777" w:rsidR="00C2391E" w:rsidRDefault="00C2391E" w:rsidP="00EA5CD1">
      <w:pPr>
        <w:spacing w:line="276" w:lineRule="auto"/>
      </w:pPr>
    </w:p>
    <w:p w14:paraId="0FB2284C" w14:textId="77777777" w:rsidR="00C2391E" w:rsidRDefault="00A45EE6" w:rsidP="00EA5CD1">
      <w:pPr>
        <w:spacing w:line="276" w:lineRule="auto"/>
        <w:jc w:val="center"/>
      </w:pPr>
      <w:r>
        <w:rPr>
          <w:noProof/>
          <w:lang w:eastAsia="en-GB"/>
        </w:rPr>
        <mc:AlternateContent>
          <mc:Choice Requires="wps">
            <w:drawing>
              <wp:anchor distT="0" distB="0" distL="114300" distR="114300" simplePos="0" relativeHeight="252013056" behindDoc="0" locked="0" layoutInCell="1" allowOverlap="1" wp14:anchorId="2FE94F7C" wp14:editId="213B1618">
                <wp:simplePos x="0" y="0"/>
                <wp:positionH relativeFrom="column">
                  <wp:posOffset>3692525</wp:posOffset>
                </wp:positionH>
                <wp:positionV relativeFrom="paragraph">
                  <wp:posOffset>1911350</wp:posOffset>
                </wp:positionV>
                <wp:extent cx="959485" cy="360045"/>
                <wp:effectExtent l="0" t="0" r="0" b="1905"/>
                <wp:wrapNone/>
                <wp:docPr id="8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9485" cy="360045"/>
                        </a:xfrm>
                        <a:prstGeom prst="rect">
                          <a:avLst/>
                        </a:prstGeom>
                        <a:noFill/>
                        <a:ln w="9525">
                          <a:noFill/>
                          <a:miter lim="800000"/>
                          <a:headEnd/>
                          <a:tailEnd/>
                        </a:ln>
                      </wps:spPr>
                      <wps:txbx>
                        <w:txbxContent>
                          <w:p w14:paraId="37027CF6" w14:textId="77777777" w:rsidR="00BF4C3A" w:rsidRDefault="00BF4C3A" w:rsidP="00C2391E">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84" type="#_x0000_t202" style="position:absolute;left:0;text-align:left;margin-left:290.75pt;margin-top:150.5pt;width:75.55pt;height:28.35pt;z-index:25201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" filled="f" stroked="f">
                <v:textbox>
                  <w:txbxContent>
                    <w:p w14:paraId="37027CF6" w14:textId="77777777" w:rsidR="00BF4C3A" w:rsidRDefault="00BF4C3A" w:rsidP="00C2391E">
                      <w:r>
                        <w:t>4</w:t>
                      </w:r>
                    </w:p>
                  </w:txbxContent>
                </v:textbox>
              </v:shape>
            </w:pict>
          </mc:Fallback>
        </mc:AlternateContent>
      </w:r>
      <w:r>
        <w:rPr>
          <w:noProof/>
          <w:lang w:eastAsia="en-GB"/>
        </w:rPr>
        <mc:AlternateContent>
          <mc:Choice Requires="wps">
            <w:drawing>
              <wp:anchor distT="0" distB="0" distL="114300" distR="114300" simplePos="0" relativeHeight="252002816" behindDoc="0" locked="0" layoutInCell="1" allowOverlap="1" wp14:anchorId="6E3EF555" wp14:editId="72CB4971">
                <wp:simplePos x="0" y="0"/>
                <wp:positionH relativeFrom="column">
                  <wp:posOffset>4713605</wp:posOffset>
                </wp:positionH>
                <wp:positionV relativeFrom="paragraph">
                  <wp:posOffset>882015</wp:posOffset>
                </wp:positionV>
                <wp:extent cx="959485" cy="368935"/>
                <wp:effectExtent l="0" t="0" r="0" b="0"/>
                <wp:wrapNone/>
                <wp:docPr id="82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9485" cy="368935"/>
                        </a:xfrm>
                        <a:prstGeom prst="rect">
                          <a:avLst/>
                        </a:prstGeom>
                        <a:noFill/>
                        <a:ln w="9525">
                          <a:noFill/>
                          <a:miter lim="800000"/>
                          <a:headEnd/>
                          <a:tailEnd/>
                        </a:ln>
                      </wps:spPr>
                      <wps:txbx>
                        <w:txbxContent>
                          <w:p w14:paraId="66B3E699" w14:textId="77777777" w:rsidR="00BF4C3A" w:rsidRDefault="00BF4C3A" w:rsidP="00C2391E">
                            <w:r>
                              <w:t>1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85" type="#_x0000_t202" style="position:absolute;left:0;text-align:left;margin-left:371.15pt;margin-top:69.45pt;width:75.55pt;height:29.05pt;z-index:25200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" filled="f" stroked="f">
                <v:textbox>
                  <w:txbxContent>
                    <w:p w14:paraId="66B3E699" w14:textId="77777777" w:rsidR="00BF4C3A" w:rsidRDefault="00BF4C3A" w:rsidP="00C2391E">
                      <w:r>
                        <w:t>14</w:t>
                      </w:r>
                    </w:p>
                  </w:txbxContent>
                </v:textbox>
              </v:shape>
            </w:pict>
          </mc:Fallback>
        </mc:AlternateContent>
      </w:r>
      <w:r>
        <w:rPr>
          <w:noProof/>
          <w:lang w:eastAsia="en-GB"/>
        </w:rPr>
        <mc:AlternateContent>
          <mc:Choice Requires="wps">
            <w:drawing>
              <wp:anchor distT="0" distB="0" distL="114300" distR="114300" simplePos="0" relativeHeight="251992576" behindDoc="0" locked="0" layoutInCell="1" allowOverlap="1" wp14:anchorId="19B5E997" wp14:editId="7BCD7320">
                <wp:simplePos x="0" y="0"/>
                <wp:positionH relativeFrom="column">
                  <wp:posOffset>1695450</wp:posOffset>
                </wp:positionH>
                <wp:positionV relativeFrom="paragraph">
                  <wp:posOffset>2355215</wp:posOffset>
                </wp:positionV>
                <wp:extent cx="959485" cy="377825"/>
                <wp:effectExtent l="0" t="0" r="0" b="3175"/>
                <wp:wrapNone/>
                <wp:docPr id="8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9485" cy="377825"/>
                        </a:xfrm>
                        <a:prstGeom prst="rect">
                          <a:avLst/>
                        </a:prstGeom>
                        <a:noFill/>
                        <a:ln w="9525">
                          <a:noFill/>
                          <a:miter lim="800000"/>
                          <a:headEnd/>
                          <a:tailEnd/>
                        </a:ln>
                      </wps:spPr>
                      <wps:txbx>
                        <w:txbxContent>
                          <w:p w14:paraId="57AABFC3" w14:textId="77777777" w:rsidR="00BF4C3A" w:rsidRDefault="00BF4C3A" w:rsidP="00C2391E">
                            <w: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86" type="#_x0000_t202" style="position:absolute;left:0;text-align:left;margin-left:133.5pt;margin-top:185.45pt;width:75.55pt;height:29.75pt;z-index:25199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" filled="f" stroked="f">
                <v:textbox>
                  <w:txbxContent>
                    <w:p w14:paraId="57AABFC3" w14:textId="77777777" w:rsidR="00BF4C3A" w:rsidRDefault="00BF4C3A" w:rsidP="00C2391E">
                      <w:r>
                        <w:t>6</w:t>
                      </w:r>
                    </w:p>
                  </w:txbxContent>
                </v:textbox>
              </v:shape>
            </w:pict>
          </mc:Fallback>
        </mc:AlternateContent>
      </w:r>
      <w:r>
        <w:rPr>
          <w:noProof/>
          <w:lang w:eastAsia="en-GB"/>
        </w:rPr>
        <mc:AlternateContent>
          <mc:Choice Requires="wps">
            <w:drawing>
              <wp:anchor distT="0" distB="0" distL="114300" distR="114300" simplePos="0" relativeHeight="251982336" behindDoc="0" locked="0" layoutInCell="1" allowOverlap="1" wp14:anchorId="0A5CA51E" wp14:editId="13C6953A">
                <wp:simplePos x="0" y="0"/>
                <wp:positionH relativeFrom="column">
                  <wp:posOffset>2387600</wp:posOffset>
                </wp:positionH>
                <wp:positionV relativeFrom="paragraph">
                  <wp:posOffset>1281430</wp:posOffset>
                </wp:positionV>
                <wp:extent cx="959485" cy="381635"/>
                <wp:effectExtent l="0" t="0" r="0" b="0"/>
                <wp:wrapNone/>
                <wp:docPr id="82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9485" cy="381635"/>
                        </a:xfrm>
                        <a:prstGeom prst="rect">
                          <a:avLst/>
                        </a:prstGeom>
                        <a:noFill/>
                        <a:ln w="9525">
                          <a:noFill/>
                          <a:miter lim="800000"/>
                          <a:headEnd/>
                          <a:tailEnd/>
                        </a:ln>
                      </wps:spPr>
                      <wps:txbx>
                        <w:txbxContent>
                          <w:p w14:paraId="20CBFC3E" w14:textId="77777777" w:rsidR="00BF4C3A" w:rsidRDefault="00BF4C3A" w:rsidP="00C2391E">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87" type="#_x0000_t202" style="position:absolute;left:0;text-align:left;margin-left:188pt;margin-top:100.9pt;width:75.55pt;height:30.05pt;z-index:25198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" filled="f" stroked="f">
                <v:textbox>
                  <w:txbxContent>
                    <w:p w14:paraId="20CBFC3E" w14:textId="77777777" w:rsidR="00BF4C3A" w:rsidRDefault="00BF4C3A" w:rsidP="00C2391E">
                      <w:r>
                        <w:t>4</w:t>
                      </w:r>
                    </w:p>
                  </w:txbxContent>
                </v:textbox>
              </v:shape>
            </w:pict>
          </mc:Fallback>
        </mc:AlternateContent>
      </w:r>
      <w:r>
        <w:rPr>
          <w:noProof/>
          <w:lang w:eastAsia="en-GB"/>
        </w:rPr>
        <mc:AlternateContent>
          <mc:Choice Requires="wps">
            <w:drawing>
              <wp:anchor distT="0" distB="0" distL="114300" distR="114300" simplePos="0" relativeHeight="251972096" behindDoc="0" locked="0" layoutInCell="1" allowOverlap="1" wp14:anchorId="23D30ED7" wp14:editId="44579CA0">
                <wp:simplePos x="0" y="0"/>
                <wp:positionH relativeFrom="column">
                  <wp:posOffset>2609850</wp:posOffset>
                </wp:positionH>
                <wp:positionV relativeFrom="paragraph">
                  <wp:posOffset>855345</wp:posOffset>
                </wp:positionV>
                <wp:extent cx="959485" cy="395605"/>
                <wp:effectExtent l="0" t="0" r="0" b="4445"/>
                <wp:wrapNone/>
                <wp:docPr id="82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9485" cy="395605"/>
                        </a:xfrm>
                        <a:prstGeom prst="rect">
                          <a:avLst/>
                        </a:prstGeom>
                        <a:noFill/>
                        <a:ln w="9525">
                          <a:noFill/>
                          <a:miter lim="800000"/>
                          <a:headEnd/>
                          <a:tailEnd/>
                        </a:ln>
                      </wps:spPr>
                      <wps:txbx>
                        <w:txbxContent>
                          <w:p w14:paraId="153D594B" w14:textId="77777777" w:rsidR="00BF4C3A" w:rsidRDefault="00BF4C3A" w:rsidP="00C2391E">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88" type="#_x0000_t202" style="position:absolute;left:0;text-align:left;margin-left:205.5pt;margin-top:67.35pt;width:75.55pt;height:31.15pt;z-index:25197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" filled="f" stroked="f">
                <v:textbox>
                  <w:txbxContent>
                    <w:p w14:paraId="153D594B" w14:textId="77777777" w:rsidR="00BF4C3A" w:rsidRDefault="00BF4C3A" w:rsidP="00C2391E">
                      <w:r>
                        <w:t>4</w:t>
                      </w:r>
                    </w:p>
                  </w:txbxContent>
                </v:textbox>
              </v:shape>
            </w:pict>
          </mc:Fallback>
        </mc:AlternateContent>
      </w:r>
      <w:r>
        <w:rPr>
          <w:noProof/>
          <w:lang w:eastAsia="en-GB"/>
        </w:rPr>
        <mc:AlternateContent>
          <mc:Choice Requires="wps">
            <w:drawing>
              <wp:anchor distT="0" distB="0" distL="114300" distR="114300" simplePos="0" relativeHeight="251951616" behindDoc="0" locked="0" layoutInCell="1" allowOverlap="1" wp14:anchorId="0A31797E" wp14:editId="702075B2">
                <wp:simplePos x="0" y="0"/>
                <wp:positionH relativeFrom="column">
                  <wp:posOffset>1651000</wp:posOffset>
                </wp:positionH>
                <wp:positionV relativeFrom="paragraph">
                  <wp:posOffset>207010</wp:posOffset>
                </wp:positionV>
                <wp:extent cx="959485" cy="372745"/>
                <wp:effectExtent l="0" t="0" r="0" b="0"/>
                <wp:wrapNone/>
                <wp:docPr id="8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9485" cy="372745"/>
                        </a:xfrm>
                        <a:prstGeom prst="rect">
                          <a:avLst/>
                        </a:prstGeom>
                        <a:noFill/>
                        <a:ln w="9525">
                          <a:noFill/>
                          <a:miter lim="800000"/>
                          <a:headEnd/>
                          <a:tailEnd/>
                        </a:ln>
                      </wps:spPr>
                      <wps:txbx>
                        <w:txbxContent>
                          <w:p w14:paraId="5FC7D6F6" w14:textId="77777777" w:rsidR="00BF4C3A" w:rsidRDefault="00BF4C3A" w:rsidP="00C2391E">
                            <w: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89" type="#_x0000_t202" style="position:absolute;left:0;text-align:left;margin-left:130pt;margin-top:16.3pt;width:75.55pt;height:29.35pt;z-index:25195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" filled="f" stroked="f">
                <v:textbox>
                  <w:txbxContent>
                    <w:p w14:paraId="5FC7D6F6" w14:textId="77777777" w:rsidR="00BF4C3A" w:rsidRDefault="00BF4C3A" w:rsidP="00C2391E">
                      <w:r>
                        <w:t>8</w:t>
                      </w:r>
                    </w:p>
                  </w:txbxContent>
                </v:textbox>
              </v:shape>
            </w:pict>
          </mc:Fallback>
        </mc:AlternateContent>
      </w:r>
      <w:r>
        <w:rPr>
          <w:noProof/>
          <w:lang w:eastAsia="en-GB"/>
        </w:rPr>
        <mc:AlternateContent>
          <mc:Choice Requires="wps">
            <w:drawing>
              <wp:anchor distT="0" distB="0" distL="114300" distR="114300" simplePos="0" relativeHeight="251961856" behindDoc="0" locked="0" layoutInCell="1" allowOverlap="1" wp14:anchorId="7555F9D9" wp14:editId="28502A1F">
                <wp:simplePos x="0" y="0"/>
                <wp:positionH relativeFrom="column">
                  <wp:posOffset>692150</wp:posOffset>
                </wp:positionH>
                <wp:positionV relativeFrom="paragraph">
                  <wp:posOffset>882015</wp:posOffset>
                </wp:positionV>
                <wp:extent cx="959485" cy="399415"/>
                <wp:effectExtent l="0" t="0" r="0" b="635"/>
                <wp:wrapNone/>
                <wp:docPr id="82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9485" cy="399415"/>
                        </a:xfrm>
                        <a:prstGeom prst="rect">
                          <a:avLst/>
                        </a:prstGeom>
                        <a:noFill/>
                        <a:ln w="9525">
                          <a:noFill/>
                          <a:miter lim="800000"/>
                          <a:headEnd/>
                          <a:tailEnd/>
                        </a:ln>
                      </wps:spPr>
                      <wps:txbx>
                        <w:txbxContent>
                          <w:p w14:paraId="496907EB" w14:textId="77777777" w:rsidR="00BF4C3A" w:rsidRDefault="00BF4C3A" w:rsidP="00C2391E">
                            <w: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90" type="#_x0000_t202" style="position:absolute;left:0;text-align:left;margin-left:54.5pt;margin-top:69.45pt;width:75.55pt;height:31.45pt;z-index:25196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" filled="f" stroked="f">
                <v:textbox>
                  <w:txbxContent>
                    <w:p w14:paraId="496907EB" w14:textId="77777777" w:rsidR="00BF4C3A" w:rsidRDefault="00BF4C3A" w:rsidP="00C2391E">
                      <w:r>
                        <w:t>10</w:t>
                      </w:r>
                    </w:p>
                  </w:txbxContent>
                </v:textbox>
              </v:shape>
            </w:pict>
          </mc:Fallback>
        </mc:AlternateContent>
      </w:r>
      <w:r w:rsidR="00C2391E">
        <w:rPr>
          <w:noProof/>
          <w:lang w:eastAsia="en-GB"/>
        </w:rPr>
        <mc:AlternateContent>
          <mc:Choice Requires="wps">
            <w:drawing>
              <wp:anchor distT="0" distB="0" distL="114300" distR="114300" simplePos="0" relativeHeight="251890176" behindDoc="0" locked="0" layoutInCell="1" allowOverlap="1" wp14:anchorId="1B9149B1" wp14:editId="266CB5DD">
                <wp:simplePos x="0" y="0"/>
                <wp:positionH relativeFrom="column">
                  <wp:posOffset>2366645</wp:posOffset>
                </wp:positionH>
                <wp:positionV relativeFrom="paragraph">
                  <wp:posOffset>1344930</wp:posOffset>
                </wp:positionV>
                <wp:extent cx="0" cy="153670"/>
                <wp:effectExtent l="38100" t="38100" r="57150" b="55880"/>
                <wp:wrapNone/>
                <wp:docPr id="8252" name="Straight Arrow Connector 8252"/>
                <wp:cNvGraphicFramePr/>
                <a:graphic xmlns:a="http://schemas.openxmlformats.org/drawingml/2006/main">
                  <a:graphicData uri="http://schemas.microsoft.com/office/word/2010/wordprocessingShape">
                    <wps:wsp>
                      <wps:cNvCnPr/>
                      <wps:spPr>
                        <a:xfrm>
                          <a:off x="0" y="0"/>
                          <a:ext cx="0" cy="153670"/>
                        </a:xfrm>
                        <a:prstGeom prst="straightConnector1">
                          <a:avLst/>
                        </a:prstGeom>
                        <a:ln>
                          <a:headEnd type="diamond"/>
                          <a:tailEnd type="diamo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252" o:spid="_x0000_s1026" type="#_x0000_t32" style="position:absolute;margin-left:186.35pt;margin-top:105.9pt;width:0;height:12.1pt;z-index:25189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" strokecolor="#4579b8 [3044]">
                <v:stroke startarrow="diamond" endarrow="diamond"/>
              </v:shape>
            </w:pict>
          </mc:Fallback>
        </mc:AlternateContent>
      </w:r>
      <w:r w:rsidR="00C2391E">
        <w:rPr>
          <w:noProof/>
          <w:lang w:eastAsia="en-GB"/>
        </w:rPr>
        <mc:AlternateContent>
          <mc:Choice Requires="wps">
            <w:drawing>
              <wp:anchor distT="0" distB="0" distL="114300" distR="114300" simplePos="0" relativeHeight="251920896" behindDoc="0" locked="0" layoutInCell="1" allowOverlap="1" wp14:anchorId="2DDCBBAB" wp14:editId="3389A784">
                <wp:simplePos x="0" y="0"/>
                <wp:positionH relativeFrom="column">
                  <wp:posOffset>2647327</wp:posOffset>
                </wp:positionH>
                <wp:positionV relativeFrom="paragraph">
                  <wp:posOffset>763905</wp:posOffset>
                </wp:positionV>
                <wp:extent cx="0" cy="461645"/>
                <wp:effectExtent l="38100" t="38100" r="57150" b="52705"/>
                <wp:wrapNone/>
                <wp:docPr id="8255" name="Straight Arrow Connector 8255"/>
                <wp:cNvGraphicFramePr/>
                <a:graphic xmlns:a="http://schemas.openxmlformats.org/drawingml/2006/main">
                  <a:graphicData uri="http://schemas.microsoft.com/office/word/2010/wordprocessingShape">
                    <wps:wsp>
                      <wps:cNvCnPr/>
                      <wps:spPr>
                        <a:xfrm flipV="1">
                          <a:off x="0" y="0"/>
                          <a:ext cx="0" cy="461645"/>
                        </a:xfrm>
                        <a:prstGeom prst="straightConnector1">
                          <a:avLst/>
                        </a:prstGeom>
                        <a:ln>
                          <a:headEnd type="diamond"/>
                          <a:tailEnd type="diamo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255" o:spid="_x0000_s1026" type="#_x0000_t32" style="position:absolute;margin-left:208.45pt;margin-top:60.15pt;width:0;height:36.35pt;flip:y;z-index:25192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" strokecolor="#4579b8 [3044]">
                <v:stroke startarrow="diamond" endarrow="diamond"/>
              </v:shape>
            </w:pict>
          </mc:Fallback>
        </mc:AlternateContent>
      </w:r>
      <w:r w:rsidR="00C2391E">
        <w:rPr>
          <w:noProof/>
          <w:lang w:eastAsia="en-GB"/>
        </w:rPr>
        <mc:AlternateContent>
          <mc:Choice Requires="wps">
            <w:drawing>
              <wp:anchor distT="0" distB="0" distL="114300" distR="114300" simplePos="0" relativeHeight="251941376" behindDoc="0" locked="0" layoutInCell="1" allowOverlap="1" wp14:anchorId="28CD9614" wp14:editId="42EC50B0">
                <wp:simplePos x="0" y="0"/>
                <wp:positionH relativeFrom="column">
                  <wp:posOffset>1003923</wp:posOffset>
                </wp:positionH>
                <wp:positionV relativeFrom="paragraph">
                  <wp:posOffset>582295</wp:posOffset>
                </wp:positionV>
                <wp:extent cx="0" cy="950595"/>
                <wp:effectExtent l="38100" t="38100" r="57150" b="59055"/>
                <wp:wrapNone/>
                <wp:docPr id="8257" name="Straight Arrow Connector 8257"/>
                <wp:cNvGraphicFramePr/>
                <a:graphic xmlns:a="http://schemas.openxmlformats.org/drawingml/2006/main">
                  <a:graphicData uri="http://schemas.microsoft.com/office/word/2010/wordprocessingShape">
                    <wps:wsp>
                      <wps:cNvCnPr/>
                      <wps:spPr>
                        <a:xfrm flipV="1">
                          <a:off x="0" y="0"/>
                          <a:ext cx="0" cy="950595"/>
                        </a:xfrm>
                        <a:prstGeom prst="straightConnector1">
                          <a:avLst/>
                        </a:prstGeom>
                        <a:ln>
                          <a:headEnd type="diamond"/>
                          <a:tailEnd type="diamo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257" o:spid="_x0000_s1026" type="#_x0000_t32" style="position:absolute;margin-left:79.05pt;margin-top:45.85pt;width:0;height:74.85pt;flip:y;z-index:25194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" strokecolor="#4579b8 [3044]">
                <v:stroke startarrow="diamond" endarrow="diamond"/>
              </v:shape>
            </w:pict>
          </mc:Fallback>
        </mc:AlternateContent>
      </w:r>
      <w:r w:rsidR="00C2391E">
        <w:rPr>
          <w:noProof/>
          <w:lang w:eastAsia="en-GB"/>
        </w:rPr>
        <mc:AlternateContent>
          <mc:Choice Requires="wps">
            <w:drawing>
              <wp:anchor distT="0" distB="0" distL="114300" distR="114300" simplePos="0" relativeHeight="251879936" behindDoc="0" locked="0" layoutInCell="1" allowOverlap="1" wp14:anchorId="03DE47BF" wp14:editId="7EE052B1">
                <wp:simplePos x="0" y="0"/>
                <wp:positionH relativeFrom="column">
                  <wp:posOffset>1334782</wp:posOffset>
                </wp:positionH>
                <wp:positionV relativeFrom="paragraph">
                  <wp:posOffset>500380</wp:posOffset>
                </wp:positionV>
                <wp:extent cx="959485" cy="0"/>
                <wp:effectExtent l="38100" t="38100" r="50165" b="57150"/>
                <wp:wrapNone/>
                <wp:docPr id="8250" name="Straight Arrow Connector 8250"/>
                <wp:cNvGraphicFramePr/>
                <a:graphic xmlns:a="http://schemas.openxmlformats.org/drawingml/2006/main">
                  <a:graphicData uri="http://schemas.microsoft.com/office/word/2010/wordprocessingShape">
                    <wps:wsp>
                      <wps:cNvCnPr/>
                      <wps:spPr>
                        <a:xfrm>
                          <a:off x="0" y="0"/>
                          <a:ext cx="959485" cy="0"/>
                        </a:xfrm>
                        <a:prstGeom prst="straightConnector1">
                          <a:avLst/>
                        </a:prstGeom>
                        <a:ln>
                          <a:headEnd type="diamond"/>
                          <a:tailEnd type="diamon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250" o:spid="_x0000_s1026" type="#_x0000_t32" style="position:absolute;margin-left:105.1pt;margin-top:39.4pt;width:75.55pt;height:0;z-index:251879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" strokecolor="#4579b8 [3044]">
                <v:stroke startarrow="diamond" endarrow="diamond"/>
              </v:shape>
            </w:pict>
          </mc:Fallback>
        </mc:AlternateContent>
      </w:r>
      <w:r w:rsidR="00C2391E">
        <w:rPr>
          <w:noProof/>
          <w:lang w:eastAsia="en-GB"/>
        </w:rPr>
        <mc:AlternateContent>
          <mc:Choice Requires="wps">
            <w:drawing>
              <wp:anchor distT="0" distB="0" distL="114300" distR="114300" simplePos="0" relativeHeight="251931136" behindDoc="0" locked="0" layoutInCell="1" allowOverlap="1" wp14:anchorId="365F0F34" wp14:editId="7ED13992">
                <wp:simplePos x="0" y="0"/>
                <wp:positionH relativeFrom="column">
                  <wp:posOffset>3552825</wp:posOffset>
                </wp:positionH>
                <wp:positionV relativeFrom="paragraph">
                  <wp:posOffset>1977390</wp:posOffset>
                </wp:positionV>
                <wp:extent cx="534035" cy="0"/>
                <wp:effectExtent l="38100" t="38100" r="56515" b="57150"/>
                <wp:wrapNone/>
                <wp:docPr id="8256" name="Straight Arrow Connector 8256"/>
                <wp:cNvGraphicFramePr/>
                <a:graphic xmlns:a="http://schemas.openxmlformats.org/drawingml/2006/main">
                  <a:graphicData uri="http://schemas.microsoft.com/office/word/2010/wordprocessingShape">
                    <wps:wsp>
                      <wps:cNvCnPr/>
                      <wps:spPr>
                        <a:xfrm>
                          <a:off x="0" y="0"/>
                          <a:ext cx="534035" cy="0"/>
                        </a:xfrm>
                        <a:prstGeom prst="straightConnector1">
                          <a:avLst/>
                        </a:prstGeom>
                        <a:ln>
                          <a:headEnd type="diamond"/>
                          <a:tailEnd type="diamo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8256" o:spid="_x0000_s1026" type="#_x0000_t32" style="position:absolute;margin-left:279.75pt;margin-top:155.7pt;width:42.05pt;height:0;z-index:251931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" strokecolor="#4579b8 [3044]">
                <v:stroke startarrow="diamond" endarrow="diamond"/>
              </v:shape>
            </w:pict>
          </mc:Fallback>
        </mc:AlternateContent>
      </w:r>
      <w:r w:rsidR="00C2391E">
        <w:rPr>
          <w:noProof/>
          <w:lang w:eastAsia="en-GB"/>
        </w:rPr>
        <mc:AlternateContent>
          <mc:Choice Requires="wps">
            <w:drawing>
              <wp:anchor distT="0" distB="0" distL="114300" distR="114300" simplePos="0" relativeHeight="251910656" behindDoc="0" locked="0" layoutInCell="1" allowOverlap="1" wp14:anchorId="0EA2A182" wp14:editId="3B9A9E2F">
                <wp:simplePos x="0" y="0"/>
                <wp:positionH relativeFrom="column">
                  <wp:posOffset>4693285</wp:posOffset>
                </wp:positionH>
                <wp:positionV relativeFrom="paragraph">
                  <wp:posOffset>501650</wp:posOffset>
                </wp:positionV>
                <wp:extent cx="0" cy="1330325"/>
                <wp:effectExtent l="38100" t="38100" r="57150" b="60325"/>
                <wp:wrapNone/>
                <wp:docPr id="8254" name="Straight Arrow Connector 8254"/>
                <wp:cNvGraphicFramePr/>
                <a:graphic xmlns:a="http://schemas.openxmlformats.org/drawingml/2006/main">
                  <a:graphicData uri="http://schemas.microsoft.com/office/word/2010/wordprocessingShape">
                    <wps:wsp>
                      <wps:cNvCnPr/>
                      <wps:spPr>
                        <a:xfrm>
                          <a:off x="0" y="0"/>
                          <a:ext cx="0" cy="1330325"/>
                        </a:xfrm>
                        <a:prstGeom prst="straightConnector1">
                          <a:avLst/>
                        </a:prstGeom>
                        <a:ln>
                          <a:headEnd type="diamond"/>
                          <a:tailEnd type="diamo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254" o:spid="_x0000_s1026" type="#_x0000_t32" style="position:absolute;margin-left:369.55pt;margin-top:39.5pt;width:0;height:104.75pt;z-index:25191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" strokecolor="#4579b8 [3044]">
                <v:stroke startarrow="diamond" endarrow="diamond"/>
              </v:shape>
            </w:pict>
          </mc:Fallback>
        </mc:AlternateContent>
      </w:r>
      <w:r w:rsidR="00C2391E">
        <w:rPr>
          <w:noProof/>
          <w:lang w:eastAsia="en-GB"/>
        </w:rPr>
        <w:drawing>
          <wp:inline distT="0" distB="0" distL="0" distR="0" wp14:anchorId="6B761BD6" wp14:editId="35B34C90">
            <wp:extent cx="4500979" cy="2281269"/>
            <wp:effectExtent l="0" t="0" r="0" b="5080"/>
            <wp:docPr id="8313" name="Picture 8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ic drying.jpg"/>
                    <pic:cNvPicPr/>
                  </pic:nvPicPr>
                  <pic:blipFill rotWithShape="1">
                    <a:blip r:embed="rId78" cstate="print">
                      <a:extLst>
                        <a:ext uri="{28A0092B-C50C-407E-A947-70E740481C1C}">
                          <a14:useLocalDpi xmlns:a14="http://schemas.microsoft.com/office/drawing/2010/main" val="0"/>
                        </a:ext>
                      </a:extLst>
                    </a:blip>
                    <a:srcRect l="10430" t="21553" r="59542" b="56856"/>
                    <a:stretch/>
                  </pic:blipFill>
                  <pic:spPr bwMode="auto">
                    <a:xfrm>
                      <a:off x="0" y="0"/>
                      <a:ext cx="4509479" cy="2285577"/>
                    </a:xfrm>
                    <a:prstGeom prst="rect">
                      <a:avLst/>
                    </a:prstGeom>
                    <a:ln>
                      <a:noFill/>
                    </a:ln>
                    <a:extLst>
                      <a:ext uri="{53640926-AAD7-44D8-BBD7-CCE9431645EC}">
                        <a14:shadowObscured xmlns:a14="http://schemas.microsoft.com/office/drawing/2010/main"/>
                      </a:ext>
                    </a:extLst>
                  </pic:spPr>
                </pic:pic>
              </a:graphicData>
            </a:graphic>
          </wp:inline>
        </w:drawing>
      </w:r>
    </w:p>
    <w:p w14:paraId="40C09BA4" w14:textId="77777777" w:rsidR="00C2391E" w:rsidRDefault="00C2391E" w:rsidP="00160A8B">
      <w:r>
        <w:rPr>
          <w:noProof/>
          <w:lang w:eastAsia="en-GB"/>
        </w:rPr>
        <mc:AlternateContent>
          <mc:Choice Requires="wps">
            <w:drawing>
              <wp:anchor distT="0" distB="0" distL="114300" distR="114300" simplePos="0" relativeHeight="251900416" behindDoc="0" locked="0" layoutInCell="1" allowOverlap="1" wp14:anchorId="5CFDAC7E" wp14:editId="3A8D01D6">
                <wp:simplePos x="0" y="0"/>
                <wp:positionH relativeFrom="column">
                  <wp:posOffset>1497965</wp:posOffset>
                </wp:positionH>
                <wp:positionV relativeFrom="paragraph">
                  <wp:posOffset>30468</wp:posOffset>
                </wp:positionV>
                <wp:extent cx="651510" cy="0"/>
                <wp:effectExtent l="38100" t="38100" r="53340" b="57150"/>
                <wp:wrapNone/>
                <wp:docPr id="8253" name="Straight Arrow Connector 8253"/>
                <wp:cNvGraphicFramePr/>
                <a:graphic xmlns:a="http://schemas.openxmlformats.org/drawingml/2006/main">
                  <a:graphicData uri="http://schemas.microsoft.com/office/word/2010/wordprocessingShape">
                    <wps:wsp>
                      <wps:cNvCnPr/>
                      <wps:spPr>
                        <a:xfrm>
                          <a:off x="0" y="0"/>
                          <a:ext cx="651510" cy="0"/>
                        </a:xfrm>
                        <a:prstGeom prst="straightConnector1">
                          <a:avLst/>
                        </a:prstGeom>
                        <a:ln>
                          <a:headEnd type="diamond"/>
                          <a:tailEnd type="diamo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8253" o:spid="_x0000_s1026" type="#_x0000_t32" style="position:absolute;margin-left:117.95pt;margin-top:2.4pt;width:51.3pt;height:0;z-index:251900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" strokecolor="#4579b8 [3044]">
                <v:stroke startarrow="diamond" endarrow="diamond"/>
              </v:shape>
            </w:pict>
          </mc:Fallback>
        </mc:AlternateContent>
      </w:r>
      <w:bookmarkStart w:id="256" w:name="_Ref450224320"/>
    </w:p>
    <w:p w14:paraId="381FA69D" w14:textId="40D5FB08" w:rsidR="00C2391E" w:rsidRDefault="00C2391E" w:rsidP="00EA5CD1">
      <w:pPr>
        <w:spacing w:line="276" w:lineRule="auto"/>
      </w:pPr>
      <w:bookmarkStart w:id="257" w:name="_Ref474663064"/>
      <w:bookmarkStart w:id="258" w:name="_Toc474686609"/>
      <w:r>
        <w:t xml:space="preserve">Figure </w:t>
      </w:r>
      <w:fldSimple w:instr=" STYLEREF 1 \s ">
        <w:r w:rsidR="005D3AE0">
          <w:rPr>
            <w:noProof/>
          </w:rPr>
          <w:t>4</w:t>
        </w:r>
      </w:fldSimple>
      <w:r w:rsidR="00F02E7D">
        <w:noBreakHyphen/>
      </w:r>
      <w:fldSimple w:instr=" SEQ Figure \* ARABIC \s 1 ">
        <w:r w:rsidR="005D3AE0">
          <w:rPr>
            <w:noProof/>
          </w:rPr>
          <w:t>10</w:t>
        </w:r>
      </w:fldSimple>
      <w:bookmarkEnd w:id="256"/>
      <w:bookmarkEnd w:id="257"/>
      <w:r w:rsidRPr="00617948">
        <w:t>.  Static</w:t>
      </w:r>
      <w:r>
        <w:t xml:space="preserve"> receptacle for static drying, showing side view (left) and top view (right) equipment dimensions in mm.</w:t>
      </w:r>
      <w:bookmarkEnd w:id="258"/>
      <w:r>
        <w:t xml:space="preserve"> </w:t>
      </w:r>
    </w:p>
    <w:p w14:paraId="3147AC2E" w14:textId="77777777" w:rsidR="004166D3" w:rsidRDefault="004166D3" w:rsidP="00EA5CD1">
      <w:pPr>
        <w:spacing w:line="276" w:lineRule="auto"/>
        <w:rPr>
          <w:i/>
        </w:rPr>
      </w:pPr>
    </w:p>
    <w:p w14:paraId="4A7156AF" w14:textId="77777777" w:rsidR="00C2391E" w:rsidRPr="00DA1727" w:rsidRDefault="00C2391E" w:rsidP="00EA5CD1">
      <w:pPr>
        <w:spacing w:line="276" w:lineRule="auto"/>
        <w:rPr>
          <w:i/>
        </w:rPr>
      </w:pPr>
      <w:r w:rsidRPr="00DA1727">
        <w:rPr>
          <w:i/>
        </w:rPr>
        <w:lastRenderedPageBreak/>
        <w:t>Fluidised drying</w:t>
      </w:r>
    </w:p>
    <w:p w14:paraId="79175EAC" w14:textId="259C1205" w:rsidR="00C2391E" w:rsidRDefault="00C2391E" w:rsidP="00EA5CD1">
      <w:pPr>
        <w:spacing w:line="276" w:lineRule="auto"/>
      </w:pPr>
      <w:r>
        <w:t>The receptacle was replaced by a length of flexible tubing to measure drying in fluidised single particles.  Clamps held this tubing straight in the drying region, and it was curved at the top to direct the particle for removal (</w:t>
      </w:r>
      <w:r>
        <w:fldChar w:fldCharType="begin"/>
      </w:r>
      <w:r>
        <w:instrText xml:space="preserve"> REF _Ref450224516 \h  \* MERGEFORMAT </w:instrText>
      </w:r>
      <w:r>
        <w:fldChar w:fldCharType="separate"/>
      </w:r>
      <w:r w:rsidR="005D3AE0">
        <w:t xml:space="preserve">Figure </w:t>
      </w:r>
      <w:r w:rsidR="005D3AE0">
        <w:rPr>
          <w:noProof/>
        </w:rPr>
        <w:t>4</w:t>
      </w:r>
      <w:r w:rsidR="005D3AE0">
        <w:rPr>
          <w:noProof/>
        </w:rPr>
        <w:noBreakHyphen/>
        <w:t>11</w:t>
      </w:r>
      <w:r>
        <w:fldChar w:fldCharType="end"/>
      </w:r>
      <w:r>
        <w:t xml:space="preserve">).  To prevent the bead from falling down the copper pipe, four fine pieces of wire were secured to the top of the pipe, to create a mesh with the largest free area possible.  </w:t>
      </w:r>
    </w:p>
    <w:p w14:paraId="1097EA4B" w14:textId="77777777" w:rsidR="00C2391E" w:rsidRDefault="004166D3" w:rsidP="00EA5CD1">
      <w:pPr>
        <w:spacing w:line="276" w:lineRule="auto"/>
        <w:jc w:val="center"/>
      </w:pPr>
      <w:r>
        <w:rPr>
          <w:noProof/>
          <w:lang w:eastAsia="en-GB"/>
        </w:rPr>
        <mc:AlternateContent>
          <mc:Choice Requires="wps">
            <w:drawing>
              <wp:anchor distT="0" distB="0" distL="114300" distR="114300" simplePos="0" relativeHeight="252135936" behindDoc="0" locked="0" layoutInCell="1" allowOverlap="1" wp14:anchorId="4EB4443E" wp14:editId="4E8C3A32">
                <wp:simplePos x="0" y="0"/>
                <wp:positionH relativeFrom="column">
                  <wp:posOffset>2316480</wp:posOffset>
                </wp:positionH>
                <wp:positionV relativeFrom="paragraph">
                  <wp:posOffset>3283585</wp:posOffset>
                </wp:positionV>
                <wp:extent cx="959485" cy="377825"/>
                <wp:effectExtent l="0" t="0" r="0" b="3175"/>
                <wp:wrapNone/>
                <wp:docPr id="82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9485" cy="377825"/>
                        </a:xfrm>
                        <a:prstGeom prst="rect">
                          <a:avLst/>
                        </a:prstGeom>
                        <a:noFill/>
                        <a:ln w="9525">
                          <a:noFill/>
                          <a:miter lim="800000"/>
                          <a:headEnd/>
                          <a:tailEnd/>
                        </a:ln>
                      </wps:spPr>
                      <wps:txbx>
                        <w:txbxContent>
                          <w:p w14:paraId="05874BB9" w14:textId="77777777" w:rsidR="00BF4C3A" w:rsidRDefault="00BF4C3A" w:rsidP="00C2391E">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91" type="#_x0000_t202" style="position:absolute;left:0;text-align:left;margin-left:182.4pt;margin-top:258.55pt;width:75.55pt;height:29.75pt;z-index:25213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" filled="f" stroked="f">
                <v:textbox>
                  <w:txbxContent>
                    <w:p w14:paraId="05874BB9" w14:textId="77777777" w:rsidR="00BF4C3A" w:rsidRDefault="00BF4C3A" w:rsidP="00C2391E">
                      <w:r>
                        <w:t>4</w:t>
                      </w:r>
                    </w:p>
                  </w:txbxContent>
                </v:textbox>
              </v:shape>
            </w:pict>
          </mc:Fallback>
        </mc:AlternateContent>
      </w:r>
      <w:r>
        <w:rPr>
          <w:noProof/>
          <w:lang w:eastAsia="en-GB"/>
        </w:rPr>
        <mc:AlternateContent>
          <mc:Choice Requires="wps">
            <w:drawing>
              <wp:anchor distT="0" distB="0" distL="114300" distR="114300" simplePos="0" relativeHeight="252156416" behindDoc="0" locked="0" layoutInCell="1" allowOverlap="1" wp14:anchorId="5C79F415" wp14:editId="74A166A1">
                <wp:simplePos x="0" y="0"/>
                <wp:positionH relativeFrom="column">
                  <wp:posOffset>3036163</wp:posOffset>
                </wp:positionH>
                <wp:positionV relativeFrom="paragraph">
                  <wp:posOffset>3283591</wp:posOffset>
                </wp:positionV>
                <wp:extent cx="959485" cy="377276"/>
                <wp:effectExtent l="0" t="0" r="0" b="3810"/>
                <wp:wrapNone/>
                <wp:docPr id="82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9485" cy="377276"/>
                        </a:xfrm>
                        <a:prstGeom prst="rect">
                          <a:avLst/>
                        </a:prstGeom>
                        <a:noFill/>
                        <a:ln w="9525">
                          <a:noFill/>
                          <a:miter lim="800000"/>
                          <a:headEnd/>
                          <a:tailEnd/>
                        </a:ln>
                      </wps:spPr>
                      <wps:txbx>
                        <w:txbxContent>
                          <w:p w14:paraId="27B0A7A9" w14:textId="77777777" w:rsidR="00BF4C3A" w:rsidRDefault="00BF4C3A" w:rsidP="00C2391E">
                            <w: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92" type="#_x0000_t202" style="position:absolute;left:0;text-align:left;margin-left:239.05pt;margin-top:258.55pt;width:75.55pt;height:29.7pt;z-index:25215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" filled="f" stroked="f">
                <v:textbox>
                  <w:txbxContent>
                    <w:p w14:paraId="27B0A7A9" w14:textId="77777777" w:rsidR="00BF4C3A" w:rsidRDefault="00BF4C3A" w:rsidP="00C2391E">
                      <w:r>
                        <w:t>10</w:t>
                      </w:r>
                    </w:p>
                  </w:txbxContent>
                </v:textbox>
              </v:shape>
            </w:pict>
          </mc:Fallback>
        </mc:AlternateContent>
      </w:r>
      <w:r>
        <w:rPr>
          <w:noProof/>
          <w:lang w:eastAsia="en-GB"/>
        </w:rPr>
        <mc:AlternateContent>
          <mc:Choice Requires="wps">
            <w:drawing>
              <wp:anchor distT="0" distB="0" distL="114300" distR="114300" simplePos="0" relativeHeight="252146176" behindDoc="0" locked="0" layoutInCell="1" allowOverlap="1" wp14:anchorId="005C87E4" wp14:editId="6EEB1FDA">
                <wp:simplePos x="0" y="0"/>
                <wp:positionH relativeFrom="column">
                  <wp:posOffset>3577590</wp:posOffset>
                </wp:positionH>
                <wp:positionV relativeFrom="paragraph">
                  <wp:posOffset>2768600</wp:posOffset>
                </wp:positionV>
                <wp:extent cx="959485" cy="351155"/>
                <wp:effectExtent l="0" t="0" r="0" b="0"/>
                <wp:wrapNone/>
                <wp:docPr id="82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9485" cy="351155"/>
                        </a:xfrm>
                        <a:prstGeom prst="rect">
                          <a:avLst/>
                        </a:prstGeom>
                        <a:noFill/>
                        <a:ln w="9525">
                          <a:noFill/>
                          <a:miter lim="800000"/>
                          <a:headEnd/>
                          <a:tailEnd/>
                        </a:ln>
                      </wps:spPr>
                      <wps:txbx>
                        <w:txbxContent>
                          <w:p w14:paraId="4FB49213" w14:textId="77777777" w:rsidR="00BF4C3A" w:rsidRDefault="00BF4C3A" w:rsidP="00C2391E">
                            <w: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93" type="#_x0000_t202" style="position:absolute;left:0;text-align:left;margin-left:281.7pt;margin-top:218pt;width:75.55pt;height:27.65pt;z-index:25214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" filled="f" stroked="f">
                <v:textbox>
                  <w:txbxContent>
                    <w:p w14:paraId="4FB49213" w14:textId="77777777" w:rsidR="00BF4C3A" w:rsidRDefault="00BF4C3A" w:rsidP="00C2391E">
                      <w:r>
                        <w:t>6</w:t>
                      </w:r>
                    </w:p>
                  </w:txbxContent>
                </v:textbox>
              </v:shape>
            </w:pict>
          </mc:Fallback>
        </mc:AlternateContent>
      </w:r>
      <w:r>
        <w:rPr>
          <w:noProof/>
          <w:lang w:eastAsia="en-GB"/>
        </w:rPr>
        <mc:AlternateContent>
          <mc:Choice Requires="wps">
            <w:drawing>
              <wp:anchor distT="0" distB="0" distL="114300" distR="114300" simplePos="0" relativeHeight="252125696" behindDoc="0" locked="0" layoutInCell="1" allowOverlap="1" wp14:anchorId="415E6745" wp14:editId="4D31E7A7">
                <wp:simplePos x="0" y="0"/>
                <wp:positionH relativeFrom="column">
                  <wp:posOffset>3071495</wp:posOffset>
                </wp:positionH>
                <wp:positionV relativeFrom="paragraph">
                  <wp:posOffset>2218055</wp:posOffset>
                </wp:positionV>
                <wp:extent cx="959485" cy="342265"/>
                <wp:effectExtent l="0" t="0" r="0" b="635"/>
                <wp:wrapNone/>
                <wp:docPr id="82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9485" cy="342265"/>
                        </a:xfrm>
                        <a:prstGeom prst="rect">
                          <a:avLst/>
                        </a:prstGeom>
                        <a:noFill/>
                        <a:ln w="9525">
                          <a:noFill/>
                          <a:miter lim="800000"/>
                          <a:headEnd/>
                          <a:tailEnd/>
                        </a:ln>
                      </wps:spPr>
                      <wps:txbx>
                        <w:txbxContent>
                          <w:p w14:paraId="15AEA426" w14:textId="77777777" w:rsidR="00BF4C3A" w:rsidRDefault="00BF4C3A" w:rsidP="00C2391E">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94" type="#_x0000_t202" style="position:absolute;left:0;text-align:left;margin-left:241.85pt;margin-top:174.65pt;width:75.55pt;height:26.95pt;z-index:25212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" filled="f" stroked="f">
                <v:textbox>
                  <w:txbxContent>
                    <w:p w14:paraId="15AEA426" w14:textId="77777777" w:rsidR="00BF4C3A" w:rsidRDefault="00BF4C3A" w:rsidP="00C2391E">
                      <w:r>
                        <w:t>4</w:t>
                      </w:r>
                    </w:p>
                  </w:txbxContent>
                </v:textbox>
              </v:shape>
            </w:pict>
          </mc:Fallback>
        </mc:AlternateContent>
      </w:r>
      <w:r>
        <w:rPr>
          <w:noProof/>
          <w:lang w:eastAsia="en-GB"/>
        </w:rPr>
        <mc:AlternateContent>
          <mc:Choice Requires="wps">
            <w:drawing>
              <wp:anchor distT="0" distB="0" distL="114300" distR="114300" simplePos="0" relativeHeight="252115456" behindDoc="0" locked="0" layoutInCell="1" allowOverlap="1" wp14:anchorId="3F7900E3" wp14:editId="0E90DC72">
                <wp:simplePos x="0" y="0"/>
                <wp:positionH relativeFrom="column">
                  <wp:posOffset>3488690</wp:posOffset>
                </wp:positionH>
                <wp:positionV relativeFrom="paragraph">
                  <wp:posOffset>1534160</wp:posOffset>
                </wp:positionV>
                <wp:extent cx="959485" cy="377825"/>
                <wp:effectExtent l="0" t="0" r="0" b="3175"/>
                <wp:wrapNone/>
                <wp:docPr id="8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9485" cy="377825"/>
                        </a:xfrm>
                        <a:prstGeom prst="rect">
                          <a:avLst/>
                        </a:prstGeom>
                        <a:noFill/>
                        <a:ln w="9525">
                          <a:noFill/>
                          <a:miter lim="800000"/>
                          <a:headEnd/>
                          <a:tailEnd/>
                        </a:ln>
                      </wps:spPr>
                      <wps:txbx>
                        <w:txbxContent>
                          <w:p w14:paraId="7DE2C638" w14:textId="77777777" w:rsidR="00BF4C3A" w:rsidRDefault="00BF4C3A" w:rsidP="00C2391E">
                            <w: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95" type="#_x0000_t202" style="position:absolute;left:0;text-align:left;margin-left:274.7pt;margin-top:120.8pt;width:75.55pt;height:29.75pt;z-index:25211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" filled="f" stroked="f">
                <v:textbox>
                  <w:txbxContent>
                    <w:p w14:paraId="7DE2C638" w14:textId="77777777" w:rsidR="00BF4C3A" w:rsidRDefault="00BF4C3A" w:rsidP="00C2391E">
                      <w:r>
                        <w:t>6</w:t>
                      </w:r>
                    </w:p>
                  </w:txbxContent>
                </v:textbox>
              </v:shape>
            </w:pict>
          </mc:Fallback>
        </mc:AlternateContent>
      </w:r>
      <w:r>
        <w:rPr>
          <w:noProof/>
          <w:lang w:eastAsia="en-GB"/>
        </w:rPr>
        <mc:AlternateContent>
          <mc:Choice Requires="wps">
            <w:drawing>
              <wp:anchor distT="0" distB="0" distL="114300" distR="114300" simplePos="0" relativeHeight="252105216" behindDoc="0" locked="0" layoutInCell="1" allowOverlap="1" wp14:anchorId="1C2DDB56" wp14:editId="6665AEAB">
                <wp:simplePos x="0" y="0"/>
                <wp:positionH relativeFrom="column">
                  <wp:posOffset>2298700</wp:posOffset>
                </wp:positionH>
                <wp:positionV relativeFrom="paragraph">
                  <wp:posOffset>2218055</wp:posOffset>
                </wp:positionV>
                <wp:extent cx="959485" cy="360045"/>
                <wp:effectExtent l="0" t="0" r="0" b="1905"/>
                <wp:wrapNone/>
                <wp:docPr id="8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9485" cy="360045"/>
                        </a:xfrm>
                        <a:prstGeom prst="rect">
                          <a:avLst/>
                        </a:prstGeom>
                        <a:noFill/>
                        <a:ln w="9525">
                          <a:noFill/>
                          <a:miter lim="800000"/>
                          <a:headEnd/>
                          <a:tailEnd/>
                        </a:ln>
                      </wps:spPr>
                      <wps:txbx>
                        <w:txbxContent>
                          <w:p w14:paraId="1D030AB6" w14:textId="77777777" w:rsidR="00BF4C3A" w:rsidRDefault="00BF4C3A" w:rsidP="00C2391E">
                            <w:r>
                              <w:t>1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96" type="#_x0000_t202" style="position:absolute;left:0;text-align:left;margin-left:181pt;margin-top:174.65pt;width:75.55pt;height:28.35pt;z-index:25210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" filled="f" stroked="f">
                <v:textbox>
                  <w:txbxContent>
                    <w:p w14:paraId="1D030AB6" w14:textId="77777777" w:rsidR="00BF4C3A" w:rsidRDefault="00BF4C3A" w:rsidP="00C2391E">
                      <w:r>
                        <w:t>14</w:t>
                      </w:r>
                    </w:p>
                  </w:txbxContent>
                </v:textbox>
              </v:shape>
            </w:pict>
          </mc:Fallback>
        </mc:AlternateContent>
      </w:r>
      <w:r>
        <w:rPr>
          <w:noProof/>
          <w:lang w:eastAsia="en-GB"/>
        </w:rPr>
        <mc:AlternateContent>
          <mc:Choice Requires="wps">
            <w:drawing>
              <wp:anchor distT="0" distB="0" distL="114300" distR="114300" simplePos="0" relativeHeight="252094976" behindDoc="0" locked="0" layoutInCell="1" allowOverlap="1" wp14:anchorId="220E36FF" wp14:editId="65EACB3B">
                <wp:simplePos x="0" y="0"/>
                <wp:positionH relativeFrom="column">
                  <wp:posOffset>1428750</wp:posOffset>
                </wp:positionH>
                <wp:positionV relativeFrom="paragraph">
                  <wp:posOffset>1614170</wp:posOffset>
                </wp:positionV>
                <wp:extent cx="959485" cy="354965"/>
                <wp:effectExtent l="0" t="0" r="0" b="0"/>
                <wp:wrapNone/>
                <wp:docPr id="8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9485" cy="354965"/>
                        </a:xfrm>
                        <a:prstGeom prst="rect">
                          <a:avLst/>
                        </a:prstGeom>
                        <a:noFill/>
                        <a:ln w="9525">
                          <a:noFill/>
                          <a:miter lim="800000"/>
                          <a:headEnd/>
                          <a:tailEnd/>
                        </a:ln>
                      </wps:spPr>
                      <wps:txbx>
                        <w:txbxContent>
                          <w:p w14:paraId="650D54C0" w14:textId="77777777" w:rsidR="00BF4C3A" w:rsidRDefault="00BF4C3A" w:rsidP="00C2391E">
                            <w:r>
                              <w:t>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97" type="#_x0000_t202" style="position:absolute;left:0;text-align:left;margin-left:112.5pt;margin-top:127.1pt;width:75.55pt;height:27.95pt;z-index:25209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" filled="f" stroked="f">
                <v:textbox>
                  <w:txbxContent>
                    <w:p w14:paraId="650D54C0" w14:textId="77777777" w:rsidR="00BF4C3A" w:rsidRDefault="00BF4C3A" w:rsidP="00C2391E">
                      <w:r>
                        <w:t>26</w:t>
                      </w:r>
                    </w:p>
                  </w:txbxContent>
                </v:textbox>
              </v:shape>
            </w:pict>
          </mc:Fallback>
        </mc:AlternateContent>
      </w:r>
      <w:r w:rsidR="00C2391E">
        <w:rPr>
          <w:noProof/>
          <w:lang w:eastAsia="en-GB"/>
        </w:rPr>
        <mc:AlternateContent>
          <mc:Choice Requires="wps">
            <w:drawing>
              <wp:anchor distT="0" distB="0" distL="114300" distR="114300" simplePos="0" relativeHeight="252084736" behindDoc="0" locked="0" layoutInCell="1" allowOverlap="1" wp14:anchorId="13FBA80D" wp14:editId="7B8392F6">
                <wp:simplePos x="0" y="0"/>
                <wp:positionH relativeFrom="column">
                  <wp:posOffset>2843530</wp:posOffset>
                </wp:positionH>
                <wp:positionV relativeFrom="paragraph">
                  <wp:posOffset>3393452</wp:posOffset>
                </wp:positionV>
                <wp:extent cx="723900" cy="0"/>
                <wp:effectExtent l="38100" t="38100" r="57150" b="57150"/>
                <wp:wrapNone/>
                <wp:docPr id="8264" name="Straight Arrow Connector 8264"/>
                <wp:cNvGraphicFramePr/>
                <a:graphic xmlns:a="http://schemas.openxmlformats.org/drawingml/2006/main">
                  <a:graphicData uri="http://schemas.microsoft.com/office/word/2010/wordprocessingShape">
                    <wps:wsp>
                      <wps:cNvCnPr/>
                      <wps:spPr>
                        <a:xfrm>
                          <a:off x="0" y="0"/>
                          <a:ext cx="723900" cy="0"/>
                        </a:xfrm>
                        <a:prstGeom prst="straightConnector1">
                          <a:avLst/>
                        </a:prstGeom>
                        <a:ln>
                          <a:headEnd type="diamond"/>
                          <a:tailEnd type="diamo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264" o:spid="_x0000_s1026" type="#_x0000_t32" style="position:absolute;margin-left:223.9pt;margin-top:267.2pt;width:57pt;height:0;z-index:25208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" strokecolor="#4579b8 [3044]">
                <v:stroke startarrow="diamond" endarrow="diamond"/>
              </v:shape>
            </w:pict>
          </mc:Fallback>
        </mc:AlternateContent>
      </w:r>
      <w:r w:rsidR="00C2391E">
        <w:rPr>
          <w:noProof/>
          <w:lang w:eastAsia="en-GB"/>
        </w:rPr>
        <mc:AlternateContent>
          <mc:Choice Requires="wps">
            <w:drawing>
              <wp:anchor distT="0" distB="0" distL="114300" distR="114300" simplePos="0" relativeHeight="252064256" behindDoc="0" locked="0" layoutInCell="1" allowOverlap="1" wp14:anchorId="6F7BAE44" wp14:editId="01A9E33A">
                <wp:simplePos x="0" y="0"/>
                <wp:positionH relativeFrom="column">
                  <wp:posOffset>3614432</wp:posOffset>
                </wp:positionH>
                <wp:positionV relativeFrom="paragraph">
                  <wp:posOffset>2703830</wp:posOffset>
                </wp:positionV>
                <wp:extent cx="0" cy="524510"/>
                <wp:effectExtent l="38100" t="38100" r="57150" b="66040"/>
                <wp:wrapNone/>
                <wp:docPr id="8262" name="Straight Arrow Connector 8262"/>
                <wp:cNvGraphicFramePr/>
                <a:graphic xmlns:a="http://schemas.openxmlformats.org/drawingml/2006/main">
                  <a:graphicData uri="http://schemas.microsoft.com/office/word/2010/wordprocessingShape">
                    <wps:wsp>
                      <wps:cNvCnPr/>
                      <wps:spPr>
                        <a:xfrm>
                          <a:off x="0" y="0"/>
                          <a:ext cx="0" cy="524510"/>
                        </a:xfrm>
                        <a:prstGeom prst="straightConnector1">
                          <a:avLst/>
                        </a:prstGeom>
                        <a:ln>
                          <a:headEnd type="diamond"/>
                          <a:tailEnd type="diamo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262" o:spid="_x0000_s1026" type="#_x0000_t32" style="position:absolute;margin-left:284.6pt;margin-top:212.9pt;width:0;height:41.3pt;z-index:25206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" strokecolor="#4579b8 [3044]">
                <v:stroke startarrow="diamond" endarrow="diamond"/>
              </v:shape>
            </w:pict>
          </mc:Fallback>
        </mc:AlternateContent>
      </w:r>
      <w:r w:rsidR="00C2391E">
        <w:rPr>
          <w:noProof/>
          <w:lang w:eastAsia="en-GB"/>
        </w:rPr>
        <mc:AlternateContent>
          <mc:Choice Requires="wps">
            <w:drawing>
              <wp:anchor distT="0" distB="0" distL="114300" distR="114300" simplePos="0" relativeHeight="252074496" behindDoc="0" locked="0" layoutInCell="1" allowOverlap="1" wp14:anchorId="0B9E776E" wp14:editId="6D7EE549">
                <wp:simplePos x="0" y="0"/>
                <wp:positionH relativeFrom="column">
                  <wp:posOffset>3069590</wp:posOffset>
                </wp:positionH>
                <wp:positionV relativeFrom="paragraph">
                  <wp:posOffset>2533027</wp:posOffset>
                </wp:positionV>
                <wp:extent cx="262255" cy="0"/>
                <wp:effectExtent l="38100" t="38100" r="61595" b="57150"/>
                <wp:wrapNone/>
                <wp:docPr id="8263" name="Straight Arrow Connector 8263"/>
                <wp:cNvGraphicFramePr/>
                <a:graphic xmlns:a="http://schemas.openxmlformats.org/drawingml/2006/main">
                  <a:graphicData uri="http://schemas.microsoft.com/office/word/2010/wordprocessingShape">
                    <wps:wsp>
                      <wps:cNvCnPr/>
                      <wps:spPr>
                        <a:xfrm>
                          <a:off x="0" y="0"/>
                          <a:ext cx="262255" cy="0"/>
                        </a:xfrm>
                        <a:prstGeom prst="straightConnector1">
                          <a:avLst/>
                        </a:prstGeom>
                        <a:ln>
                          <a:headEnd type="diamond"/>
                          <a:tailEnd type="diamo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263" o:spid="_x0000_s1026" type="#_x0000_t32" style="position:absolute;margin-left:241.7pt;margin-top:199.45pt;width:20.65pt;height:0;z-index:25207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" strokecolor="#4579b8 [3044]">
                <v:stroke startarrow="diamond" endarrow="diamond"/>
              </v:shape>
            </w:pict>
          </mc:Fallback>
        </mc:AlternateContent>
      </w:r>
      <w:r w:rsidR="00C2391E">
        <w:rPr>
          <w:noProof/>
          <w:lang w:eastAsia="en-GB"/>
        </w:rPr>
        <mc:AlternateContent>
          <mc:Choice Requires="wps">
            <w:drawing>
              <wp:anchor distT="0" distB="0" distL="114300" distR="114300" simplePos="0" relativeHeight="252054016" behindDoc="0" locked="0" layoutInCell="1" allowOverlap="1" wp14:anchorId="319BC97B" wp14:editId="382F0AB9">
                <wp:simplePos x="0" y="0"/>
                <wp:positionH relativeFrom="column">
                  <wp:posOffset>3418840</wp:posOffset>
                </wp:positionH>
                <wp:positionV relativeFrom="paragraph">
                  <wp:posOffset>1609725</wp:posOffset>
                </wp:positionV>
                <wp:extent cx="398145" cy="0"/>
                <wp:effectExtent l="38100" t="38100" r="59055" b="57150"/>
                <wp:wrapNone/>
                <wp:docPr id="8261" name="Straight Arrow Connector 8261"/>
                <wp:cNvGraphicFramePr/>
                <a:graphic xmlns:a="http://schemas.openxmlformats.org/drawingml/2006/main">
                  <a:graphicData uri="http://schemas.microsoft.com/office/word/2010/wordprocessingShape">
                    <wps:wsp>
                      <wps:cNvCnPr/>
                      <wps:spPr>
                        <a:xfrm>
                          <a:off x="0" y="0"/>
                          <a:ext cx="398145" cy="0"/>
                        </a:xfrm>
                        <a:prstGeom prst="straightConnector1">
                          <a:avLst/>
                        </a:prstGeom>
                        <a:ln>
                          <a:headEnd type="diamond"/>
                          <a:tailEnd type="diamo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261" o:spid="_x0000_s1026" type="#_x0000_t32" style="position:absolute;margin-left:269.2pt;margin-top:126.75pt;width:31.35pt;height:0;z-index:25205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" strokecolor="#4579b8 [3044]">
                <v:stroke startarrow="diamond" endarrow="diamond"/>
              </v:shape>
            </w:pict>
          </mc:Fallback>
        </mc:AlternateContent>
      </w:r>
      <w:r w:rsidR="00C2391E">
        <w:rPr>
          <w:noProof/>
          <w:lang w:eastAsia="en-GB"/>
        </w:rPr>
        <mc:AlternateContent>
          <mc:Choice Requires="wps">
            <w:drawing>
              <wp:anchor distT="0" distB="0" distL="114300" distR="114300" simplePos="0" relativeHeight="252043776" behindDoc="0" locked="0" layoutInCell="1" allowOverlap="1" wp14:anchorId="03E48D65" wp14:editId="7FBB1B1E">
                <wp:simplePos x="0" y="0"/>
                <wp:positionH relativeFrom="column">
                  <wp:posOffset>2299970</wp:posOffset>
                </wp:positionH>
                <wp:positionV relativeFrom="paragraph">
                  <wp:posOffset>3482975</wp:posOffset>
                </wp:positionV>
                <wp:extent cx="0" cy="62230"/>
                <wp:effectExtent l="38100" t="38100" r="57150" b="52070"/>
                <wp:wrapNone/>
                <wp:docPr id="8260" name="Straight Arrow Connector 8260"/>
                <wp:cNvGraphicFramePr/>
                <a:graphic xmlns:a="http://schemas.openxmlformats.org/drawingml/2006/main">
                  <a:graphicData uri="http://schemas.microsoft.com/office/word/2010/wordprocessingShape">
                    <wps:wsp>
                      <wps:cNvCnPr/>
                      <wps:spPr>
                        <a:xfrm>
                          <a:off x="0" y="0"/>
                          <a:ext cx="0" cy="62230"/>
                        </a:xfrm>
                        <a:prstGeom prst="straightConnector1">
                          <a:avLst/>
                        </a:prstGeom>
                        <a:ln>
                          <a:headEnd type="diamond"/>
                          <a:tailEnd type="diamo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260" o:spid="_x0000_s1026" type="#_x0000_t32" style="position:absolute;margin-left:181.1pt;margin-top:274.25pt;width:0;height:4.9pt;z-index:25204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" strokecolor="#4579b8 [3044]">
                <v:stroke startarrow="diamond" endarrow="diamond"/>
              </v:shape>
            </w:pict>
          </mc:Fallback>
        </mc:AlternateContent>
      </w:r>
      <w:r w:rsidR="00C2391E">
        <w:rPr>
          <w:noProof/>
          <w:lang w:eastAsia="en-GB"/>
        </w:rPr>
        <mc:AlternateContent>
          <mc:Choice Requires="wps">
            <w:drawing>
              <wp:anchor distT="0" distB="0" distL="114300" distR="114300" simplePos="0" relativeHeight="252033536" behindDoc="0" locked="0" layoutInCell="1" allowOverlap="1" wp14:anchorId="14D2E709" wp14:editId="480C4BC7">
                <wp:simplePos x="0" y="0"/>
                <wp:positionH relativeFrom="column">
                  <wp:posOffset>1738630</wp:posOffset>
                </wp:positionH>
                <wp:positionV relativeFrom="paragraph">
                  <wp:posOffset>223520</wp:posOffset>
                </wp:positionV>
                <wp:extent cx="0" cy="3321685"/>
                <wp:effectExtent l="38100" t="38100" r="57150" b="50165"/>
                <wp:wrapNone/>
                <wp:docPr id="8259" name="Straight Arrow Connector 8259"/>
                <wp:cNvGraphicFramePr/>
                <a:graphic xmlns:a="http://schemas.openxmlformats.org/drawingml/2006/main">
                  <a:graphicData uri="http://schemas.microsoft.com/office/word/2010/wordprocessingShape">
                    <wps:wsp>
                      <wps:cNvCnPr/>
                      <wps:spPr>
                        <a:xfrm>
                          <a:off x="0" y="0"/>
                          <a:ext cx="0" cy="3321685"/>
                        </a:xfrm>
                        <a:prstGeom prst="straightConnector1">
                          <a:avLst/>
                        </a:prstGeom>
                        <a:ln>
                          <a:headEnd type="diamond"/>
                          <a:tailEnd type="diamo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259" o:spid="_x0000_s1026" type="#_x0000_t32" style="position:absolute;margin-left:136.9pt;margin-top:17.6pt;width:0;height:261.55pt;z-index:25203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" strokecolor="#4579b8 [3044]">
                <v:stroke startarrow="diamond" endarrow="diamond"/>
              </v:shape>
            </w:pict>
          </mc:Fallback>
        </mc:AlternateContent>
      </w:r>
      <w:r w:rsidR="00C2391E">
        <w:rPr>
          <w:noProof/>
          <w:lang w:eastAsia="en-GB"/>
        </w:rPr>
        <mc:AlternateContent>
          <mc:Choice Requires="wps">
            <w:drawing>
              <wp:anchor distT="0" distB="0" distL="114300" distR="114300" simplePos="0" relativeHeight="252023296" behindDoc="0" locked="0" layoutInCell="1" allowOverlap="1" wp14:anchorId="6DFA175D" wp14:editId="1AC3F121">
                <wp:simplePos x="0" y="0"/>
                <wp:positionH relativeFrom="column">
                  <wp:posOffset>2300327</wp:posOffset>
                </wp:positionH>
                <wp:positionV relativeFrom="paragraph">
                  <wp:posOffset>1482577</wp:posOffset>
                </wp:positionV>
                <wp:extent cx="0" cy="1945005"/>
                <wp:effectExtent l="38100" t="38100" r="57150" b="55245"/>
                <wp:wrapNone/>
                <wp:docPr id="8258" name="Straight Arrow Connector 8258"/>
                <wp:cNvGraphicFramePr/>
                <a:graphic xmlns:a="http://schemas.openxmlformats.org/drawingml/2006/main">
                  <a:graphicData uri="http://schemas.microsoft.com/office/word/2010/wordprocessingShape">
                    <wps:wsp>
                      <wps:cNvCnPr/>
                      <wps:spPr>
                        <a:xfrm>
                          <a:off x="0" y="0"/>
                          <a:ext cx="0" cy="1945005"/>
                        </a:xfrm>
                        <a:prstGeom prst="straightConnector1">
                          <a:avLst/>
                        </a:prstGeom>
                        <a:ln>
                          <a:headEnd type="diamond"/>
                          <a:tailEnd type="diamo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258" o:spid="_x0000_s1026" type="#_x0000_t32" style="position:absolute;margin-left:181.15pt;margin-top:116.75pt;width:0;height:153.15pt;z-index:25202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" strokecolor="#4579b8 [3044]">
                <v:stroke startarrow="diamond" endarrow="diamond"/>
              </v:shape>
            </w:pict>
          </mc:Fallback>
        </mc:AlternateContent>
      </w:r>
      <w:r w:rsidR="00C2391E">
        <w:rPr>
          <w:noProof/>
          <w:lang w:eastAsia="en-GB"/>
        </w:rPr>
        <w:drawing>
          <wp:inline distT="0" distB="0" distL="0" distR="0" wp14:anchorId="17AD2A98" wp14:editId="6A063EAD">
            <wp:extent cx="2752253" cy="4076775"/>
            <wp:effectExtent l="0" t="0" r="0" b="0"/>
            <wp:docPr id="8314" name="Picture 8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idised drying.jpg"/>
                    <pic:cNvPicPr/>
                  </pic:nvPicPr>
                  <pic:blipFill rotWithShape="1">
                    <a:blip r:embed="rId79" cstate="print">
                      <a:extLst>
                        <a:ext uri="{BEBA8EAE-BF5A-486C-A8C5-ECC9F3942E4B}">
                          <a14:imgProps xmlns:a14="http://schemas.microsoft.com/office/drawing/2010/main">
                            <a14:imgLayer r:embed="rId80">
                              <a14:imgEffect>
                                <a14:sharpenSoften amount="50000"/>
                              </a14:imgEffect>
                            </a14:imgLayer>
                          </a14:imgProps>
                        </a:ext>
                        <a:ext uri="{28A0092B-C50C-407E-A947-70E740481C1C}">
                          <a14:useLocalDpi xmlns:a14="http://schemas.microsoft.com/office/drawing/2010/main" val="0"/>
                        </a:ext>
                      </a:extLst>
                    </a:blip>
                    <a:srcRect l="23477" r="9694" b="30226"/>
                    <a:stretch/>
                  </pic:blipFill>
                  <pic:spPr bwMode="auto">
                    <a:xfrm>
                      <a:off x="0" y="0"/>
                      <a:ext cx="2764598" cy="4095061"/>
                    </a:xfrm>
                    <a:prstGeom prst="rect">
                      <a:avLst/>
                    </a:prstGeom>
                    <a:ln>
                      <a:noFill/>
                    </a:ln>
                    <a:extLst>
                      <a:ext uri="{53640926-AAD7-44D8-BBD7-CCE9431645EC}">
                        <a14:shadowObscured xmlns:a14="http://schemas.microsoft.com/office/drawing/2010/main"/>
                      </a:ext>
                    </a:extLst>
                  </pic:spPr>
                </pic:pic>
              </a:graphicData>
            </a:graphic>
          </wp:inline>
        </w:drawing>
      </w:r>
    </w:p>
    <w:p w14:paraId="2F03F1D3" w14:textId="5277B28A" w:rsidR="00C2391E" w:rsidRDefault="00C2391E" w:rsidP="00EA5CD1">
      <w:pPr>
        <w:pStyle w:val="Caption"/>
        <w:spacing w:line="276" w:lineRule="auto"/>
      </w:pPr>
      <w:bookmarkStart w:id="259" w:name="_Ref450224516"/>
      <w:bookmarkStart w:id="260" w:name="_Toc474686610"/>
      <w:r>
        <w:t xml:space="preserve">Figure </w:t>
      </w:r>
      <w:fldSimple w:instr=" STYLEREF 1 \s ">
        <w:r w:rsidR="005D3AE0">
          <w:rPr>
            <w:noProof/>
          </w:rPr>
          <w:t>4</w:t>
        </w:r>
      </w:fldSimple>
      <w:r w:rsidR="00F02E7D">
        <w:noBreakHyphen/>
      </w:r>
      <w:fldSimple w:instr=" SEQ Figure \* ARABIC \s 1 ">
        <w:r w:rsidR="005D3AE0">
          <w:rPr>
            <w:noProof/>
          </w:rPr>
          <w:t>11</w:t>
        </w:r>
      </w:fldSimple>
      <w:bookmarkEnd w:id="259"/>
      <w:r w:rsidRPr="00DA1727">
        <w:t>.</w:t>
      </w:r>
      <w:r>
        <w:t xml:space="preserve">  Fluidised bead drying equipment dimensions in mm, showing side view and top view (lower right).</w:t>
      </w:r>
      <w:bookmarkEnd w:id="260"/>
    </w:p>
    <w:p w14:paraId="4560F66E" w14:textId="77777777" w:rsidR="004166D3" w:rsidRDefault="004166D3" w:rsidP="00EA5CD1">
      <w:pPr>
        <w:pStyle w:val="Caption"/>
        <w:spacing w:line="276" w:lineRule="auto"/>
        <w:rPr>
          <w:i/>
        </w:rPr>
      </w:pPr>
    </w:p>
    <w:p w14:paraId="33DABE71" w14:textId="6997159A" w:rsidR="00C2391E" w:rsidRPr="00DA1727" w:rsidRDefault="00C2391E" w:rsidP="00EA5CD1">
      <w:pPr>
        <w:pStyle w:val="Caption"/>
        <w:spacing w:line="276" w:lineRule="auto"/>
        <w:rPr>
          <w:i/>
        </w:rPr>
      </w:pPr>
      <w:r w:rsidRPr="00DA1727">
        <w:rPr>
          <w:i/>
        </w:rPr>
        <w:t xml:space="preserve">Bead </w:t>
      </w:r>
      <w:r w:rsidR="00315958">
        <w:rPr>
          <w:i/>
        </w:rPr>
        <w:t>height</w:t>
      </w:r>
    </w:p>
    <w:p w14:paraId="69C8BEC7" w14:textId="7BD1BD5E" w:rsidR="00C2391E" w:rsidRDefault="00C2391E" w:rsidP="00EA5CD1">
      <w:pPr>
        <w:spacing w:line="276" w:lineRule="auto"/>
      </w:pPr>
      <w:r>
        <w:t>To observe the movement of a single particle within the tube, a camera and lighting were added to the fluidised single particle drying apparatus (</w:t>
      </w:r>
      <w:r>
        <w:fldChar w:fldCharType="begin"/>
      </w:r>
      <w:r>
        <w:instrText xml:space="preserve"> REF _Ref450225118 \h  \* MERGEFORMAT </w:instrText>
      </w:r>
      <w:r>
        <w:fldChar w:fldCharType="separate"/>
      </w:r>
      <w:r w:rsidR="005D3AE0">
        <w:t xml:space="preserve">Figure </w:t>
      </w:r>
      <w:r w:rsidR="005D3AE0">
        <w:rPr>
          <w:noProof/>
        </w:rPr>
        <w:t>4</w:t>
      </w:r>
      <w:r w:rsidR="005D3AE0">
        <w:rPr>
          <w:noProof/>
        </w:rPr>
        <w:noBreakHyphen/>
        <w:t>12</w:t>
      </w:r>
      <w:r>
        <w:fldChar w:fldCharType="end"/>
      </w:r>
      <w:r>
        <w:t xml:space="preserve">).  </w:t>
      </w:r>
      <w:r w:rsidR="00AB2226">
        <w:t>The gas supply was adjusted to a set flow rate, which ensured the single particle was fluidised.  After this, the camera started to capture a series of frames in a video.  These were subsequently analysed by a LabView programme.</w:t>
      </w:r>
    </w:p>
    <w:p w14:paraId="554BCE4E" w14:textId="77777777" w:rsidR="00C2391E" w:rsidRDefault="00C2391E" w:rsidP="00EA5CD1">
      <w:pPr>
        <w:spacing w:line="276" w:lineRule="auto"/>
      </w:pPr>
    </w:p>
    <w:p w14:paraId="58366365" w14:textId="77777777" w:rsidR="00C2391E" w:rsidRDefault="004166D3" w:rsidP="00EA5CD1">
      <w:pPr>
        <w:spacing w:line="276" w:lineRule="auto"/>
        <w:jc w:val="center"/>
      </w:pPr>
      <w:r w:rsidRPr="00AB2F04">
        <w:rPr>
          <w:noProof/>
          <w:lang w:eastAsia="en-GB"/>
        </w:rPr>
        <w:lastRenderedPageBreak/>
        <mc:AlternateContent>
          <mc:Choice Requires="wps">
            <w:drawing>
              <wp:anchor distT="0" distB="0" distL="114300" distR="114300" simplePos="0" relativeHeight="252207616" behindDoc="0" locked="0" layoutInCell="1" allowOverlap="1" wp14:anchorId="7F9D7027" wp14:editId="0C9F5BD3">
                <wp:simplePos x="0" y="0"/>
                <wp:positionH relativeFrom="column">
                  <wp:posOffset>2689934</wp:posOffset>
                </wp:positionH>
                <wp:positionV relativeFrom="paragraph">
                  <wp:posOffset>1769646</wp:posOffset>
                </wp:positionV>
                <wp:extent cx="959485" cy="378337"/>
                <wp:effectExtent l="0" t="0" r="0" b="3175"/>
                <wp:wrapNone/>
                <wp:docPr id="90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9485" cy="378337"/>
                        </a:xfrm>
                        <a:prstGeom prst="rect">
                          <a:avLst/>
                        </a:prstGeom>
                        <a:noFill/>
                        <a:ln w="9525">
                          <a:noFill/>
                          <a:miter lim="800000"/>
                          <a:headEnd/>
                          <a:tailEnd/>
                        </a:ln>
                      </wps:spPr>
                      <wps:txbx>
                        <w:txbxContent>
                          <w:p w14:paraId="01DB6395" w14:textId="77777777" w:rsidR="00BF4C3A" w:rsidRDefault="00BF4C3A" w:rsidP="00C2391E">
                            <w:r>
                              <w:t>93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98" type="#_x0000_t202" style="position:absolute;left:0;text-align:left;margin-left:211.8pt;margin-top:139.35pt;width:75.55pt;height:29.8pt;z-index:25220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" filled="f" stroked="f">
                <v:textbox>
                  <w:txbxContent>
                    <w:p w14:paraId="01DB6395" w14:textId="77777777" w:rsidR="00BF4C3A" w:rsidRDefault="00BF4C3A" w:rsidP="00C2391E">
                      <w:r>
                        <w:t>930</w:t>
                      </w:r>
                    </w:p>
                  </w:txbxContent>
                </v:textbox>
              </v:shape>
            </w:pict>
          </mc:Fallback>
        </mc:AlternateContent>
      </w:r>
      <w:r>
        <w:rPr>
          <w:noProof/>
          <w:lang w:eastAsia="en-GB"/>
        </w:rPr>
        <mc:AlternateContent>
          <mc:Choice Requires="wps">
            <w:drawing>
              <wp:anchor distT="0" distB="0" distL="114300" distR="114300" simplePos="0" relativeHeight="252217856" behindDoc="0" locked="0" layoutInCell="1" allowOverlap="1" wp14:anchorId="3A4AE1F4" wp14:editId="5892737C">
                <wp:simplePos x="0" y="0"/>
                <wp:positionH relativeFrom="column">
                  <wp:posOffset>2473325</wp:posOffset>
                </wp:positionH>
                <wp:positionV relativeFrom="paragraph">
                  <wp:posOffset>1771650</wp:posOffset>
                </wp:positionV>
                <wp:extent cx="959485" cy="0"/>
                <wp:effectExtent l="38100" t="38100" r="50165" b="57150"/>
                <wp:wrapNone/>
                <wp:docPr id="8319" name="Straight Arrow Connector 8319"/>
                <wp:cNvGraphicFramePr/>
                <a:graphic xmlns:a="http://schemas.openxmlformats.org/drawingml/2006/main">
                  <a:graphicData uri="http://schemas.microsoft.com/office/word/2010/wordprocessingShape">
                    <wps:wsp>
                      <wps:cNvCnPr/>
                      <wps:spPr>
                        <a:xfrm>
                          <a:off x="0" y="0"/>
                          <a:ext cx="959485" cy="0"/>
                        </a:xfrm>
                        <a:prstGeom prst="straightConnector1">
                          <a:avLst/>
                        </a:prstGeom>
                        <a:ln>
                          <a:headEnd type="diamond"/>
                          <a:tailEnd type="diamon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319" o:spid="_x0000_s1026" type="#_x0000_t32" style="position:absolute;margin-left:194.75pt;margin-top:139.5pt;width:75.55pt;height:0;z-index:252217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" strokecolor="#4579b8 [3044]">
                <v:stroke startarrow="diamond" endarrow="diamond"/>
              </v:shape>
            </w:pict>
          </mc:Fallback>
        </mc:AlternateContent>
      </w:r>
      <w:r w:rsidRPr="00AB2F04">
        <w:rPr>
          <w:noProof/>
          <w:lang w:eastAsia="en-GB"/>
        </w:rPr>
        <mc:AlternateContent>
          <mc:Choice Requires="wps">
            <w:drawing>
              <wp:anchor distT="0" distB="0" distL="114300" distR="114300" simplePos="0" relativeHeight="252176896" behindDoc="0" locked="0" layoutInCell="1" allowOverlap="1" wp14:anchorId="3C5A9B01" wp14:editId="056540FB">
                <wp:simplePos x="0" y="0"/>
                <wp:positionH relativeFrom="column">
                  <wp:posOffset>2636520</wp:posOffset>
                </wp:positionH>
                <wp:positionV relativeFrom="paragraph">
                  <wp:posOffset>676910</wp:posOffset>
                </wp:positionV>
                <wp:extent cx="959485" cy="351155"/>
                <wp:effectExtent l="0" t="0" r="0" b="0"/>
                <wp:wrapNone/>
                <wp:docPr id="83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9485" cy="351155"/>
                        </a:xfrm>
                        <a:prstGeom prst="rect">
                          <a:avLst/>
                        </a:prstGeom>
                        <a:noFill/>
                        <a:ln w="9525">
                          <a:noFill/>
                          <a:miter lim="800000"/>
                          <a:headEnd/>
                          <a:tailEnd/>
                        </a:ln>
                      </wps:spPr>
                      <wps:txbx>
                        <w:txbxContent>
                          <w:p w14:paraId="74844EE0" w14:textId="77777777" w:rsidR="00BF4C3A" w:rsidRDefault="00BF4C3A" w:rsidP="00C2391E">
                            <w:r>
                              <w:t>2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99" type="#_x0000_t202" style="position:absolute;left:0;text-align:left;margin-left:207.6pt;margin-top:53.3pt;width:75.55pt;height:27.65pt;z-index:25217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" filled="f" stroked="f">
                <v:textbox>
                  <w:txbxContent>
                    <w:p w14:paraId="74844EE0" w14:textId="77777777" w:rsidR="00BF4C3A" w:rsidRDefault="00BF4C3A" w:rsidP="00C2391E">
                      <w:r>
                        <w:t>250</w:t>
                      </w:r>
                    </w:p>
                  </w:txbxContent>
                </v:textbox>
              </v:shape>
            </w:pict>
          </mc:Fallback>
        </mc:AlternateContent>
      </w:r>
      <w:r w:rsidRPr="00AB2F04">
        <w:rPr>
          <w:noProof/>
          <w:lang w:eastAsia="en-GB"/>
        </w:rPr>
        <mc:AlternateContent>
          <mc:Choice Requires="wps">
            <w:drawing>
              <wp:anchor distT="0" distB="0" distL="114300" distR="114300" simplePos="0" relativeHeight="252166656" behindDoc="0" locked="0" layoutInCell="1" allowOverlap="1" wp14:anchorId="494C3078" wp14:editId="187A8400">
                <wp:simplePos x="0" y="0"/>
                <wp:positionH relativeFrom="column">
                  <wp:posOffset>2389505</wp:posOffset>
                </wp:positionH>
                <wp:positionV relativeFrom="paragraph">
                  <wp:posOffset>389890</wp:posOffset>
                </wp:positionV>
                <wp:extent cx="361950" cy="847725"/>
                <wp:effectExtent l="38100" t="38100" r="57150" b="47625"/>
                <wp:wrapNone/>
                <wp:docPr id="8316" name="Straight Arrow Connector 8316"/>
                <wp:cNvGraphicFramePr/>
                <a:graphic xmlns:a="http://schemas.openxmlformats.org/drawingml/2006/main">
                  <a:graphicData uri="http://schemas.microsoft.com/office/word/2010/wordprocessingShape">
                    <wps:wsp>
                      <wps:cNvCnPr/>
                      <wps:spPr>
                        <a:xfrm flipH="1">
                          <a:off x="0" y="0"/>
                          <a:ext cx="361950" cy="847725"/>
                        </a:xfrm>
                        <a:prstGeom prst="straightConnector1">
                          <a:avLst/>
                        </a:prstGeom>
                        <a:ln>
                          <a:headEnd type="diamond"/>
                          <a:tailEnd type="diamo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316" o:spid="_x0000_s1026" type="#_x0000_t32" style="position:absolute;margin-left:188.15pt;margin-top:30.7pt;width:28.5pt;height:66.75pt;flip:x;z-index:25216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" strokecolor="#4579b8 [3044]">
                <v:stroke startarrow="diamond" endarrow="diamond"/>
              </v:shape>
            </w:pict>
          </mc:Fallback>
        </mc:AlternateContent>
      </w:r>
      <w:r w:rsidRPr="00AB2F04">
        <w:rPr>
          <w:noProof/>
          <w:lang w:eastAsia="en-GB"/>
        </w:rPr>
        <mc:AlternateContent>
          <mc:Choice Requires="wps">
            <w:drawing>
              <wp:anchor distT="0" distB="0" distL="114300" distR="114300" simplePos="0" relativeHeight="252187136" behindDoc="0" locked="0" layoutInCell="1" allowOverlap="1" wp14:anchorId="23B51612" wp14:editId="2F26AAEC">
                <wp:simplePos x="0" y="0"/>
                <wp:positionH relativeFrom="column">
                  <wp:posOffset>1508760</wp:posOffset>
                </wp:positionH>
                <wp:positionV relativeFrom="paragraph">
                  <wp:posOffset>1511935</wp:posOffset>
                </wp:positionV>
                <wp:extent cx="959485" cy="351155"/>
                <wp:effectExtent l="0" t="0" r="0" b="0"/>
                <wp:wrapNone/>
                <wp:docPr id="83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9485" cy="351155"/>
                        </a:xfrm>
                        <a:prstGeom prst="rect">
                          <a:avLst/>
                        </a:prstGeom>
                        <a:noFill/>
                        <a:ln w="9525">
                          <a:noFill/>
                          <a:miter lim="800000"/>
                          <a:headEnd/>
                          <a:tailEnd/>
                        </a:ln>
                      </wps:spPr>
                      <wps:txbx>
                        <w:txbxContent>
                          <w:p w14:paraId="401949CB" w14:textId="77777777" w:rsidR="00BF4C3A" w:rsidRDefault="00BF4C3A" w:rsidP="00C2391E">
                            <w:r>
                              <w:t>8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00" type="#_x0000_t202" style="position:absolute;left:0;text-align:left;margin-left:118.8pt;margin-top:119.05pt;width:75.55pt;height:27.65pt;z-index:25218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" filled="f" stroked="f">
                <v:textbox>
                  <w:txbxContent>
                    <w:p w14:paraId="401949CB" w14:textId="77777777" w:rsidR="00BF4C3A" w:rsidRDefault="00BF4C3A" w:rsidP="00C2391E">
                      <w:r>
                        <w:t>80</w:t>
                      </w:r>
                    </w:p>
                  </w:txbxContent>
                </v:textbox>
              </v:shape>
            </w:pict>
          </mc:Fallback>
        </mc:AlternateContent>
      </w:r>
      <w:r w:rsidR="00C2391E">
        <w:rPr>
          <w:noProof/>
          <w:lang w:eastAsia="en-GB"/>
        </w:rPr>
        <mc:AlternateContent>
          <mc:Choice Requires="wps">
            <w:drawing>
              <wp:anchor distT="0" distB="0" distL="114300" distR="114300" simplePos="0" relativeHeight="252197376" behindDoc="0" locked="0" layoutInCell="1" allowOverlap="1" wp14:anchorId="5E2CF400" wp14:editId="7977FF0A">
                <wp:simplePos x="0" y="0"/>
                <wp:positionH relativeFrom="column">
                  <wp:posOffset>1543050</wp:posOffset>
                </wp:positionH>
                <wp:positionV relativeFrom="paragraph">
                  <wp:posOffset>1556385</wp:posOffset>
                </wp:positionV>
                <wp:extent cx="262255" cy="0"/>
                <wp:effectExtent l="38100" t="38100" r="61595" b="57150"/>
                <wp:wrapNone/>
                <wp:docPr id="8315" name="Straight Arrow Connector 8315"/>
                <wp:cNvGraphicFramePr/>
                <a:graphic xmlns:a="http://schemas.openxmlformats.org/drawingml/2006/main">
                  <a:graphicData uri="http://schemas.microsoft.com/office/word/2010/wordprocessingShape">
                    <wps:wsp>
                      <wps:cNvCnPr/>
                      <wps:spPr>
                        <a:xfrm>
                          <a:off x="0" y="0"/>
                          <a:ext cx="262255" cy="0"/>
                        </a:xfrm>
                        <a:prstGeom prst="straightConnector1">
                          <a:avLst/>
                        </a:prstGeom>
                        <a:ln>
                          <a:headEnd type="diamond"/>
                          <a:tailEnd type="diamo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315" o:spid="_x0000_s1026" type="#_x0000_t32" style="position:absolute;margin-left:121.5pt;margin-top:122.55pt;width:20.65pt;height:0;z-index:25219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" strokecolor="#4579b8 [3044]">
                <v:stroke startarrow="diamond" endarrow="diamond"/>
              </v:shape>
            </w:pict>
          </mc:Fallback>
        </mc:AlternateContent>
      </w:r>
      <w:r w:rsidR="00C2391E">
        <w:rPr>
          <w:noProof/>
          <w:lang w:eastAsia="en-GB"/>
        </w:rPr>
        <w:drawing>
          <wp:inline distT="0" distB="0" distL="0" distR="0" wp14:anchorId="08CD411F" wp14:editId="0B8024A3">
            <wp:extent cx="3548490" cy="3844031"/>
            <wp:effectExtent l="0" t="0" r="0" b="4445"/>
            <wp:docPr id="9064" name="Picture 9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icle movement.jpg"/>
                    <pic:cNvPicPr/>
                  </pic:nvPicPr>
                  <pic:blipFill rotWithShape="1">
                    <a:blip r:embed="rId81" cstate="print">
                      <a:extLst>
                        <a:ext uri="{28A0092B-C50C-407E-A947-70E740481C1C}">
                          <a14:useLocalDpi xmlns:a14="http://schemas.microsoft.com/office/drawing/2010/main" val="0"/>
                        </a:ext>
                      </a:extLst>
                    </a:blip>
                    <a:srcRect t="4789" r="5755" b="23251"/>
                    <a:stretch/>
                  </pic:blipFill>
                  <pic:spPr bwMode="auto">
                    <a:xfrm>
                      <a:off x="0" y="0"/>
                      <a:ext cx="3548490" cy="3844031"/>
                    </a:xfrm>
                    <a:prstGeom prst="rect">
                      <a:avLst/>
                    </a:prstGeom>
                    <a:ln>
                      <a:noFill/>
                    </a:ln>
                    <a:extLst>
                      <a:ext uri="{53640926-AAD7-44D8-BBD7-CCE9431645EC}">
                        <a14:shadowObscured xmlns:a14="http://schemas.microsoft.com/office/drawing/2010/main"/>
                      </a:ext>
                    </a:extLst>
                  </pic:spPr>
                </pic:pic>
              </a:graphicData>
            </a:graphic>
          </wp:inline>
        </w:drawing>
      </w:r>
    </w:p>
    <w:p w14:paraId="39900A76" w14:textId="2C13BE4E" w:rsidR="00C2391E" w:rsidRDefault="00C2391E" w:rsidP="00EA5CD1">
      <w:pPr>
        <w:pStyle w:val="Caption"/>
        <w:spacing w:line="276" w:lineRule="auto"/>
      </w:pPr>
      <w:bookmarkStart w:id="261" w:name="_Ref450225118"/>
      <w:bookmarkStart w:id="262" w:name="_Toc474686611"/>
      <w:r>
        <w:t xml:space="preserve">Figure </w:t>
      </w:r>
      <w:fldSimple w:instr=" STYLEREF 1 \s ">
        <w:r w:rsidR="005D3AE0">
          <w:rPr>
            <w:noProof/>
          </w:rPr>
          <w:t>4</w:t>
        </w:r>
      </w:fldSimple>
      <w:r w:rsidR="00F02E7D">
        <w:noBreakHyphen/>
      </w:r>
      <w:fldSimple w:instr=" SEQ Figure \* ARABIC \s 1 ">
        <w:r w:rsidR="005D3AE0">
          <w:rPr>
            <w:noProof/>
          </w:rPr>
          <w:t>12</w:t>
        </w:r>
      </w:fldSimple>
      <w:bookmarkEnd w:id="261"/>
      <w:r w:rsidRPr="00DA1727">
        <w:t>.</w:t>
      </w:r>
      <w:r w:rsidRPr="00015A04">
        <w:rPr>
          <w:b/>
        </w:rPr>
        <w:t xml:space="preserve"> </w:t>
      </w:r>
      <w:r>
        <w:t xml:space="preserve">  Single particle movement test equipment dimensions in mm.</w:t>
      </w:r>
      <w:bookmarkEnd w:id="262"/>
    </w:p>
    <w:p w14:paraId="65EE1281" w14:textId="77777777" w:rsidR="004166D3" w:rsidRDefault="004166D3" w:rsidP="00EA5CD1">
      <w:pPr>
        <w:pStyle w:val="Heading3"/>
        <w:numPr>
          <w:ilvl w:val="2"/>
          <w:numId w:val="2"/>
        </w:numPr>
        <w:spacing w:line="276" w:lineRule="auto"/>
        <w:rPr>
          <w:rFonts w:eastAsiaTheme="minorEastAsia"/>
        </w:rPr>
      </w:pPr>
    </w:p>
    <w:p w14:paraId="7948BD32" w14:textId="77777777" w:rsidR="00C2391E" w:rsidRDefault="00C2391E" w:rsidP="00EA5CD1">
      <w:pPr>
        <w:pStyle w:val="Heading3"/>
        <w:numPr>
          <w:ilvl w:val="2"/>
          <w:numId w:val="2"/>
        </w:numPr>
        <w:spacing w:line="276" w:lineRule="auto"/>
        <w:rPr>
          <w:rFonts w:eastAsiaTheme="minorEastAsia"/>
        </w:rPr>
      </w:pPr>
      <w:bookmarkStart w:id="263" w:name="_Toc474696398"/>
      <w:r>
        <w:rPr>
          <w:rFonts w:eastAsiaTheme="minorEastAsia"/>
        </w:rPr>
        <w:t>4.5.1.2</w:t>
      </w:r>
      <w:r>
        <w:rPr>
          <w:rFonts w:eastAsiaTheme="minorEastAsia"/>
        </w:rPr>
        <w:tab/>
        <w:t>Bubble formation equipment design</w:t>
      </w:r>
      <w:bookmarkEnd w:id="263"/>
    </w:p>
    <w:p w14:paraId="768F1B4D" w14:textId="47006E37" w:rsidR="00C2391E" w:rsidRDefault="00C2391E" w:rsidP="00EA5CD1">
      <w:pPr>
        <w:spacing w:line="276" w:lineRule="auto"/>
      </w:pPr>
      <w:r>
        <w:t xml:space="preserve">Two test procedures were developed to study the influence of a high frequency pulsed flow on bubble formation.  The first was a double inlet pseudo 2D bed with a low resistance distributor plate.  The second was a single inlet pseudo 2D bed with a high resistance distributor plate.  These were designed to provide a comparison of the effect of the high frequency pulsation under different distributor plates.  However, the single inlet study also </w:t>
      </w:r>
      <w:r w:rsidR="007C6700">
        <w:t xml:space="preserve">showed a more even air distribution than the </w:t>
      </w:r>
      <w:r>
        <w:t>double inlet mode.</w:t>
      </w:r>
    </w:p>
    <w:p w14:paraId="6B1747CA" w14:textId="77777777" w:rsidR="004166D3" w:rsidRDefault="004166D3" w:rsidP="00EA5CD1">
      <w:pPr>
        <w:spacing w:line="276" w:lineRule="auto"/>
        <w:rPr>
          <w:i/>
        </w:rPr>
      </w:pPr>
    </w:p>
    <w:p w14:paraId="772A0318" w14:textId="77777777" w:rsidR="00C2391E" w:rsidRPr="00585B3E" w:rsidRDefault="00C2391E" w:rsidP="00EA5CD1">
      <w:pPr>
        <w:spacing w:line="276" w:lineRule="auto"/>
        <w:rPr>
          <w:i/>
        </w:rPr>
      </w:pPr>
      <w:r w:rsidRPr="00585B3E">
        <w:rPr>
          <w:i/>
        </w:rPr>
        <w:t>Double inlet</w:t>
      </w:r>
    </w:p>
    <w:p w14:paraId="3884BC46" w14:textId="68B640DA" w:rsidR="00C2391E" w:rsidRDefault="00C2391E" w:rsidP="00EA5CD1">
      <w:pPr>
        <w:spacing w:line="276" w:lineRule="auto"/>
      </w:pPr>
      <w:r>
        <w:t>A double inlet pseudo 2D bed was initially used to study bubble production under continuous flow and high frequency pulsation.  After the oscillator, two flexible tubes connected the oscillator outlets to the pseudo 2D bed.  This was constructed from 20</w:t>
      </w:r>
      <w:r w:rsidRPr="00B5423C">
        <w:t xml:space="preserve"> cm by </w:t>
      </w:r>
      <w:r>
        <w:t>1.5</w:t>
      </w:r>
      <w:r w:rsidRPr="00B5423C">
        <w:t xml:space="preserve"> cm</w:t>
      </w:r>
      <w:r>
        <w:t xml:space="preserve"> by 42 cm Perspex (</w:t>
      </w:r>
      <w:r w:rsidR="00160A8B">
        <w:fldChar w:fldCharType="begin"/>
      </w:r>
      <w:r w:rsidR="00160A8B">
        <w:instrText xml:space="preserve"> REF _Ref474663148 \h </w:instrText>
      </w:r>
      <w:r w:rsidR="00160A8B">
        <w:fldChar w:fldCharType="separate"/>
      </w:r>
      <w:r w:rsidR="005D3AE0">
        <w:t xml:space="preserve">Figure </w:t>
      </w:r>
      <w:r w:rsidR="005D3AE0">
        <w:rPr>
          <w:noProof/>
        </w:rPr>
        <w:t>4</w:t>
      </w:r>
      <w:r w:rsidR="005D3AE0">
        <w:noBreakHyphen/>
      </w:r>
      <w:r w:rsidR="005D3AE0">
        <w:rPr>
          <w:noProof/>
        </w:rPr>
        <w:t>13</w:t>
      </w:r>
      <w:r w:rsidR="00160A8B">
        <w:fldChar w:fldCharType="end"/>
      </w:r>
      <w:r>
        <w:t>).  A single layer of 42 μm fine wire mesh was suspended between two sheets of Perspex to form a distributor plate.  This was sealed around the outside to form a distributor plate with no internal support structure and therefore the least disturbance to the oscillatory flow as was possible.</w:t>
      </w:r>
    </w:p>
    <w:p w14:paraId="1292B606" w14:textId="77777777" w:rsidR="001A6E76" w:rsidRDefault="001A6E76" w:rsidP="00EA5CD1">
      <w:pPr>
        <w:spacing w:line="276" w:lineRule="auto"/>
      </w:pPr>
    </w:p>
    <w:p w14:paraId="215DBFFA" w14:textId="77777777" w:rsidR="001A6E76" w:rsidRDefault="001A6E76" w:rsidP="00EA5CD1">
      <w:pPr>
        <w:spacing w:line="276" w:lineRule="auto"/>
      </w:pPr>
    </w:p>
    <w:p w14:paraId="249A8B5A" w14:textId="77777777" w:rsidR="001A6E76" w:rsidRDefault="001A6E76" w:rsidP="00EA5CD1">
      <w:pPr>
        <w:spacing w:line="276" w:lineRule="auto"/>
        <w:rPr>
          <w:noProof/>
        </w:rPr>
      </w:pPr>
    </w:p>
    <w:p w14:paraId="5737A3CB" w14:textId="16B65D3A" w:rsidR="00C2391E" w:rsidRDefault="001A6E76" w:rsidP="00EA5CD1">
      <w:pPr>
        <w:spacing w:line="276" w:lineRule="auto"/>
      </w:pPr>
      <w:r>
        <w:rPr>
          <w:noProof/>
          <w:lang w:eastAsia="en-GB"/>
        </w:rPr>
        <w:lastRenderedPageBreak/>
        <mc:AlternateContent>
          <mc:Choice Requires="wps">
            <w:drawing>
              <wp:anchor distT="0" distB="0" distL="114300" distR="114300" simplePos="0" relativeHeight="252330496" behindDoc="0" locked="0" layoutInCell="1" allowOverlap="1" wp14:anchorId="732FB666" wp14:editId="4E0A3A62">
                <wp:simplePos x="0" y="0"/>
                <wp:positionH relativeFrom="column">
                  <wp:posOffset>3481705</wp:posOffset>
                </wp:positionH>
                <wp:positionV relativeFrom="paragraph">
                  <wp:posOffset>-9525</wp:posOffset>
                </wp:positionV>
                <wp:extent cx="742950" cy="1403985"/>
                <wp:effectExtent l="0" t="0" r="0" b="5715"/>
                <wp:wrapNone/>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2950" cy="1403985"/>
                        </a:xfrm>
                        <a:prstGeom prst="rect">
                          <a:avLst/>
                        </a:prstGeom>
                        <a:noFill/>
                        <a:ln w="9525">
                          <a:noFill/>
                          <a:miter lim="800000"/>
                          <a:headEnd/>
                          <a:tailEnd/>
                        </a:ln>
                      </wps:spPr>
                      <wps:txbx>
                        <w:txbxContent>
                          <w:p w14:paraId="58B0F281" w14:textId="77777777" w:rsidR="00BF4C3A" w:rsidRDefault="00BF4C3A" w:rsidP="00C2391E">
                            <w:r>
                              <w:t>1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01" type="#_x0000_t202" style="position:absolute;left:0;text-align:left;margin-left:274.15pt;margin-top:-.75pt;width:58.5pt;height:110.55pt;z-index:2523304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" filled="f" stroked="f">
                <v:textbox style="mso-fit-shape-to-text:t">
                  <w:txbxContent>
                    <w:p w14:paraId="58B0F281" w14:textId="77777777" w:rsidR="00BF4C3A" w:rsidRDefault="00BF4C3A" w:rsidP="00C2391E">
                      <w:r>
                        <w:t>15</w:t>
                      </w:r>
                    </w:p>
                  </w:txbxContent>
                </v:textbox>
              </v:shape>
            </w:pict>
          </mc:Fallback>
        </mc:AlternateContent>
      </w:r>
      <w:r>
        <w:rPr>
          <w:noProof/>
          <w:lang w:eastAsia="en-GB"/>
        </w:rPr>
        <mc:AlternateContent>
          <mc:Choice Requires="wps">
            <w:drawing>
              <wp:anchor distT="0" distB="0" distL="114300" distR="114300" simplePos="0" relativeHeight="252320256" behindDoc="0" locked="0" layoutInCell="1" allowOverlap="1" wp14:anchorId="1BFE559B" wp14:editId="796EB224">
                <wp:simplePos x="0" y="0"/>
                <wp:positionH relativeFrom="column">
                  <wp:posOffset>1995170</wp:posOffset>
                </wp:positionH>
                <wp:positionV relativeFrom="paragraph">
                  <wp:posOffset>-19050</wp:posOffset>
                </wp:positionV>
                <wp:extent cx="742950" cy="1403985"/>
                <wp:effectExtent l="0" t="0" r="0" b="5715"/>
                <wp:wrapNone/>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2950" cy="1403985"/>
                        </a:xfrm>
                        <a:prstGeom prst="rect">
                          <a:avLst/>
                        </a:prstGeom>
                        <a:noFill/>
                        <a:ln w="9525">
                          <a:noFill/>
                          <a:miter lim="800000"/>
                          <a:headEnd/>
                          <a:tailEnd/>
                        </a:ln>
                      </wps:spPr>
                      <wps:txbx>
                        <w:txbxContent>
                          <w:p w14:paraId="1144578E" w14:textId="77777777" w:rsidR="00BF4C3A" w:rsidRDefault="00BF4C3A" w:rsidP="00C2391E">
                            <w:r>
                              <w:t>2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02" type="#_x0000_t202" style="position:absolute;left:0;text-align:left;margin-left:157.1pt;margin-top:-1.5pt;width:58.5pt;height:110.55pt;z-index:2523202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" filled="f" stroked="f">
                <v:textbox style="mso-fit-shape-to-text:t">
                  <w:txbxContent>
                    <w:p w14:paraId="1144578E" w14:textId="77777777" w:rsidR="00BF4C3A" w:rsidRDefault="00BF4C3A" w:rsidP="00C2391E">
                      <w:r>
                        <w:t>20</w:t>
                      </w:r>
                    </w:p>
                  </w:txbxContent>
                </v:textbox>
              </v:shape>
            </w:pict>
          </mc:Fallback>
        </mc:AlternateContent>
      </w:r>
      <w:r w:rsidR="00C2391E">
        <w:t xml:space="preserve">  </w:t>
      </w:r>
      <w:r w:rsidR="00C2391E">
        <w:rPr>
          <w:noProof/>
          <w:lang w:eastAsia="en-GB"/>
        </w:rPr>
        <mc:AlternateContent>
          <mc:Choice Requires="wps">
            <w:drawing>
              <wp:anchor distT="0" distB="0" distL="114300" distR="114300" simplePos="0" relativeHeight="252279296" behindDoc="0" locked="0" layoutInCell="1" allowOverlap="1" wp14:anchorId="76732B37" wp14:editId="26B5088A">
                <wp:simplePos x="0" y="0"/>
                <wp:positionH relativeFrom="column">
                  <wp:posOffset>2147570</wp:posOffset>
                </wp:positionH>
                <wp:positionV relativeFrom="paragraph">
                  <wp:posOffset>3264535</wp:posOffset>
                </wp:positionV>
                <wp:extent cx="0" cy="361315"/>
                <wp:effectExtent l="95250" t="38100" r="57150" b="19685"/>
                <wp:wrapNone/>
                <wp:docPr id="234" name="Straight Arrow Connector 234"/>
                <wp:cNvGraphicFramePr/>
                <a:graphic xmlns:a="http://schemas.openxmlformats.org/drawingml/2006/main">
                  <a:graphicData uri="http://schemas.microsoft.com/office/word/2010/wordprocessingShape">
                    <wps:wsp>
                      <wps:cNvCnPr/>
                      <wps:spPr>
                        <a:xfrm flipV="1">
                          <a:off x="0" y="0"/>
                          <a:ext cx="0" cy="3613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34" o:spid="_x0000_s1026" type="#_x0000_t32" style="position:absolute;margin-left:169.1pt;margin-top:257.05pt;width:0;height:28.45pt;flip:y;z-index:252279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" strokecolor="black [3040]">
                <v:stroke endarrow="open"/>
              </v:shape>
            </w:pict>
          </mc:Fallback>
        </mc:AlternateContent>
      </w:r>
      <w:r w:rsidR="00C2391E">
        <w:rPr>
          <w:noProof/>
          <w:lang w:eastAsia="en-GB"/>
        </w:rPr>
        <mc:AlternateContent>
          <mc:Choice Requires="wps">
            <w:drawing>
              <wp:anchor distT="0" distB="0" distL="114300" distR="114300" simplePos="0" relativeHeight="252289536" behindDoc="0" locked="0" layoutInCell="1" allowOverlap="1" wp14:anchorId="33B85694" wp14:editId="0A155A8C">
                <wp:simplePos x="0" y="0"/>
                <wp:positionH relativeFrom="column">
                  <wp:posOffset>3383915</wp:posOffset>
                </wp:positionH>
                <wp:positionV relativeFrom="paragraph">
                  <wp:posOffset>2916555</wp:posOffset>
                </wp:positionV>
                <wp:extent cx="0" cy="361315"/>
                <wp:effectExtent l="95250" t="38100" r="57150" b="19685"/>
                <wp:wrapNone/>
                <wp:docPr id="235" name="Straight Arrow Connector 235"/>
                <wp:cNvGraphicFramePr/>
                <a:graphic xmlns:a="http://schemas.openxmlformats.org/drawingml/2006/main">
                  <a:graphicData uri="http://schemas.microsoft.com/office/word/2010/wordprocessingShape">
                    <wps:wsp>
                      <wps:cNvCnPr/>
                      <wps:spPr>
                        <a:xfrm flipV="1">
                          <a:off x="0" y="0"/>
                          <a:ext cx="0" cy="3613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35" o:spid="_x0000_s1026" type="#_x0000_t32" style="position:absolute;margin-left:266.45pt;margin-top:229.65pt;width:0;height:28.45pt;flip:y;z-index:252289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" strokecolor="black [3040]">
                <v:stroke endarrow="open"/>
              </v:shape>
            </w:pict>
          </mc:Fallback>
        </mc:AlternateContent>
      </w:r>
      <w:r w:rsidR="00C2391E">
        <w:rPr>
          <w:noProof/>
          <w:lang w:eastAsia="en-GB"/>
        </w:rPr>
        <mc:AlternateContent>
          <mc:Choice Requires="wps">
            <w:drawing>
              <wp:anchor distT="0" distB="0" distL="114300" distR="114300" simplePos="0" relativeHeight="252299776" behindDoc="0" locked="0" layoutInCell="1" allowOverlap="1" wp14:anchorId="0854AF25" wp14:editId="703F5A1D">
                <wp:simplePos x="0" y="0"/>
                <wp:positionH relativeFrom="column">
                  <wp:posOffset>3886835</wp:posOffset>
                </wp:positionH>
                <wp:positionV relativeFrom="paragraph">
                  <wp:posOffset>2929890</wp:posOffset>
                </wp:positionV>
                <wp:extent cx="0" cy="361315"/>
                <wp:effectExtent l="95250" t="38100" r="57150" b="19685"/>
                <wp:wrapNone/>
                <wp:docPr id="236" name="Straight Arrow Connector 236"/>
                <wp:cNvGraphicFramePr/>
                <a:graphic xmlns:a="http://schemas.openxmlformats.org/drawingml/2006/main">
                  <a:graphicData uri="http://schemas.microsoft.com/office/word/2010/wordprocessingShape">
                    <wps:wsp>
                      <wps:cNvCnPr/>
                      <wps:spPr>
                        <a:xfrm flipV="1">
                          <a:off x="0" y="0"/>
                          <a:ext cx="0" cy="3613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36" o:spid="_x0000_s1026" type="#_x0000_t32" style="position:absolute;margin-left:306.05pt;margin-top:230.7pt;width:0;height:28.45pt;flip:y;z-index:252299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" strokecolor="black [3040]">
                <v:stroke endarrow="open"/>
              </v:shape>
            </w:pict>
          </mc:Fallback>
        </mc:AlternateContent>
      </w:r>
    </w:p>
    <w:p w14:paraId="0C937ED6" w14:textId="77777777" w:rsidR="00C2391E" w:rsidRPr="00160A8B" w:rsidRDefault="00C4254F" w:rsidP="00EA5CD1">
      <w:pPr>
        <w:spacing w:line="276" w:lineRule="auto"/>
        <w:jc w:val="center"/>
      </w:pPr>
      <w:r>
        <w:rPr>
          <w:b/>
          <w:noProof/>
          <w:lang w:eastAsia="en-GB"/>
        </w:rPr>
        <w:drawing>
          <wp:anchor distT="0" distB="0" distL="114300" distR="114300" simplePos="0" relativeHeight="252391936" behindDoc="0" locked="0" layoutInCell="1" allowOverlap="1" wp14:anchorId="498C3553" wp14:editId="4970FFA6">
            <wp:simplePos x="0" y="0"/>
            <wp:positionH relativeFrom="column">
              <wp:posOffset>4062095</wp:posOffset>
            </wp:positionH>
            <wp:positionV relativeFrom="paragraph">
              <wp:posOffset>689610</wp:posOffset>
            </wp:positionV>
            <wp:extent cx="2653030" cy="1636395"/>
            <wp:effectExtent l="0" t="6033" r="7938" b="7937"/>
            <wp:wrapNone/>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176.JPG"/>
                    <pic:cNvPicPr/>
                  </pic:nvPicPr>
                  <pic:blipFill rotWithShape="1">
                    <a:blip r:embed="rId82" cstate="print">
                      <a:extLst>
                        <a:ext uri="{28A0092B-C50C-407E-A947-70E740481C1C}">
                          <a14:useLocalDpi xmlns:a14="http://schemas.microsoft.com/office/drawing/2010/main" val="0"/>
                        </a:ext>
                      </a:extLst>
                    </a:blip>
                    <a:srcRect l="10020" t="9340" r="17549" b="11209"/>
                    <a:stretch/>
                  </pic:blipFill>
                  <pic:spPr bwMode="auto">
                    <a:xfrm rot="5400000">
                      <a:off x="0" y="0"/>
                      <a:ext cx="2653030" cy="16363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noProof/>
          <w:lang w:eastAsia="en-GB"/>
        </w:rPr>
        <w:drawing>
          <wp:anchor distT="0" distB="0" distL="114300" distR="114300" simplePos="0" relativeHeight="252381696" behindDoc="0" locked="0" layoutInCell="1" allowOverlap="1" wp14:anchorId="0058307E" wp14:editId="0F0C598D">
            <wp:simplePos x="0" y="0"/>
            <wp:positionH relativeFrom="column">
              <wp:posOffset>-1209675</wp:posOffset>
            </wp:positionH>
            <wp:positionV relativeFrom="paragraph">
              <wp:posOffset>1009015</wp:posOffset>
            </wp:positionV>
            <wp:extent cx="3342640" cy="1345565"/>
            <wp:effectExtent l="7937"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171.JPG"/>
                    <pic:cNvPicPr/>
                  </pic:nvPicPr>
                  <pic:blipFill rotWithShape="1">
                    <a:blip r:embed="rId83" cstate="print">
                      <a:extLst>
                        <a:ext uri="{28A0092B-C50C-407E-A947-70E740481C1C}">
                          <a14:useLocalDpi xmlns:a14="http://schemas.microsoft.com/office/drawing/2010/main" val="0"/>
                        </a:ext>
                      </a:extLst>
                    </a:blip>
                    <a:srcRect l="7240" t="19242" r="3549" b="16914"/>
                    <a:stretch/>
                  </pic:blipFill>
                  <pic:spPr bwMode="auto">
                    <a:xfrm rot="5400000">
                      <a:off x="0" y="0"/>
                      <a:ext cx="3342640" cy="1345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166D3">
        <w:rPr>
          <w:noProof/>
          <w:lang w:eastAsia="en-GB"/>
        </w:rPr>
        <mc:AlternateContent>
          <mc:Choice Requires="wps">
            <w:drawing>
              <wp:anchor distT="0" distB="0" distL="114300" distR="114300" simplePos="0" relativeHeight="252350976" behindDoc="0" locked="0" layoutInCell="1" allowOverlap="1" wp14:anchorId="58B3FEE5" wp14:editId="67D42C52">
                <wp:simplePos x="0" y="0"/>
                <wp:positionH relativeFrom="column">
                  <wp:posOffset>4225771</wp:posOffset>
                </wp:positionH>
                <wp:positionV relativeFrom="paragraph">
                  <wp:posOffset>2412236</wp:posOffset>
                </wp:positionV>
                <wp:extent cx="538517" cy="436189"/>
                <wp:effectExtent l="0" t="0" r="0" b="2540"/>
                <wp:wrapNone/>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517" cy="436189"/>
                        </a:xfrm>
                        <a:prstGeom prst="rect">
                          <a:avLst/>
                        </a:prstGeom>
                        <a:noFill/>
                        <a:ln w="9525">
                          <a:noFill/>
                          <a:miter lim="800000"/>
                          <a:headEnd/>
                          <a:tailEnd/>
                        </a:ln>
                      </wps:spPr>
                      <wps:txbx>
                        <w:txbxContent>
                          <w:p w14:paraId="70023929" w14:textId="77777777" w:rsidR="00BF4C3A" w:rsidRDefault="00BF4C3A" w:rsidP="00C2391E">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03" type="#_x0000_t202" style="position:absolute;left:0;text-align:left;margin-left:332.75pt;margin-top:189.95pt;width:42.4pt;height:34.35pt;z-index:25235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" filled="f" stroked="f">
                <v:textbox>
                  <w:txbxContent>
                    <w:p w14:paraId="70023929" w14:textId="77777777" w:rsidR="00BF4C3A" w:rsidRDefault="00BF4C3A" w:rsidP="00C2391E">
                      <w:r>
                        <w:t>5</w:t>
                      </w:r>
                    </w:p>
                  </w:txbxContent>
                </v:textbox>
              </v:shape>
            </w:pict>
          </mc:Fallback>
        </mc:AlternateContent>
      </w:r>
      <w:r w:rsidR="004166D3">
        <w:rPr>
          <w:noProof/>
          <w:lang w:eastAsia="en-GB"/>
        </w:rPr>
        <mc:AlternateContent>
          <mc:Choice Requires="wps">
            <w:drawing>
              <wp:anchor distT="0" distB="0" distL="114300" distR="114300" simplePos="0" relativeHeight="252361216" behindDoc="0" locked="0" layoutInCell="1" allowOverlap="1" wp14:anchorId="04E9B767" wp14:editId="51B5252C">
                <wp:simplePos x="0" y="0"/>
                <wp:positionH relativeFrom="column">
                  <wp:posOffset>4194889</wp:posOffset>
                </wp:positionH>
                <wp:positionV relativeFrom="paragraph">
                  <wp:posOffset>922100</wp:posOffset>
                </wp:positionV>
                <wp:extent cx="525071" cy="1403985"/>
                <wp:effectExtent l="0" t="0" r="0" b="5715"/>
                <wp:wrapNone/>
                <wp:docPr id="2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071" cy="1403985"/>
                        </a:xfrm>
                        <a:prstGeom prst="rect">
                          <a:avLst/>
                        </a:prstGeom>
                        <a:noFill/>
                        <a:ln w="9525">
                          <a:noFill/>
                          <a:miter lim="800000"/>
                          <a:headEnd/>
                          <a:tailEnd/>
                        </a:ln>
                      </wps:spPr>
                      <wps:txbx>
                        <w:txbxContent>
                          <w:p w14:paraId="62404651" w14:textId="77777777" w:rsidR="00BF4C3A" w:rsidRDefault="00BF4C3A" w:rsidP="00C2391E">
                            <w:r>
                              <w:t>48</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04" type="#_x0000_t202" style="position:absolute;left:0;text-align:left;margin-left:330.3pt;margin-top:72.6pt;width:41.35pt;height:110.55pt;z-index:2523612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" filled="f" stroked="f">
                <v:textbox style="mso-fit-shape-to-text:t">
                  <w:txbxContent>
                    <w:p w14:paraId="62404651" w14:textId="77777777" w:rsidR="00BF4C3A" w:rsidRDefault="00BF4C3A" w:rsidP="00C2391E">
                      <w:r>
                        <w:t>48</w:t>
                      </w:r>
                    </w:p>
                  </w:txbxContent>
                </v:textbox>
              </v:shape>
            </w:pict>
          </mc:Fallback>
        </mc:AlternateContent>
      </w:r>
      <w:r w:rsidR="004166D3">
        <w:rPr>
          <w:noProof/>
          <w:lang w:eastAsia="en-GB"/>
        </w:rPr>
        <mc:AlternateContent>
          <mc:Choice Requires="wps">
            <w:drawing>
              <wp:anchor distT="0" distB="0" distL="114300" distR="114300" simplePos="0" relativeHeight="252258816" behindDoc="0" locked="0" layoutInCell="1" allowOverlap="1" wp14:anchorId="110997A3" wp14:editId="2D5FEB97">
                <wp:simplePos x="0" y="0"/>
                <wp:positionH relativeFrom="column">
                  <wp:posOffset>3148330</wp:posOffset>
                </wp:positionH>
                <wp:positionV relativeFrom="paragraph">
                  <wp:posOffset>99695</wp:posOffset>
                </wp:positionV>
                <wp:extent cx="1052195" cy="0"/>
                <wp:effectExtent l="38100" t="76200" r="14605" b="114300"/>
                <wp:wrapNone/>
                <wp:docPr id="232" name="Straight Arrow Connector 232"/>
                <wp:cNvGraphicFramePr/>
                <a:graphic xmlns:a="http://schemas.openxmlformats.org/drawingml/2006/main">
                  <a:graphicData uri="http://schemas.microsoft.com/office/word/2010/wordprocessingShape">
                    <wps:wsp>
                      <wps:cNvCnPr/>
                      <wps:spPr>
                        <a:xfrm flipH="1">
                          <a:off x="0" y="0"/>
                          <a:ext cx="1052195" cy="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2" o:spid="_x0000_s1026" type="#_x0000_t32" style="position:absolute;margin-left:247.9pt;margin-top:7.85pt;width:82.85pt;height:0;flip:x;z-index:25225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" strokecolor="black [3040]">
                <v:stroke startarrow="open" endarrow="open"/>
              </v:shape>
            </w:pict>
          </mc:Fallback>
        </mc:AlternateContent>
      </w:r>
      <w:r w:rsidR="004166D3">
        <w:rPr>
          <w:noProof/>
          <w:lang w:eastAsia="en-GB"/>
        </w:rPr>
        <mc:AlternateContent>
          <mc:Choice Requires="wps">
            <w:drawing>
              <wp:anchor distT="0" distB="0" distL="114300" distR="114300" simplePos="0" relativeHeight="252248576" behindDoc="0" locked="0" layoutInCell="1" allowOverlap="1" wp14:anchorId="170AB6A0" wp14:editId="53DDDB31">
                <wp:simplePos x="0" y="0"/>
                <wp:positionH relativeFrom="column">
                  <wp:posOffset>1616710</wp:posOffset>
                </wp:positionH>
                <wp:positionV relativeFrom="paragraph">
                  <wp:posOffset>92075</wp:posOffset>
                </wp:positionV>
                <wp:extent cx="1052195" cy="0"/>
                <wp:effectExtent l="38100" t="76200" r="14605" b="114300"/>
                <wp:wrapNone/>
                <wp:docPr id="231" name="Straight Arrow Connector 231"/>
                <wp:cNvGraphicFramePr/>
                <a:graphic xmlns:a="http://schemas.openxmlformats.org/drawingml/2006/main">
                  <a:graphicData uri="http://schemas.microsoft.com/office/word/2010/wordprocessingShape">
                    <wps:wsp>
                      <wps:cNvCnPr/>
                      <wps:spPr>
                        <a:xfrm flipH="1">
                          <a:off x="0" y="0"/>
                          <a:ext cx="1052195" cy="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1" o:spid="_x0000_s1026" type="#_x0000_t32" style="position:absolute;margin-left:127.3pt;margin-top:7.25pt;width:82.85pt;height:0;flip:x;z-index:25224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" strokecolor="black [3040]">
                <v:stroke startarrow="open" endarrow="open"/>
              </v:shape>
            </w:pict>
          </mc:Fallback>
        </mc:AlternateContent>
      </w:r>
      <w:r w:rsidR="004166D3">
        <w:rPr>
          <w:noProof/>
          <w:lang w:eastAsia="en-GB"/>
        </w:rPr>
        <mc:AlternateContent>
          <mc:Choice Requires="wps">
            <w:drawing>
              <wp:anchor distT="0" distB="0" distL="114300" distR="114300" simplePos="0" relativeHeight="252310016" behindDoc="0" locked="0" layoutInCell="1" allowOverlap="1" wp14:anchorId="32D78586" wp14:editId="012ED0C1">
                <wp:simplePos x="0" y="0"/>
                <wp:positionH relativeFrom="column">
                  <wp:posOffset>1118235</wp:posOffset>
                </wp:positionH>
                <wp:positionV relativeFrom="paragraph">
                  <wp:posOffset>788670</wp:posOffset>
                </wp:positionV>
                <wp:extent cx="511810" cy="1403985"/>
                <wp:effectExtent l="0" t="0" r="0" b="5715"/>
                <wp:wrapNone/>
                <wp:docPr id="90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810" cy="1403985"/>
                        </a:xfrm>
                        <a:prstGeom prst="rect">
                          <a:avLst/>
                        </a:prstGeom>
                        <a:noFill/>
                        <a:ln w="9525">
                          <a:noFill/>
                          <a:miter lim="800000"/>
                          <a:headEnd/>
                          <a:tailEnd/>
                        </a:ln>
                      </wps:spPr>
                      <wps:txbx>
                        <w:txbxContent>
                          <w:p w14:paraId="7DE8DE53" w14:textId="77777777" w:rsidR="00BF4C3A" w:rsidRDefault="00BF4C3A" w:rsidP="00C2391E">
                            <w:r>
                              <w:t>4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05" type="#_x0000_t202" style="position:absolute;left:0;text-align:left;margin-left:88.05pt;margin-top:62.1pt;width:40.3pt;height:110.55pt;z-index:2523100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" filled="f" stroked="f">
                <v:textbox style="mso-fit-shape-to-text:t">
                  <w:txbxContent>
                    <w:p w14:paraId="7DE8DE53" w14:textId="77777777" w:rsidR="00BF4C3A" w:rsidRDefault="00BF4C3A" w:rsidP="00C2391E">
                      <w:r>
                        <w:t>42</w:t>
                      </w:r>
                    </w:p>
                  </w:txbxContent>
                </v:textbox>
              </v:shape>
            </w:pict>
          </mc:Fallback>
        </mc:AlternateContent>
      </w:r>
      <w:r w:rsidR="004166D3">
        <w:rPr>
          <w:noProof/>
          <w:lang w:eastAsia="en-GB"/>
        </w:rPr>
        <mc:AlternateContent>
          <mc:Choice Requires="wps">
            <w:drawing>
              <wp:anchor distT="0" distB="0" distL="114300" distR="114300" simplePos="0" relativeHeight="252340736" behindDoc="0" locked="0" layoutInCell="1" allowOverlap="1" wp14:anchorId="1B555431" wp14:editId="7C0B2971">
                <wp:simplePos x="0" y="0"/>
                <wp:positionH relativeFrom="column">
                  <wp:posOffset>1198484</wp:posOffset>
                </wp:positionH>
                <wp:positionV relativeFrom="paragraph">
                  <wp:posOffset>2591102</wp:posOffset>
                </wp:positionV>
                <wp:extent cx="485301" cy="1403985"/>
                <wp:effectExtent l="0" t="0" r="0" b="5715"/>
                <wp:wrapNone/>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301" cy="1403985"/>
                        </a:xfrm>
                        <a:prstGeom prst="rect">
                          <a:avLst/>
                        </a:prstGeom>
                        <a:noFill/>
                        <a:ln w="9525">
                          <a:noFill/>
                          <a:miter lim="800000"/>
                          <a:headEnd/>
                          <a:tailEnd/>
                        </a:ln>
                      </wps:spPr>
                      <wps:txbx>
                        <w:txbxContent>
                          <w:p w14:paraId="22FF5AE1" w14:textId="77777777" w:rsidR="00BF4C3A" w:rsidRDefault="00BF4C3A" w:rsidP="00C2391E">
                            <w:r>
                              <w:t>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06" type="#_x0000_t202" style="position:absolute;left:0;text-align:left;margin-left:94.35pt;margin-top:204pt;width:38.2pt;height:110.55pt;z-index:2523407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" filled="f" stroked="f">
                <v:textbox style="mso-fit-shape-to-text:t">
                  <w:txbxContent>
                    <w:p w14:paraId="22FF5AE1" w14:textId="77777777" w:rsidR="00BF4C3A" w:rsidRDefault="00BF4C3A" w:rsidP="00C2391E">
                      <w:r>
                        <w:t>9</w:t>
                      </w:r>
                    </w:p>
                  </w:txbxContent>
                </v:textbox>
              </v:shape>
            </w:pict>
          </mc:Fallback>
        </mc:AlternateContent>
      </w:r>
      <w:r w:rsidR="00C2391E">
        <w:rPr>
          <w:noProof/>
          <w:lang w:eastAsia="en-GB"/>
        </w:rPr>
        <mc:AlternateContent>
          <mc:Choice Requires="wps">
            <w:drawing>
              <wp:anchor distT="0" distB="0" distL="114300" distR="114300" simplePos="0" relativeHeight="252269056" behindDoc="0" locked="0" layoutInCell="1" allowOverlap="1" wp14:anchorId="0D99B63C" wp14:editId="5341D022">
                <wp:simplePos x="0" y="0"/>
                <wp:positionH relativeFrom="column">
                  <wp:posOffset>4220845</wp:posOffset>
                </wp:positionH>
                <wp:positionV relativeFrom="paragraph">
                  <wp:posOffset>2442198</wp:posOffset>
                </wp:positionV>
                <wp:extent cx="0" cy="350520"/>
                <wp:effectExtent l="95250" t="38100" r="95250" b="49530"/>
                <wp:wrapNone/>
                <wp:docPr id="233" name="Straight Arrow Connector 233"/>
                <wp:cNvGraphicFramePr/>
                <a:graphic xmlns:a="http://schemas.openxmlformats.org/drawingml/2006/main">
                  <a:graphicData uri="http://schemas.microsoft.com/office/word/2010/wordprocessingShape">
                    <wps:wsp>
                      <wps:cNvCnPr/>
                      <wps:spPr>
                        <a:xfrm flipV="1">
                          <a:off x="0" y="0"/>
                          <a:ext cx="0" cy="35052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3" o:spid="_x0000_s1026" type="#_x0000_t32" style="position:absolute;margin-left:332.35pt;margin-top:192.3pt;width:0;height:27.6pt;flip:y;z-index:25226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" strokecolor="black [3040]">
                <v:stroke startarrow="open" endarrow="open"/>
              </v:shape>
            </w:pict>
          </mc:Fallback>
        </mc:AlternateContent>
      </w:r>
      <w:r w:rsidR="00C2391E">
        <w:rPr>
          <w:noProof/>
          <w:lang w:eastAsia="en-GB"/>
        </w:rPr>
        <mc:AlternateContent>
          <mc:Choice Requires="wps">
            <w:drawing>
              <wp:anchor distT="0" distB="0" distL="114300" distR="114300" simplePos="0" relativeHeight="252228096" behindDoc="0" locked="0" layoutInCell="1" allowOverlap="1" wp14:anchorId="1C63AC94" wp14:editId="1EDA85F0">
                <wp:simplePos x="0" y="0"/>
                <wp:positionH relativeFrom="column">
                  <wp:posOffset>1434465</wp:posOffset>
                </wp:positionH>
                <wp:positionV relativeFrom="paragraph">
                  <wp:posOffset>165088</wp:posOffset>
                </wp:positionV>
                <wp:extent cx="0" cy="2253615"/>
                <wp:effectExtent l="95250" t="38100" r="57150" b="51435"/>
                <wp:wrapNone/>
                <wp:docPr id="229" name="Straight Arrow Connector 229"/>
                <wp:cNvGraphicFramePr/>
                <a:graphic xmlns:a="http://schemas.openxmlformats.org/drawingml/2006/main">
                  <a:graphicData uri="http://schemas.microsoft.com/office/word/2010/wordprocessingShape">
                    <wps:wsp>
                      <wps:cNvCnPr/>
                      <wps:spPr>
                        <a:xfrm>
                          <a:off x="0" y="0"/>
                          <a:ext cx="0" cy="2253615"/>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229" o:spid="_x0000_s1026" type="#_x0000_t32" style="position:absolute;margin-left:112.95pt;margin-top:13pt;width:0;height:177.45pt;z-index:252228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" strokecolor="black [3040]">
                <v:stroke startarrow="open" endarrow="open"/>
              </v:shape>
            </w:pict>
          </mc:Fallback>
        </mc:AlternateContent>
      </w:r>
      <w:r w:rsidR="00C2391E">
        <w:rPr>
          <w:noProof/>
          <w:lang w:eastAsia="en-GB"/>
        </w:rPr>
        <mc:AlternateContent>
          <mc:Choice Requires="wps">
            <w:drawing>
              <wp:anchor distT="0" distB="0" distL="114300" distR="114300" simplePos="0" relativeHeight="252371456" behindDoc="0" locked="0" layoutInCell="1" allowOverlap="1" wp14:anchorId="5C5C978B" wp14:editId="40511D02">
                <wp:simplePos x="0" y="0"/>
                <wp:positionH relativeFrom="column">
                  <wp:posOffset>4225290</wp:posOffset>
                </wp:positionH>
                <wp:positionV relativeFrom="paragraph">
                  <wp:posOffset>181598</wp:posOffset>
                </wp:positionV>
                <wp:extent cx="0" cy="2253615"/>
                <wp:effectExtent l="95250" t="38100" r="57150" b="51435"/>
                <wp:wrapNone/>
                <wp:docPr id="243" name="Straight Arrow Connector 243"/>
                <wp:cNvGraphicFramePr/>
                <a:graphic xmlns:a="http://schemas.openxmlformats.org/drawingml/2006/main">
                  <a:graphicData uri="http://schemas.microsoft.com/office/word/2010/wordprocessingShape">
                    <wps:wsp>
                      <wps:cNvCnPr/>
                      <wps:spPr>
                        <a:xfrm>
                          <a:off x="0" y="0"/>
                          <a:ext cx="0" cy="2253615"/>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243" o:spid="_x0000_s1026" type="#_x0000_t32" style="position:absolute;margin-left:332.7pt;margin-top:14.3pt;width:0;height:177.45pt;z-index:252371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" strokecolor="black [3040]">
                <v:stroke startarrow="open" endarrow="open"/>
              </v:shape>
            </w:pict>
          </mc:Fallback>
        </mc:AlternateContent>
      </w:r>
      <w:r w:rsidR="00C2391E">
        <w:rPr>
          <w:noProof/>
          <w:lang w:eastAsia="en-GB"/>
        </w:rPr>
        <mc:AlternateContent>
          <mc:Choice Requires="wps">
            <w:drawing>
              <wp:anchor distT="0" distB="0" distL="114300" distR="114300" simplePos="0" relativeHeight="252238336" behindDoc="0" locked="0" layoutInCell="1" allowOverlap="1" wp14:anchorId="7FBC1562" wp14:editId="02D2A0E2">
                <wp:simplePos x="0" y="0"/>
                <wp:positionH relativeFrom="column">
                  <wp:posOffset>1435100</wp:posOffset>
                </wp:positionH>
                <wp:positionV relativeFrom="paragraph">
                  <wp:posOffset>2408543</wp:posOffset>
                </wp:positionV>
                <wp:extent cx="0" cy="690880"/>
                <wp:effectExtent l="95250" t="38100" r="114300" b="52070"/>
                <wp:wrapNone/>
                <wp:docPr id="230" name="Straight Arrow Connector 230"/>
                <wp:cNvGraphicFramePr/>
                <a:graphic xmlns:a="http://schemas.openxmlformats.org/drawingml/2006/main">
                  <a:graphicData uri="http://schemas.microsoft.com/office/word/2010/wordprocessingShape">
                    <wps:wsp>
                      <wps:cNvCnPr/>
                      <wps:spPr>
                        <a:xfrm>
                          <a:off x="0" y="0"/>
                          <a:ext cx="0" cy="69088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0" o:spid="_x0000_s1026" type="#_x0000_t32" style="position:absolute;margin-left:113pt;margin-top:189.65pt;width:0;height:54.4pt;z-index:25223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" strokecolor="black [3040]">
                <v:stroke startarrow="open" endarrow="open"/>
              </v:shape>
            </w:pict>
          </mc:Fallback>
        </mc:AlternateContent>
      </w:r>
      <w:r w:rsidR="00C2391E">
        <w:rPr>
          <w:noProof/>
          <w:lang w:eastAsia="en-GB"/>
        </w:rPr>
        <w:drawing>
          <wp:inline distT="0" distB="0" distL="0" distR="0" wp14:anchorId="62B21160" wp14:editId="6572B8B2">
            <wp:extent cx="5111444" cy="3273191"/>
            <wp:effectExtent l="0" t="0" r="0" b="381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d designs.jpg"/>
                    <pic:cNvPicPr/>
                  </pic:nvPicPr>
                  <pic:blipFill rotWithShape="1">
                    <a:blip r:embed="rId84">
                      <a:extLst>
                        <a:ext uri="{28A0092B-C50C-407E-A947-70E740481C1C}">
                          <a14:useLocalDpi xmlns:a14="http://schemas.microsoft.com/office/drawing/2010/main" val="0"/>
                        </a:ext>
                      </a:extLst>
                    </a:blip>
                    <a:srcRect t="5940" r="10699" b="17817"/>
                    <a:stretch/>
                  </pic:blipFill>
                  <pic:spPr bwMode="auto">
                    <a:xfrm>
                      <a:off x="0" y="0"/>
                      <a:ext cx="5118304" cy="3277584"/>
                    </a:xfrm>
                    <a:prstGeom prst="rect">
                      <a:avLst/>
                    </a:prstGeom>
                    <a:ln>
                      <a:noFill/>
                    </a:ln>
                    <a:extLst>
                      <a:ext uri="{53640926-AAD7-44D8-BBD7-CCE9431645EC}">
                        <a14:shadowObscured xmlns:a14="http://schemas.microsoft.com/office/drawing/2010/main"/>
                      </a:ext>
                    </a:extLst>
                  </pic:spPr>
                </pic:pic>
              </a:graphicData>
            </a:graphic>
          </wp:inline>
        </w:drawing>
      </w:r>
      <w:bookmarkStart w:id="264" w:name="_Ref444169076"/>
    </w:p>
    <w:p w14:paraId="1175944A" w14:textId="6918D5D0" w:rsidR="00C2391E" w:rsidRDefault="00C2391E" w:rsidP="00EA5CD1">
      <w:pPr>
        <w:spacing w:line="276" w:lineRule="auto"/>
      </w:pPr>
      <w:bookmarkStart w:id="265" w:name="_Ref474663148"/>
      <w:bookmarkStart w:id="266" w:name="_Toc474686612"/>
      <w:r>
        <w:t xml:space="preserve">Figure </w:t>
      </w:r>
      <w:fldSimple w:instr=" STYLEREF 1 \s ">
        <w:r w:rsidR="005D3AE0">
          <w:rPr>
            <w:noProof/>
          </w:rPr>
          <w:t>4</w:t>
        </w:r>
      </w:fldSimple>
      <w:r w:rsidR="00F02E7D">
        <w:noBreakHyphen/>
      </w:r>
      <w:fldSimple w:instr=" SEQ Figure \* ARABIC \s 1 ">
        <w:r w:rsidR="005D3AE0">
          <w:rPr>
            <w:noProof/>
          </w:rPr>
          <w:t>13</w:t>
        </w:r>
      </w:fldSimple>
      <w:bookmarkEnd w:id="264"/>
      <w:bookmarkEnd w:id="265"/>
      <w:r>
        <w:t>.  Schematic of double and single inlet pseudo 2D bed designs and dimensions.</w:t>
      </w:r>
      <w:bookmarkEnd w:id="266"/>
    </w:p>
    <w:p w14:paraId="66C6855D" w14:textId="77777777" w:rsidR="00C4254F" w:rsidRDefault="00C4254F" w:rsidP="00EA5CD1">
      <w:pPr>
        <w:spacing w:line="276" w:lineRule="auto"/>
        <w:rPr>
          <w:i/>
        </w:rPr>
      </w:pPr>
    </w:p>
    <w:p w14:paraId="68F7409C" w14:textId="77777777" w:rsidR="00C2391E" w:rsidRPr="00585B3E" w:rsidRDefault="00C2391E" w:rsidP="00EA5CD1">
      <w:pPr>
        <w:spacing w:line="276" w:lineRule="auto"/>
        <w:rPr>
          <w:i/>
        </w:rPr>
      </w:pPr>
      <w:r w:rsidRPr="00585B3E">
        <w:rPr>
          <w:i/>
        </w:rPr>
        <w:t>Single inlet</w:t>
      </w:r>
    </w:p>
    <w:p w14:paraId="0F730A9F" w14:textId="2E76AD79" w:rsidR="00D810FE" w:rsidRDefault="00C2391E" w:rsidP="00EA5CD1">
      <w:pPr>
        <w:spacing w:line="276" w:lineRule="auto"/>
      </w:pPr>
      <w:r>
        <w:t xml:space="preserve">Bubbling fluidisation was again studied using a pseudo 2D bed, but this time using a single inlet.  The apparatus was constructed from 15 </w:t>
      </w:r>
      <w:r w:rsidR="009E7ABE">
        <w:t>x</w:t>
      </w:r>
      <w:r>
        <w:t xml:space="preserve"> 1.5 </w:t>
      </w:r>
      <w:r w:rsidR="009E7ABE">
        <w:t>x</w:t>
      </w:r>
      <w:r>
        <w:t xml:space="preserve"> 48 cm Perspex (</w:t>
      </w:r>
      <w:r w:rsidR="00160A8B">
        <w:fldChar w:fldCharType="begin"/>
      </w:r>
      <w:r w:rsidR="00160A8B">
        <w:instrText xml:space="preserve"> REF _Ref474663148 \h </w:instrText>
      </w:r>
      <w:r w:rsidR="00160A8B">
        <w:fldChar w:fldCharType="separate"/>
      </w:r>
      <w:r w:rsidR="005D3AE0">
        <w:t xml:space="preserve">Figure </w:t>
      </w:r>
      <w:r w:rsidR="005D3AE0">
        <w:rPr>
          <w:noProof/>
        </w:rPr>
        <w:t>4</w:t>
      </w:r>
      <w:r w:rsidR="005D3AE0">
        <w:noBreakHyphen/>
      </w:r>
      <w:r w:rsidR="005D3AE0">
        <w:rPr>
          <w:noProof/>
        </w:rPr>
        <w:t>13</w:t>
      </w:r>
      <w:r w:rsidR="00160A8B">
        <w:fldChar w:fldCharType="end"/>
      </w:r>
      <w:r>
        <w:t xml:space="preserve">).  At the end of the copper pipe used as the single outlet to the oscillator and diversion, a push fitting connected to the base of the 2D bed.  The pseudo 2D bed was constructed from an </w:t>
      </w:r>
      <w:r w:rsidRPr="00B5423C">
        <w:t xml:space="preserve">acrylic </w:t>
      </w:r>
      <w:r>
        <w:t xml:space="preserve">laser cut block in the base, with Perspex sheets forming the tank.  Incoming gas entered through the copper pipe, and into the distributor chamber.  This featured a continuous increase in width from the connection at the base to the distributor plate at the top of the chamber.  </w:t>
      </w:r>
    </w:p>
    <w:p w14:paraId="11544B11" w14:textId="4B6B36A6" w:rsidR="00C2391E" w:rsidRDefault="00C2391E" w:rsidP="00EA5CD1">
      <w:pPr>
        <w:spacing w:line="276" w:lineRule="auto"/>
      </w:pPr>
      <w:r>
        <w:t xml:space="preserve">The distributor plate consisted of a perforated metal plate, a layer of wadding, and a fine mesh.  The perforated metal plate featured </w:t>
      </w:r>
      <w:r w:rsidRPr="00751800">
        <w:t>a</w:t>
      </w:r>
      <w:r>
        <w:t xml:space="preserve"> triangular</w:t>
      </w:r>
      <w:r w:rsidRPr="00751800">
        <w:t xml:space="preserve"> pattern </w:t>
      </w:r>
      <w:r>
        <w:t xml:space="preserve">of 0.5 mm </w:t>
      </w:r>
      <w:r w:rsidRPr="00751800">
        <w:t>holes</w:t>
      </w:r>
      <w:r>
        <w:t xml:space="preserve"> 0.5</w:t>
      </w:r>
      <w:r w:rsidRPr="00751800">
        <w:t xml:space="preserve"> mm</w:t>
      </w:r>
      <w:r>
        <w:t xml:space="preserve"> apart, as seen in </w:t>
      </w:r>
      <w:r>
        <w:fldChar w:fldCharType="begin"/>
      </w:r>
      <w:r>
        <w:instrText xml:space="preserve"> REF _Ref450228307 \h  \* MERGEFORMAT </w:instrText>
      </w:r>
      <w:r>
        <w:fldChar w:fldCharType="separate"/>
      </w:r>
      <w:r w:rsidR="005D3AE0">
        <w:t xml:space="preserve">Figure </w:t>
      </w:r>
      <w:r w:rsidR="005D3AE0">
        <w:rPr>
          <w:noProof/>
        </w:rPr>
        <w:t>4</w:t>
      </w:r>
      <w:r w:rsidR="005D3AE0">
        <w:rPr>
          <w:noProof/>
        </w:rPr>
        <w:noBreakHyphen/>
        <w:t>14</w:t>
      </w:r>
      <w:r>
        <w:fldChar w:fldCharType="end"/>
      </w:r>
      <w:r>
        <w:t>, and supported the weight of the bed, supporting the next two layers.  The wadding layer was required to create an even air distribution through the creation of a high back pressure beneath the distributor plate.  A layer of 42 micron mesh topped the distributor plate to prevent small particles and fines from passing back through the plate.  Each layer was held in place and sealed by an O ring.</w:t>
      </w:r>
    </w:p>
    <w:p w14:paraId="6B1C63AE" w14:textId="77777777" w:rsidR="00D810FE" w:rsidRDefault="00D810FE" w:rsidP="00EA5CD1">
      <w:pPr>
        <w:spacing w:line="276" w:lineRule="auto"/>
      </w:pPr>
    </w:p>
    <w:p w14:paraId="3B290133" w14:textId="77777777" w:rsidR="00D810FE" w:rsidRDefault="00D810FE" w:rsidP="00EA5CD1">
      <w:pPr>
        <w:spacing w:line="276" w:lineRule="auto"/>
      </w:pPr>
    </w:p>
    <w:p w14:paraId="2F1FC617" w14:textId="77777777" w:rsidR="00D810FE" w:rsidRDefault="00D810FE" w:rsidP="00EA5CD1">
      <w:pPr>
        <w:spacing w:line="276" w:lineRule="auto"/>
      </w:pPr>
    </w:p>
    <w:p w14:paraId="70FF1B8C" w14:textId="77777777" w:rsidR="00D810FE" w:rsidRDefault="00D810FE" w:rsidP="00EA5CD1">
      <w:pPr>
        <w:spacing w:line="276" w:lineRule="auto"/>
      </w:pPr>
    </w:p>
    <w:p w14:paraId="48B6A6DD" w14:textId="77777777" w:rsidR="00160A8B" w:rsidRDefault="00160A8B" w:rsidP="00EA5CD1">
      <w:pPr>
        <w:spacing w:line="276" w:lineRule="auto"/>
      </w:pPr>
    </w:p>
    <w:p w14:paraId="05D0B6BC" w14:textId="77777777" w:rsidR="00D810FE" w:rsidRDefault="00D810FE" w:rsidP="00EA5CD1">
      <w:pPr>
        <w:spacing w:line="276" w:lineRule="auto"/>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C2391E" w14:paraId="1CF39CB3" w14:textId="77777777" w:rsidTr="00C2391E">
        <w:tc>
          <w:tcPr>
            <w:tcW w:w="4621" w:type="dxa"/>
          </w:tcPr>
          <w:p w14:paraId="69D09787" w14:textId="77777777" w:rsidR="00C2391E" w:rsidRPr="00421AB7" w:rsidRDefault="00C2391E" w:rsidP="00EA5CD1">
            <w:pPr>
              <w:spacing w:line="276" w:lineRule="auto"/>
            </w:pPr>
            <w:r w:rsidRPr="00421AB7">
              <w:lastRenderedPageBreak/>
              <w:t>Perforated metal plate design</w:t>
            </w:r>
          </w:p>
        </w:tc>
        <w:tc>
          <w:tcPr>
            <w:tcW w:w="4621" w:type="dxa"/>
          </w:tcPr>
          <w:p w14:paraId="0251F368" w14:textId="77777777" w:rsidR="00C2391E" w:rsidRPr="00421AB7" w:rsidRDefault="00C2391E" w:rsidP="00EA5CD1">
            <w:pPr>
              <w:spacing w:line="276" w:lineRule="auto"/>
            </w:pPr>
            <w:r w:rsidRPr="00421AB7">
              <w:t>Lighting panel</w:t>
            </w:r>
          </w:p>
        </w:tc>
      </w:tr>
      <w:tr w:rsidR="00C2391E" w14:paraId="54F716D8" w14:textId="77777777" w:rsidTr="00C2391E">
        <w:tc>
          <w:tcPr>
            <w:tcW w:w="4621" w:type="dxa"/>
          </w:tcPr>
          <w:p w14:paraId="48CF302F" w14:textId="77777777" w:rsidR="00C2391E" w:rsidRDefault="00C2391E" w:rsidP="00EA5CD1">
            <w:pPr>
              <w:spacing w:line="276" w:lineRule="auto"/>
              <w:rPr>
                <w:b/>
              </w:rPr>
            </w:pPr>
            <w:r>
              <w:rPr>
                <w:b/>
                <w:noProof/>
                <w:lang w:eastAsia="en-GB"/>
              </w:rPr>
              <w:drawing>
                <wp:inline distT="0" distB="0" distL="0" distR="0" wp14:anchorId="24BE4738" wp14:editId="7D246027">
                  <wp:extent cx="1537367" cy="2476870"/>
                  <wp:effectExtent l="6668" t="0" r="0" b="0"/>
                  <wp:docPr id="9065" name="Picture 9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182.JPG"/>
                          <pic:cNvPicPr/>
                        </pic:nvPicPr>
                        <pic:blipFill rotWithShape="1">
                          <a:blip r:embed="rId85" cstate="print">
                            <a:extLst>
                              <a:ext uri="{28A0092B-C50C-407E-A947-70E740481C1C}">
                                <a14:useLocalDpi xmlns:a14="http://schemas.microsoft.com/office/drawing/2010/main" val="0"/>
                              </a:ext>
                            </a:extLst>
                          </a:blip>
                          <a:srcRect l="42480" t="19835" r="37985" b="24212"/>
                          <a:stretch/>
                        </pic:blipFill>
                        <pic:spPr bwMode="auto">
                          <a:xfrm rot="5400000">
                            <a:off x="0" y="0"/>
                            <a:ext cx="1538820" cy="2479211"/>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4F784B8C" w14:textId="77777777" w:rsidR="00C2391E" w:rsidRDefault="00C2391E" w:rsidP="00EA5CD1">
            <w:pPr>
              <w:spacing w:line="276" w:lineRule="auto"/>
              <w:rPr>
                <w:b/>
              </w:rPr>
            </w:pPr>
            <w:r>
              <w:rPr>
                <w:b/>
                <w:noProof/>
                <w:lang w:eastAsia="en-GB"/>
              </w:rPr>
              <w:drawing>
                <wp:inline distT="0" distB="0" distL="0" distR="0" wp14:anchorId="6493EFF8" wp14:editId="7789A0B1">
                  <wp:extent cx="1877828" cy="726866"/>
                  <wp:effectExtent l="4128"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180.JPG"/>
                          <pic:cNvPicPr/>
                        </pic:nvPicPr>
                        <pic:blipFill rotWithShape="1">
                          <a:blip r:embed="rId86" cstate="print">
                            <a:extLst>
                              <a:ext uri="{28A0092B-C50C-407E-A947-70E740481C1C}">
                                <a14:useLocalDpi xmlns:a14="http://schemas.microsoft.com/office/drawing/2010/main" val="0"/>
                              </a:ext>
                            </a:extLst>
                          </a:blip>
                          <a:srcRect l="17924" t="25859" r="13634" b="27042"/>
                          <a:stretch/>
                        </pic:blipFill>
                        <pic:spPr bwMode="auto">
                          <a:xfrm rot="5400000">
                            <a:off x="0" y="0"/>
                            <a:ext cx="1877933" cy="726907"/>
                          </a:xfrm>
                          <a:prstGeom prst="rect">
                            <a:avLst/>
                          </a:prstGeom>
                          <a:ln>
                            <a:noFill/>
                          </a:ln>
                          <a:extLst>
                            <a:ext uri="{53640926-AAD7-44D8-BBD7-CCE9431645EC}">
                              <a14:shadowObscured xmlns:a14="http://schemas.microsoft.com/office/drawing/2010/main"/>
                            </a:ext>
                          </a:extLst>
                        </pic:spPr>
                      </pic:pic>
                    </a:graphicData>
                  </a:graphic>
                </wp:inline>
              </w:drawing>
            </w:r>
          </w:p>
        </w:tc>
      </w:tr>
    </w:tbl>
    <w:p w14:paraId="26344645" w14:textId="32B30CF3" w:rsidR="00C2391E" w:rsidRDefault="00C2391E" w:rsidP="00EA5CD1">
      <w:pPr>
        <w:pStyle w:val="Caption"/>
        <w:spacing w:line="276" w:lineRule="auto"/>
        <w:rPr>
          <w:b/>
        </w:rPr>
      </w:pPr>
      <w:bookmarkStart w:id="267" w:name="_Ref450228307"/>
      <w:bookmarkStart w:id="268" w:name="_Toc474686613"/>
      <w:r>
        <w:t xml:space="preserve">Figure </w:t>
      </w:r>
      <w:fldSimple w:instr=" STYLEREF 1 \s ">
        <w:r w:rsidR="005D3AE0">
          <w:rPr>
            <w:noProof/>
          </w:rPr>
          <w:t>4</w:t>
        </w:r>
      </w:fldSimple>
      <w:r w:rsidR="00F02E7D">
        <w:noBreakHyphen/>
      </w:r>
      <w:fldSimple w:instr=" SEQ Figure \* ARABIC \s 1 ">
        <w:r w:rsidR="005D3AE0">
          <w:rPr>
            <w:noProof/>
          </w:rPr>
          <w:t>14</w:t>
        </w:r>
      </w:fldSimple>
      <w:bookmarkEnd w:id="267"/>
      <w:r>
        <w:t>.  2D bed perforated metal plate design and lighting design.</w:t>
      </w:r>
      <w:bookmarkEnd w:id="268"/>
    </w:p>
    <w:p w14:paraId="3E788AD3" w14:textId="77777777" w:rsidR="004166D3" w:rsidRPr="00D810FE" w:rsidRDefault="004166D3" w:rsidP="00EA5CD1">
      <w:pPr>
        <w:pStyle w:val="Heading3"/>
        <w:numPr>
          <w:ilvl w:val="2"/>
          <w:numId w:val="2"/>
        </w:numPr>
        <w:spacing w:line="276" w:lineRule="auto"/>
        <w:rPr>
          <w:rFonts w:eastAsiaTheme="minorEastAsia"/>
          <w:sz w:val="16"/>
        </w:rPr>
      </w:pPr>
    </w:p>
    <w:p w14:paraId="31729E9D" w14:textId="77777777" w:rsidR="00C2391E" w:rsidRDefault="00C2391E" w:rsidP="00EA5CD1">
      <w:pPr>
        <w:pStyle w:val="Heading3"/>
        <w:numPr>
          <w:ilvl w:val="2"/>
          <w:numId w:val="2"/>
        </w:numPr>
        <w:spacing w:line="276" w:lineRule="auto"/>
        <w:rPr>
          <w:rFonts w:eastAsiaTheme="minorEastAsia"/>
        </w:rPr>
      </w:pPr>
      <w:bookmarkStart w:id="269" w:name="_Toc474696399"/>
      <w:r>
        <w:rPr>
          <w:rFonts w:eastAsiaTheme="minorEastAsia"/>
        </w:rPr>
        <w:t>4.5.1.3</w:t>
      </w:r>
      <w:r>
        <w:rPr>
          <w:rFonts w:eastAsiaTheme="minorEastAsia"/>
        </w:rPr>
        <w:tab/>
        <w:t>3D fluidised bed equipment design</w:t>
      </w:r>
      <w:bookmarkEnd w:id="269"/>
    </w:p>
    <w:p w14:paraId="153BBE56" w14:textId="0D99B571" w:rsidR="00C4254F" w:rsidRDefault="00C2391E" w:rsidP="00EA5CD1">
      <w:pPr>
        <w:spacing w:line="276" w:lineRule="auto"/>
      </w:pPr>
      <w:r>
        <w:t>The lab scale 3D fluidised bed consisted of a clear Perspex 160 cm cylindrical tube with an outside diameter of 1</w:t>
      </w:r>
      <w:r w:rsidR="00C4254F">
        <w:t>00 mm, with 6 mm wall thickness</w:t>
      </w:r>
      <w:r>
        <w:t>.  It was topped with a 45 µm pore size mesh to prevent fines from leaving the bed.  An access door was fitted part way up the tube and allowed the bed to be emptied and filled.  It was monitored by a digital manometer, humidity, temperature and pressure sensors</w:t>
      </w:r>
      <w:r w:rsidR="00C4254F">
        <w:t xml:space="preserve">, the locations of which are shown in </w:t>
      </w:r>
      <w:r w:rsidR="00C4254F">
        <w:fldChar w:fldCharType="begin"/>
      </w:r>
      <w:r w:rsidR="00C4254F">
        <w:instrText xml:space="preserve"> REF _Ref450666082 \h  \* MERGEFORMAT </w:instrText>
      </w:r>
      <w:r w:rsidR="00C4254F">
        <w:fldChar w:fldCharType="separate"/>
      </w:r>
      <w:r w:rsidR="005D3AE0">
        <w:t xml:space="preserve">Figure </w:t>
      </w:r>
      <w:r w:rsidR="005D3AE0">
        <w:rPr>
          <w:noProof/>
        </w:rPr>
        <w:t>4</w:t>
      </w:r>
      <w:r w:rsidR="005D3AE0">
        <w:rPr>
          <w:noProof/>
        </w:rPr>
        <w:noBreakHyphen/>
        <w:t>15</w:t>
      </w:r>
      <w:r w:rsidR="00C4254F">
        <w:fldChar w:fldCharType="end"/>
      </w:r>
      <w:r>
        <w:t>.  The fluidised bed was removable for cleaning and to change the distributor plate and plenum chamber.  The base of the tank was glued to a thin flange that attached to the plenum chamber, with countersunk screws to allow filming at the lowest possible point in the tank.  Therefore, the plenum chamber and distributor plate were interchangeable between the single and double inlet to alter the gas distribution to the distributor plate.</w:t>
      </w:r>
      <w:r w:rsidRPr="00F87976">
        <w:t xml:space="preserve"> </w:t>
      </w:r>
    </w:p>
    <w:p w14:paraId="495BEB37" w14:textId="7BEF2802" w:rsidR="00C2391E" w:rsidRDefault="00D810FE" w:rsidP="00EA5CD1">
      <w:pPr>
        <w:spacing w:line="276" w:lineRule="auto"/>
        <w:jc w:val="center"/>
      </w:pPr>
      <w:r>
        <w:rPr>
          <w:noProof/>
          <w:lang w:eastAsia="en-GB"/>
        </w:rPr>
        <mc:AlternateContent>
          <mc:Choice Requires="wps">
            <w:drawing>
              <wp:anchor distT="0" distB="0" distL="114300" distR="114300" simplePos="0" relativeHeight="252488192" behindDoc="0" locked="0" layoutInCell="1" allowOverlap="1" wp14:anchorId="33F739E2" wp14:editId="75E68F1F">
                <wp:simplePos x="0" y="0"/>
                <wp:positionH relativeFrom="column">
                  <wp:posOffset>1747520</wp:posOffset>
                </wp:positionH>
                <wp:positionV relativeFrom="paragraph">
                  <wp:posOffset>2439035</wp:posOffset>
                </wp:positionV>
                <wp:extent cx="781050" cy="1403985"/>
                <wp:effectExtent l="0" t="0" r="0" b="5715"/>
                <wp:wrapNone/>
                <wp:docPr id="9019" name="Text Box 90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noFill/>
                        <a:ln w="9525">
                          <a:noFill/>
                          <a:miter lim="800000"/>
                          <a:headEnd/>
                          <a:tailEnd/>
                        </a:ln>
                      </wps:spPr>
                      <wps:txbx>
                        <w:txbxContent>
                          <w:p w14:paraId="20390426" w14:textId="77777777" w:rsidR="00BF4C3A" w:rsidRDefault="00BF4C3A" w:rsidP="00C2391E">
                            <w:r>
                              <w:t>(8)</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19" o:spid="_x0000_s1207" type="#_x0000_t202" style="position:absolute;left:0;text-align:left;margin-left:137.6pt;margin-top:192.05pt;width:61.5pt;height:110.55pt;z-index:2524881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" filled="f" stroked="f">
                <v:textbox style="mso-fit-shape-to-text:t">
                  <w:txbxContent>
                    <w:p w14:paraId="20390426" w14:textId="77777777" w:rsidR="00BF4C3A" w:rsidRDefault="00BF4C3A" w:rsidP="00C2391E">
                      <w:r>
                        <w:t>(8)</w:t>
                      </w:r>
                    </w:p>
                  </w:txbxContent>
                </v:textbox>
              </v:shape>
            </w:pict>
          </mc:Fallback>
        </mc:AlternateContent>
      </w:r>
      <w:r>
        <w:rPr>
          <w:noProof/>
          <w:lang w:eastAsia="en-GB"/>
        </w:rPr>
        <mc:AlternateContent>
          <mc:Choice Requires="wps">
            <w:drawing>
              <wp:anchor distT="0" distB="0" distL="114300" distR="114300" simplePos="0" relativeHeight="252432896" behindDoc="0" locked="0" layoutInCell="1" allowOverlap="1" wp14:anchorId="4AB8C59C" wp14:editId="290D9CF6">
                <wp:simplePos x="0" y="0"/>
                <wp:positionH relativeFrom="column">
                  <wp:posOffset>1877695</wp:posOffset>
                </wp:positionH>
                <wp:positionV relativeFrom="paragraph">
                  <wp:posOffset>84455</wp:posOffset>
                </wp:positionV>
                <wp:extent cx="781050" cy="1403985"/>
                <wp:effectExtent l="0" t="0" r="0" b="5715"/>
                <wp:wrapNone/>
                <wp:docPr id="9024" name="Text Box 90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noFill/>
                        <a:ln w="9525">
                          <a:noFill/>
                          <a:miter lim="800000"/>
                          <a:headEnd/>
                          <a:tailEnd/>
                        </a:ln>
                      </wps:spPr>
                      <wps:txbx>
                        <w:txbxContent>
                          <w:p w14:paraId="4F4D5F15" w14:textId="77777777" w:rsidR="00BF4C3A" w:rsidRDefault="00BF4C3A" w:rsidP="00C2391E">
                            <w:r>
                              <w:t>(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24" o:spid="_x0000_s1208" type="#_x0000_t202" style="position:absolute;left:0;text-align:left;margin-left:147.85pt;margin-top:6.65pt;width:61.5pt;height:110.55pt;z-index:2524328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" filled="f" stroked="f">
                <v:textbox style="mso-fit-shape-to-text:t">
                  <w:txbxContent>
                    <w:p w14:paraId="4F4D5F15" w14:textId="77777777" w:rsidR="00BF4C3A" w:rsidRDefault="00BF4C3A" w:rsidP="00C2391E">
                      <w:r>
                        <w:t>(4)</w:t>
                      </w:r>
                    </w:p>
                  </w:txbxContent>
                </v:textbox>
              </v:shape>
            </w:pict>
          </mc:Fallback>
        </mc:AlternateContent>
      </w:r>
      <w:r>
        <w:rPr>
          <w:noProof/>
          <w:lang w:eastAsia="en-GB"/>
        </w:rPr>
        <mc:AlternateContent>
          <mc:Choice Requires="wps">
            <w:drawing>
              <wp:anchor distT="0" distB="0" distL="114300" distR="114300" simplePos="0" relativeHeight="252460544" behindDoc="0" locked="0" layoutInCell="1" allowOverlap="1" wp14:anchorId="6E07AB36" wp14:editId="0A4B5739">
                <wp:simplePos x="0" y="0"/>
                <wp:positionH relativeFrom="column">
                  <wp:posOffset>1428750</wp:posOffset>
                </wp:positionH>
                <wp:positionV relativeFrom="paragraph">
                  <wp:posOffset>2446655</wp:posOffset>
                </wp:positionV>
                <wp:extent cx="895985" cy="1403985"/>
                <wp:effectExtent l="0" t="0" r="0" b="5715"/>
                <wp:wrapNone/>
                <wp:docPr id="9022" name="Text Box 90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5985" cy="1403985"/>
                        </a:xfrm>
                        <a:prstGeom prst="rect">
                          <a:avLst/>
                        </a:prstGeom>
                        <a:noFill/>
                        <a:ln w="9525">
                          <a:noFill/>
                          <a:miter lim="800000"/>
                          <a:headEnd/>
                          <a:tailEnd/>
                        </a:ln>
                      </wps:spPr>
                      <wps:txbx>
                        <w:txbxContent>
                          <w:p w14:paraId="091C069B" w14:textId="77777777" w:rsidR="00BF4C3A" w:rsidRDefault="00BF4C3A" w:rsidP="00C2391E">
                            <w:r>
                              <w:t>(5)(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22" o:spid="_x0000_s1209" type="#_x0000_t202" style="position:absolute;left:0;text-align:left;margin-left:112.5pt;margin-top:192.65pt;width:70.55pt;height:110.55pt;z-index:2524605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" filled="f" stroked="f">
                <v:textbox style="mso-fit-shape-to-text:t">
                  <w:txbxContent>
                    <w:p w14:paraId="091C069B" w14:textId="77777777" w:rsidR="00BF4C3A" w:rsidRDefault="00BF4C3A" w:rsidP="00C2391E">
                      <w:r>
                        <w:t>(5)(6)</w:t>
                      </w:r>
                    </w:p>
                  </w:txbxContent>
                </v:textbox>
              </v:shape>
            </w:pict>
          </mc:Fallback>
        </mc:AlternateContent>
      </w:r>
      <w:r>
        <w:rPr>
          <w:noProof/>
          <w:lang w:eastAsia="en-GB"/>
        </w:rPr>
        <mc:AlternateContent>
          <mc:Choice Requires="wps">
            <w:drawing>
              <wp:anchor distT="0" distB="0" distL="114300" distR="114300" simplePos="0" relativeHeight="252470784" behindDoc="0" locked="0" layoutInCell="1" allowOverlap="1" wp14:anchorId="437B8B9C" wp14:editId="075DCE9F">
                <wp:simplePos x="0" y="0"/>
                <wp:positionH relativeFrom="column">
                  <wp:posOffset>3373120</wp:posOffset>
                </wp:positionH>
                <wp:positionV relativeFrom="paragraph">
                  <wp:posOffset>2185035</wp:posOffset>
                </wp:positionV>
                <wp:extent cx="576580" cy="1403985"/>
                <wp:effectExtent l="0" t="0" r="0" b="5715"/>
                <wp:wrapNone/>
                <wp:docPr id="9020" name="Text Box 90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580" cy="1403985"/>
                        </a:xfrm>
                        <a:prstGeom prst="rect">
                          <a:avLst/>
                        </a:prstGeom>
                        <a:noFill/>
                        <a:ln w="9525">
                          <a:noFill/>
                          <a:miter lim="800000"/>
                          <a:headEnd/>
                          <a:tailEnd/>
                        </a:ln>
                      </wps:spPr>
                      <wps:txbx>
                        <w:txbxContent>
                          <w:p w14:paraId="0D1A89B8" w14:textId="77777777" w:rsidR="00BF4C3A" w:rsidRDefault="00BF4C3A" w:rsidP="00C2391E">
                            <w:r>
                              <w:t>(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20" o:spid="_x0000_s1210" type="#_x0000_t202" style="position:absolute;left:0;text-align:left;margin-left:265.6pt;margin-top:172.05pt;width:45.4pt;height:110.55pt;z-index:2524707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" filled="f" stroked="f">
                <v:textbox style="mso-fit-shape-to-text:t">
                  <w:txbxContent>
                    <w:p w14:paraId="0D1A89B8" w14:textId="77777777" w:rsidR="00BF4C3A" w:rsidRDefault="00BF4C3A" w:rsidP="00C2391E">
                      <w:r>
                        <w:t>(7)</w:t>
                      </w:r>
                    </w:p>
                  </w:txbxContent>
                </v:textbox>
              </v:shape>
            </w:pict>
          </mc:Fallback>
        </mc:AlternateContent>
      </w:r>
      <w:r>
        <w:rPr>
          <w:noProof/>
          <w:lang w:eastAsia="en-GB"/>
        </w:rPr>
        <mc:AlternateContent>
          <mc:Choice Requires="wps">
            <w:drawing>
              <wp:anchor distT="0" distB="0" distL="114300" distR="114300" simplePos="0" relativeHeight="252508672" behindDoc="0" locked="0" layoutInCell="1" allowOverlap="1" wp14:anchorId="404DB3B3" wp14:editId="34CC63FB">
                <wp:simplePos x="0" y="0"/>
                <wp:positionH relativeFrom="column">
                  <wp:posOffset>2733040</wp:posOffset>
                </wp:positionH>
                <wp:positionV relativeFrom="paragraph">
                  <wp:posOffset>1054735</wp:posOffset>
                </wp:positionV>
                <wp:extent cx="781050" cy="1403985"/>
                <wp:effectExtent l="0" t="0" r="0" b="5715"/>
                <wp:wrapNone/>
                <wp:docPr id="9021" name="Text Box 90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noFill/>
                        <a:ln w="9525">
                          <a:noFill/>
                          <a:miter lim="800000"/>
                          <a:headEnd/>
                          <a:tailEnd/>
                        </a:ln>
                      </wps:spPr>
                      <wps:txbx>
                        <w:txbxContent>
                          <w:p w14:paraId="0B8EF529" w14:textId="77777777" w:rsidR="00BF4C3A" w:rsidRDefault="00BF4C3A" w:rsidP="00C2391E">
                            <w:r>
                              <w:t>(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21" o:spid="_x0000_s1211" type="#_x0000_t202" style="position:absolute;left:0;text-align:left;margin-left:215.2pt;margin-top:83.05pt;width:61.5pt;height:110.55pt;z-index:2525086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" filled="f" stroked="f">
                <v:textbox style="mso-fit-shape-to-text:t">
                  <w:txbxContent>
                    <w:p w14:paraId="0B8EF529" w14:textId="77777777" w:rsidR="00BF4C3A" w:rsidRDefault="00BF4C3A" w:rsidP="00C2391E">
                      <w:r>
                        <w:t>(6)</w:t>
                      </w:r>
                    </w:p>
                  </w:txbxContent>
                </v:textbox>
              </v:shape>
            </w:pict>
          </mc:Fallback>
        </mc:AlternateContent>
      </w:r>
      <w:r>
        <w:rPr>
          <w:noProof/>
          <w:lang w:eastAsia="en-GB"/>
        </w:rPr>
        <mc:AlternateContent>
          <mc:Choice Requires="wps">
            <w:drawing>
              <wp:anchor distT="0" distB="0" distL="114300" distR="114300" simplePos="0" relativeHeight="252443136" behindDoc="0" locked="0" layoutInCell="1" allowOverlap="1" wp14:anchorId="42C3E345" wp14:editId="20247332">
                <wp:simplePos x="0" y="0"/>
                <wp:positionH relativeFrom="column">
                  <wp:posOffset>2731770</wp:posOffset>
                </wp:positionH>
                <wp:positionV relativeFrom="paragraph">
                  <wp:posOffset>69850</wp:posOffset>
                </wp:positionV>
                <wp:extent cx="781050" cy="1403985"/>
                <wp:effectExtent l="0" t="0" r="0" b="5715"/>
                <wp:wrapNone/>
                <wp:docPr id="9023" name="Text Box 90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noFill/>
                        <a:ln w="9525">
                          <a:noFill/>
                          <a:miter lim="800000"/>
                          <a:headEnd/>
                          <a:tailEnd/>
                        </a:ln>
                      </wps:spPr>
                      <wps:txbx>
                        <w:txbxContent>
                          <w:p w14:paraId="297E5C84" w14:textId="77777777" w:rsidR="00BF4C3A" w:rsidRDefault="00BF4C3A" w:rsidP="00C2391E">
                            <w:r>
                              <w:t>(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23" o:spid="_x0000_s1212" type="#_x0000_t202" style="position:absolute;left:0;text-align:left;margin-left:215.1pt;margin-top:5.5pt;width:61.5pt;height:110.55pt;z-index:2524431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" filled="f" stroked="f">
                <v:textbox style="mso-fit-shape-to-text:t">
                  <w:txbxContent>
                    <w:p w14:paraId="297E5C84" w14:textId="77777777" w:rsidR="00BF4C3A" w:rsidRDefault="00BF4C3A" w:rsidP="00C2391E">
                      <w:r>
                        <w:t>(5)</w:t>
                      </w:r>
                    </w:p>
                  </w:txbxContent>
                </v:textbox>
              </v:shape>
            </w:pict>
          </mc:Fallback>
        </mc:AlternateContent>
      </w:r>
      <w:r>
        <w:rPr>
          <w:noProof/>
          <w:lang w:eastAsia="en-GB"/>
        </w:rPr>
        <mc:AlternateContent>
          <mc:Choice Requires="wps">
            <w:drawing>
              <wp:anchor distT="0" distB="0" distL="114300" distR="114300" simplePos="0" relativeHeight="252422656" behindDoc="0" locked="0" layoutInCell="1" allowOverlap="1" wp14:anchorId="669A3B92" wp14:editId="316404EE">
                <wp:simplePos x="0" y="0"/>
                <wp:positionH relativeFrom="column">
                  <wp:posOffset>2192020</wp:posOffset>
                </wp:positionH>
                <wp:positionV relativeFrom="paragraph">
                  <wp:posOffset>808990</wp:posOffset>
                </wp:positionV>
                <wp:extent cx="541020" cy="1403985"/>
                <wp:effectExtent l="0" t="0" r="0" b="5715"/>
                <wp:wrapNone/>
                <wp:docPr id="9025" name="Text Box 90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020" cy="1403985"/>
                        </a:xfrm>
                        <a:prstGeom prst="rect">
                          <a:avLst/>
                        </a:prstGeom>
                        <a:noFill/>
                        <a:ln w="9525">
                          <a:noFill/>
                          <a:miter lim="800000"/>
                          <a:headEnd/>
                          <a:tailEnd/>
                        </a:ln>
                      </wps:spPr>
                      <wps:txbx>
                        <w:txbxContent>
                          <w:p w14:paraId="14BEFADA" w14:textId="77777777" w:rsidR="00BF4C3A" w:rsidRDefault="00BF4C3A" w:rsidP="00C2391E">
                            <w:r>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25" o:spid="_x0000_s1213" type="#_x0000_t202" style="position:absolute;left:0;text-align:left;margin-left:172.6pt;margin-top:63.7pt;width:42.6pt;height:110.55pt;z-index:2524226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" filled="f" stroked="f">
                <v:textbox style="mso-fit-shape-to-text:t">
                  <w:txbxContent>
                    <w:p w14:paraId="14BEFADA" w14:textId="77777777" w:rsidR="00BF4C3A" w:rsidRDefault="00BF4C3A" w:rsidP="00C2391E">
                      <w:r>
                        <w:t>(3)</w:t>
                      </w:r>
                    </w:p>
                  </w:txbxContent>
                </v:textbox>
              </v:shape>
            </w:pict>
          </mc:Fallback>
        </mc:AlternateContent>
      </w:r>
      <w:r>
        <w:rPr>
          <w:noProof/>
          <w:lang w:eastAsia="en-GB"/>
        </w:rPr>
        <mc:AlternateContent>
          <mc:Choice Requires="wps">
            <w:drawing>
              <wp:anchor distT="0" distB="0" distL="114300" distR="114300" simplePos="0" relativeHeight="252412416" behindDoc="0" locked="0" layoutInCell="1" allowOverlap="1" wp14:anchorId="1436FE90" wp14:editId="651DE80A">
                <wp:simplePos x="0" y="0"/>
                <wp:positionH relativeFrom="column">
                  <wp:posOffset>1872615</wp:posOffset>
                </wp:positionH>
                <wp:positionV relativeFrom="paragraph">
                  <wp:posOffset>1297305</wp:posOffset>
                </wp:positionV>
                <wp:extent cx="478790" cy="1403985"/>
                <wp:effectExtent l="0" t="0" r="0" b="5715"/>
                <wp:wrapNone/>
                <wp:docPr id="9026" name="Text Box 90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 cy="1403985"/>
                        </a:xfrm>
                        <a:prstGeom prst="rect">
                          <a:avLst/>
                        </a:prstGeom>
                        <a:noFill/>
                        <a:ln w="9525">
                          <a:noFill/>
                          <a:miter lim="800000"/>
                          <a:headEnd/>
                          <a:tailEnd/>
                        </a:ln>
                      </wps:spPr>
                      <wps:txbx>
                        <w:txbxContent>
                          <w:p w14:paraId="08FC9B6A" w14:textId="77777777" w:rsidR="00BF4C3A" w:rsidRDefault="00BF4C3A" w:rsidP="00C2391E">
                            <w: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26" o:spid="_x0000_s1214" type="#_x0000_t202" style="position:absolute;left:0;text-align:left;margin-left:147.45pt;margin-top:102.15pt;width:37.7pt;height:110.55pt;z-index:2524124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" filled="f" stroked="f">
                <v:textbox style="mso-fit-shape-to-text:t">
                  <w:txbxContent>
                    <w:p w14:paraId="08FC9B6A" w14:textId="77777777" w:rsidR="00BF4C3A" w:rsidRDefault="00BF4C3A" w:rsidP="00C2391E">
                      <w:r>
                        <w:t>(2)</w:t>
                      </w:r>
                    </w:p>
                  </w:txbxContent>
                </v:textbox>
              </v:shape>
            </w:pict>
          </mc:Fallback>
        </mc:AlternateContent>
      </w:r>
      <w:r>
        <w:rPr>
          <w:noProof/>
          <w:lang w:eastAsia="en-GB"/>
        </w:rPr>
        <mc:AlternateContent>
          <mc:Choice Requires="wps">
            <w:drawing>
              <wp:anchor distT="0" distB="0" distL="114300" distR="114300" simplePos="0" relativeHeight="252498432" behindDoc="0" locked="0" layoutInCell="1" allowOverlap="1" wp14:anchorId="0940C006" wp14:editId="475BAFB5">
                <wp:simplePos x="0" y="0"/>
                <wp:positionH relativeFrom="column">
                  <wp:posOffset>1482090</wp:posOffset>
                </wp:positionH>
                <wp:positionV relativeFrom="paragraph">
                  <wp:posOffset>2220595</wp:posOffset>
                </wp:positionV>
                <wp:extent cx="718185" cy="209550"/>
                <wp:effectExtent l="0" t="0" r="24765" b="19050"/>
                <wp:wrapNone/>
                <wp:docPr id="9027" name="Straight Connector 9027"/>
                <wp:cNvGraphicFramePr/>
                <a:graphic xmlns:a="http://schemas.openxmlformats.org/drawingml/2006/main">
                  <a:graphicData uri="http://schemas.microsoft.com/office/word/2010/wordprocessingShape">
                    <wps:wsp>
                      <wps:cNvCnPr/>
                      <wps:spPr>
                        <a:xfrm>
                          <a:off x="0" y="0"/>
                          <a:ext cx="718185" cy="209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027" o:spid="_x0000_s1026" style="position:absolute;z-index:25249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6.7pt,174.85pt" to="173.25pt,19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" strokecolor="black [3040]"/>
            </w:pict>
          </mc:Fallback>
        </mc:AlternateContent>
      </w:r>
      <w:r>
        <w:rPr>
          <w:noProof/>
          <w:lang w:eastAsia="en-GB"/>
        </w:rPr>
        <mc:AlternateContent>
          <mc:Choice Requires="wps">
            <w:drawing>
              <wp:anchor distT="0" distB="0" distL="114300" distR="114300" simplePos="0" relativeHeight="252402176" behindDoc="0" locked="0" layoutInCell="1" allowOverlap="1" wp14:anchorId="437AA9B0" wp14:editId="2370980F">
                <wp:simplePos x="0" y="0"/>
                <wp:positionH relativeFrom="column">
                  <wp:posOffset>1231900</wp:posOffset>
                </wp:positionH>
                <wp:positionV relativeFrom="paragraph">
                  <wp:posOffset>2001520</wp:posOffset>
                </wp:positionV>
                <wp:extent cx="781050" cy="1403985"/>
                <wp:effectExtent l="0" t="0" r="0" b="5715"/>
                <wp:wrapNone/>
                <wp:docPr id="9028" name="Text Box 90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noFill/>
                        <a:ln w="9525">
                          <a:noFill/>
                          <a:miter lim="800000"/>
                          <a:headEnd/>
                          <a:tailEnd/>
                        </a:ln>
                      </wps:spPr>
                      <wps:txbx>
                        <w:txbxContent>
                          <w:p w14:paraId="636EF51D" w14:textId="77777777" w:rsidR="00BF4C3A" w:rsidRDefault="00BF4C3A" w:rsidP="00C2391E">
                            <w: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28" o:spid="_x0000_s1215" type="#_x0000_t202" style="position:absolute;left:0;text-align:left;margin-left:97pt;margin-top:157.6pt;width:61.5pt;height:110.55pt;z-index:252402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" filled="f" stroked="f">
                <v:textbox style="mso-fit-shape-to-text:t">
                  <w:txbxContent>
                    <w:p w14:paraId="636EF51D" w14:textId="77777777" w:rsidR="00BF4C3A" w:rsidRDefault="00BF4C3A" w:rsidP="00C2391E">
                      <w:r>
                        <w:t>(1)</w:t>
                      </w:r>
                    </w:p>
                  </w:txbxContent>
                </v:textbox>
              </v:shape>
            </w:pict>
          </mc:Fallback>
        </mc:AlternateContent>
      </w:r>
      <w:r w:rsidR="00C2391E">
        <w:rPr>
          <w:noProof/>
          <w:lang w:eastAsia="en-GB"/>
        </w:rPr>
        <w:drawing>
          <wp:inline distT="0" distB="0" distL="0" distR="0" wp14:anchorId="6D63F969" wp14:editId="3186411B">
            <wp:extent cx="2505075" cy="2770161"/>
            <wp:effectExtent l="0" t="0" r="0" b="0"/>
            <wp:docPr id="9066" name="Picture 9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ipment whole set up_fine lines.jpg"/>
                    <pic:cNvPicPr/>
                  </pic:nvPicPr>
                  <pic:blipFill rotWithShape="1">
                    <a:blip r:embed="rId87">
                      <a:extLst>
                        <a:ext uri="{28A0092B-C50C-407E-A947-70E740481C1C}">
                          <a14:useLocalDpi xmlns:a14="http://schemas.microsoft.com/office/drawing/2010/main" val="0"/>
                        </a:ext>
                      </a:extLst>
                    </a:blip>
                    <a:srcRect l="61356" t="24089" r="20775" b="49565"/>
                    <a:stretch/>
                  </pic:blipFill>
                  <pic:spPr bwMode="auto">
                    <a:xfrm>
                      <a:off x="0" y="0"/>
                      <a:ext cx="2514756" cy="2780866"/>
                    </a:xfrm>
                    <a:prstGeom prst="rect">
                      <a:avLst/>
                    </a:prstGeom>
                    <a:ln>
                      <a:noFill/>
                    </a:ln>
                    <a:extLst>
                      <a:ext uri="{53640926-AAD7-44D8-BBD7-CCE9431645EC}">
                        <a14:shadowObscured xmlns:a14="http://schemas.microsoft.com/office/drawing/2010/main"/>
                      </a:ext>
                    </a:extLst>
                  </pic:spPr>
                </pic:pic>
              </a:graphicData>
            </a:graphic>
          </wp:inline>
        </w:drawing>
      </w:r>
    </w:p>
    <w:p w14:paraId="665B66DC" w14:textId="5F06BD12" w:rsidR="00C2391E" w:rsidRDefault="00C2391E" w:rsidP="00EA5CD1">
      <w:pPr>
        <w:pStyle w:val="Caption"/>
        <w:spacing w:line="276" w:lineRule="auto"/>
      </w:pPr>
      <w:bookmarkStart w:id="270" w:name="_Ref450666082"/>
      <w:bookmarkStart w:id="271" w:name="_Toc474686614"/>
      <w:r>
        <w:t xml:space="preserve">Figure </w:t>
      </w:r>
      <w:fldSimple w:instr=" STYLEREF 1 \s ">
        <w:r w:rsidR="005D3AE0">
          <w:rPr>
            <w:noProof/>
          </w:rPr>
          <w:t>4</w:t>
        </w:r>
      </w:fldSimple>
      <w:r w:rsidR="00F02E7D">
        <w:noBreakHyphen/>
      </w:r>
      <w:fldSimple w:instr=" SEQ Figure \* ARABIC \s 1 ">
        <w:r w:rsidR="005D3AE0">
          <w:rPr>
            <w:noProof/>
          </w:rPr>
          <w:t>15</w:t>
        </w:r>
      </w:fldSimple>
      <w:bookmarkEnd w:id="270"/>
      <w:r>
        <w:t>.  3D lab scale fluidised bed schematic, showing (1) distributor plate, (2) access door, (3) fluidised bed, (4) filter, (5) temperature probe, (6) humidity probe, (7) manometer, (8) pressure transducer.</w:t>
      </w:r>
      <w:bookmarkEnd w:id="271"/>
    </w:p>
    <w:p w14:paraId="24C257BE" w14:textId="77777777" w:rsidR="00D810FE" w:rsidRDefault="00D810FE" w:rsidP="00D810FE">
      <w:pPr>
        <w:spacing w:line="276" w:lineRule="auto"/>
      </w:pPr>
      <w:r>
        <w:lastRenderedPageBreak/>
        <w:t>The pulsed air supply from the oscillator was supplied as closely as possible to the base of the bed to reduce loss of the pulsation pressure peaks.  Pulsed flow requires a constant and uninterrupted path from the source to the distributor plate, which means the traditional baffling sometimes used beneath fluidised beds to even out the flow across the whole of the distributor plate was not used.  Therefore, for the double input studies, a design of two y-junctions was used, followed by four expanding cones to increase the area for each outlet from the oscillator (</w:t>
      </w:r>
      <w:r>
        <w:fldChar w:fldCharType="begin"/>
      </w:r>
      <w:r>
        <w:instrText xml:space="preserve"> REF _Ref450661476 \h  \* MERGEFORMAT </w:instrText>
      </w:r>
      <w:r>
        <w:fldChar w:fldCharType="separate"/>
      </w:r>
      <w:r w:rsidR="005D3AE0">
        <w:t xml:space="preserve">Figure </w:t>
      </w:r>
      <w:r w:rsidR="005D3AE0">
        <w:rPr>
          <w:noProof/>
        </w:rPr>
        <w:t>4</w:t>
      </w:r>
      <w:r w:rsidR="005D3AE0">
        <w:rPr>
          <w:noProof/>
        </w:rPr>
        <w:noBreakHyphen/>
        <w:t>16</w:t>
      </w:r>
      <w:r>
        <w:fldChar w:fldCharType="end"/>
      </w:r>
      <w:r>
        <w:t xml:space="preserve">).  Beneath the distributor plate, there were four sealed sections fed by an individual outlet cone.  The distributor plate was formed of 45 µm mesh size, held in place above the four sections by thin steel rods.  </w:t>
      </w:r>
    </w:p>
    <w:p w14:paraId="6D3B9C8B" w14:textId="77777777" w:rsidR="00C2391E" w:rsidRDefault="004B472A" w:rsidP="00EA5CD1">
      <w:pPr>
        <w:spacing w:line="276" w:lineRule="auto"/>
        <w:rPr>
          <w:noProof/>
          <w:lang w:eastAsia="en-GB"/>
        </w:rPr>
      </w:pPr>
      <w:r>
        <w:rPr>
          <w:noProof/>
          <w:lang w:eastAsia="en-GB"/>
        </w:rPr>
        <mc:AlternateContent>
          <mc:Choice Requires="wps">
            <w:drawing>
              <wp:anchor distT="0" distB="0" distL="114300" distR="114300" simplePos="0" relativeHeight="252785152" behindDoc="0" locked="0" layoutInCell="1" allowOverlap="1" wp14:anchorId="2D64E784" wp14:editId="067C717E">
                <wp:simplePos x="0" y="0"/>
                <wp:positionH relativeFrom="column">
                  <wp:posOffset>3035935</wp:posOffset>
                </wp:positionH>
                <wp:positionV relativeFrom="paragraph">
                  <wp:posOffset>3070860</wp:posOffset>
                </wp:positionV>
                <wp:extent cx="1322705" cy="904875"/>
                <wp:effectExtent l="0" t="0" r="29845" b="28575"/>
                <wp:wrapNone/>
                <wp:docPr id="9081" name="Straight Connector 9081"/>
                <wp:cNvGraphicFramePr/>
                <a:graphic xmlns:a="http://schemas.openxmlformats.org/drawingml/2006/main">
                  <a:graphicData uri="http://schemas.microsoft.com/office/word/2010/wordprocessingShape">
                    <wps:wsp>
                      <wps:cNvCnPr/>
                      <wps:spPr>
                        <a:xfrm flipH="1">
                          <a:off x="0" y="0"/>
                          <a:ext cx="1322705" cy="904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081" o:spid="_x0000_s1026" style="position:absolute;flip:x;z-index:25278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9.05pt,241.8pt" to="343.2pt,3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" strokecolor="black [3040]"/>
            </w:pict>
          </mc:Fallback>
        </mc:AlternateContent>
      </w:r>
      <w:r>
        <w:rPr>
          <w:noProof/>
          <w:lang w:eastAsia="en-GB"/>
        </w:rPr>
        <mc:AlternateContent>
          <mc:Choice Requires="wps">
            <w:drawing>
              <wp:anchor distT="0" distB="0" distL="114300" distR="114300" simplePos="0" relativeHeight="252539392" behindDoc="0" locked="0" layoutInCell="1" allowOverlap="1" wp14:anchorId="4A0EF526" wp14:editId="6F1AA997">
                <wp:simplePos x="0" y="0"/>
                <wp:positionH relativeFrom="column">
                  <wp:posOffset>2121547</wp:posOffset>
                </wp:positionH>
                <wp:positionV relativeFrom="paragraph">
                  <wp:posOffset>-133350</wp:posOffset>
                </wp:positionV>
                <wp:extent cx="781050" cy="369570"/>
                <wp:effectExtent l="0" t="0" r="0" b="0"/>
                <wp:wrapNone/>
                <wp:docPr id="9044" name="Text Box 90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369570"/>
                        </a:xfrm>
                        <a:prstGeom prst="rect">
                          <a:avLst/>
                        </a:prstGeom>
                        <a:noFill/>
                        <a:ln w="9525">
                          <a:noFill/>
                          <a:miter lim="800000"/>
                          <a:headEnd/>
                          <a:tailEnd/>
                        </a:ln>
                      </wps:spPr>
                      <wps:txbx>
                        <w:txbxContent>
                          <w:p w14:paraId="4AC7C1DE" w14:textId="77777777" w:rsidR="00BF4C3A" w:rsidRDefault="00BF4C3A" w:rsidP="00C2391E">
                            <w:r>
                              <w:t>8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9044" o:spid="_x0000_s1216" type="#_x0000_t202" style="position:absolute;left:0;text-align:left;margin-left:167.05pt;margin-top:-10.5pt;width:61.5pt;height:29.1pt;z-index:25253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" filled="f" stroked="f">
                <v:textbox>
                  <w:txbxContent>
                    <w:p w14:paraId="4AC7C1DE" w14:textId="77777777" w:rsidR="00BF4C3A" w:rsidRDefault="00BF4C3A" w:rsidP="00C2391E">
                      <w:r>
                        <w:t>88</w:t>
                      </w:r>
                    </w:p>
                  </w:txbxContent>
                </v:textbox>
              </v:shape>
            </w:pict>
          </mc:Fallback>
        </mc:AlternateContent>
      </w:r>
      <w:r>
        <w:rPr>
          <w:noProof/>
          <w:lang w:eastAsia="en-GB"/>
        </w:rPr>
        <mc:AlternateContent>
          <mc:Choice Requires="wps">
            <w:drawing>
              <wp:anchor distT="0" distB="0" distL="114300" distR="114300" simplePos="0" relativeHeight="252529152" behindDoc="0" locked="0" layoutInCell="1" allowOverlap="1" wp14:anchorId="2FAFEA42" wp14:editId="6CE8F63F">
                <wp:simplePos x="0" y="0"/>
                <wp:positionH relativeFrom="column">
                  <wp:posOffset>2077085</wp:posOffset>
                </wp:positionH>
                <wp:positionV relativeFrom="paragraph">
                  <wp:posOffset>78740</wp:posOffset>
                </wp:positionV>
                <wp:extent cx="718820" cy="361315"/>
                <wp:effectExtent l="0" t="0" r="0" b="635"/>
                <wp:wrapNone/>
                <wp:docPr id="9029" name="Text Box 90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8820" cy="361315"/>
                        </a:xfrm>
                        <a:prstGeom prst="rect">
                          <a:avLst/>
                        </a:prstGeom>
                        <a:noFill/>
                        <a:ln w="9525">
                          <a:noFill/>
                          <a:miter lim="800000"/>
                          <a:headEnd/>
                          <a:tailEnd/>
                        </a:ln>
                      </wps:spPr>
                      <wps:txbx>
                        <w:txbxContent>
                          <w:p w14:paraId="031AF6EA" w14:textId="77777777" w:rsidR="00BF4C3A" w:rsidRDefault="00BF4C3A" w:rsidP="00C2391E">
                            <w:r>
                              <w:t>1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9029" o:spid="_x0000_s1217" type="#_x0000_t202" style="position:absolute;left:0;text-align:left;margin-left:163.55pt;margin-top:6.2pt;width:56.6pt;height:28.45pt;z-index:25252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" filled="f" stroked="f">
                <v:textbox>
                  <w:txbxContent>
                    <w:p w14:paraId="031AF6EA" w14:textId="77777777" w:rsidR="00BF4C3A" w:rsidRDefault="00BF4C3A" w:rsidP="00C2391E">
                      <w:r>
                        <w:t>100</w:t>
                      </w:r>
                    </w:p>
                  </w:txbxContent>
                </v:textbox>
              </v:shape>
            </w:pict>
          </mc:Fallback>
        </mc:AlternateContent>
      </w:r>
      <w:r>
        <w:rPr>
          <w:noProof/>
          <w:lang w:eastAsia="en-GB"/>
        </w:rPr>
        <mc:AlternateContent>
          <mc:Choice Requires="wps">
            <w:drawing>
              <wp:anchor distT="0" distB="0" distL="114300" distR="114300" simplePos="0" relativeHeight="252723712" behindDoc="0" locked="0" layoutInCell="1" allowOverlap="1" wp14:anchorId="371600DA" wp14:editId="403BBA69">
                <wp:simplePos x="0" y="0"/>
                <wp:positionH relativeFrom="column">
                  <wp:posOffset>1085850</wp:posOffset>
                </wp:positionH>
                <wp:positionV relativeFrom="paragraph">
                  <wp:posOffset>3658223</wp:posOffset>
                </wp:positionV>
                <wp:extent cx="781050" cy="1403985"/>
                <wp:effectExtent l="0" t="0" r="0" b="5715"/>
                <wp:wrapNone/>
                <wp:docPr id="9041" name="Text Box 90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noFill/>
                        <a:ln w="9525">
                          <a:noFill/>
                          <a:miter lim="800000"/>
                          <a:headEnd/>
                          <a:tailEnd/>
                        </a:ln>
                      </wps:spPr>
                      <wps:txbx>
                        <w:txbxContent>
                          <w:p w14:paraId="729A54E5" w14:textId="77777777" w:rsidR="00BF4C3A" w:rsidRDefault="00BF4C3A" w:rsidP="00C2391E">
                            <w:r>
                              <w:t>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41" o:spid="_x0000_s1218" type="#_x0000_t202" style="position:absolute;left:0;text-align:left;margin-left:85.5pt;margin-top:288.05pt;width:61.5pt;height:110.55pt;z-index:252723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" filled="f" stroked="f">
                <v:textbox style="mso-fit-shape-to-text:t">
                  <w:txbxContent>
                    <w:p w14:paraId="729A54E5" w14:textId="77777777" w:rsidR="00BF4C3A" w:rsidRDefault="00BF4C3A" w:rsidP="00C2391E">
                      <w:r>
                        <w:t>10</w:t>
                      </w:r>
                    </w:p>
                  </w:txbxContent>
                </v:textbox>
              </v:shape>
            </w:pict>
          </mc:Fallback>
        </mc:AlternateContent>
      </w:r>
      <w:r>
        <w:rPr>
          <w:noProof/>
          <w:lang w:eastAsia="en-GB"/>
        </w:rPr>
        <mc:AlternateContent>
          <mc:Choice Requires="wps">
            <w:drawing>
              <wp:anchor distT="0" distB="0" distL="114300" distR="114300" simplePos="0" relativeHeight="252713472" behindDoc="0" locked="0" layoutInCell="1" allowOverlap="1" wp14:anchorId="396DA985" wp14:editId="4E6B1ACC">
                <wp:simplePos x="0" y="0"/>
                <wp:positionH relativeFrom="column">
                  <wp:posOffset>-88900</wp:posOffset>
                </wp:positionH>
                <wp:positionV relativeFrom="paragraph">
                  <wp:posOffset>4223373</wp:posOffset>
                </wp:positionV>
                <wp:extent cx="1304290" cy="1403985"/>
                <wp:effectExtent l="0" t="0" r="0" b="0"/>
                <wp:wrapNone/>
                <wp:docPr id="9032" name="Text Box 90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4290" cy="1403985"/>
                        </a:xfrm>
                        <a:prstGeom prst="rect">
                          <a:avLst/>
                        </a:prstGeom>
                        <a:noFill/>
                        <a:ln w="9525">
                          <a:noFill/>
                          <a:miter lim="800000"/>
                          <a:headEnd/>
                          <a:tailEnd/>
                        </a:ln>
                      </wps:spPr>
                      <wps:txbx>
                        <w:txbxContent>
                          <w:p w14:paraId="14BF60B1" w14:textId="77777777" w:rsidR="00BF4C3A" w:rsidRDefault="00BF4C3A" w:rsidP="00C4254F">
                            <w:pPr>
                              <w:spacing w:line="240" w:lineRule="auto"/>
                              <w:jc w:val="left"/>
                            </w:pPr>
                            <w:r>
                              <w:t>Temperature and humidity sens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32" o:spid="_x0000_s1219" type="#_x0000_t202" style="position:absolute;left:0;text-align:left;margin-left:-7pt;margin-top:332.55pt;width:102.7pt;height:110.55pt;z-index:2527134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" filled="f" stroked="f">
                <v:textbox style="mso-fit-shape-to-text:t">
                  <w:txbxContent>
                    <w:p w14:paraId="14BF60B1" w14:textId="77777777" w:rsidR="00BF4C3A" w:rsidRDefault="00BF4C3A" w:rsidP="00C4254F">
                      <w:pPr>
                        <w:spacing w:line="240" w:lineRule="auto"/>
                        <w:jc w:val="left"/>
                      </w:pPr>
                      <w:r>
                        <w:t>Temperature and humidity sensor</w:t>
                      </w:r>
                    </w:p>
                  </w:txbxContent>
                </v:textbox>
              </v:shape>
            </w:pict>
          </mc:Fallback>
        </mc:AlternateContent>
      </w:r>
      <w:r>
        <w:rPr>
          <w:noProof/>
          <w:lang w:eastAsia="en-GB"/>
        </w:rPr>
        <mc:AlternateContent>
          <mc:Choice Requires="wps">
            <w:drawing>
              <wp:anchor distT="0" distB="0" distL="114300" distR="114300" simplePos="0" relativeHeight="252692992" behindDoc="0" locked="0" layoutInCell="1" allowOverlap="1" wp14:anchorId="7913F77B" wp14:editId="7DEFD6FA">
                <wp:simplePos x="0" y="0"/>
                <wp:positionH relativeFrom="column">
                  <wp:posOffset>2014855</wp:posOffset>
                </wp:positionH>
                <wp:positionV relativeFrom="paragraph">
                  <wp:posOffset>4899025</wp:posOffset>
                </wp:positionV>
                <wp:extent cx="781050" cy="692150"/>
                <wp:effectExtent l="0" t="0" r="0" b="0"/>
                <wp:wrapNone/>
                <wp:docPr id="9034" name="Text Box 90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692150"/>
                        </a:xfrm>
                        <a:prstGeom prst="rect">
                          <a:avLst/>
                        </a:prstGeom>
                        <a:noFill/>
                        <a:ln w="9525">
                          <a:noFill/>
                          <a:miter lim="800000"/>
                          <a:headEnd/>
                          <a:tailEnd/>
                        </a:ln>
                      </wps:spPr>
                      <wps:txbx>
                        <w:txbxContent>
                          <w:p w14:paraId="7EDD5AA4" w14:textId="77777777" w:rsidR="00BF4C3A" w:rsidRDefault="00BF4C3A" w:rsidP="00C82CD5">
                            <w:pPr>
                              <w:spacing w:line="240" w:lineRule="auto"/>
                              <w:jc w:val="left"/>
                            </w:pPr>
                            <w:r>
                              <w:t>Double gas inputs to con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9034" o:spid="_x0000_s1220" type="#_x0000_t202" style="position:absolute;left:0;text-align:left;margin-left:158.65pt;margin-top:385.75pt;width:61.5pt;height:54.5pt;z-index:25269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" filled="f" stroked="f">
                <v:textbox>
                  <w:txbxContent>
                    <w:p w14:paraId="7EDD5AA4" w14:textId="77777777" w:rsidR="00BF4C3A" w:rsidRDefault="00BF4C3A" w:rsidP="00C82CD5">
                      <w:pPr>
                        <w:spacing w:line="240" w:lineRule="auto"/>
                        <w:jc w:val="left"/>
                      </w:pPr>
                      <w:r>
                        <w:t>Double gas inputs to cones</w:t>
                      </w:r>
                    </w:p>
                  </w:txbxContent>
                </v:textbox>
              </v:shape>
            </w:pict>
          </mc:Fallback>
        </mc:AlternateContent>
      </w:r>
      <w:r>
        <w:rPr>
          <w:noProof/>
          <w:lang w:eastAsia="en-GB"/>
        </w:rPr>
        <mc:AlternateContent>
          <mc:Choice Requires="wps">
            <w:drawing>
              <wp:anchor distT="0" distB="0" distL="114300" distR="114300" simplePos="0" relativeHeight="252703232" behindDoc="0" locked="0" layoutInCell="1" allowOverlap="1" wp14:anchorId="38854950" wp14:editId="751730F9">
                <wp:simplePos x="0" y="0"/>
                <wp:positionH relativeFrom="column">
                  <wp:posOffset>-194945</wp:posOffset>
                </wp:positionH>
                <wp:positionV relativeFrom="paragraph">
                  <wp:posOffset>3869690</wp:posOffset>
                </wp:positionV>
                <wp:extent cx="1410970" cy="1403985"/>
                <wp:effectExtent l="0" t="0" r="0" b="5715"/>
                <wp:wrapNone/>
                <wp:docPr id="9033" name="Text Box 90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0970" cy="1403985"/>
                        </a:xfrm>
                        <a:prstGeom prst="rect">
                          <a:avLst/>
                        </a:prstGeom>
                        <a:noFill/>
                        <a:ln w="9525">
                          <a:noFill/>
                          <a:miter lim="800000"/>
                          <a:headEnd/>
                          <a:tailEnd/>
                        </a:ln>
                      </wps:spPr>
                      <wps:txbx>
                        <w:txbxContent>
                          <w:p w14:paraId="3B1721DA" w14:textId="77777777" w:rsidR="00BF4C3A" w:rsidRDefault="00BF4C3A" w:rsidP="00C2391E">
                            <w:r>
                              <w:t>Manometer sens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33" o:spid="_x0000_s1221" type="#_x0000_t202" style="position:absolute;left:0;text-align:left;margin-left:-15.35pt;margin-top:304.7pt;width:111.1pt;height:110.55pt;z-index:2527032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" filled="f" stroked="f">
                <v:textbox style="mso-fit-shape-to-text:t">
                  <w:txbxContent>
                    <w:p w14:paraId="3B1721DA" w14:textId="77777777" w:rsidR="00BF4C3A" w:rsidRDefault="00BF4C3A" w:rsidP="00C2391E">
                      <w:r>
                        <w:t>Manometer sensor</w:t>
                      </w:r>
                    </w:p>
                  </w:txbxContent>
                </v:textbox>
              </v:shape>
            </w:pict>
          </mc:Fallback>
        </mc:AlternateContent>
      </w:r>
      <w:r>
        <w:rPr>
          <w:noProof/>
          <w:lang w:eastAsia="en-GB"/>
        </w:rPr>
        <mc:AlternateContent>
          <mc:Choice Requires="wps">
            <w:drawing>
              <wp:anchor distT="0" distB="0" distL="114300" distR="114300" simplePos="0" relativeHeight="252682752" behindDoc="0" locked="0" layoutInCell="1" allowOverlap="1" wp14:anchorId="5E2EC500" wp14:editId="15BEBFEA">
                <wp:simplePos x="0" y="0"/>
                <wp:positionH relativeFrom="column">
                  <wp:posOffset>1597660</wp:posOffset>
                </wp:positionH>
                <wp:positionV relativeFrom="paragraph">
                  <wp:posOffset>3434080</wp:posOffset>
                </wp:positionV>
                <wp:extent cx="1198245" cy="1403985"/>
                <wp:effectExtent l="0" t="0" r="0" b="0"/>
                <wp:wrapNone/>
                <wp:docPr id="9035" name="Text Box 90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8245" cy="1403985"/>
                        </a:xfrm>
                        <a:prstGeom prst="rect">
                          <a:avLst/>
                        </a:prstGeom>
                        <a:noFill/>
                        <a:ln w="9525">
                          <a:noFill/>
                          <a:miter lim="800000"/>
                          <a:headEnd/>
                          <a:tailEnd/>
                        </a:ln>
                      </wps:spPr>
                      <wps:txbx>
                        <w:txbxContent>
                          <w:p w14:paraId="52DB9073" w14:textId="77777777" w:rsidR="00BF4C3A" w:rsidRDefault="00BF4C3A" w:rsidP="00C4254F">
                            <w:pPr>
                              <w:spacing w:line="240" w:lineRule="auto"/>
                              <w:jc w:val="left"/>
                            </w:pPr>
                            <w:r>
                              <w:t>Bed is recessed into ba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35" o:spid="_x0000_s1222" type="#_x0000_t202" style="position:absolute;left:0;text-align:left;margin-left:125.8pt;margin-top:270.4pt;width:94.35pt;height:110.55pt;z-index:2526827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" filled="f" stroked="f">
                <v:textbox style="mso-fit-shape-to-text:t">
                  <w:txbxContent>
                    <w:p w14:paraId="52DB9073" w14:textId="77777777" w:rsidR="00BF4C3A" w:rsidRDefault="00BF4C3A" w:rsidP="00C4254F">
                      <w:pPr>
                        <w:spacing w:line="240" w:lineRule="auto"/>
                        <w:jc w:val="left"/>
                      </w:pPr>
                      <w:r>
                        <w:t>Bed is recessed into base</w:t>
                      </w:r>
                    </w:p>
                  </w:txbxContent>
                </v:textbox>
              </v:shape>
            </w:pict>
          </mc:Fallback>
        </mc:AlternateContent>
      </w:r>
      <w:r>
        <w:rPr>
          <w:noProof/>
          <w:lang w:eastAsia="en-GB"/>
        </w:rPr>
        <mc:AlternateContent>
          <mc:Choice Requires="wps">
            <w:drawing>
              <wp:anchor distT="0" distB="0" distL="114300" distR="114300" simplePos="0" relativeHeight="252600832" behindDoc="0" locked="0" layoutInCell="1" allowOverlap="1" wp14:anchorId="4B9C52C3" wp14:editId="51D5266F">
                <wp:simplePos x="0" y="0"/>
                <wp:positionH relativeFrom="column">
                  <wp:posOffset>1934845</wp:posOffset>
                </wp:positionH>
                <wp:positionV relativeFrom="paragraph">
                  <wp:posOffset>309245</wp:posOffset>
                </wp:positionV>
                <wp:extent cx="967105" cy="1403985"/>
                <wp:effectExtent l="0" t="0" r="0" b="5715"/>
                <wp:wrapNone/>
                <wp:docPr id="9037" name="Text Box 90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7105" cy="1403985"/>
                        </a:xfrm>
                        <a:prstGeom prst="rect">
                          <a:avLst/>
                        </a:prstGeom>
                        <a:noFill/>
                        <a:ln w="9525">
                          <a:noFill/>
                          <a:miter lim="800000"/>
                          <a:headEnd/>
                          <a:tailEnd/>
                        </a:ln>
                      </wps:spPr>
                      <wps:txbx>
                        <w:txbxContent>
                          <w:p w14:paraId="070BF733" w14:textId="77777777" w:rsidR="00BF4C3A" w:rsidRDefault="00BF4C3A" w:rsidP="00C2391E">
                            <w:r>
                              <w:t>Access do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37" o:spid="_x0000_s1223" type="#_x0000_t202" style="position:absolute;left:0;text-align:left;margin-left:152.35pt;margin-top:24.35pt;width:76.15pt;height:110.55pt;z-index:2526008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" filled="f" stroked="f">
                <v:textbox style="mso-fit-shape-to-text:t">
                  <w:txbxContent>
                    <w:p w14:paraId="070BF733" w14:textId="77777777" w:rsidR="00BF4C3A" w:rsidRDefault="00BF4C3A" w:rsidP="00C2391E">
                      <w:r>
                        <w:t>Access door</w:t>
                      </w:r>
                    </w:p>
                  </w:txbxContent>
                </v:textbox>
              </v:shape>
            </w:pict>
          </mc:Fallback>
        </mc:AlternateContent>
      </w:r>
      <w:r>
        <w:rPr>
          <w:noProof/>
          <w:lang w:eastAsia="en-GB"/>
        </w:rPr>
        <mc:AlternateContent>
          <mc:Choice Requires="wps">
            <w:drawing>
              <wp:anchor distT="0" distB="0" distL="114300" distR="114300" simplePos="0" relativeHeight="252672512" behindDoc="0" locked="0" layoutInCell="1" allowOverlap="1" wp14:anchorId="2B2B5EDA" wp14:editId="79305387">
                <wp:simplePos x="0" y="0"/>
                <wp:positionH relativeFrom="column">
                  <wp:posOffset>176530</wp:posOffset>
                </wp:positionH>
                <wp:positionV relativeFrom="paragraph">
                  <wp:posOffset>27293</wp:posOffset>
                </wp:positionV>
                <wp:extent cx="1242060" cy="1194435"/>
                <wp:effectExtent l="0" t="0" r="0" b="5715"/>
                <wp:wrapNone/>
                <wp:docPr id="9030" name="Text Box 90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2060" cy="1194435"/>
                        </a:xfrm>
                        <a:prstGeom prst="rect">
                          <a:avLst/>
                        </a:prstGeom>
                        <a:noFill/>
                        <a:ln w="9525">
                          <a:noFill/>
                          <a:miter lim="800000"/>
                          <a:headEnd/>
                          <a:tailEnd/>
                        </a:ln>
                      </wps:spPr>
                      <wps:txbx>
                        <w:txbxContent>
                          <w:p w14:paraId="1AEAF9F0" w14:textId="77777777" w:rsidR="00BF4C3A" w:rsidRDefault="00BF4C3A" w:rsidP="00C4254F">
                            <w:pPr>
                              <w:spacing w:line="240" w:lineRule="auto"/>
                              <w:jc w:val="left"/>
                            </w:pPr>
                            <w:r>
                              <w:rPr>
                                <w:noProof/>
                                <w:lang w:eastAsia="en-GB"/>
                              </w:rPr>
                              <w:t>T</w:t>
                            </w:r>
                            <w:r>
                              <w:t>emperature and humidity sensor</w:t>
                            </w:r>
                          </w:p>
                          <w:p w14:paraId="43832C8D" w14:textId="77777777" w:rsidR="00BF4C3A" w:rsidRDefault="00BF4C3A" w:rsidP="00C2391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9030" o:spid="_x0000_s1224" type="#_x0000_t202" style="position:absolute;left:0;text-align:left;margin-left:13.9pt;margin-top:2.15pt;width:97.8pt;height:94.05pt;z-index:25267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" filled="f" stroked="f">
                <v:textbox>
                  <w:txbxContent>
                    <w:p w14:paraId="1AEAF9F0" w14:textId="77777777" w:rsidR="00BF4C3A" w:rsidRDefault="00BF4C3A" w:rsidP="00C4254F">
                      <w:pPr>
                        <w:spacing w:line="240" w:lineRule="auto"/>
                        <w:jc w:val="left"/>
                      </w:pPr>
                      <w:r>
                        <w:rPr>
                          <w:noProof/>
                          <w:lang w:eastAsia="en-GB"/>
                        </w:rPr>
                        <w:t>T</w:t>
                      </w:r>
                      <w:r>
                        <w:t>emperature and humidity sensor</w:t>
                      </w:r>
                    </w:p>
                    <w:p w14:paraId="43832C8D" w14:textId="77777777" w:rsidR="00BF4C3A" w:rsidRDefault="00BF4C3A" w:rsidP="00C2391E"/>
                  </w:txbxContent>
                </v:textbox>
              </v:shape>
            </w:pict>
          </mc:Fallback>
        </mc:AlternateContent>
      </w:r>
      <w:r>
        <w:rPr>
          <w:noProof/>
          <w:lang w:eastAsia="en-GB"/>
        </w:rPr>
        <w:drawing>
          <wp:anchor distT="0" distB="0" distL="114300" distR="114300" simplePos="0" relativeHeight="252774912" behindDoc="0" locked="0" layoutInCell="1" allowOverlap="1" wp14:anchorId="456CA51A" wp14:editId="4E014EC3">
            <wp:simplePos x="0" y="0"/>
            <wp:positionH relativeFrom="column">
              <wp:posOffset>3912235</wp:posOffset>
            </wp:positionH>
            <wp:positionV relativeFrom="paragraph">
              <wp:posOffset>2154555</wp:posOffset>
            </wp:positionV>
            <wp:extent cx="1334135" cy="1401445"/>
            <wp:effectExtent l="4445" t="0" r="3810" b="3810"/>
            <wp:wrapSquare wrapText="bothSides"/>
            <wp:docPr id="266" name="Picture 266" descr="C:\Users\Emma Ireland\AppData\Local\Microsoft\Windows\Temporary Internet Files\Content.Word\DSC_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mma Ireland\AppData\Local\Microsoft\Windows\Temporary Internet Files\Content.Word\DSC_0013.jpg"/>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l="23703" t="4241" r="27908" b="5370"/>
                    <a:stretch/>
                  </pic:blipFill>
                  <pic:spPr bwMode="auto">
                    <a:xfrm rot="5400000">
                      <a:off x="0" y="0"/>
                      <a:ext cx="1334135" cy="14014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82CD5">
        <w:rPr>
          <w:noProof/>
          <w:lang w:eastAsia="en-GB"/>
        </w:rPr>
        <mc:AlternateContent>
          <mc:Choice Requires="wps">
            <w:drawing>
              <wp:anchor distT="0" distB="0" distL="114300" distR="114300" simplePos="0" relativeHeight="252652032" behindDoc="0" locked="0" layoutInCell="1" allowOverlap="1" wp14:anchorId="3D0AD032" wp14:editId="23377E43">
                <wp:simplePos x="0" y="0"/>
                <wp:positionH relativeFrom="column">
                  <wp:posOffset>3266440</wp:posOffset>
                </wp:positionH>
                <wp:positionV relativeFrom="paragraph">
                  <wp:posOffset>1271917</wp:posOffset>
                </wp:positionV>
                <wp:extent cx="975995" cy="1403985"/>
                <wp:effectExtent l="0" t="0" r="0" b="5715"/>
                <wp:wrapNone/>
                <wp:docPr id="9036" name="Text Box 90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5995" cy="1403985"/>
                        </a:xfrm>
                        <a:prstGeom prst="rect">
                          <a:avLst/>
                        </a:prstGeom>
                        <a:noFill/>
                        <a:ln w="9525">
                          <a:noFill/>
                          <a:miter lim="800000"/>
                          <a:headEnd/>
                          <a:tailEnd/>
                        </a:ln>
                      </wps:spPr>
                      <wps:txbx>
                        <w:txbxContent>
                          <w:p w14:paraId="2F4E108C" w14:textId="77777777" w:rsidR="00BF4C3A" w:rsidRDefault="00BF4C3A" w:rsidP="00C2391E">
                            <w:r>
                              <w:t>Tank wal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36" o:spid="_x0000_s1225" type="#_x0000_t202" style="position:absolute;left:0;text-align:left;margin-left:257.2pt;margin-top:100.15pt;width:76.85pt;height:110.55pt;z-index:252652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" filled="f" stroked="f">
                <v:textbox style="mso-fit-shape-to-text:t">
                  <w:txbxContent>
                    <w:p w14:paraId="2F4E108C" w14:textId="77777777" w:rsidR="00BF4C3A" w:rsidRDefault="00BF4C3A" w:rsidP="00C2391E">
                      <w:r>
                        <w:t>Tank wall</w:t>
                      </w:r>
                    </w:p>
                  </w:txbxContent>
                </v:textbox>
              </v:shape>
            </w:pict>
          </mc:Fallback>
        </mc:AlternateContent>
      </w:r>
      <w:r w:rsidR="00C82CD5">
        <w:rPr>
          <w:noProof/>
          <w:lang w:eastAsia="en-GB"/>
        </w:rPr>
        <mc:AlternateContent>
          <mc:Choice Requires="wps">
            <w:drawing>
              <wp:anchor distT="0" distB="0" distL="114300" distR="114300" simplePos="0" relativeHeight="252518912" behindDoc="0" locked="0" layoutInCell="1" allowOverlap="1" wp14:anchorId="0F0FC5BB" wp14:editId="22F387A4">
                <wp:simplePos x="0" y="0"/>
                <wp:positionH relativeFrom="column">
                  <wp:posOffset>1083075</wp:posOffset>
                </wp:positionH>
                <wp:positionV relativeFrom="paragraph">
                  <wp:posOffset>1450050</wp:posOffset>
                </wp:positionV>
                <wp:extent cx="541155" cy="1403985"/>
                <wp:effectExtent l="0" t="0" r="0" b="5715"/>
                <wp:wrapNone/>
                <wp:docPr id="9043" name="Text Box 90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155" cy="1403985"/>
                        </a:xfrm>
                        <a:prstGeom prst="rect">
                          <a:avLst/>
                        </a:prstGeom>
                        <a:noFill/>
                        <a:ln w="9525">
                          <a:noFill/>
                          <a:miter lim="800000"/>
                          <a:headEnd/>
                          <a:tailEnd/>
                        </a:ln>
                      </wps:spPr>
                      <wps:txbx>
                        <w:txbxContent>
                          <w:p w14:paraId="2E6F41F5" w14:textId="77777777" w:rsidR="00BF4C3A" w:rsidRDefault="00BF4C3A" w:rsidP="00C2391E">
                            <w:r>
                              <w:t>55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43" o:spid="_x0000_s1226" type="#_x0000_t202" style="position:absolute;left:0;text-align:left;margin-left:85.3pt;margin-top:114.2pt;width:42.6pt;height:110.55pt;z-index:2525189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" filled="f" stroked="f">
                <v:textbox style="mso-fit-shape-to-text:t">
                  <w:txbxContent>
                    <w:p w14:paraId="2E6F41F5" w14:textId="77777777" w:rsidR="00BF4C3A" w:rsidRDefault="00BF4C3A" w:rsidP="00C2391E">
                      <w:r>
                        <w:t>550</w:t>
                      </w:r>
                    </w:p>
                  </w:txbxContent>
                </v:textbox>
              </v:shape>
            </w:pict>
          </mc:Fallback>
        </mc:AlternateContent>
      </w:r>
      <w:r w:rsidR="00C82CD5">
        <w:rPr>
          <w:noProof/>
          <w:lang w:eastAsia="en-GB"/>
        </w:rPr>
        <mc:AlternateContent>
          <mc:Choice Requires="wps">
            <w:drawing>
              <wp:anchor distT="0" distB="0" distL="114300" distR="114300" simplePos="0" relativeHeight="252549632" behindDoc="0" locked="0" layoutInCell="1" allowOverlap="1" wp14:anchorId="758CC2B2" wp14:editId="73A75400">
                <wp:simplePos x="0" y="0"/>
                <wp:positionH relativeFrom="column">
                  <wp:posOffset>2476500</wp:posOffset>
                </wp:positionH>
                <wp:positionV relativeFrom="paragraph">
                  <wp:posOffset>2098040</wp:posOffset>
                </wp:positionV>
                <wp:extent cx="612140" cy="1403985"/>
                <wp:effectExtent l="0" t="0" r="0" b="5715"/>
                <wp:wrapNone/>
                <wp:docPr id="9042" name="Text Box 90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140" cy="1403985"/>
                        </a:xfrm>
                        <a:prstGeom prst="rect">
                          <a:avLst/>
                        </a:prstGeom>
                        <a:noFill/>
                        <a:ln w="9525">
                          <a:noFill/>
                          <a:miter lim="800000"/>
                          <a:headEnd/>
                          <a:tailEnd/>
                        </a:ln>
                      </wps:spPr>
                      <wps:txbx>
                        <w:txbxContent>
                          <w:p w14:paraId="6A9E5A69" w14:textId="77777777" w:rsidR="00BF4C3A" w:rsidRDefault="00BF4C3A" w:rsidP="00C2391E">
                            <w:r>
                              <w:t>38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42" o:spid="_x0000_s1227" type="#_x0000_t202" style="position:absolute;left:0;text-align:left;margin-left:195pt;margin-top:165.2pt;width:48.2pt;height:110.55pt;z-index:2525496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" filled="f" stroked="f">
                <v:textbox style="mso-fit-shape-to-text:t">
                  <w:txbxContent>
                    <w:p w14:paraId="6A9E5A69" w14:textId="77777777" w:rsidR="00BF4C3A" w:rsidRDefault="00BF4C3A" w:rsidP="00C2391E">
                      <w:r>
                        <w:t>385</w:t>
                      </w:r>
                    </w:p>
                  </w:txbxContent>
                </v:textbox>
              </v:shape>
            </w:pict>
          </mc:Fallback>
        </mc:AlternateContent>
      </w:r>
      <w:r w:rsidR="00C82CD5">
        <w:rPr>
          <w:noProof/>
          <w:lang w:eastAsia="en-GB"/>
        </w:rPr>
        <mc:AlternateContent>
          <mc:Choice Requires="wps">
            <w:drawing>
              <wp:anchor distT="0" distB="0" distL="114300" distR="114300" simplePos="0" relativeHeight="252754432" behindDoc="0" locked="0" layoutInCell="1" allowOverlap="1" wp14:anchorId="4EFAFA1F" wp14:editId="754E7164">
                <wp:simplePos x="0" y="0"/>
                <wp:positionH relativeFrom="column">
                  <wp:posOffset>1294765</wp:posOffset>
                </wp:positionH>
                <wp:positionV relativeFrom="paragraph">
                  <wp:posOffset>4514227</wp:posOffset>
                </wp:positionV>
                <wp:extent cx="781050" cy="1403985"/>
                <wp:effectExtent l="0" t="0" r="0" b="5715"/>
                <wp:wrapNone/>
                <wp:docPr id="9038" name="Text Box 90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noFill/>
                        <a:ln w="9525">
                          <a:noFill/>
                          <a:miter lim="800000"/>
                          <a:headEnd/>
                          <a:tailEnd/>
                        </a:ln>
                      </wps:spPr>
                      <wps:txbx>
                        <w:txbxContent>
                          <w:p w14:paraId="7CC0636F" w14:textId="77777777" w:rsidR="00BF4C3A" w:rsidRDefault="00BF4C3A" w:rsidP="00C2391E">
                            <w:r>
                              <w:t>5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38" o:spid="_x0000_s1228" type="#_x0000_t202" style="position:absolute;left:0;text-align:left;margin-left:101.95pt;margin-top:355.45pt;width:61.5pt;height:110.55pt;z-index:252754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" filled="f" stroked="f">
                <v:textbox style="mso-fit-shape-to-text:t">
                  <w:txbxContent>
                    <w:p w14:paraId="7CC0636F" w14:textId="77777777" w:rsidR="00BF4C3A" w:rsidRDefault="00BF4C3A" w:rsidP="00C2391E">
                      <w:r>
                        <w:t>50</w:t>
                      </w:r>
                    </w:p>
                  </w:txbxContent>
                </v:textbox>
              </v:shape>
            </w:pict>
          </mc:Fallback>
        </mc:AlternateContent>
      </w:r>
      <w:r w:rsidR="00C82CD5">
        <w:rPr>
          <w:noProof/>
          <w:lang w:eastAsia="en-GB"/>
        </w:rPr>
        <mc:AlternateContent>
          <mc:Choice Requires="wps">
            <w:drawing>
              <wp:anchor distT="0" distB="0" distL="114300" distR="114300" simplePos="0" relativeHeight="252744192" behindDoc="0" locked="0" layoutInCell="1" allowOverlap="1" wp14:anchorId="5E2535C3" wp14:editId="5D611106">
                <wp:simplePos x="0" y="0"/>
                <wp:positionH relativeFrom="column">
                  <wp:posOffset>982980</wp:posOffset>
                </wp:positionH>
                <wp:positionV relativeFrom="paragraph">
                  <wp:posOffset>4507877</wp:posOffset>
                </wp:positionV>
                <wp:extent cx="781050" cy="1403985"/>
                <wp:effectExtent l="0" t="0" r="0" b="5715"/>
                <wp:wrapNone/>
                <wp:docPr id="9039" name="Text Box 90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noFill/>
                        <a:ln w="9525">
                          <a:noFill/>
                          <a:miter lim="800000"/>
                          <a:headEnd/>
                          <a:tailEnd/>
                        </a:ln>
                      </wps:spPr>
                      <wps:txbx>
                        <w:txbxContent>
                          <w:p w14:paraId="3135C2E6" w14:textId="77777777" w:rsidR="00BF4C3A" w:rsidRDefault="00BF4C3A" w:rsidP="00C2391E">
                            <w:r>
                              <w:t>4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39" o:spid="_x0000_s1229" type="#_x0000_t202" style="position:absolute;left:0;text-align:left;margin-left:77.4pt;margin-top:354.95pt;width:61.5pt;height:110.55pt;z-index:2527441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" filled="f" stroked="f">
                <v:textbox style="mso-fit-shape-to-text:t">
                  <w:txbxContent>
                    <w:p w14:paraId="3135C2E6" w14:textId="77777777" w:rsidR="00BF4C3A" w:rsidRDefault="00BF4C3A" w:rsidP="00C2391E">
                      <w:r>
                        <w:t>40</w:t>
                      </w:r>
                    </w:p>
                  </w:txbxContent>
                </v:textbox>
              </v:shape>
            </w:pict>
          </mc:Fallback>
        </mc:AlternateContent>
      </w:r>
      <w:r w:rsidR="00C82CD5">
        <w:rPr>
          <w:noProof/>
          <w:lang w:eastAsia="en-GB"/>
        </w:rPr>
        <mc:AlternateContent>
          <mc:Choice Requires="wps">
            <w:drawing>
              <wp:anchor distT="0" distB="0" distL="114300" distR="114300" simplePos="0" relativeHeight="252733952" behindDoc="0" locked="0" layoutInCell="1" allowOverlap="1" wp14:anchorId="26D1E79E" wp14:editId="6FD6EB38">
                <wp:simplePos x="0" y="0"/>
                <wp:positionH relativeFrom="column">
                  <wp:posOffset>3266440</wp:posOffset>
                </wp:positionH>
                <wp:positionV relativeFrom="paragraph">
                  <wp:posOffset>4317365</wp:posOffset>
                </wp:positionV>
                <wp:extent cx="576580" cy="1403985"/>
                <wp:effectExtent l="0" t="0" r="0" b="5715"/>
                <wp:wrapNone/>
                <wp:docPr id="9040" name="Text Box 90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580" cy="1403985"/>
                        </a:xfrm>
                        <a:prstGeom prst="rect">
                          <a:avLst/>
                        </a:prstGeom>
                        <a:noFill/>
                        <a:ln w="9525">
                          <a:noFill/>
                          <a:miter lim="800000"/>
                          <a:headEnd/>
                          <a:tailEnd/>
                        </a:ln>
                      </wps:spPr>
                      <wps:txbx>
                        <w:txbxContent>
                          <w:p w14:paraId="10DEC918" w14:textId="77777777" w:rsidR="00BF4C3A" w:rsidRDefault="00BF4C3A" w:rsidP="00C2391E">
                            <w:r>
                              <w:t>13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40" o:spid="_x0000_s1230" type="#_x0000_t202" style="position:absolute;left:0;text-align:left;margin-left:257.2pt;margin-top:339.95pt;width:45.4pt;height:110.55pt;z-index:2527339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" filled="f" stroked="f">
                <v:textbox style="mso-fit-shape-to-text:t">
                  <w:txbxContent>
                    <w:p w14:paraId="10DEC918" w14:textId="77777777" w:rsidR="00BF4C3A" w:rsidRDefault="00BF4C3A" w:rsidP="00C2391E">
                      <w:r>
                        <w:t>130</w:t>
                      </w:r>
                    </w:p>
                  </w:txbxContent>
                </v:textbox>
              </v:shape>
            </w:pict>
          </mc:Fallback>
        </mc:AlternateContent>
      </w:r>
      <w:r w:rsidR="00C2391E">
        <w:rPr>
          <w:noProof/>
          <w:lang w:eastAsia="en-GB"/>
        </w:rPr>
        <mc:AlternateContent>
          <mc:Choice Requires="wps">
            <w:drawing>
              <wp:anchor distT="0" distB="0" distL="114300" distR="114300" simplePos="0" relativeHeight="252764672" behindDoc="0" locked="0" layoutInCell="1" allowOverlap="1" wp14:anchorId="2B8B24B1" wp14:editId="230AAD98">
                <wp:simplePos x="0" y="0"/>
                <wp:positionH relativeFrom="column">
                  <wp:posOffset>1499870</wp:posOffset>
                </wp:positionH>
                <wp:positionV relativeFrom="paragraph">
                  <wp:posOffset>3763010</wp:posOffset>
                </wp:positionV>
                <wp:extent cx="167640" cy="141605"/>
                <wp:effectExtent l="0" t="0" r="22860" b="29845"/>
                <wp:wrapNone/>
                <wp:docPr id="9031" name="Straight Connector 9031"/>
                <wp:cNvGraphicFramePr/>
                <a:graphic xmlns:a="http://schemas.openxmlformats.org/drawingml/2006/main">
                  <a:graphicData uri="http://schemas.microsoft.com/office/word/2010/wordprocessingShape">
                    <wps:wsp>
                      <wps:cNvCnPr/>
                      <wps:spPr>
                        <a:xfrm flipH="1">
                          <a:off x="0" y="0"/>
                          <a:ext cx="167640" cy="1416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031" o:spid="_x0000_s1026" style="position:absolute;flip:x;z-index:25276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8.1pt,296.3pt" to="131.3pt,30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" strokecolor="black [3040]"/>
            </w:pict>
          </mc:Fallback>
        </mc:AlternateContent>
      </w:r>
      <w:r w:rsidR="00C2391E">
        <w:rPr>
          <w:noProof/>
          <w:lang w:eastAsia="en-GB"/>
        </w:rPr>
        <mc:AlternateContent>
          <mc:Choice Requires="wps">
            <w:drawing>
              <wp:anchor distT="0" distB="0" distL="114300" distR="114300" simplePos="0" relativeHeight="252662272" behindDoc="0" locked="0" layoutInCell="1" allowOverlap="1" wp14:anchorId="142BD502" wp14:editId="6BB2696C">
                <wp:simplePos x="0" y="0"/>
                <wp:positionH relativeFrom="column">
                  <wp:posOffset>3327400</wp:posOffset>
                </wp:positionH>
                <wp:positionV relativeFrom="paragraph">
                  <wp:posOffset>1567815</wp:posOffset>
                </wp:positionV>
                <wp:extent cx="230505" cy="8255"/>
                <wp:effectExtent l="0" t="0" r="17145" b="29845"/>
                <wp:wrapNone/>
                <wp:docPr id="9045" name="Straight Connector 9045"/>
                <wp:cNvGraphicFramePr/>
                <a:graphic xmlns:a="http://schemas.openxmlformats.org/drawingml/2006/main">
                  <a:graphicData uri="http://schemas.microsoft.com/office/word/2010/wordprocessingShape">
                    <wps:wsp>
                      <wps:cNvCnPr/>
                      <wps:spPr>
                        <a:xfrm flipH="1">
                          <a:off x="0" y="0"/>
                          <a:ext cx="230505" cy="82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9045" o:spid="_x0000_s1026" style="position:absolute;flip:x;z-index:252662272;visibility:visible;mso-wrap-style:square;mso-wrap-distance-left:9pt;mso-wrap-distance-top:0;mso-wrap-distance-right:9pt;mso-wrap-distance-bottom:0;mso-position-horizontal:absolute;mso-position-horizontal-relative:text;mso-position-vertical:absolute;mso-position-vertical-relative:text" from="262pt,123.45pt" to="280.15pt,1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" strokecolor="black [3040]"/>
            </w:pict>
          </mc:Fallback>
        </mc:AlternateContent>
      </w:r>
      <w:r w:rsidR="00C2391E">
        <w:rPr>
          <w:noProof/>
          <w:lang w:eastAsia="en-GB"/>
        </w:rPr>
        <w:drawing>
          <wp:inline distT="0" distB="0" distL="0" distR="0" wp14:anchorId="794B0723" wp14:editId="36833FD5">
            <wp:extent cx="4361398" cy="5539358"/>
            <wp:effectExtent l="0" t="0" r="1270" b="4445"/>
            <wp:docPr id="9067" name="Picture 9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d dimensions detail_fine lines.jpg"/>
                    <pic:cNvPicPr/>
                  </pic:nvPicPr>
                  <pic:blipFill rotWithShape="1">
                    <a:blip r:embed="rId89">
                      <a:extLst>
                        <a:ext uri="{28A0092B-C50C-407E-A947-70E740481C1C}">
                          <a14:useLocalDpi xmlns:a14="http://schemas.microsoft.com/office/drawing/2010/main" val="0"/>
                        </a:ext>
                      </a:extLst>
                    </a:blip>
                    <a:srcRect l="21073" t="860" r="26079" b="9651"/>
                    <a:stretch/>
                  </pic:blipFill>
                  <pic:spPr bwMode="auto">
                    <a:xfrm>
                      <a:off x="0" y="0"/>
                      <a:ext cx="4367814" cy="5547507"/>
                    </a:xfrm>
                    <a:prstGeom prst="rect">
                      <a:avLst/>
                    </a:prstGeom>
                    <a:ln>
                      <a:noFill/>
                    </a:ln>
                    <a:extLst>
                      <a:ext uri="{53640926-AAD7-44D8-BBD7-CCE9431645EC}">
                        <a14:shadowObscured xmlns:a14="http://schemas.microsoft.com/office/drawing/2010/main"/>
                      </a:ext>
                    </a:extLst>
                  </pic:spPr>
                </pic:pic>
              </a:graphicData>
            </a:graphic>
          </wp:inline>
        </w:drawing>
      </w:r>
    </w:p>
    <w:p w14:paraId="22F18259" w14:textId="1114E28B" w:rsidR="00C2391E" w:rsidRDefault="00C2391E" w:rsidP="00EA5CD1">
      <w:pPr>
        <w:spacing w:line="276" w:lineRule="auto"/>
      </w:pPr>
      <w:bookmarkStart w:id="272" w:name="_Ref450661476"/>
      <w:bookmarkStart w:id="273" w:name="_Toc474686615"/>
      <w:r>
        <w:rPr>
          <w:noProof/>
          <w:lang w:eastAsia="en-GB"/>
        </w:rPr>
        <mc:AlternateContent>
          <mc:Choice Requires="wps">
            <w:drawing>
              <wp:anchor distT="0" distB="0" distL="114300" distR="114300" simplePos="0" relativeHeight="252631552" behindDoc="0" locked="0" layoutInCell="1" allowOverlap="1" wp14:anchorId="00A4BC46" wp14:editId="6434A1EC">
                <wp:simplePos x="0" y="0"/>
                <wp:positionH relativeFrom="column">
                  <wp:posOffset>238760</wp:posOffset>
                </wp:positionH>
                <wp:positionV relativeFrom="paragraph">
                  <wp:posOffset>4232910</wp:posOffset>
                </wp:positionV>
                <wp:extent cx="781050" cy="1403985"/>
                <wp:effectExtent l="0" t="0" r="0" b="0"/>
                <wp:wrapNone/>
                <wp:docPr id="9046" name="Text Box 90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noFill/>
                        <a:ln w="9525">
                          <a:noFill/>
                          <a:miter lim="800000"/>
                          <a:headEnd/>
                          <a:tailEnd/>
                        </a:ln>
                      </wps:spPr>
                      <wps:txbx>
                        <w:txbxContent>
                          <w:p w14:paraId="0BD23A41" w14:textId="77777777" w:rsidR="00BF4C3A" w:rsidRDefault="00BF4C3A" w:rsidP="00C2391E">
                            <w:r>
                              <w:t>(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46" o:spid="_x0000_s1231" type="#_x0000_t202" style="position:absolute;left:0;text-align:left;margin-left:18.8pt;margin-top:333.3pt;width:61.5pt;height:110.55pt;z-index:25263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" filled="f" stroked="f">
                <v:textbox style="mso-fit-shape-to-text:t">
                  <w:txbxContent>
                    <w:p w14:paraId="0BD23A41" w14:textId="77777777" w:rsidR="00BF4C3A" w:rsidRDefault="00BF4C3A" w:rsidP="00C2391E">
                      <w:r>
                        <w:t>(5)</w:t>
                      </w:r>
                    </w:p>
                  </w:txbxContent>
                </v:textbox>
              </v:shape>
            </w:pict>
          </mc:Fallback>
        </mc:AlternateContent>
      </w:r>
      <w:r>
        <w:rPr>
          <w:noProof/>
          <w:lang w:eastAsia="en-GB"/>
        </w:rPr>
        <mc:AlternateContent>
          <mc:Choice Requires="wps">
            <w:drawing>
              <wp:anchor distT="0" distB="0" distL="114300" distR="114300" simplePos="0" relativeHeight="252641792" behindDoc="0" locked="0" layoutInCell="1" allowOverlap="1" wp14:anchorId="49DC6B10" wp14:editId="5234C8E1">
                <wp:simplePos x="0" y="0"/>
                <wp:positionH relativeFrom="column">
                  <wp:posOffset>212090</wp:posOffset>
                </wp:positionH>
                <wp:positionV relativeFrom="paragraph">
                  <wp:posOffset>4641215</wp:posOffset>
                </wp:positionV>
                <wp:extent cx="781050" cy="1403985"/>
                <wp:effectExtent l="0" t="0" r="0" b="0"/>
                <wp:wrapNone/>
                <wp:docPr id="9047" name="Text Box 90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noFill/>
                        <a:ln w="9525">
                          <a:noFill/>
                          <a:miter lim="800000"/>
                          <a:headEnd/>
                          <a:tailEnd/>
                        </a:ln>
                      </wps:spPr>
                      <wps:txbx>
                        <w:txbxContent>
                          <w:p w14:paraId="08F325A3" w14:textId="77777777" w:rsidR="00BF4C3A" w:rsidRDefault="00BF4C3A" w:rsidP="00C2391E">
                            <w:r>
                              <w:t>(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47" o:spid="_x0000_s1232" type="#_x0000_t202" style="position:absolute;left:0;text-align:left;margin-left:16.7pt;margin-top:365.45pt;width:61.5pt;height:110.55pt;z-index:25264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" filled="f" stroked="f">
                <v:textbox style="mso-fit-shape-to-text:t">
                  <w:txbxContent>
                    <w:p w14:paraId="08F325A3" w14:textId="77777777" w:rsidR="00BF4C3A" w:rsidRDefault="00BF4C3A" w:rsidP="00C2391E">
                      <w:r>
                        <w:t>(6)</w:t>
                      </w:r>
                    </w:p>
                  </w:txbxContent>
                </v:textbox>
              </v:shape>
            </w:pict>
          </mc:Fallback>
        </mc:AlternateContent>
      </w:r>
      <w:r>
        <w:rPr>
          <w:noProof/>
          <w:lang w:eastAsia="en-GB"/>
        </w:rPr>
        <mc:AlternateContent>
          <mc:Choice Requires="wps">
            <w:drawing>
              <wp:anchor distT="0" distB="0" distL="114300" distR="114300" simplePos="0" relativeHeight="252621312" behindDoc="0" locked="0" layoutInCell="1" allowOverlap="1" wp14:anchorId="42AB2C3C" wp14:editId="4E0B3A07">
                <wp:simplePos x="0" y="0"/>
                <wp:positionH relativeFrom="column">
                  <wp:posOffset>1498612</wp:posOffset>
                </wp:positionH>
                <wp:positionV relativeFrom="paragraph">
                  <wp:posOffset>4237355</wp:posOffset>
                </wp:positionV>
                <wp:extent cx="781050" cy="1403985"/>
                <wp:effectExtent l="0" t="0" r="0" b="0"/>
                <wp:wrapNone/>
                <wp:docPr id="9048" name="Text Box 90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noFill/>
                        <a:ln w="9525">
                          <a:noFill/>
                          <a:miter lim="800000"/>
                          <a:headEnd/>
                          <a:tailEnd/>
                        </a:ln>
                      </wps:spPr>
                      <wps:txbx>
                        <w:txbxContent>
                          <w:p w14:paraId="1D72126D" w14:textId="77777777" w:rsidR="00BF4C3A" w:rsidRDefault="00BF4C3A" w:rsidP="00C2391E">
                            <w:r>
                              <w:t>(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48" o:spid="_x0000_s1233" type="#_x0000_t202" style="position:absolute;left:0;text-align:left;margin-left:118pt;margin-top:333.65pt;width:61.5pt;height:110.55pt;z-index:25262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" filled="f" stroked="f">
                <v:textbox style="mso-fit-shape-to-text:t">
                  <w:txbxContent>
                    <w:p w14:paraId="1D72126D" w14:textId="77777777" w:rsidR="00BF4C3A" w:rsidRDefault="00BF4C3A" w:rsidP="00C2391E">
                      <w:r>
                        <w:t>(4)</w:t>
                      </w:r>
                    </w:p>
                  </w:txbxContent>
                </v:textbox>
              </v:shape>
            </w:pict>
          </mc:Fallback>
        </mc:AlternateContent>
      </w:r>
      <w:r>
        <w:rPr>
          <w:noProof/>
          <w:lang w:eastAsia="en-GB"/>
        </w:rPr>
        <mc:AlternateContent>
          <mc:Choice Requires="wps">
            <w:drawing>
              <wp:anchor distT="0" distB="0" distL="114300" distR="114300" simplePos="0" relativeHeight="252611072" behindDoc="0" locked="0" layoutInCell="1" allowOverlap="1" wp14:anchorId="3B952940" wp14:editId="1FBDF3AA">
                <wp:simplePos x="0" y="0"/>
                <wp:positionH relativeFrom="column">
                  <wp:posOffset>1498612</wp:posOffset>
                </wp:positionH>
                <wp:positionV relativeFrom="paragraph">
                  <wp:posOffset>3996690</wp:posOffset>
                </wp:positionV>
                <wp:extent cx="781050" cy="1403985"/>
                <wp:effectExtent l="0" t="0" r="0" b="0"/>
                <wp:wrapNone/>
                <wp:docPr id="9049" name="Text Box 90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noFill/>
                        <a:ln w="9525">
                          <a:noFill/>
                          <a:miter lim="800000"/>
                          <a:headEnd/>
                          <a:tailEnd/>
                        </a:ln>
                      </wps:spPr>
                      <wps:txbx>
                        <w:txbxContent>
                          <w:p w14:paraId="08BD86B7" w14:textId="77777777" w:rsidR="00BF4C3A" w:rsidRDefault="00BF4C3A" w:rsidP="00C2391E">
                            <w:r>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49" o:spid="_x0000_s1234" type="#_x0000_t202" style="position:absolute;left:0;text-align:left;margin-left:118pt;margin-top:314.7pt;width:61.5pt;height:110.55pt;z-index:2526110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" filled="f" stroked="f">
                <v:textbox style="mso-fit-shape-to-text:t">
                  <w:txbxContent>
                    <w:p w14:paraId="08BD86B7" w14:textId="77777777" w:rsidR="00BF4C3A" w:rsidRDefault="00BF4C3A" w:rsidP="00C2391E">
                      <w:r>
                        <w:t>(3)</w:t>
                      </w:r>
                    </w:p>
                  </w:txbxContent>
                </v:textbox>
              </v:shape>
            </w:pict>
          </mc:Fallback>
        </mc:AlternateContent>
      </w:r>
      <w:r>
        <w:rPr>
          <w:noProof/>
          <w:lang w:eastAsia="en-GB"/>
        </w:rPr>
        <mc:AlternateContent>
          <mc:Choice Requires="wps">
            <w:drawing>
              <wp:anchor distT="0" distB="0" distL="114300" distR="114300" simplePos="0" relativeHeight="252590592" behindDoc="0" locked="0" layoutInCell="1" allowOverlap="1" wp14:anchorId="441D9083" wp14:editId="5539816C">
                <wp:simplePos x="0" y="0"/>
                <wp:positionH relativeFrom="column">
                  <wp:posOffset>661035</wp:posOffset>
                </wp:positionH>
                <wp:positionV relativeFrom="paragraph">
                  <wp:posOffset>4848872</wp:posOffset>
                </wp:positionV>
                <wp:extent cx="781050" cy="1403985"/>
                <wp:effectExtent l="0" t="0" r="0" b="0"/>
                <wp:wrapNone/>
                <wp:docPr id="9050" name="Text Box 90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noFill/>
                        <a:ln w="9525">
                          <a:noFill/>
                          <a:miter lim="800000"/>
                          <a:headEnd/>
                          <a:tailEnd/>
                        </a:ln>
                      </wps:spPr>
                      <wps:txbx>
                        <w:txbxContent>
                          <w:p w14:paraId="2FE74401" w14:textId="77777777" w:rsidR="00BF4C3A" w:rsidRDefault="00BF4C3A" w:rsidP="00C2391E">
                            <w:r>
                              <w:t>4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50" o:spid="_x0000_s1235" type="#_x0000_t202" style="position:absolute;left:0;text-align:left;margin-left:52.05pt;margin-top:381.8pt;width:61.5pt;height:110.55pt;z-index:2525905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" filled="f" stroked="f">
                <v:textbox style="mso-fit-shape-to-text:t">
                  <w:txbxContent>
                    <w:p w14:paraId="2FE74401" w14:textId="77777777" w:rsidR="00BF4C3A" w:rsidRDefault="00BF4C3A" w:rsidP="00C2391E">
                      <w:r>
                        <w:t>40</w:t>
                      </w:r>
                    </w:p>
                  </w:txbxContent>
                </v:textbox>
              </v:shape>
            </w:pict>
          </mc:Fallback>
        </mc:AlternateContent>
      </w:r>
      <w:r>
        <w:rPr>
          <w:noProof/>
          <w:lang w:eastAsia="en-GB"/>
        </w:rPr>
        <mc:AlternateContent>
          <mc:Choice Requires="wps">
            <w:drawing>
              <wp:anchor distT="0" distB="0" distL="114300" distR="114300" simplePos="0" relativeHeight="252580352" behindDoc="0" locked="0" layoutInCell="1" allowOverlap="1" wp14:anchorId="06CECB58" wp14:editId="1A26DCB6">
                <wp:simplePos x="0" y="0"/>
                <wp:positionH relativeFrom="column">
                  <wp:posOffset>997573</wp:posOffset>
                </wp:positionH>
                <wp:positionV relativeFrom="paragraph">
                  <wp:posOffset>4854575</wp:posOffset>
                </wp:positionV>
                <wp:extent cx="781050" cy="1403985"/>
                <wp:effectExtent l="0" t="0" r="0" b="0"/>
                <wp:wrapNone/>
                <wp:docPr id="9051" name="Text Box 90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noFill/>
                        <a:ln w="9525">
                          <a:noFill/>
                          <a:miter lim="800000"/>
                          <a:headEnd/>
                          <a:tailEnd/>
                        </a:ln>
                      </wps:spPr>
                      <wps:txbx>
                        <w:txbxContent>
                          <w:p w14:paraId="722305BC" w14:textId="77777777" w:rsidR="00BF4C3A" w:rsidRDefault="00BF4C3A" w:rsidP="00C2391E">
                            <w:r>
                              <w:t>5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51" o:spid="_x0000_s1236" type="#_x0000_t202" style="position:absolute;left:0;text-align:left;margin-left:78.55pt;margin-top:382.25pt;width:61.5pt;height:110.55pt;z-index:2525803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" filled="f" stroked="f">
                <v:textbox style="mso-fit-shape-to-text:t">
                  <w:txbxContent>
                    <w:p w14:paraId="722305BC" w14:textId="77777777" w:rsidR="00BF4C3A" w:rsidRDefault="00BF4C3A" w:rsidP="00C2391E">
                      <w:r>
                        <w:t>50</w:t>
                      </w:r>
                    </w:p>
                  </w:txbxContent>
                </v:textbox>
              </v:shape>
            </w:pict>
          </mc:Fallback>
        </mc:AlternateContent>
      </w:r>
      <w:r>
        <w:rPr>
          <w:noProof/>
          <w:lang w:eastAsia="en-GB"/>
        </w:rPr>
        <mc:AlternateContent>
          <mc:Choice Requires="wps">
            <w:drawing>
              <wp:anchor distT="0" distB="0" distL="114300" distR="114300" simplePos="0" relativeHeight="252570112" behindDoc="0" locked="0" layoutInCell="1" allowOverlap="1" wp14:anchorId="43F546C7" wp14:editId="5FEDE8BD">
                <wp:simplePos x="0" y="0"/>
                <wp:positionH relativeFrom="column">
                  <wp:posOffset>2789555</wp:posOffset>
                </wp:positionH>
                <wp:positionV relativeFrom="paragraph">
                  <wp:posOffset>4852658</wp:posOffset>
                </wp:positionV>
                <wp:extent cx="781050" cy="1403985"/>
                <wp:effectExtent l="0" t="0" r="0" b="0"/>
                <wp:wrapNone/>
                <wp:docPr id="9052" name="Text Box 90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noFill/>
                        <a:ln w="9525">
                          <a:noFill/>
                          <a:miter lim="800000"/>
                          <a:headEnd/>
                          <a:tailEnd/>
                        </a:ln>
                      </wps:spPr>
                      <wps:txbx>
                        <w:txbxContent>
                          <w:p w14:paraId="44B0D894" w14:textId="77777777" w:rsidR="00BF4C3A" w:rsidRDefault="00BF4C3A" w:rsidP="00C2391E">
                            <w:r>
                              <w:t>13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52" o:spid="_x0000_s1237" type="#_x0000_t202" style="position:absolute;left:0;text-align:left;margin-left:219.65pt;margin-top:382.1pt;width:61.5pt;height:110.55pt;z-index:2525701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" filled="f" stroked="f">
                <v:textbox style="mso-fit-shape-to-text:t">
                  <w:txbxContent>
                    <w:p w14:paraId="44B0D894" w14:textId="77777777" w:rsidR="00BF4C3A" w:rsidRDefault="00BF4C3A" w:rsidP="00C2391E">
                      <w:r>
                        <w:t>130</w:t>
                      </w:r>
                    </w:p>
                  </w:txbxContent>
                </v:textbox>
              </v:shape>
            </w:pict>
          </mc:Fallback>
        </mc:AlternateContent>
      </w:r>
      <w:r>
        <w:rPr>
          <w:noProof/>
          <w:lang w:eastAsia="en-GB"/>
        </w:rPr>
        <mc:AlternateContent>
          <mc:Choice Requires="wps">
            <w:drawing>
              <wp:anchor distT="0" distB="0" distL="114300" distR="114300" simplePos="0" relativeHeight="252559872" behindDoc="0" locked="0" layoutInCell="1" allowOverlap="1" wp14:anchorId="77B8AEE7" wp14:editId="45068475">
                <wp:simplePos x="0" y="0"/>
                <wp:positionH relativeFrom="column">
                  <wp:posOffset>772795</wp:posOffset>
                </wp:positionH>
                <wp:positionV relativeFrom="paragraph">
                  <wp:posOffset>3992257</wp:posOffset>
                </wp:positionV>
                <wp:extent cx="781050" cy="1403985"/>
                <wp:effectExtent l="0" t="0" r="0" b="0"/>
                <wp:wrapNone/>
                <wp:docPr id="9053" name="Text Box 90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3985"/>
                        </a:xfrm>
                        <a:prstGeom prst="rect">
                          <a:avLst/>
                        </a:prstGeom>
                        <a:noFill/>
                        <a:ln w="9525">
                          <a:noFill/>
                          <a:miter lim="800000"/>
                          <a:headEnd/>
                          <a:tailEnd/>
                        </a:ln>
                      </wps:spPr>
                      <wps:txbx>
                        <w:txbxContent>
                          <w:p w14:paraId="5304EEC7" w14:textId="77777777" w:rsidR="00BF4C3A" w:rsidRDefault="00BF4C3A" w:rsidP="00C2391E">
                            <w:r>
                              <w:t>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53" o:spid="_x0000_s1238" type="#_x0000_t202" style="position:absolute;left:0;text-align:left;margin-left:60.85pt;margin-top:314.35pt;width:61.5pt;height:110.55pt;z-index:2525598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" filled="f" stroked="f">
                <v:textbox style="mso-fit-shape-to-text:t">
                  <w:txbxContent>
                    <w:p w14:paraId="5304EEC7" w14:textId="77777777" w:rsidR="00BF4C3A" w:rsidRDefault="00BF4C3A" w:rsidP="00C2391E">
                      <w:r>
                        <w:t>10</w:t>
                      </w:r>
                    </w:p>
                  </w:txbxContent>
                </v:textbox>
              </v:shape>
            </w:pict>
          </mc:Fallback>
        </mc:AlternateContent>
      </w:r>
      <w:r>
        <w:t xml:space="preserve">Figure </w:t>
      </w:r>
      <w:fldSimple w:instr=" STYLEREF 1 \s ">
        <w:r w:rsidR="005D3AE0">
          <w:rPr>
            <w:noProof/>
          </w:rPr>
          <w:t>4</w:t>
        </w:r>
      </w:fldSimple>
      <w:r w:rsidR="00F02E7D">
        <w:noBreakHyphen/>
      </w:r>
      <w:fldSimple w:instr=" SEQ Figure \* ARABIC \s 1 ">
        <w:r w:rsidR="005D3AE0">
          <w:rPr>
            <w:noProof/>
          </w:rPr>
          <w:t>16</w:t>
        </w:r>
      </w:fldSimple>
      <w:bookmarkEnd w:id="272"/>
      <w:r>
        <w:t xml:space="preserve">.  Dimensions of the 3D lab scale fluidised bed, sensors and access point, </w:t>
      </w:r>
      <w:r w:rsidR="004B472A">
        <w:t xml:space="preserve">and detail of double inlet bed support, </w:t>
      </w:r>
      <w:r>
        <w:t>given in mm.</w:t>
      </w:r>
      <w:bookmarkEnd w:id="273"/>
      <w:r>
        <w:t xml:space="preserve">  </w:t>
      </w:r>
    </w:p>
    <w:p w14:paraId="747CB00C" w14:textId="77777777" w:rsidR="0096726B" w:rsidRDefault="0096726B" w:rsidP="0096726B">
      <w:pPr>
        <w:spacing w:line="276" w:lineRule="auto"/>
        <w:rPr>
          <w:noProof/>
          <w:lang w:eastAsia="en-GB"/>
        </w:rPr>
      </w:pPr>
      <w:bookmarkStart w:id="274" w:name="_Ref459480791"/>
    </w:p>
    <w:p w14:paraId="1E667826" w14:textId="77777777" w:rsidR="0096726B" w:rsidRDefault="0096726B" w:rsidP="0096726B">
      <w:pPr>
        <w:spacing w:line="276" w:lineRule="auto"/>
      </w:pPr>
      <w:r>
        <w:rPr>
          <w:noProof/>
          <w:lang w:eastAsia="en-GB"/>
        </w:rPr>
        <w:t xml:space="preserve">In the single inlet mode, one of the oscillator and diversion outlets was blocked off, and the full flow passeed through one outlet.  Flow oscillation continued in this mode of operation.  This flow was directed through one pipe to a central plenum chamber cone, which increased the area to the </w:t>
      </w:r>
      <w:r>
        <w:rPr>
          <w:noProof/>
          <w:lang w:eastAsia="en-GB"/>
        </w:rPr>
        <w:lastRenderedPageBreak/>
        <w:t xml:space="preserve">distributor.  The distributor plate consisted of a </w:t>
      </w:r>
      <w:r>
        <w:t xml:space="preserve">perforated metal plate, a layer of wadding, and a fine mesh.  This created a higher pressure drop across the plate compared to the mesh used in the double inlet design.  For this reason, air distribution was more even in the single inlet bed.  Dimensions differed from the double inlet bed described in </w:t>
      </w:r>
      <w:r>
        <w:fldChar w:fldCharType="begin"/>
      </w:r>
      <w:r>
        <w:instrText xml:space="preserve"> REF _Ref450661476 \h  \* MERGEFORMAT </w:instrText>
      </w:r>
      <w:r>
        <w:fldChar w:fldCharType="separate"/>
      </w:r>
      <w:r w:rsidR="005D3AE0">
        <w:t xml:space="preserve">Figure </w:t>
      </w:r>
      <w:r w:rsidR="005D3AE0">
        <w:rPr>
          <w:noProof/>
        </w:rPr>
        <w:t>4</w:t>
      </w:r>
      <w:r w:rsidR="005D3AE0">
        <w:rPr>
          <w:noProof/>
        </w:rPr>
        <w:noBreakHyphen/>
        <w:t>16</w:t>
      </w:r>
      <w:r>
        <w:fldChar w:fldCharType="end"/>
      </w:r>
      <w:r>
        <w:t>, as the single inlet cone entered at the centre of the plenum chamber base unit, and increased in diameter to the full 88 mm width.  Otherwise, all other dimensions, such as sensor locations and tank recession remained unchanged.</w:t>
      </w:r>
      <w:r w:rsidRPr="00C4254F">
        <w:t xml:space="preserve"> </w:t>
      </w:r>
    </w:p>
    <w:p w14:paraId="5C1C0E96" w14:textId="77777777" w:rsidR="0096726B" w:rsidRDefault="0096726B" w:rsidP="0096726B">
      <w:pPr>
        <w:spacing w:line="276" w:lineRule="auto"/>
      </w:pPr>
      <w:r>
        <w:fldChar w:fldCharType="begin"/>
      </w:r>
      <w:r>
        <w:instrText xml:space="preserve"> REF _Ref450666082 \h  \* MERGEFORMAT </w:instrText>
      </w:r>
      <w:r>
        <w:fldChar w:fldCharType="separate"/>
      </w:r>
      <w:r w:rsidR="005D3AE0">
        <w:t xml:space="preserve">Figure </w:t>
      </w:r>
      <w:r w:rsidR="005D3AE0">
        <w:rPr>
          <w:noProof/>
        </w:rPr>
        <w:t>4</w:t>
      </w:r>
      <w:r w:rsidR="005D3AE0">
        <w:rPr>
          <w:noProof/>
        </w:rPr>
        <w:noBreakHyphen/>
        <w:t>15</w:t>
      </w:r>
      <w:r>
        <w:fldChar w:fldCharType="end"/>
      </w:r>
      <w:r>
        <w:t xml:space="preserve"> and </w:t>
      </w:r>
      <w:r>
        <w:fldChar w:fldCharType="begin"/>
      </w:r>
      <w:r>
        <w:instrText xml:space="preserve"> REF _Ref450661476 \h  \* MERGEFORMAT </w:instrText>
      </w:r>
      <w:r>
        <w:fldChar w:fldCharType="separate"/>
      </w:r>
      <w:r w:rsidR="005D3AE0">
        <w:t xml:space="preserve">Figure </w:t>
      </w:r>
      <w:r w:rsidR="005D3AE0">
        <w:rPr>
          <w:noProof/>
        </w:rPr>
        <w:t>4</w:t>
      </w:r>
      <w:r w:rsidR="005D3AE0">
        <w:rPr>
          <w:noProof/>
        </w:rPr>
        <w:noBreakHyphen/>
        <w:t>16</w:t>
      </w:r>
      <w:r>
        <w:fldChar w:fldCharType="end"/>
      </w:r>
      <w:r>
        <w:t xml:space="preserve"> show the location of the manometer sensors as above the bed and below the distributor plate, although this measured the pressure drop across distributor plate and bed together (</w:t>
      </w:r>
      <m:oMath>
        <m:r>
          <w:rPr>
            <w:rFonts w:ascii="Cambria Math" w:hAnsi="Cambria Math"/>
          </w:rPr>
          <m:t>∆P</m:t>
        </m:r>
      </m:oMath>
      <w:r>
        <w:t>).  When the pressure drop across the bed was measured on its own (</w:t>
      </w:r>
      <m:oMath>
        <m:r>
          <w:rPr>
            <w:rFonts w:ascii="Cambria Math" w:hAnsi="Cambria Math"/>
          </w:rPr>
          <m:t>∆p</m:t>
        </m:r>
      </m:oMath>
      <w:r>
        <w:t xml:space="preserve">), the sensors were located above the bed and 20 mm above the top of the flange (30 mm above the distributor plate).  </w:t>
      </w:r>
    </w:p>
    <w:p w14:paraId="3B6886F4" w14:textId="77777777" w:rsidR="0096726B" w:rsidRDefault="0096726B" w:rsidP="0096726B">
      <w:pPr>
        <w:spacing w:line="276" w:lineRule="auto"/>
        <w:jc w:val="center"/>
      </w:pPr>
    </w:p>
    <w:p w14:paraId="340E1F26" w14:textId="77777777" w:rsidR="0096726B" w:rsidRDefault="0096726B" w:rsidP="0096726B">
      <w:pPr>
        <w:pStyle w:val="Heading3"/>
        <w:spacing w:line="276" w:lineRule="auto"/>
      </w:pPr>
      <w:bookmarkStart w:id="275" w:name="_Toc474696400"/>
      <w:r>
        <w:t>4.5.2</w:t>
      </w:r>
      <w:r>
        <w:tab/>
        <w:t>Testing</w:t>
      </w:r>
      <w:bookmarkEnd w:id="275"/>
    </w:p>
    <w:p w14:paraId="1CCDCCD9" w14:textId="11CA99A5" w:rsidR="0096726B" w:rsidRDefault="0096726B" w:rsidP="0096726B">
      <w:pPr>
        <w:spacing w:line="276" w:lineRule="auto"/>
      </w:pPr>
      <w:r>
        <w:t xml:space="preserve">The design and construction of Apparatus 2 was designed to test the effect of the pulsation on single particles, bubble formation in a 2D bed and on fluidisation and drying in a 3D bed.  The constructed equipment was tested for pulsation production and characteristics in each of these settings.  The equipment described in </w:t>
      </w:r>
      <w:r>
        <w:fldChar w:fldCharType="begin"/>
      </w:r>
      <w:r>
        <w:instrText xml:space="preserve"> REF _Ref449609579 \h  \* MERGEFORMAT </w:instrText>
      </w:r>
      <w:r>
        <w:fldChar w:fldCharType="separate"/>
      </w:r>
      <w:r w:rsidR="005D3AE0">
        <w:t xml:space="preserve">Figure </w:t>
      </w:r>
      <w:r w:rsidR="005D3AE0">
        <w:rPr>
          <w:noProof/>
        </w:rPr>
        <w:t>4</w:t>
      </w:r>
      <w:r w:rsidR="005D3AE0">
        <w:rPr>
          <w:noProof/>
        </w:rPr>
        <w:noBreakHyphen/>
        <w:t>7</w:t>
      </w:r>
      <w:r>
        <w:fldChar w:fldCharType="end"/>
      </w:r>
      <w:r>
        <w:t xml:space="preserve"> was initially tested to determine the operating variables possible.  This included the flow rates, temperatures and pulsation frequencies produced at the oscillator outlet (</w:t>
      </w:r>
      <w:r w:rsidR="005D3AE0">
        <w:fldChar w:fldCharType="begin"/>
      </w:r>
      <w:r w:rsidR="005D3AE0">
        <w:instrText xml:space="preserve"> REF _Ref474663291 \h </w:instrText>
      </w:r>
      <w:r w:rsidR="005D3AE0">
        <w:fldChar w:fldCharType="separate"/>
      </w:r>
      <w:r w:rsidR="005D3AE0">
        <w:t xml:space="preserve">Table </w:t>
      </w:r>
      <w:r w:rsidR="005D3AE0">
        <w:rPr>
          <w:noProof/>
        </w:rPr>
        <w:t>4</w:t>
      </w:r>
      <w:r w:rsidR="005D3AE0">
        <w:noBreakHyphen/>
      </w:r>
      <w:r w:rsidR="005D3AE0">
        <w:rPr>
          <w:noProof/>
        </w:rPr>
        <w:t>6</w:t>
      </w:r>
      <w:r w:rsidR="005D3AE0">
        <w:fldChar w:fldCharType="end"/>
      </w:r>
      <w:r>
        <w:t>).  Flow rates are given in l/m as volumetric flow rates through each of the experimental options varied due to their size.  The superficial gas velocity is presented independently for each results section.  Greater flow rates were possible, and two flow meters were connected simultaneously, but the pulsation was not found to be as stable under these higher rates.</w:t>
      </w:r>
    </w:p>
    <w:p w14:paraId="7C411BD2" w14:textId="77777777" w:rsidR="008F1C94" w:rsidRDefault="008F1C94" w:rsidP="0096726B">
      <w:pPr>
        <w:spacing w:before="0" w:line="240" w:lineRule="auto"/>
      </w:pPr>
    </w:p>
    <w:p w14:paraId="1F453828" w14:textId="09A63275" w:rsidR="00C2391E" w:rsidRDefault="00C2391E" w:rsidP="00EA5CD1">
      <w:pPr>
        <w:pStyle w:val="Caption"/>
        <w:spacing w:line="276" w:lineRule="auto"/>
      </w:pPr>
      <w:bookmarkStart w:id="276" w:name="_Ref474663291"/>
      <w:bookmarkStart w:id="277" w:name="_Toc474686753"/>
      <w:r>
        <w:t xml:space="preserve">Table </w:t>
      </w:r>
      <w:fldSimple w:instr=" STYLEREF 1 \s ">
        <w:r w:rsidR="005D3AE0">
          <w:rPr>
            <w:noProof/>
          </w:rPr>
          <w:t>4</w:t>
        </w:r>
      </w:fldSimple>
      <w:r>
        <w:noBreakHyphen/>
      </w:r>
      <w:fldSimple w:instr=" SEQ Table \* ARABIC \s 1 ">
        <w:r w:rsidR="005D3AE0">
          <w:rPr>
            <w:noProof/>
          </w:rPr>
          <w:t>6</w:t>
        </w:r>
      </w:fldSimple>
      <w:bookmarkEnd w:id="274"/>
      <w:bookmarkEnd w:id="276"/>
      <w:r>
        <w:t>.  Operating variables checks for Apparatus 2.</w:t>
      </w:r>
      <w:bookmarkEnd w:id="277"/>
    </w:p>
    <w:tbl>
      <w:tblPr>
        <w:tblStyle w:val="LightShading"/>
        <w:tblW w:w="0" w:type="auto"/>
        <w:tblLook w:val="04A0" w:firstRow="1" w:lastRow="0" w:firstColumn="1" w:lastColumn="0" w:noHBand="0" w:noVBand="1"/>
      </w:tblPr>
      <w:tblGrid>
        <w:gridCol w:w="2335"/>
        <w:gridCol w:w="745"/>
        <w:gridCol w:w="2605"/>
        <w:gridCol w:w="476"/>
        <w:gridCol w:w="3081"/>
      </w:tblGrid>
      <w:tr w:rsidR="00C2391E" w14:paraId="7ACA2978" w14:textId="77777777" w:rsidTr="00C239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gridSpan w:val="2"/>
            <w:tcBorders>
              <w:top w:val="single" w:sz="18" w:space="0" w:color="auto"/>
            </w:tcBorders>
            <w:shd w:val="clear" w:color="auto" w:fill="FFFFFF" w:themeFill="background1"/>
          </w:tcPr>
          <w:p w14:paraId="3D882608" w14:textId="77777777" w:rsidR="00C2391E" w:rsidRDefault="00C2391E" w:rsidP="00EA5CD1">
            <w:pPr>
              <w:spacing w:line="276" w:lineRule="auto"/>
            </w:pPr>
            <w:r>
              <w:t>Operating variable</w:t>
            </w:r>
          </w:p>
        </w:tc>
        <w:tc>
          <w:tcPr>
            <w:tcW w:w="3081" w:type="dxa"/>
            <w:gridSpan w:val="2"/>
            <w:tcBorders>
              <w:top w:val="single" w:sz="18" w:space="0" w:color="auto"/>
            </w:tcBorders>
          </w:tcPr>
          <w:p w14:paraId="2B27D008" w14:textId="77777777" w:rsidR="00C2391E" w:rsidRDefault="00C2391E" w:rsidP="00EA5CD1">
            <w:pPr>
              <w:spacing w:line="276" w:lineRule="auto"/>
              <w:cnfStyle w:val="100000000000" w:firstRow="1" w:lastRow="0" w:firstColumn="0" w:lastColumn="0" w:oddVBand="0" w:evenVBand="0" w:oddHBand="0" w:evenHBand="0" w:firstRowFirstColumn="0" w:firstRowLastColumn="0" w:lastRowFirstColumn="0" w:lastRowLastColumn="0"/>
            </w:pPr>
            <w:r>
              <w:t>Low capacity</w:t>
            </w:r>
          </w:p>
        </w:tc>
        <w:tc>
          <w:tcPr>
            <w:tcW w:w="3081" w:type="dxa"/>
            <w:tcBorders>
              <w:top w:val="single" w:sz="18" w:space="0" w:color="auto"/>
            </w:tcBorders>
          </w:tcPr>
          <w:p w14:paraId="3164958E" w14:textId="77777777" w:rsidR="00C2391E" w:rsidRDefault="00C2391E" w:rsidP="00EA5CD1">
            <w:pPr>
              <w:spacing w:line="276" w:lineRule="auto"/>
              <w:cnfStyle w:val="100000000000" w:firstRow="1" w:lastRow="0" w:firstColumn="0" w:lastColumn="0" w:oddVBand="0" w:evenVBand="0" w:oddHBand="0" w:evenHBand="0" w:firstRowFirstColumn="0" w:firstRowLastColumn="0" w:lastRowFirstColumn="0" w:lastRowLastColumn="0"/>
            </w:pPr>
            <w:r>
              <w:t>High capacity</w:t>
            </w:r>
          </w:p>
        </w:tc>
      </w:tr>
      <w:tr w:rsidR="00C2391E" w14:paraId="4B5CA8B3" w14:textId="77777777" w:rsidTr="00C239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tcPr>
          <w:p w14:paraId="38A5EC56" w14:textId="77777777" w:rsidR="00C2391E" w:rsidRDefault="00C2391E" w:rsidP="00EA5CD1">
            <w:pPr>
              <w:spacing w:line="276" w:lineRule="auto"/>
            </w:pPr>
            <w:r>
              <w:t>Gas flow, continuous</w:t>
            </w:r>
          </w:p>
        </w:tc>
        <w:tc>
          <w:tcPr>
            <w:tcW w:w="3350" w:type="dxa"/>
            <w:gridSpan w:val="2"/>
            <w:shd w:val="clear" w:color="auto" w:fill="auto"/>
          </w:tcPr>
          <w:p w14:paraId="50686FF0" w14:textId="77777777" w:rsidR="00C2391E" w:rsidRDefault="00C2391E"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t>0 l/m</w:t>
            </w:r>
          </w:p>
        </w:tc>
        <w:tc>
          <w:tcPr>
            <w:tcW w:w="3557" w:type="dxa"/>
            <w:gridSpan w:val="2"/>
            <w:shd w:val="clear" w:color="auto" w:fill="auto"/>
          </w:tcPr>
          <w:p w14:paraId="519B3C14" w14:textId="77777777" w:rsidR="00C2391E" w:rsidRDefault="00C2391E"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t>100 l/m</w:t>
            </w:r>
          </w:p>
        </w:tc>
      </w:tr>
      <w:tr w:rsidR="00C2391E" w14:paraId="646D5873" w14:textId="77777777" w:rsidTr="00C2391E">
        <w:tc>
          <w:tcPr>
            <w:cnfStyle w:val="001000000000" w:firstRow="0" w:lastRow="0" w:firstColumn="1" w:lastColumn="0" w:oddVBand="0" w:evenVBand="0" w:oddHBand="0" w:evenHBand="0" w:firstRowFirstColumn="0" w:firstRowLastColumn="0" w:lastRowFirstColumn="0" w:lastRowLastColumn="0"/>
            <w:tcW w:w="2335" w:type="dxa"/>
            <w:shd w:val="clear" w:color="auto" w:fill="auto"/>
          </w:tcPr>
          <w:p w14:paraId="3CC0C846" w14:textId="77777777" w:rsidR="00C2391E" w:rsidRDefault="00C2391E" w:rsidP="00EA5CD1">
            <w:pPr>
              <w:spacing w:line="276" w:lineRule="auto"/>
            </w:pPr>
            <w:r>
              <w:t>Gas flow, pulsed</w:t>
            </w:r>
          </w:p>
        </w:tc>
        <w:tc>
          <w:tcPr>
            <w:tcW w:w="3350" w:type="dxa"/>
            <w:gridSpan w:val="2"/>
            <w:shd w:val="clear" w:color="auto" w:fill="auto"/>
          </w:tcPr>
          <w:p w14:paraId="4ACFF8D3" w14:textId="77777777" w:rsidR="00C2391E" w:rsidRDefault="00C2391E"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t>35 l/m</w:t>
            </w:r>
          </w:p>
        </w:tc>
        <w:tc>
          <w:tcPr>
            <w:tcW w:w="3557" w:type="dxa"/>
            <w:gridSpan w:val="2"/>
            <w:shd w:val="clear" w:color="auto" w:fill="auto"/>
          </w:tcPr>
          <w:p w14:paraId="278996DD" w14:textId="77777777" w:rsidR="00C2391E" w:rsidRDefault="00C2391E"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t>100 l/m</w:t>
            </w:r>
          </w:p>
        </w:tc>
      </w:tr>
      <w:tr w:rsidR="00C2391E" w14:paraId="3B6B78B3" w14:textId="77777777" w:rsidTr="00C239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tcPr>
          <w:p w14:paraId="51E72E82" w14:textId="77777777" w:rsidR="00C2391E" w:rsidRDefault="00C2391E" w:rsidP="00EA5CD1">
            <w:pPr>
              <w:spacing w:line="276" w:lineRule="auto"/>
            </w:pPr>
            <w:r>
              <w:t>Temperature</w:t>
            </w:r>
          </w:p>
        </w:tc>
        <w:tc>
          <w:tcPr>
            <w:tcW w:w="3350" w:type="dxa"/>
            <w:gridSpan w:val="2"/>
            <w:shd w:val="clear" w:color="auto" w:fill="auto"/>
          </w:tcPr>
          <w:p w14:paraId="2CF01F4C" w14:textId="77777777" w:rsidR="00C2391E" w:rsidRDefault="00C2391E"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t xml:space="preserve">20 °C </w:t>
            </w:r>
          </w:p>
        </w:tc>
        <w:tc>
          <w:tcPr>
            <w:tcW w:w="3557" w:type="dxa"/>
            <w:gridSpan w:val="2"/>
            <w:shd w:val="clear" w:color="auto" w:fill="auto"/>
          </w:tcPr>
          <w:p w14:paraId="12ED79EF" w14:textId="77777777" w:rsidR="00C2391E" w:rsidRDefault="00C2391E"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t>100 °C</w:t>
            </w:r>
          </w:p>
        </w:tc>
      </w:tr>
      <w:tr w:rsidR="00C2391E" w14:paraId="33F9969C" w14:textId="77777777" w:rsidTr="00C2391E">
        <w:tc>
          <w:tcPr>
            <w:cnfStyle w:val="001000000000" w:firstRow="0" w:lastRow="0" w:firstColumn="1" w:lastColumn="0" w:oddVBand="0" w:evenVBand="0" w:oddHBand="0" w:evenHBand="0" w:firstRowFirstColumn="0" w:firstRowLastColumn="0" w:lastRowFirstColumn="0" w:lastRowLastColumn="0"/>
            <w:tcW w:w="2335" w:type="dxa"/>
            <w:tcBorders>
              <w:bottom w:val="single" w:sz="18" w:space="0" w:color="auto"/>
            </w:tcBorders>
            <w:shd w:val="clear" w:color="auto" w:fill="auto"/>
          </w:tcPr>
          <w:p w14:paraId="250251AE" w14:textId="77777777" w:rsidR="00C2391E" w:rsidRDefault="00C2391E" w:rsidP="00EA5CD1">
            <w:pPr>
              <w:spacing w:line="276" w:lineRule="auto"/>
            </w:pPr>
            <w:r>
              <w:t>Pulsation</w:t>
            </w:r>
          </w:p>
        </w:tc>
        <w:tc>
          <w:tcPr>
            <w:tcW w:w="3350" w:type="dxa"/>
            <w:gridSpan w:val="2"/>
            <w:tcBorders>
              <w:bottom w:val="single" w:sz="18" w:space="0" w:color="auto"/>
            </w:tcBorders>
            <w:shd w:val="clear" w:color="auto" w:fill="auto"/>
          </w:tcPr>
          <w:p w14:paraId="65045434" w14:textId="77777777" w:rsidR="00C2391E" w:rsidRDefault="00C2391E"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245 Hz</w:t>
            </w:r>
          </w:p>
        </w:tc>
        <w:tc>
          <w:tcPr>
            <w:tcW w:w="3557" w:type="dxa"/>
            <w:gridSpan w:val="2"/>
            <w:tcBorders>
              <w:bottom w:val="single" w:sz="18" w:space="0" w:color="auto"/>
            </w:tcBorders>
            <w:shd w:val="clear" w:color="auto" w:fill="auto"/>
          </w:tcPr>
          <w:p w14:paraId="721F407B" w14:textId="77777777" w:rsidR="00C2391E" w:rsidRDefault="00C2391E"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291 Hz</w:t>
            </w:r>
          </w:p>
        </w:tc>
      </w:tr>
    </w:tbl>
    <w:p w14:paraId="0913B61E" w14:textId="77777777" w:rsidR="00C2391E" w:rsidRDefault="00C2391E" w:rsidP="00EA5CD1">
      <w:pPr>
        <w:spacing w:line="276" w:lineRule="auto"/>
      </w:pPr>
    </w:p>
    <w:p w14:paraId="543E4F66" w14:textId="77777777" w:rsidR="00C2391E" w:rsidRDefault="00C2391E" w:rsidP="00EA5CD1">
      <w:pPr>
        <w:spacing w:line="276" w:lineRule="auto"/>
        <w:rPr>
          <w:i/>
        </w:rPr>
      </w:pPr>
      <w:r w:rsidRPr="00B74447">
        <w:rPr>
          <w:i/>
        </w:rPr>
        <w:t>Single particle equipment</w:t>
      </w:r>
    </w:p>
    <w:p w14:paraId="7578E63A" w14:textId="77777777" w:rsidR="00C2391E" w:rsidRDefault="00C2391E" w:rsidP="00EA5CD1">
      <w:pPr>
        <w:spacing w:line="276" w:lineRule="auto"/>
      </w:pPr>
      <w:r>
        <w:t xml:space="preserve">The range of pulsation frequencies and amplitudes found at the oscillator when the single particle equipment is attached vary dependent on the temperature and flow rate of the gas.  As the single particle equipment consists solely of an extension to one oscillator outlet, with the second outlet blocked off, the pulsation and amplitude measurements are assumed to vary little between the different single particle tests, whereby a flexible tube or receptacle is attached to the outlet.    </w:t>
      </w:r>
    </w:p>
    <w:p w14:paraId="55CBE50F" w14:textId="77777777" w:rsidR="008F1C94" w:rsidRDefault="00AB2226" w:rsidP="00EA5CD1">
      <w:pPr>
        <w:spacing w:line="276" w:lineRule="auto"/>
      </w:pPr>
      <w:r>
        <w:lastRenderedPageBreak/>
        <w:fldChar w:fldCharType="begin"/>
      </w:r>
      <w:r>
        <w:instrText xml:space="preserve"> REF _Ref462059815 \h </w:instrText>
      </w:r>
      <w:r w:rsidR="00EA5CD1">
        <w:instrText xml:space="preserve"> \* MERGEFORMAT </w:instrText>
      </w:r>
      <w:r>
        <w:fldChar w:fldCharType="separate"/>
      </w:r>
      <w:r w:rsidR="005D3AE0">
        <w:t xml:space="preserve">Figure </w:t>
      </w:r>
      <w:r w:rsidR="005D3AE0">
        <w:rPr>
          <w:noProof/>
        </w:rPr>
        <w:t>4</w:t>
      </w:r>
      <w:r w:rsidR="005D3AE0">
        <w:rPr>
          <w:noProof/>
        </w:rPr>
        <w:noBreakHyphen/>
        <w:t>17</w:t>
      </w:r>
      <w:r>
        <w:fldChar w:fldCharType="end"/>
      </w:r>
      <w:r w:rsidR="00C2391E">
        <w:t xml:space="preserve"> shows the relationship between pulsation frequency and pressure at increasing temperatures and gas velocities.  </w:t>
      </w:r>
      <w:r w:rsidR="00000156">
        <w:t>P</w:t>
      </w:r>
      <w:r w:rsidR="00C2391E">
        <w:t xml:space="preserve">ulsation frequencies increased with increasing temperature and </w:t>
      </w:r>
      <w:r w:rsidR="00000156">
        <w:t>superficial velocity</w:t>
      </w:r>
      <w:r w:rsidR="00A95A35">
        <w:t xml:space="preserve"> (</w:t>
      </w:r>
      <w:r w:rsidR="00A95A35">
        <w:fldChar w:fldCharType="begin"/>
      </w:r>
      <w:r w:rsidR="00A95A35">
        <w:instrText xml:space="preserve"> REF _Ref462059815 \h </w:instrText>
      </w:r>
      <w:r w:rsidR="00EA5CD1">
        <w:instrText xml:space="preserve"> \* MERGEFORMAT </w:instrText>
      </w:r>
      <w:r w:rsidR="00A95A35">
        <w:fldChar w:fldCharType="separate"/>
      </w:r>
      <w:r w:rsidR="005D3AE0">
        <w:t xml:space="preserve">Figure </w:t>
      </w:r>
      <w:r w:rsidR="005D3AE0">
        <w:rPr>
          <w:noProof/>
        </w:rPr>
        <w:t>4</w:t>
      </w:r>
      <w:r w:rsidR="005D3AE0">
        <w:rPr>
          <w:noProof/>
        </w:rPr>
        <w:noBreakHyphen/>
        <w:t>17</w:t>
      </w:r>
      <w:r w:rsidR="00A95A35">
        <w:fldChar w:fldCharType="end"/>
      </w:r>
      <w:r w:rsidR="00A95A35">
        <w:t>a)</w:t>
      </w:r>
      <w:r w:rsidR="00C2391E">
        <w:t>.  At 5.16 m/s, the pulsation frequency ranged between 245 and 267 Hz between 20 and 45 °C.  This increased to a range between 274 and 291 Hz at 9.58 m/s between the same temperatures.  Consequently, the highest pulsation frequencies were found at the highest flow rates and temperatures studied.  Under the continuous flow regime, pressure at pressure sensor 1 above the oscillator increased with increasing flow rates (</w:t>
      </w:r>
      <w:r>
        <w:fldChar w:fldCharType="begin"/>
      </w:r>
      <w:r>
        <w:instrText xml:space="preserve"> REF _Ref462059815 \h </w:instrText>
      </w:r>
      <w:r w:rsidR="00EA5CD1">
        <w:instrText xml:space="preserve"> \* MERGEFORMAT </w:instrText>
      </w:r>
      <w:r>
        <w:fldChar w:fldCharType="separate"/>
      </w:r>
      <w:r w:rsidR="005D3AE0">
        <w:t xml:space="preserve">Figure </w:t>
      </w:r>
      <w:r w:rsidR="005D3AE0">
        <w:rPr>
          <w:noProof/>
        </w:rPr>
        <w:t>4</w:t>
      </w:r>
      <w:r w:rsidR="005D3AE0">
        <w:rPr>
          <w:noProof/>
        </w:rPr>
        <w:noBreakHyphen/>
        <w:t>17</w:t>
      </w:r>
      <w:r>
        <w:fldChar w:fldCharType="end"/>
      </w:r>
      <w:r w:rsidR="00C2391E">
        <w:t xml:space="preserve">b).  It also increased in variation at higher velocities between the different temperatures studied, with a range of 175 Pa at 5.16 m/s, which increased to a range of 939 Pa at 9.58 m/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9"/>
        <w:gridCol w:w="3565"/>
        <w:gridCol w:w="989"/>
        <w:gridCol w:w="3619"/>
      </w:tblGrid>
      <w:tr w:rsidR="00626E5E" w14:paraId="1A3B3160" w14:textId="77777777" w:rsidTr="008F1C94">
        <w:tc>
          <w:tcPr>
            <w:tcW w:w="1021" w:type="dxa"/>
          </w:tcPr>
          <w:p w14:paraId="5F5F9D46" w14:textId="77777777" w:rsidR="00626E5E" w:rsidRDefault="00626E5E" w:rsidP="0096726B">
            <w:pPr>
              <w:spacing w:before="0" w:line="240" w:lineRule="auto"/>
            </w:pPr>
            <w:bookmarkStart w:id="278" w:name="_Ref453422075"/>
            <w:r>
              <w:t>a)</w:t>
            </w:r>
          </w:p>
        </w:tc>
        <w:tc>
          <w:tcPr>
            <w:tcW w:w="3613" w:type="dxa"/>
          </w:tcPr>
          <w:p w14:paraId="72217818" w14:textId="77777777" w:rsidR="00626E5E" w:rsidRDefault="00626E5E" w:rsidP="0096726B">
            <w:pPr>
              <w:spacing w:before="0" w:line="240" w:lineRule="auto"/>
              <w:jc w:val="left"/>
            </w:pPr>
            <w:r>
              <w:t>Pulsation frequency</w:t>
            </w:r>
          </w:p>
          <w:p w14:paraId="09091F9E" w14:textId="77777777" w:rsidR="00626E5E" w:rsidRDefault="00626E5E" w:rsidP="0096726B">
            <w:pPr>
              <w:spacing w:before="0" w:line="240" w:lineRule="auto"/>
              <w:jc w:val="left"/>
            </w:pPr>
          </w:p>
        </w:tc>
        <w:tc>
          <w:tcPr>
            <w:tcW w:w="928" w:type="dxa"/>
          </w:tcPr>
          <w:p w14:paraId="3E0E9D48" w14:textId="77777777" w:rsidR="00626E5E" w:rsidRDefault="00626E5E" w:rsidP="0096726B">
            <w:pPr>
              <w:spacing w:before="0" w:line="240" w:lineRule="auto"/>
              <w:jc w:val="left"/>
            </w:pPr>
            <w:r>
              <w:t>b)</w:t>
            </w:r>
          </w:p>
        </w:tc>
        <w:tc>
          <w:tcPr>
            <w:tcW w:w="3680" w:type="dxa"/>
          </w:tcPr>
          <w:p w14:paraId="51B4A56D" w14:textId="77777777" w:rsidR="00626E5E" w:rsidRDefault="00626E5E" w:rsidP="0096726B">
            <w:pPr>
              <w:spacing w:before="0" w:line="240" w:lineRule="auto"/>
              <w:jc w:val="left"/>
            </w:pPr>
            <w:r>
              <w:t>Pressure under continuous flow at pressure sensor 1</w:t>
            </w:r>
          </w:p>
        </w:tc>
      </w:tr>
      <w:tr w:rsidR="00626E5E" w14:paraId="705B2BAF" w14:textId="77777777" w:rsidTr="004B472A">
        <w:tc>
          <w:tcPr>
            <w:tcW w:w="4634" w:type="dxa"/>
            <w:gridSpan w:val="2"/>
          </w:tcPr>
          <w:p w14:paraId="6BE1DD21" w14:textId="77777777" w:rsidR="00626E5E" w:rsidRDefault="00626E5E" w:rsidP="0096726B">
            <w:pPr>
              <w:spacing w:line="240" w:lineRule="auto"/>
            </w:pPr>
            <w:r>
              <w:rPr>
                <w:noProof/>
                <w:lang w:eastAsia="en-GB"/>
              </w:rPr>
              <w:drawing>
                <wp:inline distT="0" distB="0" distL="0" distR="0" wp14:anchorId="356590BC" wp14:editId="261468A1">
                  <wp:extent cx="2938509" cy="2743200"/>
                  <wp:effectExtent l="0" t="0" r="0" b="0"/>
                  <wp:docPr id="8310" name="Chart 8310"/>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tc>
        <w:tc>
          <w:tcPr>
            <w:tcW w:w="4608" w:type="dxa"/>
            <w:gridSpan w:val="2"/>
          </w:tcPr>
          <w:p w14:paraId="52ED301A" w14:textId="77777777" w:rsidR="00626E5E" w:rsidRDefault="00626E5E" w:rsidP="0096726B">
            <w:pPr>
              <w:spacing w:line="240" w:lineRule="auto"/>
            </w:pPr>
            <w:r>
              <w:rPr>
                <w:noProof/>
                <w:lang w:eastAsia="en-GB"/>
              </w:rPr>
              <w:drawing>
                <wp:inline distT="0" distB="0" distL="0" distR="0" wp14:anchorId="692A7708" wp14:editId="77FEA015">
                  <wp:extent cx="2920753" cy="2743200"/>
                  <wp:effectExtent l="0" t="0" r="0" b="0"/>
                  <wp:docPr id="9068" name="Chart 9068"/>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tc>
      </w:tr>
      <w:tr w:rsidR="00626E5E" w14:paraId="66D0D65F" w14:textId="77777777" w:rsidTr="008F1C94">
        <w:tc>
          <w:tcPr>
            <w:tcW w:w="1021" w:type="dxa"/>
          </w:tcPr>
          <w:p w14:paraId="74A7DB65" w14:textId="77777777" w:rsidR="00626E5E" w:rsidRDefault="00626E5E" w:rsidP="0096726B">
            <w:pPr>
              <w:spacing w:before="0" w:line="240" w:lineRule="auto"/>
            </w:pPr>
            <w:r>
              <w:t>c)</w:t>
            </w:r>
          </w:p>
        </w:tc>
        <w:tc>
          <w:tcPr>
            <w:tcW w:w="3613" w:type="dxa"/>
          </w:tcPr>
          <w:p w14:paraId="6698B796" w14:textId="77777777" w:rsidR="00626E5E" w:rsidRDefault="00626E5E" w:rsidP="0096726B">
            <w:pPr>
              <w:spacing w:before="0" w:line="240" w:lineRule="auto"/>
              <w:jc w:val="left"/>
            </w:pPr>
            <w:r>
              <w:t>Minimum pressure under pulsed flow at pressure sensor 1</w:t>
            </w:r>
          </w:p>
        </w:tc>
        <w:tc>
          <w:tcPr>
            <w:tcW w:w="928" w:type="dxa"/>
          </w:tcPr>
          <w:p w14:paraId="0BC7E61D" w14:textId="77777777" w:rsidR="00626E5E" w:rsidRDefault="00626E5E" w:rsidP="0096726B">
            <w:pPr>
              <w:spacing w:before="0" w:line="240" w:lineRule="auto"/>
              <w:jc w:val="left"/>
            </w:pPr>
            <w:r>
              <w:t>d)</w:t>
            </w:r>
          </w:p>
        </w:tc>
        <w:tc>
          <w:tcPr>
            <w:tcW w:w="3680" w:type="dxa"/>
          </w:tcPr>
          <w:p w14:paraId="0ED39A3D" w14:textId="77777777" w:rsidR="00626E5E" w:rsidRDefault="00626E5E" w:rsidP="0096726B">
            <w:pPr>
              <w:spacing w:before="0" w:line="240" w:lineRule="auto"/>
              <w:jc w:val="left"/>
            </w:pPr>
            <w:r>
              <w:t>Maximum pressure under pulsed flow at pressure sensor 1</w:t>
            </w:r>
          </w:p>
        </w:tc>
      </w:tr>
      <w:tr w:rsidR="00626E5E" w14:paraId="7BCEC653" w14:textId="77777777" w:rsidTr="004B472A">
        <w:tc>
          <w:tcPr>
            <w:tcW w:w="4634" w:type="dxa"/>
            <w:gridSpan w:val="2"/>
          </w:tcPr>
          <w:p w14:paraId="74BCEDE6" w14:textId="77777777" w:rsidR="00626E5E" w:rsidRDefault="00626E5E" w:rsidP="0096726B">
            <w:pPr>
              <w:spacing w:line="240" w:lineRule="auto"/>
            </w:pPr>
            <w:r>
              <w:rPr>
                <w:noProof/>
                <w:lang w:eastAsia="en-GB"/>
              </w:rPr>
              <w:drawing>
                <wp:inline distT="0" distB="0" distL="0" distR="0" wp14:anchorId="3F01053A" wp14:editId="7E503D49">
                  <wp:extent cx="2938509" cy="2743200"/>
                  <wp:effectExtent l="0" t="0" r="0" b="0"/>
                  <wp:docPr id="9069" name="Chart 9069"/>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tc>
        <w:tc>
          <w:tcPr>
            <w:tcW w:w="4608" w:type="dxa"/>
            <w:gridSpan w:val="2"/>
          </w:tcPr>
          <w:p w14:paraId="0EFF8645" w14:textId="77777777" w:rsidR="00626E5E" w:rsidRDefault="00626E5E" w:rsidP="0096726B">
            <w:pPr>
              <w:spacing w:line="240" w:lineRule="auto"/>
            </w:pPr>
            <w:r>
              <w:rPr>
                <w:noProof/>
                <w:lang w:eastAsia="en-GB"/>
              </w:rPr>
              <w:drawing>
                <wp:inline distT="0" distB="0" distL="0" distR="0" wp14:anchorId="14C6B04E" wp14:editId="674C1CDE">
                  <wp:extent cx="2920753" cy="2743200"/>
                  <wp:effectExtent l="0" t="0" r="0" b="0"/>
                  <wp:docPr id="9070" name="Chart 9070"/>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tc>
      </w:tr>
    </w:tbl>
    <w:p w14:paraId="469B665F" w14:textId="3D2DBE6F" w:rsidR="00C2391E" w:rsidRDefault="00C2391E" w:rsidP="00EA5CD1">
      <w:pPr>
        <w:pStyle w:val="Caption"/>
        <w:spacing w:line="276" w:lineRule="auto"/>
      </w:pPr>
      <w:bookmarkStart w:id="279" w:name="_Ref462059815"/>
      <w:bookmarkStart w:id="280" w:name="_Toc474686616"/>
      <w:r>
        <w:t xml:space="preserve">Figure </w:t>
      </w:r>
      <w:fldSimple w:instr=" STYLEREF 1 \s ">
        <w:r w:rsidR="005D3AE0">
          <w:rPr>
            <w:noProof/>
          </w:rPr>
          <w:t>4</w:t>
        </w:r>
      </w:fldSimple>
      <w:r w:rsidR="00F02E7D">
        <w:noBreakHyphen/>
      </w:r>
      <w:fldSimple w:instr=" SEQ Figure \* ARABIC \s 1 ">
        <w:r w:rsidR="005D3AE0">
          <w:rPr>
            <w:noProof/>
          </w:rPr>
          <w:t>17</w:t>
        </w:r>
      </w:fldSimple>
      <w:bookmarkEnd w:id="278"/>
      <w:bookmarkEnd w:id="279"/>
      <w:r>
        <w:t>.</w:t>
      </w:r>
      <w:r>
        <w:rPr>
          <w:b/>
        </w:rPr>
        <w:t xml:space="preserve">  </w:t>
      </w:r>
      <w:r>
        <w:t>Pulsation frequency (a) and pressure at pressure sensor 1 under continuous (b) and pulsed flow (c and d) over increasing velocity (U) and temperatures for 4 Å zeolite molecular sieve static drying tests.</w:t>
      </w:r>
      <w:bookmarkEnd w:id="280"/>
    </w:p>
    <w:p w14:paraId="7C735E99" w14:textId="77777777" w:rsidR="008F1C94" w:rsidRDefault="008F1C94" w:rsidP="008F1C94">
      <w:pPr>
        <w:spacing w:line="276" w:lineRule="auto"/>
      </w:pPr>
      <w:r>
        <w:lastRenderedPageBreak/>
        <w:t>Under the pulsed flow regime, the same increase in pressure at pressure sensor 1 was seen at increasing gas velocities (</w:t>
      </w:r>
      <w:r>
        <w:fldChar w:fldCharType="begin"/>
      </w:r>
      <w:r>
        <w:instrText xml:space="preserve"> REF _Ref462059815 \h  \* MERGEFORMAT </w:instrText>
      </w:r>
      <w:r>
        <w:fldChar w:fldCharType="separate"/>
      </w:r>
      <w:r w:rsidR="005D3AE0">
        <w:t xml:space="preserve">Figure </w:t>
      </w:r>
      <w:r w:rsidR="005D3AE0">
        <w:rPr>
          <w:noProof/>
        </w:rPr>
        <w:t>4</w:t>
      </w:r>
      <w:r w:rsidR="005D3AE0">
        <w:rPr>
          <w:noProof/>
        </w:rPr>
        <w:noBreakHyphen/>
        <w:t>17</w:t>
      </w:r>
      <w:r>
        <w:fldChar w:fldCharType="end"/>
      </w:r>
      <w:r>
        <w:t>c-d).  The minimum pressure recorded showed the trough of the pulsation cycle, which varied between temperatures at higher velocities.  For example, the greatest variation was seen at 9.58 m/s, where a range of 930 Pa was recorded between 25 and 45 °C (</w:t>
      </w:r>
      <w:r>
        <w:fldChar w:fldCharType="begin"/>
      </w:r>
      <w:r>
        <w:instrText xml:space="preserve"> REF _Ref462059815 \h  \* MERGEFORMAT </w:instrText>
      </w:r>
      <w:r>
        <w:fldChar w:fldCharType="separate"/>
      </w:r>
      <w:r w:rsidR="005D3AE0">
        <w:t xml:space="preserve">Figure </w:t>
      </w:r>
      <w:r w:rsidR="005D3AE0">
        <w:rPr>
          <w:noProof/>
        </w:rPr>
        <w:t>4</w:t>
      </w:r>
      <w:r w:rsidR="005D3AE0">
        <w:rPr>
          <w:noProof/>
        </w:rPr>
        <w:noBreakHyphen/>
        <w:t>17</w:t>
      </w:r>
      <w:r>
        <w:fldChar w:fldCharType="end"/>
      </w:r>
      <w:r>
        <w:t>c).  The highest reading of 3719 Pa at 45 °C was lower than the lowest pressure measured in the continuous regime at the same velocity.  In contrast, the maximum pressure varied only slightly between temperatures, indicating flow rate was the main variable in controlling maximum pulsed pressure.  Over the 5.16 to 9.58 m/s range studied, the maximum pressure changed from 3163 Pa to 7000 Pa (</w:t>
      </w:r>
      <w:r>
        <w:fldChar w:fldCharType="begin"/>
      </w:r>
      <w:r>
        <w:instrText xml:space="preserve"> REF _Ref462059815 \h  \* MERGEFORMAT </w:instrText>
      </w:r>
      <w:r>
        <w:fldChar w:fldCharType="separate"/>
      </w:r>
      <w:r w:rsidR="005D3AE0">
        <w:t xml:space="preserve">Figure </w:t>
      </w:r>
      <w:r w:rsidR="005D3AE0">
        <w:rPr>
          <w:noProof/>
        </w:rPr>
        <w:t>4</w:t>
      </w:r>
      <w:r w:rsidR="005D3AE0">
        <w:rPr>
          <w:noProof/>
        </w:rPr>
        <w:noBreakHyphen/>
        <w:t>17</w:t>
      </w:r>
      <w:r>
        <w:fldChar w:fldCharType="end"/>
      </w:r>
      <w:r>
        <w:t>d).</w:t>
      </w:r>
    </w:p>
    <w:p w14:paraId="52B32D0B" w14:textId="77777777" w:rsidR="00C2391E" w:rsidRDefault="00C2391E" w:rsidP="00EA5CD1">
      <w:pPr>
        <w:spacing w:line="276" w:lineRule="auto"/>
      </w:pPr>
    </w:p>
    <w:p w14:paraId="3ED3D35E" w14:textId="77777777" w:rsidR="00C2391E" w:rsidRDefault="00C2391E" w:rsidP="00EA5CD1">
      <w:pPr>
        <w:spacing w:line="276" w:lineRule="auto"/>
        <w:rPr>
          <w:i/>
        </w:rPr>
      </w:pPr>
      <w:r w:rsidRPr="00045C51">
        <w:rPr>
          <w:i/>
        </w:rPr>
        <w:t>Pseudo 2D bed</w:t>
      </w:r>
    </w:p>
    <w:p w14:paraId="5F6084DA" w14:textId="2F0E7B34" w:rsidR="00C2391E" w:rsidRPr="005424B8" w:rsidRDefault="00C2391E" w:rsidP="00EA5CD1">
      <w:pPr>
        <w:spacing w:line="276" w:lineRule="auto"/>
      </w:pPr>
      <w:r>
        <w:t>The pseudo 2D bed provided a greater back pressure to the oscillator than the single particle equipment, as the two different designs of the bed both produced a back pressure from the distributor plate and the particle bed.  Despite this increased pressure, the amplitude of the pulsation cycles still overlapped the pressure found in the continuous flow regime.  At greater gas velocities, the difference in pressure increased between the pulsation maximum and minimum values (</w:t>
      </w:r>
      <w:r>
        <w:fldChar w:fldCharType="begin"/>
      </w:r>
      <w:r>
        <w:instrText xml:space="preserve"> REF _Ref449710723 \h  \* MERGEFORMAT </w:instrText>
      </w:r>
      <w:r>
        <w:fldChar w:fldCharType="separate"/>
      </w:r>
      <w:r w:rsidR="005D3AE0">
        <w:t xml:space="preserve">Figure </w:t>
      </w:r>
      <w:r w:rsidR="005D3AE0">
        <w:rPr>
          <w:noProof/>
        </w:rPr>
        <w:t>4</w:t>
      </w:r>
      <w:r w:rsidR="005D3AE0">
        <w:rPr>
          <w:noProof/>
        </w:rPr>
        <w:noBreakHyphen/>
        <w:t>18</w:t>
      </w:r>
      <w:r>
        <w:fldChar w:fldCharType="end"/>
      </w:r>
      <w:r>
        <w:t>).</w:t>
      </w:r>
    </w:p>
    <w:p w14:paraId="14D598E2" w14:textId="7D3A7EEC" w:rsidR="00C2391E" w:rsidRDefault="00C2391E" w:rsidP="00EA5CD1">
      <w:pPr>
        <w:spacing w:line="276" w:lineRule="auto"/>
        <w:rPr>
          <w:i/>
        </w:rPr>
      </w:pPr>
      <w:r>
        <w:t>Pulsation frequency increased with gas velocity in the 2D bed equipment, with an increase from 215 Hz to 238 Hz across the three velocities studied (</w:t>
      </w:r>
      <w:r>
        <w:fldChar w:fldCharType="begin"/>
      </w:r>
      <w:r>
        <w:instrText xml:space="preserve"> REF _Ref461991905 \h </w:instrText>
      </w:r>
      <w:r w:rsidR="00EA5CD1">
        <w:instrText xml:space="preserve"> \* MERGEFORMAT </w:instrText>
      </w:r>
      <w:r>
        <w:fldChar w:fldCharType="separate"/>
      </w:r>
      <w:r w:rsidR="005D3AE0">
        <w:t xml:space="preserve">Figure </w:t>
      </w:r>
      <w:r w:rsidR="005D3AE0">
        <w:rPr>
          <w:noProof/>
        </w:rPr>
        <w:t>4</w:t>
      </w:r>
      <w:r w:rsidR="005D3AE0">
        <w:rPr>
          <w:noProof/>
        </w:rPr>
        <w:noBreakHyphen/>
        <w:t>19</w:t>
      </w:r>
      <w:r>
        <w:fldChar w:fldCharType="end"/>
      </w:r>
      <w:r>
        <w:t>).  This shows that as the gas velocity increases, the effect of the back pressure from the bed increases pressure within the oscillator, increasing the pulsation range possible.</w:t>
      </w:r>
      <w:r w:rsidRPr="00851C6E">
        <w:rPr>
          <w:i/>
        </w:rPr>
        <w:t xml:space="preserve"> </w:t>
      </w:r>
    </w:p>
    <w:p w14:paraId="6156C8FA" w14:textId="77777777" w:rsidR="00C2391E" w:rsidRDefault="00C2391E" w:rsidP="00EA5CD1">
      <w:pPr>
        <w:pStyle w:val="Caption"/>
        <w:spacing w:line="276" w:lineRule="auto"/>
        <w:jc w:val="center"/>
      </w:pPr>
      <w:r>
        <w:rPr>
          <w:noProof/>
          <w:lang w:eastAsia="en-GB"/>
        </w:rPr>
        <w:drawing>
          <wp:inline distT="0" distB="0" distL="0" distR="0" wp14:anchorId="65C07528" wp14:editId="6DFC5A85">
            <wp:extent cx="4572000" cy="2743200"/>
            <wp:effectExtent l="0" t="0" r="0" b="0"/>
            <wp:docPr id="9071" name="Chart 9071"/>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59690579" w14:textId="619C0960" w:rsidR="00C2391E" w:rsidRDefault="00C2391E" w:rsidP="00EA5CD1">
      <w:pPr>
        <w:pStyle w:val="Caption"/>
        <w:spacing w:line="276" w:lineRule="auto"/>
      </w:pPr>
      <w:bookmarkStart w:id="281" w:name="_Ref449710723"/>
      <w:bookmarkStart w:id="282" w:name="_Toc474686617"/>
      <w:r>
        <w:t xml:space="preserve">Figure </w:t>
      </w:r>
      <w:fldSimple w:instr=" STYLEREF 1 \s ">
        <w:r w:rsidR="005D3AE0">
          <w:rPr>
            <w:noProof/>
          </w:rPr>
          <w:t>4</w:t>
        </w:r>
      </w:fldSimple>
      <w:r w:rsidR="00F02E7D">
        <w:noBreakHyphen/>
      </w:r>
      <w:fldSimple w:instr=" SEQ Figure \* ARABIC \s 1 ">
        <w:r w:rsidR="005D3AE0">
          <w:rPr>
            <w:noProof/>
          </w:rPr>
          <w:t>18</w:t>
        </w:r>
      </w:fldSimple>
      <w:bookmarkEnd w:id="281"/>
      <w:r>
        <w:t>.  Pressure after the oscillator when the 2D bed is attached over increasing gas velocities (U), with back pressure from 15 cm bed depth 250 μm glass ballotini.</w:t>
      </w:r>
      <w:bookmarkEnd w:id="282"/>
      <w:r>
        <w:t xml:space="preserve">  </w:t>
      </w:r>
    </w:p>
    <w:p w14:paraId="2D03C6F4" w14:textId="77777777" w:rsidR="004B472A" w:rsidRDefault="004B472A" w:rsidP="00EA5CD1">
      <w:pPr>
        <w:spacing w:line="276" w:lineRule="auto"/>
        <w:rPr>
          <w:i/>
        </w:rPr>
      </w:pPr>
    </w:p>
    <w:p w14:paraId="04F449DF" w14:textId="77777777" w:rsidR="004B472A" w:rsidRPr="00E42D15" w:rsidRDefault="004B472A" w:rsidP="00EA5CD1">
      <w:pPr>
        <w:spacing w:line="276" w:lineRule="auto"/>
        <w:rPr>
          <w:i/>
        </w:rPr>
      </w:pPr>
      <w:r w:rsidRPr="00E42D15">
        <w:rPr>
          <w:i/>
        </w:rPr>
        <w:t>3D bed</w:t>
      </w:r>
    </w:p>
    <w:p w14:paraId="2AC2B193" w14:textId="77777777" w:rsidR="004B472A" w:rsidRDefault="004B472A" w:rsidP="00EA5CD1">
      <w:pPr>
        <w:spacing w:line="276" w:lineRule="auto"/>
      </w:pPr>
      <w:r>
        <w:t xml:space="preserve">The lab scale, small 3D bed was designed to ensure that a range of pulsation frequencies and amplitudes could be studied.  The 3D bed was operated in both double and single inlet modes from </w:t>
      </w:r>
      <w:r>
        <w:lastRenderedPageBreak/>
        <w:t>the oscillator.  Here, the testing and characterisation of the equipment is presented for the single inlet mode.</w:t>
      </w:r>
    </w:p>
    <w:p w14:paraId="0252F678" w14:textId="77777777" w:rsidR="00C2391E" w:rsidRDefault="00C2391E" w:rsidP="00EA5CD1">
      <w:pPr>
        <w:spacing w:line="276" w:lineRule="auto"/>
        <w:jc w:val="center"/>
      </w:pPr>
      <w:r>
        <w:rPr>
          <w:noProof/>
          <w:lang w:eastAsia="en-GB"/>
        </w:rPr>
        <w:drawing>
          <wp:inline distT="0" distB="0" distL="0" distR="0" wp14:anchorId="07996879" wp14:editId="05299369">
            <wp:extent cx="3959441" cy="2512381"/>
            <wp:effectExtent l="0" t="0" r="3175" b="2540"/>
            <wp:docPr id="9072" name="Chart 9072"/>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43C5FB29" w14:textId="6707B864" w:rsidR="00C2391E" w:rsidRPr="005424B8" w:rsidRDefault="00C2391E" w:rsidP="00EA5CD1">
      <w:pPr>
        <w:pStyle w:val="Caption"/>
        <w:spacing w:line="276" w:lineRule="auto"/>
      </w:pPr>
      <w:bookmarkStart w:id="283" w:name="_Ref461991905"/>
      <w:bookmarkStart w:id="284" w:name="_Toc474686618"/>
      <w:r>
        <w:t xml:space="preserve">Figure </w:t>
      </w:r>
      <w:fldSimple w:instr=" STYLEREF 1 \s ">
        <w:r w:rsidR="005D3AE0">
          <w:rPr>
            <w:noProof/>
          </w:rPr>
          <w:t>4</w:t>
        </w:r>
      </w:fldSimple>
      <w:r w:rsidR="00F02E7D">
        <w:noBreakHyphen/>
      </w:r>
      <w:fldSimple w:instr=" SEQ Figure \* ARABIC \s 1 ">
        <w:r w:rsidR="005D3AE0">
          <w:rPr>
            <w:noProof/>
          </w:rPr>
          <w:t>19</w:t>
        </w:r>
      </w:fldSimple>
      <w:bookmarkEnd w:id="283"/>
      <w:r>
        <w:t>.  Pulsation frequency at the oscillator over increasing gas velocities (U) with the pseudo 2D bed filled with 15 cm bed depth 250 μm glass ballotini.</w:t>
      </w:r>
      <w:bookmarkEnd w:id="284"/>
      <w:r>
        <w:t xml:space="preserve"> </w:t>
      </w:r>
    </w:p>
    <w:p w14:paraId="1D413C20" w14:textId="77777777" w:rsidR="00C2391E" w:rsidRDefault="00C2391E" w:rsidP="00EA5CD1">
      <w:pPr>
        <w:spacing w:line="276" w:lineRule="auto"/>
      </w:pPr>
    </w:p>
    <w:p w14:paraId="6AAC5524" w14:textId="02DF046A" w:rsidR="00C2391E" w:rsidRDefault="00C2391E" w:rsidP="00EA5CD1">
      <w:pPr>
        <w:spacing w:line="276" w:lineRule="auto"/>
      </w:pPr>
      <w:r>
        <w:t>Pressure drop across the plate was measured over an increase and decrease in gas velocity for continuous flow (</w:t>
      </w:r>
      <w:r>
        <w:fldChar w:fldCharType="begin"/>
      </w:r>
      <w:r>
        <w:instrText xml:space="preserve"> REF _Ref442870705 \h  \* MERGEFORMAT </w:instrText>
      </w:r>
      <w:r>
        <w:fldChar w:fldCharType="separate"/>
      </w:r>
      <w:r w:rsidR="005D3AE0">
        <w:t xml:space="preserve">Figure </w:t>
      </w:r>
      <w:r w:rsidR="005D3AE0">
        <w:rPr>
          <w:noProof/>
        </w:rPr>
        <w:t>4</w:t>
      </w:r>
      <w:r w:rsidR="005D3AE0">
        <w:rPr>
          <w:noProof/>
        </w:rPr>
        <w:noBreakHyphen/>
        <w:t>20</w:t>
      </w:r>
      <w:r>
        <w:fldChar w:fldCharType="end"/>
      </w:r>
      <w:r>
        <w:t xml:space="preserve">), as the distributor plate resistance would alter the behaviour of the fluidised bed.  When the pressure measurement was taken at each flow rate, the increase and decrease in pressure drop followed a smooth curve with increase and decrease in gas velocity.  The increase and decrease in pressure drop at each gas velocity were very similar.  The average of 10 measurements were taken for each test.  However, to account for inaccuracy in the flow meter, three repeats were carried out, amounting to 3 sets of 10 measurements.  The error bars shown in </w:t>
      </w:r>
      <w:r>
        <w:fldChar w:fldCharType="begin"/>
      </w:r>
      <w:r>
        <w:instrText xml:space="preserve"> REF _Ref442870705 \h  \* MERGEFORMAT </w:instrText>
      </w:r>
      <w:r>
        <w:fldChar w:fldCharType="separate"/>
      </w:r>
      <w:r w:rsidR="005D3AE0">
        <w:t xml:space="preserve">Figure </w:t>
      </w:r>
      <w:r w:rsidR="005D3AE0">
        <w:rPr>
          <w:noProof/>
        </w:rPr>
        <w:t>4</w:t>
      </w:r>
      <w:r w:rsidR="005D3AE0">
        <w:rPr>
          <w:noProof/>
        </w:rPr>
        <w:noBreakHyphen/>
        <w:t>20</w:t>
      </w:r>
      <w:r>
        <w:fldChar w:fldCharType="end"/>
      </w:r>
      <w:r>
        <w:t xml:space="preserve"> indicate that the standard deviation of the three sets of 10 measurements remained within a maximum value of 5.2 Pa between 0.016 m/s and 0.212 m/s.  This is indicative of the difference between the average pressure drop for each experimental repeat, and caused by the flow meter accuracy.</w:t>
      </w:r>
    </w:p>
    <w:p w14:paraId="704B24C9" w14:textId="063ED832" w:rsidR="004B472A" w:rsidRDefault="004B472A" w:rsidP="00EA5CD1">
      <w:pPr>
        <w:spacing w:line="276" w:lineRule="auto"/>
      </w:pPr>
      <w:r>
        <w:t>The same approach was taken to analysing pressure drop across the plate under pulsed flow, which demonstrated the same result of identical pressure drop increases and decreases (</w:t>
      </w:r>
      <w:r>
        <w:fldChar w:fldCharType="begin"/>
      </w:r>
      <w:r>
        <w:instrText xml:space="preserve"> REF _Ref442872090 \h  \* MERGEFORMAT </w:instrText>
      </w:r>
      <w:r>
        <w:fldChar w:fldCharType="separate"/>
      </w:r>
      <w:r w:rsidR="005D3AE0">
        <w:t xml:space="preserve">Figure </w:t>
      </w:r>
      <w:r w:rsidR="005D3AE0">
        <w:rPr>
          <w:noProof/>
        </w:rPr>
        <w:t>4</w:t>
      </w:r>
      <w:r w:rsidR="005D3AE0">
        <w:rPr>
          <w:noProof/>
        </w:rPr>
        <w:noBreakHyphen/>
        <w:t>21</w:t>
      </w:r>
      <w:r>
        <w:fldChar w:fldCharType="end"/>
      </w:r>
      <w:r>
        <w:t xml:space="preserve">).  The 280.23 Hz (320 mm feedback loop) pulsed regime produced a maximum pressure drop of 342.3 Pa at 0.21 m/s, and the 276.43 Hz (350 mm feedback loop) pulsed regime produced a maximum of 337.53 Pa at 0.21 m/s.  </w:t>
      </w:r>
    </w:p>
    <w:p w14:paraId="0DCF23A4" w14:textId="77777777" w:rsidR="00C2391E" w:rsidRDefault="00C2391E" w:rsidP="00EA5CD1">
      <w:pPr>
        <w:spacing w:line="276" w:lineRule="auto"/>
      </w:pPr>
    </w:p>
    <w:p w14:paraId="5E96FE5A" w14:textId="77777777" w:rsidR="00C2391E" w:rsidRDefault="00C2391E" w:rsidP="00EA5CD1">
      <w:pPr>
        <w:spacing w:line="276" w:lineRule="auto"/>
        <w:jc w:val="center"/>
      </w:pPr>
      <w:r>
        <w:rPr>
          <w:noProof/>
          <w:lang w:eastAsia="en-GB"/>
        </w:rPr>
        <w:lastRenderedPageBreak/>
        <w:drawing>
          <wp:inline distT="0" distB="0" distL="0" distR="0" wp14:anchorId="5B6B6E83" wp14:editId="2708D69F">
            <wp:extent cx="4895850" cy="2709864"/>
            <wp:effectExtent l="0" t="0" r="0" b="0"/>
            <wp:docPr id="244" name="Chart 244"/>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61A8B03D" w14:textId="0F4F72BF" w:rsidR="00C2391E" w:rsidRDefault="00C2391E" w:rsidP="00EA5CD1">
      <w:pPr>
        <w:pStyle w:val="Caption"/>
        <w:spacing w:line="276" w:lineRule="auto"/>
      </w:pPr>
      <w:bookmarkStart w:id="285" w:name="_Ref442870705"/>
      <w:bookmarkStart w:id="286" w:name="_Toc474686619"/>
      <w:r>
        <w:t xml:space="preserve">Figure </w:t>
      </w:r>
      <w:fldSimple w:instr=" STYLEREF 1 \s ">
        <w:r w:rsidR="005D3AE0">
          <w:rPr>
            <w:noProof/>
          </w:rPr>
          <w:t>4</w:t>
        </w:r>
      </w:fldSimple>
      <w:r w:rsidR="00F02E7D">
        <w:noBreakHyphen/>
      </w:r>
      <w:fldSimple w:instr=" SEQ Figure \* ARABIC \s 1 ">
        <w:r w:rsidR="005D3AE0">
          <w:rPr>
            <w:noProof/>
          </w:rPr>
          <w:t>20</w:t>
        </w:r>
      </w:fldSimple>
      <w:bookmarkEnd w:id="285"/>
      <w:r>
        <w:t>.  Pressure drop over the distributor plate plotted against increasing and decreasing gas velocities (U) with an empty bed for 3 repeats of 10 measurements with error bars representing standard deviation of the mean in the continuous flow regime in the single inlet 3D bed.</w:t>
      </w:r>
      <w:bookmarkEnd w:id="286"/>
    </w:p>
    <w:p w14:paraId="1F7E036E" w14:textId="77777777" w:rsidR="00C2391E" w:rsidRDefault="00C2391E" w:rsidP="00EA5CD1">
      <w:pPr>
        <w:spacing w:line="276" w:lineRule="auto"/>
      </w:pPr>
    </w:p>
    <w:p w14:paraId="405662AF" w14:textId="77777777" w:rsidR="00C2391E" w:rsidRDefault="00C2391E" w:rsidP="00EA5CD1">
      <w:pPr>
        <w:spacing w:line="276" w:lineRule="auto"/>
        <w:jc w:val="center"/>
      </w:pPr>
      <w:r>
        <w:rPr>
          <w:noProof/>
          <w:lang w:eastAsia="en-GB"/>
        </w:rPr>
        <w:drawing>
          <wp:inline distT="0" distB="0" distL="0" distR="0" wp14:anchorId="717C1D7A" wp14:editId="191E6370">
            <wp:extent cx="4891597" cy="3133817"/>
            <wp:effectExtent l="0" t="0" r="4445" b="0"/>
            <wp:docPr id="246" name="Chart 246"/>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4D14B79A" w14:textId="212DDEF9" w:rsidR="00C2391E" w:rsidRDefault="00C2391E" w:rsidP="00EA5CD1">
      <w:pPr>
        <w:spacing w:line="276" w:lineRule="auto"/>
      </w:pPr>
      <w:bookmarkStart w:id="287" w:name="_Ref442872090"/>
      <w:bookmarkStart w:id="288" w:name="_Toc474686620"/>
      <w:r>
        <w:t xml:space="preserve">Figure </w:t>
      </w:r>
      <w:fldSimple w:instr=" STYLEREF 1 \s ">
        <w:r w:rsidR="005D3AE0">
          <w:rPr>
            <w:noProof/>
          </w:rPr>
          <w:t>4</w:t>
        </w:r>
      </w:fldSimple>
      <w:r w:rsidR="00F02E7D">
        <w:noBreakHyphen/>
      </w:r>
      <w:fldSimple w:instr=" SEQ Figure \* ARABIC \s 1 ">
        <w:r w:rsidR="005D3AE0">
          <w:rPr>
            <w:noProof/>
          </w:rPr>
          <w:t>21</w:t>
        </w:r>
      </w:fldSimple>
      <w:bookmarkEnd w:id="287"/>
      <w:r>
        <w:t xml:space="preserve">.  Pressure drop over the distributor plate at increasing gas velocities (U) in an empty bed under the pulsed flow regimes of </w:t>
      </w:r>
      <w:r w:rsidR="00A95A35">
        <w:t>280 Hz (</w:t>
      </w:r>
      <w:r>
        <w:t>320 mm feedback tube</w:t>
      </w:r>
      <w:r w:rsidR="00A95A35">
        <w:t xml:space="preserve">) </w:t>
      </w:r>
      <w:r>
        <w:t xml:space="preserve">and </w:t>
      </w:r>
      <w:r w:rsidR="00A95A35">
        <w:t>276 Hz</w:t>
      </w:r>
      <w:r>
        <w:t xml:space="preserve"> </w:t>
      </w:r>
      <w:r w:rsidR="00A95A35">
        <w:t>(</w:t>
      </w:r>
      <w:r>
        <w:t>350 mm feedback tube</w:t>
      </w:r>
      <w:r w:rsidR="00A95A35">
        <w:t>)</w:t>
      </w:r>
      <w:r>
        <w:t xml:space="preserve"> in the single inlet 3D bed.</w:t>
      </w:r>
      <w:bookmarkEnd w:id="288"/>
      <w:r w:rsidRPr="00E07F12">
        <w:t xml:space="preserve"> </w:t>
      </w:r>
    </w:p>
    <w:p w14:paraId="2ED47B98" w14:textId="77777777" w:rsidR="004B472A" w:rsidRDefault="004B472A" w:rsidP="00EA5CD1">
      <w:pPr>
        <w:spacing w:line="276" w:lineRule="auto"/>
      </w:pPr>
    </w:p>
    <w:p w14:paraId="2896383B" w14:textId="4B3F68FC" w:rsidR="00C2391E" w:rsidRDefault="00C2391E" w:rsidP="00EA5CD1">
      <w:pPr>
        <w:spacing w:line="276" w:lineRule="auto"/>
      </w:pPr>
      <w:r>
        <w:t>When comparing these three flow regimes together, the pressure drop across the distributor plate was highest under the 280 Hz regime at 0.21 m/s (</w:t>
      </w:r>
      <w:r>
        <w:fldChar w:fldCharType="begin"/>
      </w:r>
      <w:r>
        <w:instrText xml:space="preserve"> REF _Ref442880832 \h  \* MERGEFORMAT </w:instrText>
      </w:r>
      <w:r>
        <w:fldChar w:fldCharType="separate"/>
      </w:r>
      <w:r w:rsidR="005D3AE0">
        <w:t xml:space="preserve">Figure </w:t>
      </w:r>
      <w:r w:rsidR="005D3AE0">
        <w:rPr>
          <w:noProof/>
        </w:rPr>
        <w:t>4</w:t>
      </w:r>
      <w:r w:rsidR="005D3AE0">
        <w:rPr>
          <w:noProof/>
        </w:rPr>
        <w:noBreakHyphen/>
        <w:t>22</w:t>
      </w:r>
      <w:r>
        <w:fldChar w:fldCharType="end"/>
      </w:r>
      <w:r>
        <w:t xml:space="preserve">).  The continuous flow regime increased from 16 Pa at 0.016 m/s to 300 Pa at 0.21 m/s, whilst under the pulsed flow regimes the 276 Hz regime produced 107 Pa at 0.09 m/s to 338 Pa at 0.21 m/s, and the 280 Hz regime produced </w:t>
      </w:r>
      <w:r>
        <w:lastRenderedPageBreak/>
        <w:t xml:space="preserve">103 Pa at 0.08 m/s to 342 Pa at 0.21 m/s.  This shows that although the pulsed flow regime has the same average pressure over time as continuous flow, the change in flow regime influences the pressure drop over the distributor plate.  </w:t>
      </w:r>
    </w:p>
    <w:p w14:paraId="25F80A40" w14:textId="77777777" w:rsidR="00C2391E" w:rsidRDefault="00C2391E" w:rsidP="00EA5CD1">
      <w:pPr>
        <w:spacing w:line="276" w:lineRule="auto"/>
        <w:jc w:val="center"/>
      </w:pPr>
      <w:r>
        <w:rPr>
          <w:noProof/>
          <w:lang w:eastAsia="en-GB"/>
        </w:rPr>
        <w:drawing>
          <wp:inline distT="0" distB="0" distL="0" distR="0" wp14:anchorId="754F7E5C" wp14:editId="3DD972B7">
            <wp:extent cx="4891597" cy="2974020"/>
            <wp:effectExtent l="0" t="0" r="4445" b="0"/>
            <wp:docPr id="247" name="Chart 247"/>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37ADF26C" w14:textId="497A3B41" w:rsidR="00C2391E" w:rsidRDefault="00C2391E" w:rsidP="00EA5CD1">
      <w:pPr>
        <w:pStyle w:val="Caption"/>
        <w:spacing w:line="276" w:lineRule="auto"/>
      </w:pPr>
      <w:bookmarkStart w:id="289" w:name="_Ref442880832"/>
      <w:bookmarkStart w:id="290" w:name="_Toc474686621"/>
      <w:r>
        <w:t xml:space="preserve">Figure </w:t>
      </w:r>
      <w:fldSimple w:instr=" STYLEREF 1 \s ">
        <w:r w:rsidR="005D3AE0">
          <w:rPr>
            <w:noProof/>
          </w:rPr>
          <w:t>4</w:t>
        </w:r>
      </w:fldSimple>
      <w:r w:rsidR="00F02E7D">
        <w:noBreakHyphen/>
      </w:r>
      <w:fldSimple w:instr=" SEQ Figure \* ARABIC \s 1 ">
        <w:r w:rsidR="005D3AE0">
          <w:rPr>
            <w:noProof/>
          </w:rPr>
          <w:t>22</w:t>
        </w:r>
      </w:fldSimple>
      <w:bookmarkEnd w:id="289"/>
      <w:r>
        <w:t>.  Pressure drop over the distributor plate in an empty bed at increasing gas velocities (U) under continuous and pulsed flow regimes.</w:t>
      </w:r>
      <w:bookmarkEnd w:id="290"/>
    </w:p>
    <w:p w14:paraId="2739E36A" w14:textId="77777777" w:rsidR="00F946A8" w:rsidRDefault="00F946A8" w:rsidP="00765119">
      <w:pPr>
        <w:spacing w:line="240" w:lineRule="auto"/>
      </w:pPr>
    </w:p>
    <w:p w14:paraId="72D62C9A" w14:textId="1A162C9A" w:rsidR="00C2391E" w:rsidRDefault="00C2391E" w:rsidP="00EA5CD1">
      <w:pPr>
        <w:spacing w:line="276" w:lineRule="auto"/>
      </w:pPr>
      <w:r>
        <w:t xml:space="preserve">In addition to analysing the pressure drop across the distributor plate, the pulsation frequencies produced with the fluidised bed operating in single inlet mode were recorded.  The resistance of the single inlet distributor plate was higher than the mesh used in the double inlet study.  This created an even distribution of air through the plate, but </w:t>
      </w:r>
      <w:r w:rsidR="0099394C">
        <w:t xml:space="preserve">pressure drop across the plate </w:t>
      </w:r>
      <w:r>
        <w:t>was too high for the reliable operation of the longer feedback tube pulsed regimes.  This produced a frequency range of 251 Hz to 306 Hz under the 350 mm feedback tube and 253 Hz to 316 Hz under the 320 mm feedback tube over a gas velocity range of 0.085 to 0.212 m/s (</w:t>
      </w:r>
      <w:r>
        <w:fldChar w:fldCharType="begin"/>
      </w:r>
      <w:r>
        <w:instrText xml:space="preserve"> REF _Ref442882485 \h  \* MERGEFORMAT </w:instrText>
      </w:r>
      <w:r>
        <w:fldChar w:fldCharType="separate"/>
      </w:r>
      <w:r w:rsidR="005D3AE0">
        <w:t xml:space="preserve">Figure </w:t>
      </w:r>
      <w:r w:rsidR="005D3AE0">
        <w:rPr>
          <w:noProof/>
        </w:rPr>
        <w:t>4</w:t>
      </w:r>
      <w:r w:rsidR="005D3AE0">
        <w:rPr>
          <w:noProof/>
        </w:rPr>
        <w:noBreakHyphen/>
        <w:t>23</w:t>
      </w:r>
      <w:r>
        <w:fldChar w:fldCharType="end"/>
      </w:r>
      <w:r>
        <w:t>).</w:t>
      </w:r>
      <w:r w:rsidRPr="00851C6E">
        <w:t xml:space="preserve"> </w:t>
      </w:r>
    </w:p>
    <w:p w14:paraId="55239C7F" w14:textId="77777777" w:rsidR="00765119" w:rsidRDefault="00765119" w:rsidP="00765119">
      <w:pPr>
        <w:spacing w:line="276" w:lineRule="auto"/>
      </w:pPr>
      <w:r>
        <w:t>The pressure at the oscillator outlets was also recorded.  In the empty bed, the pressure produced by the continuous flow regime increased steadily with increasing gas velocity, changing from 1233 Pa at 0.016 m/s to 4390 Pa at 0.21 m/s (</w:t>
      </w:r>
      <w:r>
        <w:fldChar w:fldCharType="begin"/>
      </w:r>
      <w:r>
        <w:instrText xml:space="preserve"> REF _Ref442882620 \h  \* MERGEFORMAT </w:instrText>
      </w:r>
      <w:r>
        <w:fldChar w:fldCharType="separate"/>
      </w:r>
      <w:r w:rsidR="005D3AE0">
        <w:t xml:space="preserve">Figure </w:t>
      </w:r>
      <w:r w:rsidR="005D3AE0">
        <w:rPr>
          <w:noProof/>
        </w:rPr>
        <w:t>4</w:t>
      </w:r>
      <w:r w:rsidR="005D3AE0">
        <w:rPr>
          <w:noProof/>
        </w:rPr>
        <w:noBreakHyphen/>
        <w:t>24</w:t>
      </w:r>
      <w:r>
        <w:fldChar w:fldCharType="end"/>
      </w:r>
      <w:r>
        <w:t>).  Under the pulsed flow regimes, the pressure is recorded as a maximum and minimum, indicating the peak and trough motion of the pulse cycles.  Both regimes produce sinusoidal pressure waves, and had an average pulsation frequency difference of 4 Hz.  Whilst the minimum pressure troughs increase at a similar rate to continuous flow over increasing gas velocities, the pressure peaks increase at a faster rate.  For example, under the 320 mm feedback loop, which had an average pulsation frequency of 280.23 Hz, over a gas velocity range of 0.08 to 0.21 m/s the pressure increased from 1076 Pa to 2895 Pa in the pulsation cycle troughs, and 2301 Pa to 6820 Pa in the peaks.</w:t>
      </w:r>
    </w:p>
    <w:p w14:paraId="1D79FAA5" w14:textId="77777777" w:rsidR="00C2391E" w:rsidRDefault="00C2391E" w:rsidP="00EA5CD1">
      <w:pPr>
        <w:spacing w:line="276" w:lineRule="auto"/>
      </w:pPr>
    </w:p>
    <w:p w14:paraId="6B915897" w14:textId="77777777" w:rsidR="00C2391E" w:rsidRDefault="00C2391E" w:rsidP="00EA5CD1">
      <w:pPr>
        <w:spacing w:line="276" w:lineRule="auto"/>
        <w:jc w:val="center"/>
      </w:pPr>
      <w:r>
        <w:rPr>
          <w:noProof/>
          <w:lang w:eastAsia="en-GB"/>
        </w:rPr>
        <w:lastRenderedPageBreak/>
        <w:drawing>
          <wp:inline distT="0" distB="0" distL="0" distR="0" wp14:anchorId="3A3169F1" wp14:editId="5A12A4B4">
            <wp:extent cx="4580877" cy="2707690"/>
            <wp:effectExtent l="0" t="0" r="0" b="0"/>
            <wp:docPr id="8290" name="Chart 8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42009217" w14:textId="6B5A7C65" w:rsidR="00C2391E" w:rsidRDefault="00C2391E" w:rsidP="00EA5CD1">
      <w:pPr>
        <w:pStyle w:val="Caption"/>
        <w:spacing w:line="276" w:lineRule="auto"/>
      </w:pPr>
      <w:bookmarkStart w:id="291" w:name="_Ref442882485"/>
      <w:bookmarkStart w:id="292" w:name="_Toc474686622"/>
      <w:r>
        <w:t xml:space="preserve">Figure </w:t>
      </w:r>
      <w:fldSimple w:instr=" STYLEREF 1 \s ">
        <w:r w:rsidR="005D3AE0">
          <w:rPr>
            <w:noProof/>
          </w:rPr>
          <w:t>4</w:t>
        </w:r>
      </w:fldSimple>
      <w:r w:rsidR="00F02E7D">
        <w:noBreakHyphen/>
      </w:r>
      <w:fldSimple w:instr=" SEQ Figure \* ARABIC \s 1 ">
        <w:r w:rsidR="005D3AE0">
          <w:rPr>
            <w:noProof/>
          </w:rPr>
          <w:t>23</w:t>
        </w:r>
      </w:fldSimple>
      <w:bookmarkEnd w:id="291"/>
      <w:r>
        <w:t>.  Pulsation frequencies produced by the 320 and 350 mm feedback tube pulsed flow regimes at increasing gas velocities (U) in the single inlet 3D bed.</w:t>
      </w:r>
      <w:bookmarkEnd w:id="292"/>
    </w:p>
    <w:p w14:paraId="2AF1524D" w14:textId="77777777" w:rsidR="00C2391E" w:rsidRDefault="00C2391E" w:rsidP="00EA5CD1">
      <w:pPr>
        <w:spacing w:line="276" w:lineRule="auto"/>
      </w:pPr>
    </w:p>
    <w:p w14:paraId="6D4BE23B" w14:textId="77777777" w:rsidR="00C2391E" w:rsidRDefault="00C2391E" w:rsidP="00EA5CD1">
      <w:pPr>
        <w:spacing w:line="276" w:lineRule="auto"/>
      </w:pPr>
      <w:r>
        <w:rPr>
          <w:noProof/>
          <w:lang w:eastAsia="en-GB"/>
        </w:rPr>
        <w:drawing>
          <wp:inline distT="0" distB="0" distL="0" distR="0" wp14:anchorId="3FE63C46" wp14:editId="18457F82">
            <wp:extent cx="5770485" cy="3462292"/>
            <wp:effectExtent l="0" t="0" r="1905" b="5080"/>
            <wp:docPr id="8293" name="Chart 829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1332EB0C" w14:textId="40704F08" w:rsidR="00C2391E" w:rsidRDefault="00C2391E" w:rsidP="00EA5CD1">
      <w:pPr>
        <w:pStyle w:val="Caption"/>
        <w:spacing w:line="276" w:lineRule="auto"/>
      </w:pPr>
      <w:bookmarkStart w:id="293" w:name="_Ref442882620"/>
      <w:bookmarkStart w:id="294" w:name="_Toc474686623"/>
      <w:r>
        <w:t xml:space="preserve">Figure </w:t>
      </w:r>
      <w:fldSimple w:instr=" STYLEREF 1 \s ">
        <w:r w:rsidR="005D3AE0">
          <w:rPr>
            <w:noProof/>
          </w:rPr>
          <w:t>4</w:t>
        </w:r>
      </w:fldSimple>
      <w:r w:rsidR="00F02E7D">
        <w:noBreakHyphen/>
      </w:r>
      <w:fldSimple w:instr=" SEQ Figure \* ARABIC \s 1 ">
        <w:r w:rsidR="005D3AE0">
          <w:rPr>
            <w:noProof/>
          </w:rPr>
          <w:t>24</w:t>
        </w:r>
      </w:fldSimple>
      <w:bookmarkEnd w:id="293"/>
      <w:r>
        <w:t>.  Pressure at the oscillator outlet under each flow regime over increasing gas velocities (U) for an empty bed in the single inlet 3D bed.</w:t>
      </w:r>
      <w:bookmarkEnd w:id="294"/>
    </w:p>
    <w:p w14:paraId="59F3A4B2" w14:textId="77777777" w:rsidR="00765119" w:rsidRDefault="00765119" w:rsidP="00765119"/>
    <w:p w14:paraId="2A33BB4B" w14:textId="58A6DC91" w:rsidR="00765119" w:rsidRDefault="00765119" w:rsidP="00765119">
      <w:pPr>
        <w:pStyle w:val="Heading3"/>
        <w:numPr>
          <w:ilvl w:val="2"/>
          <w:numId w:val="2"/>
        </w:numPr>
        <w:spacing w:line="276" w:lineRule="auto"/>
      </w:pPr>
      <w:bookmarkStart w:id="295" w:name="_Toc474696401"/>
      <w:r>
        <w:t>4.5.3</w:t>
      </w:r>
      <w:r>
        <w:tab/>
        <w:t xml:space="preserve">Apparatus 2 </w:t>
      </w:r>
      <w:r w:rsidR="002229E2">
        <w:t xml:space="preserve">discussion and </w:t>
      </w:r>
      <w:r>
        <w:t>conclusions</w:t>
      </w:r>
      <w:bookmarkEnd w:id="295"/>
    </w:p>
    <w:p w14:paraId="0090D9EA" w14:textId="50048673" w:rsidR="002229E2" w:rsidRDefault="00765119" w:rsidP="00765119">
      <w:pPr>
        <w:spacing w:line="276" w:lineRule="auto"/>
      </w:pPr>
      <w:r>
        <w:t xml:space="preserve">Apparatus 2 reliably produced a range of pulsation frequencies and amplitudes, as well as operating well in the continuous flow regime.  Therefore, this design and the constructed equipment was used </w:t>
      </w:r>
      <w:r>
        <w:lastRenderedPageBreak/>
        <w:t xml:space="preserve">to conduct the experimental work presented in the following chapters.  The design uses the same air flow control and oscillator diversion designs as developed for Apparatus 1.  However, the air flow distribution after the oscillator and diversion was simplified and scaled down, which produced an even air flow for further research on bubble formation and fluidisation characteristics and drying in the 2D and the 3D beds.  </w:t>
      </w:r>
    </w:p>
    <w:p w14:paraId="14689679" w14:textId="58290BBF" w:rsidR="002229E2" w:rsidRPr="00E42D15" w:rsidRDefault="002229E2" w:rsidP="00765119">
      <w:pPr>
        <w:spacing w:line="276" w:lineRule="auto"/>
      </w:pPr>
      <w:r>
        <w:t xml:space="preserve">A result found in the testing of Apparatus 2 that merits further discussion was the difference in pressure drop over the 3D single inlet distributor plate.  Here a 42 Pa difference was found between the continuous and 320 mm feedback tube pulsed flow regimes at the highest flow rate studied.  The pulsed flow regime produced the higher pressure drop value, despite the gas flow rate being exactly the same for each regime, within the error of the flow meter.  This suggests that the gas interacts with the distributor plate in a different way under the pulsed flow regime compared to the continuous flow regime.  Although the gas flow rate was the same over time on average, the pulsed flow regime produced a constant cycle of gas velocity peaks and troughs.  This suggests that a possible explanation for this difference lies in the ability of the gas to pass through the distributor plate.  This could be caused by the peak in the pulsation cycle producing a higher gas flow rate during half of the pulsation cycle, which may increase the pressure beneath the distributor plate to that which would be found at that higher gas flow rate under continuous flow.  This does not account for the counterbalancing effect of the trough half of the pulsation cycle however.  A possible effect of the trough element of the pulsation cycle could be that the reduced gas flow rate does not pass through the distributor plate at the same rate, causing a delay in gas movement through the plate.  An alternative theory may be that the viscosity of the gas reduces the ability of the gas during the pulsation peak to pass through the distributor plate.  As the pulsation frequency was high, the peak to trough cycle was rapid, potentially causing an impact shock on the distributor plate.  The gas could be limited in moving through the distributor plate by this force.  As the continuous flow regime retains a constant pressure beneath the distributor plate, this would theoretically not influence the pressure drop across the distributor plate in this regime.  </w:t>
      </w:r>
    </w:p>
    <w:p w14:paraId="236FD758" w14:textId="77777777" w:rsidR="00C2391E" w:rsidRDefault="00C2391E" w:rsidP="00EA5CD1">
      <w:pPr>
        <w:pStyle w:val="Heading2"/>
        <w:numPr>
          <w:ilvl w:val="1"/>
          <w:numId w:val="2"/>
        </w:numPr>
        <w:spacing w:line="276" w:lineRule="auto"/>
        <w:rPr>
          <w:b/>
        </w:rPr>
      </w:pPr>
    </w:p>
    <w:p w14:paraId="14A51659" w14:textId="77777777" w:rsidR="00C2391E" w:rsidRPr="0080630C" w:rsidRDefault="00C2391E" w:rsidP="00EA5CD1">
      <w:pPr>
        <w:pStyle w:val="Heading2"/>
        <w:numPr>
          <w:ilvl w:val="1"/>
          <w:numId w:val="2"/>
        </w:numPr>
        <w:spacing w:line="276" w:lineRule="auto"/>
        <w:rPr>
          <w:b/>
        </w:rPr>
      </w:pPr>
      <w:bookmarkStart w:id="296" w:name="_Toc474696402"/>
      <w:r w:rsidRPr="0080630C">
        <w:rPr>
          <w:b/>
        </w:rPr>
        <w:t>4.6</w:t>
      </w:r>
      <w:r w:rsidRPr="0080630C">
        <w:rPr>
          <w:b/>
        </w:rPr>
        <w:tab/>
        <w:t>Conclusions</w:t>
      </w:r>
      <w:bookmarkEnd w:id="296"/>
    </w:p>
    <w:p w14:paraId="1C5723D5" w14:textId="3BDD2409" w:rsidR="00C2391E" w:rsidRDefault="0099394C" w:rsidP="00EA5CD1">
      <w:pPr>
        <w:spacing w:line="276" w:lineRule="auto"/>
      </w:pPr>
      <w:r>
        <w:t>To propose a novel high frequency pulsed flow fluidised bed, t</w:t>
      </w:r>
      <w:r w:rsidR="00C2391E">
        <w:t xml:space="preserve">wo experimental pieces of equipment were designed and constructed for this project.  The first was a large lab scale fluidised bed.  However, the large scale and difficulties in modifying the equipment caused Apparatus 1 to be redesigned.  This produced Apparatus 2, a smaller, more flexible design that allowed for a changeable fluidised bed.  Consequently, the effect of the pulsed flow regime was able to be studied on a single particle scale, in a pseudo 2D bed and a small 3D bed.  The gas flow was switchable between continuous and pulsed flow regimes, as a diversion was fitted to the oscillator.  Pulsation was possible in Apparatus 2 in each equipment type, with a range of frequencies from 215 to 316 Hz.  </w:t>
      </w:r>
      <w:r>
        <w:t xml:space="preserve">This proved that the design was feasible.  </w:t>
      </w:r>
      <w:r w:rsidR="00C2391E">
        <w:t>Only Apparatus 2 is used and referred to for the remainder of this thesis.</w:t>
      </w:r>
      <w:r>
        <w:t xml:space="preserve">  </w:t>
      </w:r>
    </w:p>
    <w:p w14:paraId="56067181" w14:textId="77777777" w:rsidR="00693F47" w:rsidRDefault="00693F47" w:rsidP="00EA5CD1">
      <w:pPr>
        <w:spacing w:line="276" w:lineRule="auto"/>
      </w:pPr>
    </w:p>
    <w:p w14:paraId="503D3482" w14:textId="77777777" w:rsidR="00693F47" w:rsidRDefault="00693F47" w:rsidP="00EA5CD1">
      <w:pPr>
        <w:spacing w:line="276" w:lineRule="auto"/>
      </w:pPr>
    </w:p>
    <w:p w14:paraId="5714467A" w14:textId="77777777" w:rsidR="00693F47" w:rsidRDefault="00693F47" w:rsidP="00EA5CD1">
      <w:pPr>
        <w:spacing w:line="276" w:lineRule="auto"/>
      </w:pPr>
    </w:p>
    <w:p w14:paraId="3FE09BB3" w14:textId="77777777" w:rsidR="00693F47" w:rsidRDefault="00693F47" w:rsidP="00EA5CD1">
      <w:pPr>
        <w:spacing w:line="276" w:lineRule="auto"/>
        <w:sectPr w:rsidR="00693F47" w:rsidSect="00C2391E">
          <w:headerReference w:type="default" r:id="rId101"/>
          <w:footerReference w:type="default" r:id="rId102"/>
          <w:type w:val="oddPage"/>
          <w:pgSz w:w="11906" w:h="16838" w:code="9"/>
          <w:pgMar w:top="1440" w:right="1440" w:bottom="1440" w:left="1440" w:header="709" w:footer="709" w:gutter="0"/>
          <w:cols w:space="708"/>
          <w:docGrid w:linePitch="360"/>
        </w:sectPr>
      </w:pPr>
    </w:p>
    <w:p w14:paraId="26C1F2A7" w14:textId="77777777" w:rsidR="00693F47" w:rsidRPr="00765119" w:rsidRDefault="00693F47" w:rsidP="00765119">
      <w:pPr>
        <w:rPr>
          <w:sz w:val="40"/>
          <w:szCs w:val="40"/>
        </w:rPr>
      </w:pPr>
    </w:p>
    <w:p w14:paraId="7986B539" w14:textId="77777777" w:rsidR="00693F47" w:rsidRPr="00765119" w:rsidRDefault="00693F47" w:rsidP="00765119">
      <w:pPr>
        <w:rPr>
          <w:rFonts w:asciiTheme="majorHAnsi" w:eastAsiaTheme="majorEastAsia" w:hAnsiTheme="majorHAnsi" w:cstheme="majorBidi"/>
          <w:b/>
          <w:bCs/>
          <w:color w:val="000000" w:themeColor="text1"/>
          <w:sz w:val="40"/>
          <w:szCs w:val="40"/>
        </w:rPr>
      </w:pPr>
    </w:p>
    <w:p w14:paraId="3FE353A1" w14:textId="77777777" w:rsidR="00693F47" w:rsidRPr="00693F47" w:rsidRDefault="00693F47" w:rsidP="00EA5CD1">
      <w:pPr>
        <w:pStyle w:val="Heading1"/>
        <w:spacing w:line="276" w:lineRule="auto"/>
      </w:pPr>
      <w:bookmarkStart w:id="297" w:name="_Toc474696403"/>
      <w:r w:rsidRPr="00693F47">
        <w:t>MATERIALS AND METHODS</w:t>
      </w:r>
      <w:bookmarkEnd w:id="297"/>
    </w:p>
    <w:p w14:paraId="0F0C0E26" w14:textId="77777777" w:rsidR="00693F47" w:rsidRPr="00693F47" w:rsidRDefault="00693F47" w:rsidP="00EA5CD1">
      <w:pPr>
        <w:numPr>
          <w:ilvl w:val="1"/>
          <w:numId w:val="0"/>
        </w:numPr>
        <w:pBdr>
          <w:bottom w:val="single" w:sz="8" w:space="1" w:color="4F81BD" w:themeColor="accent1"/>
        </w:pBdr>
        <w:spacing w:before="200" w:after="80" w:line="276" w:lineRule="auto"/>
        <w:jc w:val="left"/>
        <w:outlineLvl w:val="1"/>
        <w:rPr>
          <w:rFonts w:asciiTheme="majorHAnsi" w:eastAsiaTheme="majorEastAsia" w:hAnsiTheme="majorHAnsi" w:cstheme="majorBidi"/>
          <w:szCs w:val="24"/>
        </w:rPr>
      </w:pPr>
    </w:p>
    <w:p w14:paraId="5C87864B" w14:textId="77777777" w:rsidR="00693F47" w:rsidRPr="00693F47" w:rsidRDefault="00693F47" w:rsidP="00EA5CD1">
      <w:pPr>
        <w:numPr>
          <w:ilvl w:val="1"/>
          <w:numId w:val="0"/>
        </w:numPr>
        <w:pBdr>
          <w:bottom w:val="single" w:sz="8" w:space="1" w:color="4F81BD" w:themeColor="accent1"/>
        </w:pBdr>
        <w:spacing w:before="200" w:after="80" w:line="276" w:lineRule="auto"/>
        <w:jc w:val="left"/>
        <w:outlineLvl w:val="1"/>
        <w:rPr>
          <w:rFonts w:asciiTheme="majorHAnsi" w:eastAsiaTheme="majorEastAsia" w:hAnsiTheme="majorHAnsi" w:cstheme="majorBidi"/>
          <w:szCs w:val="24"/>
        </w:rPr>
      </w:pPr>
    </w:p>
    <w:p w14:paraId="5637D7D1" w14:textId="77777777" w:rsidR="00693F47" w:rsidRPr="00693F47" w:rsidRDefault="00693F47" w:rsidP="00EA5CD1">
      <w:pPr>
        <w:numPr>
          <w:ilvl w:val="1"/>
          <w:numId w:val="0"/>
        </w:numPr>
        <w:pBdr>
          <w:bottom w:val="single" w:sz="8" w:space="1" w:color="4F81BD" w:themeColor="accent1"/>
        </w:pBdr>
        <w:spacing w:before="200" w:after="80" w:line="276" w:lineRule="auto"/>
        <w:jc w:val="left"/>
        <w:outlineLvl w:val="1"/>
        <w:rPr>
          <w:rFonts w:asciiTheme="majorHAnsi" w:eastAsiaTheme="majorEastAsia" w:hAnsiTheme="majorHAnsi" w:cstheme="majorBidi"/>
          <w:szCs w:val="24"/>
        </w:rPr>
      </w:pPr>
    </w:p>
    <w:p w14:paraId="375F4E55" w14:textId="77777777" w:rsidR="00693F47" w:rsidRPr="00693F47" w:rsidRDefault="00693F47" w:rsidP="00EA5CD1">
      <w:pPr>
        <w:numPr>
          <w:ilvl w:val="1"/>
          <w:numId w:val="0"/>
        </w:numPr>
        <w:pBdr>
          <w:bottom w:val="single" w:sz="8" w:space="1" w:color="4F81BD" w:themeColor="accent1"/>
        </w:pBdr>
        <w:spacing w:before="200" w:after="80" w:line="276" w:lineRule="auto"/>
        <w:jc w:val="left"/>
        <w:outlineLvl w:val="1"/>
        <w:rPr>
          <w:rFonts w:asciiTheme="majorHAnsi" w:eastAsiaTheme="majorEastAsia" w:hAnsiTheme="majorHAnsi" w:cstheme="majorBidi"/>
          <w:b/>
          <w:szCs w:val="24"/>
        </w:rPr>
      </w:pPr>
      <w:bookmarkStart w:id="298" w:name="_Toc474696404"/>
      <w:r w:rsidRPr="00693F47">
        <w:rPr>
          <w:rFonts w:asciiTheme="majorHAnsi" w:eastAsiaTheme="majorEastAsia" w:hAnsiTheme="majorHAnsi" w:cstheme="majorBidi"/>
          <w:b/>
          <w:szCs w:val="24"/>
        </w:rPr>
        <w:t>5.1</w:t>
      </w:r>
      <w:r w:rsidRPr="00693F47">
        <w:rPr>
          <w:rFonts w:asciiTheme="majorHAnsi" w:eastAsiaTheme="majorEastAsia" w:hAnsiTheme="majorHAnsi" w:cstheme="majorBidi"/>
          <w:b/>
          <w:szCs w:val="24"/>
        </w:rPr>
        <w:tab/>
        <w:t>Introduction</w:t>
      </w:r>
      <w:bookmarkEnd w:id="298"/>
    </w:p>
    <w:p w14:paraId="5E4CF1D0" w14:textId="77777777" w:rsidR="00693F47" w:rsidRPr="00693F47" w:rsidRDefault="00693F47" w:rsidP="00EA5CD1">
      <w:pPr>
        <w:spacing w:line="276" w:lineRule="auto"/>
        <w:rPr>
          <w:rFonts w:eastAsiaTheme="minorHAnsi"/>
        </w:rPr>
      </w:pPr>
      <w:r w:rsidRPr="00693F47">
        <w:rPr>
          <w:rFonts w:eastAsiaTheme="minorHAnsi"/>
        </w:rPr>
        <w:t>In Chapter 4, the design and construction process for Apparatus 2 was presented.  Hereon, this equipment is detailed for each method used, and no further reference to Apparatus 1 is given, although many of the methods were initially created using this equipment.  This chapter outlines each of the experimental procedures used in this study, which can be split into three sub studies due to the difference in equipment used.  The first study used an extension to one oscillator outlet to observe drying and behaviour in single Group D particles.  The second used a pseudo 2D bed to study bubble formation in Group A and B particles, and finally the third used a small lab scale 3D bed to observe fluidisation characteristics and drying kinetics.</w:t>
      </w:r>
    </w:p>
    <w:p w14:paraId="48E597B9" w14:textId="77777777" w:rsidR="00693F47" w:rsidRPr="00693F47" w:rsidRDefault="00693F47" w:rsidP="00EA5CD1">
      <w:pPr>
        <w:spacing w:line="276" w:lineRule="auto"/>
        <w:rPr>
          <w:rFonts w:eastAsiaTheme="minorHAnsi"/>
        </w:rPr>
      </w:pPr>
    </w:p>
    <w:p w14:paraId="2AFA61E9" w14:textId="77777777" w:rsidR="00693F47" w:rsidRPr="00693F47" w:rsidRDefault="00693F47" w:rsidP="00EA5CD1">
      <w:pPr>
        <w:numPr>
          <w:ilvl w:val="1"/>
          <w:numId w:val="0"/>
        </w:numPr>
        <w:pBdr>
          <w:bottom w:val="single" w:sz="8" w:space="1" w:color="4F81BD" w:themeColor="accent1"/>
        </w:pBdr>
        <w:spacing w:after="80" w:line="276" w:lineRule="auto"/>
        <w:outlineLvl w:val="1"/>
        <w:rPr>
          <w:rFonts w:asciiTheme="majorHAnsi" w:eastAsiaTheme="majorEastAsia" w:hAnsiTheme="majorHAnsi" w:cstheme="majorBidi"/>
          <w:b/>
          <w:szCs w:val="24"/>
        </w:rPr>
      </w:pPr>
      <w:bookmarkStart w:id="299" w:name="_Toc474696405"/>
      <w:r w:rsidRPr="00693F47">
        <w:rPr>
          <w:rFonts w:asciiTheme="majorHAnsi" w:eastAsiaTheme="majorEastAsia" w:hAnsiTheme="majorHAnsi" w:cstheme="majorBidi"/>
          <w:b/>
          <w:szCs w:val="24"/>
        </w:rPr>
        <w:t>5.2</w:t>
      </w:r>
      <w:r w:rsidRPr="00693F47">
        <w:rPr>
          <w:rFonts w:asciiTheme="majorHAnsi" w:eastAsiaTheme="majorEastAsia" w:hAnsiTheme="majorHAnsi" w:cstheme="majorBidi"/>
          <w:b/>
          <w:szCs w:val="24"/>
        </w:rPr>
        <w:tab/>
        <w:t>Materials</w:t>
      </w:r>
      <w:bookmarkEnd w:id="299"/>
    </w:p>
    <w:p w14:paraId="628AE8FB" w14:textId="26F14E7C" w:rsidR="00693F47" w:rsidRPr="00693F47" w:rsidRDefault="00693F47" w:rsidP="00EA5CD1">
      <w:pPr>
        <w:spacing w:line="276" w:lineRule="auto"/>
        <w:rPr>
          <w:rFonts w:eastAsiaTheme="minorHAnsi"/>
        </w:rPr>
      </w:pPr>
      <w:r w:rsidRPr="00693F47">
        <w:rPr>
          <w:rFonts w:eastAsiaTheme="minorHAnsi"/>
        </w:rPr>
        <w:t xml:space="preserve">The literature review presented in Chapter 3 indicated that low frequency pulsation had a range of influences across different fluidisation indicators and particle types.  Consequently, this study has been designed to </w:t>
      </w:r>
      <w:r w:rsidR="00504803" w:rsidRPr="00693F47">
        <w:rPr>
          <w:rFonts w:eastAsiaTheme="minorHAnsi"/>
        </w:rPr>
        <w:t>capture an indication of whether there is a difference in fluidisation dynamics and drying between high frequency pulsed flow and continuous flow</w:t>
      </w:r>
      <w:r w:rsidR="00504803">
        <w:rPr>
          <w:rFonts w:eastAsiaTheme="minorHAnsi"/>
        </w:rPr>
        <w:t xml:space="preserve">.  A range of </w:t>
      </w:r>
      <w:r w:rsidRPr="00693F47">
        <w:rPr>
          <w:rFonts w:eastAsiaTheme="minorHAnsi"/>
        </w:rPr>
        <w:t xml:space="preserve">particles and methods </w:t>
      </w:r>
      <w:r w:rsidR="00504803">
        <w:rPr>
          <w:rFonts w:eastAsiaTheme="minorHAnsi"/>
        </w:rPr>
        <w:t>have been used to investigate this</w:t>
      </w:r>
      <w:r w:rsidRPr="00693F47">
        <w:rPr>
          <w:rFonts w:eastAsiaTheme="minorHAnsi"/>
        </w:rPr>
        <w:t xml:space="preserve">.  </w:t>
      </w:r>
    </w:p>
    <w:p w14:paraId="0618CE03" w14:textId="77777777" w:rsidR="00693F47" w:rsidRPr="00693F47" w:rsidRDefault="00693F47" w:rsidP="00EA5CD1">
      <w:pPr>
        <w:spacing w:line="276" w:lineRule="auto"/>
        <w:rPr>
          <w:rFonts w:eastAsiaTheme="minorHAnsi"/>
        </w:rPr>
      </w:pPr>
    </w:p>
    <w:p w14:paraId="00A400FE" w14:textId="77777777" w:rsidR="00693F47" w:rsidRPr="00693F47" w:rsidRDefault="00693F47" w:rsidP="00EA5CD1">
      <w:pPr>
        <w:numPr>
          <w:ilvl w:val="2"/>
          <w:numId w:val="0"/>
        </w:numPr>
        <w:pBdr>
          <w:bottom w:val="single" w:sz="4" w:space="1" w:color="95B3D7" w:themeColor="accent1" w:themeTint="99"/>
        </w:pBdr>
        <w:spacing w:after="80" w:line="276" w:lineRule="auto"/>
        <w:outlineLvl w:val="2"/>
        <w:rPr>
          <w:rFonts w:asciiTheme="majorHAnsi" w:eastAsiaTheme="majorEastAsia" w:hAnsiTheme="majorHAnsi" w:cstheme="majorBidi"/>
          <w:szCs w:val="24"/>
        </w:rPr>
      </w:pPr>
      <w:bookmarkStart w:id="300" w:name="_Toc474696406"/>
      <w:r w:rsidRPr="00693F47">
        <w:rPr>
          <w:rFonts w:asciiTheme="majorHAnsi" w:eastAsiaTheme="majorEastAsia" w:hAnsiTheme="majorHAnsi" w:cstheme="majorBidi"/>
          <w:szCs w:val="24"/>
        </w:rPr>
        <w:t>5.2.1</w:t>
      </w:r>
      <w:r w:rsidRPr="00693F47">
        <w:rPr>
          <w:rFonts w:asciiTheme="majorHAnsi" w:eastAsiaTheme="majorEastAsia" w:hAnsiTheme="majorHAnsi" w:cstheme="majorBidi"/>
          <w:szCs w:val="24"/>
        </w:rPr>
        <w:tab/>
        <w:t>Particles</w:t>
      </w:r>
      <w:bookmarkEnd w:id="300"/>
    </w:p>
    <w:p w14:paraId="2EC6B0B8" w14:textId="00225518" w:rsidR="00693F47" w:rsidRPr="00693F47" w:rsidRDefault="00693F47" w:rsidP="00EA5CD1">
      <w:pPr>
        <w:spacing w:line="276" w:lineRule="auto"/>
        <w:rPr>
          <w:rFonts w:eastAsiaTheme="minorHAnsi"/>
        </w:rPr>
      </w:pPr>
      <w:r w:rsidRPr="00693F47">
        <w:rPr>
          <w:rFonts w:eastAsiaTheme="minorHAnsi"/>
        </w:rPr>
        <w:t xml:space="preserve">Particle size and density has a direct effect on the influence of pulsation over fluidised bed behaviour </w:t>
      </w:r>
      <w:r w:rsidRPr="00693F47">
        <w:rPr>
          <w:rFonts w:eastAsiaTheme="minorHAnsi"/>
        </w:rPr>
        <w:fldChar w:fldCharType="begin" w:fldLock="1"/>
      </w:r>
      <w:r w:rsidR="00D37BCC">
        <w:rPr>
          <w:rFonts w:eastAsiaTheme="minorHAnsi"/>
        </w:rPr>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plainTextFormattedCitation" : "(Zhang &amp; Koksal 2006)", "previouslyFormattedCitation" : "(Zhang &amp; Koksal 2006)" }, "properties" : { "noteIndex" : 0 }, "schema" : "https://github.com/citation-style-language/schema/raw/master/csl-citation.json" }</w:instrText>
      </w:r>
      <w:r w:rsidRPr="00693F47">
        <w:rPr>
          <w:rFonts w:eastAsiaTheme="minorHAnsi"/>
        </w:rPr>
        <w:fldChar w:fldCharType="separate"/>
      </w:r>
      <w:r w:rsidR="00352AE9" w:rsidRPr="00352AE9">
        <w:rPr>
          <w:rFonts w:eastAsiaTheme="minorHAnsi"/>
          <w:noProof/>
        </w:rPr>
        <w:t>(Zhang &amp; Koksal 2006)</w:t>
      </w:r>
      <w:r w:rsidRPr="00693F47">
        <w:rPr>
          <w:rFonts w:eastAsiaTheme="minorHAnsi"/>
        </w:rPr>
        <w:fldChar w:fldCharType="end"/>
      </w:r>
      <w:r w:rsidRPr="00693F47">
        <w:rPr>
          <w:rFonts w:eastAsiaTheme="minorHAnsi"/>
        </w:rPr>
        <w:t>.  Therefore, a range of particle sizes and densities were used to examine the effect of high frequency pulsation over fluidisation characteristics and drying.  Their characterisation and properties are outlined below.</w:t>
      </w:r>
    </w:p>
    <w:p w14:paraId="30CBF9E6" w14:textId="4BC680C0" w:rsidR="00693F47" w:rsidRPr="00693F47" w:rsidRDefault="00693F47" w:rsidP="00EA5CD1">
      <w:pPr>
        <w:spacing w:line="276" w:lineRule="auto"/>
        <w:rPr>
          <w:rFonts w:eastAsiaTheme="minorHAnsi"/>
          <w:noProof/>
        </w:rPr>
      </w:pPr>
      <w:r w:rsidRPr="00693F47">
        <w:rPr>
          <w:rFonts w:eastAsiaTheme="minorHAnsi"/>
        </w:rPr>
        <w:t xml:space="preserve">Group A powders have been used in several studies such as glass ballotini </w:t>
      </w:r>
      <w:r w:rsidRPr="00693F47">
        <w:rPr>
          <w:rFonts w:eastAsiaTheme="minorHAnsi"/>
        </w:rPr>
        <w:fldChar w:fldCharType="begin" w:fldLock="1"/>
      </w:r>
      <w:r w:rsidR="00D37BCC">
        <w:rPr>
          <w:rFonts w:eastAsiaTheme="minorHAnsi"/>
        </w:rPr>
        <w:instrText>ADDIN CSL_CITATION { "citationItems" : [ { "id" : "ITEM-1", "itemData" : { "DOI" : "10.1016/j.powtec.2004.10.004", "ISSN" : "00325910", "author" : [ { "dropping-particle" : "", "family" : "Hao", "given" : "Baoguo", "non-dropping-particle" : "", "parse-names" : false, "suffix" : "" }, { "dropping-particle" : "", "family" : "Bi", "given" : "Hsiaotao T.", "non-dropping-particle" : "", "parse-names" : false, "suffix" : "" } ], "container-title" : "Powder Technology", "id" : "ITEM-1", "issue" : "2-3", "issued" : { "date-parts" : [ [ "2005", "1" ] ] }, "page" : "51-60", "title" : "Forced bed mass oscillations in gas\u2013solid fluidized beds", "type" : "article-journal", "volume" : "149" }, "uris" : [ "http://www.mendeley.com/documents/?uuid=615a990e-1d50-4959-8dd0-300e803d4d71" ] }, { "id" : "ITEM-2",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2", "issue" : "1", "issued" : { "date-parts" : [ [ "2006", "10" ] ] }, "page" : "21-31", "title" : "Heat transfer in a pulsed bubbling fluidized bed", "type" : "article-journal", "volume" : "168" }, "uris" : [ "http://www.mendeley.com/documents/?uuid=b4de0edb-7b19-4db6-847e-c076f529e283" ] } ], "mendeley" : { "formattedCitation" : "(Hao &amp; Bi 2005; Zhang &amp; Koksal 2006)", "plainTextFormattedCitation" : "(Hao &amp; Bi 2005; Zhang &amp; Koksal 2006)", "previouslyFormattedCitation" : "(Hao &amp; Bi 2005; Zhang &amp; Koksal 2006)" }, "properties" : { "noteIndex" : 0 }, "schema" : "https://github.com/citation-style-language/schema/raw/master/csl-citation.json" }</w:instrText>
      </w:r>
      <w:r w:rsidRPr="00693F47">
        <w:rPr>
          <w:rFonts w:eastAsiaTheme="minorHAnsi"/>
        </w:rPr>
        <w:fldChar w:fldCharType="separate"/>
      </w:r>
      <w:r w:rsidR="00352AE9" w:rsidRPr="00352AE9">
        <w:rPr>
          <w:rFonts w:eastAsiaTheme="minorHAnsi"/>
          <w:noProof/>
        </w:rPr>
        <w:t>(Hao &amp; Bi 2005; Zhang &amp; Koksal 2006)</w:t>
      </w:r>
      <w:r w:rsidRPr="00693F47">
        <w:rPr>
          <w:rFonts w:eastAsiaTheme="minorHAnsi"/>
        </w:rPr>
        <w:fldChar w:fldCharType="end"/>
      </w:r>
      <w:r w:rsidRPr="00693F47">
        <w:rPr>
          <w:rFonts w:eastAsiaTheme="minorHAnsi"/>
        </w:rPr>
        <w:t xml:space="preserve">, copper </w:t>
      </w:r>
      <w:r w:rsidRPr="00693F47">
        <w:rPr>
          <w:rFonts w:eastAsiaTheme="minorHAnsi"/>
        </w:rPr>
        <w:fldChar w:fldCharType="begin" w:fldLock="1"/>
      </w:r>
      <w:r w:rsidR="00D37BCC">
        <w:rPr>
          <w:rFonts w:eastAsiaTheme="minorHAnsi"/>
        </w:rPr>
        <w:instrText>ADDIN CSL_CITATION { "citationItems" : [ { "id" : "ITEM-1", "itemData" : { "DOI" : "10.1002/htj.10038", "ISSN" : "1099-2871", "author" : [ { "dropping-particle" : "", "family" : "Nishimura", "given" : "Akira", "non-dropping-particle" : "", "parse-names" : false, "suffix" : "" }, { "dropping-particle" : "", "family" : "Deguchi", "given" : "Seiichi", "non-dropping-particle" : "", "parse-names" : false, "suffix" : "" }, { "dropping-particle" : "", "family" : "Matsuda", "given" : "Hitoki", "non-dropping-particle" : "", "parse-names" : false, "suffix" : "" }, { "dropping-particle" : "", "family" : "Hasatani", "given" : "Masanobu", "non-dropping-particle" : "", "parse-names" : false, "suffix" : "" }, { "dropping-particle" : "", "family" : "Mujumdar", "given" : "Arun S.", "non-dropping-particle" : "", "parse-names" : false, "suffix" : "" } ], "container-title" : "Heat Transfer Asian Research", "id" : "ITEM-1", "issue" : "4", "issued" : { "date-parts" : [ [ "2002", "6", "24" ] ] }, "page" : "307-319", "title" : "Heat transfer characteristics in a pulsating fluidized bed in relation to bubble characteristics", "type" : "article-journal", "volume" : "31" }, "uris" : [ "http://www.mendeley.com/documents/?uuid=03844e89-7818-48d3-9995-8e29680b4819" ] } ], "mendeley" : { "formattedCitation" : "(Nishimura et al. 2002)", "plainTextFormattedCitation" : "(Nishimura et al. 2002)", "previouslyFormattedCitation" : "(Nishimura et al. 2002)" }, "properties" : { "noteIndex" : 0 }, "schema" : "https://github.com/citation-style-language/schema/raw/master/csl-citation.json" }</w:instrText>
      </w:r>
      <w:r w:rsidRPr="00693F47">
        <w:rPr>
          <w:rFonts w:eastAsiaTheme="minorHAnsi"/>
        </w:rPr>
        <w:fldChar w:fldCharType="separate"/>
      </w:r>
      <w:r w:rsidR="00352AE9" w:rsidRPr="00352AE9">
        <w:rPr>
          <w:rFonts w:eastAsiaTheme="minorHAnsi"/>
          <w:noProof/>
        </w:rPr>
        <w:t>(Nishimura et al. 2002)</w:t>
      </w:r>
      <w:r w:rsidRPr="00693F47">
        <w:rPr>
          <w:rFonts w:eastAsiaTheme="minorHAnsi"/>
        </w:rPr>
        <w:fldChar w:fldCharType="end"/>
      </w:r>
      <w:r w:rsidRPr="00693F47">
        <w:rPr>
          <w:rFonts w:eastAsiaTheme="minorHAnsi"/>
        </w:rPr>
        <w:t xml:space="preserve"> and potassium sulphate </w:t>
      </w:r>
      <w:r w:rsidRPr="00693F47">
        <w:rPr>
          <w:rFonts w:eastAsiaTheme="minorHAnsi"/>
        </w:rPr>
        <w:fldChar w:fldCharType="begin" w:fldLock="1"/>
      </w:r>
      <w:r w:rsidR="00D37BCC">
        <w:rPr>
          <w:rFonts w:eastAsiaTheme="minorHAnsi"/>
        </w:rPr>
        <w:instrText>ADDIN CSL_CITATION { "citationItems" : [ { "id" : "ITEM-1", "itemData" : { "author" : [ { "dropping-particle" : "", "family" : "Alamian", "given" : "Rezvan", "non-dropping-particle" : "", "parse-names" : false, "suffix" : "" }, { "dropping-particle" : "", "family" : "Baniassadi", "given" : "Alireza", "non-dropping-particle" : "", "parse-names" : false, "suffix" : "" }, { "dropping-particle" : "", "family" : "Tabrizi", "given" : "H. B.", "non-dropping-particle" : "", "parse-names" : false, "suffix" : "" } ], "container-title" : "World Academy of Science, Engineering and Technology", "id" : "ITEM-1", "issue" : "1", "issued" : { "date-parts" : [ [ "2011" ] ] }, "page" : "977-981", "title" : "An experimental study on effects of applying the pulsating flow to a gas-solid fluidized bed", "type" : "article-journal", "volume" : "73" }, "uris" : [ "http://www.mendeley.com/documents/?uuid=6d70e6a4-cc3e-464c-a5e0-63d5dbcf1984" ] } ], "mendeley" : { "formattedCitation" : "(Alamian et al. 2011)", "plainTextFormattedCitation" : "(Alamian et al. 2011)", "previouslyFormattedCitation" : "(Alamian et al. 2011)" }, "properties" : { "noteIndex" : 0 }, "schema" : "https://github.com/citation-style-language/schema/raw/master/csl-citation.json" }</w:instrText>
      </w:r>
      <w:r w:rsidRPr="00693F47">
        <w:rPr>
          <w:rFonts w:eastAsiaTheme="minorHAnsi"/>
        </w:rPr>
        <w:fldChar w:fldCharType="separate"/>
      </w:r>
      <w:r w:rsidR="00352AE9" w:rsidRPr="00352AE9">
        <w:rPr>
          <w:rFonts w:eastAsiaTheme="minorHAnsi"/>
          <w:noProof/>
        </w:rPr>
        <w:t>(Alamian et al. 2011)</w:t>
      </w:r>
      <w:r w:rsidRPr="00693F47">
        <w:rPr>
          <w:rFonts w:eastAsiaTheme="minorHAnsi"/>
        </w:rPr>
        <w:fldChar w:fldCharType="end"/>
      </w:r>
      <w:r w:rsidRPr="00693F47">
        <w:rPr>
          <w:rFonts w:eastAsiaTheme="minorHAnsi"/>
        </w:rPr>
        <w:t xml:space="preserve">.  Group B particles used in the literature include polyester </w:t>
      </w:r>
      <w:r w:rsidRPr="00693F47">
        <w:rPr>
          <w:rFonts w:eastAsiaTheme="minorHAnsi"/>
        </w:rPr>
        <w:fldChar w:fldCharType="begin" w:fldLock="1"/>
      </w:r>
      <w:r w:rsidR="00D37BCC">
        <w:rPr>
          <w:rFonts w:eastAsiaTheme="minorHAnsi"/>
        </w:rPr>
        <w:instrText>ADDIN CSL_CITATION { "citationItems" : [ { "id" : "ITEM-1", "itemData" : { "DOI" : "10.1080/07373937.2010.487715", "ISSN" : "0737-3937", "author" : [ { "dropping-particle" : "", "family" : "Godoi", "given" : "F.C.", "non-dropping-particle" : "", "parse-names" : false, "suffix" : "" }, { "dropping-particle" : "", "family" : "Boin", "given" : "E.S.F.", "non-dropping-particle" : "", "parse-names" : false, "suffix" : "" }, { "dropping-particle" : "", "family" : "Pereira", "given" : "N.R.", "non-dropping-particle" : "", "parse-names" : false, "suffix" : "" }, { "dropping-particle" : "", "family" : "Rocha", "given" : "S.C.S.", "non-dropping-particle" : "", "parse-names" : false, "suffix" : "" } ], "container-title" : "Drying Technology", "id" : "ITEM-1", "issue" : "11", "issued" : { "date-parts" : [ [ "2010", "11", "5" ] ] }, "page" : "1297-1306", "title" : "Fluid dynamics and drying of cohesive particles of a biodegradable polymer (Poly-Hydroxybutyrate) in a rotating pulsed fluidized bed", "type" : "article-journal", "volume" : "28" }, "uris" : [ "http://www.mendeley.com/documents/?uuid=f53a10d8-0afa-4714-851a-bb41da10591c" ] } ], "mendeley" : { "formattedCitation" : "(Godoi et al. 2010)", "plainTextFormattedCitation" : "(Godoi et al. 2010)", "previouslyFormattedCitation" : "(Godoi et al. 2010)" }, "properties" : { "noteIndex" : 0 }, "schema" : "https://github.com/citation-style-language/schema/raw/master/csl-citation.json" }</w:instrText>
      </w:r>
      <w:r w:rsidRPr="00693F47">
        <w:rPr>
          <w:rFonts w:eastAsiaTheme="minorHAnsi"/>
        </w:rPr>
        <w:fldChar w:fldCharType="separate"/>
      </w:r>
      <w:r w:rsidR="00352AE9" w:rsidRPr="00352AE9">
        <w:rPr>
          <w:rFonts w:eastAsiaTheme="minorHAnsi"/>
          <w:noProof/>
        </w:rPr>
        <w:t>(Godoi et al. 2010)</w:t>
      </w:r>
      <w:r w:rsidRPr="00693F47">
        <w:rPr>
          <w:rFonts w:eastAsiaTheme="minorHAnsi"/>
        </w:rPr>
        <w:fldChar w:fldCharType="end"/>
      </w:r>
      <w:r w:rsidRPr="00693F47">
        <w:rPr>
          <w:rFonts w:eastAsiaTheme="minorHAnsi"/>
        </w:rPr>
        <w:t xml:space="preserve">, ballotini </w:t>
      </w:r>
      <w:r w:rsidRPr="00693F47">
        <w:rPr>
          <w:rFonts w:eastAsiaTheme="minorHAnsi"/>
        </w:rPr>
        <w:fldChar w:fldCharType="begin" w:fldLock="1"/>
      </w:r>
      <w:r w:rsidR="00D37BCC">
        <w:rPr>
          <w:rFonts w:eastAsiaTheme="minorHAnsi"/>
        </w:rPr>
        <w:instrText>ADDIN CSL_CITATION { "citationItems" : [ { "id" : "ITEM-1", "itemData" : { "author" : [ { "dropping-particle" : "", "family" : "Wong", "given" : "H W", "non-dropping-particle" : "", "parse-names" : false, "suffix" : "" }, { "dropping-particle" : "", "family" : "Baird", "given" : "M H I", "non-dropping-particle" : "", "parse-names" : false, "suffix" : "" } ], "container-title" : "The Chemical Engineering Journal", "id" : "ITEM-1", "issue" : "2", "issued" : { "date-parts" : [ [ "1971" ] ] }, "page" : "104-113", "title" : "Fluidisation in a pulsed gas flow", "type" : "article-journal", "volume" : "2" }, "uris" : [ "http://www.mendeley.com/documents/?uuid=0e8913b2-7e66-48d0-ba71-979413630cf8" ] }, { "id" : "ITEM-2", "itemData" : { "DOI" : "10.1002/htj.10038", "ISSN" : "1099-2871", "author" : [ { "dropping-particle" : "", "family" : "Nishimura", "given" : "Akira", "non-dropping-particle" : "", "parse-names" : false, "suffix" : "" }, { "dropping-particle" : "", "family" : "Deguchi", "given" : "Seiichi", "non-dropping-particle" : "", "parse-names" : false, "suffix" : "" }, { "dropping-particle" : "", "family" : "Matsuda", "given" : "Hitoki", "non-dropping-particle" : "", "parse-names" : false, "suffix" : "" }, { "dropping-particle" : "", "family" : "Hasatani", "given" : "Masanobu", "non-dropping-particle" : "", "parse-names" : false, "suffix" : "" }, { "dropping-particle" : "", "family" : "Mujumdar", "given" : "Arun S.", "non-dropping-particle" : "", "parse-names" : false, "suffix" : "" } ], "container-title" : "Heat Transfer Asian Research", "id" : "ITEM-2", "issue" : "4", "issued" : { "date-parts" : [ [ "2002", "6", "24" ] ] }, "page" : "307-319", "title" : "Heat transfer characteristics in a pulsating fluidized bed in relation to bubble characteristics", "type" : "article-journal", "volume" : "31" }, "uris" : [ "http://www.mendeley.com/documents/?uuid=03844e89-7818-48d3-9995-8e29680b4819" ] }, { "id" : "ITEM-3",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3", "issue" : "1", "issued" : { "date-parts" : [ [ "2006", "10" ] ] }, "page" : "21-31", "title" : "Heat transfer in a pulsed bubbling fluidized bed", "type" : "article-journal", "volume" : "168" }, "uris" : [ "http://www.mendeley.com/documents/?uuid=b4de0edb-7b19-4db6-847e-c076f529e283" ] } ], "mendeley" : { "formattedCitation" : "(Wong &amp; Baird 1971; Nishimura et al. 2002; Zhang &amp; Koksal 2006)", "plainTextFormattedCitation" : "(Wong &amp; Baird 1971; Nishimura et al. 2002; Zhang &amp; Koksal 2006)", "previouslyFormattedCitation" : "(Wong &amp; Baird 1971; Nishimura et al. 2002; Zhang &amp; Koksal 2006)" }, "properties" : { "noteIndex" : 0 }, "schema" : "https://github.com/citation-style-language/schema/raw/master/csl-citation.json" }</w:instrText>
      </w:r>
      <w:r w:rsidRPr="00693F47">
        <w:rPr>
          <w:rFonts w:eastAsiaTheme="minorHAnsi"/>
        </w:rPr>
        <w:fldChar w:fldCharType="separate"/>
      </w:r>
      <w:r w:rsidR="00352AE9" w:rsidRPr="00352AE9">
        <w:rPr>
          <w:rFonts w:eastAsiaTheme="minorHAnsi"/>
          <w:noProof/>
        </w:rPr>
        <w:t>(Wong &amp; Baird 1971; Nishimura et al. 2002; Zhang &amp; Koksal 2006)</w:t>
      </w:r>
      <w:r w:rsidRPr="00693F47">
        <w:rPr>
          <w:rFonts w:eastAsiaTheme="minorHAnsi"/>
        </w:rPr>
        <w:fldChar w:fldCharType="end"/>
      </w:r>
      <w:r w:rsidRPr="00693F47">
        <w:rPr>
          <w:rFonts w:eastAsiaTheme="minorHAnsi"/>
        </w:rPr>
        <w:t xml:space="preserve">, silica </w:t>
      </w:r>
      <w:r w:rsidRPr="00693F47">
        <w:rPr>
          <w:rFonts w:eastAsiaTheme="minorHAnsi"/>
        </w:rPr>
        <w:fldChar w:fldCharType="begin" w:fldLock="1"/>
      </w:r>
      <w:r w:rsidR="00D37BCC">
        <w:rPr>
          <w:rFonts w:eastAsiaTheme="minorHAnsi"/>
        </w:rPr>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plainTextFormattedCitation" : "(Bizhaem &amp; Tabrizi 2013)", "previouslyFormattedCitation" : "(Bizhaem &amp; Tabrizi 2013)" }, "properties" : { "noteIndex" : 0 }, "schema" : "https://github.com/citation-style-language/schema/raw/master/csl-citation.json" }</w:instrText>
      </w:r>
      <w:r w:rsidRPr="00693F47">
        <w:rPr>
          <w:rFonts w:eastAsiaTheme="minorHAnsi"/>
        </w:rPr>
        <w:fldChar w:fldCharType="separate"/>
      </w:r>
      <w:r w:rsidR="00352AE9" w:rsidRPr="00352AE9">
        <w:rPr>
          <w:rFonts w:eastAsiaTheme="minorHAnsi"/>
          <w:noProof/>
        </w:rPr>
        <w:t>(Bizhaem &amp; Tabrizi 2013)</w:t>
      </w:r>
      <w:r w:rsidRPr="00693F47">
        <w:rPr>
          <w:rFonts w:eastAsiaTheme="minorHAnsi"/>
        </w:rPr>
        <w:fldChar w:fldCharType="end"/>
      </w:r>
      <w:r w:rsidRPr="00693F47">
        <w:rPr>
          <w:rFonts w:eastAsiaTheme="minorHAnsi"/>
        </w:rPr>
        <w:t xml:space="preserve">, sodium acetate </w:t>
      </w:r>
      <w:r w:rsidRPr="00693F47">
        <w:rPr>
          <w:rFonts w:eastAsiaTheme="minorHAnsi"/>
        </w:rPr>
        <w:fldChar w:fldCharType="begin" w:fldLock="1"/>
      </w:r>
      <w:r w:rsidR="00D37BCC">
        <w:rPr>
          <w:rFonts w:eastAsiaTheme="minorHAnsi"/>
        </w:rPr>
        <w:instrText>ADDIN CSL_CITATION { "citationItems" : [ { "id" : "ITEM-1", "itemData" : { "DOI" : "10.1002/ceat.200900565", "ISSN" : "09307516", "author" : [ { "dropping-particle" : "", "family" : "Souza", "given" : "L. F. G.", "non-dropping-particle" : "de", "parse-names" : false, "suffix" : "" }, { "dropping-particle" : "", "family" : "Nitz", "given" : "Marcello", "non-dropping-particle" : "", "parse-names" : false, "suffix" : "" }, { "dropping-particle" : "", "family" : "Lima", "given" : "P.", "non-dropping-particle" : "", "parse-names" : false, "suffix" : "" }, { "dropping-particle" : "", "family" : "Taranto", "given" : "O.P.", "non-dropping-particle" : "", "parse-names" : false, "suffix" : "" } ], "container-title" : "Chemical Engineering &amp; Technology", "id" : "ITEM-1", "issue" : "12", "issued" : { "date-parts" : [ [ "2010", "12", "9" ] ] }, "page" : "2015-2020", "title" : "Drying of Sodium Acetate in a Pulsed Fluid Bed Dryer", "type" : "article-journal", "volume" : "33" }, "uris" : [ "http://www.mendeley.com/documents/?uuid=d567a7b8-a21e-4a47-9e5e-24e9cf8f12e0" ] } ], "mendeley" : { "formattedCitation" : "(de Souza et al. 2010)", "plainTextFormattedCitation" : "(de Souza et al. 2010)", "previouslyFormattedCitation" : "(de Souza et al. 2010)" }, "properties" : { "noteIndex" : 0 }, "schema" : "https://github.com/citation-style-language/schema/raw/master/csl-citation.json" }</w:instrText>
      </w:r>
      <w:r w:rsidRPr="00693F47">
        <w:rPr>
          <w:rFonts w:eastAsiaTheme="minorHAnsi"/>
        </w:rPr>
        <w:fldChar w:fldCharType="separate"/>
      </w:r>
      <w:r w:rsidR="00352AE9" w:rsidRPr="00352AE9">
        <w:rPr>
          <w:rFonts w:eastAsiaTheme="minorHAnsi"/>
          <w:noProof/>
        </w:rPr>
        <w:t xml:space="preserve">(de </w:t>
      </w:r>
      <w:r w:rsidR="00352AE9" w:rsidRPr="00352AE9">
        <w:rPr>
          <w:rFonts w:eastAsiaTheme="minorHAnsi"/>
          <w:noProof/>
        </w:rPr>
        <w:lastRenderedPageBreak/>
        <w:t>Souza et al. 2010)</w:t>
      </w:r>
      <w:r w:rsidRPr="00693F47">
        <w:rPr>
          <w:rFonts w:eastAsiaTheme="minorHAnsi"/>
        </w:rPr>
        <w:fldChar w:fldCharType="end"/>
      </w:r>
      <w:r w:rsidRPr="00693F47">
        <w:rPr>
          <w:rFonts w:eastAsiaTheme="minorHAnsi"/>
        </w:rPr>
        <w:t xml:space="preserve">, sand </w:t>
      </w:r>
      <w:r w:rsidRPr="00693F47">
        <w:rPr>
          <w:rFonts w:eastAsiaTheme="minorHAnsi"/>
        </w:rPr>
        <w:fldChar w:fldCharType="begin" w:fldLock="1"/>
      </w:r>
      <w:r w:rsidR="00D37BCC">
        <w:rPr>
          <w:rFonts w:eastAsiaTheme="minorHAnsi"/>
        </w:rPr>
        <w:instrText>ADDIN CSL_CITATION { "citationItems" : [ { "id" : "ITEM-1", "itemData" : { "DOI" : "10.1016/j.cej.2003.08.007", "ISSN" : "13858947", "author" : [ { "dropping-particle" : "", "family" : "Coppens", "given" : "Marc-Olivier", "non-dropping-particle" : "", "parse-names" : false, "suffix" : "" }, { "dropping-particle" : "", "family" : "Ommen", "given" : "J. Ruud", "non-dropping-particle" : "van", "parse-names" : false, "suffix" : "" } ], "container-title" : "Chemical Engineering Journal", "id" : "ITEM-1", "issue" : "1-3", "issued" : { "date-parts" : [ [ "2003", "12" ] ] }, "page" : "117-124", "title" : "Structuring chaotic fluidized beds", "type" : "article-journal", "volume" : "96" }, "uris" : [ "http://www.mendeley.com/documents/?uuid=8d8ea52b-e562-44f1-ba09-b5e5953caa9e" ] }, { "id" : "ITEM-2",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2", "issue" : "1", "issued" : { "date-parts" : [ [ "2006", "10" ] ] }, "page" : "21-31", "title" : "Heat transfer in a pulsed bubbling fluidized bed", "type" : "article-journal", "volume" : "168" }, "uris" : [ "http://www.mendeley.com/documents/?uuid=b4de0edb-7b19-4db6-847e-c076f529e283" ] } ], "mendeley" : { "formattedCitation" : "(Coppens &amp; van Ommen 2003; Zhang &amp; Koksal 2006)", "plainTextFormattedCitation" : "(Coppens &amp; van Ommen 2003; Zhang &amp; Koksal 2006)", "previouslyFormattedCitation" : "(Coppens &amp; van Ommen 2003; Zhang &amp; Koksal 2006)" }, "properties" : { "noteIndex" : 0 }, "schema" : "https://github.com/citation-style-language/schema/raw/master/csl-citation.json" }</w:instrText>
      </w:r>
      <w:r w:rsidRPr="00693F47">
        <w:rPr>
          <w:rFonts w:eastAsiaTheme="minorHAnsi"/>
        </w:rPr>
        <w:fldChar w:fldCharType="separate"/>
      </w:r>
      <w:r w:rsidR="00352AE9" w:rsidRPr="00352AE9">
        <w:rPr>
          <w:rFonts w:eastAsiaTheme="minorHAnsi"/>
          <w:noProof/>
        </w:rPr>
        <w:t>(Coppens &amp; van Ommen 2003; Zhang &amp; Koksal 2006)</w:t>
      </w:r>
      <w:r w:rsidRPr="00693F47">
        <w:rPr>
          <w:rFonts w:eastAsiaTheme="minorHAnsi"/>
        </w:rPr>
        <w:fldChar w:fldCharType="end"/>
      </w:r>
      <w:r w:rsidRPr="00693F47">
        <w:rPr>
          <w:rFonts w:eastAsiaTheme="minorHAnsi"/>
        </w:rPr>
        <w:t xml:space="preserve">, pharmaceutical placebo granules </w:t>
      </w:r>
      <w:r w:rsidRPr="00693F47">
        <w:rPr>
          <w:rFonts w:eastAsiaTheme="minorHAnsi"/>
        </w:rPr>
        <w:fldChar w:fldCharType="begin" w:fldLock="1"/>
      </w:r>
      <w:r w:rsidR="00D37BCC">
        <w:rPr>
          <w:rFonts w:eastAsiaTheme="minorHAnsi"/>
        </w:rPr>
        <w:instrText>ADDIN CSL_CITATION { "citationItems" : [ { "id" : "ITEM-1", "itemData" : { "DOI" : "10.1021/ie800458h", "ISSN" : "0888-5885", "author" : [ { "dropping-particle" : "", "family" : "Akhavan", "given" : "Ali", "non-dropping-particle" : "", "parse-names" : false, "suffix" : "" }, { "dropping-particle" : "", "family" : "Ommen", "given" : "J. Ruud", "non-dropping-particle" : "van", "parse-names" : false, "suffix" : "" }, { "dropping-particle" : "", "family" : "Nijenhuis", "given" : "John", "non-dropping-particle" : "", "parse-names" : false, "suffix" : "" }, { "dropping-particle" : "", "family" : "Wang", "given" : "Xiao S.", "non-dropping-particle" : "", "parse-names" : false, "suffix" : "" }, { "dropping-particle" : "", "family" : "Coppens", "given" : "Marc-Olivier", "non-dropping-particle" : "", "parse-names" : false, "suffix" : "" }, { "dropping-particle" : "", "family" : "Rhodes", "given" : "Martin J.", "non-dropping-particle" : "", "parse-names" : false, "suffix" : "" } ], "container-title" : "Industrial &amp; Engineering Chemistry Research", "id" : "ITEM-1", "issue" : "1", "issued" : { "date-parts" : [ [ "2009", "1", "7" ] ] }, "page" : "302-309", "title" : "Improved drying in a pulsation-assisted fluidized bed", "type" : "article-journal", "volume" : "48" }, "uris" : [ "http://www.mendeley.com/documents/?uuid=8ea71386-756c-4bac-a666-47140efd4497" ] } ], "mendeley" : { "formattedCitation" : "(Akhavan et al. 2009)", "plainTextFormattedCitation" : "(Akhavan et al. 2009)", "previouslyFormattedCitation" : "(Akhavan et al. 2009)" }, "properties" : { "noteIndex" : 0 }, "schema" : "https://github.com/citation-style-language/schema/raw/master/csl-citation.json" }</w:instrText>
      </w:r>
      <w:r w:rsidRPr="00693F47">
        <w:rPr>
          <w:rFonts w:eastAsiaTheme="minorHAnsi"/>
        </w:rPr>
        <w:fldChar w:fldCharType="separate"/>
      </w:r>
      <w:r w:rsidR="00352AE9" w:rsidRPr="00352AE9">
        <w:rPr>
          <w:rFonts w:eastAsiaTheme="minorHAnsi"/>
          <w:noProof/>
        </w:rPr>
        <w:t>(Akhavan et al. 2009)</w:t>
      </w:r>
      <w:r w:rsidRPr="00693F47">
        <w:rPr>
          <w:rFonts w:eastAsiaTheme="minorHAnsi"/>
        </w:rPr>
        <w:fldChar w:fldCharType="end"/>
      </w:r>
      <w:r w:rsidRPr="00693F47">
        <w:rPr>
          <w:rFonts w:eastAsiaTheme="minorHAnsi"/>
        </w:rPr>
        <w:t xml:space="preserve"> and organic matter such as sawdust </w:t>
      </w:r>
      <w:r w:rsidRPr="00693F47">
        <w:rPr>
          <w:rFonts w:eastAsiaTheme="minorHAnsi"/>
        </w:rPr>
        <w:fldChar w:fldCharType="begin" w:fldLock="1"/>
      </w:r>
      <w:r w:rsidR="00D37BCC">
        <w:rPr>
          <w:rFonts w:eastAsiaTheme="minorHAnsi"/>
        </w:rPr>
        <w:instrText>ADDIN CSL_CITATION { "citationItems" : [ { "id" : "ITEM-1", "itemData" : { "DOI" : "10.1080/07373930801929508", "ISSN" : "0737-3937", "author" : [ { "dropping-particle" : "", "family" : "Reyes", "given" : "A.", "non-dropping-particle" : "", "parse-names" : false, "suffix" : "" }, { "dropping-particle" : "", "family" : "Vega", "given" : "R.", "non-dropping-particle" : "", "parse-names" : false, "suffix" : "" }, { "dropping-particle" : "", "family" : "Garc\u00eda", "given" : "G.", "non-dropping-particle" : "", "parse-names" : false, "suffix" : "" } ], "container-title" : "Drying Technology", "id" : "ITEM-1", "issue" : "4", "issued" : { "date-parts" : [ [ "2008", "3", "26" ] ] }, "page" : "476-486", "title" : "Drying sawdust in a pulsed fluidized bed", "type" : "article-journal", "volume" : "26" }, "uris" : [ "http://www.mendeley.com/documents/?uuid=2c63c816-3aad-44e3-89fc-cc743fae446e" ] }, { "id" : "ITEM-2", "itemData" : { "DOI" : "10.1021/ie200933k", "ISSN" : "0888-5885", "author" : [ { "dropping-particle" : "", "family" : "Hadi", "given" : "Bashar", "non-dropping-particle" : "", "parse-names" : false, "suffix" : "" }, { "dropping-particle" : "", "family" : "Ommen", "given" : "J. Ruud", "non-dropping-particle" : "van", "parse-names" : false, "suffix" : "" }, { "dropping-particle" : "", "family" : "Coppens", "given" : "Marc-Olivier", "non-dropping-particle" : "", "parse-names" : false, "suffix" : "" } ], "container-title" : "Industrial &amp; Engineering Chemistry Research", "id" : "ITEM-2", "issue" : "4", "issued" : { "date-parts" : [ [ "2012", "2" ] ] }, "page" : "1713-1720", "title" : "Enhanced Particle Mixing in Pulsed Fluidized Beds and the Effect of Internals", "type" : "article-journal", "volume" : "51" }, "uris" : [ "http://www.mendeley.com/documents/?uuid=4927529b-d4a8-4c07-8b4c-373b205f8742" ] } ], "mendeley" : { "formattedCitation" : "(Reyes et al. 2008; Hadi et al. 2012)", "plainTextFormattedCitation" : "(Reyes et al. 2008; Hadi et al. 2012)", "previouslyFormattedCitation" : "(Reyes et al. 2008; Hadi et al. 2012)" }, "properties" : { "noteIndex" : 0 }, "schema" : "https://github.com/citation-style-language/schema/raw/master/csl-citation.json" }</w:instrText>
      </w:r>
      <w:r w:rsidRPr="00693F47">
        <w:rPr>
          <w:rFonts w:eastAsiaTheme="minorHAnsi"/>
        </w:rPr>
        <w:fldChar w:fldCharType="separate"/>
      </w:r>
      <w:r w:rsidR="00352AE9" w:rsidRPr="00352AE9">
        <w:rPr>
          <w:rFonts w:eastAsiaTheme="minorHAnsi"/>
          <w:noProof/>
        </w:rPr>
        <w:t>(Reyes et al. 2008; Hadi et al. 2012)</w:t>
      </w:r>
      <w:r w:rsidRPr="00693F47">
        <w:rPr>
          <w:rFonts w:eastAsiaTheme="minorHAnsi"/>
        </w:rPr>
        <w:fldChar w:fldCharType="end"/>
      </w:r>
      <w:r w:rsidRPr="00693F47">
        <w:rPr>
          <w:rFonts w:eastAsiaTheme="minorHAnsi"/>
        </w:rPr>
        <w:t xml:space="preserve">.  Group D particles have included molecular sieves </w:t>
      </w:r>
      <w:r w:rsidRPr="00693F47">
        <w:rPr>
          <w:rFonts w:eastAsiaTheme="minorHAnsi"/>
        </w:rPr>
        <w:fldChar w:fldCharType="begin" w:fldLock="1"/>
      </w:r>
      <w:r w:rsidR="00D37BCC">
        <w:rPr>
          <w:rFonts w:eastAsiaTheme="minorHAnsi"/>
        </w:rPr>
        <w:instrText>ADDIN CSL_CITATION { "citationItems" : [ { "id" : "ITEM-1", "itemData" : { "DOI" : "10.1080/07373930802603466", "ISSN" : "0737-3937", "author" : [ { "dropping-particle" : "", "family" : "Nitz", "given" : "Marcello", "non-dropping-particle" : "", "parse-names" : false, "suffix" : "" }, { "dropping-particle" : "", "family" : "Taranto", "given" : "O.P.", "non-dropping-particle" : "", "parse-names" : false, "suffix" : "" } ], "container-title" : "Drying Technology", "id" : "ITEM-1", "issue" : "2", "issued" : { "date-parts" : [ [ "2009", "2" ] ] }, "page" : "212-219", "title" : "Drying of a porous material in a pulsed fluid bed dryer: the influences of temperature, frequency of pulsation, and air flow rate", "type" : "article-journal", "volume" : "27" }, "uris" : [ "http://www.mendeley.com/documents/?uuid=39f8f7be-eb91-43a8-bd36-deb3789fa11e" ] } ], "mendeley" : { "formattedCitation" : "(Nitz &amp; Taranto 2009)", "plainTextFormattedCitation" : "(Nitz &amp; Taranto 2009)", "previouslyFormattedCitation" : "(Nitz &amp; Taranto 2009)" }, "properties" : { "noteIndex" : 0 }, "schema" : "https://github.com/citation-style-language/schema/raw/master/csl-citation.json" }</w:instrText>
      </w:r>
      <w:r w:rsidRPr="00693F47">
        <w:rPr>
          <w:rFonts w:eastAsiaTheme="minorHAnsi"/>
        </w:rPr>
        <w:fldChar w:fldCharType="separate"/>
      </w:r>
      <w:r w:rsidR="00352AE9" w:rsidRPr="00352AE9">
        <w:rPr>
          <w:rFonts w:eastAsiaTheme="minorHAnsi"/>
          <w:noProof/>
        </w:rPr>
        <w:t>(Nitz &amp; Taranto 2009)</w:t>
      </w:r>
      <w:r w:rsidRPr="00693F47">
        <w:rPr>
          <w:rFonts w:eastAsiaTheme="minorHAnsi"/>
        </w:rPr>
        <w:fldChar w:fldCharType="end"/>
      </w:r>
      <w:r w:rsidRPr="00693F47">
        <w:rPr>
          <w:rFonts w:eastAsiaTheme="minorHAnsi"/>
        </w:rPr>
        <w:t xml:space="preserve">, beans </w:t>
      </w:r>
      <w:r w:rsidRPr="00693F47">
        <w:rPr>
          <w:rFonts w:eastAsiaTheme="minorHAnsi"/>
        </w:rPr>
        <w:fldChar w:fldCharType="begin" w:fldLock="1"/>
      </w:r>
      <w:r w:rsidR="00D37BCC">
        <w:rPr>
          <w:rFonts w:eastAsiaTheme="minorHAnsi"/>
        </w:rPr>
        <w:instrText>ADDIN CSL_CITATION { "citationItems" : [ { "id" : "ITEM-1", "itemData" : { "DOI" : "10.1016/j.jfoodeng.2006.05.025", "ISSN" : "02608774", "author" : [ { "dropping-particle" : "", "family" : "Nitz", "given" : "Marcello", "non-dropping-particle" : "", "parse-names" : false, "suffix" : "" }, { "dropping-particle" : "", "family" : "Taranto", "given" : "O.P.", "non-dropping-particle" : "", "parse-names" : false, "suffix" : "" } ], "container-title" : "Journal of Food Engineering", "id" : "ITEM-1", "issue" : "1", "issued" : { "date-parts" : [ [ "2007", "5" ] ] }, "page" : "249-256", "title" : "Drying of beans in a pulsed fluid bed dryer: drying kinetics, fluid-dynamic study and comparisons with conventional fluidization", "type" : "article-journal", "volume" : "80" }, "uris" : [ "http://www.mendeley.com/documents/?uuid=d9618c90-97b7-4dea-9ce0-370472cbef4f" ] } ], "mendeley" : { "formattedCitation" : "(Nitz &amp; Taranto 2007)", "plainTextFormattedCitation" : "(Nitz &amp; Taranto 2007)", "previouslyFormattedCitation" : "(Nitz &amp; Taranto 2007)" }, "properties" : { "noteIndex" : 0 }, "schema" : "https://github.com/citation-style-language/schema/raw/master/csl-citation.json" }</w:instrText>
      </w:r>
      <w:r w:rsidRPr="00693F47">
        <w:rPr>
          <w:rFonts w:eastAsiaTheme="minorHAnsi"/>
        </w:rPr>
        <w:fldChar w:fldCharType="separate"/>
      </w:r>
      <w:r w:rsidR="00352AE9" w:rsidRPr="00352AE9">
        <w:rPr>
          <w:rFonts w:eastAsiaTheme="minorHAnsi"/>
          <w:noProof/>
        </w:rPr>
        <w:t>(Nitz &amp; Taranto 2007)</w:t>
      </w:r>
      <w:r w:rsidRPr="00693F47">
        <w:rPr>
          <w:rFonts w:eastAsiaTheme="minorHAnsi"/>
        </w:rPr>
        <w:fldChar w:fldCharType="end"/>
      </w:r>
      <w:r w:rsidRPr="00693F47">
        <w:rPr>
          <w:rFonts w:eastAsiaTheme="minorHAnsi"/>
        </w:rPr>
        <w:t xml:space="preserve">, turnip seeds </w:t>
      </w:r>
      <w:r w:rsidRPr="00693F47">
        <w:rPr>
          <w:rFonts w:eastAsiaTheme="minorHAnsi"/>
        </w:rPr>
        <w:fldChar w:fldCharType="begin" w:fldLock="1"/>
      </w:r>
      <w:r w:rsidR="00D37BCC">
        <w:rPr>
          <w:rFonts w:eastAsiaTheme="minorHAnsi"/>
        </w:rPr>
        <w:instrText>ADDIN CSL_CITATION { "citationItems" : [ { "id" : "ITEM-1", "itemData" : { "author" : [ { "dropping-particle" : "", "family" : "Koksal", "given" : "Murat", "non-dropping-particle" : "", "parse-names" : false, "suffix" : "" }, { "dropping-particle" : "", "family" : "Vural", "given" : "Hiseyin", "non-dropping-particle" : "", "parse-names" : false, "suffix" : "" } ], "container-title" : "Powder Technology", "id" : "ITEM-1", "issue" : "3", "issued" : { "date-parts" : [ [ "1998" ] ] }, "page" : "205-213", "title" : "Bubble size control in a two-dimensional fluidized bed using a moving double plate distributor", "type" : "article-journal", "volume" : "95" }, "uris" : [ "http://www.mendeley.com/documents/?uuid=6747b9bc-7cc0-42c1-94f0-728a7fddc7b1" ] } ], "mendeley" : { "formattedCitation" : "(Koksal &amp; Vural 1998)", "plainTextFormattedCitation" : "(Koksal &amp; Vural 1998)", "previouslyFormattedCitation" : "(Koksal &amp; Vural 1998)" }, "properties" : { "noteIndex" : 0 }, "schema" : "https://github.com/citation-style-language/schema/raw/master/csl-citation.json" }</w:instrText>
      </w:r>
      <w:r w:rsidRPr="00693F47">
        <w:rPr>
          <w:rFonts w:eastAsiaTheme="minorHAnsi"/>
        </w:rPr>
        <w:fldChar w:fldCharType="separate"/>
      </w:r>
      <w:r w:rsidR="00352AE9" w:rsidRPr="00352AE9">
        <w:rPr>
          <w:rFonts w:eastAsiaTheme="minorHAnsi"/>
          <w:noProof/>
        </w:rPr>
        <w:t>(Koksal &amp; Vural 1998)</w:t>
      </w:r>
      <w:r w:rsidRPr="00693F47">
        <w:rPr>
          <w:rFonts w:eastAsiaTheme="minorHAnsi"/>
        </w:rPr>
        <w:fldChar w:fldCharType="end"/>
      </w:r>
      <w:r w:rsidRPr="00693F47">
        <w:rPr>
          <w:rFonts w:eastAsiaTheme="minorHAnsi"/>
        </w:rPr>
        <w:t xml:space="preserve">, polypropylene </w:t>
      </w:r>
      <w:r w:rsidRPr="00693F47">
        <w:rPr>
          <w:rFonts w:eastAsiaTheme="minorHAnsi"/>
        </w:rPr>
        <w:fldChar w:fldCharType="begin" w:fldLock="1"/>
      </w:r>
      <w:r w:rsidR="00D37BCC">
        <w:rPr>
          <w:rFonts w:eastAsiaTheme="minorHAnsi"/>
        </w:rPr>
        <w:instrText>ADDIN CSL_CITATION { "citationItems" : [ { "id" : "ITEM-1", "itemData" : { "DOI" : "10.1080/07373930701781777", "ISSN" : "0737-3937", "author" : [ { "dropping-particle" : "", "family" : "Reyes", "given" : "A.", "non-dropping-particle" : "", "parse-names" : false, "suffix" : "" }, { "dropping-particle" : "", "family" : "Herrera", "given" : "N.", "non-dropping-particle" : "", "parse-names" : false, "suffix" : "" }, { "dropping-particle" : "", "family" : "Vega", "given" : "R.", "non-dropping-particle" : "", "parse-names" : false, "suffix" : "" } ], "container-title" : "Drying Technology", "id" : "ITEM-1", "issue" : "1", "issued" : { "date-parts" : [ [ "2007", "12", "28" ] ] }, "page" : "122-131", "title" : "Drying suspensions in a pulsed fluidized bed of inert particles", "type" : "article-journal", "volume" : "26" }, "uris" : [ "http://www.mendeley.com/documents/?uuid=2f39f4dd-87b2-472b-8a68-19f71f1059d5" ] } ], "mendeley" : { "formattedCitation" : "(Reyes, Herrera, et al. 2007)", "plainTextFormattedCitation" : "(Reyes, Herrera, et al. 2007)", "previouslyFormattedCitation" : "(Reyes, Herrera, et al. 2007)" }, "properties" : { "noteIndex" : 0 }, "schema" : "https://github.com/citation-style-language/schema/raw/master/csl-citation.json" }</w:instrText>
      </w:r>
      <w:r w:rsidRPr="00693F47">
        <w:rPr>
          <w:rFonts w:eastAsiaTheme="minorHAnsi"/>
        </w:rPr>
        <w:fldChar w:fldCharType="separate"/>
      </w:r>
      <w:r w:rsidR="00352AE9" w:rsidRPr="00352AE9">
        <w:rPr>
          <w:rFonts w:eastAsiaTheme="minorHAnsi"/>
          <w:noProof/>
        </w:rPr>
        <w:t>(Reyes, Herrera, et al. 2007)</w:t>
      </w:r>
      <w:r w:rsidRPr="00693F47">
        <w:rPr>
          <w:rFonts w:eastAsiaTheme="minorHAnsi"/>
        </w:rPr>
        <w:fldChar w:fldCharType="end"/>
      </w:r>
      <w:r w:rsidRPr="00693F47">
        <w:rPr>
          <w:rFonts w:eastAsiaTheme="minorHAnsi"/>
        </w:rPr>
        <w:t xml:space="preserve">, paper sludge </w:t>
      </w:r>
      <w:r w:rsidRPr="00693F47">
        <w:rPr>
          <w:rFonts w:eastAsiaTheme="minorHAnsi"/>
        </w:rPr>
        <w:fldChar w:fldCharType="begin" w:fldLock="1"/>
      </w:r>
      <w:r w:rsidR="00D37BCC">
        <w:rPr>
          <w:rFonts w:eastAsiaTheme="minorHAnsi"/>
        </w:rPr>
        <w:instrText>ADDIN CSL_CITATION { "citationItems" : [ { "id" : "ITEM-1", "itemData" : { "author" : [ { "dropping-particle" : "", "family" : "Kudra", "given" : "T", "non-dropping-particle" : "", "parse-names" : false, "suffix" : "" }, { "dropping-particle" : "", "family" : "Gawrzynski", "given" : "Z.", "non-dropping-particle" : "", "parse-names" : false, "suffix" : "" }, { "dropping-particle" : "", "family" : "Glaser", "given" : "R", "non-dropping-particle" : "", "parse-names" : false, "suffix" : "" }, { "dropping-particle" : "", "family" : "Stanislawski", "given" : "J", "non-dropping-particle" : "", "parse-names" : false, "suffix" : "" }, { "dropping-particle" : "", "family" : "Poirier", "given" : "M", "non-dropping-particle" : "", "parse-names" : false, "suffix" : "" } ], "container-title" : "Drying Technology", "id" : "ITEM-1", "issue" : "4-5", "issued" : { "date-parts" : [ [ "2002" ] ] }, "page" : "917-933", "title" : "Drying of pulp and paper sludge in a pulsed fluid bed dryer", "type" : "article-journal", "volume" : "20" }, "uris" : [ "http://www.mendeley.com/documents/?uuid=76810b96-2c77-44e7-905c-61ea35f56343" ] } ], "mendeley" : { "formattedCitation" : "(Kudra et al. 2002)", "plainTextFormattedCitation" : "(Kudra et al. 2002)", "previouslyFormattedCitation" : "(Kudra et al. 2002)" }, "properties" : { "noteIndex" : 0 }, "schema" : "https://github.com/citation-style-language/schema/raw/master/csl-citation.json" }</w:instrText>
      </w:r>
      <w:r w:rsidRPr="00693F47">
        <w:rPr>
          <w:rFonts w:eastAsiaTheme="minorHAnsi"/>
        </w:rPr>
        <w:fldChar w:fldCharType="separate"/>
      </w:r>
      <w:r w:rsidR="00352AE9" w:rsidRPr="00352AE9">
        <w:rPr>
          <w:rFonts w:eastAsiaTheme="minorHAnsi"/>
          <w:noProof/>
        </w:rPr>
        <w:t>(Kudra et al. 2002)</w:t>
      </w:r>
      <w:r w:rsidRPr="00693F47">
        <w:rPr>
          <w:rFonts w:eastAsiaTheme="minorHAnsi"/>
        </w:rPr>
        <w:fldChar w:fldCharType="end"/>
      </w:r>
      <w:r w:rsidRPr="00693F47">
        <w:rPr>
          <w:rFonts w:eastAsiaTheme="minorHAnsi"/>
        </w:rPr>
        <w:t xml:space="preserve"> and potato cubes </w:t>
      </w:r>
      <w:r w:rsidRPr="00693F47">
        <w:rPr>
          <w:rFonts w:eastAsiaTheme="minorHAnsi"/>
        </w:rPr>
        <w:fldChar w:fldCharType="begin" w:fldLock="1"/>
      </w:r>
      <w:r w:rsidR="00D37BCC">
        <w:rPr>
          <w:rFonts w:eastAsiaTheme="minorHAnsi"/>
        </w:rPr>
        <w:instrText>ADDIN CSL_CITATION { "citationItems" : [ { "id" : "ITEM-1", "itemData" : { "DOI" : "10.1080/07373930701227011", "ISSN" : "0737-3937", "author" : [ { "dropping-particle" : "", "family" : "Reyes", "given" : "A.", "non-dropping-particle" : "", "parse-names" : false, "suffix" : "" }, { "dropping-particle" : "", "family" : "Moyano", "given" : "P.", "non-dropping-particle" : "", "parse-names" : false, "suffix" : "" }, { "dropping-particle" : "", "family" : "Paz", "given" : "J.", "non-dropping-particle" : "", "parse-names" : false, "suffix" : "" } ], "container-title" : "Drying Technology", "id" : "ITEM-1", "issue" : "4", "issued" : { "date-parts" : [ [ "2007", "4", "19" ] ] }, "page" : "581-590", "title" : "Drying of potato slices in a pulsed fluidized bed", "type" : "article-journal", "volume" : "25" }, "uris" : [ "http://www.mendeley.com/documents/?uuid=6dd36781-cf08-44d4-840e-0b366d127f3d" ] } ], "mendeley" : { "formattedCitation" : "(Reyes, Moyano, et al. 2007)", "plainTextFormattedCitation" : "(Reyes, Moyano, et al. 2007)", "previouslyFormattedCitation" : "(Reyes, Moyano, et al. 2007)" }, "properties" : { "noteIndex" : 0 }, "schema" : "https://github.com/citation-style-language/schema/raw/master/csl-citation.json" }</w:instrText>
      </w:r>
      <w:r w:rsidRPr="00693F47">
        <w:rPr>
          <w:rFonts w:eastAsiaTheme="minorHAnsi"/>
        </w:rPr>
        <w:fldChar w:fldCharType="separate"/>
      </w:r>
      <w:r w:rsidR="00352AE9" w:rsidRPr="00352AE9">
        <w:rPr>
          <w:rFonts w:eastAsiaTheme="minorHAnsi"/>
          <w:noProof/>
        </w:rPr>
        <w:t>(Reyes, Moyano, et al. 2007)</w:t>
      </w:r>
      <w:r w:rsidRPr="00693F47">
        <w:rPr>
          <w:rFonts w:eastAsiaTheme="minorHAnsi"/>
        </w:rPr>
        <w:fldChar w:fldCharType="end"/>
      </w:r>
      <w:r w:rsidRPr="00693F47">
        <w:rPr>
          <w:rFonts w:eastAsiaTheme="minorHAnsi"/>
        </w:rPr>
        <w:t>.  Group C particles are difficult to fluidise and are consequently not studied in this research.</w:t>
      </w:r>
      <w:r w:rsidR="005E5014">
        <w:rPr>
          <w:rFonts w:eastAsiaTheme="minorHAnsi"/>
        </w:rPr>
        <w:t xml:space="preserve">  </w:t>
      </w:r>
      <w:r w:rsidRPr="00693F47">
        <w:rPr>
          <w:rFonts w:eastAsiaTheme="minorHAnsi"/>
        </w:rPr>
        <w:t xml:space="preserve">The particles used in this study are polystyrene spheres, glass ballotini, sand, wheat, zeolite molecular sieves, perlite and sold glass spheres.  The properties of these are given in </w:t>
      </w:r>
      <w:r w:rsidRPr="00693F47">
        <w:rPr>
          <w:rFonts w:eastAsiaTheme="minorHAnsi"/>
        </w:rPr>
        <w:fldChar w:fldCharType="begin"/>
      </w:r>
      <w:r w:rsidRPr="00693F47">
        <w:rPr>
          <w:rFonts w:eastAsiaTheme="minorHAnsi"/>
        </w:rPr>
        <w:instrText xml:space="preserve"> REF _Ref449967244 \h  \* MERGEFORMAT </w:instrText>
      </w:r>
      <w:r w:rsidRPr="00693F47">
        <w:rPr>
          <w:rFonts w:eastAsiaTheme="minorHAnsi"/>
        </w:rPr>
      </w:r>
      <w:r w:rsidRPr="00693F47">
        <w:rPr>
          <w:rFonts w:eastAsiaTheme="minorHAnsi"/>
        </w:rPr>
        <w:fldChar w:fldCharType="separate"/>
      </w:r>
      <w:r w:rsidR="005D3AE0" w:rsidRPr="00693F47">
        <w:rPr>
          <w:rFonts w:eastAsiaTheme="minorHAnsi"/>
          <w:bCs/>
          <w:noProof/>
          <w:szCs w:val="18"/>
        </w:rPr>
        <w:t xml:space="preserve">Table </w:t>
      </w:r>
      <w:r w:rsidR="005D3AE0">
        <w:rPr>
          <w:rFonts w:eastAsiaTheme="minorHAnsi"/>
          <w:bCs/>
          <w:noProof/>
          <w:szCs w:val="18"/>
        </w:rPr>
        <w:t>5</w:t>
      </w:r>
      <w:r w:rsidR="005D3AE0" w:rsidRPr="00693F47">
        <w:rPr>
          <w:rFonts w:eastAsiaTheme="minorHAnsi"/>
          <w:bCs/>
          <w:noProof/>
          <w:szCs w:val="18"/>
        </w:rPr>
        <w:noBreakHyphen/>
      </w:r>
      <w:r w:rsidR="005D3AE0">
        <w:rPr>
          <w:rFonts w:eastAsiaTheme="minorHAnsi"/>
          <w:bCs/>
          <w:noProof/>
          <w:szCs w:val="18"/>
        </w:rPr>
        <w:t>1</w:t>
      </w:r>
      <w:r w:rsidRPr="00693F47">
        <w:rPr>
          <w:rFonts w:eastAsiaTheme="minorHAnsi"/>
        </w:rPr>
        <w:fldChar w:fldCharType="end"/>
      </w:r>
      <w:r w:rsidRPr="00693F47">
        <w:rPr>
          <w:rFonts w:eastAsiaTheme="minorHAnsi"/>
        </w:rPr>
        <w:t>.</w:t>
      </w:r>
      <w:r w:rsidR="00950C62">
        <w:rPr>
          <w:rFonts w:eastAsiaTheme="minorHAnsi"/>
        </w:rPr>
        <w:t xml:space="preserve">  The experiments in which each material was used is also indicated in the table.</w:t>
      </w:r>
      <w:r w:rsidRPr="00693F47">
        <w:rPr>
          <w:rFonts w:eastAsiaTheme="minorHAnsi"/>
        </w:rPr>
        <w:t xml:space="preserve">  </w:t>
      </w:r>
    </w:p>
    <w:p w14:paraId="2CFF2CF1" w14:textId="1FE7B178" w:rsidR="00693F47" w:rsidRPr="00693F47" w:rsidRDefault="00693F47" w:rsidP="00EA5CD1">
      <w:pPr>
        <w:spacing w:line="276" w:lineRule="auto"/>
        <w:rPr>
          <w:rFonts w:eastAsiaTheme="minorHAnsi"/>
          <w:bCs/>
          <w:szCs w:val="18"/>
        </w:rPr>
      </w:pPr>
      <w:bookmarkStart w:id="301" w:name="_Ref461096276"/>
      <w:bookmarkStart w:id="302" w:name="_Ref449967244"/>
      <w:bookmarkStart w:id="303" w:name="_Ref462065869"/>
      <w:bookmarkStart w:id="304" w:name="_Toc474686754"/>
      <w:r w:rsidRPr="00693F47">
        <w:rPr>
          <w:rFonts w:eastAsiaTheme="minorHAnsi"/>
          <w:bCs/>
          <w:szCs w:val="18"/>
        </w:rPr>
        <w:t xml:space="preserve">Table </w:t>
      </w:r>
      <w:r w:rsidRPr="00693F47">
        <w:rPr>
          <w:rFonts w:eastAsiaTheme="minorHAnsi"/>
          <w:bCs/>
          <w:szCs w:val="18"/>
        </w:rPr>
        <w:fldChar w:fldCharType="begin"/>
      </w:r>
      <w:r w:rsidRPr="00693F47">
        <w:rPr>
          <w:rFonts w:eastAsiaTheme="minorHAnsi"/>
          <w:bCs/>
          <w:szCs w:val="18"/>
        </w:rPr>
        <w:instrText xml:space="preserve"> STYLEREF 1 \s </w:instrText>
      </w:r>
      <w:r w:rsidRPr="00693F47">
        <w:rPr>
          <w:rFonts w:eastAsiaTheme="minorHAnsi"/>
          <w:bCs/>
          <w:szCs w:val="18"/>
        </w:rPr>
        <w:fldChar w:fldCharType="separate"/>
      </w:r>
      <w:r w:rsidR="005D3AE0">
        <w:rPr>
          <w:rFonts w:eastAsiaTheme="minorHAnsi"/>
          <w:bCs/>
          <w:noProof/>
          <w:szCs w:val="18"/>
        </w:rPr>
        <w:t>5</w:t>
      </w:r>
      <w:r w:rsidRPr="00693F47">
        <w:rPr>
          <w:rFonts w:eastAsiaTheme="minorHAnsi"/>
          <w:bCs/>
          <w:szCs w:val="18"/>
        </w:rPr>
        <w:fldChar w:fldCharType="end"/>
      </w:r>
      <w:r w:rsidRPr="00693F47">
        <w:rPr>
          <w:rFonts w:eastAsiaTheme="minorHAnsi"/>
          <w:bCs/>
          <w:szCs w:val="18"/>
        </w:rPr>
        <w:noBreakHyphen/>
      </w:r>
      <w:r w:rsidRPr="00693F47">
        <w:rPr>
          <w:rFonts w:eastAsiaTheme="minorHAnsi"/>
          <w:bCs/>
          <w:szCs w:val="18"/>
        </w:rPr>
        <w:fldChar w:fldCharType="begin"/>
      </w:r>
      <w:r w:rsidRPr="00693F47">
        <w:rPr>
          <w:rFonts w:eastAsiaTheme="minorHAnsi"/>
          <w:bCs/>
          <w:szCs w:val="18"/>
        </w:rPr>
        <w:instrText xml:space="preserve"> SEQ Table \* ARABIC \s 1 </w:instrText>
      </w:r>
      <w:r w:rsidRPr="00693F47">
        <w:rPr>
          <w:rFonts w:eastAsiaTheme="minorHAnsi"/>
          <w:bCs/>
          <w:szCs w:val="18"/>
        </w:rPr>
        <w:fldChar w:fldCharType="separate"/>
      </w:r>
      <w:r w:rsidR="005D3AE0">
        <w:rPr>
          <w:rFonts w:eastAsiaTheme="minorHAnsi"/>
          <w:bCs/>
          <w:noProof/>
          <w:szCs w:val="18"/>
        </w:rPr>
        <w:t>1</w:t>
      </w:r>
      <w:r w:rsidRPr="00693F47">
        <w:rPr>
          <w:rFonts w:eastAsiaTheme="minorHAnsi"/>
          <w:bCs/>
          <w:szCs w:val="18"/>
        </w:rPr>
        <w:fldChar w:fldCharType="end"/>
      </w:r>
      <w:bookmarkEnd w:id="301"/>
      <w:bookmarkEnd w:id="302"/>
      <w:bookmarkEnd w:id="303"/>
      <w:r w:rsidRPr="00693F47">
        <w:rPr>
          <w:rFonts w:eastAsiaTheme="minorHAnsi"/>
          <w:bCs/>
          <w:szCs w:val="18"/>
        </w:rPr>
        <w:t>.  Particle properties.</w:t>
      </w:r>
      <w:bookmarkEnd w:id="304"/>
    </w:p>
    <w:tbl>
      <w:tblPr>
        <w:tblStyle w:val="LightShading1"/>
        <w:tblW w:w="5000" w:type="pct"/>
        <w:tblLook w:val="04A0" w:firstRow="1" w:lastRow="0" w:firstColumn="1" w:lastColumn="0" w:noHBand="0" w:noVBand="1"/>
      </w:tblPr>
      <w:tblGrid>
        <w:gridCol w:w="1166"/>
        <w:gridCol w:w="1699"/>
        <w:gridCol w:w="1283"/>
        <w:gridCol w:w="1216"/>
        <w:gridCol w:w="1292"/>
        <w:gridCol w:w="1292"/>
        <w:gridCol w:w="1294"/>
      </w:tblGrid>
      <w:tr w:rsidR="00693F47" w:rsidRPr="00693F47" w14:paraId="2A607719" w14:textId="77777777" w:rsidTr="00643099">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631" w:type="pct"/>
            <w:vMerge w:val="restart"/>
            <w:tcBorders>
              <w:top w:val="single" w:sz="18" w:space="0" w:color="auto"/>
            </w:tcBorders>
            <w:shd w:val="clear" w:color="auto" w:fill="FFFFFF" w:themeFill="background1"/>
          </w:tcPr>
          <w:p w14:paraId="546BE2A4" w14:textId="77777777" w:rsidR="00693F47" w:rsidRPr="00693F47" w:rsidRDefault="00693F47" w:rsidP="00EA5CD1">
            <w:pPr>
              <w:spacing w:before="0" w:line="276" w:lineRule="auto"/>
              <w:jc w:val="left"/>
              <w:rPr>
                <w:rFonts w:eastAsiaTheme="minorHAnsi"/>
              </w:rPr>
            </w:pPr>
            <w:r w:rsidRPr="00693F47">
              <w:rPr>
                <w:rFonts w:eastAsiaTheme="minorHAnsi"/>
              </w:rPr>
              <w:t>Geldart Group</w:t>
            </w:r>
          </w:p>
        </w:tc>
        <w:tc>
          <w:tcPr>
            <w:tcW w:w="919" w:type="pct"/>
            <w:vMerge w:val="restart"/>
            <w:tcBorders>
              <w:top w:val="single" w:sz="18" w:space="0" w:color="auto"/>
            </w:tcBorders>
            <w:shd w:val="clear" w:color="auto" w:fill="FFFFFF" w:themeFill="background1"/>
          </w:tcPr>
          <w:p w14:paraId="49E2A1E7" w14:textId="77777777" w:rsidR="00693F47" w:rsidRPr="00693F47" w:rsidRDefault="00693F47"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Material</w:t>
            </w:r>
          </w:p>
        </w:tc>
        <w:tc>
          <w:tcPr>
            <w:tcW w:w="694" w:type="pct"/>
            <w:vMerge w:val="restart"/>
            <w:tcBorders>
              <w:top w:val="single" w:sz="18" w:space="0" w:color="auto"/>
            </w:tcBorders>
          </w:tcPr>
          <w:p w14:paraId="166A07DE" w14:textId="77777777" w:rsidR="00693F47" w:rsidRPr="00693F47" w:rsidRDefault="00693F47"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Diameter (µm)</w:t>
            </w:r>
          </w:p>
        </w:tc>
        <w:tc>
          <w:tcPr>
            <w:tcW w:w="658" w:type="pct"/>
            <w:vMerge w:val="restart"/>
            <w:tcBorders>
              <w:top w:val="single" w:sz="18" w:space="0" w:color="auto"/>
            </w:tcBorders>
          </w:tcPr>
          <w:p w14:paraId="7CBC872B" w14:textId="77777777" w:rsidR="00693F47" w:rsidRPr="00693F47" w:rsidRDefault="00693F47"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Density (g/cm</w:t>
            </w:r>
            <w:r w:rsidRPr="00693F47">
              <w:rPr>
                <w:rFonts w:eastAsiaTheme="minorHAnsi"/>
                <w:vertAlign w:val="superscript"/>
              </w:rPr>
              <w:t>3</w:t>
            </w:r>
            <w:r w:rsidRPr="00693F47">
              <w:rPr>
                <w:rFonts w:eastAsiaTheme="minorHAnsi"/>
              </w:rPr>
              <w:t>)</w:t>
            </w:r>
          </w:p>
        </w:tc>
        <w:tc>
          <w:tcPr>
            <w:tcW w:w="2097" w:type="pct"/>
            <w:gridSpan w:val="3"/>
            <w:tcBorders>
              <w:top w:val="single" w:sz="18" w:space="0" w:color="auto"/>
              <w:bottom w:val="single" w:sz="4" w:space="0" w:color="auto"/>
            </w:tcBorders>
            <w:shd w:val="clear" w:color="auto" w:fill="auto"/>
          </w:tcPr>
          <w:p w14:paraId="679A6D50" w14:textId="77777777" w:rsidR="00693F47" w:rsidRPr="00693F47" w:rsidDel="00827FE2" w:rsidRDefault="00693F47"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Experiments</w:t>
            </w:r>
          </w:p>
        </w:tc>
      </w:tr>
      <w:tr w:rsidR="00693F47" w:rsidRPr="00693F47" w14:paraId="7641394A" w14:textId="77777777" w:rsidTr="00643099">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631" w:type="pct"/>
            <w:vMerge/>
            <w:tcBorders>
              <w:bottom w:val="single" w:sz="8" w:space="0" w:color="000000" w:themeColor="text1"/>
            </w:tcBorders>
            <w:shd w:val="clear" w:color="auto" w:fill="FFFFFF" w:themeFill="background1"/>
          </w:tcPr>
          <w:p w14:paraId="51C5B62C" w14:textId="77777777" w:rsidR="00693F47" w:rsidRPr="00693F47" w:rsidRDefault="00693F47" w:rsidP="00EA5CD1">
            <w:pPr>
              <w:spacing w:before="0" w:line="276" w:lineRule="auto"/>
              <w:jc w:val="left"/>
              <w:rPr>
                <w:rFonts w:eastAsiaTheme="minorHAnsi"/>
              </w:rPr>
            </w:pPr>
          </w:p>
        </w:tc>
        <w:tc>
          <w:tcPr>
            <w:tcW w:w="919" w:type="pct"/>
            <w:vMerge/>
            <w:tcBorders>
              <w:bottom w:val="single" w:sz="8" w:space="0" w:color="000000" w:themeColor="text1"/>
            </w:tcBorders>
            <w:shd w:val="clear" w:color="auto" w:fill="FFFFFF" w:themeFill="background1"/>
          </w:tcPr>
          <w:p w14:paraId="28EAA9C0"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rPr>
            </w:pPr>
          </w:p>
        </w:tc>
        <w:tc>
          <w:tcPr>
            <w:tcW w:w="694" w:type="pct"/>
            <w:vMerge/>
            <w:tcBorders>
              <w:bottom w:val="single" w:sz="8" w:space="0" w:color="000000" w:themeColor="text1"/>
            </w:tcBorders>
          </w:tcPr>
          <w:p w14:paraId="4D7EF694"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rPr>
            </w:pPr>
          </w:p>
        </w:tc>
        <w:tc>
          <w:tcPr>
            <w:tcW w:w="658" w:type="pct"/>
            <w:vMerge/>
            <w:tcBorders>
              <w:bottom w:val="single" w:sz="8" w:space="0" w:color="000000" w:themeColor="text1"/>
            </w:tcBorders>
          </w:tcPr>
          <w:p w14:paraId="1AC65EB7"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rPr>
            </w:pPr>
          </w:p>
        </w:tc>
        <w:tc>
          <w:tcPr>
            <w:tcW w:w="699" w:type="pct"/>
            <w:tcBorders>
              <w:top w:val="single" w:sz="4" w:space="0" w:color="auto"/>
              <w:bottom w:val="single" w:sz="8" w:space="0" w:color="000000" w:themeColor="text1"/>
            </w:tcBorders>
            <w:shd w:val="clear" w:color="auto" w:fill="auto"/>
          </w:tcPr>
          <w:p w14:paraId="472C48E1" w14:textId="77777777" w:rsidR="00693F47" w:rsidRPr="00693F47"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Single particle</w:t>
            </w:r>
          </w:p>
        </w:tc>
        <w:tc>
          <w:tcPr>
            <w:tcW w:w="699" w:type="pct"/>
            <w:tcBorders>
              <w:top w:val="single" w:sz="4" w:space="0" w:color="auto"/>
              <w:bottom w:val="single" w:sz="8" w:space="0" w:color="000000" w:themeColor="text1"/>
            </w:tcBorders>
            <w:shd w:val="clear" w:color="auto" w:fill="auto"/>
          </w:tcPr>
          <w:p w14:paraId="08F4B4A3" w14:textId="77777777" w:rsidR="00693F47" w:rsidRPr="00693F47"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Bubble formation</w:t>
            </w:r>
          </w:p>
        </w:tc>
        <w:tc>
          <w:tcPr>
            <w:tcW w:w="700" w:type="pct"/>
            <w:tcBorders>
              <w:top w:val="single" w:sz="4" w:space="0" w:color="auto"/>
              <w:bottom w:val="single" w:sz="8" w:space="0" w:color="000000" w:themeColor="text1"/>
            </w:tcBorders>
            <w:shd w:val="clear" w:color="auto" w:fill="auto"/>
          </w:tcPr>
          <w:p w14:paraId="2EC27CF9" w14:textId="77777777" w:rsidR="00693F47" w:rsidRPr="00693F47"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Fluidisation</w:t>
            </w:r>
          </w:p>
        </w:tc>
      </w:tr>
      <w:tr w:rsidR="00693F47" w:rsidRPr="00693F47" w14:paraId="2F43C2A6" w14:textId="77777777" w:rsidTr="00643099">
        <w:tc>
          <w:tcPr>
            <w:cnfStyle w:val="001000000000" w:firstRow="0" w:lastRow="0" w:firstColumn="1" w:lastColumn="0" w:oddVBand="0" w:evenVBand="0" w:oddHBand="0" w:evenHBand="0" w:firstRowFirstColumn="0" w:firstRowLastColumn="0" w:lastRowFirstColumn="0" w:lastRowLastColumn="0"/>
            <w:tcW w:w="631" w:type="pct"/>
            <w:shd w:val="clear" w:color="auto" w:fill="auto"/>
          </w:tcPr>
          <w:p w14:paraId="3F3FCE1C" w14:textId="77777777" w:rsidR="00693F47" w:rsidRPr="00693F47" w:rsidRDefault="00693F47" w:rsidP="00EA5CD1">
            <w:pPr>
              <w:spacing w:before="0" w:line="276" w:lineRule="auto"/>
              <w:jc w:val="left"/>
              <w:rPr>
                <w:rFonts w:eastAsiaTheme="minorHAnsi"/>
              </w:rPr>
            </w:pPr>
            <w:r w:rsidRPr="00693F47">
              <w:rPr>
                <w:rFonts w:eastAsiaTheme="minorHAnsi"/>
              </w:rPr>
              <w:t>Group A</w:t>
            </w:r>
          </w:p>
        </w:tc>
        <w:tc>
          <w:tcPr>
            <w:tcW w:w="919" w:type="pct"/>
            <w:shd w:val="clear" w:color="auto" w:fill="auto"/>
          </w:tcPr>
          <w:p w14:paraId="0DD2D653"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Polystyrene</w:t>
            </w:r>
          </w:p>
        </w:tc>
        <w:tc>
          <w:tcPr>
            <w:tcW w:w="694" w:type="pct"/>
            <w:shd w:val="clear" w:color="auto" w:fill="auto"/>
          </w:tcPr>
          <w:p w14:paraId="6C74F2EF"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83</w:t>
            </w:r>
            <w:r w:rsidRPr="00693F47">
              <w:rPr>
                <w:rFonts w:eastAsiaTheme="minorHAnsi"/>
                <w:vertAlign w:val="superscript"/>
              </w:rPr>
              <w:t>a)</w:t>
            </w:r>
          </w:p>
        </w:tc>
        <w:tc>
          <w:tcPr>
            <w:tcW w:w="658" w:type="pct"/>
            <w:shd w:val="clear" w:color="auto" w:fill="auto"/>
          </w:tcPr>
          <w:p w14:paraId="5D98B149"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1.2</w:t>
            </w:r>
            <w:r w:rsidRPr="00693F47">
              <w:rPr>
                <w:rFonts w:eastAsiaTheme="minorHAnsi"/>
                <w:vertAlign w:val="superscript"/>
              </w:rPr>
              <w:t>d)</w:t>
            </w:r>
          </w:p>
        </w:tc>
        <w:tc>
          <w:tcPr>
            <w:tcW w:w="699" w:type="pct"/>
            <w:shd w:val="clear" w:color="auto" w:fill="auto"/>
          </w:tcPr>
          <w:p w14:paraId="45D61E1A" w14:textId="77777777" w:rsidR="00693F47" w:rsidRPr="00693F47" w:rsidDel="00827FE2" w:rsidRDefault="00693F47"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rPr>
            </w:pPr>
          </w:p>
        </w:tc>
        <w:tc>
          <w:tcPr>
            <w:tcW w:w="699" w:type="pct"/>
            <w:shd w:val="clear" w:color="auto" w:fill="auto"/>
          </w:tcPr>
          <w:p w14:paraId="424DAA74" w14:textId="77777777" w:rsidR="00693F47" w:rsidRPr="00693F47" w:rsidDel="00827FE2" w:rsidRDefault="00693F47"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x</w:t>
            </w:r>
          </w:p>
        </w:tc>
        <w:tc>
          <w:tcPr>
            <w:tcW w:w="700" w:type="pct"/>
            <w:shd w:val="clear" w:color="auto" w:fill="auto"/>
          </w:tcPr>
          <w:p w14:paraId="38910A45" w14:textId="77777777" w:rsidR="00693F47" w:rsidRPr="00693F47" w:rsidDel="00827FE2" w:rsidRDefault="00693F47"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rPr>
            </w:pPr>
          </w:p>
        </w:tc>
      </w:tr>
      <w:tr w:rsidR="00693F47" w:rsidRPr="00693F47" w14:paraId="08BD0981" w14:textId="77777777" w:rsidTr="006430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1" w:type="pct"/>
            <w:shd w:val="clear" w:color="auto" w:fill="auto"/>
          </w:tcPr>
          <w:p w14:paraId="558F1C04" w14:textId="77777777" w:rsidR="00693F47" w:rsidRPr="00693F47" w:rsidRDefault="00693F47" w:rsidP="00EA5CD1">
            <w:pPr>
              <w:spacing w:before="0" w:line="276" w:lineRule="auto"/>
              <w:jc w:val="left"/>
              <w:rPr>
                <w:rFonts w:eastAsiaTheme="minorHAnsi"/>
              </w:rPr>
            </w:pPr>
          </w:p>
        </w:tc>
        <w:tc>
          <w:tcPr>
            <w:tcW w:w="919" w:type="pct"/>
            <w:shd w:val="clear" w:color="auto" w:fill="auto"/>
          </w:tcPr>
          <w:p w14:paraId="6E32AAC1"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Polystyrene</w:t>
            </w:r>
          </w:p>
        </w:tc>
        <w:tc>
          <w:tcPr>
            <w:tcW w:w="694" w:type="pct"/>
            <w:shd w:val="clear" w:color="auto" w:fill="auto"/>
          </w:tcPr>
          <w:p w14:paraId="28CD9E22"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52</w:t>
            </w:r>
            <w:r w:rsidRPr="00693F47">
              <w:rPr>
                <w:rFonts w:eastAsiaTheme="minorHAnsi"/>
                <w:vertAlign w:val="superscript"/>
              </w:rPr>
              <w:t xml:space="preserve"> a)</w:t>
            </w:r>
          </w:p>
        </w:tc>
        <w:tc>
          <w:tcPr>
            <w:tcW w:w="658" w:type="pct"/>
            <w:shd w:val="clear" w:color="auto" w:fill="auto"/>
          </w:tcPr>
          <w:p w14:paraId="7338471B"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1.05</w:t>
            </w:r>
            <w:r w:rsidRPr="00693F47">
              <w:rPr>
                <w:rFonts w:eastAsiaTheme="minorHAnsi"/>
                <w:vertAlign w:val="superscript"/>
              </w:rPr>
              <w:t xml:space="preserve"> d)</w:t>
            </w:r>
          </w:p>
        </w:tc>
        <w:tc>
          <w:tcPr>
            <w:tcW w:w="699" w:type="pct"/>
            <w:shd w:val="clear" w:color="auto" w:fill="auto"/>
          </w:tcPr>
          <w:p w14:paraId="510CBEF5" w14:textId="77777777" w:rsidR="00693F47" w:rsidRPr="00693F47" w:rsidDel="00827FE2"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rPr>
            </w:pPr>
          </w:p>
        </w:tc>
        <w:tc>
          <w:tcPr>
            <w:tcW w:w="699" w:type="pct"/>
            <w:shd w:val="clear" w:color="auto" w:fill="auto"/>
          </w:tcPr>
          <w:p w14:paraId="7106A96C" w14:textId="77777777" w:rsidR="00693F47" w:rsidRPr="00693F47" w:rsidDel="00827FE2"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x</w:t>
            </w:r>
          </w:p>
        </w:tc>
        <w:tc>
          <w:tcPr>
            <w:tcW w:w="700" w:type="pct"/>
            <w:shd w:val="clear" w:color="auto" w:fill="auto"/>
          </w:tcPr>
          <w:p w14:paraId="279E8E12" w14:textId="77777777" w:rsidR="00693F47" w:rsidRPr="00693F47" w:rsidDel="00827FE2"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x</w:t>
            </w:r>
          </w:p>
        </w:tc>
      </w:tr>
      <w:tr w:rsidR="00693F47" w:rsidRPr="00693F47" w14:paraId="1C41166C" w14:textId="77777777" w:rsidTr="00643099">
        <w:tc>
          <w:tcPr>
            <w:cnfStyle w:val="001000000000" w:firstRow="0" w:lastRow="0" w:firstColumn="1" w:lastColumn="0" w:oddVBand="0" w:evenVBand="0" w:oddHBand="0" w:evenHBand="0" w:firstRowFirstColumn="0" w:firstRowLastColumn="0" w:lastRowFirstColumn="0" w:lastRowLastColumn="0"/>
            <w:tcW w:w="631" w:type="pct"/>
            <w:shd w:val="clear" w:color="auto" w:fill="auto"/>
          </w:tcPr>
          <w:p w14:paraId="57225FD8" w14:textId="77777777" w:rsidR="00693F47" w:rsidRPr="00693F47" w:rsidRDefault="00693F47" w:rsidP="00EA5CD1">
            <w:pPr>
              <w:spacing w:before="0" w:line="276" w:lineRule="auto"/>
              <w:jc w:val="left"/>
              <w:rPr>
                <w:rFonts w:eastAsiaTheme="minorHAnsi"/>
              </w:rPr>
            </w:pPr>
            <w:r w:rsidRPr="00693F47">
              <w:rPr>
                <w:rFonts w:eastAsiaTheme="minorHAnsi"/>
              </w:rPr>
              <w:t>Group B</w:t>
            </w:r>
          </w:p>
        </w:tc>
        <w:tc>
          <w:tcPr>
            <w:tcW w:w="919" w:type="pct"/>
            <w:shd w:val="clear" w:color="auto" w:fill="auto"/>
          </w:tcPr>
          <w:p w14:paraId="5CC3D455"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Glass ballotini</w:t>
            </w:r>
          </w:p>
        </w:tc>
        <w:tc>
          <w:tcPr>
            <w:tcW w:w="694" w:type="pct"/>
            <w:shd w:val="clear" w:color="auto" w:fill="auto"/>
          </w:tcPr>
          <w:p w14:paraId="5FB5AC2D"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250</w:t>
            </w:r>
            <w:r w:rsidRPr="00693F47">
              <w:rPr>
                <w:rFonts w:eastAsiaTheme="minorHAnsi"/>
                <w:vertAlign w:val="superscript"/>
              </w:rPr>
              <w:t xml:space="preserve"> a)</w:t>
            </w:r>
          </w:p>
        </w:tc>
        <w:tc>
          <w:tcPr>
            <w:tcW w:w="658" w:type="pct"/>
            <w:shd w:val="clear" w:color="auto" w:fill="auto"/>
          </w:tcPr>
          <w:p w14:paraId="579B1862"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2.5</w:t>
            </w:r>
            <w:r w:rsidRPr="00693F47">
              <w:rPr>
                <w:rFonts w:eastAsiaTheme="minorHAnsi"/>
                <w:vertAlign w:val="superscript"/>
              </w:rPr>
              <w:t xml:space="preserve"> d)</w:t>
            </w:r>
          </w:p>
        </w:tc>
        <w:tc>
          <w:tcPr>
            <w:tcW w:w="699" w:type="pct"/>
            <w:shd w:val="clear" w:color="auto" w:fill="auto"/>
          </w:tcPr>
          <w:p w14:paraId="74033FDD" w14:textId="77777777" w:rsidR="00693F47" w:rsidRPr="00693F47" w:rsidDel="00827FE2" w:rsidRDefault="00693F47"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rPr>
            </w:pPr>
          </w:p>
        </w:tc>
        <w:tc>
          <w:tcPr>
            <w:tcW w:w="699" w:type="pct"/>
            <w:shd w:val="clear" w:color="auto" w:fill="auto"/>
          </w:tcPr>
          <w:p w14:paraId="3BB60070" w14:textId="77777777" w:rsidR="00693F47" w:rsidRPr="00693F47" w:rsidDel="00827FE2" w:rsidRDefault="00693F47"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x</w:t>
            </w:r>
          </w:p>
        </w:tc>
        <w:tc>
          <w:tcPr>
            <w:tcW w:w="700" w:type="pct"/>
            <w:shd w:val="clear" w:color="auto" w:fill="auto"/>
          </w:tcPr>
          <w:p w14:paraId="503BABF8" w14:textId="77777777" w:rsidR="00693F47" w:rsidRPr="00693F47" w:rsidDel="00827FE2" w:rsidRDefault="00693F47"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x</w:t>
            </w:r>
          </w:p>
        </w:tc>
      </w:tr>
      <w:tr w:rsidR="00693F47" w:rsidRPr="00693F47" w14:paraId="59F87C7F" w14:textId="77777777" w:rsidTr="006430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1" w:type="pct"/>
            <w:shd w:val="clear" w:color="auto" w:fill="auto"/>
          </w:tcPr>
          <w:p w14:paraId="0805F219" w14:textId="77777777" w:rsidR="00693F47" w:rsidRPr="00693F47" w:rsidRDefault="00693F47" w:rsidP="00EA5CD1">
            <w:pPr>
              <w:spacing w:before="0" w:line="276" w:lineRule="auto"/>
              <w:jc w:val="left"/>
              <w:rPr>
                <w:rFonts w:eastAsiaTheme="minorHAnsi"/>
              </w:rPr>
            </w:pPr>
          </w:p>
        </w:tc>
        <w:tc>
          <w:tcPr>
            <w:tcW w:w="919" w:type="pct"/>
            <w:shd w:val="clear" w:color="auto" w:fill="auto"/>
          </w:tcPr>
          <w:p w14:paraId="672559C9"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Glass ballotini</w:t>
            </w:r>
          </w:p>
        </w:tc>
        <w:tc>
          <w:tcPr>
            <w:tcW w:w="694" w:type="pct"/>
            <w:shd w:val="clear" w:color="auto" w:fill="auto"/>
          </w:tcPr>
          <w:p w14:paraId="1EF25069"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125</w:t>
            </w:r>
            <w:r w:rsidRPr="00693F47">
              <w:rPr>
                <w:rFonts w:eastAsiaTheme="minorHAnsi"/>
                <w:vertAlign w:val="superscript"/>
              </w:rPr>
              <w:t xml:space="preserve"> a)</w:t>
            </w:r>
          </w:p>
        </w:tc>
        <w:tc>
          <w:tcPr>
            <w:tcW w:w="658" w:type="pct"/>
            <w:shd w:val="clear" w:color="auto" w:fill="auto"/>
          </w:tcPr>
          <w:p w14:paraId="51037E32"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2.5</w:t>
            </w:r>
            <w:r w:rsidRPr="00693F47">
              <w:rPr>
                <w:rFonts w:eastAsiaTheme="minorHAnsi"/>
                <w:vertAlign w:val="superscript"/>
              </w:rPr>
              <w:t xml:space="preserve"> d)</w:t>
            </w:r>
          </w:p>
        </w:tc>
        <w:tc>
          <w:tcPr>
            <w:tcW w:w="699" w:type="pct"/>
            <w:shd w:val="clear" w:color="auto" w:fill="auto"/>
          </w:tcPr>
          <w:p w14:paraId="0E0D2AE5" w14:textId="77777777" w:rsidR="00693F47" w:rsidRPr="00693F47" w:rsidDel="00827FE2"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rPr>
            </w:pPr>
          </w:p>
        </w:tc>
        <w:tc>
          <w:tcPr>
            <w:tcW w:w="699" w:type="pct"/>
            <w:shd w:val="clear" w:color="auto" w:fill="auto"/>
          </w:tcPr>
          <w:p w14:paraId="2A3347CB" w14:textId="77777777" w:rsidR="00693F47" w:rsidRPr="00693F47" w:rsidDel="00827FE2"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x</w:t>
            </w:r>
          </w:p>
        </w:tc>
        <w:tc>
          <w:tcPr>
            <w:tcW w:w="700" w:type="pct"/>
            <w:shd w:val="clear" w:color="auto" w:fill="auto"/>
          </w:tcPr>
          <w:p w14:paraId="0C55FDDB" w14:textId="77777777" w:rsidR="00693F47" w:rsidRPr="00693F47" w:rsidDel="00827FE2"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rPr>
            </w:pPr>
          </w:p>
        </w:tc>
      </w:tr>
      <w:tr w:rsidR="00693F47" w:rsidRPr="00693F47" w14:paraId="5649CF24" w14:textId="77777777" w:rsidTr="00643099">
        <w:tc>
          <w:tcPr>
            <w:cnfStyle w:val="001000000000" w:firstRow="0" w:lastRow="0" w:firstColumn="1" w:lastColumn="0" w:oddVBand="0" w:evenVBand="0" w:oddHBand="0" w:evenHBand="0" w:firstRowFirstColumn="0" w:firstRowLastColumn="0" w:lastRowFirstColumn="0" w:lastRowLastColumn="0"/>
            <w:tcW w:w="631" w:type="pct"/>
            <w:shd w:val="clear" w:color="auto" w:fill="auto"/>
          </w:tcPr>
          <w:p w14:paraId="2CCCE7FC" w14:textId="77777777" w:rsidR="00693F47" w:rsidRPr="00693F47" w:rsidRDefault="00693F47" w:rsidP="00EA5CD1">
            <w:pPr>
              <w:spacing w:before="0" w:line="276" w:lineRule="auto"/>
              <w:jc w:val="left"/>
              <w:rPr>
                <w:rFonts w:eastAsiaTheme="minorHAnsi"/>
              </w:rPr>
            </w:pPr>
          </w:p>
        </w:tc>
        <w:tc>
          <w:tcPr>
            <w:tcW w:w="919" w:type="pct"/>
            <w:shd w:val="clear" w:color="auto" w:fill="auto"/>
          </w:tcPr>
          <w:p w14:paraId="4BEC6BD6"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Glass ballotini</w:t>
            </w:r>
          </w:p>
        </w:tc>
        <w:tc>
          <w:tcPr>
            <w:tcW w:w="694" w:type="pct"/>
            <w:shd w:val="clear" w:color="auto" w:fill="auto"/>
          </w:tcPr>
          <w:p w14:paraId="47F1E0E9"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90</w:t>
            </w:r>
            <w:r w:rsidRPr="00693F47">
              <w:rPr>
                <w:rFonts w:eastAsiaTheme="minorHAnsi"/>
                <w:vertAlign w:val="superscript"/>
              </w:rPr>
              <w:t xml:space="preserve"> a)</w:t>
            </w:r>
          </w:p>
        </w:tc>
        <w:tc>
          <w:tcPr>
            <w:tcW w:w="658" w:type="pct"/>
            <w:shd w:val="clear" w:color="auto" w:fill="auto"/>
          </w:tcPr>
          <w:p w14:paraId="254E2143"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2.5</w:t>
            </w:r>
            <w:r w:rsidRPr="00693F47">
              <w:rPr>
                <w:rFonts w:eastAsiaTheme="minorHAnsi"/>
                <w:vertAlign w:val="superscript"/>
              </w:rPr>
              <w:t xml:space="preserve"> d)</w:t>
            </w:r>
          </w:p>
        </w:tc>
        <w:tc>
          <w:tcPr>
            <w:tcW w:w="699" w:type="pct"/>
            <w:shd w:val="clear" w:color="auto" w:fill="auto"/>
          </w:tcPr>
          <w:p w14:paraId="415EE048" w14:textId="77777777" w:rsidR="00693F47" w:rsidRPr="00693F47" w:rsidDel="00827FE2" w:rsidRDefault="00693F47"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rPr>
            </w:pPr>
          </w:p>
        </w:tc>
        <w:tc>
          <w:tcPr>
            <w:tcW w:w="699" w:type="pct"/>
            <w:shd w:val="clear" w:color="auto" w:fill="auto"/>
          </w:tcPr>
          <w:p w14:paraId="6FCEF4EF" w14:textId="77777777" w:rsidR="00693F47" w:rsidRPr="00693F47" w:rsidDel="00827FE2" w:rsidRDefault="00693F47"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x</w:t>
            </w:r>
          </w:p>
        </w:tc>
        <w:tc>
          <w:tcPr>
            <w:tcW w:w="700" w:type="pct"/>
            <w:shd w:val="clear" w:color="auto" w:fill="auto"/>
          </w:tcPr>
          <w:p w14:paraId="7197594D" w14:textId="77777777" w:rsidR="00693F47" w:rsidRPr="00693F47" w:rsidDel="00827FE2" w:rsidRDefault="00693F47"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rPr>
            </w:pPr>
          </w:p>
        </w:tc>
      </w:tr>
      <w:tr w:rsidR="00693F47" w:rsidRPr="00693F47" w14:paraId="72B9B635" w14:textId="77777777" w:rsidTr="006430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1" w:type="pct"/>
            <w:shd w:val="clear" w:color="auto" w:fill="auto"/>
          </w:tcPr>
          <w:p w14:paraId="689C6EC5" w14:textId="77777777" w:rsidR="00693F47" w:rsidRPr="00693F47" w:rsidRDefault="00693F47" w:rsidP="00EA5CD1">
            <w:pPr>
              <w:spacing w:before="0" w:line="276" w:lineRule="auto"/>
              <w:jc w:val="left"/>
              <w:rPr>
                <w:rFonts w:eastAsiaTheme="minorHAnsi"/>
              </w:rPr>
            </w:pPr>
          </w:p>
        </w:tc>
        <w:tc>
          <w:tcPr>
            <w:tcW w:w="919" w:type="pct"/>
            <w:shd w:val="clear" w:color="auto" w:fill="auto"/>
          </w:tcPr>
          <w:p w14:paraId="54525B79"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Sand</w:t>
            </w:r>
          </w:p>
        </w:tc>
        <w:tc>
          <w:tcPr>
            <w:tcW w:w="694" w:type="pct"/>
            <w:shd w:val="clear" w:color="auto" w:fill="auto"/>
          </w:tcPr>
          <w:p w14:paraId="768C1DFA"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r w:rsidRPr="00693F47">
              <w:rPr>
                <w:rFonts w:eastAsiaTheme="minorHAnsi"/>
                <w:noProof/>
                <w:lang w:eastAsia="en-GB"/>
              </w:rPr>
              <w:t>605</w:t>
            </w:r>
            <w:r w:rsidRPr="00693F47">
              <w:rPr>
                <w:rFonts w:eastAsiaTheme="minorHAnsi"/>
                <w:noProof/>
                <w:vertAlign w:val="superscript"/>
                <w:lang w:eastAsia="en-GB"/>
              </w:rPr>
              <w:t>b)</w:t>
            </w:r>
          </w:p>
        </w:tc>
        <w:tc>
          <w:tcPr>
            <w:tcW w:w="658" w:type="pct"/>
            <w:shd w:val="clear" w:color="auto" w:fill="auto"/>
          </w:tcPr>
          <w:p w14:paraId="7866E4AC"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r w:rsidRPr="00693F47">
              <w:rPr>
                <w:rFonts w:eastAsiaTheme="minorHAnsi"/>
                <w:noProof/>
                <w:lang w:eastAsia="en-GB"/>
              </w:rPr>
              <w:t>1.442</w:t>
            </w:r>
            <w:r w:rsidRPr="00693F47">
              <w:rPr>
                <w:rFonts w:eastAsiaTheme="minorHAnsi"/>
                <w:vertAlign w:val="superscript"/>
              </w:rPr>
              <w:t xml:space="preserve"> d)</w:t>
            </w:r>
          </w:p>
        </w:tc>
        <w:tc>
          <w:tcPr>
            <w:tcW w:w="699" w:type="pct"/>
            <w:shd w:val="clear" w:color="auto" w:fill="auto"/>
          </w:tcPr>
          <w:p w14:paraId="1E5F8735" w14:textId="77777777" w:rsidR="00693F47" w:rsidRPr="00693F47" w:rsidDel="00827FE2"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p>
        </w:tc>
        <w:tc>
          <w:tcPr>
            <w:tcW w:w="699" w:type="pct"/>
            <w:shd w:val="clear" w:color="auto" w:fill="auto"/>
          </w:tcPr>
          <w:p w14:paraId="51D2C54F" w14:textId="77777777" w:rsidR="00693F47" w:rsidRPr="00693F47" w:rsidDel="00827FE2"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r w:rsidRPr="00693F47">
              <w:rPr>
                <w:rFonts w:eastAsiaTheme="minorHAnsi"/>
                <w:noProof/>
                <w:lang w:eastAsia="en-GB"/>
              </w:rPr>
              <w:t>x</w:t>
            </w:r>
          </w:p>
        </w:tc>
        <w:tc>
          <w:tcPr>
            <w:tcW w:w="700" w:type="pct"/>
            <w:shd w:val="clear" w:color="auto" w:fill="auto"/>
          </w:tcPr>
          <w:p w14:paraId="1DE8455D" w14:textId="77777777" w:rsidR="00693F47" w:rsidRPr="00693F47" w:rsidDel="00827FE2"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p>
        </w:tc>
      </w:tr>
      <w:tr w:rsidR="00693F47" w:rsidRPr="00693F47" w14:paraId="06A8014F" w14:textId="77777777" w:rsidTr="00643099">
        <w:tc>
          <w:tcPr>
            <w:cnfStyle w:val="001000000000" w:firstRow="0" w:lastRow="0" w:firstColumn="1" w:lastColumn="0" w:oddVBand="0" w:evenVBand="0" w:oddHBand="0" w:evenHBand="0" w:firstRowFirstColumn="0" w:firstRowLastColumn="0" w:lastRowFirstColumn="0" w:lastRowLastColumn="0"/>
            <w:tcW w:w="631" w:type="pct"/>
            <w:shd w:val="clear" w:color="auto" w:fill="auto"/>
          </w:tcPr>
          <w:p w14:paraId="598FFCA6" w14:textId="77777777" w:rsidR="00693F47" w:rsidRPr="00693F47" w:rsidRDefault="00693F47" w:rsidP="00EA5CD1">
            <w:pPr>
              <w:spacing w:before="0" w:line="276" w:lineRule="auto"/>
              <w:jc w:val="left"/>
              <w:rPr>
                <w:rFonts w:eastAsiaTheme="minorHAnsi"/>
              </w:rPr>
            </w:pPr>
          </w:p>
        </w:tc>
        <w:tc>
          <w:tcPr>
            <w:tcW w:w="919" w:type="pct"/>
            <w:shd w:val="clear" w:color="auto" w:fill="auto"/>
          </w:tcPr>
          <w:p w14:paraId="03DC4DA4"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Sand</w:t>
            </w:r>
          </w:p>
        </w:tc>
        <w:tc>
          <w:tcPr>
            <w:tcW w:w="694" w:type="pct"/>
            <w:shd w:val="clear" w:color="auto" w:fill="auto"/>
          </w:tcPr>
          <w:p w14:paraId="359B3E2E"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r w:rsidRPr="00693F47">
              <w:rPr>
                <w:rFonts w:eastAsiaTheme="minorHAnsi"/>
                <w:noProof/>
                <w:lang w:eastAsia="en-GB"/>
              </w:rPr>
              <w:t>380</w:t>
            </w:r>
            <w:r w:rsidRPr="00693F47">
              <w:rPr>
                <w:rFonts w:eastAsiaTheme="minorHAnsi"/>
                <w:noProof/>
                <w:vertAlign w:val="superscript"/>
                <w:lang w:eastAsia="en-GB"/>
              </w:rPr>
              <w:t xml:space="preserve"> b)</w:t>
            </w:r>
          </w:p>
        </w:tc>
        <w:tc>
          <w:tcPr>
            <w:tcW w:w="658" w:type="pct"/>
            <w:shd w:val="clear" w:color="auto" w:fill="auto"/>
          </w:tcPr>
          <w:p w14:paraId="1FAD4DFE"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r w:rsidRPr="00693F47">
              <w:rPr>
                <w:rFonts w:eastAsiaTheme="minorHAnsi"/>
                <w:noProof/>
                <w:lang w:eastAsia="en-GB"/>
              </w:rPr>
              <w:t>1.442</w:t>
            </w:r>
            <w:r w:rsidRPr="00693F47">
              <w:rPr>
                <w:rFonts w:eastAsiaTheme="minorHAnsi"/>
                <w:vertAlign w:val="superscript"/>
              </w:rPr>
              <w:t xml:space="preserve"> d)</w:t>
            </w:r>
          </w:p>
        </w:tc>
        <w:tc>
          <w:tcPr>
            <w:tcW w:w="699" w:type="pct"/>
            <w:shd w:val="clear" w:color="auto" w:fill="auto"/>
          </w:tcPr>
          <w:p w14:paraId="5695D699" w14:textId="77777777" w:rsidR="00693F47" w:rsidRPr="00693F47" w:rsidDel="00827FE2" w:rsidRDefault="00693F47"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p>
        </w:tc>
        <w:tc>
          <w:tcPr>
            <w:tcW w:w="699" w:type="pct"/>
            <w:shd w:val="clear" w:color="auto" w:fill="auto"/>
          </w:tcPr>
          <w:p w14:paraId="4D5696CE" w14:textId="77777777" w:rsidR="00693F47" w:rsidRPr="00693F47" w:rsidDel="00827FE2" w:rsidRDefault="00693F47"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r w:rsidRPr="00693F47">
              <w:rPr>
                <w:rFonts w:eastAsiaTheme="minorHAnsi"/>
                <w:noProof/>
                <w:lang w:eastAsia="en-GB"/>
              </w:rPr>
              <w:t>x</w:t>
            </w:r>
          </w:p>
        </w:tc>
        <w:tc>
          <w:tcPr>
            <w:tcW w:w="700" w:type="pct"/>
            <w:shd w:val="clear" w:color="auto" w:fill="auto"/>
          </w:tcPr>
          <w:p w14:paraId="0DE433E8" w14:textId="77777777" w:rsidR="00693F47" w:rsidRPr="00693F47" w:rsidDel="00827FE2" w:rsidRDefault="00693F47"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p>
        </w:tc>
      </w:tr>
      <w:tr w:rsidR="00693F47" w:rsidRPr="00693F47" w14:paraId="5F1ADE5B" w14:textId="77777777" w:rsidTr="006430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1" w:type="pct"/>
            <w:shd w:val="clear" w:color="auto" w:fill="auto"/>
          </w:tcPr>
          <w:p w14:paraId="7646E5C0" w14:textId="77777777" w:rsidR="00693F47" w:rsidRPr="00693F47" w:rsidRDefault="00693F47" w:rsidP="00EA5CD1">
            <w:pPr>
              <w:spacing w:before="0" w:line="276" w:lineRule="auto"/>
              <w:jc w:val="left"/>
              <w:rPr>
                <w:rFonts w:eastAsiaTheme="minorHAnsi"/>
              </w:rPr>
            </w:pPr>
          </w:p>
        </w:tc>
        <w:tc>
          <w:tcPr>
            <w:tcW w:w="919" w:type="pct"/>
            <w:shd w:val="clear" w:color="auto" w:fill="auto"/>
          </w:tcPr>
          <w:p w14:paraId="18E8DD7B"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Sand</w:t>
            </w:r>
          </w:p>
        </w:tc>
        <w:tc>
          <w:tcPr>
            <w:tcW w:w="694" w:type="pct"/>
            <w:shd w:val="clear" w:color="auto" w:fill="auto"/>
          </w:tcPr>
          <w:p w14:paraId="38856C5C"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r w:rsidRPr="00693F47">
              <w:rPr>
                <w:rFonts w:eastAsiaTheme="minorHAnsi"/>
                <w:noProof/>
                <w:lang w:eastAsia="en-GB"/>
              </w:rPr>
              <w:t>335</w:t>
            </w:r>
            <w:r w:rsidRPr="00693F47">
              <w:rPr>
                <w:rFonts w:eastAsiaTheme="minorHAnsi"/>
                <w:noProof/>
                <w:vertAlign w:val="superscript"/>
                <w:lang w:eastAsia="en-GB"/>
              </w:rPr>
              <w:t xml:space="preserve"> b)</w:t>
            </w:r>
          </w:p>
        </w:tc>
        <w:tc>
          <w:tcPr>
            <w:tcW w:w="658" w:type="pct"/>
            <w:shd w:val="clear" w:color="auto" w:fill="auto"/>
          </w:tcPr>
          <w:p w14:paraId="719AD37F"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r w:rsidRPr="00693F47">
              <w:rPr>
                <w:rFonts w:eastAsiaTheme="minorHAnsi"/>
                <w:noProof/>
                <w:lang w:eastAsia="en-GB"/>
              </w:rPr>
              <w:t>1.442</w:t>
            </w:r>
            <w:r w:rsidRPr="00693F47">
              <w:rPr>
                <w:rFonts w:eastAsiaTheme="minorHAnsi"/>
                <w:vertAlign w:val="superscript"/>
              </w:rPr>
              <w:t xml:space="preserve"> d)</w:t>
            </w:r>
          </w:p>
        </w:tc>
        <w:tc>
          <w:tcPr>
            <w:tcW w:w="699" w:type="pct"/>
            <w:shd w:val="clear" w:color="auto" w:fill="auto"/>
          </w:tcPr>
          <w:p w14:paraId="5BB09351" w14:textId="77777777" w:rsidR="00693F47" w:rsidRPr="00693F47" w:rsidDel="00827FE2"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p>
        </w:tc>
        <w:tc>
          <w:tcPr>
            <w:tcW w:w="699" w:type="pct"/>
            <w:shd w:val="clear" w:color="auto" w:fill="auto"/>
          </w:tcPr>
          <w:p w14:paraId="20105EB9" w14:textId="77777777" w:rsidR="00693F47" w:rsidRPr="00693F47" w:rsidDel="00827FE2"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r w:rsidRPr="00693F47">
              <w:rPr>
                <w:rFonts w:eastAsiaTheme="minorHAnsi"/>
                <w:noProof/>
                <w:lang w:eastAsia="en-GB"/>
              </w:rPr>
              <w:t>x</w:t>
            </w:r>
          </w:p>
        </w:tc>
        <w:tc>
          <w:tcPr>
            <w:tcW w:w="700" w:type="pct"/>
            <w:shd w:val="clear" w:color="auto" w:fill="auto"/>
          </w:tcPr>
          <w:p w14:paraId="2F0E9FF2" w14:textId="77777777" w:rsidR="00693F47" w:rsidRPr="00693F47" w:rsidDel="00827FE2"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p>
        </w:tc>
      </w:tr>
      <w:tr w:rsidR="00693F47" w:rsidRPr="00693F47" w14:paraId="62113C45" w14:textId="77777777" w:rsidTr="00643099">
        <w:tc>
          <w:tcPr>
            <w:cnfStyle w:val="001000000000" w:firstRow="0" w:lastRow="0" w:firstColumn="1" w:lastColumn="0" w:oddVBand="0" w:evenVBand="0" w:oddHBand="0" w:evenHBand="0" w:firstRowFirstColumn="0" w:firstRowLastColumn="0" w:lastRowFirstColumn="0" w:lastRowLastColumn="0"/>
            <w:tcW w:w="631" w:type="pct"/>
            <w:shd w:val="clear" w:color="auto" w:fill="auto"/>
          </w:tcPr>
          <w:p w14:paraId="24D121ED" w14:textId="77777777" w:rsidR="00693F47" w:rsidRPr="00693F47" w:rsidRDefault="00693F47" w:rsidP="00EA5CD1">
            <w:pPr>
              <w:spacing w:before="0" w:line="276" w:lineRule="auto"/>
              <w:jc w:val="left"/>
              <w:rPr>
                <w:rFonts w:eastAsiaTheme="minorHAnsi"/>
              </w:rPr>
            </w:pPr>
            <w:r w:rsidRPr="00693F47">
              <w:rPr>
                <w:rFonts w:eastAsiaTheme="minorHAnsi"/>
              </w:rPr>
              <w:t>Group D</w:t>
            </w:r>
          </w:p>
        </w:tc>
        <w:tc>
          <w:tcPr>
            <w:tcW w:w="919" w:type="pct"/>
            <w:shd w:val="clear" w:color="auto" w:fill="auto"/>
          </w:tcPr>
          <w:p w14:paraId="060F44E9"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Wheat</w:t>
            </w:r>
          </w:p>
        </w:tc>
        <w:tc>
          <w:tcPr>
            <w:tcW w:w="694" w:type="pct"/>
            <w:shd w:val="clear" w:color="auto" w:fill="auto"/>
          </w:tcPr>
          <w:p w14:paraId="12D360E2"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r w:rsidRPr="00693F47">
              <w:rPr>
                <w:rFonts w:eastAsiaTheme="minorHAnsi"/>
                <w:noProof/>
                <w:lang w:eastAsia="en-GB"/>
              </w:rPr>
              <w:t>3675</w:t>
            </w:r>
            <w:r w:rsidRPr="00693F47">
              <w:rPr>
                <w:rFonts w:eastAsiaTheme="minorHAnsi"/>
                <w:noProof/>
                <w:vertAlign w:val="superscript"/>
                <w:lang w:eastAsia="en-GB"/>
              </w:rPr>
              <w:t xml:space="preserve"> b)</w:t>
            </w:r>
          </w:p>
        </w:tc>
        <w:tc>
          <w:tcPr>
            <w:tcW w:w="658" w:type="pct"/>
            <w:shd w:val="clear" w:color="auto" w:fill="auto"/>
          </w:tcPr>
          <w:p w14:paraId="52388775"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r w:rsidRPr="00693F47">
              <w:rPr>
                <w:rFonts w:eastAsiaTheme="minorHAnsi"/>
                <w:noProof/>
                <w:lang w:eastAsia="en-GB"/>
              </w:rPr>
              <w:t>1.2653</w:t>
            </w:r>
            <w:r w:rsidRPr="00693F47">
              <w:rPr>
                <w:rFonts w:eastAsiaTheme="minorHAnsi"/>
                <w:vertAlign w:val="superscript"/>
              </w:rPr>
              <w:t xml:space="preserve"> e)</w:t>
            </w:r>
          </w:p>
        </w:tc>
        <w:tc>
          <w:tcPr>
            <w:tcW w:w="699" w:type="pct"/>
            <w:shd w:val="clear" w:color="auto" w:fill="auto"/>
          </w:tcPr>
          <w:p w14:paraId="5DB166AC" w14:textId="77777777" w:rsidR="00693F47" w:rsidRPr="00693F47" w:rsidDel="00827FE2" w:rsidRDefault="00693F47"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r w:rsidRPr="00693F47">
              <w:rPr>
                <w:rFonts w:eastAsiaTheme="minorHAnsi"/>
                <w:noProof/>
                <w:lang w:eastAsia="en-GB"/>
              </w:rPr>
              <w:t>x</w:t>
            </w:r>
          </w:p>
        </w:tc>
        <w:tc>
          <w:tcPr>
            <w:tcW w:w="699" w:type="pct"/>
            <w:shd w:val="clear" w:color="auto" w:fill="auto"/>
          </w:tcPr>
          <w:p w14:paraId="79BCC626" w14:textId="77777777" w:rsidR="00693F47" w:rsidRPr="00693F47" w:rsidDel="00827FE2" w:rsidRDefault="00693F47"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p>
        </w:tc>
        <w:tc>
          <w:tcPr>
            <w:tcW w:w="700" w:type="pct"/>
            <w:shd w:val="clear" w:color="auto" w:fill="auto"/>
          </w:tcPr>
          <w:p w14:paraId="5A0A8EB3" w14:textId="77777777" w:rsidR="00693F47" w:rsidRPr="00693F47" w:rsidDel="00827FE2" w:rsidRDefault="00693F47"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r w:rsidRPr="00693F47">
              <w:rPr>
                <w:rFonts w:eastAsiaTheme="minorHAnsi"/>
                <w:noProof/>
                <w:lang w:eastAsia="en-GB"/>
              </w:rPr>
              <w:t>x</w:t>
            </w:r>
          </w:p>
        </w:tc>
      </w:tr>
      <w:tr w:rsidR="00693F47" w:rsidRPr="00693F47" w14:paraId="491CF79D" w14:textId="77777777" w:rsidTr="006430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1" w:type="pct"/>
            <w:shd w:val="clear" w:color="auto" w:fill="auto"/>
          </w:tcPr>
          <w:p w14:paraId="4A421BB3" w14:textId="77777777" w:rsidR="00693F47" w:rsidRPr="00693F47" w:rsidRDefault="00693F47" w:rsidP="00EA5CD1">
            <w:pPr>
              <w:spacing w:before="0" w:line="276" w:lineRule="auto"/>
              <w:jc w:val="left"/>
              <w:rPr>
                <w:rFonts w:eastAsiaTheme="minorHAnsi"/>
              </w:rPr>
            </w:pPr>
          </w:p>
        </w:tc>
        <w:tc>
          <w:tcPr>
            <w:tcW w:w="919" w:type="pct"/>
            <w:shd w:val="clear" w:color="auto" w:fill="auto"/>
          </w:tcPr>
          <w:p w14:paraId="652D8CCC"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Zeolite molecular sieve</w:t>
            </w:r>
          </w:p>
        </w:tc>
        <w:tc>
          <w:tcPr>
            <w:tcW w:w="694" w:type="pct"/>
            <w:shd w:val="clear" w:color="auto" w:fill="auto"/>
          </w:tcPr>
          <w:p w14:paraId="1F7F6818"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r w:rsidRPr="00693F47">
              <w:rPr>
                <w:rFonts w:eastAsiaTheme="minorHAnsi"/>
                <w:noProof/>
                <w:lang w:eastAsia="en-GB"/>
              </w:rPr>
              <w:t>5175</w:t>
            </w:r>
            <w:r w:rsidRPr="00693F47">
              <w:rPr>
                <w:rFonts w:eastAsiaTheme="minorHAnsi"/>
                <w:noProof/>
                <w:vertAlign w:val="superscript"/>
                <w:lang w:eastAsia="en-GB"/>
              </w:rPr>
              <w:t xml:space="preserve"> b)</w:t>
            </w:r>
          </w:p>
        </w:tc>
        <w:tc>
          <w:tcPr>
            <w:tcW w:w="658" w:type="pct"/>
            <w:shd w:val="clear" w:color="auto" w:fill="auto"/>
          </w:tcPr>
          <w:p w14:paraId="75C92F77"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r w:rsidRPr="00693F47">
              <w:rPr>
                <w:rFonts w:eastAsiaTheme="minorHAnsi"/>
                <w:noProof/>
                <w:lang w:eastAsia="en-GB"/>
              </w:rPr>
              <w:t>1.4082</w:t>
            </w:r>
            <w:r w:rsidRPr="00693F47">
              <w:rPr>
                <w:rFonts w:eastAsiaTheme="minorHAnsi"/>
                <w:vertAlign w:val="superscript"/>
              </w:rPr>
              <w:t xml:space="preserve"> e)</w:t>
            </w:r>
          </w:p>
        </w:tc>
        <w:tc>
          <w:tcPr>
            <w:tcW w:w="699" w:type="pct"/>
            <w:shd w:val="clear" w:color="auto" w:fill="auto"/>
          </w:tcPr>
          <w:p w14:paraId="422EE4C3" w14:textId="77777777" w:rsidR="00693F47" w:rsidRPr="00693F47" w:rsidDel="00827FE2"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r w:rsidRPr="00693F47">
              <w:rPr>
                <w:rFonts w:eastAsiaTheme="minorHAnsi"/>
                <w:noProof/>
                <w:lang w:eastAsia="en-GB"/>
              </w:rPr>
              <w:t>x</w:t>
            </w:r>
          </w:p>
        </w:tc>
        <w:tc>
          <w:tcPr>
            <w:tcW w:w="699" w:type="pct"/>
            <w:shd w:val="clear" w:color="auto" w:fill="auto"/>
          </w:tcPr>
          <w:p w14:paraId="1C0AE27C" w14:textId="77777777" w:rsidR="00693F47" w:rsidRPr="00693F47" w:rsidDel="00827FE2"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p>
        </w:tc>
        <w:tc>
          <w:tcPr>
            <w:tcW w:w="700" w:type="pct"/>
            <w:shd w:val="clear" w:color="auto" w:fill="auto"/>
          </w:tcPr>
          <w:p w14:paraId="689F7A1F" w14:textId="77777777" w:rsidR="00693F47" w:rsidRPr="00693F47" w:rsidDel="00827FE2"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r w:rsidRPr="00693F47">
              <w:rPr>
                <w:rFonts w:eastAsiaTheme="minorHAnsi"/>
                <w:noProof/>
                <w:lang w:eastAsia="en-GB"/>
              </w:rPr>
              <w:t>x</w:t>
            </w:r>
          </w:p>
        </w:tc>
      </w:tr>
      <w:tr w:rsidR="00693F47" w:rsidRPr="00693F47" w14:paraId="4E7B0456" w14:textId="77777777" w:rsidTr="00643099">
        <w:tc>
          <w:tcPr>
            <w:cnfStyle w:val="001000000000" w:firstRow="0" w:lastRow="0" w:firstColumn="1" w:lastColumn="0" w:oddVBand="0" w:evenVBand="0" w:oddHBand="0" w:evenHBand="0" w:firstRowFirstColumn="0" w:firstRowLastColumn="0" w:lastRowFirstColumn="0" w:lastRowLastColumn="0"/>
            <w:tcW w:w="631" w:type="pct"/>
            <w:shd w:val="clear" w:color="auto" w:fill="auto"/>
          </w:tcPr>
          <w:p w14:paraId="775421A4" w14:textId="77777777" w:rsidR="00693F47" w:rsidRPr="00693F47" w:rsidRDefault="00693F47" w:rsidP="00EA5CD1">
            <w:pPr>
              <w:spacing w:before="0" w:line="276" w:lineRule="auto"/>
              <w:jc w:val="left"/>
              <w:rPr>
                <w:rFonts w:eastAsiaTheme="minorHAnsi"/>
              </w:rPr>
            </w:pPr>
          </w:p>
        </w:tc>
        <w:tc>
          <w:tcPr>
            <w:tcW w:w="919" w:type="pct"/>
            <w:shd w:val="clear" w:color="auto" w:fill="auto"/>
          </w:tcPr>
          <w:p w14:paraId="719B8816"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Perlite</w:t>
            </w:r>
          </w:p>
        </w:tc>
        <w:tc>
          <w:tcPr>
            <w:tcW w:w="694" w:type="pct"/>
            <w:shd w:val="clear" w:color="auto" w:fill="auto"/>
          </w:tcPr>
          <w:p w14:paraId="76C0A967"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r w:rsidRPr="00693F47">
              <w:rPr>
                <w:rFonts w:eastAsiaTheme="minorHAnsi"/>
                <w:noProof/>
                <w:lang w:eastAsia="en-GB"/>
              </w:rPr>
              <w:t>5175</w:t>
            </w:r>
            <w:r w:rsidRPr="00693F47">
              <w:rPr>
                <w:rFonts w:eastAsiaTheme="minorHAnsi"/>
                <w:noProof/>
                <w:vertAlign w:val="superscript"/>
                <w:lang w:eastAsia="en-GB"/>
              </w:rPr>
              <w:t xml:space="preserve"> b)</w:t>
            </w:r>
          </w:p>
        </w:tc>
        <w:tc>
          <w:tcPr>
            <w:tcW w:w="658" w:type="pct"/>
            <w:shd w:val="clear" w:color="auto" w:fill="auto"/>
          </w:tcPr>
          <w:p w14:paraId="582FC688"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r w:rsidRPr="00693F47">
              <w:rPr>
                <w:rFonts w:eastAsiaTheme="minorHAnsi"/>
                <w:noProof/>
                <w:lang w:eastAsia="en-GB"/>
              </w:rPr>
              <w:t>0.2065</w:t>
            </w:r>
            <w:r w:rsidRPr="00693F47">
              <w:rPr>
                <w:rFonts w:eastAsiaTheme="minorHAnsi"/>
                <w:vertAlign w:val="superscript"/>
              </w:rPr>
              <w:t xml:space="preserve"> e)</w:t>
            </w:r>
          </w:p>
        </w:tc>
        <w:tc>
          <w:tcPr>
            <w:tcW w:w="699" w:type="pct"/>
            <w:shd w:val="clear" w:color="auto" w:fill="auto"/>
          </w:tcPr>
          <w:p w14:paraId="3BE041D3" w14:textId="77777777" w:rsidR="00693F47" w:rsidRPr="00693F47" w:rsidDel="00827FE2" w:rsidRDefault="00693F47"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r w:rsidRPr="00693F47">
              <w:rPr>
                <w:rFonts w:eastAsiaTheme="minorHAnsi"/>
                <w:noProof/>
                <w:lang w:eastAsia="en-GB"/>
              </w:rPr>
              <w:t>x</w:t>
            </w:r>
          </w:p>
        </w:tc>
        <w:tc>
          <w:tcPr>
            <w:tcW w:w="699" w:type="pct"/>
            <w:shd w:val="clear" w:color="auto" w:fill="auto"/>
          </w:tcPr>
          <w:p w14:paraId="2549FD24" w14:textId="77777777" w:rsidR="00693F47" w:rsidRPr="00693F47" w:rsidDel="00827FE2" w:rsidRDefault="00693F47"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p>
        </w:tc>
        <w:tc>
          <w:tcPr>
            <w:tcW w:w="700" w:type="pct"/>
            <w:shd w:val="clear" w:color="auto" w:fill="auto"/>
          </w:tcPr>
          <w:p w14:paraId="22811E7A" w14:textId="77777777" w:rsidR="00693F47" w:rsidRPr="00693F47" w:rsidDel="00827FE2" w:rsidRDefault="00693F47"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r w:rsidRPr="00693F47">
              <w:rPr>
                <w:rFonts w:eastAsiaTheme="minorHAnsi"/>
                <w:noProof/>
                <w:lang w:eastAsia="en-GB"/>
              </w:rPr>
              <w:t>x</w:t>
            </w:r>
          </w:p>
        </w:tc>
      </w:tr>
      <w:tr w:rsidR="00693F47" w:rsidRPr="00693F47" w14:paraId="0B0CB686" w14:textId="77777777" w:rsidTr="006430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1" w:type="pct"/>
            <w:shd w:val="clear" w:color="auto" w:fill="auto"/>
          </w:tcPr>
          <w:p w14:paraId="60624529" w14:textId="77777777" w:rsidR="00693F47" w:rsidRPr="00693F47" w:rsidRDefault="00693F47" w:rsidP="00EA5CD1">
            <w:pPr>
              <w:spacing w:before="0" w:line="276" w:lineRule="auto"/>
              <w:jc w:val="left"/>
              <w:rPr>
                <w:rFonts w:eastAsiaTheme="minorHAnsi"/>
              </w:rPr>
            </w:pPr>
          </w:p>
        </w:tc>
        <w:tc>
          <w:tcPr>
            <w:tcW w:w="919" w:type="pct"/>
            <w:shd w:val="clear" w:color="auto" w:fill="auto"/>
          </w:tcPr>
          <w:p w14:paraId="350421A4"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Glass sphere</w:t>
            </w:r>
          </w:p>
        </w:tc>
        <w:tc>
          <w:tcPr>
            <w:tcW w:w="694" w:type="pct"/>
            <w:shd w:val="clear" w:color="auto" w:fill="auto"/>
          </w:tcPr>
          <w:p w14:paraId="7A8B720E"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r w:rsidRPr="00693F47">
              <w:rPr>
                <w:rFonts w:eastAsiaTheme="minorHAnsi"/>
                <w:noProof/>
                <w:lang w:eastAsia="en-GB"/>
              </w:rPr>
              <w:t>2000</w:t>
            </w:r>
            <w:r w:rsidRPr="00693F47">
              <w:rPr>
                <w:rFonts w:eastAsiaTheme="minorHAnsi"/>
                <w:noProof/>
                <w:vertAlign w:val="superscript"/>
                <w:lang w:eastAsia="en-GB"/>
              </w:rPr>
              <w:t xml:space="preserve"> c)</w:t>
            </w:r>
          </w:p>
        </w:tc>
        <w:tc>
          <w:tcPr>
            <w:tcW w:w="658" w:type="pct"/>
            <w:shd w:val="clear" w:color="auto" w:fill="auto"/>
          </w:tcPr>
          <w:p w14:paraId="52A38F5A"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r w:rsidRPr="00693F47">
              <w:rPr>
                <w:rFonts w:eastAsiaTheme="minorHAnsi"/>
                <w:noProof/>
                <w:lang w:eastAsia="en-GB"/>
              </w:rPr>
              <w:t>2.6477</w:t>
            </w:r>
            <w:r w:rsidRPr="00693F47">
              <w:rPr>
                <w:rFonts w:eastAsiaTheme="minorHAnsi"/>
                <w:vertAlign w:val="superscript"/>
              </w:rPr>
              <w:t xml:space="preserve"> e)</w:t>
            </w:r>
          </w:p>
        </w:tc>
        <w:tc>
          <w:tcPr>
            <w:tcW w:w="699" w:type="pct"/>
            <w:shd w:val="clear" w:color="auto" w:fill="auto"/>
          </w:tcPr>
          <w:p w14:paraId="67BF4ABB" w14:textId="77777777" w:rsidR="00693F47" w:rsidRPr="00693F47" w:rsidDel="00827FE2"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r w:rsidRPr="00693F47">
              <w:rPr>
                <w:rFonts w:eastAsiaTheme="minorHAnsi"/>
                <w:noProof/>
                <w:lang w:eastAsia="en-GB"/>
              </w:rPr>
              <w:t>x</w:t>
            </w:r>
          </w:p>
        </w:tc>
        <w:tc>
          <w:tcPr>
            <w:tcW w:w="699" w:type="pct"/>
            <w:shd w:val="clear" w:color="auto" w:fill="auto"/>
          </w:tcPr>
          <w:p w14:paraId="30A2DC60" w14:textId="77777777" w:rsidR="00693F47" w:rsidRPr="00693F47" w:rsidDel="00827FE2"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p>
        </w:tc>
        <w:tc>
          <w:tcPr>
            <w:tcW w:w="700" w:type="pct"/>
            <w:shd w:val="clear" w:color="auto" w:fill="auto"/>
          </w:tcPr>
          <w:p w14:paraId="72ED0CB0" w14:textId="77777777" w:rsidR="00693F47" w:rsidRPr="00693F47" w:rsidDel="00827FE2"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p>
        </w:tc>
      </w:tr>
      <w:tr w:rsidR="00693F47" w:rsidRPr="00693F47" w14:paraId="33FA6A83" w14:textId="77777777" w:rsidTr="00643099">
        <w:tc>
          <w:tcPr>
            <w:cnfStyle w:val="001000000000" w:firstRow="0" w:lastRow="0" w:firstColumn="1" w:lastColumn="0" w:oddVBand="0" w:evenVBand="0" w:oddHBand="0" w:evenHBand="0" w:firstRowFirstColumn="0" w:firstRowLastColumn="0" w:lastRowFirstColumn="0" w:lastRowLastColumn="0"/>
            <w:tcW w:w="631" w:type="pct"/>
            <w:shd w:val="clear" w:color="auto" w:fill="auto"/>
          </w:tcPr>
          <w:p w14:paraId="01C2EC74" w14:textId="77777777" w:rsidR="00693F47" w:rsidRPr="00693F47" w:rsidRDefault="00693F47" w:rsidP="00EA5CD1">
            <w:pPr>
              <w:spacing w:before="0" w:line="276" w:lineRule="auto"/>
              <w:jc w:val="left"/>
              <w:rPr>
                <w:rFonts w:eastAsiaTheme="minorHAnsi"/>
              </w:rPr>
            </w:pPr>
          </w:p>
        </w:tc>
        <w:tc>
          <w:tcPr>
            <w:tcW w:w="919" w:type="pct"/>
            <w:shd w:val="clear" w:color="auto" w:fill="auto"/>
          </w:tcPr>
          <w:p w14:paraId="2DF5D357"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Glass sphere</w:t>
            </w:r>
          </w:p>
        </w:tc>
        <w:tc>
          <w:tcPr>
            <w:tcW w:w="694" w:type="pct"/>
            <w:shd w:val="clear" w:color="auto" w:fill="auto"/>
          </w:tcPr>
          <w:p w14:paraId="4AB98919"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r w:rsidRPr="00693F47">
              <w:rPr>
                <w:rFonts w:eastAsiaTheme="minorHAnsi"/>
                <w:noProof/>
                <w:lang w:eastAsia="en-GB"/>
              </w:rPr>
              <w:t>3000</w:t>
            </w:r>
            <w:r w:rsidRPr="00693F47">
              <w:rPr>
                <w:rFonts w:eastAsiaTheme="minorHAnsi"/>
                <w:noProof/>
                <w:vertAlign w:val="superscript"/>
                <w:lang w:eastAsia="en-GB"/>
              </w:rPr>
              <w:t xml:space="preserve"> c)</w:t>
            </w:r>
          </w:p>
        </w:tc>
        <w:tc>
          <w:tcPr>
            <w:tcW w:w="658" w:type="pct"/>
            <w:shd w:val="clear" w:color="auto" w:fill="auto"/>
          </w:tcPr>
          <w:p w14:paraId="4ACD626B"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r w:rsidRPr="00693F47">
              <w:rPr>
                <w:rFonts w:eastAsiaTheme="minorHAnsi"/>
                <w:noProof/>
                <w:lang w:eastAsia="en-GB"/>
              </w:rPr>
              <w:t>2.6477</w:t>
            </w:r>
            <w:r w:rsidRPr="00693F47">
              <w:rPr>
                <w:rFonts w:eastAsiaTheme="minorHAnsi"/>
                <w:vertAlign w:val="superscript"/>
              </w:rPr>
              <w:t xml:space="preserve"> e)</w:t>
            </w:r>
          </w:p>
        </w:tc>
        <w:tc>
          <w:tcPr>
            <w:tcW w:w="699" w:type="pct"/>
            <w:shd w:val="clear" w:color="auto" w:fill="auto"/>
          </w:tcPr>
          <w:p w14:paraId="444570A6" w14:textId="77777777" w:rsidR="00693F47" w:rsidRPr="00693F47" w:rsidDel="00827FE2" w:rsidRDefault="00693F47"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r w:rsidRPr="00693F47">
              <w:rPr>
                <w:rFonts w:eastAsiaTheme="minorHAnsi"/>
                <w:noProof/>
                <w:lang w:eastAsia="en-GB"/>
              </w:rPr>
              <w:t>x</w:t>
            </w:r>
          </w:p>
        </w:tc>
        <w:tc>
          <w:tcPr>
            <w:tcW w:w="699" w:type="pct"/>
            <w:shd w:val="clear" w:color="auto" w:fill="auto"/>
          </w:tcPr>
          <w:p w14:paraId="36FF589D" w14:textId="77777777" w:rsidR="00693F47" w:rsidRPr="00693F47" w:rsidDel="00827FE2" w:rsidRDefault="00693F47"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p>
        </w:tc>
        <w:tc>
          <w:tcPr>
            <w:tcW w:w="700" w:type="pct"/>
            <w:shd w:val="clear" w:color="auto" w:fill="auto"/>
          </w:tcPr>
          <w:p w14:paraId="7CF73D5F" w14:textId="77777777" w:rsidR="00693F47" w:rsidRPr="00693F47" w:rsidDel="00827FE2" w:rsidRDefault="00693F47"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p>
        </w:tc>
      </w:tr>
      <w:tr w:rsidR="00693F47" w:rsidRPr="00693F47" w14:paraId="4C3F4493" w14:textId="77777777" w:rsidTr="006430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1" w:type="pct"/>
            <w:tcBorders>
              <w:bottom w:val="single" w:sz="18" w:space="0" w:color="auto"/>
            </w:tcBorders>
            <w:shd w:val="clear" w:color="auto" w:fill="auto"/>
          </w:tcPr>
          <w:p w14:paraId="28D4E6F4" w14:textId="77777777" w:rsidR="00693F47" w:rsidRPr="00693F47" w:rsidRDefault="00693F47" w:rsidP="00EA5CD1">
            <w:pPr>
              <w:spacing w:before="0" w:line="276" w:lineRule="auto"/>
              <w:jc w:val="left"/>
              <w:rPr>
                <w:rFonts w:eastAsiaTheme="minorHAnsi"/>
              </w:rPr>
            </w:pPr>
          </w:p>
        </w:tc>
        <w:tc>
          <w:tcPr>
            <w:tcW w:w="919" w:type="pct"/>
            <w:tcBorders>
              <w:bottom w:val="single" w:sz="18" w:space="0" w:color="auto"/>
            </w:tcBorders>
            <w:shd w:val="clear" w:color="auto" w:fill="auto"/>
          </w:tcPr>
          <w:p w14:paraId="0AACDD6F"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Glass sphere</w:t>
            </w:r>
          </w:p>
        </w:tc>
        <w:tc>
          <w:tcPr>
            <w:tcW w:w="694" w:type="pct"/>
            <w:tcBorders>
              <w:bottom w:val="single" w:sz="18" w:space="0" w:color="auto"/>
            </w:tcBorders>
            <w:shd w:val="clear" w:color="auto" w:fill="auto"/>
          </w:tcPr>
          <w:p w14:paraId="24B7A70B"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r w:rsidRPr="00693F47">
              <w:rPr>
                <w:rFonts w:eastAsiaTheme="minorHAnsi"/>
                <w:noProof/>
                <w:lang w:eastAsia="en-GB"/>
              </w:rPr>
              <w:t>4000</w:t>
            </w:r>
            <w:r w:rsidRPr="00693F47">
              <w:rPr>
                <w:rFonts w:eastAsiaTheme="minorHAnsi"/>
                <w:noProof/>
                <w:vertAlign w:val="superscript"/>
                <w:lang w:eastAsia="en-GB"/>
              </w:rPr>
              <w:t xml:space="preserve"> c)</w:t>
            </w:r>
          </w:p>
        </w:tc>
        <w:tc>
          <w:tcPr>
            <w:tcW w:w="658" w:type="pct"/>
            <w:tcBorders>
              <w:bottom w:val="single" w:sz="18" w:space="0" w:color="auto"/>
            </w:tcBorders>
            <w:shd w:val="clear" w:color="auto" w:fill="auto"/>
          </w:tcPr>
          <w:p w14:paraId="349021EB"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r w:rsidRPr="00693F47">
              <w:rPr>
                <w:rFonts w:eastAsiaTheme="minorHAnsi"/>
                <w:noProof/>
                <w:lang w:eastAsia="en-GB"/>
              </w:rPr>
              <w:t>2.6477</w:t>
            </w:r>
            <w:r w:rsidRPr="00693F47">
              <w:rPr>
                <w:rFonts w:eastAsiaTheme="minorHAnsi"/>
                <w:vertAlign w:val="superscript"/>
              </w:rPr>
              <w:t xml:space="preserve"> e)</w:t>
            </w:r>
          </w:p>
        </w:tc>
        <w:tc>
          <w:tcPr>
            <w:tcW w:w="699" w:type="pct"/>
            <w:tcBorders>
              <w:bottom w:val="single" w:sz="18" w:space="0" w:color="auto"/>
            </w:tcBorders>
            <w:shd w:val="clear" w:color="auto" w:fill="auto"/>
          </w:tcPr>
          <w:p w14:paraId="187214CE" w14:textId="77777777" w:rsidR="00693F47" w:rsidRPr="00693F47" w:rsidDel="00827FE2"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r w:rsidRPr="00693F47">
              <w:rPr>
                <w:rFonts w:eastAsiaTheme="minorHAnsi"/>
                <w:noProof/>
                <w:lang w:eastAsia="en-GB"/>
              </w:rPr>
              <w:t>x</w:t>
            </w:r>
          </w:p>
        </w:tc>
        <w:tc>
          <w:tcPr>
            <w:tcW w:w="699" w:type="pct"/>
            <w:tcBorders>
              <w:bottom w:val="single" w:sz="18" w:space="0" w:color="auto"/>
            </w:tcBorders>
            <w:shd w:val="clear" w:color="auto" w:fill="auto"/>
          </w:tcPr>
          <w:p w14:paraId="6B94F3E8" w14:textId="77777777" w:rsidR="00693F47" w:rsidRPr="00693F47" w:rsidDel="00827FE2"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p>
        </w:tc>
        <w:tc>
          <w:tcPr>
            <w:tcW w:w="700" w:type="pct"/>
            <w:tcBorders>
              <w:bottom w:val="single" w:sz="18" w:space="0" w:color="auto"/>
            </w:tcBorders>
            <w:shd w:val="clear" w:color="auto" w:fill="auto"/>
          </w:tcPr>
          <w:p w14:paraId="4C5DF9A6" w14:textId="77777777" w:rsidR="00693F47" w:rsidRPr="00693F47" w:rsidDel="00827FE2" w:rsidRDefault="00693F47"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noProof/>
                <w:lang w:eastAsia="en-GB"/>
              </w:rPr>
            </w:pPr>
          </w:p>
        </w:tc>
      </w:tr>
    </w:tbl>
    <w:p w14:paraId="32368B21" w14:textId="757F27B7" w:rsidR="00693F47" w:rsidRPr="00693F47" w:rsidRDefault="00693F47" w:rsidP="00EA5CD1">
      <w:pPr>
        <w:spacing w:before="0" w:line="276" w:lineRule="auto"/>
        <w:rPr>
          <w:rFonts w:eastAsiaTheme="minorHAnsi"/>
          <w:noProof/>
          <w:lang w:eastAsia="en-GB"/>
        </w:rPr>
      </w:pPr>
      <w:r w:rsidRPr="00693F47">
        <w:rPr>
          <w:rFonts w:eastAsiaTheme="minorHAnsi"/>
          <w:noProof/>
          <w:vertAlign w:val="superscript"/>
          <w:lang w:eastAsia="en-GB"/>
        </w:rPr>
        <w:t xml:space="preserve">a) </w:t>
      </w:r>
      <w:r w:rsidR="00950C62">
        <w:rPr>
          <w:rFonts w:eastAsiaTheme="minorHAnsi"/>
        </w:rPr>
        <w:t>Measured using Malvern Mastersizer 3000 L</w:t>
      </w:r>
      <w:r w:rsidRPr="00693F47">
        <w:rPr>
          <w:rFonts w:eastAsiaTheme="minorHAnsi"/>
        </w:rPr>
        <w:t>aser diffraction</w:t>
      </w:r>
      <w:r w:rsidR="00950C62">
        <w:rPr>
          <w:rFonts w:eastAsiaTheme="minorHAnsi"/>
        </w:rPr>
        <w:t xml:space="preserve"> apparatus</w:t>
      </w:r>
    </w:p>
    <w:p w14:paraId="71842EA7" w14:textId="2A238939" w:rsidR="00693F47" w:rsidRPr="00693F47" w:rsidRDefault="00693F47" w:rsidP="00EA5CD1">
      <w:pPr>
        <w:spacing w:before="0" w:line="276" w:lineRule="auto"/>
        <w:rPr>
          <w:rFonts w:eastAsiaTheme="minorHAnsi"/>
          <w:noProof/>
          <w:lang w:eastAsia="en-GB"/>
        </w:rPr>
      </w:pPr>
      <w:r w:rsidRPr="00693F47">
        <w:rPr>
          <w:rFonts w:eastAsiaTheme="minorHAnsi"/>
          <w:noProof/>
          <w:vertAlign w:val="superscript"/>
          <w:lang w:eastAsia="en-GB"/>
        </w:rPr>
        <w:t>b)</w:t>
      </w:r>
      <w:r w:rsidRPr="00693F47">
        <w:rPr>
          <w:rFonts w:eastAsiaTheme="minorHAnsi"/>
          <w:noProof/>
          <w:lang w:eastAsia="en-GB"/>
        </w:rPr>
        <w:t xml:space="preserve"> </w:t>
      </w:r>
      <w:r w:rsidR="00950C62">
        <w:rPr>
          <w:rFonts w:eastAsiaTheme="minorHAnsi"/>
          <w:noProof/>
          <w:lang w:eastAsia="en-GB"/>
        </w:rPr>
        <w:t>Measured using s</w:t>
      </w:r>
      <w:r w:rsidRPr="00693F47">
        <w:rPr>
          <w:rFonts w:eastAsiaTheme="minorHAnsi"/>
          <w:noProof/>
          <w:lang w:eastAsia="en-GB"/>
        </w:rPr>
        <w:t>ieving</w:t>
      </w:r>
    </w:p>
    <w:p w14:paraId="76FEA950" w14:textId="77777777" w:rsidR="00693F47" w:rsidRPr="00693F47" w:rsidRDefault="00693F47" w:rsidP="00EA5CD1">
      <w:pPr>
        <w:spacing w:before="0" w:line="276" w:lineRule="auto"/>
        <w:rPr>
          <w:rFonts w:eastAsiaTheme="minorHAnsi"/>
          <w:noProof/>
          <w:lang w:eastAsia="en-GB"/>
        </w:rPr>
      </w:pPr>
      <w:r w:rsidRPr="00693F47">
        <w:rPr>
          <w:rFonts w:eastAsiaTheme="minorHAnsi"/>
          <w:noProof/>
          <w:vertAlign w:val="superscript"/>
          <w:lang w:eastAsia="en-GB"/>
        </w:rPr>
        <w:t>c)</w:t>
      </w:r>
      <w:r w:rsidRPr="00693F47">
        <w:rPr>
          <w:rFonts w:eastAsiaTheme="minorHAnsi"/>
          <w:noProof/>
          <w:lang w:eastAsia="en-GB"/>
        </w:rPr>
        <w:t xml:space="preserve"> Manufacturer stated size</w:t>
      </w:r>
    </w:p>
    <w:p w14:paraId="22B24A97" w14:textId="77777777" w:rsidR="00693F47" w:rsidRPr="00693F47" w:rsidRDefault="00693F47" w:rsidP="00EA5CD1">
      <w:pPr>
        <w:spacing w:before="0" w:line="276" w:lineRule="auto"/>
        <w:rPr>
          <w:rFonts w:eastAsiaTheme="minorHAnsi"/>
        </w:rPr>
      </w:pPr>
      <w:r w:rsidRPr="00693F47">
        <w:rPr>
          <w:rFonts w:eastAsiaTheme="minorHAnsi"/>
          <w:vertAlign w:val="superscript"/>
        </w:rPr>
        <w:t xml:space="preserve">d) </w:t>
      </w:r>
      <w:r w:rsidRPr="00693F47">
        <w:rPr>
          <w:rFonts w:eastAsiaTheme="minorHAnsi"/>
        </w:rPr>
        <w:t>Manufacturer stated density</w:t>
      </w:r>
    </w:p>
    <w:p w14:paraId="2CE44551" w14:textId="341472E3" w:rsidR="00693F47" w:rsidRPr="00693F47" w:rsidRDefault="00693F47" w:rsidP="00EA5CD1">
      <w:pPr>
        <w:spacing w:before="0" w:line="276" w:lineRule="auto"/>
        <w:rPr>
          <w:rFonts w:eastAsiaTheme="minorHAnsi"/>
        </w:rPr>
      </w:pPr>
      <w:r w:rsidRPr="00693F47">
        <w:rPr>
          <w:rFonts w:eastAsiaTheme="minorHAnsi"/>
          <w:vertAlign w:val="superscript"/>
        </w:rPr>
        <w:t>e)</w:t>
      </w:r>
      <w:r w:rsidRPr="00693F47">
        <w:rPr>
          <w:rFonts w:eastAsiaTheme="minorHAnsi"/>
        </w:rPr>
        <w:t xml:space="preserve"> </w:t>
      </w:r>
      <w:r w:rsidR="00950C62">
        <w:rPr>
          <w:rFonts w:eastAsiaTheme="minorHAnsi"/>
        </w:rPr>
        <w:t xml:space="preserve">Envelope density measured </w:t>
      </w:r>
      <w:r w:rsidRPr="00693F47">
        <w:rPr>
          <w:rFonts w:eastAsiaTheme="minorHAnsi"/>
        </w:rPr>
        <w:t xml:space="preserve">by </w:t>
      </w:r>
      <w:r w:rsidR="00950C62" w:rsidRPr="00950C62">
        <w:rPr>
          <w:rFonts w:eastAsiaTheme="minorHAnsi"/>
        </w:rPr>
        <w:t>GeoPyc 1360 Automatic Envelope Density</w:t>
      </w:r>
      <w:r w:rsidR="00950C62">
        <w:rPr>
          <w:rFonts w:eastAsiaTheme="minorHAnsi"/>
        </w:rPr>
        <w:t xml:space="preserve"> Analyser.</w:t>
      </w:r>
    </w:p>
    <w:p w14:paraId="4C4412AF" w14:textId="77777777" w:rsidR="00693F47" w:rsidRPr="00693F47" w:rsidRDefault="00693F47" w:rsidP="00EA5CD1">
      <w:pPr>
        <w:numPr>
          <w:ilvl w:val="2"/>
          <w:numId w:val="0"/>
        </w:numPr>
        <w:pBdr>
          <w:bottom w:val="single" w:sz="4" w:space="1" w:color="95B3D7" w:themeColor="accent1" w:themeTint="99"/>
        </w:pBdr>
        <w:spacing w:before="200" w:after="80" w:line="276" w:lineRule="auto"/>
        <w:jc w:val="left"/>
        <w:outlineLvl w:val="2"/>
        <w:rPr>
          <w:rFonts w:asciiTheme="majorHAnsi" w:eastAsiaTheme="majorEastAsia" w:hAnsiTheme="majorHAnsi" w:cstheme="majorBidi"/>
          <w:szCs w:val="24"/>
        </w:rPr>
      </w:pPr>
      <w:bookmarkStart w:id="305" w:name="_Ref450053927"/>
      <w:bookmarkStart w:id="306" w:name="_Toc474696407"/>
      <w:r w:rsidRPr="00693F47">
        <w:rPr>
          <w:rFonts w:asciiTheme="majorHAnsi" w:eastAsiaTheme="majorEastAsia" w:hAnsiTheme="majorHAnsi" w:cstheme="majorBidi"/>
          <w:szCs w:val="24"/>
        </w:rPr>
        <w:t>5.2.1.1</w:t>
      </w:r>
      <w:r w:rsidRPr="00693F47">
        <w:rPr>
          <w:rFonts w:asciiTheme="majorHAnsi" w:eastAsiaTheme="majorEastAsia" w:hAnsiTheme="majorHAnsi" w:cstheme="majorBidi"/>
          <w:szCs w:val="24"/>
        </w:rPr>
        <w:tab/>
        <w:t>Particle size and density</w:t>
      </w:r>
      <w:bookmarkEnd w:id="306"/>
    </w:p>
    <w:p w14:paraId="6A8DB0BE" w14:textId="32502F4C" w:rsidR="00693F47" w:rsidRPr="00693F47" w:rsidRDefault="00693F47" w:rsidP="00EA5CD1">
      <w:pPr>
        <w:spacing w:line="276" w:lineRule="auto"/>
        <w:rPr>
          <w:rFonts w:eastAsiaTheme="minorHAnsi"/>
        </w:rPr>
      </w:pPr>
      <w:r w:rsidRPr="00693F47">
        <w:rPr>
          <w:rFonts w:eastAsiaTheme="minorHAnsi"/>
        </w:rPr>
        <w:t xml:space="preserve">Particle sizes were determined using two techniques; sieving and laser diffraction.  Laser diffraction particle size analysis was carried out using a Malvern Mastersizer 3000.  Sieve analysis (Retsch AS 200) was used to find the mean diameter of the particles used in this study by using Equation 5-1 </w:t>
      </w:r>
      <w:r w:rsidRPr="00693F47">
        <w:rPr>
          <w:rFonts w:eastAsiaTheme="minorHAnsi"/>
        </w:rPr>
        <w:fldChar w:fldCharType="begin" w:fldLock="1"/>
      </w:r>
      <w:r w:rsidR="00D37BCC">
        <w:rPr>
          <w:rFonts w:eastAsiaTheme="minorHAnsi"/>
        </w:rPr>
        <w:instrText>ADDIN CSL_CITATION { "citationItems" : [ { "id" : "ITEM-1", "itemData" : { "author" : [ { "dropping-particle" : "", "family" : "Howard", "given" : "J R", "non-dropping-particle" : "", "parse-names" : false, "suffix" : "" } ], "id" : "ITEM-1", "issued" : { "date-parts" : [ [ "1989" ] ] }, "publisher" : "Adam Hilger: Bristol", "title" : "Fluidized Bed Technology; Principles and applications", "type" : "book" }, "uris" : [ "http://www.mendeley.com/documents/?uuid=04be0378-3099-4d52-bed5-83928be04c7a" ] } ], "mendeley" : { "formattedCitation" : "(Howard 1989)", "plainTextFormattedCitation" : "(Howard 1989)", "previouslyFormattedCitation" : "(Howard 1989)" }, "properties" : { "noteIndex" : 0 }, "schema" : "https://github.com/citation-style-language/schema/raw/master/csl-citation.json" }</w:instrText>
      </w:r>
      <w:r w:rsidRPr="00693F47">
        <w:rPr>
          <w:rFonts w:eastAsiaTheme="minorHAnsi"/>
        </w:rPr>
        <w:fldChar w:fldCharType="separate"/>
      </w:r>
      <w:r w:rsidR="00352AE9" w:rsidRPr="00352AE9">
        <w:rPr>
          <w:rFonts w:eastAsiaTheme="minorHAnsi"/>
          <w:noProof/>
        </w:rPr>
        <w:t>(Howard 1989)</w:t>
      </w:r>
      <w:r w:rsidRPr="00693F47">
        <w:rPr>
          <w:rFonts w:eastAsiaTheme="minorHAnsi"/>
        </w:rPr>
        <w:fldChar w:fldCharType="end"/>
      </w:r>
      <w:r w:rsidRPr="00693F47">
        <w:rPr>
          <w:rFonts w:eastAsiaTheme="minorHAnsi"/>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693F47" w:rsidRPr="00693F47" w14:paraId="1732F2FD" w14:textId="77777777" w:rsidTr="00693F47">
        <w:tc>
          <w:tcPr>
            <w:tcW w:w="7479" w:type="dxa"/>
          </w:tcPr>
          <w:p w14:paraId="58C25BD0" w14:textId="77777777" w:rsidR="00693F47" w:rsidRPr="00693F47" w:rsidRDefault="00693F47" w:rsidP="00EA5CD1">
            <w:pPr>
              <w:spacing w:line="276" w:lineRule="auto"/>
            </w:pPr>
            <m:oMathPara>
              <m:oMath>
                <m:r>
                  <w:rPr>
                    <w:rFonts w:ascii="Cambria Math" w:hAnsi="Cambria Math"/>
                  </w:rPr>
                  <m:t>d=</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1</m:t>
                        </m:r>
                      </m:sub>
                    </m:sSub>
                  </m:num>
                  <m:den>
                    <m:r>
                      <w:rPr>
                        <w:rFonts w:ascii="Cambria Math" w:hAnsi="Cambria Math"/>
                      </w:rPr>
                      <m:t>2</m:t>
                    </m:r>
                  </m:den>
                </m:f>
              </m:oMath>
            </m:oMathPara>
          </w:p>
        </w:tc>
        <w:tc>
          <w:tcPr>
            <w:tcW w:w="1763" w:type="dxa"/>
            <w:vAlign w:val="center"/>
          </w:tcPr>
          <w:p w14:paraId="33491EE5" w14:textId="77777777" w:rsidR="00693F47" w:rsidRPr="00693F47" w:rsidRDefault="00693F47" w:rsidP="00EA5CD1">
            <w:pPr>
              <w:spacing w:after="120" w:line="276" w:lineRule="auto"/>
              <w:jc w:val="right"/>
            </w:pPr>
            <w:r w:rsidRPr="00693F47">
              <w:t>Equation 5-1</w:t>
            </w:r>
          </w:p>
        </w:tc>
      </w:tr>
    </w:tbl>
    <w:p w14:paraId="18A08571" w14:textId="77777777" w:rsidR="00693F47" w:rsidRPr="00693F47" w:rsidRDefault="00693F47" w:rsidP="00EA5CD1">
      <w:pPr>
        <w:spacing w:line="276" w:lineRule="auto"/>
        <w:rPr>
          <w:rFonts w:eastAsiaTheme="minorHAnsi"/>
        </w:rPr>
      </w:pPr>
    </w:p>
    <w:p w14:paraId="612BF5FF" w14:textId="315B6679" w:rsidR="00693F47" w:rsidRPr="00693F47" w:rsidRDefault="00693F47" w:rsidP="00EA5CD1">
      <w:pPr>
        <w:spacing w:line="276" w:lineRule="auto"/>
      </w:pPr>
      <w:r w:rsidRPr="00693F47">
        <w:lastRenderedPageBreak/>
        <w:t xml:space="preserve">where </w:t>
      </w:r>
      <m:oMath>
        <m:r>
          <w:rPr>
            <w:rFonts w:ascii="Cambria Math" w:eastAsiaTheme="minorHAnsi" w:hAnsi="Cambria Math"/>
          </w:rPr>
          <m:t>d</m:t>
        </m:r>
      </m:oMath>
      <w:r w:rsidRPr="00693F47">
        <w:t xml:space="preserve"> is the diameter of the particle.  </w:t>
      </w:r>
      <w:r w:rsidRPr="00693F47">
        <w:rPr>
          <w:rFonts w:eastAsiaTheme="minorHAnsi"/>
        </w:rPr>
        <w:fldChar w:fldCharType="begin" w:fldLock="1"/>
      </w:r>
      <w:r w:rsidR="00D37BCC">
        <w:rPr>
          <w:rFonts w:eastAsiaTheme="minorHAnsi"/>
        </w:rPr>
        <w:instrText>ADDIN CSL_CITATION { "citationItems" : [ { "id" : "ITEM-1", "itemData" : { "author" : [ { "dropping-particle" : "", "family" : "Allen", "given" : "T", "non-dropping-particle" : "", "parse-names" : false, "suffix" : "" } ], "edition" : "5th Editio", "id" : "ITEM-1", "issued" : { "date-parts" : [ [ "1997" ] ] }, "publisher" : "Chapman &amp; Hall", "publisher-place" : "London", "title" : "Particle Size Measurement; Powder sampling and particle size measurement", "type" : "book" }, "uris" : [ "http://www.mendeley.com/documents/?uuid=5d38bdc2-b7bd-48db-a501-fc58d39cd122" ] } ], "mendeley" : { "formattedCitation" : "(Allen 1997)", "manualFormatting" : "Allen (1997)", "plainTextFormattedCitation" : "(Allen 1997)", "previouslyFormattedCitation" : "(Allen 1997)" }, "properties" : { "noteIndex" : 0 }, "schema" : "https://github.com/citation-style-language/schema/raw/master/csl-citation.json" }</w:instrText>
      </w:r>
      <w:r w:rsidRPr="00693F47">
        <w:rPr>
          <w:rFonts w:eastAsiaTheme="minorHAnsi"/>
        </w:rPr>
        <w:fldChar w:fldCharType="separate"/>
      </w:r>
      <w:r w:rsidRPr="00693F47">
        <w:rPr>
          <w:rFonts w:eastAsiaTheme="minorHAnsi"/>
          <w:noProof/>
        </w:rPr>
        <w:t>Allen (1997)</w:t>
      </w:r>
      <w:r w:rsidRPr="00693F47">
        <w:rPr>
          <w:rFonts w:eastAsiaTheme="minorHAnsi"/>
        </w:rPr>
        <w:fldChar w:fldCharType="end"/>
      </w:r>
      <w:r w:rsidRPr="00693F47">
        <w:rPr>
          <w:rFonts w:eastAsiaTheme="minorHAnsi"/>
        </w:rPr>
        <w:t xml:space="preserve"> calculates the </w:t>
      </w:r>
      <w:r w:rsidRPr="00693F47">
        <w:t>mean particle size in sieve analysis from Equation 5-2:</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693F47" w:rsidRPr="00693F47" w14:paraId="0B65CC15" w14:textId="77777777" w:rsidTr="00693F47">
        <w:tc>
          <w:tcPr>
            <w:tcW w:w="7479" w:type="dxa"/>
          </w:tcPr>
          <w:p w14:paraId="6E892F72" w14:textId="77777777" w:rsidR="00693F47" w:rsidRPr="00693F47" w:rsidRDefault="00BF4C3A" w:rsidP="00EA5CD1">
            <w:pPr>
              <w:spacing w:line="276" w:lineRule="auto"/>
              <w:jc w:val="center"/>
            </w:pPr>
            <m:oMathPara>
              <m:oMath>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Ʃ</m:t>
                        </m:r>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num>
                              <m:den>
                                <m:sSub>
                                  <m:sSubPr>
                                    <m:ctrlPr>
                                      <w:rPr>
                                        <w:rFonts w:ascii="Cambria Math" w:hAnsi="Cambria Math"/>
                                        <w:i/>
                                      </w:rPr>
                                    </m:ctrlPr>
                                  </m:sSubPr>
                                  <m:e>
                                    <m:r>
                                      <w:rPr>
                                        <w:rFonts w:ascii="Cambria Math" w:hAnsi="Cambria Math"/>
                                      </w:rPr>
                                      <m:t>d</m:t>
                                    </m:r>
                                  </m:e>
                                  <m:sub>
                                    <m:r>
                                      <w:rPr>
                                        <w:rFonts w:ascii="Cambria Math" w:hAnsi="Cambria Math"/>
                                      </w:rPr>
                                      <m:t>i</m:t>
                                    </m:r>
                                  </m:sub>
                                </m:sSub>
                              </m:den>
                            </m:f>
                          </m:e>
                        </m:d>
                      </m:e>
                    </m:d>
                  </m:e>
                  <m:sup>
                    <m:r>
                      <w:rPr>
                        <w:rFonts w:ascii="Cambria Math" w:hAnsi="Cambria Math"/>
                      </w:rPr>
                      <m:t>-1</m:t>
                    </m:r>
                  </m:sup>
                </m:sSup>
              </m:oMath>
            </m:oMathPara>
          </w:p>
        </w:tc>
        <w:tc>
          <w:tcPr>
            <w:tcW w:w="1763" w:type="dxa"/>
            <w:vAlign w:val="center"/>
          </w:tcPr>
          <w:p w14:paraId="1FEE1344" w14:textId="77777777" w:rsidR="00693F47" w:rsidRPr="00693F47" w:rsidRDefault="00693F47" w:rsidP="00EA5CD1">
            <w:pPr>
              <w:spacing w:after="120" w:line="276" w:lineRule="auto"/>
              <w:jc w:val="right"/>
            </w:pPr>
            <w:r w:rsidRPr="00693F47">
              <w:t>Equation 5-2</w:t>
            </w:r>
          </w:p>
        </w:tc>
      </w:tr>
    </w:tbl>
    <w:p w14:paraId="186100AF" w14:textId="77777777" w:rsidR="00693F47" w:rsidRPr="00693F47" w:rsidRDefault="00693F47" w:rsidP="00EA5CD1">
      <w:pPr>
        <w:spacing w:before="0" w:line="276" w:lineRule="auto"/>
        <w:jc w:val="left"/>
        <w:rPr>
          <w:rFonts w:eastAsiaTheme="minorHAnsi"/>
        </w:rPr>
      </w:pPr>
      <w:r w:rsidRPr="00693F47">
        <w:t xml:space="preserve">wher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Pr="00693F47">
        <w:t xml:space="preserve"> is the arithmetic mean of 2 sieve sizes.  </w:t>
      </w:r>
    </w:p>
    <w:p w14:paraId="7F78C9AD" w14:textId="18418F05" w:rsidR="00693F47" w:rsidRPr="00693F47" w:rsidRDefault="00693F47" w:rsidP="00EA5CD1">
      <w:pPr>
        <w:spacing w:line="276" w:lineRule="auto"/>
        <w:rPr>
          <w:rFonts w:eastAsiaTheme="minorHAnsi"/>
        </w:rPr>
      </w:pPr>
      <w:r w:rsidRPr="00693F47">
        <w:rPr>
          <w:rFonts w:eastAsiaTheme="minorHAnsi"/>
        </w:rPr>
        <w:t>Particle densities were found from experimental calculations and manufacturer stated densities.  Envelope density was found for the Group D particles by experimental methods using a Micrometrics GeoPyc 1360 (</w:t>
      </w:r>
      <w:r w:rsidR="005D3AE0">
        <w:rPr>
          <w:rFonts w:eastAsiaTheme="minorHAnsi"/>
        </w:rPr>
        <w:fldChar w:fldCharType="begin"/>
      </w:r>
      <w:r w:rsidR="005D3AE0">
        <w:rPr>
          <w:rFonts w:eastAsiaTheme="minorHAnsi"/>
        </w:rPr>
        <w:instrText xml:space="preserve"> REF _Ref474663412 \h </w:instrText>
      </w:r>
      <w:r w:rsidR="005D3AE0">
        <w:rPr>
          <w:rFonts w:eastAsiaTheme="minorHAnsi"/>
        </w:rPr>
      </w:r>
      <w:r w:rsidR="005D3AE0">
        <w:rPr>
          <w:rFonts w:eastAsiaTheme="minorHAnsi"/>
        </w:rPr>
        <w:fldChar w:fldCharType="separate"/>
      </w:r>
      <w:r w:rsidR="005D3AE0" w:rsidRPr="00693F47">
        <w:rPr>
          <w:rFonts w:eastAsiaTheme="minorHAnsi"/>
          <w:bCs/>
          <w:szCs w:val="18"/>
        </w:rPr>
        <w:t xml:space="preserve">Table </w:t>
      </w:r>
      <w:r w:rsidR="005D3AE0">
        <w:rPr>
          <w:rFonts w:eastAsiaTheme="minorHAnsi"/>
          <w:bCs/>
          <w:noProof/>
          <w:szCs w:val="18"/>
        </w:rPr>
        <w:t>5</w:t>
      </w:r>
      <w:r w:rsidR="005D3AE0" w:rsidRPr="00693F47">
        <w:rPr>
          <w:rFonts w:eastAsiaTheme="minorHAnsi"/>
          <w:bCs/>
          <w:szCs w:val="18"/>
        </w:rPr>
        <w:noBreakHyphen/>
      </w:r>
      <w:r w:rsidR="005D3AE0">
        <w:rPr>
          <w:rFonts w:eastAsiaTheme="minorHAnsi"/>
          <w:bCs/>
          <w:noProof/>
          <w:szCs w:val="18"/>
        </w:rPr>
        <w:t>2</w:t>
      </w:r>
      <w:r w:rsidR="005D3AE0">
        <w:rPr>
          <w:rFonts w:eastAsiaTheme="minorHAnsi"/>
        </w:rPr>
        <w:fldChar w:fldCharType="end"/>
      </w:r>
      <w:r w:rsidRPr="00693F47">
        <w:rPr>
          <w:rFonts w:eastAsiaTheme="minorHAnsi"/>
        </w:rPr>
        <w:t>).  This technique uses a powder of known density that is displaced by an introduced sample of a known weight.  As the sample chamber was filled to an amount less than 25 %, the reproducibility of the results is stated to be 1.1 %, which is confirmed by the standard deviation results.  This method calculates the volume of the chamber contents by converting displacement to volume, with a conversion factor of 0.2907 cm</w:t>
      </w:r>
      <w:r w:rsidRPr="00693F47">
        <w:rPr>
          <w:rFonts w:eastAsiaTheme="minorHAnsi"/>
          <w:vertAlign w:val="superscript"/>
        </w:rPr>
        <w:t>3</w:t>
      </w:r>
      <w:r w:rsidRPr="00693F47">
        <w:rPr>
          <w:rFonts w:eastAsiaTheme="minorHAnsi"/>
        </w:rPr>
        <w:t>/mm, which accounts for consolidation of the Dryflo filler powder and the friction of the plunger.  The Geopyc measures how far a stepping motor drives the plunger.  These steps (</w:t>
      </w:r>
      <m:oMath>
        <m:r>
          <w:rPr>
            <w:rFonts w:ascii="Cambria Math" w:eastAsiaTheme="minorHAnsi" w:hAnsi="Cambria Math"/>
          </w:rPr>
          <m:t>L</m:t>
        </m:r>
      </m:oMath>
      <w:r w:rsidRPr="00693F47">
        <w:rPr>
          <w:rFonts w:eastAsiaTheme="minorHAnsi"/>
        </w:rPr>
        <w:t>) are then converted to volume by multiplying them by the conversion factor (</w:t>
      </w:r>
      <m:oMath>
        <m:r>
          <w:rPr>
            <w:rFonts w:ascii="Cambria Math" w:eastAsiaTheme="minorHAnsi" w:hAnsi="Cambria Math"/>
          </w:rPr>
          <m:t>v</m:t>
        </m:r>
      </m:oMath>
      <w:r w:rsidRPr="00693F47">
        <w:rPr>
          <w:rFonts w:eastAsiaTheme="minorHAnsi"/>
        </w:rPr>
        <w:t>).  The envelope volume of the sample (</w:t>
      </w:r>
      <m:oMath>
        <m:r>
          <w:rPr>
            <w:rFonts w:ascii="Cambria Math" w:eastAsiaTheme="minorHAnsi" w:hAnsi="Cambria Math"/>
          </w:rPr>
          <m:t>V</m:t>
        </m:r>
      </m:oMath>
      <w:r w:rsidRPr="00693F47">
        <w:rPr>
          <w:rFonts w:eastAsiaTheme="minorHAnsi"/>
        </w:rPr>
        <w:t>) is consequently the difference in counts with and without the sample in the Dryflo powder, multiplied by (</w:t>
      </w:r>
      <m:oMath>
        <m:r>
          <w:rPr>
            <w:rFonts w:ascii="Cambria Math" w:eastAsiaTheme="minorHAnsi" w:hAnsi="Cambria Math"/>
          </w:rPr>
          <m:t>v</m:t>
        </m:r>
      </m:oMath>
      <w:r w:rsidRPr="00693F47">
        <w:rPr>
          <w:rFonts w:eastAsiaTheme="minorHAnsi"/>
        </w:rPr>
        <w:t>) (cm</w:t>
      </w:r>
      <w:r w:rsidRPr="00693F47">
        <w:rPr>
          <w:rFonts w:eastAsiaTheme="minorHAnsi"/>
          <w:vertAlign w:val="superscript"/>
        </w:rPr>
        <w:t>3</w:t>
      </w:r>
      <w:r w:rsidRPr="00693F47">
        <w:rPr>
          <w:rFonts w:eastAsiaTheme="minorHAnsi"/>
        </w:rPr>
        <w:t>, Equation 5-3).  The envelope density of the sample (</w:t>
      </w:r>
      <m:oMath>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e</m:t>
            </m:r>
          </m:sub>
        </m:sSub>
      </m:oMath>
      <w:r w:rsidRPr="00693F47">
        <w:t>) is its mass (</w:t>
      </w:r>
      <m:oMath>
        <m:r>
          <w:rPr>
            <w:rFonts w:ascii="Cambria Math" w:hAnsi="Cambria Math"/>
          </w:rPr>
          <m:t>W</m:t>
        </m:r>
      </m:oMath>
      <w:r w:rsidRPr="00693F47">
        <w:t>) divided by the envelope volume (g/cm</w:t>
      </w:r>
      <w:r w:rsidRPr="00693F47">
        <w:rPr>
          <w:vertAlign w:val="superscript"/>
        </w:rPr>
        <w:t>3</w:t>
      </w:r>
      <w:r w:rsidRPr="00693F47">
        <w:t xml:space="preserve">, Equation 5-4). </w:t>
      </w:r>
      <w:r w:rsidRPr="00693F47">
        <w:rPr>
          <w:rFonts w:eastAsiaTheme="minorHAnsi"/>
        </w:rPr>
        <w:t xml:space="preserve"> The density for the remaining Group A and B particles was taken as that stated by the manufacturer.  These ranged from a maximum of 2.5 g/cm</w:t>
      </w:r>
      <w:r w:rsidRPr="00693F47">
        <w:rPr>
          <w:rFonts w:eastAsiaTheme="minorHAnsi"/>
          <w:vertAlign w:val="superscript"/>
        </w:rPr>
        <w:t xml:space="preserve">3 </w:t>
      </w:r>
      <w:r w:rsidRPr="00693F47">
        <w:rPr>
          <w:rFonts w:eastAsiaTheme="minorHAnsi"/>
        </w:rPr>
        <w:t>for the heavy glass ballotini particles to 1.05 g/cm</w:t>
      </w:r>
      <w:r w:rsidRPr="00693F47">
        <w:rPr>
          <w:rFonts w:eastAsiaTheme="minorHAnsi"/>
          <w:vertAlign w:val="superscript"/>
        </w:rPr>
        <w:t xml:space="preserve">3 </w:t>
      </w:r>
      <w:r w:rsidRPr="00693F47">
        <w:rPr>
          <w:rFonts w:eastAsiaTheme="minorHAnsi"/>
        </w:rPr>
        <w:t>for the light Group A polystyrene spheres (</w:t>
      </w:r>
      <w:r w:rsidR="00643099">
        <w:rPr>
          <w:rFonts w:eastAsiaTheme="minorHAnsi"/>
        </w:rPr>
        <w:fldChar w:fldCharType="begin"/>
      </w:r>
      <w:r w:rsidR="00643099">
        <w:rPr>
          <w:rFonts w:eastAsiaTheme="minorHAnsi"/>
        </w:rPr>
        <w:instrText xml:space="preserve"> REF _Ref462065869 \h </w:instrText>
      </w:r>
      <w:r w:rsidR="00EA5CD1">
        <w:rPr>
          <w:rFonts w:eastAsiaTheme="minorHAnsi"/>
        </w:rPr>
        <w:instrText xml:space="preserve"> \* MERGEFORMAT </w:instrText>
      </w:r>
      <w:r w:rsidR="00643099">
        <w:rPr>
          <w:rFonts w:eastAsiaTheme="minorHAnsi"/>
        </w:rPr>
      </w:r>
      <w:r w:rsidR="00643099">
        <w:rPr>
          <w:rFonts w:eastAsiaTheme="minorHAnsi"/>
        </w:rPr>
        <w:fldChar w:fldCharType="separate"/>
      </w:r>
      <w:r w:rsidR="005D3AE0" w:rsidRPr="00693F47">
        <w:rPr>
          <w:rFonts w:eastAsiaTheme="minorHAnsi"/>
          <w:bCs/>
          <w:szCs w:val="18"/>
        </w:rPr>
        <w:t xml:space="preserve">Table </w:t>
      </w:r>
      <w:r w:rsidR="005D3AE0">
        <w:rPr>
          <w:rFonts w:eastAsiaTheme="minorHAnsi"/>
          <w:bCs/>
          <w:noProof/>
          <w:szCs w:val="18"/>
        </w:rPr>
        <w:t>5</w:t>
      </w:r>
      <w:r w:rsidR="005D3AE0" w:rsidRPr="00693F47">
        <w:rPr>
          <w:rFonts w:eastAsiaTheme="minorHAnsi"/>
          <w:bCs/>
          <w:noProof/>
          <w:szCs w:val="18"/>
        </w:rPr>
        <w:noBreakHyphen/>
      </w:r>
      <w:r w:rsidR="005D3AE0">
        <w:rPr>
          <w:rFonts w:eastAsiaTheme="minorHAnsi"/>
          <w:bCs/>
          <w:noProof/>
          <w:szCs w:val="18"/>
        </w:rPr>
        <w:t>1</w:t>
      </w:r>
      <w:r w:rsidR="00643099">
        <w:rPr>
          <w:rFonts w:eastAsiaTheme="minorHAnsi"/>
        </w:rPr>
        <w:fldChar w:fldCharType="end"/>
      </w:r>
      <w:r w:rsidRPr="00693F47">
        <w:rPr>
          <w:rFonts w:eastAsiaTheme="minorHAnsi"/>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693F47" w:rsidRPr="00693F47" w14:paraId="2CBEE500" w14:textId="77777777" w:rsidTr="00693F47">
        <w:tc>
          <w:tcPr>
            <w:tcW w:w="7479" w:type="dxa"/>
          </w:tcPr>
          <w:p w14:paraId="57DDF977" w14:textId="77777777" w:rsidR="00693F47" w:rsidRPr="00693F47" w:rsidRDefault="00693F47" w:rsidP="00EA5CD1">
            <w:pPr>
              <w:spacing w:line="276" w:lineRule="auto"/>
            </w:pPr>
            <m:oMathPara>
              <m:oMath>
                <m:r>
                  <w:rPr>
                    <w:rFonts w:ascii="Cambria Math" w:hAnsi="Cambria Math"/>
                  </w:rPr>
                  <m:t>V=</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presen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bsent</m:t>
                            </m:r>
                          </m:sub>
                        </m:sSub>
                      </m:e>
                    </m:d>
                    <m:r>
                      <w:rPr>
                        <w:rFonts w:ascii="Cambria Math" w:hAnsi="Cambria Math"/>
                      </w:rPr>
                      <m:t>v</m:t>
                    </m:r>
                  </m:e>
                </m:d>
              </m:oMath>
            </m:oMathPara>
          </w:p>
        </w:tc>
        <w:tc>
          <w:tcPr>
            <w:tcW w:w="1763" w:type="dxa"/>
            <w:vAlign w:val="center"/>
          </w:tcPr>
          <w:p w14:paraId="79B841BD" w14:textId="77777777" w:rsidR="00693F47" w:rsidRPr="00693F47" w:rsidRDefault="00693F47" w:rsidP="00EA5CD1">
            <w:pPr>
              <w:spacing w:after="120" w:line="276" w:lineRule="auto"/>
              <w:jc w:val="right"/>
            </w:pPr>
            <w:r w:rsidRPr="00693F47">
              <w:t>Equation 5-3</w:t>
            </w:r>
          </w:p>
        </w:tc>
      </w:tr>
      <w:tr w:rsidR="00693F47" w:rsidRPr="00693F47" w14:paraId="6EC6F94B" w14:textId="77777777" w:rsidTr="00693F47">
        <w:tc>
          <w:tcPr>
            <w:tcW w:w="7479" w:type="dxa"/>
          </w:tcPr>
          <w:p w14:paraId="3263F5DC" w14:textId="77777777" w:rsidR="00693F47" w:rsidRPr="00693F47" w:rsidRDefault="00BF4C3A" w:rsidP="00EA5CD1">
            <w:pPr>
              <w:spacing w:line="276" w:lineRule="auto"/>
            </w:pPr>
            <m:oMathPara>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V</m:t>
                        </m:r>
                      </m:den>
                    </m:f>
                  </m:e>
                </m:d>
              </m:oMath>
            </m:oMathPara>
          </w:p>
        </w:tc>
        <w:tc>
          <w:tcPr>
            <w:tcW w:w="1763" w:type="dxa"/>
            <w:vAlign w:val="center"/>
          </w:tcPr>
          <w:p w14:paraId="3FDBCFFD" w14:textId="77777777" w:rsidR="00693F47" w:rsidRPr="00693F47" w:rsidRDefault="00693F47" w:rsidP="00EA5CD1">
            <w:pPr>
              <w:spacing w:after="120" w:line="276" w:lineRule="auto"/>
              <w:jc w:val="right"/>
            </w:pPr>
            <w:r w:rsidRPr="00693F47">
              <w:t>Equation 5-4</w:t>
            </w:r>
          </w:p>
        </w:tc>
      </w:tr>
    </w:tbl>
    <w:p w14:paraId="2C2E1F02" w14:textId="77777777" w:rsidR="00765119" w:rsidRDefault="00765119" w:rsidP="005D3AE0">
      <w:bookmarkStart w:id="307" w:name="_Ref450133756"/>
    </w:p>
    <w:p w14:paraId="6256B106" w14:textId="43BFAC5C" w:rsidR="00693F47" w:rsidRPr="00693F47" w:rsidRDefault="00693F47" w:rsidP="00EA5CD1">
      <w:pPr>
        <w:spacing w:line="276" w:lineRule="auto"/>
        <w:rPr>
          <w:rFonts w:eastAsiaTheme="minorHAnsi"/>
          <w:bCs/>
          <w:szCs w:val="18"/>
        </w:rPr>
      </w:pPr>
      <w:bookmarkStart w:id="308" w:name="_Ref474663412"/>
      <w:bookmarkStart w:id="309" w:name="_Toc474686755"/>
      <w:r w:rsidRPr="00693F47">
        <w:rPr>
          <w:rFonts w:eastAsiaTheme="minorHAnsi"/>
          <w:bCs/>
          <w:szCs w:val="18"/>
        </w:rPr>
        <w:t xml:space="preserve">Table </w:t>
      </w:r>
      <w:r w:rsidRPr="00693F47">
        <w:rPr>
          <w:rFonts w:eastAsiaTheme="minorHAnsi"/>
          <w:bCs/>
          <w:szCs w:val="18"/>
        </w:rPr>
        <w:fldChar w:fldCharType="begin"/>
      </w:r>
      <w:r w:rsidRPr="00693F47">
        <w:rPr>
          <w:rFonts w:eastAsiaTheme="minorHAnsi"/>
          <w:bCs/>
          <w:szCs w:val="18"/>
        </w:rPr>
        <w:instrText xml:space="preserve"> STYLEREF 1 \s </w:instrText>
      </w:r>
      <w:r w:rsidRPr="00693F47">
        <w:rPr>
          <w:rFonts w:eastAsiaTheme="minorHAnsi"/>
          <w:bCs/>
          <w:szCs w:val="18"/>
        </w:rPr>
        <w:fldChar w:fldCharType="separate"/>
      </w:r>
      <w:r w:rsidR="005D3AE0">
        <w:rPr>
          <w:rFonts w:eastAsiaTheme="minorHAnsi"/>
          <w:bCs/>
          <w:noProof/>
          <w:szCs w:val="18"/>
        </w:rPr>
        <w:t>5</w:t>
      </w:r>
      <w:r w:rsidRPr="00693F47">
        <w:rPr>
          <w:rFonts w:eastAsiaTheme="minorHAnsi"/>
          <w:bCs/>
          <w:szCs w:val="18"/>
        </w:rPr>
        <w:fldChar w:fldCharType="end"/>
      </w:r>
      <w:r w:rsidRPr="00693F47">
        <w:rPr>
          <w:rFonts w:eastAsiaTheme="minorHAnsi"/>
          <w:bCs/>
          <w:szCs w:val="18"/>
        </w:rPr>
        <w:noBreakHyphen/>
      </w:r>
      <w:r w:rsidRPr="00693F47">
        <w:rPr>
          <w:rFonts w:eastAsiaTheme="minorHAnsi"/>
          <w:bCs/>
          <w:szCs w:val="18"/>
        </w:rPr>
        <w:fldChar w:fldCharType="begin"/>
      </w:r>
      <w:r w:rsidRPr="00693F47">
        <w:rPr>
          <w:rFonts w:eastAsiaTheme="minorHAnsi"/>
          <w:bCs/>
          <w:szCs w:val="18"/>
        </w:rPr>
        <w:instrText xml:space="preserve"> SEQ Table \* ARABIC \s 1 </w:instrText>
      </w:r>
      <w:r w:rsidRPr="00693F47">
        <w:rPr>
          <w:rFonts w:eastAsiaTheme="minorHAnsi"/>
          <w:bCs/>
          <w:szCs w:val="18"/>
        </w:rPr>
        <w:fldChar w:fldCharType="separate"/>
      </w:r>
      <w:r w:rsidR="005D3AE0">
        <w:rPr>
          <w:rFonts w:eastAsiaTheme="minorHAnsi"/>
          <w:bCs/>
          <w:noProof/>
          <w:szCs w:val="18"/>
        </w:rPr>
        <w:t>2</w:t>
      </w:r>
      <w:r w:rsidRPr="00693F47">
        <w:rPr>
          <w:rFonts w:eastAsiaTheme="minorHAnsi"/>
          <w:bCs/>
          <w:szCs w:val="18"/>
        </w:rPr>
        <w:fldChar w:fldCharType="end"/>
      </w:r>
      <w:bookmarkEnd w:id="307"/>
      <w:bookmarkEnd w:id="308"/>
      <w:r w:rsidRPr="00693F47">
        <w:rPr>
          <w:rFonts w:eastAsiaTheme="minorHAnsi"/>
          <w:bCs/>
          <w:szCs w:val="18"/>
        </w:rPr>
        <w:t>.  Group D particles density measurements.</w:t>
      </w:r>
      <w:bookmarkEnd w:id="309"/>
    </w:p>
    <w:tbl>
      <w:tblPr>
        <w:tblStyle w:val="LightShading1"/>
        <w:tblW w:w="9224" w:type="dxa"/>
        <w:tblLook w:val="04A0" w:firstRow="1" w:lastRow="0" w:firstColumn="1" w:lastColumn="0" w:noHBand="0" w:noVBand="1"/>
      </w:tblPr>
      <w:tblGrid>
        <w:gridCol w:w="2802"/>
        <w:gridCol w:w="1313"/>
        <w:gridCol w:w="1517"/>
        <w:gridCol w:w="1281"/>
        <w:gridCol w:w="1133"/>
        <w:gridCol w:w="1178"/>
      </w:tblGrid>
      <w:tr w:rsidR="00693F47" w:rsidRPr="00693F47" w14:paraId="3E74784D" w14:textId="77777777" w:rsidTr="00693F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Borders>
              <w:top w:val="single" w:sz="18" w:space="0" w:color="auto"/>
            </w:tcBorders>
            <w:shd w:val="clear" w:color="auto" w:fill="FFFFFF" w:themeFill="background1"/>
          </w:tcPr>
          <w:p w14:paraId="32D219E8" w14:textId="77777777" w:rsidR="00693F47" w:rsidRPr="00693F47" w:rsidRDefault="00693F47" w:rsidP="00EA5CD1">
            <w:pPr>
              <w:spacing w:before="0" w:line="276" w:lineRule="auto"/>
              <w:jc w:val="left"/>
              <w:rPr>
                <w:rFonts w:eastAsiaTheme="minorHAnsi"/>
              </w:rPr>
            </w:pPr>
            <w:r w:rsidRPr="00693F47">
              <w:rPr>
                <w:rFonts w:eastAsiaTheme="minorHAnsi"/>
              </w:rPr>
              <w:t>Particle</w:t>
            </w:r>
          </w:p>
        </w:tc>
        <w:tc>
          <w:tcPr>
            <w:tcW w:w="0" w:type="auto"/>
            <w:tcBorders>
              <w:top w:val="single" w:sz="18" w:space="0" w:color="auto"/>
            </w:tcBorders>
            <w:shd w:val="clear" w:color="auto" w:fill="FFFFFF" w:themeFill="background1"/>
          </w:tcPr>
          <w:p w14:paraId="4138B43F" w14:textId="77777777" w:rsidR="00693F47" w:rsidRPr="00693F47" w:rsidRDefault="00693F47"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Sample weight (g)</w:t>
            </w:r>
          </w:p>
        </w:tc>
        <w:tc>
          <w:tcPr>
            <w:tcW w:w="0" w:type="auto"/>
            <w:tcBorders>
              <w:top w:val="single" w:sz="18" w:space="0" w:color="auto"/>
            </w:tcBorders>
            <w:shd w:val="clear" w:color="auto" w:fill="auto"/>
          </w:tcPr>
          <w:p w14:paraId="37679BFF" w14:textId="77777777" w:rsidR="00693F47" w:rsidRPr="00693F47" w:rsidRDefault="00693F47"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Average volume (cm</w:t>
            </w:r>
            <w:r w:rsidRPr="00693F47">
              <w:rPr>
                <w:rFonts w:eastAsiaTheme="minorHAnsi"/>
                <w:vertAlign w:val="superscript"/>
              </w:rPr>
              <w:t>3</w:t>
            </w:r>
            <w:r w:rsidRPr="00693F47">
              <w:rPr>
                <w:rFonts w:eastAsiaTheme="minorHAnsi"/>
              </w:rPr>
              <w:t>)</w:t>
            </w:r>
          </w:p>
        </w:tc>
        <w:tc>
          <w:tcPr>
            <w:tcW w:w="1281" w:type="dxa"/>
            <w:tcBorders>
              <w:top w:val="single" w:sz="18" w:space="0" w:color="auto"/>
            </w:tcBorders>
            <w:shd w:val="clear" w:color="auto" w:fill="auto"/>
          </w:tcPr>
          <w:p w14:paraId="1CD84793" w14:textId="77777777" w:rsidR="00693F47" w:rsidRPr="00693F47" w:rsidRDefault="00693F47"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Standard deviation</w:t>
            </w:r>
          </w:p>
        </w:tc>
        <w:tc>
          <w:tcPr>
            <w:tcW w:w="1133" w:type="dxa"/>
            <w:tcBorders>
              <w:top w:val="single" w:sz="18" w:space="0" w:color="auto"/>
            </w:tcBorders>
            <w:shd w:val="clear" w:color="auto" w:fill="auto"/>
          </w:tcPr>
          <w:p w14:paraId="303EA640" w14:textId="77777777" w:rsidR="00693F47" w:rsidRPr="00693F47" w:rsidRDefault="00693F47"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Average density (g/cm</w:t>
            </w:r>
            <w:r w:rsidRPr="00693F47">
              <w:rPr>
                <w:rFonts w:eastAsiaTheme="minorHAnsi"/>
                <w:vertAlign w:val="superscript"/>
              </w:rPr>
              <w:t>3</w:t>
            </w:r>
            <w:r w:rsidRPr="00693F47">
              <w:rPr>
                <w:rFonts w:eastAsiaTheme="minorHAnsi"/>
              </w:rPr>
              <w:t>)</w:t>
            </w:r>
          </w:p>
        </w:tc>
        <w:tc>
          <w:tcPr>
            <w:tcW w:w="1178" w:type="dxa"/>
            <w:tcBorders>
              <w:top w:val="single" w:sz="18" w:space="0" w:color="auto"/>
            </w:tcBorders>
            <w:shd w:val="clear" w:color="auto" w:fill="auto"/>
          </w:tcPr>
          <w:p w14:paraId="6E7CA28A" w14:textId="77777777" w:rsidR="00693F47" w:rsidRPr="00693F47" w:rsidRDefault="00693F47"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Standard deviation</w:t>
            </w:r>
          </w:p>
        </w:tc>
      </w:tr>
      <w:tr w:rsidR="00693F47" w:rsidRPr="00693F47" w14:paraId="1C8C1913" w14:textId="77777777" w:rsidTr="00693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shd w:val="clear" w:color="auto" w:fill="auto"/>
          </w:tcPr>
          <w:p w14:paraId="1537F8AB" w14:textId="77777777" w:rsidR="00693F47" w:rsidRPr="00693F47" w:rsidRDefault="00693F47" w:rsidP="00EA5CD1">
            <w:pPr>
              <w:spacing w:before="0" w:line="276" w:lineRule="auto"/>
              <w:jc w:val="left"/>
              <w:rPr>
                <w:rFonts w:eastAsiaTheme="minorHAnsi"/>
              </w:rPr>
            </w:pPr>
            <w:r w:rsidRPr="00693F47">
              <w:rPr>
                <w:rFonts w:eastAsiaTheme="minorHAnsi"/>
              </w:rPr>
              <w:t>Wheat</w:t>
            </w:r>
          </w:p>
        </w:tc>
        <w:tc>
          <w:tcPr>
            <w:tcW w:w="0" w:type="auto"/>
            <w:shd w:val="clear" w:color="auto" w:fill="auto"/>
          </w:tcPr>
          <w:p w14:paraId="1F4B71AB"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b/>
              </w:rPr>
            </w:pPr>
            <w:r w:rsidRPr="00693F47">
              <w:rPr>
                <w:rFonts w:eastAsiaTheme="minorHAnsi"/>
              </w:rPr>
              <w:t>1.0968</w:t>
            </w:r>
          </w:p>
        </w:tc>
        <w:tc>
          <w:tcPr>
            <w:tcW w:w="0" w:type="auto"/>
            <w:shd w:val="clear" w:color="auto" w:fill="auto"/>
          </w:tcPr>
          <w:p w14:paraId="2C5473C8" w14:textId="77777777" w:rsidR="00693F47" w:rsidRPr="00693F47" w:rsidRDefault="00693F47" w:rsidP="00EA5CD1">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0.8669</w:t>
            </w:r>
          </w:p>
        </w:tc>
        <w:tc>
          <w:tcPr>
            <w:tcW w:w="1281" w:type="dxa"/>
            <w:shd w:val="clear" w:color="auto" w:fill="auto"/>
          </w:tcPr>
          <w:p w14:paraId="3EEA7E26" w14:textId="77777777" w:rsidR="00693F47" w:rsidRPr="00693F47" w:rsidRDefault="00693F47" w:rsidP="00EA5CD1">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0.01</w:t>
            </w:r>
          </w:p>
        </w:tc>
        <w:tc>
          <w:tcPr>
            <w:tcW w:w="1133" w:type="dxa"/>
            <w:shd w:val="clear" w:color="auto" w:fill="auto"/>
          </w:tcPr>
          <w:p w14:paraId="44F63E03" w14:textId="77777777" w:rsidR="00693F47" w:rsidRPr="00693F47" w:rsidRDefault="00693F47" w:rsidP="00EA5CD1">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1.2653</w:t>
            </w:r>
          </w:p>
        </w:tc>
        <w:tc>
          <w:tcPr>
            <w:tcW w:w="1178" w:type="dxa"/>
            <w:shd w:val="clear" w:color="auto" w:fill="auto"/>
          </w:tcPr>
          <w:p w14:paraId="35B5DA7F" w14:textId="77777777" w:rsidR="00693F47" w:rsidRPr="00693F47" w:rsidRDefault="00693F47" w:rsidP="00EA5CD1">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0.0145</w:t>
            </w:r>
          </w:p>
        </w:tc>
      </w:tr>
      <w:tr w:rsidR="00693F47" w:rsidRPr="00693F47" w14:paraId="62C7A580" w14:textId="77777777" w:rsidTr="00693F47">
        <w:tc>
          <w:tcPr>
            <w:cnfStyle w:val="001000000000" w:firstRow="0" w:lastRow="0" w:firstColumn="1" w:lastColumn="0" w:oddVBand="0" w:evenVBand="0" w:oddHBand="0" w:evenHBand="0" w:firstRowFirstColumn="0" w:firstRowLastColumn="0" w:lastRowFirstColumn="0" w:lastRowLastColumn="0"/>
            <w:tcW w:w="2802" w:type="dxa"/>
            <w:shd w:val="clear" w:color="auto" w:fill="auto"/>
          </w:tcPr>
          <w:p w14:paraId="45AAA6B3" w14:textId="77777777" w:rsidR="00693F47" w:rsidRPr="00693F47" w:rsidRDefault="00693F47" w:rsidP="00EA5CD1">
            <w:pPr>
              <w:spacing w:before="0" w:line="276" w:lineRule="auto"/>
              <w:jc w:val="left"/>
              <w:rPr>
                <w:rFonts w:eastAsiaTheme="minorHAnsi"/>
              </w:rPr>
            </w:pPr>
            <w:r w:rsidRPr="00693F47">
              <w:rPr>
                <w:rFonts w:eastAsiaTheme="minorHAnsi"/>
              </w:rPr>
              <w:t>Zeolite molecular sieve 4 Å</w:t>
            </w:r>
          </w:p>
        </w:tc>
        <w:tc>
          <w:tcPr>
            <w:tcW w:w="0" w:type="auto"/>
            <w:shd w:val="clear" w:color="auto" w:fill="auto"/>
          </w:tcPr>
          <w:p w14:paraId="3EC9EEBA"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2.0132</w:t>
            </w:r>
          </w:p>
        </w:tc>
        <w:tc>
          <w:tcPr>
            <w:tcW w:w="0" w:type="auto"/>
            <w:shd w:val="clear" w:color="auto" w:fill="auto"/>
          </w:tcPr>
          <w:p w14:paraId="63D83D45" w14:textId="77777777" w:rsidR="00693F47" w:rsidRPr="00693F47" w:rsidRDefault="00693F47" w:rsidP="00EA5CD1">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1.365</w:t>
            </w:r>
          </w:p>
        </w:tc>
        <w:tc>
          <w:tcPr>
            <w:tcW w:w="1281" w:type="dxa"/>
            <w:shd w:val="clear" w:color="auto" w:fill="auto"/>
          </w:tcPr>
          <w:p w14:paraId="79B368E3" w14:textId="77777777" w:rsidR="00693F47" w:rsidRPr="00693F47" w:rsidRDefault="00693F47" w:rsidP="00EA5CD1">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0.0035</w:t>
            </w:r>
          </w:p>
        </w:tc>
        <w:tc>
          <w:tcPr>
            <w:tcW w:w="1133" w:type="dxa"/>
            <w:shd w:val="clear" w:color="auto" w:fill="auto"/>
          </w:tcPr>
          <w:p w14:paraId="72CBD116" w14:textId="77777777" w:rsidR="00693F47" w:rsidRPr="00693F47" w:rsidRDefault="00693F47" w:rsidP="00EA5CD1">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1.4748</w:t>
            </w:r>
          </w:p>
        </w:tc>
        <w:tc>
          <w:tcPr>
            <w:tcW w:w="1178" w:type="dxa"/>
            <w:shd w:val="clear" w:color="auto" w:fill="auto"/>
          </w:tcPr>
          <w:p w14:paraId="10212651" w14:textId="77777777" w:rsidR="00693F47" w:rsidRPr="00693F47" w:rsidRDefault="00693F47" w:rsidP="00EA5CD1">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0.0038</w:t>
            </w:r>
          </w:p>
        </w:tc>
      </w:tr>
      <w:tr w:rsidR="00693F47" w:rsidRPr="00693F47" w14:paraId="5B3164D0" w14:textId="77777777" w:rsidTr="00693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shd w:val="clear" w:color="auto" w:fill="auto"/>
          </w:tcPr>
          <w:p w14:paraId="2025028F" w14:textId="77777777" w:rsidR="00693F47" w:rsidRPr="00693F47" w:rsidRDefault="00693F47" w:rsidP="00EA5CD1">
            <w:pPr>
              <w:spacing w:before="0" w:line="276" w:lineRule="auto"/>
              <w:jc w:val="left"/>
              <w:rPr>
                <w:rFonts w:eastAsiaTheme="minorHAnsi"/>
              </w:rPr>
            </w:pPr>
            <w:r w:rsidRPr="00693F47">
              <w:rPr>
                <w:rFonts w:eastAsiaTheme="minorHAnsi"/>
              </w:rPr>
              <w:t>Zeolite molecular sieve 10 Å</w:t>
            </w:r>
          </w:p>
        </w:tc>
        <w:tc>
          <w:tcPr>
            <w:tcW w:w="0" w:type="auto"/>
            <w:shd w:val="clear" w:color="auto" w:fill="auto"/>
          </w:tcPr>
          <w:p w14:paraId="46DFE05F"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1.6653</w:t>
            </w:r>
          </w:p>
        </w:tc>
        <w:tc>
          <w:tcPr>
            <w:tcW w:w="0" w:type="auto"/>
            <w:shd w:val="clear" w:color="auto" w:fill="auto"/>
          </w:tcPr>
          <w:p w14:paraId="15AF6DBD" w14:textId="77777777" w:rsidR="00693F47" w:rsidRPr="00693F47" w:rsidRDefault="00693F47" w:rsidP="00EA5CD1">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1.2012</w:t>
            </w:r>
          </w:p>
        </w:tc>
        <w:tc>
          <w:tcPr>
            <w:tcW w:w="1281" w:type="dxa"/>
            <w:shd w:val="clear" w:color="auto" w:fill="auto"/>
          </w:tcPr>
          <w:p w14:paraId="06119B3E" w14:textId="77777777" w:rsidR="00693F47" w:rsidRPr="00693F47" w:rsidRDefault="00693F47" w:rsidP="00EA5CD1">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0.0103</w:t>
            </w:r>
          </w:p>
        </w:tc>
        <w:tc>
          <w:tcPr>
            <w:tcW w:w="1133" w:type="dxa"/>
            <w:shd w:val="clear" w:color="auto" w:fill="auto"/>
          </w:tcPr>
          <w:p w14:paraId="6C7D5A1C" w14:textId="77777777" w:rsidR="00693F47" w:rsidRPr="00693F47" w:rsidRDefault="00693F47" w:rsidP="00EA5CD1">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1.3864</w:t>
            </w:r>
          </w:p>
        </w:tc>
        <w:tc>
          <w:tcPr>
            <w:tcW w:w="1178" w:type="dxa"/>
            <w:shd w:val="clear" w:color="auto" w:fill="auto"/>
          </w:tcPr>
          <w:p w14:paraId="1FF6D40B" w14:textId="77777777" w:rsidR="00693F47" w:rsidRPr="00693F47" w:rsidRDefault="00693F47" w:rsidP="00EA5CD1">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0.0118</w:t>
            </w:r>
          </w:p>
        </w:tc>
      </w:tr>
      <w:tr w:rsidR="00693F47" w:rsidRPr="00693F47" w14:paraId="6A5561CC" w14:textId="77777777" w:rsidTr="00693F47">
        <w:tc>
          <w:tcPr>
            <w:cnfStyle w:val="001000000000" w:firstRow="0" w:lastRow="0" w:firstColumn="1" w:lastColumn="0" w:oddVBand="0" w:evenVBand="0" w:oddHBand="0" w:evenHBand="0" w:firstRowFirstColumn="0" w:firstRowLastColumn="0" w:lastRowFirstColumn="0" w:lastRowLastColumn="0"/>
            <w:tcW w:w="2802" w:type="dxa"/>
            <w:shd w:val="clear" w:color="auto" w:fill="auto"/>
          </w:tcPr>
          <w:p w14:paraId="10F56FF5" w14:textId="77777777" w:rsidR="00693F47" w:rsidRPr="00693F47" w:rsidRDefault="00693F47" w:rsidP="00EA5CD1">
            <w:pPr>
              <w:spacing w:before="0" w:line="276" w:lineRule="auto"/>
              <w:jc w:val="left"/>
              <w:rPr>
                <w:rFonts w:eastAsiaTheme="minorHAnsi"/>
              </w:rPr>
            </w:pPr>
            <w:r w:rsidRPr="00693F47">
              <w:rPr>
                <w:rFonts w:eastAsiaTheme="minorHAnsi"/>
              </w:rPr>
              <w:t>Zeolite molecular sieve 3 Å</w:t>
            </w:r>
          </w:p>
        </w:tc>
        <w:tc>
          <w:tcPr>
            <w:tcW w:w="0" w:type="auto"/>
            <w:shd w:val="clear" w:color="auto" w:fill="auto"/>
          </w:tcPr>
          <w:p w14:paraId="32D4CF2A"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1.6589</w:t>
            </w:r>
          </w:p>
        </w:tc>
        <w:tc>
          <w:tcPr>
            <w:tcW w:w="0" w:type="auto"/>
            <w:shd w:val="clear" w:color="auto" w:fill="auto"/>
          </w:tcPr>
          <w:p w14:paraId="291C4AD6" w14:textId="77777777" w:rsidR="00693F47" w:rsidRPr="00693F47" w:rsidRDefault="00693F47" w:rsidP="00EA5CD1">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1.2167</w:t>
            </w:r>
          </w:p>
        </w:tc>
        <w:tc>
          <w:tcPr>
            <w:tcW w:w="1281" w:type="dxa"/>
            <w:shd w:val="clear" w:color="auto" w:fill="auto"/>
          </w:tcPr>
          <w:p w14:paraId="3D6FBFA5" w14:textId="77777777" w:rsidR="00693F47" w:rsidRPr="00693F47" w:rsidRDefault="00693F47" w:rsidP="00EA5CD1">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0.0115</w:t>
            </w:r>
          </w:p>
        </w:tc>
        <w:tc>
          <w:tcPr>
            <w:tcW w:w="1133" w:type="dxa"/>
            <w:shd w:val="clear" w:color="auto" w:fill="auto"/>
          </w:tcPr>
          <w:p w14:paraId="0317F6DC" w14:textId="77777777" w:rsidR="00693F47" w:rsidRPr="00693F47" w:rsidRDefault="00693F47" w:rsidP="00EA5CD1">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1.3635</w:t>
            </w:r>
          </w:p>
        </w:tc>
        <w:tc>
          <w:tcPr>
            <w:tcW w:w="1178" w:type="dxa"/>
            <w:shd w:val="clear" w:color="auto" w:fill="auto"/>
          </w:tcPr>
          <w:p w14:paraId="49660833" w14:textId="77777777" w:rsidR="00693F47" w:rsidRPr="00693F47" w:rsidRDefault="00693F47" w:rsidP="00EA5CD1">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0.0129</w:t>
            </w:r>
          </w:p>
        </w:tc>
      </w:tr>
      <w:tr w:rsidR="00693F47" w:rsidRPr="00693F47" w14:paraId="61AED039" w14:textId="77777777" w:rsidTr="00693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shd w:val="clear" w:color="auto" w:fill="auto"/>
          </w:tcPr>
          <w:p w14:paraId="6895B4B6" w14:textId="77777777" w:rsidR="00693F47" w:rsidRPr="00693F47" w:rsidRDefault="00693F47" w:rsidP="00EA5CD1">
            <w:pPr>
              <w:spacing w:before="0" w:line="276" w:lineRule="auto"/>
              <w:jc w:val="left"/>
              <w:rPr>
                <w:rFonts w:eastAsiaTheme="minorHAnsi"/>
              </w:rPr>
            </w:pPr>
            <w:r w:rsidRPr="00693F47">
              <w:rPr>
                <w:rFonts w:eastAsiaTheme="minorHAnsi"/>
              </w:rPr>
              <w:t>Perlite</w:t>
            </w:r>
          </w:p>
        </w:tc>
        <w:tc>
          <w:tcPr>
            <w:tcW w:w="0" w:type="auto"/>
            <w:shd w:val="clear" w:color="auto" w:fill="auto"/>
          </w:tcPr>
          <w:p w14:paraId="52428FA5" w14:textId="77777777" w:rsidR="00693F47" w:rsidRPr="00693F47" w:rsidRDefault="00693F47"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0.2224</w:t>
            </w:r>
          </w:p>
        </w:tc>
        <w:tc>
          <w:tcPr>
            <w:tcW w:w="0" w:type="auto"/>
            <w:shd w:val="clear" w:color="auto" w:fill="auto"/>
          </w:tcPr>
          <w:p w14:paraId="5E8D8B80" w14:textId="77777777" w:rsidR="00693F47" w:rsidRPr="00693F47" w:rsidRDefault="00693F47" w:rsidP="00EA5CD1">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1.0769</w:t>
            </w:r>
          </w:p>
        </w:tc>
        <w:tc>
          <w:tcPr>
            <w:tcW w:w="1281" w:type="dxa"/>
            <w:shd w:val="clear" w:color="auto" w:fill="auto"/>
          </w:tcPr>
          <w:p w14:paraId="772D902D" w14:textId="77777777" w:rsidR="00693F47" w:rsidRPr="00693F47" w:rsidRDefault="00693F47" w:rsidP="00EA5CD1">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0.0039</w:t>
            </w:r>
          </w:p>
        </w:tc>
        <w:tc>
          <w:tcPr>
            <w:tcW w:w="1133" w:type="dxa"/>
            <w:shd w:val="clear" w:color="auto" w:fill="auto"/>
          </w:tcPr>
          <w:p w14:paraId="2A011705" w14:textId="77777777" w:rsidR="00693F47" w:rsidRPr="00693F47" w:rsidRDefault="00693F47" w:rsidP="00EA5CD1">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0.2065</w:t>
            </w:r>
          </w:p>
        </w:tc>
        <w:tc>
          <w:tcPr>
            <w:tcW w:w="1178" w:type="dxa"/>
            <w:shd w:val="clear" w:color="auto" w:fill="auto"/>
          </w:tcPr>
          <w:p w14:paraId="06DCDA49" w14:textId="77777777" w:rsidR="00693F47" w:rsidRPr="00693F47" w:rsidRDefault="00693F47" w:rsidP="00EA5CD1">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rPr>
              <w:t>0.0007</w:t>
            </w:r>
          </w:p>
        </w:tc>
      </w:tr>
      <w:tr w:rsidR="00693F47" w:rsidRPr="00693F47" w14:paraId="141A693F" w14:textId="77777777" w:rsidTr="00693F47">
        <w:tc>
          <w:tcPr>
            <w:cnfStyle w:val="001000000000" w:firstRow="0" w:lastRow="0" w:firstColumn="1" w:lastColumn="0" w:oddVBand="0" w:evenVBand="0" w:oddHBand="0" w:evenHBand="0" w:firstRowFirstColumn="0" w:firstRowLastColumn="0" w:lastRowFirstColumn="0" w:lastRowLastColumn="0"/>
            <w:tcW w:w="2802" w:type="dxa"/>
            <w:tcBorders>
              <w:bottom w:val="single" w:sz="18" w:space="0" w:color="auto"/>
            </w:tcBorders>
            <w:shd w:val="clear" w:color="auto" w:fill="auto"/>
          </w:tcPr>
          <w:p w14:paraId="0A771345" w14:textId="77777777" w:rsidR="00693F47" w:rsidRPr="00693F47" w:rsidRDefault="00693F47" w:rsidP="00EA5CD1">
            <w:pPr>
              <w:spacing w:before="0" w:line="276" w:lineRule="auto"/>
              <w:jc w:val="left"/>
              <w:rPr>
                <w:rFonts w:eastAsiaTheme="minorHAnsi"/>
              </w:rPr>
            </w:pPr>
            <w:r w:rsidRPr="00693F47">
              <w:rPr>
                <w:rFonts w:eastAsiaTheme="minorHAnsi"/>
              </w:rPr>
              <w:t>Glass beads</w:t>
            </w:r>
          </w:p>
        </w:tc>
        <w:tc>
          <w:tcPr>
            <w:tcW w:w="0" w:type="auto"/>
            <w:tcBorders>
              <w:bottom w:val="single" w:sz="18" w:space="0" w:color="auto"/>
            </w:tcBorders>
            <w:shd w:val="clear" w:color="auto" w:fill="auto"/>
          </w:tcPr>
          <w:p w14:paraId="152AFB83" w14:textId="77777777" w:rsidR="00693F47" w:rsidRPr="00693F47" w:rsidRDefault="00693F47"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3.0559</w:t>
            </w:r>
          </w:p>
        </w:tc>
        <w:tc>
          <w:tcPr>
            <w:tcW w:w="0" w:type="auto"/>
            <w:tcBorders>
              <w:bottom w:val="single" w:sz="18" w:space="0" w:color="auto"/>
            </w:tcBorders>
            <w:shd w:val="clear" w:color="auto" w:fill="auto"/>
          </w:tcPr>
          <w:p w14:paraId="2CFF81F8" w14:textId="77777777" w:rsidR="00693F47" w:rsidRPr="00693F47" w:rsidRDefault="00693F47" w:rsidP="00EA5CD1">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r w:rsidRPr="00693F47">
              <w:rPr>
                <w:rFonts w:eastAsiaTheme="minorHAnsi"/>
                <w:noProof/>
                <w:lang w:eastAsia="en-GB"/>
              </w:rPr>
              <w:t>1.1542</w:t>
            </w:r>
          </w:p>
        </w:tc>
        <w:tc>
          <w:tcPr>
            <w:tcW w:w="1281" w:type="dxa"/>
            <w:tcBorders>
              <w:bottom w:val="single" w:sz="18" w:space="0" w:color="auto"/>
            </w:tcBorders>
            <w:shd w:val="clear" w:color="auto" w:fill="auto"/>
          </w:tcPr>
          <w:p w14:paraId="6129D578" w14:textId="77777777" w:rsidR="00693F47" w:rsidRPr="00693F47" w:rsidRDefault="00693F47" w:rsidP="00EA5CD1">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r w:rsidRPr="00693F47">
              <w:rPr>
                <w:rFonts w:eastAsiaTheme="minorHAnsi"/>
                <w:noProof/>
                <w:lang w:eastAsia="en-GB"/>
              </w:rPr>
              <w:t>0.0115</w:t>
            </w:r>
          </w:p>
        </w:tc>
        <w:tc>
          <w:tcPr>
            <w:tcW w:w="1133" w:type="dxa"/>
            <w:tcBorders>
              <w:bottom w:val="single" w:sz="18" w:space="0" w:color="auto"/>
            </w:tcBorders>
            <w:shd w:val="clear" w:color="auto" w:fill="auto"/>
          </w:tcPr>
          <w:p w14:paraId="1CEF3649" w14:textId="77777777" w:rsidR="00693F47" w:rsidRPr="00693F47" w:rsidRDefault="00693F47" w:rsidP="00EA5CD1">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r w:rsidRPr="00693F47">
              <w:rPr>
                <w:rFonts w:eastAsiaTheme="minorHAnsi"/>
                <w:noProof/>
                <w:lang w:eastAsia="en-GB"/>
              </w:rPr>
              <w:t>2.6477</w:t>
            </w:r>
          </w:p>
        </w:tc>
        <w:tc>
          <w:tcPr>
            <w:tcW w:w="1178" w:type="dxa"/>
            <w:tcBorders>
              <w:bottom w:val="single" w:sz="18" w:space="0" w:color="auto"/>
            </w:tcBorders>
            <w:shd w:val="clear" w:color="auto" w:fill="auto"/>
          </w:tcPr>
          <w:p w14:paraId="20025242" w14:textId="77777777" w:rsidR="00693F47" w:rsidRPr="00693F47" w:rsidRDefault="00693F47" w:rsidP="00EA5CD1">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r w:rsidRPr="00693F47">
              <w:rPr>
                <w:rFonts w:eastAsiaTheme="minorHAnsi"/>
                <w:noProof/>
                <w:lang w:eastAsia="en-GB"/>
              </w:rPr>
              <w:t>0.0267</w:t>
            </w:r>
          </w:p>
        </w:tc>
      </w:tr>
    </w:tbl>
    <w:p w14:paraId="5444635D" w14:textId="77777777" w:rsidR="00693F47" w:rsidRPr="00693F47" w:rsidRDefault="00693F47" w:rsidP="00EA5CD1">
      <w:pPr>
        <w:spacing w:line="276" w:lineRule="auto"/>
        <w:rPr>
          <w:rFonts w:eastAsiaTheme="minorHAnsi"/>
        </w:rPr>
      </w:pPr>
    </w:p>
    <w:p w14:paraId="5EA4B994" w14:textId="77777777" w:rsidR="00693F47" w:rsidRPr="00693F47" w:rsidRDefault="00693F47" w:rsidP="00EA5CD1">
      <w:pPr>
        <w:spacing w:line="276" w:lineRule="auto"/>
        <w:rPr>
          <w:rFonts w:eastAsiaTheme="minorHAnsi"/>
          <w:i/>
        </w:rPr>
      </w:pPr>
      <w:r w:rsidRPr="00693F47">
        <w:rPr>
          <w:rFonts w:eastAsiaTheme="minorHAnsi"/>
          <w:i/>
        </w:rPr>
        <w:t>Group A particles</w:t>
      </w:r>
    </w:p>
    <w:p w14:paraId="707057F3" w14:textId="3883691F" w:rsidR="00693F47" w:rsidRDefault="00693F47" w:rsidP="00EA5CD1">
      <w:pPr>
        <w:spacing w:line="276" w:lineRule="auto"/>
        <w:rPr>
          <w:rFonts w:eastAsiaTheme="minorHAnsi"/>
        </w:rPr>
      </w:pPr>
      <w:r w:rsidRPr="00693F47">
        <w:rPr>
          <w:rFonts w:eastAsiaTheme="minorHAnsi"/>
        </w:rPr>
        <w:t xml:space="preserve">Two samples of a Group A powder were used, which are both polystyrene spheres manufactured under the names Spheromers and Dynoseeds by Micro Beads (USA).  These are white powders produced to form relatively uniform spheres, which are shown by the magnified images in </w:t>
      </w:r>
      <w:r w:rsidR="009479A3">
        <w:rPr>
          <w:rFonts w:eastAsiaTheme="minorHAnsi"/>
        </w:rPr>
        <w:fldChar w:fldCharType="begin"/>
      </w:r>
      <w:r w:rsidR="009479A3">
        <w:rPr>
          <w:rFonts w:eastAsiaTheme="minorHAnsi"/>
        </w:rPr>
        <w:instrText xml:space="preserve"> REF _Ref462070637 \h </w:instrText>
      </w:r>
      <w:r w:rsidR="00EA5CD1">
        <w:rPr>
          <w:rFonts w:eastAsiaTheme="minorHAnsi"/>
        </w:rPr>
        <w:instrText xml:space="preserve"> \* MERGEFORMAT </w:instrText>
      </w:r>
      <w:r w:rsidR="009479A3">
        <w:rPr>
          <w:rFonts w:eastAsiaTheme="minorHAnsi"/>
        </w:rPr>
      </w:r>
      <w:r w:rsidR="009479A3">
        <w:rPr>
          <w:rFonts w:eastAsiaTheme="minorHAnsi"/>
        </w:rPr>
        <w:fldChar w:fldCharType="separate"/>
      </w:r>
      <w:r w:rsidR="005D3AE0" w:rsidRPr="00693F47">
        <w:rPr>
          <w:rFonts w:eastAsiaTheme="minorHAnsi"/>
          <w:bCs/>
          <w:szCs w:val="18"/>
        </w:rPr>
        <w:t xml:space="preserve">Table </w:t>
      </w:r>
      <w:r w:rsidR="005D3AE0">
        <w:rPr>
          <w:rFonts w:eastAsiaTheme="minorHAnsi"/>
          <w:bCs/>
          <w:noProof/>
          <w:szCs w:val="18"/>
        </w:rPr>
        <w:t>5</w:t>
      </w:r>
      <w:r w:rsidR="005D3AE0" w:rsidRPr="00693F47">
        <w:rPr>
          <w:rFonts w:eastAsiaTheme="minorHAnsi"/>
          <w:bCs/>
          <w:noProof/>
          <w:szCs w:val="18"/>
        </w:rPr>
        <w:noBreakHyphen/>
      </w:r>
      <w:r w:rsidR="005D3AE0">
        <w:rPr>
          <w:rFonts w:eastAsiaTheme="minorHAnsi"/>
          <w:bCs/>
          <w:noProof/>
          <w:szCs w:val="18"/>
        </w:rPr>
        <w:t>3</w:t>
      </w:r>
      <w:r w:rsidR="009479A3">
        <w:rPr>
          <w:rFonts w:eastAsiaTheme="minorHAnsi"/>
        </w:rPr>
        <w:fldChar w:fldCharType="end"/>
      </w:r>
      <w:r w:rsidRPr="00693F47">
        <w:rPr>
          <w:rFonts w:eastAsiaTheme="minorHAnsi"/>
        </w:rPr>
        <w:t xml:space="preserve">.  The larger Spheromers have an average particle diameter of 83.3 μm, with a </w:t>
      </w:r>
      <w:r w:rsidR="00C17947">
        <w:rPr>
          <w:rFonts w:eastAsiaTheme="minorHAnsi"/>
        </w:rPr>
        <w:t xml:space="preserve">narrow size </w:t>
      </w:r>
      <w:r w:rsidRPr="00693F47">
        <w:rPr>
          <w:rFonts w:eastAsiaTheme="minorHAnsi"/>
        </w:rPr>
        <w:t xml:space="preserve">range of </w:t>
      </w:r>
      <w:r w:rsidRPr="00693F47">
        <w:rPr>
          <w:rFonts w:eastAsiaTheme="minorHAnsi"/>
        </w:rPr>
        <w:lastRenderedPageBreak/>
        <w:t>32.2 μm between D</w:t>
      </w:r>
      <w:r w:rsidRPr="00693F47">
        <w:rPr>
          <w:rFonts w:eastAsiaTheme="minorHAnsi"/>
          <w:vertAlign w:val="subscript"/>
        </w:rPr>
        <w:t>10</w:t>
      </w:r>
      <w:r w:rsidRPr="00693F47">
        <w:rPr>
          <w:rFonts w:eastAsiaTheme="minorHAnsi"/>
        </w:rPr>
        <w:t xml:space="preserve"> and D</w:t>
      </w:r>
      <w:r w:rsidRPr="00693F47">
        <w:rPr>
          <w:rFonts w:eastAsiaTheme="minorHAnsi"/>
          <w:vertAlign w:val="subscript"/>
        </w:rPr>
        <w:t>90</w:t>
      </w:r>
      <w:r w:rsidRPr="00693F47">
        <w:rPr>
          <w:rFonts w:eastAsiaTheme="minorHAnsi"/>
          <w:vertAlign w:val="superscript"/>
        </w:rPr>
        <w:t xml:space="preserve"> </w:t>
      </w:r>
      <w:r w:rsidRPr="00693F47">
        <w:rPr>
          <w:rFonts w:eastAsiaTheme="minorHAnsi"/>
        </w:rPr>
        <w:t>(</w:t>
      </w:r>
      <w:r w:rsidRPr="00693F47">
        <w:rPr>
          <w:rFonts w:eastAsiaTheme="minorHAnsi"/>
        </w:rPr>
        <w:fldChar w:fldCharType="begin"/>
      </w:r>
      <w:r w:rsidRPr="00693F47">
        <w:rPr>
          <w:rFonts w:eastAsiaTheme="minorHAnsi"/>
        </w:rPr>
        <w:instrText xml:space="preserve"> REF _Ref461005913 \h </w:instrText>
      </w:r>
      <w:r w:rsidR="00EA5CD1">
        <w:rPr>
          <w:rFonts w:eastAsiaTheme="minorHAnsi"/>
        </w:rPr>
        <w:instrText xml:space="preserve"> \* MERGEFORMAT </w:instrText>
      </w:r>
      <w:r w:rsidRPr="00693F47">
        <w:rPr>
          <w:rFonts w:eastAsiaTheme="minorHAnsi"/>
        </w:rPr>
      </w:r>
      <w:r w:rsidRPr="00693F47">
        <w:rPr>
          <w:rFonts w:eastAsiaTheme="minorHAnsi"/>
        </w:rPr>
        <w:fldChar w:fldCharType="separate"/>
      </w:r>
      <w:r w:rsidR="005D3AE0" w:rsidRPr="00693F47">
        <w:rPr>
          <w:rFonts w:eastAsiaTheme="minorHAnsi"/>
          <w:bCs/>
          <w:szCs w:val="18"/>
        </w:rPr>
        <w:t xml:space="preserve">Figure </w:t>
      </w:r>
      <w:r w:rsidR="005D3AE0">
        <w:rPr>
          <w:rFonts w:eastAsiaTheme="minorHAnsi"/>
          <w:bCs/>
          <w:noProof/>
          <w:szCs w:val="18"/>
        </w:rPr>
        <w:t>5</w:t>
      </w:r>
      <w:r w:rsidR="005D3AE0">
        <w:rPr>
          <w:rFonts w:eastAsiaTheme="minorHAnsi"/>
          <w:bCs/>
          <w:noProof/>
          <w:szCs w:val="18"/>
        </w:rPr>
        <w:noBreakHyphen/>
        <w:t>1</w:t>
      </w:r>
      <w:r w:rsidRPr="00693F47">
        <w:rPr>
          <w:rFonts w:eastAsiaTheme="minorHAnsi"/>
        </w:rPr>
        <w:fldChar w:fldCharType="end"/>
      </w:r>
      <w:r w:rsidRPr="00693F47">
        <w:rPr>
          <w:rFonts w:eastAsiaTheme="minorHAnsi"/>
        </w:rPr>
        <w:t>).  In contrast, the smaller Dynoseeds have an average particle diameter of 51.9 μm, but a range of only 11.4 μm between D</w:t>
      </w:r>
      <w:r w:rsidRPr="00693F47">
        <w:rPr>
          <w:rFonts w:eastAsiaTheme="minorHAnsi"/>
          <w:vertAlign w:val="subscript"/>
        </w:rPr>
        <w:t>10</w:t>
      </w:r>
      <w:r w:rsidRPr="00693F47">
        <w:rPr>
          <w:rFonts w:eastAsiaTheme="minorHAnsi"/>
        </w:rPr>
        <w:t xml:space="preserve"> and D</w:t>
      </w:r>
      <w:r w:rsidRPr="00693F47">
        <w:rPr>
          <w:rFonts w:eastAsiaTheme="minorHAnsi"/>
          <w:vertAlign w:val="subscript"/>
        </w:rPr>
        <w:t>90</w:t>
      </w:r>
      <w:r w:rsidRPr="00693F47">
        <w:rPr>
          <w:rFonts w:eastAsiaTheme="minorHAnsi"/>
        </w:rPr>
        <w:t>.</w:t>
      </w:r>
    </w:p>
    <w:p w14:paraId="20EB08C7" w14:textId="77777777" w:rsidR="00643099" w:rsidRPr="00693F47" w:rsidRDefault="00643099" w:rsidP="00EA5CD1">
      <w:pPr>
        <w:spacing w:line="276" w:lineRule="auto"/>
        <w:rPr>
          <w:rFonts w:eastAsiaTheme="minorHAnsi"/>
        </w:rPr>
      </w:pPr>
    </w:p>
    <w:p w14:paraId="73BC8BBD" w14:textId="6C584FC6" w:rsidR="00693F47" w:rsidRPr="00693F47" w:rsidRDefault="00693F47" w:rsidP="00EA5CD1">
      <w:pPr>
        <w:spacing w:line="276" w:lineRule="auto"/>
        <w:rPr>
          <w:rFonts w:eastAsiaTheme="minorHAnsi"/>
          <w:bCs/>
          <w:szCs w:val="18"/>
        </w:rPr>
      </w:pPr>
      <w:bookmarkStart w:id="310" w:name="_Ref462070637"/>
      <w:bookmarkStart w:id="311" w:name="_Toc474686756"/>
      <w:r w:rsidRPr="00693F47">
        <w:rPr>
          <w:rFonts w:eastAsiaTheme="minorHAnsi"/>
          <w:bCs/>
          <w:szCs w:val="18"/>
        </w:rPr>
        <w:t xml:space="preserve">Table </w:t>
      </w:r>
      <w:r w:rsidRPr="00693F47">
        <w:rPr>
          <w:rFonts w:eastAsiaTheme="minorHAnsi"/>
          <w:bCs/>
          <w:szCs w:val="18"/>
        </w:rPr>
        <w:fldChar w:fldCharType="begin"/>
      </w:r>
      <w:r w:rsidRPr="00693F47">
        <w:rPr>
          <w:rFonts w:eastAsiaTheme="minorHAnsi"/>
          <w:bCs/>
          <w:szCs w:val="18"/>
        </w:rPr>
        <w:instrText xml:space="preserve"> STYLEREF 1 \s </w:instrText>
      </w:r>
      <w:r w:rsidRPr="00693F47">
        <w:rPr>
          <w:rFonts w:eastAsiaTheme="minorHAnsi"/>
          <w:bCs/>
          <w:szCs w:val="18"/>
        </w:rPr>
        <w:fldChar w:fldCharType="separate"/>
      </w:r>
      <w:r w:rsidR="005D3AE0">
        <w:rPr>
          <w:rFonts w:eastAsiaTheme="minorHAnsi"/>
          <w:bCs/>
          <w:noProof/>
          <w:szCs w:val="18"/>
        </w:rPr>
        <w:t>5</w:t>
      </w:r>
      <w:r w:rsidRPr="00693F47">
        <w:rPr>
          <w:rFonts w:eastAsiaTheme="minorHAnsi"/>
          <w:bCs/>
          <w:szCs w:val="18"/>
        </w:rPr>
        <w:fldChar w:fldCharType="end"/>
      </w:r>
      <w:r w:rsidRPr="00693F47">
        <w:rPr>
          <w:rFonts w:eastAsiaTheme="minorHAnsi"/>
          <w:bCs/>
          <w:szCs w:val="18"/>
        </w:rPr>
        <w:noBreakHyphen/>
      </w:r>
      <w:r w:rsidRPr="00693F47">
        <w:rPr>
          <w:rFonts w:eastAsiaTheme="minorHAnsi"/>
          <w:bCs/>
          <w:szCs w:val="18"/>
        </w:rPr>
        <w:fldChar w:fldCharType="begin"/>
      </w:r>
      <w:r w:rsidRPr="00693F47">
        <w:rPr>
          <w:rFonts w:eastAsiaTheme="minorHAnsi"/>
          <w:bCs/>
          <w:szCs w:val="18"/>
        </w:rPr>
        <w:instrText xml:space="preserve"> SEQ Table \* ARABIC \s 1 </w:instrText>
      </w:r>
      <w:r w:rsidRPr="00693F47">
        <w:rPr>
          <w:rFonts w:eastAsiaTheme="minorHAnsi"/>
          <w:bCs/>
          <w:szCs w:val="18"/>
        </w:rPr>
        <w:fldChar w:fldCharType="separate"/>
      </w:r>
      <w:r w:rsidR="005D3AE0">
        <w:rPr>
          <w:rFonts w:eastAsiaTheme="minorHAnsi"/>
          <w:bCs/>
          <w:noProof/>
          <w:szCs w:val="18"/>
        </w:rPr>
        <w:t>3</w:t>
      </w:r>
      <w:r w:rsidRPr="00693F47">
        <w:rPr>
          <w:rFonts w:eastAsiaTheme="minorHAnsi"/>
          <w:bCs/>
          <w:szCs w:val="18"/>
        </w:rPr>
        <w:fldChar w:fldCharType="end"/>
      </w:r>
      <w:bookmarkEnd w:id="305"/>
      <w:bookmarkEnd w:id="310"/>
      <w:r w:rsidRPr="00693F47">
        <w:rPr>
          <w:rFonts w:eastAsiaTheme="minorHAnsi"/>
          <w:bCs/>
          <w:szCs w:val="18"/>
        </w:rPr>
        <w:t>.  Particle size properties for Group A powders.</w:t>
      </w:r>
      <w:bookmarkEnd w:id="311"/>
    </w:p>
    <w:tbl>
      <w:tblPr>
        <w:tblStyle w:val="LightShading1"/>
        <w:tblW w:w="4442" w:type="pct"/>
        <w:tblLook w:val="04A0" w:firstRow="1" w:lastRow="0" w:firstColumn="1" w:lastColumn="0" w:noHBand="0" w:noVBand="1"/>
      </w:tblPr>
      <w:tblGrid>
        <w:gridCol w:w="2016"/>
        <w:gridCol w:w="2017"/>
        <w:gridCol w:w="2089"/>
        <w:gridCol w:w="2089"/>
      </w:tblGrid>
      <w:tr w:rsidR="00F7664B" w:rsidRPr="00693F47" w14:paraId="2B3F594C" w14:textId="77B8E8C9" w:rsidTr="00F766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6" w:type="pct"/>
            <w:gridSpan w:val="2"/>
            <w:tcBorders>
              <w:top w:val="single" w:sz="18" w:space="0" w:color="auto"/>
            </w:tcBorders>
            <w:shd w:val="clear" w:color="auto" w:fill="FFFFFF" w:themeFill="background1"/>
          </w:tcPr>
          <w:p w14:paraId="2349BC83" w14:textId="77777777" w:rsidR="00F7664B" w:rsidRPr="00693F47" w:rsidRDefault="00F7664B" w:rsidP="00EA5CD1">
            <w:pPr>
              <w:spacing w:before="0" w:line="276" w:lineRule="auto"/>
              <w:jc w:val="left"/>
              <w:rPr>
                <w:rFonts w:eastAsiaTheme="minorHAnsi"/>
              </w:rPr>
            </w:pPr>
            <w:r w:rsidRPr="00693F47">
              <w:rPr>
                <w:rFonts w:eastAsiaTheme="minorHAnsi"/>
              </w:rPr>
              <w:t>83 μm ‘Spheromers’</w:t>
            </w:r>
          </w:p>
        </w:tc>
        <w:tc>
          <w:tcPr>
            <w:tcW w:w="2544" w:type="pct"/>
            <w:gridSpan w:val="2"/>
            <w:tcBorders>
              <w:top w:val="single" w:sz="18" w:space="0" w:color="auto"/>
            </w:tcBorders>
          </w:tcPr>
          <w:p w14:paraId="5ED1A1F7" w14:textId="77777777" w:rsidR="00F7664B" w:rsidRPr="00693F47" w:rsidRDefault="00F7664B"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rPr>
                <w:rFonts w:eastAsiaTheme="minorHAnsi"/>
              </w:rPr>
            </w:pPr>
            <w:r w:rsidRPr="00693F47">
              <w:rPr>
                <w:rFonts w:eastAsiaTheme="minorHAnsi"/>
              </w:rPr>
              <w:t>52 μm ‘Dynoseeds’</w:t>
            </w:r>
          </w:p>
        </w:tc>
      </w:tr>
      <w:tr w:rsidR="00F7664B" w:rsidRPr="00693F47" w14:paraId="7370BD00" w14:textId="7D2B97BA" w:rsidTr="00F766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6" w:type="pct"/>
            <w:gridSpan w:val="2"/>
            <w:tcBorders>
              <w:bottom w:val="nil"/>
            </w:tcBorders>
            <w:shd w:val="clear" w:color="auto" w:fill="auto"/>
          </w:tcPr>
          <w:p w14:paraId="385186E9" w14:textId="77777777" w:rsidR="00F7664B" w:rsidRPr="00693F47" w:rsidRDefault="00F7664B" w:rsidP="00EA5CD1">
            <w:pPr>
              <w:spacing w:before="0" w:line="276" w:lineRule="auto"/>
              <w:jc w:val="center"/>
              <w:rPr>
                <w:rFonts w:eastAsiaTheme="minorHAnsi"/>
              </w:rPr>
            </w:pPr>
            <w:r w:rsidRPr="00693F47">
              <w:rPr>
                <w:rFonts w:eastAsiaTheme="minorHAnsi"/>
                <w:noProof/>
                <w:lang w:eastAsia="en-GB"/>
              </w:rPr>
              <w:drawing>
                <wp:inline distT="0" distB="0" distL="0" distR="0" wp14:anchorId="506AE3D2" wp14:editId="3D396A34">
                  <wp:extent cx="2423604" cy="1988598"/>
                  <wp:effectExtent l="0" t="0" r="0" b="0"/>
                  <wp:docPr id="9148" name="Picture 9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3"/>
                          <a:srcRect r="11797"/>
                          <a:stretch/>
                        </pic:blipFill>
                        <pic:spPr bwMode="auto">
                          <a:xfrm>
                            <a:off x="0" y="0"/>
                            <a:ext cx="2428663" cy="1992749"/>
                          </a:xfrm>
                          <a:prstGeom prst="rect">
                            <a:avLst/>
                          </a:prstGeom>
                          <a:ln>
                            <a:noFill/>
                          </a:ln>
                          <a:extLst>
                            <a:ext uri="{53640926-AAD7-44D8-BBD7-CCE9431645EC}">
                              <a14:shadowObscured xmlns:a14="http://schemas.microsoft.com/office/drawing/2010/main"/>
                            </a:ext>
                          </a:extLst>
                        </pic:spPr>
                      </pic:pic>
                    </a:graphicData>
                  </a:graphic>
                </wp:inline>
              </w:drawing>
            </w:r>
          </w:p>
        </w:tc>
        <w:tc>
          <w:tcPr>
            <w:tcW w:w="2544" w:type="pct"/>
            <w:gridSpan w:val="2"/>
            <w:tcBorders>
              <w:bottom w:val="nil"/>
            </w:tcBorders>
            <w:shd w:val="clear" w:color="auto" w:fill="auto"/>
          </w:tcPr>
          <w:p w14:paraId="2AB16B5E" w14:textId="77777777" w:rsidR="00F7664B" w:rsidRPr="00693F47" w:rsidRDefault="00F7664B"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eastAsiaTheme="minorHAnsi"/>
                <w:noProof/>
                <w:lang w:eastAsia="en-GB"/>
              </w:rPr>
              <w:drawing>
                <wp:inline distT="0" distB="0" distL="0" distR="0" wp14:anchorId="78A14B3E" wp14:editId="5EAC2DC5">
                  <wp:extent cx="1983457" cy="2513226"/>
                  <wp:effectExtent l="1905" t="0" r="0" b="0"/>
                  <wp:docPr id="9149" name="Picture 9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4"/>
                          <a:srcRect l="57026" r="1" b="15000"/>
                          <a:stretch/>
                        </pic:blipFill>
                        <pic:spPr bwMode="auto">
                          <a:xfrm rot="16200000">
                            <a:off x="0" y="0"/>
                            <a:ext cx="1998620" cy="2532439"/>
                          </a:xfrm>
                          <a:prstGeom prst="rect">
                            <a:avLst/>
                          </a:prstGeom>
                          <a:ln>
                            <a:noFill/>
                          </a:ln>
                          <a:extLst>
                            <a:ext uri="{53640926-AAD7-44D8-BBD7-CCE9431645EC}">
                              <a14:shadowObscured xmlns:a14="http://schemas.microsoft.com/office/drawing/2010/main"/>
                            </a:ext>
                          </a:extLst>
                        </pic:spPr>
                      </pic:pic>
                    </a:graphicData>
                  </a:graphic>
                </wp:inline>
              </w:drawing>
            </w:r>
          </w:p>
        </w:tc>
      </w:tr>
      <w:tr w:rsidR="00F7664B" w:rsidRPr="00693F47" w14:paraId="287D4817" w14:textId="28C3B040" w:rsidTr="00F7664B">
        <w:tc>
          <w:tcPr>
            <w:cnfStyle w:val="001000000000" w:firstRow="0" w:lastRow="0" w:firstColumn="1" w:lastColumn="0" w:oddVBand="0" w:evenVBand="0" w:oddHBand="0" w:evenHBand="0" w:firstRowFirstColumn="0" w:firstRowLastColumn="0" w:lastRowFirstColumn="0" w:lastRowLastColumn="0"/>
            <w:tcW w:w="1228" w:type="pct"/>
            <w:tcBorders>
              <w:top w:val="nil"/>
              <w:left w:val="nil"/>
              <w:bottom w:val="nil"/>
              <w:right w:val="nil"/>
            </w:tcBorders>
            <w:shd w:val="clear" w:color="auto" w:fill="auto"/>
          </w:tcPr>
          <w:p w14:paraId="470FB09F" w14:textId="77777777" w:rsidR="00F7664B" w:rsidRPr="00F7664B" w:rsidRDefault="00F7664B" w:rsidP="00EA5CD1">
            <w:pPr>
              <w:spacing w:before="0" w:line="276" w:lineRule="auto"/>
              <w:jc w:val="center"/>
              <w:rPr>
                <w:rFonts w:eastAsiaTheme="minorHAnsi"/>
                <w:b w:val="0"/>
              </w:rPr>
            </w:pPr>
            <w:r w:rsidRPr="00F7664B">
              <w:rPr>
                <w:rFonts w:eastAsiaTheme="minorHAnsi"/>
                <w:b w:val="0"/>
              </w:rPr>
              <w:t>D</w:t>
            </w:r>
            <w:r w:rsidRPr="00F7664B">
              <w:rPr>
                <w:rFonts w:eastAsiaTheme="minorHAnsi"/>
                <w:b w:val="0"/>
                <w:vertAlign w:val="subscript"/>
              </w:rPr>
              <w:t>10</w:t>
            </w:r>
          </w:p>
        </w:tc>
        <w:tc>
          <w:tcPr>
            <w:tcW w:w="1228" w:type="pct"/>
            <w:tcBorders>
              <w:top w:val="nil"/>
              <w:left w:val="nil"/>
              <w:bottom w:val="nil"/>
              <w:right w:val="nil"/>
            </w:tcBorders>
            <w:shd w:val="clear" w:color="auto" w:fill="auto"/>
          </w:tcPr>
          <w:p w14:paraId="3FF794E9" w14:textId="30EDFFA3" w:rsidR="00F7664B" w:rsidRPr="00693F47" w:rsidRDefault="00F7664B"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rPr>
            </w:pPr>
            <w:r w:rsidRPr="00693F47">
              <w:rPr>
                <w:rFonts w:eastAsiaTheme="minorHAnsi"/>
                <w:bCs/>
              </w:rPr>
              <w:t xml:space="preserve">68.8 μm </w:t>
            </w:r>
          </w:p>
        </w:tc>
        <w:tc>
          <w:tcPr>
            <w:tcW w:w="1272" w:type="pct"/>
            <w:tcBorders>
              <w:top w:val="nil"/>
              <w:left w:val="nil"/>
              <w:bottom w:val="nil"/>
              <w:right w:val="nil"/>
            </w:tcBorders>
            <w:shd w:val="clear" w:color="auto" w:fill="auto"/>
          </w:tcPr>
          <w:p w14:paraId="18187D9F" w14:textId="77777777" w:rsidR="00F7664B" w:rsidRPr="00693F47" w:rsidRDefault="00F7664B"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bCs/>
              </w:rPr>
            </w:pPr>
            <w:r w:rsidRPr="00693F47">
              <w:rPr>
                <w:rFonts w:eastAsiaTheme="minorHAnsi"/>
                <w:bCs/>
              </w:rPr>
              <w:t>D</w:t>
            </w:r>
            <w:r w:rsidRPr="00693F47">
              <w:rPr>
                <w:rFonts w:eastAsiaTheme="minorHAnsi"/>
                <w:bCs/>
                <w:vertAlign w:val="subscript"/>
              </w:rPr>
              <w:t>10</w:t>
            </w:r>
          </w:p>
        </w:tc>
        <w:tc>
          <w:tcPr>
            <w:tcW w:w="1272" w:type="pct"/>
            <w:tcBorders>
              <w:top w:val="nil"/>
              <w:left w:val="nil"/>
              <w:bottom w:val="nil"/>
              <w:right w:val="nil"/>
            </w:tcBorders>
            <w:shd w:val="clear" w:color="auto" w:fill="auto"/>
          </w:tcPr>
          <w:p w14:paraId="7E980178" w14:textId="6FA5B16E" w:rsidR="00F7664B" w:rsidRPr="00693F47" w:rsidRDefault="00F7664B"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bCs/>
              </w:rPr>
            </w:pPr>
            <w:r w:rsidRPr="00693F47">
              <w:rPr>
                <w:rFonts w:eastAsiaTheme="minorHAnsi"/>
              </w:rPr>
              <w:t xml:space="preserve">46.5 μm </w:t>
            </w:r>
          </w:p>
        </w:tc>
      </w:tr>
      <w:tr w:rsidR="00F7664B" w:rsidRPr="00693F47" w14:paraId="7C30B1B9" w14:textId="0ED80075" w:rsidTr="00F766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8" w:type="pct"/>
            <w:tcBorders>
              <w:top w:val="nil"/>
              <w:bottom w:val="nil"/>
            </w:tcBorders>
            <w:shd w:val="clear" w:color="auto" w:fill="auto"/>
          </w:tcPr>
          <w:p w14:paraId="6943589E" w14:textId="77777777" w:rsidR="00F7664B" w:rsidRPr="00F7664B" w:rsidRDefault="00F7664B" w:rsidP="00EA5CD1">
            <w:pPr>
              <w:spacing w:before="0" w:line="276" w:lineRule="auto"/>
              <w:jc w:val="center"/>
              <w:rPr>
                <w:rFonts w:eastAsiaTheme="minorHAnsi"/>
                <w:b w:val="0"/>
              </w:rPr>
            </w:pPr>
            <w:r w:rsidRPr="00F7664B">
              <w:rPr>
                <w:rFonts w:eastAsiaTheme="minorHAnsi"/>
                <w:b w:val="0"/>
              </w:rPr>
              <w:t>D</w:t>
            </w:r>
            <w:r w:rsidRPr="00F7664B">
              <w:rPr>
                <w:rFonts w:eastAsiaTheme="minorHAnsi"/>
                <w:b w:val="0"/>
                <w:vertAlign w:val="subscript"/>
              </w:rPr>
              <w:t>50</w:t>
            </w:r>
          </w:p>
        </w:tc>
        <w:tc>
          <w:tcPr>
            <w:tcW w:w="1228" w:type="pct"/>
            <w:tcBorders>
              <w:top w:val="nil"/>
              <w:bottom w:val="nil"/>
            </w:tcBorders>
            <w:shd w:val="clear" w:color="auto" w:fill="auto"/>
          </w:tcPr>
          <w:p w14:paraId="57ABA36D" w14:textId="3574EB2E" w:rsidR="00F7664B" w:rsidRPr="00693F47" w:rsidRDefault="00F7664B"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rPr>
            </w:pPr>
            <w:r w:rsidRPr="00693F47">
              <w:rPr>
                <w:rFonts w:ascii="Calibri" w:eastAsia="Times New Roman" w:hAnsi="Calibri" w:cs="Times New Roman"/>
                <w:color w:val="000000"/>
                <w:lang w:eastAsia="en-GB"/>
              </w:rPr>
              <w:t xml:space="preserve">83.3 μm </w:t>
            </w:r>
          </w:p>
        </w:tc>
        <w:tc>
          <w:tcPr>
            <w:tcW w:w="1272" w:type="pct"/>
            <w:tcBorders>
              <w:top w:val="nil"/>
              <w:bottom w:val="nil"/>
            </w:tcBorders>
            <w:shd w:val="clear" w:color="auto" w:fill="auto"/>
          </w:tcPr>
          <w:p w14:paraId="6EA97A5D" w14:textId="77777777" w:rsidR="00F7664B" w:rsidRPr="00693F47" w:rsidRDefault="00F7664B"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bCs/>
              </w:rPr>
            </w:pPr>
            <w:r w:rsidRPr="00693F47">
              <w:rPr>
                <w:rFonts w:eastAsiaTheme="minorHAnsi"/>
                <w:bCs/>
              </w:rPr>
              <w:t>D</w:t>
            </w:r>
            <w:r w:rsidRPr="00693F47">
              <w:rPr>
                <w:rFonts w:eastAsiaTheme="minorHAnsi"/>
                <w:vertAlign w:val="subscript"/>
              </w:rPr>
              <w:t>50</w:t>
            </w:r>
          </w:p>
        </w:tc>
        <w:tc>
          <w:tcPr>
            <w:tcW w:w="1272" w:type="pct"/>
            <w:tcBorders>
              <w:top w:val="nil"/>
              <w:bottom w:val="nil"/>
            </w:tcBorders>
            <w:shd w:val="clear" w:color="auto" w:fill="auto"/>
          </w:tcPr>
          <w:p w14:paraId="76C845F5" w14:textId="4294CB09" w:rsidR="00F7664B" w:rsidRPr="00693F47" w:rsidRDefault="00F7664B"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bCs/>
              </w:rPr>
            </w:pPr>
            <w:r w:rsidRPr="00693F47">
              <w:rPr>
                <w:rFonts w:eastAsiaTheme="minorHAnsi"/>
              </w:rPr>
              <w:t xml:space="preserve">51.9 μm </w:t>
            </w:r>
          </w:p>
        </w:tc>
      </w:tr>
      <w:tr w:rsidR="00F7664B" w:rsidRPr="00693F47" w14:paraId="52EF63C0" w14:textId="1211D7A7" w:rsidTr="00F7664B">
        <w:tc>
          <w:tcPr>
            <w:cnfStyle w:val="001000000000" w:firstRow="0" w:lastRow="0" w:firstColumn="1" w:lastColumn="0" w:oddVBand="0" w:evenVBand="0" w:oddHBand="0" w:evenHBand="0" w:firstRowFirstColumn="0" w:firstRowLastColumn="0" w:lastRowFirstColumn="0" w:lastRowLastColumn="0"/>
            <w:tcW w:w="1228" w:type="pct"/>
            <w:tcBorders>
              <w:top w:val="nil"/>
              <w:bottom w:val="single" w:sz="18" w:space="0" w:color="auto"/>
            </w:tcBorders>
            <w:shd w:val="clear" w:color="auto" w:fill="auto"/>
          </w:tcPr>
          <w:p w14:paraId="731F11CC" w14:textId="77777777" w:rsidR="00F7664B" w:rsidRPr="00F7664B" w:rsidRDefault="00F7664B" w:rsidP="00EA5CD1">
            <w:pPr>
              <w:spacing w:before="0" w:line="276" w:lineRule="auto"/>
              <w:jc w:val="center"/>
              <w:rPr>
                <w:rFonts w:eastAsiaTheme="minorHAnsi"/>
                <w:b w:val="0"/>
                <w:noProof/>
                <w:lang w:eastAsia="en-GB"/>
              </w:rPr>
            </w:pPr>
            <w:r w:rsidRPr="00F7664B">
              <w:rPr>
                <w:rFonts w:eastAsiaTheme="minorHAnsi"/>
                <w:b w:val="0"/>
              </w:rPr>
              <w:t>D</w:t>
            </w:r>
            <w:r w:rsidRPr="00F7664B">
              <w:rPr>
                <w:rFonts w:eastAsiaTheme="minorHAnsi"/>
                <w:b w:val="0"/>
                <w:vertAlign w:val="subscript"/>
              </w:rPr>
              <w:t>90</w:t>
            </w:r>
          </w:p>
        </w:tc>
        <w:tc>
          <w:tcPr>
            <w:tcW w:w="1228" w:type="pct"/>
            <w:tcBorders>
              <w:top w:val="nil"/>
              <w:bottom w:val="single" w:sz="18" w:space="0" w:color="auto"/>
            </w:tcBorders>
            <w:shd w:val="clear" w:color="auto" w:fill="auto"/>
          </w:tcPr>
          <w:p w14:paraId="09FAA83D" w14:textId="616F0AD1" w:rsidR="00F7664B" w:rsidRPr="00693F47" w:rsidRDefault="00F7664B"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r w:rsidRPr="00693F47">
              <w:rPr>
                <w:rFonts w:eastAsiaTheme="minorHAnsi"/>
                <w:bCs/>
              </w:rPr>
              <w:t>101 μm</w:t>
            </w:r>
          </w:p>
        </w:tc>
        <w:tc>
          <w:tcPr>
            <w:tcW w:w="1272" w:type="pct"/>
            <w:tcBorders>
              <w:top w:val="nil"/>
              <w:bottom w:val="single" w:sz="18" w:space="0" w:color="auto"/>
            </w:tcBorders>
            <w:shd w:val="clear" w:color="auto" w:fill="auto"/>
          </w:tcPr>
          <w:p w14:paraId="7014D9A4" w14:textId="77777777" w:rsidR="00F7664B" w:rsidRPr="00693F47" w:rsidRDefault="00F7664B" w:rsidP="00EA5CD1">
            <w:pPr>
              <w:spacing w:before="0" w:line="276" w:lineRule="auto"/>
              <w:ind w:right="-155"/>
              <w:jc w:val="center"/>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r w:rsidRPr="00693F47">
              <w:rPr>
                <w:rFonts w:eastAsiaTheme="minorHAnsi"/>
                <w:bCs/>
              </w:rPr>
              <w:t>D</w:t>
            </w:r>
            <w:r w:rsidRPr="00693F47">
              <w:rPr>
                <w:rFonts w:eastAsiaTheme="minorHAnsi"/>
                <w:vertAlign w:val="subscript"/>
              </w:rPr>
              <w:t>90</w:t>
            </w:r>
          </w:p>
        </w:tc>
        <w:tc>
          <w:tcPr>
            <w:tcW w:w="1272" w:type="pct"/>
            <w:tcBorders>
              <w:top w:val="nil"/>
              <w:bottom w:val="single" w:sz="18" w:space="0" w:color="auto"/>
            </w:tcBorders>
            <w:shd w:val="clear" w:color="auto" w:fill="auto"/>
          </w:tcPr>
          <w:p w14:paraId="6AEE4C3B" w14:textId="613DFEB2" w:rsidR="00F7664B" w:rsidRPr="00693F47" w:rsidRDefault="00F7664B" w:rsidP="00EA5CD1">
            <w:pPr>
              <w:spacing w:before="0" w:line="276" w:lineRule="auto"/>
              <w:ind w:left="80" w:hanging="80"/>
              <w:jc w:val="center"/>
              <w:cnfStyle w:val="000000000000" w:firstRow="0" w:lastRow="0" w:firstColumn="0" w:lastColumn="0" w:oddVBand="0" w:evenVBand="0" w:oddHBand="0" w:evenHBand="0" w:firstRowFirstColumn="0" w:firstRowLastColumn="0" w:lastRowFirstColumn="0" w:lastRowLastColumn="0"/>
              <w:rPr>
                <w:rFonts w:eastAsiaTheme="minorHAnsi"/>
                <w:noProof/>
                <w:lang w:eastAsia="en-GB"/>
              </w:rPr>
            </w:pPr>
            <w:r w:rsidRPr="00693F47">
              <w:rPr>
                <w:rFonts w:eastAsiaTheme="minorHAnsi"/>
              </w:rPr>
              <w:t>57.9 μm</w:t>
            </w:r>
          </w:p>
        </w:tc>
      </w:tr>
    </w:tbl>
    <w:p w14:paraId="44D2A161" w14:textId="77777777" w:rsidR="00693F47" w:rsidRPr="00693F47" w:rsidRDefault="00693F47" w:rsidP="00EA5CD1">
      <w:pPr>
        <w:spacing w:line="276" w:lineRule="auto"/>
        <w:rPr>
          <w:rFonts w:eastAsiaTheme="minorHAnsi"/>
        </w:rPr>
      </w:pPr>
    </w:p>
    <w:p w14:paraId="5F85DDE7" w14:textId="77777777" w:rsidR="00693F47" w:rsidRPr="00693F47" w:rsidRDefault="00693F47" w:rsidP="00EA5CD1">
      <w:pPr>
        <w:spacing w:line="276" w:lineRule="auto"/>
        <w:jc w:val="center"/>
        <w:rPr>
          <w:rFonts w:eastAsiaTheme="minorHAnsi"/>
        </w:rPr>
      </w:pPr>
      <w:r w:rsidRPr="00693F47">
        <w:rPr>
          <w:rFonts w:eastAsiaTheme="minorHAnsi"/>
          <w:noProof/>
          <w:lang w:eastAsia="en-GB"/>
        </w:rPr>
        <w:drawing>
          <wp:inline distT="0" distB="0" distL="0" distR="0" wp14:anchorId="0209AD45" wp14:editId="0E64D974">
            <wp:extent cx="4572000" cy="3045041"/>
            <wp:effectExtent l="0" t="0" r="0" b="3175"/>
            <wp:docPr id="9150" name="Chart 9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2D9ED4B0" w14:textId="5C82172E" w:rsidR="00693F47" w:rsidRPr="00693F47" w:rsidRDefault="00693F47" w:rsidP="00EA5CD1">
      <w:pPr>
        <w:spacing w:before="0" w:line="276" w:lineRule="auto"/>
        <w:jc w:val="left"/>
        <w:rPr>
          <w:rFonts w:eastAsiaTheme="minorHAnsi"/>
          <w:bCs/>
          <w:szCs w:val="18"/>
        </w:rPr>
      </w:pPr>
      <w:bookmarkStart w:id="312" w:name="_Ref461005913"/>
      <w:bookmarkStart w:id="313" w:name="_Toc474686624"/>
      <w:r w:rsidRPr="00693F47">
        <w:rPr>
          <w:rFonts w:eastAsiaTheme="minorHAnsi"/>
          <w:bCs/>
          <w:szCs w:val="18"/>
        </w:rPr>
        <w:t xml:space="preserve">Figure </w:t>
      </w:r>
      <w:r w:rsidR="00F02E7D">
        <w:rPr>
          <w:rFonts w:eastAsiaTheme="minorHAnsi"/>
          <w:bCs/>
          <w:szCs w:val="18"/>
        </w:rPr>
        <w:fldChar w:fldCharType="begin"/>
      </w:r>
      <w:r w:rsidR="00F02E7D">
        <w:rPr>
          <w:rFonts w:eastAsiaTheme="minorHAnsi"/>
          <w:bCs/>
          <w:szCs w:val="18"/>
        </w:rPr>
        <w:instrText xml:space="preserve"> STYLEREF 1 \s </w:instrText>
      </w:r>
      <w:r w:rsidR="00F02E7D">
        <w:rPr>
          <w:rFonts w:eastAsiaTheme="minorHAnsi"/>
          <w:bCs/>
          <w:szCs w:val="18"/>
        </w:rPr>
        <w:fldChar w:fldCharType="separate"/>
      </w:r>
      <w:r w:rsidR="005D3AE0">
        <w:rPr>
          <w:rFonts w:eastAsiaTheme="minorHAnsi"/>
          <w:bCs/>
          <w:noProof/>
          <w:szCs w:val="18"/>
        </w:rPr>
        <w:t>5</w:t>
      </w:r>
      <w:r w:rsidR="00F02E7D">
        <w:rPr>
          <w:rFonts w:eastAsiaTheme="minorHAnsi"/>
          <w:bCs/>
          <w:szCs w:val="18"/>
        </w:rPr>
        <w:fldChar w:fldCharType="end"/>
      </w:r>
      <w:r w:rsidR="00F02E7D">
        <w:rPr>
          <w:rFonts w:eastAsiaTheme="minorHAnsi"/>
          <w:bCs/>
          <w:szCs w:val="18"/>
        </w:rPr>
        <w:noBreakHyphen/>
      </w:r>
      <w:r w:rsidR="00F02E7D">
        <w:rPr>
          <w:rFonts w:eastAsiaTheme="minorHAnsi"/>
          <w:bCs/>
          <w:szCs w:val="18"/>
        </w:rPr>
        <w:fldChar w:fldCharType="begin"/>
      </w:r>
      <w:r w:rsidR="00F02E7D">
        <w:rPr>
          <w:rFonts w:eastAsiaTheme="minorHAnsi"/>
          <w:bCs/>
          <w:szCs w:val="18"/>
        </w:rPr>
        <w:instrText xml:space="preserve"> SEQ Figure \* ARABIC \s 1 </w:instrText>
      </w:r>
      <w:r w:rsidR="00F02E7D">
        <w:rPr>
          <w:rFonts w:eastAsiaTheme="minorHAnsi"/>
          <w:bCs/>
          <w:szCs w:val="18"/>
        </w:rPr>
        <w:fldChar w:fldCharType="separate"/>
      </w:r>
      <w:r w:rsidR="005D3AE0">
        <w:rPr>
          <w:rFonts w:eastAsiaTheme="minorHAnsi"/>
          <w:bCs/>
          <w:noProof/>
          <w:szCs w:val="18"/>
        </w:rPr>
        <w:t>1</w:t>
      </w:r>
      <w:r w:rsidR="00F02E7D">
        <w:rPr>
          <w:rFonts w:eastAsiaTheme="minorHAnsi"/>
          <w:bCs/>
          <w:szCs w:val="18"/>
        </w:rPr>
        <w:fldChar w:fldCharType="end"/>
      </w:r>
      <w:bookmarkEnd w:id="312"/>
      <w:r w:rsidRPr="00693F47">
        <w:rPr>
          <w:rFonts w:eastAsiaTheme="minorHAnsi"/>
          <w:bCs/>
          <w:szCs w:val="18"/>
        </w:rPr>
        <w:t>.  Group A particles Spheromers and Dynoseeds particle diameter determined by laser diffraction.</w:t>
      </w:r>
      <w:bookmarkEnd w:id="313"/>
    </w:p>
    <w:p w14:paraId="415241BF" w14:textId="77777777" w:rsidR="00693F47" w:rsidRPr="00693F47" w:rsidRDefault="00693F47" w:rsidP="00EA5CD1">
      <w:pPr>
        <w:spacing w:line="276" w:lineRule="auto"/>
        <w:rPr>
          <w:rFonts w:eastAsiaTheme="minorHAnsi"/>
        </w:rPr>
      </w:pPr>
    </w:p>
    <w:p w14:paraId="0BB1261D" w14:textId="77777777" w:rsidR="00693F47" w:rsidRPr="00693F47" w:rsidRDefault="00693F47" w:rsidP="00EA5CD1">
      <w:pPr>
        <w:spacing w:line="276" w:lineRule="auto"/>
        <w:rPr>
          <w:rFonts w:eastAsiaTheme="minorHAnsi"/>
          <w:i/>
        </w:rPr>
      </w:pPr>
      <w:r w:rsidRPr="00693F47">
        <w:rPr>
          <w:rFonts w:eastAsiaTheme="minorHAnsi"/>
          <w:i/>
        </w:rPr>
        <w:t xml:space="preserve">Group B particles </w:t>
      </w:r>
    </w:p>
    <w:p w14:paraId="260FE554" w14:textId="6EA6D6F2" w:rsidR="00693F47" w:rsidRDefault="00693F47" w:rsidP="00EA5CD1">
      <w:pPr>
        <w:spacing w:line="276" w:lineRule="auto"/>
        <w:rPr>
          <w:rFonts w:eastAsiaTheme="minorHAnsi"/>
        </w:rPr>
      </w:pPr>
      <w:r w:rsidRPr="00693F47">
        <w:rPr>
          <w:rFonts w:eastAsiaTheme="minorHAnsi"/>
        </w:rPr>
        <w:t xml:space="preserve">A larger range of Group B particles were used than the Group A powders.  This was due to the common application of Group B powders in fluidised bed use, and the required analysis methods.  </w:t>
      </w:r>
      <w:r w:rsidRPr="00693F47">
        <w:rPr>
          <w:rFonts w:eastAsiaTheme="minorHAnsi"/>
        </w:rPr>
        <w:lastRenderedPageBreak/>
        <w:t>Three size fractions of glass ballotini were used to study fluidisation characteristics, named 1, 2 and 3 (</w:t>
      </w:r>
      <w:r w:rsidRPr="00693F47">
        <w:rPr>
          <w:rFonts w:eastAsiaTheme="minorHAnsi"/>
        </w:rPr>
        <w:fldChar w:fldCharType="begin"/>
      </w:r>
      <w:r w:rsidRPr="00693F47">
        <w:rPr>
          <w:rFonts w:eastAsiaTheme="minorHAnsi"/>
        </w:rPr>
        <w:instrText xml:space="preserve"> REF _Ref450057533 \h  \* MERGEFORMAT </w:instrText>
      </w:r>
      <w:r w:rsidRPr="00693F47">
        <w:rPr>
          <w:rFonts w:eastAsiaTheme="minorHAnsi"/>
        </w:rPr>
      </w:r>
      <w:r w:rsidRPr="00693F47">
        <w:rPr>
          <w:rFonts w:eastAsiaTheme="minorHAnsi"/>
        </w:rPr>
        <w:fldChar w:fldCharType="separate"/>
      </w:r>
      <w:r w:rsidR="005D3AE0" w:rsidRPr="005D3AE0">
        <w:rPr>
          <w:rFonts w:eastAsiaTheme="minorHAnsi"/>
        </w:rPr>
        <w:t xml:space="preserve">Figure </w:t>
      </w:r>
      <w:r w:rsidR="005D3AE0" w:rsidRPr="005D3AE0">
        <w:rPr>
          <w:rFonts w:eastAsiaTheme="minorHAnsi"/>
          <w:noProof/>
        </w:rPr>
        <w:t>5</w:t>
      </w:r>
      <w:r w:rsidR="005D3AE0" w:rsidRPr="005D3AE0">
        <w:rPr>
          <w:rFonts w:eastAsiaTheme="minorHAnsi"/>
          <w:noProof/>
        </w:rPr>
        <w:noBreakHyphen/>
        <w:t>2</w:t>
      </w:r>
      <w:r w:rsidRPr="00693F47">
        <w:rPr>
          <w:rFonts w:eastAsiaTheme="minorHAnsi"/>
        </w:rPr>
        <w:fldChar w:fldCharType="end"/>
      </w:r>
      <w:r w:rsidRPr="00693F47">
        <w:rPr>
          <w:rFonts w:eastAsiaTheme="minorHAnsi"/>
        </w:rPr>
        <w:t xml:space="preserve">).  These demonstrate a range of particle sizes to analyse the effect of high frequency pulsed flow on various fluidisation characteristics such as bubbling or pressure drop.  In the mixing pilot studies glass ballotini were not capable of retaining dye, and therefore a range of sand size fractions were used.  The sand particles range from 335 </w:t>
      </w:r>
      <w:r w:rsidR="00C17947">
        <w:rPr>
          <w:rFonts w:eastAsiaTheme="minorHAnsi"/>
        </w:rPr>
        <w:t xml:space="preserve">to </w:t>
      </w:r>
      <w:r w:rsidR="00C17947" w:rsidRPr="00693F47">
        <w:rPr>
          <w:rFonts w:eastAsiaTheme="minorHAnsi"/>
        </w:rPr>
        <w:t>605 μm</w:t>
      </w:r>
      <w:r w:rsidRPr="00693F47">
        <w:rPr>
          <w:rFonts w:eastAsiaTheme="minorHAnsi"/>
        </w:rPr>
        <w:t>.</w:t>
      </w:r>
    </w:p>
    <w:p w14:paraId="4ADD833C" w14:textId="432F142C" w:rsidR="00643099" w:rsidRPr="00693F47" w:rsidRDefault="00643099" w:rsidP="00EA5CD1">
      <w:pPr>
        <w:spacing w:line="276" w:lineRule="auto"/>
        <w:rPr>
          <w:rFonts w:eastAsiaTheme="minorHAnsi"/>
        </w:rPr>
      </w:pPr>
      <w:r w:rsidRPr="00693F47">
        <w:rPr>
          <w:rFonts w:eastAsiaTheme="minorHAnsi"/>
        </w:rPr>
        <w:t xml:space="preserve">The glass ballotini were </w:t>
      </w:r>
      <w:r>
        <w:rPr>
          <w:rFonts w:eastAsiaTheme="minorHAnsi"/>
        </w:rPr>
        <w:t>supplied</w:t>
      </w:r>
      <w:r w:rsidRPr="00693F47">
        <w:rPr>
          <w:rFonts w:eastAsiaTheme="minorHAnsi"/>
        </w:rPr>
        <w:t xml:space="preserve"> by Boud Minerals (UK) and sold as size fractions of 75-150 μm (1), 125-225 μm (2) and 250-425 μm (3).  These are smooth spheres, with a small proportion of irregular shapes, as seen in the magnified images in </w:t>
      </w:r>
      <w:r w:rsidRPr="00693F47">
        <w:rPr>
          <w:rFonts w:eastAsiaTheme="minorHAnsi"/>
        </w:rPr>
        <w:fldChar w:fldCharType="begin"/>
      </w:r>
      <w:r w:rsidRPr="00693F47">
        <w:rPr>
          <w:rFonts w:eastAsiaTheme="minorHAnsi"/>
        </w:rPr>
        <w:instrText xml:space="preserve"> REF _Ref461013690 \h </w:instrText>
      </w:r>
      <w:r w:rsidR="00EA5CD1">
        <w:rPr>
          <w:rFonts w:eastAsiaTheme="minorHAnsi"/>
        </w:rPr>
        <w:instrText xml:space="preserve"> \* MERGEFORMAT </w:instrText>
      </w:r>
      <w:r w:rsidRPr="00693F47">
        <w:rPr>
          <w:rFonts w:eastAsiaTheme="minorHAnsi"/>
        </w:rPr>
      </w:r>
      <w:r w:rsidRPr="00693F47">
        <w:rPr>
          <w:rFonts w:eastAsiaTheme="minorHAnsi"/>
        </w:rPr>
        <w:fldChar w:fldCharType="separate"/>
      </w:r>
      <w:r w:rsidR="005D3AE0" w:rsidRPr="00693F47">
        <w:rPr>
          <w:rFonts w:eastAsiaTheme="minorHAnsi"/>
          <w:bCs/>
          <w:szCs w:val="18"/>
        </w:rPr>
        <w:t xml:space="preserve">Figure </w:t>
      </w:r>
      <w:r w:rsidR="005D3AE0">
        <w:rPr>
          <w:rFonts w:eastAsiaTheme="minorHAnsi"/>
          <w:bCs/>
          <w:noProof/>
          <w:szCs w:val="18"/>
        </w:rPr>
        <w:t>5</w:t>
      </w:r>
      <w:r w:rsidR="005D3AE0">
        <w:rPr>
          <w:rFonts w:eastAsiaTheme="minorHAnsi"/>
          <w:bCs/>
          <w:noProof/>
          <w:szCs w:val="18"/>
        </w:rPr>
        <w:noBreakHyphen/>
        <w:t>3</w:t>
      </w:r>
      <w:r w:rsidRPr="00693F47">
        <w:rPr>
          <w:rFonts w:eastAsiaTheme="minorHAnsi"/>
        </w:rPr>
        <w:fldChar w:fldCharType="end"/>
      </w:r>
      <w:r w:rsidRPr="00693F47">
        <w:rPr>
          <w:rFonts w:eastAsiaTheme="minorHAnsi"/>
        </w:rPr>
        <w:t xml:space="preserve">.  They produce a white opaque powder.  These fractions were not further reduced as sieve analysis, shown in </w:t>
      </w:r>
      <w:r w:rsidRPr="00693F47">
        <w:rPr>
          <w:rFonts w:eastAsiaTheme="minorHAnsi"/>
        </w:rPr>
        <w:fldChar w:fldCharType="begin"/>
      </w:r>
      <w:r w:rsidRPr="00693F47">
        <w:rPr>
          <w:rFonts w:eastAsiaTheme="minorHAnsi"/>
        </w:rPr>
        <w:instrText xml:space="preserve"> REF _Ref450057533 \h  \* MERGEFORMAT </w:instrText>
      </w:r>
      <w:r w:rsidRPr="00693F47">
        <w:rPr>
          <w:rFonts w:eastAsiaTheme="minorHAnsi"/>
        </w:rPr>
      </w:r>
      <w:r w:rsidRPr="00693F47">
        <w:rPr>
          <w:rFonts w:eastAsiaTheme="minorHAnsi"/>
        </w:rPr>
        <w:fldChar w:fldCharType="separate"/>
      </w:r>
      <w:r w:rsidR="005D3AE0" w:rsidRPr="005D3AE0">
        <w:rPr>
          <w:rFonts w:eastAsiaTheme="minorHAnsi"/>
        </w:rPr>
        <w:t xml:space="preserve">Figure </w:t>
      </w:r>
      <w:r w:rsidR="005D3AE0" w:rsidRPr="005D3AE0">
        <w:rPr>
          <w:rFonts w:eastAsiaTheme="minorHAnsi"/>
          <w:noProof/>
        </w:rPr>
        <w:t>5</w:t>
      </w:r>
      <w:r w:rsidR="005D3AE0" w:rsidRPr="005D3AE0">
        <w:rPr>
          <w:rFonts w:eastAsiaTheme="minorHAnsi"/>
          <w:noProof/>
        </w:rPr>
        <w:noBreakHyphen/>
        <w:t>2</w:t>
      </w:r>
      <w:r w:rsidRPr="00693F47">
        <w:rPr>
          <w:rFonts w:eastAsiaTheme="minorHAnsi"/>
        </w:rPr>
        <w:fldChar w:fldCharType="end"/>
      </w:r>
      <w:r w:rsidRPr="00693F47">
        <w:rPr>
          <w:rFonts w:eastAsiaTheme="minorHAnsi"/>
        </w:rPr>
        <w:t xml:space="preserve">, indicated that samples of the powders had a </w:t>
      </w:r>
      <w:r w:rsidR="00C17947">
        <w:rPr>
          <w:rFonts w:eastAsiaTheme="minorHAnsi"/>
        </w:rPr>
        <w:t xml:space="preserve">narrow </w:t>
      </w:r>
      <w:r w:rsidRPr="00693F47">
        <w:rPr>
          <w:rFonts w:eastAsiaTheme="minorHAnsi"/>
        </w:rPr>
        <w:t xml:space="preserve">size distribution.  For example, for the smallest size fraction glass ballotini 1; 75-150 μm, approximately half of the beads fell into the 90 μm sieve size, with a further 40 % in the 106 μm sieve and 10 % in the 125 μm sieve.   As </w:t>
      </w:r>
      <w:r w:rsidRPr="00693F47">
        <w:rPr>
          <w:rFonts w:eastAsiaTheme="minorHAnsi"/>
        </w:rPr>
        <w:fldChar w:fldCharType="begin"/>
      </w:r>
      <w:r w:rsidRPr="00693F47">
        <w:rPr>
          <w:rFonts w:eastAsiaTheme="minorHAnsi"/>
        </w:rPr>
        <w:instrText xml:space="preserve"> REF _Ref461008660 \h </w:instrText>
      </w:r>
      <w:r w:rsidR="00EA5CD1">
        <w:rPr>
          <w:rFonts w:eastAsiaTheme="minorHAnsi"/>
        </w:rPr>
        <w:instrText xml:space="preserve"> \* MERGEFORMAT </w:instrText>
      </w:r>
      <w:r w:rsidRPr="00693F47">
        <w:rPr>
          <w:rFonts w:eastAsiaTheme="minorHAnsi"/>
        </w:rPr>
      </w:r>
      <w:r w:rsidRPr="00693F47">
        <w:rPr>
          <w:rFonts w:eastAsiaTheme="minorHAnsi"/>
        </w:rPr>
        <w:fldChar w:fldCharType="separate"/>
      </w:r>
      <w:r w:rsidR="005D3AE0" w:rsidRPr="00693F47">
        <w:rPr>
          <w:rFonts w:eastAsiaTheme="minorHAnsi"/>
          <w:bCs/>
          <w:szCs w:val="18"/>
        </w:rPr>
        <w:t xml:space="preserve">Figure </w:t>
      </w:r>
      <w:r w:rsidR="005D3AE0">
        <w:rPr>
          <w:rFonts w:eastAsiaTheme="minorHAnsi"/>
          <w:bCs/>
          <w:noProof/>
          <w:szCs w:val="18"/>
        </w:rPr>
        <w:t>5</w:t>
      </w:r>
      <w:r w:rsidR="005D3AE0">
        <w:rPr>
          <w:rFonts w:eastAsiaTheme="minorHAnsi"/>
          <w:bCs/>
          <w:noProof/>
          <w:szCs w:val="18"/>
        </w:rPr>
        <w:noBreakHyphen/>
        <w:t>2</w:t>
      </w:r>
      <w:r w:rsidRPr="00693F47">
        <w:rPr>
          <w:rFonts w:eastAsiaTheme="minorHAnsi"/>
        </w:rPr>
        <w:fldChar w:fldCharType="end"/>
      </w:r>
      <w:r w:rsidRPr="00693F47">
        <w:rPr>
          <w:rFonts w:eastAsiaTheme="minorHAnsi"/>
        </w:rPr>
        <w:t xml:space="preserve"> shows, the two other glass ballotini powders demonstrate similar size distributions, with the medium range (Glass ballotini 2) showing a sample with 97.73 % within a sieve size range of 125-180 μm apertures.  Similarly, the largest size fraction (Glass ballotini 3) sample was </w:t>
      </w:r>
      <w:r w:rsidR="00C17947">
        <w:rPr>
          <w:rFonts w:eastAsiaTheme="minorHAnsi"/>
        </w:rPr>
        <w:t xml:space="preserve">mostly </w:t>
      </w:r>
      <w:r w:rsidRPr="00693F47">
        <w:rPr>
          <w:rFonts w:eastAsiaTheme="minorHAnsi"/>
        </w:rPr>
        <w:t xml:space="preserve">retained by the 250 μm aperture sieve size, with 64.08 %.  A further 30.63 % fell into the 355 μm sieve size, and only 5.29 % fell outside of these sizes. </w:t>
      </w:r>
    </w:p>
    <w:p w14:paraId="2F0065B9" w14:textId="77777777" w:rsidR="00693F47" w:rsidRPr="00693F47" w:rsidRDefault="00693F47" w:rsidP="00EA5CD1">
      <w:pPr>
        <w:spacing w:line="276" w:lineRule="auto"/>
        <w:jc w:val="center"/>
        <w:rPr>
          <w:rFonts w:eastAsiaTheme="minorHAnsi"/>
        </w:rPr>
      </w:pPr>
      <w:r w:rsidRPr="00693F47">
        <w:rPr>
          <w:rFonts w:eastAsiaTheme="minorHAnsi"/>
          <w:noProof/>
          <w:lang w:eastAsia="en-GB"/>
        </w:rPr>
        <w:drawing>
          <wp:inline distT="0" distB="0" distL="0" distR="0" wp14:anchorId="2D4B9452" wp14:editId="4DF6E66B">
            <wp:extent cx="4589755" cy="2689934"/>
            <wp:effectExtent l="0" t="0" r="1905" b="0"/>
            <wp:docPr id="9151" name="Chart 9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14:paraId="3D4B2447" w14:textId="27E499EB" w:rsidR="00693F47" w:rsidRPr="00693F47" w:rsidRDefault="00693F47" w:rsidP="00EA5CD1">
      <w:pPr>
        <w:spacing w:line="276" w:lineRule="auto"/>
        <w:rPr>
          <w:rFonts w:eastAsiaTheme="minorHAnsi"/>
          <w:bCs/>
          <w:szCs w:val="18"/>
        </w:rPr>
      </w:pPr>
      <w:bookmarkStart w:id="314" w:name="_Ref461008660"/>
      <w:bookmarkStart w:id="315" w:name="_Ref450057533"/>
      <w:bookmarkStart w:id="316" w:name="_Toc474686625"/>
      <w:r w:rsidRPr="00693F47">
        <w:rPr>
          <w:rFonts w:eastAsiaTheme="minorHAnsi"/>
          <w:bCs/>
          <w:szCs w:val="18"/>
        </w:rPr>
        <w:t xml:space="preserve">Figure </w:t>
      </w:r>
      <w:r w:rsidR="00F02E7D">
        <w:rPr>
          <w:rFonts w:eastAsiaTheme="minorHAnsi"/>
          <w:bCs/>
          <w:szCs w:val="18"/>
        </w:rPr>
        <w:fldChar w:fldCharType="begin"/>
      </w:r>
      <w:r w:rsidR="00F02E7D">
        <w:rPr>
          <w:rFonts w:eastAsiaTheme="minorHAnsi"/>
          <w:bCs/>
          <w:szCs w:val="18"/>
        </w:rPr>
        <w:instrText xml:space="preserve"> STYLEREF 1 \s </w:instrText>
      </w:r>
      <w:r w:rsidR="00F02E7D">
        <w:rPr>
          <w:rFonts w:eastAsiaTheme="minorHAnsi"/>
          <w:bCs/>
          <w:szCs w:val="18"/>
        </w:rPr>
        <w:fldChar w:fldCharType="separate"/>
      </w:r>
      <w:r w:rsidR="005D3AE0">
        <w:rPr>
          <w:rFonts w:eastAsiaTheme="minorHAnsi"/>
          <w:bCs/>
          <w:noProof/>
          <w:szCs w:val="18"/>
        </w:rPr>
        <w:t>5</w:t>
      </w:r>
      <w:r w:rsidR="00F02E7D">
        <w:rPr>
          <w:rFonts w:eastAsiaTheme="minorHAnsi"/>
          <w:bCs/>
          <w:szCs w:val="18"/>
        </w:rPr>
        <w:fldChar w:fldCharType="end"/>
      </w:r>
      <w:r w:rsidR="00F02E7D">
        <w:rPr>
          <w:rFonts w:eastAsiaTheme="minorHAnsi"/>
          <w:bCs/>
          <w:szCs w:val="18"/>
        </w:rPr>
        <w:noBreakHyphen/>
      </w:r>
      <w:r w:rsidR="00F02E7D">
        <w:rPr>
          <w:rFonts w:eastAsiaTheme="minorHAnsi"/>
          <w:bCs/>
          <w:szCs w:val="18"/>
        </w:rPr>
        <w:fldChar w:fldCharType="begin"/>
      </w:r>
      <w:r w:rsidR="00F02E7D">
        <w:rPr>
          <w:rFonts w:eastAsiaTheme="minorHAnsi"/>
          <w:bCs/>
          <w:szCs w:val="18"/>
        </w:rPr>
        <w:instrText xml:space="preserve"> SEQ Figure \* ARABIC \s 1 </w:instrText>
      </w:r>
      <w:r w:rsidR="00F02E7D">
        <w:rPr>
          <w:rFonts w:eastAsiaTheme="minorHAnsi"/>
          <w:bCs/>
          <w:szCs w:val="18"/>
        </w:rPr>
        <w:fldChar w:fldCharType="separate"/>
      </w:r>
      <w:r w:rsidR="005D3AE0">
        <w:rPr>
          <w:rFonts w:eastAsiaTheme="minorHAnsi"/>
          <w:bCs/>
          <w:noProof/>
          <w:szCs w:val="18"/>
        </w:rPr>
        <w:t>2</w:t>
      </w:r>
      <w:r w:rsidR="00F02E7D">
        <w:rPr>
          <w:rFonts w:eastAsiaTheme="minorHAnsi"/>
          <w:bCs/>
          <w:szCs w:val="18"/>
        </w:rPr>
        <w:fldChar w:fldCharType="end"/>
      </w:r>
      <w:bookmarkEnd w:id="314"/>
      <w:bookmarkEnd w:id="315"/>
      <w:r w:rsidRPr="00693F47">
        <w:rPr>
          <w:rFonts w:eastAsiaTheme="minorHAnsi"/>
          <w:bCs/>
          <w:szCs w:val="18"/>
        </w:rPr>
        <w:t>.  Glass ballotini size fractions by % volume determined by laser diffraction.</w:t>
      </w:r>
      <w:bookmarkEnd w:id="316"/>
    </w:p>
    <w:p w14:paraId="1E046A56" w14:textId="77777777" w:rsidR="00765119" w:rsidRDefault="00765119" w:rsidP="00765119">
      <w:pPr>
        <w:spacing w:line="276" w:lineRule="auto"/>
        <w:rPr>
          <w:rFonts w:eastAsiaTheme="minorHAnsi"/>
        </w:rPr>
      </w:pPr>
    </w:p>
    <w:p w14:paraId="184EB1B7" w14:textId="77777777" w:rsidR="00765119" w:rsidRDefault="00765119" w:rsidP="00765119">
      <w:pPr>
        <w:spacing w:line="276" w:lineRule="auto"/>
        <w:rPr>
          <w:rFonts w:eastAsiaTheme="minorHAnsi"/>
        </w:rPr>
      </w:pPr>
      <w:r w:rsidRPr="00693F47">
        <w:rPr>
          <w:rFonts w:eastAsiaTheme="minorHAnsi"/>
        </w:rPr>
        <w:t xml:space="preserve">In contrast, the sand particles were angular particles with sharp edges, as shown by the magnified image in </w:t>
      </w:r>
      <w:r w:rsidRPr="00693F47">
        <w:rPr>
          <w:rFonts w:eastAsiaTheme="minorHAnsi"/>
        </w:rPr>
        <w:fldChar w:fldCharType="begin"/>
      </w:r>
      <w:r w:rsidRPr="00693F47">
        <w:rPr>
          <w:rFonts w:eastAsiaTheme="minorHAnsi"/>
        </w:rPr>
        <w:instrText xml:space="preserve"> REF _Ref461013690 \h </w:instrText>
      </w:r>
      <w:r>
        <w:rPr>
          <w:rFonts w:eastAsiaTheme="minorHAnsi"/>
        </w:rPr>
        <w:instrText xml:space="preserve"> \* MERGEFORMAT </w:instrText>
      </w:r>
      <w:r w:rsidRPr="00693F47">
        <w:rPr>
          <w:rFonts w:eastAsiaTheme="minorHAnsi"/>
        </w:rPr>
      </w:r>
      <w:r w:rsidRPr="00693F47">
        <w:rPr>
          <w:rFonts w:eastAsiaTheme="minorHAnsi"/>
        </w:rPr>
        <w:fldChar w:fldCharType="separate"/>
      </w:r>
      <w:r w:rsidR="005D3AE0" w:rsidRPr="00693F47">
        <w:rPr>
          <w:rFonts w:eastAsiaTheme="minorHAnsi"/>
          <w:bCs/>
          <w:szCs w:val="18"/>
        </w:rPr>
        <w:t xml:space="preserve">Figure </w:t>
      </w:r>
      <w:r w:rsidR="005D3AE0">
        <w:rPr>
          <w:rFonts w:eastAsiaTheme="minorHAnsi"/>
          <w:bCs/>
          <w:noProof/>
          <w:szCs w:val="18"/>
        </w:rPr>
        <w:t>5</w:t>
      </w:r>
      <w:r w:rsidR="005D3AE0">
        <w:rPr>
          <w:rFonts w:eastAsiaTheme="minorHAnsi"/>
          <w:bCs/>
          <w:noProof/>
          <w:szCs w:val="18"/>
        </w:rPr>
        <w:noBreakHyphen/>
        <w:t>3</w:t>
      </w:r>
      <w:r w:rsidRPr="00693F47">
        <w:rPr>
          <w:rFonts w:eastAsiaTheme="minorHAnsi"/>
        </w:rPr>
        <w:fldChar w:fldCharType="end"/>
      </w:r>
      <w:r w:rsidRPr="00693F47">
        <w:rPr>
          <w:rFonts w:eastAsiaTheme="minorHAnsi"/>
        </w:rPr>
        <w:t xml:space="preserve">.  These were </w:t>
      </w:r>
      <w:r>
        <w:rPr>
          <w:rFonts w:eastAsiaTheme="minorHAnsi"/>
        </w:rPr>
        <w:t xml:space="preserve">sieved </w:t>
      </w:r>
      <w:r w:rsidRPr="00693F47">
        <w:rPr>
          <w:rFonts w:eastAsiaTheme="minorHAnsi"/>
        </w:rPr>
        <w:t>to produce small size distributions.  The largest had an average particle diameter of 605 μm as they were passed through a 710 μm sieve but retained by a 500 μm sieve.  The second sand fraction had an average diameter of 380 μm using the same method, and the final sand fraction was formed of sand particles smaller than 335 μm.</w:t>
      </w:r>
    </w:p>
    <w:p w14:paraId="261FDF0A" w14:textId="77777777" w:rsidR="00527513" w:rsidRDefault="00527513" w:rsidP="00EA5CD1">
      <w:pPr>
        <w:spacing w:line="276" w:lineRule="auto"/>
        <w:rPr>
          <w:rFonts w:eastAsiaTheme="minorHAnsi"/>
        </w:rPr>
      </w:pPr>
    </w:p>
    <w:p w14:paraId="2A702934" w14:textId="77777777" w:rsidR="00765119" w:rsidRDefault="00765119" w:rsidP="00EA5CD1">
      <w:pPr>
        <w:spacing w:line="276" w:lineRule="auto"/>
        <w:rPr>
          <w:rFonts w:eastAsiaTheme="minorHAnsi"/>
        </w:rPr>
      </w:pPr>
    </w:p>
    <w:p w14:paraId="26187BB9" w14:textId="77777777" w:rsidR="005D3AE0" w:rsidRDefault="005D3AE0" w:rsidP="00EA5CD1">
      <w:pPr>
        <w:spacing w:line="276" w:lineRule="auto"/>
        <w:rPr>
          <w:rFonts w:eastAsiaTheme="minorHAnsi"/>
        </w:rPr>
      </w:pPr>
    </w:p>
    <w:p w14:paraId="2BE98011" w14:textId="77777777" w:rsidR="00765119" w:rsidRDefault="00765119" w:rsidP="00EA5CD1">
      <w:pPr>
        <w:spacing w:line="276" w:lineRule="auto"/>
        <w:rPr>
          <w:rFonts w:eastAsiaTheme="minorHAnsi"/>
        </w:rPr>
      </w:pPr>
    </w:p>
    <w:tbl>
      <w:tblPr>
        <w:tblW w:w="5000" w:type="pct"/>
        <w:tblLook w:val="04A0" w:firstRow="1" w:lastRow="0" w:firstColumn="1" w:lastColumn="0" w:noHBand="0" w:noVBand="1"/>
      </w:tblPr>
      <w:tblGrid>
        <w:gridCol w:w="4621"/>
        <w:gridCol w:w="4621"/>
      </w:tblGrid>
      <w:tr w:rsidR="00527513" w14:paraId="099B3027" w14:textId="77777777" w:rsidTr="00527513">
        <w:tc>
          <w:tcPr>
            <w:tcW w:w="2500" w:type="pct"/>
            <w:shd w:val="clear" w:color="auto" w:fill="FFFFFF" w:themeFill="background1"/>
          </w:tcPr>
          <w:p w14:paraId="2FBC470B" w14:textId="77777777" w:rsidR="00527513" w:rsidRDefault="00527513" w:rsidP="00EA5CD1">
            <w:pPr>
              <w:spacing w:before="0" w:line="276" w:lineRule="auto"/>
            </w:pPr>
            <w:r>
              <w:lastRenderedPageBreak/>
              <w:t>Glass ballotini 3</w:t>
            </w:r>
          </w:p>
        </w:tc>
        <w:tc>
          <w:tcPr>
            <w:tcW w:w="2500" w:type="pct"/>
          </w:tcPr>
          <w:p w14:paraId="64FE449D" w14:textId="77777777" w:rsidR="00527513" w:rsidRDefault="00527513" w:rsidP="00EA5CD1">
            <w:pPr>
              <w:spacing w:before="0" w:line="276" w:lineRule="auto"/>
              <w:jc w:val="left"/>
            </w:pPr>
            <w:r>
              <w:t>Glass ballotini 2</w:t>
            </w:r>
          </w:p>
        </w:tc>
      </w:tr>
      <w:tr w:rsidR="00527513" w14:paraId="13A5ADC9" w14:textId="77777777" w:rsidTr="00527513">
        <w:tc>
          <w:tcPr>
            <w:tcW w:w="2500" w:type="pct"/>
            <w:shd w:val="clear" w:color="auto" w:fill="auto"/>
          </w:tcPr>
          <w:p w14:paraId="2192F7F9" w14:textId="77777777" w:rsidR="00527513" w:rsidRDefault="00527513" w:rsidP="00EA5CD1">
            <w:pPr>
              <w:spacing w:before="0" w:line="276" w:lineRule="auto"/>
            </w:pPr>
            <w:r>
              <w:rPr>
                <w:noProof/>
                <w:lang w:eastAsia="en-GB"/>
              </w:rPr>
              <w:drawing>
                <wp:inline distT="0" distB="0" distL="0" distR="0" wp14:anchorId="02EE1737" wp14:editId="13F28851">
                  <wp:extent cx="2245626" cy="1380484"/>
                  <wp:effectExtent l="0" t="0" r="254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2244292" cy="1379664"/>
                          </a:xfrm>
                          <a:prstGeom prst="rect">
                            <a:avLst/>
                          </a:prstGeom>
                        </pic:spPr>
                      </pic:pic>
                    </a:graphicData>
                  </a:graphic>
                </wp:inline>
              </w:drawing>
            </w:r>
          </w:p>
        </w:tc>
        <w:tc>
          <w:tcPr>
            <w:tcW w:w="2500" w:type="pct"/>
            <w:shd w:val="clear" w:color="auto" w:fill="auto"/>
          </w:tcPr>
          <w:p w14:paraId="1E3FE0F4" w14:textId="77777777" w:rsidR="00527513" w:rsidRDefault="00527513" w:rsidP="00EA5CD1">
            <w:pPr>
              <w:spacing w:before="0" w:line="276" w:lineRule="auto"/>
              <w:jc w:val="left"/>
            </w:pPr>
            <w:r>
              <w:rPr>
                <w:noProof/>
                <w:lang w:eastAsia="en-GB"/>
              </w:rPr>
              <w:drawing>
                <wp:inline distT="0" distB="0" distL="0" distR="0" wp14:anchorId="4B0BEEEF" wp14:editId="5A643F0D">
                  <wp:extent cx="2253679" cy="1349406"/>
                  <wp:effectExtent l="0" t="0" r="0" b="3175"/>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8"/>
                          <a:srcRect t="17704" b="9570"/>
                          <a:stretch/>
                        </pic:blipFill>
                        <pic:spPr bwMode="auto">
                          <a:xfrm>
                            <a:off x="0" y="0"/>
                            <a:ext cx="2253679" cy="1349406"/>
                          </a:xfrm>
                          <a:prstGeom prst="rect">
                            <a:avLst/>
                          </a:prstGeom>
                          <a:ln>
                            <a:noFill/>
                          </a:ln>
                          <a:extLst>
                            <a:ext uri="{53640926-AAD7-44D8-BBD7-CCE9431645EC}">
                              <a14:shadowObscured xmlns:a14="http://schemas.microsoft.com/office/drawing/2010/main"/>
                            </a:ext>
                          </a:extLst>
                        </pic:spPr>
                      </pic:pic>
                    </a:graphicData>
                  </a:graphic>
                </wp:inline>
              </w:drawing>
            </w:r>
          </w:p>
        </w:tc>
      </w:tr>
      <w:tr w:rsidR="00527513" w14:paraId="76CF4A57" w14:textId="77777777" w:rsidTr="00527513">
        <w:tc>
          <w:tcPr>
            <w:tcW w:w="2500" w:type="pct"/>
            <w:shd w:val="clear" w:color="auto" w:fill="auto"/>
          </w:tcPr>
          <w:p w14:paraId="5608B3E3" w14:textId="77777777" w:rsidR="00527513" w:rsidRDefault="00527513" w:rsidP="00EA5CD1">
            <w:pPr>
              <w:spacing w:before="0" w:line="276" w:lineRule="auto"/>
            </w:pPr>
            <w:r>
              <w:t>Glass ballotini 1</w:t>
            </w:r>
          </w:p>
        </w:tc>
        <w:tc>
          <w:tcPr>
            <w:tcW w:w="2500" w:type="pct"/>
            <w:shd w:val="clear" w:color="auto" w:fill="auto"/>
          </w:tcPr>
          <w:p w14:paraId="26E9EA53" w14:textId="77777777" w:rsidR="00527513" w:rsidRDefault="00527513" w:rsidP="00EA5CD1">
            <w:pPr>
              <w:spacing w:before="0" w:line="276" w:lineRule="auto"/>
              <w:jc w:val="left"/>
            </w:pPr>
            <w:r>
              <w:t>Sand 3</w:t>
            </w:r>
          </w:p>
        </w:tc>
      </w:tr>
      <w:tr w:rsidR="00527513" w14:paraId="5D634319" w14:textId="77777777" w:rsidTr="00765119">
        <w:tc>
          <w:tcPr>
            <w:tcW w:w="2500" w:type="pct"/>
            <w:shd w:val="clear" w:color="auto" w:fill="auto"/>
          </w:tcPr>
          <w:p w14:paraId="0963E3CB" w14:textId="77777777" w:rsidR="00527513" w:rsidRDefault="00527513" w:rsidP="00EA5CD1">
            <w:pPr>
              <w:spacing w:before="0" w:line="276" w:lineRule="auto"/>
            </w:pPr>
            <w:r>
              <w:rPr>
                <w:noProof/>
                <w:lang w:eastAsia="en-GB"/>
              </w:rPr>
              <w:drawing>
                <wp:inline distT="0" distB="0" distL="0" distR="0" wp14:anchorId="056DF789" wp14:editId="52D3B555">
                  <wp:extent cx="2254438" cy="1447060"/>
                  <wp:effectExtent l="0" t="0" r="0" b="127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9"/>
                          <a:srcRect t="27876"/>
                          <a:stretch/>
                        </pic:blipFill>
                        <pic:spPr bwMode="auto">
                          <a:xfrm>
                            <a:off x="0" y="0"/>
                            <a:ext cx="2263754" cy="1453040"/>
                          </a:xfrm>
                          <a:prstGeom prst="rect">
                            <a:avLst/>
                          </a:prstGeom>
                          <a:ln>
                            <a:noFill/>
                          </a:ln>
                          <a:extLst>
                            <a:ext uri="{53640926-AAD7-44D8-BBD7-CCE9431645EC}">
                              <a14:shadowObscured xmlns:a14="http://schemas.microsoft.com/office/drawing/2010/main"/>
                            </a:ext>
                          </a:extLst>
                        </pic:spPr>
                      </pic:pic>
                    </a:graphicData>
                  </a:graphic>
                </wp:inline>
              </w:drawing>
            </w:r>
          </w:p>
        </w:tc>
        <w:tc>
          <w:tcPr>
            <w:tcW w:w="2500" w:type="pct"/>
            <w:shd w:val="clear" w:color="auto" w:fill="auto"/>
          </w:tcPr>
          <w:p w14:paraId="5826A3B5" w14:textId="77777777" w:rsidR="00527513" w:rsidRDefault="00527513" w:rsidP="00765119">
            <w:pPr>
              <w:spacing w:before="0" w:line="276" w:lineRule="auto"/>
              <w:jc w:val="left"/>
              <w:rPr>
                <w:noProof/>
                <w:lang w:eastAsia="en-GB"/>
              </w:rPr>
            </w:pPr>
            <w:r>
              <w:rPr>
                <w:noProof/>
                <w:lang w:eastAsia="en-GB"/>
              </w:rPr>
              <w:drawing>
                <wp:inline distT="0" distB="0" distL="0" distR="0" wp14:anchorId="20888177" wp14:editId="1EE04F07">
                  <wp:extent cx="2252575" cy="1340528"/>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0"/>
                          <a:srcRect t="6019" b="24073"/>
                          <a:stretch/>
                        </pic:blipFill>
                        <pic:spPr bwMode="auto">
                          <a:xfrm>
                            <a:off x="0" y="0"/>
                            <a:ext cx="2254295" cy="134155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41208F2" w14:textId="1E3EEE97" w:rsidR="00527513" w:rsidRPr="00693F47" w:rsidRDefault="00527513" w:rsidP="00EA5CD1">
      <w:pPr>
        <w:spacing w:before="0" w:line="276" w:lineRule="auto"/>
        <w:jc w:val="left"/>
        <w:rPr>
          <w:rFonts w:eastAsiaTheme="minorHAnsi"/>
          <w:bCs/>
          <w:szCs w:val="18"/>
        </w:rPr>
      </w:pPr>
      <w:bookmarkStart w:id="317" w:name="_Ref461013690"/>
      <w:bookmarkStart w:id="318" w:name="_Toc474686626"/>
      <w:r w:rsidRPr="00693F47">
        <w:rPr>
          <w:rFonts w:eastAsiaTheme="minorHAnsi"/>
          <w:bCs/>
          <w:szCs w:val="18"/>
        </w:rPr>
        <w:t xml:space="preserve">Figure </w:t>
      </w:r>
      <w:r w:rsidR="00F02E7D">
        <w:rPr>
          <w:rFonts w:eastAsiaTheme="minorHAnsi"/>
          <w:bCs/>
          <w:szCs w:val="18"/>
        </w:rPr>
        <w:fldChar w:fldCharType="begin"/>
      </w:r>
      <w:r w:rsidR="00F02E7D">
        <w:rPr>
          <w:rFonts w:eastAsiaTheme="minorHAnsi"/>
          <w:bCs/>
          <w:szCs w:val="18"/>
        </w:rPr>
        <w:instrText xml:space="preserve"> STYLEREF 1 \s </w:instrText>
      </w:r>
      <w:r w:rsidR="00F02E7D">
        <w:rPr>
          <w:rFonts w:eastAsiaTheme="minorHAnsi"/>
          <w:bCs/>
          <w:szCs w:val="18"/>
        </w:rPr>
        <w:fldChar w:fldCharType="separate"/>
      </w:r>
      <w:r w:rsidR="005D3AE0">
        <w:rPr>
          <w:rFonts w:eastAsiaTheme="minorHAnsi"/>
          <w:bCs/>
          <w:noProof/>
          <w:szCs w:val="18"/>
        </w:rPr>
        <w:t>5</w:t>
      </w:r>
      <w:r w:rsidR="00F02E7D">
        <w:rPr>
          <w:rFonts w:eastAsiaTheme="minorHAnsi"/>
          <w:bCs/>
          <w:szCs w:val="18"/>
        </w:rPr>
        <w:fldChar w:fldCharType="end"/>
      </w:r>
      <w:r w:rsidR="00F02E7D">
        <w:rPr>
          <w:rFonts w:eastAsiaTheme="minorHAnsi"/>
          <w:bCs/>
          <w:szCs w:val="18"/>
        </w:rPr>
        <w:noBreakHyphen/>
      </w:r>
      <w:r w:rsidR="00F02E7D">
        <w:rPr>
          <w:rFonts w:eastAsiaTheme="minorHAnsi"/>
          <w:bCs/>
          <w:szCs w:val="18"/>
        </w:rPr>
        <w:fldChar w:fldCharType="begin"/>
      </w:r>
      <w:r w:rsidR="00F02E7D">
        <w:rPr>
          <w:rFonts w:eastAsiaTheme="minorHAnsi"/>
          <w:bCs/>
          <w:szCs w:val="18"/>
        </w:rPr>
        <w:instrText xml:space="preserve"> SEQ Figure \* ARABIC \s 1 </w:instrText>
      </w:r>
      <w:r w:rsidR="00F02E7D">
        <w:rPr>
          <w:rFonts w:eastAsiaTheme="minorHAnsi"/>
          <w:bCs/>
          <w:szCs w:val="18"/>
        </w:rPr>
        <w:fldChar w:fldCharType="separate"/>
      </w:r>
      <w:r w:rsidR="005D3AE0">
        <w:rPr>
          <w:rFonts w:eastAsiaTheme="minorHAnsi"/>
          <w:bCs/>
          <w:noProof/>
          <w:szCs w:val="18"/>
        </w:rPr>
        <w:t>3</w:t>
      </w:r>
      <w:r w:rsidR="00F02E7D">
        <w:rPr>
          <w:rFonts w:eastAsiaTheme="minorHAnsi"/>
          <w:bCs/>
          <w:szCs w:val="18"/>
        </w:rPr>
        <w:fldChar w:fldCharType="end"/>
      </w:r>
      <w:bookmarkEnd w:id="317"/>
      <w:r w:rsidRPr="00693F47">
        <w:rPr>
          <w:rFonts w:eastAsiaTheme="minorHAnsi"/>
          <w:bCs/>
          <w:szCs w:val="18"/>
        </w:rPr>
        <w:t>.  Images of Group B particles.</w:t>
      </w:r>
      <w:bookmarkEnd w:id="318"/>
    </w:p>
    <w:p w14:paraId="06BB88DF" w14:textId="77777777" w:rsidR="00693F47" w:rsidRPr="00693F47" w:rsidRDefault="00693F47" w:rsidP="00EA5CD1">
      <w:pPr>
        <w:spacing w:line="276" w:lineRule="auto"/>
        <w:rPr>
          <w:rFonts w:eastAsiaTheme="minorHAnsi"/>
        </w:rPr>
      </w:pPr>
    </w:p>
    <w:p w14:paraId="0C2FF7C0" w14:textId="77777777" w:rsidR="00527513" w:rsidRPr="00693F47" w:rsidRDefault="00527513" w:rsidP="00EA5CD1">
      <w:pPr>
        <w:spacing w:line="276" w:lineRule="auto"/>
        <w:rPr>
          <w:rFonts w:eastAsiaTheme="minorHAnsi"/>
          <w:i/>
        </w:rPr>
      </w:pPr>
      <w:r w:rsidRPr="00693F47">
        <w:rPr>
          <w:rFonts w:eastAsiaTheme="minorHAnsi"/>
          <w:i/>
        </w:rPr>
        <w:t>Group D particles</w:t>
      </w:r>
    </w:p>
    <w:p w14:paraId="4B93C7AA" w14:textId="77777777" w:rsidR="00765119" w:rsidRDefault="00527513" w:rsidP="00765119">
      <w:pPr>
        <w:spacing w:line="276" w:lineRule="auto"/>
        <w:rPr>
          <w:rFonts w:eastAsiaTheme="minorHAnsi"/>
        </w:rPr>
      </w:pPr>
      <w:r w:rsidRPr="00693F47">
        <w:rPr>
          <w:rFonts w:eastAsiaTheme="minorHAnsi"/>
        </w:rPr>
        <w:t xml:space="preserve">The Group D particles were chosen primarily for their water retention properties or size and density for the single particle studies.  </w:t>
      </w:r>
      <w:r>
        <w:rPr>
          <w:rFonts w:eastAsiaTheme="minorHAnsi"/>
        </w:rPr>
        <w:fldChar w:fldCharType="begin"/>
      </w:r>
      <w:r>
        <w:rPr>
          <w:rFonts w:eastAsiaTheme="minorHAnsi"/>
        </w:rPr>
        <w:instrText xml:space="preserve"> REF _Ref462085656 \h </w:instrText>
      </w:r>
      <w:r w:rsidR="00EA5CD1">
        <w:rPr>
          <w:rFonts w:eastAsiaTheme="minorHAnsi"/>
        </w:rPr>
        <w:instrText xml:space="preserve"> \* MERGEFORMAT </w:instrText>
      </w:r>
      <w:r>
        <w:rPr>
          <w:rFonts w:eastAsiaTheme="minorHAnsi"/>
        </w:rPr>
      </w:r>
      <w:r>
        <w:rPr>
          <w:rFonts w:eastAsiaTheme="minorHAnsi"/>
        </w:rPr>
        <w:fldChar w:fldCharType="separate"/>
      </w:r>
      <w:r w:rsidR="005D3AE0" w:rsidRPr="00693F47">
        <w:rPr>
          <w:rFonts w:eastAsiaTheme="minorHAnsi"/>
          <w:bCs/>
          <w:szCs w:val="18"/>
        </w:rPr>
        <w:t xml:space="preserve">Figure </w:t>
      </w:r>
      <w:r w:rsidR="005D3AE0">
        <w:rPr>
          <w:rFonts w:eastAsiaTheme="minorHAnsi"/>
          <w:bCs/>
          <w:noProof/>
          <w:szCs w:val="18"/>
        </w:rPr>
        <w:t>5</w:t>
      </w:r>
      <w:r w:rsidR="005D3AE0">
        <w:rPr>
          <w:rFonts w:eastAsiaTheme="minorHAnsi"/>
          <w:bCs/>
          <w:noProof/>
          <w:szCs w:val="18"/>
        </w:rPr>
        <w:noBreakHyphen/>
        <w:t>4</w:t>
      </w:r>
      <w:r>
        <w:rPr>
          <w:rFonts w:eastAsiaTheme="minorHAnsi"/>
        </w:rPr>
        <w:fldChar w:fldCharType="end"/>
      </w:r>
      <w:r w:rsidRPr="00693F47">
        <w:rPr>
          <w:rFonts w:eastAsiaTheme="minorHAnsi"/>
        </w:rPr>
        <w:t xml:space="preserve"> shows enlarged images of the largely spherical zeolite molecular sieves, and the irregular shaped wheat and perlite particles.  For example, wheat, perlite and zeolite molecular sieves were used for single particle drying studies as they absorb different amounts of moisture, which is retained in different ways.  Large spherical glass beads were used in the particle behaviour studies as they have a uniform shape and a smooth edge.  </w:t>
      </w:r>
    </w:p>
    <w:p w14:paraId="12AB2AC0" w14:textId="7F5F9C45" w:rsidR="00765119" w:rsidRDefault="00765119" w:rsidP="00765119">
      <w:pPr>
        <w:spacing w:line="276" w:lineRule="auto"/>
        <w:rPr>
          <w:rFonts w:eastAsiaTheme="minorHAnsi"/>
        </w:rPr>
      </w:pPr>
      <w:r w:rsidRPr="00693F47">
        <w:rPr>
          <w:rFonts w:eastAsiaTheme="minorHAnsi"/>
        </w:rPr>
        <w:t xml:space="preserve">Each of these Group D particles were sieved to remove smaller and larger particles than the optimum size, leaving particles within two sieve sizes remaining.  Consequently, the size distribution of the particles used falls within one sieve </w:t>
      </w:r>
      <w:r>
        <w:rPr>
          <w:rFonts w:eastAsiaTheme="minorHAnsi"/>
        </w:rPr>
        <w:t>fraction</w:t>
      </w:r>
      <w:r w:rsidRPr="00693F47">
        <w:rPr>
          <w:rFonts w:eastAsiaTheme="minorHAnsi"/>
        </w:rPr>
        <w:t>.  The wheat was sourced from an arable farm, and is milling grade wheat grown summer 2014.  Zeolite molecular sieves were sourced from Grace GmbH &amp; Co KG (Germany) and are branded as Sylobeads.  The perlite particles were produced by Sinclair and branded as 2-5 mm horticultural perlite.  The glass beads were supplied by Sigma-Aldrich, and are formed of borosilicate, with a stated size disparity of ± 10 %.</w:t>
      </w:r>
    </w:p>
    <w:p w14:paraId="11FB0944" w14:textId="77777777" w:rsidR="00765119" w:rsidRDefault="00765119" w:rsidP="00765119">
      <w:pPr>
        <w:spacing w:line="276" w:lineRule="auto"/>
        <w:rPr>
          <w:rFonts w:eastAsiaTheme="minorHAnsi"/>
        </w:rPr>
      </w:pPr>
    </w:p>
    <w:p w14:paraId="669F3577" w14:textId="77777777" w:rsidR="00765119" w:rsidRDefault="00765119" w:rsidP="00765119">
      <w:pPr>
        <w:spacing w:line="276" w:lineRule="auto"/>
        <w:rPr>
          <w:rFonts w:eastAsiaTheme="minorHAnsi"/>
        </w:rPr>
      </w:pPr>
    </w:p>
    <w:p w14:paraId="04D3062D" w14:textId="77777777" w:rsidR="00765119" w:rsidRDefault="00765119" w:rsidP="00765119">
      <w:pPr>
        <w:spacing w:line="276" w:lineRule="auto"/>
        <w:rPr>
          <w:rFonts w:eastAsiaTheme="minorHAnsi"/>
        </w:rPr>
      </w:pPr>
    </w:p>
    <w:p w14:paraId="2EA0AE10" w14:textId="77777777" w:rsidR="00765119" w:rsidRDefault="00765119" w:rsidP="00765119">
      <w:pPr>
        <w:spacing w:line="276" w:lineRule="auto"/>
        <w:rPr>
          <w:rFonts w:eastAsiaTheme="minorHAnsi"/>
        </w:rPr>
      </w:pPr>
    </w:p>
    <w:p w14:paraId="65425AC0" w14:textId="77777777" w:rsidR="00765119" w:rsidRDefault="00765119" w:rsidP="00765119">
      <w:pPr>
        <w:spacing w:line="276" w:lineRule="auto"/>
        <w:rPr>
          <w:rFonts w:eastAsiaTheme="minorHAnsi"/>
        </w:rPr>
      </w:pPr>
    </w:p>
    <w:p w14:paraId="3DA067C5" w14:textId="77777777" w:rsidR="00765119" w:rsidRPr="00693F47" w:rsidRDefault="00765119" w:rsidP="00765119">
      <w:pPr>
        <w:spacing w:line="276" w:lineRule="auto"/>
        <w:rPr>
          <w:rFonts w:eastAsiaTheme="minorHAnsi"/>
          <w:bCs/>
          <w:szCs w:val="18"/>
        </w:rPr>
      </w:pPr>
    </w:p>
    <w:p w14:paraId="27402DDC" w14:textId="3EE8D1EA" w:rsidR="00527513" w:rsidRDefault="00527513" w:rsidP="00EA5CD1">
      <w:pPr>
        <w:spacing w:line="276" w:lineRule="auto"/>
        <w:rPr>
          <w:rFonts w:eastAsiaTheme="minorHAnsi"/>
        </w:rPr>
      </w:pPr>
    </w:p>
    <w:tbl>
      <w:tblPr>
        <w:tblStyle w:val="LightShading"/>
        <w:tblW w:w="5000" w:type="pct"/>
        <w:tblBorders>
          <w:top w:val="none" w:sz="0" w:space="0" w:color="auto"/>
          <w:bottom w:val="none" w:sz="0" w:space="0" w:color="auto"/>
        </w:tblBorders>
        <w:tblLook w:val="04A0" w:firstRow="1" w:lastRow="0" w:firstColumn="1" w:lastColumn="0" w:noHBand="0" w:noVBand="1"/>
      </w:tblPr>
      <w:tblGrid>
        <w:gridCol w:w="4621"/>
        <w:gridCol w:w="4621"/>
      </w:tblGrid>
      <w:tr w:rsidR="00437CB9" w14:paraId="0077D899" w14:textId="77777777" w:rsidTr="004068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shd w:val="clear" w:color="auto" w:fill="FFFFFF" w:themeFill="background1"/>
          </w:tcPr>
          <w:p w14:paraId="6C81F02B" w14:textId="77777777" w:rsidR="00437CB9" w:rsidRPr="00F3452E" w:rsidRDefault="00437CB9" w:rsidP="00EA5CD1">
            <w:pPr>
              <w:spacing w:before="0" w:line="276" w:lineRule="auto"/>
              <w:rPr>
                <w:b w:val="0"/>
              </w:rPr>
            </w:pPr>
            <w:bookmarkStart w:id="319" w:name="_Ref461014508"/>
            <w:r w:rsidRPr="00F6257B">
              <w:lastRenderedPageBreak/>
              <w:t>Wheat</w:t>
            </w:r>
          </w:p>
        </w:tc>
        <w:tc>
          <w:tcPr>
            <w:tcW w:w="2500" w:type="pct"/>
          </w:tcPr>
          <w:p w14:paraId="4FE788CC" w14:textId="77777777" w:rsidR="00437CB9" w:rsidRPr="00F3452E" w:rsidRDefault="00437CB9"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rPr>
                <w:b w:val="0"/>
              </w:rPr>
            </w:pPr>
            <w:r w:rsidRPr="00F6257B">
              <w:t>Zeolite molecular sieve 4 Å</w:t>
            </w:r>
          </w:p>
        </w:tc>
      </w:tr>
      <w:tr w:rsidR="00437CB9" w14:paraId="57DEAF6B" w14:textId="77777777" w:rsidTr="00406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shd w:val="clear" w:color="auto" w:fill="auto"/>
          </w:tcPr>
          <w:p w14:paraId="10BD1AEF" w14:textId="77777777" w:rsidR="00437CB9" w:rsidRPr="00F3452E" w:rsidRDefault="00437CB9" w:rsidP="00EA5CD1">
            <w:pPr>
              <w:spacing w:before="0" w:line="276" w:lineRule="auto"/>
              <w:rPr>
                <w:b w:val="0"/>
              </w:rPr>
            </w:pPr>
            <w:r w:rsidRPr="00FF3087">
              <w:rPr>
                <w:noProof/>
                <w:lang w:eastAsia="en-GB"/>
              </w:rPr>
              <w:drawing>
                <wp:inline distT="0" distB="0" distL="0" distR="0" wp14:anchorId="1A7FBA99" wp14:editId="1E448E85">
                  <wp:extent cx="1651246" cy="1320644"/>
                  <wp:effectExtent l="0" t="0" r="635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a:stretch>
                            <a:fillRect/>
                          </a:stretch>
                        </pic:blipFill>
                        <pic:spPr>
                          <a:xfrm>
                            <a:off x="0" y="0"/>
                            <a:ext cx="1652189" cy="1321398"/>
                          </a:xfrm>
                          <a:prstGeom prst="rect">
                            <a:avLst/>
                          </a:prstGeom>
                        </pic:spPr>
                      </pic:pic>
                    </a:graphicData>
                  </a:graphic>
                </wp:inline>
              </w:drawing>
            </w:r>
          </w:p>
        </w:tc>
        <w:tc>
          <w:tcPr>
            <w:tcW w:w="2500" w:type="pct"/>
            <w:shd w:val="clear" w:color="auto" w:fill="auto"/>
          </w:tcPr>
          <w:p w14:paraId="41BF02E4" w14:textId="77777777" w:rsidR="00437CB9" w:rsidRDefault="00437CB9"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23112626" wp14:editId="471C4907">
                  <wp:extent cx="1642369" cy="130407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
                          <a:stretch>
                            <a:fillRect/>
                          </a:stretch>
                        </pic:blipFill>
                        <pic:spPr>
                          <a:xfrm>
                            <a:off x="0" y="0"/>
                            <a:ext cx="1646465" cy="1307322"/>
                          </a:xfrm>
                          <a:prstGeom prst="rect">
                            <a:avLst/>
                          </a:prstGeom>
                        </pic:spPr>
                      </pic:pic>
                    </a:graphicData>
                  </a:graphic>
                </wp:inline>
              </w:drawing>
            </w:r>
          </w:p>
        </w:tc>
      </w:tr>
      <w:tr w:rsidR="00437CB9" w14:paraId="272096BC" w14:textId="77777777" w:rsidTr="0040687D">
        <w:tc>
          <w:tcPr>
            <w:cnfStyle w:val="001000000000" w:firstRow="0" w:lastRow="0" w:firstColumn="1" w:lastColumn="0" w:oddVBand="0" w:evenVBand="0" w:oddHBand="0" w:evenHBand="0" w:firstRowFirstColumn="0" w:firstRowLastColumn="0" w:lastRowFirstColumn="0" w:lastRowLastColumn="0"/>
            <w:tcW w:w="2500" w:type="pct"/>
            <w:shd w:val="clear" w:color="auto" w:fill="auto"/>
          </w:tcPr>
          <w:p w14:paraId="14FC8214" w14:textId="77777777" w:rsidR="00437CB9" w:rsidRPr="00F3452E" w:rsidRDefault="00437CB9" w:rsidP="00EA5CD1">
            <w:pPr>
              <w:spacing w:before="0" w:line="276" w:lineRule="auto"/>
              <w:rPr>
                <w:b w:val="0"/>
              </w:rPr>
            </w:pPr>
            <w:r w:rsidRPr="00F6257B">
              <w:t>Zeolite molecular sieve 10 Å</w:t>
            </w:r>
          </w:p>
        </w:tc>
        <w:tc>
          <w:tcPr>
            <w:tcW w:w="2500" w:type="pct"/>
            <w:shd w:val="clear" w:color="auto" w:fill="auto"/>
          </w:tcPr>
          <w:p w14:paraId="3616E374" w14:textId="77777777" w:rsidR="00437CB9" w:rsidRPr="004136DE" w:rsidRDefault="00437CB9"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b/>
              </w:rPr>
            </w:pPr>
            <w:r w:rsidRPr="004136DE">
              <w:rPr>
                <w:b/>
              </w:rPr>
              <w:t>Zeolite molecular sieve 3 Å</w:t>
            </w:r>
          </w:p>
        </w:tc>
      </w:tr>
      <w:tr w:rsidR="00437CB9" w14:paraId="1323B610" w14:textId="77777777" w:rsidTr="00406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shd w:val="clear" w:color="auto" w:fill="auto"/>
          </w:tcPr>
          <w:p w14:paraId="2843699D" w14:textId="77777777" w:rsidR="00437CB9" w:rsidRPr="00F3452E" w:rsidRDefault="00437CB9" w:rsidP="00EA5CD1">
            <w:pPr>
              <w:spacing w:before="0" w:line="276" w:lineRule="auto"/>
              <w:rPr>
                <w:b w:val="0"/>
              </w:rPr>
            </w:pPr>
            <w:r w:rsidRPr="00FF3087">
              <w:rPr>
                <w:noProof/>
                <w:lang w:eastAsia="en-GB"/>
              </w:rPr>
              <w:drawing>
                <wp:inline distT="0" distB="0" distL="0" distR="0" wp14:anchorId="379C7F14" wp14:editId="232A5AAD">
                  <wp:extent cx="1648753" cy="1251751"/>
                  <wp:effectExtent l="0" t="0" r="8890" b="571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3"/>
                          <a:srcRect t="4730"/>
                          <a:stretch/>
                        </pic:blipFill>
                        <pic:spPr bwMode="auto">
                          <a:xfrm>
                            <a:off x="0" y="0"/>
                            <a:ext cx="1658375" cy="1259056"/>
                          </a:xfrm>
                          <a:prstGeom prst="rect">
                            <a:avLst/>
                          </a:prstGeom>
                          <a:ln>
                            <a:noFill/>
                          </a:ln>
                          <a:extLst>
                            <a:ext uri="{53640926-AAD7-44D8-BBD7-CCE9431645EC}">
                              <a14:shadowObscured xmlns:a14="http://schemas.microsoft.com/office/drawing/2010/main"/>
                            </a:ext>
                          </a:extLst>
                        </pic:spPr>
                      </pic:pic>
                    </a:graphicData>
                  </a:graphic>
                </wp:inline>
              </w:drawing>
            </w:r>
          </w:p>
        </w:tc>
        <w:tc>
          <w:tcPr>
            <w:tcW w:w="2500" w:type="pct"/>
            <w:shd w:val="clear" w:color="auto" w:fill="auto"/>
          </w:tcPr>
          <w:p w14:paraId="3D37722B" w14:textId="77777777" w:rsidR="00437CB9" w:rsidRDefault="00437CB9"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3DF091E3" wp14:editId="2AE55D1D">
                  <wp:extent cx="1660124" cy="1447060"/>
                  <wp:effectExtent l="0" t="0" r="0" b="127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4"/>
                          <a:srcRect b="3527"/>
                          <a:stretch/>
                        </pic:blipFill>
                        <pic:spPr bwMode="auto">
                          <a:xfrm>
                            <a:off x="0" y="0"/>
                            <a:ext cx="1660731" cy="1447589"/>
                          </a:xfrm>
                          <a:prstGeom prst="rect">
                            <a:avLst/>
                          </a:prstGeom>
                          <a:ln>
                            <a:noFill/>
                          </a:ln>
                          <a:extLst>
                            <a:ext uri="{53640926-AAD7-44D8-BBD7-CCE9431645EC}">
                              <a14:shadowObscured xmlns:a14="http://schemas.microsoft.com/office/drawing/2010/main"/>
                            </a:ext>
                          </a:extLst>
                        </pic:spPr>
                      </pic:pic>
                    </a:graphicData>
                  </a:graphic>
                </wp:inline>
              </w:drawing>
            </w:r>
          </w:p>
        </w:tc>
      </w:tr>
      <w:tr w:rsidR="00437CB9" w14:paraId="4E487887" w14:textId="77777777" w:rsidTr="0040687D">
        <w:tc>
          <w:tcPr>
            <w:cnfStyle w:val="001000000000" w:firstRow="0" w:lastRow="0" w:firstColumn="1" w:lastColumn="0" w:oddVBand="0" w:evenVBand="0" w:oddHBand="0" w:evenHBand="0" w:firstRowFirstColumn="0" w:firstRowLastColumn="0" w:lastRowFirstColumn="0" w:lastRowLastColumn="0"/>
            <w:tcW w:w="2500" w:type="pct"/>
            <w:shd w:val="clear" w:color="auto" w:fill="auto"/>
          </w:tcPr>
          <w:p w14:paraId="5C0C4081" w14:textId="77777777" w:rsidR="00437CB9" w:rsidRPr="00F3452E" w:rsidRDefault="00437CB9" w:rsidP="00EA5CD1">
            <w:pPr>
              <w:spacing w:before="0" w:line="276" w:lineRule="auto"/>
              <w:rPr>
                <w:b w:val="0"/>
              </w:rPr>
            </w:pPr>
            <w:r w:rsidRPr="00F6257B">
              <w:t>Perlite</w:t>
            </w:r>
          </w:p>
        </w:tc>
        <w:tc>
          <w:tcPr>
            <w:tcW w:w="2500" w:type="pct"/>
            <w:shd w:val="clear" w:color="auto" w:fill="auto"/>
          </w:tcPr>
          <w:p w14:paraId="5D1373A5" w14:textId="77777777" w:rsidR="00437CB9" w:rsidRDefault="00437CB9"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p>
        </w:tc>
      </w:tr>
      <w:tr w:rsidR="00437CB9" w14:paraId="34B3A201" w14:textId="77777777" w:rsidTr="00406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shd w:val="clear" w:color="auto" w:fill="auto"/>
          </w:tcPr>
          <w:p w14:paraId="4D44A8FC" w14:textId="77777777" w:rsidR="00437CB9" w:rsidRDefault="00437CB9" w:rsidP="00EA5CD1">
            <w:pPr>
              <w:spacing w:before="0" w:line="276" w:lineRule="auto"/>
            </w:pPr>
            <w:r>
              <w:rPr>
                <w:noProof/>
                <w:lang w:eastAsia="en-GB"/>
              </w:rPr>
              <w:drawing>
                <wp:inline distT="0" distB="0" distL="0" distR="0" wp14:anchorId="5BD6E2F2" wp14:editId="3C31F934">
                  <wp:extent cx="1669002" cy="1225119"/>
                  <wp:effectExtent l="0" t="0" r="762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5"/>
                          <a:srcRect t="12094" b="8430"/>
                          <a:stretch/>
                        </pic:blipFill>
                        <pic:spPr bwMode="auto">
                          <a:xfrm>
                            <a:off x="0" y="0"/>
                            <a:ext cx="1675524" cy="1229906"/>
                          </a:xfrm>
                          <a:prstGeom prst="rect">
                            <a:avLst/>
                          </a:prstGeom>
                          <a:ln>
                            <a:noFill/>
                          </a:ln>
                          <a:extLst>
                            <a:ext uri="{53640926-AAD7-44D8-BBD7-CCE9431645EC}">
                              <a14:shadowObscured xmlns:a14="http://schemas.microsoft.com/office/drawing/2010/main"/>
                            </a:ext>
                          </a:extLst>
                        </pic:spPr>
                      </pic:pic>
                    </a:graphicData>
                  </a:graphic>
                </wp:inline>
              </w:drawing>
            </w:r>
          </w:p>
        </w:tc>
        <w:tc>
          <w:tcPr>
            <w:tcW w:w="2500" w:type="pct"/>
            <w:shd w:val="clear" w:color="auto" w:fill="auto"/>
          </w:tcPr>
          <w:p w14:paraId="5E13B27F" w14:textId="77777777" w:rsidR="00437CB9" w:rsidRDefault="00437CB9"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w:t>
            </w:r>
          </w:p>
        </w:tc>
      </w:tr>
    </w:tbl>
    <w:p w14:paraId="3B88A205" w14:textId="0A9A112F" w:rsidR="00693F47" w:rsidRPr="00693F47" w:rsidRDefault="00693F47" w:rsidP="00EA5CD1">
      <w:pPr>
        <w:spacing w:before="0" w:line="276" w:lineRule="auto"/>
        <w:jc w:val="left"/>
        <w:rPr>
          <w:rFonts w:eastAsiaTheme="minorHAnsi"/>
          <w:bCs/>
          <w:szCs w:val="18"/>
        </w:rPr>
      </w:pPr>
      <w:bookmarkStart w:id="320" w:name="_Ref462085656"/>
      <w:bookmarkStart w:id="321" w:name="_Toc474686627"/>
      <w:r w:rsidRPr="00693F47">
        <w:rPr>
          <w:rFonts w:eastAsiaTheme="minorHAnsi"/>
          <w:bCs/>
          <w:szCs w:val="18"/>
        </w:rPr>
        <w:t xml:space="preserve">Figure </w:t>
      </w:r>
      <w:r w:rsidR="00F02E7D">
        <w:rPr>
          <w:rFonts w:eastAsiaTheme="minorHAnsi"/>
          <w:bCs/>
          <w:szCs w:val="18"/>
        </w:rPr>
        <w:fldChar w:fldCharType="begin"/>
      </w:r>
      <w:r w:rsidR="00F02E7D">
        <w:rPr>
          <w:rFonts w:eastAsiaTheme="minorHAnsi"/>
          <w:bCs/>
          <w:szCs w:val="18"/>
        </w:rPr>
        <w:instrText xml:space="preserve"> STYLEREF 1 \s </w:instrText>
      </w:r>
      <w:r w:rsidR="00F02E7D">
        <w:rPr>
          <w:rFonts w:eastAsiaTheme="minorHAnsi"/>
          <w:bCs/>
          <w:szCs w:val="18"/>
        </w:rPr>
        <w:fldChar w:fldCharType="separate"/>
      </w:r>
      <w:r w:rsidR="005D3AE0">
        <w:rPr>
          <w:rFonts w:eastAsiaTheme="minorHAnsi"/>
          <w:bCs/>
          <w:noProof/>
          <w:szCs w:val="18"/>
        </w:rPr>
        <w:t>5</w:t>
      </w:r>
      <w:r w:rsidR="00F02E7D">
        <w:rPr>
          <w:rFonts w:eastAsiaTheme="minorHAnsi"/>
          <w:bCs/>
          <w:szCs w:val="18"/>
        </w:rPr>
        <w:fldChar w:fldCharType="end"/>
      </w:r>
      <w:r w:rsidR="00F02E7D">
        <w:rPr>
          <w:rFonts w:eastAsiaTheme="minorHAnsi"/>
          <w:bCs/>
          <w:szCs w:val="18"/>
        </w:rPr>
        <w:noBreakHyphen/>
      </w:r>
      <w:r w:rsidR="00F02E7D">
        <w:rPr>
          <w:rFonts w:eastAsiaTheme="minorHAnsi"/>
          <w:bCs/>
          <w:szCs w:val="18"/>
        </w:rPr>
        <w:fldChar w:fldCharType="begin"/>
      </w:r>
      <w:r w:rsidR="00F02E7D">
        <w:rPr>
          <w:rFonts w:eastAsiaTheme="minorHAnsi"/>
          <w:bCs/>
          <w:szCs w:val="18"/>
        </w:rPr>
        <w:instrText xml:space="preserve"> SEQ Figure \* ARABIC \s 1 </w:instrText>
      </w:r>
      <w:r w:rsidR="00F02E7D">
        <w:rPr>
          <w:rFonts w:eastAsiaTheme="minorHAnsi"/>
          <w:bCs/>
          <w:szCs w:val="18"/>
        </w:rPr>
        <w:fldChar w:fldCharType="separate"/>
      </w:r>
      <w:r w:rsidR="005D3AE0">
        <w:rPr>
          <w:rFonts w:eastAsiaTheme="minorHAnsi"/>
          <w:bCs/>
          <w:noProof/>
          <w:szCs w:val="18"/>
        </w:rPr>
        <w:t>4</w:t>
      </w:r>
      <w:r w:rsidR="00F02E7D">
        <w:rPr>
          <w:rFonts w:eastAsiaTheme="minorHAnsi"/>
          <w:bCs/>
          <w:szCs w:val="18"/>
        </w:rPr>
        <w:fldChar w:fldCharType="end"/>
      </w:r>
      <w:bookmarkEnd w:id="319"/>
      <w:bookmarkEnd w:id="320"/>
      <w:r w:rsidRPr="00693F47">
        <w:rPr>
          <w:rFonts w:eastAsiaTheme="minorHAnsi"/>
          <w:bCs/>
          <w:szCs w:val="18"/>
        </w:rPr>
        <w:t>.  Images of Group D particles.</w:t>
      </w:r>
      <w:bookmarkEnd w:id="321"/>
    </w:p>
    <w:p w14:paraId="03BC631A" w14:textId="77777777" w:rsidR="00693F47" w:rsidRPr="00693F47" w:rsidRDefault="00693F47" w:rsidP="00EA5CD1">
      <w:pPr>
        <w:spacing w:before="0" w:line="276" w:lineRule="auto"/>
        <w:jc w:val="left"/>
        <w:rPr>
          <w:rFonts w:eastAsiaTheme="minorHAnsi"/>
        </w:rPr>
      </w:pPr>
    </w:p>
    <w:p w14:paraId="079CEE81" w14:textId="77777777" w:rsidR="00527513" w:rsidRPr="00693F47" w:rsidRDefault="00527513" w:rsidP="00EA5CD1">
      <w:pPr>
        <w:numPr>
          <w:ilvl w:val="2"/>
          <w:numId w:val="0"/>
        </w:numPr>
        <w:pBdr>
          <w:bottom w:val="single" w:sz="4" w:space="1" w:color="95B3D7" w:themeColor="accent1" w:themeTint="99"/>
        </w:pBdr>
        <w:spacing w:before="200" w:after="80" w:line="276" w:lineRule="auto"/>
        <w:jc w:val="left"/>
        <w:outlineLvl w:val="2"/>
        <w:rPr>
          <w:rFonts w:asciiTheme="majorHAnsi" w:eastAsiaTheme="majorEastAsia" w:hAnsiTheme="majorHAnsi" w:cstheme="majorBidi"/>
          <w:szCs w:val="24"/>
        </w:rPr>
      </w:pPr>
      <w:bookmarkStart w:id="322" w:name="_Toc474696408"/>
      <w:r w:rsidRPr="00693F47">
        <w:rPr>
          <w:rFonts w:asciiTheme="majorHAnsi" w:eastAsiaTheme="majorEastAsia" w:hAnsiTheme="majorHAnsi" w:cstheme="majorBidi"/>
          <w:szCs w:val="24"/>
        </w:rPr>
        <w:t>5.2.1.2</w:t>
      </w:r>
      <w:r w:rsidRPr="00693F47">
        <w:rPr>
          <w:rFonts w:asciiTheme="majorHAnsi" w:eastAsiaTheme="majorEastAsia" w:hAnsiTheme="majorHAnsi" w:cstheme="majorBidi"/>
          <w:szCs w:val="24"/>
        </w:rPr>
        <w:tab/>
        <w:t>Minimum fluidisation velocity</w:t>
      </w:r>
      <w:bookmarkEnd w:id="322"/>
    </w:p>
    <w:p w14:paraId="2A7677E6" w14:textId="77777777" w:rsidR="00527513" w:rsidRDefault="00527513" w:rsidP="00EA5CD1">
      <w:pPr>
        <w:spacing w:line="276" w:lineRule="auto"/>
        <w:rPr>
          <w:rFonts w:eastAsiaTheme="minorHAnsi"/>
        </w:rPr>
      </w:pPr>
      <w:r w:rsidRPr="00693F47">
        <w:rPr>
          <w:rFonts w:eastAsiaTheme="minorHAnsi"/>
        </w:rPr>
        <w:t xml:space="preserve">A sample of the particle estimated minimum fluidisation velocities are shown in </w:t>
      </w:r>
      <w:r>
        <w:rPr>
          <w:rFonts w:eastAsiaTheme="minorHAnsi"/>
          <w:highlight w:val="yellow"/>
        </w:rPr>
        <w:fldChar w:fldCharType="begin"/>
      </w:r>
      <w:r>
        <w:rPr>
          <w:rFonts w:eastAsiaTheme="minorHAnsi"/>
        </w:rPr>
        <w:instrText xml:space="preserve"> REF _Ref449542667 \h </w:instrText>
      </w:r>
      <w:r>
        <w:rPr>
          <w:rFonts w:eastAsiaTheme="minorHAnsi"/>
          <w:highlight w:val="yellow"/>
        </w:rPr>
        <w:instrText xml:space="preserve"> \* MERGEFORMAT </w:instrText>
      </w:r>
      <w:r>
        <w:rPr>
          <w:rFonts w:eastAsiaTheme="minorHAnsi"/>
          <w:highlight w:val="yellow"/>
        </w:rPr>
      </w:r>
      <w:r>
        <w:rPr>
          <w:rFonts w:eastAsiaTheme="minorHAnsi"/>
          <w:highlight w:val="yellow"/>
        </w:rPr>
        <w:fldChar w:fldCharType="separate"/>
      </w:r>
      <w:r w:rsidR="005D3AE0">
        <w:t xml:space="preserve">Figure </w:t>
      </w:r>
      <w:r w:rsidR="005D3AE0">
        <w:rPr>
          <w:noProof/>
        </w:rPr>
        <w:t>4</w:t>
      </w:r>
      <w:r w:rsidR="005D3AE0">
        <w:rPr>
          <w:noProof/>
        </w:rPr>
        <w:noBreakHyphen/>
        <w:t>3</w:t>
      </w:r>
      <w:r>
        <w:rPr>
          <w:rFonts w:eastAsiaTheme="minorHAnsi"/>
          <w:highlight w:val="yellow"/>
        </w:rPr>
        <w:fldChar w:fldCharType="end"/>
      </w:r>
      <w:r w:rsidRPr="00693F47">
        <w:rPr>
          <w:rFonts w:eastAsiaTheme="minorHAnsi"/>
        </w:rPr>
        <w:t xml:space="preserve">, Chapter 4.  Taking the average diameter and density data from </w:t>
      </w:r>
      <w:r w:rsidRPr="00693F47">
        <w:rPr>
          <w:rFonts w:eastAsiaTheme="minorHAnsi"/>
        </w:rPr>
        <w:fldChar w:fldCharType="begin"/>
      </w:r>
      <w:r w:rsidRPr="00693F47">
        <w:rPr>
          <w:rFonts w:eastAsiaTheme="minorHAnsi"/>
        </w:rPr>
        <w:instrText xml:space="preserve"> REF _Ref449967244 \h </w:instrText>
      </w:r>
      <w:r>
        <w:rPr>
          <w:rFonts w:eastAsiaTheme="minorHAnsi"/>
        </w:rPr>
        <w:instrText xml:space="preserve"> \* MERGEFORMAT </w:instrText>
      </w:r>
      <w:r w:rsidRPr="00693F47">
        <w:rPr>
          <w:rFonts w:eastAsiaTheme="minorHAnsi"/>
        </w:rPr>
      </w:r>
      <w:r w:rsidRPr="00693F47">
        <w:rPr>
          <w:rFonts w:eastAsiaTheme="minorHAnsi"/>
        </w:rPr>
        <w:fldChar w:fldCharType="separate"/>
      </w:r>
      <w:r w:rsidR="005D3AE0" w:rsidRPr="00693F47">
        <w:rPr>
          <w:rFonts w:eastAsiaTheme="minorHAnsi"/>
          <w:bCs/>
          <w:szCs w:val="18"/>
        </w:rPr>
        <w:t>Table</w:t>
      </w:r>
      <w:r w:rsidR="005D3AE0" w:rsidRPr="00693F47">
        <w:rPr>
          <w:rFonts w:eastAsiaTheme="minorHAnsi"/>
          <w:bCs/>
          <w:noProof/>
          <w:szCs w:val="18"/>
        </w:rPr>
        <w:t xml:space="preserve"> </w:t>
      </w:r>
      <w:r w:rsidR="005D3AE0">
        <w:rPr>
          <w:rFonts w:eastAsiaTheme="minorHAnsi"/>
          <w:bCs/>
          <w:noProof/>
          <w:szCs w:val="18"/>
        </w:rPr>
        <w:t>5</w:t>
      </w:r>
      <w:r w:rsidR="005D3AE0" w:rsidRPr="00693F47">
        <w:rPr>
          <w:rFonts w:eastAsiaTheme="minorHAnsi"/>
          <w:bCs/>
          <w:noProof/>
          <w:szCs w:val="18"/>
        </w:rPr>
        <w:noBreakHyphen/>
      </w:r>
      <w:r w:rsidR="005D3AE0">
        <w:rPr>
          <w:rFonts w:eastAsiaTheme="minorHAnsi"/>
          <w:bCs/>
          <w:noProof/>
          <w:szCs w:val="18"/>
        </w:rPr>
        <w:t>1</w:t>
      </w:r>
      <w:r w:rsidRPr="00693F47">
        <w:rPr>
          <w:rFonts w:eastAsiaTheme="minorHAnsi"/>
        </w:rPr>
        <w:fldChar w:fldCharType="end"/>
      </w:r>
      <w:r w:rsidRPr="00693F47">
        <w:rPr>
          <w:rFonts w:eastAsiaTheme="minorHAnsi"/>
        </w:rPr>
        <w:t xml:space="preserve">, the minimum fluidisation velocity for each powder used in this project is summarised by </w:t>
      </w:r>
      <w:r w:rsidRPr="00693F47">
        <w:rPr>
          <w:rFonts w:eastAsiaTheme="minorHAnsi"/>
        </w:rPr>
        <w:fldChar w:fldCharType="begin"/>
      </w:r>
      <w:r w:rsidRPr="00693F47">
        <w:rPr>
          <w:rFonts w:eastAsiaTheme="minorHAnsi"/>
        </w:rPr>
        <w:instrText xml:space="preserve"> REF _Ref450142739 \h  \* MERGEFORMAT </w:instrText>
      </w:r>
      <w:r w:rsidRPr="00693F47">
        <w:rPr>
          <w:rFonts w:eastAsiaTheme="minorHAnsi"/>
        </w:rPr>
      </w:r>
      <w:r w:rsidRPr="00693F47">
        <w:rPr>
          <w:rFonts w:eastAsiaTheme="minorHAnsi"/>
        </w:rPr>
        <w:fldChar w:fldCharType="separate"/>
      </w:r>
      <w:r w:rsidR="005D3AE0" w:rsidRPr="005D3AE0">
        <w:rPr>
          <w:rFonts w:eastAsiaTheme="minorHAnsi"/>
        </w:rPr>
        <w:t xml:space="preserve">Table </w:t>
      </w:r>
      <w:r w:rsidR="005D3AE0" w:rsidRPr="005D3AE0">
        <w:rPr>
          <w:rFonts w:eastAsiaTheme="minorHAnsi"/>
          <w:noProof/>
        </w:rPr>
        <w:t>5</w:t>
      </w:r>
      <w:r w:rsidR="005D3AE0" w:rsidRPr="005D3AE0">
        <w:rPr>
          <w:rFonts w:eastAsiaTheme="minorHAnsi"/>
          <w:noProof/>
        </w:rPr>
        <w:noBreakHyphen/>
        <w:t>4</w:t>
      </w:r>
      <w:r w:rsidRPr="00693F47">
        <w:rPr>
          <w:rFonts w:eastAsiaTheme="minorHAnsi"/>
        </w:rPr>
        <w:fldChar w:fldCharType="end"/>
      </w:r>
      <w:r w:rsidRPr="00693F47">
        <w:rPr>
          <w:rFonts w:eastAsiaTheme="minorHAnsi"/>
        </w:rPr>
        <w:t xml:space="preserve">.  This shows that the required </w:t>
      </w:r>
      <w:r>
        <w:rPr>
          <w:rFonts w:eastAsiaTheme="minorHAnsi"/>
        </w:rPr>
        <w:t xml:space="preserve">minimum fluidisation velocity </w:t>
      </w:r>
      <w:r w:rsidRPr="00693F47">
        <w:rPr>
          <w:rFonts w:eastAsiaTheme="minorHAnsi"/>
        </w:rPr>
        <w:t xml:space="preserve">range estimated by the </w:t>
      </w:r>
      <w:r w:rsidRPr="00693F47">
        <w:rPr>
          <w:rFonts w:eastAsiaTheme="minorHAnsi"/>
        </w:rPr>
        <w:fldChar w:fldCharType="begin" w:fldLock="1"/>
      </w:r>
      <w:r>
        <w:rPr>
          <w:rFonts w:eastAsiaTheme="minorHAnsi"/>
        </w:rPr>
        <w:instrText>ADDIN CSL_CITATION { "citationItems" : [ { "id" : "ITEM-1", "itemData" : { "author" : [ { "dropping-particle" : "", "family" : "Wen", "given" : "C. Y.", "non-dropping-particle" : "", "parse-names" : false, "suffix" : "" }, { "dropping-particle" : "", "family" : "Yu", "given" : "Y. H.", "non-dropping-particle" : "", "parse-names" : false, "suffix" : "" } ], "container-title" : "AIChE Journal", "id" : "ITEM-1", "issued" : { "date-parts" : [ [ "1966" ] ] }, "page" : "610", "title" : "A generalised method for predicting minimum fluidization velocity", "type" : "article-journal", "volume" : "12" }, "uris" : [ "http://www.mendeley.com/documents/?uuid=8ce1797b-5bd8-4a90-aaa8-e8b4d0d500a3" ] } ], "mendeley" : { "formattedCitation" : "(Wen &amp; Yu 1966)", "manualFormatting" : "Wen &amp; Yu (1966)", "plainTextFormattedCitation" : "(Wen &amp; Yu 1966)", "previouslyFormattedCitation" : "(Wen &amp; Yu 1966)" }, "properties" : { "noteIndex" : 0 }, "schema" : "https://github.com/citation-style-language/schema/raw/master/csl-citation.json" }</w:instrText>
      </w:r>
      <w:r w:rsidRPr="00693F47">
        <w:rPr>
          <w:rFonts w:eastAsiaTheme="minorHAnsi"/>
        </w:rPr>
        <w:fldChar w:fldCharType="separate"/>
      </w:r>
      <w:r w:rsidRPr="00693F47">
        <w:rPr>
          <w:rFonts w:eastAsiaTheme="minorHAnsi"/>
          <w:noProof/>
        </w:rPr>
        <w:t>Wen &amp; Yu (1966)</w:t>
      </w:r>
      <w:r w:rsidRPr="00693F47">
        <w:rPr>
          <w:rFonts w:eastAsiaTheme="minorHAnsi"/>
        </w:rPr>
        <w:fldChar w:fldCharType="end"/>
      </w:r>
      <w:r w:rsidRPr="00693F47">
        <w:rPr>
          <w:rFonts w:eastAsiaTheme="minorHAnsi"/>
        </w:rPr>
        <w:t xml:space="preserve"> calculation </w:t>
      </w:r>
      <w:r>
        <w:rPr>
          <w:rFonts w:eastAsiaTheme="minorHAnsi"/>
        </w:rPr>
        <w:t xml:space="preserve">is </w:t>
      </w:r>
      <w:r w:rsidRPr="00693F47">
        <w:rPr>
          <w:rFonts w:eastAsiaTheme="minorHAnsi"/>
        </w:rPr>
        <w:t>1.06x10</w:t>
      </w:r>
      <w:r w:rsidRPr="00693F47">
        <w:rPr>
          <w:rFonts w:eastAsiaTheme="minorHAnsi"/>
          <w:vertAlign w:val="superscript"/>
        </w:rPr>
        <w:t>-3</w:t>
      </w:r>
      <w:r w:rsidRPr="00693F47">
        <w:rPr>
          <w:rFonts w:eastAsiaTheme="minorHAnsi"/>
        </w:rPr>
        <w:t xml:space="preserve"> m/s to 1</w:t>
      </w:r>
      <w:r>
        <w:rPr>
          <w:rFonts w:eastAsiaTheme="minorHAnsi"/>
        </w:rPr>
        <w:t>.</w:t>
      </w:r>
      <w:r w:rsidRPr="00693F47">
        <w:rPr>
          <w:rFonts w:eastAsiaTheme="minorHAnsi"/>
        </w:rPr>
        <w:t xml:space="preserve">752 m/s.  </w:t>
      </w:r>
    </w:p>
    <w:p w14:paraId="0274B3CF" w14:textId="77777777" w:rsidR="00765119" w:rsidRDefault="00765119" w:rsidP="00EA5CD1">
      <w:pPr>
        <w:spacing w:line="276" w:lineRule="auto"/>
        <w:rPr>
          <w:rFonts w:eastAsiaTheme="minorHAnsi"/>
        </w:rPr>
      </w:pPr>
    </w:p>
    <w:p w14:paraId="43177F11" w14:textId="77777777" w:rsidR="00765119" w:rsidRPr="00693F47" w:rsidRDefault="00765119" w:rsidP="00765119">
      <w:pPr>
        <w:numPr>
          <w:ilvl w:val="2"/>
          <w:numId w:val="0"/>
        </w:numPr>
        <w:pBdr>
          <w:bottom w:val="single" w:sz="4" w:space="1" w:color="95B3D7" w:themeColor="accent1" w:themeTint="99"/>
        </w:pBdr>
        <w:spacing w:before="200" w:after="80" w:line="276" w:lineRule="auto"/>
        <w:jc w:val="left"/>
        <w:outlineLvl w:val="2"/>
        <w:rPr>
          <w:rFonts w:asciiTheme="majorHAnsi" w:eastAsiaTheme="majorEastAsia" w:hAnsiTheme="majorHAnsi" w:cstheme="majorBidi"/>
          <w:szCs w:val="24"/>
        </w:rPr>
      </w:pPr>
      <w:bookmarkStart w:id="323" w:name="_Toc474696409"/>
      <w:r w:rsidRPr="00693F47">
        <w:rPr>
          <w:rFonts w:asciiTheme="majorHAnsi" w:eastAsiaTheme="majorEastAsia" w:hAnsiTheme="majorHAnsi" w:cstheme="majorBidi"/>
          <w:szCs w:val="24"/>
        </w:rPr>
        <w:t>5.2.1.3</w:t>
      </w:r>
      <w:r w:rsidRPr="00693F47">
        <w:rPr>
          <w:rFonts w:asciiTheme="majorHAnsi" w:eastAsiaTheme="majorEastAsia" w:hAnsiTheme="majorHAnsi" w:cstheme="majorBidi"/>
          <w:szCs w:val="24"/>
        </w:rPr>
        <w:tab/>
        <w:t>Moisture content</w:t>
      </w:r>
      <w:bookmarkEnd w:id="323"/>
    </w:p>
    <w:p w14:paraId="7772996C" w14:textId="77777777" w:rsidR="00765119" w:rsidRPr="00693F47" w:rsidRDefault="00765119" w:rsidP="00765119">
      <w:pPr>
        <w:spacing w:line="276" w:lineRule="auto"/>
        <w:rPr>
          <w:rFonts w:eastAsiaTheme="minorHAnsi"/>
        </w:rPr>
      </w:pPr>
      <w:r w:rsidRPr="00693F47">
        <w:rPr>
          <w:rFonts w:eastAsiaTheme="minorHAnsi"/>
        </w:rPr>
        <w:t xml:space="preserve">The water retention properties of several particles were tested to identify the most suitable Group D particles for single particle drying tests.  These included porous food particles such as peas and sweetcorn, grains such as wheat and barley and three types of zeolite molecular sieve with different pore sizes.  Vermiculite particles were also tested as they offered potentially high moisture contents, but the particles were found to break easily during drying, reducing the reliability of the results.  Each particle type was tested for 15-30 individual particles, and an average result found.  The method to trial these particles was to mix the particles with water, leave for 1 hour, strain through a mesh, and then weigh single particles on a Mettler Toledo MT/UMT micro balance.  After this, each </w:t>
      </w:r>
      <w:r w:rsidRPr="00693F47">
        <w:rPr>
          <w:rFonts w:eastAsiaTheme="minorHAnsi"/>
        </w:rPr>
        <w:lastRenderedPageBreak/>
        <w:t>particle was labelled in a crucible and dried in an oven for 24 hours, before weighing again.  Moisture content was calculated on a wet basis from Equation 2-1.</w:t>
      </w:r>
    </w:p>
    <w:p w14:paraId="4DB9B93F" w14:textId="77777777" w:rsidR="00765119" w:rsidRDefault="00765119" w:rsidP="00EA5CD1">
      <w:pPr>
        <w:spacing w:line="276" w:lineRule="auto"/>
        <w:rPr>
          <w:rFonts w:eastAsiaTheme="minorHAnsi"/>
        </w:rPr>
      </w:pPr>
    </w:p>
    <w:p w14:paraId="1C1B0E1D" w14:textId="1AC593E2" w:rsidR="007679CC" w:rsidRPr="00693F47" w:rsidRDefault="00693F47" w:rsidP="00EA5CD1">
      <w:pPr>
        <w:spacing w:line="276" w:lineRule="auto"/>
        <w:rPr>
          <w:rFonts w:eastAsiaTheme="minorHAnsi"/>
        </w:rPr>
      </w:pPr>
      <w:bookmarkStart w:id="324" w:name="_Ref450142739"/>
      <w:bookmarkStart w:id="325" w:name="_Toc474686757"/>
      <w:r w:rsidRPr="00693F47">
        <w:rPr>
          <w:rFonts w:eastAsiaTheme="minorHAnsi"/>
          <w:bCs/>
          <w:szCs w:val="18"/>
        </w:rPr>
        <w:t xml:space="preserve">Table </w:t>
      </w:r>
      <w:r w:rsidRPr="00693F47">
        <w:rPr>
          <w:rFonts w:eastAsiaTheme="minorHAnsi"/>
          <w:bCs/>
          <w:szCs w:val="18"/>
        </w:rPr>
        <w:fldChar w:fldCharType="begin"/>
      </w:r>
      <w:r w:rsidRPr="00693F47">
        <w:rPr>
          <w:rFonts w:eastAsiaTheme="minorHAnsi"/>
          <w:bCs/>
          <w:szCs w:val="18"/>
        </w:rPr>
        <w:instrText xml:space="preserve"> STYLEREF 1 \s </w:instrText>
      </w:r>
      <w:r w:rsidRPr="00693F47">
        <w:rPr>
          <w:rFonts w:eastAsiaTheme="minorHAnsi"/>
          <w:bCs/>
          <w:szCs w:val="18"/>
        </w:rPr>
        <w:fldChar w:fldCharType="separate"/>
      </w:r>
      <w:r w:rsidR="005D3AE0">
        <w:rPr>
          <w:rFonts w:eastAsiaTheme="minorHAnsi"/>
          <w:bCs/>
          <w:noProof/>
          <w:szCs w:val="18"/>
        </w:rPr>
        <w:t>5</w:t>
      </w:r>
      <w:r w:rsidRPr="00693F47">
        <w:rPr>
          <w:rFonts w:eastAsiaTheme="minorHAnsi"/>
          <w:bCs/>
          <w:szCs w:val="18"/>
        </w:rPr>
        <w:fldChar w:fldCharType="end"/>
      </w:r>
      <w:r w:rsidRPr="00693F47">
        <w:rPr>
          <w:rFonts w:eastAsiaTheme="minorHAnsi"/>
          <w:bCs/>
          <w:szCs w:val="18"/>
        </w:rPr>
        <w:noBreakHyphen/>
      </w:r>
      <w:r w:rsidRPr="00693F47">
        <w:rPr>
          <w:rFonts w:eastAsiaTheme="minorHAnsi"/>
          <w:bCs/>
          <w:szCs w:val="18"/>
        </w:rPr>
        <w:fldChar w:fldCharType="begin"/>
      </w:r>
      <w:r w:rsidRPr="00693F47">
        <w:rPr>
          <w:rFonts w:eastAsiaTheme="minorHAnsi"/>
          <w:bCs/>
          <w:szCs w:val="18"/>
        </w:rPr>
        <w:instrText xml:space="preserve"> SEQ Table \* ARABIC \s 1 </w:instrText>
      </w:r>
      <w:r w:rsidRPr="00693F47">
        <w:rPr>
          <w:rFonts w:eastAsiaTheme="minorHAnsi"/>
          <w:bCs/>
          <w:szCs w:val="18"/>
        </w:rPr>
        <w:fldChar w:fldCharType="separate"/>
      </w:r>
      <w:r w:rsidR="005D3AE0">
        <w:rPr>
          <w:rFonts w:eastAsiaTheme="minorHAnsi"/>
          <w:bCs/>
          <w:noProof/>
          <w:szCs w:val="18"/>
        </w:rPr>
        <w:t>4</w:t>
      </w:r>
      <w:r w:rsidRPr="00693F47">
        <w:rPr>
          <w:rFonts w:eastAsiaTheme="minorHAnsi"/>
          <w:bCs/>
          <w:szCs w:val="18"/>
        </w:rPr>
        <w:fldChar w:fldCharType="end"/>
      </w:r>
      <w:bookmarkEnd w:id="324"/>
      <w:r w:rsidRPr="00693F47">
        <w:rPr>
          <w:rFonts w:eastAsiaTheme="minorHAnsi"/>
          <w:bCs/>
          <w:szCs w:val="18"/>
        </w:rPr>
        <w:t>.  Minimum fluidisation velocity for each powder type.</w:t>
      </w:r>
      <w:bookmarkEnd w:id="325"/>
      <w:r w:rsidR="001872E3" w:rsidRPr="00693F47">
        <w:rPr>
          <w:rFonts w:eastAsiaTheme="minorHAnsi"/>
        </w:rPr>
        <w:t xml:space="preserve"> </w:t>
      </w:r>
    </w:p>
    <w:tbl>
      <w:tblPr>
        <w:tblStyle w:val="LightShading"/>
        <w:tblW w:w="9180" w:type="dxa"/>
        <w:tblLook w:val="04A0" w:firstRow="1" w:lastRow="0" w:firstColumn="1" w:lastColumn="0" w:noHBand="0" w:noVBand="1"/>
      </w:tblPr>
      <w:tblGrid>
        <w:gridCol w:w="2376"/>
        <w:gridCol w:w="1216"/>
        <w:gridCol w:w="2166"/>
        <w:gridCol w:w="1046"/>
        <w:gridCol w:w="1093"/>
        <w:gridCol w:w="1283"/>
      </w:tblGrid>
      <w:tr w:rsidR="001872E3" w14:paraId="48B607E8" w14:textId="77777777" w:rsidTr="004068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single" w:sz="18" w:space="0" w:color="auto"/>
            </w:tcBorders>
            <w:shd w:val="clear" w:color="auto" w:fill="auto"/>
          </w:tcPr>
          <w:p w14:paraId="54F93FE8" w14:textId="77777777" w:rsidR="001872E3" w:rsidRDefault="001872E3" w:rsidP="00765119">
            <w:pPr>
              <w:spacing w:line="240" w:lineRule="auto"/>
              <w:jc w:val="center"/>
            </w:pPr>
            <w:r>
              <w:t>Calculation</w:t>
            </w:r>
          </w:p>
        </w:tc>
        <w:tc>
          <w:tcPr>
            <w:tcW w:w="1216" w:type="dxa"/>
            <w:tcBorders>
              <w:top w:val="single" w:sz="18" w:space="0" w:color="auto"/>
            </w:tcBorders>
            <w:shd w:val="clear" w:color="auto" w:fill="FFFFFF" w:themeFill="background1"/>
          </w:tcPr>
          <w:p w14:paraId="79158B28" w14:textId="77777777" w:rsidR="001872E3" w:rsidRDefault="001872E3" w:rsidP="00765119">
            <w:pPr>
              <w:spacing w:line="240" w:lineRule="auto"/>
              <w:jc w:val="center"/>
              <w:cnfStyle w:val="100000000000" w:firstRow="1" w:lastRow="0" w:firstColumn="0" w:lastColumn="0" w:oddVBand="0" w:evenVBand="0" w:oddHBand="0" w:evenHBand="0" w:firstRowFirstColumn="0" w:firstRowLastColumn="0" w:lastRowFirstColumn="0" w:lastRowLastColumn="0"/>
            </w:pPr>
            <w:r>
              <w:t>Geldart Group</w:t>
            </w:r>
          </w:p>
        </w:tc>
        <w:tc>
          <w:tcPr>
            <w:tcW w:w="2166" w:type="dxa"/>
            <w:tcBorders>
              <w:top w:val="single" w:sz="18" w:space="0" w:color="auto"/>
            </w:tcBorders>
            <w:shd w:val="clear" w:color="auto" w:fill="FFFFFF" w:themeFill="background1"/>
          </w:tcPr>
          <w:p w14:paraId="4A88829B" w14:textId="77777777" w:rsidR="001872E3" w:rsidRDefault="001872E3" w:rsidP="00765119">
            <w:pPr>
              <w:spacing w:line="240" w:lineRule="auto"/>
              <w:jc w:val="center"/>
              <w:cnfStyle w:val="100000000000" w:firstRow="1" w:lastRow="0" w:firstColumn="0" w:lastColumn="0" w:oddVBand="0" w:evenVBand="0" w:oddHBand="0" w:evenHBand="0" w:firstRowFirstColumn="0" w:firstRowLastColumn="0" w:lastRowFirstColumn="0" w:lastRowLastColumn="0"/>
            </w:pPr>
            <w:r>
              <w:t>Particle</w:t>
            </w:r>
          </w:p>
        </w:tc>
        <w:tc>
          <w:tcPr>
            <w:tcW w:w="0" w:type="auto"/>
            <w:tcBorders>
              <w:top w:val="single" w:sz="18" w:space="0" w:color="auto"/>
            </w:tcBorders>
          </w:tcPr>
          <w:p w14:paraId="72073E8F" w14:textId="77777777" w:rsidR="001872E3" w:rsidRDefault="00BF4C3A" w:rsidP="00765119">
            <w:pPr>
              <w:spacing w:line="240" w:lineRule="auto"/>
              <w:jc w:val="center"/>
              <w:cnfStyle w:val="100000000000" w:firstRow="1" w:lastRow="0" w:firstColumn="0" w:lastColumn="0" w:oddVBand="0" w:evenVBand="0" w:oddHBand="0" w:evenHBand="0" w:firstRowFirstColumn="0" w:firstRowLastColumn="0" w:lastRowFirstColumn="0" w:lastRowLastColumn="0"/>
            </w:pPr>
            <m:oMath>
              <m:sSub>
                <m:sSubPr>
                  <m:ctrlPr>
                    <w:rPr>
                      <w:rFonts w:ascii="Cambria Math" w:hAnsi="Cambria Math"/>
                      <w:i/>
                    </w:rPr>
                  </m:ctrlPr>
                </m:sSubPr>
                <m:e>
                  <m:r>
                    <m:rPr>
                      <m:sty m:val="bi"/>
                    </m:rPr>
                    <w:rPr>
                      <w:rFonts w:ascii="Cambria Math" w:hAnsi="Cambria Math"/>
                    </w:rPr>
                    <m:t>ρ</m:t>
                  </m:r>
                </m:e>
                <m:sub>
                  <m:r>
                    <m:rPr>
                      <m:sty m:val="bi"/>
                    </m:rPr>
                    <w:rPr>
                      <w:rFonts w:ascii="Cambria Math" w:hAnsi="Cambria Math"/>
                    </w:rPr>
                    <m:t>p</m:t>
                  </m:r>
                </m:sub>
              </m:sSub>
            </m:oMath>
            <w:r w:rsidR="001872E3">
              <w:t xml:space="preserve"> (kg/m</w:t>
            </w:r>
            <w:r w:rsidR="001872E3" w:rsidRPr="00FB2D58">
              <w:rPr>
                <w:vertAlign w:val="superscript"/>
              </w:rPr>
              <w:t>3</w:t>
            </w:r>
            <w:r w:rsidR="001872E3">
              <w:t>)</w:t>
            </w:r>
          </w:p>
        </w:tc>
        <w:tc>
          <w:tcPr>
            <w:tcW w:w="0" w:type="auto"/>
            <w:tcBorders>
              <w:top w:val="single" w:sz="18" w:space="0" w:color="auto"/>
            </w:tcBorders>
            <w:shd w:val="clear" w:color="auto" w:fill="auto"/>
          </w:tcPr>
          <w:p w14:paraId="1AF7F461" w14:textId="77777777" w:rsidR="001872E3" w:rsidRPr="00AF3A16" w:rsidRDefault="00BF4C3A" w:rsidP="00765119">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val="0"/>
                <w:bCs w:val="0"/>
              </w:rPr>
            </w:pP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sv</m:t>
                  </m:r>
                </m:sub>
              </m:sSub>
            </m:oMath>
            <w:r w:rsidR="001872E3">
              <w:t xml:space="preserve"> (m) (x10</w:t>
            </w:r>
            <w:r w:rsidR="001872E3" w:rsidRPr="00F3452E">
              <w:rPr>
                <w:vertAlign w:val="superscript"/>
              </w:rPr>
              <w:t>-5</w:t>
            </w:r>
            <w:r w:rsidR="001872E3">
              <w:t>)</w:t>
            </w:r>
          </w:p>
        </w:tc>
        <w:tc>
          <w:tcPr>
            <w:tcW w:w="0" w:type="auto"/>
            <w:tcBorders>
              <w:top w:val="single" w:sz="18" w:space="0" w:color="auto"/>
            </w:tcBorders>
          </w:tcPr>
          <w:p w14:paraId="3566ED9A" w14:textId="77777777" w:rsidR="001872E3" w:rsidRPr="00F3452E" w:rsidRDefault="00BF4C3A" w:rsidP="00765119">
            <w:pPr>
              <w:spacing w:line="240" w:lineRule="auto"/>
              <w:jc w:val="center"/>
              <w:cnfStyle w:val="100000000000" w:firstRow="1" w:lastRow="0" w:firstColumn="0" w:lastColumn="0" w:oddVBand="0" w:evenVBand="0" w:oddHBand="0" w:evenHBand="0" w:firstRowFirstColumn="0" w:firstRowLastColumn="0" w:lastRowFirstColumn="0" w:lastRowLastColumn="0"/>
            </w:pPr>
            <m:oMath>
              <m:sSub>
                <m:sSubPr>
                  <m:ctrlPr>
                    <w:rPr>
                      <w:rFonts w:ascii="Cambria Math" w:hAnsi="Cambria Math"/>
                      <w:i/>
                    </w:rPr>
                  </m:ctrlPr>
                </m:sSubPr>
                <m:e>
                  <m:r>
                    <m:rPr>
                      <m:sty m:val="bi"/>
                    </m:rPr>
                    <w:rPr>
                      <w:rFonts w:ascii="Cambria Math" w:hAnsi="Cambria Math"/>
                    </w:rPr>
                    <m:t>U</m:t>
                  </m:r>
                </m:e>
                <m:sub>
                  <m:r>
                    <m:rPr>
                      <m:sty m:val="bi"/>
                    </m:rPr>
                    <w:rPr>
                      <w:rFonts w:ascii="Cambria Math" w:hAnsi="Cambria Math"/>
                    </w:rPr>
                    <m:t>mf</m:t>
                  </m:r>
                </m:sub>
              </m:sSub>
            </m:oMath>
            <w:r w:rsidR="001872E3">
              <w:t xml:space="preserve"> (m/s) (x10</w:t>
            </w:r>
            <w:r w:rsidR="001872E3" w:rsidRPr="00F3452E">
              <w:rPr>
                <w:vertAlign w:val="superscript"/>
              </w:rPr>
              <w:t>-3</w:t>
            </w:r>
            <w:r w:rsidR="001872E3">
              <w:t>)</w:t>
            </w:r>
          </w:p>
        </w:tc>
      </w:tr>
      <w:tr w:rsidR="001872E3" w14:paraId="7861E4BD" w14:textId="77777777" w:rsidTr="00406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0A5A3CC1" w14:textId="012012C8" w:rsidR="001872E3" w:rsidRDefault="001872E3" w:rsidP="00765119">
            <w:pPr>
              <w:spacing w:line="240" w:lineRule="auto"/>
            </w:pPr>
            <w:r>
              <w:fldChar w:fldCharType="begin" w:fldLock="1"/>
            </w:r>
            <w:r w:rsidR="00D37BCC">
              <w:instrText>ADDIN CSL_CITATION { "citationItems" : [ { "id" : "ITEM-1", "itemData" : { "author" : [ { "dropping-particle" : "", "family" : "Wen", "given" : "C. Y.", "non-dropping-particle" : "", "parse-names" : false, "suffix" : "" }, { "dropping-particle" : "", "family" : "Yu", "given" : "Y. H.", "non-dropping-particle" : "", "parse-names" : false, "suffix" : "" } ], "container-title" : "AIChE Journal", "id" : "ITEM-1", "issued" : { "date-parts" : [ [ "1966" ] ] }, "page" : "610", "title" : "A generalised method for predicting minimum fluidization velocity", "type" : "article-journal", "volume" : "12" }, "uris" : [ "http://www.mendeley.com/documents/?uuid=8ce1797b-5bd8-4a90-aaa8-e8b4d0d500a3" ] } ], "mendeley" : { "formattedCitation" : "(Wen &amp; Yu 1966)", "manualFormatting" : "Wen &amp; Yu (1966)", "plainTextFormattedCitation" : "(Wen &amp; Yu 1966)", "previouslyFormattedCitation" : "(Wen &amp; Yu 1966)" }, "properties" : { "noteIndex" : 0 }, "schema" : "https://github.com/citation-style-language/schema/raw/master/csl-citation.json" }</w:instrText>
            </w:r>
            <w:r>
              <w:fldChar w:fldCharType="separate"/>
            </w:r>
            <w:r w:rsidRPr="00DA7B01">
              <w:rPr>
                <w:noProof/>
              </w:rPr>
              <w:t xml:space="preserve">Wen &amp; Yu </w:t>
            </w:r>
            <w:r>
              <w:rPr>
                <w:noProof/>
              </w:rPr>
              <w:t>(</w:t>
            </w:r>
            <w:r w:rsidRPr="00DA7B01">
              <w:rPr>
                <w:noProof/>
              </w:rPr>
              <w:t>1966)</w:t>
            </w:r>
            <w:r>
              <w:fldChar w:fldCharType="end"/>
            </w:r>
          </w:p>
        </w:tc>
        <w:tc>
          <w:tcPr>
            <w:tcW w:w="1216" w:type="dxa"/>
            <w:shd w:val="clear" w:color="auto" w:fill="auto"/>
          </w:tcPr>
          <w:p w14:paraId="42D97A0D" w14:textId="77777777" w:rsidR="001872E3" w:rsidRDefault="001872E3" w:rsidP="00765119">
            <w:pPr>
              <w:spacing w:line="240" w:lineRule="auto"/>
              <w:cnfStyle w:val="000000100000" w:firstRow="0" w:lastRow="0" w:firstColumn="0" w:lastColumn="0" w:oddVBand="0" w:evenVBand="0" w:oddHBand="1" w:evenHBand="0" w:firstRowFirstColumn="0" w:firstRowLastColumn="0" w:lastRowFirstColumn="0" w:lastRowLastColumn="0"/>
            </w:pPr>
            <w:r>
              <w:t>Group D</w:t>
            </w:r>
          </w:p>
        </w:tc>
        <w:tc>
          <w:tcPr>
            <w:tcW w:w="2166" w:type="dxa"/>
            <w:shd w:val="clear" w:color="auto" w:fill="auto"/>
          </w:tcPr>
          <w:p w14:paraId="2C2C1892" w14:textId="77777777" w:rsidR="001872E3" w:rsidRDefault="001872E3" w:rsidP="00765119">
            <w:pPr>
              <w:spacing w:line="240" w:lineRule="auto"/>
              <w:cnfStyle w:val="000000100000" w:firstRow="0" w:lastRow="0" w:firstColumn="0" w:lastColumn="0" w:oddVBand="0" w:evenVBand="0" w:oddHBand="1" w:evenHBand="0" w:firstRowFirstColumn="0" w:firstRowLastColumn="0" w:lastRowFirstColumn="0" w:lastRowLastColumn="0"/>
            </w:pPr>
            <w:r>
              <w:t>Molecular sieve 4 Å</w:t>
            </w:r>
          </w:p>
        </w:tc>
        <w:tc>
          <w:tcPr>
            <w:tcW w:w="0" w:type="auto"/>
            <w:shd w:val="clear" w:color="auto" w:fill="auto"/>
          </w:tcPr>
          <w:p w14:paraId="32B75655"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1474.8</w:t>
            </w:r>
          </w:p>
        </w:tc>
        <w:tc>
          <w:tcPr>
            <w:tcW w:w="0" w:type="auto"/>
            <w:shd w:val="clear" w:color="auto" w:fill="auto"/>
          </w:tcPr>
          <w:p w14:paraId="3E77C4AF"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517.5</w:t>
            </w:r>
          </w:p>
        </w:tc>
        <w:tc>
          <w:tcPr>
            <w:tcW w:w="0" w:type="auto"/>
            <w:shd w:val="clear" w:color="auto" w:fill="auto"/>
          </w:tcPr>
          <w:p w14:paraId="13C14432"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1496.7</w:t>
            </w:r>
          </w:p>
        </w:tc>
      </w:tr>
      <w:tr w:rsidR="001872E3" w14:paraId="06C514E5" w14:textId="77777777" w:rsidTr="0040687D">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5E9117CD" w14:textId="77777777" w:rsidR="001872E3" w:rsidRDefault="001872E3" w:rsidP="00765119">
            <w:pPr>
              <w:spacing w:line="240" w:lineRule="auto"/>
            </w:pPr>
          </w:p>
        </w:tc>
        <w:tc>
          <w:tcPr>
            <w:tcW w:w="1216" w:type="dxa"/>
            <w:shd w:val="clear" w:color="auto" w:fill="auto"/>
          </w:tcPr>
          <w:p w14:paraId="7F4AF819" w14:textId="77777777" w:rsidR="001872E3" w:rsidRDefault="001872E3" w:rsidP="00765119">
            <w:pPr>
              <w:spacing w:line="240" w:lineRule="auto"/>
              <w:cnfStyle w:val="000000000000" w:firstRow="0" w:lastRow="0" w:firstColumn="0" w:lastColumn="0" w:oddVBand="0" w:evenVBand="0" w:oddHBand="0" w:evenHBand="0" w:firstRowFirstColumn="0" w:firstRowLastColumn="0" w:lastRowFirstColumn="0" w:lastRowLastColumn="0"/>
            </w:pPr>
          </w:p>
        </w:tc>
        <w:tc>
          <w:tcPr>
            <w:tcW w:w="2166" w:type="dxa"/>
            <w:shd w:val="clear" w:color="auto" w:fill="auto"/>
          </w:tcPr>
          <w:p w14:paraId="7A1CD51C" w14:textId="77777777" w:rsidR="001872E3" w:rsidRDefault="001872E3" w:rsidP="00765119">
            <w:pPr>
              <w:spacing w:line="240" w:lineRule="auto"/>
              <w:cnfStyle w:val="000000000000" w:firstRow="0" w:lastRow="0" w:firstColumn="0" w:lastColumn="0" w:oddVBand="0" w:evenVBand="0" w:oddHBand="0" w:evenHBand="0" w:firstRowFirstColumn="0" w:firstRowLastColumn="0" w:lastRowFirstColumn="0" w:lastRowLastColumn="0"/>
            </w:pPr>
            <w:r>
              <w:t>Molecular sieve 10 Å</w:t>
            </w:r>
          </w:p>
        </w:tc>
        <w:tc>
          <w:tcPr>
            <w:tcW w:w="0" w:type="auto"/>
            <w:shd w:val="clear" w:color="auto" w:fill="auto"/>
          </w:tcPr>
          <w:p w14:paraId="3F288118" w14:textId="77777777" w:rsidR="001872E3" w:rsidRDefault="001872E3" w:rsidP="00765119">
            <w:pPr>
              <w:spacing w:line="240" w:lineRule="auto"/>
              <w:jc w:val="right"/>
              <w:cnfStyle w:val="000000000000" w:firstRow="0" w:lastRow="0" w:firstColumn="0" w:lastColumn="0" w:oddVBand="0" w:evenVBand="0" w:oddHBand="0" w:evenHBand="0" w:firstRowFirstColumn="0" w:firstRowLastColumn="0" w:lastRowFirstColumn="0" w:lastRowLastColumn="0"/>
            </w:pPr>
            <w:r>
              <w:t>1386.4</w:t>
            </w:r>
          </w:p>
        </w:tc>
        <w:tc>
          <w:tcPr>
            <w:tcW w:w="0" w:type="auto"/>
            <w:shd w:val="clear" w:color="auto" w:fill="auto"/>
          </w:tcPr>
          <w:p w14:paraId="0FED3B2E" w14:textId="77777777" w:rsidR="001872E3" w:rsidRDefault="001872E3" w:rsidP="00765119">
            <w:pPr>
              <w:spacing w:line="240" w:lineRule="auto"/>
              <w:jc w:val="right"/>
              <w:cnfStyle w:val="000000000000" w:firstRow="0" w:lastRow="0" w:firstColumn="0" w:lastColumn="0" w:oddVBand="0" w:evenVBand="0" w:oddHBand="0" w:evenHBand="0" w:firstRowFirstColumn="0" w:firstRowLastColumn="0" w:lastRowFirstColumn="0" w:lastRowLastColumn="0"/>
            </w:pPr>
            <w:r>
              <w:t>517.5</w:t>
            </w:r>
          </w:p>
        </w:tc>
        <w:tc>
          <w:tcPr>
            <w:tcW w:w="0" w:type="auto"/>
            <w:shd w:val="clear" w:color="auto" w:fill="auto"/>
          </w:tcPr>
          <w:p w14:paraId="1B0415CD" w14:textId="77777777" w:rsidR="001872E3" w:rsidRDefault="001872E3" w:rsidP="00765119">
            <w:pPr>
              <w:spacing w:line="240" w:lineRule="auto"/>
              <w:jc w:val="right"/>
              <w:cnfStyle w:val="000000000000" w:firstRow="0" w:lastRow="0" w:firstColumn="0" w:lastColumn="0" w:oddVBand="0" w:evenVBand="0" w:oddHBand="0" w:evenHBand="0" w:firstRowFirstColumn="0" w:firstRowLastColumn="0" w:lastRowFirstColumn="0" w:lastRowLastColumn="0"/>
            </w:pPr>
            <w:r>
              <w:t>1448.4</w:t>
            </w:r>
          </w:p>
        </w:tc>
      </w:tr>
      <w:tr w:rsidR="001872E3" w14:paraId="3016D431" w14:textId="77777777" w:rsidTr="00406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51BF4A3D" w14:textId="77777777" w:rsidR="001872E3" w:rsidRDefault="001872E3" w:rsidP="00765119">
            <w:pPr>
              <w:spacing w:line="240" w:lineRule="auto"/>
            </w:pPr>
          </w:p>
        </w:tc>
        <w:tc>
          <w:tcPr>
            <w:tcW w:w="1216" w:type="dxa"/>
            <w:shd w:val="clear" w:color="auto" w:fill="auto"/>
          </w:tcPr>
          <w:p w14:paraId="328FF714" w14:textId="77777777" w:rsidR="001872E3" w:rsidRDefault="001872E3" w:rsidP="00765119">
            <w:pPr>
              <w:spacing w:line="240" w:lineRule="auto"/>
              <w:cnfStyle w:val="000000100000" w:firstRow="0" w:lastRow="0" w:firstColumn="0" w:lastColumn="0" w:oddVBand="0" w:evenVBand="0" w:oddHBand="1" w:evenHBand="0" w:firstRowFirstColumn="0" w:firstRowLastColumn="0" w:lastRowFirstColumn="0" w:lastRowLastColumn="0"/>
            </w:pPr>
          </w:p>
        </w:tc>
        <w:tc>
          <w:tcPr>
            <w:tcW w:w="2166" w:type="dxa"/>
            <w:shd w:val="clear" w:color="auto" w:fill="auto"/>
          </w:tcPr>
          <w:p w14:paraId="580689D7" w14:textId="77777777" w:rsidR="001872E3" w:rsidRDefault="001872E3" w:rsidP="00765119">
            <w:pPr>
              <w:spacing w:line="240" w:lineRule="auto"/>
              <w:cnfStyle w:val="000000100000" w:firstRow="0" w:lastRow="0" w:firstColumn="0" w:lastColumn="0" w:oddVBand="0" w:evenVBand="0" w:oddHBand="1" w:evenHBand="0" w:firstRowFirstColumn="0" w:firstRowLastColumn="0" w:lastRowFirstColumn="0" w:lastRowLastColumn="0"/>
            </w:pPr>
            <w:r>
              <w:t>Molecular sieve 3 Å</w:t>
            </w:r>
          </w:p>
        </w:tc>
        <w:tc>
          <w:tcPr>
            <w:tcW w:w="0" w:type="auto"/>
            <w:shd w:val="clear" w:color="auto" w:fill="auto"/>
          </w:tcPr>
          <w:p w14:paraId="0DE2D334"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1363.5</w:t>
            </w:r>
          </w:p>
        </w:tc>
        <w:tc>
          <w:tcPr>
            <w:tcW w:w="0" w:type="auto"/>
            <w:shd w:val="clear" w:color="auto" w:fill="auto"/>
          </w:tcPr>
          <w:p w14:paraId="51CD1A0D"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517.5</w:t>
            </w:r>
          </w:p>
        </w:tc>
        <w:tc>
          <w:tcPr>
            <w:tcW w:w="0" w:type="auto"/>
            <w:shd w:val="clear" w:color="auto" w:fill="auto"/>
          </w:tcPr>
          <w:p w14:paraId="446D4C59"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1435.6</w:t>
            </w:r>
          </w:p>
        </w:tc>
      </w:tr>
      <w:tr w:rsidR="001872E3" w14:paraId="565DC7C9" w14:textId="77777777" w:rsidTr="0040687D">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76D717D1" w14:textId="77777777" w:rsidR="001872E3" w:rsidRDefault="001872E3" w:rsidP="00765119">
            <w:pPr>
              <w:spacing w:line="240" w:lineRule="auto"/>
            </w:pPr>
          </w:p>
        </w:tc>
        <w:tc>
          <w:tcPr>
            <w:tcW w:w="1216" w:type="dxa"/>
            <w:shd w:val="clear" w:color="auto" w:fill="auto"/>
          </w:tcPr>
          <w:p w14:paraId="34B999B9" w14:textId="77777777" w:rsidR="001872E3" w:rsidRDefault="001872E3" w:rsidP="00765119">
            <w:pPr>
              <w:spacing w:line="240" w:lineRule="auto"/>
              <w:cnfStyle w:val="000000000000" w:firstRow="0" w:lastRow="0" w:firstColumn="0" w:lastColumn="0" w:oddVBand="0" w:evenVBand="0" w:oddHBand="0" w:evenHBand="0" w:firstRowFirstColumn="0" w:firstRowLastColumn="0" w:lastRowFirstColumn="0" w:lastRowLastColumn="0"/>
            </w:pPr>
          </w:p>
        </w:tc>
        <w:tc>
          <w:tcPr>
            <w:tcW w:w="2166" w:type="dxa"/>
            <w:shd w:val="clear" w:color="auto" w:fill="auto"/>
          </w:tcPr>
          <w:p w14:paraId="4F4B1E28" w14:textId="77777777" w:rsidR="001872E3" w:rsidRDefault="001872E3" w:rsidP="00765119">
            <w:pPr>
              <w:spacing w:line="240" w:lineRule="auto"/>
              <w:cnfStyle w:val="000000000000" w:firstRow="0" w:lastRow="0" w:firstColumn="0" w:lastColumn="0" w:oddVBand="0" w:evenVBand="0" w:oddHBand="0" w:evenHBand="0" w:firstRowFirstColumn="0" w:firstRowLastColumn="0" w:lastRowFirstColumn="0" w:lastRowLastColumn="0"/>
            </w:pPr>
            <w:r>
              <w:t>Perlite</w:t>
            </w:r>
          </w:p>
        </w:tc>
        <w:tc>
          <w:tcPr>
            <w:tcW w:w="0" w:type="auto"/>
            <w:shd w:val="clear" w:color="auto" w:fill="auto"/>
          </w:tcPr>
          <w:p w14:paraId="0FD0B71B" w14:textId="77777777" w:rsidR="001872E3" w:rsidRDefault="001872E3" w:rsidP="00765119">
            <w:pPr>
              <w:spacing w:line="240" w:lineRule="auto"/>
              <w:jc w:val="right"/>
              <w:cnfStyle w:val="000000000000" w:firstRow="0" w:lastRow="0" w:firstColumn="0" w:lastColumn="0" w:oddVBand="0" w:evenVBand="0" w:oddHBand="0" w:evenHBand="0" w:firstRowFirstColumn="0" w:firstRowLastColumn="0" w:lastRowFirstColumn="0" w:lastRowLastColumn="0"/>
            </w:pPr>
            <w:r>
              <w:t>206.5</w:t>
            </w:r>
          </w:p>
        </w:tc>
        <w:tc>
          <w:tcPr>
            <w:tcW w:w="0" w:type="auto"/>
            <w:shd w:val="clear" w:color="auto" w:fill="auto"/>
          </w:tcPr>
          <w:p w14:paraId="550D40BA" w14:textId="77777777" w:rsidR="001872E3" w:rsidRDefault="001872E3" w:rsidP="00765119">
            <w:pPr>
              <w:spacing w:line="240" w:lineRule="auto"/>
              <w:jc w:val="right"/>
              <w:cnfStyle w:val="000000000000" w:firstRow="0" w:lastRow="0" w:firstColumn="0" w:lastColumn="0" w:oddVBand="0" w:evenVBand="0" w:oddHBand="0" w:evenHBand="0" w:firstRowFirstColumn="0" w:firstRowLastColumn="0" w:lastRowFirstColumn="0" w:lastRowLastColumn="0"/>
            </w:pPr>
            <w:r>
              <w:t>517.5</w:t>
            </w:r>
          </w:p>
        </w:tc>
        <w:tc>
          <w:tcPr>
            <w:tcW w:w="0" w:type="auto"/>
            <w:shd w:val="clear" w:color="auto" w:fill="auto"/>
          </w:tcPr>
          <w:p w14:paraId="78790911" w14:textId="77777777" w:rsidR="001872E3" w:rsidRDefault="001872E3" w:rsidP="00765119">
            <w:pPr>
              <w:spacing w:line="240" w:lineRule="auto"/>
              <w:jc w:val="right"/>
              <w:cnfStyle w:val="000000000000" w:firstRow="0" w:lastRow="0" w:firstColumn="0" w:lastColumn="0" w:oddVBand="0" w:evenVBand="0" w:oddHBand="0" w:evenHBand="0" w:firstRowFirstColumn="0" w:firstRowLastColumn="0" w:lastRowFirstColumn="0" w:lastRowLastColumn="0"/>
            </w:pPr>
            <w:r>
              <w:t>504.2</w:t>
            </w:r>
          </w:p>
        </w:tc>
      </w:tr>
      <w:tr w:rsidR="001872E3" w14:paraId="159C9882" w14:textId="77777777" w:rsidTr="00406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66C65889" w14:textId="77777777" w:rsidR="001872E3" w:rsidRDefault="001872E3" w:rsidP="00765119">
            <w:pPr>
              <w:spacing w:line="240" w:lineRule="auto"/>
            </w:pPr>
          </w:p>
        </w:tc>
        <w:tc>
          <w:tcPr>
            <w:tcW w:w="1216" w:type="dxa"/>
            <w:shd w:val="clear" w:color="auto" w:fill="auto"/>
          </w:tcPr>
          <w:p w14:paraId="623F7CE6" w14:textId="77777777" w:rsidR="001872E3" w:rsidRDefault="001872E3" w:rsidP="00765119">
            <w:pPr>
              <w:spacing w:line="240" w:lineRule="auto"/>
              <w:cnfStyle w:val="000000100000" w:firstRow="0" w:lastRow="0" w:firstColumn="0" w:lastColumn="0" w:oddVBand="0" w:evenVBand="0" w:oddHBand="1" w:evenHBand="0" w:firstRowFirstColumn="0" w:firstRowLastColumn="0" w:lastRowFirstColumn="0" w:lastRowLastColumn="0"/>
            </w:pPr>
          </w:p>
        </w:tc>
        <w:tc>
          <w:tcPr>
            <w:tcW w:w="2166" w:type="dxa"/>
            <w:shd w:val="clear" w:color="auto" w:fill="auto"/>
          </w:tcPr>
          <w:p w14:paraId="38A76A6F" w14:textId="77777777" w:rsidR="001872E3" w:rsidRDefault="001872E3" w:rsidP="00765119">
            <w:pPr>
              <w:spacing w:line="240" w:lineRule="auto"/>
              <w:cnfStyle w:val="000000100000" w:firstRow="0" w:lastRow="0" w:firstColumn="0" w:lastColumn="0" w:oddVBand="0" w:evenVBand="0" w:oddHBand="1" w:evenHBand="0" w:firstRowFirstColumn="0" w:firstRowLastColumn="0" w:lastRowFirstColumn="0" w:lastRowLastColumn="0"/>
            </w:pPr>
            <w:r>
              <w:t>Glass beads</w:t>
            </w:r>
          </w:p>
        </w:tc>
        <w:tc>
          <w:tcPr>
            <w:tcW w:w="0" w:type="auto"/>
            <w:shd w:val="clear" w:color="auto" w:fill="auto"/>
          </w:tcPr>
          <w:p w14:paraId="09AAE6DD"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2647.7</w:t>
            </w:r>
          </w:p>
        </w:tc>
        <w:tc>
          <w:tcPr>
            <w:tcW w:w="0" w:type="auto"/>
            <w:shd w:val="clear" w:color="auto" w:fill="auto"/>
          </w:tcPr>
          <w:p w14:paraId="7C676B26"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200</w:t>
            </w:r>
          </w:p>
          <w:p w14:paraId="268679DB"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300</w:t>
            </w:r>
          </w:p>
          <w:p w14:paraId="0FFD9383"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400</w:t>
            </w:r>
          </w:p>
        </w:tc>
        <w:tc>
          <w:tcPr>
            <w:tcW w:w="0" w:type="auto"/>
            <w:shd w:val="clear" w:color="auto" w:fill="auto"/>
          </w:tcPr>
          <w:p w14:paraId="0E10D0F9"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1096.7</w:t>
            </w:r>
          </w:p>
          <w:p w14:paraId="362DA5C4"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1463.9</w:t>
            </w:r>
          </w:p>
          <w:p w14:paraId="103D2AB8"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1752.9</w:t>
            </w:r>
          </w:p>
        </w:tc>
      </w:tr>
      <w:tr w:rsidR="001872E3" w14:paraId="0E129187" w14:textId="77777777" w:rsidTr="0040687D">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33936787" w14:textId="77777777" w:rsidR="001872E3" w:rsidRDefault="001872E3" w:rsidP="00765119">
            <w:pPr>
              <w:spacing w:line="240" w:lineRule="auto"/>
            </w:pPr>
          </w:p>
        </w:tc>
        <w:tc>
          <w:tcPr>
            <w:tcW w:w="1216" w:type="dxa"/>
            <w:shd w:val="clear" w:color="auto" w:fill="auto"/>
          </w:tcPr>
          <w:p w14:paraId="38F777A4" w14:textId="77777777" w:rsidR="001872E3" w:rsidRDefault="001872E3" w:rsidP="00765119">
            <w:pPr>
              <w:spacing w:line="240" w:lineRule="auto"/>
              <w:cnfStyle w:val="000000000000" w:firstRow="0" w:lastRow="0" w:firstColumn="0" w:lastColumn="0" w:oddVBand="0" w:evenVBand="0" w:oddHBand="0" w:evenHBand="0" w:firstRowFirstColumn="0" w:firstRowLastColumn="0" w:lastRowFirstColumn="0" w:lastRowLastColumn="0"/>
            </w:pPr>
          </w:p>
        </w:tc>
        <w:tc>
          <w:tcPr>
            <w:tcW w:w="2166" w:type="dxa"/>
            <w:shd w:val="clear" w:color="auto" w:fill="auto"/>
          </w:tcPr>
          <w:p w14:paraId="08B5A101" w14:textId="77777777" w:rsidR="001872E3" w:rsidRDefault="001872E3" w:rsidP="00765119">
            <w:pPr>
              <w:spacing w:line="240" w:lineRule="auto"/>
              <w:cnfStyle w:val="000000000000" w:firstRow="0" w:lastRow="0" w:firstColumn="0" w:lastColumn="0" w:oddVBand="0" w:evenVBand="0" w:oddHBand="0" w:evenHBand="0" w:firstRowFirstColumn="0" w:firstRowLastColumn="0" w:lastRowFirstColumn="0" w:lastRowLastColumn="0"/>
            </w:pPr>
            <w:r>
              <w:t>Wheat</w:t>
            </w:r>
          </w:p>
        </w:tc>
        <w:tc>
          <w:tcPr>
            <w:tcW w:w="0" w:type="auto"/>
            <w:shd w:val="clear" w:color="auto" w:fill="auto"/>
          </w:tcPr>
          <w:p w14:paraId="3AEE4F59" w14:textId="77777777" w:rsidR="001872E3" w:rsidRDefault="001872E3" w:rsidP="00765119">
            <w:pPr>
              <w:spacing w:line="240" w:lineRule="auto"/>
              <w:jc w:val="right"/>
              <w:cnfStyle w:val="000000000000" w:firstRow="0" w:lastRow="0" w:firstColumn="0" w:lastColumn="0" w:oddVBand="0" w:evenVBand="0" w:oddHBand="0" w:evenHBand="0" w:firstRowFirstColumn="0" w:firstRowLastColumn="0" w:lastRowFirstColumn="0" w:lastRowLastColumn="0"/>
            </w:pPr>
            <w:r>
              <w:t>1265.3</w:t>
            </w:r>
          </w:p>
        </w:tc>
        <w:tc>
          <w:tcPr>
            <w:tcW w:w="0" w:type="auto"/>
            <w:shd w:val="clear" w:color="auto" w:fill="auto"/>
          </w:tcPr>
          <w:p w14:paraId="6366D4B5" w14:textId="77777777" w:rsidR="001872E3" w:rsidRDefault="001872E3" w:rsidP="00765119">
            <w:pPr>
              <w:spacing w:line="240" w:lineRule="auto"/>
              <w:jc w:val="right"/>
              <w:cnfStyle w:val="000000000000" w:firstRow="0" w:lastRow="0" w:firstColumn="0" w:lastColumn="0" w:oddVBand="0" w:evenVBand="0" w:oddHBand="0" w:evenHBand="0" w:firstRowFirstColumn="0" w:firstRowLastColumn="0" w:lastRowFirstColumn="0" w:lastRowLastColumn="0"/>
            </w:pPr>
            <w:r>
              <w:t>367.5</w:t>
            </w:r>
          </w:p>
        </w:tc>
        <w:tc>
          <w:tcPr>
            <w:tcW w:w="0" w:type="auto"/>
            <w:shd w:val="clear" w:color="auto" w:fill="auto"/>
          </w:tcPr>
          <w:p w14:paraId="7AFB199D" w14:textId="77777777" w:rsidR="001872E3" w:rsidRDefault="001872E3" w:rsidP="00765119">
            <w:pPr>
              <w:spacing w:line="240" w:lineRule="auto"/>
              <w:jc w:val="right"/>
              <w:cnfStyle w:val="000000000000" w:firstRow="0" w:lastRow="0" w:firstColumn="0" w:lastColumn="0" w:oddVBand="0" w:evenVBand="0" w:oddHBand="0" w:evenHBand="0" w:firstRowFirstColumn="0" w:firstRowLastColumn="0" w:lastRowFirstColumn="0" w:lastRowLastColumn="0"/>
            </w:pPr>
            <w:r>
              <w:t>840.1</w:t>
            </w:r>
          </w:p>
        </w:tc>
      </w:tr>
      <w:tr w:rsidR="001872E3" w14:paraId="77893EB3" w14:textId="77777777" w:rsidTr="00406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79659453" w14:textId="77777777" w:rsidR="001872E3" w:rsidRDefault="001872E3" w:rsidP="00765119">
            <w:pPr>
              <w:spacing w:line="240" w:lineRule="auto"/>
            </w:pPr>
          </w:p>
        </w:tc>
        <w:tc>
          <w:tcPr>
            <w:tcW w:w="1216" w:type="dxa"/>
            <w:shd w:val="clear" w:color="auto" w:fill="auto"/>
          </w:tcPr>
          <w:p w14:paraId="48F81B67" w14:textId="77777777" w:rsidR="001872E3" w:rsidRDefault="001872E3" w:rsidP="00765119">
            <w:pPr>
              <w:spacing w:line="240" w:lineRule="auto"/>
              <w:cnfStyle w:val="000000100000" w:firstRow="0" w:lastRow="0" w:firstColumn="0" w:lastColumn="0" w:oddVBand="0" w:evenVBand="0" w:oddHBand="1" w:evenHBand="0" w:firstRowFirstColumn="0" w:firstRowLastColumn="0" w:lastRowFirstColumn="0" w:lastRowLastColumn="0"/>
            </w:pPr>
            <w:r>
              <w:t>Group B</w:t>
            </w:r>
          </w:p>
        </w:tc>
        <w:tc>
          <w:tcPr>
            <w:tcW w:w="2166" w:type="dxa"/>
            <w:shd w:val="clear" w:color="auto" w:fill="auto"/>
          </w:tcPr>
          <w:p w14:paraId="714023F1" w14:textId="77777777" w:rsidR="001872E3" w:rsidRDefault="001872E3" w:rsidP="00765119">
            <w:pPr>
              <w:spacing w:line="240" w:lineRule="auto"/>
              <w:cnfStyle w:val="000000100000" w:firstRow="0" w:lastRow="0" w:firstColumn="0" w:lastColumn="0" w:oddVBand="0" w:evenVBand="0" w:oddHBand="1" w:evenHBand="0" w:firstRowFirstColumn="0" w:firstRowLastColumn="0" w:lastRowFirstColumn="0" w:lastRowLastColumn="0"/>
            </w:pPr>
            <w:r>
              <w:t>Glass ballotini</w:t>
            </w:r>
          </w:p>
        </w:tc>
        <w:tc>
          <w:tcPr>
            <w:tcW w:w="0" w:type="auto"/>
            <w:shd w:val="clear" w:color="auto" w:fill="auto"/>
          </w:tcPr>
          <w:p w14:paraId="44AFD979"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2500</w:t>
            </w:r>
          </w:p>
        </w:tc>
        <w:tc>
          <w:tcPr>
            <w:tcW w:w="0" w:type="auto"/>
            <w:shd w:val="clear" w:color="auto" w:fill="auto"/>
          </w:tcPr>
          <w:p w14:paraId="2936D9CA"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25</w:t>
            </w:r>
          </w:p>
          <w:p w14:paraId="384DE443"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12.5</w:t>
            </w:r>
          </w:p>
          <w:p w14:paraId="1F3ABBED"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9</w:t>
            </w:r>
          </w:p>
        </w:tc>
        <w:tc>
          <w:tcPr>
            <w:tcW w:w="0" w:type="auto"/>
            <w:shd w:val="clear" w:color="auto" w:fill="auto"/>
          </w:tcPr>
          <w:p w14:paraId="2B4847EB"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53.5</w:t>
            </w:r>
          </w:p>
          <w:p w14:paraId="0EFBCD87"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13.5</w:t>
            </w:r>
          </w:p>
          <w:p w14:paraId="6D086EA2"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7</w:t>
            </w:r>
          </w:p>
        </w:tc>
      </w:tr>
      <w:tr w:rsidR="001872E3" w14:paraId="2EF0628A" w14:textId="77777777" w:rsidTr="0040687D">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673750FC" w14:textId="77777777" w:rsidR="001872E3" w:rsidRDefault="001872E3" w:rsidP="00765119">
            <w:pPr>
              <w:spacing w:line="240" w:lineRule="auto"/>
            </w:pPr>
          </w:p>
        </w:tc>
        <w:tc>
          <w:tcPr>
            <w:tcW w:w="1216" w:type="dxa"/>
            <w:shd w:val="clear" w:color="auto" w:fill="auto"/>
          </w:tcPr>
          <w:p w14:paraId="502ACC68" w14:textId="77777777" w:rsidR="001872E3" w:rsidRDefault="001872E3" w:rsidP="00765119">
            <w:pPr>
              <w:spacing w:line="240" w:lineRule="auto"/>
              <w:cnfStyle w:val="000000000000" w:firstRow="0" w:lastRow="0" w:firstColumn="0" w:lastColumn="0" w:oddVBand="0" w:evenVBand="0" w:oddHBand="0" w:evenHBand="0" w:firstRowFirstColumn="0" w:firstRowLastColumn="0" w:lastRowFirstColumn="0" w:lastRowLastColumn="0"/>
            </w:pPr>
          </w:p>
        </w:tc>
        <w:tc>
          <w:tcPr>
            <w:tcW w:w="2166" w:type="dxa"/>
            <w:shd w:val="clear" w:color="auto" w:fill="auto"/>
          </w:tcPr>
          <w:p w14:paraId="14F08B19" w14:textId="77777777" w:rsidR="001872E3" w:rsidRDefault="001872E3" w:rsidP="00765119">
            <w:pPr>
              <w:spacing w:line="240" w:lineRule="auto"/>
              <w:cnfStyle w:val="000000000000" w:firstRow="0" w:lastRow="0" w:firstColumn="0" w:lastColumn="0" w:oddVBand="0" w:evenVBand="0" w:oddHBand="0" w:evenHBand="0" w:firstRowFirstColumn="0" w:firstRowLastColumn="0" w:lastRowFirstColumn="0" w:lastRowLastColumn="0"/>
            </w:pPr>
            <w:r>
              <w:t>Sand</w:t>
            </w:r>
          </w:p>
        </w:tc>
        <w:tc>
          <w:tcPr>
            <w:tcW w:w="0" w:type="auto"/>
            <w:shd w:val="clear" w:color="auto" w:fill="auto"/>
          </w:tcPr>
          <w:p w14:paraId="6B150556" w14:textId="77777777" w:rsidR="001872E3" w:rsidRDefault="001872E3" w:rsidP="00765119">
            <w:pPr>
              <w:spacing w:line="240" w:lineRule="auto"/>
              <w:jc w:val="right"/>
              <w:cnfStyle w:val="000000000000" w:firstRow="0" w:lastRow="0" w:firstColumn="0" w:lastColumn="0" w:oddVBand="0" w:evenVBand="0" w:oddHBand="0" w:evenHBand="0" w:firstRowFirstColumn="0" w:firstRowLastColumn="0" w:lastRowFirstColumn="0" w:lastRowLastColumn="0"/>
            </w:pPr>
            <w:r>
              <w:t>1442</w:t>
            </w:r>
          </w:p>
        </w:tc>
        <w:tc>
          <w:tcPr>
            <w:tcW w:w="0" w:type="auto"/>
            <w:shd w:val="clear" w:color="auto" w:fill="auto"/>
          </w:tcPr>
          <w:p w14:paraId="207AAA7B" w14:textId="77777777" w:rsidR="001872E3" w:rsidRDefault="001872E3" w:rsidP="00765119">
            <w:pPr>
              <w:spacing w:line="240" w:lineRule="auto"/>
              <w:jc w:val="right"/>
              <w:cnfStyle w:val="000000000000" w:firstRow="0" w:lastRow="0" w:firstColumn="0" w:lastColumn="0" w:oddVBand="0" w:evenVBand="0" w:oddHBand="0" w:evenHBand="0" w:firstRowFirstColumn="0" w:firstRowLastColumn="0" w:lastRowFirstColumn="0" w:lastRowLastColumn="0"/>
            </w:pPr>
            <w:r>
              <w:t>60.5</w:t>
            </w:r>
          </w:p>
          <w:p w14:paraId="1CEAFC70" w14:textId="77777777" w:rsidR="001872E3" w:rsidRDefault="001872E3" w:rsidP="00765119">
            <w:pPr>
              <w:spacing w:line="240" w:lineRule="auto"/>
              <w:jc w:val="right"/>
              <w:cnfStyle w:val="000000000000" w:firstRow="0" w:lastRow="0" w:firstColumn="0" w:lastColumn="0" w:oddVBand="0" w:evenVBand="0" w:oddHBand="0" w:evenHBand="0" w:firstRowFirstColumn="0" w:firstRowLastColumn="0" w:lastRowFirstColumn="0" w:lastRowLastColumn="0"/>
            </w:pPr>
            <w:r>
              <w:t>38.0</w:t>
            </w:r>
          </w:p>
          <w:p w14:paraId="7DE320A9" w14:textId="77777777" w:rsidR="001872E3" w:rsidRDefault="001872E3" w:rsidP="00765119">
            <w:pPr>
              <w:spacing w:line="240" w:lineRule="auto"/>
              <w:jc w:val="right"/>
              <w:cnfStyle w:val="000000000000" w:firstRow="0" w:lastRow="0" w:firstColumn="0" w:lastColumn="0" w:oddVBand="0" w:evenVBand="0" w:oddHBand="0" w:evenHBand="0" w:firstRowFirstColumn="0" w:firstRowLastColumn="0" w:lastRowFirstColumn="0" w:lastRowLastColumn="0"/>
            </w:pPr>
            <w:r>
              <w:t>33.5</w:t>
            </w:r>
          </w:p>
        </w:tc>
        <w:tc>
          <w:tcPr>
            <w:tcW w:w="0" w:type="auto"/>
            <w:shd w:val="clear" w:color="auto" w:fill="auto"/>
          </w:tcPr>
          <w:p w14:paraId="0D68FAA5" w14:textId="77777777" w:rsidR="001872E3" w:rsidRDefault="001872E3" w:rsidP="00765119">
            <w:pPr>
              <w:spacing w:line="240" w:lineRule="auto"/>
              <w:jc w:val="right"/>
              <w:cnfStyle w:val="000000000000" w:firstRow="0" w:lastRow="0" w:firstColumn="0" w:lastColumn="0" w:oddVBand="0" w:evenVBand="0" w:oddHBand="0" w:evenHBand="0" w:firstRowFirstColumn="0" w:firstRowLastColumn="0" w:lastRowFirstColumn="0" w:lastRowLastColumn="0"/>
            </w:pPr>
            <w:r>
              <w:t>158</w:t>
            </w:r>
          </w:p>
          <w:p w14:paraId="0F643A2D" w14:textId="77777777" w:rsidR="001872E3" w:rsidRDefault="001872E3" w:rsidP="00765119">
            <w:pPr>
              <w:spacing w:line="240" w:lineRule="auto"/>
              <w:jc w:val="right"/>
              <w:cnfStyle w:val="000000000000" w:firstRow="0" w:lastRow="0" w:firstColumn="0" w:lastColumn="0" w:oddVBand="0" w:evenVBand="0" w:oddHBand="0" w:evenHBand="0" w:firstRowFirstColumn="0" w:firstRowLastColumn="0" w:lastRowFirstColumn="0" w:lastRowLastColumn="0"/>
            </w:pPr>
            <w:r>
              <w:t>66.55</w:t>
            </w:r>
          </w:p>
          <w:p w14:paraId="13188699" w14:textId="77777777" w:rsidR="001872E3" w:rsidRDefault="001872E3" w:rsidP="00765119">
            <w:pPr>
              <w:spacing w:line="240" w:lineRule="auto"/>
              <w:jc w:val="right"/>
              <w:cnfStyle w:val="000000000000" w:firstRow="0" w:lastRow="0" w:firstColumn="0" w:lastColumn="0" w:oddVBand="0" w:evenVBand="0" w:oddHBand="0" w:evenHBand="0" w:firstRowFirstColumn="0" w:firstRowLastColumn="0" w:lastRowFirstColumn="0" w:lastRowLastColumn="0"/>
            </w:pPr>
            <w:r>
              <w:t>52.11</w:t>
            </w:r>
          </w:p>
        </w:tc>
      </w:tr>
      <w:tr w:rsidR="001872E3" w14:paraId="0677EAA6" w14:textId="77777777" w:rsidTr="00406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5701227F" w14:textId="77777777" w:rsidR="001872E3" w:rsidRDefault="001872E3" w:rsidP="00765119">
            <w:pPr>
              <w:spacing w:line="240" w:lineRule="auto"/>
            </w:pPr>
          </w:p>
        </w:tc>
        <w:tc>
          <w:tcPr>
            <w:tcW w:w="1216" w:type="dxa"/>
            <w:shd w:val="clear" w:color="auto" w:fill="auto"/>
          </w:tcPr>
          <w:p w14:paraId="61953E39" w14:textId="77777777" w:rsidR="001872E3" w:rsidRDefault="001872E3" w:rsidP="00765119">
            <w:pPr>
              <w:spacing w:line="240" w:lineRule="auto"/>
              <w:cnfStyle w:val="000000100000" w:firstRow="0" w:lastRow="0" w:firstColumn="0" w:lastColumn="0" w:oddVBand="0" w:evenVBand="0" w:oddHBand="1" w:evenHBand="0" w:firstRowFirstColumn="0" w:firstRowLastColumn="0" w:lastRowFirstColumn="0" w:lastRowLastColumn="0"/>
            </w:pPr>
            <w:r>
              <w:t>Group A</w:t>
            </w:r>
          </w:p>
        </w:tc>
        <w:tc>
          <w:tcPr>
            <w:tcW w:w="2166" w:type="dxa"/>
            <w:shd w:val="clear" w:color="auto" w:fill="auto"/>
          </w:tcPr>
          <w:p w14:paraId="3580F39D" w14:textId="77777777" w:rsidR="001872E3" w:rsidRDefault="001872E3" w:rsidP="00765119">
            <w:pPr>
              <w:spacing w:line="240" w:lineRule="auto"/>
              <w:cnfStyle w:val="000000100000" w:firstRow="0" w:lastRow="0" w:firstColumn="0" w:lastColumn="0" w:oddVBand="0" w:evenVBand="0" w:oddHBand="1" w:evenHBand="0" w:firstRowFirstColumn="0" w:firstRowLastColumn="0" w:lastRowFirstColumn="0" w:lastRowLastColumn="0"/>
            </w:pPr>
            <w:r>
              <w:t xml:space="preserve">Spheromer </w:t>
            </w:r>
          </w:p>
        </w:tc>
        <w:tc>
          <w:tcPr>
            <w:tcW w:w="0" w:type="auto"/>
            <w:shd w:val="clear" w:color="auto" w:fill="auto"/>
          </w:tcPr>
          <w:p w14:paraId="2F0E9EE2"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1050</w:t>
            </w:r>
          </w:p>
        </w:tc>
        <w:tc>
          <w:tcPr>
            <w:tcW w:w="0" w:type="auto"/>
            <w:shd w:val="clear" w:color="auto" w:fill="auto"/>
          </w:tcPr>
          <w:p w14:paraId="5EF21D90"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8.3</w:t>
            </w:r>
          </w:p>
        </w:tc>
        <w:tc>
          <w:tcPr>
            <w:tcW w:w="0" w:type="auto"/>
            <w:shd w:val="clear" w:color="auto" w:fill="auto"/>
          </w:tcPr>
          <w:p w14:paraId="096518DF"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pPr>
            <w:r>
              <w:t>2.37</w:t>
            </w:r>
          </w:p>
        </w:tc>
      </w:tr>
      <w:tr w:rsidR="001872E3" w14:paraId="7FEE0D1F" w14:textId="77777777" w:rsidTr="0040687D">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4171884B" w14:textId="77777777" w:rsidR="001872E3" w:rsidRDefault="001872E3" w:rsidP="00765119">
            <w:pPr>
              <w:spacing w:line="240" w:lineRule="auto"/>
            </w:pPr>
          </w:p>
        </w:tc>
        <w:tc>
          <w:tcPr>
            <w:tcW w:w="1216" w:type="dxa"/>
            <w:shd w:val="clear" w:color="auto" w:fill="auto"/>
          </w:tcPr>
          <w:p w14:paraId="3B86829B" w14:textId="77777777" w:rsidR="001872E3" w:rsidRDefault="001872E3" w:rsidP="00765119">
            <w:pPr>
              <w:spacing w:line="240" w:lineRule="auto"/>
              <w:cnfStyle w:val="000000000000" w:firstRow="0" w:lastRow="0" w:firstColumn="0" w:lastColumn="0" w:oddVBand="0" w:evenVBand="0" w:oddHBand="0" w:evenHBand="0" w:firstRowFirstColumn="0" w:firstRowLastColumn="0" w:lastRowFirstColumn="0" w:lastRowLastColumn="0"/>
            </w:pPr>
          </w:p>
        </w:tc>
        <w:tc>
          <w:tcPr>
            <w:tcW w:w="2166" w:type="dxa"/>
            <w:shd w:val="clear" w:color="auto" w:fill="auto"/>
          </w:tcPr>
          <w:p w14:paraId="324D5A96" w14:textId="77777777" w:rsidR="001872E3" w:rsidRDefault="001872E3" w:rsidP="00765119">
            <w:pPr>
              <w:spacing w:line="240" w:lineRule="auto"/>
              <w:cnfStyle w:val="000000000000" w:firstRow="0" w:lastRow="0" w:firstColumn="0" w:lastColumn="0" w:oddVBand="0" w:evenVBand="0" w:oddHBand="0" w:evenHBand="0" w:firstRowFirstColumn="0" w:firstRowLastColumn="0" w:lastRowFirstColumn="0" w:lastRowLastColumn="0"/>
            </w:pPr>
            <w:r>
              <w:t>Dynoseed</w:t>
            </w:r>
          </w:p>
        </w:tc>
        <w:tc>
          <w:tcPr>
            <w:tcW w:w="0" w:type="auto"/>
            <w:shd w:val="clear" w:color="auto" w:fill="auto"/>
          </w:tcPr>
          <w:p w14:paraId="5C990402" w14:textId="77777777" w:rsidR="001872E3" w:rsidRDefault="001872E3" w:rsidP="00765119">
            <w:pPr>
              <w:spacing w:line="240" w:lineRule="auto"/>
              <w:jc w:val="right"/>
              <w:cnfStyle w:val="000000000000" w:firstRow="0" w:lastRow="0" w:firstColumn="0" w:lastColumn="0" w:oddVBand="0" w:evenVBand="0" w:oddHBand="0" w:evenHBand="0" w:firstRowFirstColumn="0" w:firstRowLastColumn="0" w:lastRowFirstColumn="0" w:lastRowLastColumn="0"/>
            </w:pPr>
            <w:r>
              <w:t>1200</w:t>
            </w:r>
          </w:p>
        </w:tc>
        <w:tc>
          <w:tcPr>
            <w:tcW w:w="0" w:type="auto"/>
            <w:shd w:val="clear" w:color="auto" w:fill="auto"/>
          </w:tcPr>
          <w:p w14:paraId="753BA08F" w14:textId="77777777" w:rsidR="001872E3" w:rsidRDefault="001872E3" w:rsidP="00765119">
            <w:pPr>
              <w:spacing w:line="240" w:lineRule="auto"/>
              <w:jc w:val="right"/>
              <w:cnfStyle w:val="000000000000" w:firstRow="0" w:lastRow="0" w:firstColumn="0" w:lastColumn="0" w:oddVBand="0" w:evenVBand="0" w:oddHBand="0" w:evenHBand="0" w:firstRowFirstColumn="0" w:firstRowLastColumn="0" w:lastRowFirstColumn="0" w:lastRowLastColumn="0"/>
            </w:pPr>
            <w:r>
              <w:t>5.2</w:t>
            </w:r>
          </w:p>
        </w:tc>
        <w:tc>
          <w:tcPr>
            <w:tcW w:w="0" w:type="auto"/>
            <w:shd w:val="clear" w:color="auto" w:fill="auto"/>
          </w:tcPr>
          <w:p w14:paraId="0B8B7401" w14:textId="77777777" w:rsidR="001872E3" w:rsidRDefault="001872E3" w:rsidP="00765119">
            <w:pPr>
              <w:spacing w:line="240" w:lineRule="auto"/>
              <w:jc w:val="right"/>
              <w:cnfStyle w:val="000000000000" w:firstRow="0" w:lastRow="0" w:firstColumn="0" w:lastColumn="0" w:oddVBand="0" w:evenVBand="0" w:oddHBand="0" w:evenHBand="0" w:firstRowFirstColumn="0" w:firstRowLastColumn="0" w:lastRowFirstColumn="0" w:lastRowLastColumn="0"/>
            </w:pPr>
            <w:r>
              <w:t>1.06</w:t>
            </w:r>
          </w:p>
        </w:tc>
      </w:tr>
      <w:tr w:rsidR="001872E3" w14:paraId="0C2E4B94" w14:textId="77777777" w:rsidTr="00406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val="restart"/>
            <w:shd w:val="clear" w:color="auto" w:fill="auto"/>
          </w:tcPr>
          <w:p w14:paraId="6A7A5865" w14:textId="52AEA4CF" w:rsidR="001872E3" w:rsidRDefault="001872E3" w:rsidP="00765119">
            <w:pPr>
              <w:spacing w:line="240" w:lineRule="auto"/>
              <w:jc w:val="left"/>
            </w:pPr>
            <w:r>
              <w:fldChar w:fldCharType="begin" w:fldLock="1"/>
            </w:r>
            <w:r w:rsidR="00D37BCC">
              <w:instrText>ADDIN CSL_CITATION { "citationItems" : [ { "id" : "ITEM-1", "itemData" : { "author" : [ { "dropping-particle" : "", "family" : "Baeyens", "given" : "J.", "non-dropping-particle" : "", "parse-names" : false, "suffix" : "" }, { "dropping-particle" : "", "family" : "Geldart", "given" : "D.", "non-dropping-particle" : "", "parse-names" : false, "suffix" : "" } ], "container-title" : "Chemical Engineering Science", "id" : "ITEM-1", "issued" : { "date-parts" : [ [ "1974" ] ] }, "page" : "255", "title" : "An investigation into slugging fluidized beds", "type" : "article-journal", "volume" : "29" }, "uris" : [ "http://www.mendeley.com/documents/?uuid=565f3211-12fb-446b-9cf4-147d0c823bbf" ] } ], "mendeley" : { "formattedCitation" : "(Baeyens &amp; Geldart 1974)", "manualFormatting" : "Baeyens &amp; Geldart (1974)", "plainTextFormattedCitation" : "(Baeyens &amp; Geldart 1974)", "previouslyFormattedCitation" : "(Baeyens &amp; Geldart 1974)" }, "properties" : { "noteIndex" : 0 }, "schema" : "https://github.com/citation-style-language/schema/raw/master/csl-citation.json" }</w:instrText>
            </w:r>
            <w:r>
              <w:fldChar w:fldCharType="separate"/>
            </w:r>
            <w:r w:rsidRPr="00DA7B01">
              <w:rPr>
                <w:noProof/>
              </w:rPr>
              <w:t xml:space="preserve">Baeyens &amp; Geldart </w:t>
            </w:r>
            <w:r>
              <w:rPr>
                <w:noProof/>
              </w:rPr>
              <w:t>(</w:t>
            </w:r>
            <w:r w:rsidRPr="00DA7B01">
              <w:rPr>
                <w:noProof/>
              </w:rPr>
              <w:t>1974)</w:t>
            </w:r>
            <w:r>
              <w:fldChar w:fldCharType="end"/>
            </w:r>
          </w:p>
        </w:tc>
        <w:tc>
          <w:tcPr>
            <w:tcW w:w="1216" w:type="dxa"/>
            <w:shd w:val="clear" w:color="auto" w:fill="auto"/>
          </w:tcPr>
          <w:p w14:paraId="729DF786" w14:textId="77777777" w:rsidR="001872E3" w:rsidRDefault="001872E3" w:rsidP="00765119">
            <w:pPr>
              <w:spacing w:line="240" w:lineRule="auto"/>
              <w:cnfStyle w:val="000000100000" w:firstRow="0" w:lastRow="0" w:firstColumn="0" w:lastColumn="0" w:oddVBand="0" w:evenVBand="0" w:oddHBand="1" w:evenHBand="0" w:firstRowFirstColumn="0" w:firstRowLastColumn="0" w:lastRowFirstColumn="0" w:lastRowLastColumn="0"/>
            </w:pPr>
            <w:r>
              <w:t>Group A</w:t>
            </w:r>
          </w:p>
        </w:tc>
        <w:tc>
          <w:tcPr>
            <w:tcW w:w="2166" w:type="dxa"/>
            <w:shd w:val="clear" w:color="auto" w:fill="auto"/>
          </w:tcPr>
          <w:p w14:paraId="312DD1E8" w14:textId="77777777" w:rsidR="001872E3" w:rsidRDefault="001872E3" w:rsidP="00765119">
            <w:pPr>
              <w:spacing w:line="240" w:lineRule="auto"/>
              <w:cnfStyle w:val="000000100000" w:firstRow="0" w:lastRow="0" w:firstColumn="0" w:lastColumn="0" w:oddVBand="0" w:evenVBand="0" w:oddHBand="1" w:evenHBand="0" w:firstRowFirstColumn="0" w:firstRowLastColumn="0" w:lastRowFirstColumn="0" w:lastRowLastColumn="0"/>
            </w:pPr>
            <w:r>
              <w:t>Spheromer</w:t>
            </w:r>
          </w:p>
        </w:tc>
        <w:tc>
          <w:tcPr>
            <w:tcW w:w="0" w:type="auto"/>
            <w:shd w:val="clear" w:color="auto" w:fill="auto"/>
          </w:tcPr>
          <w:p w14:paraId="45DA7F6E"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1050</w:t>
            </w:r>
          </w:p>
        </w:tc>
        <w:tc>
          <w:tcPr>
            <w:tcW w:w="0" w:type="auto"/>
            <w:shd w:val="clear" w:color="auto" w:fill="auto"/>
          </w:tcPr>
          <w:p w14:paraId="6A578A1B"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8.3</w:t>
            </w:r>
          </w:p>
        </w:tc>
        <w:tc>
          <w:tcPr>
            <w:tcW w:w="0" w:type="auto"/>
            <w:shd w:val="clear" w:color="auto" w:fill="auto"/>
          </w:tcPr>
          <w:p w14:paraId="3B5A2445" w14:textId="77777777" w:rsidR="001872E3" w:rsidRDefault="001872E3" w:rsidP="00765119">
            <w:pPr>
              <w:spacing w:line="240" w:lineRule="auto"/>
              <w:jc w:val="right"/>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2.99</w:t>
            </w:r>
          </w:p>
        </w:tc>
      </w:tr>
      <w:tr w:rsidR="001872E3" w14:paraId="55728A98" w14:textId="77777777" w:rsidTr="0040687D">
        <w:tc>
          <w:tcPr>
            <w:cnfStyle w:val="001000000000" w:firstRow="0" w:lastRow="0" w:firstColumn="1" w:lastColumn="0" w:oddVBand="0" w:evenVBand="0" w:oddHBand="0" w:evenHBand="0" w:firstRowFirstColumn="0" w:firstRowLastColumn="0" w:lastRowFirstColumn="0" w:lastRowLastColumn="0"/>
            <w:tcW w:w="2376" w:type="dxa"/>
            <w:vMerge/>
            <w:tcBorders>
              <w:bottom w:val="single" w:sz="18" w:space="0" w:color="auto"/>
            </w:tcBorders>
            <w:shd w:val="clear" w:color="auto" w:fill="auto"/>
          </w:tcPr>
          <w:p w14:paraId="67161E71" w14:textId="77777777" w:rsidR="001872E3" w:rsidRDefault="001872E3" w:rsidP="00765119">
            <w:pPr>
              <w:spacing w:line="240" w:lineRule="auto"/>
            </w:pPr>
          </w:p>
        </w:tc>
        <w:tc>
          <w:tcPr>
            <w:tcW w:w="1216" w:type="dxa"/>
            <w:tcBorders>
              <w:bottom w:val="single" w:sz="18" w:space="0" w:color="auto"/>
            </w:tcBorders>
            <w:shd w:val="clear" w:color="auto" w:fill="auto"/>
          </w:tcPr>
          <w:p w14:paraId="569ABF4C" w14:textId="77777777" w:rsidR="001872E3" w:rsidRDefault="001872E3" w:rsidP="00765119">
            <w:pPr>
              <w:spacing w:line="240" w:lineRule="auto"/>
              <w:cnfStyle w:val="000000000000" w:firstRow="0" w:lastRow="0" w:firstColumn="0" w:lastColumn="0" w:oddVBand="0" w:evenVBand="0" w:oddHBand="0" w:evenHBand="0" w:firstRowFirstColumn="0" w:firstRowLastColumn="0" w:lastRowFirstColumn="0" w:lastRowLastColumn="0"/>
            </w:pPr>
          </w:p>
        </w:tc>
        <w:tc>
          <w:tcPr>
            <w:tcW w:w="2166" w:type="dxa"/>
            <w:tcBorders>
              <w:bottom w:val="single" w:sz="18" w:space="0" w:color="auto"/>
            </w:tcBorders>
            <w:shd w:val="clear" w:color="auto" w:fill="auto"/>
          </w:tcPr>
          <w:p w14:paraId="09A9B62E" w14:textId="77777777" w:rsidR="001872E3" w:rsidRDefault="001872E3" w:rsidP="00765119">
            <w:pPr>
              <w:spacing w:line="240" w:lineRule="auto"/>
              <w:cnfStyle w:val="000000000000" w:firstRow="0" w:lastRow="0" w:firstColumn="0" w:lastColumn="0" w:oddVBand="0" w:evenVBand="0" w:oddHBand="0" w:evenHBand="0" w:firstRowFirstColumn="0" w:firstRowLastColumn="0" w:lastRowFirstColumn="0" w:lastRowLastColumn="0"/>
            </w:pPr>
            <w:r>
              <w:t xml:space="preserve">Dynoseed </w:t>
            </w:r>
          </w:p>
        </w:tc>
        <w:tc>
          <w:tcPr>
            <w:tcW w:w="0" w:type="auto"/>
            <w:tcBorders>
              <w:bottom w:val="single" w:sz="18" w:space="0" w:color="auto"/>
            </w:tcBorders>
            <w:shd w:val="clear" w:color="auto" w:fill="auto"/>
          </w:tcPr>
          <w:p w14:paraId="4EBEC7F2" w14:textId="77777777" w:rsidR="001872E3" w:rsidRDefault="001872E3" w:rsidP="00765119">
            <w:pPr>
              <w:spacing w:line="240" w:lineRule="auto"/>
              <w:jc w:val="right"/>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1200</w:t>
            </w:r>
          </w:p>
        </w:tc>
        <w:tc>
          <w:tcPr>
            <w:tcW w:w="0" w:type="auto"/>
            <w:tcBorders>
              <w:bottom w:val="single" w:sz="18" w:space="0" w:color="auto"/>
            </w:tcBorders>
            <w:shd w:val="clear" w:color="auto" w:fill="auto"/>
          </w:tcPr>
          <w:p w14:paraId="08096276" w14:textId="77777777" w:rsidR="001872E3" w:rsidRDefault="001872E3" w:rsidP="00765119">
            <w:pPr>
              <w:spacing w:line="240" w:lineRule="auto"/>
              <w:jc w:val="right"/>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5.2</w:t>
            </w:r>
          </w:p>
        </w:tc>
        <w:tc>
          <w:tcPr>
            <w:tcW w:w="0" w:type="auto"/>
            <w:tcBorders>
              <w:bottom w:val="single" w:sz="18" w:space="0" w:color="auto"/>
            </w:tcBorders>
            <w:shd w:val="clear" w:color="auto" w:fill="auto"/>
          </w:tcPr>
          <w:p w14:paraId="6B1310A5" w14:textId="77777777" w:rsidR="001872E3" w:rsidRDefault="001872E3" w:rsidP="00765119">
            <w:pPr>
              <w:spacing w:line="240" w:lineRule="auto"/>
              <w:jc w:val="right"/>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1.46</w:t>
            </w:r>
          </w:p>
        </w:tc>
      </w:tr>
    </w:tbl>
    <w:p w14:paraId="263BBE6A" w14:textId="77777777" w:rsidR="001872E3" w:rsidRPr="001E3446" w:rsidRDefault="001872E3" w:rsidP="00EA5CD1">
      <w:pPr>
        <w:spacing w:line="276" w:lineRule="auto"/>
      </w:pPr>
    </w:p>
    <w:p w14:paraId="19056E12" w14:textId="006945FB" w:rsidR="00693F47" w:rsidRDefault="00693F47" w:rsidP="00EA5CD1">
      <w:pPr>
        <w:spacing w:line="276" w:lineRule="auto"/>
        <w:rPr>
          <w:rFonts w:eastAsiaTheme="minorHAnsi"/>
        </w:rPr>
      </w:pPr>
      <w:r w:rsidRPr="00693F47">
        <w:rPr>
          <w:rFonts w:eastAsiaTheme="minorHAnsi"/>
        </w:rPr>
        <w:t>A range of moisture contents were found, which indicates that moisture is bound in different ways in each particle type (</w:t>
      </w:r>
      <w:r w:rsidRPr="00693F47">
        <w:rPr>
          <w:rFonts w:eastAsiaTheme="minorHAnsi"/>
        </w:rPr>
        <w:fldChar w:fldCharType="begin"/>
      </w:r>
      <w:r w:rsidRPr="00693F47">
        <w:rPr>
          <w:rFonts w:eastAsiaTheme="minorHAnsi"/>
        </w:rPr>
        <w:instrText xml:space="preserve"> REF _Ref450212236 \h  \* MERGEFORMAT </w:instrText>
      </w:r>
      <w:r w:rsidRPr="00693F47">
        <w:rPr>
          <w:rFonts w:eastAsiaTheme="minorHAnsi"/>
        </w:rPr>
      </w:r>
      <w:r w:rsidRPr="00693F47">
        <w:rPr>
          <w:rFonts w:eastAsiaTheme="minorHAnsi"/>
        </w:rPr>
        <w:fldChar w:fldCharType="separate"/>
      </w:r>
      <w:r w:rsidR="005D3AE0" w:rsidRPr="005D3AE0">
        <w:rPr>
          <w:rFonts w:eastAsiaTheme="minorHAnsi"/>
        </w:rPr>
        <w:t xml:space="preserve">Table </w:t>
      </w:r>
      <w:r w:rsidR="005D3AE0" w:rsidRPr="005D3AE0">
        <w:rPr>
          <w:rFonts w:eastAsiaTheme="minorHAnsi"/>
          <w:noProof/>
        </w:rPr>
        <w:t>5</w:t>
      </w:r>
      <w:r w:rsidR="005D3AE0" w:rsidRPr="005D3AE0">
        <w:rPr>
          <w:rFonts w:eastAsiaTheme="minorHAnsi"/>
          <w:noProof/>
        </w:rPr>
        <w:noBreakHyphen/>
        <w:t>5</w:t>
      </w:r>
      <w:r w:rsidRPr="00693F47">
        <w:rPr>
          <w:rFonts w:eastAsiaTheme="minorHAnsi"/>
        </w:rPr>
        <w:fldChar w:fldCharType="end"/>
      </w:r>
      <w:r w:rsidRPr="00693F47">
        <w:rPr>
          <w:rFonts w:eastAsiaTheme="minorHAnsi"/>
        </w:rPr>
        <w:t>).  The peas and sweetcorn offered high moisture contents of 79 and 74 % respectively, but changed shape considerably during drying, which add</w:t>
      </w:r>
      <w:r w:rsidR="0000032E">
        <w:rPr>
          <w:rFonts w:eastAsiaTheme="minorHAnsi"/>
        </w:rPr>
        <w:t>s</w:t>
      </w:r>
      <w:r w:rsidRPr="00693F47">
        <w:rPr>
          <w:rFonts w:eastAsiaTheme="minorHAnsi"/>
        </w:rPr>
        <w:t xml:space="preserve"> complexity to the drying tests as material shrinkage alters the pathways for moisture to travel out of the particle.  Consequently, the molecular sieves were chosen to be studied instead, as these retain their structure through drying.  The highly porous nature of the perlite particles caused them to have an average moisture content close to 80 %.  However, this moisture is not absorbed into the </w:t>
      </w:r>
      <w:r w:rsidR="0000032E">
        <w:rPr>
          <w:rFonts w:eastAsiaTheme="minorHAnsi"/>
        </w:rPr>
        <w:t>solid</w:t>
      </w:r>
      <w:r w:rsidRPr="00693F47">
        <w:rPr>
          <w:rFonts w:eastAsiaTheme="minorHAnsi"/>
        </w:rPr>
        <w:t xml:space="preserve">, but rather bound on the large </w:t>
      </w:r>
      <w:r w:rsidR="0000032E">
        <w:rPr>
          <w:rFonts w:eastAsiaTheme="minorHAnsi"/>
        </w:rPr>
        <w:t xml:space="preserve">internal </w:t>
      </w:r>
      <w:r w:rsidRPr="00693F47">
        <w:rPr>
          <w:rFonts w:eastAsiaTheme="minorHAnsi"/>
        </w:rPr>
        <w:t xml:space="preserve">surface area of the particle.  In contrast, the wheat particles feature an average moisture content of approximately 50 %, but this moisture is absorbed into the particle and is released very slowly.  </w:t>
      </w:r>
    </w:p>
    <w:p w14:paraId="5222AB25" w14:textId="77777777" w:rsidR="00765119" w:rsidRDefault="00765119" w:rsidP="00EA5CD1">
      <w:pPr>
        <w:spacing w:line="276" w:lineRule="auto"/>
        <w:rPr>
          <w:rFonts w:eastAsiaTheme="minorHAnsi"/>
        </w:rPr>
      </w:pPr>
    </w:p>
    <w:p w14:paraId="170C84F6" w14:textId="77777777" w:rsidR="00765119" w:rsidRPr="00693F47" w:rsidRDefault="00765119" w:rsidP="00EA5CD1">
      <w:pPr>
        <w:spacing w:line="276" w:lineRule="auto"/>
        <w:rPr>
          <w:rFonts w:eastAsiaTheme="minorHAnsi"/>
        </w:rPr>
      </w:pPr>
    </w:p>
    <w:p w14:paraId="005C59C5" w14:textId="68C8C6EA" w:rsidR="00693F47" w:rsidRDefault="00693F47" w:rsidP="00EA5CD1">
      <w:pPr>
        <w:spacing w:line="276" w:lineRule="auto"/>
        <w:rPr>
          <w:rFonts w:eastAsiaTheme="minorHAnsi"/>
        </w:rPr>
      </w:pPr>
      <w:bookmarkStart w:id="326" w:name="_Ref450212236"/>
      <w:bookmarkStart w:id="327" w:name="_Toc474686758"/>
      <w:r w:rsidRPr="00693F47">
        <w:rPr>
          <w:rFonts w:eastAsiaTheme="minorHAnsi"/>
          <w:bCs/>
          <w:szCs w:val="18"/>
        </w:rPr>
        <w:lastRenderedPageBreak/>
        <w:t xml:space="preserve">Table </w:t>
      </w:r>
      <w:r w:rsidRPr="00693F47">
        <w:rPr>
          <w:rFonts w:eastAsiaTheme="minorHAnsi"/>
          <w:bCs/>
          <w:szCs w:val="18"/>
        </w:rPr>
        <w:fldChar w:fldCharType="begin"/>
      </w:r>
      <w:r w:rsidRPr="00693F47">
        <w:rPr>
          <w:rFonts w:eastAsiaTheme="minorHAnsi"/>
          <w:bCs/>
          <w:szCs w:val="18"/>
        </w:rPr>
        <w:instrText xml:space="preserve"> STYLEREF 1 \s </w:instrText>
      </w:r>
      <w:r w:rsidRPr="00693F47">
        <w:rPr>
          <w:rFonts w:eastAsiaTheme="minorHAnsi"/>
          <w:bCs/>
          <w:szCs w:val="18"/>
        </w:rPr>
        <w:fldChar w:fldCharType="separate"/>
      </w:r>
      <w:r w:rsidR="005D3AE0">
        <w:rPr>
          <w:rFonts w:eastAsiaTheme="minorHAnsi"/>
          <w:bCs/>
          <w:noProof/>
          <w:szCs w:val="18"/>
        </w:rPr>
        <w:t>5</w:t>
      </w:r>
      <w:r w:rsidRPr="00693F47">
        <w:rPr>
          <w:rFonts w:eastAsiaTheme="minorHAnsi"/>
          <w:bCs/>
          <w:szCs w:val="18"/>
        </w:rPr>
        <w:fldChar w:fldCharType="end"/>
      </w:r>
      <w:r w:rsidRPr="00693F47">
        <w:rPr>
          <w:rFonts w:eastAsiaTheme="minorHAnsi"/>
          <w:bCs/>
          <w:szCs w:val="18"/>
        </w:rPr>
        <w:noBreakHyphen/>
      </w:r>
      <w:r w:rsidRPr="00693F47">
        <w:rPr>
          <w:rFonts w:eastAsiaTheme="minorHAnsi"/>
          <w:bCs/>
          <w:szCs w:val="18"/>
        </w:rPr>
        <w:fldChar w:fldCharType="begin"/>
      </w:r>
      <w:r w:rsidRPr="00693F47">
        <w:rPr>
          <w:rFonts w:eastAsiaTheme="minorHAnsi"/>
          <w:bCs/>
          <w:szCs w:val="18"/>
        </w:rPr>
        <w:instrText xml:space="preserve"> SEQ Table \* ARABIC \s 1 </w:instrText>
      </w:r>
      <w:r w:rsidRPr="00693F47">
        <w:rPr>
          <w:rFonts w:eastAsiaTheme="minorHAnsi"/>
          <w:bCs/>
          <w:szCs w:val="18"/>
        </w:rPr>
        <w:fldChar w:fldCharType="separate"/>
      </w:r>
      <w:r w:rsidR="005D3AE0">
        <w:rPr>
          <w:rFonts w:eastAsiaTheme="minorHAnsi"/>
          <w:bCs/>
          <w:noProof/>
          <w:szCs w:val="18"/>
        </w:rPr>
        <w:t>5</w:t>
      </w:r>
      <w:r w:rsidRPr="00693F47">
        <w:rPr>
          <w:rFonts w:eastAsiaTheme="minorHAnsi"/>
          <w:bCs/>
          <w:szCs w:val="18"/>
        </w:rPr>
        <w:fldChar w:fldCharType="end"/>
      </w:r>
      <w:bookmarkEnd w:id="326"/>
      <w:r w:rsidRPr="00693F47">
        <w:rPr>
          <w:rFonts w:eastAsiaTheme="minorHAnsi"/>
          <w:bCs/>
          <w:szCs w:val="18"/>
        </w:rPr>
        <w:t>.  Moisture content tests for drying particles.</w:t>
      </w:r>
      <w:bookmarkEnd w:id="327"/>
      <w:r w:rsidR="001872E3" w:rsidRPr="00693F47">
        <w:rPr>
          <w:rFonts w:eastAsiaTheme="minorHAnsi"/>
        </w:rPr>
        <w:t xml:space="preserve"> </w:t>
      </w:r>
    </w:p>
    <w:tbl>
      <w:tblPr>
        <w:tblStyle w:val="LightShading"/>
        <w:tblW w:w="0" w:type="auto"/>
        <w:tblLook w:val="04A0" w:firstRow="1" w:lastRow="0" w:firstColumn="1" w:lastColumn="0" w:noHBand="0" w:noVBand="1"/>
      </w:tblPr>
      <w:tblGrid>
        <w:gridCol w:w="2310"/>
        <w:gridCol w:w="2311"/>
        <w:gridCol w:w="2310"/>
        <w:gridCol w:w="2311"/>
      </w:tblGrid>
      <w:tr w:rsidR="001872E3" w14:paraId="3C42126A" w14:textId="77777777" w:rsidTr="004068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Borders>
              <w:top w:val="single" w:sz="18" w:space="0" w:color="auto"/>
            </w:tcBorders>
            <w:shd w:val="clear" w:color="auto" w:fill="FFFFFF" w:themeFill="background1"/>
          </w:tcPr>
          <w:p w14:paraId="71EC9B01" w14:textId="77777777" w:rsidR="001872E3" w:rsidRDefault="001872E3" w:rsidP="00EA5CD1">
            <w:pPr>
              <w:spacing w:line="276" w:lineRule="auto"/>
            </w:pPr>
            <w:r>
              <w:t>Material</w:t>
            </w:r>
          </w:p>
        </w:tc>
        <w:tc>
          <w:tcPr>
            <w:tcW w:w="2311" w:type="dxa"/>
            <w:tcBorders>
              <w:top w:val="single" w:sz="18" w:space="0" w:color="auto"/>
            </w:tcBorders>
            <w:shd w:val="clear" w:color="auto" w:fill="FFFFFF" w:themeFill="background1"/>
          </w:tcPr>
          <w:p w14:paraId="1D03574C" w14:textId="77777777" w:rsidR="001872E3" w:rsidRDefault="001872E3" w:rsidP="00EA5CD1">
            <w:pPr>
              <w:spacing w:line="276" w:lineRule="auto"/>
              <w:cnfStyle w:val="100000000000" w:firstRow="1" w:lastRow="0" w:firstColumn="0" w:lastColumn="0" w:oddVBand="0" w:evenVBand="0" w:oddHBand="0" w:evenHBand="0" w:firstRowFirstColumn="0" w:firstRowLastColumn="0" w:lastRowFirstColumn="0" w:lastRowLastColumn="0"/>
            </w:pPr>
            <w:r w:rsidRPr="001570D4">
              <w:rPr>
                <w:rFonts w:ascii="Calibri" w:eastAsia="Times New Roman" w:hAnsi="Calibri" w:cs="Times New Roman"/>
                <w:color w:val="000000"/>
                <w:lang w:eastAsia="en-GB"/>
              </w:rPr>
              <w:t>Wet particle (g)</w:t>
            </w:r>
          </w:p>
        </w:tc>
        <w:tc>
          <w:tcPr>
            <w:tcW w:w="2310" w:type="dxa"/>
            <w:tcBorders>
              <w:top w:val="single" w:sz="18" w:space="0" w:color="auto"/>
            </w:tcBorders>
          </w:tcPr>
          <w:p w14:paraId="2438D00F" w14:textId="77777777" w:rsidR="001872E3" w:rsidRDefault="001872E3" w:rsidP="00EA5CD1">
            <w:pPr>
              <w:spacing w:line="276" w:lineRule="auto"/>
              <w:jc w:val="center"/>
              <w:cnfStyle w:val="100000000000" w:firstRow="1" w:lastRow="0" w:firstColumn="0" w:lastColumn="0" w:oddVBand="0" w:evenVBand="0" w:oddHBand="0" w:evenHBand="0" w:firstRowFirstColumn="0" w:firstRowLastColumn="0" w:lastRowFirstColumn="0" w:lastRowLastColumn="0"/>
            </w:pPr>
            <w:r w:rsidRPr="001570D4">
              <w:rPr>
                <w:rFonts w:ascii="Calibri" w:eastAsia="Times New Roman" w:hAnsi="Calibri" w:cs="Times New Roman"/>
                <w:color w:val="000000"/>
                <w:lang w:eastAsia="en-GB"/>
              </w:rPr>
              <w:t>Dry Particle (g)</w:t>
            </w:r>
          </w:p>
        </w:tc>
        <w:tc>
          <w:tcPr>
            <w:tcW w:w="2311" w:type="dxa"/>
            <w:tcBorders>
              <w:top w:val="single" w:sz="18" w:space="0" w:color="auto"/>
            </w:tcBorders>
          </w:tcPr>
          <w:p w14:paraId="329293EF" w14:textId="77777777" w:rsidR="001872E3" w:rsidRDefault="001872E3" w:rsidP="00EA5CD1">
            <w:pPr>
              <w:spacing w:line="276" w:lineRule="auto"/>
              <w:jc w:val="center"/>
              <w:cnfStyle w:val="100000000000" w:firstRow="1" w:lastRow="0" w:firstColumn="0" w:lastColumn="0" w:oddVBand="0" w:evenVBand="0" w:oddHBand="0" w:evenHBand="0" w:firstRowFirstColumn="0" w:firstRowLastColumn="0" w:lastRowFirstColumn="0" w:lastRowLastColumn="0"/>
            </w:pPr>
            <w:r w:rsidRPr="001570D4">
              <w:rPr>
                <w:rFonts w:ascii="Calibri" w:eastAsia="Times New Roman" w:hAnsi="Calibri" w:cs="Times New Roman"/>
                <w:color w:val="000000"/>
                <w:lang w:eastAsia="en-GB"/>
              </w:rPr>
              <w:t>% moisture content</w:t>
            </w:r>
          </w:p>
        </w:tc>
      </w:tr>
      <w:tr w:rsidR="001872E3" w14:paraId="2B09C474" w14:textId="77777777" w:rsidTr="00406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14:paraId="4DC93723" w14:textId="77777777" w:rsidR="001872E3" w:rsidRDefault="001872E3" w:rsidP="00EA5CD1">
            <w:pPr>
              <w:spacing w:line="276" w:lineRule="auto"/>
            </w:pPr>
            <w:r w:rsidRPr="001570D4">
              <w:rPr>
                <w:rFonts w:ascii="Calibri" w:eastAsia="Times New Roman" w:hAnsi="Calibri" w:cs="Times New Roman"/>
                <w:color w:val="000000"/>
                <w:lang w:eastAsia="en-GB"/>
              </w:rPr>
              <w:t>Wheat</w:t>
            </w:r>
          </w:p>
        </w:tc>
        <w:tc>
          <w:tcPr>
            <w:tcW w:w="2311" w:type="dxa"/>
            <w:shd w:val="clear" w:color="auto" w:fill="auto"/>
          </w:tcPr>
          <w:p w14:paraId="3B551042" w14:textId="77777777" w:rsidR="001872E3" w:rsidRDefault="001872E3"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sidRPr="001570D4">
              <w:rPr>
                <w:rFonts w:ascii="Calibri" w:eastAsia="Times New Roman" w:hAnsi="Calibri" w:cs="Times New Roman"/>
                <w:color w:val="000000"/>
                <w:lang w:eastAsia="en-GB"/>
              </w:rPr>
              <w:t>0.0891</w:t>
            </w:r>
          </w:p>
        </w:tc>
        <w:tc>
          <w:tcPr>
            <w:tcW w:w="2310" w:type="dxa"/>
            <w:shd w:val="clear" w:color="auto" w:fill="auto"/>
          </w:tcPr>
          <w:p w14:paraId="495D85F3" w14:textId="77777777" w:rsidR="001872E3" w:rsidRDefault="001872E3"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sidRPr="001570D4">
              <w:rPr>
                <w:rFonts w:ascii="Calibri" w:eastAsia="Times New Roman" w:hAnsi="Calibri" w:cs="Times New Roman"/>
                <w:color w:val="000000"/>
                <w:lang w:eastAsia="en-GB"/>
              </w:rPr>
              <w:t>0.0450</w:t>
            </w:r>
          </w:p>
        </w:tc>
        <w:tc>
          <w:tcPr>
            <w:tcW w:w="2311" w:type="dxa"/>
            <w:shd w:val="clear" w:color="auto" w:fill="auto"/>
          </w:tcPr>
          <w:p w14:paraId="23E88A2E" w14:textId="77777777" w:rsidR="001872E3" w:rsidRDefault="001872E3"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sidRPr="001570D4">
              <w:rPr>
                <w:rFonts w:ascii="Calibri" w:eastAsia="Times New Roman" w:hAnsi="Calibri" w:cs="Times New Roman"/>
                <w:color w:val="000000"/>
                <w:lang w:eastAsia="en-GB"/>
              </w:rPr>
              <w:t>49</w:t>
            </w:r>
            <w:r>
              <w:rPr>
                <w:rFonts w:ascii="Calibri" w:eastAsia="Times New Roman" w:hAnsi="Calibri" w:cs="Times New Roman"/>
                <w:color w:val="000000"/>
                <w:lang w:eastAsia="en-GB"/>
              </w:rPr>
              <w:t xml:space="preserve"> </w:t>
            </w:r>
            <w:r w:rsidRPr="001570D4">
              <w:rPr>
                <w:rFonts w:ascii="Calibri" w:eastAsia="Times New Roman" w:hAnsi="Calibri" w:cs="Times New Roman"/>
                <w:color w:val="000000"/>
                <w:lang w:eastAsia="en-GB"/>
              </w:rPr>
              <w:t>%</w:t>
            </w:r>
          </w:p>
        </w:tc>
      </w:tr>
      <w:tr w:rsidR="001872E3" w14:paraId="557261A0" w14:textId="77777777" w:rsidTr="0040687D">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14:paraId="30C26365" w14:textId="77777777" w:rsidR="001872E3" w:rsidRDefault="001872E3" w:rsidP="00EA5CD1">
            <w:pPr>
              <w:spacing w:line="276" w:lineRule="auto"/>
            </w:pPr>
            <w:r w:rsidRPr="001570D4">
              <w:rPr>
                <w:rFonts w:ascii="Calibri" w:eastAsia="Times New Roman" w:hAnsi="Calibri" w:cs="Times New Roman"/>
                <w:color w:val="000000"/>
                <w:lang w:eastAsia="en-GB"/>
              </w:rPr>
              <w:t>Barley</w:t>
            </w:r>
          </w:p>
        </w:tc>
        <w:tc>
          <w:tcPr>
            <w:tcW w:w="2311" w:type="dxa"/>
            <w:shd w:val="clear" w:color="auto" w:fill="auto"/>
          </w:tcPr>
          <w:p w14:paraId="2C6BD795" w14:textId="77777777" w:rsidR="001872E3" w:rsidRDefault="001872E3"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sidRPr="001570D4">
              <w:rPr>
                <w:rFonts w:ascii="Calibri" w:eastAsia="Times New Roman" w:hAnsi="Calibri" w:cs="Times New Roman"/>
                <w:color w:val="000000"/>
                <w:lang w:eastAsia="en-GB"/>
              </w:rPr>
              <w:t>0.0823</w:t>
            </w:r>
          </w:p>
        </w:tc>
        <w:tc>
          <w:tcPr>
            <w:tcW w:w="2310" w:type="dxa"/>
            <w:shd w:val="clear" w:color="auto" w:fill="auto"/>
          </w:tcPr>
          <w:p w14:paraId="403A4A51" w14:textId="77777777" w:rsidR="001872E3" w:rsidRDefault="001872E3"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sidRPr="001570D4">
              <w:rPr>
                <w:rFonts w:ascii="Calibri" w:eastAsia="Times New Roman" w:hAnsi="Calibri" w:cs="Times New Roman"/>
                <w:color w:val="000000"/>
                <w:lang w:eastAsia="en-GB"/>
              </w:rPr>
              <w:t>0.0431</w:t>
            </w:r>
          </w:p>
        </w:tc>
        <w:tc>
          <w:tcPr>
            <w:tcW w:w="2311" w:type="dxa"/>
            <w:shd w:val="clear" w:color="auto" w:fill="auto"/>
          </w:tcPr>
          <w:p w14:paraId="1741E171" w14:textId="77777777" w:rsidR="001872E3" w:rsidRDefault="001872E3"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sidRPr="001570D4">
              <w:rPr>
                <w:rFonts w:ascii="Calibri" w:eastAsia="Times New Roman" w:hAnsi="Calibri" w:cs="Times New Roman"/>
                <w:color w:val="000000"/>
                <w:lang w:eastAsia="en-GB"/>
              </w:rPr>
              <w:t>48</w:t>
            </w:r>
            <w:r>
              <w:rPr>
                <w:rFonts w:ascii="Calibri" w:eastAsia="Times New Roman" w:hAnsi="Calibri" w:cs="Times New Roman"/>
                <w:color w:val="000000"/>
                <w:lang w:eastAsia="en-GB"/>
              </w:rPr>
              <w:t xml:space="preserve"> </w:t>
            </w:r>
            <w:r w:rsidRPr="001570D4">
              <w:rPr>
                <w:rFonts w:ascii="Calibri" w:eastAsia="Times New Roman" w:hAnsi="Calibri" w:cs="Times New Roman"/>
                <w:color w:val="000000"/>
                <w:lang w:eastAsia="en-GB"/>
              </w:rPr>
              <w:t>%</w:t>
            </w:r>
          </w:p>
        </w:tc>
      </w:tr>
      <w:tr w:rsidR="001872E3" w14:paraId="1656DA5E" w14:textId="77777777" w:rsidTr="00406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14:paraId="20180C19" w14:textId="77777777" w:rsidR="001872E3" w:rsidRDefault="001872E3" w:rsidP="00EA5CD1">
            <w:pPr>
              <w:spacing w:line="276" w:lineRule="auto"/>
            </w:pPr>
            <w:r>
              <w:rPr>
                <w:rFonts w:ascii="Calibri" w:eastAsia="Times New Roman" w:hAnsi="Calibri" w:cs="Times New Roman"/>
                <w:color w:val="000000"/>
                <w:lang w:eastAsia="en-GB"/>
              </w:rPr>
              <w:t>Molecular sieve 4</w:t>
            </w:r>
            <w:r>
              <w:t xml:space="preserve"> Å</w:t>
            </w:r>
          </w:p>
        </w:tc>
        <w:tc>
          <w:tcPr>
            <w:tcW w:w="2311" w:type="dxa"/>
            <w:shd w:val="clear" w:color="auto" w:fill="auto"/>
          </w:tcPr>
          <w:p w14:paraId="5594CDCF" w14:textId="77777777" w:rsidR="001872E3" w:rsidRDefault="001872E3"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sidRPr="001570D4">
              <w:rPr>
                <w:rFonts w:ascii="Calibri" w:eastAsia="Times New Roman" w:hAnsi="Calibri" w:cs="Times New Roman"/>
                <w:color w:val="000000"/>
                <w:lang w:eastAsia="en-GB"/>
              </w:rPr>
              <w:t>0.1097</w:t>
            </w:r>
          </w:p>
        </w:tc>
        <w:tc>
          <w:tcPr>
            <w:tcW w:w="2310" w:type="dxa"/>
            <w:shd w:val="clear" w:color="auto" w:fill="auto"/>
          </w:tcPr>
          <w:p w14:paraId="48A856EA" w14:textId="77777777" w:rsidR="001872E3" w:rsidRDefault="001872E3"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sidRPr="001570D4">
              <w:rPr>
                <w:rFonts w:ascii="Calibri" w:eastAsia="Times New Roman" w:hAnsi="Calibri" w:cs="Times New Roman"/>
                <w:color w:val="000000"/>
                <w:lang w:eastAsia="en-GB"/>
              </w:rPr>
              <w:t>0.0885</w:t>
            </w:r>
          </w:p>
        </w:tc>
        <w:tc>
          <w:tcPr>
            <w:tcW w:w="2311" w:type="dxa"/>
            <w:shd w:val="clear" w:color="auto" w:fill="auto"/>
          </w:tcPr>
          <w:p w14:paraId="7D1B2B3E" w14:textId="77777777" w:rsidR="001872E3" w:rsidRDefault="001872E3"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sidRPr="001570D4">
              <w:rPr>
                <w:rFonts w:ascii="Calibri" w:eastAsia="Times New Roman" w:hAnsi="Calibri" w:cs="Times New Roman"/>
                <w:color w:val="000000"/>
                <w:lang w:eastAsia="en-GB"/>
              </w:rPr>
              <w:t>19</w:t>
            </w:r>
            <w:r>
              <w:rPr>
                <w:rFonts w:ascii="Calibri" w:eastAsia="Times New Roman" w:hAnsi="Calibri" w:cs="Times New Roman"/>
                <w:color w:val="000000"/>
                <w:lang w:eastAsia="en-GB"/>
              </w:rPr>
              <w:t xml:space="preserve"> </w:t>
            </w:r>
            <w:r w:rsidRPr="001570D4">
              <w:rPr>
                <w:rFonts w:ascii="Calibri" w:eastAsia="Times New Roman" w:hAnsi="Calibri" w:cs="Times New Roman"/>
                <w:color w:val="000000"/>
                <w:lang w:eastAsia="en-GB"/>
              </w:rPr>
              <w:t>%</w:t>
            </w:r>
          </w:p>
        </w:tc>
      </w:tr>
      <w:tr w:rsidR="001872E3" w14:paraId="0941091F" w14:textId="77777777" w:rsidTr="0040687D">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14:paraId="1D0410E8" w14:textId="77777777" w:rsidR="001872E3" w:rsidRDefault="001872E3" w:rsidP="00EA5CD1">
            <w:pPr>
              <w:spacing w:line="276" w:lineRule="auto"/>
            </w:pPr>
            <w:r>
              <w:rPr>
                <w:rFonts w:ascii="Calibri" w:eastAsia="Times New Roman" w:hAnsi="Calibri" w:cs="Times New Roman"/>
                <w:color w:val="000000"/>
                <w:lang w:eastAsia="en-GB"/>
              </w:rPr>
              <w:t>Molecular sieve 10</w:t>
            </w:r>
            <w:r>
              <w:t xml:space="preserve"> Å</w:t>
            </w:r>
          </w:p>
        </w:tc>
        <w:tc>
          <w:tcPr>
            <w:tcW w:w="2311" w:type="dxa"/>
            <w:shd w:val="clear" w:color="auto" w:fill="auto"/>
          </w:tcPr>
          <w:p w14:paraId="40095612" w14:textId="77777777" w:rsidR="001872E3" w:rsidRDefault="001872E3"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sidRPr="001570D4">
              <w:rPr>
                <w:rFonts w:ascii="Calibri" w:eastAsia="Times New Roman" w:hAnsi="Calibri" w:cs="Times New Roman"/>
                <w:color w:val="000000"/>
                <w:lang w:eastAsia="en-GB"/>
              </w:rPr>
              <w:t>0.0695</w:t>
            </w:r>
          </w:p>
        </w:tc>
        <w:tc>
          <w:tcPr>
            <w:tcW w:w="2310" w:type="dxa"/>
            <w:shd w:val="clear" w:color="auto" w:fill="auto"/>
          </w:tcPr>
          <w:p w14:paraId="4137B673" w14:textId="77777777" w:rsidR="001872E3" w:rsidRDefault="001872E3"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sidRPr="001570D4">
              <w:rPr>
                <w:rFonts w:ascii="Calibri" w:eastAsia="Times New Roman" w:hAnsi="Calibri" w:cs="Times New Roman"/>
                <w:color w:val="000000"/>
                <w:lang w:eastAsia="en-GB"/>
              </w:rPr>
              <w:t>0.0533</w:t>
            </w:r>
          </w:p>
        </w:tc>
        <w:tc>
          <w:tcPr>
            <w:tcW w:w="2311" w:type="dxa"/>
            <w:shd w:val="clear" w:color="auto" w:fill="auto"/>
          </w:tcPr>
          <w:p w14:paraId="115F1F50" w14:textId="77777777" w:rsidR="001872E3" w:rsidRDefault="001872E3"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sidRPr="001570D4">
              <w:rPr>
                <w:rFonts w:ascii="Calibri" w:eastAsia="Times New Roman" w:hAnsi="Calibri" w:cs="Times New Roman"/>
                <w:color w:val="000000"/>
                <w:lang w:eastAsia="en-GB"/>
              </w:rPr>
              <w:t>23</w:t>
            </w:r>
            <w:r>
              <w:rPr>
                <w:rFonts w:ascii="Calibri" w:eastAsia="Times New Roman" w:hAnsi="Calibri" w:cs="Times New Roman"/>
                <w:color w:val="000000"/>
                <w:lang w:eastAsia="en-GB"/>
              </w:rPr>
              <w:t xml:space="preserve"> </w:t>
            </w:r>
            <w:r w:rsidRPr="001570D4">
              <w:rPr>
                <w:rFonts w:ascii="Calibri" w:eastAsia="Times New Roman" w:hAnsi="Calibri" w:cs="Times New Roman"/>
                <w:color w:val="000000"/>
                <w:lang w:eastAsia="en-GB"/>
              </w:rPr>
              <w:t>%</w:t>
            </w:r>
          </w:p>
        </w:tc>
      </w:tr>
      <w:tr w:rsidR="001872E3" w14:paraId="262E1FD3" w14:textId="77777777" w:rsidTr="00406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14:paraId="1F07A190" w14:textId="77777777" w:rsidR="001872E3" w:rsidRDefault="001872E3" w:rsidP="00EA5CD1">
            <w:pPr>
              <w:spacing w:line="276" w:lineRule="auto"/>
            </w:pPr>
            <w:r>
              <w:rPr>
                <w:rFonts w:ascii="Calibri" w:eastAsia="Times New Roman" w:hAnsi="Calibri" w:cs="Times New Roman"/>
                <w:color w:val="000000"/>
                <w:lang w:eastAsia="en-GB"/>
              </w:rPr>
              <w:t>Molecular sieve 3</w:t>
            </w:r>
            <w:r>
              <w:t xml:space="preserve"> Å</w:t>
            </w:r>
          </w:p>
        </w:tc>
        <w:tc>
          <w:tcPr>
            <w:tcW w:w="2311" w:type="dxa"/>
            <w:shd w:val="clear" w:color="auto" w:fill="auto"/>
          </w:tcPr>
          <w:p w14:paraId="02CDC6BE" w14:textId="77777777" w:rsidR="001872E3" w:rsidRDefault="001872E3"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sidRPr="001570D4">
              <w:rPr>
                <w:rFonts w:ascii="Calibri" w:eastAsia="Times New Roman" w:hAnsi="Calibri" w:cs="Times New Roman"/>
                <w:color w:val="000000"/>
                <w:lang w:eastAsia="en-GB"/>
              </w:rPr>
              <w:t>0.0627</w:t>
            </w:r>
          </w:p>
        </w:tc>
        <w:tc>
          <w:tcPr>
            <w:tcW w:w="2310" w:type="dxa"/>
            <w:shd w:val="clear" w:color="auto" w:fill="auto"/>
          </w:tcPr>
          <w:p w14:paraId="2B4E07B2" w14:textId="77777777" w:rsidR="001872E3" w:rsidRDefault="001872E3"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sidRPr="001570D4">
              <w:rPr>
                <w:rFonts w:ascii="Calibri" w:eastAsia="Times New Roman" w:hAnsi="Calibri" w:cs="Times New Roman"/>
                <w:color w:val="000000"/>
                <w:lang w:eastAsia="en-GB"/>
              </w:rPr>
              <w:t>0.0480</w:t>
            </w:r>
          </w:p>
        </w:tc>
        <w:tc>
          <w:tcPr>
            <w:tcW w:w="2311" w:type="dxa"/>
            <w:shd w:val="clear" w:color="auto" w:fill="auto"/>
          </w:tcPr>
          <w:p w14:paraId="6B89F2A2" w14:textId="77777777" w:rsidR="001872E3" w:rsidRDefault="001872E3"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sidRPr="001570D4">
              <w:rPr>
                <w:rFonts w:ascii="Calibri" w:eastAsia="Times New Roman" w:hAnsi="Calibri" w:cs="Times New Roman"/>
                <w:color w:val="000000"/>
                <w:lang w:eastAsia="en-GB"/>
              </w:rPr>
              <w:t>23</w:t>
            </w:r>
            <w:r>
              <w:rPr>
                <w:rFonts w:ascii="Calibri" w:eastAsia="Times New Roman" w:hAnsi="Calibri" w:cs="Times New Roman"/>
                <w:color w:val="000000"/>
                <w:lang w:eastAsia="en-GB"/>
              </w:rPr>
              <w:t xml:space="preserve"> </w:t>
            </w:r>
            <w:r w:rsidRPr="001570D4">
              <w:rPr>
                <w:rFonts w:ascii="Calibri" w:eastAsia="Times New Roman" w:hAnsi="Calibri" w:cs="Times New Roman"/>
                <w:color w:val="000000"/>
                <w:lang w:eastAsia="en-GB"/>
              </w:rPr>
              <w:t>%</w:t>
            </w:r>
          </w:p>
        </w:tc>
      </w:tr>
      <w:tr w:rsidR="001872E3" w14:paraId="026A61DB" w14:textId="77777777" w:rsidTr="0040687D">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14:paraId="52879594" w14:textId="77777777" w:rsidR="001872E3" w:rsidRDefault="001872E3" w:rsidP="00EA5CD1">
            <w:pPr>
              <w:spacing w:line="276" w:lineRule="auto"/>
            </w:pPr>
            <w:r w:rsidRPr="001570D4">
              <w:rPr>
                <w:rFonts w:ascii="Calibri" w:eastAsia="Times New Roman" w:hAnsi="Calibri" w:cs="Times New Roman"/>
                <w:color w:val="000000"/>
                <w:lang w:eastAsia="en-GB"/>
              </w:rPr>
              <w:t>Sweetcorn</w:t>
            </w:r>
          </w:p>
        </w:tc>
        <w:tc>
          <w:tcPr>
            <w:tcW w:w="2311" w:type="dxa"/>
            <w:shd w:val="clear" w:color="auto" w:fill="auto"/>
          </w:tcPr>
          <w:p w14:paraId="368223E3" w14:textId="77777777" w:rsidR="001872E3" w:rsidRDefault="001872E3"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sidRPr="001570D4">
              <w:rPr>
                <w:rFonts w:ascii="Calibri" w:eastAsia="Times New Roman" w:hAnsi="Calibri" w:cs="Times New Roman"/>
                <w:color w:val="000000"/>
                <w:lang w:eastAsia="en-GB"/>
              </w:rPr>
              <w:t>0.2935</w:t>
            </w:r>
          </w:p>
        </w:tc>
        <w:tc>
          <w:tcPr>
            <w:tcW w:w="2310" w:type="dxa"/>
            <w:shd w:val="clear" w:color="auto" w:fill="auto"/>
          </w:tcPr>
          <w:p w14:paraId="39A77C21" w14:textId="77777777" w:rsidR="001872E3" w:rsidRDefault="001872E3"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1570D4">
              <w:rPr>
                <w:rFonts w:ascii="Calibri" w:eastAsia="Times New Roman" w:hAnsi="Calibri" w:cs="Times New Roman"/>
                <w:color w:val="000000"/>
                <w:lang w:eastAsia="en-GB"/>
              </w:rPr>
              <w:t>0.0603</w:t>
            </w:r>
          </w:p>
        </w:tc>
        <w:tc>
          <w:tcPr>
            <w:tcW w:w="2311" w:type="dxa"/>
            <w:shd w:val="clear" w:color="auto" w:fill="auto"/>
          </w:tcPr>
          <w:p w14:paraId="6951CE76" w14:textId="77777777" w:rsidR="001872E3" w:rsidRDefault="001872E3"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1570D4">
              <w:rPr>
                <w:rFonts w:ascii="Calibri" w:eastAsia="Times New Roman" w:hAnsi="Calibri" w:cs="Times New Roman"/>
                <w:color w:val="000000"/>
                <w:lang w:eastAsia="en-GB"/>
              </w:rPr>
              <w:t>79</w:t>
            </w:r>
            <w:r>
              <w:rPr>
                <w:rFonts w:ascii="Calibri" w:eastAsia="Times New Roman" w:hAnsi="Calibri" w:cs="Times New Roman"/>
                <w:color w:val="000000"/>
                <w:lang w:eastAsia="en-GB"/>
              </w:rPr>
              <w:t xml:space="preserve"> </w:t>
            </w:r>
            <w:r w:rsidRPr="001570D4">
              <w:rPr>
                <w:rFonts w:ascii="Calibri" w:eastAsia="Times New Roman" w:hAnsi="Calibri" w:cs="Times New Roman"/>
                <w:color w:val="000000"/>
                <w:lang w:eastAsia="en-GB"/>
              </w:rPr>
              <w:t>%</w:t>
            </w:r>
          </w:p>
        </w:tc>
      </w:tr>
      <w:tr w:rsidR="001872E3" w14:paraId="2AA08514" w14:textId="77777777" w:rsidTr="00406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14:paraId="4638D1FE" w14:textId="77777777" w:rsidR="001872E3" w:rsidRDefault="001872E3" w:rsidP="00EA5CD1">
            <w:pPr>
              <w:spacing w:line="276" w:lineRule="auto"/>
            </w:pPr>
            <w:r w:rsidRPr="001570D4">
              <w:rPr>
                <w:rFonts w:ascii="Calibri" w:eastAsia="Times New Roman" w:hAnsi="Calibri" w:cs="Times New Roman"/>
                <w:color w:val="000000"/>
                <w:lang w:eastAsia="en-GB"/>
              </w:rPr>
              <w:t>Peas</w:t>
            </w:r>
          </w:p>
        </w:tc>
        <w:tc>
          <w:tcPr>
            <w:tcW w:w="2311" w:type="dxa"/>
            <w:shd w:val="clear" w:color="auto" w:fill="auto"/>
          </w:tcPr>
          <w:p w14:paraId="0CDCE967" w14:textId="77777777" w:rsidR="001872E3" w:rsidRDefault="001872E3"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sidRPr="001570D4">
              <w:rPr>
                <w:rFonts w:ascii="Calibri" w:eastAsia="Times New Roman" w:hAnsi="Calibri" w:cs="Times New Roman"/>
                <w:color w:val="000000"/>
                <w:lang w:eastAsia="en-GB"/>
              </w:rPr>
              <w:t>0.1791</w:t>
            </w:r>
          </w:p>
        </w:tc>
        <w:tc>
          <w:tcPr>
            <w:tcW w:w="2310" w:type="dxa"/>
            <w:shd w:val="clear" w:color="auto" w:fill="auto"/>
          </w:tcPr>
          <w:p w14:paraId="11F2BCA8" w14:textId="77777777" w:rsidR="001872E3" w:rsidRDefault="001872E3" w:rsidP="00EA5CD1">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1570D4">
              <w:rPr>
                <w:rFonts w:ascii="Calibri" w:eastAsia="Times New Roman" w:hAnsi="Calibri" w:cs="Times New Roman"/>
                <w:color w:val="000000"/>
                <w:lang w:eastAsia="en-GB"/>
              </w:rPr>
              <w:t>0.0472</w:t>
            </w:r>
          </w:p>
        </w:tc>
        <w:tc>
          <w:tcPr>
            <w:tcW w:w="2311" w:type="dxa"/>
            <w:shd w:val="clear" w:color="auto" w:fill="auto"/>
          </w:tcPr>
          <w:p w14:paraId="283C4144" w14:textId="77777777" w:rsidR="001872E3" w:rsidRDefault="001872E3" w:rsidP="00EA5CD1">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1570D4">
              <w:rPr>
                <w:rFonts w:ascii="Calibri" w:eastAsia="Times New Roman" w:hAnsi="Calibri" w:cs="Times New Roman"/>
                <w:color w:val="000000"/>
                <w:lang w:eastAsia="en-GB"/>
              </w:rPr>
              <w:t>74</w:t>
            </w:r>
            <w:r>
              <w:rPr>
                <w:rFonts w:ascii="Calibri" w:eastAsia="Times New Roman" w:hAnsi="Calibri" w:cs="Times New Roman"/>
                <w:color w:val="000000"/>
                <w:lang w:eastAsia="en-GB"/>
              </w:rPr>
              <w:t xml:space="preserve"> </w:t>
            </w:r>
            <w:r w:rsidRPr="001570D4">
              <w:rPr>
                <w:rFonts w:ascii="Calibri" w:eastAsia="Times New Roman" w:hAnsi="Calibri" w:cs="Times New Roman"/>
                <w:color w:val="000000"/>
                <w:lang w:eastAsia="en-GB"/>
              </w:rPr>
              <w:t>%</w:t>
            </w:r>
            <w:r>
              <w:rPr>
                <w:rFonts w:ascii="Calibri" w:eastAsia="Times New Roman" w:hAnsi="Calibri" w:cs="Times New Roman"/>
                <w:color w:val="000000"/>
                <w:lang w:eastAsia="en-GB"/>
              </w:rPr>
              <w:t xml:space="preserve"> </w:t>
            </w:r>
          </w:p>
        </w:tc>
      </w:tr>
      <w:tr w:rsidR="001872E3" w14:paraId="5124357C" w14:textId="77777777" w:rsidTr="0040687D">
        <w:tc>
          <w:tcPr>
            <w:cnfStyle w:val="001000000000" w:firstRow="0" w:lastRow="0" w:firstColumn="1" w:lastColumn="0" w:oddVBand="0" w:evenVBand="0" w:oddHBand="0" w:evenHBand="0" w:firstRowFirstColumn="0" w:firstRowLastColumn="0" w:lastRowFirstColumn="0" w:lastRowLastColumn="0"/>
            <w:tcW w:w="2310" w:type="dxa"/>
            <w:tcBorders>
              <w:bottom w:val="single" w:sz="18" w:space="0" w:color="auto"/>
            </w:tcBorders>
            <w:shd w:val="clear" w:color="auto" w:fill="auto"/>
          </w:tcPr>
          <w:p w14:paraId="6B1E0CA8" w14:textId="77777777" w:rsidR="001872E3" w:rsidRDefault="001872E3" w:rsidP="00EA5CD1">
            <w:pPr>
              <w:spacing w:line="276" w:lineRule="auto"/>
            </w:pPr>
            <w:r w:rsidRPr="001570D4">
              <w:rPr>
                <w:rFonts w:ascii="Calibri" w:eastAsia="Times New Roman" w:hAnsi="Calibri" w:cs="Times New Roman"/>
                <w:color w:val="000000"/>
                <w:lang w:eastAsia="en-GB"/>
              </w:rPr>
              <w:t>Perlite</w:t>
            </w:r>
          </w:p>
        </w:tc>
        <w:tc>
          <w:tcPr>
            <w:tcW w:w="2311" w:type="dxa"/>
            <w:tcBorders>
              <w:bottom w:val="single" w:sz="18" w:space="0" w:color="auto"/>
            </w:tcBorders>
            <w:shd w:val="clear" w:color="auto" w:fill="auto"/>
          </w:tcPr>
          <w:p w14:paraId="7AD8724D" w14:textId="77777777" w:rsidR="001872E3" w:rsidRDefault="001872E3"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sidRPr="001570D4">
              <w:rPr>
                <w:rFonts w:ascii="Calibri" w:eastAsia="Times New Roman" w:hAnsi="Calibri" w:cs="Times New Roman"/>
                <w:color w:val="000000"/>
                <w:lang w:eastAsia="en-GB"/>
              </w:rPr>
              <w:t>0.0481</w:t>
            </w:r>
          </w:p>
        </w:tc>
        <w:tc>
          <w:tcPr>
            <w:tcW w:w="2310" w:type="dxa"/>
            <w:tcBorders>
              <w:bottom w:val="single" w:sz="18" w:space="0" w:color="auto"/>
            </w:tcBorders>
            <w:shd w:val="clear" w:color="auto" w:fill="auto"/>
          </w:tcPr>
          <w:p w14:paraId="5CA5FC1E" w14:textId="77777777" w:rsidR="001872E3" w:rsidRDefault="001872E3"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1570D4">
              <w:rPr>
                <w:rFonts w:ascii="Calibri" w:eastAsia="Times New Roman" w:hAnsi="Calibri" w:cs="Times New Roman"/>
                <w:color w:val="000000"/>
                <w:lang w:eastAsia="en-GB"/>
              </w:rPr>
              <w:t>0.0104</w:t>
            </w:r>
          </w:p>
        </w:tc>
        <w:tc>
          <w:tcPr>
            <w:tcW w:w="2311" w:type="dxa"/>
            <w:tcBorders>
              <w:bottom w:val="single" w:sz="18" w:space="0" w:color="auto"/>
            </w:tcBorders>
            <w:shd w:val="clear" w:color="auto" w:fill="auto"/>
          </w:tcPr>
          <w:p w14:paraId="66C5E662" w14:textId="77777777" w:rsidR="001872E3" w:rsidRDefault="001872E3"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eastAsia="Times New Roman" w:hAnsi="Calibri" w:cs="Times New Roman"/>
                <w:color w:val="000000"/>
                <w:lang w:eastAsia="en-GB"/>
              </w:rPr>
              <w:t xml:space="preserve">78 </w:t>
            </w:r>
            <w:r w:rsidRPr="001570D4">
              <w:rPr>
                <w:rFonts w:ascii="Calibri" w:eastAsia="Times New Roman" w:hAnsi="Calibri" w:cs="Times New Roman"/>
                <w:color w:val="000000"/>
                <w:lang w:eastAsia="en-GB"/>
              </w:rPr>
              <w:t>%</w:t>
            </w:r>
          </w:p>
        </w:tc>
      </w:tr>
    </w:tbl>
    <w:p w14:paraId="29396C1C" w14:textId="77777777" w:rsidR="00527513" w:rsidRPr="00693F47" w:rsidRDefault="00527513" w:rsidP="00EA5CD1">
      <w:pPr>
        <w:spacing w:line="276" w:lineRule="auto"/>
        <w:rPr>
          <w:rFonts w:eastAsiaTheme="minorHAnsi"/>
        </w:rPr>
      </w:pPr>
    </w:p>
    <w:p w14:paraId="1F143FC1" w14:textId="77777777" w:rsidR="00693F47" w:rsidRPr="00693F47" w:rsidRDefault="00693F47" w:rsidP="00EA5CD1">
      <w:pPr>
        <w:numPr>
          <w:ilvl w:val="1"/>
          <w:numId w:val="0"/>
        </w:numPr>
        <w:pBdr>
          <w:bottom w:val="single" w:sz="8" w:space="1" w:color="4F81BD" w:themeColor="accent1"/>
        </w:pBdr>
        <w:spacing w:after="80" w:line="276" w:lineRule="auto"/>
        <w:outlineLvl w:val="1"/>
        <w:rPr>
          <w:rFonts w:asciiTheme="majorHAnsi" w:eastAsiaTheme="majorEastAsia" w:hAnsiTheme="majorHAnsi" w:cstheme="majorBidi"/>
          <w:b/>
          <w:szCs w:val="24"/>
        </w:rPr>
      </w:pPr>
      <w:bookmarkStart w:id="328" w:name="_Toc474696410"/>
      <w:r w:rsidRPr="00693F47">
        <w:rPr>
          <w:rFonts w:asciiTheme="majorHAnsi" w:eastAsiaTheme="majorEastAsia" w:hAnsiTheme="majorHAnsi" w:cstheme="majorBidi"/>
          <w:b/>
          <w:szCs w:val="24"/>
        </w:rPr>
        <w:t>5.3</w:t>
      </w:r>
      <w:r w:rsidRPr="00693F47">
        <w:rPr>
          <w:rFonts w:asciiTheme="majorHAnsi" w:eastAsiaTheme="majorEastAsia" w:hAnsiTheme="majorHAnsi" w:cstheme="majorBidi"/>
          <w:b/>
          <w:szCs w:val="24"/>
        </w:rPr>
        <w:tab/>
        <w:t>Experimental methods</w:t>
      </w:r>
      <w:bookmarkEnd w:id="328"/>
    </w:p>
    <w:p w14:paraId="66DE9A44" w14:textId="1B3C6964" w:rsidR="00693F47" w:rsidRPr="00693F47" w:rsidRDefault="00693F47" w:rsidP="00EA5CD1">
      <w:pPr>
        <w:spacing w:line="276" w:lineRule="auto"/>
        <w:rPr>
          <w:rFonts w:eastAsiaTheme="minorHAnsi"/>
        </w:rPr>
      </w:pPr>
      <w:r w:rsidRPr="00693F47">
        <w:rPr>
          <w:rFonts w:eastAsiaTheme="minorHAnsi"/>
        </w:rPr>
        <w:t xml:space="preserve">Before each experimental study was carried out, a </w:t>
      </w:r>
      <w:r w:rsidR="00E41B52" w:rsidRPr="00693F47">
        <w:rPr>
          <w:rFonts w:eastAsiaTheme="minorHAnsi"/>
        </w:rPr>
        <w:t>start-up</w:t>
      </w:r>
      <w:r w:rsidRPr="00693F47">
        <w:rPr>
          <w:rFonts w:eastAsiaTheme="minorHAnsi"/>
        </w:rPr>
        <w:t xml:space="preserve"> procedure was followed, and a shut</w:t>
      </w:r>
      <w:r w:rsidR="00E41B52">
        <w:rPr>
          <w:rFonts w:eastAsiaTheme="minorHAnsi"/>
        </w:rPr>
        <w:t>-</w:t>
      </w:r>
      <w:r w:rsidRPr="00693F47">
        <w:rPr>
          <w:rFonts w:eastAsiaTheme="minorHAnsi"/>
        </w:rPr>
        <w:t xml:space="preserve">down procedure followed at the end of each experiment or day.  These were used as a safety check to ensure the equipment was functioning correctly, and to allow the equipment to reach equilibrium for temperature, humidity and flow rates, as described in </w:t>
      </w:r>
      <w:r w:rsidRPr="00693F47">
        <w:rPr>
          <w:rFonts w:eastAsiaTheme="minorHAnsi"/>
        </w:rPr>
        <w:fldChar w:fldCharType="begin"/>
      </w:r>
      <w:r w:rsidRPr="00693F47">
        <w:rPr>
          <w:rFonts w:eastAsiaTheme="minorHAnsi"/>
        </w:rPr>
        <w:instrText xml:space="preserve"> REF _Ref450214715 \h  \* MERGEFORMAT </w:instrText>
      </w:r>
      <w:r w:rsidRPr="00693F47">
        <w:rPr>
          <w:rFonts w:eastAsiaTheme="minorHAnsi"/>
        </w:rPr>
      </w:r>
      <w:r w:rsidRPr="00693F47">
        <w:rPr>
          <w:rFonts w:eastAsiaTheme="minorHAnsi"/>
        </w:rPr>
        <w:fldChar w:fldCharType="separate"/>
      </w:r>
      <w:r w:rsidR="005D3AE0" w:rsidRPr="005D3AE0">
        <w:rPr>
          <w:rFonts w:eastAsiaTheme="minorHAnsi"/>
        </w:rPr>
        <w:t xml:space="preserve">Table </w:t>
      </w:r>
      <w:r w:rsidR="005D3AE0" w:rsidRPr="005D3AE0">
        <w:rPr>
          <w:rFonts w:eastAsiaTheme="minorHAnsi"/>
          <w:noProof/>
        </w:rPr>
        <w:t>5</w:t>
      </w:r>
      <w:r w:rsidR="005D3AE0" w:rsidRPr="005D3AE0">
        <w:rPr>
          <w:rFonts w:eastAsiaTheme="minorHAnsi"/>
          <w:noProof/>
        </w:rPr>
        <w:noBreakHyphen/>
        <w:t>6</w:t>
      </w:r>
      <w:r w:rsidRPr="00693F47">
        <w:rPr>
          <w:rFonts w:eastAsiaTheme="minorHAnsi"/>
        </w:rPr>
        <w:fldChar w:fldCharType="end"/>
      </w:r>
      <w:r w:rsidRPr="00693F47">
        <w:rPr>
          <w:rFonts w:eastAsiaTheme="minorHAnsi"/>
        </w:rPr>
        <w:t xml:space="preserve">.  </w:t>
      </w:r>
    </w:p>
    <w:p w14:paraId="618645E1" w14:textId="77777777" w:rsidR="00693F47" w:rsidRPr="00693F47" w:rsidRDefault="00693F47" w:rsidP="00EA5CD1">
      <w:pPr>
        <w:spacing w:line="276" w:lineRule="auto"/>
        <w:rPr>
          <w:rFonts w:eastAsiaTheme="minorHAnsi"/>
        </w:rPr>
      </w:pPr>
    </w:p>
    <w:p w14:paraId="7733C09F" w14:textId="1115AD78" w:rsidR="001872E3" w:rsidRDefault="00693F47" w:rsidP="00EA5CD1">
      <w:pPr>
        <w:spacing w:line="276" w:lineRule="auto"/>
        <w:rPr>
          <w:rFonts w:eastAsiaTheme="minorHAnsi"/>
          <w:bCs/>
          <w:szCs w:val="18"/>
        </w:rPr>
      </w:pPr>
      <w:bookmarkStart w:id="329" w:name="_Ref450214715"/>
      <w:bookmarkStart w:id="330" w:name="_Toc474686759"/>
      <w:r w:rsidRPr="00693F47">
        <w:rPr>
          <w:rFonts w:eastAsiaTheme="minorHAnsi"/>
          <w:bCs/>
          <w:szCs w:val="18"/>
        </w:rPr>
        <w:t xml:space="preserve">Table </w:t>
      </w:r>
      <w:r w:rsidRPr="00693F47">
        <w:rPr>
          <w:rFonts w:eastAsiaTheme="minorHAnsi"/>
          <w:bCs/>
          <w:szCs w:val="18"/>
        </w:rPr>
        <w:fldChar w:fldCharType="begin"/>
      </w:r>
      <w:r w:rsidRPr="00693F47">
        <w:rPr>
          <w:rFonts w:eastAsiaTheme="minorHAnsi"/>
          <w:bCs/>
          <w:szCs w:val="18"/>
        </w:rPr>
        <w:instrText xml:space="preserve"> STYLEREF 1 \s </w:instrText>
      </w:r>
      <w:r w:rsidRPr="00693F47">
        <w:rPr>
          <w:rFonts w:eastAsiaTheme="minorHAnsi"/>
          <w:bCs/>
          <w:szCs w:val="18"/>
        </w:rPr>
        <w:fldChar w:fldCharType="separate"/>
      </w:r>
      <w:r w:rsidR="005D3AE0">
        <w:rPr>
          <w:rFonts w:eastAsiaTheme="minorHAnsi"/>
          <w:bCs/>
          <w:noProof/>
          <w:szCs w:val="18"/>
        </w:rPr>
        <w:t>5</w:t>
      </w:r>
      <w:r w:rsidRPr="00693F47">
        <w:rPr>
          <w:rFonts w:eastAsiaTheme="minorHAnsi"/>
          <w:bCs/>
          <w:szCs w:val="18"/>
        </w:rPr>
        <w:fldChar w:fldCharType="end"/>
      </w:r>
      <w:r w:rsidRPr="00693F47">
        <w:rPr>
          <w:rFonts w:eastAsiaTheme="minorHAnsi"/>
          <w:bCs/>
          <w:szCs w:val="18"/>
        </w:rPr>
        <w:noBreakHyphen/>
      </w:r>
      <w:r w:rsidRPr="00693F47">
        <w:rPr>
          <w:rFonts w:eastAsiaTheme="minorHAnsi"/>
          <w:bCs/>
          <w:szCs w:val="18"/>
        </w:rPr>
        <w:fldChar w:fldCharType="begin"/>
      </w:r>
      <w:r w:rsidRPr="00693F47">
        <w:rPr>
          <w:rFonts w:eastAsiaTheme="minorHAnsi"/>
          <w:bCs/>
          <w:szCs w:val="18"/>
        </w:rPr>
        <w:instrText xml:space="preserve"> SEQ Table \* ARABIC \s 1 </w:instrText>
      </w:r>
      <w:r w:rsidRPr="00693F47">
        <w:rPr>
          <w:rFonts w:eastAsiaTheme="minorHAnsi"/>
          <w:bCs/>
          <w:szCs w:val="18"/>
        </w:rPr>
        <w:fldChar w:fldCharType="separate"/>
      </w:r>
      <w:r w:rsidR="005D3AE0">
        <w:rPr>
          <w:rFonts w:eastAsiaTheme="minorHAnsi"/>
          <w:bCs/>
          <w:noProof/>
          <w:szCs w:val="18"/>
        </w:rPr>
        <w:t>6</w:t>
      </w:r>
      <w:r w:rsidRPr="00693F47">
        <w:rPr>
          <w:rFonts w:eastAsiaTheme="minorHAnsi"/>
          <w:bCs/>
          <w:szCs w:val="18"/>
        </w:rPr>
        <w:fldChar w:fldCharType="end"/>
      </w:r>
      <w:bookmarkEnd w:id="329"/>
      <w:r w:rsidRPr="00693F47">
        <w:rPr>
          <w:rFonts w:eastAsiaTheme="minorHAnsi"/>
          <w:bCs/>
          <w:szCs w:val="18"/>
        </w:rPr>
        <w:t>.  Operating procedures for start up and shut down.</w:t>
      </w:r>
      <w:bookmarkEnd w:id="330"/>
    </w:p>
    <w:tbl>
      <w:tblPr>
        <w:tblStyle w:val="LightShading"/>
        <w:tblW w:w="9180" w:type="dxa"/>
        <w:tblLook w:val="04A0" w:firstRow="1" w:lastRow="0" w:firstColumn="1" w:lastColumn="0" w:noHBand="0" w:noVBand="1"/>
      </w:tblPr>
      <w:tblGrid>
        <w:gridCol w:w="2335"/>
        <w:gridCol w:w="6845"/>
      </w:tblGrid>
      <w:tr w:rsidR="001872E3" w14:paraId="1BBB89AC" w14:textId="77777777" w:rsidTr="004068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top w:val="single" w:sz="18" w:space="0" w:color="auto"/>
            </w:tcBorders>
            <w:shd w:val="clear" w:color="auto" w:fill="FFFFFF" w:themeFill="background1"/>
          </w:tcPr>
          <w:p w14:paraId="17718595" w14:textId="77777777" w:rsidR="001872E3" w:rsidRDefault="001872E3" w:rsidP="00765119">
            <w:pPr>
              <w:spacing w:line="240" w:lineRule="auto"/>
            </w:pPr>
            <w:r w:rsidRPr="00693F47">
              <w:rPr>
                <w:rFonts w:eastAsiaTheme="minorHAnsi"/>
              </w:rPr>
              <w:t xml:space="preserve"> </w:t>
            </w:r>
            <w:r>
              <w:t>Procedure</w:t>
            </w:r>
          </w:p>
        </w:tc>
        <w:tc>
          <w:tcPr>
            <w:tcW w:w="6845" w:type="dxa"/>
            <w:tcBorders>
              <w:top w:val="single" w:sz="18" w:space="0" w:color="auto"/>
            </w:tcBorders>
          </w:tcPr>
          <w:p w14:paraId="791E554E" w14:textId="77777777" w:rsidR="001872E3" w:rsidRDefault="001872E3" w:rsidP="00765119">
            <w:pPr>
              <w:spacing w:line="240" w:lineRule="auto"/>
              <w:jc w:val="center"/>
              <w:cnfStyle w:val="100000000000" w:firstRow="1" w:lastRow="0" w:firstColumn="0" w:lastColumn="0" w:oddVBand="0" w:evenVBand="0" w:oddHBand="0" w:evenHBand="0" w:firstRowFirstColumn="0" w:firstRowLastColumn="0" w:lastRowFirstColumn="0" w:lastRowLastColumn="0"/>
            </w:pPr>
            <w:r>
              <w:t>Operating steps</w:t>
            </w:r>
          </w:p>
        </w:tc>
      </w:tr>
      <w:tr w:rsidR="001872E3" w14:paraId="3061F67C" w14:textId="77777777" w:rsidTr="00406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tcPr>
          <w:p w14:paraId="049D5A8A" w14:textId="77777777" w:rsidR="001872E3" w:rsidRDefault="001872E3" w:rsidP="00765119">
            <w:pPr>
              <w:spacing w:line="240" w:lineRule="auto"/>
            </w:pPr>
            <w:r>
              <w:t>Start up</w:t>
            </w:r>
          </w:p>
        </w:tc>
        <w:tc>
          <w:tcPr>
            <w:tcW w:w="6845" w:type="dxa"/>
            <w:shd w:val="clear" w:color="auto" w:fill="auto"/>
          </w:tcPr>
          <w:p w14:paraId="23A70573" w14:textId="77777777" w:rsidR="001872E3" w:rsidRDefault="001872E3" w:rsidP="00765119">
            <w:pPr>
              <w:pStyle w:val="ListParagraph"/>
              <w:numPr>
                <w:ilvl w:val="0"/>
                <w:numId w:val="19"/>
              </w:numPr>
              <w:ind w:left="359"/>
              <w:jc w:val="both"/>
              <w:cnfStyle w:val="000000100000" w:firstRow="0" w:lastRow="0" w:firstColumn="0" w:lastColumn="0" w:oddVBand="0" w:evenVBand="0" w:oddHBand="1" w:evenHBand="0" w:firstRowFirstColumn="0" w:firstRowLastColumn="0" w:lastRowFirstColumn="0" w:lastRowLastColumn="0"/>
            </w:pPr>
            <w:r>
              <w:t>Check flow meter is in closed position</w:t>
            </w:r>
          </w:p>
          <w:p w14:paraId="5988D1C9" w14:textId="0738DFC5" w:rsidR="001872E3" w:rsidRDefault="001872E3" w:rsidP="00765119">
            <w:pPr>
              <w:pStyle w:val="ListParagraph"/>
              <w:numPr>
                <w:ilvl w:val="0"/>
                <w:numId w:val="19"/>
              </w:numPr>
              <w:ind w:left="359"/>
              <w:jc w:val="both"/>
              <w:cnfStyle w:val="000000100000" w:firstRow="0" w:lastRow="0" w:firstColumn="0" w:lastColumn="0" w:oddVBand="0" w:evenVBand="0" w:oddHBand="1" w:evenHBand="0" w:firstRowFirstColumn="0" w:firstRowLastColumn="0" w:lastRowFirstColumn="0" w:lastRowLastColumn="0"/>
            </w:pPr>
            <w:r>
              <w:t xml:space="preserve">Open Valve 1 (see </w:t>
            </w:r>
            <w:r>
              <w:fldChar w:fldCharType="begin"/>
            </w:r>
            <w:r>
              <w:instrText xml:space="preserve"> REF _Ref449772800 \h  \* MERGEFORMAT </w:instrText>
            </w:r>
            <w:r>
              <w:fldChar w:fldCharType="separate"/>
            </w:r>
            <w:r w:rsidR="005D3AE0" w:rsidRPr="005D3AE0">
              <w:t xml:space="preserve">Figure </w:t>
            </w:r>
            <w:r w:rsidR="005D3AE0" w:rsidRPr="005D3AE0">
              <w:rPr>
                <w:noProof/>
              </w:rPr>
              <w:t>5</w:t>
            </w:r>
            <w:r w:rsidR="005D3AE0" w:rsidRPr="005D3AE0">
              <w:rPr>
                <w:noProof/>
              </w:rPr>
              <w:noBreakHyphen/>
              <w:t>5</w:t>
            </w:r>
            <w:r>
              <w:fldChar w:fldCharType="end"/>
            </w:r>
            <w:r>
              <w:t>)</w:t>
            </w:r>
          </w:p>
          <w:p w14:paraId="70E4F105" w14:textId="77777777" w:rsidR="001872E3" w:rsidRDefault="001872E3" w:rsidP="00765119">
            <w:pPr>
              <w:pStyle w:val="ListParagraph"/>
              <w:numPr>
                <w:ilvl w:val="0"/>
                <w:numId w:val="19"/>
              </w:numPr>
              <w:ind w:left="359"/>
              <w:jc w:val="both"/>
              <w:cnfStyle w:val="000000100000" w:firstRow="0" w:lastRow="0" w:firstColumn="0" w:lastColumn="0" w:oddVBand="0" w:evenVBand="0" w:oddHBand="1" w:evenHBand="0" w:firstRowFirstColumn="0" w:firstRowLastColumn="0" w:lastRowFirstColumn="0" w:lastRowLastColumn="0"/>
            </w:pPr>
            <w:r>
              <w:t>Ensure no air leaks are audible from pipe connections between V1 and the flowmeter</w:t>
            </w:r>
          </w:p>
          <w:p w14:paraId="19FF4754" w14:textId="77777777" w:rsidR="001872E3" w:rsidRDefault="001872E3" w:rsidP="00765119">
            <w:pPr>
              <w:pStyle w:val="ListParagraph"/>
              <w:numPr>
                <w:ilvl w:val="0"/>
                <w:numId w:val="19"/>
              </w:numPr>
              <w:ind w:left="359"/>
              <w:jc w:val="both"/>
              <w:cnfStyle w:val="000000100000" w:firstRow="0" w:lastRow="0" w:firstColumn="0" w:lastColumn="0" w:oddVBand="0" w:evenVBand="0" w:oddHBand="1" w:evenHBand="0" w:firstRowFirstColumn="0" w:firstRowLastColumn="0" w:lastRowFirstColumn="0" w:lastRowLastColumn="0"/>
            </w:pPr>
            <w:r>
              <w:t xml:space="preserve">Set desired air temperature </w:t>
            </w:r>
          </w:p>
          <w:p w14:paraId="71601464" w14:textId="77777777" w:rsidR="001872E3" w:rsidRDefault="001872E3" w:rsidP="00765119">
            <w:pPr>
              <w:pStyle w:val="ListParagraph"/>
              <w:numPr>
                <w:ilvl w:val="0"/>
                <w:numId w:val="19"/>
              </w:numPr>
              <w:ind w:left="359"/>
              <w:jc w:val="both"/>
              <w:cnfStyle w:val="000000100000" w:firstRow="0" w:lastRow="0" w:firstColumn="0" w:lastColumn="0" w:oddVBand="0" w:evenVBand="0" w:oddHBand="1" w:evenHBand="0" w:firstRowFirstColumn="0" w:firstRowLastColumn="0" w:lastRowFirstColumn="0" w:lastRowLastColumn="0"/>
            </w:pPr>
            <w:r>
              <w:t>Open or close oscillator or diversion to direct air flow through one route</w:t>
            </w:r>
          </w:p>
          <w:p w14:paraId="0DFB26FC" w14:textId="77777777" w:rsidR="001872E3" w:rsidRDefault="001872E3" w:rsidP="00765119">
            <w:pPr>
              <w:pStyle w:val="ListParagraph"/>
              <w:numPr>
                <w:ilvl w:val="0"/>
                <w:numId w:val="19"/>
              </w:numPr>
              <w:ind w:left="359"/>
              <w:jc w:val="both"/>
              <w:cnfStyle w:val="000000100000" w:firstRow="0" w:lastRow="0" w:firstColumn="0" w:lastColumn="0" w:oddVBand="0" w:evenVBand="0" w:oddHBand="1" w:evenHBand="0" w:firstRowFirstColumn="0" w:firstRowLastColumn="0" w:lastRowFirstColumn="0" w:lastRowLastColumn="0"/>
            </w:pPr>
            <w:r>
              <w:t>Check test equipment connection</w:t>
            </w:r>
          </w:p>
          <w:p w14:paraId="77133F53" w14:textId="77777777" w:rsidR="001872E3" w:rsidRDefault="001872E3" w:rsidP="00765119">
            <w:pPr>
              <w:pStyle w:val="ListParagraph"/>
              <w:numPr>
                <w:ilvl w:val="0"/>
                <w:numId w:val="19"/>
              </w:numPr>
              <w:ind w:left="359"/>
              <w:jc w:val="both"/>
              <w:cnfStyle w:val="000000100000" w:firstRow="0" w:lastRow="0" w:firstColumn="0" w:lastColumn="0" w:oddVBand="0" w:evenVBand="0" w:oddHBand="1" w:evenHBand="0" w:firstRowFirstColumn="0" w:firstRowLastColumn="0" w:lastRowFirstColumn="0" w:lastRowLastColumn="0"/>
            </w:pPr>
            <w:r>
              <w:t>Slowly open flow meter and increase flow rate to desired velocity</w:t>
            </w:r>
          </w:p>
          <w:p w14:paraId="387152AE" w14:textId="77777777" w:rsidR="001872E3" w:rsidRDefault="001872E3" w:rsidP="00765119">
            <w:pPr>
              <w:pStyle w:val="ListParagraph"/>
              <w:numPr>
                <w:ilvl w:val="0"/>
                <w:numId w:val="19"/>
              </w:numPr>
              <w:ind w:left="359"/>
              <w:jc w:val="both"/>
              <w:cnfStyle w:val="000000100000" w:firstRow="0" w:lastRow="0" w:firstColumn="0" w:lastColumn="0" w:oddVBand="0" w:evenVBand="0" w:oddHBand="1" w:evenHBand="0" w:firstRowFirstColumn="0" w:firstRowLastColumn="0" w:lastRowFirstColumn="0" w:lastRowLastColumn="0"/>
            </w:pPr>
            <w:r>
              <w:t>Allow heater to turn on once air passes through and leave to reach stable temperature</w:t>
            </w:r>
          </w:p>
          <w:p w14:paraId="6E7DBD0B" w14:textId="77777777" w:rsidR="001872E3" w:rsidRDefault="001872E3" w:rsidP="00765119">
            <w:pPr>
              <w:pStyle w:val="ListParagraph"/>
              <w:numPr>
                <w:ilvl w:val="0"/>
                <w:numId w:val="19"/>
              </w:numPr>
              <w:ind w:left="359"/>
              <w:jc w:val="both"/>
              <w:cnfStyle w:val="000000100000" w:firstRow="0" w:lastRow="0" w:firstColumn="0" w:lastColumn="0" w:oddVBand="0" w:evenVBand="0" w:oddHBand="1" w:evenHBand="0" w:firstRowFirstColumn="0" w:firstRowLastColumn="0" w:lastRowFirstColumn="0" w:lastRowLastColumn="0"/>
            </w:pPr>
            <w:r>
              <w:t>Initial gas flow rates are higher due to pressure build up, so adjust flow rates and pressure</w:t>
            </w:r>
          </w:p>
          <w:p w14:paraId="68CA350C" w14:textId="77777777" w:rsidR="001872E3" w:rsidRPr="00DE0244" w:rsidRDefault="001872E3" w:rsidP="00765119">
            <w:pPr>
              <w:pStyle w:val="ListParagraph"/>
              <w:numPr>
                <w:ilvl w:val="0"/>
                <w:numId w:val="19"/>
              </w:numPr>
              <w:ind w:left="359"/>
              <w:jc w:val="both"/>
              <w:cnfStyle w:val="000000100000" w:firstRow="0" w:lastRow="0" w:firstColumn="0" w:lastColumn="0" w:oddVBand="0" w:evenVBand="0" w:oddHBand="1" w:evenHBand="0" w:firstRowFirstColumn="0" w:firstRowLastColumn="0" w:lastRowFirstColumn="0" w:lastRowLastColumn="0"/>
            </w:pPr>
            <w:r>
              <w:t>Wait a second time for the temperature and humidity of the incoming gas to equilibrate</w:t>
            </w:r>
          </w:p>
        </w:tc>
      </w:tr>
      <w:tr w:rsidR="001872E3" w14:paraId="588F80F6" w14:textId="77777777" w:rsidTr="0040687D">
        <w:tc>
          <w:tcPr>
            <w:cnfStyle w:val="001000000000" w:firstRow="0" w:lastRow="0" w:firstColumn="1" w:lastColumn="0" w:oddVBand="0" w:evenVBand="0" w:oddHBand="0" w:evenHBand="0" w:firstRowFirstColumn="0" w:firstRowLastColumn="0" w:lastRowFirstColumn="0" w:lastRowLastColumn="0"/>
            <w:tcW w:w="2335" w:type="dxa"/>
            <w:shd w:val="clear" w:color="auto" w:fill="auto"/>
          </w:tcPr>
          <w:p w14:paraId="3939C6D1" w14:textId="77777777" w:rsidR="001872E3" w:rsidRDefault="001872E3" w:rsidP="00765119">
            <w:pPr>
              <w:spacing w:line="240" w:lineRule="auto"/>
            </w:pPr>
          </w:p>
        </w:tc>
        <w:tc>
          <w:tcPr>
            <w:tcW w:w="6845" w:type="dxa"/>
            <w:shd w:val="clear" w:color="auto" w:fill="auto"/>
          </w:tcPr>
          <w:p w14:paraId="788D1C9C" w14:textId="77777777" w:rsidR="001872E3" w:rsidRDefault="001872E3" w:rsidP="00765119">
            <w:pPr>
              <w:spacing w:line="240"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p>
        </w:tc>
      </w:tr>
      <w:tr w:rsidR="001872E3" w14:paraId="6E725241" w14:textId="77777777" w:rsidTr="00406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bottom w:val="single" w:sz="18" w:space="0" w:color="auto"/>
            </w:tcBorders>
            <w:shd w:val="clear" w:color="auto" w:fill="auto"/>
          </w:tcPr>
          <w:p w14:paraId="1453339D" w14:textId="77777777" w:rsidR="001872E3" w:rsidRDefault="001872E3" w:rsidP="00765119">
            <w:pPr>
              <w:spacing w:line="240" w:lineRule="auto"/>
            </w:pPr>
            <w:r>
              <w:t>Shut down</w:t>
            </w:r>
          </w:p>
        </w:tc>
        <w:tc>
          <w:tcPr>
            <w:tcW w:w="6845" w:type="dxa"/>
            <w:tcBorders>
              <w:bottom w:val="single" w:sz="18" w:space="0" w:color="auto"/>
            </w:tcBorders>
            <w:shd w:val="clear" w:color="auto" w:fill="auto"/>
          </w:tcPr>
          <w:p w14:paraId="56EFC422" w14:textId="77777777" w:rsidR="001872E3" w:rsidRDefault="001872E3" w:rsidP="00765119">
            <w:pPr>
              <w:pStyle w:val="ListParagraph"/>
              <w:numPr>
                <w:ilvl w:val="0"/>
                <w:numId w:val="20"/>
              </w:numPr>
              <w:ind w:left="359"/>
              <w:jc w:val="both"/>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Turn off heater</w:t>
            </w:r>
          </w:p>
          <w:p w14:paraId="47442BBC" w14:textId="77777777" w:rsidR="001872E3" w:rsidRDefault="001872E3" w:rsidP="00765119">
            <w:pPr>
              <w:pStyle w:val="ListParagraph"/>
              <w:numPr>
                <w:ilvl w:val="0"/>
                <w:numId w:val="20"/>
              </w:numPr>
              <w:ind w:left="359"/>
              <w:jc w:val="both"/>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Reduce gas flow at flow meter to stop flow</w:t>
            </w:r>
          </w:p>
          <w:p w14:paraId="1D4EADE8" w14:textId="77777777" w:rsidR="001872E3" w:rsidRPr="00D1327D" w:rsidRDefault="001872E3" w:rsidP="00765119">
            <w:pPr>
              <w:pStyle w:val="ListParagraph"/>
              <w:numPr>
                <w:ilvl w:val="0"/>
                <w:numId w:val="20"/>
              </w:numPr>
              <w:ind w:left="359"/>
              <w:jc w:val="both"/>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Shut Valve 1</w:t>
            </w:r>
          </w:p>
        </w:tc>
      </w:tr>
    </w:tbl>
    <w:p w14:paraId="2D399A02" w14:textId="77777777" w:rsidR="00765119" w:rsidRPr="00693F47" w:rsidRDefault="00765119" w:rsidP="00765119">
      <w:pPr>
        <w:spacing w:line="276" w:lineRule="auto"/>
        <w:rPr>
          <w:rFonts w:eastAsiaTheme="minorHAnsi"/>
        </w:rPr>
      </w:pPr>
      <w:r w:rsidRPr="00693F47">
        <w:rPr>
          <w:rFonts w:eastAsiaTheme="minorHAnsi"/>
        </w:rPr>
        <w:lastRenderedPageBreak/>
        <w:t xml:space="preserve">Based on the research detailed in Chapter 3, this project has been split into three experimental sections.  The first of these was the drying and fluidised movement behaviour of single particles, which is a simple method designed to reduce the degree of uncertainty in results.  The second was a study of bubble formation, for which a pseudo 2D bed was made.  Finally, a small 3D lab scale fluidised bed measured bed behaviour such as bed expansion or pressure drop, and drying.  Each experimental section was broken up into small initial studies to find trends, and then detailed experiments were carried out to increase accuracy.  </w:t>
      </w:r>
    </w:p>
    <w:p w14:paraId="3438B73D" w14:textId="77777777" w:rsidR="00527513" w:rsidRPr="00DE0244" w:rsidRDefault="00527513" w:rsidP="00EA5CD1">
      <w:pPr>
        <w:spacing w:line="276" w:lineRule="auto"/>
      </w:pPr>
    </w:p>
    <w:p w14:paraId="1B737529" w14:textId="77777777" w:rsidR="00693F47" w:rsidRPr="00693F47" w:rsidRDefault="00693F47" w:rsidP="00EA5CD1">
      <w:pPr>
        <w:numPr>
          <w:ilvl w:val="2"/>
          <w:numId w:val="0"/>
        </w:numPr>
        <w:pBdr>
          <w:bottom w:val="single" w:sz="4" w:space="1" w:color="95B3D7" w:themeColor="accent1" w:themeTint="99"/>
        </w:pBdr>
        <w:spacing w:after="80" w:line="276" w:lineRule="auto"/>
        <w:outlineLvl w:val="2"/>
        <w:rPr>
          <w:rFonts w:asciiTheme="majorHAnsi" w:eastAsiaTheme="majorEastAsia" w:hAnsiTheme="majorHAnsi" w:cstheme="majorBidi"/>
          <w:szCs w:val="24"/>
        </w:rPr>
      </w:pPr>
      <w:bookmarkStart w:id="331" w:name="_Toc474696411"/>
      <w:r w:rsidRPr="00693F47">
        <w:rPr>
          <w:rFonts w:asciiTheme="majorHAnsi" w:eastAsiaTheme="majorEastAsia" w:hAnsiTheme="majorHAnsi" w:cstheme="majorBidi"/>
          <w:szCs w:val="24"/>
        </w:rPr>
        <w:t>5.3.1</w:t>
      </w:r>
      <w:r w:rsidRPr="00693F47">
        <w:rPr>
          <w:rFonts w:asciiTheme="majorHAnsi" w:eastAsiaTheme="majorEastAsia" w:hAnsiTheme="majorHAnsi" w:cstheme="majorBidi"/>
          <w:szCs w:val="24"/>
        </w:rPr>
        <w:tab/>
        <w:t>Apparatus summary</w:t>
      </w:r>
      <w:bookmarkEnd w:id="331"/>
    </w:p>
    <w:p w14:paraId="37626330" w14:textId="20FFF750" w:rsidR="00693F47" w:rsidRPr="00693F47" w:rsidRDefault="00693F47" w:rsidP="00EA5CD1">
      <w:pPr>
        <w:spacing w:line="276" w:lineRule="auto"/>
        <w:rPr>
          <w:rFonts w:eastAsiaTheme="minorHAnsi"/>
        </w:rPr>
      </w:pPr>
      <w:r w:rsidRPr="00693F47">
        <w:rPr>
          <w:rFonts w:eastAsiaTheme="minorHAnsi"/>
        </w:rPr>
        <w:t xml:space="preserve">To recap the final equipment design for air flow control to the end of the diversion, the equipment described in Chapter 4 is summarised in </w:t>
      </w:r>
      <w:r w:rsidRPr="00693F47">
        <w:rPr>
          <w:rFonts w:eastAsiaTheme="minorHAnsi"/>
        </w:rPr>
        <w:fldChar w:fldCharType="begin"/>
      </w:r>
      <w:r w:rsidRPr="00693F47">
        <w:rPr>
          <w:rFonts w:eastAsiaTheme="minorHAnsi"/>
        </w:rPr>
        <w:instrText xml:space="preserve"> REF _Ref449772800 \h  \* MERGEFORMAT </w:instrText>
      </w:r>
      <w:r w:rsidRPr="00693F47">
        <w:rPr>
          <w:rFonts w:eastAsiaTheme="minorHAnsi"/>
        </w:rPr>
      </w:r>
      <w:r w:rsidRPr="00693F47">
        <w:rPr>
          <w:rFonts w:eastAsiaTheme="minorHAnsi"/>
        </w:rPr>
        <w:fldChar w:fldCharType="separate"/>
      </w:r>
      <w:r w:rsidR="005D3AE0" w:rsidRPr="005D3AE0">
        <w:rPr>
          <w:rFonts w:eastAsiaTheme="minorHAnsi"/>
        </w:rPr>
        <w:t xml:space="preserve">Figure </w:t>
      </w:r>
      <w:r w:rsidR="005D3AE0" w:rsidRPr="005D3AE0">
        <w:rPr>
          <w:rFonts w:eastAsiaTheme="minorHAnsi"/>
          <w:noProof/>
        </w:rPr>
        <w:t>5</w:t>
      </w:r>
      <w:r w:rsidR="005D3AE0" w:rsidRPr="005D3AE0">
        <w:rPr>
          <w:rFonts w:eastAsiaTheme="minorHAnsi"/>
          <w:noProof/>
        </w:rPr>
        <w:noBreakHyphen/>
        <w:t>5</w:t>
      </w:r>
      <w:r w:rsidRPr="00693F47">
        <w:rPr>
          <w:rFonts w:eastAsiaTheme="minorHAnsi"/>
        </w:rPr>
        <w:fldChar w:fldCharType="end"/>
      </w:r>
      <w:r w:rsidRPr="00693F47">
        <w:rPr>
          <w:rFonts w:eastAsiaTheme="minorHAnsi"/>
        </w:rPr>
        <w:t>.  Incoming gas from the building compressed air supply was initially passed through a ball valve (Valve 1) to provide an emergency shut off for gas flow.  After this, a pressure gauge (RS Components Ltd, part number 8587702) and pressure relief valve (RS Components Ltd, part number V72G-2GK-NMN) were fitted to control and regulate the incoming gas flow.  Consequently, a steady pressure gas flow was passed through a flowmeter (FTI 1200 Series Variable Area Flowmeter abs at 20 °C 0-100 l/m</w:t>
      </w:r>
      <w:r w:rsidR="007A22C4">
        <w:rPr>
          <w:rFonts w:eastAsiaTheme="minorHAnsi"/>
        </w:rPr>
        <w:t>in</w:t>
      </w:r>
      <w:r w:rsidRPr="00693F47">
        <w:rPr>
          <w:rFonts w:eastAsiaTheme="minorHAnsi"/>
        </w:rPr>
        <w:t xml:space="preserve">) and an air heater (RS Components Ltd, part number AH75-6MF).  The 15 cm aluminium oscillator and diversion are described in Section 4.5.1 of Chapter 4.  </w:t>
      </w:r>
    </w:p>
    <w:p w14:paraId="5483F23E" w14:textId="7EE655F5" w:rsidR="00693F47" w:rsidRPr="00693F47" w:rsidRDefault="00527513" w:rsidP="00EA5CD1">
      <w:pPr>
        <w:spacing w:line="276" w:lineRule="auto"/>
        <w:jc w:val="center"/>
        <w:rPr>
          <w:rFonts w:eastAsiaTheme="minorHAnsi"/>
        </w:rPr>
      </w:pPr>
      <w:r w:rsidRPr="00693F47">
        <w:rPr>
          <w:rFonts w:eastAsiaTheme="minorHAnsi"/>
          <w:noProof/>
          <w:lang w:eastAsia="en-GB"/>
        </w:rPr>
        <mc:AlternateContent>
          <mc:Choice Requires="wps">
            <w:drawing>
              <wp:anchor distT="0" distB="0" distL="114300" distR="114300" simplePos="0" relativeHeight="254013952" behindDoc="0" locked="0" layoutInCell="1" allowOverlap="1" wp14:anchorId="28533115" wp14:editId="6432074C">
                <wp:simplePos x="0" y="0"/>
                <wp:positionH relativeFrom="column">
                  <wp:posOffset>4048125</wp:posOffset>
                </wp:positionH>
                <wp:positionV relativeFrom="paragraph">
                  <wp:posOffset>1456690</wp:posOffset>
                </wp:positionV>
                <wp:extent cx="1775460" cy="421005"/>
                <wp:effectExtent l="0" t="0" r="0" b="0"/>
                <wp:wrapNone/>
                <wp:docPr id="90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5460" cy="421005"/>
                        </a:xfrm>
                        <a:prstGeom prst="rect">
                          <a:avLst/>
                        </a:prstGeom>
                        <a:noFill/>
                        <a:ln w="9525">
                          <a:noFill/>
                          <a:miter lim="800000"/>
                          <a:headEnd/>
                          <a:tailEnd/>
                        </a:ln>
                      </wps:spPr>
                      <wps:txbx>
                        <w:txbxContent>
                          <w:p w14:paraId="3510D41E" w14:textId="77777777" w:rsidR="00BF4C3A" w:rsidRDefault="00BF4C3A" w:rsidP="00693F47">
                            <w:r>
                              <w:t>Sensors, including pressure sensor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39" type="#_x0000_t202" style="position:absolute;left:0;text-align:left;margin-left:318.75pt;margin-top:114.7pt;width:139.8pt;height:33.15pt;z-index:25401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" filled="f" stroked="f">
                <v:textbox>
                  <w:txbxContent>
                    <w:p w14:paraId="3510D41E" w14:textId="77777777" w:rsidR="00BF4C3A" w:rsidRDefault="00BF4C3A" w:rsidP="00693F47">
                      <w:r>
                        <w:t>Sensors, including pressure sensor 1</w:t>
                      </w:r>
                    </w:p>
                  </w:txbxContent>
                </v:textbox>
              </v:shape>
            </w:pict>
          </mc:Fallback>
        </mc:AlternateContent>
      </w:r>
      <w:r w:rsidRPr="00693F47">
        <w:rPr>
          <w:rFonts w:eastAsiaTheme="minorHAnsi"/>
          <w:noProof/>
          <w:lang w:eastAsia="en-GB"/>
        </w:rPr>
        <mc:AlternateContent>
          <mc:Choice Requires="wps">
            <w:drawing>
              <wp:anchor distT="0" distB="0" distL="114300" distR="114300" simplePos="0" relativeHeight="253990400" behindDoc="0" locked="0" layoutInCell="1" allowOverlap="1" wp14:anchorId="4767ADDC" wp14:editId="6E4ECC6B">
                <wp:simplePos x="0" y="0"/>
                <wp:positionH relativeFrom="column">
                  <wp:posOffset>1916430</wp:posOffset>
                </wp:positionH>
                <wp:positionV relativeFrom="paragraph">
                  <wp:posOffset>777875</wp:posOffset>
                </wp:positionV>
                <wp:extent cx="2374265" cy="1403985"/>
                <wp:effectExtent l="0" t="0" r="0" b="5715"/>
                <wp:wrapNone/>
                <wp:docPr id="8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3866D0A5" w14:textId="77777777" w:rsidR="00BF4C3A" w:rsidRDefault="00BF4C3A" w:rsidP="00693F47">
                            <w:r>
                              <w:t>Flow mete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40" type="#_x0000_t202" style="position:absolute;left:0;text-align:left;margin-left:150.9pt;margin-top:61.25pt;width:186.95pt;height:110.55pt;z-index:25399040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" filled="f" stroked="f">
                <v:textbox style="mso-fit-shape-to-text:t">
                  <w:txbxContent>
                    <w:p w14:paraId="3866D0A5" w14:textId="77777777" w:rsidR="00BF4C3A" w:rsidRDefault="00BF4C3A" w:rsidP="00693F47">
                      <w:r>
                        <w:t>Flow meter</w:t>
                      </w:r>
                    </w:p>
                  </w:txbxContent>
                </v:textbox>
              </v:shape>
            </w:pict>
          </mc:Fallback>
        </mc:AlternateContent>
      </w:r>
      <w:r w:rsidRPr="00693F47">
        <w:rPr>
          <w:rFonts w:eastAsiaTheme="minorHAnsi"/>
          <w:noProof/>
          <w:lang w:eastAsia="en-GB"/>
        </w:rPr>
        <mc:AlternateContent>
          <mc:Choice Requires="wps">
            <w:drawing>
              <wp:anchor distT="0" distB="0" distL="114300" distR="114300" simplePos="0" relativeHeight="254034432" behindDoc="0" locked="0" layoutInCell="1" allowOverlap="1" wp14:anchorId="1152EA7A" wp14:editId="60050E98">
                <wp:simplePos x="0" y="0"/>
                <wp:positionH relativeFrom="column">
                  <wp:posOffset>2257425</wp:posOffset>
                </wp:positionH>
                <wp:positionV relativeFrom="paragraph">
                  <wp:posOffset>458470</wp:posOffset>
                </wp:positionV>
                <wp:extent cx="2374265" cy="1403985"/>
                <wp:effectExtent l="0" t="0" r="0" b="5715"/>
                <wp:wrapNone/>
                <wp:docPr id="90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0AABFC2E" w14:textId="77777777" w:rsidR="00BF4C3A" w:rsidRDefault="00BF4C3A" w:rsidP="00693F47">
                            <w:r>
                              <w:t>Air heate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41" type="#_x0000_t202" style="position:absolute;left:0;text-align:left;margin-left:177.75pt;margin-top:36.1pt;width:186.95pt;height:110.55pt;z-index:25403443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" filled="f" stroked="f">
                <v:textbox style="mso-fit-shape-to-text:t">
                  <w:txbxContent>
                    <w:p w14:paraId="0AABFC2E" w14:textId="77777777" w:rsidR="00BF4C3A" w:rsidRDefault="00BF4C3A" w:rsidP="00693F47">
                      <w:r>
                        <w:t>Air heater</w:t>
                      </w:r>
                    </w:p>
                  </w:txbxContent>
                </v:textbox>
              </v:shape>
            </w:pict>
          </mc:Fallback>
        </mc:AlternateContent>
      </w:r>
      <w:r w:rsidRPr="00693F47">
        <w:rPr>
          <w:rFonts w:eastAsiaTheme="minorHAnsi"/>
          <w:noProof/>
          <w:lang w:eastAsia="en-GB"/>
        </w:rPr>
        <mc:AlternateContent>
          <mc:Choice Requires="wps">
            <w:drawing>
              <wp:anchor distT="0" distB="0" distL="114300" distR="114300" simplePos="0" relativeHeight="253977088" behindDoc="0" locked="0" layoutInCell="1" allowOverlap="1" wp14:anchorId="2938EF62" wp14:editId="3D0DC273">
                <wp:simplePos x="0" y="0"/>
                <wp:positionH relativeFrom="column">
                  <wp:posOffset>1143635</wp:posOffset>
                </wp:positionH>
                <wp:positionV relativeFrom="paragraph">
                  <wp:posOffset>518795</wp:posOffset>
                </wp:positionV>
                <wp:extent cx="2374265" cy="1403985"/>
                <wp:effectExtent l="0" t="0" r="0" b="5715"/>
                <wp:wrapNone/>
                <wp:docPr id="90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69B931AD" w14:textId="77777777" w:rsidR="00BF4C3A" w:rsidRDefault="00BF4C3A" w:rsidP="00693F47">
                            <w:r>
                              <w:t xml:space="preserve">Pressure gauge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42" type="#_x0000_t202" style="position:absolute;left:0;text-align:left;margin-left:90.05pt;margin-top:40.85pt;width:186.95pt;height:110.55pt;z-index:25397708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" filled="f" stroked="f">
                <v:textbox style="mso-fit-shape-to-text:t">
                  <w:txbxContent>
                    <w:p w14:paraId="69B931AD" w14:textId="77777777" w:rsidR="00BF4C3A" w:rsidRDefault="00BF4C3A" w:rsidP="00693F47">
                      <w:r>
                        <w:t xml:space="preserve">Pressure gauge </w:t>
                      </w:r>
                    </w:p>
                  </w:txbxContent>
                </v:textbox>
              </v:shape>
            </w:pict>
          </mc:Fallback>
        </mc:AlternateContent>
      </w:r>
      <w:r w:rsidRPr="00693F47">
        <w:rPr>
          <w:rFonts w:eastAsiaTheme="minorHAnsi"/>
          <w:noProof/>
          <w:lang w:eastAsia="en-GB"/>
        </w:rPr>
        <mc:AlternateContent>
          <mc:Choice Requires="wps">
            <w:drawing>
              <wp:anchor distT="0" distB="0" distL="114300" distR="114300" simplePos="0" relativeHeight="253956608" behindDoc="0" locked="0" layoutInCell="1" allowOverlap="1" wp14:anchorId="7973A397" wp14:editId="53E97876">
                <wp:simplePos x="0" y="0"/>
                <wp:positionH relativeFrom="column">
                  <wp:posOffset>1147445</wp:posOffset>
                </wp:positionH>
                <wp:positionV relativeFrom="paragraph">
                  <wp:posOffset>734695</wp:posOffset>
                </wp:positionV>
                <wp:extent cx="2374265" cy="1403985"/>
                <wp:effectExtent l="0" t="0" r="0" b="5715"/>
                <wp:wrapNone/>
                <wp:docPr id="91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08D8C334" w14:textId="77777777" w:rsidR="00BF4C3A" w:rsidRDefault="00BF4C3A" w:rsidP="00693F47">
                            <w:r>
                              <w:t>Valve 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43" type="#_x0000_t202" style="position:absolute;left:0;text-align:left;margin-left:90.35pt;margin-top:57.85pt;width:186.95pt;height:110.55pt;z-index:2539566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" filled="f" stroked="f">
                <v:textbox style="mso-fit-shape-to-text:t">
                  <w:txbxContent>
                    <w:p w14:paraId="08D8C334" w14:textId="77777777" w:rsidR="00BF4C3A" w:rsidRDefault="00BF4C3A" w:rsidP="00693F47">
                      <w:r>
                        <w:t>Valve 1</w:t>
                      </w:r>
                    </w:p>
                  </w:txbxContent>
                </v:textbox>
              </v:shape>
            </w:pict>
          </mc:Fallback>
        </mc:AlternateContent>
      </w:r>
      <w:r w:rsidR="00693F47" w:rsidRPr="00693F47">
        <w:rPr>
          <w:rFonts w:eastAsiaTheme="minorHAnsi"/>
          <w:noProof/>
          <w:lang w:eastAsia="en-GB"/>
        </w:rPr>
        <mc:AlternateContent>
          <mc:Choice Requires="wps">
            <w:drawing>
              <wp:anchor distT="0" distB="0" distL="114300" distR="114300" simplePos="0" relativeHeight="253936128" behindDoc="0" locked="0" layoutInCell="1" allowOverlap="1" wp14:anchorId="7355489E" wp14:editId="3EBF3A08">
                <wp:simplePos x="0" y="0"/>
                <wp:positionH relativeFrom="column">
                  <wp:posOffset>3701415</wp:posOffset>
                </wp:positionH>
                <wp:positionV relativeFrom="paragraph">
                  <wp:posOffset>453390</wp:posOffset>
                </wp:positionV>
                <wp:extent cx="705485" cy="716280"/>
                <wp:effectExtent l="0" t="0" r="0" b="0"/>
                <wp:wrapNone/>
                <wp:docPr id="90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5485" cy="716280"/>
                        </a:xfrm>
                        <a:prstGeom prst="rect">
                          <a:avLst/>
                        </a:prstGeom>
                        <a:noFill/>
                        <a:ln w="9525">
                          <a:noFill/>
                          <a:miter lim="800000"/>
                          <a:headEnd/>
                          <a:tailEnd/>
                        </a:ln>
                      </wps:spPr>
                      <wps:txbx>
                        <w:txbxContent>
                          <w:p w14:paraId="44F8DF13" w14:textId="77777777" w:rsidR="00BF4C3A" w:rsidRPr="00447FCC" w:rsidRDefault="00BF4C3A" w:rsidP="00693F47">
                            <w:pPr>
                              <w:jc w:val="center"/>
                              <w:rPr>
                                <w:sz w:val="18"/>
                              </w:rPr>
                            </w:pPr>
                            <w:r>
                              <w:rPr>
                                <w:sz w:val="18"/>
                              </w:rPr>
                              <w:t>Test</w:t>
                            </w:r>
                            <w:r w:rsidRPr="00447FCC">
                              <w:rPr>
                                <w:sz w:val="18"/>
                              </w:rPr>
                              <w:t xml:space="preserve"> equip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44" type="#_x0000_t202" style="position:absolute;left:0;text-align:left;margin-left:291.45pt;margin-top:35.7pt;width:55.55pt;height:56.4pt;z-index:25393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" filled="f" stroked="f">
                <v:textbox>
                  <w:txbxContent>
                    <w:p w14:paraId="44F8DF13" w14:textId="77777777" w:rsidR="00BF4C3A" w:rsidRPr="00447FCC" w:rsidRDefault="00BF4C3A" w:rsidP="00693F47">
                      <w:pPr>
                        <w:jc w:val="center"/>
                        <w:rPr>
                          <w:sz w:val="18"/>
                        </w:rPr>
                      </w:pPr>
                      <w:r>
                        <w:rPr>
                          <w:sz w:val="18"/>
                        </w:rPr>
                        <w:t>Test</w:t>
                      </w:r>
                      <w:r w:rsidRPr="00447FCC">
                        <w:rPr>
                          <w:sz w:val="18"/>
                        </w:rPr>
                        <w:t xml:space="preserve"> equipment</w:t>
                      </w:r>
                    </w:p>
                  </w:txbxContent>
                </v:textbox>
              </v:shape>
            </w:pict>
          </mc:Fallback>
        </mc:AlternateContent>
      </w:r>
      <w:r w:rsidR="00693F47" w:rsidRPr="00693F47">
        <w:rPr>
          <w:rFonts w:eastAsiaTheme="minorHAnsi"/>
          <w:noProof/>
          <w:lang w:eastAsia="en-GB"/>
        </w:rPr>
        <mc:AlternateContent>
          <mc:Choice Requires="wps">
            <w:drawing>
              <wp:anchor distT="0" distB="0" distL="114300" distR="114300" simplePos="0" relativeHeight="254104064" behindDoc="0" locked="0" layoutInCell="1" allowOverlap="1" wp14:anchorId="221A8B1C" wp14:editId="492225B7">
                <wp:simplePos x="0" y="0"/>
                <wp:positionH relativeFrom="column">
                  <wp:posOffset>4314548</wp:posOffset>
                </wp:positionH>
                <wp:positionV relativeFrom="paragraph">
                  <wp:posOffset>1082065</wp:posOffset>
                </wp:positionV>
                <wp:extent cx="0" cy="526544"/>
                <wp:effectExtent l="0" t="0" r="19050" b="26035"/>
                <wp:wrapNone/>
                <wp:docPr id="9093" name="Straight Connector 9093"/>
                <wp:cNvGraphicFramePr/>
                <a:graphic xmlns:a="http://schemas.openxmlformats.org/drawingml/2006/main">
                  <a:graphicData uri="http://schemas.microsoft.com/office/word/2010/wordprocessingShape">
                    <wps:wsp>
                      <wps:cNvCnPr/>
                      <wps:spPr>
                        <a:xfrm>
                          <a:off x="0" y="0"/>
                          <a:ext cx="0" cy="526544"/>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id="Straight Connector 9093" o:spid="_x0000_s1026" style="position:absolute;z-index:254104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39.75pt,85.2pt" to="339.75pt,1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" strokecolor="#4a7ebb"/>
            </w:pict>
          </mc:Fallback>
        </mc:AlternateContent>
      </w:r>
      <w:r w:rsidR="00693F47" w:rsidRPr="00693F47">
        <w:rPr>
          <w:rFonts w:eastAsiaTheme="minorHAnsi"/>
          <w:noProof/>
          <w:lang w:eastAsia="en-GB"/>
        </w:rPr>
        <mc:AlternateContent>
          <mc:Choice Requires="wps">
            <w:drawing>
              <wp:anchor distT="0" distB="0" distL="114300" distR="114300" simplePos="0" relativeHeight="254046720" behindDoc="0" locked="0" layoutInCell="1" allowOverlap="1" wp14:anchorId="09D3826A" wp14:editId="3E0DAB08">
                <wp:simplePos x="0" y="0"/>
                <wp:positionH relativeFrom="column">
                  <wp:posOffset>3524250</wp:posOffset>
                </wp:positionH>
                <wp:positionV relativeFrom="paragraph">
                  <wp:posOffset>1539875</wp:posOffset>
                </wp:positionV>
                <wp:extent cx="0" cy="280035"/>
                <wp:effectExtent l="0" t="0" r="19050" b="24765"/>
                <wp:wrapNone/>
                <wp:docPr id="9094" name="Straight Connector 9094"/>
                <wp:cNvGraphicFramePr/>
                <a:graphic xmlns:a="http://schemas.openxmlformats.org/drawingml/2006/main">
                  <a:graphicData uri="http://schemas.microsoft.com/office/word/2010/wordprocessingShape">
                    <wps:wsp>
                      <wps:cNvCnPr/>
                      <wps:spPr>
                        <a:xfrm>
                          <a:off x="0" y="0"/>
                          <a:ext cx="0" cy="280035"/>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id="Straight Connector 9094" o:spid="_x0000_s1026" style="position:absolute;z-index:254046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77.5pt,121.25pt" to="277.5pt,14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" strokecolor="#4a7ebb"/>
            </w:pict>
          </mc:Fallback>
        </mc:AlternateContent>
      </w:r>
      <w:r w:rsidR="00693F47" w:rsidRPr="00693F47">
        <w:rPr>
          <w:rFonts w:eastAsiaTheme="minorHAnsi"/>
          <w:noProof/>
          <w:lang w:eastAsia="en-GB"/>
        </w:rPr>
        <mc:AlternateContent>
          <mc:Choice Requires="wps">
            <w:drawing>
              <wp:anchor distT="0" distB="0" distL="114300" distR="114300" simplePos="0" relativeHeight="254091776" behindDoc="0" locked="0" layoutInCell="1" allowOverlap="1" wp14:anchorId="77283A28" wp14:editId="2D672BAC">
                <wp:simplePos x="0" y="0"/>
                <wp:positionH relativeFrom="column">
                  <wp:posOffset>2845435</wp:posOffset>
                </wp:positionH>
                <wp:positionV relativeFrom="paragraph">
                  <wp:posOffset>803275</wp:posOffset>
                </wp:positionV>
                <wp:extent cx="0" cy="433705"/>
                <wp:effectExtent l="0" t="0" r="19050" b="23495"/>
                <wp:wrapNone/>
                <wp:docPr id="9096" name="Straight Connector 9096"/>
                <wp:cNvGraphicFramePr/>
                <a:graphic xmlns:a="http://schemas.openxmlformats.org/drawingml/2006/main">
                  <a:graphicData uri="http://schemas.microsoft.com/office/word/2010/wordprocessingShape">
                    <wps:wsp>
                      <wps:cNvCnPr/>
                      <wps:spPr>
                        <a:xfrm>
                          <a:off x="0" y="0"/>
                          <a:ext cx="0" cy="433705"/>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id="Straight Connector 9096" o:spid="_x0000_s1026" style="position:absolute;z-index:254091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4.05pt,63.25pt" to="224.05pt,9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" strokecolor="#4a7ebb"/>
            </w:pict>
          </mc:Fallback>
        </mc:AlternateContent>
      </w:r>
      <w:r w:rsidR="00693F47" w:rsidRPr="00693F47">
        <w:rPr>
          <w:rFonts w:eastAsiaTheme="minorHAnsi"/>
          <w:noProof/>
          <w:lang w:eastAsia="en-GB"/>
        </w:rPr>
        <mc:AlternateContent>
          <mc:Choice Requires="wps">
            <w:drawing>
              <wp:anchor distT="0" distB="0" distL="114300" distR="114300" simplePos="0" relativeHeight="254057984" behindDoc="0" locked="0" layoutInCell="1" allowOverlap="1" wp14:anchorId="73A1C748" wp14:editId="6A033030">
                <wp:simplePos x="0" y="0"/>
                <wp:positionH relativeFrom="column">
                  <wp:posOffset>2384425</wp:posOffset>
                </wp:positionH>
                <wp:positionV relativeFrom="paragraph">
                  <wp:posOffset>1057275</wp:posOffset>
                </wp:positionV>
                <wp:extent cx="0" cy="180340"/>
                <wp:effectExtent l="0" t="0" r="19050" b="10160"/>
                <wp:wrapNone/>
                <wp:docPr id="9097" name="Straight Connector 9097"/>
                <wp:cNvGraphicFramePr/>
                <a:graphic xmlns:a="http://schemas.openxmlformats.org/drawingml/2006/main">
                  <a:graphicData uri="http://schemas.microsoft.com/office/word/2010/wordprocessingShape">
                    <wps:wsp>
                      <wps:cNvCnPr/>
                      <wps:spPr>
                        <a:xfrm>
                          <a:off x="0" y="0"/>
                          <a:ext cx="0" cy="180340"/>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id="Straight Connector 9097" o:spid="_x0000_s1026" style="position:absolute;z-index:25405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7.75pt,83.25pt" to="187.75pt,9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" strokecolor="#4a7ebb"/>
            </w:pict>
          </mc:Fallback>
        </mc:AlternateContent>
      </w:r>
      <w:r w:rsidR="00693F47" w:rsidRPr="00693F47">
        <w:rPr>
          <w:rFonts w:eastAsiaTheme="minorHAnsi"/>
          <w:noProof/>
          <w:lang w:eastAsia="en-GB"/>
        </w:rPr>
        <mc:AlternateContent>
          <mc:Choice Requires="wps">
            <w:drawing>
              <wp:anchor distT="0" distB="0" distL="114300" distR="114300" simplePos="0" relativeHeight="254069248" behindDoc="0" locked="0" layoutInCell="1" allowOverlap="1" wp14:anchorId="3FEEDFFE" wp14:editId="175C7EF3">
                <wp:simplePos x="0" y="0"/>
                <wp:positionH relativeFrom="column">
                  <wp:posOffset>1931670</wp:posOffset>
                </wp:positionH>
                <wp:positionV relativeFrom="paragraph">
                  <wp:posOffset>861060</wp:posOffset>
                </wp:positionV>
                <wp:extent cx="0" cy="343535"/>
                <wp:effectExtent l="0" t="0" r="19050" b="18415"/>
                <wp:wrapNone/>
                <wp:docPr id="9099" name="Straight Connector 9099"/>
                <wp:cNvGraphicFramePr/>
                <a:graphic xmlns:a="http://schemas.openxmlformats.org/drawingml/2006/main">
                  <a:graphicData uri="http://schemas.microsoft.com/office/word/2010/wordprocessingShape">
                    <wps:wsp>
                      <wps:cNvCnPr/>
                      <wps:spPr>
                        <a:xfrm>
                          <a:off x="0" y="0"/>
                          <a:ext cx="0" cy="343535"/>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id="Straight Connector 9099" o:spid="_x0000_s1026" style="position:absolute;z-index:254069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2.1pt,67.8pt" to="152.1pt,9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" strokecolor="#4a7ebb"/>
            </w:pict>
          </mc:Fallback>
        </mc:AlternateContent>
      </w:r>
      <w:r w:rsidR="00693F47" w:rsidRPr="00693F47">
        <w:rPr>
          <w:rFonts w:eastAsiaTheme="minorHAnsi"/>
          <w:noProof/>
          <w:lang w:eastAsia="en-GB"/>
        </w:rPr>
        <mc:AlternateContent>
          <mc:Choice Requires="wps">
            <w:drawing>
              <wp:anchor distT="0" distB="0" distL="114300" distR="114300" simplePos="0" relativeHeight="254079488" behindDoc="0" locked="0" layoutInCell="1" allowOverlap="1" wp14:anchorId="1AD194B6" wp14:editId="527EFE21">
                <wp:simplePos x="0" y="0"/>
                <wp:positionH relativeFrom="column">
                  <wp:posOffset>1407160</wp:posOffset>
                </wp:positionH>
                <wp:positionV relativeFrom="paragraph">
                  <wp:posOffset>1078865</wp:posOffset>
                </wp:positionV>
                <wp:extent cx="0" cy="180340"/>
                <wp:effectExtent l="0" t="0" r="19050" b="10160"/>
                <wp:wrapNone/>
                <wp:docPr id="9101" name="Straight Connector 9101"/>
                <wp:cNvGraphicFramePr/>
                <a:graphic xmlns:a="http://schemas.openxmlformats.org/drawingml/2006/main">
                  <a:graphicData uri="http://schemas.microsoft.com/office/word/2010/wordprocessingShape">
                    <wps:wsp>
                      <wps:cNvCnPr/>
                      <wps:spPr>
                        <a:xfrm>
                          <a:off x="0" y="0"/>
                          <a:ext cx="0" cy="180340"/>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id="Straight Connector 9101" o:spid="_x0000_s1026" style="position:absolute;z-index:254079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0.8pt,84.95pt" to="110.8pt,9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" strokecolor="#4a7ebb"/>
            </w:pict>
          </mc:Fallback>
        </mc:AlternateContent>
      </w:r>
      <w:r w:rsidR="00693F47" w:rsidRPr="00693F47">
        <w:rPr>
          <w:rFonts w:eastAsiaTheme="minorHAnsi"/>
          <w:noProof/>
          <w:lang w:eastAsia="en-GB"/>
        </w:rPr>
        <mc:AlternateContent>
          <mc:Choice Requires="wps">
            <w:drawing>
              <wp:anchor distT="0" distB="0" distL="114300" distR="114300" simplePos="0" relativeHeight="254000640" behindDoc="0" locked="0" layoutInCell="1" allowOverlap="1" wp14:anchorId="1DFFCFEB" wp14:editId="6CE80743">
                <wp:simplePos x="0" y="0"/>
                <wp:positionH relativeFrom="column">
                  <wp:posOffset>2568575</wp:posOffset>
                </wp:positionH>
                <wp:positionV relativeFrom="paragraph">
                  <wp:posOffset>1751330</wp:posOffset>
                </wp:positionV>
                <wp:extent cx="2374265" cy="1403985"/>
                <wp:effectExtent l="0" t="0" r="0" b="0"/>
                <wp:wrapNone/>
                <wp:docPr id="91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713E0D47" w14:textId="77777777" w:rsidR="00BF4C3A" w:rsidRDefault="00BF4C3A" w:rsidP="00693F47">
                            <w:r>
                              <w:t>Oscillator and diversio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45" type="#_x0000_t202" style="position:absolute;left:0;text-align:left;margin-left:202.25pt;margin-top:137.9pt;width:186.95pt;height:110.55pt;z-index:2540006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" filled="f" stroked="f">
                <v:textbox style="mso-fit-shape-to-text:t">
                  <w:txbxContent>
                    <w:p w14:paraId="713E0D47" w14:textId="77777777" w:rsidR="00BF4C3A" w:rsidRDefault="00BF4C3A" w:rsidP="00693F47">
                      <w:r>
                        <w:t>Oscillator and diversion</w:t>
                      </w:r>
                    </w:p>
                  </w:txbxContent>
                </v:textbox>
              </v:shape>
            </w:pict>
          </mc:Fallback>
        </mc:AlternateContent>
      </w:r>
      <w:r w:rsidR="00693F47" w:rsidRPr="00693F47">
        <w:rPr>
          <w:rFonts w:eastAsiaTheme="minorHAnsi"/>
          <w:noProof/>
          <w:lang w:eastAsia="en-GB"/>
        </w:rPr>
        <w:drawing>
          <wp:inline distT="0" distB="0" distL="0" distR="0" wp14:anchorId="73541B9F" wp14:editId="1C6B75ED">
            <wp:extent cx="3684233" cy="2173743"/>
            <wp:effectExtent l="0" t="0" r="0" b="0"/>
            <wp:docPr id="9162" name="Picture 9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ipment whole set up_single.jpg"/>
                    <pic:cNvPicPr/>
                  </pic:nvPicPr>
                  <pic:blipFill rotWithShape="1">
                    <a:blip r:embed="rId70">
                      <a:extLst>
                        <a:ext uri="{28A0092B-C50C-407E-A947-70E740481C1C}">
                          <a14:useLocalDpi xmlns:a14="http://schemas.microsoft.com/office/drawing/2010/main" val="0"/>
                        </a:ext>
                      </a:extLst>
                    </a:blip>
                    <a:srcRect l="33856" t="35279" r="26382" b="33445"/>
                    <a:stretch/>
                  </pic:blipFill>
                  <pic:spPr bwMode="auto">
                    <a:xfrm>
                      <a:off x="0" y="0"/>
                      <a:ext cx="3689303" cy="2176734"/>
                    </a:xfrm>
                    <a:prstGeom prst="rect">
                      <a:avLst/>
                    </a:prstGeom>
                    <a:ln>
                      <a:noFill/>
                    </a:ln>
                    <a:extLst>
                      <a:ext uri="{53640926-AAD7-44D8-BBD7-CCE9431645EC}">
                        <a14:shadowObscured xmlns:a14="http://schemas.microsoft.com/office/drawing/2010/main"/>
                      </a:ext>
                    </a:extLst>
                  </pic:spPr>
                </pic:pic>
              </a:graphicData>
            </a:graphic>
          </wp:inline>
        </w:drawing>
      </w:r>
    </w:p>
    <w:p w14:paraId="64F10B23" w14:textId="19B82C4B" w:rsidR="00693F47" w:rsidRPr="00693F47" w:rsidRDefault="00693F47" w:rsidP="00EA5CD1">
      <w:pPr>
        <w:spacing w:line="276" w:lineRule="auto"/>
        <w:rPr>
          <w:rFonts w:eastAsiaTheme="minorHAnsi"/>
          <w:bCs/>
          <w:szCs w:val="18"/>
        </w:rPr>
      </w:pPr>
      <w:bookmarkStart w:id="332" w:name="_Ref449772800"/>
      <w:bookmarkStart w:id="333" w:name="_Toc474686628"/>
      <w:r w:rsidRPr="00693F47">
        <w:rPr>
          <w:rFonts w:eastAsiaTheme="minorHAnsi"/>
          <w:bCs/>
          <w:szCs w:val="18"/>
        </w:rPr>
        <w:t xml:space="preserve">Figure </w:t>
      </w:r>
      <w:r w:rsidR="00F02E7D">
        <w:rPr>
          <w:rFonts w:eastAsiaTheme="minorHAnsi"/>
          <w:bCs/>
          <w:szCs w:val="18"/>
        </w:rPr>
        <w:fldChar w:fldCharType="begin"/>
      </w:r>
      <w:r w:rsidR="00F02E7D">
        <w:rPr>
          <w:rFonts w:eastAsiaTheme="minorHAnsi"/>
          <w:bCs/>
          <w:szCs w:val="18"/>
        </w:rPr>
        <w:instrText xml:space="preserve"> STYLEREF 1 \s </w:instrText>
      </w:r>
      <w:r w:rsidR="00F02E7D">
        <w:rPr>
          <w:rFonts w:eastAsiaTheme="minorHAnsi"/>
          <w:bCs/>
          <w:szCs w:val="18"/>
        </w:rPr>
        <w:fldChar w:fldCharType="separate"/>
      </w:r>
      <w:r w:rsidR="005D3AE0">
        <w:rPr>
          <w:rFonts w:eastAsiaTheme="minorHAnsi"/>
          <w:bCs/>
          <w:noProof/>
          <w:szCs w:val="18"/>
        </w:rPr>
        <w:t>5</w:t>
      </w:r>
      <w:r w:rsidR="00F02E7D">
        <w:rPr>
          <w:rFonts w:eastAsiaTheme="minorHAnsi"/>
          <w:bCs/>
          <w:szCs w:val="18"/>
        </w:rPr>
        <w:fldChar w:fldCharType="end"/>
      </w:r>
      <w:r w:rsidR="00F02E7D">
        <w:rPr>
          <w:rFonts w:eastAsiaTheme="minorHAnsi"/>
          <w:bCs/>
          <w:szCs w:val="18"/>
        </w:rPr>
        <w:noBreakHyphen/>
      </w:r>
      <w:r w:rsidR="00F02E7D">
        <w:rPr>
          <w:rFonts w:eastAsiaTheme="minorHAnsi"/>
          <w:bCs/>
          <w:szCs w:val="18"/>
        </w:rPr>
        <w:fldChar w:fldCharType="begin"/>
      </w:r>
      <w:r w:rsidR="00F02E7D">
        <w:rPr>
          <w:rFonts w:eastAsiaTheme="minorHAnsi"/>
          <w:bCs/>
          <w:szCs w:val="18"/>
        </w:rPr>
        <w:instrText xml:space="preserve"> SEQ Figure \* ARABIC \s 1 </w:instrText>
      </w:r>
      <w:r w:rsidR="00F02E7D">
        <w:rPr>
          <w:rFonts w:eastAsiaTheme="minorHAnsi"/>
          <w:bCs/>
          <w:szCs w:val="18"/>
        </w:rPr>
        <w:fldChar w:fldCharType="separate"/>
      </w:r>
      <w:r w:rsidR="005D3AE0">
        <w:rPr>
          <w:rFonts w:eastAsiaTheme="minorHAnsi"/>
          <w:bCs/>
          <w:noProof/>
          <w:szCs w:val="18"/>
        </w:rPr>
        <w:t>5</w:t>
      </w:r>
      <w:r w:rsidR="00F02E7D">
        <w:rPr>
          <w:rFonts w:eastAsiaTheme="minorHAnsi"/>
          <w:bCs/>
          <w:szCs w:val="18"/>
        </w:rPr>
        <w:fldChar w:fldCharType="end"/>
      </w:r>
      <w:bookmarkEnd w:id="332"/>
      <w:r w:rsidRPr="00693F47">
        <w:rPr>
          <w:rFonts w:eastAsiaTheme="minorHAnsi"/>
          <w:bCs/>
          <w:szCs w:val="18"/>
        </w:rPr>
        <w:t>.  Air flow control equipment summary.</w:t>
      </w:r>
      <w:bookmarkEnd w:id="333"/>
    </w:p>
    <w:p w14:paraId="0E453D05" w14:textId="77777777" w:rsidR="00693F47" w:rsidRPr="00693F47" w:rsidRDefault="00693F47" w:rsidP="00EA5CD1">
      <w:pPr>
        <w:spacing w:line="276" w:lineRule="auto"/>
        <w:rPr>
          <w:rFonts w:eastAsiaTheme="minorHAnsi"/>
        </w:rPr>
      </w:pPr>
    </w:p>
    <w:p w14:paraId="1142B399" w14:textId="7A4049C1" w:rsidR="00693F47" w:rsidRPr="00693F47" w:rsidRDefault="00693F47" w:rsidP="00EA5CD1">
      <w:pPr>
        <w:spacing w:line="276" w:lineRule="auto"/>
        <w:rPr>
          <w:rFonts w:eastAsiaTheme="minorHAnsi"/>
        </w:rPr>
      </w:pPr>
      <w:r w:rsidRPr="00693F47">
        <w:rPr>
          <w:rFonts w:eastAsiaTheme="minorHAnsi"/>
        </w:rPr>
        <w:t xml:space="preserve">The sensors used in the equipment shown in </w:t>
      </w:r>
      <w:r w:rsidRPr="00693F47">
        <w:rPr>
          <w:rFonts w:eastAsiaTheme="minorHAnsi"/>
        </w:rPr>
        <w:fldChar w:fldCharType="begin"/>
      </w:r>
      <w:r w:rsidRPr="00693F47">
        <w:rPr>
          <w:rFonts w:eastAsiaTheme="minorHAnsi"/>
        </w:rPr>
        <w:instrText xml:space="preserve"> REF _Ref449772800 \h  \* MERGEFORMAT </w:instrText>
      </w:r>
      <w:r w:rsidRPr="00693F47">
        <w:rPr>
          <w:rFonts w:eastAsiaTheme="minorHAnsi"/>
        </w:rPr>
      </w:r>
      <w:r w:rsidRPr="00693F47">
        <w:rPr>
          <w:rFonts w:eastAsiaTheme="minorHAnsi"/>
        </w:rPr>
        <w:fldChar w:fldCharType="separate"/>
      </w:r>
      <w:r w:rsidR="005D3AE0" w:rsidRPr="005D3AE0">
        <w:rPr>
          <w:rFonts w:eastAsiaTheme="minorHAnsi"/>
        </w:rPr>
        <w:t xml:space="preserve">Figure </w:t>
      </w:r>
      <w:r w:rsidR="005D3AE0" w:rsidRPr="005D3AE0">
        <w:rPr>
          <w:rFonts w:eastAsiaTheme="minorHAnsi"/>
          <w:noProof/>
        </w:rPr>
        <w:t>5</w:t>
      </w:r>
      <w:r w:rsidR="005D3AE0" w:rsidRPr="005D3AE0">
        <w:rPr>
          <w:rFonts w:eastAsiaTheme="minorHAnsi"/>
          <w:noProof/>
        </w:rPr>
        <w:noBreakHyphen/>
        <w:t>5</w:t>
      </w:r>
      <w:r w:rsidRPr="00693F47">
        <w:rPr>
          <w:rFonts w:eastAsiaTheme="minorHAnsi"/>
        </w:rPr>
        <w:fldChar w:fldCharType="end"/>
      </w:r>
      <w:r w:rsidRPr="00693F47">
        <w:rPr>
          <w:rFonts w:eastAsiaTheme="minorHAnsi"/>
        </w:rPr>
        <w:t xml:space="preserve"> include a high accuracy pressure sensor (PX309, Omega 0-7000 Pa) connected to an oscilloscope (PicoScope 6000 series).  A combined humidity and temperature sensor (Arduino DHT22) was situated after the diversion and oscillator outlets joined.  Pressure drop over the equipment was measured by a digital manometer (Testo 511).  All other equipment specific to each study element is described in further detail later in this chapter.</w:t>
      </w:r>
    </w:p>
    <w:p w14:paraId="0E1B5021" w14:textId="72DFE062" w:rsidR="00693F47" w:rsidRPr="00693F47" w:rsidRDefault="00693F47" w:rsidP="00EA5CD1">
      <w:pPr>
        <w:spacing w:line="276" w:lineRule="auto"/>
        <w:rPr>
          <w:rFonts w:eastAsiaTheme="minorHAnsi"/>
        </w:rPr>
      </w:pPr>
      <w:r w:rsidRPr="00693F47">
        <w:rPr>
          <w:rFonts w:eastAsiaTheme="minorHAnsi"/>
        </w:rPr>
        <w:t xml:space="preserve">Error in operation for the pressure regulator was reduced by setting a standard pressure at the regulator control.  The design featured a push to lock option that set a continuous pressure across all experiments.  The in line air heater was controlled by the constant feedback control DAQ box.  This operated the air heater based on the </w:t>
      </w:r>
      <w:r w:rsidR="00E41B52" w:rsidRPr="00693F47">
        <w:rPr>
          <w:rFonts w:eastAsiaTheme="minorHAnsi"/>
        </w:rPr>
        <w:t>temperature</w:t>
      </w:r>
      <w:r w:rsidRPr="00693F47">
        <w:rPr>
          <w:rFonts w:eastAsiaTheme="minorHAnsi"/>
        </w:rPr>
        <w:t xml:space="preserve"> measured below the bed.  This accounted for </w:t>
      </w:r>
      <w:r w:rsidRPr="00693F47">
        <w:rPr>
          <w:rFonts w:eastAsiaTheme="minorHAnsi"/>
        </w:rPr>
        <w:lastRenderedPageBreak/>
        <w:t>heat loss through the air control and oscillator.  The flow meter was manually operated and flow rates were judged by eye.  The pressure sensor (PX309, Omega 0-7000 Pa) for monitoring pulsation frequency was accurate to ±25 % at 25 °C.  The combined temperature and humidity sensor (Arduino DHT22) was sensitive to ±0.5 °C within -40-80 °C range for temperature and ±2 % within a 0-100 % humidity range for humidity.  Pressure drop across the bed or distributor plate was accurate to ±3 hPa.</w:t>
      </w:r>
    </w:p>
    <w:p w14:paraId="7D030257" w14:textId="77777777" w:rsidR="00693F47" w:rsidRPr="00693F47" w:rsidRDefault="00693F47" w:rsidP="00EA5CD1">
      <w:pPr>
        <w:spacing w:line="276" w:lineRule="auto"/>
        <w:rPr>
          <w:rFonts w:eastAsiaTheme="minorHAnsi"/>
        </w:rPr>
      </w:pPr>
    </w:p>
    <w:p w14:paraId="777DAB9A" w14:textId="77777777" w:rsidR="00693F47" w:rsidRPr="00693F47" w:rsidRDefault="00693F47" w:rsidP="00EA5CD1">
      <w:pPr>
        <w:numPr>
          <w:ilvl w:val="2"/>
          <w:numId w:val="0"/>
        </w:numPr>
        <w:pBdr>
          <w:bottom w:val="single" w:sz="4" w:space="1" w:color="95B3D7" w:themeColor="accent1" w:themeTint="99"/>
        </w:pBdr>
        <w:spacing w:after="80" w:line="276" w:lineRule="auto"/>
        <w:outlineLvl w:val="2"/>
        <w:rPr>
          <w:rFonts w:asciiTheme="majorHAnsi" w:eastAsiaTheme="majorEastAsia" w:hAnsiTheme="majorHAnsi" w:cstheme="majorBidi"/>
          <w:szCs w:val="24"/>
        </w:rPr>
      </w:pPr>
      <w:bookmarkStart w:id="334" w:name="_Toc474696412"/>
      <w:r w:rsidRPr="00693F47">
        <w:rPr>
          <w:rFonts w:asciiTheme="majorHAnsi" w:eastAsiaTheme="majorEastAsia" w:hAnsiTheme="majorHAnsi" w:cstheme="majorBidi"/>
          <w:szCs w:val="24"/>
        </w:rPr>
        <w:t>5.3.2</w:t>
      </w:r>
      <w:r w:rsidRPr="00693F47">
        <w:rPr>
          <w:rFonts w:asciiTheme="majorHAnsi" w:eastAsiaTheme="majorEastAsia" w:hAnsiTheme="majorHAnsi" w:cstheme="majorBidi"/>
          <w:szCs w:val="24"/>
        </w:rPr>
        <w:tab/>
        <w:t>Single particle study</w:t>
      </w:r>
      <w:bookmarkEnd w:id="334"/>
    </w:p>
    <w:p w14:paraId="2B2D37A5" w14:textId="1D6735AA" w:rsidR="00693F47" w:rsidRPr="00693F47" w:rsidRDefault="00693F47" w:rsidP="00EA5CD1">
      <w:pPr>
        <w:spacing w:line="276" w:lineRule="auto"/>
        <w:rPr>
          <w:rFonts w:eastAsiaTheme="minorHAnsi"/>
        </w:rPr>
      </w:pPr>
      <w:r w:rsidRPr="00693F47">
        <w:rPr>
          <w:rFonts w:eastAsiaTheme="minorHAnsi"/>
        </w:rPr>
        <w:fldChar w:fldCharType="begin" w:fldLock="1"/>
      </w:r>
      <w:r w:rsidR="00D37BCC">
        <w:rPr>
          <w:rFonts w:eastAsiaTheme="minorHAnsi"/>
        </w:rPr>
        <w:instrText>ADDIN CSL_CITATION { "citationItems" : [ { "id" : "ITEM-1", "itemData" : { "author" : [ { "dropping-particle" : "", "family" : "Kwapinski", "given" : "W.", "non-dropping-particle" : "", "parse-names" : false, "suffix" : "" }, { "dropping-particle" : "", "family" : "Tsotsas", "given" : "E.", "non-dropping-particle" : "", "parse-names" : false, "suffix" : "" } ], "container-title" : "Proceedings of the 14th International Drying Symposium", "id" : "ITEM-1", "issued" : { "date-parts" : [ [ "2004" ] ] }, "page" : "1419-1426", "title" : "Experimental determination of single-particle kinetics and equilibria for convective drying, desorption or adsorption by a magnetic suspension balance", "type" : "paper-conference" }, "uris" : [ "http://www.mendeley.com/documents/?uuid=736f8384-ce3a-4014-8b40-d88c9334b909" ] } ], "mendeley" : { "formattedCitation" : "(Kwapinski &amp; Tsotsas 2004)", "manualFormatting" : "Kwapinski &amp; Tsotsas (2004)", "plainTextFormattedCitation" : "(Kwapinski &amp; Tsotsas 2004)", "previouslyFormattedCitation" : "(Kwapinski &amp; Tsotsas 2004)" }, "properties" : { "noteIndex" : 0 }, "schema" : "https://github.com/citation-style-language/schema/raw/master/csl-citation.json" }</w:instrText>
      </w:r>
      <w:r w:rsidRPr="00693F47">
        <w:rPr>
          <w:rFonts w:eastAsiaTheme="minorHAnsi"/>
        </w:rPr>
        <w:fldChar w:fldCharType="separate"/>
      </w:r>
      <w:r w:rsidRPr="00693F47">
        <w:rPr>
          <w:rFonts w:eastAsiaTheme="minorHAnsi"/>
          <w:noProof/>
        </w:rPr>
        <w:t>Kwapinski &amp; Tsotsas (2004)</w:t>
      </w:r>
      <w:r w:rsidRPr="00693F47">
        <w:rPr>
          <w:rFonts w:eastAsiaTheme="minorHAnsi"/>
        </w:rPr>
        <w:fldChar w:fldCharType="end"/>
      </w:r>
      <w:r w:rsidRPr="00693F47">
        <w:rPr>
          <w:rFonts w:eastAsiaTheme="minorHAnsi"/>
        </w:rPr>
        <w:t xml:space="preserve"> describe the experimental drying method as dependent on the size of the analysed material sample, the type of measurement for continuous or intermittent readings and the place of measurement at either the solid or the gas.  </w:t>
      </w:r>
    </w:p>
    <w:p w14:paraId="00BC82CC" w14:textId="35DA5F07" w:rsidR="00693F47" w:rsidRPr="00693F47" w:rsidRDefault="00693F47" w:rsidP="00EA5CD1">
      <w:pPr>
        <w:spacing w:line="276" w:lineRule="auto"/>
        <w:rPr>
          <w:rFonts w:eastAsiaTheme="minorHAnsi"/>
        </w:rPr>
      </w:pPr>
      <w:r w:rsidRPr="00693F47">
        <w:rPr>
          <w:rFonts w:eastAsiaTheme="minorHAnsi"/>
        </w:rPr>
        <w:t xml:space="preserve">Intermittent sampling provides a small number of data points along a drying curve.  Flow is also removed or stopped during weighing, which changes the drying conditions.  In a continuous measurement method the whole drying curve is recorded, usually in an accurate balance in a drying tunnel.  However, the flow can cause high levels of noise in weight readings.  For indirect or gas measurements, drying rates can be inferred from changes in humidity profile of the exhaust gas.  Direct drying methods use a balance to measure the weight change of a particle.  </w:t>
      </w:r>
      <w:r w:rsidRPr="00693F47">
        <w:rPr>
          <w:rFonts w:eastAsiaTheme="minorHAnsi"/>
        </w:rPr>
        <w:fldChar w:fldCharType="begin" w:fldLock="1"/>
      </w:r>
      <w:r w:rsidR="00D37BCC">
        <w:rPr>
          <w:rFonts w:eastAsiaTheme="minorHAnsi"/>
        </w:rPr>
        <w:instrText>ADDIN CSL_CITATION { "citationItems" : [ { "id" : "ITEM-1", "itemData" : { "author" : [ { "dropping-particle" : "", "family" : "Kwapinski", "given" : "W.", "non-dropping-particle" : "", "parse-names" : false, "suffix" : "" }, { "dropping-particle" : "", "family" : "Tsotsas", "given" : "E.", "non-dropping-particle" : "", "parse-names" : false, "suffix" : "" } ], "container-title" : "Proceedings of the 14th International Drying Symposium", "id" : "ITEM-1", "issued" : { "date-parts" : [ [ "2004" ] ] }, "page" : "1419-1426", "title" : "Experimental determination of single-particle kinetics and equilibria for convective drying, desorption or adsorption by a magnetic suspension balance", "type" : "paper-conference" }, "uris" : [ "http://www.mendeley.com/documents/?uuid=736f8384-ce3a-4014-8b40-d88c9334b909" ] } ], "mendeley" : { "formattedCitation" : "(Kwapinski &amp; Tsotsas 2004)", "manualFormatting" : "Kwapinski &amp; Tsotsas (2004)", "plainTextFormattedCitation" : "(Kwapinski &amp; Tsotsas 2004)", "previouslyFormattedCitation" : "(Kwapinski &amp; Tsotsas 2004)" }, "properties" : { "noteIndex" : 0 }, "schema" : "https://github.com/citation-style-language/schema/raw/master/csl-citation.json" }</w:instrText>
      </w:r>
      <w:r w:rsidRPr="00693F47">
        <w:rPr>
          <w:rFonts w:eastAsiaTheme="minorHAnsi"/>
        </w:rPr>
        <w:fldChar w:fldCharType="separate"/>
      </w:r>
      <w:r w:rsidRPr="00693F47">
        <w:rPr>
          <w:rFonts w:eastAsiaTheme="minorHAnsi"/>
          <w:noProof/>
        </w:rPr>
        <w:t>Kwapinski &amp; Tsotsas (2004)</w:t>
      </w:r>
      <w:r w:rsidRPr="00693F47">
        <w:rPr>
          <w:rFonts w:eastAsiaTheme="minorHAnsi"/>
        </w:rPr>
        <w:fldChar w:fldCharType="end"/>
      </w:r>
      <w:r w:rsidRPr="00693F47">
        <w:rPr>
          <w:rFonts w:eastAsiaTheme="minorHAnsi"/>
        </w:rPr>
        <w:t xml:space="preserve"> describe a selection of single particle drying methods as:</w:t>
      </w:r>
    </w:p>
    <w:p w14:paraId="5AF27505" w14:textId="77777777" w:rsidR="00693F47" w:rsidRPr="00693F47" w:rsidRDefault="00693F47" w:rsidP="00EA5CD1">
      <w:pPr>
        <w:numPr>
          <w:ilvl w:val="0"/>
          <w:numId w:val="22"/>
        </w:numPr>
        <w:spacing w:before="0" w:line="276" w:lineRule="auto"/>
        <w:contextualSpacing/>
        <w:jc w:val="left"/>
        <w:rPr>
          <w:rFonts w:eastAsiaTheme="minorHAnsi"/>
        </w:rPr>
      </w:pPr>
      <w:r w:rsidRPr="00693F47">
        <w:rPr>
          <w:rFonts w:eastAsiaTheme="minorHAnsi"/>
        </w:rPr>
        <w:t>Microbalance: particle diameter = ~1 mm, temperature = 20-30 °C, flow = ~0 m/s</w:t>
      </w:r>
    </w:p>
    <w:p w14:paraId="22802167" w14:textId="77777777" w:rsidR="00693F47" w:rsidRPr="00693F47" w:rsidRDefault="00693F47" w:rsidP="00EA5CD1">
      <w:pPr>
        <w:numPr>
          <w:ilvl w:val="0"/>
          <w:numId w:val="22"/>
        </w:numPr>
        <w:spacing w:before="0" w:line="276" w:lineRule="auto"/>
        <w:contextualSpacing/>
        <w:jc w:val="left"/>
        <w:rPr>
          <w:rFonts w:eastAsiaTheme="minorHAnsi"/>
        </w:rPr>
      </w:pPr>
      <w:r w:rsidRPr="00693F47">
        <w:rPr>
          <w:rFonts w:eastAsiaTheme="minorHAnsi"/>
        </w:rPr>
        <w:t>Levitator: particle diameter = 1-2 mm, temperature = maximum 30 °C, flow = 0.02-0.065 m/s</w:t>
      </w:r>
    </w:p>
    <w:p w14:paraId="288E3088" w14:textId="77777777" w:rsidR="00693F47" w:rsidRPr="00693F47" w:rsidRDefault="00693F47" w:rsidP="00EA5CD1">
      <w:pPr>
        <w:numPr>
          <w:ilvl w:val="0"/>
          <w:numId w:val="22"/>
        </w:numPr>
        <w:spacing w:before="0" w:line="276" w:lineRule="auto"/>
        <w:contextualSpacing/>
        <w:jc w:val="left"/>
        <w:rPr>
          <w:rFonts w:eastAsiaTheme="minorHAnsi"/>
        </w:rPr>
      </w:pPr>
      <w:r w:rsidRPr="00693F47">
        <w:rPr>
          <w:rFonts w:eastAsiaTheme="minorHAnsi"/>
        </w:rPr>
        <w:t>Drying tunnel: particle diameter = ~1 mm, temperature = 30-60 °C, flow = maximum 2 m/s</w:t>
      </w:r>
    </w:p>
    <w:p w14:paraId="71E88926" w14:textId="77777777" w:rsidR="00693F47" w:rsidRPr="00693F47" w:rsidRDefault="00693F47" w:rsidP="00EA5CD1">
      <w:pPr>
        <w:numPr>
          <w:ilvl w:val="0"/>
          <w:numId w:val="22"/>
        </w:numPr>
        <w:spacing w:before="0" w:line="276" w:lineRule="auto"/>
        <w:contextualSpacing/>
        <w:jc w:val="left"/>
        <w:rPr>
          <w:rFonts w:eastAsiaTheme="minorHAnsi"/>
        </w:rPr>
      </w:pPr>
      <w:r w:rsidRPr="00693F47">
        <w:rPr>
          <w:rFonts w:eastAsiaTheme="minorHAnsi"/>
        </w:rPr>
        <w:t>Magnetic suspension balance: particle diameter = ~1 mm, temperature = maximum 350 °C, flow = maximum 1 m/s</w:t>
      </w:r>
    </w:p>
    <w:p w14:paraId="00E27C68" w14:textId="77777777" w:rsidR="00693F47" w:rsidRPr="00693F47" w:rsidRDefault="00693F47" w:rsidP="00EA5CD1">
      <w:pPr>
        <w:spacing w:line="276" w:lineRule="auto"/>
        <w:rPr>
          <w:rFonts w:eastAsiaTheme="minorHAnsi"/>
        </w:rPr>
      </w:pPr>
      <w:r w:rsidRPr="00693F47">
        <w:rPr>
          <w:rFonts w:eastAsiaTheme="minorHAnsi"/>
        </w:rPr>
        <w:t>To determine whether high frequency pulsation of the flow of gas created a difference in drying regime, single particles were studied.  To reduce the degree of error associated with measuring small weights, large Group D particles were used.  For example, one wheat grain studied had a dried weight of 50.55 mg, and a wet weight of 84.42 mg.  A micro-balance (Sartorius CPA2P) with an accuracy of 0.002 mg at 1 g was used to measure the weight of the individual particles.  Wet weight was determined by soaking the particle in water for 24 hours with gentle stirring at two intervals, and excess surface moisture removed immediately before weighing.  Once removed from the water, the particle began to dry due to the difference in moisture between the particle surface and the surrounding air.  It was therefore weighed immediately after being removed from the water to obtain the most accurate wet weight.  The loss of moisture to the surrounding air was evident once the particle was on the balance, as the weight continued to drop through the drying curve over time.  Consequently, the first weight the balance settles on was used as the initial wet weight.  Moisture content was calculated from Equation 2</w:t>
      </w:r>
      <w:r w:rsidR="000B35C9">
        <w:rPr>
          <w:rFonts w:eastAsiaTheme="minorHAnsi"/>
        </w:rPr>
        <w:t>-</w:t>
      </w:r>
      <w:r w:rsidRPr="00693F47">
        <w:rPr>
          <w:rFonts w:eastAsiaTheme="minorHAnsi"/>
        </w:rPr>
        <w:t xml:space="preserve">1, using a Leader Engineering (Widnes, Cheshire England) oven (model GP/20/SS/F/250/HYO) to dry the samples until a steady weight was reached.  </w:t>
      </w:r>
      <w:r w:rsidRPr="00693F47">
        <w:t xml:space="preserve"> </w:t>
      </w:r>
    </w:p>
    <w:p w14:paraId="0BCB502A" w14:textId="77777777" w:rsidR="00693F47" w:rsidRPr="00693F47" w:rsidRDefault="00693F47" w:rsidP="00EA5CD1">
      <w:pPr>
        <w:spacing w:line="276" w:lineRule="auto"/>
        <w:rPr>
          <w:rFonts w:eastAsiaTheme="minorHAnsi"/>
        </w:rPr>
      </w:pPr>
      <w:r w:rsidRPr="00693F47">
        <w:rPr>
          <w:rFonts w:eastAsiaTheme="minorHAnsi"/>
        </w:rPr>
        <w:t>Three different single particle variations were used to study the drying or motion of a particle.  Firstly, static drying was conducted in a receptacle that held a single particle in a static position.  Secondly, a flexible tube was used to dry fluidised single particles, with the ability to remove and replace each particle for weight measurements.  Finally a transparent fluidising tube was fitted to allow for observation of particle movement during fluidisation.</w:t>
      </w:r>
    </w:p>
    <w:p w14:paraId="51F622A1" w14:textId="77777777" w:rsidR="00693F47" w:rsidRPr="00693F47" w:rsidRDefault="00693F47" w:rsidP="00EA5CD1">
      <w:pPr>
        <w:spacing w:line="276" w:lineRule="auto"/>
        <w:rPr>
          <w:rFonts w:eastAsiaTheme="minorHAnsi"/>
          <w:i/>
        </w:rPr>
      </w:pPr>
      <w:r w:rsidRPr="00693F47">
        <w:rPr>
          <w:rFonts w:eastAsiaTheme="minorHAnsi"/>
          <w:i/>
        </w:rPr>
        <w:lastRenderedPageBreak/>
        <w:t>Static single particle drying</w:t>
      </w:r>
    </w:p>
    <w:p w14:paraId="6A9B643F" w14:textId="04C9DA1A" w:rsidR="000B35C9" w:rsidRDefault="00693F47" w:rsidP="00EA5CD1">
      <w:pPr>
        <w:spacing w:line="276" w:lineRule="auto"/>
        <w:rPr>
          <w:rFonts w:eastAsiaTheme="minorHAnsi"/>
        </w:rPr>
      </w:pPr>
      <w:r w:rsidRPr="00693F47">
        <w:rPr>
          <w:rFonts w:eastAsiaTheme="minorHAnsi"/>
        </w:rPr>
        <w:t xml:space="preserve">Prior to the experiments, the start up procedure was initiated, and the rig allowed to operate until thermal and pressure stability was reached.  To study static single particle drying, a small receptacle was designed to hold a large Group D particle in a flow of drying gas.  </w:t>
      </w:r>
      <w:r w:rsidRPr="00693F47">
        <w:rPr>
          <w:rFonts w:eastAsiaTheme="minorHAnsi"/>
        </w:rPr>
        <w:fldChar w:fldCharType="begin"/>
      </w:r>
      <w:r w:rsidRPr="00693F47">
        <w:rPr>
          <w:rFonts w:eastAsiaTheme="minorHAnsi"/>
        </w:rPr>
        <w:instrText xml:space="preserve"> REF _Ref461035416 \h </w:instrText>
      </w:r>
      <w:r w:rsidR="00EA5CD1">
        <w:rPr>
          <w:rFonts w:eastAsiaTheme="minorHAnsi"/>
        </w:rPr>
        <w:instrText xml:space="preserve"> \* MERGEFORMAT </w:instrText>
      </w:r>
      <w:r w:rsidRPr="00693F47">
        <w:rPr>
          <w:rFonts w:eastAsiaTheme="minorHAnsi"/>
        </w:rPr>
      </w:r>
      <w:r w:rsidRPr="00693F47">
        <w:rPr>
          <w:rFonts w:eastAsiaTheme="minorHAnsi"/>
        </w:rPr>
        <w:fldChar w:fldCharType="separate"/>
      </w:r>
      <w:r w:rsidR="005D3AE0" w:rsidRPr="00693F47">
        <w:rPr>
          <w:rFonts w:eastAsiaTheme="minorHAnsi"/>
          <w:bCs/>
          <w:szCs w:val="18"/>
        </w:rPr>
        <w:t xml:space="preserve">Figure </w:t>
      </w:r>
      <w:r w:rsidR="005D3AE0">
        <w:rPr>
          <w:rFonts w:eastAsiaTheme="minorHAnsi"/>
          <w:bCs/>
          <w:noProof/>
          <w:szCs w:val="18"/>
        </w:rPr>
        <w:t>5</w:t>
      </w:r>
      <w:r w:rsidR="005D3AE0">
        <w:rPr>
          <w:rFonts w:eastAsiaTheme="minorHAnsi"/>
          <w:bCs/>
          <w:noProof/>
          <w:szCs w:val="18"/>
        </w:rPr>
        <w:noBreakHyphen/>
        <w:t>6</w:t>
      </w:r>
      <w:r w:rsidRPr="00693F47">
        <w:rPr>
          <w:rFonts w:eastAsiaTheme="minorHAnsi"/>
        </w:rPr>
        <w:fldChar w:fldCharType="end"/>
      </w:r>
      <w:r w:rsidRPr="00693F47">
        <w:rPr>
          <w:rFonts w:eastAsiaTheme="minorHAnsi"/>
        </w:rPr>
        <w:t xml:space="preserve"> shows the design of the receptacle from a side and top view.  The wet particle was placed inside the supporting arms within the receptacle after the initial weight was recorded, and slotted on top of the copper pipe.  At this point, the timer was set for the first drying period, at the end of which the whole receptacle, and the bead inside it, was weighed together.  The receptacle was replaced back on the copper pipe, and the timer set again.  The receptacle was weighed alone at the beginning of each test.  The microbalance was situated adjacent to the copper pipe, allowing for the least delay possible in the weighing of the receptacle.  The air flow throughout the experiment was maintained at a constant flow rate at the flowmeter.  After a full set of drying periods and subsequent weight measurements were complete, each particle was placed in a labelled glass petri dish and placed in the oven at 100 °C to establish the particle dry weight. </w:t>
      </w:r>
    </w:p>
    <w:p w14:paraId="5E78663E" w14:textId="77777777" w:rsidR="00527513" w:rsidRPr="00693F47" w:rsidRDefault="00527513" w:rsidP="00EA5CD1">
      <w:pPr>
        <w:spacing w:line="276" w:lineRule="auto"/>
        <w:rPr>
          <w:rFonts w:eastAsiaTheme="minorHAnsi"/>
        </w:rPr>
      </w:pPr>
    </w:p>
    <w:p w14:paraId="7B6E9115" w14:textId="77777777" w:rsidR="00693F47" w:rsidRPr="00693F47" w:rsidRDefault="000B35C9" w:rsidP="00EA5CD1">
      <w:pPr>
        <w:spacing w:line="276" w:lineRule="auto"/>
        <w:jc w:val="center"/>
        <w:rPr>
          <w:rFonts w:eastAsiaTheme="minorHAnsi"/>
        </w:rPr>
      </w:pPr>
      <w:r w:rsidRPr="00693F47">
        <w:rPr>
          <w:rFonts w:eastAsiaTheme="minorHAnsi"/>
          <w:noProof/>
          <w:lang w:eastAsia="en-GB"/>
        </w:rPr>
        <mc:AlternateContent>
          <mc:Choice Requires="wps">
            <w:drawing>
              <wp:anchor distT="0" distB="0" distL="114300" distR="114300" simplePos="0" relativeHeight="252856832" behindDoc="0" locked="0" layoutInCell="1" allowOverlap="1" wp14:anchorId="3783BEFF" wp14:editId="6197BDD1">
                <wp:simplePos x="0" y="0"/>
                <wp:positionH relativeFrom="column">
                  <wp:posOffset>3585210</wp:posOffset>
                </wp:positionH>
                <wp:positionV relativeFrom="paragraph">
                  <wp:posOffset>457188</wp:posOffset>
                </wp:positionV>
                <wp:extent cx="398780" cy="398780"/>
                <wp:effectExtent l="0" t="0" r="20320" b="20320"/>
                <wp:wrapNone/>
                <wp:docPr id="170" name="Oval 170"/>
                <wp:cNvGraphicFramePr/>
                <a:graphic xmlns:a="http://schemas.openxmlformats.org/drawingml/2006/main">
                  <a:graphicData uri="http://schemas.microsoft.com/office/word/2010/wordprocessingShape">
                    <wps:wsp>
                      <wps:cNvSpPr/>
                      <wps:spPr>
                        <a:xfrm>
                          <a:off x="0" y="0"/>
                          <a:ext cx="398780" cy="398780"/>
                        </a:xfrm>
                        <a:prstGeom prst="ellipse">
                          <a:avLst/>
                        </a:prstGeom>
                        <a:solidFill>
                          <a:sysClr val="window" lastClr="FFFFFF">
                            <a:lumMod val="85000"/>
                          </a:sysClr>
                        </a:solidFill>
                        <a:ln w="25400" cap="flat" cmpd="sng" algn="ctr">
                          <a:solidFill>
                            <a:sysClr val="window" lastClr="FFFFFF">
                              <a:lumMod val="6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0" o:spid="_x0000_s1026" style="position:absolute;margin-left:282.3pt;margin-top:36pt;width:31.4pt;height:31.4pt;z-index:25285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" fillcolor="#d9d9d9" strokecolor="#a6a6a6" strokeweight="2pt"/>
            </w:pict>
          </mc:Fallback>
        </mc:AlternateContent>
      </w:r>
      <w:r w:rsidRPr="00693F47">
        <w:rPr>
          <w:rFonts w:eastAsiaTheme="minorHAnsi"/>
          <w:noProof/>
          <w:lang w:eastAsia="en-GB"/>
        </w:rPr>
        <mc:AlternateContent>
          <mc:Choice Requires="wps">
            <w:drawing>
              <wp:anchor distT="0" distB="0" distL="114300" distR="114300" simplePos="0" relativeHeight="252846592" behindDoc="0" locked="0" layoutInCell="1" allowOverlap="1" wp14:anchorId="2D1E13DB" wp14:editId="1559E806">
                <wp:simplePos x="0" y="0"/>
                <wp:positionH relativeFrom="column">
                  <wp:posOffset>2254250</wp:posOffset>
                </wp:positionH>
                <wp:positionV relativeFrom="paragraph">
                  <wp:posOffset>433705</wp:posOffset>
                </wp:positionV>
                <wp:extent cx="346075" cy="346075"/>
                <wp:effectExtent l="0" t="0" r="15875" b="15875"/>
                <wp:wrapNone/>
                <wp:docPr id="169" name="Oval 169"/>
                <wp:cNvGraphicFramePr/>
                <a:graphic xmlns:a="http://schemas.openxmlformats.org/drawingml/2006/main">
                  <a:graphicData uri="http://schemas.microsoft.com/office/word/2010/wordprocessingShape">
                    <wps:wsp>
                      <wps:cNvSpPr/>
                      <wps:spPr>
                        <a:xfrm>
                          <a:off x="0" y="0"/>
                          <a:ext cx="346075" cy="346075"/>
                        </a:xfrm>
                        <a:prstGeom prst="ellipse">
                          <a:avLst/>
                        </a:prstGeom>
                        <a:solidFill>
                          <a:sysClr val="window" lastClr="FFFFFF">
                            <a:lumMod val="85000"/>
                          </a:sysClr>
                        </a:solidFill>
                        <a:ln w="25400" cap="flat" cmpd="sng" algn="ctr">
                          <a:solidFill>
                            <a:sysClr val="window" lastClr="FFFFFF">
                              <a:lumMod val="6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9" o:spid="_x0000_s1026" style="position:absolute;margin-left:177.5pt;margin-top:34.15pt;width:27.25pt;height:27.25pt;z-index:25284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" fillcolor="#d9d9d9" strokecolor="#a6a6a6" strokeweight="2pt"/>
            </w:pict>
          </mc:Fallback>
        </mc:AlternateContent>
      </w:r>
      <w:r w:rsidRPr="00693F47">
        <w:rPr>
          <w:rFonts w:eastAsiaTheme="minorHAnsi"/>
          <w:noProof/>
          <w:lang w:eastAsia="en-GB"/>
        </w:rPr>
        <mc:AlternateContent>
          <mc:Choice Requires="wps">
            <w:drawing>
              <wp:anchor distT="0" distB="0" distL="114300" distR="114300" simplePos="0" relativeHeight="252877312" behindDoc="0" locked="0" layoutInCell="1" allowOverlap="1" wp14:anchorId="0D24027A" wp14:editId="3526F3A4">
                <wp:simplePos x="0" y="0"/>
                <wp:positionH relativeFrom="column">
                  <wp:posOffset>2767965</wp:posOffset>
                </wp:positionH>
                <wp:positionV relativeFrom="paragraph">
                  <wp:posOffset>140982</wp:posOffset>
                </wp:positionV>
                <wp:extent cx="2374265" cy="1403985"/>
                <wp:effectExtent l="0" t="0" r="0" b="5715"/>
                <wp:wrapNone/>
                <wp:docPr id="1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61E7AD66" w14:textId="77777777" w:rsidR="00BF4C3A" w:rsidRDefault="00BF4C3A" w:rsidP="00693F47">
                            <w:r>
                              <w:t>particl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46" type="#_x0000_t202" style="position:absolute;left:0;text-align:left;margin-left:217.95pt;margin-top:11.1pt;width:186.95pt;height:110.55pt;z-index:2528773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" filled="f" stroked="f">
                <v:textbox style="mso-fit-shape-to-text:t">
                  <w:txbxContent>
                    <w:p w14:paraId="61E7AD66" w14:textId="77777777" w:rsidR="00BF4C3A" w:rsidRDefault="00BF4C3A" w:rsidP="00693F47">
                      <w:r>
                        <w:t>particle</w:t>
                      </w:r>
                    </w:p>
                  </w:txbxContent>
                </v:textbox>
              </v:shape>
            </w:pict>
          </mc:Fallback>
        </mc:AlternateContent>
      </w:r>
      <w:r w:rsidR="001872E3" w:rsidRPr="00693F47">
        <w:rPr>
          <w:rFonts w:eastAsiaTheme="minorHAnsi"/>
          <w:noProof/>
          <w:lang w:eastAsia="en-GB"/>
        </w:rPr>
        <mc:AlternateContent>
          <mc:Choice Requires="wps">
            <w:drawing>
              <wp:anchor distT="0" distB="0" distL="114300" distR="114300" simplePos="0" relativeHeight="252867072" behindDoc="0" locked="0" layoutInCell="1" allowOverlap="1" wp14:anchorId="71ADB8F4" wp14:editId="325D9CAB">
                <wp:simplePos x="0" y="0"/>
                <wp:positionH relativeFrom="column">
                  <wp:posOffset>2041864</wp:posOffset>
                </wp:positionH>
                <wp:positionV relativeFrom="paragraph">
                  <wp:posOffset>-44086</wp:posOffset>
                </wp:positionV>
                <wp:extent cx="2061124" cy="1403985"/>
                <wp:effectExtent l="0" t="0" r="0" b="5715"/>
                <wp:wrapNone/>
                <wp:docPr id="1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1124" cy="1403985"/>
                        </a:xfrm>
                        <a:prstGeom prst="rect">
                          <a:avLst/>
                        </a:prstGeom>
                        <a:noFill/>
                        <a:ln w="9525">
                          <a:noFill/>
                          <a:miter lim="800000"/>
                          <a:headEnd/>
                          <a:tailEnd/>
                        </a:ln>
                      </wps:spPr>
                      <wps:txbx>
                        <w:txbxContent>
                          <w:p w14:paraId="2035794B" w14:textId="77777777" w:rsidR="00BF4C3A" w:rsidRDefault="00BF4C3A" w:rsidP="00693F47">
                            <w:r>
                              <w:t>Top vie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47" type="#_x0000_t202" style="position:absolute;left:0;text-align:left;margin-left:160.8pt;margin-top:-3.45pt;width:162.3pt;height:110.55pt;z-index:2528670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" filled="f" stroked="f">
                <v:textbox style="mso-fit-shape-to-text:t">
                  <w:txbxContent>
                    <w:p w14:paraId="2035794B" w14:textId="77777777" w:rsidR="00BF4C3A" w:rsidRDefault="00BF4C3A" w:rsidP="00693F47">
                      <w:r>
                        <w:t>Top view</w:t>
                      </w:r>
                    </w:p>
                  </w:txbxContent>
                </v:textbox>
              </v:shape>
            </w:pict>
          </mc:Fallback>
        </mc:AlternateContent>
      </w:r>
      <w:r w:rsidR="00693F47" w:rsidRPr="00693F47">
        <w:rPr>
          <w:rFonts w:eastAsiaTheme="minorHAnsi"/>
          <w:noProof/>
          <w:lang w:eastAsia="en-GB"/>
        </w:rPr>
        <mc:AlternateContent>
          <mc:Choice Requires="wps">
            <w:drawing>
              <wp:anchor distT="0" distB="0" distL="114300" distR="114300" simplePos="0" relativeHeight="252897792" behindDoc="0" locked="0" layoutInCell="1" allowOverlap="1" wp14:anchorId="20564908" wp14:editId="4C50078A">
                <wp:simplePos x="0" y="0"/>
                <wp:positionH relativeFrom="column">
                  <wp:posOffset>3379470</wp:posOffset>
                </wp:positionH>
                <wp:positionV relativeFrom="paragraph">
                  <wp:posOffset>-89535</wp:posOffset>
                </wp:positionV>
                <wp:extent cx="2374265" cy="1403985"/>
                <wp:effectExtent l="0" t="0" r="0" b="0"/>
                <wp:wrapNone/>
                <wp:docPr id="1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0F1E959A" w14:textId="77777777" w:rsidR="00BF4C3A" w:rsidRDefault="00BF4C3A" w:rsidP="00693F47">
                            <w:r>
                              <w:t>Side view</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48" type="#_x0000_t202" style="position:absolute;left:0;text-align:left;margin-left:266.1pt;margin-top:-7.05pt;width:186.95pt;height:110.55pt;z-index:25289779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" filled="f" stroked="f">
                <v:textbox style="mso-fit-shape-to-text:t">
                  <w:txbxContent>
                    <w:p w14:paraId="0F1E959A" w14:textId="77777777" w:rsidR="00BF4C3A" w:rsidRDefault="00BF4C3A" w:rsidP="00693F47">
                      <w:r>
                        <w:t>Side view</w:t>
                      </w:r>
                    </w:p>
                  </w:txbxContent>
                </v:textbox>
              </v:shape>
            </w:pict>
          </mc:Fallback>
        </mc:AlternateContent>
      </w:r>
      <w:r w:rsidR="00693F47" w:rsidRPr="00693F47">
        <w:rPr>
          <w:rFonts w:eastAsiaTheme="minorHAnsi"/>
          <w:noProof/>
          <w:lang w:eastAsia="en-GB"/>
        </w:rPr>
        <mc:AlternateContent>
          <mc:Choice Requires="wps">
            <w:drawing>
              <wp:anchor distT="0" distB="0" distL="114300" distR="114300" simplePos="0" relativeHeight="253051392" behindDoc="0" locked="0" layoutInCell="1" allowOverlap="1" wp14:anchorId="0EB6B75A" wp14:editId="353E148C">
                <wp:simplePos x="0" y="0"/>
                <wp:positionH relativeFrom="column">
                  <wp:posOffset>3987985</wp:posOffset>
                </wp:positionH>
                <wp:positionV relativeFrom="paragraph">
                  <wp:posOffset>1144806</wp:posOffset>
                </wp:positionV>
                <wp:extent cx="405463" cy="275251"/>
                <wp:effectExtent l="0" t="0" r="33020" b="29845"/>
                <wp:wrapNone/>
                <wp:docPr id="265" name="Straight Connector 265"/>
                <wp:cNvGraphicFramePr/>
                <a:graphic xmlns:a="http://schemas.openxmlformats.org/drawingml/2006/main">
                  <a:graphicData uri="http://schemas.microsoft.com/office/word/2010/wordprocessingShape">
                    <wps:wsp>
                      <wps:cNvCnPr/>
                      <wps:spPr>
                        <a:xfrm>
                          <a:off x="0" y="0"/>
                          <a:ext cx="405463" cy="275251"/>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65" o:spid="_x0000_s1026" style="position:absolute;z-index:25305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pt,90.15pt" to="345.95pt,1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"/>
            </w:pict>
          </mc:Fallback>
        </mc:AlternateContent>
      </w:r>
      <w:r w:rsidR="00693F47" w:rsidRPr="00693F47">
        <w:rPr>
          <w:rFonts w:eastAsiaTheme="minorHAnsi"/>
          <w:noProof/>
          <w:lang w:eastAsia="en-GB"/>
        </w:rPr>
        <mc:AlternateContent>
          <mc:Choice Requires="wps">
            <w:drawing>
              <wp:anchor distT="0" distB="0" distL="114300" distR="114300" simplePos="0" relativeHeight="253010432" behindDoc="0" locked="0" layoutInCell="1" allowOverlap="1" wp14:anchorId="55978281" wp14:editId="29A7096A">
                <wp:simplePos x="0" y="0"/>
                <wp:positionH relativeFrom="column">
                  <wp:posOffset>4199138</wp:posOffset>
                </wp:positionH>
                <wp:positionV relativeFrom="paragraph">
                  <wp:posOffset>931027</wp:posOffset>
                </wp:positionV>
                <wp:extent cx="194834" cy="488321"/>
                <wp:effectExtent l="0" t="0" r="34290" b="26035"/>
                <wp:wrapNone/>
                <wp:docPr id="260" name="Straight Connector 260"/>
                <wp:cNvGraphicFramePr/>
                <a:graphic xmlns:a="http://schemas.openxmlformats.org/drawingml/2006/main">
                  <a:graphicData uri="http://schemas.microsoft.com/office/word/2010/wordprocessingShape">
                    <wps:wsp>
                      <wps:cNvCnPr/>
                      <wps:spPr>
                        <a:xfrm>
                          <a:off x="0" y="0"/>
                          <a:ext cx="194834" cy="488321"/>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60" o:spid="_x0000_s1026" style="position:absolute;z-index:25301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0.65pt,73.3pt" to="346pt,1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"/>
            </w:pict>
          </mc:Fallback>
        </mc:AlternateContent>
      </w:r>
      <w:r w:rsidR="00693F47" w:rsidRPr="00693F47">
        <w:rPr>
          <w:rFonts w:eastAsiaTheme="minorHAnsi"/>
          <w:noProof/>
          <w:lang w:eastAsia="en-GB"/>
        </w:rPr>
        <mc:AlternateContent>
          <mc:Choice Requires="wps">
            <w:drawing>
              <wp:anchor distT="0" distB="0" distL="114300" distR="114300" simplePos="0" relativeHeight="253030912" behindDoc="0" locked="0" layoutInCell="1" allowOverlap="1" wp14:anchorId="4B535F46" wp14:editId="0820F716">
                <wp:simplePos x="0" y="0"/>
                <wp:positionH relativeFrom="column">
                  <wp:posOffset>1802167</wp:posOffset>
                </wp:positionH>
                <wp:positionV relativeFrom="paragraph">
                  <wp:posOffset>985008</wp:posOffset>
                </wp:positionV>
                <wp:extent cx="541020" cy="52841"/>
                <wp:effectExtent l="0" t="0" r="11430" b="23495"/>
                <wp:wrapNone/>
                <wp:docPr id="262" name="Straight Connector 262"/>
                <wp:cNvGraphicFramePr/>
                <a:graphic xmlns:a="http://schemas.openxmlformats.org/drawingml/2006/main">
                  <a:graphicData uri="http://schemas.microsoft.com/office/word/2010/wordprocessingShape">
                    <wps:wsp>
                      <wps:cNvCnPr/>
                      <wps:spPr>
                        <a:xfrm flipH="1">
                          <a:off x="0" y="0"/>
                          <a:ext cx="541020" cy="52841"/>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62" o:spid="_x0000_s1026" style="position:absolute;flip:x;z-index:25303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1.9pt,77.55pt" to="184.5pt,8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"/>
            </w:pict>
          </mc:Fallback>
        </mc:AlternateContent>
      </w:r>
      <w:r w:rsidR="00693F47" w:rsidRPr="00693F47">
        <w:rPr>
          <w:rFonts w:eastAsiaTheme="minorHAnsi"/>
          <w:noProof/>
          <w:lang w:eastAsia="en-GB"/>
        </w:rPr>
        <mc:AlternateContent>
          <mc:Choice Requires="wps">
            <w:drawing>
              <wp:anchor distT="0" distB="0" distL="114300" distR="114300" simplePos="0" relativeHeight="253000192" behindDoc="0" locked="0" layoutInCell="1" allowOverlap="1" wp14:anchorId="7F41D623" wp14:editId="73B3B6B8">
                <wp:simplePos x="0" y="0"/>
                <wp:positionH relativeFrom="column">
                  <wp:posOffset>2769833</wp:posOffset>
                </wp:positionH>
                <wp:positionV relativeFrom="paragraph">
                  <wp:posOffset>1144806</wp:posOffset>
                </wp:positionV>
                <wp:extent cx="132314" cy="319596"/>
                <wp:effectExtent l="0" t="0" r="20320" b="23495"/>
                <wp:wrapNone/>
                <wp:docPr id="259" name="Straight Connector 259"/>
                <wp:cNvGraphicFramePr/>
                <a:graphic xmlns:a="http://schemas.openxmlformats.org/drawingml/2006/main">
                  <a:graphicData uri="http://schemas.microsoft.com/office/word/2010/wordprocessingShape">
                    <wps:wsp>
                      <wps:cNvCnPr/>
                      <wps:spPr>
                        <a:xfrm flipH="1" flipV="1">
                          <a:off x="0" y="0"/>
                          <a:ext cx="132314" cy="319596"/>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59" o:spid="_x0000_s1026" style="position:absolute;flip:x y;z-index:25300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1pt,90.15pt" to="228.5pt,1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"/>
            </w:pict>
          </mc:Fallback>
        </mc:AlternateContent>
      </w:r>
      <w:r w:rsidR="00693F47" w:rsidRPr="00693F47">
        <w:rPr>
          <w:rFonts w:eastAsiaTheme="minorHAnsi"/>
          <w:noProof/>
          <w:lang w:eastAsia="en-GB"/>
        </w:rPr>
        <mc:AlternateContent>
          <mc:Choice Requires="wps">
            <w:drawing>
              <wp:anchor distT="0" distB="0" distL="114300" distR="114300" simplePos="0" relativeHeight="253020672" behindDoc="0" locked="0" layoutInCell="1" allowOverlap="1" wp14:anchorId="53551054" wp14:editId="5075A5BB">
                <wp:simplePos x="0" y="0"/>
                <wp:positionH relativeFrom="column">
                  <wp:posOffset>3324872</wp:posOffset>
                </wp:positionH>
                <wp:positionV relativeFrom="paragraph">
                  <wp:posOffset>421640</wp:posOffset>
                </wp:positionV>
                <wp:extent cx="390618" cy="292964"/>
                <wp:effectExtent l="0" t="0" r="28575" b="31115"/>
                <wp:wrapNone/>
                <wp:docPr id="261" name="Straight Connector 261"/>
                <wp:cNvGraphicFramePr/>
                <a:graphic xmlns:a="http://schemas.openxmlformats.org/drawingml/2006/main">
                  <a:graphicData uri="http://schemas.microsoft.com/office/word/2010/wordprocessingShape">
                    <wps:wsp>
                      <wps:cNvCnPr/>
                      <wps:spPr>
                        <a:xfrm>
                          <a:off x="0" y="0"/>
                          <a:ext cx="390618" cy="292964"/>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61" o:spid="_x0000_s1026" style="position:absolute;z-index:25302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1.8pt,33.2pt" to="292.55pt,5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"/>
            </w:pict>
          </mc:Fallback>
        </mc:AlternateContent>
      </w:r>
      <w:r w:rsidR="00693F47" w:rsidRPr="00693F47">
        <w:rPr>
          <w:rFonts w:eastAsiaTheme="minorHAnsi"/>
          <w:noProof/>
          <w:lang w:eastAsia="en-GB"/>
        </w:rPr>
        <mc:AlternateContent>
          <mc:Choice Requires="wps">
            <w:drawing>
              <wp:anchor distT="0" distB="0" distL="114300" distR="114300" simplePos="0" relativeHeight="253041152" behindDoc="0" locked="0" layoutInCell="1" allowOverlap="1" wp14:anchorId="6854A967" wp14:editId="4C63DE8F">
                <wp:simplePos x="0" y="0"/>
                <wp:positionH relativeFrom="column">
                  <wp:posOffset>1802167</wp:posOffset>
                </wp:positionH>
                <wp:positionV relativeFrom="paragraph">
                  <wp:posOffset>1614897</wp:posOffset>
                </wp:positionV>
                <wp:extent cx="541538" cy="0"/>
                <wp:effectExtent l="0" t="0" r="11430" b="19050"/>
                <wp:wrapNone/>
                <wp:docPr id="263" name="Straight Connector 263"/>
                <wp:cNvGraphicFramePr/>
                <a:graphic xmlns:a="http://schemas.openxmlformats.org/drawingml/2006/main">
                  <a:graphicData uri="http://schemas.microsoft.com/office/word/2010/wordprocessingShape">
                    <wps:wsp>
                      <wps:cNvCnPr/>
                      <wps:spPr>
                        <a:xfrm flipH="1">
                          <a:off x="0" y="0"/>
                          <a:ext cx="541538"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63" o:spid="_x0000_s1026" style="position:absolute;flip:x;z-index:25304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1.9pt,127.15pt" to="184.55pt,12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"/>
            </w:pict>
          </mc:Fallback>
        </mc:AlternateContent>
      </w:r>
      <w:r w:rsidR="00693F47" w:rsidRPr="00693F47">
        <w:rPr>
          <w:rFonts w:eastAsiaTheme="minorHAnsi"/>
          <w:noProof/>
          <w:lang w:eastAsia="en-GB"/>
        </w:rPr>
        <mc:AlternateContent>
          <mc:Choice Requires="wps">
            <w:drawing>
              <wp:anchor distT="0" distB="0" distL="114300" distR="114300" simplePos="0" relativeHeight="252989952" behindDoc="0" locked="0" layoutInCell="1" allowOverlap="1" wp14:anchorId="2F3394C5" wp14:editId="2E5DF5CF">
                <wp:simplePos x="0" y="0"/>
                <wp:positionH relativeFrom="column">
                  <wp:posOffset>2547891</wp:posOffset>
                </wp:positionH>
                <wp:positionV relativeFrom="paragraph">
                  <wp:posOffset>434593</wp:posOffset>
                </wp:positionV>
                <wp:extent cx="301552" cy="150495"/>
                <wp:effectExtent l="0" t="0" r="22860" b="20955"/>
                <wp:wrapNone/>
                <wp:docPr id="257" name="Straight Connector 257"/>
                <wp:cNvGraphicFramePr/>
                <a:graphic xmlns:a="http://schemas.openxmlformats.org/drawingml/2006/main">
                  <a:graphicData uri="http://schemas.microsoft.com/office/word/2010/wordprocessingShape">
                    <wps:wsp>
                      <wps:cNvCnPr/>
                      <wps:spPr>
                        <a:xfrm flipH="1">
                          <a:off x="0" y="0"/>
                          <a:ext cx="301552" cy="15049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id="Straight Connector 257" o:spid="_x0000_s1026" style="position:absolute;flip:x;z-index:252989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0.6pt,34.2pt" to="224.35pt,4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"/>
            </w:pict>
          </mc:Fallback>
        </mc:AlternateContent>
      </w:r>
      <w:r w:rsidR="00693F47" w:rsidRPr="00693F47">
        <w:rPr>
          <w:rFonts w:eastAsiaTheme="minorHAnsi"/>
          <w:noProof/>
          <w:lang w:eastAsia="en-GB"/>
        </w:rPr>
        <mc:AlternateContent>
          <mc:Choice Requires="wps">
            <w:drawing>
              <wp:anchor distT="0" distB="0" distL="114300" distR="114300" simplePos="0" relativeHeight="252908032" behindDoc="0" locked="0" layoutInCell="1" allowOverlap="1" wp14:anchorId="517B342E" wp14:editId="65ABC237">
                <wp:simplePos x="0" y="0"/>
                <wp:positionH relativeFrom="column">
                  <wp:posOffset>2849732</wp:posOffset>
                </wp:positionH>
                <wp:positionV relativeFrom="paragraph">
                  <wp:posOffset>1366748</wp:posOffset>
                </wp:positionV>
                <wp:extent cx="985421" cy="1403985"/>
                <wp:effectExtent l="0" t="0" r="0" b="0"/>
                <wp:wrapNone/>
                <wp:docPr id="1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421" cy="1403985"/>
                        </a:xfrm>
                        <a:prstGeom prst="rect">
                          <a:avLst/>
                        </a:prstGeom>
                        <a:noFill/>
                        <a:ln w="9525">
                          <a:noFill/>
                          <a:miter lim="800000"/>
                          <a:headEnd/>
                          <a:tailEnd/>
                        </a:ln>
                      </wps:spPr>
                      <wps:txbx>
                        <w:txbxContent>
                          <w:p w14:paraId="65C3FC3B" w14:textId="77777777" w:rsidR="00BF4C3A" w:rsidRDefault="00BF4C3A" w:rsidP="001872E3">
                            <w:pPr>
                              <w:spacing w:line="240" w:lineRule="auto"/>
                              <w:jc w:val="left"/>
                            </w:pPr>
                            <w:r>
                              <w:t>Location of heat sensor to control air hea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49" type="#_x0000_t202" style="position:absolute;left:0;text-align:left;margin-left:224.4pt;margin-top:107.6pt;width:77.6pt;height:110.55pt;z-index:252908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" filled="f" stroked="f">
                <v:textbox style="mso-fit-shape-to-text:t">
                  <w:txbxContent>
                    <w:p w14:paraId="65C3FC3B" w14:textId="77777777" w:rsidR="00BF4C3A" w:rsidRDefault="00BF4C3A" w:rsidP="001872E3">
                      <w:pPr>
                        <w:spacing w:line="240" w:lineRule="auto"/>
                        <w:jc w:val="left"/>
                      </w:pPr>
                      <w:r>
                        <w:t>Location of heat sensor to control air heater</w:t>
                      </w:r>
                    </w:p>
                  </w:txbxContent>
                </v:textbox>
              </v:shape>
            </w:pict>
          </mc:Fallback>
        </mc:AlternateContent>
      </w:r>
      <w:r w:rsidR="00693F47" w:rsidRPr="00693F47">
        <w:rPr>
          <w:rFonts w:eastAsiaTheme="minorHAnsi"/>
          <w:noProof/>
          <w:lang w:eastAsia="en-GB"/>
        </w:rPr>
        <mc:AlternateContent>
          <mc:Choice Requires="wps">
            <w:drawing>
              <wp:anchor distT="0" distB="0" distL="114300" distR="114300" simplePos="0" relativeHeight="252979712" behindDoc="0" locked="0" layoutInCell="1" allowOverlap="1" wp14:anchorId="1AD58A92" wp14:editId="0946A4C8">
                <wp:simplePos x="0" y="0"/>
                <wp:positionH relativeFrom="column">
                  <wp:posOffset>2601157</wp:posOffset>
                </wp:positionH>
                <wp:positionV relativeFrom="paragraph">
                  <wp:posOffset>1144806</wp:posOffset>
                </wp:positionV>
                <wp:extent cx="248575" cy="0"/>
                <wp:effectExtent l="38100" t="38100" r="0" b="57150"/>
                <wp:wrapNone/>
                <wp:docPr id="256" name="Straight Arrow Connector 256"/>
                <wp:cNvGraphicFramePr/>
                <a:graphic xmlns:a="http://schemas.openxmlformats.org/drawingml/2006/main">
                  <a:graphicData uri="http://schemas.microsoft.com/office/word/2010/wordprocessingShape">
                    <wps:wsp>
                      <wps:cNvCnPr/>
                      <wps:spPr>
                        <a:xfrm flipH="1">
                          <a:off x="0" y="0"/>
                          <a:ext cx="248575" cy="0"/>
                        </a:xfrm>
                        <a:prstGeom prst="straightConnector1">
                          <a:avLst/>
                        </a:prstGeom>
                        <a:noFill/>
                        <a:ln w="9525" cap="flat" cmpd="sng" algn="ctr">
                          <a:solidFill>
                            <a:sysClr val="windowText" lastClr="000000">
                              <a:shade val="95000"/>
                              <a:satMod val="105000"/>
                            </a:sysClr>
                          </a:solidFill>
                          <a:prstDash val="solid"/>
                          <a:headEnd type="none" w="med" len="med"/>
                          <a:tailEnd type="oval" w="med" len="med"/>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56" o:spid="_x0000_s1026" type="#_x0000_t32" style="position:absolute;margin-left:204.8pt;margin-top:90.15pt;width:19.55pt;height:0;flip:x;z-index:25297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">
                <v:stroke endarrow="oval"/>
              </v:shape>
            </w:pict>
          </mc:Fallback>
        </mc:AlternateContent>
      </w:r>
      <w:r w:rsidR="00693F47" w:rsidRPr="00693F47">
        <w:rPr>
          <w:rFonts w:eastAsiaTheme="minorHAnsi"/>
          <w:noProof/>
          <w:lang w:eastAsia="en-GB"/>
        </w:rPr>
        <mc:AlternateContent>
          <mc:Choice Requires="wps">
            <w:drawing>
              <wp:anchor distT="0" distB="0" distL="114300" distR="114300" simplePos="0" relativeHeight="252918272" behindDoc="0" locked="0" layoutInCell="1" allowOverlap="1" wp14:anchorId="47843401" wp14:editId="762C363D">
                <wp:simplePos x="0" y="0"/>
                <wp:positionH relativeFrom="column">
                  <wp:posOffset>-115410</wp:posOffset>
                </wp:positionH>
                <wp:positionV relativeFrom="paragraph">
                  <wp:posOffset>683168</wp:posOffset>
                </wp:positionV>
                <wp:extent cx="1988561" cy="1403985"/>
                <wp:effectExtent l="0" t="0" r="0" b="0"/>
                <wp:wrapNone/>
                <wp:docPr id="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8561" cy="1403985"/>
                        </a:xfrm>
                        <a:prstGeom prst="rect">
                          <a:avLst/>
                        </a:prstGeom>
                        <a:noFill/>
                        <a:ln w="9525">
                          <a:noFill/>
                          <a:miter lim="800000"/>
                          <a:headEnd/>
                          <a:tailEnd/>
                        </a:ln>
                      </wps:spPr>
                      <wps:txbx>
                        <w:txbxContent>
                          <w:p w14:paraId="48D1D995" w14:textId="77777777" w:rsidR="00BF4C3A" w:rsidRDefault="00BF4C3A" w:rsidP="001872E3">
                            <w:pPr>
                              <w:spacing w:line="240" w:lineRule="auto"/>
                              <w:jc w:val="left"/>
                            </w:pPr>
                            <w:r>
                              <w:t>Receptacle is flexible to fit securely over the top of the copper tube, and is removable to measure total weigh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50" type="#_x0000_t202" style="position:absolute;left:0;text-align:left;margin-left:-9.1pt;margin-top:53.8pt;width:156.6pt;height:110.55pt;z-index:2529182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" filled="f" stroked="f">
                <v:textbox style="mso-fit-shape-to-text:t">
                  <w:txbxContent>
                    <w:p w14:paraId="48D1D995" w14:textId="77777777" w:rsidR="00BF4C3A" w:rsidRDefault="00BF4C3A" w:rsidP="001872E3">
                      <w:pPr>
                        <w:spacing w:line="240" w:lineRule="auto"/>
                        <w:jc w:val="left"/>
                      </w:pPr>
                      <w:r>
                        <w:t>Receptacle is flexible to fit securely over the top of the copper tube, and is removable to measure total weight</w:t>
                      </w:r>
                    </w:p>
                  </w:txbxContent>
                </v:textbox>
              </v:shape>
            </w:pict>
          </mc:Fallback>
        </mc:AlternateContent>
      </w:r>
      <w:r w:rsidR="00693F47" w:rsidRPr="00693F47">
        <w:rPr>
          <w:rFonts w:eastAsiaTheme="minorHAnsi"/>
          <w:noProof/>
          <w:lang w:eastAsia="en-GB"/>
        </w:rPr>
        <mc:AlternateContent>
          <mc:Choice Requires="wps">
            <w:drawing>
              <wp:anchor distT="0" distB="0" distL="114300" distR="114300" simplePos="0" relativeHeight="252928512" behindDoc="0" locked="0" layoutInCell="1" allowOverlap="1" wp14:anchorId="69E1B1DA" wp14:editId="1929BB19">
                <wp:simplePos x="0" y="0"/>
                <wp:positionH relativeFrom="column">
                  <wp:posOffset>3834765</wp:posOffset>
                </wp:positionH>
                <wp:positionV relativeFrom="paragraph">
                  <wp:posOffset>1370318</wp:posOffset>
                </wp:positionV>
                <wp:extent cx="1908175" cy="1403985"/>
                <wp:effectExtent l="0" t="0" r="0" b="0"/>
                <wp:wrapNone/>
                <wp:docPr id="1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8175" cy="1403985"/>
                        </a:xfrm>
                        <a:prstGeom prst="rect">
                          <a:avLst/>
                        </a:prstGeom>
                        <a:noFill/>
                        <a:ln w="9525">
                          <a:noFill/>
                          <a:miter lim="800000"/>
                          <a:headEnd/>
                          <a:tailEnd/>
                        </a:ln>
                      </wps:spPr>
                      <wps:txbx>
                        <w:txbxContent>
                          <w:p w14:paraId="2E890DD2" w14:textId="77777777" w:rsidR="00BF4C3A" w:rsidRDefault="00BF4C3A" w:rsidP="001872E3">
                            <w:pPr>
                              <w:spacing w:line="240" w:lineRule="auto"/>
                              <w:jc w:val="left"/>
                            </w:pPr>
                            <w:r>
                              <w:t>4 pins beneath and above the particle hold it in place, the top 4 are adjustable sideways to remove the p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51" type="#_x0000_t202" style="position:absolute;left:0;text-align:left;margin-left:301.95pt;margin-top:107.9pt;width:150.25pt;height:110.55pt;z-index:2529285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" filled="f" stroked="f">
                <v:textbox style="mso-fit-shape-to-text:t">
                  <w:txbxContent>
                    <w:p w14:paraId="2E890DD2" w14:textId="77777777" w:rsidR="00BF4C3A" w:rsidRDefault="00BF4C3A" w:rsidP="001872E3">
                      <w:pPr>
                        <w:spacing w:line="240" w:lineRule="auto"/>
                        <w:jc w:val="left"/>
                      </w:pPr>
                      <w:r>
                        <w:t>4 pins beneath and above the particle hold it in place, the top 4 are adjustable sideways to remove the particle</w:t>
                      </w:r>
                    </w:p>
                  </w:txbxContent>
                </v:textbox>
              </v:shape>
            </w:pict>
          </mc:Fallback>
        </mc:AlternateContent>
      </w:r>
      <w:r w:rsidR="00693F47" w:rsidRPr="00693F47">
        <w:rPr>
          <w:rFonts w:eastAsiaTheme="minorHAnsi"/>
          <w:noProof/>
          <w:lang w:eastAsia="en-GB"/>
        </w:rPr>
        <mc:AlternateContent>
          <mc:Choice Requires="wps">
            <w:drawing>
              <wp:anchor distT="0" distB="0" distL="114300" distR="114300" simplePos="0" relativeHeight="252969472" behindDoc="0" locked="0" layoutInCell="1" allowOverlap="1" wp14:anchorId="13522E97" wp14:editId="70FB6800">
                <wp:simplePos x="0" y="0"/>
                <wp:positionH relativeFrom="column">
                  <wp:posOffset>3434703</wp:posOffset>
                </wp:positionH>
                <wp:positionV relativeFrom="paragraph">
                  <wp:posOffset>1268730</wp:posOffset>
                </wp:positionV>
                <wp:extent cx="692458" cy="0"/>
                <wp:effectExtent l="38100" t="76200" r="12700" b="114300"/>
                <wp:wrapNone/>
                <wp:docPr id="249" name="Straight Arrow Connector 249"/>
                <wp:cNvGraphicFramePr/>
                <a:graphic xmlns:a="http://schemas.openxmlformats.org/drawingml/2006/main">
                  <a:graphicData uri="http://schemas.microsoft.com/office/word/2010/wordprocessingShape">
                    <wps:wsp>
                      <wps:cNvCnPr/>
                      <wps:spPr>
                        <a:xfrm>
                          <a:off x="0" y="0"/>
                          <a:ext cx="692458" cy="0"/>
                        </a:xfrm>
                        <a:prstGeom prst="straightConnector1">
                          <a:avLst/>
                        </a:prstGeom>
                        <a:noFill/>
                        <a:ln w="9525" cap="flat" cmpd="sng" algn="ctr">
                          <a:solidFill>
                            <a:sysClr val="windowText" lastClr="000000">
                              <a:shade val="95000"/>
                              <a:satMod val="105000"/>
                            </a:sysClr>
                          </a:solidFill>
                          <a:prstDash val="solid"/>
                          <a:headEnd type="arrow"/>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49" o:spid="_x0000_s1026" type="#_x0000_t32" style="position:absolute;margin-left:270.45pt;margin-top:99.9pt;width:54.5pt;height:0;z-index:25296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">
                <v:stroke startarrow="open" endarrow="open"/>
              </v:shape>
            </w:pict>
          </mc:Fallback>
        </mc:AlternateContent>
      </w:r>
      <w:r w:rsidR="00693F47" w:rsidRPr="00693F47">
        <w:rPr>
          <w:rFonts w:eastAsiaTheme="minorHAnsi"/>
          <w:noProof/>
          <w:lang w:eastAsia="en-GB"/>
        </w:rPr>
        <mc:AlternateContent>
          <mc:Choice Requires="wps">
            <w:drawing>
              <wp:anchor distT="0" distB="0" distL="114300" distR="114300" simplePos="0" relativeHeight="252959232" behindDoc="0" locked="0" layoutInCell="1" allowOverlap="1" wp14:anchorId="620DCC14" wp14:editId="77D1B17F">
                <wp:simplePos x="0" y="0"/>
                <wp:positionH relativeFrom="column">
                  <wp:posOffset>4350058</wp:posOffset>
                </wp:positionH>
                <wp:positionV relativeFrom="paragraph">
                  <wp:posOffset>434593</wp:posOffset>
                </wp:positionV>
                <wp:extent cx="0" cy="603681"/>
                <wp:effectExtent l="95250" t="38100" r="57150" b="63500"/>
                <wp:wrapNone/>
                <wp:docPr id="237" name="Straight Arrow Connector 237"/>
                <wp:cNvGraphicFramePr/>
                <a:graphic xmlns:a="http://schemas.openxmlformats.org/drawingml/2006/main">
                  <a:graphicData uri="http://schemas.microsoft.com/office/word/2010/wordprocessingShape">
                    <wps:wsp>
                      <wps:cNvCnPr/>
                      <wps:spPr>
                        <a:xfrm>
                          <a:off x="0" y="0"/>
                          <a:ext cx="0" cy="603681"/>
                        </a:xfrm>
                        <a:prstGeom prst="straightConnector1">
                          <a:avLst/>
                        </a:prstGeom>
                        <a:noFill/>
                        <a:ln w="9525" cap="flat" cmpd="sng" algn="ctr">
                          <a:solidFill>
                            <a:sysClr val="windowText" lastClr="000000">
                              <a:shade val="95000"/>
                              <a:satMod val="105000"/>
                            </a:sysClr>
                          </a:solidFill>
                          <a:prstDash val="solid"/>
                          <a:headEnd type="arrow"/>
                          <a:tailEnd type="arrow"/>
                        </a:ln>
                        <a:effectLst/>
                      </wps:spPr>
                      <wps:bodyPr/>
                    </wps:wsp>
                  </a:graphicData>
                </a:graphic>
              </wp:anchor>
            </w:drawing>
          </mc:Choice>
          <mc:Fallback>
            <w:pict>
              <v:shape id="Straight Arrow Connector 237" o:spid="_x0000_s1026" type="#_x0000_t32" style="position:absolute;margin-left:342.5pt;margin-top:34.2pt;width:0;height:47.55pt;z-index:252959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">
                <v:stroke startarrow="open" endarrow="open"/>
              </v:shape>
            </w:pict>
          </mc:Fallback>
        </mc:AlternateContent>
      </w:r>
      <w:r w:rsidR="00693F47" w:rsidRPr="00693F47">
        <w:rPr>
          <w:rFonts w:eastAsiaTheme="minorHAnsi"/>
          <w:noProof/>
          <w:lang w:eastAsia="en-GB"/>
        </w:rPr>
        <mc:AlternateContent>
          <mc:Choice Requires="wps">
            <w:drawing>
              <wp:anchor distT="0" distB="0" distL="114300" distR="114300" simplePos="0" relativeHeight="252948992" behindDoc="0" locked="0" layoutInCell="1" allowOverlap="1" wp14:anchorId="2E793071" wp14:editId="42934BC0">
                <wp:simplePos x="0" y="0"/>
                <wp:positionH relativeFrom="column">
                  <wp:posOffset>2432482</wp:posOffset>
                </wp:positionH>
                <wp:positionV relativeFrom="paragraph">
                  <wp:posOffset>1917164</wp:posOffset>
                </wp:positionV>
                <wp:extent cx="0" cy="692458"/>
                <wp:effectExtent l="95250" t="38100" r="57150" b="12700"/>
                <wp:wrapNone/>
                <wp:docPr id="220" name="Straight Arrow Connector 220"/>
                <wp:cNvGraphicFramePr/>
                <a:graphic xmlns:a="http://schemas.openxmlformats.org/drawingml/2006/main">
                  <a:graphicData uri="http://schemas.microsoft.com/office/word/2010/wordprocessingShape">
                    <wps:wsp>
                      <wps:cNvCnPr/>
                      <wps:spPr>
                        <a:xfrm flipV="1">
                          <a:off x="0" y="0"/>
                          <a:ext cx="0" cy="692458"/>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220" o:spid="_x0000_s1026" type="#_x0000_t32" style="position:absolute;margin-left:191.55pt;margin-top:150.95pt;width:0;height:54.5pt;flip:y;z-index:252948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">
                <v:stroke endarrow="open"/>
              </v:shape>
            </w:pict>
          </mc:Fallback>
        </mc:AlternateContent>
      </w:r>
      <w:r w:rsidR="00693F47" w:rsidRPr="00693F47">
        <w:rPr>
          <w:rFonts w:eastAsiaTheme="minorHAnsi"/>
          <w:noProof/>
          <w:lang w:eastAsia="en-GB"/>
        </w:rPr>
        <mc:AlternateContent>
          <mc:Choice Requires="wps">
            <w:drawing>
              <wp:anchor distT="0" distB="0" distL="114300" distR="114300" simplePos="0" relativeHeight="252938752" behindDoc="0" locked="0" layoutInCell="1" allowOverlap="1" wp14:anchorId="24D1A550" wp14:editId="27CDCCE8">
                <wp:simplePos x="0" y="0"/>
                <wp:positionH relativeFrom="column">
                  <wp:posOffset>2104791</wp:posOffset>
                </wp:positionH>
                <wp:positionV relativeFrom="paragraph">
                  <wp:posOffset>2551343</wp:posOffset>
                </wp:positionV>
                <wp:extent cx="2374265" cy="1403985"/>
                <wp:effectExtent l="0" t="0" r="0" b="0"/>
                <wp:wrapNone/>
                <wp:docPr id="1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795DC4BA" w14:textId="77777777" w:rsidR="00BF4C3A" w:rsidRDefault="00BF4C3A" w:rsidP="00693F47">
                            <w:r>
                              <w:t>Gas flow</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52" type="#_x0000_t202" style="position:absolute;left:0;text-align:left;margin-left:165.75pt;margin-top:200.9pt;width:186.95pt;height:110.55pt;z-index:2529387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" filled="f" stroked="f">
                <v:textbox style="mso-fit-shape-to-text:t">
                  <w:txbxContent>
                    <w:p w14:paraId="795DC4BA" w14:textId="77777777" w:rsidR="00BF4C3A" w:rsidRDefault="00BF4C3A" w:rsidP="00693F47">
                      <w:r>
                        <w:t>Gas flow</w:t>
                      </w:r>
                    </w:p>
                  </w:txbxContent>
                </v:textbox>
              </v:shape>
            </w:pict>
          </mc:Fallback>
        </mc:AlternateContent>
      </w:r>
      <w:r w:rsidR="00693F47" w:rsidRPr="00693F47">
        <w:rPr>
          <w:rFonts w:eastAsiaTheme="minorHAnsi"/>
          <w:noProof/>
          <w:lang w:eastAsia="en-GB"/>
        </w:rPr>
        <mc:AlternateContent>
          <mc:Choice Requires="wps">
            <w:drawing>
              <wp:anchor distT="0" distB="0" distL="114300" distR="114300" simplePos="0" relativeHeight="252887552" behindDoc="0" locked="0" layoutInCell="1" allowOverlap="1" wp14:anchorId="6D1FBDB1" wp14:editId="1D3AB70D">
                <wp:simplePos x="0" y="0"/>
                <wp:positionH relativeFrom="column">
                  <wp:posOffset>934720</wp:posOffset>
                </wp:positionH>
                <wp:positionV relativeFrom="paragraph">
                  <wp:posOffset>1456055</wp:posOffset>
                </wp:positionV>
                <wp:extent cx="2374265" cy="1403985"/>
                <wp:effectExtent l="0" t="0" r="0" b="0"/>
                <wp:wrapNone/>
                <wp:docPr id="1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48C13813" w14:textId="77777777" w:rsidR="00BF4C3A" w:rsidRDefault="00BF4C3A" w:rsidP="00693F47">
                            <w:r>
                              <w:t>Copper pip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53" type="#_x0000_t202" style="position:absolute;left:0;text-align:left;margin-left:73.6pt;margin-top:114.65pt;width:186.95pt;height:110.55pt;z-index:2528875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" filled="f" stroked="f">
                <v:textbox style="mso-fit-shape-to-text:t">
                  <w:txbxContent>
                    <w:p w14:paraId="48C13813" w14:textId="77777777" w:rsidR="00BF4C3A" w:rsidRDefault="00BF4C3A" w:rsidP="00693F47">
                      <w:r>
                        <w:t>Copper pipe</w:t>
                      </w:r>
                    </w:p>
                  </w:txbxContent>
                </v:textbox>
              </v:shape>
            </w:pict>
          </mc:Fallback>
        </mc:AlternateContent>
      </w:r>
      <w:r w:rsidR="00693F47" w:rsidRPr="00693F47">
        <w:rPr>
          <w:rFonts w:eastAsiaTheme="minorHAnsi"/>
          <w:noProof/>
          <w:lang w:eastAsia="en-GB"/>
        </w:rPr>
        <w:drawing>
          <wp:inline distT="0" distB="0" distL="0" distR="0" wp14:anchorId="73561651" wp14:editId="708D2E3C">
            <wp:extent cx="4616388" cy="2920571"/>
            <wp:effectExtent l="0" t="0" r="0" b="0"/>
            <wp:docPr id="9163" name="Picture 9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ic drying.tif"/>
                    <pic:cNvPicPr/>
                  </pic:nvPicPr>
                  <pic:blipFill rotWithShape="1">
                    <a:blip r:embed="rId116" cstate="print">
                      <a:extLst>
                        <a:ext uri="{28A0092B-C50C-407E-A947-70E740481C1C}">
                          <a14:useLocalDpi xmlns:a14="http://schemas.microsoft.com/office/drawing/2010/main" val="0"/>
                        </a:ext>
                      </a:extLst>
                    </a:blip>
                    <a:srcRect t="22187" r="54477" b="36953"/>
                    <a:stretch/>
                  </pic:blipFill>
                  <pic:spPr bwMode="auto">
                    <a:xfrm>
                      <a:off x="0" y="0"/>
                      <a:ext cx="4614211" cy="2919194"/>
                    </a:xfrm>
                    <a:prstGeom prst="rect">
                      <a:avLst/>
                    </a:prstGeom>
                    <a:ln>
                      <a:noFill/>
                    </a:ln>
                    <a:extLst>
                      <a:ext uri="{53640926-AAD7-44D8-BBD7-CCE9431645EC}">
                        <a14:shadowObscured xmlns:a14="http://schemas.microsoft.com/office/drawing/2010/main"/>
                      </a:ext>
                    </a:extLst>
                  </pic:spPr>
                </pic:pic>
              </a:graphicData>
            </a:graphic>
          </wp:inline>
        </w:drawing>
      </w:r>
    </w:p>
    <w:p w14:paraId="5BC0D4C7" w14:textId="6CA7526C" w:rsidR="00693F47" w:rsidRPr="00693F47" w:rsidRDefault="00693F47" w:rsidP="00EA5CD1">
      <w:pPr>
        <w:spacing w:before="0" w:line="276" w:lineRule="auto"/>
        <w:jc w:val="left"/>
        <w:rPr>
          <w:rFonts w:eastAsiaTheme="minorHAnsi"/>
          <w:bCs/>
          <w:szCs w:val="18"/>
        </w:rPr>
      </w:pPr>
      <w:bookmarkStart w:id="335" w:name="_Ref461035416"/>
      <w:bookmarkStart w:id="336" w:name="_Toc474686629"/>
      <w:r w:rsidRPr="00693F47">
        <w:rPr>
          <w:rFonts w:eastAsiaTheme="minorHAnsi"/>
          <w:bCs/>
          <w:szCs w:val="18"/>
        </w:rPr>
        <w:t xml:space="preserve">Figure </w:t>
      </w:r>
      <w:r w:rsidR="00F02E7D">
        <w:rPr>
          <w:rFonts w:eastAsiaTheme="minorHAnsi"/>
          <w:bCs/>
          <w:szCs w:val="18"/>
        </w:rPr>
        <w:fldChar w:fldCharType="begin"/>
      </w:r>
      <w:r w:rsidR="00F02E7D">
        <w:rPr>
          <w:rFonts w:eastAsiaTheme="minorHAnsi"/>
          <w:bCs/>
          <w:szCs w:val="18"/>
        </w:rPr>
        <w:instrText xml:space="preserve"> STYLEREF 1 \s </w:instrText>
      </w:r>
      <w:r w:rsidR="00F02E7D">
        <w:rPr>
          <w:rFonts w:eastAsiaTheme="minorHAnsi"/>
          <w:bCs/>
          <w:szCs w:val="18"/>
        </w:rPr>
        <w:fldChar w:fldCharType="separate"/>
      </w:r>
      <w:r w:rsidR="005D3AE0">
        <w:rPr>
          <w:rFonts w:eastAsiaTheme="minorHAnsi"/>
          <w:bCs/>
          <w:noProof/>
          <w:szCs w:val="18"/>
        </w:rPr>
        <w:t>5</w:t>
      </w:r>
      <w:r w:rsidR="00F02E7D">
        <w:rPr>
          <w:rFonts w:eastAsiaTheme="minorHAnsi"/>
          <w:bCs/>
          <w:szCs w:val="18"/>
        </w:rPr>
        <w:fldChar w:fldCharType="end"/>
      </w:r>
      <w:r w:rsidR="00F02E7D">
        <w:rPr>
          <w:rFonts w:eastAsiaTheme="minorHAnsi"/>
          <w:bCs/>
          <w:szCs w:val="18"/>
        </w:rPr>
        <w:noBreakHyphen/>
      </w:r>
      <w:r w:rsidR="00F02E7D">
        <w:rPr>
          <w:rFonts w:eastAsiaTheme="minorHAnsi"/>
          <w:bCs/>
          <w:szCs w:val="18"/>
        </w:rPr>
        <w:fldChar w:fldCharType="begin"/>
      </w:r>
      <w:r w:rsidR="00F02E7D">
        <w:rPr>
          <w:rFonts w:eastAsiaTheme="minorHAnsi"/>
          <w:bCs/>
          <w:szCs w:val="18"/>
        </w:rPr>
        <w:instrText xml:space="preserve"> SEQ Figure \* ARABIC \s 1 </w:instrText>
      </w:r>
      <w:r w:rsidR="00F02E7D">
        <w:rPr>
          <w:rFonts w:eastAsiaTheme="minorHAnsi"/>
          <w:bCs/>
          <w:szCs w:val="18"/>
        </w:rPr>
        <w:fldChar w:fldCharType="separate"/>
      </w:r>
      <w:r w:rsidR="005D3AE0">
        <w:rPr>
          <w:rFonts w:eastAsiaTheme="minorHAnsi"/>
          <w:bCs/>
          <w:noProof/>
          <w:szCs w:val="18"/>
        </w:rPr>
        <w:t>6</w:t>
      </w:r>
      <w:r w:rsidR="00F02E7D">
        <w:rPr>
          <w:rFonts w:eastAsiaTheme="minorHAnsi"/>
          <w:bCs/>
          <w:szCs w:val="18"/>
        </w:rPr>
        <w:fldChar w:fldCharType="end"/>
      </w:r>
      <w:bookmarkEnd w:id="335"/>
      <w:r w:rsidRPr="00693F47">
        <w:rPr>
          <w:rFonts w:eastAsiaTheme="minorHAnsi"/>
          <w:bCs/>
          <w:szCs w:val="18"/>
        </w:rPr>
        <w:t>.  Static single particle drying experimental design.</w:t>
      </w:r>
      <w:bookmarkEnd w:id="336"/>
    </w:p>
    <w:p w14:paraId="51DC5C39" w14:textId="77777777" w:rsidR="00765119" w:rsidRDefault="00765119" w:rsidP="00765119">
      <w:pPr>
        <w:spacing w:line="276" w:lineRule="auto"/>
        <w:rPr>
          <w:rFonts w:eastAsiaTheme="minorHAnsi"/>
          <w:i/>
        </w:rPr>
      </w:pPr>
    </w:p>
    <w:p w14:paraId="2360F88A" w14:textId="77777777" w:rsidR="00765119" w:rsidRPr="00693F47" w:rsidRDefault="00765119" w:rsidP="00765119">
      <w:pPr>
        <w:spacing w:line="276" w:lineRule="auto"/>
        <w:rPr>
          <w:rFonts w:eastAsiaTheme="minorHAnsi"/>
          <w:i/>
        </w:rPr>
      </w:pPr>
      <w:r w:rsidRPr="00693F47">
        <w:rPr>
          <w:rFonts w:eastAsiaTheme="minorHAnsi"/>
          <w:i/>
        </w:rPr>
        <w:t>Fluidised single particle drying</w:t>
      </w:r>
    </w:p>
    <w:p w14:paraId="5A2B800D" w14:textId="77777777" w:rsidR="00765119" w:rsidRDefault="00765119" w:rsidP="00765119">
      <w:pPr>
        <w:spacing w:line="276" w:lineRule="auto"/>
        <w:rPr>
          <w:rFonts w:eastAsiaTheme="minorHAnsi"/>
        </w:rPr>
      </w:pPr>
      <w:r w:rsidRPr="00693F47">
        <w:rPr>
          <w:rFonts w:eastAsiaTheme="minorHAnsi"/>
        </w:rPr>
        <w:fldChar w:fldCharType="begin"/>
      </w:r>
      <w:r w:rsidRPr="00693F47">
        <w:rPr>
          <w:rFonts w:eastAsiaTheme="minorHAnsi"/>
        </w:rPr>
        <w:instrText xml:space="preserve"> REF _Ref461037073 \h </w:instrText>
      </w:r>
      <w:r>
        <w:rPr>
          <w:rFonts w:eastAsiaTheme="minorHAnsi"/>
        </w:rPr>
        <w:instrText xml:space="preserve"> \* MERGEFORMAT </w:instrText>
      </w:r>
      <w:r w:rsidRPr="00693F47">
        <w:rPr>
          <w:rFonts w:eastAsiaTheme="minorHAnsi"/>
        </w:rPr>
      </w:r>
      <w:r w:rsidRPr="00693F47">
        <w:rPr>
          <w:rFonts w:eastAsiaTheme="minorHAnsi"/>
        </w:rPr>
        <w:fldChar w:fldCharType="separate"/>
      </w:r>
      <w:r w:rsidR="005D3AE0" w:rsidRPr="00693F47">
        <w:rPr>
          <w:rFonts w:eastAsiaTheme="minorHAnsi"/>
          <w:bCs/>
          <w:szCs w:val="18"/>
        </w:rPr>
        <w:t xml:space="preserve">Figure </w:t>
      </w:r>
      <w:r w:rsidR="005D3AE0">
        <w:rPr>
          <w:rFonts w:eastAsiaTheme="minorHAnsi"/>
          <w:bCs/>
          <w:noProof/>
          <w:szCs w:val="18"/>
        </w:rPr>
        <w:t>5</w:t>
      </w:r>
      <w:r w:rsidR="005D3AE0">
        <w:rPr>
          <w:rFonts w:eastAsiaTheme="minorHAnsi"/>
          <w:bCs/>
          <w:noProof/>
          <w:szCs w:val="18"/>
        </w:rPr>
        <w:noBreakHyphen/>
        <w:t>7</w:t>
      </w:r>
      <w:r w:rsidRPr="00693F47">
        <w:rPr>
          <w:rFonts w:eastAsiaTheme="minorHAnsi"/>
        </w:rPr>
        <w:fldChar w:fldCharType="end"/>
      </w:r>
      <w:r w:rsidRPr="00693F47">
        <w:rPr>
          <w:rFonts w:eastAsiaTheme="minorHAnsi"/>
        </w:rPr>
        <w:t xml:space="preserve"> shows the experimental design of the fluidised single particle drying equipment.  In this set of experiments, the particle alone was weighed each time it was removed from a fluidisation tube.  The air flow rate had to be increased each time the particle was removed from the tube, as this ejected the particle.  Once caught in the dish below the curved top of the tube, the particle was lifted with tweezers to the microbalance and weighed.  The curved section of pipe was flexible, and was lifted to a straight position to replace the bead once the air flow rate had reduced to the set rate for the run.  The timer was set again, and the procedure repeated for each measurement step. </w:t>
      </w:r>
    </w:p>
    <w:p w14:paraId="0DCAC6F5" w14:textId="77777777" w:rsidR="00765119" w:rsidRDefault="00765119" w:rsidP="00EA5CD1">
      <w:pPr>
        <w:spacing w:line="276" w:lineRule="auto"/>
        <w:rPr>
          <w:rFonts w:eastAsiaTheme="minorHAnsi"/>
        </w:rPr>
      </w:pPr>
    </w:p>
    <w:p w14:paraId="0FAFC3C4" w14:textId="77777777" w:rsidR="00693F47" w:rsidRPr="00693F47" w:rsidRDefault="000B35C9" w:rsidP="00EA5CD1">
      <w:pPr>
        <w:spacing w:line="276" w:lineRule="auto"/>
        <w:rPr>
          <w:rFonts w:eastAsiaTheme="minorHAnsi"/>
        </w:rPr>
      </w:pPr>
      <w:r w:rsidRPr="00693F47">
        <w:rPr>
          <w:rFonts w:eastAsiaTheme="minorHAnsi"/>
          <w:noProof/>
          <w:lang w:eastAsia="en-GB"/>
        </w:rPr>
        <w:lastRenderedPageBreak/>
        <mc:AlternateContent>
          <mc:Choice Requires="wps">
            <w:drawing>
              <wp:anchor distT="0" distB="0" distL="114300" distR="114300" simplePos="0" relativeHeight="253153792" behindDoc="0" locked="0" layoutInCell="1" allowOverlap="1" wp14:anchorId="356AADF1" wp14:editId="73339CB2">
                <wp:simplePos x="0" y="0"/>
                <wp:positionH relativeFrom="column">
                  <wp:posOffset>3164205</wp:posOffset>
                </wp:positionH>
                <wp:positionV relativeFrom="paragraph">
                  <wp:posOffset>50800</wp:posOffset>
                </wp:positionV>
                <wp:extent cx="2374265" cy="1403985"/>
                <wp:effectExtent l="0" t="0" r="0" b="0"/>
                <wp:wrapNone/>
                <wp:docPr id="2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53F6B9F1" w14:textId="77777777" w:rsidR="00BF4C3A" w:rsidRDefault="00BF4C3A" w:rsidP="000B35C9">
                            <w:pPr>
                              <w:spacing w:line="240" w:lineRule="auto"/>
                              <w:jc w:val="left"/>
                            </w:pPr>
                            <w:r>
                              <w:t>Flexible fluidisation tube extended to upright position for fluidisatio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54" type="#_x0000_t202" style="position:absolute;left:0;text-align:left;margin-left:249.15pt;margin-top:4pt;width:186.95pt;height:110.55pt;z-index:25315379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" filled="f" stroked="f">
                <v:textbox style="mso-fit-shape-to-text:t">
                  <w:txbxContent>
                    <w:p w14:paraId="53F6B9F1" w14:textId="77777777" w:rsidR="00BF4C3A" w:rsidRDefault="00BF4C3A" w:rsidP="000B35C9">
                      <w:pPr>
                        <w:spacing w:line="240" w:lineRule="auto"/>
                        <w:jc w:val="left"/>
                      </w:pPr>
                      <w:r>
                        <w:t>Flexible fluidisation tube extended to upright position for fluidisation</w:t>
                      </w:r>
                    </w:p>
                  </w:txbxContent>
                </v:textbox>
              </v:shape>
            </w:pict>
          </mc:Fallback>
        </mc:AlternateContent>
      </w:r>
    </w:p>
    <w:p w14:paraId="64F5F823" w14:textId="77777777" w:rsidR="00693F47" w:rsidRPr="00693F47" w:rsidRDefault="000B35C9" w:rsidP="00EA5CD1">
      <w:pPr>
        <w:spacing w:line="276" w:lineRule="auto"/>
        <w:jc w:val="center"/>
        <w:rPr>
          <w:rFonts w:eastAsiaTheme="minorHAnsi"/>
        </w:rPr>
      </w:pPr>
      <w:r w:rsidRPr="00693F47">
        <w:rPr>
          <w:rFonts w:eastAsiaTheme="minorHAnsi"/>
          <w:noProof/>
          <w:lang w:eastAsia="en-GB"/>
        </w:rPr>
        <mc:AlternateContent>
          <mc:Choice Requires="wps">
            <w:drawing>
              <wp:anchor distT="0" distB="0" distL="114300" distR="114300" simplePos="0" relativeHeight="253184512" behindDoc="0" locked="0" layoutInCell="1" allowOverlap="1" wp14:anchorId="069737AB" wp14:editId="1E0F3DE5">
                <wp:simplePos x="0" y="0"/>
                <wp:positionH relativeFrom="column">
                  <wp:posOffset>3611880</wp:posOffset>
                </wp:positionH>
                <wp:positionV relativeFrom="paragraph">
                  <wp:posOffset>1979912</wp:posOffset>
                </wp:positionV>
                <wp:extent cx="2374265" cy="1403985"/>
                <wp:effectExtent l="0" t="0" r="0" b="5715"/>
                <wp:wrapNone/>
                <wp:docPr id="2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5D3A4EB6" w14:textId="77777777" w:rsidR="00BF4C3A" w:rsidRDefault="00BF4C3A" w:rsidP="00693F47">
                            <w:r>
                              <w:t>Collection dish</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55" type="#_x0000_t202" style="position:absolute;left:0;text-align:left;margin-left:284.4pt;margin-top:155.9pt;width:186.95pt;height:110.55pt;z-index:2531845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" filled="f" stroked="f">
                <v:textbox style="mso-fit-shape-to-text:t">
                  <w:txbxContent>
                    <w:p w14:paraId="5D3A4EB6" w14:textId="77777777" w:rsidR="00BF4C3A" w:rsidRDefault="00BF4C3A" w:rsidP="00693F47">
                      <w:r>
                        <w:t>Collection dish</w:t>
                      </w:r>
                    </w:p>
                  </w:txbxContent>
                </v:textbox>
              </v:shape>
            </w:pict>
          </mc:Fallback>
        </mc:AlternateContent>
      </w:r>
      <w:r w:rsidRPr="00693F47">
        <w:rPr>
          <w:rFonts w:eastAsiaTheme="minorHAnsi"/>
          <w:noProof/>
          <w:lang w:eastAsia="en-GB"/>
        </w:rPr>
        <mc:AlternateContent>
          <mc:Choice Requires="wps">
            <w:drawing>
              <wp:anchor distT="0" distB="0" distL="114300" distR="114300" simplePos="0" relativeHeight="253133312" behindDoc="0" locked="0" layoutInCell="1" allowOverlap="1" wp14:anchorId="0021C77E" wp14:editId="49C63CF4">
                <wp:simplePos x="0" y="0"/>
                <wp:positionH relativeFrom="column">
                  <wp:posOffset>4000500</wp:posOffset>
                </wp:positionH>
                <wp:positionV relativeFrom="paragraph">
                  <wp:posOffset>2578100</wp:posOffset>
                </wp:positionV>
                <wp:extent cx="1640840" cy="1403985"/>
                <wp:effectExtent l="0" t="0" r="0" b="0"/>
                <wp:wrapNone/>
                <wp:docPr id="2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0840" cy="1403985"/>
                        </a:xfrm>
                        <a:prstGeom prst="rect">
                          <a:avLst/>
                        </a:prstGeom>
                        <a:noFill/>
                        <a:ln w="9525">
                          <a:noFill/>
                          <a:miter lim="800000"/>
                          <a:headEnd/>
                          <a:tailEnd/>
                        </a:ln>
                      </wps:spPr>
                      <wps:txbx>
                        <w:txbxContent>
                          <w:p w14:paraId="5F965456" w14:textId="77777777" w:rsidR="00BF4C3A" w:rsidRDefault="00BF4C3A" w:rsidP="000B35C9">
                            <w:pPr>
                              <w:spacing w:line="240" w:lineRule="auto"/>
                              <w:jc w:val="left"/>
                            </w:pPr>
                            <w:r>
                              <w:t xml:space="preserve">Top view of copper pipe with 4 wire supports to hold the particl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56" type="#_x0000_t202" style="position:absolute;left:0;text-align:left;margin-left:315pt;margin-top:203pt;width:129.2pt;height:110.55pt;z-index:253133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" filled="f" stroked="f">
                <v:textbox style="mso-fit-shape-to-text:t">
                  <w:txbxContent>
                    <w:p w14:paraId="5F965456" w14:textId="77777777" w:rsidR="00BF4C3A" w:rsidRDefault="00BF4C3A" w:rsidP="000B35C9">
                      <w:pPr>
                        <w:spacing w:line="240" w:lineRule="auto"/>
                        <w:jc w:val="left"/>
                      </w:pPr>
                      <w:r>
                        <w:t xml:space="preserve">Top view of copper pipe with 4 wire supports to hold the particle </w:t>
                      </w:r>
                    </w:p>
                  </w:txbxContent>
                </v:textbox>
              </v:shape>
            </w:pict>
          </mc:Fallback>
        </mc:AlternateContent>
      </w:r>
      <w:r w:rsidRPr="00693F47">
        <w:rPr>
          <w:rFonts w:eastAsiaTheme="minorHAnsi"/>
          <w:noProof/>
          <w:lang w:eastAsia="en-GB"/>
        </w:rPr>
        <mc:AlternateContent>
          <mc:Choice Requires="wps">
            <w:drawing>
              <wp:anchor distT="0" distB="0" distL="114300" distR="114300" simplePos="0" relativeHeight="253174272" behindDoc="0" locked="0" layoutInCell="1" allowOverlap="1" wp14:anchorId="29E6FFDF" wp14:editId="551D3069">
                <wp:simplePos x="0" y="0"/>
                <wp:positionH relativeFrom="column">
                  <wp:posOffset>4178300</wp:posOffset>
                </wp:positionH>
                <wp:positionV relativeFrom="paragraph">
                  <wp:posOffset>581660</wp:posOffset>
                </wp:positionV>
                <wp:extent cx="1640205" cy="1403985"/>
                <wp:effectExtent l="0" t="0" r="0" b="0"/>
                <wp:wrapNone/>
                <wp:docPr id="2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0205" cy="1403985"/>
                        </a:xfrm>
                        <a:prstGeom prst="rect">
                          <a:avLst/>
                        </a:prstGeom>
                        <a:noFill/>
                        <a:ln w="9525">
                          <a:noFill/>
                          <a:miter lim="800000"/>
                          <a:headEnd/>
                          <a:tailEnd/>
                        </a:ln>
                      </wps:spPr>
                      <wps:txbx>
                        <w:txbxContent>
                          <w:p w14:paraId="7C07A2D7" w14:textId="77777777" w:rsidR="00BF4C3A" w:rsidRDefault="00BF4C3A" w:rsidP="000B35C9">
                            <w:pPr>
                              <w:spacing w:line="240" w:lineRule="auto"/>
                              <w:jc w:val="left"/>
                            </w:pPr>
                            <w:r>
                              <w:t>Flexible fluidisation tube removed from clamp to bend to the collection dish for removing the p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57" type="#_x0000_t202" style="position:absolute;left:0;text-align:left;margin-left:329pt;margin-top:45.8pt;width:129.15pt;height:110.55pt;z-index:2531742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" filled="f" stroked="f">
                <v:textbox style="mso-fit-shape-to-text:t">
                  <w:txbxContent>
                    <w:p w14:paraId="7C07A2D7" w14:textId="77777777" w:rsidR="00BF4C3A" w:rsidRDefault="00BF4C3A" w:rsidP="000B35C9">
                      <w:pPr>
                        <w:spacing w:line="240" w:lineRule="auto"/>
                        <w:jc w:val="left"/>
                      </w:pPr>
                      <w:r>
                        <w:t>Flexible fluidisation tube removed from clamp to bend to the collection dish for removing the particle</w:t>
                      </w:r>
                    </w:p>
                  </w:txbxContent>
                </v:textbox>
              </v:shape>
            </w:pict>
          </mc:Fallback>
        </mc:AlternateContent>
      </w:r>
      <w:r w:rsidR="00693F47" w:rsidRPr="00693F47">
        <w:rPr>
          <w:rFonts w:eastAsiaTheme="minorHAnsi"/>
          <w:noProof/>
          <w:lang w:eastAsia="en-GB"/>
        </w:rPr>
        <mc:AlternateContent>
          <mc:Choice Requires="wps">
            <w:drawing>
              <wp:anchor distT="0" distB="0" distL="114300" distR="114300" simplePos="0" relativeHeight="253379072" behindDoc="0" locked="0" layoutInCell="1" allowOverlap="1" wp14:anchorId="09CF7238" wp14:editId="5BD708D4">
                <wp:simplePos x="0" y="0"/>
                <wp:positionH relativeFrom="column">
                  <wp:posOffset>3785326</wp:posOffset>
                </wp:positionH>
                <wp:positionV relativeFrom="paragraph">
                  <wp:posOffset>1623695</wp:posOffset>
                </wp:positionV>
                <wp:extent cx="239395" cy="239395"/>
                <wp:effectExtent l="0" t="0" r="27305" b="27305"/>
                <wp:wrapNone/>
                <wp:docPr id="9103" name="Oval 9103"/>
                <wp:cNvGraphicFramePr/>
                <a:graphic xmlns:a="http://schemas.openxmlformats.org/drawingml/2006/main">
                  <a:graphicData uri="http://schemas.microsoft.com/office/word/2010/wordprocessingShape">
                    <wps:wsp>
                      <wps:cNvSpPr/>
                      <wps:spPr>
                        <a:xfrm>
                          <a:off x="0" y="0"/>
                          <a:ext cx="239395" cy="239395"/>
                        </a:xfrm>
                        <a:prstGeom prst="ellipse">
                          <a:avLst/>
                        </a:prstGeom>
                        <a:solidFill>
                          <a:sysClr val="window" lastClr="FFFFFF">
                            <a:lumMod val="85000"/>
                          </a:sysClr>
                        </a:solidFill>
                        <a:ln w="25400" cap="flat" cmpd="sng" algn="ctr">
                          <a:solidFill>
                            <a:sysClr val="window" lastClr="FFFFFF">
                              <a:lumMod val="6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9103" o:spid="_x0000_s1026" style="position:absolute;margin-left:298.05pt;margin-top:127.85pt;width:18.85pt;height:18.85pt;z-index:2533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" fillcolor="#d9d9d9" strokecolor="#a6a6a6" strokeweight="2pt"/>
            </w:pict>
          </mc:Fallback>
        </mc:AlternateContent>
      </w:r>
      <w:r w:rsidR="00693F47" w:rsidRPr="00693F47">
        <w:rPr>
          <w:rFonts w:eastAsiaTheme="minorHAnsi"/>
          <w:noProof/>
          <w:lang w:eastAsia="en-GB"/>
        </w:rPr>
        <mc:AlternateContent>
          <mc:Choice Requires="wps">
            <w:drawing>
              <wp:anchor distT="0" distB="0" distL="114300" distR="114300" simplePos="0" relativeHeight="253368832" behindDoc="0" locked="0" layoutInCell="1" allowOverlap="1" wp14:anchorId="79E302A2" wp14:editId="637AA14D">
                <wp:simplePos x="0" y="0"/>
                <wp:positionH relativeFrom="column">
                  <wp:posOffset>2921000</wp:posOffset>
                </wp:positionH>
                <wp:positionV relativeFrom="paragraph">
                  <wp:posOffset>704215</wp:posOffset>
                </wp:positionV>
                <wp:extent cx="239395" cy="239395"/>
                <wp:effectExtent l="0" t="0" r="27305" b="27305"/>
                <wp:wrapNone/>
                <wp:docPr id="9104" name="Oval 9104"/>
                <wp:cNvGraphicFramePr/>
                <a:graphic xmlns:a="http://schemas.openxmlformats.org/drawingml/2006/main">
                  <a:graphicData uri="http://schemas.microsoft.com/office/word/2010/wordprocessingShape">
                    <wps:wsp>
                      <wps:cNvSpPr/>
                      <wps:spPr>
                        <a:xfrm>
                          <a:off x="0" y="0"/>
                          <a:ext cx="239395" cy="239395"/>
                        </a:xfrm>
                        <a:prstGeom prst="ellipse">
                          <a:avLst/>
                        </a:prstGeom>
                        <a:solidFill>
                          <a:sysClr val="window" lastClr="FFFFFF">
                            <a:lumMod val="85000"/>
                          </a:sysClr>
                        </a:solidFill>
                        <a:ln w="25400" cap="flat" cmpd="sng" algn="ctr">
                          <a:solidFill>
                            <a:sysClr val="window" lastClr="FFFFFF">
                              <a:lumMod val="6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9104" o:spid="_x0000_s1026" style="position:absolute;margin-left:230pt;margin-top:55.45pt;width:18.85pt;height:18.85pt;z-index:2533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" fillcolor="#d9d9d9" strokecolor="#a6a6a6" strokeweight="2pt"/>
            </w:pict>
          </mc:Fallback>
        </mc:AlternateContent>
      </w:r>
      <w:r w:rsidR="00693F47" w:rsidRPr="00693F47">
        <w:rPr>
          <w:rFonts w:eastAsiaTheme="minorHAnsi"/>
          <w:noProof/>
          <w:lang w:eastAsia="en-GB"/>
        </w:rPr>
        <mc:AlternateContent>
          <mc:Choice Requires="wps">
            <w:drawing>
              <wp:anchor distT="0" distB="0" distL="114300" distR="114300" simplePos="0" relativeHeight="253358592" behindDoc="0" locked="0" layoutInCell="1" allowOverlap="1" wp14:anchorId="49B7C962" wp14:editId="728B0393">
                <wp:simplePos x="0" y="0"/>
                <wp:positionH relativeFrom="column">
                  <wp:posOffset>2905633</wp:posOffset>
                </wp:positionH>
                <wp:positionV relativeFrom="paragraph">
                  <wp:posOffset>887450</wp:posOffset>
                </wp:positionV>
                <wp:extent cx="767080" cy="644525"/>
                <wp:effectExtent l="0" t="19050" r="52070" b="0"/>
                <wp:wrapNone/>
                <wp:docPr id="9105" name="Arc 9105"/>
                <wp:cNvGraphicFramePr/>
                <a:graphic xmlns:a="http://schemas.openxmlformats.org/drawingml/2006/main">
                  <a:graphicData uri="http://schemas.microsoft.com/office/word/2010/wordprocessingShape">
                    <wps:wsp>
                      <wps:cNvSpPr/>
                      <wps:spPr>
                        <a:xfrm rot="20463799">
                          <a:off x="0" y="0"/>
                          <a:ext cx="767080" cy="644525"/>
                        </a:xfrm>
                        <a:prstGeom prst="arc">
                          <a:avLst>
                            <a:gd name="adj1" fmla="val 17211303"/>
                            <a:gd name="adj2" fmla="val 21385324"/>
                          </a:avLst>
                        </a:prstGeom>
                        <a:noFill/>
                        <a:ln w="9525" cap="flat" cmpd="sng" algn="ctr">
                          <a:solidFill>
                            <a:sysClr val="windowText" lastClr="000000">
                              <a:shade val="95000"/>
                              <a:satMod val="105000"/>
                            </a:sysClr>
                          </a:solidFill>
                          <a:prstDash val="solid"/>
                          <a:headEnd type="none" w="med" len="med"/>
                          <a:tailEnd type="arrow"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Arc 9105" o:spid="_x0000_s1026" style="position:absolute;margin-left:228.8pt;margin-top:69.9pt;width:60.4pt;height:50.75pt;rotation:-1241034fd;z-index:2533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67080,644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" path="m478157,9960nsc637896,44127,753789,160230,766022,298347l383540,322263,478157,9960xem478157,9960nfc637896,44127,753789,160230,766022,298347e" filled="f">
                <v:stroke endarrow="open"/>
                <v:path arrowok="t" o:connecttype="custom" o:connectlocs="478157,9960;766022,298347" o:connectangles="0,0"/>
              </v:shape>
            </w:pict>
          </mc:Fallback>
        </mc:AlternateContent>
      </w:r>
      <w:r w:rsidR="00693F47" w:rsidRPr="00693F47">
        <w:rPr>
          <w:rFonts w:eastAsiaTheme="minorHAnsi"/>
          <w:noProof/>
          <w:lang w:eastAsia="en-GB"/>
        </w:rPr>
        <mc:AlternateContent>
          <mc:Choice Requires="wps">
            <w:drawing>
              <wp:anchor distT="0" distB="0" distL="114300" distR="114300" simplePos="0" relativeHeight="253348352" behindDoc="0" locked="0" layoutInCell="1" allowOverlap="1" wp14:anchorId="14C9D856" wp14:editId="5A15213A">
                <wp:simplePos x="0" y="0"/>
                <wp:positionH relativeFrom="column">
                  <wp:posOffset>2185670</wp:posOffset>
                </wp:positionH>
                <wp:positionV relativeFrom="paragraph">
                  <wp:posOffset>671830</wp:posOffset>
                </wp:positionV>
                <wp:extent cx="239395" cy="239395"/>
                <wp:effectExtent l="0" t="0" r="27305" b="27305"/>
                <wp:wrapNone/>
                <wp:docPr id="9106" name="Oval 9106"/>
                <wp:cNvGraphicFramePr/>
                <a:graphic xmlns:a="http://schemas.openxmlformats.org/drawingml/2006/main">
                  <a:graphicData uri="http://schemas.microsoft.com/office/word/2010/wordprocessingShape">
                    <wps:wsp>
                      <wps:cNvSpPr/>
                      <wps:spPr>
                        <a:xfrm>
                          <a:off x="0" y="0"/>
                          <a:ext cx="239395" cy="239395"/>
                        </a:xfrm>
                        <a:prstGeom prst="ellipse">
                          <a:avLst/>
                        </a:prstGeom>
                        <a:solidFill>
                          <a:sysClr val="window" lastClr="FFFFFF">
                            <a:lumMod val="85000"/>
                          </a:sysClr>
                        </a:solidFill>
                        <a:ln w="25400" cap="flat" cmpd="sng" algn="ctr">
                          <a:solidFill>
                            <a:sysClr val="window" lastClr="FFFFFF">
                              <a:lumMod val="6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9106" o:spid="_x0000_s1026" style="position:absolute;margin-left:172.1pt;margin-top:52.9pt;width:18.85pt;height:18.85pt;z-index:2533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" fillcolor="#d9d9d9" strokecolor="#a6a6a6" strokeweight="2pt"/>
            </w:pict>
          </mc:Fallback>
        </mc:AlternateContent>
      </w:r>
      <w:r w:rsidR="00693F47" w:rsidRPr="00693F47">
        <w:rPr>
          <w:rFonts w:eastAsiaTheme="minorHAnsi"/>
          <w:noProof/>
          <w:lang w:eastAsia="en-GB"/>
        </w:rPr>
        <mc:AlternateContent>
          <mc:Choice Requires="wps">
            <w:drawing>
              <wp:anchor distT="0" distB="0" distL="114300" distR="114300" simplePos="0" relativeHeight="253338112" behindDoc="0" locked="0" layoutInCell="1" allowOverlap="1" wp14:anchorId="3D31EB75" wp14:editId="77A88D73">
                <wp:simplePos x="0" y="0"/>
                <wp:positionH relativeFrom="column">
                  <wp:posOffset>2307228</wp:posOffset>
                </wp:positionH>
                <wp:positionV relativeFrom="paragraph">
                  <wp:posOffset>1033689</wp:posOffset>
                </wp:positionV>
                <wp:extent cx="0" cy="773430"/>
                <wp:effectExtent l="95250" t="38100" r="57150" b="64770"/>
                <wp:wrapNone/>
                <wp:docPr id="9107" name="Straight Arrow Connector 9107"/>
                <wp:cNvGraphicFramePr/>
                <a:graphic xmlns:a="http://schemas.openxmlformats.org/drawingml/2006/main">
                  <a:graphicData uri="http://schemas.microsoft.com/office/word/2010/wordprocessingShape">
                    <wps:wsp>
                      <wps:cNvCnPr/>
                      <wps:spPr>
                        <a:xfrm flipV="1">
                          <a:off x="0" y="0"/>
                          <a:ext cx="0" cy="773430"/>
                        </a:xfrm>
                        <a:prstGeom prst="straightConnector1">
                          <a:avLst/>
                        </a:prstGeom>
                        <a:noFill/>
                        <a:ln w="9525" cap="flat" cmpd="sng" algn="ctr">
                          <a:solidFill>
                            <a:sysClr val="windowText" lastClr="000000">
                              <a:shade val="95000"/>
                              <a:satMod val="105000"/>
                            </a:sysClr>
                          </a:solidFill>
                          <a:prstDash val="solid"/>
                          <a:headEnd type="arrow"/>
                          <a:tailEnd type="arrow"/>
                        </a:ln>
                        <a:effectLst/>
                      </wps:spPr>
                      <wps:bodyPr/>
                    </wps:wsp>
                  </a:graphicData>
                </a:graphic>
              </wp:anchor>
            </w:drawing>
          </mc:Choice>
          <mc:Fallback>
            <w:pict>
              <v:shape id="Straight Arrow Connector 9107" o:spid="_x0000_s1026" type="#_x0000_t32" style="position:absolute;margin-left:181.65pt;margin-top:81.4pt;width:0;height:60.9pt;flip:y;z-index:2533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">
                <v:stroke startarrow="open" endarrow="open"/>
              </v:shape>
            </w:pict>
          </mc:Fallback>
        </mc:AlternateContent>
      </w:r>
      <w:r w:rsidR="00693F47" w:rsidRPr="00693F47">
        <w:rPr>
          <w:rFonts w:eastAsiaTheme="minorHAnsi"/>
          <w:noProof/>
          <w:lang w:eastAsia="en-GB"/>
        </w:rPr>
        <mc:AlternateContent>
          <mc:Choice Requires="wps">
            <w:drawing>
              <wp:anchor distT="0" distB="0" distL="114300" distR="114300" simplePos="0" relativeHeight="253327872" behindDoc="0" locked="0" layoutInCell="1" allowOverlap="1" wp14:anchorId="33B93AA2" wp14:editId="18477DC0">
                <wp:simplePos x="0" y="0"/>
                <wp:positionH relativeFrom="column">
                  <wp:posOffset>2189389</wp:posOffset>
                </wp:positionH>
                <wp:positionV relativeFrom="paragraph">
                  <wp:posOffset>1888490</wp:posOffset>
                </wp:positionV>
                <wp:extent cx="239395" cy="239395"/>
                <wp:effectExtent l="0" t="0" r="27305" b="27305"/>
                <wp:wrapNone/>
                <wp:docPr id="9108" name="Oval 9108"/>
                <wp:cNvGraphicFramePr/>
                <a:graphic xmlns:a="http://schemas.openxmlformats.org/drawingml/2006/main">
                  <a:graphicData uri="http://schemas.microsoft.com/office/word/2010/wordprocessingShape">
                    <wps:wsp>
                      <wps:cNvSpPr/>
                      <wps:spPr>
                        <a:xfrm>
                          <a:off x="0" y="0"/>
                          <a:ext cx="239395" cy="239395"/>
                        </a:xfrm>
                        <a:prstGeom prst="ellipse">
                          <a:avLst/>
                        </a:prstGeom>
                        <a:solidFill>
                          <a:sysClr val="window" lastClr="FFFFFF">
                            <a:lumMod val="85000"/>
                          </a:sysClr>
                        </a:solidFill>
                        <a:ln w="25400" cap="flat" cmpd="sng" algn="ctr">
                          <a:solidFill>
                            <a:sysClr val="window" lastClr="FFFFFF">
                              <a:lumMod val="6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9108" o:spid="_x0000_s1026" style="position:absolute;margin-left:172.4pt;margin-top:148.7pt;width:18.85pt;height:18.85pt;z-index:2533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" fillcolor="#d9d9d9" strokecolor="#a6a6a6" strokeweight="2pt"/>
            </w:pict>
          </mc:Fallback>
        </mc:AlternateContent>
      </w:r>
      <w:r w:rsidR="00693F47" w:rsidRPr="00693F47">
        <w:rPr>
          <w:rFonts w:eastAsiaTheme="minorHAnsi"/>
          <w:noProof/>
          <w:lang w:eastAsia="en-GB"/>
        </w:rPr>
        <mc:AlternateContent>
          <mc:Choice Requires="wps">
            <w:drawing>
              <wp:anchor distT="0" distB="0" distL="114300" distR="114300" simplePos="0" relativeHeight="253317632" behindDoc="0" locked="0" layoutInCell="1" allowOverlap="1" wp14:anchorId="1AAD789B" wp14:editId="09AFE3BA">
                <wp:simplePos x="0" y="0"/>
                <wp:positionH relativeFrom="column">
                  <wp:posOffset>2302329</wp:posOffset>
                </wp:positionH>
                <wp:positionV relativeFrom="paragraph">
                  <wp:posOffset>2259330</wp:posOffset>
                </wp:positionV>
                <wp:extent cx="0" cy="773884"/>
                <wp:effectExtent l="95250" t="38100" r="57150" b="64770"/>
                <wp:wrapNone/>
                <wp:docPr id="9109" name="Straight Arrow Connector 9109"/>
                <wp:cNvGraphicFramePr/>
                <a:graphic xmlns:a="http://schemas.openxmlformats.org/drawingml/2006/main">
                  <a:graphicData uri="http://schemas.microsoft.com/office/word/2010/wordprocessingShape">
                    <wps:wsp>
                      <wps:cNvCnPr/>
                      <wps:spPr>
                        <a:xfrm flipV="1">
                          <a:off x="0" y="0"/>
                          <a:ext cx="0" cy="773884"/>
                        </a:xfrm>
                        <a:prstGeom prst="straightConnector1">
                          <a:avLst/>
                        </a:prstGeom>
                        <a:noFill/>
                        <a:ln w="9525" cap="flat" cmpd="sng" algn="ctr">
                          <a:solidFill>
                            <a:sysClr val="windowText" lastClr="000000">
                              <a:shade val="95000"/>
                              <a:satMod val="105000"/>
                            </a:sysClr>
                          </a:solidFill>
                          <a:prstDash val="solid"/>
                          <a:headEnd type="arrow"/>
                          <a:tailEnd type="arrow"/>
                        </a:ln>
                        <a:effectLst/>
                      </wps:spPr>
                      <wps:bodyPr/>
                    </wps:wsp>
                  </a:graphicData>
                </a:graphic>
              </wp:anchor>
            </w:drawing>
          </mc:Choice>
          <mc:Fallback>
            <w:pict>
              <v:shape id="Straight Arrow Connector 9109" o:spid="_x0000_s1026" type="#_x0000_t32" style="position:absolute;margin-left:181.3pt;margin-top:177.9pt;width:0;height:60.95pt;flip:y;z-index:2533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">
                <v:stroke startarrow="open" endarrow="open"/>
              </v:shape>
            </w:pict>
          </mc:Fallback>
        </mc:AlternateContent>
      </w:r>
      <w:r w:rsidR="00693F47" w:rsidRPr="00693F47">
        <w:rPr>
          <w:rFonts w:eastAsiaTheme="minorHAnsi"/>
          <w:noProof/>
          <w:lang w:eastAsia="en-GB"/>
        </w:rPr>
        <mc:AlternateContent>
          <mc:Choice Requires="wps">
            <w:drawing>
              <wp:anchor distT="0" distB="0" distL="114300" distR="114300" simplePos="0" relativeHeight="253215232" behindDoc="0" locked="0" layoutInCell="1" allowOverlap="1" wp14:anchorId="5CB7AD92" wp14:editId="3BC01A28">
                <wp:simplePos x="0" y="0"/>
                <wp:positionH relativeFrom="column">
                  <wp:posOffset>2185579</wp:posOffset>
                </wp:positionH>
                <wp:positionV relativeFrom="paragraph">
                  <wp:posOffset>3195320</wp:posOffset>
                </wp:positionV>
                <wp:extent cx="239395" cy="239395"/>
                <wp:effectExtent l="0" t="0" r="27305" b="27305"/>
                <wp:wrapNone/>
                <wp:docPr id="282" name="Oval 282"/>
                <wp:cNvGraphicFramePr/>
                <a:graphic xmlns:a="http://schemas.openxmlformats.org/drawingml/2006/main">
                  <a:graphicData uri="http://schemas.microsoft.com/office/word/2010/wordprocessingShape">
                    <wps:wsp>
                      <wps:cNvSpPr/>
                      <wps:spPr>
                        <a:xfrm>
                          <a:off x="0" y="0"/>
                          <a:ext cx="239395" cy="239395"/>
                        </a:xfrm>
                        <a:prstGeom prst="ellipse">
                          <a:avLst/>
                        </a:prstGeom>
                        <a:solidFill>
                          <a:sysClr val="window" lastClr="FFFFFF">
                            <a:lumMod val="85000"/>
                          </a:sysClr>
                        </a:solidFill>
                        <a:ln w="25400" cap="flat" cmpd="sng" algn="ctr">
                          <a:solidFill>
                            <a:sysClr val="window" lastClr="FFFFFF">
                              <a:lumMod val="6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82" o:spid="_x0000_s1026" style="position:absolute;margin-left:172.1pt;margin-top:251.6pt;width:18.85pt;height:18.85pt;z-index:2532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" fillcolor="#d9d9d9" strokecolor="#a6a6a6" strokeweight="2pt"/>
            </w:pict>
          </mc:Fallback>
        </mc:AlternateContent>
      </w:r>
      <w:r w:rsidR="00693F47" w:rsidRPr="00693F47">
        <w:rPr>
          <w:rFonts w:eastAsiaTheme="minorHAnsi"/>
          <w:noProof/>
          <w:lang w:eastAsia="en-GB"/>
        </w:rPr>
        <mc:AlternateContent>
          <mc:Choice Requires="wps">
            <w:drawing>
              <wp:anchor distT="0" distB="0" distL="114300" distR="114300" simplePos="0" relativeHeight="253307392" behindDoc="0" locked="0" layoutInCell="1" allowOverlap="1" wp14:anchorId="1C5A223E" wp14:editId="53B8443A">
                <wp:simplePos x="0" y="0"/>
                <wp:positionH relativeFrom="column">
                  <wp:posOffset>1512570</wp:posOffset>
                </wp:positionH>
                <wp:positionV relativeFrom="paragraph">
                  <wp:posOffset>567690</wp:posOffset>
                </wp:positionV>
                <wp:extent cx="337185" cy="212090"/>
                <wp:effectExtent l="0" t="0" r="24765" b="35560"/>
                <wp:wrapNone/>
                <wp:docPr id="9110" name="Straight Connector 9110"/>
                <wp:cNvGraphicFramePr/>
                <a:graphic xmlns:a="http://schemas.openxmlformats.org/drawingml/2006/main">
                  <a:graphicData uri="http://schemas.microsoft.com/office/word/2010/wordprocessingShape">
                    <wps:wsp>
                      <wps:cNvCnPr/>
                      <wps:spPr>
                        <a:xfrm flipH="1">
                          <a:off x="0" y="0"/>
                          <a:ext cx="337185" cy="21209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9110" o:spid="_x0000_s1026" style="position:absolute;flip:x;z-index:2533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9.1pt,44.7pt" to="145.65pt,6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"/>
            </w:pict>
          </mc:Fallback>
        </mc:AlternateContent>
      </w:r>
      <w:r w:rsidR="00693F47" w:rsidRPr="00693F47">
        <w:rPr>
          <w:rFonts w:eastAsiaTheme="minorHAnsi"/>
          <w:noProof/>
          <w:lang w:eastAsia="en-GB"/>
        </w:rPr>
        <mc:AlternateContent>
          <mc:Choice Requires="wps">
            <w:drawing>
              <wp:anchor distT="0" distB="0" distL="114300" distR="114300" simplePos="0" relativeHeight="253204992" behindDoc="0" locked="0" layoutInCell="1" allowOverlap="1" wp14:anchorId="6548BF61" wp14:editId="5F1E3AC9">
                <wp:simplePos x="0" y="0"/>
                <wp:positionH relativeFrom="column">
                  <wp:posOffset>1856105</wp:posOffset>
                </wp:positionH>
                <wp:positionV relativeFrom="paragraph">
                  <wp:posOffset>455839</wp:posOffset>
                </wp:positionV>
                <wp:extent cx="914400" cy="914400"/>
                <wp:effectExtent l="0" t="76200" r="57150" b="0"/>
                <wp:wrapNone/>
                <wp:docPr id="281" name="Arc 281"/>
                <wp:cNvGraphicFramePr/>
                <a:graphic xmlns:a="http://schemas.openxmlformats.org/drawingml/2006/main">
                  <a:graphicData uri="http://schemas.microsoft.com/office/word/2010/wordprocessingShape">
                    <wps:wsp>
                      <wps:cNvSpPr/>
                      <wps:spPr>
                        <a:xfrm>
                          <a:off x="0" y="0"/>
                          <a:ext cx="914400" cy="914400"/>
                        </a:xfrm>
                        <a:prstGeom prst="arc">
                          <a:avLst/>
                        </a:prstGeom>
                        <a:noFill/>
                        <a:ln w="9525" cap="flat" cmpd="sng" algn="ctr">
                          <a:solidFill>
                            <a:sysClr val="windowText" lastClr="000000">
                              <a:shade val="95000"/>
                              <a:satMod val="105000"/>
                            </a:sysClr>
                          </a:solidFill>
                          <a:prstDash val="solid"/>
                          <a:headEnd type="arrow" w="med" len="med"/>
                          <a:tailEnd type="arrow"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Arc 281" o:spid="_x0000_s1026" style="position:absolute;margin-left:146.15pt;margin-top:35.9pt;width:1in;height:1in;z-index:253204992;visibility:visible;mso-wrap-style:square;mso-wrap-distance-left:9pt;mso-wrap-distance-top:0;mso-wrap-distance-right:9pt;mso-wrap-distance-bottom:0;mso-position-horizontal:absolute;mso-position-horizontal-relative:text;mso-position-vertical:absolute;mso-position-vertical-relative:text;v-text-anchor:middle" coordsize="914400,91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" path="m457200,nsc709705,,914400,204695,914400,457200r-457200,l457200,xem457200,nfc709705,,914400,204695,914400,457200e" filled="f">
                <v:stroke startarrow="open" endarrow="open"/>
                <v:path arrowok="t" o:connecttype="custom" o:connectlocs="457200,0;914400,457200" o:connectangles="0,0"/>
              </v:shape>
            </w:pict>
          </mc:Fallback>
        </mc:AlternateContent>
      </w:r>
      <w:r w:rsidR="00693F47" w:rsidRPr="00693F47">
        <w:rPr>
          <w:rFonts w:eastAsiaTheme="minorHAnsi"/>
          <w:noProof/>
          <w:lang w:eastAsia="en-GB"/>
        </w:rPr>
        <mc:AlternateContent>
          <mc:Choice Requires="wps">
            <w:drawing>
              <wp:anchor distT="0" distB="0" distL="114300" distR="114300" simplePos="0" relativeHeight="253297152" behindDoc="0" locked="0" layoutInCell="1" allowOverlap="1" wp14:anchorId="45C965E8" wp14:editId="25C2296E">
                <wp:simplePos x="0" y="0"/>
                <wp:positionH relativeFrom="column">
                  <wp:posOffset>2504531</wp:posOffset>
                </wp:positionH>
                <wp:positionV relativeFrom="paragraph">
                  <wp:posOffset>110399</wp:posOffset>
                </wp:positionV>
                <wp:extent cx="665662" cy="212090"/>
                <wp:effectExtent l="0" t="0" r="20320" b="35560"/>
                <wp:wrapNone/>
                <wp:docPr id="9111" name="Straight Connector 9111"/>
                <wp:cNvGraphicFramePr/>
                <a:graphic xmlns:a="http://schemas.openxmlformats.org/drawingml/2006/main">
                  <a:graphicData uri="http://schemas.microsoft.com/office/word/2010/wordprocessingShape">
                    <wps:wsp>
                      <wps:cNvCnPr/>
                      <wps:spPr>
                        <a:xfrm flipH="1">
                          <a:off x="0" y="0"/>
                          <a:ext cx="665662" cy="21209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9111" o:spid="_x0000_s1026" style="position:absolute;flip:x;z-index:2532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7.2pt,8.7pt" to="249.6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"/>
            </w:pict>
          </mc:Fallback>
        </mc:AlternateContent>
      </w:r>
      <w:r w:rsidR="00693F47" w:rsidRPr="00693F47">
        <w:rPr>
          <w:rFonts w:eastAsiaTheme="minorHAnsi"/>
          <w:noProof/>
          <w:lang w:eastAsia="en-GB"/>
        </w:rPr>
        <mc:AlternateContent>
          <mc:Choice Requires="wps">
            <w:drawing>
              <wp:anchor distT="0" distB="0" distL="114300" distR="114300" simplePos="0" relativeHeight="253286912" behindDoc="0" locked="0" layoutInCell="1" allowOverlap="1" wp14:anchorId="604CE369" wp14:editId="24BC36D5">
                <wp:simplePos x="0" y="0"/>
                <wp:positionH relativeFrom="column">
                  <wp:posOffset>3894364</wp:posOffset>
                </wp:positionH>
                <wp:positionV relativeFrom="paragraph">
                  <wp:posOffset>820692</wp:posOffset>
                </wp:positionV>
                <wp:extent cx="337731" cy="212272"/>
                <wp:effectExtent l="0" t="0" r="24765" b="35560"/>
                <wp:wrapNone/>
                <wp:docPr id="9112" name="Straight Connector 9112"/>
                <wp:cNvGraphicFramePr/>
                <a:graphic xmlns:a="http://schemas.openxmlformats.org/drawingml/2006/main">
                  <a:graphicData uri="http://schemas.microsoft.com/office/word/2010/wordprocessingShape">
                    <wps:wsp>
                      <wps:cNvCnPr/>
                      <wps:spPr>
                        <a:xfrm flipH="1">
                          <a:off x="0" y="0"/>
                          <a:ext cx="337731" cy="212272"/>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9112" o:spid="_x0000_s1026" style="position:absolute;flip:x;z-index:2532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6.65pt,64.6pt" to="333.25pt,8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"/>
            </w:pict>
          </mc:Fallback>
        </mc:AlternateContent>
      </w:r>
      <w:r w:rsidR="00693F47" w:rsidRPr="00693F47">
        <w:rPr>
          <w:rFonts w:eastAsiaTheme="minorHAnsi"/>
          <w:noProof/>
          <w:lang w:eastAsia="en-GB"/>
        </w:rPr>
        <mc:AlternateContent>
          <mc:Choice Requires="wps">
            <w:drawing>
              <wp:anchor distT="0" distB="0" distL="114300" distR="114300" simplePos="0" relativeHeight="253276672" behindDoc="0" locked="0" layoutInCell="1" allowOverlap="1" wp14:anchorId="70854742" wp14:editId="639042FF">
                <wp:simplePos x="0" y="0"/>
                <wp:positionH relativeFrom="column">
                  <wp:posOffset>3771900</wp:posOffset>
                </wp:positionH>
                <wp:positionV relativeFrom="paragraph">
                  <wp:posOffset>1906542</wp:posOffset>
                </wp:positionV>
                <wp:extent cx="215629" cy="114300"/>
                <wp:effectExtent l="0" t="0" r="32385" b="19050"/>
                <wp:wrapNone/>
                <wp:docPr id="9113" name="Straight Connector 9113"/>
                <wp:cNvGraphicFramePr/>
                <a:graphic xmlns:a="http://schemas.openxmlformats.org/drawingml/2006/main">
                  <a:graphicData uri="http://schemas.microsoft.com/office/word/2010/wordprocessingShape">
                    <wps:wsp>
                      <wps:cNvCnPr/>
                      <wps:spPr>
                        <a:xfrm flipH="1" flipV="1">
                          <a:off x="0" y="0"/>
                          <a:ext cx="215629" cy="11430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9113" o:spid="_x0000_s1026" style="position:absolute;flip:x y;z-index:2532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pt,150.1pt" to="314pt,15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"/>
            </w:pict>
          </mc:Fallback>
        </mc:AlternateContent>
      </w:r>
      <w:r w:rsidR="00693F47" w:rsidRPr="00693F47">
        <w:rPr>
          <w:rFonts w:eastAsiaTheme="minorHAnsi"/>
          <w:noProof/>
          <w:lang w:eastAsia="en-GB"/>
        </w:rPr>
        <mc:AlternateContent>
          <mc:Choice Requires="wps">
            <w:drawing>
              <wp:anchor distT="0" distB="0" distL="114300" distR="114300" simplePos="0" relativeHeight="253266432" behindDoc="0" locked="0" layoutInCell="1" allowOverlap="1" wp14:anchorId="0DAB87AD" wp14:editId="306724A1">
                <wp:simplePos x="0" y="0"/>
                <wp:positionH relativeFrom="column">
                  <wp:posOffset>3624943</wp:posOffset>
                </wp:positionH>
                <wp:positionV relativeFrom="paragraph">
                  <wp:posOffset>2845164</wp:posOffset>
                </wp:positionV>
                <wp:extent cx="420007" cy="114571"/>
                <wp:effectExtent l="0" t="0" r="18415" b="19050"/>
                <wp:wrapNone/>
                <wp:docPr id="287" name="Straight Connector 287"/>
                <wp:cNvGraphicFramePr/>
                <a:graphic xmlns:a="http://schemas.openxmlformats.org/drawingml/2006/main">
                  <a:graphicData uri="http://schemas.microsoft.com/office/word/2010/wordprocessingShape">
                    <wps:wsp>
                      <wps:cNvCnPr/>
                      <wps:spPr>
                        <a:xfrm flipH="1">
                          <a:off x="0" y="0"/>
                          <a:ext cx="420007" cy="114571"/>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87" o:spid="_x0000_s1026" style="position:absolute;flip:x;z-index:2532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45pt,224.05pt" to="318.5pt,23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"/>
            </w:pict>
          </mc:Fallback>
        </mc:AlternateContent>
      </w:r>
      <w:r w:rsidR="00693F47" w:rsidRPr="00693F47">
        <w:rPr>
          <w:rFonts w:eastAsiaTheme="minorHAnsi"/>
          <w:noProof/>
          <w:lang w:eastAsia="en-GB"/>
        </w:rPr>
        <mc:AlternateContent>
          <mc:Choice Requires="wps">
            <w:drawing>
              <wp:anchor distT="0" distB="0" distL="114300" distR="114300" simplePos="0" relativeHeight="253256192" behindDoc="0" locked="0" layoutInCell="1" allowOverlap="1" wp14:anchorId="4E4FDD42" wp14:editId="7FF4EEDB">
                <wp:simplePos x="0" y="0"/>
                <wp:positionH relativeFrom="column">
                  <wp:posOffset>2468789</wp:posOffset>
                </wp:positionH>
                <wp:positionV relativeFrom="paragraph">
                  <wp:posOffset>3588385</wp:posOffset>
                </wp:positionV>
                <wp:extent cx="273504" cy="204017"/>
                <wp:effectExtent l="0" t="0" r="31750" b="24765"/>
                <wp:wrapNone/>
                <wp:docPr id="286" name="Straight Connector 286"/>
                <wp:cNvGraphicFramePr/>
                <a:graphic xmlns:a="http://schemas.openxmlformats.org/drawingml/2006/main">
                  <a:graphicData uri="http://schemas.microsoft.com/office/word/2010/wordprocessingShape">
                    <wps:wsp>
                      <wps:cNvCnPr/>
                      <wps:spPr>
                        <a:xfrm flipH="1" flipV="1">
                          <a:off x="0" y="0"/>
                          <a:ext cx="273504" cy="204017"/>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86" o:spid="_x0000_s1026" style="position:absolute;flip:x y;z-index:2532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4pt,282.55pt" to="215.95pt,29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"/>
            </w:pict>
          </mc:Fallback>
        </mc:AlternateContent>
      </w:r>
      <w:r w:rsidR="00693F47" w:rsidRPr="00693F47">
        <w:rPr>
          <w:rFonts w:eastAsiaTheme="minorHAnsi"/>
          <w:noProof/>
          <w:lang w:eastAsia="en-GB"/>
        </w:rPr>
        <mc:AlternateContent>
          <mc:Choice Requires="wps">
            <w:drawing>
              <wp:anchor distT="0" distB="0" distL="114300" distR="114300" simplePos="0" relativeHeight="253245952" behindDoc="0" locked="0" layoutInCell="1" allowOverlap="1" wp14:anchorId="2AEC93FC" wp14:editId="727C3480">
                <wp:simplePos x="0" y="0"/>
                <wp:positionH relativeFrom="column">
                  <wp:posOffset>2057400</wp:posOffset>
                </wp:positionH>
                <wp:positionV relativeFrom="paragraph">
                  <wp:posOffset>4102735</wp:posOffset>
                </wp:positionV>
                <wp:extent cx="146957" cy="0"/>
                <wp:effectExtent l="0" t="0" r="24765" b="19050"/>
                <wp:wrapNone/>
                <wp:docPr id="285" name="Straight Connector 285"/>
                <wp:cNvGraphicFramePr/>
                <a:graphic xmlns:a="http://schemas.openxmlformats.org/drawingml/2006/main">
                  <a:graphicData uri="http://schemas.microsoft.com/office/word/2010/wordprocessingShape">
                    <wps:wsp>
                      <wps:cNvCnPr/>
                      <wps:spPr>
                        <a:xfrm flipH="1">
                          <a:off x="0" y="0"/>
                          <a:ext cx="146957"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85" o:spid="_x0000_s1026" style="position:absolute;flip:x;z-index:2532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2pt,323.05pt" to="173.55pt,3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"/>
            </w:pict>
          </mc:Fallback>
        </mc:AlternateContent>
      </w:r>
      <w:r w:rsidR="00693F47" w:rsidRPr="00693F47">
        <w:rPr>
          <w:rFonts w:eastAsiaTheme="minorHAnsi"/>
          <w:noProof/>
          <w:lang w:eastAsia="en-GB"/>
        </w:rPr>
        <mc:AlternateContent>
          <mc:Choice Requires="wps">
            <w:drawing>
              <wp:anchor distT="0" distB="0" distL="114300" distR="114300" simplePos="0" relativeHeight="253225472" behindDoc="0" locked="0" layoutInCell="1" allowOverlap="1" wp14:anchorId="058F641F" wp14:editId="21F716C0">
                <wp:simplePos x="0" y="0"/>
                <wp:positionH relativeFrom="column">
                  <wp:posOffset>1971040</wp:posOffset>
                </wp:positionH>
                <wp:positionV relativeFrom="paragraph">
                  <wp:posOffset>4373154</wp:posOffset>
                </wp:positionV>
                <wp:extent cx="2374265" cy="1403985"/>
                <wp:effectExtent l="0" t="0" r="0" b="0"/>
                <wp:wrapNone/>
                <wp:docPr id="2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107A3463" w14:textId="77777777" w:rsidR="00BF4C3A" w:rsidRDefault="00BF4C3A" w:rsidP="00693F47">
                            <w:r>
                              <w:t>Gas flow</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58" type="#_x0000_t202" style="position:absolute;left:0;text-align:left;margin-left:155.2pt;margin-top:344.35pt;width:186.95pt;height:110.55pt;z-index:25322547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" filled="f" stroked="f">
                <v:textbox style="mso-fit-shape-to-text:t">
                  <w:txbxContent>
                    <w:p w14:paraId="107A3463" w14:textId="77777777" w:rsidR="00BF4C3A" w:rsidRDefault="00BF4C3A" w:rsidP="00693F47">
                      <w:r>
                        <w:t>Gas flow</w:t>
                      </w:r>
                    </w:p>
                  </w:txbxContent>
                </v:textbox>
              </v:shape>
            </w:pict>
          </mc:Fallback>
        </mc:AlternateContent>
      </w:r>
      <w:r w:rsidR="00693F47" w:rsidRPr="00693F47">
        <w:rPr>
          <w:rFonts w:eastAsiaTheme="minorHAnsi"/>
          <w:noProof/>
          <w:lang w:eastAsia="en-GB"/>
        </w:rPr>
        <mc:AlternateContent>
          <mc:Choice Requires="wps">
            <w:drawing>
              <wp:anchor distT="0" distB="0" distL="114300" distR="114300" simplePos="0" relativeHeight="253235712" behindDoc="0" locked="0" layoutInCell="1" allowOverlap="1" wp14:anchorId="57B39A11" wp14:editId="1F308E28">
                <wp:simplePos x="0" y="0"/>
                <wp:positionH relativeFrom="column">
                  <wp:posOffset>2298700</wp:posOffset>
                </wp:positionH>
                <wp:positionV relativeFrom="paragraph">
                  <wp:posOffset>3716020</wp:posOffset>
                </wp:positionV>
                <wp:extent cx="0" cy="692150"/>
                <wp:effectExtent l="95250" t="38100" r="57150" b="12700"/>
                <wp:wrapNone/>
                <wp:docPr id="284" name="Straight Arrow Connector 284"/>
                <wp:cNvGraphicFramePr/>
                <a:graphic xmlns:a="http://schemas.openxmlformats.org/drawingml/2006/main">
                  <a:graphicData uri="http://schemas.microsoft.com/office/word/2010/wordprocessingShape">
                    <wps:wsp>
                      <wps:cNvCnPr/>
                      <wps:spPr>
                        <a:xfrm flipV="1">
                          <a:off x="0" y="0"/>
                          <a:ext cx="0" cy="6921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284" o:spid="_x0000_s1026" type="#_x0000_t32" style="position:absolute;margin-left:181pt;margin-top:292.6pt;width:0;height:54.5pt;flip:y;z-index:253235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">
                <v:stroke endarrow="open"/>
              </v:shape>
            </w:pict>
          </mc:Fallback>
        </mc:AlternateContent>
      </w:r>
      <w:r w:rsidR="00693F47" w:rsidRPr="00693F47">
        <w:rPr>
          <w:rFonts w:eastAsiaTheme="minorHAnsi"/>
          <w:noProof/>
          <w:lang w:eastAsia="en-GB"/>
        </w:rPr>
        <mc:AlternateContent>
          <mc:Choice Requires="wps">
            <w:drawing>
              <wp:anchor distT="0" distB="0" distL="114300" distR="114300" simplePos="0" relativeHeight="253194752" behindDoc="0" locked="0" layoutInCell="1" allowOverlap="1" wp14:anchorId="1598EAF2" wp14:editId="24CA562C">
                <wp:simplePos x="0" y="0"/>
                <wp:positionH relativeFrom="column">
                  <wp:posOffset>2667907</wp:posOffset>
                </wp:positionH>
                <wp:positionV relativeFrom="paragraph">
                  <wp:posOffset>3592013</wp:posOffset>
                </wp:positionV>
                <wp:extent cx="2374265" cy="1403985"/>
                <wp:effectExtent l="0" t="0" r="0" b="0"/>
                <wp:wrapNone/>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002CE9D2" w14:textId="77777777" w:rsidR="00BF4C3A" w:rsidRDefault="00BF4C3A" w:rsidP="000B35C9">
                            <w:pPr>
                              <w:spacing w:line="240" w:lineRule="auto"/>
                              <w:jc w:val="left"/>
                            </w:pPr>
                            <w:r>
                              <w:t>Attachment of fluidisation tube to copper pipe with overlap</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59" type="#_x0000_t202" style="position:absolute;left:0;text-align:left;margin-left:210.05pt;margin-top:282.85pt;width:186.95pt;height:110.55pt;z-index:2531947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" filled="f" stroked="f">
                <v:textbox style="mso-fit-shape-to-text:t">
                  <w:txbxContent>
                    <w:p w14:paraId="002CE9D2" w14:textId="77777777" w:rsidR="00BF4C3A" w:rsidRDefault="00BF4C3A" w:rsidP="000B35C9">
                      <w:pPr>
                        <w:spacing w:line="240" w:lineRule="auto"/>
                        <w:jc w:val="left"/>
                      </w:pPr>
                      <w:r>
                        <w:t>Attachment of fluidisation tube to copper pipe with overlap</w:t>
                      </w:r>
                    </w:p>
                  </w:txbxContent>
                </v:textbox>
              </v:shape>
            </w:pict>
          </mc:Fallback>
        </mc:AlternateContent>
      </w:r>
      <w:r w:rsidR="00693F47" w:rsidRPr="00693F47">
        <w:rPr>
          <w:rFonts w:eastAsiaTheme="minorHAnsi"/>
          <w:noProof/>
          <w:lang w:eastAsia="en-GB"/>
        </w:rPr>
        <mc:AlternateContent>
          <mc:Choice Requires="wps">
            <w:drawing>
              <wp:anchor distT="0" distB="0" distL="114300" distR="114300" simplePos="0" relativeHeight="253164032" behindDoc="0" locked="0" layoutInCell="1" allowOverlap="1" wp14:anchorId="2FCEA999" wp14:editId="01588DF6">
                <wp:simplePos x="0" y="0"/>
                <wp:positionH relativeFrom="column">
                  <wp:posOffset>996950</wp:posOffset>
                </wp:positionH>
                <wp:positionV relativeFrom="paragraph">
                  <wp:posOffset>638175</wp:posOffset>
                </wp:positionV>
                <wp:extent cx="2374265" cy="1403985"/>
                <wp:effectExtent l="0" t="0" r="0" b="0"/>
                <wp:wrapNone/>
                <wp:docPr id="2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29952FC0" w14:textId="77777777" w:rsidR="00BF4C3A" w:rsidRDefault="00BF4C3A" w:rsidP="00693F47">
                            <w:r>
                              <w:t>Clamp</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60" type="#_x0000_t202" style="position:absolute;left:0;text-align:left;margin-left:78.5pt;margin-top:50.25pt;width:186.95pt;height:110.55pt;z-index:25316403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" filled="f" stroked="f">
                <v:textbox style="mso-fit-shape-to-text:t">
                  <w:txbxContent>
                    <w:p w14:paraId="29952FC0" w14:textId="77777777" w:rsidR="00BF4C3A" w:rsidRDefault="00BF4C3A" w:rsidP="00693F47">
                      <w:r>
                        <w:t>Clamp</w:t>
                      </w:r>
                    </w:p>
                  </w:txbxContent>
                </v:textbox>
              </v:shape>
            </w:pict>
          </mc:Fallback>
        </mc:AlternateContent>
      </w:r>
      <w:r w:rsidR="00693F47" w:rsidRPr="00693F47">
        <w:rPr>
          <w:rFonts w:eastAsiaTheme="minorHAnsi"/>
          <w:noProof/>
          <w:lang w:eastAsia="en-GB"/>
        </w:rPr>
        <mc:AlternateContent>
          <mc:Choice Requires="wps">
            <w:drawing>
              <wp:anchor distT="0" distB="0" distL="114300" distR="114300" simplePos="0" relativeHeight="253143552" behindDoc="0" locked="0" layoutInCell="1" allowOverlap="1" wp14:anchorId="769D4036" wp14:editId="3D4ABDC8">
                <wp:simplePos x="0" y="0"/>
                <wp:positionH relativeFrom="column">
                  <wp:posOffset>1239520</wp:posOffset>
                </wp:positionH>
                <wp:positionV relativeFrom="paragraph">
                  <wp:posOffset>3948430</wp:posOffset>
                </wp:positionV>
                <wp:extent cx="2374265" cy="1403985"/>
                <wp:effectExtent l="0" t="0" r="0" b="0"/>
                <wp:wrapNone/>
                <wp:docPr id="2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00104F49" w14:textId="77777777" w:rsidR="00BF4C3A" w:rsidRDefault="00BF4C3A" w:rsidP="00693F47">
                            <w:r>
                              <w:t>Copper pip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61" type="#_x0000_t202" style="position:absolute;left:0;text-align:left;margin-left:97.6pt;margin-top:310.9pt;width:186.95pt;height:110.55pt;z-index:2531435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" filled="f" stroked="f">
                <v:textbox style="mso-fit-shape-to-text:t">
                  <w:txbxContent>
                    <w:p w14:paraId="00104F49" w14:textId="77777777" w:rsidR="00BF4C3A" w:rsidRDefault="00BF4C3A" w:rsidP="00693F47">
                      <w:r>
                        <w:t>Copper pipe</w:t>
                      </w:r>
                    </w:p>
                  </w:txbxContent>
                </v:textbox>
              </v:shape>
            </w:pict>
          </mc:Fallback>
        </mc:AlternateContent>
      </w:r>
      <w:r w:rsidR="00693F47" w:rsidRPr="00693F47">
        <w:rPr>
          <w:rFonts w:eastAsiaTheme="minorHAnsi"/>
          <w:noProof/>
          <w:lang w:eastAsia="en-GB"/>
        </w:rPr>
        <mc:AlternateContent>
          <mc:Choice Requires="wps">
            <w:drawing>
              <wp:anchor distT="0" distB="0" distL="114300" distR="114300" simplePos="0" relativeHeight="253123072" behindDoc="0" locked="0" layoutInCell="1" allowOverlap="1" wp14:anchorId="0905F25C" wp14:editId="775F69F6">
                <wp:simplePos x="0" y="0"/>
                <wp:positionH relativeFrom="column">
                  <wp:posOffset>2101990</wp:posOffset>
                </wp:positionH>
                <wp:positionV relativeFrom="paragraph">
                  <wp:posOffset>645160</wp:posOffset>
                </wp:positionV>
                <wp:extent cx="398400" cy="0"/>
                <wp:effectExtent l="0" t="0" r="20955" b="19050"/>
                <wp:wrapNone/>
                <wp:docPr id="273" name="Straight Connector 273"/>
                <wp:cNvGraphicFramePr/>
                <a:graphic xmlns:a="http://schemas.openxmlformats.org/drawingml/2006/main">
                  <a:graphicData uri="http://schemas.microsoft.com/office/word/2010/wordprocessingShape">
                    <wps:wsp>
                      <wps:cNvCnPr/>
                      <wps:spPr>
                        <a:xfrm>
                          <a:off x="0" y="0"/>
                          <a:ext cx="398400" cy="0"/>
                        </a:xfrm>
                        <a:prstGeom prst="line">
                          <a:avLst/>
                        </a:prstGeom>
                        <a:noFill/>
                        <a:ln w="9525" cap="flat" cmpd="sng" algn="ctr">
                          <a:solidFill>
                            <a:sysClr val="window" lastClr="FFFFFF"/>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73" o:spid="_x0000_s1026" style="position:absolute;z-index:25312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5pt,50.8pt" to="196.85pt,5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" strokecolor="window"/>
            </w:pict>
          </mc:Fallback>
        </mc:AlternateContent>
      </w:r>
      <w:r w:rsidR="00693F47" w:rsidRPr="00693F47">
        <w:rPr>
          <w:rFonts w:eastAsiaTheme="minorHAnsi"/>
          <w:noProof/>
          <w:lang w:eastAsia="en-GB"/>
        </w:rPr>
        <mc:AlternateContent>
          <mc:Choice Requires="wps">
            <w:drawing>
              <wp:anchor distT="0" distB="0" distL="114300" distR="114300" simplePos="0" relativeHeight="253112832" behindDoc="0" locked="0" layoutInCell="1" allowOverlap="1" wp14:anchorId="67C80B87" wp14:editId="2270F289">
                <wp:simplePos x="0" y="0"/>
                <wp:positionH relativeFrom="column">
                  <wp:posOffset>2104530</wp:posOffset>
                </wp:positionH>
                <wp:positionV relativeFrom="paragraph">
                  <wp:posOffset>351790</wp:posOffset>
                </wp:positionV>
                <wp:extent cx="398400" cy="0"/>
                <wp:effectExtent l="0" t="0" r="20955" b="19050"/>
                <wp:wrapNone/>
                <wp:docPr id="272" name="Straight Connector 272"/>
                <wp:cNvGraphicFramePr/>
                <a:graphic xmlns:a="http://schemas.openxmlformats.org/drawingml/2006/main">
                  <a:graphicData uri="http://schemas.microsoft.com/office/word/2010/wordprocessingShape">
                    <wps:wsp>
                      <wps:cNvCnPr/>
                      <wps:spPr>
                        <a:xfrm>
                          <a:off x="0" y="0"/>
                          <a:ext cx="398400" cy="0"/>
                        </a:xfrm>
                        <a:prstGeom prst="line">
                          <a:avLst/>
                        </a:prstGeom>
                        <a:noFill/>
                        <a:ln w="9525" cap="flat" cmpd="sng" algn="ctr">
                          <a:solidFill>
                            <a:sysClr val="window" lastClr="FFFFFF"/>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72" o:spid="_x0000_s1026" style="position:absolute;z-index:25311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7pt,27.7pt" to="197.05pt,2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" strokecolor="window"/>
            </w:pict>
          </mc:Fallback>
        </mc:AlternateContent>
      </w:r>
      <w:r w:rsidR="00693F47" w:rsidRPr="00693F47">
        <w:rPr>
          <w:rFonts w:eastAsiaTheme="minorHAnsi"/>
          <w:noProof/>
          <w:lang w:eastAsia="en-GB"/>
        </w:rPr>
        <mc:AlternateContent>
          <mc:Choice Requires="wps">
            <w:drawing>
              <wp:anchor distT="0" distB="0" distL="114300" distR="114300" simplePos="0" relativeHeight="253102592" behindDoc="0" locked="0" layoutInCell="1" allowOverlap="1" wp14:anchorId="4542BE42" wp14:editId="62154876">
                <wp:simplePos x="0" y="0"/>
                <wp:positionH relativeFrom="column">
                  <wp:posOffset>1952637</wp:posOffset>
                </wp:positionH>
                <wp:positionV relativeFrom="paragraph">
                  <wp:posOffset>352425</wp:posOffset>
                </wp:positionV>
                <wp:extent cx="648261" cy="292963"/>
                <wp:effectExtent l="0" t="0" r="19050" b="12065"/>
                <wp:wrapNone/>
                <wp:docPr id="271" name="Rectangle 271"/>
                <wp:cNvGraphicFramePr/>
                <a:graphic xmlns:a="http://schemas.openxmlformats.org/drawingml/2006/main">
                  <a:graphicData uri="http://schemas.microsoft.com/office/word/2010/wordprocessingShape">
                    <wps:wsp>
                      <wps:cNvSpPr/>
                      <wps:spPr>
                        <a:xfrm>
                          <a:off x="0" y="0"/>
                          <a:ext cx="648261" cy="292963"/>
                        </a:xfrm>
                        <a:prstGeom prst="rect">
                          <a:avLst/>
                        </a:prstGeom>
                        <a:noFill/>
                        <a:ln w="6350" cap="flat" cmpd="sng" algn="ctr">
                          <a:solidFill>
                            <a:sysClr val="window" lastClr="FFFFFF">
                              <a:lumMod val="7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71" o:spid="_x0000_s1026" style="position:absolute;margin-left:153.75pt;margin-top:27.75pt;width:51.05pt;height:23.05pt;z-index:253102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" filled="f" strokecolor="#bfbfbf" strokeweight=".5pt"/>
            </w:pict>
          </mc:Fallback>
        </mc:AlternateContent>
      </w:r>
      <w:r w:rsidR="00693F47" w:rsidRPr="00693F47">
        <w:rPr>
          <w:rFonts w:eastAsiaTheme="minorHAnsi"/>
          <w:noProof/>
          <w:lang w:eastAsia="en-GB"/>
        </w:rPr>
        <mc:AlternateContent>
          <mc:Choice Requires="wps">
            <w:drawing>
              <wp:anchor distT="0" distB="0" distL="114300" distR="114300" simplePos="0" relativeHeight="253092352" behindDoc="0" locked="0" layoutInCell="1" allowOverlap="1" wp14:anchorId="3C6C2316" wp14:editId="6589B6C6">
                <wp:simplePos x="0" y="0"/>
                <wp:positionH relativeFrom="column">
                  <wp:posOffset>1952625</wp:posOffset>
                </wp:positionH>
                <wp:positionV relativeFrom="paragraph">
                  <wp:posOffset>422922</wp:posOffset>
                </wp:positionV>
                <wp:extent cx="648261" cy="150921"/>
                <wp:effectExtent l="0" t="0" r="19050" b="20955"/>
                <wp:wrapNone/>
                <wp:docPr id="270" name="Rectangle 270"/>
                <wp:cNvGraphicFramePr/>
                <a:graphic xmlns:a="http://schemas.openxmlformats.org/drawingml/2006/main">
                  <a:graphicData uri="http://schemas.microsoft.com/office/word/2010/wordprocessingShape">
                    <wps:wsp>
                      <wps:cNvSpPr/>
                      <wps:spPr>
                        <a:xfrm>
                          <a:off x="0" y="0"/>
                          <a:ext cx="648261" cy="150921"/>
                        </a:xfrm>
                        <a:prstGeom prst="rect">
                          <a:avLst/>
                        </a:prstGeom>
                        <a:solidFill>
                          <a:sysClr val="window" lastClr="FFFFFF"/>
                        </a:solidFill>
                        <a:ln w="6350" cap="flat" cmpd="sng" algn="ctr">
                          <a:solidFill>
                            <a:sysClr val="window" lastClr="FFFFFF">
                              <a:lumMod val="7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70" o:spid="_x0000_s1026" style="position:absolute;margin-left:153.75pt;margin-top:33.3pt;width:51.05pt;height:11.9pt;z-index:253092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" fillcolor="window" strokecolor="#bfbfbf" strokeweight=".5pt"/>
            </w:pict>
          </mc:Fallback>
        </mc:AlternateContent>
      </w:r>
      <w:r w:rsidR="00693F47" w:rsidRPr="00693F47">
        <w:rPr>
          <w:rFonts w:eastAsiaTheme="minorHAnsi"/>
          <w:noProof/>
          <w:lang w:eastAsia="en-GB"/>
        </w:rPr>
        <mc:AlternateContent>
          <mc:Choice Requires="wps">
            <w:drawing>
              <wp:anchor distT="0" distB="0" distL="114300" distR="114300" simplePos="0" relativeHeight="253082112" behindDoc="0" locked="0" layoutInCell="1" allowOverlap="1" wp14:anchorId="3B0CD49E" wp14:editId="6F35B6F3">
                <wp:simplePos x="0" y="0"/>
                <wp:positionH relativeFrom="column">
                  <wp:posOffset>719091</wp:posOffset>
                </wp:positionH>
                <wp:positionV relativeFrom="paragraph">
                  <wp:posOffset>494517</wp:posOffset>
                </wp:positionV>
                <wp:extent cx="1233996" cy="0"/>
                <wp:effectExtent l="0" t="0" r="23495" b="19050"/>
                <wp:wrapNone/>
                <wp:docPr id="269" name="Straight Connector 269"/>
                <wp:cNvGraphicFramePr/>
                <a:graphic xmlns:a="http://schemas.openxmlformats.org/drawingml/2006/main">
                  <a:graphicData uri="http://schemas.microsoft.com/office/word/2010/wordprocessingShape">
                    <wps:wsp>
                      <wps:cNvCnPr/>
                      <wps:spPr>
                        <a:xfrm>
                          <a:off x="0" y="0"/>
                          <a:ext cx="1233996" cy="0"/>
                        </a:xfrm>
                        <a:prstGeom prst="line">
                          <a:avLst/>
                        </a:prstGeom>
                        <a:noFill/>
                        <a:ln w="12700" cap="flat" cmpd="sng" algn="ctr">
                          <a:solidFill>
                            <a:sysClr val="window" lastClr="FFFFFF">
                              <a:lumMod val="7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69" o:spid="_x0000_s1026" style="position:absolute;z-index:25308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6pt,38.95pt" to="153.75pt,3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" strokecolor="#bfbfbf" strokeweight="1pt"/>
            </w:pict>
          </mc:Fallback>
        </mc:AlternateContent>
      </w:r>
      <w:r w:rsidR="00693F47" w:rsidRPr="00693F47">
        <w:rPr>
          <w:rFonts w:eastAsiaTheme="minorHAnsi"/>
          <w:noProof/>
          <w:lang w:eastAsia="en-GB"/>
        </w:rPr>
        <w:drawing>
          <wp:inline distT="0" distB="0" distL="0" distR="0" wp14:anchorId="651273CC" wp14:editId="7AB86D21">
            <wp:extent cx="4172505" cy="4242047"/>
            <wp:effectExtent l="0" t="0" r="0" b="6350"/>
            <wp:docPr id="9164" name="Picture 9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idised drying.tif"/>
                    <pic:cNvPicPr/>
                  </pic:nvPicPr>
                  <pic:blipFill rotWithShape="1">
                    <a:blip r:embed="rId117" cstate="print">
                      <a:extLst>
                        <a:ext uri="{28A0092B-C50C-407E-A947-70E740481C1C}">
                          <a14:useLocalDpi xmlns:a14="http://schemas.microsoft.com/office/drawing/2010/main" val="0"/>
                        </a:ext>
                      </a:extLst>
                    </a:blip>
                    <a:srcRect b="28341"/>
                    <a:stretch/>
                  </pic:blipFill>
                  <pic:spPr bwMode="auto">
                    <a:xfrm>
                      <a:off x="0" y="0"/>
                      <a:ext cx="4173525" cy="4243084"/>
                    </a:xfrm>
                    <a:prstGeom prst="rect">
                      <a:avLst/>
                    </a:prstGeom>
                    <a:ln>
                      <a:noFill/>
                    </a:ln>
                    <a:extLst>
                      <a:ext uri="{53640926-AAD7-44D8-BBD7-CCE9431645EC}">
                        <a14:shadowObscured xmlns:a14="http://schemas.microsoft.com/office/drawing/2010/main"/>
                      </a:ext>
                    </a:extLst>
                  </pic:spPr>
                </pic:pic>
              </a:graphicData>
            </a:graphic>
          </wp:inline>
        </w:drawing>
      </w:r>
      <w:r w:rsidR="00693F47" w:rsidRPr="00693F47">
        <w:rPr>
          <w:rFonts w:eastAsiaTheme="minorHAnsi"/>
          <w:noProof/>
          <w:lang w:eastAsia="en-GB"/>
        </w:rPr>
        <mc:AlternateContent>
          <mc:Choice Requires="wps">
            <w:drawing>
              <wp:anchor distT="0" distB="0" distL="114300" distR="114300" simplePos="0" relativeHeight="253071872" behindDoc="0" locked="0" layoutInCell="1" allowOverlap="1" wp14:anchorId="33FFDD28" wp14:editId="103F7790">
                <wp:simplePos x="0" y="0"/>
                <wp:positionH relativeFrom="column">
                  <wp:posOffset>922680</wp:posOffset>
                </wp:positionH>
                <wp:positionV relativeFrom="paragraph">
                  <wp:posOffset>77267</wp:posOffset>
                </wp:positionV>
                <wp:extent cx="0" cy="3781425"/>
                <wp:effectExtent l="0" t="0" r="19050" b="9525"/>
                <wp:wrapNone/>
                <wp:docPr id="268" name="Straight Connector 268"/>
                <wp:cNvGraphicFramePr/>
                <a:graphic xmlns:a="http://schemas.openxmlformats.org/drawingml/2006/main">
                  <a:graphicData uri="http://schemas.microsoft.com/office/word/2010/wordprocessingShape">
                    <wps:wsp>
                      <wps:cNvCnPr/>
                      <wps:spPr>
                        <a:xfrm>
                          <a:off x="0" y="0"/>
                          <a:ext cx="0" cy="3781425"/>
                        </a:xfrm>
                        <a:prstGeom prst="line">
                          <a:avLst/>
                        </a:prstGeom>
                        <a:noFill/>
                        <a:ln w="12700" cap="flat" cmpd="sng" algn="ctr">
                          <a:solidFill>
                            <a:sysClr val="window" lastClr="FFFFFF">
                              <a:lumMod val="7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68" o:spid="_x0000_s1026" style="position:absolute;z-index:25307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65pt,6.1pt" to="72.65pt,30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" strokecolor="#bfbfbf" strokeweight="1pt"/>
            </w:pict>
          </mc:Fallback>
        </mc:AlternateContent>
      </w:r>
      <w:r w:rsidR="00693F47" w:rsidRPr="00693F47">
        <w:rPr>
          <w:rFonts w:eastAsiaTheme="minorHAnsi"/>
          <w:noProof/>
          <w:lang w:eastAsia="en-GB"/>
        </w:rPr>
        <mc:AlternateContent>
          <mc:Choice Requires="wps">
            <w:drawing>
              <wp:anchor distT="0" distB="0" distL="114300" distR="114300" simplePos="0" relativeHeight="253061632" behindDoc="0" locked="0" layoutInCell="1" allowOverlap="1" wp14:anchorId="583F6022" wp14:editId="6DDA8A6E">
                <wp:simplePos x="0" y="0"/>
                <wp:positionH relativeFrom="column">
                  <wp:posOffset>-97654</wp:posOffset>
                </wp:positionH>
                <wp:positionV relativeFrom="paragraph">
                  <wp:posOffset>3859154</wp:posOffset>
                </wp:positionV>
                <wp:extent cx="1766656" cy="0"/>
                <wp:effectExtent l="0" t="0" r="24130" b="19050"/>
                <wp:wrapNone/>
                <wp:docPr id="267" name="Straight Connector 267"/>
                <wp:cNvGraphicFramePr/>
                <a:graphic xmlns:a="http://schemas.openxmlformats.org/drawingml/2006/main">
                  <a:graphicData uri="http://schemas.microsoft.com/office/word/2010/wordprocessingShape">
                    <wps:wsp>
                      <wps:cNvCnPr/>
                      <wps:spPr>
                        <a:xfrm flipH="1">
                          <a:off x="0" y="0"/>
                          <a:ext cx="1766656" cy="0"/>
                        </a:xfrm>
                        <a:prstGeom prst="line">
                          <a:avLst/>
                        </a:prstGeom>
                        <a:noFill/>
                        <a:ln w="12700" cap="flat" cmpd="sng" algn="ctr">
                          <a:solidFill>
                            <a:sysClr val="window" lastClr="FFFFFF">
                              <a:lumMod val="75000"/>
                            </a:sysClr>
                          </a:solidFill>
                          <a:prstDash val="solid"/>
                        </a:ln>
                        <a:effectLst/>
                      </wps:spPr>
                      <wps:bodyPr/>
                    </wps:wsp>
                  </a:graphicData>
                </a:graphic>
              </wp:anchor>
            </w:drawing>
          </mc:Choice>
          <mc:Fallback>
            <w:pict>
              <v:line id="Straight Connector 267" o:spid="_x0000_s1026" style="position:absolute;flip:x;z-index:253061632;visibility:visible;mso-wrap-style:square;mso-wrap-distance-left:9pt;mso-wrap-distance-top:0;mso-wrap-distance-right:9pt;mso-wrap-distance-bottom:0;mso-position-horizontal:absolute;mso-position-horizontal-relative:text;mso-position-vertical:absolute;mso-position-vertical-relative:text" from="-7.7pt,303.85pt" to="131.4pt,30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" strokecolor="#bfbfbf" strokeweight="1pt"/>
            </w:pict>
          </mc:Fallback>
        </mc:AlternateContent>
      </w:r>
    </w:p>
    <w:p w14:paraId="4B3D50EC" w14:textId="77777777" w:rsidR="00693F47" w:rsidRPr="00693F47" w:rsidRDefault="00693F47" w:rsidP="00EA5CD1">
      <w:pPr>
        <w:spacing w:before="0" w:line="276" w:lineRule="auto"/>
        <w:jc w:val="left"/>
        <w:rPr>
          <w:rFonts w:eastAsiaTheme="minorHAnsi"/>
          <w:bCs/>
          <w:szCs w:val="18"/>
        </w:rPr>
      </w:pPr>
    </w:p>
    <w:p w14:paraId="0A565165" w14:textId="77777777" w:rsidR="00693F47" w:rsidRPr="00693F47" w:rsidRDefault="00693F47" w:rsidP="00EA5CD1">
      <w:pPr>
        <w:spacing w:before="0" w:line="276" w:lineRule="auto"/>
        <w:jc w:val="left"/>
        <w:rPr>
          <w:rFonts w:eastAsiaTheme="minorHAnsi"/>
          <w:bCs/>
          <w:szCs w:val="18"/>
        </w:rPr>
      </w:pPr>
    </w:p>
    <w:p w14:paraId="2C7D3322" w14:textId="77777777" w:rsidR="00693F47" w:rsidRPr="00693F47" w:rsidRDefault="00693F47" w:rsidP="00EA5CD1">
      <w:pPr>
        <w:spacing w:before="0" w:line="276" w:lineRule="auto"/>
        <w:jc w:val="left"/>
        <w:rPr>
          <w:rFonts w:eastAsiaTheme="minorHAnsi"/>
          <w:bCs/>
          <w:szCs w:val="18"/>
        </w:rPr>
      </w:pPr>
    </w:p>
    <w:p w14:paraId="5A1F75F8" w14:textId="4DBDFEEB" w:rsidR="00693F47" w:rsidRPr="00693F47" w:rsidRDefault="00693F47" w:rsidP="00EA5CD1">
      <w:pPr>
        <w:spacing w:before="0" w:line="276" w:lineRule="auto"/>
        <w:jc w:val="left"/>
        <w:rPr>
          <w:rFonts w:eastAsiaTheme="minorHAnsi"/>
          <w:bCs/>
          <w:szCs w:val="18"/>
        </w:rPr>
      </w:pPr>
      <w:bookmarkStart w:id="337" w:name="_Ref461037073"/>
      <w:bookmarkStart w:id="338" w:name="_Toc474686630"/>
      <w:r w:rsidRPr="00693F47">
        <w:rPr>
          <w:rFonts w:eastAsiaTheme="minorHAnsi"/>
          <w:bCs/>
          <w:szCs w:val="18"/>
        </w:rPr>
        <w:t xml:space="preserve">Figure </w:t>
      </w:r>
      <w:r w:rsidR="00F02E7D">
        <w:rPr>
          <w:rFonts w:eastAsiaTheme="minorHAnsi"/>
          <w:bCs/>
          <w:szCs w:val="18"/>
        </w:rPr>
        <w:fldChar w:fldCharType="begin"/>
      </w:r>
      <w:r w:rsidR="00F02E7D">
        <w:rPr>
          <w:rFonts w:eastAsiaTheme="minorHAnsi"/>
          <w:bCs/>
          <w:szCs w:val="18"/>
        </w:rPr>
        <w:instrText xml:space="preserve"> STYLEREF 1 \s </w:instrText>
      </w:r>
      <w:r w:rsidR="00F02E7D">
        <w:rPr>
          <w:rFonts w:eastAsiaTheme="minorHAnsi"/>
          <w:bCs/>
          <w:szCs w:val="18"/>
        </w:rPr>
        <w:fldChar w:fldCharType="separate"/>
      </w:r>
      <w:r w:rsidR="005D3AE0">
        <w:rPr>
          <w:rFonts w:eastAsiaTheme="minorHAnsi"/>
          <w:bCs/>
          <w:noProof/>
          <w:szCs w:val="18"/>
        </w:rPr>
        <w:t>5</w:t>
      </w:r>
      <w:r w:rsidR="00F02E7D">
        <w:rPr>
          <w:rFonts w:eastAsiaTheme="minorHAnsi"/>
          <w:bCs/>
          <w:szCs w:val="18"/>
        </w:rPr>
        <w:fldChar w:fldCharType="end"/>
      </w:r>
      <w:r w:rsidR="00F02E7D">
        <w:rPr>
          <w:rFonts w:eastAsiaTheme="minorHAnsi"/>
          <w:bCs/>
          <w:szCs w:val="18"/>
        </w:rPr>
        <w:noBreakHyphen/>
      </w:r>
      <w:r w:rsidR="00F02E7D">
        <w:rPr>
          <w:rFonts w:eastAsiaTheme="minorHAnsi"/>
          <w:bCs/>
          <w:szCs w:val="18"/>
        </w:rPr>
        <w:fldChar w:fldCharType="begin"/>
      </w:r>
      <w:r w:rsidR="00F02E7D">
        <w:rPr>
          <w:rFonts w:eastAsiaTheme="minorHAnsi"/>
          <w:bCs/>
          <w:szCs w:val="18"/>
        </w:rPr>
        <w:instrText xml:space="preserve"> SEQ Figure \* ARABIC \s 1 </w:instrText>
      </w:r>
      <w:r w:rsidR="00F02E7D">
        <w:rPr>
          <w:rFonts w:eastAsiaTheme="minorHAnsi"/>
          <w:bCs/>
          <w:szCs w:val="18"/>
        </w:rPr>
        <w:fldChar w:fldCharType="separate"/>
      </w:r>
      <w:r w:rsidR="005D3AE0">
        <w:rPr>
          <w:rFonts w:eastAsiaTheme="minorHAnsi"/>
          <w:bCs/>
          <w:noProof/>
          <w:szCs w:val="18"/>
        </w:rPr>
        <w:t>7</w:t>
      </w:r>
      <w:r w:rsidR="00F02E7D">
        <w:rPr>
          <w:rFonts w:eastAsiaTheme="minorHAnsi"/>
          <w:bCs/>
          <w:szCs w:val="18"/>
        </w:rPr>
        <w:fldChar w:fldCharType="end"/>
      </w:r>
      <w:bookmarkEnd w:id="337"/>
      <w:r w:rsidRPr="00693F47">
        <w:rPr>
          <w:rFonts w:eastAsiaTheme="minorHAnsi"/>
          <w:bCs/>
          <w:szCs w:val="18"/>
        </w:rPr>
        <w:t>.  Fluidised single particle experimental design.</w:t>
      </w:r>
      <w:bookmarkEnd w:id="338"/>
      <w:r w:rsidRPr="00693F47">
        <w:rPr>
          <w:rFonts w:eastAsiaTheme="minorHAnsi"/>
          <w:bCs/>
          <w:noProof/>
          <w:szCs w:val="18"/>
          <w:lang w:eastAsia="en-GB"/>
        </w:rPr>
        <w:t xml:space="preserve"> </w:t>
      </w:r>
    </w:p>
    <w:p w14:paraId="03FD840A" w14:textId="77777777" w:rsidR="00693F47" w:rsidRPr="00693F47" w:rsidRDefault="00693F47" w:rsidP="00EA5CD1">
      <w:pPr>
        <w:spacing w:before="0" w:line="276" w:lineRule="auto"/>
        <w:jc w:val="left"/>
        <w:rPr>
          <w:rFonts w:eastAsiaTheme="minorHAnsi"/>
        </w:rPr>
      </w:pPr>
    </w:p>
    <w:p w14:paraId="2FBF180D" w14:textId="77777777" w:rsidR="00693F47" w:rsidRPr="000B35C9" w:rsidRDefault="00693F47" w:rsidP="00EA5CD1">
      <w:pPr>
        <w:spacing w:line="276" w:lineRule="auto"/>
        <w:jc w:val="left"/>
        <w:rPr>
          <w:rFonts w:eastAsiaTheme="minorHAnsi"/>
          <w:i/>
        </w:rPr>
      </w:pPr>
      <w:r w:rsidRPr="000B35C9">
        <w:rPr>
          <w:rFonts w:eastAsiaTheme="minorHAnsi"/>
          <w:bCs/>
          <w:i/>
          <w:szCs w:val="18"/>
        </w:rPr>
        <w:t>Single particle fluidised motion</w:t>
      </w:r>
    </w:p>
    <w:p w14:paraId="510A68D6" w14:textId="69BA5FD1" w:rsidR="00693F47" w:rsidRDefault="00693F47" w:rsidP="00EA5CD1">
      <w:pPr>
        <w:spacing w:line="276" w:lineRule="auto"/>
        <w:rPr>
          <w:rFonts w:eastAsiaTheme="minorHAnsi"/>
        </w:rPr>
      </w:pPr>
      <w:r w:rsidRPr="00693F47">
        <w:rPr>
          <w:rFonts w:eastAsiaTheme="minorHAnsi"/>
        </w:rPr>
        <w:fldChar w:fldCharType="begin"/>
      </w:r>
      <w:r w:rsidRPr="00693F47">
        <w:rPr>
          <w:rFonts w:eastAsiaTheme="minorHAnsi"/>
        </w:rPr>
        <w:instrText xml:space="preserve"> REF _Ref461041580 \h  \* MERGEFORMAT </w:instrText>
      </w:r>
      <w:r w:rsidRPr="00693F47">
        <w:rPr>
          <w:rFonts w:eastAsiaTheme="minorHAnsi"/>
        </w:rPr>
      </w:r>
      <w:r w:rsidRPr="00693F47">
        <w:rPr>
          <w:rFonts w:eastAsiaTheme="minorHAnsi"/>
        </w:rPr>
        <w:fldChar w:fldCharType="separate"/>
      </w:r>
      <w:r w:rsidR="005D3AE0" w:rsidRPr="005D3AE0">
        <w:rPr>
          <w:rFonts w:eastAsiaTheme="minorHAnsi"/>
        </w:rPr>
        <w:t xml:space="preserve">Figure </w:t>
      </w:r>
      <w:r w:rsidR="005D3AE0" w:rsidRPr="005D3AE0">
        <w:rPr>
          <w:rFonts w:eastAsiaTheme="minorHAnsi"/>
          <w:noProof/>
        </w:rPr>
        <w:t>5</w:t>
      </w:r>
      <w:r w:rsidR="005D3AE0" w:rsidRPr="005D3AE0">
        <w:rPr>
          <w:rFonts w:eastAsiaTheme="minorHAnsi"/>
          <w:noProof/>
        </w:rPr>
        <w:noBreakHyphen/>
        <w:t>8</w:t>
      </w:r>
      <w:r w:rsidRPr="00693F47">
        <w:rPr>
          <w:rFonts w:eastAsiaTheme="minorHAnsi"/>
        </w:rPr>
        <w:fldChar w:fldCharType="end"/>
      </w:r>
      <w:r w:rsidRPr="00693F47">
        <w:rPr>
          <w:rFonts w:eastAsiaTheme="minorHAnsi"/>
        </w:rPr>
        <w:t xml:space="preserve"> shows the design of the fluidised single particle motion experiment.  As the flexible piping used was clear PVC (polyvinyl chloride), the addition of an LED light panel and a black backdrop allowed for an illuminated image of the bead to be captured.  Video sequences of 1,000 frames were initially captured for each flow rate studied.  A Pixelink PL-D725 colour C mount camera captured 220 images per second, which were subsequently analysed using ImageJ and Labview software.  The beads were prevented from falling back down the copper pipe when the flow rate was reduced by four fine wires forming a mesh over the top of the copper pipe.</w:t>
      </w:r>
    </w:p>
    <w:p w14:paraId="5B4C9461" w14:textId="77777777" w:rsidR="00765119" w:rsidRDefault="00765119" w:rsidP="00EA5CD1">
      <w:pPr>
        <w:spacing w:line="276" w:lineRule="auto"/>
        <w:rPr>
          <w:rFonts w:eastAsiaTheme="minorHAnsi"/>
        </w:rPr>
      </w:pPr>
    </w:p>
    <w:p w14:paraId="23E535C4" w14:textId="77777777" w:rsidR="00765119" w:rsidRDefault="00765119" w:rsidP="00EA5CD1">
      <w:pPr>
        <w:spacing w:line="276" w:lineRule="auto"/>
        <w:rPr>
          <w:rFonts w:eastAsiaTheme="minorHAnsi"/>
        </w:rPr>
      </w:pPr>
    </w:p>
    <w:p w14:paraId="2B4C6297" w14:textId="77777777" w:rsidR="00765119" w:rsidRDefault="00765119" w:rsidP="00EA5CD1">
      <w:pPr>
        <w:spacing w:line="276" w:lineRule="auto"/>
        <w:rPr>
          <w:rFonts w:eastAsiaTheme="minorHAnsi"/>
        </w:rPr>
      </w:pPr>
    </w:p>
    <w:p w14:paraId="2C6F1226" w14:textId="77777777" w:rsidR="00765119" w:rsidRDefault="00765119" w:rsidP="00EA5CD1">
      <w:pPr>
        <w:spacing w:line="276" w:lineRule="auto"/>
        <w:rPr>
          <w:rFonts w:eastAsiaTheme="minorHAnsi"/>
        </w:rPr>
      </w:pPr>
    </w:p>
    <w:p w14:paraId="3C1806BC" w14:textId="77777777" w:rsidR="00765119" w:rsidRDefault="00765119" w:rsidP="00EA5CD1">
      <w:pPr>
        <w:spacing w:line="276" w:lineRule="auto"/>
        <w:rPr>
          <w:rFonts w:eastAsiaTheme="minorHAnsi"/>
        </w:rPr>
      </w:pPr>
    </w:p>
    <w:p w14:paraId="1764C9D6" w14:textId="77777777" w:rsidR="00B73C62" w:rsidRDefault="00B73C62" w:rsidP="00EA5CD1">
      <w:pPr>
        <w:spacing w:line="276" w:lineRule="auto"/>
        <w:rPr>
          <w:rFonts w:eastAsiaTheme="minorHAnsi"/>
        </w:rPr>
      </w:pPr>
      <w:r w:rsidRPr="00693F47">
        <w:rPr>
          <w:rFonts w:eastAsiaTheme="minorHAnsi"/>
          <w:noProof/>
          <w:lang w:eastAsia="en-GB"/>
        </w:rPr>
        <w:lastRenderedPageBreak/>
        <mc:AlternateContent>
          <mc:Choice Requires="wps">
            <w:drawing>
              <wp:anchor distT="0" distB="0" distL="114300" distR="114300" simplePos="0" relativeHeight="253481472" behindDoc="0" locked="0" layoutInCell="1" allowOverlap="1" wp14:anchorId="5066599B" wp14:editId="73FD83DC">
                <wp:simplePos x="0" y="0"/>
                <wp:positionH relativeFrom="column">
                  <wp:posOffset>2422525</wp:posOffset>
                </wp:positionH>
                <wp:positionV relativeFrom="paragraph">
                  <wp:posOffset>88265</wp:posOffset>
                </wp:positionV>
                <wp:extent cx="2374265" cy="489585"/>
                <wp:effectExtent l="0" t="0" r="0" b="5715"/>
                <wp:wrapNone/>
                <wp:docPr id="91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89585"/>
                        </a:xfrm>
                        <a:prstGeom prst="rect">
                          <a:avLst/>
                        </a:prstGeom>
                        <a:noFill/>
                        <a:ln w="9525">
                          <a:noFill/>
                          <a:miter lim="800000"/>
                          <a:headEnd/>
                          <a:tailEnd/>
                        </a:ln>
                      </wps:spPr>
                      <wps:txbx>
                        <w:txbxContent>
                          <w:p w14:paraId="7A9B4325" w14:textId="77777777" w:rsidR="00BF4C3A" w:rsidRDefault="00BF4C3A" w:rsidP="00693F47">
                            <w:r>
                              <w:t>Open tube end for inserting particl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262" type="#_x0000_t202" style="position:absolute;left:0;text-align:left;margin-left:190.75pt;margin-top:6.95pt;width:186.95pt;height:38.55pt;z-index:25348147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" filled="f" stroked="f">
                <v:textbox>
                  <w:txbxContent>
                    <w:p w14:paraId="7A9B4325" w14:textId="77777777" w:rsidR="00BF4C3A" w:rsidRDefault="00BF4C3A" w:rsidP="00693F47">
                      <w:r>
                        <w:t>Open tube end for inserting particle</w:t>
                      </w:r>
                    </w:p>
                  </w:txbxContent>
                </v:textbox>
              </v:shape>
            </w:pict>
          </mc:Fallback>
        </mc:AlternateContent>
      </w:r>
    </w:p>
    <w:p w14:paraId="109FE665" w14:textId="77777777" w:rsidR="00B73C62" w:rsidRPr="00693F47" w:rsidRDefault="00B73C62" w:rsidP="00EA5CD1">
      <w:pPr>
        <w:spacing w:line="276" w:lineRule="auto"/>
        <w:rPr>
          <w:rFonts w:eastAsiaTheme="minorHAnsi"/>
        </w:rPr>
      </w:pPr>
      <w:r w:rsidRPr="00693F47">
        <w:rPr>
          <w:rFonts w:eastAsiaTheme="minorHAnsi"/>
          <w:noProof/>
          <w:lang w:eastAsia="en-GB"/>
        </w:rPr>
        <mc:AlternateContent>
          <mc:Choice Requires="wps">
            <w:drawing>
              <wp:anchor distT="0" distB="0" distL="114300" distR="114300" simplePos="0" relativeHeight="253491712" behindDoc="0" locked="0" layoutInCell="1" allowOverlap="1" wp14:anchorId="6C1C471C" wp14:editId="5FB89052">
                <wp:simplePos x="0" y="0"/>
                <wp:positionH relativeFrom="column">
                  <wp:posOffset>2130425</wp:posOffset>
                </wp:positionH>
                <wp:positionV relativeFrom="paragraph">
                  <wp:posOffset>168910</wp:posOffset>
                </wp:positionV>
                <wp:extent cx="394970" cy="372745"/>
                <wp:effectExtent l="0" t="0" r="24130" b="27305"/>
                <wp:wrapNone/>
                <wp:docPr id="9125" name="Straight Connector 9125"/>
                <wp:cNvGraphicFramePr/>
                <a:graphic xmlns:a="http://schemas.openxmlformats.org/drawingml/2006/main">
                  <a:graphicData uri="http://schemas.microsoft.com/office/word/2010/wordprocessingShape">
                    <wps:wsp>
                      <wps:cNvCnPr/>
                      <wps:spPr>
                        <a:xfrm flipH="1">
                          <a:off x="0" y="0"/>
                          <a:ext cx="394970" cy="37274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9125" o:spid="_x0000_s1026" style="position:absolute;flip:x;z-index:2534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7.75pt,13.3pt" to="198.85pt,4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"/>
            </w:pict>
          </mc:Fallback>
        </mc:AlternateContent>
      </w:r>
    </w:p>
    <w:p w14:paraId="61566763" w14:textId="77777777" w:rsidR="00693F47" w:rsidRPr="00693F47" w:rsidRDefault="00B73C62" w:rsidP="00EA5CD1">
      <w:pPr>
        <w:spacing w:line="276" w:lineRule="auto"/>
        <w:jc w:val="center"/>
        <w:rPr>
          <w:rFonts w:eastAsiaTheme="minorHAnsi"/>
        </w:rPr>
      </w:pPr>
      <w:r w:rsidRPr="00693F47">
        <w:rPr>
          <w:rFonts w:eastAsiaTheme="minorHAnsi"/>
          <w:noProof/>
          <w:lang w:eastAsia="en-GB"/>
        </w:rPr>
        <mc:AlternateContent>
          <mc:Choice Requires="wps">
            <w:drawing>
              <wp:anchor distT="0" distB="0" distL="114300" distR="114300" simplePos="0" relativeHeight="253460992" behindDoc="0" locked="0" layoutInCell="1" allowOverlap="1" wp14:anchorId="3537D945" wp14:editId="46858E4D">
                <wp:simplePos x="0" y="0"/>
                <wp:positionH relativeFrom="column">
                  <wp:posOffset>3122930</wp:posOffset>
                </wp:positionH>
                <wp:positionV relativeFrom="paragraph">
                  <wp:posOffset>180753</wp:posOffset>
                </wp:positionV>
                <wp:extent cx="2374265" cy="1403985"/>
                <wp:effectExtent l="0" t="0" r="0" b="5715"/>
                <wp:wrapNone/>
                <wp:docPr id="91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149B29DA" w14:textId="77777777" w:rsidR="00BF4C3A" w:rsidRDefault="00BF4C3A" w:rsidP="00693F47">
                            <w:r>
                              <w:t>Lighting rig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63" type="#_x0000_t202" style="position:absolute;left:0;text-align:left;margin-left:245.9pt;margin-top:14.25pt;width:186.95pt;height:110.55pt;z-index:25346099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" filled="f" stroked="f">
                <v:textbox style="mso-fit-shape-to-text:t">
                  <w:txbxContent>
                    <w:p w14:paraId="149B29DA" w14:textId="77777777" w:rsidR="00BF4C3A" w:rsidRDefault="00BF4C3A" w:rsidP="00693F47">
                      <w:r>
                        <w:t>Lighting rigs</w:t>
                      </w:r>
                    </w:p>
                  </w:txbxContent>
                </v:textbox>
              </v:shape>
            </w:pict>
          </mc:Fallback>
        </mc:AlternateContent>
      </w:r>
      <w:r w:rsidRPr="00693F47">
        <w:rPr>
          <w:rFonts w:eastAsiaTheme="minorHAnsi"/>
          <w:noProof/>
          <w:lang w:eastAsia="en-GB"/>
        </w:rPr>
        <mc:AlternateContent>
          <mc:Choice Requires="wps">
            <w:drawing>
              <wp:anchor distT="0" distB="0" distL="114300" distR="114300" simplePos="0" relativeHeight="253399552" behindDoc="0" locked="0" layoutInCell="1" allowOverlap="1" wp14:anchorId="4F62C019" wp14:editId="0CB10B20">
                <wp:simplePos x="0" y="0"/>
                <wp:positionH relativeFrom="column">
                  <wp:posOffset>2524760</wp:posOffset>
                </wp:positionH>
                <wp:positionV relativeFrom="paragraph">
                  <wp:posOffset>2909570</wp:posOffset>
                </wp:positionV>
                <wp:extent cx="2374265" cy="1403985"/>
                <wp:effectExtent l="0" t="0" r="0" b="0"/>
                <wp:wrapNone/>
                <wp:docPr id="91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0C7C6351" w14:textId="77777777" w:rsidR="00BF4C3A" w:rsidRDefault="00BF4C3A" w:rsidP="00B73C62">
                            <w:pPr>
                              <w:spacing w:line="240" w:lineRule="auto"/>
                              <w:jc w:val="left"/>
                            </w:pPr>
                            <w:r>
                              <w:t>Attachment of fluidisation tube to copper pipe with overlap</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64" type="#_x0000_t202" style="position:absolute;left:0;text-align:left;margin-left:198.8pt;margin-top:229.1pt;width:186.95pt;height:110.55pt;z-index:2533995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" filled="f" stroked="f">
                <v:textbox style="mso-fit-shape-to-text:t">
                  <w:txbxContent>
                    <w:p w14:paraId="0C7C6351" w14:textId="77777777" w:rsidR="00BF4C3A" w:rsidRDefault="00BF4C3A" w:rsidP="00B73C62">
                      <w:pPr>
                        <w:spacing w:line="240" w:lineRule="auto"/>
                        <w:jc w:val="left"/>
                      </w:pPr>
                      <w:r>
                        <w:t>Attachment of fluidisation tube to copper pipe with overlap</w:t>
                      </w:r>
                    </w:p>
                  </w:txbxContent>
                </v:textbox>
              </v:shape>
            </w:pict>
          </mc:Fallback>
        </mc:AlternateContent>
      </w:r>
      <w:r w:rsidRPr="00693F47">
        <w:rPr>
          <w:rFonts w:eastAsiaTheme="minorHAnsi"/>
          <w:noProof/>
          <w:lang w:eastAsia="en-GB"/>
        </w:rPr>
        <mc:AlternateContent>
          <mc:Choice Requires="wps">
            <w:drawing>
              <wp:anchor distT="0" distB="0" distL="114300" distR="114300" simplePos="0" relativeHeight="253522432" behindDoc="0" locked="0" layoutInCell="1" allowOverlap="1" wp14:anchorId="64C233E0" wp14:editId="7F04745B">
                <wp:simplePos x="0" y="0"/>
                <wp:positionH relativeFrom="column">
                  <wp:posOffset>86995</wp:posOffset>
                </wp:positionH>
                <wp:positionV relativeFrom="paragraph">
                  <wp:posOffset>1433830</wp:posOffset>
                </wp:positionV>
                <wp:extent cx="1306195" cy="1403985"/>
                <wp:effectExtent l="0" t="0" r="0" b="0"/>
                <wp:wrapNone/>
                <wp:docPr id="9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195" cy="1403985"/>
                        </a:xfrm>
                        <a:prstGeom prst="rect">
                          <a:avLst/>
                        </a:prstGeom>
                        <a:noFill/>
                        <a:ln w="9525">
                          <a:noFill/>
                          <a:miter lim="800000"/>
                          <a:headEnd/>
                          <a:tailEnd/>
                        </a:ln>
                      </wps:spPr>
                      <wps:txbx>
                        <w:txbxContent>
                          <w:p w14:paraId="260422B3" w14:textId="77777777" w:rsidR="00BF4C3A" w:rsidRDefault="00BF4C3A" w:rsidP="00B73C62">
                            <w:pPr>
                              <w:spacing w:line="240" w:lineRule="auto"/>
                              <w:jc w:val="left"/>
                            </w:pPr>
                            <w:r>
                              <w:t>Black backdrop for image clari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65" type="#_x0000_t202" style="position:absolute;left:0;text-align:left;margin-left:6.85pt;margin-top:112.9pt;width:102.85pt;height:110.55pt;z-index:253522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" filled="f" stroked="f">
                <v:textbox style="mso-fit-shape-to-text:t">
                  <w:txbxContent>
                    <w:p w14:paraId="260422B3" w14:textId="77777777" w:rsidR="00BF4C3A" w:rsidRDefault="00BF4C3A" w:rsidP="00B73C62">
                      <w:pPr>
                        <w:spacing w:line="240" w:lineRule="auto"/>
                        <w:jc w:val="left"/>
                      </w:pPr>
                      <w:r>
                        <w:t>Black backdrop for image clarity</w:t>
                      </w:r>
                    </w:p>
                  </w:txbxContent>
                </v:textbox>
              </v:shape>
            </w:pict>
          </mc:Fallback>
        </mc:AlternateContent>
      </w:r>
      <w:r w:rsidRPr="00693F47">
        <w:rPr>
          <w:rFonts w:eastAsiaTheme="minorHAnsi"/>
          <w:noProof/>
          <w:lang w:eastAsia="en-GB"/>
        </w:rPr>
        <mc:AlternateContent>
          <mc:Choice Requires="wps">
            <w:drawing>
              <wp:anchor distT="0" distB="0" distL="114300" distR="114300" simplePos="0" relativeHeight="253501952" behindDoc="0" locked="0" layoutInCell="1" allowOverlap="1" wp14:anchorId="6C5EA6D3" wp14:editId="68F0CDED">
                <wp:simplePos x="0" y="0"/>
                <wp:positionH relativeFrom="column">
                  <wp:posOffset>3587750</wp:posOffset>
                </wp:positionH>
                <wp:positionV relativeFrom="paragraph">
                  <wp:posOffset>1010920</wp:posOffset>
                </wp:positionV>
                <wp:extent cx="2374265" cy="1403985"/>
                <wp:effectExtent l="0" t="0" r="0" b="5715"/>
                <wp:wrapNone/>
                <wp:docPr id="91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1DAC8486" w14:textId="77777777" w:rsidR="00BF4C3A" w:rsidRDefault="00BF4C3A" w:rsidP="00693F47">
                            <w:r>
                              <w:t>Camer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66" type="#_x0000_t202" style="position:absolute;left:0;text-align:left;margin-left:282.5pt;margin-top:79.6pt;width:186.95pt;height:110.55pt;z-index:2535019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" filled="f" stroked="f">
                <v:textbox style="mso-fit-shape-to-text:t">
                  <w:txbxContent>
                    <w:p w14:paraId="1DAC8486" w14:textId="77777777" w:rsidR="00BF4C3A" w:rsidRDefault="00BF4C3A" w:rsidP="00693F47">
                      <w:r>
                        <w:t>Camera</w:t>
                      </w:r>
                    </w:p>
                  </w:txbxContent>
                </v:textbox>
              </v:shape>
            </w:pict>
          </mc:Fallback>
        </mc:AlternateContent>
      </w:r>
      <w:r w:rsidRPr="00693F47">
        <w:rPr>
          <w:rFonts w:eastAsiaTheme="minorHAnsi"/>
          <w:noProof/>
          <w:lang w:eastAsia="en-GB"/>
        </w:rPr>
        <mc:AlternateContent>
          <mc:Choice Requires="wps">
            <w:drawing>
              <wp:anchor distT="0" distB="0" distL="114300" distR="114300" simplePos="0" relativeHeight="253389312" behindDoc="0" locked="0" layoutInCell="1" allowOverlap="1" wp14:anchorId="69650E82" wp14:editId="7918FB80">
                <wp:simplePos x="0" y="0"/>
                <wp:positionH relativeFrom="column">
                  <wp:posOffset>922655</wp:posOffset>
                </wp:positionH>
                <wp:positionV relativeFrom="paragraph">
                  <wp:posOffset>3504577</wp:posOffset>
                </wp:positionV>
                <wp:extent cx="2374265" cy="1403985"/>
                <wp:effectExtent l="0" t="0" r="0" b="5715"/>
                <wp:wrapNone/>
                <wp:docPr id="91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7DCECB72" w14:textId="77777777" w:rsidR="00BF4C3A" w:rsidRDefault="00BF4C3A" w:rsidP="00693F47">
                            <w:r>
                              <w:t>Copper pip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67" type="#_x0000_t202" style="position:absolute;left:0;text-align:left;margin-left:72.65pt;margin-top:275.95pt;width:186.95pt;height:110.55pt;z-index:2533893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" filled="f" stroked="f">
                <v:textbox style="mso-fit-shape-to-text:t">
                  <w:txbxContent>
                    <w:p w14:paraId="7DCECB72" w14:textId="77777777" w:rsidR="00BF4C3A" w:rsidRDefault="00BF4C3A" w:rsidP="00693F47">
                      <w:r>
                        <w:t>Copper pipe</w:t>
                      </w:r>
                    </w:p>
                  </w:txbxContent>
                </v:textbox>
              </v:shape>
            </w:pict>
          </mc:Fallback>
        </mc:AlternateContent>
      </w:r>
      <w:r w:rsidR="00693F47" w:rsidRPr="00693F47">
        <w:rPr>
          <w:rFonts w:eastAsiaTheme="minorHAnsi"/>
          <w:noProof/>
          <w:lang w:eastAsia="en-GB"/>
        </w:rPr>
        <mc:AlternateContent>
          <mc:Choice Requires="wps">
            <w:drawing>
              <wp:anchor distT="0" distB="0" distL="114300" distR="114300" simplePos="0" relativeHeight="253563392" behindDoc="0" locked="0" layoutInCell="1" allowOverlap="1" wp14:anchorId="15641FF0" wp14:editId="4E7547BF">
                <wp:simplePos x="0" y="0"/>
                <wp:positionH relativeFrom="column">
                  <wp:posOffset>2421890</wp:posOffset>
                </wp:positionH>
                <wp:positionV relativeFrom="paragraph">
                  <wp:posOffset>2525407</wp:posOffset>
                </wp:positionV>
                <wp:extent cx="2374265" cy="1403985"/>
                <wp:effectExtent l="0" t="0" r="0" b="5715"/>
                <wp:wrapNone/>
                <wp:docPr id="8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518124C5" w14:textId="77777777" w:rsidR="00BF4C3A" w:rsidRDefault="00BF4C3A" w:rsidP="00693F47">
                            <w:r>
                              <w:t>Particl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68" type="#_x0000_t202" style="position:absolute;left:0;text-align:left;margin-left:190.7pt;margin-top:198.85pt;width:186.95pt;height:110.55pt;z-index:25356339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" filled="f" stroked="f">
                <v:textbox style="mso-fit-shape-to-text:t">
                  <w:txbxContent>
                    <w:p w14:paraId="518124C5" w14:textId="77777777" w:rsidR="00BF4C3A" w:rsidRDefault="00BF4C3A" w:rsidP="00693F47">
                      <w:r>
                        <w:t>Particle</w:t>
                      </w:r>
                    </w:p>
                  </w:txbxContent>
                </v:textbox>
              </v:shape>
            </w:pict>
          </mc:Fallback>
        </mc:AlternateContent>
      </w:r>
      <w:r w:rsidR="00693F47" w:rsidRPr="00693F47">
        <w:rPr>
          <w:rFonts w:eastAsiaTheme="minorHAnsi"/>
          <w:noProof/>
          <w:lang w:eastAsia="en-GB"/>
        </w:rPr>
        <mc:AlternateContent>
          <mc:Choice Requires="wps">
            <w:drawing>
              <wp:anchor distT="0" distB="0" distL="114300" distR="114300" simplePos="0" relativeHeight="253573632" behindDoc="0" locked="0" layoutInCell="1" allowOverlap="1" wp14:anchorId="0ED12A70" wp14:editId="044E59F5">
                <wp:simplePos x="0" y="0"/>
                <wp:positionH relativeFrom="column">
                  <wp:posOffset>2132330</wp:posOffset>
                </wp:positionH>
                <wp:positionV relativeFrom="paragraph">
                  <wp:posOffset>2735489</wp:posOffset>
                </wp:positionV>
                <wp:extent cx="313690" cy="0"/>
                <wp:effectExtent l="0" t="0" r="10160" b="19050"/>
                <wp:wrapNone/>
                <wp:docPr id="9114" name="Straight Connector 9114"/>
                <wp:cNvGraphicFramePr/>
                <a:graphic xmlns:a="http://schemas.openxmlformats.org/drawingml/2006/main">
                  <a:graphicData uri="http://schemas.microsoft.com/office/word/2010/wordprocessingShape">
                    <wps:wsp>
                      <wps:cNvCnPr/>
                      <wps:spPr>
                        <a:xfrm flipH="1">
                          <a:off x="0" y="0"/>
                          <a:ext cx="31369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9114" o:spid="_x0000_s1026" style="position:absolute;flip:x;z-index:2535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7.9pt,215.4pt" to="192.6pt,2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"/>
            </w:pict>
          </mc:Fallback>
        </mc:AlternateContent>
      </w:r>
      <w:r w:rsidR="00693F47" w:rsidRPr="00693F47">
        <w:rPr>
          <w:rFonts w:eastAsiaTheme="minorHAnsi"/>
          <w:noProof/>
          <w:lang w:eastAsia="en-GB"/>
        </w:rPr>
        <mc:AlternateContent>
          <mc:Choice Requires="wps">
            <w:drawing>
              <wp:anchor distT="0" distB="0" distL="114300" distR="114300" simplePos="0" relativeHeight="253553152" behindDoc="0" locked="0" layoutInCell="1" allowOverlap="1" wp14:anchorId="3BB4A8AD" wp14:editId="4CDDD13D">
                <wp:simplePos x="0" y="0"/>
                <wp:positionH relativeFrom="column">
                  <wp:posOffset>2065020</wp:posOffset>
                </wp:positionH>
                <wp:positionV relativeFrom="paragraph">
                  <wp:posOffset>1089569</wp:posOffset>
                </wp:positionV>
                <wp:extent cx="0" cy="1379764"/>
                <wp:effectExtent l="95250" t="38100" r="76200" b="49530"/>
                <wp:wrapNone/>
                <wp:docPr id="9115" name="Straight Arrow Connector 9115"/>
                <wp:cNvGraphicFramePr/>
                <a:graphic xmlns:a="http://schemas.openxmlformats.org/drawingml/2006/main">
                  <a:graphicData uri="http://schemas.microsoft.com/office/word/2010/wordprocessingShape">
                    <wps:wsp>
                      <wps:cNvCnPr/>
                      <wps:spPr>
                        <a:xfrm>
                          <a:off x="0" y="0"/>
                          <a:ext cx="0" cy="1379764"/>
                        </a:xfrm>
                        <a:prstGeom prst="straightConnector1">
                          <a:avLst/>
                        </a:prstGeom>
                        <a:noFill/>
                        <a:ln w="9525" cap="flat" cmpd="sng" algn="ctr">
                          <a:solidFill>
                            <a:sysClr val="windowText" lastClr="000000">
                              <a:shade val="95000"/>
                              <a:satMod val="105000"/>
                            </a:sysClr>
                          </a:solidFill>
                          <a:prstDash val="solid"/>
                          <a:headEnd type="arrow"/>
                          <a:tailEnd type="arrow"/>
                        </a:ln>
                        <a:effectLst/>
                      </wps:spPr>
                      <wps:bodyPr/>
                    </wps:wsp>
                  </a:graphicData>
                </a:graphic>
              </wp:anchor>
            </w:drawing>
          </mc:Choice>
          <mc:Fallback>
            <w:pict>
              <v:shape id="Straight Arrow Connector 9115" o:spid="_x0000_s1026" type="#_x0000_t32" style="position:absolute;margin-left:162.6pt;margin-top:85.8pt;width:0;height:108.65pt;z-index:253553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">
                <v:stroke startarrow="open" endarrow="open"/>
              </v:shape>
            </w:pict>
          </mc:Fallback>
        </mc:AlternateContent>
      </w:r>
      <w:r w:rsidR="00693F47" w:rsidRPr="00693F47">
        <w:rPr>
          <w:rFonts w:eastAsiaTheme="minorHAnsi"/>
          <w:noProof/>
          <w:lang w:eastAsia="en-GB"/>
        </w:rPr>
        <mc:AlternateContent>
          <mc:Choice Requires="wps">
            <w:drawing>
              <wp:anchor distT="0" distB="0" distL="114300" distR="114300" simplePos="0" relativeHeight="253542912" behindDoc="0" locked="0" layoutInCell="1" allowOverlap="1" wp14:anchorId="538C5B95" wp14:editId="74B0E4B4">
                <wp:simplePos x="0" y="0"/>
                <wp:positionH relativeFrom="column">
                  <wp:posOffset>1931670</wp:posOffset>
                </wp:positionH>
                <wp:positionV relativeFrom="paragraph">
                  <wp:posOffset>719273</wp:posOffset>
                </wp:positionV>
                <wp:extent cx="239395" cy="239395"/>
                <wp:effectExtent l="0" t="0" r="27305" b="27305"/>
                <wp:wrapNone/>
                <wp:docPr id="9116" name="Oval 9116"/>
                <wp:cNvGraphicFramePr/>
                <a:graphic xmlns:a="http://schemas.openxmlformats.org/drawingml/2006/main">
                  <a:graphicData uri="http://schemas.microsoft.com/office/word/2010/wordprocessingShape">
                    <wps:wsp>
                      <wps:cNvSpPr/>
                      <wps:spPr>
                        <a:xfrm>
                          <a:off x="0" y="0"/>
                          <a:ext cx="239395" cy="239395"/>
                        </a:xfrm>
                        <a:prstGeom prst="ellipse">
                          <a:avLst/>
                        </a:prstGeom>
                        <a:solidFill>
                          <a:sysClr val="window" lastClr="FFFFFF">
                            <a:lumMod val="85000"/>
                          </a:sysClr>
                        </a:solidFill>
                        <a:ln w="25400" cap="flat" cmpd="sng" algn="ctr">
                          <a:solidFill>
                            <a:sysClr val="window" lastClr="FFFFFF">
                              <a:lumMod val="6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9116" o:spid="_x0000_s1026" style="position:absolute;margin-left:152.1pt;margin-top:56.65pt;width:18.85pt;height:18.85pt;z-index:2535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" fillcolor="#d9d9d9" strokecolor="#a6a6a6" strokeweight="2pt"/>
            </w:pict>
          </mc:Fallback>
        </mc:AlternateContent>
      </w:r>
      <w:r w:rsidR="00693F47" w:rsidRPr="00693F47">
        <w:rPr>
          <w:rFonts w:eastAsiaTheme="minorHAnsi"/>
          <w:noProof/>
          <w:lang w:eastAsia="en-GB"/>
        </w:rPr>
        <mc:AlternateContent>
          <mc:Choice Requires="wps">
            <w:drawing>
              <wp:anchor distT="0" distB="0" distL="114300" distR="114300" simplePos="0" relativeHeight="253409792" behindDoc="0" locked="0" layoutInCell="1" allowOverlap="1" wp14:anchorId="4D06E7E5" wp14:editId="4142BB89">
                <wp:simplePos x="0" y="0"/>
                <wp:positionH relativeFrom="column">
                  <wp:posOffset>1950720</wp:posOffset>
                </wp:positionH>
                <wp:positionV relativeFrom="paragraph">
                  <wp:posOffset>2607945</wp:posOffset>
                </wp:positionV>
                <wp:extent cx="239395" cy="239395"/>
                <wp:effectExtent l="0" t="0" r="27305" b="27305"/>
                <wp:wrapNone/>
                <wp:docPr id="9117" name="Oval 9117"/>
                <wp:cNvGraphicFramePr/>
                <a:graphic xmlns:a="http://schemas.openxmlformats.org/drawingml/2006/main">
                  <a:graphicData uri="http://schemas.microsoft.com/office/word/2010/wordprocessingShape">
                    <wps:wsp>
                      <wps:cNvSpPr/>
                      <wps:spPr>
                        <a:xfrm>
                          <a:off x="0" y="0"/>
                          <a:ext cx="239395" cy="239395"/>
                        </a:xfrm>
                        <a:prstGeom prst="ellipse">
                          <a:avLst/>
                        </a:prstGeom>
                        <a:solidFill>
                          <a:sysClr val="window" lastClr="FFFFFF">
                            <a:lumMod val="85000"/>
                          </a:sysClr>
                        </a:solidFill>
                        <a:ln w="25400" cap="flat" cmpd="sng" algn="ctr">
                          <a:solidFill>
                            <a:sysClr val="window" lastClr="FFFFFF">
                              <a:lumMod val="6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9117" o:spid="_x0000_s1026" style="position:absolute;margin-left:153.6pt;margin-top:205.35pt;width:18.85pt;height:18.85pt;z-index:2534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" fillcolor="#d9d9d9" strokecolor="#a6a6a6" strokeweight="2pt"/>
            </w:pict>
          </mc:Fallback>
        </mc:AlternateContent>
      </w:r>
      <w:r w:rsidR="00693F47" w:rsidRPr="00693F47">
        <w:rPr>
          <w:rFonts w:eastAsiaTheme="minorHAnsi"/>
          <w:noProof/>
          <w:lang w:eastAsia="en-GB"/>
        </w:rPr>
        <mc:AlternateContent>
          <mc:Choice Requires="wps">
            <w:drawing>
              <wp:anchor distT="0" distB="0" distL="114300" distR="114300" simplePos="0" relativeHeight="253532672" behindDoc="0" locked="0" layoutInCell="1" allowOverlap="1" wp14:anchorId="6815DC3D" wp14:editId="3821510F">
                <wp:simplePos x="0" y="0"/>
                <wp:positionH relativeFrom="column">
                  <wp:posOffset>1331141</wp:posOffset>
                </wp:positionH>
                <wp:positionV relativeFrom="paragraph">
                  <wp:posOffset>1656715</wp:posOffset>
                </wp:positionV>
                <wp:extent cx="146685" cy="0"/>
                <wp:effectExtent l="0" t="0" r="24765" b="19050"/>
                <wp:wrapNone/>
                <wp:docPr id="9119" name="Straight Connector 9119"/>
                <wp:cNvGraphicFramePr/>
                <a:graphic xmlns:a="http://schemas.openxmlformats.org/drawingml/2006/main">
                  <a:graphicData uri="http://schemas.microsoft.com/office/word/2010/wordprocessingShape">
                    <wps:wsp>
                      <wps:cNvCnPr/>
                      <wps:spPr>
                        <a:xfrm flipH="1">
                          <a:off x="0" y="0"/>
                          <a:ext cx="14668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9119" o:spid="_x0000_s1026" style="position:absolute;flip:x;z-index:2535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8pt,130.45pt" to="116.35pt,13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"/>
            </w:pict>
          </mc:Fallback>
        </mc:AlternateContent>
      </w:r>
      <w:r w:rsidR="00693F47" w:rsidRPr="00693F47">
        <w:rPr>
          <w:rFonts w:eastAsiaTheme="minorHAnsi"/>
          <w:noProof/>
          <w:lang w:eastAsia="en-GB"/>
        </w:rPr>
        <mc:AlternateContent>
          <mc:Choice Requires="wps">
            <w:drawing>
              <wp:anchor distT="0" distB="0" distL="114300" distR="114300" simplePos="0" relativeHeight="253512192" behindDoc="0" locked="0" layoutInCell="1" allowOverlap="1" wp14:anchorId="3A7E43B1" wp14:editId="712F8191">
                <wp:simplePos x="0" y="0"/>
                <wp:positionH relativeFrom="column">
                  <wp:posOffset>3967843</wp:posOffset>
                </wp:positionH>
                <wp:positionV relativeFrom="paragraph">
                  <wp:posOffset>1310368</wp:posOffset>
                </wp:positionV>
                <wp:extent cx="0" cy="220345"/>
                <wp:effectExtent l="0" t="0" r="19050" b="27305"/>
                <wp:wrapNone/>
                <wp:docPr id="9120" name="Straight Connector 9120"/>
                <wp:cNvGraphicFramePr/>
                <a:graphic xmlns:a="http://schemas.openxmlformats.org/drawingml/2006/main">
                  <a:graphicData uri="http://schemas.microsoft.com/office/word/2010/wordprocessingShape">
                    <wps:wsp>
                      <wps:cNvCnPr/>
                      <wps:spPr>
                        <a:xfrm>
                          <a:off x="0" y="0"/>
                          <a:ext cx="0" cy="22034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9120" o:spid="_x0000_s1026" style="position:absolute;z-index:2535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2.45pt,103.2pt" to="312.45pt,12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"/>
            </w:pict>
          </mc:Fallback>
        </mc:AlternateContent>
      </w:r>
      <w:r w:rsidR="00693F47" w:rsidRPr="00693F47">
        <w:rPr>
          <w:rFonts w:eastAsiaTheme="minorHAnsi"/>
          <w:noProof/>
          <w:lang w:eastAsia="en-GB"/>
        </w:rPr>
        <mc:AlternateContent>
          <mc:Choice Requires="wps">
            <w:drawing>
              <wp:anchor distT="0" distB="0" distL="114300" distR="114300" simplePos="0" relativeHeight="253471232" behindDoc="0" locked="0" layoutInCell="1" allowOverlap="1" wp14:anchorId="730008D3" wp14:editId="468A7EB4">
                <wp:simplePos x="0" y="0"/>
                <wp:positionH relativeFrom="column">
                  <wp:posOffset>2808514</wp:posOffset>
                </wp:positionH>
                <wp:positionV relativeFrom="paragraph">
                  <wp:posOffset>363401</wp:posOffset>
                </wp:positionV>
                <wp:extent cx="313690" cy="0"/>
                <wp:effectExtent l="0" t="0" r="10160" b="19050"/>
                <wp:wrapNone/>
                <wp:docPr id="9122" name="Straight Connector 9122"/>
                <wp:cNvGraphicFramePr/>
                <a:graphic xmlns:a="http://schemas.openxmlformats.org/drawingml/2006/main">
                  <a:graphicData uri="http://schemas.microsoft.com/office/word/2010/wordprocessingShape">
                    <wps:wsp>
                      <wps:cNvCnPr/>
                      <wps:spPr>
                        <a:xfrm flipH="1">
                          <a:off x="0" y="0"/>
                          <a:ext cx="31369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9122" o:spid="_x0000_s1026" style="position:absolute;flip:x;z-index:2534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15pt,28.6pt" to="245.85pt,2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"/>
            </w:pict>
          </mc:Fallback>
        </mc:AlternateContent>
      </w:r>
      <w:r w:rsidR="00693F47" w:rsidRPr="00693F47">
        <w:rPr>
          <w:rFonts w:eastAsiaTheme="minorHAnsi"/>
          <w:noProof/>
          <w:lang w:eastAsia="en-GB"/>
        </w:rPr>
        <mc:AlternateContent>
          <mc:Choice Requires="wps">
            <w:drawing>
              <wp:anchor distT="0" distB="0" distL="114300" distR="114300" simplePos="0" relativeHeight="253450752" behindDoc="0" locked="0" layoutInCell="1" allowOverlap="1" wp14:anchorId="60558D71" wp14:editId="4A2B8FF0">
                <wp:simplePos x="0" y="0"/>
                <wp:positionH relativeFrom="column">
                  <wp:posOffset>2257334</wp:posOffset>
                </wp:positionH>
                <wp:positionV relativeFrom="paragraph">
                  <wp:posOffset>2959735</wp:posOffset>
                </wp:positionV>
                <wp:extent cx="273050" cy="203835"/>
                <wp:effectExtent l="0" t="0" r="31750" b="24765"/>
                <wp:wrapNone/>
                <wp:docPr id="9127" name="Straight Connector 9127"/>
                <wp:cNvGraphicFramePr/>
                <a:graphic xmlns:a="http://schemas.openxmlformats.org/drawingml/2006/main">
                  <a:graphicData uri="http://schemas.microsoft.com/office/word/2010/wordprocessingShape">
                    <wps:wsp>
                      <wps:cNvCnPr/>
                      <wps:spPr>
                        <a:xfrm flipH="1" flipV="1">
                          <a:off x="0" y="0"/>
                          <a:ext cx="273050" cy="20383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9127" o:spid="_x0000_s1026" style="position:absolute;flip:x y;z-index:2534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7.75pt,233.05pt" to="199.25pt,24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"/>
            </w:pict>
          </mc:Fallback>
        </mc:AlternateContent>
      </w:r>
      <w:r w:rsidR="00693F47" w:rsidRPr="00693F47">
        <w:rPr>
          <w:rFonts w:eastAsiaTheme="minorHAnsi"/>
          <w:noProof/>
          <w:lang w:eastAsia="en-GB"/>
        </w:rPr>
        <mc:AlternateContent>
          <mc:Choice Requires="wps">
            <w:drawing>
              <wp:anchor distT="0" distB="0" distL="114300" distR="114300" simplePos="0" relativeHeight="253440512" behindDoc="0" locked="0" layoutInCell="1" allowOverlap="1" wp14:anchorId="63C3CDA8" wp14:editId="043DCE25">
                <wp:simplePos x="0" y="0"/>
                <wp:positionH relativeFrom="column">
                  <wp:posOffset>1740535</wp:posOffset>
                </wp:positionH>
                <wp:positionV relativeFrom="paragraph">
                  <wp:posOffset>3730081</wp:posOffset>
                </wp:positionV>
                <wp:extent cx="146685" cy="0"/>
                <wp:effectExtent l="0" t="0" r="24765" b="19050"/>
                <wp:wrapNone/>
                <wp:docPr id="9129" name="Straight Connector 9129"/>
                <wp:cNvGraphicFramePr/>
                <a:graphic xmlns:a="http://schemas.openxmlformats.org/drawingml/2006/main">
                  <a:graphicData uri="http://schemas.microsoft.com/office/word/2010/wordprocessingShape">
                    <wps:wsp>
                      <wps:cNvCnPr/>
                      <wps:spPr>
                        <a:xfrm flipH="1">
                          <a:off x="0" y="0"/>
                          <a:ext cx="14668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9129" o:spid="_x0000_s1026" style="position:absolute;flip:x;z-index:2534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7.05pt,293.7pt" to="148.6pt,29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"/>
            </w:pict>
          </mc:Fallback>
        </mc:AlternateContent>
      </w:r>
      <w:r w:rsidR="00693F47" w:rsidRPr="00693F47">
        <w:rPr>
          <w:rFonts w:eastAsiaTheme="minorHAnsi"/>
          <w:noProof/>
          <w:lang w:eastAsia="en-GB"/>
        </w:rPr>
        <mc:AlternateContent>
          <mc:Choice Requires="wps">
            <w:drawing>
              <wp:anchor distT="0" distB="0" distL="114300" distR="114300" simplePos="0" relativeHeight="253430272" behindDoc="0" locked="0" layoutInCell="1" allowOverlap="1" wp14:anchorId="764199CA" wp14:editId="521A20C1">
                <wp:simplePos x="0" y="0"/>
                <wp:positionH relativeFrom="column">
                  <wp:posOffset>2064385</wp:posOffset>
                </wp:positionH>
                <wp:positionV relativeFrom="paragraph">
                  <wp:posOffset>3879850</wp:posOffset>
                </wp:positionV>
                <wp:extent cx="0" cy="692150"/>
                <wp:effectExtent l="95250" t="38100" r="57150" b="12700"/>
                <wp:wrapNone/>
                <wp:docPr id="9130" name="Straight Arrow Connector 9130"/>
                <wp:cNvGraphicFramePr/>
                <a:graphic xmlns:a="http://schemas.openxmlformats.org/drawingml/2006/main">
                  <a:graphicData uri="http://schemas.microsoft.com/office/word/2010/wordprocessingShape">
                    <wps:wsp>
                      <wps:cNvCnPr/>
                      <wps:spPr>
                        <a:xfrm flipV="1">
                          <a:off x="0" y="0"/>
                          <a:ext cx="0" cy="6921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9130" o:spid="_x0000_s1026" type="#_x0000_t32" style="position:absolute;margin-left:162.55pt;margin-top:305.5pt;width:0;height:54.5pt;flip:y;z-index:253430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">
                <v:stroke endarrow="open"/>
              </v:shape>
            </w:pict>
          </mc:Fallback>
        </mc:AlternateContent>
      </w:r>
      <w:r w:rsidR="00693F47" w:rsidRPr="00693F47">
        <w:rPr>
          <w:rFonts w:eastAsiaTheme="minorHAnsi"/>
          <w:noProof/>
          <w:lang w:eastAsia="en-GB"/>
        </w:rPr>
        <mc:AlternateContent>
          <mc:Choice Requires="wps">
            <w:drawing>
              <wp:anchor distT="0" distB="0" distL="114300" distR="114300" simplePos="0" relativeHeight="253420032" behindDoc="0" locked="0" layoutInCell="1" allowOverlap="1" wp14:anchorId="51C3BE84" wp14:editId="4F67789C">
                <wp:simplePos x="0" y="0"/>
                <wp:positionH relativeFrom="column">
                  <wp:posOffset>1736725</wp:posOffset>
                </wp:positionH>
                <wp:positionV relativeFrom="paragraph">
                  <wp:posOffset>4536440</wp:posOffset>
                </wp:positionV>
                <wp:extent cx="2374265" cy="1403985"/>
                <wp:effectExtent l="0" t="0" r="0" b="0"/>
                <wp:wrapNone/>
                <wp:docPr id="91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7626D352" w14:textId="77777777" w:rsidR="00BF4C3A" w:rsidRDefault="00BF4C3A" w:rsidP="00693F47">
                            <w:r>
                              <w:t>Gas flow</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69" type="#_x0000_t202" style="position:absolute;left:0;text-align:left;margin-left:136.75pt;margin-top:357.2pt;width:186.95pt;height:110.55pt;z-index:25342003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" filled="f" stroked="f">
                <v:textbox style="mso-fit-shape-to-text:t">
                  <w:txbxContent>
                    <w:p w14:paraId="7626D352" w14:textId="77777777" w:rsidR="00BF4C3A" w:rsidRDefault="00BF4C3A" w:rsidP="00693F47">
                      <w:r>
                        <w:t>Gas flow</w:t>
                      </w:r>
                    </w:p>
                  </w:txbxContent>
                </v:textbox>
              </v:shape>
            </w:pict>
          </mc:Fallback>
        </mc:AlternateContent>
      </w:r>
      <w:r w:rsidR="00693F47" w:rsidRPr="00693F47">
        <w:rPr>
          <w:rFonts w:eastAsiaTheme="minorHAnsi"/>
          <w:noProof/>
          <w:lang w:eastAsia="en-GB"/>
        </w:rPr>
        <w:drawing>
          <wp:inline distT="0" distB="0" distL="0" distR="0" wp14:anchorId="467481D2" wp14:editId="4F8AD31C">
            <wp:extent cx="3461657" cy="4433256"/>
            <wp:effectExtent l="0" t="0" r="5715" b="5715"/>
            <wp:docPr id="9165" name="Picture 9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icle movement.tif"/>
                    <pic:cNvPicPr/>
                  </pic:nvPicPr>
                  <pic:blipFill rotWithShape="1">
                    <a:blip r:embed="rId118" cstate="print">
                      <a:extLst>
                        <a:ext uri="{28A0092B-C50C-407E-A947-70E740481C1C}">
                          <a14:useLocalDpi xmlns:a14="http://schemas.microsoft.com/office/drawing/2010/main" val="0"/>
                        </a:ext>
                      </a:extLst>
                    </a:blip>
                    <a:srcRect t="2378" b="7355"/>
                    <a:stretch/>
                  </pic:blipFill>
                  <pic:spPr bwMode="auto">
                    <a:xfrm>
                      <a:off x="0" y="0"/>
                      <a:ext cx="3464772" cy="4437245"/>
                    </a:xfrm>
                    <a:prstGeom prst="rect">
                      <a:avLst/>
                    </a:prstGeom>
                    <a:ln>
                      <a:noFill/>
                    </a:ln>
                    <a:extLst>
                      <a:ext uri="{53640926-AAD7-44D8-BBD7-CCE9431645EC}">
                        <a14:shadowObscured xmlns:a14="http://schemas.microsoft.com/office/drawing/2010/main"/>
                      </a:ext>
                    </a:extLst>
                  </pic:spPr>
                </pic:pic>
              </a:graphicData>
            </a:graphic>
          </wp:inline>
        </w:drawing>
      </w:r>
    </w:p>
    <w:p w14:paraId="4AC931BB" w14:textId="77777777" w:rsidR="00693F47" w:rsidRPr="00693F47" w:rsidRDefault="00693F47" w:rsidP="00EA5CD1">
      <w:pPr>
        <w:spacing w:before="0" w:line="276" w:lineRule="auto"/>
        <w:jc w:val="left"/>
        <w:rPr>
          <w:rFonts w:eastAsiaTheme="minorHAnsi"/>
          <w:bCs/>
          <w:szCs w:val="18"/>
        </w:rPr>
      </w:pPr>
    </w:p>
    <w:p w14:paraId="2385BAF0" w14:textId="77777777" w:rsidR="00693F47" w:rsidRPr="00693F47" w:rsidRDefault="00693F47" w:rsidP="00EA5CD1">
      <w:pPr>
        <w:spacing w:before="0" w:line="276" w:lineRule="auto"/>
        <w:jc w:val="left"/>
        <w:rPr>
          <w:rFonts w:eastAsiaTheme="minorHAnsi"/>
          <w:bCs/>
          <w:szCs w:val="18"/>
        </w:rPr>
      </w:pPr>
    </w:p>
    <w:p w14:paraId="5C614128" w14:textId="42415D25" w:rsidR="00693F47" w:rsidRPr="00693F47" w:rsidRDefault="00693F47" w:rsidP="00EA5CD1">
      <w:pPr>
        <w:spacing w:before="0" w:line="276" w:lineRule="auto"/>
        <w:jc w:val="left"/>
        <w:rPr>
          <w:rFonts w:eastAsiaTheme="minorHAnsi"/>
          <w:bCs/>
          <w:szCs w:val="18"/>
        </w:rPr>
      </w:pPr>
      <w:bookmarkStart w:id="339" w:name="_Ref461041580"/>
      <w:bookmarkStart w:id="340" w:name="_Toc474686631"/>
      <w:r w:rsidRPr="00693F47">
        <w:rPr>
          <w:rFonts w:eastAsiaTheme="minorHAnsi"/>
          <w:bCs/>
          <w:szCs w:val="18"/>
        </w:rPr>
        <w:t xml:space="preserve">Figure </w:t>
      </w:r>
      <w:r w:rsidR="00F02E7D">
        <w:rPr>
          <w:rFonts w:eastAsiaTheme="minorHAnsi"/>
          <w:bCs/>
          <w:szCs w:val="18"/>
        </w:rPr>
        <w:fldChar w:fldCharType="begin"/>
      </w:r>
      <w:r w:rsidR="00F02E7D">
        <w:rPr>
          <w:rFonts w:eastAsiaTheme="minorHAnsi"/>
          <w:bCs/>
          <w:szCs w:val="18"/>
        </w:rPr>
        <w:instrText xml:space="preserve"> STYLEREF 1 \s </w:instrText>
      </w:r>
      <w:r w:rsidR="00F02E7D">
        <w:rPr>
          <w:rFonts w:eastAsiaTheme="minorHAnsi"/>
          <w:bCs/>
          <w:szCs w:val="18"/>
        </w:rPr>
        <w:fldChar w:fldCharType="separate"/>
      </w:r>
      <w:r w:rsidR="005D3AE0">
        <w:rPr>
          <w:rFonts w:eastAsiaTheme="minorHAnsi"/>
          <w:bCs/>
          <w:noProof/>
          <w:szCs w:val="18"/>
        </w:rPr>
        <w:t>5</w:t>
      </w:r>
      <w:r w:rsidR="00F02E7D">
        <w:rPr>
          <w:rFonts w:eastAsiaTheme="minorHAnsi"/>
          <w:bCs/>
          <w:szCs w:val="18"/>
        </w:rPr>
        <w:fldChar w:fldCharType="end"/>
      </w:r>
      <w:r w:rsidR="00F02E7D">
        <w:rPr>
          <w:rFonts w:eastAsiaTheme="minorHAnsi"/>
          <w:bCs/>
          <w:szCs w:val="18"/>
        </w:rPr>
        <w:noBreakHyphen/>
      </w:r>
      <w:r w:rsidR="00F02E7D">
        <w:rPr>
          <w:rFonts w:eastAsiaTheme="minorHAnsi"/>
          <w:bCs/>
          <w:szCs w:val="18"/>
        </w:rPr>
        <w:fldChar w:fldCharType="begin"/>
      </w:r>
      <w:r w:rsidR="00F02E7D">
        <w:rPr>
          <w:rFonts w:eastAsiaTheme="minorHAnsi"/>
          <w:bCs/>
          <w:szCs w:val="18"/>
        </w:rPr>
        <w:instrText xml:space="preserve"> SEQ Figure \* ARABIC \s 1 </w:instrText>
      </w:r>
      <w:r w:rsidR="00F02E7D">
        <w:rPr>
          <w:rFonts w:eastAsiaTheme="minorHAnsi"/>
          <w:bCs/>
          <w:szCs w:val="18"/>
        </w:rPr>
        <w:fldChar w:fldCharType="separate"/>
      </w:r>
      <w:r w:rsidR="005D3AE0">
        <w:rPr>
          <w:rFonts w:eastAsiaTheme="minorHAnsi"/>
          <w:bCs/>
          <w:noProof/>
          <w:szCs w:val="18"/>
        </w:rPr>
        <w:t>8</w:t>
      </w:r>
      <w:r w:rsidR="00F02E7D">
        <w:rPr>
          <w:rFonts w:eastAsiaTheme="minorHAnsi"/>
          <w:bCs/>
          <w:szCs w:val="18"/>
        </w:rPr>
        <w:fldChar w:fldCharType="end"/>
      </w:r>
      <w:bookmarkEnd w:id="339"/>
      <w:r w:rsidRPr="00693F47">
        <w:rPr>
          <w:rFonts w:eastAsiaTheme="minorHAnsi"/>
          <w:bCs/>
          <w:szCs w:val="18"/>
        </w:rPr>
        <w:t>.  Single particle fluidised motion experimental design.</w:t>
      </w:r>
      <w:bookmarkEnd w:id="340"/>
      <w:r w:rsidRPr="00693F47">
        <w:rPr>
          <w:rFonts w:eastAsiaTheme="minorHAnsi"/>
          <w:bCs/>
          <w:noProof/>
          <w:szCs w:val="18"/>
          <w:lang w:eastAsia="en-GB"/>
        </w:rPr>
        <w:t xml:space="preserve"> </w:t>
      </w:r>
    </w:p>
    <w:p w14:paraId="154D81CB" w14:textId="77777777" w:rsidR="00B73C62" w:rsidRPr="00693F47" w:rsidRDefault="00B73C62" w:rsidP="00EA5CD1">
      <w:pPr>
        <w:spacing w:line="276" w:lineRule="auto"/>
        <w:rPr>
          <w:rFonts w:eastAsiaTheme="minorHAnsi"/>
        </w:rPr>
      </w:pPr>
    </w:p>
    <w:p w14:paraId="59790716" w14:textId="77777777" w:rsidR="00693F47" w:rsidRPr="00693F47" w:rsidRDefault="00693F47" w:rsidP="00EA5CD1">
      <w:pPr>
        <w:spacing w:line="276" w:lineRule="auto"/>
        <w:rPr>
          <w:rFonts w:eastAsiaTheme="minorHAnsi"/>
          <w:i/>
        </w:rPr>
      </w:pPr>
      <w:r w:rsidRPr="00693F47">
        <w:rPr>
          <w:rFonts w:eastAsiaTheme="minorHAnsi"/>
          <w:i/>
        </w:rPr>
        <w:t>Particles</w:t>
      </w:r>
    </w:p>
    <w:p w14:paraId="1311B5A1" w14:textId="52F98B24" w:rsidR="00693F47" w:rsidRDefault="00693F47" w:rsidP="00EA5CD1">
      <w:pPr>
        <w:spacing w:line="276" w:lineRule="auto"/>
        <w:rPr>
          <w:rFonts w:eastAsiaTheme="minorHAnsi"/>
        </w:rPr>
      </w:pPr>
      <w:r w:rsidRPr="00693F47">
        <w:rPr>
          <w:rFonts w:eastAsiaTheme="minorHAnsi"/>
        </w:rPr>
        <w:t>A range of particle types were used for these experiments to provide a scale of particle diameters, sphericity, density and moisture content (</w:t>
      </w:r>
      <w:r w:rsidRPr="00693F47">
        <w:rPr>
          <w:rFonts w:eastAsiaTheme="minorHAnsi"/>
        </w:rPr>
        <w:fldChar w:fldCharType="begin"/>
      </w:r>
      <w:r w:rsidRPr="00693F47">
        <w:rPr>
          <w:rFonts w:eastAsiaTheme="minorHAnsi"/>
        </w:rPr>
        <w:instrText xml:space="preserve"> REF _Ref462065891 \h </w:instrText>
      </w:r>
      <w:r w:rsidR="00EA5CD1">
        <w:rPr>
          <w:rFonts w:eastAsiaTheme="minorHAnsi"/>
        </w:rPr>
        <w:instrText xml:space="preserve"> \* MERGEFORMAT </w:instrText>
      </w:r>
      <w:r w:rsidRPr="00693F47">
        <w:rPr>
          <w:rFonts w:eastAsiaTheme="minorHAnsi"/>
        </w:rPr>
      </w:r>
      <w:r w:rsidRPr="00693F47">
        <w:rPr>
          <w:rFonts w:eastAsiaTheme="minorHAnsi"/>
        </w:rPr>
        <w:fldChar w:fldCharType="separate"/>
      </w:r>
      <w:r w:rsidR="005D3AE0" w:rsidRPr="00693F47">
        <w:rPr>
          <w:rFonts w:eastAsiaTheme="minorHAnsi"/>
        </w:rPr>
        <w:t xml:space="preserve">Table </w:t>
      </w:r>
      <w:r w:rsidR="005D3AE0">
        <w:rPr>
          <w:rFonts w:eastAsiaTheme="minorHAnsi"/>
          <w:noProof/>
        </w:rPr>
        <w:t>5</w:t>
      </w:r>
      <w:r w:rsidR="005D3AE0" w:rsidRPr="00693F47">
        <w:rPr>
          <w:rFonts w:eastAsiaTheme="minorHAnsi"/>
          <w:noProof/>
        </w:rPr>
        <w:noBreakHyphen/>
      </w:r>
      <w:r w:rsidR="005D3AE0">
        <w:rPr>
          <w:rFonts w:eastAsiaTheme="minorHAnsi"/>
          <w:noProof/>
        </w:rPr>
        <w:t>7</w:t>
      </w:r>
      <w:r w:rsidRPr="00693F47">
        <w:rPr>
          <w:rFonts w:eastAsiaTheme="minorHAnsi"/>
        </w:rPr>
        <w:fldChar w:fldCharType="end"/>
      </w:r>
      <w:r w:rsidRPr="00693F47">
        <w:rPr>
          <w:rFonts w:eastAsiaTheme="minorHAnsi"/>
        </w:rPr>
        <w:t>).  The design of the experimental apparatus also governed the choice of particle type, particularly the diameter and density.  For example, Group D particles have a large diameter and individual weight, which allows for the greatest accuracy in tracking particle weight through a drying curve.  Consequently zeolite molecular sieves with a range of three pore sizes, perlite and wheat particles were used as the test particles for drying.  The wheat and perlite were too light to fluidise, but were used in the static single particle drying study.  The molecular sieves were used in the fluidised single particle drying study.  Solid glass spheres were used to track fluidised particle movement, and a comparison was made between 2, 3 and 4 mm diameter spheres.</w:t>
      </w:r>
    </w:p>
    <w:p w14:paraId="2971A4C7" w14:textId="77777777" w:rsidR="00B73C62" w:rsidRDefault="00B73C62" w:rsidP="00EA5CD1">
      <w:pPr>
        <w:spacing w:line="276" w:lineRule="auto"/>
        <w:rPr>
          <w:rFonts w:eastAsiaTheme="minorHAnsi"/>
        </w:rPr>
      </w:pPr>
    </w:p>
    <w:p w14:paraId="563B3779" w14:textId="77777777" w:rsidR="00765119" w:rsidRPr="00693F47" w:rsidRDefault="00765119" w:rsidP="00EA5CD1">
      <w:pPr>
        <w:spacing w:line="276" w:lineRule="auto"/>
        <w:rPr>
          <w:rFonts w:eastAsiaTheme="minorHAnsi"/>
        </w:rPr>
      </w:pPr>
    </w:p>
    <w:p w14:paraId="07CB1E1E" w14:textId="599E93DC" w:rsidR="007679CC" w:rsidRPr="00693F47" w:rsidRDefault="00693F47" w:rsidP="00EA5CD1">
      <w:pPr>
        <w:spacing w:line="276" w:lineRule="auto"/>
        <w:rPr>
          <w:rFonts w:eastAsiaTheme="minorHAnsi"/>
        </w:rPr>
      </w:pPr>
      <w:bookmarkStart w:id="341" w:name="_Ref462065891"/>
      <w:bookmarkStart w:id="342" w:name="_Toc474686760"/>
      <w:r w:rsidRPr="00693F47">
        <w:rPr>
          <w:rFonts w:eastAsiaTheme="minorHAnsi"/>
        </w:rPr>
        <w:lastRenderedPageBreak/>
        <w:t xml:space="preserve">Table </w:t>
      </w:r>
      <w:r w:rsidRPr="00693F47">
        <w:rPr>
          <w:rFonts w:eastAsiaTheme="minorHAnsi"/>
        </w:rPr>
        <w:fldChar w:fldCharType="begin"/>
      </w:r>
      <w:r w:rsidRPr="00693F47">
        <w:rPr>
          <w:rFonts w:eastAsiaTheme="minorHAnsi"/>
        </w:rPr>
        <w:instrText xml:space="preserve"> STYLEREF 1 \s </w:instrText>
      </w:r>
      <w:r w:rsidRPr="00693F47">
        <w:rPr>
          <w:rFonts w:eastAsiaTheme="minorHAnsi"/>
        </w:rPr>
        <w:fldChar w:fldCharType="separate"/>
      </w:r>
      <w:r w:rsidR="005D3AE0">
        <w:rPr>
          <w:rFonts w:eastAsiaTheme="minorHAnsi"/>
          <w:noProof/>
        </w:rPr>
        <w:t>5</w:t>
      </w:r>
      <w:r w:rsidRPr="00693F47">
        <w:rPr>
          <w:rFonts w:eastAsiaTheme="minorHAnsi"/>
        </w:rPr>
        <w:fldChar w:fldCharType="end"/>
      </w:r>
      <w:r w:rsidRPr="00693F47">
        <w:rPr>
          <w:rFonts w:eastAsiaTheme="minorHAnsi"/>
        </w:rPr>
        <w:noBreakHyphen/>
      </w:r>
      <w:r w:rsidRPr="00693F47">
        <w:rPr>
          <w:rFonts w:eastAsiaTheme="minorHAnsi"/>
        </w:rPr>
        <w:fldChar w:fldCharType="begin"/>
      </w:r>
      <w:r w:rsidRPr="00693F47">
        <w:rPr>
          <w:rFonts w:eastAsiaTheme="minorHAnsi"/>
        </w:rPr>
        <w:instrText xml:space="preserve"> SEQ Table \* ARABIC \s 1 </w:instrText>
      </w:r>
      <w:r w:rsidRPr="00693F47">
        <w:rPr>
          <w:rFonts w:eastAsiaTheme="minorHAnsi"/>
        </w:rPr>
        <w:fldChar w:fldCharType="separate"/>
      </w:r>
      <w:r w:rsidR="005D3AE0">
        <w:rPr>
          <w:rFonts w:eastAsiaTheme="minorHAnsi"/>
          <w:noProof/>
        </w:rPr>
        <w:t>7</w:t>
      </w:r>
      <w:r w:rsidRPr="00693F47">
        <w:rPr>
          <w:rFonts w:eastAsiaTheme="minorHAnsi"/>
        </w:rPr>
        <w:fldChar w:fldCharType="end"/>
      </w:r>
      <w:bookmarkEnd w:id="341"/>
      <w:r w:rsidRPr="00693F47">
        <w:rPr>
          <w:rFonts w:eastAsiaTheme="minorHAnsi"/>
        </w:rPr>
        <w:t>.  Particles used in single particle experiments.</w:t>
      </w:r>
      <w:bookmarkEnd w:id="342"/>
      <w:r w:rsidR="001872E3" w:rsidRPr="00693F47">
        <w:rPr>
          <w:rFonts w:eastAsiaTheme="minorHAnsi"/>
        </w:rPr>
        <w:t xml:space="preserve"> </w:t>
      </w:r>
    </w:p>
    <w:tbl>
      <w:tblPr>
        <w:tblStyle w:val="LightShading"/>
        <w:tblW w:w="5000" w:type="pct"/>
        <w:tblLook w:val="04A0" w:firstRow="1" w:lastRow="0" w:firstColumn="1" w:lastColumn="0" w:noHBand="0" w:noVBand="1"/>
      </w:tblPr>
      <w:tblGrid>
        <w:gridCol w:w="3034"/>
        <w:gridCol w:w="2069"/>
        <w:gridCol w:w="2069"/>
        <w:gridCol w:w="2070"/>
      </w:tblGrid>
      <w:tr w:rsidR="001872E3" w14:paraId="2B6664B3" w14:textId="77777777" w:rsidTr="004068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pct"/>
            <w:tcBorders>
              <w:top w:val="single" w:sz="18" w:space="0" w:color="auto"/>
            </w:tcBorders>
            <w:shd w:val="clear" w:color="auto" w:fill="FFFFFF" w:themeFill="background1"/>
          </w:tcPr>
          <w:p w14:paraId="164F24BD" w14:textId="77777777" w:rsidR="001872E3" w:rsidRDefault="001872E3" w:rsidP="00EA5CD1">
            <w:pPr>
              <w:spacing w:line="276" w:lineRule="auto"/>
            </w:pPr>
            <w:r>
              <w:t>Particle</w:t>
            </w:r>
          </w:p>
        </w:tc>
        <w:tc>
          <w:tcPr>
            <w:tcW w:w="1119" w:type="pct"/>
            <w:tcBorders>
              <w:top w:val="single" w:sz="18" w:space="0" w:color="auto"/>
            </w:tcBorders>
            <w:shd w:val="clear" w:color="auto" w:fill="FFFFFF" w:themeFill="background1"/>
          </w:tcPr>
          <w:p w14:paraId="75413735" w14:textId="77777777" w:rsidR="001872E3" w:rsidRDefault="001872E3" w:rsidP="00EA5CD1">
            <w:pPr>
              <w:spacing w:line="276" w:lineRule="auto"/>
              <w:cnfStyle w:val="100000000000" w:firstRow="1" w:lastRow="0" w:firstColumn="0" w:lastColumn="0" w:oddVBand="0" w:evenVBand="0" w:oddHBand="0" w:evenHBand="0" w:firstRowFirstColumn="0" w:firstRowLastColumn="0" w:lastRowFirstColumn="0" w:lastRowLastColumn="0"/>
            </w:pPr>
            <w:r>
              <w:t>Static drying</w:t>
            </w:r>
          </w:p>
        </w:tc>
        <w:tc>
          <w:tcPr>
            <w:tcW w:w="1119" w:type="pct"/>
            <w:tcBorders>
              <w:top w:val="single" w:sz="18" w:space="0" w:color="auto"/>
            </w:tcBorders>
          </w:tcPr>
          <w:p w14:paraId="61EFD035" w14:textId="77777777" w:rsidR="001872E3" w:rsidRDefault="001872E3" w:rsidP="00EA5CD1">
            <w:pPr>
              <w:spacing w:line="276" w:lineRule="auto"/>
              <w:cnfStyle w:val="100000000000" w:firstRow="1" w:lastRow="0" w:firstColumn="0" w:lastColumn="0" w:oddVBand="0" w:evenVBand="0" w:oddHBand="0" w:evenHBand="0" w:firstRowFirstColumn="0" w:firstRowLastColumn="0" w:lastRowFirstColumn="0" w:lastRowLastColumn="0"/>
            </w:pPr>
            <w:r>
              <w:t>Fluidised drying</w:t>
            </w:r>
          </w:p>
        </w:tc>
        <w:tc>
          <w:tcPr>
            <w:tcW w:w="1120" w:type="pct"/>
            <w:tcBorders>
              <w:top w:val="single" w:sz="18" w:space="0" w:color="auto"/>
            </w:tcBorders>
          </w:tcPr>
          <w:p w14:paraId="48136715" w14:textId="77777777" w:rsidR="001872E3" w:rsidRDefault="001872E3" w:rsidP="00EA5CD1">
            <w:pPr>
              <w:spacing w:line="276" w:lineRule="auto"/>
              <w:cnfStyle w:val="100000000000" w:firstRow="1" w:lastRow="0" w:firstColumn="0" w:lastColumn="0" w:oddVBand="0" w:evenVBand="0" w:oddHBand="0" w:evenHBand="0" w:firstRowFirstColumn="0" w:firstRowLastColumn="0" w:lastRowFirstColumn="0" w:lastRowLastColumn="0"/>
            </w:pPr>
            <w:r>
              <w:t>Fluidised motion</w:t>
            </w:r>
          </w:p>
        </w:tc>
      </w:tr>
      <w:tr w:rsidR="001872E3" w14:paraId="502A864D" w14:textId="77777777" w:rsidTr="00406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pct"/>
            <w:shd w:val="clear" w:color="auto" w:fill="auto"/>
          </w:tcPr>
          <w:p w14:paraId="1231F93A" w14:textId="77777777" w:rsidR="001872E3" w:rsidRPr="006E1D8E" w:rsidRDefault="001872E3" w:rsidP="00EA5CD1">
            <w:pPr>
              <w:spacing w:line="276" w:lineRule="auto"/>
              <w:rPr>
                <w:b w:val="0"/>
              </w:rPr>
            </w:pPr>
            <w:r w:rsidRPr="006E1D8E">
              <w:rPr>
                <w:b w:val="0"/>
              </w:rPr>
              <w:t>Zeolite molecular sieve</w:t>
            </w:r>
          </w:p>
        </w:tc>
        <w:tc>
          <w:tcPr>
            <w:tcW w:w="1119" w:type="pct"/>
            <w:shd w:val="clear" w:color="auto" w:fill="auto"/>
          </w:tcPr>
          <w:p w14:paraId="2232E383" w14:textId="77777777" w:rsidR="001872E3" w:rsidRDefault="001872E3" w:rsidP="00EA5CD1">
            <w:pPr>
              <w:spacing w:line="276" w:lineRule="auto"/>
              <w:cnfStyle w:val="000000100000" w:firstRow="0" w:lastRow="0" w:firstColumn="0" w:lastColumn="0" w:oddVBand="0" w:evenVBand="0" w:oddHBand="1" w:evenHBand="0" w:firstRowFirstColumn="0" w:firstRowLastColumn="0" w:lastRowFirstColumn="0" w:lastRowLastColumn="0"/>
            </w:pPr>
            <w:r>
              <w:t>x</w:t>
            </w:r>
          </w:p>
        </w:tc>
        <w:tc>
          <w:tcPr>
            <w:tcW w:w="1119" w:type="pct"/>
            <w:shd w:val="clear" w:color="auto" w:fill="auto"/>
          </w:tcPr>
          <w:p w14:paraId="154EF055" w14:textId="77777777" w:rsidR="001872E3" w:rsidRDefault="001872E3" w:rsidP="00EA5CD1">
            <w:pPr>
              <w:spacing w:line="276" w:lineRule="auto"/>
              <w:cnfStyle w:val="000000100000" w:firstRow="0" w:lastRow="0" w:firstColumn="0" w:lastColumn="0" w:oddVBand="0" w:evenVBand="0" w:oddHBand="1" w:evenHBand="0" w:firstRowFirstColumn="0" w:firstRowLastColumn="0" w:lastRowFirstColumn="0" w:lastRowLastColumn="0"/>
            </w:pPr>
            <w:r>
              <w:t>x</w:t>
            </w:r>
          </w:p>
        </w:tc>
        <w:tc>
          <w:tcPr>
            <w:tcW w:w="1120" w:type="pct"/>
            <w:shd w:val="clear" w:color="auto" w:fill="auto"/>
          </w:tcPr>
          <w:p w14:paraId="1066BB42" w14:textId="77777777" w:rsidR="001872E3" w:rsidRDefault="001872E3" w:rsidP="00EA5CD1">
            <w:pPr>
              <w:spacing w:line="276" w:lineRule="auto"/>
              <w:cnfStyle w:val="000000100000" w:firstRow="0" w:lastRow="0" w:firstColumn="0" w:lastColumn="0" w:oddVBand="0" w:evenVBand="0" w:oddHBand="1" w:evenHBand="0" w:firstRowFirstColumn="0" w:firstRowLastColumn="0" w:lastRowFirstColumn="0" w:lastRowLastColumn="0"/>
            </w:pPr>
            <w:r>
              <w:t>x</w:t>
            </w:r>
          </w:p>
        </w:tc>
      </w:tr>
      <w:tr w:rsidR="001872E3" w14:paraId="15831896" w14:textId="77777777" w:rsidTr="0040687D">
        <w:tc>
          <w:tcPr>
            <w:cnfStyle w:val="001000000000" w:firstRow="0" w:lastRow="0" w:firstColumn="1" w:lastColumn="0" w:oddVBand="0" w:evenVBand="0" w:oddHBand="0" w:evenHBand="0" w:firstRowFirstColumn="0" w:firstRowLastColumn="0" w:lastRowFirstColumn="0" w:lastRowLastColumn="0"/>
            <w:tcW w:w="1641" w:type="pct"/>
            <w:shd w:val="clear" w:color="auto" w:fill="auto"/>
          </w:tcPr>
          <w:p w14:paraId="0A6F2213" w14:textId="77777777" w:rsidR="001872E3" w:rsidRPr="006E1D8E" w:rsidRDefault="001872E3" w:rsidP="00EA5CD1">
            <w:pPr>
              <w:spacing w:line="276" w:lineRule="auto"/>
              <w:rPr>
                <w:b w:val="0"/>
              </w:rPr>
            </w:pPr>
            <w:r w:rsidRPr="006E1D8E">
              <w:rPr>
                <w:b w:val="0"/>
              </w:rPr>
              <w:t>Wheat</w:t>
            </w:r>
          </w:p>
        </w:tc>
        <w:tc>
          <w:tcPr>
            <w:tcW w:w="1119" w:type="pct"/>
            <w:shd w:val="clear" w:color="auto" w:fill="auto"/>
          </w:tcPr>
          <w:p w14:paraId="647AEE2B" w14:textId="77777777" w:rsidR="001872E3" w:rsidRDefault="001872E3" w:rsidP="00EA5CD1">
            <w:pPr>
              <w:spacing w:line="276" w:lineRule="auto"/>
              <w:cnfStyle w:val="000000000000" w:firstRow="0" w:lastRow="0" w:firstColumn="0" w:lastColumn="0" w:oddVBand="0" w:evenVBand="0" w:oddHBand="0" w:evenHBand="0" w:firstRowFirstColumn="0" w:firstRowLastColumn="0" w:lastRowFirstColumn="0" w:lastRowLastColumn="0"/>
            </w:pPr>
            <w:r>
              <w:t>x</w:t>
            </w:r>
          </w:p>
        </w:tc>
        <w:tc>
          <w:tcPr>
            <w:tcW w:w="1119" w:type="pct"/>
            <w:shd w:val="clear" w:color="auto" w:fill="auto"/>
          </w:tcPr>
          <w:p w14:paraId="5B0FDB75" w14:textId="77777777" w:rsidR="001872E3" w:rsidRDefault="001872E3" w:rsidP="00EA5CD1">
            <w:pPr>
              <w:spacing w:line="276" w:lineRule="auto"/>
              <w:cnfStyle w:val="000000000000" w:firstRow="0" w:lastRow="0" w:firstColumn="0" w:lastColumn="0" w:oddVBand="0" w:evenVBand="0" w:oddHBand="0" w:evenHBand="0" w:firstRowFirstColumn="0" w:firstRowLastColumn="0" w:lastRowFirstColumn="0" w:lastRowLastColumn="0"/>
            </w:pPr>
          </w:p>
        </w:tc>
        <w:tc>
          <w:tcPr>
            <w:tcW w:w="1120" w:type="pct"/>
            <w:shd w:val="clear" w:color="auto" w:fill="auto"/>
          </w:tcPr>
          <w:p w14:paraId="0A6310AB" w14:textId="77777777" w:rsidR="001872E3" w:rsidRDefault="001872E3" w:rsidP="00EA5CD1">
            <w:pPr>
              <w:spacing w:line="276" w:lineRule="auto"/>
              <w:cnfStyle w:val="000000000000" w:firstRow="0" w:lastRow="0" w:firstColumn="0" w:lastColumn="0" w:oddVBand="0" w:evenVBand="0" w:oddHBand="0" w:evenHBand="0" w:firstRowFirstColumn="0" w:firstRowLastColumn="0" w:lastRowFirstColumn="0" w:lastRowLastColumn="0"/>
            </w:pPr>
          </w:p>
        </w:tc>
      </w:tr>
      <w:tr w:rsidR="001872E3" w14:paraId="0E2DDA68" w14:textId="77777777" w:rsidTr="00406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pct"/>
            <w:shd w:val="clear" w:color="auto" w:fill="auto"/>
          </w:tcPr>
          <w:p w14:paraId="6152E943" w14:textId="77777777" w:rsidR="001872E3" w:rsidRPr="006E1D8E" w:rsidRDefault="001872E3" w:rsidP="00EA5CD1">
            <w:pPr>
              <w:spacing w:line="276" w:lineRule="auto"/>
              <w:rPr>
                <w:b w:val="0"/>
              </w:rPr>
            </w:pPr>
            <w:r w:rsidRPr="006E1D8E">
              <w:rPr>
                <w:b w:val="0"/>
              </w:rPr>
              <w:t>Perlite</w:t>
            </w:r>
          </w:p>
        </w:tc>
        <w:tc>
          <w:tcPr>
            <w:tcW w:w="1119" w:type="pct"/>
            <w:shd w:val="clear" w:color="auto" w:fill="auto"/>
          </w:tcPr>
          <w:p w14:paraId="44CBA713" w14:textId="77777777" w:rsidR="001872E3" w:rsidRDefault="001872E3" w:rsidP="00EA5CD1">
            <w:pPr>
              <w:spacing w:line="276" w:lineRule="auto"/>
              <w:cnfStyle w:val="000000100000" w:firstRow="0" w:lastRow="0" w:firstColumn="0" w:lastColumn="0" w:oddVBand="0" w:evenVBand="0" w:oddHBand="1" w:evenHBand="0" w:firstRowFirstColumn="0" w:firstRowLastColumn="0" w:lastRowFirstColumn="0" w:lastRowLastColumn="0"/>
            </w:pPr>
            <w:r>
              <w:t>x</w:t>
            </w:r>
          </w:p>
        </w:tc>
        <w:tc>
          <w:tcPr>
            <w:tcW w:w="1119" w:type="pct"/>
            <w:shd w:val="clear" w:color="auto" w:fill="auto"/>
          </w:tcPr>
          <w:p w14:paraId="53D567C8" w14:textId="77777777" w:rsidR="001872E3" w:rsidRDefault="001872E3" w:rsidP="00EA5CD1">
            <w:pPr>
              <w:spacing w:line="276" w:lineRule="auto"/>
              <w:cnfStyle w:val="000000100000" w:firstRow="0" w:lastRow="0" w:firstColumn="0" w:lastColumn="0" w:oddVBand="0" w:evenVBand="0" w:oddHBand="1" w:evenHBand="0" w:firstRowFirstColumn="0" w:firstRowLastColumn="0" w:lastRowFirstColumn="0" w:lastRowLastColumn="0"/>
            </w:pPr>
          </w:p>
        </w:tc>
        <w:tc>
          <w:tcPr>
            <w:tcW w:w="1120" w:type="pct"/>
            <w:shd w:val="clear" w:color="auto" w:fill="auto"/>
          </w:tcPr>
          <w:p w14:paraId="3CFB425E" w14:textId="77777777" w:rsidR="001872E3" w:rsidRDefault="001872E3" w:rsidP="00EA5CD1">
            <w:pPr>
              <w:spacing w:line="276" w:lineRule="auto"/>
              <w:cnfStyle w:val="000000100000" w:firstRow="0" w:lastRow="0" w:firstColumn="0" w:lastColumn="0" w:oddVBand="0" w:evenVBand="0" w:oddHBand="1" w:evenHBand="0" w:firstRowFirstColumn="0" w:firstRowLastColumn="0" w:lastRowFirstColumn="0" w:lastRowLastColumn="0"/>
            </w:pPr>
          </w:p>
        </w:tc>
      </w:tr>
      <w:tr w:rsidR="001872E3" w14:paraId="299303B0" w14:textId="77777777" w:rsidTr="0040687D">
        <w:tc>
          <w:tcPr>
            <w:cnfStyle w:val="001000000000" w:firstRow="0" w:lastRow="0" w:firstColumn="1" w:lastColumn="0" w:oddVBand="0" w:evenVBand="0" w:oddHBand="0" w:evenHBand="0" w:firstRowFirstColumn="0" w:firstRowLastColumn="0" w:lastRowFirstColumn="0" w:lastRowLastColumn="0"/>
            <w:tcW w:w="1641" w:type="pct"/>
            <w:tcBorders>
              <w:bottom w:val="single" w:sz="18" w:space="0" w:color="auto"/>
            </w:tcBorders>
            <w:shd w:val="clear" w:color="auto" w:fill="auto"/>
          </w:tcPr>
          <w:p w14:paraId="10207B7C" w14:textId="77777777" w:rsidR="001872E3" w:rsidRPr="006E1D8E" w:rsidRDefault="001872E3" w:rsidP="00EA5CD1">
            <w:pPr>
              <w:spacing w:line="276" w:lineRule="auto"/>
              <w:rPr>
                <w:b w:val="0"/>
              </w:rPr>
            </w:pPr>
            <w:r w:rsidRPr="006E1D8E">
              <w:rPr>
                <w:b w:val="0"/>
              </w:rPr>
              <w:t>Solid glass spheres</w:t>
            </w:r>
          </w:p>
        </w:tc>
        <w:tc>
          <w:tcPr>
            <w:tcW w:w="1119" w:type="pct"/>
            <w:tcBorders>
              <w:bottom w:val="single" w:sz="18" w:space="0" w:color="auto"/>
            </w:tcBorders>
            <w:shd w:val="clear" w:color="auto" w:fill="auto"/>
          </w:tcPr>
          <w:p w14:paraId="492E0443" w14:textId="77777777" w:rsidR="001872E3" w:rsidRDefault="001872E3" w:rsidP="00EA5CD1">
            <w:pPr>
              <w:spacing w:line="276" w:lineRule="auto"/>
              <w:cnfStyle w:val="000000000000" w:firstRow="0" w:lastRow="0" w:firstColumn="0" w:lastColumn="0" w:oddVBand="0" w:evenVBand="0" w:oddHBand="0" w:evenHBand="0" w:firstRowFirstColumn="0" w:firstRowLastColumn="0" w:lastRowFirstColumn="0" w:lastRowLastColumn="0"/>
            </w:pPr>
          </w:p>
        </w:tc>
        <w:tc>
          <w:tcPr>
            <w:tcW w:w="1119" w:type="pct"/>
            <w:tcBorders>
              <w:bottom w:val="single" w:sz="18" w:space="0" w:color="auto"/>
            </w:tcBorders>
            <w:shd w:val="clear" w:color="auto" w:fill="auto"/>
          </w:tcPr>
          <w:p w14:paraId="05664B5F" w14:textId="77777777" w:rsidR="001872E3" w:rsidRDefault="001872E3"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p>
        </w:tc>
        <w:tc>
          <w:tcPr>
            <w:tcW w:w="1120" w:type="pct"/>
            <w:tcBorders>
              <w:bottom w:val="single" w:sz="18" w:space="0" w:color="auto"/>
            </w:tcBorders>
            <w:shd w:val="clear" w:color="auto" w:fill="auto"/>
          </w:tcPr>
          <w:p w14:paraId="4066247F" w14:textId="77777777" w:rsidR="001872E3" w:rsidRDefault="001872E3" w:rsidP="00EA5CD1">
            <w:pPr>
              <w:spacing w:line="276" w:lineRule="auto"/>
              <w:jc w:val="left"/>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x</w:t>
            </w:r>
          </w:p>
        </w:tc>
      </w:tr>
    </w:tbl>
    <w:p w14:paraId="080151D4" w14:textId="77777777" w:rsidR="00693F47" w:rsidRDefault="00693F47" w:rsidP="00EA5CD1">
      <w:pPr>
        <w:spacing w:line="276" w:lineRule="auto"/>
        <w:rPr>
          <w:rFonts w:eastAsiaTheme="minorHAnsi"/>
        </w:rPr>
      </w:pPr>
    </w:p>
    <w:p w14:paraId="35ACF228" w14:textId="77777777" w:rsidR="00693F47" w:rsidRPr="00693F47" w:rsidRDefault="00693F47" w:rsidP="00EA5CD1">
      <w:pPr>
        <w:numPr>
          <w:ilvl w:val="2"/>
          <w:numId w:val="0"/>
        </w:numPr>
        <w:pBdr>
          <w:bottom w:val="single" w:sz="4" w:space="1" w:color="95B3D7" w:themeColor="accent1" w:themeTint="99"/>
        </w:pBdr>
        <w:spacing w:after="80" w:line="276" w:lineRule="auto"/>
        <w:outlineLvl w:val="2"/>
        <w:rPr>
          <w:rFonts w:asciiTheme="majorHAnsi" w:eastAsiaTheme="majorEastAsia" w:hAnsiTheme="majorHAnsi" w:cstheme="majorBidi"/>
          <w:szCs w:val="24"/>
        </w:rPr>
      </w:pPr>
      <w:bookmarkStart w:id="343" w:name="_Toc474696413"/>
      <w:r w:rsidRPr="00693F47">
        <w:rPr>
          <w:rFonts w:asciiTheme="majorHAnsi" w:eastAsiaTheme="majorEastAsia" w:hAnsiTheme="majorHAnsi" w:cstheme="majorBidi"/>
          <w:szCs w:val="24"/>
        </w:rPr>
        <w:t>5.3.3</w:t>
      </w:r>
      <w:r w:rsidRPr="00693F47">
        <w:rPr>
          <w:rFonts w:asciiTheme="majorHAnsi" w:eastAsiaTheme="majorEastAsia" w:hAnsiTheme="majorHAnsi" w:cstheme="majorBidi"/>
          <w:szCs w:val="24"/>
        </w:rPr>
        <w:tab/>
        <w:t>Bubble formation study</w:t>
      </w:r>
      <w:bookmarkEnd w:id="343"/>
    </w:p>
    <w:p w14:paraId="46D2AE97" w14:textId="4A5BCBEE" w:rsidR="00693F47" w:rsidRDefault="00693F47" w:rsidP="00EA5CD1">
      <w:pPr>
        <w:spacing w:line="276" w:lineRule="auto"/>
        <w:rPr>
          <w:rFonts w:eastAsiaTheme="minorHAnsi"/>
        </w:rPr>
      </w:pPr>
      <w:r w:rsidRPr="00693F47">
        <w:rPr>
          <w:rFonts w:eastAsiaTheme="minorHAnsi"/>
        </w:rPr>
        <w:t xml:space="preserve">Bubble formation was studied in a pseudo 2D bed.  </w:t>
      </w:r>
      <w:r w:rsidRPr="00693F47">
        <w:rPr>
          <w:rFonts w:eastAsiaTheme="minorHAnsi"/>
        </w:rPr>
        <w:fldChar w:fldCharType="begin"/>
      </w:r>
      <w:r w:rsidRPr="00693F47">
        <w:rPr>
          <w:rFonts w:eastAsiaTheme="minorHAnsi"/>
        </w:rPr>
        <w:instrText xml:space="preserve"> REF _Ref461051199 \h </w:instrText>
      </w:r>
      <w:r w:rsidR="00EA5CD1">
        <w:rPr>
          <w:rFonts w:eastAsiaTheme="minorHAnsi"/>
        </w:rPr>
        <w:instrText xml:space="preserve"> \* MERGEFORMAT </w:instrText>
      </w:r>
      <w:r w:rsidRPr="00693F47">
        <w:rPr>
          <w:rFonts w:eastAsiaTheme="minorHAnsi"/>
        </w:rPr>
      </w:r>
      <w:r w:rsidRPr="00693F47">
        <w:rPr>
          <w:rFonts w:eastAsiaTheme="minorHAnsi"/>
        </w:rPr>
        <w:fldChar w:fldCharType="separate"/>
      </w:r>
      <w:r w:rsidR="005D3AE0" w:rsidRPr="00693F47">
        <w:rPr>
          <w:rFonts w:eastAsiaTheme="minorHAnsi"/>
          <w:bCs/>
          <w:szCs w:val="18"/>
        </w:rPr>
        <w:t xml:space="preserve">Figure </w:t>
      </w:r>
      <w:r w:rsidR="005D3AE0">
        <w:rPr>
          <w:rFonts w:eastAsiaTheme="minorHAnsi"/>
          <w:bCs/>
          <w:noProof/>
          <w:szCs w:val="18"/>
        </w:rPr>
        <w:t>5</w:t>
      </w:r>
      <w:r w:rsidR="005D3AE0">
        <w:rPr>
          <w:rFonts w:eastAsiaTheme="minorHAnsi"/>
          <w:bCs/>
          <w:noProof/>
          <w:szCs w:val="18"/>
        </w:rPr>
        <w:noBreakHyphen/>
        <w:t>9</w:t>
      </w:r>
      <w:r w:rsidRPr="00693F47">
        <w:rPr>
          <w:rFonts w:eastAsiaTheme="minorHAnsi"/>
        </w:rPr>
        <w:fldChar w:fldCharType="end"/>
      </w:r>
      <w:r w:rsidRPr="00693F47">
        <w:rPr>
          <w:rFonts w:eastAsiaTheme="minorHAnsi"/>
        </w:rPr>
        <w:t xml:space="preserve"> shows the 2D bed experimental design for the single inlet bed.  For each experimental condition, the bed was loaded with a set weight of particles and the air flow started to begin bubbling fluidisation.  Particles were loaded and emptied via the top opening of the tank.  </w:t>
      </w:r>
    </w:p>
    <w:p w14:paraId="38CBFE71" w14:textId="77777777" w:rsidR="00765119" w:rsidRDefault="00765119" w:rsidP="00EA5CD1">
      <w:pPr>
        <w:spacing w:line="276" w:lineRule="auto"/>
        <w:rPr>
          <w:rFonts w:eastAsiaTheme="minorHAnsi"/>
        </w:rPr>
      </w:pPr>
    </w:p>
    <w:p w14:paraId="1B80AA54" w14:textId="77777777" w:rsidR="00B73C62" w:rsidRPr="00693F47" w:rsidRDefault="00B73C62" w:rsidP="00EA5CD1">
      <w:pPr>
        <w:spacing w:line="276" w:lineRule="auto"/>
        <w:rPr>
          <w:rFonts w:eastAsiaTheme="minorHAnsi"/>
          <w:i/>
        </w:rPr>
      </w:pPr>
      <w:r w:rsidRPr="00693F47">
        <w:rPr>
          <w:rFonts w:eastAsiaTheme="minorHAnsi"/>
          <w:i/>
        </w:rPr>
        <w:t>Image generation and analysis</w:t>
      </w:r>
    </w:p>
    <w:p w14:paraId="32131954" w14:textId="3EAB39DC" w:rsidR="00B73C62" w:rsidRPr="00693F47" w:rsidRDefault="00B73C62" w:rsidP="00EA5CD1">
      <w:pPr>
        <w:spacing w:line="276" w:lineRule="auto"/>
        <w:rPr>
          <w:rFonts w:eastAsiaTheme="minorHAnsi"/>
        </w:rPr>
      </w:pPr>
      <w:r w:rsidRPr="00693F47">
        <w:rPr>
          <w:rFonts w:eastAsiaTheme="minorHAnsi"/>
        </w:rPr>
        <w:t>A 10.4 x 16 mm LED lighting panel was situated on one side of the tank, and a camera on the other (</w:t>
      </w:r>
      <w:r w:rsidRPr="00693F47">
        <w:rPr>
          <w:rFonts w:eastAsiaTheme="minorHAnsi"/>
        </w:rPr>
        <w:fldChar w:fldCharType="begin"/>
      </w:r>
      <w:r w:rsidRPr="00693F47">
        <w:rPr>
          <w:rFonts w:eastAsiaTheme="minorHAnsi"/>
        </w:rPr>
        <w:instrText xml:space="preserve"> REF _Ref461051199 \h </w:instrText>
      </w:r>
      <w:r w:rsidR="00EA5CD1">
        <w:rPr>
          <w:rFonts w:eastAsiaTheme="minorHAnsi"/>
        </w:rPr>
        <w:instrText xml:space="preserve"> \* MERGEFORMAT </w:instrText>
      </w:r>
      <w:r w:rsidRPr="00693F47">
        <w:rPr>
          <w:rFonts w:eastAsiaTheme="minorHAnsi"/>
        </w:rPr>
      </w:r>
      <w:r w:rsidRPr="00693F47">
        <w:rPr>
          <w:rFonts w:eastAsiaTheme="minorHAnsi"/>
        </w:rPr>
        <w:fldChar w:fldCharType="separate"/>
      </w:r>
      <w:r w:rsidR="005D3AE0" w:rsidRPr="00693F47">
        <w:rPr>
          <w:rFonts w:eastAsiaTheme="minorHAnsi"/>
          <w:bCs/>
          <w:szCs w:val="18"/>
        </w:rPr>
        <w:t xml:space="preserve">Figure </w:t>
      </w:r>
      <w:r w:rsidR="005D3AE0">
        <w:rPr>
          <w:rFonts w:eastAsiaTheme="minorHAnsi"/>
          <w:bCs/>
          <w:noProof/>
          <w:szCs w:val="18"/>
        </w:rPr>
        <w:t>5</w:t>
      </w:r>
      <w:r w:rsidR="005D3AE0">
        <w:rPr>
          <w:rFonts w:eastAsiaTheme="minorHAnsi"/>
          <w:bCs/>
          <w:noProof/>
          <w:szCs w:val="18"/>
        </w:rPr>
        <w:noBreakHyphen/>
        <w:t>9</w:t>
      </w:r>
      <w:r w:rsidRPr="00693F47">
        <w:rPr>
          <w:rFonts w:eastAsiaTheme="minorHAnsi"/>
        </w:rPr>
        <w:fldChar w:fldCharType="end"/>
      </w:r>
      <w:r w:rsidRPr="00693F47">
        <w:rPr>
          <w:rFonts w:eastAsiaTheme="minorHAnsi"/>
        </w:rPr>
        <w:t>).  The camera was a Pixelink PL-D725 capable of 75 fps at full resolution.  Image sequences of the bed under different operating conditions were captured in sets of frames dependent on the size of the image.  Each image was analysed using ImageJ and Labview software.  These images were saved as stills from the video footage, and each was thresholded to identify areas of bubbles, with bubbles below a set size or overlapping the edge excluded (</w:t>
      </w:r>
      <w:r w:rsidRPr="00693F47">
        <w:rPr>
          <w:rFonts w:eastAsiaTheme="minorHAnsi"/>
        </w:rPr>
        <w:fldChar w:fldCharType="begin"/>
      </w:r>
      <w:r w:rsidRPr="00693F47">
        <w:rPr>
          <w:rFonts w:eastAsiaTheme="minorHAnsi"/>
        </w:rPr>
        <w:instrText xml:space="preserve"> REF _Ref444170184 \h  \* MERGEFORMAT </w:instrText>
      </w:r>
      <w:r w:rsidRPr="00693F47">
        <w:rPr>
          <w:rFonts w:eastAsiaTheme="minorHAnsi"/>
        </w:rPr>
      </w:r>
      <w:r w:rsidRPr="00693F47">
        <w:rPr>
          <w:rFonts w:eastAsiaTheme="minorHAnsi"/>
        </w:rPr>
        <w:fldChar w:fldCharType="separate"/>
      </w:r>
      <w:r w:rsidR="005D3AE0" w:rsidRPr="005D3AE0">
        <w:rPr>
          <w:rFonts w:eastAsiaTheme="minorHAnsi"/>
        </w:rPr>
        <w:t xml:space="preserve">Table </w:t>
      </w:r>
      <w:r w:rsidR="005D3AE0" w:rsidRPr="005D3AE0">
        <w:rPr>
          <w:rFonts w:eastAsiaTheme="minorHAnsi"/>
          <w:noProof/>
        </w:rPr>
        <w:t>5</w:t>
      </w:r>
      <w:r w:rsidR="005D3AE0" w:rsidRPr="005D3AE0">
        <w:rPr>
          <w:rFonts w:eastAsiaTheme="minorHAnsi"/>
          <w:noProof/>
        </w:rPr>
        <w:noBreakHyphen/>
        <w:t>8</w:t>
      </w:r>
      <w:r w:rsidRPr="00693F47">
        <w:rPr>
          <w:rFonts w:eastAsiaTheme="minorHAnsi"/>
        </w:rPr>
        <w:fldChar w:fldCharType="end"/>
      </w:r>
      <w:r w:rsidRPr="00693F47">
        <w:rPr>
          <w:rFonts w:eastAsiaTheme="minorHAnsi"/>
        </w:rPr>
        <w:t xml:space="preserve">). </w:t>
      </w:r>
    </w:p>
    <w:p w14:paraId="1B9303BE" w14:textId="1A0ADE84" w:rsidR="00701419" w:rsidRDefault="00701419" w:rsidP="00EA5CD1">
      <w:pPr>
        <w:spacing w:line="276" w:lineRule="auto"/>
        <w:jc w:val="center"/>
        <w:rPr>
          <w:noProof/>
          <w:lang w:eastAsia="en-GB"/>
        </w:rPr>
      </w:pPr>
      <w:r>
        <w:rPr>
          <w:noProof/>
          <w:lang w:eastAsia="en-GB"/>
        </w:rPr>
        <mc:AlternateContent>
          <mc:Choice Requires="wps">
            <w:drawing>
              <wp:anchor distT="0" distB="0" distL="114300" distR="114300" simplePos="0" relativeHeight="255056384" behindDoc="0" locked="0" layoutInCell="1" allowOverlap="1" wp14:anchorId="2E071E49" wp14:editId="4D6A69D4">
                <wp:simplePos x="0" y="0"/>
                <wp:positionH relativeFrom="column">
                  <wp:posOffset>752475</wp:posOffset>
                </wp:positionH>
                <wp:positionV relativeFrom="paragraph">
                  <wp:posOffset>1800225</wp:posOffset>
                </wp:positionV>
                <wp:extent cx="390525" cy="0"/>
                <wp:effectExtent l="0" t="76200" r="28575" b="114300"/>
                <wp:wrapNone/>
                <wp:docPr id="132" name="Straight Arrow Connector 132"/>
                <wp:cNvGraphicFramePr/>
                <a:graphic xmlns:a="http://schemas.openxmlformats.org/drawingml/2006/main">
                  <a:graphicData uri="http://schemas.microsoft.com/office/word/2010/wordprocessingShape">
                    <wps:wsp>
                      <wps:cNvCnPr/>
                      <wps:spPr>
                        <a:xfrm>
                          <a:off x="0" y="0"/>
                          <a:ext cx="390525" cy="0"/>
                        </a:xfrm>
                        <a:prstGeom prst="straightConnector1">
                          <a:avLst/>
                        </a:prstGeom>
                        <a:ln w="3175">
                          <a:solidFill>
                            <a:schemeClr val="tx1">
                              <a:lumMod val="50000"/>
                              <a:lumOff val="50000"/>
                            </a:schemeClr>
                          </a:solidFill>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32" o:spid="_x0000_s1026" type="#_x0000_t32" style="position:absolute;margin-left:59.25pt;margin-top:141.75pt;width:30.75pt;height:0;z-index:255056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" strokecolor="gray [1629]" strokeweight=".25pt">
                <v:stroke endarrow="open"/>
              </v:shape>
            </w:pict>
          </mc:Fallback>
        </mc:AlternateContent>
      </w:r>
      <w:r>
        <w:rPr>
          <w:noProof/>
          <w:lang w:eastAsia="en-GB"/>
        </w:rPr>
        <w:drawing>
          <wp:anchor distT="0" distB="0" distL="114300" distR="114300" simplePos="0" relativeHeight="255054336" behindDoc="0" locked="0" layoutInCell="1" allowOverlap="1" wp14:anchorId="4F4437E9" wp14:editId="00EEBF92">
            <wp:simplePos x="0" y="0"/>
            <wp:positionH relativeFrom="column">
              <wp:posOffset>142875</wp:posOffset>
            </wp:positionH>
            <wp:positionV relativeFrom="paragraph">
              <wp:posOffset>1362075</wp:posOffset>
            </wp:positionV>
            <wp:extent cx="942975" cy="495300"/>
            <wp:effectExtent l="0" t="0" r="9525" b="0"/>
            <wp:wrapNone/>
            <wp:docPr id="8282" name="Picture 8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extLst>
                        <a:ext uri="{28A0092B-C50C-407E-A947-70E740481C1C}">
                          <a14:useLocalDpi xmlns:a14="http://schemas.microsoft.com/office/drawing/2010/main" val="0"/>
                        </a:ext>
                      </a:extLst>
                    </a:blip>
                    <a:srcRect l="88998" t="50691" r="4105" b="42871"/>
                    <a:stretch/>
                  </pic:blipFill>
                  <pic:spPr bwMode="auto">
                    <a:xfrm>
                      <a:off x="0" y="0"/>
                      <a:ext cx="942975" cy="495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5055360" behindDoc="0" locked="0" layoutInCell="1" allowOverlap="1" wp14:anchorId="4B09C5F1" wp14:editId="6E9426F1">
                <wp:simplePos x="0" y="0"/>
                <wp:positionH relativeFrom="column">
                  <wp:posOffset>3409950</wp:posOffset>
                </wp:positionH>
                <wp:positionV relativeFrom="paragraph">
                  <wp:posOffset>314325</wp:posOffset>
                </wp:positionV>
                <wp:extent cx="1028700" cy="400050"/>
                <wp:effectExtent l="0" t="0" r="19050" b="19050"/>
                <wp:wrapNone/>
                <wp:docPr id="8287" name="Rectangle 8287"/>
                <wp:cNvGraphicFramePr/>
                <a:graphic xmlns:a="http://schemas.openxmlformats.org/drawingml/2006/main">
                  <a:graphicData uri="http://schemas.microsoft.com/office/word/2010/wordprocessingShape">
                    <wps:wsp>
                      <wps:cNvSpPr/>
                      <wps:spPr>
                        <a:xfrm>
                          <a:off x="0" y="0"/>
                          <a:ext cx="1028700" cy="4000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287" o:spid="_x0000_s1026" style="position:absolute;margin-left:268.5pt;margin-top:24.75pt;width:81pt;height:31.5pt;z-index:25505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" fillcolor="white [3212]" strokecolor="white [3212]" strokeweight="2pt"/>
            </w:pict>
          </mc:Fallback>
        </mc:AlternateContent>
      </w:r>
      <w:r w:rsidR="0023313A">
        <w:rPr>
          <w:noProof/>
          <w:lang w:eastAsia="en-GB"/>
        </w:rPr>
        <w:drawing>
          <wp:inline distT="0" distB="0" distL="0" distR="0" wp14:anchorId="2EFB791D" wp14:editId="1BD1BC3B">
            <wp:extent cx="3912658" cy="2758695"/>
            <wp:effectExtent l="0" t="0" r="0" b="381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l="68801" t="50691" r="2578" b="13433"/>
                    <a:stretch/>
                  </pic:blipFill>
                  <pic:spPr bwMode="auto">
                    <a:xfrm>
                      <a:off x="0" y="0"/>
                      <a:ext cx="3922514" cy="2765644"/>
                    </a:xfrm>
                    <a:prstGeom prst="rect">
                      <a:avLst/>
                    </a:prstGeom>
                    <a:ln>
                      <a:noFill/>
                    </a:ln>
                    <a:extLst>
                      <a:ext uri="{53640926-AAD7-44D8-BBD7-CCE9431645EC}">
                        <a14:shadowObscured xmlns:a14="http://schemas.microsoft.com/office/drawing/2010/main"/>
                      </a:ext>
                    </a:extLst>
                  </pic:spPr>
                </pic:pic>
              </a:graphicData>
            </a:graphic>
          </wp:inline>
        </w:drawing>
      </w:r>
    </w:p>
    <w:p w14:paraId="21BF89ED" w14:textId="5D0AFBBB" w:rsidR="00693F47" w:rsidRPr="00693F47" w:rsidRDefault="00693F47" w:rsidP="00EA5CD1">
      <w:pPr>
        <w:spacing w:line="276" w:lineRule="auto"/>
        <w:jc w:val="center"/>
        <w:rPr>
          <w:rFonts w:eastAsiaTheme="minorHAnsi"/>
        </w:rPr>
      </w:pPr>
    </w:p>
    <w:p w14:paraId="4C1B1DD7" w14:textId="04FA27A8" w:rsidR="00693F47" w:rsidRPr="00693F47" w:rsidRDefault="00693F47" w:rsidP="00EA5CD1">
      <w:pPr>
        <w:spacing w:before="0" w:line="276" w:lineRule="auto"/>
        <w:jc w:val="left"/>
        <w:rPr>
          <w:rFonts w:eastAsiaTheme="minorHAnsi"/>
          <w:bCs/>
          <w:szCs w:val="18"/>
        </w:rPr>
      </w:pPr>
      <w:bookmarkStart w:id="344" w:name="_Ref461051199"/>
      <w:bookmarkStart w:id="345" w:name="_Toc474686632"/>
      <w:r w:rsidRPr="00693F47">
        <w:rPr>
          <w:rFonts w:eastAsiaTheme="minorHAnsi"/>
          <w:bCs/>
          <w:szCs w:val="18"/>
        </w:rPr>
        <w:t xml:space="preserve">Figure </w:t>
      </w:r>
      <w:r w:rsidR="00F02E7D">
        <w:rPr>
          <w:rFonts w:eastAsiaTheme="minorHAnsi"/>
          <w:bCs/>
          <w:szCs w:val="18"/>
        </w:rPr>
        <w:fldChar w:fldCharType="begin"/>
      </w:r>
      <w:r w:rsidR="00F02E7D">
        <w:rPr>
          <w:rFonts w:eastAsiaTheme="minorHAnsi"/>
          <w:bCs/>
          <w:szCs w:val="18"/>
        </w:rPr>
        <w:instrText xml:space="preserve"> STYLEREF 1 \s </w:instrText>
      </w:r>
      <w:r w:rsidR="00F02E7D">
        <w:rPr>
          <w:rFonts w:eastAsiaTheme="minorHAnsi"/>
          <w:bCs/>
          <w:szCs w:val="18"/>
        </w:rPr>
        <w:fldChar w:fldCharType="separate"/>
      </w:r>
      <w:r w:rsidR="005D3AE0">
        <w:rPr>
          <w:rFonts w:eastAsiaTheme="minorHAnsi"/>
          <w:bCs/>
          <w:noProof/>
          <w:szCs w:val="18"/>
        </w:rPr>
        <w:t>5</w:t>
      </w:r>
      <w:r w:rsidR="00F02E7D">
        <w:rPr>
          <w:rFonts w:eastAsiaTheme="minorHAnsi"/>
          <w:bCs/>
          <w:szCs w:val="18"/>
        </w:rPr>
        <w:fldChar w:fldCharType="end"/>
      </w:r>
      <w:r w:rsidR="00F02E7D">
        <w:rPr>
          <w:rFonts w:eastAsiaTheme="minorHAnsi"/>
          <w:bCs/>
          <w:szCs w:val="18"/>
        </w:rPr>
        <w:noBreakHyphen/>
      </w:r>
      <w:r w:rsidR="00F02E7D">
        <w:rPr>
          <w:rFonts w:eastAsiaTheme="minorHAnsi"/>
          <w:bCs/>
          <w:szCs w:val="18"/>
        </w:rPr>
        <w:fldChar w:fldCharType="begin"/>
      </w:r>
      <w:r w:rsidR="00F02E7D">
        <w:rPr>
          <w:rFonts w:eastAsiaTheme="minorHAnsi"/>
          <w:bCs/>
          <w:szCs w:val="18"/>
        </w:rPr>
        <w:instrText xml:space="preserve"> SEQ Figure \* ARABIC \s 1 </w:instrText>
      </w:r>
      <w:r w:rsidR="00F02E7D">
        <w:rPr>
          <w:rFonts w:eastAsiaTheme="minorHAnsi"/>
          <w:bCs/>
          <w:szCs w:val="18"/>
        </w:rPr>
        <w:fldChar w:fldCharType="separate"/>
      </w:r>
      <w:r w:rsidR="005D3AE0">
        <w:rPr>
          <w:rFonts w:eastAsiaTheme="minorHAnsi"/>
          <w:bCs/>
          <w:noProof/>
          <w:szCs w:val="18"/>
        </w:rPr>
        <w:t>9</w:t>
      </w:r>
      <w:r w:rsidR="00F02E7D">
        <w:rPr>
          <w:rFonts w:eastAsiaTheme="minorHAnsi"/>
          <w:bCs/>
          <w:szCs w:val="18"/>
        </w:rPr>
        <w:fldChar w:fldCharType="end"/>
      </w:r>
      <w:bookmarkEnd w:id="344"/>
      <w:r w:rsidRPr="00693F47">
        <w:rPr>
          <w:rFonts w:eastAsiaTheme="minorHAnsi"/>
          <w:bCs/>
          <w:szCs w:val="18"/>
        </w:rPr>
        <w:t>.  Bubble formation experimental design.</w:t>
      </w:r>
      <w:bookmarkEnd w:id="345"/>
    </w:p>
    <w:p w14:paraId="4754ABA7" w14:textId="77777777" w:rsidR="00693F47" w:rsidRDefault="00693F47" w:rsidP="00EA5CD1">
      <w:pPr>
        <w:spacing w:line="276" w:lineRule="auto"/>
        <w:jc w:val="left"/>
        <w:rPr>
          <w:rFonts w:eastAsiaTheme="minorHAnsi"/>
        </w:rPr>
      </w:pPr>
    </w:p>
    <w:p w14:paraId="16A6DD82" w14:textId="77777777" w:rsidR="00C15877" w:rsidRPr="00693F47" w:rsidRDefault="00C15877" w:rsidP="00EA5CD1">
      <w:pPr>
        <w:spacing w:line="276" w:lineRule="auto"/>
        <w:jc w:val="left"/>
        <w:rPr>
          <w:rFonts w:eastAsiaTheme="minorHAnsi"/>
        </w:rPr>
      </w:pPr>
    </w:p>
    <w:p w14:paraId="131AB855" w14:textId="77777777" w:rsidR="0023313A" w:rsidRPr="00693F47" w:rsidRDefault="0023313A" w:rsidP="00EA5CD1">
      <w:pPr>
        <w:spacing w:line="276" w:lineRule="auto"/>
        <w:rPr>
          <w:rFonts w:eastAsiaTheme="minorHAnsi"/>
          <w:bCs/>
          <w:szCs w:val="18"/>
        </w:rPr>
      </w:pPr>
    </w:p>
    <w:p w14:paraId="7E4F9460" w14:textId="463B98BF" w:rsidR="001872E3" w:rsidRDefault="00693F47" w:rsidP="00EA5CD1">
      <w:pPr>
        <w:spacing w:line="276" w:lineRule="auto"/>
        <w:rPr>
          <w:rFonts w:eastAsiaTheme="minorHAnsi"/>
          <w:bCs/>
          <w:szCs w:val="18"/>
        </w:rPr>
      </w:pPr>
      <w:bookmarkStart w:id="346" w:name="_Ref444169372"/>
      <w:bookmarkStart w:id="347" w:name="_Ref444170184"/>
      <w:bookmarkStart w:id="348" w:name="_Toc474686761"/>
      <w:r w:rsidRPr="00693F47">
        <w:rPr>
          <w:rFonts w:eastAsiaTheme="minorHAnsi"/>
          <w:bCs/>
          <w:szCs w:val="18"/>
        </w:rPr>
        <w:t xml:space="preserve">Table </w:t>
      </w:r>
      <w:r w:rsidRPr="00693F47">
        <w:rPr>
          <w:rFonts w:eastAsiaTheme="minorHAnsi"/>
          <w:bCs/>
          <w:szCs w:val="18"/>
        </w:rPr>
        <w:fldChar w:fldCharType="begin"/>
      </w:r>
      <w:r w:rsidRPr="00693F47">
        <w:rPr>
          <w:rFonts w:eastAsiaTheme="minorHAnsi"/>
          <w:bCs/>
          <w:szCs w:val="18"/>
        </w:rPr>
        <w:instrText xml:space="preserve"> STYLEREF 1 \s </w:instrText>
      </w:r>
      <w:r w:rsidRPr="00693F47">
        <w:rPr>
          <w:rFonts w:eastAsiaTheme="minorHAnsi"/>
          <w:bCs/>
          <w:szCs w:val="18"/>
        </w:rPr>
        <w:fldChar w:fldCharType="separate"/>
      </w:r>
      <w:r w:rsidR="005D3AE0">
        <w:rPr>
          <w:rFonts w:eastAsiaTheme="minorHAnsi"/>
          <w:bCs/>
          <w:noProof/>
          <w:szCs w:val="18"/>
        </w:rPr>
        <w:t>5</w:t>
      </w:r>
      <w:r w:rsidRPr="00693F47">
        <w:rPr>
          <w:rFonts w:eastAsiaTheme="minorHAnsi"/>
          <w:bCs/>
          <w:szCs w:val="18"/>
        </w:rPr>
        <w:fldChar w:fldCharType="end"/>
      </w:r>
      <w:r w:rsidRPr="00693F47">
        <w:rPr>
          <w:rFonts w:eastAsiaTheme="minorHAnsi"/>
          <w:bCs/>
          <w:szCs w:val="18"/>
        </w:rPr>
        <w:noBreakHyphen/>
      </w:r>
      <w:r w:rsidRPr="00693F47">
        <w:rPr>
          <w:rFonts w:eastAsiaTheme="minorHAnsi"/>
          <w:bCs/>
          <w:szCs w:val="18"/>
        </w:rPr>
        <w:fldChar w:fldCharType="begin"/>
      </w:r>
      <w:r w:rsidRPr="00693F47">
        <w:rPr>
          <w:rFonts w:eastAsiaTheme="minorHAnsi"/>
          <w:bCs/>
          <w:szCs w:val="18"/>
        </w:rPr>
        <w:instrText xml:space="preserve"> SEQ Table \* ARABIC \s 1 </w:instrText>
      </w:r>
      <w:r w:rsidRPr="00693F47">
        <w:rPr>
          <w:rFonts w:eastAsiaTheme="minorHAnsi"/>
          <w:bCs/>
          <w:szCs w:val="18"/>
        </w:rPr>
        <w:fldChar w:fldCharType="separate"/>
      </w:r>
      <w:r w:rsidR="005D3AE0">
        <w:rPr>
          <w:rFonts w:eastAsiaTheme="minorHAnsi"/>
          <w:bCs/>
          <w:noProof/>
          <w:szCs w:val="18"/>
        </w:rPr>
        <w:t>8</w:t>
      </w:r>
      <w:r w:rsidRPr="00693F47">
        <w:rPr>
          <w:rFonts w:eastAsiaTheme="minorHAnsi"/>
          <w:bCs/>
          <w:szCs w:val="18"/>
        </w:rPr>
        <w:fldChar w:fldCharType="end"/>
      </w:r>
      <w:bookmarkEnd w:id="346"/>
      <w:bookmarkEnd w:id="347"/>
      <w:r w:rsidRPr="00693F47">
        <w:rPr>
          <w:rFonts w:eastAsiaTheme="minorHAnsi"/>
          <w:bCs/>
          <w:szCs w:val="18"/>
        </w:rPr>
        <w:t>.  Diagram of LabView image analysis technique.</w:t>
      </w:r>
      <w:bookmarkEnd w:id="348"/>
    </w:p>
    <w:tbl>
      <w:tblPr>
        <w:tblStyle w:val="LightShading"/>
        <w:tblW w:w="0" w:type="auto"/>
        <w:tblLook w:val="04A0" w:firstRow="1" w:lastRow="0" w:firstColumn="1" w:lastColumn="0" w:noHBand="0" w:noVBand="1"/>
      </w:tblPr>
      <w:tblGrid>
        <w:gridCol w:w="2335"/>
        <w:gridCol w:w="3350"/>
        <w:gridCol w:w="3557"/>
      </w:tblGrid>
      <w:tr w:rsidR="0040687D" w14:paraId="405E73FC" w14:textId="77777777" w:rsidTr="00771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top w:val="single" w:sz="18" w:space="0" w:color="auto"/>
            </w:tcBorders>
            <w:shd w:val="clear" w:color="auto" w:fill="FFFFFF" w:themeFill="background1"/>
          </w:tcPr>
          <w:p w14:paraId="4DFC1146" w14:textId="77777777" w:rsidR="0040687D" w:rsidRDefault="001872E3" w:rsidP="00EA5CD1">
            <w:pPr>
              <w:spacing w:before="0" w:line="276" w:lineRule="auto"/>
            </w:pPr>
            <w:r w:rsidRPr="00693F47">
              <w:t xml:space="preserve"> </w:t>
            </w:r>
          </w:p>
        </w:tc>
        <w:tc>
          <w:tcPr>
            <w:tcW w:w="3350" w:type="dxa"/>
            <w:tcBorders>
              <w:top w:val="single" w:sz="18" w:space="0" w:color="auto"/>
            </w:tcBorders>
          </w:tcPr>
          <w:p w14:paraId="5A2F8192" w14:textId="77777777" w:rsidR="0040687D" w:rsidRDefault="0040687D" w:rsidP="00EA5CD1">
            <w:pPr>
              <w:spacing w:before="0" w:line="276" w:lineRule="auto"/>
              <w:cnfStyle w:val="100000000000" w:firstRow="1" w:lastRow="0" w:firstColumn="0" w:lastColumn="0" w:oddVBand="0" w:evenVBand="0" w:oddHBand="0" w:evenHBand="0" w:firstRowFirstColumn="0" w:firstRowLastColumn="0" w:lastRowFirstColumn="0" w:lastRowLastColumn="0"/>
            </w:pPr>
            <w:r>
              <w:t>83 µm polystyrene</w:t>
            </w:r>
          </w:p>
        </w:tc>
        <w:tc>
          <w:tcPr>
            <w:tcW w:w="3557" w:type="dxa"/>
            <w:tcBorders>
              <w:top w:val="single" w:sz="18" w:space="0" w:color="auto"/>
            </w:tcBorders>
          </w:tcPr>
          <w:p w14:paraId="6B8AA164" w14:textId="77777777" w:rsidR="0040687D" w:rsidRDefault="0040687D" w:rsidP="00EA5CD1">
            <w:pPr>
              <w:spacing w:before="0" w:line="276" w:lineRule="auto"/>
              <w:cnfStyle w:val="100000000000" w:firstRow="1" w:lastRow="0" w:firstColumn="0" w:lastColumn="0" w:oddVBand="0" w:evenVBand="0" w:oddHBand="0" w:evenHBand="0" w:firstRowFirstColumn="0" w:firstRowLastColumn="0" w:lastRowFirstColumn="0" w:lastRowLastColumn="0"/>
            </w:pPr>
            <w:r>
              <w:t>125 µm glass ballotini</w:t>
            </w:r>
          </w:p>
        </w:tc>
      </w:tr>
      <w:tr w:rsidR="0040687D" w14:paraId="7E2964A0" w14:textId="77777777" w:rsidTr="00771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tcPr>
          <w:p w14:paraId="029471BA" w14:textId="5E77541A" w:rsidR="0040687D" w:rsidRDefault="0040687D" w:rsidP="00EA5CD1">
            <w:pPr>
              <w:spacing w:before="0" w:line="276" w:lineRule="auto"/>
              <w:jc w:val="left"/>
            </w:pPr>
            <w:r>
              <w:t>Original image</w:t>
            </w:r>
          </w:p>
        </w:tc>
        <w:tc>
          <w:tcPr>
            <w:tcW w:w="3350" w:type="dxa"/>
            <w:shd w:val="clear" w:color="auto" w:fill="auto"/>
          </w:tcPr>
          <w:p w14:paraId="13DBA49F" w14:textId="77777777" w:rsidR="0040687D" w:rsidRDefault="0040687D"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0640CFDE" wp14:editId="582EDBDA">
                  <wp:extent cx="1096239" cy="1511031"/>
                  <wp:effectExtent l="2222"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iginal image.JPG"/>
                          <pic:cNvPicPr/>
                        </pic:nvPicPr>
                        <pic:blipFill>
                          <a:blip r:embed="rId120" cstate="print">
                            <a:extLst>
                              <a:ext uri="{28A0092B-C50C-407E-A947-70E740481C1C}">
                                <a14:useLocalDpi xmlns:a14="http://schemas.microsoft.com/office/drawing/2010/main" val="0"/>
                              </a:ext>
                            </a:extLst>
                          </a:blip>
                          <a:stretch>
                            <a:fillRect/>
                          </a:stretch>
                        </pic:blipFill>
                        <pic:spPr>
                          <a:xfrm rot="16200000">
                            <a:off x="0" y="0"/>
                            <a:ext cx="1112317" cy="1533193"/>
                          </a:xfrm>
                          <a:prstGeom prst="rect">
                            <a:avLst/>
                          </a:prstGeom>
                        </pic:spPr>
                      </pic:pic>
                    </a:graphicData>
                  </a:graphic>
                </wp:inline>
              </w:drawing>
            </w:r>
          </w:p>
        </w:tc>
        <w:tc>
          <w:tcPr>
            <w:tcW w:w="3557" w:type="dxa"/>
            <w:shd w:val="clear" w:color="auto" w:fill="auto"/>
          </w:tcPr>
          <w:p w14:paraId="6C471624" w14:textId="77777777" w:rsidR="0040687D" w:rsidRDefault="0040687D"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00E57551" wp14:editId="18B531C9">
                  <wp:extent cx="1068036" cy="1584425"/>
                  <wp:effectExtent l="8255" t="0" r="7620" b="762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iginal_150.JPG"/>
                          <pic:cNvPicPr/>
                        </pic:nvPicPr>
                        <pic:blipFill>
                          <a:blip r:embed="rId121" cstate="print">
                            <a:extLst>
                              <a:ext uri="{28A0092B-C50C-407E-A947-70E740481C1C}">
                                <a14:useLocalDpi xmlns:a14="http://schemas.microsoft.com/office/drawing/2010/main" val="0"/>
                              </a:ext>
                            </a:extLst>
                          </a:blip>
                          <a:stretch>
                            <a:fillRect/>
                          </a:stretch>
                        </pic:blipFill>
                        <pic:spPr>
                          <a:xfrm rot="16200000">
                            <a:off x="0" y="0"/>
                            <a:ext cx="1087495" cy="1613292"/>
                          </a:xfrm>
                          <a:prstGeom prst="rect">
                            <a:avLst/>
                          </a:prstGeom>
                        </pic:spPr>
                      </pic:pic>
                    </a:graphicData>
                  </a:graphic>
                </wp:inline>
              </w:drawing>
            </w:r>
          </w:p>
        </w:tc>
      </w:tr>
      <w:tr w:rsidR="0040687D" w14:paraId="7CF23336" w14:textId="77777777" w:rsidTr="00771C69">
        <w:tc>
          <w:tcPr>
            <w:cnfStyle w:val="001000000000" w:firstRow="0" w:lastRow="0" w:firstColumn="1" w:lastColumn="0" w:oddVBand="0" w:evenVBand="0" w:oddHBand="0" w:evenHBand="0" w:firstRowFirstColumn="0" w:firstRowLastColumn="0" w:lastRowFirstColumn="0" w:lastRowLastColumn="0"/>
            <w:tcW w:w="2335" w:type="dxa"/>
            <w:shd w:val="clear" w:color="auto" w:fill="auto"/>
          </w:tcPr>
          <w:p w14:paraId="15065094" w14:textId="393317B5" w:rsidR="0040687D" w:rsidRDefault="0040687D" w:rsidP="00EA5CD1">
            <w:pPr>
              <w:spacing w:before="0" w:line="276" w:lineRule="auto"/>
              <w:jc w:val="left"/>
            </w:pPr>
            <w:r>
              <w:t>Colour plane extraction</w:t>
            </w:r>
          </w:p>
        </w:tc>
        <w:tc>
          <w:tcPr>
            <w:tcW w:w="3350" w:type="dxa"/>
            <w:shd w:val="clear" w:color="auto" w:fill="auto"/>
          </w:tcPr>
          <w:p w14:paraId="2E4DFA62" w14:textId="37D6EC5F" w:rsidR="0040687D" w:rsidRDefault="0040687D"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noProof/>
                <w:lang w:eastAsia="en-GB"/>
              </w:rPr>
              <w:drawing>
                <wp:inline distT="0" distB="0" distL="0" distR="0" wp14:anchorId="0A96FE2E" wp14:editId="7A439B99">
                  <wp:extent cx="1087369" cy="1502262"/>
                  <wp:effectExtent l="2222" t="0" r="953" b="952"/>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our plane extraction.JPG"/>
                          <pic:cNvPicPr/>
                        </pic:nvPicPr>
                        <pic:blipFill>
                          <a:blip r:embed="rId122" cstate="print">
                            <a:extLst>
                              <a:ext uri="{28A0092B-C50C-407E-A947-70E740481C1C}">
                                <a14:useLocalDpi xmlns:a14="http://schemas.microsoft.com/office/drawing/2010/main" val="0"/>
                              </a:ext>
                            </a:extLst>
                          </a:blip>
                          <a:stretch>
                            <a:fillRect/>
                          </a:stretch>
                        </pic:blipFill>
                        <pic:spPr>
                          <a:xfrm rot="16200000">
                            <a:off x="0" y="0"/>
                            <a:ext cx="1105206" cy="1526905"/>
                          </a:xfrm>
                          <a:prstGeom prst="rect">
                            <a:avLst/>
                          </a:prstGeom>
                        </pic:spPr>
                      </pic:pic>
                    </a:graphicData>
                  </a:graphic>
                </wp:inline>
              </w:drawing>
            </w:r>
          </w:p>
        </w:tc>
        <w:tc>
          <w:tcPr>
            <w:tcW w:w="3557" w:type="dxa"/>
            <w:shd w:val="clear" w:color="auto" w:fill="auto"/>
          </w:tcPr>
          <w:p w14:paraId="008B596C" w14:textId="77777777" w:rsidR="0040687D" w:rsidRDefault="0040687D"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noProof/>
                <w:lang w:eastAsia="en-GB"/>
              </w:rPr>
              <w:drawing>
                <wp:inline distT="0" distB="0" distL="0" distR="0" wp14:anchorId="25B32AAA" wp14:editId="0EB52389">
                  <wp:extent cx="1057106" cy="1574326"/>
                  <wp:effectExtent l="7937"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our plane extraction_150.JPG"/>
                          <pic:cNvPicPr/>
                        </pic:nvPicPr>
                        <pic:blipFill>
                          <a:blip r:embed="rId123" cstate="print">
                            <a:extLst>
                              <a:ext uri="{28A0092B-C50C-407E-A947-70E740481C1C}">
                                <a14:useLocalDpi xmlns:a14="http://schemas.microsoft.com/office/drawing/2010/main" val="0"/>
                              </a:ext>
                            </a:extLst>
                          </a:blip>
                          <a:stretch>
                            <a:fillRect/>
                          </a:stretch>
                        </pic:blipFill>
                        <pic:spPr>
                          <a:xfrm rot="16200000">
                            <a:off x="0" y="0"/>
                            <a:ext cx="1077209" cy="1604264"/>
                          </a:xfrm>
                          <a:prstGeom prst="rect">
                            <a:avLst/>
                          </a:prstGeom>
                        </pic:spPr>
                      </pic:pic>
                    </a:graphicData>
                  </a:graphic>
                </wp:inline>
              </w:drawing>
            </w:r>
          </w:p>
        </w:tc>
      </w:tr>
      <w:tr w:rsidR="0040687D" w14:paraId="40EA1D2D" w14:textId="77777777" w:rsidTr="00771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tcPr>
          <w:p w14:paraId="72A39A8C" w14:textId="77777777" w:rsidR="0040687D" w:rsidRDefault="0040687D" w:rsidP="00EA5CD1">
            <w:pPr>
              <w:spacing w:before="0" w:line="276" w:lineRule="auto"/>
              <w:jc w:val="left"/>
            </w:pPr>
            <w:r>
              <w:t>Convolution highlight details</w:t>
            </w:r>
          </w:p>
        </w:tc>
        <w:tc>
          <w:tcPr>
            <w:tcW w:w="3350" w:type="dxa"/>
            <w:shd w:val="clear" w:color="auto" w:fill="auto"/>
          </w:tcPr>
          <w:p w14:paraId="096CE2E0" w14:textId="77777777" w:rsidR="0040687D" w:rsidRDefault="0040687D"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59E8501A" wp14:editId="56210846">
                  <wp:extent cx="1092910" cy="1511889"/>
                  <wp:effectExtent l="318"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volution highlight details.JPG"/>
                          <pic:cNvPicPr/>
                        </pic:nvPicPr>
                        <pic:blipFill>
                          <a:blip r:embed="rId124" cstate="print">
                            <a:extLst>
                              <a:ext uri="{28A0092B-C50C-407E-A947-70E740481C1C}">
                                <a14:useLocalDpi xmlns:a14="http://schemas.microsoft.com/office/drawing/2010/main" val="0"/>
                              </a:ext>
                            </a:extLst>
                          </a:blip>
                          <a:stretch>
                            <a:fillRect/>
                          </a:stretch>
                        </pic:blipFill>
                        <pic:spPr>
                          <a:xfrm rot="16200000">
                            <a:off x="0" y="0"/>
                            <a:ext cx="1105177" cy="1528858"/>
                          </a:xfrm>
                          <a:prstGeom prst="rect">
                            <a:avLst/>
                          </a:prstGeom>
                        </pic:spPr>
                      </pic:pic>
                    </a:graphicData>
                  </a:graphic>
                </wp:inline>
              </w:drawing>
            </w:r>
          </w:p>
        </w:tc>
        <w:tc>
          <w:tcPr>
            <w:tcW w:w="3557" w:type="dxa"/>
            <w:shd w:val="clear" w:color="auto" w:fill="auto"/>
          </w:tcPr>
          <w:p w14:paraId="31486226" w14:textId="77777777" w:rsidR="0040687D" w:rsidRDefault="0040687D"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3B36C491" wp14:editId="4C474689">
                  <wp:extent cx="1062807" cy="1581805"/>
                  <wp:effectExtent l="6985"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volution highlight details_150.JPG"/>
                          <pic:cNvPicPr/>
                        </pic:nvPicPr>
                        <pic:blipFill>
                          <a:blip r:embed="rId125" cstate="print">
                            <a:extLst>
                              <a:ext uri="{28A0092B-C50C-407E-A947-70E740481C1C}">
                                <a14:useLocalDpi xmlns:a14="http://schemas.microsoft.com/office/drawing/2010/main" val="0"/>
                              </a:ext>
                            </a:extLst>
                          </a:blip>
                          <a:stretch>
                            <a:fillRect/>
                          </a:stretch>
                        </pic:blipFill>
                        <pic:spPr>
                          <a:xfrm rot="16200000">
                            <a:off x="0" y="0"/>
                            <a:ext cx="1069934" cy="1592412"/>
                          </a:xfrm>
                          <a:prstGeom prst="rect">
                            <a:avLst/>
                          </a:prstGeom>
                        </pic:spPr>
                      </pic:pic>
                    </a:graphicData>
                  </a:graphic>
                </wp:inline>
              </w:drawing>
            </w:r>
          </w:p>
        </w:tc>
      </w:tr>
      <w:tr w:rsidR="0040687D" w14:paraId="66C35CB5" w14:textId="77777777" w:rsidTr="00771C69">
        <w:tc>
          <w:tcPr>
            <w:cnfStyle w:val="001000000000" w:firstRow="0" w:lastRow="0" w:firstColumn="1" w:lastColumn="0" w:oddVBand="0" w:evenVBand="0" w:oddHBand="0" w:evenHBand="0" w:firstRowFirstColumn="0" w:firstRowLastColumn="0" w:lastRowFirstColumn="0" w:lastRowLastColumn="0"/>
            <w:tcW w:w="2335" w:type="dxa"/>
            <w:shd w:val="clear" w:color="auto" w:fill="auto"/>
          </w:tcPr>
          <w:p w14:paraId="706E2B39" w14:textId="77777777" w:rsidR="0040687D" w:rsidRDefault="0040687D" w:rsidP="00EA5CD1">
            <w:pPr>
              <w:spacing w:before="0" w:line="276" w:lineRule="auto"/>
              <w:jc w:val="left"/>
            </w:pPr>
            <w:r>
              <w:t>Threshold</w:t>
            </w:r>
          </w:p>
        </w:tc>
        <w:tc>
          <w:tcPr>
            <w:tcW w:w="3350" w:type="dxa"/>
            <w:shd w:val="clear" w:color="auto" w:fill="auto"/>
          </w:tcPr>
          <w:p w14:paraId="4D7D2EC7" w14:textId="77777777" w:rsidR="0040687D" w:rsidRDefault="0040687D"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noProof/>
                <w:lang w:eastAsia="en-GB"/>
              </w:rPr>
              <w:drawing>
                <wp:inline distT="0" distB="0" distL="0" distR="0" wp14:anchorId="3F0C1C44" wp14:editId="6569DF31">
                  <wp:extent cx="1092020" cy="1510661"/>
                  <wp:effectExtent l="318"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resholding.JPG"/>
                          <pic:cNvPicPr/>
                        </pic:nvPicPr>
                        <pic:blipFill>
                          <a:blip r:embed="rId126" cstate="print">
                            <a:extLst>
                              <a:ext uri="{28A0092B-C50C-407E-A947-70E740481C1C}">
                                <a14:useLocalDpi xmlns:a14="http://schemas.microsoft.com/office/drawing/2010/main" val="0"/>
                              </a:ext>
                            </a:extLst>
                          </a:blip>
                          <a:stretch>
                            <a:fillRect/>
                          </a:stretch>
                        </pic:blipFill>
                        <pic:spPr>
                          <a:xfrm rot="16200000">
                            <a:off x="0" y="0"/>
                            <a:ext cx="1116865" cy="1545031"/>
                          </a:xfrm>
                          <a:prstGeom prst="rect">
                            <a:avLst/>
                          </a:prstGeom>
                        </pic:spPr>
                      </pic:pic>
                    </a:graphicData>
                  </a:graphic>
                </wp:inline>
              </w:drawing>
            </w:r>
          </w:p>
        </w:tc>
        <w:tc>
          <w:tcPr>
            <w:tcW w:w="3557" w:type="dxa"/>
            <w:shd w:val="clear" w:color="auto" w:fill="auto"/>
          </w:tcPr>
          <w:p w14:paraId="567878E9" w14:textId="77777777" w:rsidR="0040687D" w:rsidRDefault="0040687D"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noProof/>
                <w:lang w:eastAsia="en-GB"/>
              </w:rPr>
              <w:drawing>
                <wp:inline distT="0" distB="0" distL="0" distR="0" wp14:anchorId="33D6BC69" wp14:editId="29A44A72">
                  <wp:extent cx="1062809" cy="1581805"/>
                  <wp:effectExtent l="6985"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resholding_150.JPG"/>
                          <pic:cNvPicPr/>
                        </pic:nvPicPr>
                        <pic:blipFill>
                          <a:blip r:embed="rId127" cstate="print">
                            <a:extLst>
                              <a:ext uri="{28A0092B-C50C-407E-A947-70E740481C1C}">
                                <a14:useLocalDpi xmlns:a14="http://schemas.microsoft.com/office/drawing/2010/main" val="0"/>
                              </a:ext>
                            </a:extLst>
                          </a:blip>
                          <a:stretch>
                            <a:fillRect/>
                          </a:stretch>
                        </pic:blipFill>
                        <pic:spPr>
                          <a:xfrm rot="16200000">
                            <a:off x="0" y="0"/>
                            <a:ext cx="1074009" cy="1598474"/>
                          </a:xfrm>
                          <a:prstGeom prst="rect">
                            <a:avLst/>
                          </a:prstGeom>
                        </pic:spPr>
                      </pic:pic>
                    </a:graphicData>
                  </a:graphic>
                </wp:inline>
              </w:drawing>
            </w:r>
          </w:p>
        </w:tc>
      </w:tr>
      <w:tr w:rsidR="0040687D" w14:paraId="216B3A1E" w14:textId="77777777" w:rsidTr="00771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tcPr>
          <w:p w14:paraId="6FC87254" w14:textId="77777777" w:rsidR="0040687D" w:rsidRDefault="0040687D" w:rsidP="00EA5CD1">
            <w:pPr>
              <w:spacing w:before="0" w:line="276" w:lineRule="auto"/>
              <w:jc w:val="left"/>
            </w:pPr>
            <w:r>
              <w:t>Fill holes</w:t>
            </w:r>
          </w:p>
        </w:tc>
        <w:tc>
          <w:tcPr>
            <w:tcW w:w="3350" w:type="dxa"/>
            <w:shd w:val="clear" w:color="auto" w:fill="auto"/>
          </w:tcPr>
          <w:p w14:paraId="77D6F3E7" w14:textId="77777777" w:rsidR="0040687D" w:rsidRDefault="0040687D"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3077B07B" wp14:editId="1EC8C39E">
                  <wp:extent cx="1091683" cy="1512928"/>
                  <wp:effectExtent l="0" t="952"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l holes.JPG"/>
                          <pic:cNvPicPr/>
                        </pic:nvPicPr>
                        <pic:blipFill>
                          <a:blip r:embed="rId128" cstate="print">
                            <a:extLst>
                              <a:ext uri="{28A0092B-C50C-407E-A947-70E740481C1C}">
                                <a14:useLocalDpi xmlns:a14="http://schemas.microsoft.com/office/drawing/2010/main" val="0"/>
                              </a:ext>
                            </a:extLst>
                          </a:blip>
                          <a:stretch>
                            <a:fillRect/>
                          </a:stretch>
                        </pic:blipFill>
                        <pic:spPr>
                          <a:xfrm rot="16200000">
                            <a:off x="0" y="0"/>
                            <a:ext cx="1098126" cy="1521856"/>
                          </a:xfrm>
                          <a:prstGeom prst="rect">
                            <a:avLst/>
                          </a:prstGeom>
                        </pic:spPr>
                      </pic:pic>
                    </a:graphicData>
                  </a:graphic>
                </wp:inline>
              </w:drawing>
            </w:r>
          </w:p>
        </w:tc>
        <w:tc>
          <w:tcPr>
            <w:tcW w:w="3557" w:type="dxa"/>
            <w:shd w:val="clear" w:color="auto" w:fill="auto"/>
          </w:tcPr>
          <w:p w14:paraId="0C57DAA2" w14:textId="77777777" w:rsidR="0040687D" w:rsidRDefault="0040687D"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55CF3613" wp14:editId="170553D3">
                  <wp:extent cx="1068190" cy="1582581"/>
                  <wp:effectExtent l="0" t="9525" r="8255" b="825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l holes_150.JPG"/>
                          <pic:cNvPicPr/>
                        </pic:nvPicPr>
                        <pic:blipFill>
                          <a:blip r:embed="rId129" cstate="print">
                            <a:extLst>
                              <a:ext uri="{28A0092B-C50C-407E-A947-70E740481C1C}">
                                <a14:useLocalDpi xmlns:a14="http://schemas.microsoft.com/office/drawing/2010/main" val="0"/>
                              </a:ext>
                            </a:extLst>
                          </a:blip>
                          <a:stretch>
                            <a:fillRect/>
                          </a:stretch>
                        </pic:blipFill>
                        <pic:spPr>
                          <a:xfrm rot="16200000">
                            <a:off x="0" y="0"/>
                            <a:ext cx="1090792" cy="1616068"/>
                          </a:xfrm>
                          <a:prstGeom prst="rect">
                            <a:avLst/>
                          </a:prstGeom>
                        </pic:spPr>
                      </pic:pic>
                    </a:graphicData>
                  </a:graphic>
                </wp:inline>
              </w:drawing>
            </w:r>
          </w:p>
        </w:tc>
      </w:tr>
      <w:tr w:rsidR="0040687D" w14:paraId="5FC4172B" w14:textId="77777777" w:rsidTr="00771C69">
        <w:tc>
          <w:tcPr>
            <w:cnfStyle w:val="001000000000" w:firstRow="0" w:lastRow="0" w:firstColumn="1" w:lastColumn="0" w:oddVBand="0" w:evenVBand="0" w:oddHBand="0" w:evenHBand="0" w:firstRowFirstColumn="0" w:firstRowLastColumn="0" w:lastRowFirstColumn="0" w:lastRowLastColumn="0"/>
            <w:tcW w:w="2335" w:type="dxa"/>
            <w:shd w:val="clear" w:color="auto" w:fill="auto"/>
          </w:tcPr>
          <w:p w14:paraId="29A14C65" w14:textId="77777777" w:rsidR="0040687D" w:rsidRDefault="0040687D" w:rsidP="00EA5CD1">
            <w:pPr>
              <w:spacing w:before="0" w:line="276" w:lineRule="auto"/>
              <w:jc w:val="left"/>
            </w:pPr>
            <w:r>
              <w:t>Remove small objects</w:t>
            </w:r>
          </w:p>
        </w:tc>
        <w:tc>
          <w:tcPr>
            <w:tcW w:w="3350" w:type="dxa"/>
            <w:shd w:val="clear" w:color="auto" w:fill="auto"/>
          </w:tcPr>
          <w:p w14:paraId="2BFC7AB6" w14:textId="77777777" w:rsidR="0040687D" w:rsidRDefault="0040687D"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drawing>
                <wp:inline distT="0" distB="0" distL="0" distR="0" wp14:anchorId="6984D2EF" wp14:editId="426D8DCF">
                  <wp:extent cx="1091679" cy="1510945"/>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ve small objects.JPG"/>
                          <pic:cNvPicPr/>
                        </pic:nvPicPr>
                        <pic:blipFill>
                          <a:blip r:embed="rId130" cstate="print">
                            <a:extLst>
                              <a:ext uri="{28A0092B-C50C-407E-A947-70E740481C1C}">
                                <a14:useLocalDpi xmlns:a14="http://schemas.microsoft.com/office/drawing/2010/main" val="0"/>
                              </a:ext>
                            </a:extLst>
                          </a:blip>
                          <a:stretch>
                            <a:fillRect/>
                          </a:stretch>
                        </pic:blipFill>
                        <pic:spPr>
                          <a:xfrm rot="16200000">
                            <a:off x="0" y="0"/>
                            <a:ext cx="1112427" cy="1539661"/>
                          </a:xfrm>
                          <a:prstGeom prst="rect">
                            <a:avLst/>
                          </a:prstGeom>
                        </pic:spPr>
                      </pic:pic>
                    </a:graphicData>
                  </a:graphic>
                </wp:inline>
              </w:drawing>
            </w:r>
          </w:p>
        </w:tc>
        <w:tc>
          <w:tcPr>
            <w:tcW w:w="3557" w:type="dxa"/>
            <w:shd w:val="clear" w:color="auto" w:fill="auto"/>
          </w:tcPr>
          <w:p w14:paraId="0FFC5E8E" w14:textId="77777777" w:rsidR="0040687D" w:rsidRDefault="0040687D"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drawing>
                <wp:inline distT="0" distB="0" distL="0" distR="0" wp14:anchorId="4E820B7A" wp14:editId="7FE614F6">
                  <wp:extent cx="1061405" cy="1577650"/>
                  <wp:effectExtent l="8573"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ve small objects_150.JPG"/>
                          <pic:cNvPicPr/>
                        </pic:nvPicPr>
                        <pic:blipFill>
                          <a:blip r:embed="rId131" cstate="print">
                            <a:extLst>
                              <a:ext uri="{28A0092B-C50C-407E-A947-70E740481C1C}">
                                <a14:useLocalDpi xmlns:a14="http://schemas.microsoft.com/office/drawing/2010/main" val="0"/>
                              </a:ext>
                            </a:extLst>
                          </a:blip>
                          <a:stretch>
                            <a:fillRect/>
                          </a:stretch>
                        </pic:blipFill>
                        <pic:spPr>
                          <a:xfrm rot="16200000">
                            <a:off x="0" y="0"/>
                            <a:ext cx="1076281" cy="1599761"/>
                          </a:xfrm>
                          <a:prstGeom prst="rect">
                            <a:avLst/>
                          </a:prstGeom>
                        </pic:spPr>
                      </pic:pic>
                    </a:graphicData>
                  </a:graphic>
                </wp:inline>
              </w:drawing>
            </w:r>
          </w:p>
        </w:tc>
      </w:tr>
      <w:tr w:rsidR="0040687D" w14:paraId="77D1BB97" w14:textId="77777777" w:rsidTr="00771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bottom w:val="single" w:sz="18" w:space="0" w:color="auto"/>
            </w:tcBorders>
            <w:shd w:val="clear" w:color="auto" w:fill="auto"/>
          </w:tcPr>
          <w:p w14:paraId="00B9C58F" w14:textId="77777777" w:rsidR="0040687D" w:rsidRDefault="0040687D" w:rsidP="00EA5CD1">
            <w:pPr>
              <w:spacing w:before="0" w:line="276" w:lineRule="auto"/>
              <w:jc w:val="left"/>
            </w:pPr>
            <w:r>
              <w:t>Remove border objects</w:t>
            </w:r>
          </w:p>
        </w:tc>
        <w:tc>
          <w:tcPr>
            <w:tcW w:w="3350" w:type="dxa"/>
            <w:tcBorders>
              <w:bottom w:val="single" w:sz="18" w:space="0" w:color="auto"/>
            </w:tcBorders>
            <w:shd w:val="clear" w:color="auto" w:fill="auto"/>
          </w:tcPr>
          <w:p w14:paraId="71DCB8DE" w14:textId="77777777" w:rsidR="0040687D" w:rsidRDefault="0040687D"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drawing>
                <wp:inline distT="0" distB="0" distL="0" distR="0" wp14:anchorId="705FEB49" wp14:editId="38BF2E9C">
                  <wp:extent cx="1091005" cy="1510017"/>
                  <wp:effectExtent l="317"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ve small objects.JPG"/>
                          <pic:cNvPicPr/>
                        </pic:nvPicPr>
                        <pic:blipFill>
                          <a:blip r:embed="rId132" cstate="print">
                            <a:extLst>
                              <a:ext uri="{28A0092B-C50C-407E-A947-70E740481C1C}">
                                <a14:useLocalDpi xmlns:a14="http://schemas.microsoft.com/office/drawing/2010/main" val="0"/>
                              </a:ext>
                            </a:extLst>
                          </a:blip>
                          <a:stretch>
                            <a:fillRect/>
                          </a:stretch>
                        </pic:blipFill>
                        <pic:spPr>
                          <a:xfrm rot="16200000">
                            <a:off x="0" y="0"/>
                            <a:ext cx="1126047" cy="1558517"/>
                          </a:xfrm>
                          <a:prstGeom prst="rect">
                            <a:avLst/>
                          </a:prstGeom>
                        </pic:spPr>
                      </pic:pic>
                    </a:graphicData>
                  </a:graphic>
                </wp:inline>
              </w:drawing>
            </w:r>
          </w:p>
        </w:tc>
        <w:tc>
          <w:tcPr>
            <w:tcW w:w="3557" w:type="dxa"/>
            <w:tcBorders>
              <w:bottom w:val="single" w:sz="18" w:space="0" w:color="auto"/>
            </w:tcBorders>
            <w:shd w:val="clear" w:color="auto" w:fill="auto"/>
          </w:tcPr>
          <w:p w14:paraId="3BAD0626" w14:textId="77777777" w:rsidR="0040687D" w:rsidRDefault="0040687D"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drawing>
                <wp:inline distT="0" distB="0" distL="0" distR="0" wp14:anchorId="61F5B631" wp14:editId="196BD949">
                  <wp:extent cx="1063413" cy="1582658"/>
                  <wp:effectExtent l="6985"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ve border objects_150.JPG"/>
                          <pic:cNvPicPr/>
                        </pic:nvPicPr>
                        <pic:blipFill>
                          <a:blip r:embed="rId133" cstate="print">
                            <a:extLst>
                              <a:ext uri="{28A0092B-C50C-407E-A947-70E740481C1C}">
                                <a14:useLocalDpi xmlns:a14="http://schemas.microsoft.com/office/drawing/2010/main" val="0"/>
                              </a:ext>
                            </a:extLst>
                          </a:blip>
                          <a:stretch>
                            <a:fillRect/>
                          </a:stretch>
                        </pic:blipFill>
                        <pic:spPr>
                          <a:xfrm rot="16200000">
                            <a:off x="0" y="0"/>
                            <a:ext cx="1089540" cy="1621542"/>
                          </a:xfrm>
                          <a:prstGeom prst="rect">
                            <a:avLst/>
                          </a:prstGeom>
                        </pic:spPr>
                      </pic:pic>
                    </a:graphicData>
                  </a:graphic>
                </wp:inline>
              </w:drawing>
            </w:r>
          </w:p>
        </w:tc>
      </w:tr>
    </w:tbl>
    <w:p w14:paraId="1A8C80D9" w14:textId="77777777" w:rsidR="00C15877" w:rsidRDefault="00C15877" w:rsidP="00EA5CD1">
      <w:pPr>
        <w:spacing w:line="276" w:lineRule="auto"/>
        <w:rPr>
          <w:rFonts w:eastAsiaTheme="minorHAnsi"/>
        </w:rPr>
      </w:pPr>
    </w:p>
    <w:p w14:paraId="44167D40" w14:textId="50D1AB56" w:rsidR="007679CC" w:rsidRDefault="00C15877" w:rsidP="00EA5CD1">
      <w:pPr>
        <w:spacing w:line="276" w:lineRule="auto"/>
        <w:rPr>
          <w:rFonts w:eastAsiaTheme="minorHAnsi"/>
        </w:rPr>
      </w:pPr>
      <w:r w:rsidRPr="00693F47">
        <w:rPr>
          <w:noProof/>
          <w:lang w:eastAsia="en-GB"/>
        </w:rPr>
        <mc:AlternateContent>
          <mc:Choice Requires="wps">
            <w:drawing>
              <wp:anchor distT="0" distB="0" distL="114300" distR="114300" simplePos="0" relativeHeight="255013376" behindDoc="0" locked="0" layoutInCell="1" allowOverlap="1" wp14:anchorId="5F5E5423" wp14:editId="597B8B5A">
                <wp:simplePos x="0" y="0"/>
                <wp:positionH relativeFrom="column">
                  <wp:posOffset>1064895</wp:posOffset>
                </wp:positionH>
                <wp:positionV relativeFrom="paragraph">
                  <wp:posOffset>2543175</wp:posOffset>
                </wp:positionV>
                <wp:extent cx="0" cy="709930"/>
                <wp:effectExtent l="0" t="0" r="19050" b="13970"/>
                <wp:wrapNone/>
                <wp:docPr id="9133" name="Straight Connector 9133"/>
                <wp:cNvGraphicFramePr/>
                <a:graphic xmlns:a="http://schemas.openxmlformats.org/drawingml/2006/main">
                  <a:graphicData uri="http://schemas.microsoft.com/office/word/2010/wordprocessingShape">
                    <wps:wsp>
                      <wps:cNvCnPr/>
                      <wps:spPr>
                        <a:xfrm>
                          <a:off x="0" y="0"/>
                          <a:ext cx="0" cy="709930"/>
                        </a:xfrm>
                        <a:prstGeom prst="line">
                          <a:avLst/>
                        </a:prstGeom>
                        <a:noFill/>
                        <a:ln w="9525" cap="flat" cmpd="sng" algn="ctr">
                          <a:solidFill>
                            <a:sysClr val="window" lastClr="FFFFFF"/>
                          </a:solidFill>
                          <a:prstDash val="solid"/>
                        </a:ln>
                        <a:effectLst/>
                      </wps:spPr>
                      <wps:bodyPr/>
                    </wps:wsp>
                  </a:graphicData>
                </a:graphic>
                <wp14:sizeRelV relativeFrom="margin">
                  <wp14:pctHeight>0</wp14:pctHeight>
                </wp14:sizeRelV>
              </wp:anchor>
            </w:drawing>
          </mc:Choice>
          <mc:Fallback>
            <w:pict>
              <v:line id="Straight Connector 9133" o:spid="_x0000_s1026" style="position:absolute;z-index:255013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3.85pt,200.25pt" to="83.85pt,25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" strokecolor="window"/>
            </w:pict>
          </mc:Fallback>
        </mc:AlternateContent>
      </w:r>
      <w:r w:rsidRPr="00693F47">
        <w:rPr>
          <w:rFonts w:eastAsiaTheme="minorHAnsi"/>
        </w:rPr>
        <w:t xml:space="preserve">Each video sequence was processed using the image modification stages outlined in </w:t>
      </w:r>
      <w:r w:rsidRPr="00693F47">
        <w:rPr>
          <w:rFonts w:eastAsiaTheme="minorHAnsi"/>
        </w:rPr>
        <w:fldChar w:fldCharType="begin"/>
      </w:r>
      <w:r w:rsidRPr="00693F47">
        <w:rPr>
          <w:rFonts w:eastAsiaTheme="minorHAnsi"/>
        </w:rPr>
        <w:instrText xml:space="preserve"> REF _Ref444170184 \h  \* MERGEFORMAT </w:instrText>
      </w:r>
      <w:r w:rsidRPr="00693F47">
        <w:rPr>
          <w:rFonts w:eastAsiaTheme="minorHAnsi"/>
        </w:rPr>
      </w:r>
      <w:r w:rsidRPr="00693F47">
        <w:rPr>
          <w:rFonts w:eastAsiaTheme="minorHAnsi"/>
        </w:rPr>
        <w:fldChar w:fldCharType="separate"/>
      </w:r>
      <w:r w:rsidR="005D3AE0" w:rsidRPr="005D3AE0">
        <w:rPr>
          <w:rFonts w:eastAsiaTheme="minorHAnsi"/>
        </w:rPr>
        <w:t xml:space="preserve">Table </w:t>
      </w:r>
      <w:r w:rsidR="005D3AE0" w:rsidRPr="005D3AE0">
        <w:rPr>
          <w:rFonts w:eastAsiaTheme="minorHAnsi"/>
          <w:noProof/>
        </w:rPr>
        <w:t>5</w:t>
      </w:r>
      <w:r w:rsidR="005D3AE0" w:rsidRPr="005D3AE0">
        <w:rPr>
          <w:rFonts w:eastAsiaTheme="minorHAnsi"/>
          <w:noProof/>
        </w:rPr>
        <w:noBreakHyphen/>
        <w:t>8</w:t>
      </w:r>
      <w:r w:rsidRPr="00693F47">
        <w:rPr>
          <w:rFonts w:eastAsiaTheme="minorHAnsi"/>
        </w:rPr>
        <w:fldChar w:fldCharType="end"/>
      </w:r>
      <w:r w:rsidRPr="00693F47">
        <w:rPr>
          <w:rFonts w:eastAsiaTheme="minorHAnsi"/>
        </w:rPr>
        <w:t xml:space="preserve">.  Each frame of the videos was subsequently analysed by the LabView software to identify individual bubbles and assign parameters to them.  </w:t>
      </w:r>
      <w:r w:rsidR="00765119" w:rsidRPr="00693F47">
        <w:rPr>
          <w:rFonts w:eastAsiaTheme="minorHAnsi"/>
        </w:rPr>
        <w:t>This process identified areas of the image that registered as bubbles as the red coloured areas, and measuring the number of pixels that formed the bubble in the image.  This was then processed to analyse the maximum feret diameter, height, width and % area of the image (</w:t>
      </w:r>
      <w:r w:rsidR="00765119" w:rsidRPr="00693F47">
        <w:rPr>
          <w:rFonts w:eastAsiaTheme="minorHAnsi"/>
        </w:rPr>
        <w:fldChar w:fldCharType="begin"/>
      </w:r>
      <w:r w:rsidR="00765119" w:rsidRPr="00693F47">
        <w:rPr>
          <w:rFonts w:eastAsiaTheme="minorHAnsi"/>
        </w:rPr>
        <w:instrText xml:space="preserve"> REF _Ref444170191 \h  \* MERGEFORMAT </w:instrText>
      </w:r>
      <w:r w:rsidR="00765119" w:rsidRPr="00693F47">
        <w:rPr>
          <w:rFonts w:eastAsiaTheme="minorHAnsi"/>
        </w:rPr>
      </w:r>
      <w:r w:rsidR="00765119" w:rsidRPr="00693F47">
        <w:rPr>
          <w:rFonts w:eastAsiaTheme="minorHAnsi"/>
        </w:rPr>
        <w:fldChar w:fldCharType="separate"/>
      </w:r>
      <w:r w:rsidR="005D3AE0" w:rsidRPr="005D3AE0">
        <w:rPr>
          <w:rFonts w:eastAsiaTheme="minorHAnsi"/>
        </w:rPr>
        <w:t xml:space="preserve">Table </w:t>
      </w:r>
      <w:r w:rsidR="005D3AE0" w:rsidRPr="005D3AE0">
        <w:rPr>
          <w:rFonts w:eastAsiaTheme="minorHAnsi"/>
          <w:noProof/>
        </w:rPr>
        <w:t>5</w:t>
      </w:r>
      <w:r w:rsidR="005D3AE0" w:rsidRPr="005D3AE0">
        <w:rPr>
          <w:rFonts w:eastAsiaTheme="minorHAnsi"/>
          <w:noProof/>
        </w:rPr>
        <w:noBreakHyphen/>
        <w:t>9</w:t>
      </w:r>
      <w:r w:rsidR="00765119" w:rsidRPr="00693F47">
        <w:rPr>
          <w:rFonts w:eastAsiaTheme="minorHAnsi"/>
        </w:rPr>
        <w:fldChar w:fldCharType="end"/>
      </w:r>
      <w:r w:rsidR="00765119" w:rsidRPr="00693F47">
        <w:rPr>
          <w:rFonts w:eastAsiaTheme="minorHAnsi"/>
        </w:rPr>
        <w:t>).  Bubble location within the bed was calculated by locating the central pixel in the bubble.  This was found by measuring the bubble width and height for each edge as distance from the edge of the image, and dividing the difference by 2 (Equation 5-</w:t>
      </w:r>
      <w:r w:rsidR="00765119">
        <w:rPr>
          <w:rFonts w:eastAsiaTheme="minorHAnsi"/>
        </w:rPr>
        <w:t xml:space="preserve">5, </w:t>
      </w:r>
      <w:r w:rsidR="00765119" w:rsidRPr="00693F47">
        <w:rPr>
          <w:rFonts w:eastAsiaTheme="minorHAnsi"/>
        </w:rPr>
        <w:fldChar w:fldCharType="begin"/>
      </w:r>
      <w:r w:rsidR="00765119" w:rsidRPr="00693F47">
        <w:rPr>
          <w:rFonts w:eastAsiaTheme="minorHAnsi"/>
        </w:rPr>
        <w:instrText xml:space="preserve"> REF _Ref450246781 \h  \* MERGEFORMAT </w:instrText>
      </w:r>
      <w:r w:rsidR="00765119" w:rsidRPr="00693F47">
        <w:rPr>
          <w:rFonts w:eastAsiaTheme="minorHAnsi"/>
        </w:rPr>
      </w:r>
      <w:r w:rsidR="00765119" w:rsidRPr="00693F47">
        <w:rPr>
          <w:rFonts w:eastAsiaTheme="minorHAnsi"/>
        </w:rPr>
        <w:fldChar w:fldCharType="separate"/>
      </w:r>
      <w:r w:rsidR="005D3AE0" w:rsidRPr="005D3AE0">
        <w:rPr>
          <w:rFonts w:eastAsiaTheme="minorHAnsi"/>
        </w:rPr>
        <w:t xml:space="preserve">Figure </w:t>
      </w:r>
      <w:r w:rsidR="005D3AE0" w:rsidRPr="005D3AE0">
        <w:rPr>
          <w:rFonts w:eastAsiaTheme="minorHAnsi"/>
          <w:noProof/>
        </w:rPr>
        <w:t>5</w:t>
      </w:r>
      <w:r w:rsidR="005D3AE0" w:rsidRPr="005D3AE0">
        <w:rPr>
          <w:rFonts w:eastAsiaTheme="minorHAnsi"/>
          <w:noProof/>
        </w:rPr>
        <w:noBreakHyphen/>
        <w:t>10</w:t>
      </w:r>
      <w:r w:rsidR="00765119" w:rsidRPr="00693F47">
        <w:rPr>
          <w:rFonts w:eastAsiaTheme="minorHAnsi"/>
        </w:rPr>
        <w:fldChar w:fldCharType="end"/>
      </w:r>
      <w:r w:rsidR="00765119" w:rsidRPr="00693F47">
        <w:rPr>
          <w:rFonts w:eastAsiaTheme="minorHAnsi"/>
        </w:rPr>
        <w:t>).</w:t>
      </w:r>
    </w:p>
    <w:p w14:paraId="2DCFE195" w14:textId="77777777" w:rsidR="00771C69" w:rsidRPr="00693F47" w:rsidRDefault="00771C69" w:rsidP="00EA5CD1">
      <w:pPr>
        <w:spacing w:line="276" w:lineRule="auto"/>
        <w:rPr>
          <w:rFonts w:eastAsiaTheme="minorHAnsi"/>
        </w:rPr>
      </w:pPr>
    </w:p>
    <w:p w14:paraId="1B0DE919" w14:textId="660DD211" w:rsidR="007679CC" w:rsidRDefault="00693F47" w:rsidP="00EA5CD1">
      <w:pPr>
        <w:spacing w:line="276" w:lineRule="auto"/>
        <w:rPr>
          <w:rFonts w:eastAsiaTheme="minorHAnsi"/>
          <w:bCs/>
          <w:szCs w:val="18"/>
        </w:rPr>
      </w:pPr>
      <w:bookmarkStart w:id="349" w:name="_Ref444170191"/>
      <w:bookmarkStart w:id="350" w:name="_Toc474686762"/>
      <w:r w:rsidRPr="00693F47">
        <w:rPr>
          <w:rFonts w:eastAsiaTheme="minorHAnsi"/>
          <w:bCs/>
          <w:szCs w:val="18"/>
        </w:rPr>
        <w:t xml:space="preserve">Table </w:t>
      </w:r>
      <w:r w:rsidRPr="00693F47">
        <w:rPr>
          <w:rFonts w:eastAsiaTheme="minorHAnsi"/>
          <w:bCs/>
          <w:szCs w:val="18"/>
        </w:rPr>
        <w:fldChar w:fldCharType="begin"/>
      </w:r>
      <w:r w:rsidRPr="00693F47">
        <w:rPr>
          <w:rFonts w:eastAsiaTheme="minorHAnsi"/>
          <w:bCs/>
          <w:szCs w:val="18"/>
        </w:rPr>
        <w:instrText xml:space="preserve"> STYLEREF 1 \s </w:instrText>
      </w:r>
      <w:r w:rsidRPr="00693F47">
        <w:rPr>
          <w:rFonts w:eastAsiaTheme="minorHAnsi"/>
          <w:bCs/>
          <w:szCs w:val="18"/>
        </w:rPr>
        <w:fldChar w:fldCharType="separate"/>
      </w:r>
      <w:r w:rsidR="005D3AE0">
        <w:rPr>
          <w:rFonts w:eastAsiaTheme="minorHAnsi"/>
          <w:bCs/>
          <w:noProof/>
          <w:szCs w:val="18"/>
        </w:rPr>
        <w:t>5</w:t>
      </w:r>
      <w:r w:rsidRPr="00693F47">
        <w:rPr>
          <w:rFonts w:eastAsiaTheme="minorHAnsi"/>
          <w:bCs/>
          <w:szCs w:val="18"/>
        </w:rPr>
        <w:fldChar w:fldCharType="end"/>
      </w:r>
      <w:r w:rsidRPr="00693F47">
        <w:rPr>
          <w:rFonts w:eastAsiaTheme="minorHAnsi"/>
          <w:bCs/>
          <w:szCs w:val="18"/>
        </w:rPr>
        <w:noBreakHyphen/>
      </w:r>
      <w:r w:rsidRPr="00693F47">
        <w:rPr>
          <w:rFonts w:eastAsiaTheme="minorHAnsi"/>
          <w:bCs/>
          <w:szCs w:val="18"/>
        </w:rPr>
        <w:fldChar w:fldCharType="begin"/>
      </w:r>
      <w:r w:rsidRPr="00693F47">
        <w:rPr>
          <w:rFonts w:eastAsiaTheme="minorHAnsi"/>
          <w:bCs/>
          <w:szCs w:val="18"/>
        </w:rPr>
        <w:instrText xml:space="preserve"> SEQ Table \* ARABIC \s 1 </w:instrText>
      </w:r>
      <w:r w:rsidRPr="00693F47">
        <w:rPr>
          <w:rFonts w:eastAsiaTheme="minorHAnsi"/>
          <w:bCs/>
          <w:szCs w:val="18"/>
        </w:rPr>
        <w:fldChar w:fldCharType="separate"/>
      </w:r>
      <w:r w:rsidR="005D3AE0">
        <w:rPr>
          <w:rFonts w:eastAsiaTheme="minorHAnsi"/>
          <w:bCs/>
          <w:noProof/>
          <w:szCs w:val="18"/>
        </w:rPr>
        <w:t>9</w:t>
      </w:r>
      <w:r w:rsidRPr="00693F47">
        <w:rPr>
          <w:rFonts w:eastAsiaTheme="minorHAnsi"/>
          <w:bCs/>
          <w:szCs w:val="18"/>
        </w:rPr>
        <w:fldChar w:fldCharType="end"/>
      </w:r>
      <w:bookmarkEnd w:id="349"/>
      <w:r w:rsidRPr="00693F47">
        <w:rPr>
          <w:rFonts w:eastAsiaTheme="minorHAnsi"/>
          <w:b/>
          <w:bCs/>
          <w:szCs w:val="18"/>
        </w:rPr>
        <w:t>.</w:t>
      </w:r>
      <w:r w:rsidRPr="00693F47">
        <w:rPr>
          <w:rFonts w:eastAsiaTheme="minorHAnsi"/>
          <w:bCs/>
          <w:szCs w:val="18"/>
        </w:rPr>
        <w:t xml:space="preserve">  Image processing steps example to calculate bubble dimensions such as bubble width</w:t>
      </w:r>
      <w:r w:rsidR="0040687D">
        <w:rPr>
          <w:rFonts w:eastAsiaTheme="minorHAnsi"/>
          <w:bCs/>
          <w:szCs w:val="18"/>
        </w:rPr>
        <w:t>.</w:t>
      </w:r>
      <w:bookmarkEnd w:id="350"/>
    </w:p>
    <w:tbl>
      <w:tblPr>
        <w:tblStyle w:val="LightShading"/>
        <w:tblW w:w="5000" w:type="pct"/>
        <w:tblLook w:val="04A0" w:firstRow="1" w:lastRow="0" w:firstColumn="1" w:lastColumn="0" w:noHBand="0" w:noVBand="1"/>
      </w:tblPr>
      <w:tblGrid>
        <w:gridCol w:w="2775"/>
        <w:gridCol w:w="22"/>
        <w:gridCol w:w="1183"/>
        <w:gridCol w:w="44"/>
        <w:gridCol w:w="1270"/>
        <w:gridCol w:w="33"/>
        <w:gridCol w:w="1283"/>
        <w:gridCol w:w="22"/>
        <w:gridCol w:w="1294"/>
        <w:gridCol w:w="11"/>
        <w:gridCol w:w="1305"/>
      </w:tblGrid>
      <w:tr w:rsidR="0040687D" w14:paraId="3D0F18AC" w14:textId="77777777" w:rsidTr="00B32F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 w:type="pct"/>
            <w:tcBorders>
              <w:top w:val="single" w:sz="18" w:space="0" w:color="auto"/>
            </w:tcBorders>
            <w:shd w:val="clear" w:color="auto" w:fill="FFFFFF" w:themeFill="background1"/>
          </w:tcPr>
          <w:p w14:paraId="7FB420FF" w14:textId="77777777" w:rsidR="0040687D" w:rsidRDefault="0040687D" w:rsidP="00C15877">
            <w:pPr>
              <w:spacing w:line="240" w:lineRule="auto"/>
            </w:pPr>
            <w:r>
              <w:t>Initial image</w:t>
            </w:r>
          </w:p>
        </w:tc>
        <w:tc>
          <w:tcPr>
            <w:tcW w:w="652" w:type="pct"/>
            <w:gridSpan w:val="2"/>
            <w:tcBorders>
              <w:top w:val="single" w:sz="18" w:space="0" w:color="auto"/>
            </w:tcBorders>
          </w:tcPr>
          <w:p w14:paraId="3C62CA54" w14:textId="77777777" w:rsidR="0040687D" w:rsidRDefault="0040687D" w:rsidP="00C15877">
            <w:pPr>
              <w:spacing w:line="240" w:lineRule="auto"/>
              <w:cnfStyle w:val="100000000000" w:firstRow="1" w:lastRow="0" w:firstColumn="0" w:lastColumn="0" w:oddVBand="0" w:evenVBand="0" w:oddHBand="0" w:evenHBand="0" w:firstRowFirstColumn="0" w:firstRowLastColumn="0" w:lastRowFirstColumn="0" w:lastRowLastColumn="0"/>
            </w:pPr>
            <w:r>
              <w:t>Bubble number</w:t>
            </w:r>
          </w:p>
        </w:tc>
        <w:tc>
          <w:tcPr>
            <w:tcW w:w="711" w:type="pct"/>
            <w:gridSpan w:val="2"/>
            <w:tcBorders>
              <w:top w:val="single" w:sz="18" w:space="0" w:color="auto"/>
            </w:tcBorders>
          </w:tcPr>
          <w:p w14:paraId="34F8BD60" w14:textId="77777777" w:rsidR="0040687D" w:rsidRPr="00FF3087" w:rsidRDefault="0040687D" w:rsidP="00C15877">
            <w:pPr>
              <w:spacing w:line="240" w:lineRule="auto"/>
              <w:jc w:val="left"/>
              <w:cnfStyle w:val="100000000000" w:firstRow="1" w:lastRow="0" w:firstColumn="0" w:lastColumn="0" w:oddVBand="0" w:evenVBand="0" w:oddHBand="0" w:evenHBand="0" w:firstRowFirstColumn="0" w:firstRowLastColumn="0" w:lastRowFirstColumn="0" w:lastRowLastColumn="0"/>
            </w:pPr>
            <w:r w:rsidRPr="00FF3087">
              <w:t>Bounding rectangle left (</w:t>
            </w:r>
            <m:oMath>
              <m:sSub>
                <m:sSubPr>
                  <m:ctrlPr>
                    <w:rPr>
                      <w:rFonts w:ascii="Cambria Math" w:hAnsi="Cambria Math"/>
                    </w:rPr>
                  </m:ctrlPr>
                </m:sSubPr>
                <m:e>
                  <m:r>
                    <m:rPr>
                      <m:sty m:val="b"/>
                    </m:rPr>
                    <w:rPr>
                      <w:rFonts w:ascii="Cambria Math" w:hAnsi="Cambria Math"/>
                    </w:rPr>
                    <m:t>B</m:t>
                  </m:r>
                </m:e>
                <m:sub>
                  <m:r>
                    <m:rPr>
                      <m:sty m:val="b"/>
                    </m:rPr>
                    <w:rPr>
                      <w:rFonts w:ascii="Cambria Math" w:hAnsi="Cambria Math"/>
                    </w:rPr>
                    <m:t>l</m:t>
                  </m:r>
                </m:sub>
              </m:sSub>
            </m:oMath>
            <w:r w:rsidRPr="00FF3087">
              <w:t>) (pixels)</w:t>
            </w:r>
          </w:p>
        </w:tc>
        <w:tc>
          <w:tcPr>
            <w:tcW w:w="712" w:type="pct"/>
            <w:gridSpan w:val="2"/>
            <w:tcBorders>
              <w:top w:val="single" w:sz="18" w:space="0" w:color="auto"/>
            </w:tcBorders>
          </w:tcPr>
          <w:p w14:paraId="4585E2F1" w14:textId="77777777" w:rsidR="0040687D" w:rsidRDefault="0040687D" w:rsidP="00C15877">
            <w:pPr>
              <w:spacing w:line="240" w:lineRule="auto"/>
              <w:jc w:val="left"/>
              <w:cnfStyle w:val="100000000000" w:firstRow="1" w:lastRow="0" w:firstColumn="0" w:lastColumn="0" w:oddVBand="0" w:evenVBand="0" w:oddHBand="0" w:evenHBand="0" w:firstRowFirstColumn="0" w:firstRowLastColumn="0" w:lastRowFirstColumn="0" w:lastRowLastColumn="0"/>
            </w:pPr>
            <w:r>
              <w:t>Bounding rectangle right</w:t>
            </w:r>
            <w:r w:rsidRPr="00054955">
              <w:t xml:space="preserve"> (</w:t>
            </w:r>
            <m:oMath>
              <m:sSub>
                <m:sSubPr>
                  <m:ctrlPr>
                    <w:rPr>
                      <w:rFonts w:ascii="Cambria Math" w:hAnsi="Cambria Math"/>
                    </w:rPr>
                  </m:ctrlPr>
                </m:sSubPr>
                <m:e>
                  <m:r>
                    <m:rPr>
                      <m:sty m:val="b"/>
                    </m:rPr>
                    <w:rPr>
                      <w:rFonts w:ascii="Cambria Math" w:hAnsi="Cambria Math"/>
                    </w:rPr>
                    <m:t>B</m:t>
                  </m:r>
                </m:e>
                <m:sub>
                  <m:r>
                    <m:rPr>
                      <m:sty m:val="b"/>
                    </m:rPr>
                    <w:rPr>
                      <w:rFonts w:ascii="Cambria Math" w:hAnsi="Cambria Math"/>
                    </w:rPr>
                    <m:t>r</m:t>
                  </m:r>
                </m:sub>
              </m:sSub>
            </m:oMath>
            <w:r w:rsidRPr="00FF3087">
              <w:t>)</w:t>
            </w:r>
            <w:r>
              <w:t xml:space="preserve"> (pixels)</w:t>
            </w:r>
          </w:p>
        </w:tc>
        <w:tc>
          <w:tcPr>
            <w:tcW w:w="712" w:type="pct"/>
            <w:gridSpan w:val="2"/>
            <w:tcBorders>
              <w:top w:val="single" w:sz="18" w:space="0" w:color="auto"/>
            </w:tcBorders>
          </w:tcPr>
          <w:p w14:paraId="3C6013F0" w14:textId="77777777" w:rsidR="0040687D" w:rsidRDefault="0040687D" w:rsidP="00C15877">
            <w:pPr>
              <w:spacing w:line="240" w:lineRule="auto"/>
              <w:cnfStyle w:val="100000000000" w:firstRow="1" w:lastRow="0" w:firstColumn="0" w:lastColumn="0" w:oddVBand="0" w:evenVBand="0" w:oddHBand="0" w:evenHBand="0" w:firstRowFirstColumn="0" w:firstRowLastColumn="0" w:lastRowFirstColumn="0" w:lastRowLastColumn="0"/>
            </w:pPr>
            <w:r>
              <w:t xml:space="preserve">Width (pixels) </w:t>
            </w:r>
          </w:p>
        </w:tc>
        <w:tc>
          <w:tcPr>
            <w:tcW w:w="712" w:type="pct"/>
            <w:gridSpan w:val="2"/>
            <w:tcBorders>
              <w:top w:val="single" w:sz="18" w:space="0" w:color="auto"/>
            </w:tcBorders>
          </w:tcPr>
          <w:p w14:paraId="4CE9B69A" w14:textId="77777777" w:rsidR="0040687D" w:rsidRDefault="0040687D" w:rsidP="00C15877">
            <w:pPr>
              <w:spacing w:line="240" w:lineRule="auto"/>
              <w:cnfStyle w:val="100000000000" w:firstRow="1" w:lastRow="0" w:firstColumn="0" w:lastColumn="0" w:oddVBand="0" w:evenVBand="0" w:oddHBand="0" w:evenHBand="0" w:firstRowFirstColumn="0" w:firstRowLastColumn="0" w:lastRowFirstColumn="0" w:lastRowLastColumn="0"/>
            </w:pPr>
            <w:r>
              <w:t xml:space="preserve">Width (mm) </w:t>
            </w:r>
          </w:p>
        </w:tc>
      </w:tr>
      <w:tr w:rsidR="0040687D" w14:paraId="04D75AAC" w14:textId="77777777" w:rsidTr="00B32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 w:type="pct"/>
            <w:shd w:val="clear" w:color="auto" w:fill="auto"/>
          </w:tcPr>
          <w:p w14:paraId="07325973" w14:textId="77777777" w:rsidR="0040687D" w:rsidRDefault="0040687D" w:rsidP="00C15877">
            <w:pPr>
              <w:spacing w:line="240" w:lineRule="auto"/>
            </w:pPr>
            <w:r>
              <w:t>Processing stage</w:t>
            </w:r>
          </w:p>
        </w:tc>
        <w:tc>
          <w:tcPr>
            <w:tcW w:w="652" w:type="pct"/>
            <w:gridSpan w:val="2"/>
            <w:shd w:val="clear" w:color="auto" w:fill="auto"/>
          </w:tcPr>
          <w:p w14:paraId="319E57E3"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pPr>
          </w:p>
        </w:tc>
        <w:tc>
          <w:tcPr>
            <w:tcW w:w="711" w:type="pct"/>
            <w:gridSpan w:val="2"/>
            <w:shd w:val="clear" w:color="auto" w:fill="auto"/>
            <w:vAlign w:val="bottom"/>
          </w:tcPr>
          <w:p w14:paraId="229E6167"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p>
        </w:tc>
        <w:tc>
          <w:tcPr>
            <w:tcW w:w="712" w:type="pct"/>
            <w:gridSpan w:val="2"/>
            <w:shd w:val="clear" w:color="auto" w:fill="auto"/>
            <w:vAlign w:val="bottom"/>
          </w:tcPr>
          <w:p w14:paraId="310B8044"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p>
        </w:tc>
        <w:tc>
          <w:tcPr>
            <w:tcW w:w="712" w:type="pct"/>
            <w:gridSpan w:val="2"/>
            <w:shd w:val="clear" w:color="auto" w:fill="auto"/>
          </w:tcPr>
          <w:p w14:paraId="21446DFF" w14:textId="77777777" w:rsidR="0040687D" w:rsidRDefault="0040687D" w:rsidP="00C15877">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t>(</w:t>
            </w:r>
            <m:oMath>
              <m:sSub>
                <m:sSubPr>
                  <m:ctrlPr>
                    <w:rPr>
                      <w:rFonts w:ascii="Cambria Math" w:hAnsi="Cambria Math"/>
                      <w:b/>
                      <w:bCs/>
                      <w:i/>
                    </w:rPr>
                  </m:ctrlPr>
                </m:sSubPr>
                <m:e>
                  <m:r>
                    <w:rPr>
                      <w:rFonts w:ascii="Cambria Math" w:hAnsi="Cambria Math"/>
                    </w:rPr>
                    <m:t>W=B</m:t>
                  </m:r>
                </m:e>
                <m:sub>
                  <m:r>
                    <w:rPr>
                      <w:rFonts w:ascii="Cambria Math" w:hAnsi="Cambria Math"/>
                    </w:rPr>
                    <m:t>r</m:t>
                  </m:r>
                </m:sub>
              </m:sSub>
              <m:r>
                <w:rPr>
                  <w:rFonts w:ascii="Cambria Math" w:hAnsi="Cambria Math"/>
                </w:rPr>
                <m:t>-</m:t>
              </m:r>
              <m:sSub>
                <m:sSubPr>
                  <m:ctrlPr>
                    <w:rPr>
                      <w:rFonts w:ascii="Cambria Math" w:hAnsi="Cambria Math"/>
                      <w:b/>
                      <w:bCs/>
                      <w:i/>
                    </w:rPr>
                  </m:ctrlPr>
                </m:sSubPr>
                <m:e>
                  <m:r>
                    <w:rPr>
                      <w:rFonts w:ascii="Cambria Math" w:hAnsi="Cambria Math"/>
                    </w:rPr>
                    <m:t>B</m:t>
                  </m:r>
                </m:e>
                <m:sub>
                  <m:r>
                    <w:rPr>
                      <w:rFonts w:ascii="Cambria Math" w:hAnsi="Cambria Math"/>
                    </w:rPr>
                    <m:t>l</m:t>
                  </m:r>
                </m:sub>
              </m:sSub>
            </m:oMath>
            <w:r>
              <w:t>)</w:t>
            </w:r>
          </w:p>
        </w:tc>
        <w:tc>
          <w:tcPr>
            <w:tcW w:w="712" w:type="pct"/>
            <w:gridSpan w:val="2"/>
            <w:shd w:val="clear" w:color="auto" w:fill="auto"/>
          </w:tcPr>
          <w:p w14:paraId="593C9971" w14:textId="77777777" w:rsidR="0040687D" w:rsidRDefault="0040687D" w:rsidP="00C15877">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t>(</w:t>
            </w:r>
            <m:oMath>
              <m:r>
                <w:rPr>
                  <w:rFonts w:ascii="Cambria Math" w:hAnsi="Cambria Math"/>
                </w:rPr>
                <m:t>W8.279)</m:t>
              </m:r>
            </m:oMath>
          </w:p>
        </w:tc>
      </w:tr>
      <w:tr w:rsidR="0040687D" w14:paraId="595E9795" w14:textId="77777777" w:rsidTr="00B32F96">
        <w:tc>
          <w:tcPr>
            <w:cnfStyle w:val="001000000000" w:firstRow="0" w:lastRow="0" w:firstColumn="1" w:lastColumn="0" w:oddVBand="0" w:evenVBand="0" w:oddHBand="0" w:evenHBand="0" w:firstRowFirstColumn="0" w:firstRowLastColumn="0" w:lastRowFirstColumn="0" w:lastRowLastColumn="0"/>
            <w:tcW w:w="1513" w:type="pct"/>
            <w:gridSpan w:val="2"/>
            <w:vMerge w:val="restart"/>
            <w:shd w:val="clear" w:color="auto" w:fill="auto"/>
          </w:tcPr>
          <w:p w14:paraId="54BE2B0F" w14:textId="77777777" w:rsidR="0040687D" w:rsidRDefault="0040687D" w:rsidP="00C15877">
            <w:pPr>
              <w:spacing w:line="240" w:lineRule="auto"/>
            </w:pPr>
          </w:p>
          <w:p w14:paraId="1E86CF98" w14:textId="77777777" w:rsidR="0040687D" w:rsidRDefault="0040687D" w:rsidP="00C15877">
            <w:pPr>
              <w:spacing w:line="240" w:lineRule="auto"/>
            </w:pPr>
            <w:r w:rsidRPr="0095326E">
              <w:rPr>
                <w:noProof/>
                <w:lang w:eastAsia="en-GB"/>
              </w:rPr>
              <mc:AlternateContent>
                <mc:Choice Requires="wps">
                  <w:drawing>
                    <wp:anchor distT="0" distB="0" distL="114300" distR="114300" simplePos="0" relativeHeight="254216704" behindDoc="0" locked="0" layoutInCell="1" allowOverlap="1" wp14:anchorId="10358846" wp14:editId="739DE09F">
                      <wp:simplePos x="0" y="0"/>
                      <wp:positionH relativeFrom="column">
                        <wp:posOffset>1073785</wp:posOffset>
                      </wp:positionH>
                      <wp:positionV relativeFrom="paragraph">
                        <wp:posOffset>1397000</wp:posOffset>
                      </wp:positionV>
                      <wp:extent cx="426085" cy="502285"/>
                      <wp:effectExtent l="0" t="0" r="0" b="0"/>
                      <wp:wrapNone/>
                      <wp:docPr id="8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85" cy="502285"/>
                              </a:xfrm>
                              <a:prstGeom prst="rect">
                                <a:avLst/>
                              </a:prstGeom>
                              <a:noFill/>
                              <a:ln w="9525">
                                <a:noFill/>
                                <a:miter lim="800000"/>
                                <a:headEnd/>
                                <a:tailEnd/>
                              </a:ln>
                            </wps:spPr>
                            <wps:txbx>
                              <w:txbxContent>
                                <w:p w14:paraId="18796005" w14:textId="77777777" w:rsidR="00BF4C3A" w:rsidRPr="0095326E" w:rsidRDefault="00BF4C3A" w:rsidP="0040687D">
                                  <w:pPr>
                                    <w:rPr>
                                      <w:color w:val="FFFFFF" w:themeColor="background1"/>
                                    </w:rPr>
                                  </w:pPr>
                                  <w:r w:rsidRPr="0095326E">
                                    <w:rPr>
                                      <w:color w:val="FFFFFF" w:themeColor="background1"/>
                                    </w:rPr>
                                    <w:t>1</w:t>
                                  </w:r>
                                  <w:r>
                                    <w:rPr>
                                      <w:color w:val="FFFFFF" w:themeColor="background1"/>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70" type="#_x0000_t202" style="position:absolute;left:0;text-align:left;margin-left:84.55pt;margin-top:110pt;width:33.55pt;height:39.55pt;z-index:25421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" filled="f" stroked="f">
                      <v:textbox>
                        <w:txbxContent>
                          <w:p w14:paraId="18796005" w14:textId="77777777" w:rsidR="00BF4C3A" w:rsidRPr="0095326E" w:rsidRDefault="00BF4C3A" w:rsidP="0040687D">
                            <w:pPr>
                              <w:rPr>
                                <w:color w:val="FFFFFF" w:themeColor="background1"/>
                              </w:rPr>
                            </w:pPr>
                            <w:r w:rsidRPr="0095326E">
                              <w:rPr>
                                <w:color w:val="FFFFFF" w:themeColor="background1"/>
                              </w:rPr>
                              <w:t>1</w:t>
                            </w:r>
                            <w:r>
                              <w:rPr>
                                <w:color w:val="FFFFFF" w:themeColor="background1"/>
                              </w:rPr>
                              <w:t>1</w:t>
                            </w:r>
                          </w:p>
                        </w:txbxContent>
                      </v:textbox>
                    </v:shape>
                  </w:pict>
                </mc:Fallback>
              </mc:AlternateContent>
            </w:r>
            <w:r w:rsidRPr="0095326E">
              <w:rPr>
                <w:noProof/>
                <w:lang w:eastAsia="en-GB"/>
              </w:rPr>
              <mc:AlternateContent>
                <mc:Choice Requires="wps">
                  <w:drawing>
                    <wp:anchor distT="0" distB="0" distL="114300" distR="114300" simplePos="0" relativeHeight="254185984" behindDoc="0" locked="0" layoutInCell="1" allowOverlap="1" wp14:anchorId="1BF22508" wp14:editId="0ABF274E">
                      <wp:simplePos x="0" y="0"/>
                      <wp:positionH relativeFrom="column">
                        <wp:posOffset>647700</wp:posOffset>
                      </wp:positionH>
                      <wp:positionV relativeFrom="paragraph">
                        <wp:posOffset>1386840</wp:posOffset>
                      </wp:positionV>
                      <wp:extent cx="292735" cy="417830"/>
                      <wp:effectExtent l="0" t="0" r="0" b="1270"/>
                      <wp:wrapNone/>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735" cy="417830"/>
                              </a:xfrm>
                              <a:prstGeom prst="rect">
                                <a:avLst/>
                              </a:prstGeom>
                              <a:noFill/>
                              <a:ln w="9525">
                                <a:noFill/>
                                <a:miter lim="800000"/>
                                <a:headEnd/>
                                <a:tailEnd/>
                              </a:ln>
                            </wps:spPr>
                            <wps:txbx>
                              <w:txbxContent>
                                <w:p w14:paraId="61B4D05B" w14:textId="77777777" w:rsidR="00BF4C3A" w:rsidRPr="0095326E" w:rsidRDefault="00BF4C3A" w:rsidP="0040687D">
                                  <w:pPr>
                                    <w:spacing w:line="240" w:lineRule="auto"/>
                                    <w:rPr>
                                      <w:color w:val="FFFFFF" w:themeColor="background1"/>
                                    </w:rPr>
                                  </w:pPr>
                                  <w:r>
                                    <w:rPr>
                                      <w:color w:val="FFFFFF" w:themeColor="background1"/>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71" type="#_x0000_t202" style="position:absolute;left:0;text-align:left;margin-left:51pt;margin-top:109.2pt;width:23.05pt;height:32.9pt;z-index:25418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" filled="f" stroked="f">
                      <v:textbox>
                        <w:txbxContent>
                          <w:p w14:paraId="61B4D05B" w14:textId="77777777" w:rsidR="00BF4C3A" w:rsidRPr="0095326E" w:rsidRDefault="00BF4C3A" w:rsidP="0040687D">
                            <w:pPr>
                              <w:spacing w:line="240" w:lineRule="auto"/>
                              <w:rPr>
                                <w:color w:val="FFFFFF" w:themeColor="background1"/>
                              </w:rPr>
                            </w:pPr>
                            <w:r>
                              <w:rPr>
                                <w:color w:val="FFFFFF" w:themeColor="background1"/>
                              </w:rPr>
                              <w:t>8</w:t>
                            </w:r>
                          </w:p>
                        </w:txbxContent>
                      </v:textbox>
                    </v:shape>
                  </w:pict>
                </mc:Fallback>
              </mc:AlternateContent>
            </w:r>
            <w:r w:rsidRPr="0095326E">
              <w:rPr>
                <w:noProof/>
                <w:lang w:eastAsia="en-GB"/>
              </w:rPr>
              <mc:AlternateContent>
                <mc:Choice Requires="wps">
                  <w:drawing>
                    <wp:anchor distT="0" distB="0" distL="114300" distR="114300" simplePos="0" relativeHeight="254124544" behindDoc="0" locked="0" layoutInCell="1" allowOverlap="1" wp14:anchorId="540EF5FE" wp14:editId="62539242">
                      <wp:simplePos x="0" y="0"/>
                      <wp:positionH relativeFrom="column">
                        <wp:posOffset>243840</wp:posOffset>
                      </wp:positionH>
                      <wp:positionV relativeFrom="paragraph">
                        <wp:posOffset>1390015</wp:posOffset>
                      </wp:positionV>
                      <wp:extent cx="292735" cy="1403985"/>
                      <wp:effectExtent l="0" t="0" r="0" b="0"/>
                      <wp:wrapNone/>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735" cy="1403985"/>
                              </a:xfrm>
                              <a:prstGeom prst="rect">
                                <a:avLst/>
                              </a:prstGeom>
                              <a:noFill/>
                              <a:ln w="9525">
                                <a:noFill/>
                                <a:miter lim="800000"/>
                                <a:headEnd/>
                                <a:tailEnd/>
                              </a:ln>
                            </wps:spPr>
                            <wps:txbx>
                              <w:txbxContent>
                                <w:p w14:paraId="48DCECC9" w14:textId="77777777" w:rsidR="00BF4C3A" w:rsidRPr="0095326E" w:rsidRDefault="00BF4C3A" w:rsidP="0040687D">
                                  <w:pPr>
                                    <w:spacing w:line="240" w:lineRule="auto"/>
                                    <w:rPr>
                                      <w:color w:val="FFFFFF" w:themeColor="background1"/>
                                    </w:rPr>
                                  </w:pPr>
                                  <w:r>
                                    <w:rPr>
                                      <w:color w:val="FFFFFF" w:themeColor="background1"/>
                                    </w:rP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72" type="#_x0000_t202" style="position:absolute;left:0;text-align:left;margin-left:19.2pt;margin-top:109.45pt;width:23.05pt;height:110.55pt;z-index:2541245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" filled="f" stroked="f">
                      <v:textbox style="mso-fit-shape-to-text:t">
                        <w:txbxContent>
                          <w:p w14:paraId="48DCECC9" w14:textId="77777777" w:rsidR="00BF4C3A" w:rsidRPr="0095326E" w:rsidRDefault="00BF4C3A" w:rsidP="0040687D">
                            <w:pPr>
                              <w:spacing w:line="240" w:lineRule="auto"/>
                              <w:rPr>
                                <w:color w:val="FFFFFF" w:themeColor="background1"/>
                              </w:rPr>
                            </w:pPr>
                            <w:r>
                              <w:rPr>
                                <w:color w:val="FFFFFF" w:themeColor="background1"/>
                              </w:rPr>
                              <w:t>2</w:t>
                            </w:r>
                          </w:p>
                        </w:txbxContent>
                      </v:textbox>
                    </v:shape>
                  </w:pict>
                </mc:Fallback>
              </mc:AlternateContent>
            </w:r>
            <w:r w:rsidRPr="0095326E">
              <w:rPr>
                <w:noProof/>
                <w:lang w:eastAsia="en-GB"/>
              </w:rPr>
              <mc:AlternateContent>
                <mc:Choice Requires="wps">
                  <w:drawing>
                    <wp:anchor distT="0" distB="0" distL="114300" distR="114300" simplePos="0" relativeHeight="254134784" behindDoc="0" locked="0" layoutInCell="1" allowOverlap="1" wp14:anchorId="62053C88" wp14:editId="3B1ECD49">
                      <wp:simplePos x="0" y="0"/>
                      <wp:positionH relativeFrom="column">
                        <wp:posOffset>188595</wp:posOffset>
                      </wp:positionH>
                      <wp:positionV relativeFrom="paragraph">
                        <wp:posOffset>1048397</wp:posOffset>
                      </wp:positionV>
                      <wp:extent cx="292735" cy="1403985"/>
                      <wp:effectExtent l="0" t="0" r="0" b="0"/>
                      <wp:wrapNone/>
                      <wp:docPr id="1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735" cy="1403985"/>
                              </a:xfrm>
                              <a:prstGeom prst="rect">
                                <a:avLst/>
                              </a:prstGeom>
                              <a:noFill/>
                              <a:ln w="9525">
                                <a:noFill/>
                                <a:miter lim="800000"/>
                                <a:headEnd/>
                                <a:tailEnd/>
                              </a:ln>
                            </wps:spPr>
                            <wps:txbx>
                              <w:txbxContent>
                                <w:p w14:paraId="3C7F4249" w14:textId="77777777" w:rsidR="00BF4C3A" w:rsidRPr="0095326E" w:rsidRDefault="00BF4C3A" w:rsidP="0040687D">
                                  <w:pPr>
                                    <w:spacing w:line="240" w:lineRule="auto"/>
                                    <w:rPr>
                                      <w:color w:val="FFFFFF" w:themeColor="background1"/>
                                    </w:rPr>
                                  </w:pPr>
                                  <w:r>
                                    <w:rPr>
                                      <w:color w:val="FFFFFF" w:themeColor="background1"/>
                                    </w:rPr>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73" type="#_x0000_t202" style="position:absolute;left:0;text-align:left;margin-left:14.85pt;margin-top:82.55pt;width:23.05pt;height:110.55pt;z-index:2541347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" filled="f" stroked="f">
                      <v:textbox style="mso-fit-shape-to-text:t">
                        <w:txbxContent>
                          <w:p w14:paraId="3C7F4249" w14:textId="77777777" w:rsidR="00BF4C3A" w:rsidRPr="0095326E" w:rsidRDefault="00BF4C3A" w:rsidP="0040687D">
                            <w:pPr>
                              <w:spacing w:line="240" w:lineRule="auto"/>
                              <w:rPr>
                                <w:color w:val="FFFFFF" w:themeColor="background1"/>
                              </w:rPr>
                            </w:pPr>
                            <w:r>
                              <w:rPr>
                                <w:color w:val="FFFFFF" w:themeColor="background1"/>
                              </w:rPr>
                              <w:t>3</w:t>
                            </w:r>
                          </w:p>
                        </w:txbxContent>
                      </v:textbox>
                    </v:shape>
                  </w:pict>
                </mc:Fallback>
              </mc:AlternateContent>
            </w:r>
            <w:r w:rsidRPr="0095326E">
              <w:rPr>
                <w:noProof/>
                <w:lang w:eastAsia="en-GB"/>
              </w:rPr>
              <mc:AlternateContent>
                <mc:Choice Requires="wps">
                  <w:drawing>
                    <wp:anchor distT="0" distB="0" distL="114300" distR="114300" simplePos="0" relativeHeight="254226944" behindDoc="0" locked="0" layoutInCell="1" allowOverlap="1" wp14:anchorId="7EF92F09" wp14:editId="27B64529">
                      <wp:simplePos x="0" y="0"/>
                      <wp:positionH relativeFrom="column">
                        <wp:posOffset>1233583</wp:posOffset>
                      </wp:positionH>
                      <wp:positionV relativeFrom="paragraph">
                        <wp:posOffset>1270752</wp:posOffset>
                      </wp:positionV>
                      <wp:extent cx="452120" cy="1403985"/>
                      <wp:effectExtent l="0" t="0" r="0" b="0"/>
                      <wp:wrapNone/>
                      <wp:docPr id="8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120" cy="1403985"/>
                              </a:xfrm>
                              <a:prstGeom prst="rect">
                                <a:avLst/>
                              </a:prstGeom>
                              <a:noFill/>
                              <a:ln w="9525">
                                <a:noFill/>
                                <a:miter lim="800000"/>
                                <a:headEnd/>
                                <a:tailEnd/>
                              </a:ln>
                            </wps:spPr>
                            <wps:txbx>
                              <w:txbxContent>
                                <w:p w14:paraId="2D628375" w14:textId="77777777" w:rsidR="00BF4C3A" w:rsidRPr="0095326E" w:rsidRDefault="00BF4C3A" w:rsidP="0040687D">
                                  <w:pPr>
                                    <w:spacing w:line="240" w:lineRule="auto"/>
                                    <w:rPr>
                                      <w:color w:val="FFFFFF" w:themeColor="background1"/>
                                    </w:rPr>
                                  </w:pPr>
                                  <w:r w:rsidRPr="0095326E">
                                    <w:rPr>
                                      <w:color w:val="FFFFFF" w:themeColor="background1"/>
                                    </w:rPr>
                                    <w:t>1</w:t>
                                  </w:r>
                                  <w:r>
                                    <w:rPr>
                                      <w:color w:val="FFFFFF" w:themeColor="background1"/>
                                    </w:rP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74" type="#_x0000_t202" style="position:absolute;left:0;text-align:left;margin-left:97.15pt;margin-top:100.05pt;width:35.6pt;height:110.55pt;z-index:2542269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" filled="f" stroked="f">
                      <v:textbox style="mso-fit-shape-to-text:t">
                        <w:txbxContent>
                          <w:p w14:paraId="2D628375" w14:textId="77777777" w:rsidR="00BF4C3A" w:rsidRPr="0095326E" w:rsidRDefault="00BF4C3A" w:rsidP="0040687D">
                            <w:pPr>
                              <w:spacing w:line="240" w:lineRule="auto"/>
                              <w:rPr>
                                <w:color w:val="FFFFFF" w:themeColor="background1"/>
                              </w:rPr>
                            </w:pPr>
                            <w:r w:rsidRPr="0095326E">
                              <w:rPr>
                                <w:color w:val="FFFFFF" w:themeColor="background1"/>
                              </w:rPr>
                              <w:t>1</w:t>
                            </w:r>
                            <w:r>
                              <w:rPr>
                                <w:color w:val="FFFFFF" w:themeColor="background1"/>
                              </w:rPr>
                              <w:t>2</w:t>
                            </w:r>
                          </w:p>
                        </w:txbxContent>
                      </v:textbox>
                    </v:shape>
                  </w:pict>
                </mc:Fallback>
              </mc:AlternateContent>
            </w:r>
            <w:r w:rsidRPr="0095326E">
              <w:rPr>
                <w:noProof/>
                <w:lang w:eastAsia="en-GB"/>
              </w:rPr>
              <mc:AlternateContent>
                <mc:Choice Requires="wps">
                  <w:drawing>
                    <wp:anchor distT="0" distB="0" distL="114300" distR="114300" simplePos="0" relativeHeight="254206464" behindDoc="0" locked="0" layoutInCell="1" allowOverlap="1" wp14:anchorId="48D34780" wp14:editId="1687EEFE">
                      <wp:simplePos x="0" y="0"/>
                      <wp:positionH relativeFrom="column">
                        <wp:posOffset>1046468</wp:posOffset>
                      </wp:positionH>
                      <wp:positionV relativeFrom="paragraph">
                        <wp:posOffset>1042670</wp:posOffset>
                      </wp:positionV>
                      <wp:extent cx="452533" cy="346229"/>
                      <wp:effectExtent l="0" t="0" r="0" b="0"/>
                      <wp:wrapNone/>
                      <wp:docPr id="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533" cy="346229"/>
                              </a:xfrm>
                              <a:prstGeom prst="rect">
                                <a:avLst/>
                              </a:prstGeom>
                              <a:noFill/>
                              <a:ln w="9525">
                                <a:noFill/>
                                <a:miter lim="800000"/>
                                <a:headEnd/>
                                <a:tailEnd/>
                              </a:ln>
                            </wps:spPr>
                            <wps:txbx>
                              <w:txbxContent>
                                <w:p w14:paraId="0DD723A6" w14:textId="77777777" w:rsidR="00BF4C3A" w:rsidRPr="0095326E" w:rsidRDefault="00BF4C3A" w:rsidP="0040687D">
                                  <w:pPr>
                                    <w:rPr>
                                      <w:color w:val="FFFFFF" w:themeColor="background1"/>
                                    </w:rPr>
                                  </w:pPr>
                                  <w:r w:rsidRPr="0095326E">
                                    <w:rPr>
                                      <w:color w:val="FFFFFF" w:themeColor="background1"/>
                                    </w:rPr>
                                    <w:t>1</w:t>
                                  </w:r>
                                  <w:r>
                                    <w:rPr>
                                      <w:color w:val="FFFFFF" w:themeColor="background1"/>
                                    </w:rPr>
                                    <w:t>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75" type="#_x0000_t202" style="position:absolute;left:0;text-align:left;margin-left:82.4pt;margin-top:82.1pt;width:35.65pt;height:27.25pt;z-index:25420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" filled="f" stroked="f">
                      <v:textbox>
                        <w:txbxContent>
                          <w:p w14:paraId="0DD723A6" w14:textId="77777777" w:rsidR="00BF4C3A" w:rsidRPr="0095326E" w:rsidRDefault="00BF4C3A" w:rsidP="0040687D">
                            <w:pPr>
                              <w:rPr>
                                <w:color w:val="FFFFFF" w:themeColor="background1"/>
                              </w:rPr>
                            </w:pPr>
                            <w:r w:rsidRPr="0095326E">
                              <w:rPr>
                                <w:color w:val="FFFFFF" w:themeColor="background1"/>
                              </w:rPr>
                              <w:t>1</w:t>
                            </w:r>
                            <w:r>
                              <w:rPr>
                                <w:color w:val="FFFFFF" w:themeColor="background1"/>
                              </w:rPr>
                              <w:t>0</w:t>
                            </w:r>
                          </w:p>
                        </w:txbxContent>
                      </v:textbox>
                    </v:shape>
                  </w:pict>
                </mc:Fallback>
              </mc:AlternateContent>
            </w:r>
            <w:r w:rsidRPr="0095326E">
              <w:rPr>
                <w:noProof/>
                <w:lang w:eastAsia="en-GB"/>
              </w:rPr>
              <mc:AlternateContent>
                <mc:Choice Requires="wps">
                  <w:drawing>
                    <wp:anchor distT="0" distB="0" distL="114300" distR="114300" simplePos="0" relativeHeight="254196224" behindDoc="0" locked="0" layoutInCell="1" allowOverlap="1" wp14:anchorId="58DBA68B" wp14:editId="77E8497B">
                      <wp:simplePos x="0" y="0"/>
                      <wp:positionH relativeFrom="column">
                        <wp:posOffset>996303</wp:posOffset>
                      </wp:positionH>
                      <wp:positionV relativeFrom="paragraph">
                        <wp:posOffset>1320165</wp:posOffset>
                      </wp:positionV>
                      <wp:extent cx="292735" cy="1403985"/>
                      <wp:effectExtent l="0" t="0" r="0" b="0"/>
                      <wp:wrapNone/>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735" cy="1403985"/>
                              </a:xfrm>
                              <a:prstGeom prst="rect">
                                <a:avLst/>
                              </a:prstGeom>
                              <a:noFill/>
                              <a:ln w="9525">
                                <a:noFill/>
                                <a:miter lim="800000"/>
                                <a:headEnd/>
                                <a:tailEnd/>
                              </a:ln>
                            </wps:spPr>
                            <wps:txbx>
                              <w:txbxContent>
                                <w:p w14:paraId="5D86D3C1" w14:textId="77777777" w:rsidR="00BF4C3A" w:rsidRPr="0095326E" w:rsidRDefault="00BF4C3A" w:rsidP="0040687D">
                                  <w:pPr>
                                    <w:spacing w:line="240" w:lineRule="auto"/>
                                    <w:rPr>
                                      <w:color w:val="FFFFFF" w:themeColor="background1"/>
                                    </w:rPr>
                                  </w:pPr>
                                  <w:r>
                                    <w:rPr>
                                      <w:color w:val="FFFFFF" w:themeColor="background1"/>
                                    </w:rPr>
                                    <w:t>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76" type="#_x0000_t202" style="position:absolute;left:0;text-align:left;margin-left:78.45pt;margin-top:103.95pt;width:23.05pt;height:110.55pt;z-index:2541962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" filled="f" stroked="f">
                      <v:textbox style="mso-fit-shape-to-text:t">
                        <w:txbxContent>
                          <w:p w14:paraId="5D86D3C1" w14:textId="77777777" w:rsidR="00BF4C3A" w:rsidRPr="0095326E" w:rsidRDefault="00BF4C3A" w:rsidP="0040687D">
                            <w:pPr>
                              <w:spacing w:line="240" w:lineRule="auto"/>
                              <w:rPr>
                                <w:color w:val="FFFFFF" w:themeColor="background1"/>
                              </w:rPr>
                            </w:pPr>
                            <w:r>
                              <w:rPr>
                                <w:color w:val="FFFFFF" w:themeColor="background1"/>
                              </w:rPr>
                              <w:t>9</w:t>
                            </w:r>
                          </w:p>
                        </w:txbxContent>
                      </v:textbox>
                    </v:shape>
                  </w:pict>
                </mc:Fallback>
              </mc:AlternateContent>
            </w:r>
            <w:r w:rsidRPr="0095326E">
              <w:rPr>
                <w:noProof/>
                <w:lang w:eastAsia="en-GB"/>
              </w:rPr>
              <mc:AlternateContent>
                <mc:Choice Requires="wps">
                  <w:drawing>
                    <wp:anchor distT="0" distB="0" distL="114300" distR="114300" simplePos="0" relativeHeight="254175744" behindDoc="0" locked="0" layoutInCell="1" allowOverlap="1" wp14:anchorId="4140DD7B" wp14:editId="2557F144">
                      <wp:simplePos x="0" y="0"/>
                      <wp:positionH relativeFrom="column">
                        <wp:posOffset>741680</wp:posOffset>
                      </wp:positionH>
                      <wp:positionV relativeFrom="paragraph">
                        <wp:posOffset>897890</wp:posOffset>
                      </wp:positionV>
                      <wp:extent cx="292735" cy="1403985"/>
                      <wp:effectExtent l="0" t="0" r="0" b="0"/>
                      <wp:wrapNone/>
                      <wp:docPr id="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735" cy="1403985"/>
                              </a:xfrm>
                              <a:prstGeom prst="rect">
                                <a:avLst/>
                              </a:prstGeom>
                              <a:noFill/>
                              <a:ln w="9525">
                                <a:noFill/>
                                <a:miter lim="800000"/>
                                <a:headEnd/>
                                <a:tailEnd/>
                              </a:ln>
                            </wps:spPr>
                            <wps:txbx>
                              <w:txbxContent>
                                <w:p w14:paraId="15917809" w14:textId="77777777" w:rsidR="00BF4C3A" w:rsidRPr="0095326E" w:rsidRDefault="00BF4C3A" w:rsidP="0040687D">
                                  <w:pPr>
                                    <w:spacing w:line="240" w:lineRule="auto"/>
                                    <w:rPr>
                                      <w:color w:val="FFFFFF" w:themeColor="background1"/>
                                    </w:rPr>
                                  </w:pPr>
                                  <w:r>
                                    <w:rPr>
                                      <w:color w:val="FFFFFF" w:themeColor="background1"/>
                                    </w:rPr>
                                    <w:t>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77" type="#_x0000_t202" style="position:absolute;left:0;text-align:left;margin-left:58.4pt;margin-top:70.7pt;width:23.05pt;height:110.55pt;z-index:254175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" filled="f" stroked="f">
                      <v:textbox style="mso-fit-shape-to-text:t">
                        <w:txbxContent>
                          <w:p w14:paraId="15917809" w14:textId="77777777" w:rsidR="00BF4C3A" w:rsidRPr="0095326E" w:rsidRDefault="00BF4C3A" w:rsidP="0040687D">
                            <w:pPr>
                              <w:spacing w:line="240" w:lineRule="auto"/>
                              <w:rPr>
                                <w:color w:val="FFFFFF" w:themeColor="background1"/>
                              </w:rPr>
                            </w:pPr>
                            <w:r>
                              <w:rPr>
                                <w:color w:val="FFFFFF" w:themeColor="background1"/>
                              </w:rPr>
                              <w:t>7</w:t>
                            </w:r>
                          </w:p>
                        </w:txbxContent>
                      </v:textbox>
                    </v:shape>
                  </w:pict>
                </mc:Fallback>
              </mc:AlternateContent>
            </w:r>
            <w:r w:rsidRPr="0095326E">
              <w:rPr>
                <w:noProof/>
                <w:lang w:eastAsia="en-GB"/>
              </w:rPr>
              <mc:AlternateContent>
                <mc:Choice Requires="wps">
                  <w:drawing>
                    <wp:anchor distT="0" distB="0" distL="114300" distR="114300" simplePos="0" relativeHeight="254165504" behindDoc="0" locked="0" layoutInCell="1" allowOverlap="1" wp14:anchorId="19B530D7" wp14:editId="39CF81AA">
                      <wp:simplePos x="0" y="0"/>
                      <wp:positionH relativeFrom="column">
                        <wp:posOffset>586740</wp:posOffset>
                      </wp:positionH>
                      <wp:positionV relativeFrom="paragraph">
                        <wp:posOffset>196203</wp:posOffset>
                      </wp:positionV>
                      <wp:extent cx="292735" cy="1403985"/>
                      <wp:effectExtent l="0" t="0" r="0" b="0"/>
                      <wp:wrapNone/>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735" cy="1403985"/>
                              </a:xfrm>
                              <a:prstGeom prst="rect">
                                <a:avLst/>
                              </a:prstGeom>
                              <a:noFill/>
                              <a:ln w="9525">
                                <a:noFill/>
                                <a:miter lim="800000"/>
                                <a:headEnd/>
                                <a:tailEnd/>
                              </a:ln>
                            </wps:spPr>
                            <wps:txbx>
                              <w:txbxContent>
                                <w:p w14:paraId="62F4B862" w14:textId="77777777" w:rsidR="00BF4C3A" w:rsidRPr="0095326E" w:rsidRDefault="00BF4C3A" w:rsidP="0040687D">
                                  <w:pPr>
                                    <w:spacing w:line="240" w:lineRule="auto"/>
                                    <w:rPr>
                                      <w:color w:val="FFFFFF" w:themeColor="background1"/>
                                    </w:rPr>
                                  </w:pPr>
                                  <w:r>
                                    <w:rPr>
                                      <w:color w:val="FFFFFF" w:themeColor="background1"/>
                                    </w:rPr>
                                    <w:t>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78" type="#_x0000_t202" style="position:absolute;left:0;text-align:left;margin-left:46.2pt;margin-top:15.45pt;width:23.05pt;height:110.55pt;z-index:254165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" filled="f" stroked="f">
                      <v:textbox style="mso-fit-shape-to-text:t">
                        <w:txbxContent>
                          <w:p w14:paraId="62F4B862" w14:textId="77777777" w:rsidR="00BF4C3A" w:rsidRPr="0095326E" w:rsidRDefault="00BF4C3A" w:rsidP="0040687D">
                            <w:pPr>
                              <w:spacing w:line="240" w:lineRule="auto"/>
                              <w:rPr>
                                <w:color w:val="FFFFFF" w:themeColor="background1"/>
                              </w:rPr>
                            </w:pPr>
                            <w:r>
                              <w:rPr>
                                <w:color w:val="FFFFFF" w:themeColor="background1"/>
                              </w:rPr>
                              <w:t>6</w:t>
                            </w:r>
                          </w:p>
                        </w:txbxContent>
                      </v:textbox>
                    </v:shape>
                  </w:pict>
                </mc:Fallback>
              </mc:AlternateContent>
            </w:r>
            <w:r w:rsidRPr="0095326E">
              <w:rPr>
                <w:noProof/>
                <w:lang w:eastAsia="en-GB"/>
              </w:rPr>
              <mc:AlternateContent>
                <mc:Choice Requires="wps">
                  <w:drawing>
                    <wp:anchor distT="0" distB="0" distL="114300" distR="114300" simplePos="0" relativeHeight="254155264" behindDoc="0" locked="0" layoutInCell="1" allowOverlap="1" wp14:anchorId="6BD214BA" wp14:editId="68AE26EE">
                      <wp:simplePos x="0" y="0"/>
                      <wp:positionH relativeFrom="column">
                        <wp:posOffset>532765</wp:posOffset>
                      </wp:positionH>
                      <wp:positionV relativeFrom="paragraph">
                        <wp:posOffset>1052818</wp:posOffset>
                      </wp:positionV>
                      <wp:extent cx="292735" cy="1403985"/>
                      <wp:effectExtent l="0" t="0" r="0" b="0"/>
                      <wp:wrapNone/>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735" cy="1403985"/>
                              </a:xfrm>
                              <a:prstGeom prst="rect">
                                <a:avLst/>
                              </a:prstGeom>
                              <a:noFill/>
                              <a:ln w="9525">
                                <a:noFill/>
                                <a:miter lim="800000"/>
                                <a:headEnd/>
                                <a:tailEnd/>
                              </a:ln>
                            </wps:spPr>
                            <wps:txbx>
                              <w:txbxContent>
                                <w:p w14:paraId="33175F34" w14:textId="77777777" w:rsidR="00BF4C3A" w:rsidRPr="0095326E" w:rsidRDefault="00BF4C3A" w:rsidP="0040687D">
                                  <w:pPr>
                                    <w:spacing w:line="240" w:lineRule="auto"/>
                                    <w:rPr>
                                      <w:color w:val="FFFFFF" w:themeColor="background1"/>
                                    </w:rPr>
                                  </w:pPr>
                                  <w:r>
                                    <w:rPr>
                                      <w:color w:val="FFFFFF" w:themeColor="background1"/>
                                    </w:rPr>
                                    <w:t>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79" type="#_x0000_t202" style="position:absolute;left:0;text-align:left;margin-left:41.95pt;margin-top:82.9pt;width:23.05pt;height:110.55pt;z-index:254155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" filled="f" stroked="f">
                      <v:textbox style="mso-fit-shape-to-text:t">
                        <w:txbxContent>
                          <w:p w14:paraId="33175F34" w14:textId="77777777" w:rsidR="00BF4C3A" w:rsidRPr="0095326E" w:rsidRDefault="00BF4C3A" w:rsidP="0040687D">
                            <w:pPr>
                              <w:spacing w:line="240" w:lineRule="auto"/>
                              <w:rPr>
                                <w:color w:val="FFFFFF" w:themeColor="background1"/>
                              </w:rPr>
                            </w:pPr>
                            <w:r>
                              <w:rPr>
                                <w:color w:val="FFFFFF" w:themeColor="background1"/>
                              </w:rPr>
                              <w:t>5</w:t>
                            </w:r>
                          </w:p>
                        </w:txbxContent>
                      </v:textbox>
                    </v:shape>
                  </w:pict>
                </mc:Fallback>
              </mc:AlternateContent>
            </w:r>
            <w:r w:rsidRPr="0095326E">
              <w:rPr>
                <w:noProof/>
                <w:lang w:eastAsia="en-GB"/>
              </w:rPr>
              <mc:AlternateContent>
                <mc:Choice Requires="wps">
                  <w:drawing>
                    <wp:anchor distT="0" distB="0" distL="114300" distR="114300" simplePos="0" relativeHeight="254145024" behindDoc="0" locked="0" layoutInCell="1" allowOverlap="1" wp14:anchorId="33131FDF" wp14:editId="7C185FEF">
                      <wp:simplePos x="0" y="0"/>
                      <wp:positionH relativeFrom="column">
                        <wp:posOffset>429883</wp:posOffset>
                      </wp:positionH>
                      <wp:positionV relativeFrom="paragraph">
                        <wp:posOffset>702310</wp:posOffset>
                      </wp:positionV>
                      <wp:extent cx="292735" cy="1403985"/>
                      <wp:effectExtent l="0" t="0" r="0" b="0"/>
                      <wp:wrapNone/>
                      <wp:docPr id="1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735" cy="1403985"/>
                              </a:xfrm>
                              <a:prstGeom prst="rect">
                                <a:avLst/>
                              </a:prstGeom>
                              <a:noFill/>
                              <a:ln w="9525">
                                <a:noFill/>
                                <a:miter lim="800000"/>
                                <a:headEnd/>
                                <a:tailEnd/>
                              </a:ln>
                            </wps:spPr>
                            <wps:txbx>
                              <w:txbxContent>
                                <w:p w14:paraId="3F665AA9" w14:textId="77777777" w:rsidR="00BF4C3A" w:rsidRPr="0095326E" w:rsidRDefault="00BF4C3A" w:rsidP="0040687D">
                                  <w:pPr>
                                    <w:spacing w:line="240" w:lineRule="auto"/>
                                    <w:rPr>
                                      <w:color w:val="FFFFFF" w:themeColor="background1"/>
                                    </w:rPr>
                                  </w:pPr>
                                  <w:r>
                                    <w:rPr>
                                      <w:color w:val="FFFFFF" w:themeColor="background1"/>
                                    </w:rPr>
                                    <w:t>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80" type="#_x0000_t202" style="position:absolute;left:0;text-align:left;margin-left:33.85pt;margin-top:55.3pt;width:23.05pt;height:110.55pt;z-index:2541450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" filled="f" stroked="f">
                      <v:textbox style="mso-fit-shape-to-text:t">
                        <w:txbxContent>
                          <w:p w14:paraId="3F665AA9" w14:textId="77777777" w:rsidR="00BF4C3A" w:rsidRPr="0095326E" w:rsidRDefault="00BF4C3A" w:rsidP="0040687D">
                            <w:pPr>
                              <w:spacing w:line="240" w:lineRule="auto"/>
                              <w:rPr>
                                <w:color w:val="FFFFFF" w:themeColor="background1"/>
                              </w:rPr>
                            </w:pPr>
                            <w:r>
                              <w:rPr>
                                <w:color w:val="FFFFFF" w:themeColor="background1"/>
                              </w:rPr>
                              <w:t>4</w:t>
                            </w:r>
                          </w:p>
                        </w:txbxContent>
                      </v:textbox>
                    </v:shape>
                  </w:pict>
                </mc:Fallback>
              </mc:AlternateContent>
            </w:r>
            <w:r w:rsidRPr="0095326E">
              <w:rPr>
                <w:noProof/>
                <w:lang w:eastAsia="en-GB"/>
              </w:rPr>
              <mc:AlternateContent>
                <mc:Choice Requires="wps">
                  <w:drawing>
                    <wp:anchor distT="0" distB="0" distL="114300" distR="114300" simplePos="0" relativeHeight="254114304" behindDoc="0" locked="0" layoutInCell="1" allowOverlap="1" wp14:anchorId="32454481" wp14:editId="4E254E1B">
                      <wp:simplePos x="0" y="0"/>
                      <wp:positionH relativeFrom="column">
                        <wp:posOffset>3810</wp:posOffset>
                      </wp:positionH>
                      <wp:positionV relativeFrom="paragraph">
                        <wp:posOffset>249555</wp:posOffset>
                      </wp:positionV>
                      <wp:extent cx="292735" cy="1403985"/>
                      <wp:effectExtent l="0" t="0" r="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735" cy="1403985"/>
                              </a:xfrm>
                              <a:prstGeom prst="rect">
                                <a:avLst/>
                              </a:prstGeom>
                              <a:noFill/>
                              <a:ln w="9525">
                                <a:noFill/>
                                <a:miter lim="800000"/>
                                <a:headEnd/>
                                <a:tailEnd/>
                              </a:ln>
                            </wps:spPr>
                            <wps:txbx>
                              <w:txbxContent>
                                <w:p w14:paraId="2042D48A" w14:textId="77777777" w:rsidR="00BF4C3A" w:rsidRPr="0095326E" w:rsidRDefault="00BF4C3A" w:rsidP="0040687D">
                                  <w:pPr>
                                    <w:spacing w:line="240" w:lineRule="auto"/>
                                    <w:rPr>
                                      <w:color w:val="FFFFFF" w:themeColor="background1"/>
                                    </w:rPr>
                                  </w:pPr>
                                  <w:r w:rsidRPr="0095326E">
                                    <w:rPr>
                                      <w:color w:val="FFFFFF" w:themeColor="background1"/>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81" type="#_x0000_t202" style="position:absolute;left:0;text-align:left;margin-left:.3pt;margin-top:19.65pt;width:23.05pt;height:110.55pt;z-index:2541143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" filled="f" stroked="f">
                      <v:textbox style="mso-fit-shape-to-text:t">
                        <w:txbxContent>
                          <w:p w14:paraId="2042D48A" w14:textId="77777777" w:rsidR="00BF4C3A" w:rsidRPr="0095326E" w:rsidRDefault="00BF4C3A" w:rsidP="0040687D">
                            <w:pPr>
                              <w:spacing w:line="240" w:lineRule="auto"/>
                              <w:rPr>
                                <w:color w:val="FFFFFF" w:themeColor="background1"/>
                              </w:rPr>
                            </w:pPr>
                            <w:r w:rsidRPr="0095326E">
                              <w:rPr>
                                <w:color w:val="FFFFFF" w:themeColor="background1"/>
                              </w:rPr>
                              <w:t>1</w:t>
                            </w:r>
                          </w:p>
                        </w:txbxContent>
                      </v:textbox>
                    </v:shape>
                  </w:pict>
                </mc:Fallback>
              </mc:AlternateContent>
            </w:r>
            <w:r>
              <w:rPr>
                <w:noProof/>
                <w:lang w:eastAsia="en-GB"/>
              </w:rPr>
              <w:drawing>
                <wp:inline distT="0" distB="0" distL="0" distR="0" wp14:anchorId="15625822" wp14:editId="08324C6F">
                  <wp:extent cx="1636849" cy="1626080"/>
                  <wp:effectExtent l="5398" t="0" r="7302" b="7303"/>
                  <wp:docPr id="193" name="Picture 193" descr="H:\Single input\Images\250um\d131032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Single input\Images\250um\d1310329.tif"/>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rot="16200000">
                            <a:off x="0" y="0"/>
                            <a:ext cx="1636849" cy="1626080"/>
                          </a:xfrm>
                          <a:prstGeom prst="rect">
                            <a:avLst/>
                          </a:prstGeom>
                          <a:noFill/>
                          <a:ln>
                            <a:noFill/>
                          </a:ln>
                        </pic:spPr>
                      </pic:pic>
                    </a:graphicData>
                  </a:graphic>
                </wp:inline>
              </w:drawing>
            </w:r>
          </w:p>
        </w:tc>
        <w:tc>
          <w:tcPr>
            <w:tcW w:w="664" w:type="pct"/>
            <w:gridSpan w:val="2"/>
            <w:shd w:val="clear" w:color="auto" w:fill="auto"/>
          </w:tcPr>
          <w:p w14:paraId="34D6B856"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pPr>
            <w:r>
              <w:t>1</w:t>
            </w:r>
          </w:p>
        </w:tc>
        <w:tc>
          <w:tcPr>
            <w:tcW w:w="705" w:type="pct"/>
            <w:gridSpan w:val="2"/>
            <w:shd w:val="clear" w:color="auto" w:fill="auto"/>
            <w:vAlign w:val="bottom"/>
          </w:tcPr>
          <w:p w14:paraId="2C6A84F9"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26</w:t>
            </w:r>
          </w:p>
        </w:tc>
        <w:tc>
          <w:tcPr>
            <w:tcW w:w="706" w:type="pct"/>
            <w:gridSpan w:val="2"/>
            <w:shd w:val="clear" w:color="auto" w:fill="auto"/>
            <w:vAlign w:val="bottom"/>
          </w:tcPr>
          <w:p w14:paraId="0D7C141C"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77</w:t>
            </w:r>
          </w:p>
        </w:tc>
        <w:tc>
          <w:tcPr>
            <w:tcW w:w="706" w:type="pct"/>
            <w:gridSpan w:val="2"/>
            <w:shd w:val="clear" w:color="auto" w:fill="auto"/>
            <w:vAlign w:val="bottom"/>
          </w:tcPr>
          <w:p w14:paraId="6C1C2CDE"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51</w:t>
            </w:r>
          </w:p>
        </w:tc>
        <w:tc>
          <w:tcPr>
            <w:tcW w:w="706" w:type="pct"/>
            <w:shd w:val="clear" w:color="auto" w:fill="auto"/>
            <w:vAlign w:val="bottom"/>
          </w:tcPr>
          <w:p w14:paraId="0FF2316B"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6.2</w:t>
            </w:r>
          </w:p>
        </w:tc>
      </w:tr>
      <w:tr w:rsidR="0040687D" w14:paraId="7E364018" w14:textId="77777777" w:rsidTr="00B32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3" w:type="pct"/>
            <w:gridSpan w:val="2"/>
            <w:vMerge/>
            <w:shd w:val="clear" w:color="auto" w:fill="auto"/>
          </w:tcPr>
          <w:p w14:paraId="1CEA146F" w14:textId="77777777" w:rsidR="0040687D" w:rsidRDefault="0040687D" w:rsidP="00C15877">
            <w:pPr>
              <w:spacing w:line="240" w:lineRule="auto"/>
            </w:pPr>
          </w:p>
        </w:tc>
        <w:tc>
          <w:tcPr>
            <w:tcW w:w="664" w:type="pct"/>
            <w:gridSpan w:val="2"/>
            <w:shd w:val="clear" w:color="auto" w:fill="auto"/>
          </w:tcPr>
          <w:p w14:paraId="5B1EAFFA"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pPr>
            <w:r>
              <w:t>2</w:t>
            </w:r>
          </w:p>
        </w:tc>
        <w:tc>
          <w:tcPr>
            <w:tcW w:w="705" w:type="pct"/>
            <w:gridSpan w:val="2"/>
            <w:shd w:val="clear" w:color="auto" w:fill="auto"/>
            <w:vAlign w:val="bottom"/>
          </w:tcPr>
          <w:p w14:paraId="4351F8DD"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44</w:t>
            </w:r>
          </w:p>
        </w:tc>
        <w:tc>
          <w:tcPr>
            <w:tcW w:w="706" w:type="pct"/>
            <w:gridSpan w:val="2"/>
            <w:shd w:val="clear" w:color="auto" w:fill="auto"/>
            <w:vAlign w:val="bottom"/>
          </w:tcPr>
          <w:p w14:paraId="3AC51778"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315</w:t>
            </w:r>
          </w:p>
        </w:tc>
        <w:tc>
          <w:tcPr>
            <w:tcW w:w="706" w:type="pct"/>
            <w:gridSpan w:val="2"/>
            <w:shd w:val="clear" w:color="auto" w:fill="auto"/>
            <w:vAlign w:val="bottom"/>
          </w:tcPr>
          <w:p w14:paraId="362220A0"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71</w:t>
            </w:r>
          </w:p>
        </w:tc>
        <w:tc>
          <w:tcPr>
            <w:tcW w:w="706" w:type="pct"/>
            <w:shd w:val="clear" w:color="auto" w:fill="auto"/>
            <w:vAlign w:val="bottom"/>
          </w:tcPr>
          <w:p w14:paraId="564A5F48"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0.7</w:t>
            </w:r>
          </w:p>
        </w:tc>
      </w:tr>
      <w:tr w:rsidR="0040687D" w14:paraId="3757CBB8" w14:textId="77777777" w:rsidTr="00B32F96">
        <w:tc>
          <w:tcPr>
            <w:cnfStyle w:val="001000000000" w:firstRow="0" w:lastRow="0" w:firstColumn="1" w:lastColumn="0" w:oddVBand="0" w:evenVBand="0" w:oddHBand="0" w:evenHBand="0" w:firstRowFirstColumn="0" w:firstRowLastColumn="0" w:lastRowFirstColumn="0" w:lastRowLastColumn="0"/>
            <w:tcW w:w="1513" w:type="pct"/>
            <w:gridSpan w:val="2"/>
            <w:vMerge/>
            <w:shd w:val="clear" w:color="auto" w:fill="auto"/>
          </w:tcPr>
          <w:p w14:paraId="0245CAFD" w14:textId="77777777" w:rsidR="0040687D" w:rsidRDefault="0040687D" w:rsidP="00C15877">
            <w:pPr>
              <w:spacing w:line="240" w:lineRule="auto"/>
            </w:pPr>
          </w:p>
        </w:tc>
        <w:tc>
          <w:tcPr>
            <w:tcW w:w="664" w:type="pct"/>
            <w:gridSpan w:val="2"/>
            <w:shd w:val="clear" w:color="auto" w:fill="auto"/>
          </w:tcPr>
          <w:p w14:paraId="4A88FF89"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pPr>
            <w:r>
              <w:t>3</w:t>
            </w:r>
          </w:p>
        </w:tc>
        <w:tc>
          <w:tcPr>
            <w:tcW w:w="705" w:type="pct"/>
            <w:gridSpan w:val="2"/>
            <w:shd w:val="clear" w:color="auto" w:fill="auto"/>
            <w:vAlign w:val="bottom"/>
          </w:tcPr>
          <w:p w14:paraId="04C00A62"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202</w:t>
            </w:r>
          </w:p>
        </w:tc>
        <w:tc>
          <w:tcPr>
            <w:tcW w:w="706" w:type="pct"/>
            <w:gridSpan w:val="2"/>
            <w:shd w:val="clear" w:color="auto" w:fill="auto"/>
            <w:vAlign w:val="bottom"/>
          </w:tcPr>
          <w:p w14:paraId="565B1363"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269</w:t>
            </w:r>
          </w:p>
        </w:tc>
        <w:tc>
          <w:tcPr>
            <w:tcW w:w="706" w:type="pct"/>
            <w:gridSpan w:val="2"/>
            <w:shd w:val="clear" w:color="auto" w:fill="auto"/>
            <w:vAlign w:val="bottom"/>
          </w:tcPr>
          <w:p w14:paraId="7F03A93C"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67</w:t>
            </w:r>
          </w:p>
        </w:tc>
        <w:tc>
          <w:tcPr>
            <w:tcW w:w="706" w:type="pct"/>
            <w:shd w:val="clear" w:color="auto" w:fill="auto"/>
            <w:vAlign w:val="bottom"/>
          </w:tcPr>
          <w:p w14:paraId="4A804EB1"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8.1</w:t>
            </w:r>
          </w:p>
        </w:tc>
      </w:tr>
      <w:tr w:rsidR="0040687D" w14:paraId="2B402E1B" w14:textId="77777777" w:rsidTr="00B32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3" w:type="pct"/>
            <w:gridSpan w:val="2"/>
            <w:vMerge/>
            <w:shd w:val="clear" w:color="auto" w:fill="auto"/>
          </w:tcPr>
          <w:p w14:paraId="3E2F2F81" w14:textId="77777777" w:rsidR="0040687D" w:rsidRDefault="0040687D" w:rsidP="00C15877">
            <w:pPr>
              <w:spacing w:line="240" w:lineRule="auto"/>
            </w:pPr>
          </w:p>
        </w:tc>
        <w:tc>
          <w:tcPr>
            <w:tcW w:w="664" w:type="pct"/>
            <w:gridSpan w:val="2"/>
            <w:shd w:val="clear" w:color="auto" w:fill="auto"/>
          </w:tcPr>
          <w:p w14:paraId="333E43A7"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pPr>
            <w:r>
              <w:t>4</w:t>
            </w:r>
          </w:p>
        </w:tc>
        <w:tc>
          <w:tcPr>
            <w:tcW w:w="705" w:type="pct"/>
            <w:gridSpan w:val="2"/>
            <w:shd w:val="clear" w:color="auto" w:fill="auto"/>
            <w:vAlign w:val="bottom"/>
          </w:tcPr>
          <w:p w14:paraId="76B624B2"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48</w:t>
            </w:r>
          </w:p>
        </w:tc>
        <w:tc>
          <w:tcPr>
            <w:tcW w:w="706" w:type="pct"/>
            <w:gridSpan w:val="2"/>
            <w:shd w:val="clear" w:color="auto" w:fill="auto"/>
            <w:vAlign w:val="bottom"/>
          </w:tcPr>
          <w:p w14:paraId="44AAC85C"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414</w:t>
            </w:r>
          </w:p>
        </w:tc>
        <w:tc>
          <w:tcPr>
            <w:tcW w:w="706" w:type="pct"/>
            <w:gridSpan w:val="2"/>
            <w:shd w:val="clear" w:color="auto" w:fill="auto"/>
            <w:vAlign w:val="bottom"/>
          </w:tcPr>
          <w:p w14:paraId="66D54976"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66</w:t>
            </w:r>
          </w:p>
        </w:tc>
        <w:tc>
          <w:tcPr>
            <w:tcW w:w="706" w:type="pct"/>
            <w:shd w:val="clear" w:color="auto" w:fill="auto"/>
            <w:vAlign w:val="bottom"/>
          </w:tcPr>
          <w:p w14:paraId="1F701E1E"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0.1</w:t>
            </w:r>
          </w:p>
        </w:tc>
      </w:tr>
      <w:tr w:rsidR="0040687D" w14:paraId="4579B10E" w14:textId="77777777" w:rsidTr="00B32F96">
        <w:tc>
          <w:tcPr>
            <w:cnfStyle w:val="001000000000" w:firstRow="0" w:lastRow="0" w:firstColumn="1" w:lastColumn="0" w:oddVBand="0" w:evenVBand="0" w:oddHBand="0" w:evenHBand="0" w:firstRowFirstColumn="0" w:firstRowLastColumn="0" w:lastRowFirstColumn="0" w:lastRowLastColumn="0"/>
            <w:tcW w:w="1513" w:type="pct"/>
            <w:gridSpan w:val="2"/>
            <w:vMerge/>
            <w:shd w:val="clear" w:color="auto" w:fill="auto"/>
          </w:tcPr>
          <w:p w14:paraId="5835870B" w14:textId="77777777" w:rsidR="0040687D" w:rsidRDefault="0040687D" w:rsidP="00C15877">
            <w:pPr>
              <w:spacing w:line="240" w:lineRule="auto"/>
            </w:pPr>
          </w:p>
        </w:tc>
        <w:tc>
          <w:tcPr>
            <w:tcW w:w="664" w:type="pct"/>
            <w:gridSpan w:val="2"/>
            <w:shd w:val="clear" w:color="auto" w:fill="auto"/>
          </w:tcPr>
          <w:p w14:paraId="188A848B"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pPr>
            <w:r>
              <w:t>5</w:t>
            </w:r>
          </w:p>
        </w:tc>
        <w:tc>
          <w:tcPr>
            <w:tcW w:w="705" w:type="pct"/>
            <w:gridSpan w:val="2"/>
            <w:shd w:val="clear" w:color="auto" w:fill="auto"/>
            <w:vAlign w:val="bottom"/>
          </w:tcPr>
          <w:p w14:paraId="150B9048"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360</w:t>
            </w:r>
          </w:p>
        </w:tc>
        <w:tc>
          <w:tcPr>
            <w:tcW w:w="706" w:type="pct"/>
            <w:gridSpan w:val="2"/>
            <w:shd w:val="clear" w:color="auto" w:fill="auto"/>
            <w:vAlign w:val="bottom"/>
          </w:tcPr>
          <w:p w14:paraId="77AACE14"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558</w:t>
            </w:r>
          </w:p>
        </w:tc>
        <w:tc>
          <w:tcPr>
            <w:tcW w:w="706" w:type="pct"/>
            <w:gridSpan w:val="2"/>
            <w:shd w:val="clear" w:color="auto" w:fill="auto"/>
            <w:vAlign w:val="bottom"/>
          </w:tcPr>
          <w:p w14:paraId="6EB0D0BF"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98</w:t>
            </w:r>
          </w:p>
        </w:tc>
        <w:tc>
          <w:tcPr>
            <w:tcW w:w="706" w:type="pct"/>
            <w:shd w:val="clear" w:color="auto" w:fill="auto"/>
            <w:vAlign w:val="bottom"/>
          </w:tcPr>
          <w:p w14:paraId="1045166B"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23.9</w:t>
            </w:r>
          </w:p>
        </w:tc>
      </w:tr>
      <w:tr w:rsidR="0040687D" w14:paraId="1D9F7501" w14:textId="77777777" w:rsidTr="00B32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3" w:type="pct"/>
            <w:gridSpan w:val="2"/>
            <w:vMerge/>
            <w:shd w:val="clear" w:color="auto" w:fill="auto"/>
          </w:tcPr>
          <w:p w14:paraId="688A4A0A" w14:textId="77777777" w:rsidR="0040687D" w:rsidRDefault="0040687D" w:rsidP="00C15877">
            <w:pPr>
              <w:spacing w:line="240" w:lineRule="auto"/>
            </w:pPr>
          </w:p>
        </w:tc>
        <w:tc>
          <w:tcPr>
            <w:tcW w:w="664" w:type="pct"/>
            <w:gridSpan w:val="2"/>
            <w:shd w:val="clear" w:color="auto" w:fill="auto"/>
          </w:tcPr>
          <w:p w14:paraId="1C474750"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pPr>
            <w:r>
              <w:t>6</w:t>
            </w:r>
          </w:p>
        </w:tc>
        <w:tc>
          <w:tcPr>
            <w:tcW w:w="705" w:type="pct"/>
            <w:gridSpan w:val="2"/>
            <w:shd w:val="clear" w:color="auto" w:fill="auto"/>
            <w:vAlign w:val="bottom"/>
          </w:tcPr>
          <w:p w14:paraId="75878E31"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427</w:t>
            </w:r>
          </w:p>
        </w:tc>
        <w:tc>
          <w:tcPr>
            <w:tcW w:w="706" w:type="pct"/>
            <w:gridSpan w:val="2"/>
            <w:shd w:val="clear" w:color="auto" w:fill="auto"/>
            <w:vAlign w:val="bottom"/>
          </w:tcPr>
          <w:p w14:paraId="6C66EE9A"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869</w:t>
            </w:r>
          </w:p>
        </w:tc>
        <w:tc>
          <w:tcPr>
            <w:tcW w:w="706" w:type="pct"/>
            <w:gridSpan w:val="2"/>
            <w:shd w:val="clear" w:color="auto" w:fill="auto"/>
            <w:vAlign w:val="bottom"/>
          </w:tcPr>
          <w:p w14:paraId="43DC6D13"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442</w:t>
            </w:r>
          </w:p>
        </w:tc>
        <w:tc>
          <w:tcPr>
            <w:tcW w:w="706" w:type="pct"/>
            <w:shd w:val="clear" w:color="auto" w:fill="auto"/>
            <w:vAlign w:val="bottom"/>
          </w:tcPr>
          <w:p w14:paraId="7A5157BA"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53.4</w:t>
            </w:r>
          </w:p>
        </w:tc>
      </w:tr>
      <w:tr w:rsidR="0040687D" w14:paraId="7A5AD6E0" w14:textId="77777777" w:rsidTr="00B32F96">
        <w:tc>
          <w:tcPr>
            <w:cnfStyle w:val="001000000000" w:firstRow="0" w:lastRow="0" w:firstColumn="1" w:lastColumn="0" w:oddVBand="0" w:evenVBand="0" w:oddHBand="0" w:evenHBand="0" w:firstRowFirstColumn="0" w:firstRowLastColumn="0" w:lastRowFirstColumn="0" w:lastRowLastColumn="0"/>
            <w:tcW w:w="1513" w:type="pct"/>
            <w:gridSpan w:val="2"/>
            <w:vMerge/>
            <w:shd w:val="clear" w:color="auto" w:fill="auto"/>
          </w:tcPr>
          <w:p w14:paraId="095879B7" w14:textId="77777777" w:rsidR="0040687D" w:rsidRDefault="0040687D" w:rsidP="00C15877">
            <w:pPr>
              <w:spacing w:line="240" w:lineRule="auto"/>
            </w:pPr>
          </w:p>
        </w:tc>
        <w:tc>
          <w:tcPr>
            <w:tcW w:w="664" w:type="pct"/>
            <w:gridSpan w:val="2"/>
            <w:shd w:val="clear" w:color="auto" w:fill="auto"/>
          </w:tcPr>
          <w:p w14:paraId="2242067F"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pPr>
            <w:r>
              <w:t>7</w:t>
            </w:r>
          </w:p>
        </w:tc>
        <w:tc>
          <w:tcPr>
            <w:tcW w:w="705" w:type="pct"/>
            <w:gridSpan w:val="2"/>
            <w:shd w:val="clear" w:color="auto" w:fill="auto"/>
            <w:vAlign w:val="bottom"/>
          </w:tcPr>
          <w:p w14:paraId="5A0005A2"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574</w:t>
            </w:r>
          </w:p>
        </w:tc>
        <w:tc>
          <w:tcPr>
            <w:tcW w:w="706" w:type="pct"/>
            <w:gridSpan w:val="2"/>
            <w:shd w:val="clear" w:color="auto" w:fill="auto"/>
            <w:vAlign w:val="bottom"/>
          </w:tcPr>
          <w:p w14:paraId="4DE50D57"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869</w:t>
            </w:r>
          </w:p>
        </w:tc>
        <w:tc>
          <w:tcPr>
            <w:tcW w:w="706" w:type="pct"/>
            <w:gridSpan w:val="2"/>
            <w:shd w:val="clear" w:color="auto" w:fill="auto"/>
            <w:vAlign w:val="bottom"/>
          </w:tcPr>
          <w:p w14:paraId="673D9540"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295</w:t>
            </w:r>
          </w:p>
        </w:tc>
        <w:tc>
          <w:tcPr>
            <w:tcW w:w="706" w:type="pct"/>
            <w:shd w:val="clear" w:color="auto" w:fill="auto"/>
            <w:vAlign w:val="bottom"/>
          </w:tcPr>
          <w:p w14:paraId="40939F80"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35.7</w:t>
            </w:r>
          </w:p>
        </w:tc>
      </w:tr>
      <w:tr w:rsidR="0040687D" w14:paraId="2A10BAB4" w14:textId="77777777" w:rsidTr="00B32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3" w:type="pct"/>
            <w:gridSpan w:val="2"/>
            <w:vMerge/>
            <w:shd w:val="clear" w:color="auto" w:fill="auto"/>
          </w:tcPr>
          <w:p w14:paraId="09F2465D" w14:textId="77777777" w:rsidR="0040687D" w:rsidRDefault="0040687D" w:rsidP="00C15877">
            <w:pPr>
              <w:spacing w:line="240" w:lineRule="auto"/>
            </w:pPr>
          </w:p>
        </w:tc>
        <w:tc>
          <w:tcPr>
            <w:tcW w:w="664" w:type="pct"/>
            <w:gridSpan w:val="2"/>
            <w:shd w:val="clear" w:color="auto" w:fill="auto"/>
          </w:tcPr>
          <w:p w14:paraId="2E822259"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pPr>
            <w:r>
              <w:t>8</w:t>
            </w:r>
          </w:p>
        </w:tc>
        <w:tc>
          <w:tcPr>
            <w:tcW w:w="705" w:type="pct"/>
            <w:gridSpan w:val="2"/>
            <w:shd w:val="clear" w:color="auto" w:fill="auto"/>
            <w:vAlign w:val="bottom"/>
          </w:tcPr>
          <w:p w14:paraId="516C6B86"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583</w:t>
            </w:r>
          </w:p>
        </w:tc>
        <w:tc>
          <w:tcPr>
            <w:tcW w:w="706" w:type="pct"/>
            <w:gridSpan w:val="2"/>
            <w:shd w:val="clear" w:color="auto" w:fill="auto"/>
            <w:vAlign w:val="bottom"/>
          </w:tcPr>
          <w:p w14:paraId="4765E08D"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841</w:t>
            </w:r>
          </w:p>
        </w:tc>
        <w:tc>
          <w:tcPr>
            <w:tcW w:w="706" w:type="pct"/>
            <w:gridSpan w:val="2"/>
            <w:shd w:val="clear" w:color="auto" w:fill="auto"/>
            <w:vAlign w:val="bottom"/>
          </w:tcPr>
          <w:p w14:paraId="2A645824"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58</w:t>
            </w:r>
          </w:p>
        </w:tc>
        <w:tc>
          <w:tcPr>
            <w:tcW w:w="706" w:type="pct"/>
            <w:shd w:val="clear" w:color="auto" w:fill="auto"/>
            <w:vAlign w:val="bottom"/>
          </w:tcPr>
          <w:p w14:paraId="66962B87"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31.2</w:t>
            </w:r>
          </w:p>
        </w:tc>
      </w:tr>
      <w:tr w:rsidR="0040687D" w14:paraId="466424F2" w14:textId="77777777" w:rsidTr="00B32F96">
        <w:tc>
          <w:tcPr>
            <w:cnfStyle w:val="001000000000" w:firstRow="0" w:lastRow="0" w:firstColumn="1" w:lastColumn="0" w:oddVBand="0" w:evenVBand="0" w:oddHBand="0" w:evenHBand="0" w:firstRowFirstColumn="0" w:firstRowLastColumn="0" w:lastRowFirstColumn="0" w:lastRowLastColumn="0"/>
            <w:tcW w:w="1513" w:type="pct"/>
            <w:gridSpan w:val="2"/>
            <w:vMerge/>
            <w:shd w:val="clear" w:color="auto" w:fill="auto"/>
          </w:tcPr>
          <w:p w14:paraId="5ED74B01" w14:textId="77777777" w:rsidR="0040687D" w:rsidRDefault="0040687D" w:rsidP="00C15877">
            <w:pPr>
              <w:spacing w:line="240" w:lineRule="auto"/>
            </w:pPr>
          </w:p>
        </w:tc>
        <w:tc>
          <w:tcPr>
            <w:tcW w:w="664" w:type="pct"/>
            <w:gridSpan w:val="2"/>
            <w:shd w:val="clear" w:color="auto" w:fill="auto"/>
          </w:tcPr>
          <w:p w14:paraId="04654760"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pPr>
            <w:r>
              <w:t>9</w:t>
            </w:r>
          </w:p>
        </w:tc>
        <w:tc>
          <w:tcPr>
            <w:tcW w:w="705" w:type="pct"/>
            <w:gridSpan w:val="2"/>
            <w:shd w:val="clear" w:color="auto" w:fill="auto"/>
            <w:vAlign w:val="bottom"/>
          </w:tcPr>
          <w:p w14:paraId="3C6FD177"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884</w:t>
            </w:r>
          </w:p>
        </w:tc>
        <w:tc>
          <w:tcPr>
            <w:tcW w:w="706" w:type="pct"/>
            <w:gridSpan w:val="2"/>
            <w:shd w:val="clear" w:color="auto" w:fill="auto"/>
            <w:vAlign w:val="bottom"/>
          </w:tcPr>
          <w:p w14:paraId="28C3A6C9"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953</w:t>
            </w:r>
          </w:p>
        </w:tc>
        <w:tc>
          <w:tcPr>
            <w:tcW w:w="706" w:type="pct"/>
            <w:gridSpan w:val="2"/>
            <w:shd w:val="clear" w:color="auto" w:fill="auto"/>
            <w:vAlign w:val="bottom"/>
          </w:tcPr>
          <w:p w14:paraId="74E23DB7"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69</w:t>
            </w:r>
          </w:p>
        </w:tc>
        <w:tc>
          <w:tcPr>
            <w:tcW w:w="706" w:type="pct"/>
            <w:shd w:val="clear" w:color="auto" w:fill="auto"/>
            <w:vAlign w:val="bottom"/>
          </w:tcPr>
          <w:p w14:paraId="26668760"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8.3</w:t>
            </w:r>
          </w:p>
        </w:tc>
      </w:tr>
      <w:tr w:rsidR="0040687D" w14:paraId="30621C19" w14:textId="77777777" w:rsidTr="00B32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3" w:type="pct"/>
            <w:gridSpan w:val="2"/>
            <w:vMerge/>
            <w:shd w:val="clear" w:color="auto" w:fill="auto"/>
          </w:tcPr>
          <w:p w14:paraId="0AEA452A" w14:textId="77777777" w:rsidR="0040687D" w:rsidRDefault="0040687D" w:rsidP="00C15877">
            <w:pPr>
              <w:spacing w:line="240" w:lineRule="auto"/>
            </w:pPr>
          </w:p>
        </w:tc>
        <w:tc>
          <w:tcPr>
            <w:tcW w:w="664" w:type="pct"/>
            <w:gridSpan w:val="2"/>
            <w:shd w:val="clear" w:color="auto" w:fill="auto"/>
          </w:tcPr>
          <w:p w14:paraId="586C094A"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pPr>
            <w:r>
              <w:t>10</w:t>
            </w:r>
          </w:p>
        </w:tc>
        <w:tc>
          <w:tcPr>
            <w:tcW w:w="705" w:type="pct"/>
            <w:gridSpan w:val="2"/>
            <w:shd w:val="clear" w:color="auto" w:fill="auto"/>
            <w:vAlign w:val="bottom"/>
          </w:tcPr>
          <w:p w14:paraId="43AD3C17"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935</w:t>
            </w:r>
          </w:p>
        </w:tc>
        <w:tc>
          <w:tcPr>
            <w:tcW w:w="706" w:type="pct"/>
            <w:gridSpan w:val="2"/>
            <w:shd w:val="clear" w:color="auto" w:fill="auto"/>
            <w:vAlign w:val="bottom"/>
          </w:tcPr>
          <w:p w14:paraId="67E720E2"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167</w:t>
            </w:r>
          </w:p>
        </w:tc>
        <w:tc>
          <w:tcPr>
            <w:tcW w:w="706" w:type="pct"/>
            <w:gridSpan w:val="2"/>
            <w:shd w:val="clear" w:color="auto" w:fill="auto"/>
            <w:vAlign w:val="bottom"/>
          </w:tcPr>
          <w:p w14:paraId="28E578D6"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32</w:t>
            </w:r>
          </w:p>
        </w:tc>
        <w:tc>
          <w:tcPr>
            <w:tcW w:w="706" w:type="pct"/>
            <w:shd w:val="clear" w:color="auto" w:fill="auto"/>
            <w:vAlign w:val="bottom"/>
          </w:tcPr>
          <w:p w14:paraId="06597174"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8</w:t>
            </w:r>
          </w:p>
        </w:tc>
      </w:tr>
      <w:tr w:rsidR="0040687D" w14:paraId="3558020F" w14:textId="77777777" w:rsidTr="00B32F96">
        <w:tc>
          <w:tcPr>
            <w:cnfStyle w:val="001000000000" w:firstRow="0" w:lastRow="0" w:firstColumn="1" w:lastColumn="0" w:oddVBand="0" w:evenVBand="0" w:oddHBand="0" w:evenHBand="0" w:firstRowFirstColumn="0" w:firstRowLastColumn="0" w:lastRowFirstColumn="0" w:lastRowLastColumn="0"/>
            <w:tcW w:w="1513" w:type="pct"/>
            <w:gridSpan w:val="2"/>
            <w:vMerge/>
            <w:shd w:val="clear" w:color="auto" w:fill="auto"/>
          </w:tcPr>
          <w:p w14:paraId="3EDCC452" w14:textId="77777777" w:rsidR="0040687D" w:rsidRDefault="0040687D" w:rsidP="00C15877">
            <w:pPr>
              <w:spacing w:line="240" w:lineRule="auto"/>
            </w:pPr>
          </w:p>
        </w:tc>
        <w:tc>
          <w:tcPr>
            <w:tcW w:w="664" w:type="pct"/>
            <w:gridSpan w:val="2"/>
            <w:shd w:val="clear" w:color="auto" w:fill="auto"/>
          </w:tcPr>
          <w:p w14:paraId="36646471"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11</w:t>
            </w:r>
          </w:p>
        </w:tc>
        <w:tc>
          <w:tcPr>
            <w:tcW w:w="705" w:type="pct"/>
            <w:gridSpan w:val="2"/>
            <w:shd w:val="clear" w:color="auto" w:fill="auto"/>
            <w:vAlign w:val="bottom"/>
          </w:tcPr>
          <w:p w14:paraId="446E170C"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037</w:t>
            </w:r>
          </w:p>
        </w:tc>
        <w:tc>
          <w:tcPr>
            <w:tcW w:w="706" w:type="pct"/>
            <w:gridSpan w:val="2"/>
            <w:shd w:val="clear" w:color="auto" w:fill="auto"/>
            <w:vAlign w:val="bottom"/>
          </w:tcPr>
          <w:p w14:paraId="4E76F296"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093</w:t>
            </w:r>
          </w:p>
        </w:tc>
        <w:tc>
          <w:tcPr>
            <w:tcW w:w="706" w:type="pct"/>
            <w:gridSpan w:val="2"/>
            <w:shd w:val="clear" w:color="auto" w:fill="auto"/>
            <w:vAlign w:val="bottom"/>
          </w:tcPr>
          <w:p w14:paraId="44454C6B"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56</w:t>
            </w:r>
          </w:p>
        </w:tc>
        <w:tc>
          <w:tcPr>
            <w:tcW w:w="706" w:type="pct"/>
            <w:shd w:val="clear" w:color="auto" w:fill="auto"/>
            <w:vAlign w:val="bottom"/>
          </w:tcPr>
          <w:p w14:paraId="31917C3D" w14:textId="77777777" w:rsidR="0040687D" w:rsidRDefault="0040687D" w:rsidP="00C15877">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6.8</w:t>
            </w:r>
          </w:p>
        </w:tc>
      </w:tr>
      <w:tr w:rsidR="0040687D" w14:paraId="50C1658E" w14:textId="77777777" w:rsidTr="00B32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3" w:type="pct"/>
            <w:gridSpan w:val="2"/>
            <w:vMerge/>
            <w:tcBorders>
              <w:bottom w:val="single" w:sz="18" w:space="0" w:color="auto"/>
            </w:tcBorders>
            <w:shd w:val="clear" w:color="auto" w:fill="auto"/>
          </w:tcPr>
          <w:p w14:paraId="0C53C162" w14:textId="77777777" w:rsidR="0040687D" w:rsidRDefault="0040687D" w:rsidP="00C15877">
            <w:pPr>
              <w:spacing w:line="240" w:lineRule="auto"/>
            </w:pPr>
          </w:p>
        </w:tc>
        <w:tc>
          <w:tcPr>
            <w:tcW w:w="664" w:type="pct"/>
            <w:gridSpan w:val="2"/>
            <w:tcBorders>
              <w:bottom w:val="single" w:sz="18" w:space="0" w:color="auto"/>
            </w:tcBorders>
            <w:shd w:val="clear" w:color="auto" w:fill="auto"/>
          </w:tcPr>
          <w:p w14:paraId="042E8E78"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12</w:t>
            </w:r>
          </w:p>
        </w:tc>
        <w:tc>
          <w:tcPr>
            <w:tcW w:w="705" w:type="pct"/>
            <w:gridSpan w:val="2"/>
            <w:tcBorders>
              <w:bottom w:val="single" w:sz="18" w:space="0" w:color="auto"/>
            </w:tcBorders>
            <w:shd w:val="clear" w:color="auto" w:fill="auto"/>
            <w:vAlign w:val="bottom"/>
          </w:tcPr>
          <w:p w14:paraId="091C381C"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089</w:t>
            </w:r>
          </w:p>
        </w:tc>
        <w:tc>
          <w:tcPr>
            <w:tcW w:w="706" w:type="pct"/>
            <w:gridSpan w:val="2"/>
            <w:tcBorders>
              <w:bottom w:val="single" w:sz="18" w:space="0" w:color="auto"/>
            </w:tcBorders>
            <w:shd w:val="clear" w:color="auto" w:fill="auto"/>
            <w:vAlign w:val="bottom"/>
          </w:tcPr>
          <w:p w14:paraId="1AA14B96"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146</w:t>
            </w:r>
          </w:p>
        </w:tc>
        <w:tc>
          <w:tcPr>
            <w:tcW w:w="706" w:type="pct"/>
            <w:gridSpan w:val="2"/>
            <w:tcBorders>
              <w:bottom w:val="single" w:sz="18" w:space="0" w:color="auto"/>
            </w:tcBorders>
            <w:shd w:val="clear" w:color="auto" w:fill="auto"/>
            <w:vAlign w:val="bottom"/>
          </w:tcPr>
          <w:p w14:paraId="38DD82EC"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57</w:t>
            </w:r>
          </w:p>
        </w:tc>
        <w:tc>
          <w:tcPr>
            <w:tcW w:w="706" w:type="pct"/>
            <w:tcBorders>
              <w:bottom w:val="single" w:sz="18" w:space="0" w:color="auto"/>
            </w:tcBorders>
            <w:shd w:val="clear" w:color="auto" w:fill="auto"/>
            <w:vAlign w:val="bottom"/>
          </w:tcPr>
          <w:p w14:paraId="24F471E0" w14:textId="77777777" w:rsidR="0040687D" w:rsidRDefault="0040687D" w:rsidP="00C15877">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6.9</w:t>
            </w:r>
          </w:p>
        </w:tc>
      </w:tr>
    </w:tbl>
    <w:p w14:paraId="4ECCE447" w14:textId="77777777" w:rsidR="00765119" w:rsidRPr="00693F47" w:rsidRDefault="00765119" w:rsidP="00765119">
      <w:pPr>
        <w:spacing w:line="276" w:lineRule="auto"/>
        <w:rPr>
          <w:rFonts w:eastAsiaTheme="minorHAnsi"/>
        </w:rPr>
      </w:pPr>
    </w:p>
    <w:tbl>
      <w:tblPr>
        <w:tblW w:w="8897" w:type="dxa"/>
        <w:tblLook w:val="04A0" w:firstRow="1" w:lastRow="0" w:firstColumn="1" w:lastColumn="0" w:noHBand="0" w:noVBand="1"/>
      </w:tblPr>
      <w:tblGrid>
        <w:gridCol w:w="4580"/>
        <w:gridCol w:w="2758"/>
        <w:gridCol w:w="1559"/>
      </w:tblGrid>
      <w:tr w:rsidR="00765119" w:rsidRPr="00693F47" w14:paraId="1D4FB5AA" w14:textId="77777777" w:rsidTr="00765119">
        <w:tc>
          <w:tcPr>
            <w:tcW w:w="4580" w:type="dxa"/>
          </w:tcPr>
          <w:p w14:paraId="255E6112" w14:textId="33504533" w:rsidR="00765119" w:rsidRPr="00693F47" w:rsidRDefault="00292A51" w:rsidP="00765119">
            <w:pPr>
              <w:spacing w:line="276" w:lineRule="auto"/>
              <w:rPr>
                <w:lang w:eastAsia="en-GB"/>
              </w:rPr>
            </w:pPr>
            <w:r>
              <w:rPr>
                <w:noProof/>
                <w:lang w:eastAsia="en-GB"/>
              </w:rPr>
              <mc:AlternateContent>
                <mc:Choice Requires="wps">
                  <w:drawing>
                    <wp:anchor distT="0" distB="0" distL="114300" distR="114300" simplePos="0" relativeHeight="255015424" behindDoc="0" locked="0" layoutInCell="1" allowOverlap="1" wp14:anchorId="4BCC9809" wp14:editId="138B2ACB">
                      <wp:simplePos x="0" y="0"/>
                      <wp:positionH relativeFrom="column">
                        <wp:posOffset>990600</wp:posOffset>
                      </wp:positionH>
                      <wp:positionV relativeFrom="paragraph">
                        <wp:posOffset>459740</wp:posOffset>
                      </wp:positionV>
                      <wp:extent cx="0" cy="866775"/>
                      <wp:effectExtent l="0" t="0" r="19050" b="9525"/>
                      <wp:wrapNone/>
                      <wp:docPr id="194" name="Straight Connector 194"/>
                      <wp:cNvGraphicFramePr/>
                      <a:graphic xmlns:a="http://schemas.openxmlformats.org/drawingml/2006/main">
                        <a:graphicData uri="http://schemas.microsoft.com/office/word/2010/wordprocessingShape">
                          <wps:wsp>
                            <wps:cNvCnPr/>
                            <wps:spPr>
                              <a:xfrm>
                                <a:off x="0" y="0"/>
                                <a:ext cx="0" cy="866775"/>
                              </a:xfrm>
                              <a:prstGeom prst="line">
                                <a:avLst/>
                              </a:prstGeom>
                              <a:noFill/>
                              <a:ln w="9525" cap="flat" cmpd="sng" algn="ctr">
                                <a:solidFill>
                                  <a:sysClr val="window" lastClr="FFFFFF"/>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94" o:spid="_x0000_s1026" style="position:absolute;z-index:25501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pt,36.2pt" to="78pt,10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" strokecolor="window"/>
                  </w:pict>
                </mc:Fallback>
              </mc:AlternateContent>
            </w:r>
            <w:r>
              <w:rPr>
                <w:noProof/>
                <w:lang w:eastAsia="en-GB"/>
              </w:rPr>
              <mc:AlternateContent>
                <mc:Choice Requires="wps">
                  <w:drawing>
                    <wp:anchor distT="0" distB="0" distL="114300" distR="114300" simplePos="0" relativeHeight="253655552" behindDoc="0" locked="0" layoutInCell="1" allowOverlap="1" wp14:anchorId="2669AC68" wp14:editId="6A3C23BC">
                      <wp:simplePos x="0" y="0"/>
                      <wp:positionH relativeFrom="column">
                        <wp:posOffset>1362075</wp:posOffset>
                      </wp:positionH>
                      <wp:positionV relativeFrom="paragraph">
                        <wp:posOffset>1421765</wp:posOffset>
                      </wp:positionV>
                      <wp:extent cx="576580" cy="0"/>
                      <wp:effectExtent l="0" t="0" r="13970" b="19050"/>
                      <wp:wrapNone/>
                      <wp:docPr id="9137" name="Straight Connector 9137"/>
                      <wp:cNvGraphicFramePr/>
                      <a:graphic xmlns:a="http://schemas.openxmlformats.org/drawingml/2006/main">
                        <a:graphicData uri="http://schemas.microsoft.com/office/word/2010/wordprocessingShape">
                          <wps:wsp>
                            <wps:cNvCnPr/>
                            <wps:spPr>
                              <a:xfrm>
                                <a:off x="0" y="0"/>
                                <a:ext cx="576580" cy="0"/>
                              </a:xfrm>
                              <a:prstGeom prst="line">
                                <a:avLst/>
                              </a:prstGeom>
                              <a:noFill/>
                              <a:ln w="9525" cap="flat" cmpd="sng" algn="ctr">
                                <a:solidFill>
                                  <a:sysClr val="window" lastClr="FFFFFF"/>
                                </a:solidFill>
                                <a:prstDash val="solid"/>
                              </a:ln>
                              <a:effectLst/>
                            </wps:spPr>
                            <wps:bodyPr/>
                          </wps:wsp>
                        </a:graphicData>
                      </a:graphic>
                    </wp:anchor>
                  </w:drawing>
                </mc:Choice>
                <mc:Fallback>
                  <w:pict>
                    <v:line id="Straight Connector 9137" o:spid="_x0000_s1026" style="position:absolute;z-index:253655552;visibility:visible;mso-wrap-style:square;mso-wrap-distance-left:9pt;mso-wrap-distance-top:0;mso-wrap-distance-right:9pt;mso-wrap-distance-bottom:0;mso-position-horizontal:absolute;mso-position-horizontal-relative:text;mso-position-vertical:absolute;mso-position-vertical-relative:text" from="107.25pt,111.95pt" to="152.65pt,1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" strokecolor="window"/>
                  </w:pict>
                </mc:Fallback>
              </mc:AlternateContent>
            </w:r>
            <w:r>
              <w:rPr>
                <w:noProof/>
                <w:lang w:eastAsia="en-GB"/>
              </w:rPr>
              <mc:AlternateContent>
                <mc:Choice Requires="wps">
                  <w:drawing>
                    <wp:anchor distT="0" distB="0" distL="114300" distR="114300" simplePos="0" relativeHeight="253656576" behindDoc="0" locked="0" layoutInCell="1" allowOverlap="1" wp14:anchorId="7F9D0712" wp14:editId="2033DB2F">
                      <wp:simplePos x="0" y="0"/>
                      <wp:positionH relativeFrom="column">
                        <wp:posOffset>2257425</wp:posOffset>
                      </wp:positionH>
                      <wp:positionV relativeFrom="paragraph">
                        <wp:posOffset>945515</wp:posOffset>
                      </wp:positionV>
                      <wp:extent cx="0" cy="372745"/>
                      <wp:effectExtent l="0" t="0" r="19050" b="27305"/>
                      <wp:wrapNone/>
                      <wp:docPr id="9139" name="Straight Connector 9139"/>
                      <wp:cNvGraphicFramePr/>
                      <a:graphic xmlns:a="http://schemas.openxmlformats.org/drawingml/2006/main">
                        <a:graphicData uri="http://schemas.microsoft.com/office/word/2010/wordprocessingShape">
                          <wps:wsp>
                            <wps:cNvCnPr/>
                            <wps:spPr>
                              <a:xfrm>
                                <a:off x="0" y="0"/>
                                <a:ext cx="0" cy="372745"/>
                              </a:xfrm>
                              <a:prstGeom prst="line">
                                <a:avLst/>
                              </a:prstGeom>
                              <a:noFill/>
                              <a:ln w="9525" cap="flat" cmpd="sng" algn="ctr">
                                <a:solidFill>
                                  <a:sysClr val="window" lastClr="FFFFFF"/>
                                </a:solidFill>
                                <a:prstDash val="solid"/>
                              </a:ln>
                              <a:effectLst/>
                            </wps:spPr>
                            <wps:bodyPr/>
                          </wps:wsp>
                        </a:graphicData>
                      </a:graphic>
                    </wp:anchor>
                  </w:drawing>
                </mc:Choice>
                <mc:Fallback>
                  <w:pict>
                    <v:line id="Straight Connector 9139" o:spid="_x0000_s1026" style="position:absolute;z-index:253656576;visibility:visible;mso-wrap-style:square;mso-wrap-distance-left:9pt;mso-wrap-distance-top:0;mso-wrap-distance-right:9pt;mso-wrap-distance-bottom:0;mso-position-horizontal:absolute;mso-position-horizontal-relative:text;mso-position-vertical:absolute;mso-position-vertical-relative:text" from="177.75pt,74.45pt" to="177.75pt,10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" strokecolor="window"/>
                  </w:pict>
                </mc:Fallback>
              </mc:AlternateContent>
            </w:r>
            <w:r>
              <w:rPr>
                <w:noProof/>
                <w:lang w:eastAsia="en-GB"/>
              </w:rPr>
              <mc:AlternateContent>
                <mc:Choice Requires="wps">
                  <w:drawing>
                    <wp:anchor distT="0" distB="0" distL="114300" distR="114300" simplePos="0" relativeHeight="253657600" behindDoc="0" locked="0" layoutInCell="1" allowOverlap="1" wp14:anchorId="6FC42F84" wp14:editId="5F2D941F">
                      <wp:simplePos x="0" y="0"/>
                      <wp:positionH relativeFrom="column">
                        <wp:posOffset>723900</wp:posOffset>
                      </wp:positionH>
                      <wp:positionV relativeFrom="paragraph">
                        <wp:posOffset>564515</wp:posOffset>
                      </wp:positionV>
                      <wp:extent cx="408305" cy="381635"/>
                      <wp:effectExtent l="0" t="0" r="0" b="0"/>
                      <wp:wrapNone/>
                      <wp:docPr id="9136" name="Text Box 9136"/>
                      <wp:cNvGraphicFramePr/>
                      <a:graphic xmlns:a="http://schemas.openxmlformats.org/drawingml/2006/main">
                        <a:graphicData uri="http://schemas.microsoft.com/office/word/2010/wordprocessingShape">
                          <wps:wsp>
                            <wps:cNvSpPr txBox="1"/>
                            <wps:spPr>
                              <a:xfrm>
                                <a:off x="0" y="0"/>
                                <a:ext cx="408305" cy="381635"/>
                              </a:xfrm>
                              <a:prstGeom prst="rect">
                                <a:avLst/>
                              </a:prstGeom>
                              <a:noFill/>
                              <a:ln w="6350">
                                <a:noFill/>
                              </a:ln>
                              <a:effectLst/>
                            </wps:spPr>
                            <wps:txbx>
                              <w:txbxContent>
                                <w:p w14:paraId="0E40D8C2" w14:textId="77777777" w:rsidR="00BF4C3A" w:rsidRPr="005E1DAA" w:rsidRDefault="00BF4C3A" w:rsidP="00693F47">
                                  <w:pPr>
                                    <w:rPr>
                                      <w:i/>
                                      <w:color w:val="FFFFFF" w:themeColor="background1"/>
                                    </w:rPr>
                                  </w:pPr>
                                  <w:r w:rsidRPr="005E1DAA">
                                    <w:rPr>
                                      <w:i/>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136" o:spid="_x0000_s1282" type="#_x0000_t202" style="position:absolute;left:0;text-align:left;margin-left:57pt;margin-top:44.45pt;width:32.15pt;height:30.05pt;z-index:253657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" filled="f" stroked="f" strokeweight=".5pt">
                      <v:textbox>
                        <w:txbxContent>
                          <w:p w14:paraId="0E40D8C2" w14:textId="77777777" w:rsidR="00BF4C3A" w:rsidRPr="005E1DAA" w:rsidRDefault="00BF4C3A" w:rsidP="00693F47">
                            <w:pPr>
                              <w:rPr>
                                <w:i/>
                                <w:color w:val="FFFFFF" w:themeColor="background1"/>
                              </w:rPr>
                            </w:pPr>
                            <w:r w:rsidRPr="005E1DAA">
                              <w:rPr>
                                <w:i/>
                                <w:color w:val="FFFFFF" w:themeColor="background1"/>
                              </w:rPr>
                              <w:t>a</w:t>
                            </w:r>
                          </w:p>
                        </w:txbxContent>
                      </v:textbox>
                    </v:shape>
                  </w:pict>
                </mc:Fallback>
              </mc:AlternateContent>
            </w:r>
            <w:r>
              <w:rPr>
                <w:noProof/>
                <w:lang w:eastAsia="en-GB"/>
              </w:rPr>
              <mc:AlternateContent>
                <mc:Choice Requires="wps">
                  <w:drawing>
                    <wp:anchor distT="0" distB="0" distL="114300" distR="114300" simplePos="0" relativeHeight="253658624" behindDoc="0" locked="0" layoutInCell="1" allowOverlap="1" wp14:anchorId="71F4C361" wp14:editId="72985AC6">
                      <wp:simplePos x="0" y="0"/>
                      <wp:positionH relativeFrom="column">
                        <wp:posOffset>2228850</wp:posOffset>
                      </wp:positionH>
                      <wp:positionV relativeFrom="paragraph">
                        <wp:posOffset>1002665</wp:posOffset>
                      </wp:positionV>
                      <wp:extent cx="408305" cy="381635"/>
                      <wp:effectExtent l="0" t="0" r="0" b="0"/>
                      <wp:wrapNone/>
                      <wp:docPr id="9135" name="Text Box 9135"/>
                      <wp:cNvGraphicFramePr/>
                      <a:graphic xmlns:a="http://schemas.openxmlformats.org/drawingml/2006/main">
                        <a:graphicData uri="http://schemas.microsoft.com/office/word/2010/wordprocessingShape">
                          <wps:wsp>
                            <wps:cNvSpPr txBox="1"/>
                            <wps:spPr>
                              <a:xfrm>
                                <a:off x="0" y="0"/>
                                <a:ext cx="408305" cy="381635"/>
                              </a:xfrm>
                              <a:prstGeom prst="rect">
                                <a:avLst/>
                              </a:prstGeom>
                              <a:noFill/>
                              <a:ln w="6350">
                                <a:noFill/>
                              </a:ln>
                              <a:effectLst/>
                            </wps:spPr>
                            <wps:txbx>
                              <w:txbxContent>
                                <w:p w14:paraId="6D8B0403" w14:textId="77777777" w:rsidR="00BF4C3A" w:rsidRPr="005E1DAA" w:rsidRDefault="00BF4C3A" w:rsidP="00693F47">
                                  <w:pPr>
                                    <w:rPr>
                                      <w:i/>
                                      <w:color w:val="FFFFFF" w:themeColor="background1"/>
                                    </w:rPr>
                                  </w:pPr>
                                  <w:r>
                                    <w:rPr>
                                      <w:i/>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135" o:spid="_x0000_s1283" type="#_x0000_t202" style="position:absolute;left:0;text-align:left;margin-left:175.5pt;margin-top:78.95pt;width:32.15pt;height:30.05pt;z-index:253658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" filled="f" stroked="f" strokeweight=".5pt">
                      <v:textbox>
                        <w:txbxContent>
                          <w:p w14:paraId="6D8B0403" w14:textId="77777777" w:rsidR="00BF4C3A" w:rsidRPr="005E1DAA" w:rsidRDefault="00BF4C3A" w:rsidP="00693F47">
                            <w:pPr>
                              <w:rPr>
                                <w:i/>
                                <w:color w:val="FFFFFF" w:themeColor="background1"/>
                              </w:rPr>
                            </w:pPr>
                            <w:r>
                              <w:rPr>
                                <w:i/>
                                <w:color w:val="FFFFFF" w:themeColor="background1"/>
                              </w:rPr>
                              <w:t>b</w:t>
                            </w:r>
                          </w:p>
                        </w:txbxContent>
                      </v:textbox>
                    </v:shape>
                  </w:pict>
                </mc:Fallback>
              </mc:AlternateContent>
            </w:r>
            <w:r>
              <w:rPr>
                <w:noProof/>
                <w:lang w:eastAsia="en-GB"/>
              </w:rPr>
              <mc:AlternateContent>
                <mc:Choice Requires="wps">
                  <w:drawing>
                    <wp:anchor distT="0" distB="0" distL="114300" distR="114300" simplePos="0" relativeHeight="253659648" behindDoc="0" locked="0" layoutInCell="1" allowOverlap="1" wp14:anchorId="0C84EDD6" wp14:editId="006C6588">
                      <wp:simplePos x="0" y="0"/>
                      <wp:positionH relativeFrom="column">
                        <wp:posOffset>1114425</wp:posOffset>
                      </wp:positionH>
                      <wp:positionV relativeFrom="paragraph">
                        <wp:posOffset>21590</wp:posOffset>
                      </wp:positionV>
                      <wp:extent cx="408305" cy="354965"/>
                      <wp:effectExtent l="0" t="0" r="0" b="6985"/>
                      <wp:wrapNone/>
                      <wp:docPr id="9132" name="Text Box 9132"/>
                      <wp:cNvGraphicFramePr/>
                      <a:graphic xmlns:a="http://schemas.openxmlformats.org/drawingml/2006/main">
                        <a:graphicData uri="http://schemas.microsoft.com/office/word/2010/wordprocessingShape">
                          <wps:wsp>
                            <wps:cNvSpPr txBox="1"/>
                            <wps:spPr>
                              <a:xfrm>
                                <a:off x="0" y="0"/>
                                <a:ext cx="408305" cy="354965"/>
                              </a:xfrm>
                              <a:prstGeom prst="rect">
                                <a:avLst/>
                              </a:prstGeom>
                              <a:noFill/>
                              <a:ln w="6350">
                                <a:noFill/>
                              </a:ln>
                              <a:effectLst/>
                            </wps:spPr>
                            <wps:txbx>
                              <w:txbxContent>
                                <w:p w14:paraId="651D29E3" w14:textId="77777777" w:rsidR="00BF4C3A" w:rsidRPr="005E1DAA" w:rsidRDefault="00BF4C3A" w:rsidP="00693F47">
                                  <w:pPr>
                                    <w:rPr>
                                      <w:i/>
                                      <w:color w:val="FFFFFF" w:themeColor="background1"/>
                                    </w:rPr>
                                  </w:pPr>
                                  <w:r>
                                    <w:rPr>
                                      <w:i/>
                                      <w:color w:val="FFFFFF" w:themeColor="background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132" o:spid="_x0000_s1284" type="#_x0000_t202" style="position:absolute;left:0;text-align:left;margin-left:87.75pt;margin-top:1.7pt;width:32.15pt;height:27.95pt;z-index:253659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" filled="f" stroked="f" strokeweight=".5pt">
                      <v:textbox>
                        <w:txbxContent>
                          <w:p w14:paraId="651D29E3" w14:textId="77777777" w:rsidR="00BF4C3A" w:rsidRPr="005E1DAA" w:rsidRDefault="00BF4C3A" w:rsidP="00693F47">
                            <w:pPr>
                              <w:rPr>
                                <w:i/>
                                <w:color w:val="FFFFFF" w:themeColor="background1"/>
                              </w:rPr>
                            </w:pPr>
                            <w:r>
                              <w:rPr>
                                <w:i/>
                                <w:color w:val="FFFFFF" w:themeColor="background1"/>
                              </w:rPr>
                              <w:t>c</w:t>
                            </w:r>
                          </w:p>
                        </w:txbxContent>
                      </v:textbox>
                    </v:shape>
                  </w:pict>
                </mc:Fallback>
              </mc:AlternateContent>
            </w:r>
            <w:r w:rsidR="00765119" w:rsidRPr="00693F47">
              <w:rPr>
                <w:noProof/>
                <w:lang w:eastAsia="en-GB"/>
              </w:rPr>
              <mc:AlternateContent>
                <mc:Choice Requires="wps">
                  <w:drawing>
                    <wp:anchor distT="0" distB="0" distL="114300" distR="114300" simplePos="0" relativeHeight="255011328" behindDoc="0" locked="0" layoutInCell="1" allowOverlap="1" wp14:anchorId="0B7912B8" wp14:editId="4097DE0E">
                      <wp:simplePos x="0" y="0"/>
                      <wp:positionH relativeFrom="column">
                        <wp:posOffset>1596390</wp:posOffset>
                      </wp:positionH>
                      <wp:positionV relativeFrom="paragraph">
                        <wp:posOffset>1330972</wp:posOffset>
                      </wp:positionV>
                      <wp:extent cx="408305" cy="381635"/>
                      <wp:effectExtent l="0" t="0" r="0" b="0"/>
                      <wp:wrapNone/>
                      <wp:docPr id="9134" name="Text Box 9134"/>
                      <wp:cNvGraphicFramePr/>
                      <a:graphic xmlns:a="http://schemas.openxmlformats.org/drawingml/2006/main">
                        <a:graphicData uri="http://schemas.microsoft.com/office/word/2010/wordprocessingShape">
                          <wps:wsp>
                            <wps:cNvSpPr txBox="1"/>
                            <wps:spPr>
                              <a:xfrm>
                                <a:off x="0" y="0"/>
                                <a:ext cx="408305" cy="381635"/>
                              </a:xfrm>
                              <a:prstGeom prst="rect">
                                <a:avLst/>
                              </a:prstGeom>
                              <a:noFill/>
                              <a:ln w="6350">
                                <a:noFill/>
                              </a:ln>
                              <a:effectLst/>
                            </wps:spPr>
                            <wps:txbx>
                              <w:txbxContent>
                                <w:p w14:paraId="6DAE324F" w14:textId="77777777" w:rsidR="00BF4C3A" w:rsidRPr="005E1DAA" w:rsidRDefault="00BF4C3A" w:rsidP="00765119">
                                  <w:pPr>
                                    <w:rPr>
                                      <w:i/>
                                      <w:color w:val="FFFFFF" w:themeColor="background1"/>
                                    </w:rPr>
                                  </w:pPr>
                                  <w:r>
                                    <w:rPr>
                                      <w:i/>
                                      <w:color w:val="FFFFFF" w:themeColor="background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134" o:spid="_x0000_s1285" type="#_x0000_t202" style="position:absolute;left:0;text-align:left;margin-left:125.7pt;margin-top:104.8pt;width:32.15pt;height:30.05pt;z-index:255011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" filled="f" stroked="f" strokeweight=".5pt">
                      <v:textbox>
                        <w:txbxContent>
                          <w:p w14:paraId="6DAE324F" w14:textId="77777777" w:rsidR="00BF4C3A" w:rsidRPr="005E1DAA" w:rsidRDefault="00BF4C3A" w:rsidP="00765119">
                            <w:pPr>
                              <w:rPr>
                                <w:i/>
                                <w:color w:val="FFFFFF" w:themeColor="background1"/>
                              </w:rPr>
                            </w:pPr>
                            <w:r>
                              <w:rPr>
                                <w:i/>
                                <w:color w:val="FFFFFF" w:themeColor="background1"/>
                              </w:rPr>
                              <w:t>d</w:t>
                            </w:r>
                          </w:p>
                        </w:txbxContent>
                      </v:textbox>
                    </v:shape>
                  </w:pict>
                </mc:Fallback>
              </mc:AlternateContent>
            </w:r>
            <w:r w:rsidR="00765119" w:rsidRPr="00693F47">
              <w:rPr>
                <w:noProof/>
                <w:lang w:eastAsia="en-GB"/>
              </w:rPr>
              <mc:AlternateContent>
                <mc:Choice Requires="wps">
                  <w:drawing>
                    <wp:anchor distT="0" distB="0" distL="114300" distR="114300" simplePos="0" relativeHeight="255010304" behindDoc="0" locked="0" layoutInCell="1" allowOverlap="1" wp14:anchorId="47D6302C" wp14:editId="1D2E9ACD">
                      <wp:simplePos x="0" y="0"/>
                      <wp:positionH relativeFrom="column">
                        <wp:posOffset>1132205</wp:posOffset>
                      </wp:positionH>
                      <wp:positionV relativeFrom="paragraph">
                        <wp:posOffset>346087</wp:posOffset>
                      </wp:positionV>
                      <wp:extent cx="372745" cy="0"/>
                      <wp:effectExtent l="0" t="0" r="27305" b="19050"/>
                      <wp:wrapNone/>
                      <wp:docPr id="9138" name="Straight Connector 9138"/>
                      <wp:cNvGraphicFramePr/>
                      <a:graphic xmlns:a="http://schemas.openxmlformats.org/drawingml/2006/main">
                        <a:graphicData uri="http://schemas.microsoft.com/office/word/2010/wordprocessingShape">
                          <wps:wsp>
                            <wps:cNvCnPr/>
                            <wps:spPr>
                              <a:xfrm>
                                <a:off x="0" y="0"/>
                                <a:ext cx="372745" cy="0"/>
                              </a:xfrm>
                              <a:prstGeom prst="line">
                                <a:avLst/>
                              </a:prstGeom>
                              <a:noFill/>
                              <a:ln w="9525" cap="flat" cmpd="sng" algn="ctr">
                                <a:solidFill>
                                  <a:sysClr val="window" lastClr="FFFFFF"/>
                                </a:solidFill>
                                <a:prstDash val="solid"/>
                              </a:ln>
                              <a:effectLst/>
                            </wps:spPr>
                            <wps:bodyPr/>
                          </wps:wsp>
                        </a:graphicData>
                      </a:graphic>
                    </wp:anchor>
                  </w:drawing>
                </mc:Choice>
                <mc:Fallback>
                  <w:pict>
                    <v:line id="Straight Connector 9138" o:spid="_x0000_s1026" style="position:absolute;z-index:255010304;visibility:visible;mso-wrap-style:square;mso-wrap-distance-left:9pt;mso-wrap-distance-top:0;mso-wrap-distance-right:9pt;mso-wrap-distance-bottom:0;mso-position-horizontal:absolute;mso-position-horizontal-relative:text;mso-position-vertical:absolute;mso-position-vertical-relative:text" from="89.15pt,27.25pt" to="118.5pt,2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" strokecolor="window"/>
                  </w:pict>
                </mc:Fallback>
              </mc:AlternateContent>
            </w:r>
            <w:r w:rsidR="00765119" w:rsidRPr="00693F47">
              <w:rPr>
                <w:noProof/>
                <w:lang w:eastAsia="en-GB"/>
              </w:rPr>
              <w:drawing>
                <wp:inline distT="0" distB="0" distL="0" distR="0" wp14:anchorId="2E7877FD" wp14:editId="297B71D9">
                  <wp:extent cx="1587855" cy="2574524"/>
                  <wp:effectExtent l="1905" t="0" r="0" b="0"/>
                  <wp:docPr id="9168" name="Picture 9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2960000.jpg"/>
                          <pic:cNvPicPr/>
                        </pic:nvPicPr>
                        <pic:blipFill rotWithShape="1">
                          <a:blip r:embed="rId135" cstate="print">
                            <a:extLst>
                              <a:ext uri="{28A0092B-C50C-407E-A947-70E740481C1C}">
                                <a14:useLocalDpi xmlns:a14="http://schemas.microsoft.com/office/drawing/2010/main" val="0"/>
                              </a:ext>
                            </a:extLst>
                          </a:blip>
                          <a:srcRect r="8614"/>
                          <a:stretch/>
                        </pic:blipFill>
                        <pic:spPr bwMode="auto">
                          <a:xfrm rot="16200000">
                            <a:off x="0" y="0"/>
                            <a:ext cx="1585305" cy="2570390"/>
                          </a:xfrm>
                          <a:prstGeom prst="rect">
                            <a:avLst/>
                          </a:prstGeom>
                          <a:ln>
                            <a:noFill/>
                          </a:ln>
                          <a:extLst>
                            <a:ext uri="{53640926-AAD7-44D8-BBD7-CCE9431645EC}">
                              <a14:shadowObscured xmlns:a14="http://schemas.microsoft.com/office/drawing/2010/main"/>
                            </a:ext>
                          </a:extLst>
                        </pic:spPr>
                      </pic:pic>
                    </a:graphicData>
                  </a:graphic>
                </wp:inline>
              </w:drawing>
            </w:r>
          </w:p>
        </w:tc>
        <w:tc>
          <w:tcPr>
            <w:tcW w:w="2758" w:type="dxa"/>
          </w:tcPr>
          <w:p w14:paraId="30BEAAE2" w14:textId="77777777" w:rsidR="00765119" w:rsidRPr="00693F47" w:rsidRDefault="00765119" w:rsidP="00765119">
            <w:pPr>
              <w:spacing w:line="276" w:lineRule="auto"/>
              <w:rPr>
                <w:lang w:eastAsia="en-GB"/>
              </w:rPr>
            </w:pPr>
          </w:p>
          <w:p w14:paraId="1DAE748C" w14:textId="77777777" w:rsidR="00765119" w:rsidRPr="00693F47" w:rsidRDefault="00765119" w:rsidP="00765119">
            <w:pPr>
              <w:spacing w:line="276" w:lineRule="auto"/>
              <w:rPr>
                <w:lang w:eastAsia="en-GB"/>
              </w:rPr>
            </w:pPr>
            <w:r w:rsidRPr="00693F47">
              <w:rPr>
                <w:lang w:eastAsia="en-GB"/>
              </w:rPr>
              <w:t>Centre point, calculated in pixels =</w:t>
            </w:r>
          </w:p>
          <w:p w14:paraId="48B9ED89" w14:textId="77777777" w:rsidR="00765119" w:rsidRPr="00693F47" w:rsidRDefault="00BF4C3A" w:rsidP="00765119">
            <w:pPr>
              <w:spacing w:line="276" w:lineRule="auto"/>
              <w:rPr>
                <w:sz w:val="24"/>
                <w:lang w:eastAsia="en-GB"/>
              </w:rPr>
            </w:pPr>
            <m:oMathPara>
              <m:oMath>
                <m:f>
                  <m:fPr>
                    <m:ctrlPr>
                      <w:rPr>
                        <w:rFonts w:ascii="Cambria Math" w:hAnsi="Cambria Math"/>
                        <w:i/>
                        <w:sz w:val="24"/>
                        <w:lang w:eastAsia="en-GB"/>
                      </w:rPr>
                    </m:ctrlPr>
                  </m:fPr>
                  <m:num>
                    <m:r>
                      <w:rPr>
                        <w:rFonts w:ascii="Cambria Math" w:hAnsi="Cambria Math"/>
                        <w:sz w:val="24"/>
                        <w:lang w:eastAsia="en-GB"/>
                      </w:rPr>
                      <m:t>b-a</m:t>
                    </m:r>
                  </m:num>
                  <m:den>
                    <m:r>
                      <w:rPr>
                        <w:rFonts w:ascii="Cambria Math" w:hAnsi="Cambria Math"/>
                        <w:sz w:val="24"/>
                        <w:lang w:eastAsia="en-GB"/>
                      </w:rPr>
                      <m:t>2</m:t>
                    </m:r>
                  </m:den>
                </m:f>
                <m:r>
                  <w:rPr>
                    <w:rFonts w:ascii="Cambria Math" w:hAnsi="Cambria Math"/>
                    <w:sz w:val="24"/>
                    <w:lang w:eastAsia="en-GB"/>
                  </w:rPr>
                  <m:t>+a</m:t>
                </m:r>
              </m:oMath>
            </m:oMathPara>
          </w:p>
          <w:p w14:paraId="1FDA6FF9" w14:textId="77777777" w:rsidR="00765119" w:rsidRPr="00693F47" w:rsidRDefault="00765119" w:rsidP="00765119">
            <w:pPr>
              <w:spacing w:line="276" w:lineRule="auto"/>
              <w:rPr>
                <w:lang w:eastAsia="en-GB"/>
              </w:rPr>
            </w:pPr>
          </w:p>
        </w:tc>
        <w:tc>
          <w:tcPr>
            <w:tcW w:w="1559" w:type="dxa"/>
          </w:tcPr>
          <w:p w14:paraId="1A0656B6" w14:textId="77777777" w:rsidR="00765119" w:rsidRPr="00693F47" w:rsidRDefault="00765119" w:rsidP="00765119">
            <w:pPr>
              <w:spacing w:line="276" w:lineRule="auto"/>
              <w:rPr>
                <w:lang w:eastAsia="en-GB"/>
              </w:rPr>
            </w:pPr>
          </w:p>
          <w:p w14:paraId="003940E3" w14:textId="77777777" w:rsidR="00765119" w:rsidRPr="00693F47" w:rsidRDefault="00765119" w:rsidP="00765119">
            <w:pPr>
              <w:spacing w:line="276" w:lineRule="auto"/>
              <w:rPr>
                <w:lang w:eastAsia="en-GB"/>
              </w:rPr>
            </w:pPr>
          </w:p>
          <w:p w14:paraId="2F7B03DB" w14:textId="77777777" w:rsidR="00765119" w:rsidRPr="00693F47" w:rsidRDefault="00765119" w:rsidP="00765119">
            <w:pPr>
              <w:spacing w:line="276" w:lineRule="auto"/>
              <w:rPr>
                <w:lang w:eastAsia="en-GB"/>
              </w:rPr>
            </w:pPr>
            <w:r w:rsidRPr="00693F47">
              <w:rPr>
                <w:lang w:eastAsia="en-GB"/>
              </w:rPr>
              <w:t>Equation 5-</w:t>
            </w:r>
            <w:r>
              <w:rPr>
                <w:lang w:eastAsia="en-GB"/>
              </w:rPr>
              <w:t>5</w:t>
            </w:r>
          </w:p>
        </w:tc>
      </w:tr>
    </w:tbl>
    <w:p w14:paraId="15F8F91A" w14:textId="499C707E" w:rsidR="00765119" w:rsidRDefault="00765119" w:rsidP="00765119">
      <w:pPr>
        <w:spacing w:line="276" w:lineRule="auto"/>
        <w:rPr>
          <w:rFonts w:eastAsiaTheme="minorHAnsi"/>
          <w:bCs/>
          <w:szCs w:val="18"/>
        </w:rPr>
      </w:pPr>
      <w:bookmarkStart w:id="351" w:name="_Ref450246781"/>
      <w:bookmarkStart w:id="352" w:name="_Toc474686633"/>
      <w:r w:rsidRPr="00693F47">
        <w:rPr>
          <w:rFonts w:eastAsiaTheme="minorHAnsi"/>
          <w:bCs/>
          <w:szCs w:val="18"/>
        </w:rPr>
        <w:lastRenderedPageBreak/>
        <w:t xml:space="preserve">Figure </w:t>
      </w:r>
      <w:r w:rsidR="00F02E7D">
        <w:rPr>
          <w:rFonts w:eastAsiaTheme="minorHAnsi"/>
          <w:bCs/>
          <w:szCs w:val="18"/>
        </w:rPr>
        <w:fldChar w:fldCharType="begin"/>
      </w:r>
      <w:r w:rsidR="00F02E7D">
        <w:rPr>
          <w:rFonts w:eastAsiaTheme="minorHAnsi"/>
          <w:bCs/>
          <w:szCs w:val="18"/>
        </w:rPr>
        <w:instrText xml:space="preserve"> STYLEREF 1 \s </w:instrText>
      </w:r>
      <w:r w:rsidR="00F02E7D">
        <w:rPr>
          <w:rFonts w:eastAsiaTheme="minorHAnsi"/>
          <w:bCs/>
          <w:szCs w:val="18"/>
        </w:rPr>
        <w:fldChar w:fldCharType="separate"/>
      </w:r>
      <w:r w:rsidR="005D3AE0">
        <w:rPr>
          <w:rFonts w:eastAsiaTheme="minorHAnsi"/>
          <w:bCs/>
          <w:noProof/>
          <w:szCs w:val="18"/>
        </w:rPr>
        <w:t>5</w:t>
      </w:r>
      <w:r w:rsidR="00F02E7D">
        <w:rPr>
          <w:rFonts w:eastAsiaTheme="minorHAnsi"/>
          <w:bCs/>
          <w:szCs w:val="18"/>
        </w:rPr>
        <w:fldChar w:fldCharType="end"/>
      </w:r>
      <w:r w:rsidR="00F02E7D">
        <w:rPr>
          <w:rFonts w:eastAsiaTheme="minorHAnsi"/>
          <w:bCs/>
          <w:szCs w:val="18"/>
        </w:rPr>
        <w:noBreakHyphen/>
      </w:r>
      <w:r w:rsidR="00F02E7D">
        <w:rPr>
          <w:rFonts w:eastAsiaTheme="minorHAnsi"/>
          <w:bCs/>
          <w:szCs w:val="18"/>
        </w:rPr>
        <w:fldChar w:fldCharType="begin"/>
      </w:r>
      <w:r w:rsidR="00F02E7D">
        <w:rPr>
          <w:rFonts w:eastAsiaTheme="minorHAnsi"/>
          <w:bCs/>
          <w:szCs w:val="18"/>
        </w:rPr>
        <w:instrText xml:space="preserve"> SEQ Figure \* ARABIC \s 1 </w:instrText>
      </w:r>
      <w:r w:rsidR="00F02E7D">
        <w:rPr>
          <w:rFonts w:eastAsiaTheme="minorHAnsi"/>
          <w:bCs/>
          <w:szCs w:val="18"/>
        </w:rPr>
        <w:fldChar w:fldCharType="separate"/>
      </w:r>
      <w:r w:rsidR="005D3AE0">
        <w:rPr>
          <w:rFonts w:eastAsiaTheme="minorHAnsi"/>
          <w:bCs/>
          <w:noProof/>
          <w:szCs w:val="18"/>
        </w:rPr>
        <w:t>10</w:t>
      </w:r>
      <w:r w:rsidR="00F02E7D">
        <w:rPr>
          <w:rFonts w:eastAsiaTheme="minorHAnsi"/>
          <w:bCs/>
          <w:szCs w:val="18"/>
        </w:rPr>
        <w:fldChar w:fldCharType="end"/>
      </w:r>
      <w:bookmarkEnd w:id="351"/>
      <w:r w:rsidRPr="00693F47">
        <w:rPr>
          <w:rFonts w:eastAsiaTheme="minorHAnsi"/>
          <w:bCs/>
          <w:szCs w:val="18"/>
        </w:rPr>
        <w:t>.  Bubble mid point sample calculation showing the bounding rectangle pixel locations for a) left, b) right, c) top and d) bottom.</w:t>
      </w:r>
      <w:bookmarkEnd w:id="352"/>
    </w:p>
    <w:p w14:paraId="15088C49" w14:textId="77777777" w:rsidR="00693F47" w:rsidRPr="00693F47" w:rsidRDefault="00693F47" w:rsidP="00EA5CD1">
      <w:pPr>
        <w:spacing w:line="276" w:lineRule="auto"/>
        <w:rPr>
          <w:rFonts w:eastAsiaTheme="minorHAnsi"/>
          <w:i/>
        </w:rPr>
      </w:pPr>
      <w:r w:rsidRPr="00693F47">
        <w:rPr>
          <w:rFonts w:eastAsiaTheme="minorHAnsi"/>
          <w:i/>
        </w:rPr>
        <w:t>Particles</w:t>
      </w:r>
    </w:p>
    <w:p w14:paraId="3D9419B9" w14:textId="3DDE73BE" w:rsidR="00693F47" w:rsidRPr="00B32F96" w:rsidRDefault="00693F47" w:rsidP="00EA5CD1">
      <w:pPr>
        <w:spacing w:line="276" w:lineRule="auto"/>
        <w:rPr>
          <w:rFonts w:eastAsiaTheme="minorHAnsi"/>
          <w:bCs/>
          <w:szCs w:val="18"/>
        </w:rPr>
      </w:pPr>
      <w:r w:rsidRPr="00693F47">
        <w:rPr>
          <w:rFonts w:eastAsiaTheme="minorHAnsi"/>
        </w:rPr>
        <w:t>As they are typified by their readily bubbling behaviour, Group B particles were initially studied.  These demonstrate bubbling fluidisation, as part of the gas passes through the bed in voids rather than in the particulate phase as interstitial gas.  Typical Group B particles with a narrow size range of 250-425 μm were used.  To provide a comparison to these, Group A particles were studied, as past a critical velocity this powder also readily bubbles.  The Group A particles were polystyrene spheres and had an average size fraction of 83 μm (</w:t>
      </w:r>
      <w:r w:rsidRPr="00693F47">
        <w:rPr>
          <w:rFonts w:eastAsiaTheme="minorHAnsi"/>
        </w:rPr>
        <w:fldChar w:fldCharType="begin"/>
      </w:r>
      <w:r w:rsidRPr="00693F47">
        <w:rPr>
          <w:rFonts w:eastAsiaTheme="minorHAnsi"/>
        </w:rPr>
        <w:instrText xml:space="preserve"> REF _Ref461096276 \h </w:instrText>
      </w:r>
      <w:r w:rsidR="00B32F96">
        <w:rPr>
          <w:rFonts w:eastAsiaTheme="minorHAnsi"/>
        </w:rPr>
        <w:instrText xml:space="preserve"> \* MERGEFORMAT </w:instrText>
      </w:r>
      <w:r w:rsidRPr="00693F47">
        <w:rPr>
          <w:rFonts w:eastAsiaTheme="minorHAnsi"/>
        </w:rPr>
      </w:r>
      <w:r w:rsidRPr="00693F47">
        <w:rPr>
          <w:rFonts w:eastAsiaTheme="minorHAnsi"/>
        </w:rPr>
        <w:fldChar w:fldCharType="separate"/>
      </w:r>
      <w:r w:rsidR="005D3AE0" w:rsidRPr="00693F47">
        <w:rPr>
          <w:rFonts w:eastAsiaTheme="minorHAnsi"/>
          <w:bCs/>
          <w:szCs w:val="18"/>
        </w:rPr>
        <w:t xml:space="preserve">Table </w:t>
      </w:r>
      <w:r w:rsidR="005D3AE0">
        <w:rPr>
          <w:rFonts w:eastAsiaTheme="minorHAnsi"/>
          <w:bCs/>
          <w:noProof/>
          <w:szCs w:val="18"/>
        </w:rPr>
        <w:t>5</w:t>
      </w:r>
      <w:r w:rsidR="005D3AE0" w:rsidRPr="00693F47">
        <w:rPr>
          <w:rFonts w:eastAsiaTheme="minorHAnsi"/>
          <w:bCs/>
          <w:noProof/>
          <w:szCs w:val="18"/>
        </w:rPr>
        <w:noBreakHyphen/>
      </w:r>
      <w:r w:rsidR="005D3AE0">
        <w:rPr>
          <w:rFonts w:eastAsiaTheme="minorHAnsi"/>
          <w:bCs/>
          <w:noProof/>
          <w:szCs w:val="18"/>
        </w:rPr>
        <w:t>1</w:t>
      </w:r>
      <w:r w:rsidRPr="00693F47">
        <w:rPr>
          <w:rFonts w:eastAsiaTheme="minorHAnsi"/>
        </w:rPr>
        <w:fldChar w:fldCharType="end"/>
      </w:r>
      <w:r w:rsidRPr="00693F47">
        <w:rPr>
          <w:rFonts w:eastAsiaTheme="minorHAnsi"/>
        </w:rPr>
        <w:t xml:space="preserve">).  In addition to these particles, a range of variations in powder size fractions were also studied to identify indications of influence within the Geldart Groups.  For example, three size fractions of glass ballotini were used.  Although some research has been performed on bubble characteristics in a fluidised bed of Group D particles, the most industrially relevant powders to study for bubble formation are Group A and B particles.  For this reason, no tests were run to study bubble formation in Group D particles.  Mixing was studied using sand particles with a combination of white and purple coloured particles.  </w:t>
      </w:r>
    </w:p>
    <w:p w14:paraId="75AB9037" w14:textId="77777777" w:rsidR="00693F47" w:rsidRPr="00693F47" w:rsidRDefault="00693F47" w:rsidP="00EA5CD1">
      <w:pPr>
        <w:spacing w:line="276" w:lineRule="auto"/>
        <w:rPr>
          <w:rFonts w:eastAsiaTheme="minorHAnsi"/>
        </w:rPr>
      </w:pPr>
    </w:p>
    <w:p w14:paraId="51C88F28" w14:textId="77777777" w:rsidR="00693F47" w:rsidRPr="00693F47" w:rsidRDefault="00693F47" w:rsidP="00EA5CD1">
      <w:pPr>
        <w:spacing w:line="276" w:lineRule="auto"/>
        <w:rPr>
          <w:rFonts w:eastAsiaTheme="minorHAnsi"/>
          <w:i/>
        </w:rPr>
      </w:pPr>
      <w:r w:rsidRPr="00693F47">
        <w:rPr>
          <w:rFonts w:eastAsiaTheme="minorHAnsi"/>
          <w:i/>
        </w:rPr>
        <w:t>Mixing</w:t>
      </w:r>
    </w:p>
    <w:p w14:paraId="1628D111" w14:textId="77777777" w:rsidR="00693F47" w:rsidRPr="00693F47" w:rsidRDefault="00693F47" w:rsidP="00EA5CD1">
      <w:pPr>
        <w:spacing w:line="276" w:lineRule="auto"/>
      </w:pPr>
      <w:r w:rsidRPr="00693F47">
        <w:rPr>
          <w:rFonts w:eastAsiaTheme="minorHAnsi"/>
        </w:rPr>
        <w:t xml:space="preserve">Possible </w:t>
      </w:r>
      <w:r w:rsidRPr="00693F47">
        <w:t xml:space="preserve">methods to following a </w:t>
      </w:r>
      <w:r w:rsidRPr="00693F47">
        <w:rPr>
          <w:rFonts w:eastAsiaTheme="minorHAnsi"/>
        </w:rPr>
        <w:t>m</w:t>
      </w:r>
      <w:r w:rsidRPr="00693F47">
        <w:t xml:space="preserve">ixing process in a fluidised bed include following </w:t>
      </w:r>
      <w:r w:rsidRPr="00693F47">
        <w:rPr>
          <w:rFonts w:eastAsiaTheme="minorHAnsi"/>
        </w:rPr>
        <w:t xml:space="preserve">individually tagged particles, intermixing two separated solids, a vertical spread of a thin layer of tracer particles, measuring the residence time distribution in through flowing solids or measuring axial heat flow, where a bed is heated at the top and cooled at the bottom.  </w:t>
      </w:r>
    </w:p>
    <w:p w14:paraId="36E9435B" w14:textId="4B0EBA6B" w:rsidR="00B32F96" w:rsidRDefault="00693F47" w:rsidP="00EA5CD1">
      <w:pPr>
        <w:spacing w:line="276" w:lineRule="auto"/>
      </w:pPr>
      <w:r w:rsidRPr="00693F47">
        <w:fldChar w:fldCharType="begin" w:fldLock="1"/>
      </w:r>
      <w:r w:rsidR="00D37BCC">
        <w:instrText>ADDIN CSL_CITATION { "citationItems" : [ { "id" : "ITEM-1", "itemData" : { "author" : [ { "dropping-particle" : "", "family" : "Lacey", "given" : "P. M. C.", "non-dropping-particle" : "", "parse-names" : false, "suffix" : "" } ], "container-title" : "Journal of Applied Chemistry", "id" : "ITEM-1", "issued" : { "date-parts" : [ [ "1954" ] ] }, "page" : "257", "title" : "Developments in the theory of particulate mixing", "type" : "article-journal", "volume" : "4" }, "uris" : [ "http://www.mendeley.com/documents/?uuid=ef901188-ef2f-4053-90ef-1f10ac3cb2e2" ] } ], "mendeley" : { "formattedCitation" : "(Lacey 1954)", "manualFormatting" : "Lacey (1954)", "plainTextFormattedCitation" : "(Lacey 1954)", "previouslyFormattedCitation" : "(Lacey 1954)" }, "properties" : { "noteIndex" : 0 }, "schema" : "https://github.com/citation-style-language/schema/raw/master/csl-citation.json" }</w:instrText>
      </w:r>
      <w:r w:rsidRPr="00693F47">
        <w:fldChar w:fldCharType="separate"/>
      </w:r>
      <w:r w:rsidRPr="00693F47">
        <w:rPr>
          <w:noProof/>
        </w:rPr>
        <w:t>Lacey (1954)</w:t>
      </w:r>
      <w:r w:rsidRPr="00693F47">
        <w:fldChar w:fldCharType="end"/>
      </w:r>
      <w:r w:rsidRPr="00693F47">
        <w:t xml:space="preserve"> describes different types of mixing as shear mixing, diffusive mixing and convective mixing.  In shear mixing, shear stresses produce slip zones, causing an interchange of particles within the zone.  In diffusive mixing, particles roll down a sloping surface, such as that seen in the study of piles of particles.  Convective mixing produces bulk movements of packets of powder around the powder mass.  In fluidised beds, mixing is largely convective, caused by circulation patterns from bubble motion </w:t>
      </w:r>
      <w:r w:rsidRPr="00693F47">
        <w:fldChar w:fldCharType="begin" w:fldLock="1"/>
      </w:r>
      <w:r w:rsidR="00D37BCC">
        <w:instrText>ADDIN CSL_CITATION { "citationItems" : [ { "id" : "ITEM-1", "itemData" : { "author" : [ { "dropping-particle" : "", "family" : "Rhodes", "given" : "Martin J.", "non-dropping-particle" : "", "parse-names" : false, "suffix" : "" } ], "edition" : "2nd", "id" : "ITEM-1", "issued" : { "date-parts" : [ [ "2008" ] ] }, "publisher" : "John Wiley", "publisher-place" : "Chichester", "title" : "Introduction to Particle Technology", "type" : "book" }, "uris" : [ "http://www.mendeley.com/documents/?uuid=7a120e9d-96a2-410e-af85-2c07f3a8e0ac" ] } ], "mendeley" : { "formattedCitation" : "(Rhodes 2008)", "plainTextFormattedCitation" : "(Rhodes 2008)", "previouslyFormattedCitation" : "(Rhodes 2008)" }, "properties" : { "noteIndex" : 0 }, "schema" : "https://github.com/citation-style-language/schema/raw/master/csl-citation.json" }</w:instrText>
      </w:r>
      <w:r w:rsidRPr="00693F47">
        <w:fldChar w:fldCharType="separate"/>
      </w:r>
      <w:r w:rsidR="00352AE9" w:rsidRPr="00352AE9">
        <w:rPr>
          <w:noProof/>
        </w:rPr>
        <w:t>(Rhodes 2008)</w:t>
      </w:r>
      <w:r w:rsidRPr="00693F47">
        <w:fldChar w:fldCharType="end"/>
      </w:r>
      <w:r w:rsidRPr="00693F47">
        <w:t xml:space="preserve">.  To measure this, </w:t>
      </w:r>
      <w:r w:rsidRPr="00693F47">
        <w:fldChar w:fldCharType="begin" w:fldLock="1"/>
      </w:r>
      <w:r w:rsidR="00D37BCC">
        <w:instrText>ADDIN CSL_CITATION { "citationItems" : [ { "id" : "ITEM-1", "itemData" : { "author" : [ { "dropping-particle" : "", "family" : "Danckwerts", "given" : "P. W.", "non-dropping-particle" : "", "parse-names" : false, "suffix" : "" } ], "container-title" : "Applied Scientific Research", "id" : "ITEM-1", "issue" : "5", "issued" : { "date-parts" : [ [ "1953" ] ] }, "page" : "385-390", "title" : "Definition and measurement of some characteristics of mixtures", "type" : "article-journal", "volume" : "VA3" }, "uris" : [ "http://www.mendeley.com/documents/?uuid=a29bffb3-c514-466d-a813-a92f1a9feba1" ] } ], "mendeley" : { "formattedCitation" : "(Danckwerts 1953)", "manualFormatting" : "Danckwerts (1953)", "plainTextFormattedCitation" : "(Danckwerts 1953)", "previouslyFormattedCitation" : "(Danckwerts 1953)" }, "properties" : { "noteIndex" : 0 }, "schema" : "https://github.com/citation-style-language/schema/raw/master/csl-citation.json" }</w:instrText>
      </w:r>
      <w:r w:rsidRPr="00693F47">
        <w:fldChar w:fldCharType="separate"/>
      </w:r>
      <w:r w:rsidRPr="00693F47">
        <w:rPr>
          <w:noProof/>
        </w:rPr>
        <w:t>Danckwerts (1953)</w:t>
      </w:r>
      <w:r w:rsidRPr="00693F47">
        <w:fldChar w:fldCharType="end"/>
      </w:r>
      <w:r w:rsidRPr="00693F47">
        <w:t xml:space="preserve"> suggested the use of a scale of scrutiny, whereby the maximum size of the regions of segregation in the mixture, which would cause it to be regarded as imperfectly mixed, justify the areas chosen for scrutiny.  This is adapted in this study as the area of camera focus.  Here, a small area of the bed is taken as a sample of the whole bed, and therefore assumes mixing in the remaining bed area is the same as the sample.   </w:t>
      </w:r>
    </w:p>
    <w:p w14:paraId="2DC9CD28" w14:textId="77777777" w:rsidR="00693F47" w:rsidRDefault="00693F47" w:rsidP="00EA5CD1">
      <w:pPr>
        <w:spacing w:line="276" w:lineRule="auto"/>
        <w:rPr>
          <w:rFonts w:eastAsiaTheme="minorHAnsi"/>
        </w:rPr>
      </w:pPr>
      <w:r w:rsidRPr="00693F47">
        <w:t xml:space="preserve">Mixing has been studied qualitatively in the literature (Akhavan et al. 2009, Hadi et al. 2012).  Low frequency pulsed flow has been reported to improving mixing when two fractions of coloured and white particles were mixed, but no further analysis was conducted on this.  Therefore, an image sequence of the pseudo 2D bed was analysed frame by frame for changes in the composition of white and coloured particles.  For each experimental condition or repeat, the bed was filled with two separate layers of a known weight of coloured powder and white powder.  The camera was started before the gas flow was turned on to capture the start of the fluidisation regime.  After filming the bed until a fully mixed composition was visible to the eye, the gas flow was turned off and fluidisation stopped.  The bed was removed from its supporting clamps and emptied from the top of </w:t>
      </w:r>
      <w:r w:rsidRPr="00693F47">
        <w:lastRenderedPageBreak/>
        <w:t xml:space="preserve">the fluidisation tank.  Cleaning was carried out between each experiment to remove fines from the tank surface by a long vacuum nozzle. </w:t>
      </w:r>
      <w:r w:rsidRPr="00693F47">
        <w:rPr>
          <w:rFonts w:eastAsiaTheme="minorHAnsi"/>
        </w:rPr>
        <w:t xml:space="preserve"> </w:t>
      </w:r>
    </w:p>
    <w:p w14:paraId="2A28A782" w14:textId="2AA427F7" w:rsidR="00FB46C5" w:rsidRPr="00693F47" w:rsidRDefault="00FB46C5" w:rsidP="00EA5CD1">
      <w:pPr>
        <w:spacing w:line="276" w:lineRule="auto"/>
        <w:rPr>
          <w:rFonts w:eastAsiaTheme="minorHAnsi"/>
        </w:rPr>
      </w:pPr>
      <w:r>
        <w:t xml:space="preserve">For each experiment, half of the powder mass was added in the form of purple sand.  The remaining 50 % of the powder mass was then added to the bed, and fluidisation commenced.  In order to assess the mixing, each image was analysed using Matlab code to find the red, blue and green values for each pixel.  Each of these values ranged from 0 to 255, and the combination of these values measured the colour of the pixel.  The “% blue” value for each pixel was then found, by dividing the blue value by the sum of the red, green, and blue values.  Therefore, a perfectly white pixel gave a 33.3 % value for blue, whilst a perfectly blue pixel gave a 50 % value.  Each image was then split into an 8 x 8 matrix, creating 64 samples for analysis.  For each image, the mean % blue value of each of the 64 samples was found, and the variance </w:t>
      </w:r>
      <w:r w:rsidRPr="00083A33">
        <w:rPr>
          <w:i/>
        </w:rPr>
        <w:t>S</w:t>
      </w:r>
      <w:r w:rsidRPr="00083A33">
        <w:rPr>
          <w:i/>
          <w:vertAlign w:val="superscript"/>
          <w:lang w:val="en-US"/>
        </w:rPr>
        <w:t>2</w:t>
      </w:r>
      <w:r>
        <w:t xml:space="preserve"> calculated from the standard deviation.</w:t>
      </w:r>
    </w:p>
    <w:p w14:paraId="31D03BDE" w14:textId="77777777" w:rsidR="00693F47" w:rsidRPr="00693F47" w:rsidRDefault="00693F47" w:rsidP="00EA5CD1">
      <w:pPr>
        <w:spacing w:before="0" w:line="276" w:lineRule="auto"/>
        <w:ind w:firstLine="360"/>
        <w:jc w:val="left"/>
        <w:rPr>
          <w:rFonts w:eastAsiaTheme="minorHAnsi"/>
        </w:rPr>
      </w:pPr>
    </w:p>
    <w:p w14:paraId="1C95804D" w14:textId="77777777" w:rsidR="00693F47" w:rsidRPr="00693F47" w:rsidRDefault="00693F47" w:rsidP="00EA5CD1">
      <w:pPr>
        <w:numPr>
          <w:ilvl w:val="2"/>
          <w:numId w:val="0"/>
        </w:numPr>
        <w:pBdr>
          <w:bottom w:val="single" w:sz="4" w:space="1" w:color="95B3D7" w:themeColor="accent1" w:themeTint="99"/>
        </w:pBdr>
        <w:spacing w:after="80" w:line="276" w:lineRule="auto"/>
        <w:outlineLvl w:val="2"/>
        <w:rPr>
          <w:rFonts w:asciiTheme="majorHAnsi" w:eastAsiaTheme="majorEastAsia" w:hAnsiTheme="majorHAnsi" w:cstheme="majorBidi"/>
          <w:szCs w:val="24"/>
        </w:rPr>
      </w:pPr>
      <w:bookmarkStart w:id="353" w:name="_Toc474696414"/>
      <w:r w:rsidRPr="00693F47">
        <w:rPr>
          <w:rFonts w:asciiTheme="majorHAnsi" w:eastAsiaTheme="majorEastAsia" w:hAnsiTheme="majorHAnsi" w:cstheme="majorBidi"/>
          <w:szCs w:val="24"/>
        </w:rPr>
        <w:t>5.3.4</w:t>
      </w:r>
      <w:r w:rsidRPr="00693F47">
        <w:rPr>
          <w:rFonts w:asciiTheme="majorHAnsi" w:eastAsiaTheme="majorEastAsia" w:hAnsiTheme="majorHAnsi" w:cstheme="majorBidi"/>
          <w:szCs w:val="24"/>
        </w:rPr>
        <w:tab/>
        <w:t>3D bed study</w:t>
      </w:r>
      <w:bookmarkEnd w:id="353"/>
    </w:p>
    <w:p w14:paraId="2E67DCD8" w14:textId="77777777" w:rsidR="00693F47" w:rsidRPr="00693F47" w:rsidRDefault="00693F47" w:rsidP="00EA5CD1">
      <w:pPr>
        <w:spacing w:line="276" w:lineRule="auto"/>
        <w:rPr>
          <w:rFonts w:eastAsiaTheme="minorHAnsi"/>
        </w:rPr>
      </w:pPr>
      <w:r w:rsidRPr="00693F47">
        <w:rPr>
          <w:rFonts w:eastAsiaTheme="minorHAnsi"/>
        </w:rPr>
        <w:t>The 3D bed was used for a combination of fluidisation dynamics and drying kinetics tests, such as pressure drop across a bed and bed expansion.  The fluidisation dynamics tests were run using dry powders, including Group B glass ballotini and Group A polystyrene.  The drying experiments used a range of particles with different drying properties.</w:t>
      </w:r>
    </w:p>
    <w:p w14:paraId="61902043" w14:textId="77777777" w:rsidR="00693F47" w:rsidRPr="00693F47" w:rsidRDefault="00693F47" w:rsidP="00EA5CD1">
      <w:pPr>
        <w:spacing w:line="276" w:lineRule="auto"/>
        <w:rPr>
          <w:rFonts w:eastAsiaTheme="minorHAnsi"/>
          <w:i/>
        </w:rPr>
      </w:pPr>
      <w:r w:rsidRPr="00693F47">
        <w:rPr>
          <w:rFonts w:eastAsiaTheme="minorHAnsi"/>
          <w:i/>
        </w:rPr>
        <w:t>Pressure drop</w:t>
      </w:r>
    </w:p>
    <w:p w14:paraId="69CF20E7" w14:textId="77777777" w:rsidR="00292A51" w:rsidRDefault="00693F47" w:rsidP="00EA5CD1">
      <w:pPr>
        <w:spacing w:line="276" w:lineRule="auto"/>
        <w:rPr>
          <w:rFonts w:eastAsiaTheme="minorHAnsi"/>
        </w:rPr>
      </w:pPr>
      <w:r w:rsidRPr="00693F47">
        <w:rPr>
          <w:rFonts w:eastAsiaTheme="minorHAnsi"/>
        </w:rPr>
        <w:t xml:space="preserve">Pressure drop across the bed was measured by filling the bed with a set quantity or initial static bed height and measuring the change in pressure at specific flow rates with a digital manometer.  </w:t>
      </w:r>
      <w:r w:rsidRPr="00693F47">
        <w:rPr>
          <w:rFonts w:eastAsiaTheme="minorHAnsi"/>
        </w:rPr>
        <w:fldChar w:fldCharType="begin"/>
      </w:r>
      <w:r w:rsidRPr="00693F47">
        <w:rPr>
          <w:rFonts w:eastAsiaTheme="minorHAnsi"/>
        </w:rPr>
        <w:instrText xml:space="preserve"> REF _Ref461099316 \h </w:instrText>
      </w:r>
      <w:r w:rsidR="00EA5CD1">
        <w:rPr>
          <w:rFonts w:eastAsiaTheme="minorHAnsi"/>
        </w:rPr>
        <w:instrText xml:space="preserve"> \* MERGEFORMAT </w:instrText>
      </w:r>
      <w:r w:rsidRPr="00693F47">
        <w:rPr>
          <w:rFonts w:eastAsiaTheme="minorHAnsi"/>
        </w:rPr>
      </w:r>
      <w:r w:rsidRPr="00693F47">
        <w:rPr>
          <w:rFonts w:eastAsiaTheme="minorHAnsi"/>
        </w:rPr>
        <w:fldChar w:fldCharType="separate"/>
      </w:r>
      <w:r w:rsidR="005D3AE0" w:rsidRPr="00693F47">
        <w:rPr>
          <w:rFonts w:eastAsiaTheme="minorHAnsi"/>
        </w:rPr>
        <w:t xml:space="preserve">Figure </w:t>
      </w:r>
      <w:r w:rsidR="005D3AE0">
        <w:rPr>
          <w:rFonts w:eastAsiaTheme="minorHAnsi"/>
          <w:noProof/>
        </w:rPr>
        <w:t>5</w:t>
      </w:r>
      <w:r w:rsidR="005D3AE0">
        <w:rPr>
          <w:rFonts w:eastAsiaTheme="minorHAnsi"/>
          <w:noProof/>
        </w:rPr>
        <w:noBreakHyphen/>
        <w:t>11</w:t>
      </w:r>
      <w:r w:rsidRPr="00693F47">
        <w:rPr>
          <w:rFonts w:eastAsiaTheme="minorHAnsi"/>
        </w:rPr>
        <w:fldChar w:fldCharType="end"/>
      </w:r>
      <w:r w:rsidR="00B32F96">
        <w:rPr>
          <w:rFonts w:eastAsiaTheme="minorHAnsi"/>
        </w:rPr>
        <w:t xml:space="preserve"> </w:t>
      </w:r>
      <w:r w:rsidRPr="00693F47">
        <w:rPr>
          <w:rFonts w:eastAsiaTheme="minorHAnsi"/>
        </w:rPr>
        <w:t xml:space="preserve">shows the 3D bed experimental design for the single inlet mode.  For each dry powder pressure drop experiment, the bed was filled with powder to a set initial static bed height from the distributor plate.  Powder was inserted through the access door seen at the top of </w:t>
      </w:r>
      <w:r w:rsidRPr="00693F47">
        <w:rPr>
          <w:rFonts w:eastAsiaTheme="minorHAnsi"/>
        </w:rPr>
        <w:fldChar w:fldCharType="begin"/>
      </w:r>
      <w:r w:rsidRPr="00693F47">
        <w:rPr>
          <w:rFonts w:eastAsiaTheme="minorHAnsi"/>
        </w:rPr>
        <w:instrText xml:space="preserve"> REF _Ref461099316 \h </w:instrText>
      </w:r>
      <w:r w:rsidR="00EA5CD1">
        <w:rPr>
          <w:rFonts w:eastAsiaTheme="minorHAnsi"/>
        </w:rPr>
        <w:instrText xml:space="preserve"> \* MERGEFORMAT </w:instrText>
      </w:r>
      <w:r w:rsidRPr="00693F47">
        <w:rPr>
          <w:rFonts w:eastAsiaTheme="minorHAnsi"/>
        </w:rPr>
      </w:r>
      <w:r w:rsidRPr="00693F47">
        <w:rPr>
          <w:rFonts w:eastAsiaTheme="minorHAnsi"/>
        </w:rPr>
        <w:fldChar w:fldCharType="separate"/>
      </w:r>
      <w:r w:rsidR="005D3AE0" w:rsidRPr="00693F47">
        <w:rPr>
          <w:rFonts w:eastAsiaTheme="minorHAnsi"/>
        </w:rPr>
        <w:t xml:space="preserve">Figure </w:t>
      </w:r>
      <w:r w:rsidR="005D3AE0">
        <w:rPr>
          <w:rFonts w:eastAsiaTheme="minorHAnsi"/>
          <w:noProof/>
        </w:rPr>
        <w:t>5</w:t>
      </w:r>
      <w:r w:rsidR="005D3AE0">
        <w:rPr>
          <w:rFonts w:eastAsiaTheme="minorHAnsi"/>
          <w:noProof/>
        </w:rPr>
        <w:noBreakHyphen/>
        <w:t>11</w:t>
      </w:r>
      <w:r w:rsidRPr="00693F47">
        <w:rPr>
          <w:rFonts w:eastAsiaTheme="minorHAnsi"/>
        </w:rPr>
        <w:fldChar w:fldCharType="end"/>
      </w:r>
      <w:r w:rsidRPr="00693F47">
        <w:rPr>
          <w:rFonts w:eastAsiaTheme="minorHAnsi"/>
        </w:rPr>
        <w:t xml:space="preserve">.  </w:t>
      </w:r>
    </w:p>
    <w:p w14:paraId="495FBE45" w14:textId="06A0C7ED" w:rsidR="00693F47" w:rsidRPr="00693F47" w:rsidRDefault="001E742B" w:rsidP="00EA5CD1">
      <w:pPr>
        <w:spacing w:line="276" w:lineRule="auto"/>
        <w:rPr>
          <w:rFonts w:eastAsiaTheme="minorHAnsi"/>
        </w:rPr>
      </w:pPr>
      <w:r w:rsidRPr="00693F47">
        <w:rPr>
          <w:rFonts w:eastAsiaTheme="minorHAnsi"/>
          <w:noProof/>
          <w:lang w:eastAsia="en-GB"/>
        </w:rPr>
        <mc:AlternateContent>
          <mc:Choice Requires="wps">
            <w:drawing>
              <wp:anchor distT="0" distB="0" distL="114300" distR="114300" simplePos="0" relativeHeight="253870592" behindDoc="0" locked="0" layoutInCell="1" allowOverlap="1" wp14:anchorId="172DD6A8" wp14:editId="67A90B05">
                <wp:simplePos x="0" y="0"/>
                <wp:positionH relativeFrom="column">
                  <wp:posOffset>258445</wp:posOffset>
                </wp:positionH>
                <wp:positionV relativeFrom="paragraph">
                  <wp:posOffset>2199005</wp:posOffset>
                </wp:positionV>
                <wp:extent cx="2374265" cy="1403985"/>
                <wp:effectExtent l="0" t="0" r="0" b="5715"/>
                <wp:wrapNone/>
                <wp:docPr id="10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5D78A7BF" w14:textId="77777777" w:rsidR="00BF4C3A" w:rsidRDefault="00BF4C3A" w:rsidP="00693F47">
                            <w:r>
                              <w:t>Fluidised bed of particle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86" type="#_x0000_t202" style="position:absolute;left:0;text-align:left;margin-left:20.35pt;margin-top:173.15pt;width:186.95pt;height:110.55pt;z-index:25387059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" filled="f" stroked="f">
                <v:textbox style="mso-fit-shape-to-text:t">
                  <w:txbxContent>
                    <w:p w14:paraId="5D78A7BF" w14:textId="77777777" w:rsidR="00BF4C3A" w:rsidRDefault="00BF4C3A" w:rsidP="00693F47">
                      <w:r>
                        <w:t>Fluidised bed of particles</w:t>
                      </w:r>
                    </w:p>
                  </w:txbxContent>
                </v:textbox>
              </v:shape>
            </w:pict>
          </mc:Fallback>
        </mc:AlternateContent>
      </w:r>
      <w:r w:rsidRPr="00693F47">
        <w:rPr>
          <w:rFonts w:eastAsiaTheme="minorHAnsi"/>
          <w:noProof/>
          <w:lang w:eastAsia="en-GB"/>
        </w:rPr>
        <mc:AlternateContent>
          <mc:Choice Requires="wps">
            <w:drawing>
              <wp:anchor distT="0" distB="0" distL="114300" distR="114300" simplePos="0" relativeHeight="253881856" behindDoc="0" locked="0" layoutInCell="1" allowOverlap="1" wp14:anchorId="37CAEFD3" wp14:editId="5AA42EEC">
                <wp:simplePos x="0" y="0"/>
                <wp:positionH relativeFrom="column">
                  <wp:posOffset>1908810</wp:posOffset>
                </wp:positionH>
                <wp:positionV relativeFrom="paragraph">
                  <wp:posOffset>2406015</wp:posOffset>
                </wp:positionV>
                <wp:extent cx="852170" cy="0"/>
                <wp:effectExtent l="0" t="0" r="24130" b="19050"/>
                <wp:wrapNone/>
                <wp:docPr id="1048" name="Straight Connector 1048"/>
                <wp:cNvGraphicFramePr/>
                <a:graphic xmlns:a="http://schemas.openxmlformats.org/drawingml/2006/main">
                  <a:graphicData uri="http://schemas.microsoft.com/office/word/2010/wordprocessingShape">
                    <wps:wsp>
                      <wps:cNvCnPr/>
                      <wps:spPr>
                        <a:xfrm>
                          <a:off x="0" y="0"/>
                          <a:ext cx="85217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048" o:spid="_x0000_s1026" style="position:absolute;z-index:25388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0.3pt,189.45pt" to="217.4pt,18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"/>
            </w:pict>
          </mc:Fallback>
        </mc:AlternateContent>
      </w:r>
      <w:r w:rsidRPr="00693F47">
        <w:rPr>
          <w:rFonts w:eastAsiaTheme="minorHAnsi"/>
          <w:noProof/>
          <w:lang w:eastAsia="en-GB"/>
        </w:rPr>
        <mc:AlternateContent>
          <mc:Choice Requires="wps">
            <w:drawing>
              <wp:anchor distT="0" distB="0" distL="114300" distR="114300" simplePos="0" relativeHeight="253913600" behindDoc="0" locked="0" layoutInCell="1" allowOverlap="1" wp14:anchorId="5AC1284A" wp14:editId="0AFB02B9">
                <wp:simplePos x="0" y="0"/>
                <wp:positionH relativeFrom="column">
                  <wp:posOffset>2254885</wp:posOffset>
                </wp:positionH>
                <wp:positionV relativeFrom="paragraph">
                  <wp:posOffset>2249170</wp:posOffset>
                </wp:positionV>
                <wp:extent cx="319405" cy="0"/>
                <wp:effectExtent l="0" t="0" r="23495" b="19050"/>
                <wp:wrapNone/>
                <wp:docPr id="1055" name="Straight Connector 1055"/>
                <wp:cNvGraphicFramePr/>
                <a:graphic xmlns:a="http://schemas.openxmlformats.org/drawingml/2006/main">
                  <a:graphicData uri="http://schemas.microsoft.com/office/word/2010/wordprocessingShape">
                    <wps:wsp>
                      <wps:cNvCnPr/>
                      <wps:spPr>
                        <a:xfrm>
                          <a:off x="0" y="0"/>
                          <a:ext cx="319405" cy="0"/>
                        </a:xfrm>
                        <a:prstGeom prst="line">
                          <a:avLst/>
                        </a:prstGeom>
                        <a:noFill/>
                        <a:ln w="635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055" o:spid="_x0000_s1026" style="position:absolute;z-index:25391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7.55pt,177.1pt" to="202.7pt,17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" strokeweight=".5pt"/>
            </w:pict>
          </mc:Fallback>
        </mc:AlternateContent>
      </w:r>
      <w:r w:rsidRPr="00B32F96">
        <w:rPr>
          <w:rFonts w:eastAsiaTheme="minorHAnsi"/>
          <w:noProof/>
          <w:lang w:eastAsia="en-GB"/>
        </w:rPr>
        <mc:AlternateContent>
          <mc:Choice Requires="wps">
            <w:drawing>
              <wp:anchor distT="0" distB="0" distL="114300" distR="114300" simplePos="0" relativeHeight="254421504" behindDoc="0" locked="0" layoutInCell="1" allowOverlap="1" wp14:anchorId="6BB56683" wp14:editId="2DD978C6">
                <wp:simplePos x="0" y="0"/>
                <wp:positionH relativeFrom="column">
                  <wp:posOffset>3667760</wp:posOffset>
                </wp:positionH>
                <wp:positionV relativeFrom="paragraph">
                  <wp:posOffset>2229485</wp:posOffset>
                </wp:positionV>
                <wp:extent cx="319405" cy="0"/>
                <wp:effectExtent l="0" t="0" r="23495" b="19050"/>
                <wp:wrapNone/>
                <wp:docPr id="208" name="Straight Connector 208"/>
                <wp:cNvGraphicFramePr/>
                <a:graphic xmlns:a="http://schemas.openxmlformats.org/drawingml/2006/main">
                  <a:graphicData uri="http://schemas.microsoft.com/office/word/2010/wordprocessingShape">
                    <wps:wsp>
                      <wps:cNvCnPr/>
                      <wps:spPr>
                        <a:xfrm>
                          <a:off x="0" y="0"/>
                          <a:ext cx="319405"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08" o:spid="_x0000_s1026" style="position:absolute;z-index:25442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8.8pt,175.55pt" to="313.95pt,17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" strokecolor="black [3040]" strokeweight=".5pt"/>
            </w:pict>
          </mc:Fallback>
        </mc:AlternateContent>
      </w:r>
      <w:r w:rsidRPr="00B32F96">
        <w:rPr>
          <w:rFonts w:eastAsiaTheme="minorHAnsi"/>
          <w:noProof/>
          <w:lang w:eastAsia="en-GB"/>
        </w:rPr>
        <mc:AlternateContent>
          <mc:Choice Requires="wps">
            <w:drawing>
              <wp:anchor distT="0" distB="0" distL="114300" distR="114300" simplePos="0" relativeHeight="254400000" behindDoc="0" locked="0" layoutInCell="1" allowOverlap="1" wp14:anchorId="35129E39" wp14:editId="32CE427D">
                <wp:simplePos x="0" y="0"/>
                <wp:positionH relativeFrom="column">
                  <wp:posOffset>3789680</wp:posOffset>
                </wp:positionH>
                <wp:positionV relativeFrom="paragraph">
                  <wp:posOffset>2027555</wp:posOffset>
                </wp:positionV>
                <wp:extent cx="763270" cy="1403985"/>
                <wp:effectExtent l="0" t="0" r="0" b="0"/>
                <wp:wrapNone/>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1403985"/>
                        </a:xfrm>
                        <a:prstGeom prst="rect">
                          <a:avLst/>
                        </a:prstGeom>
                        <a:noFill/>
                        <a:ln w="9525">
                          <a:noFill/>
                          <a:miter lim="800000"/>
                          <a:headEnd/>
                          <a:tailEnd/>
                        </a:ln>
                      </wps:spPr>
                      <wps:txbx>
                        <w:txbxContent>
                          <w:p w14:paraId="196E810D" w14:textId="77777777" w:rsidR="00BF4C3A" w:rsidRDefault="00BF4C3A" w:rsidP="00B32F96">
                            <m:oMathPara>
                              <m:oMath>
                                <m:sSub>
                                  <m:sSubPr>
                                    <m:ctrlPr>
                                      <w:rPr>
                                        <w:rFonts w:ascii="Cambria Math" w:hAnsi="Cambria Math"/>
                                        <w:i/>
                                      </w:rPr>
                                    </m:ctrlPr>
                                  </m:sSubPr>
                                  <m:e>
                                    <m:r>
                                      <w:rPr>
                                        <w:rFonts w:ascii="Cambria Math" w:hAnsi="Cambria Math"/>
                                      </w:rPr>
                                      <m:t>P</m:t>
                                    </m:r>
                                  </m:e>
                                  <m:sub>
                                    <m:r>
                                      <w:rPr>
                                        <w:rFonts w:ascii="Cambria Math" w:hAnsi="Cambria Math"/>
                                      </w:rPr>
                                      <m:t>2</m:t>
                                    </m:r>
                                  </m:sub>
                                </m:sSub>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87" type="#_x0000_t202" style="position:absolute;left:0;text-align:left;margin-left:298.4pt;margin-top:159.65pt;width:60.1pt;height:110.55pt;z-index:2544000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" filled="f" stroked="f">
                <v:textbox style="mso-fit-shape-to-text:t">
                  <w:txbxContent>
                    <w:p w14:paraId="196E810D" w14:textId="77777777" w:rsidR="00BF4C3A" w:rsidRDefault="00BF4C3A" w:rsidP="00B32F96">
                      <m:oMathPara>
                        <m:oMath>
                          <m:sSub>
                            <m:sSubPr>
                              <m:ctrlPr>
                                <w:rPr>
                                  <w:rFonts w:ascii="Cambria Math" w:hAnsi="Cambria Math"/>
                                  <w:i/>
                                </w:rPr>
                              </m:ctrlPr>
                            </m:sSubPr>
                            <m:e>
                              <m:r>
                                <w:rPr>
                                  <w:rFonts w:ascii="Cambria Math" w:hAnsi="Cambria Math"/>
                                </w:rPr>
                                <m:t>P</m:t>
                              </m:r>
                            </m:e>
                            <m:sub>
                              <m:r>
                                <w:rPr>
                                  <w:rFonts w:ascii="Cambria Math" w:hAnsi="Cambria Math"/>
                                </w:rPr>
                                <m:t>2</m:t>
                              </m:r>
                            </m:sub>
                          </m:sSub>
                        </m:oMath>
                      </m:oMathPara>
                    </w:p>
                  </w:txbxContent>
                </v:textbox>
              </v:shape>
            </w:pict>
          </mc:Fallback>
        </mc:AlternateContent>
      </w:r>
      <w:r w:rsidRPr="00693F47">
        <w:rPr>
          <w:rFonts w:eastAsiaTheme="minorHAnsi"/>
          <w:noProof/>
          <w:lang w:eastAsia="en-GB"/>
        </w:rPr>
        <mc:AlternateContent>
          <mc:Choice Requires="wps">
            <w:drawing>
              <wp:anchor distT="0" distB="0" distL="114300" distR="114300" simplePos="0" relativeHeight="253903360" behindDoc="0" locked="0" layoutInCell="1" allowOverlap="1" wp14:anchorId="235E9D65" wp14:editId="430BB291">
                <wp:simplePos x="0" y="0"/>
                <wp:positionH relativeFrom="column">
                  <wp:posOffset>1768475</wp:posOffset>
                </wp:positionH>
                <wp:positionV relativeFrom="paragraph">
                  <wp:posOffset>2013585</wp:posOffset>
                </wp:positionV>
                <wp:extent cx="763270" cy="1403985"/>
                <wp:effectExtent l="0" t="0" r="0" b="0"/>
                <wp:wrapNone/>
                <wp:docPr id="10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1403985"/>
                        </a:xfrm>
                        <a:prstGeom prst="rect">
                          <a:avLst/>
                        </a:prstGeom>
                        <a:noFill/>
                        <a:ln w="9525">
                          <a:noFill/>
                          <a:miter lim="800000"/>
                          <a:headEnd/>
                          <a:tailEnd/>
                        </a:ln>
                      </wps:spPr>
                      <wps:txbx>
                        <w:txbxContent>
                          <w:p w14:paraId="45B77487" w14:textId="77777777" w:rsidR="00BF4C3A" w:rsidRDefault="00BF4C3A" w:rsidP="00693F47">
                            <m:oMathPara>
                              <m:oMath>
                                <m:sSub>
                                  <m:sSubPr>
                                    <m:ctrlPr>
                                      <w:rPr>
                                        <w:rFonts w:ascii="Cambria Math" w:hAnsi="Cambria Math"/>
                                        <w:i/>
                                      </w:rPr>
                                    </m:ctrlPr>
                                  </m:sSubPr>
                                  <m:e>
                                    <m:r>
                                      <w:rPr>
                                        <w:rFonts w:ascii="Cambria Math" w:hAnsi="Cambria Math"/>
                                      </w:rPr>
                                      <m:t>p</m:t>
                                    </m:r>
                                  </m:e>
                                  <m:sub>
                                    <m:r>
                                      <w:rPr>
                                        <w:rFonts w:ascii="Cambria Math" w:hAnsi="Cambria Math"/>
                                      </w:rPr>
                                      <m:t>2</m:t>
                                    </m:r>
                                  </m:sub>
                                </m:sSub>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88" type="#_x0000_t202" style="position:absolute;left:0;text-align:left;margin-left:139.25pt;margin-top:158.55pt;width:60.1pt;height:110.55pt;z-index:25390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" filled="f" stroked="f">
                <v:textbox style="mso-fit-shape-to-text:t">
                  <w:txbxContent>
                    <w:p w14:paraId="45B77487" w14:textId="77777777" w:rsidR="00BF4C3A" w:rsidRDefault="00BF4C3A" w:rsidP="00693F47">
                      <m:oMathPara>
                        <m:oMath>
                          <m:sSub>
                            <m:sSubPr>
                              <m:ctrlPr>
                                <w:rPr>
                                  <w:rFonts w:ascii="Cambria Math" w:hAnsi="Cambria Math"/>
                                  <w:i/>
                                </w:rPr>
                              </m:ctrlPr>
                            </m:sSubPr>
                            <m:e>
                              <m:r>
                                <w:rPr>
                                  <w:rFonts w:ascii="Cambria Math" w:hAnsi="Cambria Math"/>
                                </w:rPr>
                                <m:t>p</m:t>
                              </m:r>
                            </m:e>
                            <m:sub>
                              <m:r>
                                <w:rPr>
                                  <w:rFonts w:ascii="Cambria Math" w:hAnsi="Cambria Math"/>
                                </w:rPr>
                                <m:t>2</m:t>
                              </m:r>
                            </m:sub>
                          </m:sSub>
                        </m:oMath>
                      </m:oMathPara>
                    </w:p>
                  </w:txbxContent>
                </v:textbox>
              </v:shape>
            </w:pict>
          </mc:Fallback>
        </mc:AlternateContent>
      </w:r>
      <w:r w:rsidRPr="00B32F96">
        <w:rPr>
          <w:rFonts w:eastAsiaTheme="minorHAnsi"/>
          <w:noProof/>
          <w:lang w:eastAsia="en-GB"/>
        </w:rPr>
        <mc:AlternateContent>
          <mc:Choice Requires="wps">
            <w:drawing>
              <wp:anchor distT="0" distB="0" distL="114300" distR="114300" simplePos="0" relativeHeight="254466560" behindDoc="0" locked="0" layoutInCell="1" allowOverlap="1" wp14:anchorId="1DCAAC34" wp14:editId="549BF99E">
                <wp:simplePos x="0" y="0"/>
                <wp:positionH relativeFrom="column">
                  <wp:posOffset>2273300</wp:posOffset>
                </wp:positionH>
                <wp:positionV relativeFrom="paragraph">
                  <wp:posOffset>2526030</wp:posOffset>
                </wp:positionV>
                <wp:extent cx="319405" cy="0"/>
                <wp:effectExtent l="0" t="0" r="23495" b="19050"/>
                <wp:wrapNone/>
                <wp:docPr id="213" name="Straight Connector 213"/>
                <wp:cNvGraphicFramePr/>
                <a:graphic xmlns:a="http://schemas.openxmlformats.org/drawingml/2006/main">
                  <a:graphicData uri="http://schemas.microsoft.com/office/word/2010/wordprocessingShape">
                    <wps:wsp>
                      <wps:cNvCnPr/>
                      <wps:spPr>
                        <a:xfrm>
                          <a:off x="0" y="0"/>
                          <a:ext cx="319405" cy="0"/>
                        </a:xfrm>
                        <a:prstGeom prst="line">
                          <a:avLst/>
                        </a:prstGeom>
                        <a:noFill/>
                        <a:ln w="635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13" o:spid="_x0000_s1026" style="position:absolute;z-index:25446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pt,198.9pt" to="204.15pt,19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" strokeweight=".5pt"/>
            </w:pict>
          </mc:Fallback>
        </mc:AlternateContent>
      </w:r>
      <w:r w:rsidRPr="00693F47">
        <w:rPr>
          <w:rFonts w:eastAsiaTheme="minorHAnsi"/>
          <w:noProof/>
          <w:lang w:eastAsia="en-GB"/>
        </w:rPr>
        <w:drawing>
          <wp:anchor distT="0" distB="0" distL="114300" distR="114300" simplePos="0" relativeHeight="253770240" behindDoc="0" locked="0" layoutInCell="1" allowOverlap="1" wp14:anchorId="61C9FCFB" wp14:editId="442FE2E3">
            <wp:simplePos x="0" y="0"/>
            <wp:positionH relativeFrom="column">
              <wp:posOffset>2587625</wp:posOffset>
            </wp:positionH>
            <wp:positionV relativeFrom="paragraph">
              <wp:posOffset>1842770</wp:posOffset>
            </wp:positionV>
            <wp:extent cx="1038225" cy="777875"/>
            <wp:effectExtent l="0" t="0" r="9525" b="3175"/>
            <wp:wrapSquare wrapText="bothSides"/>
            <wp:docPr id="9185" name="Picture 2" descr="http://s3.amazonaws.com/spoonflower/public/design_thumbnails/0082/8530/rrrb_w-irregular-offset-red-polka-dots_repeat_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http://s3.amazonaws.com/spoonflower/public/design_thumbnails/0082/8530/rrrb_w-irregular-offset-red-polka-dots_repeat_preview.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038225" cy="777875"/>
                    </a:xfrm>
                    <a:prstGeom prst="rect">
                      <a:avLst/>
                    </a:prstGeom>
                    <a:noFill/>
                    <a:extLst/>
                  </pic:spPr>
                </pic:pic>
              </a:graphicData>
            </a:graphic>
            <wp14:sizeRelH relativeFrom="page">
              <wp14:pctWidth>0</wp14:pctWidth>
            </wp14:sizeRelH>
            <wp14:sizeRelV relativeFrom="page">
              <wp14:pctHeight>0</wp14:pctHeight>
            </wp14:sizeRelV>
          </wp:anchor>
        </w:drawing>
      </w:r>
      <w:r w:rsidRPr="00693F47">
        <w:rPr>
          <w:rFonts w:eastAsiaTheme="minorHAnsi"/>
          <w:noProof/>
          <w:lang w:eastAsia="en-GB"/>
        </w:rPr>
        <mc:AlternateContent>
          <mc:Choice Requires="wps">
            <w:drawing>
              <wp:anchor distT="0" distB="0" distL="114300" distR="114300" simplePos="0" relativeHeight="253814272" behindDoc="0" locked="0" layoutInCell="1" allowOverlap="1" wp14:anchorId="6564E6B4" wp14:editId="5B3DB7B1">
                <wp:simplePos x="0" y="0"/>
                <wp:positionH relativeFrom="column">
                  <wp:posOffset>544195</wp:posOffset>
                </wp:positionH>
                <wp:positionV relativeFrom="paragraph">
                  <wp:posOffset>159385</wp:posOffset>
                </wp:positionV>
                <wp:extent cx="1638300" cy="1403985"/>
                <wp:effectExtent l="0" t="0" r="0" b="0"/>
                <wp:wrapNone/>
                <wp:docPr id="10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1403985"/>
                        </a:xfrm>
                        <a:prstGeom prst="rect">
                          <a:avLst/>
                        </a:prstGeom>
                        <a:noFill/>
                        <a:ln w="9525">
                          <a:noFill/>
                          <a:miter lim="800000"/>
                          <a:headEnd/>
                          <a:tailEnd/>
                        </a:ln>
                      </wps:spPr>
                      <wps:txbx>
                        <w:txbxContent>
                          <w:p w14:paraId="6A5B328E" w14:textId="77777777" w:rsidR="00BF4C3A" w:rsidRDefault="00BF4C3A" w:rsidP="00B32F96">
                            <w:pPr>
                              <w:spacing w:line="240" w:lineRule="auto"/>
                              <w:jc w:val="left"/>
                            </w:pPr>
                            <w:r>
                              <w:t>Temperature and humidity senso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89" type="#_x0000_t202" style="position:absolute;left:0;text-align:left;margin-left:42.85pt;margin-top:12.55pt;width:129pt;height:110.55pt;z-index:2538142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" filled="f" stroked="f">
                <v:textbox style="mso-fit-shape-to-text:t">
                  <w:txbxContent>
                    <w:p w14:paraId="6A5B328E" w14:textId="77777777" w:rsidR="00BF4C3A" w:rsidRDefault="00BF4C3A" w:rsidP="00B32F96">
                      <w:pPr>
                        <w:spacing w:line="240" w:lineRule="auto"/>
                        <w:jc w:val="left"/>
                      </w:pPr>
                      <w:r>
                        <w:t>Temperature and humidity sensors</w:t>
                      </w:r>
                    </w:p>
                  </w:txbxContent>
                </v:textbox>
              </v:shape>
            </w:pict>
          </mc:Fallback>
        </mc:AlternateContent>
      </w:r>
      <w:r w:rsidRPr="00693F47">
        <w:rPr>
          <w:rFonts w:eastAsiaTheme="minorHAnsi"/>
          <w:noProof/>
          <w:lang w:eastAsia="en-GB"/>
        </w:rPr>
        <mc:AlternateContent>
          <mc:Choice Requires="wps">
            <w:drawing>
              <wp:anchor distT="0" distB="0" distL="114300" distR="114300" simplePos="0" relativeHeight="253804032" behindDoc="0" locked="0" layoutInCell="1" allowOverlap="1" wp14:anchorId="172AB77F" wp14:editId="69BCEBFF">
                <wp:simplePos x="0" y="0"/>
                <wp:positionH relativeFrom="column">
                  <wp:posOffset>2714625</wp:posOffset>
                </wp:positionH>
                <wp:positionV relativeFrom="paragraph">
                  <wp:posOffset>8255</wp:posOffset>
                </wp:positionV>
                <wp:extent cx="2374265" cy="1403985"/>
                <wp:effectExtent l="0" t="0" r="0" b="5715"/>
                <wp:wrapNone/>
                <wp:docPr id="10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2FDE2D5E" w14:textId="77777777" w:rsidR="00BF4C3A" w:rsidRDefault="00BF4C3A" w:rsidP="00693F47">
                            <w:r>
                              <w:t>Access doo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90" type="#_x0000_t202" style="position:absolute;left:0;text-align:left;margin-left:213.75pt;margin-top:.65pt;width:186.95pt;height:110.55pt;z-index:25380403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" filled="f" stroked="f">
                <v:textbox style="mso-fit-shape-to-text:t">
                  <w:txbxContent>
                    <w:p w14:paraId="2FDE2D5E" w14:textId="77777777" w:rsidR="00BF4C3A" w:rsidRDefault="00BF4C3A" w:rsidP="00693F47">
                      <w:r>
                        <w:t>Access door</w:t>
                      </w:r>
                    </w:p>
                  </w:txbxContent>
                </v:textbox>
              </v:shape>
            </w:pict>
          </mc:Fallback>
        </mc:AlternateContent>
      </w:r>
      <w:r w:rsidRPr="00693F47">
        <w:rPr>
          <w:rFonts w:eastAsiaTheme="minorHAnsi"/>
          <w:noProof/>
          <w:lang w:eastAsia="en-GB"/>
        </w:rPr>
        <mc:AlternateContent>
          <mc:Choice Requires="wps">
            <w:drawing>
              <wp:anchor distT="0" distB="0" distL="114300" distR="114300" simplePos="0" relativeHeight="253781504" behindDoc="0" locked="0" layoutInCell="1" allowOverlap="1" wp14:anchorId="5DF69727" wp14:editId="0FB688A8">
                <wp:simplePos x="0" y="0"/>
                <wp:positionH relativeFrom="column">
                  <wp:posOffset>4058920</wp:posOffset>
                </wp:positionH>
                <wp:positionV relativeFrom="paragraph">
                  <wp:posOffset>247650</wp:posOffset>
                </wp:positionV>
                <wp:extent cx="2374265" cy="1403985"/>
                <wp:effectExtent l="0" t="0" r="0" b="5715"/>
                <wp:wrapNone/>
                <wp:docPr id="10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1462A7E3" w14:textId="77777777" w:rsidR="00BF4C3A" w:rsidRDefault="00BF4C3A" w:rsidP="00693F47">
                            <w:r>
                              <w:t>Lighting rig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91" type="#_x0000_t202" style="position:absolute;left:0;text-align:left;margin-left:319.6pt;margin-top:19.5pt;width:186.95pt;height:110.55pt;z-index:25378150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" filled="f" stroked="f">
                <v:textbox style="mso-fit-shape-to-text:t">
                  <w:txbxContent>
                    <w:p w14:paraId="1462A7E3" w14:textId="77777777" w:rsidR="00BF4C3A" w:rsidRDefault="00BF4C3A" w:rsidP="00693F47">
                      <w:r>
                        <w:t>Lighting rigs</w:t>
                      </w:r>
                    </w:p>
                  </w:txbxContent>
                </v:textbox>
              </v:shape>
            </w:pict>
          </mc:Fallback>
        </mc:AlternateContent>
      </w:r>
      <w:r w:rsidRPr="00693F47">
        <w:rPr>
          <w:rFonts w:eastAsiaTheme="minorHAnsi"/>
          <w:noProof/>
          <w:lang w:eastAsia="en-GB"/>
        </w:rPr>
        <w:drawing>
          <wp:anchor distT="0" distB="0" distL="114300" distR="114300" simplePos="0" relativeHeight="248322560" behindDoc="0" locked="0" layoutInCell="1" allowOverlap="1" wp14:anchorId="610C0D79" wp14:editId="68A54189">
            <wp:simplePos x="0" y="0"/>
            <wp:positionH relativeFrom="column">
              <wp:posOffset>3749040</wp:posOffset>
            </wp:positionH>
            <wp:positionV relativeFrom="paragraph">
              <wp:posOffset>283210</wp:posOffset>
            </wp:positionV>
            <wp:extent cx="1807210" cy="2011045"/>
            <wp:effectExtent l="0" t="0" r="2540" b="8255"/>
            <wp:wrapSquare wrapText="bothSides"/>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icle movement.tif"/>
                    <pic:cNvPicPr/>
                  </pic:nvPicPr>
                  <pic:blipFill rotWithShape="1">
                    <a:blip r:embed="rId137" cstate="print">
                      <a:extLst>
                        <a:ext uri="{28A0092B-C50C-407E-A947-70E740481C1C}">
                          <a14:useLocalDpi xmlns:a14="http://schemas.microsoft.com/office/drawing/2010/main" val="0"/>
                        </a:ext>
                      </a:extLst>
                    </a:blip>
                    <a:srcRect l="35417" t="2377" r="7607" b="52941"/>
                    <a:stretch/>
                  </pic:blipFill>
                  <pic:spPr bwMode="auto">
                    <a:xfrm>
                      <a:off x="0" y="0"/>
                      <a:ext cx="1807210" cy="20110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93F47">
        <w:rPr>
          <w:rFonts w:eastAsiaTheme="minorHAnsi"/>
          <w:noProof/>
          <w:lang w:eastAsia="en-GB"/>
        </w:rPr>
        <w:drawing>
          <wp:anchor distT="0" distB="0" distL="114300" distR="114300" simplePos="0" relativeHeight="248311296" behindDoc="0" locked="0" layoutInCell="1" allowOverlap="1" wp14:anchorId="4E764C5C" wp14:editId="26D020ED">
            <wp:simplePos x="0" y="0"/>
            <wp:positionH relativeFrom="column">
              <wp:posOffset>467995</wp:posOffset>
            </wp:positionH>
            <wp:positionV relativeFrom="paragraph">
              <wp:posOffset>283210</wp:posOffset>
            </wp:positionV>
            <wp:extent cx="5250180" cy="3629025"/>
            <wp:effectExtent l="0" t="0" r="7620" b="9525"/>
            <wp:wrapTopAndBottom/>
            <wp:docPr id="9184" name="Picture 9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 bed experimental design.tif"/>
                    <pic:cNvPicPr/>
                  </pic:nvPicPr>
                  <pic:blipFill rotWithShape="1">
                    <a:blip r:embed="rId138">
                      <a:extLst>
                        <a:ext uri="{28A0092B-C50C-407E-A947-70E740481C1C}">
                          <a14:useLocalDpi xmlns:a14="http://schemas.microsoft.com/office/drawing/2010/main" val="0"/>
                        </a:ext>
                      </a:extLst>
                    </a:blip>
                    <a:srcRect t="4878" b="2975"/>
                    <a:stretch/>
                  </pic:blipFill>
                  <pic:spPr bwMode="auto">
                    <a:xfrm>
                      <a:off x="0" y="0"/>
                      <a:ext cx="5250180" cy="3629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D45B5" w:rsidRPr="00693F47">
        <w:rPr>
          <w:rFonts w:eastAsiaTheme="minorHAnsi"/>
          <w:noProof/>
          <w:lang w:eastAsia="en-GB"/>
        </w:rPr>
        <mc:AlternateContent>
          <mc:Choice Requires="wps">
            <w:drawing>
              <wp:anchor distT="0" distB="0" distL="114300" distR="114300" simplePos="0" relativeHeight="253893120" behindDoc="0" locked="0" layoutInCell="1" allowOverlap="1" wp14:anchorId="24005D5B" wp14:editId="02FB1E75">
                <wp:simplePos x="0" y="0"/>
                <wp:positionH relativeFrom="column">
                  <wp:posOffset>4173855</wp:posOffset>
                </wp:positionH>
                <wp:positionV relativeFrom="paragraph">
                  <wp:posOffset>2834640</wp:posOffset>
                </wp:positionV>
                <wp:extent cx="763270" cy="1403985"/>
                <wp:effectExtent l="0" t="0" r="0" b="0"/>
                <wp:wrapNone/>
                <wp:docPr id="10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1403985"/>
                        </a:xfrm>
                        <a:prstGeom prst="rect">
                          <a:avLst/>
                        </a:prstGeom>
                        <a:noFill/>
                        <a:ln w="9525">
                          <a:noFill/>
                          <a:miter lim="800000"/>
                          <a:headEnd/>
                          <a:tailEnd/>
                        </a:ln>
                      </wps:spPr>
                      <wps:txbx>
                        <w:txbxContent>
                          <w:p w14:paraId="56E1D3BF" w14:textId="77777777" w:rsidR="00BF4C3A" w:rsidRDefault="00BF4C3A" w:rsidP="00693F47">
                            <m:oMathPara>
                              <m:oMath>
                                <m:sSub>
                                  <m:sSubPr>
                                    <m:ctrlPr>
                                      <w:rPr>
                                        <w:rFonts w:ascii="Cambria Math" w:hAnsi="Cambria Math"/>
                                        <w:i/>
                                      </w:rPr>
                                    </m:ctrlPr>
                                  </m:sSubPr>
                                  <m:e>
                                    <m:r>
                                      <w:rPr>
                                        <w:rFonts w:ascii="Cambria Math" w:hAnsi="Cambria Math"/>
                                      </w:rPr>
                                      <m:t>P</m:t>
                                    </m:r>
                                  </m:e>
                                  <m:sub>
                                    <m:r>
                                      <w:rPr>
                                        <w:rFonts w:ascii="Cambria Math" w:hAnsi="Cambria Math"/>
                                      </w:rPr>
                                      <m:t>1</m:t>
                                    </m:r>
                                  </m:sub>
                                </m:sSub>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92" type="#_x0000_t202" style="position:absolute;left:0;text-align:left;margin-left:328.65pt;margin-top:223.2pt;width:60.1pt;height:110.55pt;z-index:2538931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" filled="f" stroked="f">
                <v:textbox style="mso-fit-shape-to-text:t">
                  <w:txbxContent>
                    <w:p w14:paraId="56E1D3BF" w14:textId="77777777" w:rsidR="00BF4C3A" w:rsidRDefault="00BF4C3A" w:rsidP="00693F47">
                      <m:oMathPara>
                        <m:oMath>
                          <m:sSub>
                            <m:sSubPr>
                              <m:ctrlPr>
                                <w:rPr>
                                  <w:rFonts w:ascii="Cambria Math" w:hAnsi="Cambria Math"/>
                                  <w:i/>
                                </w:rPr>
                              </m:ctrlPr>
                            </m:sSubPr>
                            <m:e>
                              <m:r>
                                <w:rPr>
                                  <w:rFonts w:ascii="Cambria Math" w:hAnsi="Cambria Math"/>
                                </w:rPr>
                                <m:t>P</m:t>
                              </m:r>
                            </m:e>
                            <m:sub>
                              <m:r>
                                <w:rPr>
                                  <w:rFonts w:ascii="Cambria Math" w:hAnsi="Cambria Math"/>
                                </w:rPr>
                                <m:t>1</m:t>
                              </m:r>
                            </m:sub>
                          </m:sSub>
                        </m:oMath>
                      </m:oMathPara>
                    </w:p>
                  </w:txbxContent>
                </v:textbox>
              </v:shape>
            </w:pict>
          </mc:Fallback>
        </mc:AlternateContent>
      </w:r>
      <w:r w:rsidR="00B32F96" w:rsidRPr="00B32F96">
        <w:rPr>
          <w:rFonts w:eastAsiaTheme="minorHAnsi"/>
          <w:noProof/>
          <w:lang w:eastAsia="en-GB"/>
        </w:rPr>
        <mc:AlternateContent>
          <mc:Choice Requires="wps">
            <w:drawing>
              <wp:anchor distT="0" distB="0" distL="114300" distR="114300" simplePos="0" relativeHeight="254411264" behindDoc="0" locked="0" layoutInCell="1" allowOverlap="1" wp14:anchorId="3D944D55" wp14:editId="46B878FA">
                <wp:simplePos x="0" y="0"/>
                <wp:positionH relativeFrom="column">
                  <wp:posOffset>3302000</wp:posOffset>
                </wp:positionH>
                <wp:positionV relativeFrom="paragraph">
                  <wp:posOffset>3028315</wp:posOffset>
                </wp:positionV>
                <wp:extent cx="1172845" cy="0"/>
                <wp:effectExtent l="0" t="0" r="27305" b="19050"/>
                <wp:wrapNone/>
                <wp:docPr id="207" name="Straight Connector 207"/>
                <wp:cNvGraphicFramePr/>
                <a:graphic xmlns:a="http://schemas.openxmlformats.org/drawingml/2006/main">
                  <a:graphicData uri="http://schemas.microsoft.com/office/word/2010/wordprocessingShape">
                    <wps:wsp>
                      <wps:cNvCnPr/>
                      <wps:spPr>
                        <a:xfrm>
                          <a:off x="0" y="0"/>
                          <a:ext cx="1172845"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07" o:spid="_x0000_s1026" style="position:absolute;z-index:25441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0pt,238.45pt" to="352.35pt,2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" strokecolor="black [3040]" strokeweight=".5pt"/>
            </w:pict>
          </mc:Fallback>
        </mc:AlternateContent>
      </w:r>
      <w:r w:rsidR="00C248C3" w:rsidRPr="00693F47">
        <w:rPr>
          <w:rFonts w:eastAsiaTheme="minorHAnsi"/>
          <w:noProof/>
          <w:lang w:eastAsia="en-GB"/>
        </w:rPr>
        <mc:AlternateContent>
          <mc:Choice Requires="wps">
            <w:drawing>
              <wp:anchor distT="0" distB="0" distL="114300" distR="114300" simplePos="0" relativeHeight="253760000" behindDoc="0" locked="0" layoutInCell="1" allowOverlap="1" wp14:anchorId="0CD14091" wp14:editId="3BE0EE94">
                <wp:simplePos x="0" y="0"/>
                <wp:positionH relativeFrom="column">
                  <wp:posOffset>4865370</wp:posOffset>
                </wp:positionH>
                <wp:positionV relativeFrom="paragraph">
                  <wp:posOffset>1261745</wp:posOffset>
                </wp:positionV>
                <wp:extent cx="2374265" cy="1403985"/>
                <wp:effectExtent l="0" t="0" r="0" b="5715"/>
                <wp:wrapNone/>
                <wp:docPr id="10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30A6FC4E" w14:textId="77777777" w:rsidR="00BF4C3A" w:rsidRDefault="00BF4C3A" w:rsidP="00693F47">
                            <w:r>
                              <w:t>Camer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93" type="#_x0000_t202" style="position:absolute;left:0;text-align:left;margin-left:383.1pt;margin-top:99.35pt;width:186.95pt;height:110.55pt;z-index:25376000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" filled="f" stroked="f">
                <v:textbox style="mso-fit-shape-to-text:t">
                  <w:txbxContent>
                    <w:p w14:paraId="30A6FC4E" w14:textId="77777777" w:rsidR="00BF4C3A" w:rsidRDefault="00BF4C3A" w:rsidP="00693F47">
                      <w:r>
                        <w:t>Camera</w:t>
                      </w:r>
                    </w:p>
                  </w:txbxContent>
                </v:textbox>
              </v:shape>
            </w:pict>
          </mc:Fallback>
        </mc:AlternateContent>
      </w:r>
      <w:r w:rsidR="00693F47" w:rsidRPr="00693F47">
        <w:rPr>
          <w:rFonts w:eastAsiaTheme="minorHAnsi"/>
          <w:noProof/>
          <w:lang w:eastAsia="en-GB"/>
        </w:rPr>
        <mc:AlternateContent>
          <mc:Choice Requires="wps">
            <w:drawing>
              <wp:anchor distT="0" distB="0" distL="114300" distR="114300" simplePos="0" relativeHeight="253792768" behindDoc="0" locked="0" layoutInCell="1" allowOverlap="1" wp14:anchorId="1039AF73" wp14:editId="0B836A4B">
                <wp:simplePos x="0" y="0"/>
                <wp:positionH relativeFrom="column">
                  <wp:posOffset>-2259330</wp:posOffset>
                </wp:positionH>
                <wp:positionV relativeFrom="paragraph">
                  <wp:posOffset>4387850</wp:posOffset>
                </wp:positionV>
                <wp:extent cx="375285" cy="114300"/>
                <wp:effectExtent l="0" t="0" r="24765" b="19050"/>
                <wp:wrapNone/>
                <wp:docPr id="1035" name="Straight Connector 1035"/>
                <wp:cNvGraphicFramePr/>
                <a:graphic xmlns:a="http://schemas.openxmlformats.org/drawingml/2006/main">
                  <a:graphicData uri="http://schemas.microsoft.com/office/word/2010/wordprocessingShape">
                    <wps:wsp>
                      <wps:cNvCnPr/>
                      <wps:spPr>
                        <a:xfrm flipH="1">
                          <a:off x="0" y="0"/>
                          <a:ext cx="375285" cy="11430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035" o:spid="_x0000_s1026" style="position:absolute;flip:x;z-index:25379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7.9pt,345.5pt" to="-148.35pt,3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"/>
            </w:pict>
          </mc:Fallback>
        </mc:AlternateContent>
      </w:r>
      <w:r w:rsidR="00693F47" w:rsidRPr="00693F47">
        <w:rPr>
          <w:rFonts w:eastAsiaTheme="minorHAnsi"/>
          <w:noProof/>
          <w:lang w:eastAsia="en-GB"/>
        </w:rPr>
        <mc:AlternateContent>
          <mc:Choice Requires="wps">
            <w:drawing>
              <wp:anchor distT="0" distB="0" distL="114300" distR="114300" simplePos="0" relativeHeight="253748736" behindDoc="0" locked="0" layoutInCell="1" allowOverlap="1" wp14:anchorId="4A864DF1" wp14:editId="4B9173FF">
                <wp:simplePos x="0" y="0"/>
                <wp:positionH relativeFrom="column">
                  <wp:posOffset>-3671570</wp:posOffset>
                </wp:positionH>
                <wp:positionV relativeFrom="paragraph">
                  <wp:posOffset>4787900</wp:posOffset>
                </wp:positionV>
                <wp:extent cx="742950" cy="0"/>
                <wp:effectExtent l="0" t="0" r="19050" b="19050"/>
                <wp:wrapNone/>
                <wp:docPr id="1033" name="Straight Connector 1033"/>
                <wp:cNvGraphicFramePr/>
                <a:graphic xmlns:a="http://schemas.openxmlformats.org/drawingml/2006/main">
                  <a:graphicData uri="http://schemas.microsoft.com/office/word/2010/wordprocessingShape">
                    <wps:wsp>
                      <wps:cNvCnPr/>
                      <wps:spPr>
                        <a:xfrm flipH="1">
                          <a:off x="0" y="0"/>
                          <a:ext cx="74295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033" o:spid="_x0000_s1026" style="position:absolute;flip:x;z-index:25374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9.1pt,377pt" to="-230.6pt,3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"/>
            </w:pict>
          </mc:Fallback>
        </mc:AlternateContent>
      </w:r>
      <w:r w:rsidR="00693F47" w:rsidRPr="00693F47">
        <w:rPr>
          <w:rFonts w:eastAsiaTheme="minorHAnsi"/>
          <w:noProof/>
          <w:lang w:eastAsia="en-GB"/>
        </w:rPr>
        <mc:AlternateContent>
          <mc:Choice Requires="wps">
            <w:drawing>
              <wp:anchor distT="0" distB="0" distL="114300" distR="114300" simplePos="0" relativeHeight="253737472" behindDoc="0" locked="0" layoutInCell="1" allowOverlap="1" wp14:anchorId="5D064792" wp14:editId="261BD2AF">
                <wp:simplePos x="0" y="0"/>
                <wp:positionH relativeFrom="column">
                  <wp:posOffset>-4417695</wp:posOffset>
                </wp:positionH>
                <wp:positionV relativeFrom="paragraph">
                  <wp:posOffset>4509135</wp:posOffset>
                </wp:positionV>
                <wp:extent cx="1485900" cy="1403985"/>
                <wp:effectExtent l="0" t="0" r="0" b="0"/>
                <wp:wrapNone/>
                <wp:docPr id="10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1403985"/>
                        </a:xfrm>
                        <a:prstGeom prst="rect">
                          <a:avLst/>
                        </a:prstGeom>
                        <a:noFill/>
                        <a:ln w="9525">
                          <a:noFill/>
                          <a:miter lim="800000"/>
                          <a:headEnd/>
                          <a:tailEnd/>
                        </a:ln>
                      </wps:spPr>
                      <wps:txbx>
                        <w:txbxContent>
                          <w:p w14:paraId="194D4361" w14:textId="77777777" w:rsidR="00BF4C3A" w:rsidRDefault="00BF4C3A" w:rsidP="00693F47">
                            <w:r>
                              <w:t xml:space="preserve">Open plenum chambe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94" type="#_x0000_t202" style="position:absolute;left:0;text-align:left;margin-left:-347.85pt;margin-top:355.05pt;width:117pt;height:110.55pt;z-index:2537374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" filled="f" stroked="f">
                <v:textbox style="mso-fit-shape-to-text:t">
                  <w:txbxContent>
                    <w:p w14:paraId="194D4361" w14:textId="77777777" w:rsidR="00BF4C3A" w:rsidRDefault="00BF4C3A" w:rsidP="00693F47">
                      <w:r>
                        <w:t xml:space="preserve">Open plenum chamber </w:t>
                      </w:r>
                    </w:p>
                  </w:txbxContent>
                </v:textbox>
              </v:shape>
            </w:pict>
          </mc:Fallback>
        </mc:AlternateContent>
      </w:r>
      <w:r w:rsidR="00693F47" w:rsidRPr="00693F47">
        <w:rPr>
          <w:rFonts w:eastAsiaTheme="minorHAnsi"/>
          <w:noProof/>
          <w:lang w:eastAsia="en-GB"/>
        </w:rPr>
        <mc:AlternateContent>
          <mc:Choice Requires="wps">
            <w:drawing>
              <wp:anchor distT="0" distB="0" distL="114300" distR="114300" simplePos="0" relativeHeight="253726208" behindDoc="0" locked="0" layoutInCell="1" allowOverlap="1" wp14:anchorId="4364DE8C" wp14:editId="146E3D46">
                <wp:simplePos x="0" y="0"/>
                <wp:positionH relativeFrom="column">
                  <wp:posOffset>-3826510</wp:posOffset>
                </wp:positionH>
                <wp:positionV relativeFrom="paragraph">
                  <wp:posOffset>4191635</wp:posOffset>
                </wp:positionV>
                <wp:extent cx="554990" cy="0"/>
                <wp:effectExtent l="0" t="0" r="16510" b="19050"/>
                <wp:wrapNone/>
                <wp:docPr id="1031" name="Straight Connector 1031"/>
                <wp:cNvGraphicFramePr/>
                <a:graphic xmlns:a="http://schemas.openxmlformats.org/drawingml/2006/main">
                  <a:graphicData uri="http://schemas.microsoft.com/office/word/2010/wordprocessingShape">
                    <wps:wsp>
                      <wps:cNvCnPr/>
                      <wps:spPr>
                        <a:xfrm flipH="1">
                          <a:off x="0" y="0"/>
                          <a:ext cx="55499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031" o:spid="_x0000_s1026" style="position:absolute;flip:x;z-index:25372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1.3pt,330.05pt" to="-257.6pt,3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"/>
            </w:pict>
          </mc:Fallback>
        </mc:AlternateContent>
      </w:r>
      <w:r w:rsidR="00693F47" w:rsidRPr="00693F47">
        <w:rPr>
          <w:rFonts w:eastAsiaTheme="minorHAnsi"/>
          <w:noProof/>
          <w:lang w:eastAsia="en-GB"/>
        </w:rPr>
        <mc:AlternateContent>
          <mc:Choice Requires="wps">
            <w:drawing>
              <wp:anchor distT="0" distB="0" distL="114300" distR="114300" simplePos="0" relativeHeight="253714944" behindDoc="0" locked="0" layoutInCell="1" allowOverlap="1" wp14:anchorId="02749A83" wp14:editId="643154A9">
                <wp:simplePos x="0" y="0"/>
                <wp:positionH relativeFrom="column">
                  <wp:posOffset>-4570095</wp:posOffset>
                </wp:positionH>
                <wp:positionV relativeFrom="paragraph">
                  <wp:posOffset>3914775</wp:posOffset>
                </wp:positionV>
                <wp:extent cx="1485900" cy="1403985"/>
                <wp:effectExtent l="0" t="0" r="0" b="0"/>
                <wp:wrapNone/>
                <wp:docPr id="10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1403985"/>
                        </a:xfrm>
                        <a:prstGeom prst="rect">
                          <a:avLst/>
                        </a:prstGeom>
                        <a:noFill/>
                        <a:ln w="9525">
                          <a:noFill/>
                          <a:miter lim="800000"/>
                          <a:headEnd/>
                          <a:tailEnd/>
                        </a:ln>
                      </wps:spPr>
                      <wps:txbx>
                        <w:txbxContent>
                          <w:p w14:paraId="66828937" w14:textId="77777777" w:rsidR="00BF4C3A" w:rsidRDefault="00BF4C3A" w:rsidP="00693F47">
                            <w:r>
                              <w:t>Fluidised bed of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95" type="#_x0000_t202" style="position:absolute;left:0;text-align:left;margin-left:-359.85pt;margin-top:308.25pt;width:117pt;height:110.55pt;z-index:2537149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" filled="f" stroked="f">
                <v:textbox style="mso-fit-shape-to-text:t">
                  <w:txbxContent>
                    <w:p w14:paraId="66828937" w14:textId="77777777" w:rsidR="00BF4C3A" w:rsidRDefault="00BF4C3A" w:rsidP="00693F47">
                      <w:r>
                        <w:t>Fluidised bed of particles</w:t>
                      </w:r>
                    </w:p>
                  </w:txbxContent>
                </v:textbox>
              </v:shape>
            </w:pict>
          </mc:Fallback>
        </mc:AlternateContent>
      </w:r>
      <w:r w:rsidR="00693F47" w:rsidRPr="00693F47">
        <w:rPr>
          <w:rFonts w:eastAsiaTheme="minorHAnsi"/>
          <w:noProof/>
          <w:lang w:eastAsia="en-GB"/>
        </w:rPr>
        <mc:AlternateContent>
          <mc:Choice Requires="wps">
            <w:drawing>
              <wp:anchor distT="0" distB="0" distL="114300" distR="114300" simplePos="0" relativeHeight="253692416" behindDoc="0" locked="0" layoutInCell="1" allowOverlap="1" wp14:anchorId="2932C54E" wp14:editId="5389B401">
                <wp:simplePos x="0" y="0"/>
                <wp:positionH relativeFrom="column">
                  <wp:posOffset>-2779395</wp:posOffset>
                </wp:positionH>
                <wp:positionV relativeFrom="paragraph">
                  <wp:posOffset>5207000</wp:posOffset>
                </wp:positionV>
                <wp:extent cx="0" cy="692150"/>
                <wp:effectExtent l="95250" t="38100" r="57150" b="12700"/>
                <wp:wrapNone/>
                <wp:docPr id="1025" name="Straight Arrow Connector 1025"/>
                <wp:cNvGraphicFramePr/>
                <a:graphic xmlns:a="http://schemas.openxmlformats.org/drawingml/2006/main">
                  <a:graphicData uri="http://schemas.microsoft.com/office/word/2010/wordprocessingShape">
                    <wps:wsp>
                      <wps:cNvCnPr/>
                      <wps:spPr>
                        <a:xfrm flipV="1">
                          <a:off x="0" y="0"/>
                          <a:ext cx="0" cy="6921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1025" o:spid="_x0000_s1026" type="#_x0000_t32" style="position:absolute;margin-left:-218.85pt;margin-top:410pt;width:0;height:54.5pt;flip:y;z-index:253692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">
                <v:stroke endarrow="open"/>
              </v:shape>
            </w:pict>
          </mc:Fallback>
        </mc:AlternateContent>
      </w:r>
      <w:r w:rsidR="00693F47" w:rsidRPr="00693F47">
        <w:rPr>
          <w:rFonts w:eastAsiaTheme="minorHAnsi"/>
          <w:noProof/>
          <w:lang w:eastAsia="en-GB"/>
        </w:rPr>
        <mc:AlternateContent>
          <mc:Choice Requires="wps">
            <w:drawing>
              <wp:anchor distT="0" distB="0" distL="114300" distR="114300" simplePos="0" relativeHeight="253681152" behindDoc="0" locked="0" layoutInCell="1" allowOverlap="1" wp14:anchorId="624C729E" wp14:editId="64CB77AF">
                <wp:simplePos x="0" y="0"/>
                <wp:positionH relativeFrom="column">
                  <wp:posOffset>-3083560</wp:posOffset>
                </wp:positionH>
                <wp:positionV relativeFrom="paragraph">
                  <wp:posOffset>5830570</wp:posOffset>
                </wp:positionV>
                <wp:extent cx="2374265" cy="1403985"/>
                <wp:effectExtent l="0" t="0" r="0" b="0"/>
                <wp:wrapNone/>
                <wp:docPr id="10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2A65C1F9" w14:textId="77777777" w:rsidR="00BF4C3A" w:rsidRDefault="00BF4C3A" w:rsidP="00693F47">
                            <w:r>
                              <w:t>Gas flow</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96" type="#_x0000_t202" style="position:absolute;left:0;text-align:left;margin-left:-242.8pt;margin-top:459.1pt;width:186.95pt;height:110.55pt;z-index:2536811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" filled="f" stroked="f">
                <v:textbox style="mso-fit-shape-to-text:t">
                  <w:txbxContent>
                    <w:p w14:paraId="2A65C1F9" w14:textId="77777777" w:rsidR="00BF4C3A" w:rsidRDefault="00BF4C3A" w:rsidP="00693F47">
                      <w:r>
                        <w:t>Gas flow</w:t>
                      </w:r>
                    </w:p>
                  </w:txbxContent>
                </v:textbox>
              </v:shape>
            </w:pict>
          </mc:Fallback>
        </mc:AlternateContent>
      </w:r>
    </w:p>
    <w:p w14:paraId="74EC0A95" w14:textId="039D078E" w:rsidR="00292A51" w:rsidRDefault="001E742B" w:rsidP="00292A51">
      <w:pPr>
        <w:spacing w:line="276" w:lineRule="auto"/>
        <w:rPr>
          <w:rFonts w:eastAsiaTheme="minorHAnsi"/>
        </w:rPr>
      </w:pPr>
      <w:bookmarkStart w:id="354" w:name="_Ref461099316"/>
      <w:bookmarkStart w:id="355" w:name="_Toc474686634"/>
      <w:r w:rsidRPr="00693F47">
        <w:rPr>
          <w:rFonts w:eastAsiaTheme="minorHAnsi"/>
          <w:noProof/>
          <w:lang w:eastAsia="en-GB"/>
        </w:rPr>
        <w:lastRenderedPageBreak/>
        <mc:AlternateContent>
          <mc:Choice Requires="wps">
            <w:drawing>
              <wp:anchor distT="0" distB="0" distL="114300" distR="114300" simplePos="0" relativeHeight="253825536" behindDoc="0" locked="0" layoutInCell="1" allowOverlap="1" wp14:anchorId="259E2555" wp14:editId="11C0EB2B">
                <wp:simplePos x="0" y="0"/>
                <wp:positionH relativeFrom="column">
                  <wp:posOffset>3983990</wp:posOffset>
                </wp:positionH>
                <wp:positionV relativeFrom="paragraph">
                  <wp:posOffset>2377440</wp:posOffset>
                </wp:positionV>
                <wp:extent cx="2374265" cy="1403985"/>
                <wp:effectExtent l="0" t="0" r="0" b="5715"/>
                <wp:wrapNone/>
                <wp:docPr id="10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2187B5F3" w14:textId="77777777" w:rsidR="00BF4C3A" w:rsidRDefault="00BF4C3A" w:rsidP="00693F47">
                            <w:r>
                              <w:t>Temperature senso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97" type="#_x0000_t202" style="position:absolute;left:0;text-align:left;margin-left:313.7pt;margin-top:187.2pt;width:186.95pt;height:110.55pt;z-index:25382553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" filled="f" stroked="f">
                <v:textbox style="mso-fit-shape-to-text:t">
                  <w:txbxContent>
                    <w:p w14:paraId="2187B5F3" w14:textId="77777777" w:rsidR="00BF4C3A" w:rsidRDefault="00BF4C3A" w:rsidP="00693F47">
                      <w:r>
                        <w:t>Temperature sensor</w:t>
                      </w:r>
                    </w:p>
                  </w:txbxContent>
                </v:textbox>
              </v:shape>
            </w:pict>
          </mc:Fallback>
        </mc:AlternateContent>
      </w:r>
      <w:r w:rsidRPr="00B32F96">
        <w:rPr>
          <w:rFonts w:eastAsiaTheme="minorHAnsi"/>
          <w:noProof/>
          <w:lang w:eastAsia="en-GB"/>
        </w:rPr>
        <mc:AlternateContent>
          <mc:Choice Requires="wps">
            <w:drawing>
              <wp:anchor distT="0" distB="0" distL="114300" distR="114300" simplePos="0" relativeHeight="254444032" behindDoc="0" locked="0" layoutInCell="1" allowOverlap="1" wp14:anchorId="088F435D" wp14:editId="0FDEDD38">
                <wp:simplePos x="0" y="0"/>
                <wp:positionH relativeFrom="column">
                  <wp:posOffset>1903095</wp:posOffset>
                </wp:positionH>
                <wp:positionV relativeFrom="paragraph">
                  <wp:posOffset>2937510</wp:posOffset>
                </wp:positionV>
                <wp:extent cx="1144905" cy="0"/>
                <wp:effectExtent l="0" t="0" r="17145" b="19050"/>
                <wp:wrapNone/>
                <wp:docPr id="211" name="Straight Connector 211"/>
                <wp:cNvGraphicFramePr/>
                <a:graphic xmlns:a="http://schemas.openxmlformats.org/drawingml/2006/main">
                  <a:graphicData uri="http://schemas.microsoft.com/office/word/2010/wordprocessingShape">
                    <wps:wsp>
                      <wps:cNvCnPr/>
                      <wps:spPr>
                        <a:xfrm>
                          <a:off x="0" y="0"/>
                          <a:ext cx="114490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11" o:spid="_x0000_s1026" style="position:absolute;z-index:25444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9.85pt,231.3pt" to="240pt,23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"/>
            </w:pict>
          </mc:Fallback>
        </mc:AlternateContent>
      </w:r>
      <w:r w:rsidRPr="00B32F96">
        <w:rPr>
          <w:rFonts w:eastAsiaTheme="minorHAnsi"/>
          <w:noProof/>
          <w:lang w:eastAsia="en-GB"/>
        </w:rPr>
        <mc:AlternateContent>
          <mc:Choice Requires="wps">
            <w:drawing>
              <wp:anchor distT="0" distB="0" distL="114300" distR="114300" simplePos="0" relativeHeight="254432768" behindDoc="0" locked="0" layoutInCell="1" allowOverlap="1" wp14:anchorId="1D22C286" wp14:editId="78FCB40D">
                <wp:simplePos x="0" y="0"/>
                <wp:positionH relativeFrom="column">
                  <wp:posOffset>1012825</wp:posOffset>
                </wp:positionH>
                <wp:positionV relativeFrom="paragraph">
                  <wp:posOffset>2371090</wp:posOffset>
                </wp:positionV>
                <wp:extent cx="2374265" cy="1403985"/>
                <wp:effectExtent l="0" t="0" r="0" b="5715"/>
                <wp:wrapNone/>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004DF27E" w14:textId="77777777" w:rsidR="00BF4C3A" w:rsidRDefault="00BF4C3A" w:rsidP="00B32F96">
                            <w:r>
                              <w:t>Humidity senso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98" type="#_x0000_t202" style="position:absolute;left:0;text-align:left;margin-left:79.75pt;margin-top:186.7pt;width:186.95pt;height:110.55pt;z-index:25443276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" filled="f" stroked="f">
                <v:textbox style="mso-fit-shape-to-text:t">
                  <w:txbxContent>
                    <w:p w14:paraId="004DF27E" w14:textId="77777777" w:rsidR="00BF4C3A" w:rsidRDefault="00BF4C3A" w:rsidP="00B32F96">
                      <w:r>
                        <w:t>Humidity sensor</w:t>
                      </w:r>
                    </w:p>
                  </w:txbxContent>
                </v:textbox>
              </v:shape>
            </w:pict>
          </mc:Fallback>
        </mc:AlternateContent>
      </w:r>
      <w:r w:rsidRPr="00693F47">
        <w:rPr>
          <w:rFonts w:eastAsiaTheme="minorHAnsi"/>
          <w:noProof/>
          <w:lang w:eastAsia="en-GB"/>
        </w:rPr>
        <mc:AlternateContent>
          <mc:Choice Requires="wps">
            <w:drawing>
              <wp:anchor distT="0" distB="0" distL="114300" distR="114300" simplePos="0" relativeHeight="253848064" behindDoc="0" locked="0" layoutInCell="1" allowOverlap="1" wp14:anchorId="068C6AB1" wp14:editId="7C200590">
                <wp:simplePos x="0" y="0"/>
                <wp:positionH relativeFrom="column">
                  <wp:posOffset>426720</wp:posOffset>
                </wp:positionH>
                <wp:positionV relativeFrom="paragraph">
                  <wp:posOffset>2701925</wp:posOffset>
                </wp:positionV>
                <wp:extent cx="2374265" cy="1403985"/>
                <wp:effectExtent l="0" t="0" r="0" b="5715"/>
                <wp:wrapNone/>
                <wp:docPr id="10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5CCB29ED" w14:textId="77777777" w:rsidR="00BF4C3A" w:rsidRDefault="00BF4C3A" w:rsidP="00693F47">
                            <w:r>
                              <w:t>Open plenum chambe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99" type="#_x0000_t202" style="position:absolute;left:0;text-align:left;margin-left:33.6pt;margin-top:212.75pt;width:186.95pt;height:110.55pt;z-index:2538480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" filled="f" stroked="f">
                <v:textbox style="mso-fit-shape-to-text:t">
                  <w:txbxContent>
                    <w:p w14:paraId="5CCB29ED" w14:textId="77777777" w:rsidR="00BF4C3A" w:rsidRDefault="00BF4C3A" w:rsidP="00693F47">
                      <w:r>
                        <w:t>Open plenum chamber</w:t>
                      </w:r>
                    </w:p>
                  </w:txbxContent>
                </v:textbox>
              </v:shape>
            </w:pict>
          </mc:Fallback>
        </mc:AlternateContent>
      </w:r>
      <w:r w:rsidRPr="00B32F96">
        <w:rPr>
          <w:rFonts w:eastAsiaTheme="minorHAnsi"/>
          <w:noProof/>
          <w:lang w:eastAsia="en-GB"/>
        </w:rPr>
        <mc:AlternateContent>
          <mc:Choice Requires="wps">
            <w:drawing>
              <wp:anchor distT="0" distB="0" distL="114300" distR="114300" simplePos="0" relativeHeight="254455296" behindDoc="0" locked="0" layoutInCell="1" allowOverlap="1" wp14:anchorId="55BF756C" wp14:editId="146992D0">
                <wp:simplePos x="0" y="0"/>
                <wp:positionH relativeFrom="column">
                  <wp:posOffset>1793240</wp:posOffset>
                </wp:positionH>
                <wp:positionV relativeFrom="paragraph">
                  <wp:posOffset>2031365</wp:posOffset>
                </wp:positionV>
                <wp:extent cx="763270" cy="1403985"/>
                <wp:effectExtent l="0" t="0" r="0" b="0"/>
                <wp:wrapNone/>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1403985"/>
                        </a:xfrm>
                        <a:prstGeom prst="rect">
                          <a:avLst/>
                        </a:prstGeom>
                        <a:noFill/>
                        <a:ln w="9525">
                          <a:noFill/>
                          <a:miter lim="800000"/>
                          <a:headEnd/>
                          <a:tailEnd/>
                        </a:ln>
                      </wps:spPr>
                      <wps:txbx>
                        <w:txbxContent>
                          <w:p w14:paraId="7A8DC2D0" w14:textId="77777777" w:rsidR="00BF4C3A" w:rsidRDefault="00BF4C3A" w:rsidP="00B32F96">
                            <m:oMathPara>
                              <m:oMath>
                                <m:sSub>
                                  <m:sSubPr>
                                    <m:ctrlPr>
                                      <w:rPr>
                                        <w:rFonts w:ascii="Cambria Math" w:hAnsi="Cambria Math"/>
                                        <w:i/>
                                      </w:rPr>
                                    </m:ctrlPr>
                                  </m:sSubPr>
                                  <m:e>
                                    <m:r>
                                      <w:rPr>
                                        <w:rFonts w:ascii="Cambria Math" w:hAnsi="Cambria Math"/>
                                      </w:rPr>
                                      <m:t>p</m:t>
                                    </m:r>
                                  </m:e>
                                  <m:sub>
                                    <m:r>
                                      <w:rPr>
                                        <w:rFonts w:ascii="Cambria Math" w:hAnsi="Cambria Math"/>
                                      </w:rPr>
                                      <m:t>1</m:t>
                                    </m:r>
                                  </m:sub>
                                </m:sSub>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300" type="#_x0000_t202" style="position:absolute;left:0;text-align:left;margin-left:141.2pt;margin-top:159.95pt;width:60.1pt;height:110.55pt;z-index:2544552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" filled="f" stroked="f">
                <v:textbox style="mso-fit-shape-to-text:t">
                  <w:txbxContent>
                    <w:p w14:paraId="7A8DC2D0" w14:textId="77777777" w:rsidR="00BF4C3A" w:rsidRDefault="00BF4C3A" w:rsidP="00B32F96">
                      <m:oMathPara>
                        <m:oMath>
                          <m:sSub>
                            <m:sSubPr>
                              <m:ctrlPr>
                                <w:rPr>
                                  <w:rFonts w:ascii="Cambria Math" w:hAnsi="Cambria Math"/>
                                  <w:i/>
                                </w:rPr>
                              </m:ctrlPr>
                            </m:sSubPr>
                            <m:e>
                              <m:r>
                                <w:rPr>
                                  <w:rFonts w:ascii="Cambria Math" w:hAnsi="Cambria Math"/>
                                </w:rPr>
                                <m:t>p</m:t>
                              </m:r>
                            </m:e>
                            <m:sub>
                              <m:r>
                                <w:rPr>
                                  <w:rFonts w:ascii="Cambria Math" w:hAnsi="Cambria Math"/>
                                </w:rPr>
                                <m:t>1</m:t>
                              </m:r>
                            </m:sub>
                          </m:sSub>
                        </m:oMath>
                      </m:oMathPara>
                    </w:p>
                  </w:txbxContent>
                </v:textbox>
              </v:shape>
            </w:pict>
          </mc:Fallback>
        </mc:AlternateContent>
      </w:r>
      <w:r w:rsidRPr="00B32F96">
        <w:rPr>
          <w:rFonts w:eastAsiaTheme="minorHAnsi"/>
          <w:noProof/>
          <w:lang w:eastAsia="en-GB"/>
        </w:rPr>
        <mc:AlternateContent>
          <mc:Choice Requires="wps">
            <w:drawing>
              <wp:anchor distT="0" distB="0" distL="114300" distR="114300" simplePos="0" relativeHeight="254378496" behindDoc="0" locked="0" layoutInCell="1" allowOverlap="1" wp14:anchorId="0A96A549" wp14:editId="63133971">
                <wp:simplePos x="0" y="0"/>
                <wp:positionH relativeFrom="column">
                  <wp:posOffset>3931285</wp:posOffset>
                </wp:positionH>
                <wp:positionV relativeFrom="paragraph">
                  <wp:posOffset>2007235</wp:posOffset>
                </wp:positionV>
                <wp:extent cx="2374265" cy="1403985"/>
                <wp:effectExtent l="0" t="0" r="0" b="5715"/>
                <wp:wrapNone/>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248A2B22" w14:textId="77777777" w:rsidR="00BF4C3A" w:rsidRDefault="00BF4C3A" w:rsidP="00B32F96">
                            <w:r>
                              <w:t>Interchangeable distributor plat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301" type="#_x0000_t202" style="position:absolute;left:0;text-align:left;margin-left:309.55pt;margin-top:158.05pt;width:186.95pt;height:110.55pt;z-index:25437849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" filled="f" stroked="f">
                <v:textbox style="mso-fit-shape-to-text:t">
                  <w:txbxContent>
                    <w:p w14:paraId="248A2B22" w14:textId="77777777" w:rsidR="00BF4C3A" w:rsidRDefault="00BF4C3A" w:rsidP="00B32F96">
                      <w:r>
                        <w:t>Interchangeable distributor plate</w:t>
                      </w:r>
                    </w:p>
                  </w:txbxContent>
                </v:textbox>
              </v:shape>
            </w:pict>
          </mc:Fallback>
        </mc:AlternateContent>
      </w:r>
      <w:r w:rsidRPr="00B32F96">
        <w:rPr>
          <w:rFonts w:eastAsiaTheme="minorHAnsi"/>
          <w:noProof/>
          <w:lang w:eastAsia="en-GB"/>
        </w:rPr>
        <mc:AlternateContent>
          <mc:Choice Requires="wps">
            <w:drawing>
              <wp:anchor distT="0" distB="0" distL="114300" distR="114300" simplePos="0" relativeHeight="254389760" behindDoc="0" locked="0" layoutInCell="1" allowOverlap="1" wp14:anchorId="61AC50BA" wp14:editId="1093A84E">
                <wp:simplePos x="0" y="0"/>
                <wp:positionH relativeFrom="column">
                  <wp:posOffset>3576955</wp:posOffset>
                </wp:positionH>
                <wp:positionV relativeFrom="paragraph">
                  <wp:posOffset>2252345</wp:posOffset>
                </wp:positionV>
                <wp:extent cx="408305" cy="80010"/>
                <wp:effectExtent l="0" t="0" r="29845" b="34290"/>
                <wp:wrapNone/>
                <wp:docPr id="204" name="Straight Connector 204"/>
                <wp:cNvGraphicFramePr/>
                <a:graphic xmlns:a="http://schemas.openxmlformats.org/drawingml/2006/main">
                  <a:graphicData uri="http://schemas.microsoft.com/office/word/2010/wordprocessingShape">
                    <wps:wsp>
                      <wps:cNvCnPr/>
                      <wps:spPr>
                        <a:xfrm flipV="1">
                          <a:off x="0" y="0"/>
                          <a:ext cx="408305" cy="800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04" o:spid="_x0000_s1026" style="position:absolute;flip:y;z-index:25438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1.65pt,177.35pt" to="313.8pt,18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" strokecolor="black [3040]"/>
            </w:pict>
          </mc:Fallback>
        </mc:AlternateContent>
      </w:r>
      <w:r w:rsidRPr="00693F47">
        <w:rPr>
          <w:rFonts w:eastAsiaTheme="minorHAnsi"/>
          <w:noProof/>
          <w:lang w:eastAsia="en-GB"/>
        </w:rPr>
        <mc:AlternateContent>
          <mc:Choice Requires="wps">
            <w:drawing>
              <wp:anchor distT="0" distB="0" distL="114300" distR="114300" simplePos="0" relativeHeight="253836800" behindDoc="0" locked="0" layoutInCell="1" allowOverlap="1" wp14:anchorId="4B2E9C7F" wp14:editId="361E56BF">
                <wp:simplePos x="0" y="0"/>
                <wp:positionH relativeFrom="column">
                  <wp:posOffset>3102610</wp:posOffset>
                </wp:positionH>
                <wp:positionV relativeFrom="paragraph">
                  <wp:posOffset>3113405</wp:posOffset>
                </wp:positionV>
                <wp:extent cx="2374265" cy="1403985"/>
                <wp:effectExtent l="0" t="0" r="0" b="5715"/>
                <wp:wrapNone/>
                <wp:docPr id="10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020EF642" w14:textId="77777777" w:rsidR="00BF4C3A" w:rsidRDefault="00BF4C3A" w:rsidP="00693F47">
                            <w:r>
                              <w:t>Gas flow</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302" type="#_x0000_t202" style="position:absolute;left:0;text-align:left;margin-left:244.3pt;margin-top:245.15pt;width:186.95pt;height:110.55pt;z-index:25383680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" filled="f" stroked="f">
                <v:textbox style="mso-fit-shape-to-text:t">
                  <w:txbxContent>
                    <w:p w14:paraId="020EF642" w14:textId="77777777" w:rsidR="00BF4C3A" w:rsidRDefault="00BF4C3A" w:rsidP="00693F47">
                      <w:r>
                        <w:t>Gas flow</w:t>
                      </w:r>
                    </w:p>
                  </w:txbxContent>
                </v:textbox>
              </v:shape>
            </w:pict>
          </mc:Fallback>
        </mc:AlternateContent>
      </w:r>
      <w:r w:rsidRPr="00693F47">
        <w:rPr>
          <w:rFonts w:eastAsiaTheme="minorHAnsi"/>
          <w:noProof/>
          <w:lang w:eastAsia="en-GB"/>
        </w:rPr>
        <mc:AlternateContent>
          <mc:Choice Requires="wps">
            <w:drawing>
              <wp:anchor distT="0" distB="0" distL="114300" distR="114300" simplePos="0" relativeHeight="253859328" behindDoc="0" locked="0" layoutInCell="1" allowOverlap="1" wp14:anchorId="6D378089" wp14:editId="34DE0DE0">
                <wp:simplePos x="0" y="0"/>
                <wp:positionH relativeFrom="column">
                  <wp:posOffset>3100070</wp:posOffset>
                </wp:positionH>
                <wp:positionV relativeFrom="paragraph">
                  <wp:posOffset>3201035</wp:posOffset>
                </wp:positionV>
                <wp:extent cx="0" cy="337185"/>
                <wp:effectExtent l="95250" t="38100" r="57150" b="24765"/>
                <wp:wrapNone/>
                <wp:docPr id="1044" name="Straight Arrow Connector 1044"/>
                <wp:cNvGraphicFramePr/>
                <a:graphic xmlns:a="http://schemas.openxmlformats.org/drawingml/2006/main">
                  <a:graphicData uri="http://schemas.microsoft.com/office/word/2010/wordprocessingShape">
                    <wps:wsp>
                      <wps:cNvCnPr/>
                      <wps:spPr>
                        <a:xfrm flipV="1">
                          <a:off x="0" y="0"/>
                          <a:ext cx="0" cy="33718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1044" o:spid="_x0000_s1026" type="#_x0000_t32" style="position:absolute;margin-left:244.1pt;margin-top:252.05pt;width:0;height:26.55pt;flip:y;z-index:253859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">
                <v:stroke endarrow="open"/>
              </v:shape>
            </w:pict>
          </mc:Fallback>
        </mc:AlternateContent>
      </w:r>
      <w:r w:rsidR="00292A51" w:rsidRPr="00693F47">
        <w:rPr>
          <w:rFonts w:eastAsiaTheme="minorHAnsi"/>
        </w:rPr>
        <w:t xml:space="preserve">Figure </w:t>
      </w:r>
      <w:r w:rsidR="00F02E7D">
        <w:rPr>
          <w:rFonts w:eastAsiaTheme="minorHAnsi"/>
        </w:rPr>
        <w:fldChar w:fldCharType="begin"/>
      </w:r>
      <w:r w:rsidR="00F02E7D">
        <w:rPr>
          <w:rFonts w:eastAsiaTheme="minorHAnsi"/>
        </w:rPr>
        <w:instrText xml:space="preserve"> STYLEREF 1 \s </w:instrText>
      </w:r>
      <w:r w:rsidR="00F02E7D">
        <w:rPr>
          <w:rFonts w:eastAsiaTheme="minorHAnsi"/>
        </w:rPr>
        <w:fldChar w:fldCharType="separate"/>
      </w:r>
      <w:r w:rsidR="005D3AE0">
        <w:rPr>
          <w:rFonts w:eastAsiaTheme="minorHAnsi"/>
          <w:noProof/>
        </w:rPr>
        <w:t>5</w:t>
      </w:r>
      <w:r w:rsidR="00F02E7D">
        <w:rPr>
          <w:rFonts w:eastAsiaTheme="minorHAnsi"/>
        </w:rPr>
        <w:fldChar w:fldCharType="end"/>
      </w:r>
      <w:r w:rsidR="00F02E7D">
        <w:rPr>
          <w:rFonts w:eastAsiaTheme="minorHAnsi"/>
        </w:rPr>
        <w:noBreakHyphen/>
      </w:r>
      <w:r w:rsidR="00F02E7D">
        <w:rPr>
          <w:rFonts w:eastAsiaTheme="minorHAnsi"/>
        </w:rPr>
        <w:fldChar w:fldCharType="begin"/>
      </w:r>
      <w:r w:rsidR="00F02E7D">
        <w:rPr>
          <w:rFonts w:eastAsiaTheme="minorHAnsi"/>
        </w:rPr>
        <w:instrText xml:space="preserve"> SEQ Figure \* ARABIC \s 1 </w:instrText>
      </w:r>
      <w:r w:rsidR="00F02E7D">
        <w:rPr>
          <w:rFonts w:eastAsiaTheme="minorHAnsi"/>
        </w:rPr>
        <w:fldChar w:fldCharType="separate"/>
      </w:r>
      <w:r w:rsidR="005D3AE0">
        <w:rPr>
          <w:rFonts w:eastAsiaTheme="minorHAnsi"/>
          <w:noProof/>
        </w:rPr>
        <w:t>11</w:t>
      </w:r>
      <w:r w:rsidR="00F02E7D">
        <w:rPr>
          <w:rFonts w:eastAsiaTheme="minorHAnsi"/>
        </w:rPr>
        <w:fldChar w:fldCharType="end"/>
      </w:r>
      <w:bookmarkEnd w:id="354"/>
      <w:r w:rsidR="00292A51" w:rsidRPr="00693F47">
        <w:rPr>
          <w:rFonts w:eastAsiaTheme="minorHAnsi"/>
        </w:rPr>
        <w:t>.  3D lab scale fluidised bed experimental design</w:t>
      </w:r>
      <w:bookmarkEnd w:id="355"/>
      <w:r w:rsidR="00292A51" w:rsidRPr="00693F47">
        <w:rPr>
          <w:rFonts w:eastAsiaTheme="minorHAnsi"/>
        </w:rPr>
        <w:t xml:space="preserve"> </w:t>
      </w:r>
    </w:p>
    <w:p w14:paraId="23D9534E" w14:textId="1E5EF0DD" w:rsidR="00292A51" w:rsidRDefault="00292A51" w:rsidP="00292A51">
      <w:pPr>
        <w:spacing w:line="276" w:lineRule="auto"/>
      </w:pPr>
      <w:r w:rsidRPr="00693F47">
        <w:rPr>
          <w:rFonts w:eastAsiaTheme="minorHAnsi"/>
        </w:rPr>
        <w:t>The start-up procedure was followed and pressure drop measurements taken from the required flow rates.  Where required, pressure drop readings at flow rate increases were measured in sequence rather than stopping the gas flow and starting fluidisation again for the next flow rate.  This was also applied to pressure measurements at gas flow increases and decreases.  At the end of each experimental condition, the bed was emptied through the access door and cleaned to remove dust and small particles.  Pressure drop was measured as either pressure drop across the bed (</w:t>
      </w:r>
      <m:oMath>
        <m:r>
          <w:rPr>
            <w:rFonts w:ascii="Cambria Math" w:eastAsiaTheme="minorHAnsi" w:hAnsi="Cambria Math"/>
          </w:rPr>
          <m:t>∆p</m:t>
        </m:r>
      </m:oMath>
      <w:r w:rsidRPr="00693F47">
        <w:t>) or across the distributor plate and bed (</w:t>
      </w:r>
      <m:oMath>
        <m:r>
          <w:rPr>
            <w:rFonts w:ascii="Cambria Math" w:eastAsiaTheme="minorHAnsi" w:hAnsi="Cambria Math"/>
          </w:rPr>
          <m:t>∆P</m:t>
        </m:r>
      </m:oMath>
      <w:r w:rsidRPr="00693F47">
        <w:t>) (</w:t>
      </w:r>
      <w:r w:rsidRPr="00693F47">
        <w:rPr>
          <w:rFonts w:eastAsiaTheme="minorHAnsi"/>
        </w:rPr>
        <w:fldChar w:fldCharType="begin"/>
      </w:r>
      <w:r w:rsidRPr="00693F47">
        <w:rPr>
          <w:rFonts w:eastAsiaTheme="minorHAnsi"/>
        </w:rPr>
        <w:instrText xml:space="preserve"> REF _Ref461099316 \h </w:instrText>
      </w:r>
      <w:r>
        <w:rPr>
          <w:rFonts w:eastAsiaTheme="minorHAnsi"/>
        </w:rPr>
        <w:instrText xml:space="preserve"> \* MERGEFORMAT </w:instrText>
      </w:r>
      <w:r w:rsidRPr="00693F47">
        <w:rPr>
          <w:rFonts w:eastAsiaTheme="minorHAnsi"/>
        </w:rPr>
      </w:r>
      <w:r w:rsidRPr="00693F47">
        <w:rPr>
          <w:rFonts w:eastAsiaTheme="minorHAnsi"/>
        </w:rPr>
        <w:fldChar w:fldCharType="separate"/>
      </w:r>
      <w:r w:rsidR="005D3AE0" w:rsidRPr="00693F47">
        <w:rPr>
          <w:rFonts w:eastAsiaTheme="minorHAnsi"/>
        </w:rPr>
        <w:t xml:space="preserve">Figure </w:t>
      </w:r>
      <w:r w:rsidR="005D3AE0">
        <w:rPr>
          <w:rFonts w:eastAsiaTheme="minorHAnsi"/>
          <w:noProof/>
        </w:rPr>
        <w:t>5</w:t>
      </w:r>
      <w:r w:rsidR="005D3AE0">
        <w:rPr>
          <w:rFonts w:eastAsiaTheme="minorHAnsi"/>
          <w:noProof/>
        </w:rPr>
        <w:noBreakHyphen/>
        <w:t>11</w:t>
      </w:r>
      <w:r w:rsidRPr="00693F47">
        <w:rPr>
          <w:rFonts w:eastAsiaTheme="minorHAnsi"/>
        </w:rPr>
        <w:fldChar w:fldCharType="end"/>
      </w:r>
      <w:r w:rsidRPr="00693F47">
        <w:rPr>
          <w:rFonts w:eastAsiaTheme="minorHAnsi"/>
        </w:rPr>
        <w:t>)</w:t>
      </w:r>
      <w:r w:rsidRPr="00693F47">
        <w:t>.</w:t>
      </w:r>
    </w:p>
    <w:p w14:paraId="627D8317" w14:textId="77777777" w:rsidR="00292A51" w:rsidRPr="00693F47" w:rsidRDefault="00292A51" w:rsidP="00292A51">
      <w:pPr>
        <w:spacing w:line="276" w:lineRule="auto"/>
        <w:rPr>
          <w:i/>
        </w:rPr>
      </w:pPr>
      <w:r w:rsidRPr="00693F47">
        <w:rPr>
          <w:i/>
        </w:rPr>
        <w:t>Bed expansion</w:t>
      </w:r>
    </w:p>
    <w:p w14:paraId="041AF6E8" w14:textId="77777777" w:rsidR="00292A51" w:rsidRDefault="00292A51" w:rsidP="00292A51">
      <w:pPr>
        <w:spacing w:line="276" w:lineRule="auto"/>
        <w:rPr>
          <w:rFonts w:eastAsiaTheme="minorHAnsi"/>
        </w:rPr>
      </w:pPr>
      <w:r w:rsidRPr="00693F47">
        <w:t xml:space="preserve">Bed expansion was also measured in the 3D bed.  </w:t>
      </w:r>
      <w:r w:rsidRPr="00693F47">
        <w:rPr>
          <w:rFonts w:eastAsiaTheme="minorHAnsi"/>
        </w:rPr>
        <w:t>A narrow image of the bed was captured at 14.6x10</w:t>
      </w:r>
      <w:r w:rsidRPr="00693F47">
        <w:rPr>
          <w:rFonts w:eastAsiaTheme="minorHAnsi"/>
          <w:vertAlign w:val="superscript"/>
        </w:rPr>
        <w:t>-3</w:t>
      </w:r>
      <w:r w:rsidRPr="00693F47">
        <w:rPr>
          <w:rFonts w:eastAsiaTheme="minorHAnsi"/>
        </w:rPr>
        <w:t xml:space="preserve"> s intervals, which shows three main areas of the bed.  The first, labelled as 1 in </w:t>
      </w:r>
      <w:r w:rsidRPr="00693F47">
        <w:rPr>
          <w:rFonts w:eastAsiaTheme="minorHAnsi"/>
        </w:rPr>
        <w:fldChar w:fldCharType="begin"/>
      </w:r>
      <w:r w:rsidRPr="00693F47">
        <w:rPr>
          <w:rFonts w:eastAsiaTheme="minorHAnsi"/>
        </w:rPr>
        <w:instrText xml:space="preserve"> REF _Ref450937360 \h  \* MERGEFORMAT </w:instrText>
      </w:r>
      <w:r w:rsidRPr="00693F47">
        <w:rPr>
          <w:rFonts w:eastAsiaTheme="minorHAnsi"/>
        </w:rPr>
      </w:r>
      <w:r w:rsidRPr="00693F47">
        <w:rPr>
          <w:rFonts w:eastAsiaTheme="minorHAnsi"/>
        </w:rPr>
        <w:fldChar w:fldCharType="separate"/>
      </w:r>
      <w:r w:rsidR="005D3AE0" w:rsidRPr="005D3AE0">
        <w:rPr>
          <w:rFonts w:eastAsiaTheme="minorHAnsi"/>
        </w:rPr>
        <w:t xml:space="preserve">Figure </w:t>
      </w:r>
      <w:r w:rsidR="005D3AE0" w:rsidRPr="005D3AE0">
        <w:rPr>
          <w:rFonts w:eastAsiaTheme="minorHAnsi"/>
          <w:noProof/>
        </w:rPr>
        <w:t>5</w:t>
      </w:r>
      <w:r w:rsidR="005D3AE0" w:rsidRPr="005D3AE0">
        <w:rPr>
          <w:rFonts w:eastAsiaTheme="minorHAnsi"/>
          <w:noProof/>
        </w:rPr>
        <w:noBreakHyphen/>
        <w:t>12</w:t>
      </w:r>
      <w:r w:rsidRPr="00693F47">
        <w:rPr>
          <w:rFonts w:eastAsiaTheme="minorHAnsi"/>
        </w:rPr>
        <w:fldChar w:fldCharType="end"/>
      </w:r>
      <w:r w:rsidRPr="00693F47">
        <w:rPr>
          <w:rFonts w:eastAsiaTheme="minorHAnsi"/>
        </w:rPr>
        <w:t xml:space="preserve">, is the powder of the fluidised bed against the wall of the tank.  These are seen to be bright white as they reflect the camera lighting.  The second, labelled as region 2, is the region within the bed rising above area 1 as bubbles rise and erupt, carrying particles within the bubble wall.  These are seen as a darker colour as they are further away from the camera.  When bubbles rise against the wall directly facing the camera, the particles entrained show as an extension of area 1.  This is called the splash region as the majority of particles carried into this region drop back to the bed surface.  Finally the last region is labelled as number 3, which shows a dark area.  This is the freeboard region above the bed where the clear tank shows the black backdrop used for filming.  </w:t>
      </w:r>
    </w:p>
    <w:tbl>
      <w:tblPr>
        <w:tblW w:w="0" w:type="auto"/>
        <w:tblLook w:val="04A0" w:firstRow="1" w:lastRow="0" w:firstColumn="1" w:lastColumn="0" w:noHBand="0" w:noVBand="1"/>
      </w:tblPr>
      <w:tblGrid>
        <w:gridCol w:w="924"/>
        <w:gridCol w:w="924"/>
        <w:gridCol w:w="924"/>
        <w:gridCol w:w="924"/>
        <w:gridCol w:w="924"/>
        <w:gridCol w:w="924"/>
        <w:gridCol w:w="924"/>
        <w:gridCol w:w="924"/>
        <w:gridCol w:w="925"/>
        <w:gridCol w:w="925"/>
      </w:tblGrid>
      <w:tr w:rsidR="00693F47" w:rsidRPr="00693F47" w14:paraId="0A78F86C" w14:textId="77777777" w:rsidTr="00693F47">
        <w:tc>
          <w:tcPr>
            <w:tcW w:w="924" w:type="dxa"/>
          </w:tcPr>
          <w:p w14:paraId="2D57ECFF" w14:textId="77777777" w:rsidR="00693F47" w:rsidRPr="00693F47" w:rsidRDefault="001D45B5" w:rsidP="00EA5CD1">
            <w:pPr>
              <w:spacing w:before="0" w:line="276" w:lineRule="auto"/>
            </w:pPr>
            <w:r w:rsidRPr="00693F47">
              <w:rPr>
                <w:rFonts w:eastAsiaTheme="minorHAnsi"/>
                <w:noProof/>
                <w:lang w:eastAsia="en-GB"/>
              </w:rPr>
              <mc:AlternateContent>
                <mc:Choice Requires="wps">
                  <w:drawing>
                    <wp:anchor distT="0" distB="0" distL="114300" distR="114300" simplePos="0" relativeHeight="253923840" behindDoc="0" locked="0" layoutInCell="1" allowOverlap="1" wp14:anchorId="1476EA94" wp14:editId="52191180">
                      <wp:simplePos x="0" y="0"/>
                      <wp:positionH relativeFrom="column">
                        <wp:posOffset>-461010</wp:posOffset>
                      </wp:positionH>
                      <wp:positionV relativeFrom="paragraph">
                        <wp:posOffset>-122543</wp:posOffset>
                      </wp:positionV>
                      <wp:extent cx="2219325" cy="1403985"/>
                      <wp:effectExtent l="0" t="0" r="0" b="5715"/>
                      <wp:wrapNone/>
                      <wp:docPr id="1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1403985"/>
                              </a:xfrm>
                              <a:prstGeom prst="rect">
                                <a:avLst/>
                              </a:prstGeom>
                              <a:noFill/>
                              <a:ln w="9525">
                                <a:noFill/>
                                <a:miter lim="800000"/>
                                <a:headEnd/>
                                <a:tailEnd/>
                              </a:ln>
                            </wps:spPr>
                            <wps:txbx>
                              <w:txbxContent>
                                <w:p w14:paraId="55CF8D36" w14:textId="77777777" w:rsidR="00BF4C3A" w:rsidRPr="00693F47" w:rsidRDefault="00BF4C3A" w:rsidP="00693F47">
                                  <w:r w:rsidRPr="00507454">
                                    <w:rPr>
                                      <w:i/>
                                    </w:rPr>
                                    <w:t>t</w:t>
                                  </w:r>
                                  <w:r>
                                    <w:t xml:space="preserve"> (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303" type="#_x0000_t202" style="position:absolute;left:0;text-align:left;margin-left:-36.3pt;margin-top:-9.65pt;width:174.75pt;height:110.55pt;z-index:25392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" filled="f" stroked="f">
                      <v:textbox style="mso-fit-shape-to-text:t">
                        <w:txbxContent>
                          <w:p w14:paraId="55CF8D36" w14:textId="77777777" w:rsidR="00BF4C3A" w:rsidRPr="00693F47" w:rsidRDefault="00BF4C3A" w:rsidP="00693F47">
                            <w:r w:rsidRPr="00507454">
                              <w:rPr>
                                <w:i/>
                              </w:rPr>
                              <w:t>t</w:t>
                            </w:r>
                            <w:r>
                              <w:t xml:space="preserve"> (s)</w:t>
                            </w:r>
                          </w:p>
                        </w:txbxContent>
                      </v:textbox>
                    </v:shape>
                  </w:pict>
                </mc:Fallback>
              </mc:AlternateContent>
            </w:r>
            <w:r w:rsidR="00693F47" w:rsidRPr="00693F47">
              <w:t>0.0147</w:t>
            </w:r>
          </w:p>
        </w:tc>
        <w:tc>
          <w:tcPr>
            <w:tcW w:w="924" w:type="dxa"/>
          </w:tcPr>
          <w:p w14:paraId="212BC309" w14:textId="77777777" w:rsidR="00693F47" w:rsidRPr="00693F47" w:rsidRDefault="00693F47" w:rsidP="00EA5CD1">
            <w:pPr>
              <w:spacing w:before="0" w:line="276" w:lineRule="auto"/>
            </w:pPr>
            <w:r w:rsidRPr="00693F47">
              <w:t>0.0293</w:t>
            </w:r>
          </w:p>
        </w:tc>
        <w:tc>
          <w:tcPr>
            <w:tcW w:w="924" w:type="dxa"/>
          </w:tcPr>
          <w:p w14:paraId="26E6064A" w14:textId="77777777" w:rsidR="00693F47" w:rsidRPr="00693F47" w:rsidRDefault="00693F47" w:rsidP="00EA5CD1">
            <w:pPr>
              <w:spacing w:before="0" w:line="276" w:lineRule="auto"/>
            </w:pPr>
            <w:r w:rsidRPr="00693F47">
              <w:t>0.044</w:t>
            </w:r>
          </w:p>
        </w:tc>
        <w:tc>
          <w:tcPr>
            <w:tcW w:w="924" w:type="dxa"/>
          </w:tcPr>
          <w:p w14:paraId="618C0C70" w14:textId="77777777" w:rsidR="00693F47" w:rsidRPr="00693F47" w:rsidRDefault="00693F47" w:rsidP="00EA5CD1">
            <w:pPr>
              <w:spacing w:before="0" w:line="276" w:lineRule="auto"/>
            </w:pPr>
            <w:r w:rsidRPr="00693F47">
              <w:t>0.0586</w:t>
            </w:r>
          </w:p>
        </w:tc>
        <w:tc>
          <w:tcPr>
            <w:tcW w:w="924" w:type="dxa"/>
          </w:tcPr>
          <w:p w14:paraId="54C6106F" w14:textId="77777777" w:rsidR="00693F47" w:rsidRPr="00693F47" w:rsidRDefault="00693F47" w:rsidP="00EA5CD1">
            <w:pPr>
              <w:spacing w:before="0" w:line="276" w:lineRule="auto"/>
            </w:pPr>
            <w:r w:rsidRPr="00693F47">
              <w:t>0.0733</w:t>
            </w:r>
          </w:p>
        </w:tc>
        <w:tc>
          <w:tcPr>
            <w:tcW w:w="924" w:type="dxa"/>
          </w:tcPr>
          <w:p w14:paraId="4D7153CE" w14:textId="77777777" w:rsidR="00693F47" w:rsidRPr="00693F47" w:rsidRDefault="00693F47" w:rsidP="00EA5CD1">
            <w:pPr>
              <w:spacing w:before="0" w:line="276" w:lineRule="auto"/>
            </w:pPr>
            <w:r w:rsidRPr="00693F47">
              <w:t>0.088</w:t>
            </w:r>
          </w:p>
        </w:tc>
        <w:tc>
          <w:tcPr>
            <w:tcW w:w="924" w:type="dxa"/>
          </w:tcPr>
          <w:p w14:paraId="0FA8EBBE" w14:textId="77777777" w:rsidR="00693F47" w:rsidRPr="00693F47" w:rsidRDefault="00693F47" w:rsidP="00EA5CD1">
            <w:pPr>
              <w:spacing w:before="0" w:line="276" w:lineRule="auto"/>
            </w:pPr>
            <w:r w:rsidRPr="00693F47">
              <w:t>0.1026</w:t>
            </w:r>
          </w:p>
        </w:tc>
        <w:tc>
          <w:tcPr>
            <w:tcW w:w="924" w:type="dxa"/>
          </w:tcPr>
          <w:p w14:paraId="5E688CB2" w14:textId="77777777" w:rsidR="00693F47" w:rsidRPr="00693F47" w:rsidRDefault="00693F47" w:rsidP="00EA5CD1">
            <w:pPr>
              <w:spacing w:before="0" w:line="276" w:lineRule="auto"/>
            </w:pPr>
            <w:r w:rsidRPr="00693F47">
              <w:t>0.1173</w:t>
            </w:r>
          </w:p>
        </w:tc>
        <w:tc>
          <w:tcPr>
            <w:tcW w:w="925" w:type="dxa"/>
          </w:tcPr>
          <w:p w14:paraId="6BEA7D1A" w14:textId="77777777" w:rsidR="00693F47" w:rsidRPr="00693F47" w:rsidRDefault="00693F47" w:rsidP="00EA5CD1">
            <w:pPr>
              <w:spacing w:before="0" w:line="276" w:lineRule="auto"/>
            </w:pPr>
            <w:r w:rsidRPr="00693F47">
              <w:t>0.1319</w:t>
            </w:r>
          </w:p>
        </w:tc>
        <w:tc>
          <w:tcPr>
            <w:tcW w:w="925" w:type="dxa"/>
          </w:tcPr>
          <w:p w14:paraId="1DCE32A0" w14:textId="77777777" w:rsidR="00693F47" w:rsidRPr="00693F47" w:rsidRDefault="00693F47" w:rsidP="00EA5CD1">
            <w:pPr>
              <w:spacing w:before="0" w:line="276" w:lineRule="auto"/>
            </w:pPr>
            <w:r w:rsidRPr="00693F47">
              <w:t>0.1466</w:t>
            </w:r>
          </w:p>
        </w:tc>
      </w:tr>
      <w:tr w:rsidR="00693F47" w:rsidRPr="00693F47" w14:paraId="15A36B93" w14:textId="77777777" w:rsidTr="001E742B">
        <w:tc>
          <w:tcPr>
            <w:tcW w:w="924" w:type="dxa"/>
          </w:tcPr>
          <w:p w14:paraId="5DDF07F9" w14:textId="77777777" w:rsidR="00693F47" w:rsidRPr="00693F47" w:rsidRDefault="00693F47" w:rsidP="001E742B">
            <w:pPr>
              <w:spacing w:before="0" w:line="276" w:lineRule="auto"/>
              <w:jc w:val="left"/>
            </w:pPr>
            <w:r w:rsidRPr="00693F47" w:rsidDel="005D5B5F">
              <w:rPr>
                <w:noProof/>
                <w:lang w:eastAsia="en-GB"/>
              </w:rPr>
              <mc:AlternateContent>
                <mc:Choice Requires="wps">
                  <w:drawing>
                    <wp:anchor distT="0" distB="0" distL="114300" distR="114300" simplePos="0" relativeHeight="252805632" behindDoc="0" locked="0" layoutInCell="1" allowOverlap="1" wp14:anchorId="17C5E1FF" wp14:editId="26C1387D">
                      <wp:simplePos x="0" y="0"/>
                      <wp:positionH relativeFrom="column">
                        <wp:posOffset>70485</wp:posOffset>
                      </wp:positionH>
                      <wp:positionV relativeFrom="paragraph">
                        <wp:posOffset>384175</wp:posOffset>
                      </wp:positionV>
                      <wp:extent cx="2219325" cy="1403985"/>
                      <wp:effectExtent l="0" t="0" r="0" b="0"/>
                      <wp:wrapNone/>
                      <wp:docPr id="91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1403985"/>
                              </a:xfrm>
                              <a:prstGeom prst="rect">
                                <a:avLst/>
                              </a:prstGeom>
                              <a:noFill/>
                              <a:ln w="9525">
                                <a:noFill/>
                                <a:miter lim="800000"/>
                                <a:headEnd/>
                                <a:tailEnd/>
                              </a:ln>
                            </wps:spPr>
                            <wps:txbx>
                              <w:txbxContent>
                                <w:p w14:paraId="5FC1ABCE" w14:textId="77777777" w:rsidR="00BF4C3A" w:rsidRPr="00F3452E" w:rsidRDefault="00BF4C3A" w:rsidP="00693F47">
                                  <w:r w:rsidRPr="00F3452E">
                                    <w:t>3; freeboar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304" type="#_x0000_t202" style="position:absolute;margin-left:5.55pt;margin-top:30.25pt;width:174.75pt;height:110.55pt;z-index:2528056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" filled="f" stroked="f">
                      <v:textbox style="mso-fit-shape-to-text:t">
                        <w:txbxContent>
                          <w:p w14:paraId="5FC1ABCE" w14:textId="77777777" w:rsidR="00BF4C3A" w:rsidRPr="00F3452E" w:rsidRDefault="00BF4C3A" w:rsidP="00693F47">
                            <w:r w:rsidRPr="00F3452E">
                              <w:t>3; freeboard</w:t>
                            </w:r>
                          </w:p>
                        </w:txbxContent>
                      </v:textbox>
                    </v:shape>
                  </w:pict>
                </mc:Fallback>
              </mc:AlternateContent>
            </w:r>
            <w:r w:rsidRPr="00693F47">
              <w:rPr>
                <w:noProof/>
                <w:lang w:eastAsia="en-GB"/>
              </w:rPr>
              <mc:AlternateContent>
                <mc:Choice Requires="wps">
                  <w:drawing>
                    <wp:anchor distT="0" distB="0" distL="114300" distR="114300" simplePos="0" relativeHeight="252815872" behindDoc="0" locked="0" layoutInCell="1" allowOverlap="1" wp14:anchorId="2FCEC6C8" wp14:editId="5DA0D6D8">
                      <wp:simplePos x="0" y="0"/>
                      <wp:positionH relativeFrom="column">
                        <wp:posOffset>70485</wp:posOffset>
                      </wp:positionH>
                      <wp:positionV relativeFrom="paragraph">
                        <wp:posOffset>1449705</wp:posOffset>
                      </wp:positionV>
                      <wp:extent cx="2449830" cy="1403985"/>
                      <wp:effectExtent l="0" t="0" r="0" b="0"/>
                      <wp:wrapNone/>
                      <wp:docPr id="91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9830" cy="1403985"/>
                              </a:xfrm>
                              <a:prstGeom prst="rect">
                                <a:avLst/>
                              </a:prstGeom>
                              <a:noFill/>
                              <a:ln w="9525">
                                <a:noFill/>
                                <a:miter lim="800000"/>
                                <a:headEnd/>
                                <a:tailEnd/>
                              </a:ln>
                            </wps:spPr>
                            <wps:txbx>
                              <w:txbxContent>
                                <w:p w14:paraId="3B52A3B8" w14:textId="77777777" w:rsidR="00BF4C3A" w:rsidRDefault="00BF4C3A" w:rsidP="00693F47">
                                  <w:r>
                                    <w:t>2; splash reg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305" type="#_x0000_t202" style="position:absolute;margin-left:5.55pt;margin-top:114.15pt;width:192.9pt;height:110.55pt;z-index:2528158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" filled="f" stroked="f">
                      <v:textbox style="mso-fit-shape-to-text:t">
                        <w:txbxContent>
                          <w:p w14:paraId="3B52A3B8" w14:textId="77777777" w:rsidR="00BF4C3A" w:rsidRDefault="00BF4C3A" w:rsidP="00693F47">
                            <w:r>
                              <w:t>2; splash region</w:t>
                            </w:r>
                          </w:p>
                        </w:txbxContent>
                      </v:textbox>
                    </v:shape>
                  </w:pict>
                </mc:Fallback>
              </mc:AlternateContent>
            </w:r>
            <w:r w:rsidRPr="00693F47">
              <w:rPr>
                <w:noProof/>
                <w:lang w:eastAsia="en-GB"/>
              </w:rPr>
              <mc:AlternateContent>
                <mc:Choice Requires="wps">
                  <w:drawing>
                    <wp:anchor distT="0" distB="0" distL="114300" distR="114300" simplePos="0" relativeHeight="252795392" behindDoc="0" locked="0" layoutInCell="1" allowOverlap="1" wp14:anchorId="3D119FF6" wp14:editId="7E5F0896">
                      <wp:simplePos x="0" y="0"/>
                      <wp:positionH relativeFrom="column">
                        <wp:posOffset>70485</wp:posOffset>
                      </wp:positionH>
                      <wp:positionV relativeFrom="paragraph">
                        <wp:posOffset>3296285</wp:posOffset>
                      </wp:positionV>
                      <wp:extent cx="2272665" cy="1403985"/>
                      <wp:effectExtent l="0" t="0" r="0" b="0"/>
                      <wp:wrapNone/>
                      <wp:docPr id="91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2665" cy="1403985"/>
                              </a:xfrm>
                              <a:prstGeom prst="rect">
                                <a:avLst/>
                              </a:prstGeom>
                              <a:noFill/>
                              <a:ln w="9525">
                                <a:noFill/>
                                <a:miter lim="800000"/>
                                <a:headEnd/>
                                <a:tailEnd/>
                              </a:ln>
                            </wps:spPr>
                            <wps:txbx>
                              <w:txbxContent>
                                <w:p w14:paraId="2DD1EE55" w14:textId="77777777" w:rsidR="00BF4C3A" w:rsidRDefault="00BF4C3A" w:rsidP="00693F47">
                                  <w:r>
                                    <w:t>1; fluidised reg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306" type="#_x0000_t202" style="position:absolute;margin-left:5.55pt;margin-top:259.55pt;width:178.95pt;height:110.55pt;z-index:2527953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" filled="f" stroked="f">
                      <v:textbox style="mso-fit-shape-to-text:t">
                        <w:txbxContent>
                          <w:p w14:paraId="2DD1EE55" w14:textId="77777777" w:rsidR="00BF4C3A" w:rsidRDefault="00BF4C3A" w:rsidP="00693F47">
                            <w:r>
                              <w:t>1; fluidised region</w:t>
                            </w:r>
                          </w:p>
                        </w:txbxContent>
                      </v:textbox>
                    </v:shape>
                  </w:pict>
                </mc:Fallback>
              </mc:AlternateContent>
            </w:r>
            <w:r w:rsidRPr="00693F47">
              <w:rPr>
                <w:noProof/>
                <w:lang w:eastAsia="en-GB"/>
              </w:rPr>
              <mc:AlternateContent>
                <mc:Choice Requires="wps">
                  <w:drawing>
                    <wp:anchor distT="0" distB="0" distL="114300" distR="114300" simplePos="0" relativeHeight="252836352" behindDoc="0" locked="0" layoutInCell="1" allowOverlap="1" wp14:anchorId="71ACCA43" wp14:editId="1ED966D1">
                      <wp:simplePos x="0" y="0"/>
                      <wp:positionH relativeFrom="column">
                        <wp:posOffset>-6985</wp:posOffset>
                      </wp:positionH>
                      <wp:positionV relativeFrom="paragraph">
                        <wp:posOffset>1165225</wp:posOffset>
                      </wp:positionV>
                      <wp:extent cx="417195" cy="0"/>
                      <wp:effectExtent l="38100" t="38100" r="59055" b="95250"/>
                      <wp:wrapNone/>
                      <wp:docPr id="9146" name="Straight Connector 9146"/>
                      <wp:cNvGraphicFramePr/>
                      <a:graphic xmlns:a="http://schemas.openxmlformats.org/drawingml/2006/main">
                        <a:graphicData uri="http://schemas.microsoft.com/office/word/2010/wordprocessingShape">
                          <wps:wsp>
                            <wps:cNvCnPr/>
                            <wps:spPr>
                              <a:xfrm>
                                <a:off x="0" y="0"/>
                                <a:ext cx="417195" cy="0"/>
                              </a:xfrm>
                              <a:prstGeom prst="line">
                                <a:avLst/>
                              </a:prstGeom>
                              <a:noFill/>
                              <a:ln w="25400" cap="flat" cmpd="sng" algn="ctr">
                                <a:solidFill>
                                  <a:sysClr val="window" lastClr="FFFFFF"/>
                                </a:solidFill>
                                <a:prstDash val="solid"/>
                              </a:ln>
                              <a:effectLst>
                                <a:outerShdw blurRad="40000" dist="20000" dir="5400000" rotWithShape="0">
                                  <a:srgbClr val="000000">
                                    <a:alpha val="38000"/>
                                  </a:srgbClr>
                                </a:outerShdw>
                              </a:effectLst>
                            </wps:spPr>
                            <wps:bodyPr/>
                          </wps:wsp>
                        </a:graphicData>
                      </a:graphic>
                    </wp:anchor>
                  </w:drawing>
                </mc:Choice>
                <mc:Fallback>
                  <w:pict>
                    <v:line id="Straight Connector 9146" o:spid="_x0000_s1026" style="position:absolute;z-index:252836352;visibility:visible;mso-wrap-style:square;mso-wrap-distance-left:9pt;mso-wrap-distance-top:0;mso-wrap-distance-right:9pt;mso-wrap-distance-bottom:0;mso-position-horizontal:absolute;mso-position-horizontal-relative:text;mso-position-vertical:absolute;mso-position-vertical-relative:text" from="-.55pt,91.75pt" to="32.3pt,9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" strokecolor="window" strokeweight="2pt">
                      <v:shadow on="t" color="black" opacity="24903f" origin=",.5" offset="0,.55556mm"/>
                    </v:line>
                  </w:pict>
                </mc:Fallback>
              </mc:AlternateContent>
            </w:r>
            <w:r w:rsidRPr="00693F47">
              <w:rPr>
                <w:noProof/>
                <w:lang w:eastAsia="en-GB"/>
              </w:rPr>
              <mc:AlternateContent>
                <mc:Choice Requires="wps">
                  <w:drawing>
                    <wp:anchor distT="0" distB="0" distL="114300" distR="114300" simplePos="0" relativeHeight="252826112" behindDoc="0" locked="0" layoutInCell="1" allowOverlap="1" wp14:anchorId="6422552D" wp14:editId="154A313A">
                      <wp:simplePos x="0" y="0"/>
                      <wp:positionH relativeFrom="column">
                        <wp:posOffset>1480</wp:posOffset>
                      </wp:positionH>
                      <wp:positionV relativeFrom="paragraph">
                        <wp:posOffset>1812488</wp:posOffset>
                      </wp:positionV>
                      <wp:extent cx="417250" cy="0"/>
                      <wp:effectExtent l="38100" t="38100" r="59055" b="95250"/>
                      <wp:wrapNone/>
                      <wp:docPr id="9147" name="Straight Connector 9147"/>
                      <wp:cNvGraphicFramePr/>
                      <a:graphic xmlns:a="http://schemas.openxmlformats.org/drawingml/2006/main">
                        <a:graphicData uri="http://schemas.microsoft.com/office/word/2010/wordprocessingShape">
                          <wps:wsp>
                            <wps:cNvCnPr/>
                            <wps:spPr>
                              <a:xfrm>
                                <a:off x="0" y="0"/>
                                <a:ext cx="41725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anchor>
                  </w:drawing>
                </mc:Choice>
                <mc:Fallback>
                  <w:pict>
                    <v:line id="Straight Connector 9147" o:spid="_x0000_s1026" style="position:absolute;z-index:252826112;visibility:visible;mso-wrap-style:square;mso-wrap-distance-left:9pt;mso-wrap-distance-top:0;mso-wrap-distance-right:9pt;mso-wrap-distance-bottom:0;mso-position-horizontal:absolute;mso-position-horizontal-relative:text;mso-position-vertical:absolute;mso-position-vertical-relative:text" from=".1pt,142.7pt" to="32.95pt,14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" strokecolor="windowText" strokeweight="2pt">
                      <v:shadow on="t" color="black" opacity="24903f" origin=",.5" offset="0,.55556mm"/>
                    </v:line>
                  </w:pict>
                </mc:Fallback>
              </mc:AlternateContent>
            </w:r>
            <w:r w:rsidRPr="00693F47">
              <w:rPr>
                <w:noProof/>
                <w:lang w:eastAsia="en-GB"/>
              </w:rPr>
              <w:drawing>
                <wp:inline distT="0" distB="0" distL="0" distR="0" wp14:anchorId="40F2E482" wp14:editId="2CDDF3E0">
                  <wp:extent cx="419100" cy="4229100"/>
                  <wp:effectExtent l="0" t="0" r="0" b="0"/>
                  <wp:docPr id="9186" name="Picture 9186" descr="E:\Bed Expansion\3D_250_6.8cm\d147000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ed Expansion\3D_250_6.8cm\d1470000.tif"/>
                          <pic:cNvPicPr>
                            <a:picLocks noChangeAspect="1" noChangeArrowheads="1"/>
                          </pic:cNvPicPr>
                        </pic:nvPicPr>
                        <pic:blipFill rotWithShape="1">
                          <a:blip r:embed="rId139" cstate="print">
                            <a:extLst>
                              <a:ext uri="{BEBA8EAE-BF5A-486C-A8C5-ECC9F3942E4B}">
                                <a14:imgProps xmlns:a14="http://schemas.microsoft.com/office/drawing/2010/main">
                                  <a14:imgLayer r:embed="rId140">
                                    <a14:imgEffect>
                                      <a14:brightnessContrast bright="-2000" contrast="-44000"/>
                                    </a14:imgEffect>
                                  </a14:imgLayer>
                                </a14:imgProps>
                              </a:ext>
                              <a:ext uri="{28A0092B-C50C-407E-A947-70E740481C1C}">
                                <a14:useLocalDpi xmlns:a14="http://schemas.microsoft.com/office/drawing/2010/main" val="0"/>
                              </a:ext>
                            </a:extLst>
                          </a:blip>
                          <a:srcRect r="-359" b="4925"/>
                          <a:stretch/>
                        </pic:blipFill>
                        <pic:spPr bwMode="auto">
                          <a:xfrm>
                            <a:off x="0" y="0"/>
                            <a:ext cx="421426" cy="42525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24" w:type="dxa"/>
          </w:tcPr>
          <w:p w14:paraId="5041B2E6" w14:textId="77777777" w:rsidR="00693F47" w:rsidRPr="00693F47" w:rsidRDefault="00693F47" w:rsidP="001E742B">
            <w:pPr>
              <w:spacing w:before="0" w:line="276" w:lineRule="auto"/>
              <w:jc w:val="left"/>
            </w:pPr>
            <w:r w:rsidRPr="00693F47">
              <w:rPr>
                <w:noProof/>
                <w:lang w:eastAsia="en-GB"/>
              </w:rPr>
              <w:drawing>
                <wp:inline distT="0" distB="0" distL="0" distR="0" wp14:anchorId="30301A71" wp14:editId="4123BE53">
                  <wp:extent cx="419100" cy="4229100"/>
                  <wp:effectExtent l="0" t="0" r="0" b="0"/>
                  <wp:docPr id="9187" name="Picture 9187" descr="E:\Bed Expansion\3D_250_6.8cm\d1470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Bed Expansion\3D_250_6.8cm\d1470001.tif"/>
                          <pic:cNvPicPr>
                            <a:picLocks noChangeAspect="1" noChangeArrowheads="1"/>
                          </pic:cNvPicPr>
                        </pic:nvPicPr>
                        <pic:blipFill rotWithShape="1">
                          <a:blip r:embed="rId141" cstate="print">
                            <a:extLst>
                              <a:ext uri="{BEBA8EAE-BF5A-486C-A8C5-ECC9F3942E4B}">
                                <a14:imgProps xmlns:a14="http://schemas.microsoft.com/office/drawing/2010/main">
                                  <a14:imgLayer r:embed="rId142">
                                    <a14:imgEffect>
                                      <a14:brightnessContrast bright="-2000" contrast="-44000"/>
                                    </a14:imgEffect>
                                  </a14:imgLayer>
                                </a14:imgProps>
                              </a:ext>
                              <a:ext uri="{28A0092B-C50C-407E-A947-70E740481C1C}">
                                <a14:useLocalDpi xmlns:a14="http://schemas.microsoft.com/office/drawing/2010/main" val="0"/>
                              </a:ext>
                            </a:extLst>
                          </a:blip>
                          <a:srcRect r="-358" b="4925"/>
                          <a:stretch/>
                        </pic:blipFill>
                        <pic:spPr bwMode="auto">
                          <a:xfrm>
                            <a:off x="0" y="0"/>
                            <a:ext cx="419513" cy="423326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24" w:type="dxa"/>
          </w:tcPr>
          <w:p w14:paraId="0378FA6C" w14:textId="77777777" w:rsidR="00693F47" w:rsidRPr="00693F47" w:rsidRDefault="00693F47" w:rsidP="001E742B">
            <w:pPr>
              <w:spacing w:before="0" w:line="276" w:lineRule="auto"/>
              <w:jc w:val="left"/>
            </w:pPr>
            <w:r w:rsidRPr="00693F47">
              <w:rPr>
                <w:noProof/>
                <w:lang w:eastAsia="en-GB"/>
              </w:rPr>
              <w:drawing>
                <wp:inline distT="0" distB="0" distL="0" distR="0" wp14:anchorId="1FAFAE1D" wp14:editId="75A6A5BE">
                  <wp:extent cx="419100" cy="4229100"/>
                  <wp:effectExtent l="0" t="0" r="0" b="0"/>
                  <wp:docPr id="9188" name="Picture 9188" descr="E:\Bed Expansion\3D_250_6.8cm\d1470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Bed Expansion\3D_250_6.8cm\d1470002.tif"/>
                          <pic:cNvPicPr>
                            <a:picLocks noChangeAspect="1" noChangeArrowheads="1"/>
                          </pic:cNvPicPr>
                        </pic:nvPicPr>
                        <pic:blipFill rotWithShape="1">
                          <a:blip r:embed="rId143" cstate="print">
                            <a:extLst>
                              <a:ext uri="{BEBA8EAE-BF5A-486C-A8C5-ECC9F3942E4B}">
                                <a14:imgProps xmlns:a14="http://schemas.microsoft.com/office/drawing/2010/main">
                                  <a14:imgLayer r:embed="rId144">
                                    <a14:imgEffect>
                                      <a14:brightnessContrast bright="-2000" contrast="-44000"/>
                                    </a14:imgEffect>
                                  </a14:imgLayer>
                                </a14:imgProps>
                              </a:ext>
                              <a:ext uri="{28A0092B-C50C-407E-A947-70E740481C1C}">
                                <a14:useLocalDpi xmlns:a14="http://schemas.microsoft.com/office/drawing/2010/main" val="0"/>
                              </a:ext>
                            </a:extLst>
                          </a:blip>
                          <a:srcRect r="-359" b="4925"/>
                          <a:stretch/>
                        </pic:blipFill>
                        <pic:spPr bwMode="auto">
                          <a:xfrm>
                            <a:off x="0" y="0"/>
                            <a:ext cx="427795" cy="43168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24" w:type="dxa"/>
          </w:tcPr>
          <w:p w14:paraId="532BC50B" w14:textId="77777777" w:rsidR="00693F47" w:rsidRPr="00693F47" w:rsidRDefault="00693F47" w:rsidP="001E742B">
            <w:pPr>
              <w:spacing w:before="0" w:line="276" w:lineRule="auto"/>
              <w:jc w:val="left"/>
            </w:pPr>
            <w:r w:rsidRPr="00693F47">
              <w:rPr>
                <w:noProof/>
                <w:lang w:eastAsia="en-GB"/>
              </w:rPr>
              <w:drawing>
                <wp:inline distT="0" distB="0" distL="0" distR="0" wp14:anchorId="624072A9" wp14:editId="4E4F084B">
                  <wp:extent cx="419100" cy="4229100"/>
                  <wp:effectExtent l="0" t="0" r="0" b="0"/>
                  <wp:docPr id="9189" name="Picture 9189" descr="E:\Bed Expansion\3D_250_6.8cm\d14700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Bed Expansion\3D_250_6.8cm\d1470003.tif"/>
                          <pic:cNvPicPr>
                            <a:picLocks noChangeAspect="1" noChangeArrowheads="1"/>
                          </pic:cNvPicPr>
                        </pic:nvPicPr>
                        <pic:blipFill rotWithShape="1">
                          <a:blip r:embed="rId145" cstate="print">
                            <a:extLst>
                              <a:ext uri="{BEBA8EAE-BF5A-486C-A8C5-ECC9F3942E4B}">
                                <a14:imgProps xmlns:a14="http://schemas.microsoft.com/office/drawing/2010/main">
                                  <a14:imgLayer r:embed="rId146">
                                    <a14:imgEffect>
                                      <a14:brightnessContrast bright="-2000" contrast="-44000"/>
                                    </a14:imgEffect>
                                  </a14:imgLayer>
                                </a14:imgProps>
                              </a:ext>
                              <a:ext uri="{28A0092B-C50C-407E-A947-70E740481C1C}">
                                <a14:useLocalDpi xmlns:a14="http://schemas.microsoft.com/office/drawing/2010/main" val="0"/>
                              </a:ext>
                            </a:extLst>
                          </a:blip>
                          <a:srcRect r="-359" b="4925"/>
                          <a:stretch/>
                        </pic:blipFill>
                        <pic:spPr bwMode="auto">
                          <a:xfrm>
                            <a:off x="0" y="0"/>
                            <a:ext cx="419063" cy="42287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24" w:type="dxa"/>
          </w:tcPr>
          <w:p w14:paraId="51331F98" w14:textId="77777777" w:rsidR="00693F47" w:rsidRPr="00693F47" w:rsidRDefault="00693F47" w:rsidP="001E742B">
            <w:pPr>
              <w:spacing w:before="0" w:line="276" w:lineRule="auto"/>
              <w:jc w:val="left"/>
            </w:pPr>
            <w:r w:rsidRPr="00693F47">
              <w:rPr>
                <w:noProof/>
                <w:lang w:eastAsia="en-GB"/>
              </w:rPr>
              <w:drawing>
                <wp:inline distT="0" distB="0" distL="0" distR="0" wp14:anchorId="6B73B2CD" wp14:editId="7198A00E">
                  <wp:extent cx="419100" cy="4229100"/>
                  <wp:effectExtent l="0" t="0" r="0" b="0"/>
                  <wp:docPr id="9190" name="Picture 9190" descr="E:\Bed Expansion\3D_250_6.8cm\d14700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Bed Expansion\3D_250_6.8cm\d1470004.tif"/>
                          <pic:cNvPicPr>
                            <a:picLocks noChangeAspect="1" noChangeArrowheads="1"/>
                          </pic:cNvPicPr>
                        </pic:nvPicPr>
                        <pic:blipFill rotWithShape="1">
                          <a:blip r:embed="rId147" cstate="print">
                            <a:extLst>
                              <a:ext uri="{BEBA8EAE-BF5A-486C-A8C5-ECC9F3942E4B}">
                                <a14:imgProps xmlns:a14="http://schemas.microsoft.com/office/drawing/2010/main">
                                  <a14:imgLayer r:embed="rId148">
                                    <a14:imgEffect>
                                      <a14:brightnessContrast bright="-2000" contrast="-44000"/>
                                    </a14:imgEffect>
                                  </a14:imgLayer>
                                </a14:imgProps>
                              </a:ext>
                              <a:ext uri="{28A0092B-C50C-407E-A947-70E740481C1C}">
                                <a14:useLocalDpi xmlns:a14="http://schemas.microsoft.com/office/drawing/2010/main" val="0"/>
                              </a:ext>
                            </a:extLst>
                          </a:blip>
                          <a:srcRect r="-359" b="4925"/>
                          <a:stretch/>
                        </pic:blipFill>
                        <pic:spPr bwMode="auto">
                          <a:xfrm>
                            <a:off x="0" y="0"/>
                            <a:ext cx="419063" cy="422872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24" w:type="dxa"/>
          </w:tcPr>
          <w:p w14:paraId="314FF9F0" w14:textId="77777777" w:rsidR="00693F47" w:rsidRPr="00693F47" w:rsidRDefault="00693F47" w:rsidP="001E742B">
            <w:pPr>
              <w:spacing w:before="0" w:line="276" w:lineRule="auto"/>
              <w:jc w:val="left"/>
            </w:pPr>
            <w:r w:rsidRPr="00693F47">
              <w:rPr>
                <w:noProof/>
                <w:lang w:eastAsia="en-GB"/>
              </w:rPr>
              <w:drawing>
                <wp:inline distT="0" distB="0" distL="0" distR="0" wp14:anchorId="09BF64E2" wp14:editId="4E92E6E6">
                  <wp:extent cx="419100" cy="4229100"/>
                  <wp:effectExtent l="0" t="0" r="0" b="0"/>
                  <wp:docPr id="9191" name="Picture 9191" descr="E:\Bed Expansion\3D_250_6.8cm\d14700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Bed Expansion\3D_250_6.8cm\d1470005.tif"/>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brightnessContrast bright="-2000" contrast="-44000"/>
                                    </a14:imgEffect>
                                  </a14:imgLayer>
                                </a14:imgProps>
                              </a:ext>
                              <a:ext uri="{28A0092B-C50C-407E-A947-70E740481C1C}">
                                <a14:useLocalDpi xmlns:a14="http://schemas.microsoft.com/office/drawing/2010/main" val="0"/>
                              </a:ext>
                            </a:extLst>
                          </a:blip>
                          <a:srcRect r="-359" b="4925"/>
                          <a:stretch/>
                        </pic:blipFill>
                        <pic:spPr bwMode="auto">
                          <a:xfrm>
                            <a:off x="0" y="0"/>
                            <a:ext cx="419063" cy="42287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24" w:type="dxa"/>
          </w:tcPr>
          <w:p w14:paraId="64343F5B" w14:textId="77777777" w:rsidR="00693F47" w:rsidRPr="00693F47" w:rsidRDefault="00693F47" w:rsidP="001E742B">
            <w:pPr>
              <w:spacing w:before="0" w:line="276" w:lineRule="auto"/>
              <w:jc w:val="left"/>
            </w:pPr>
            <w:r w:rsidRPr="00693F47">
              <w:rPr>
                <w:noProof/>
                <w:lang w:eastAsia="en-GB"/>
              </w:rPr>
              <w:drawing>
                <wp:inline distT="0" distB="0" distL="0" distR="0" wp14:anchorId="73B8DB6D" wp14:editId="0CE424DA">
                  <wp:extent cx="419100" cy="4229100"/>
                  <wp:effectExtent l="0" t="0" r="0" b="0"/>
                  <wp:docPr id="9192" name="Picture 9192" descr="E:\Bed Expansion\3D_250_6.8cm\d14700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Bed Expansion\3D_250_6.8cm\d1470006.tif"/>
                          <pic:cNvPicPr>
                            <a:picLocks noChangeAspect="1" noChangeArrowheads="1"/>
                          </pic:cNvPicPr>
                        </pic:nvPicPr>
                        <pic:blipFill rotWithShape="1">
                          <a:blip r:embed="rId151" cstate="print">
                            <a:extLst>
                              <a:ext uri="{BEBA8EAE-BF5A-486C-A8C5-ECC9F3942E4B}">
                                <a14:imgProps xmlns:a14="http://schemas.microsoft.com/office/drawing/2010/main">
                                  <a14:imgLayer r:embed="rId152">
                                    <a14:imgEffect>
                                      <a14:brightnessContrast bright="-2000" contrast="-44000"/>
                                    </a14:imgEffect>
                                  </a14:imgLayer>
                                </a14:imgProps>
                              </a:ext>
                              <a:ext uri="{28A0092B-C50C-407E-A947-70E740481C1C}">
                                <a14:useLocalDpi xmlns:a14="http://schemas.microsoft.com/office/drawing/2010/main" val="0"/>
                              </a:ext>
                            </a:extLst>
                          </a:blip>
                          <a:srcRect r="-359" b="4925"/>
                          <a:stretch/>
                        </pic:blipFill>
                        <pic:spPr bwMode="auto">
                          <a:xfrm>
                            <a:off x="0" y="0"/>
                            <a:ext cx="420471" cy="42429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24" w:type="dxa"/>
          </w:tcPr>
          <w:p w14:paraId="436F77BA" w14:textId="77777777" w:rsidR="00693F47" w:rsidRPr="00693F47" w:rsidRDefault="00693F47" w:rsidP="001E742B">
            <w:pPr>
              <w:spacing w:before="0" w:line="276" w:lineRule="auto"/>
              <w:jc w:val="left"/>
            </w:pPr>
            <w:r w:rsidRPr="00693F47">
              <w:rPr>
                <w:noProof/>
                <w:lang w:eastAsia="en-GB"/>
              </w:rPr>
              <w:drawing>
                <wp:inline distT="0" distB="0" distL="0" distR="0" wp14:anchorId="0AF3B642" wp14:editId="4E7C908D">
                  <wp:extent cx="419100" cy="4229100"/>
                  <wp:effectExtent l="0" t="0" r="0" b="0"/>
                  <wp:docPr id="9193" name="Picture 9193" descr="E:\Bed Expansion\3D_250_6.8cm\d147000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Bed Expansion\3D_250_6.8cm\d1470007.tif"/>
                          <pic:cNvPicPr>
                            <a:picLocks noChangeAspect="1" noChangeArrowheads="1"/>
                          </pic:cNvPicPr>
                        </pic:nvPicPr>
                        <pic:blipFill rotWithShape="1">
                          <a:blip r:embed="rId153" cstate="print">
                            <a:extLst>
                              <a:ext uri="{BEBA8EAE-BF5A-486C-A8C5-ECC9F3942E4B}">
                                <a14:imgProps xmlns:a14="http://schemas.microsoft.com/office/drawing/2010/main">
                                  <a14:imgLayer r:embed="rId154">
                                    <a14:imgEffect>
                                      <a14:brightnessContrast bright="-2000" contrast="-44000"/>
                                    </a14:imgEffect>
                                  </a14:imgLayer>
                                </a14:imgProps>
                              </a:ext>
                              <a:ext uri="{28A0092B-C50C-407E-A947-70E740481C1C}">
                                <a14:useLocalDpi xmlns:a14="http://schemas.microsoft.com/office/drawing/2010/main" val="0"/>
                              </a:ext>
                            </a:extLst>
                          </a:blip>
                          <a:srcRect r="-359" b="4925"/>
                          <a:stretch/>
                        </pic:blipFill>
                        <pic:spPr bwMode="auto">
                          <a:xfrm>
                            <a:off x="0" y="0"/>
                            <a:ext cx="419974" cy="423792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25" w:type="dxa"/>
          </w:tcPr>
          <w:p w14:paraId="2650E31A" w14:textId="77777777" w:rsidR="00693F47" w:rsidRPr="00693F47" w:rsidRDefault="00693F47" w:rsidP="001E742B">
            <w:pPr>
              <w:spacing w:before="0" w:line="276" w:lineRule="auto"/>
              <w:jc w:val="left"/>
            </w:pPr>
            <w:r w:rsidRPr="00693F47">
              <w:rPr>
                <w:noProof/>
                <w:lang w:eastAsia="en-GB"/>
              </w:rPr>
              <w:drawing>
                <wp:inline distT="0" distB="0" distL="0" distR="0" wp14:anchorId="1FF5F7FA" wp14:editId="19BDD699">
                  <wp:extent cx="419100" cy="4229100"/>
                  <wp:effectExtent l="0" t="0" r="0" b="0"/>
                  <wp:docPr id="9194" name="Picture 9194" descr="E:\Bed Expansion\3D_250_6.8cm\d147000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Bed Expansion\3D_250_6.8cm\d1470008.tif"/>
                          <pic:cNvPicPr>
                            <a:picLocks noChangeAspect="1" noChangeArrowheads="1"/>
                          </pic:cNvPicPr>
                        </pic:nvPicPr>
                        <pic:blipFill rotWithShape="1">
                          <a:blip r:embed="rId155" cstate="print">
                            <a:extLst>
                              <a:ext uri="{BEBA8EAE-BF5A-486C-A8C5-ECC9F3942E4B}">
                                <a14:imgProps xmlns:a14="http://schemas.microsoft.com/office/drawing/2010/main">
                                  <a14:imgLayer r:embed="rId156">
                                    <a14:imgEffect>
                                      <a14:brightnessContrast bright="-2000" contrast="-44000"/>
                                    </a14:imgEffect>
                                  </a14:imgLayer>
                                </a14:imgProps>
                              </a:ext>
                              <a:ext uri="{28A0092B-C50C-407E-A947-70E740481C1C}">
                                <a14:useLocalDpi xmlns:a14="http://schemas.microsoft.com/office/drawing/2010/main" val="0"/>
                              </a:ext>
                            </a:extLst>
                          </a:blip>
                          <a:srcRect r="-359" b="4925"/>
                          <a:stretch/>
                        </pic:blipFill>
                        <pic:spPr bwMode="auto">
                          <a:xfrm>
                            <a:off x="0" y="0"/>
                            <a:ext cx="422780" cy="426623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25" w:type="dxa"/>
          </w:tcPr>
          <w:p w14:paraId="08252FB2" w14:textId="77777777" w:rsidR="00693F47" w:rsidRPr="00693F47" w:rsidRDefault="00693F47" w:rsidP="001E742B">
            <w:pPr>
              <w:spacing w:before="0" w:line="276" w:lineRule="auto"/>
              <w:jc w:val="left"/>
            </w:pPr>
            <w:r w:rsidRPr="00693F47">
              <w:rPr>
                <w:noProof/>
                <w:lang w:eastAsia="en-GB"/>
              </w:rPr>
              <w:drawing>
                <wp:inline distT="0" distB="0" distL="0" distR="0" wp14:anchorId="67384415" wp14:editId="73C154EB">
                  <wp:extent cx="419100" cy="4229100"/>
                  <wp:effectExtent l="0" t="0" r="0" b="0"/>
                  <wp:docPr id="9195" name="Picture 9195" descr="E:\Bed Expansion\3D_250_6.8cm\d147000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Bed Expansion\3D_250_6.8cm\d1470009.tif"/>
                          <pic:cNvPicPr>
                            <a:picLocks noChangeAspect="1" noChangeArrowheads="1"/>
                          </pic:cNvPicPr>
                        </pic:nvPicPr>
                        <pic:blipFill rotWithShape="1">
                          <a:blip r:embed="rId157" cstate="print">
                            <a:extLst>
                              <a:ext uri="{BEBA8EAE-BF5A-486C-A8C5-ECC9F3942E4B}">
                                <a14:imgProps xmlns:a14="http://schemas.microsoft.com/office/drawing/2010/main">
                                  <a14:imgLayer r:embed="rId158">
                                    <a14:imgEffect>
                                      <a14:brightnessContrast bright="-2000" contrast="-44000"/>
                                    </a14:imgEffect>
                                  </a14:imgLayer>
                                </a14:imgProps>
                              </a:ext>
                              <a:ext uri="{28A0092B-C50C-407E-A947-70E740481C1C}">
                                <a14:useLocalDpi xmlns:a14="http://schemas.microsoft.com/office/drawing/2010/main" val="0"/>
                              </a:ext>
                            </a:extLst>
                          </a:blip>
                          <a:srcRect r="-359" b="4925"/>
                          <a:stretch/>
                        </pic:blipFill>
                        <pic:spPr bwMode="auto">
                          <a:xfrm>
                            <a:off x="0" y="0"/>
                            <a:ext cx="420513" cy="424335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962AAD0" w14:textId="5DD680EF" w:rsidR="00693F47" w:rsidRPr="00693F47" w:rsidRDefault="00693F47" w:rsidP="00EA5CD1">
      <w:pPr>
        <w:spacing w:line="276" w:lineRule="auto"/>
        <w:rPr>
          <w:rFonts w:eastAsiaTheme="minorHAnsi"/>
          <w:bCs/>
          <w:szCs w:val="18"/>
        </w:rPr>
      </w:pPr>
      <w:bookmarkStart w:id="356" w:name="_Ref450937360"/>
      <w:bookmarkStart w:id="357" w:name="_Toc474686635"/>
      <w:r w:rsidRPr="00693F47">
        <w:rPr>
          <w:rFonts w:eastAsiaTheme="minorHAnsi"/>
          <w:bCs/>
          <w:szCs w:val="18"/>
        </w:rPr>
        <w:lastRenderedPageBreak/>
        <w:t xml:space="preserve">Figure </w:t>
      </w:r>
      <w:r w:rsidR="00F02E7D">
        <w:rPr>
          <w:rFonts w:eastAsiaTheme="minorHAnsi"/>
          <w:bCs/>
          <w:szCs w:val="18"/>
        </w:rPr>
        <w:fldChar w:fldCharType="begin"/>
      </w:r>
      <w:r w:rsidR="00F02E7D">
        <w:rPr>
          <w:rFonts w:eastAsiaTheme="minorHAnsi"/>
          <w:bCs/>
          <w:szCs w:val="18"/>
        </w:rPr>
        <w:instrText xml:space="preserve"> STYLEREF 1 \s </w:instrText>
      </w:r>
      <w:r w:rsidR="00F02E7D">
        <w:rPr>
          <w:rFonts w:eastAsiaTheme="minorHAnsi"/>
          <w:bCs/>
          <w:szCs w:val="18"/>
        </w:rPr>
        <w:fldChar w:fldCharType="separate"/>
      </w:r>
      <w:r w:rsidR="005D3AE0">
        <w:rPr>
          <w:rFonts w:eastAsiaTheme="minorHAnsi"/>
          <w:bCs/>
          <w:noProof/>
          <w:szCs w:val="18"/>
        </w:rPr>
        <w:t>5</w:t>
      </w:r>
      <w:r w:rsidR="00F02E7D">
        <w:rPr>
          <w:rFonts w:eastAsiaTheme="minorHAnsi"/>
          <w:bCs/>
          <w:szCs w:val="18"/>
        </w:rPr>
        <w:fldChar w:fldCharType="end"/>
      </w:r>
      <w:r w:rsidR="00F02E7D">
        <w:rPr>
          <w:rFonts w:eastAsiaTheme="minorHAnsi"/>
          <w:bCs/>
          <w:szCs w:val="18"/>
        </w:rPr>
        <w:noBreakHyphen/>
      </w:r>
      <w:r w:rsidR="00F02E7D">
        <w:rPr>
          <w:rFonts w:eastAsiaTheme="minorHAnsi"/>
          <w:bCs/>
          <w:szCs w:val="18"/>
        </w:rPr>
        <w:fldChar w:fldCharType="begin"/>
      </w:r>
      <w:r w:rsidR="00F02E7D">
        <w:rPr>
          <w:rFonts w:eastAsiaTheme="minorHAnsi"/>
          <w:bCs/>
          <w:szCs w:val="18"/>
        </w:rPr>
        <w:instrText xml:space="preserve"> SEQ Figure \* ARABIC \s 1 </w:instrText>
      </w:r>
      <w:r w:rsidR="00F02E7D">
        <w:rPr>
          <w:rFonts w:eastAsiaTheme="minorHAnsi"/>
          <w:bCs/>
          <w:szCs w:val="18"/>
        </w:rPr>
        <w:fldChar w:fldCharType="separate"/>
      </w:r>
      <w:r w:rsidR="005D3AE0">
        <w:rPr>
          <w:rFonts w:eastAsiaTheme="minorHAnsi"/>
          <w:bCs/>
          <w:noProof/>
          <w:szCs w:val="18"/>
        </w:rPr>
        <w:t>12</w:t>
      </w:r>
      <w:r w:rsidR="00F02E7D">
        <w:rPr>
          <w:rFonts w:eastAsiaTheme="minorHAnsi"/>
          <w:bCs/>
          <w:szCs w:val="18"/>
        </w:rPr>
        <w:fldChar w:fldCharType="end"/>
      </w:r>
      <w:bookmarkEnd w:id="356"/>
      <w:r w:rsidRPr="00693F47">
        <w:rPr>
          <w:rFonts w:eastAsiaTheme="minorHAnsi"/>
          <w:bCs/>
          <w:szCs w:val="18"/>
        </w:rPr>
        <w:t>.  Sample images of 250 μm glass ballotini bed expansion at 0.17 m/s in the pulsed flow regime.</w:t>
      </w:r>
      <w:bookmarkEnd w:id="357"/>
    </w:p>
    <w:p w14:paraId="7B6BD337" w14:textId="77777777" w:rsidR="001E742B" w:rsidRPr="00693F47" w:rsidRDefault="001E742B" w:rsidP="001E742B">
      <w:pPr>
        <w:spacing w:line="276" w:lineRule="auto"/>
        <w:rPr>
          <w:rFonts w:eastAsiaTheme="minorHAnsi"/>
        </w:rPr>
      </w:pPr>
      <w:r w:rsidRPr="00693F47">
        <w:rPr>
          <w:rFonts w:eastAsiaTheme="minorHAnsi"/>
        </w:rPr>
        <w:t xml:space="preserve">Video sequences of differing numbers of frames were captured for various conditions and analysed using ImageJ and LabView software.  This identified either region 1 or 1 and 2, which then allowed a calculation of the total number of pixels per image the bed covered, which was consequently converted to mm bed height.  </w:t>
      </w:r>
    </w:p>
    <w:p w14:paraId="7292E0FC" w14:textId="77777777" w:rsidR="001E742B" w:rsidRPr="00693F47" w:rsidRDefault="001E742B" w:rsidP="001E742B">
      <w:pPr>
        <w:spacing w:line="276" w:lineRule="auto"/>
        <w:rPr>
          <w:rFonts w:eastAsiaTheme="minorHAnsi"/>
        </w:rPr>
      </w:pPr>
    </w:p>
    <w:p w14:paraId="07CE1511" w14:textId="77777777" w:rsidR="001E742B" w:rsidRPr="00693F47" w:rsidRDefault="001E742B" w:rsidP="001E742B">
      <w:pPr>
        <w:spacing w:line="276" w:lineRule="auto"/>
        <w:rPr>
          <w:rFonts w:eastAsiaTheme="minorHAnsi"/>
          <w:i/>
        </w:rPr>
      </w:pPr>
      <w:r w:rsidRPr="00693F47">
        <w:rPr>
          <w:rFonts w:eastAsiaTheme="minorHAnsi"/>
          <w:i/>
        </w:rPr>
        <w:t>Drying</w:t>
      </w:r>
    </w:p>
    <w:p w14:paraId="080AE7D9" w14:textId="77777777" w:rsidR="001E742B" w:rsidRDefault="001E742B" w:rsidP="001E742B">
      <w:pPr>
        <w:spacing w:line="276" w:lineRule="auto"/>
        <w:rPr>
          <w:rFonts w:eastAsiaTheme="minorHAnsi"/>
        </w:rPr>
      </w:pPr>
      <w:r w:rsidRPr="00693F47">
        <w:rPr>
          <w:rFonts w:eastAsiaTheme="minorHAnsi"/>
        </w:rPr>
        <w:t xml:space="preserve">Drying kinetics were studied using wet particles.  These powders were soaked in water for 24 hours before being strained and weighed immediately.  A quantity was weighed before each drying test before being loaded into the bed and measurements started to record incoming and outgoing gas for temperature and humidity.  The bed, in accordance with the start-up procedure, was run before being loaded with wet powder to reach an equilibrium temperature and humidity.  The dried powder was removed from the tank via the access door.  </w:t>
      </w:r>
    </w:p>
    <w:p w14:paraId="256D2BED" w14:textId="77777777" w:rsidR="001E742B" w:rsidRPr="00693F47" w:rsidRDefault="001E742B" w:rsidP="001E742B">
      <w:pPr>
        <w:spacing w:line="276" w:lineRule="auto"/>
        <w:rPr>
          <w:rFonts w:eastAsiaTheme="minorHAnsi"/>
        </w:rPr>
      </w:pPr>
    </w:p>
    <w:p w14:paraId="683AF07F" w14:textId="77777777" w:rsidR="001E742B" w:rsidRPr="00693F47" w:rsidRDefault="001E742B" w:rsidP="001E742B">
      <w:pPr>
        <w:spacing w:line="276" w:lineRule="auto"/>
        <w:rPr>
          <w:rFonts w:eastAsiaTheme="minorHAnsi"/>
          <w:i/>
        </w:rPr>
      </w:pPr>
      <w:r w:rsidRPr="00693F47">
        <w:rPr>
          <w:rFonts w:eastAsiaTheme="minorHAnsi"/>
          <w:i/>
        </w:rPr>
        <w:t>Particles</w:t>
      </w:r>
    </w:p>
    <w:p w14:paraId="38292A54" w14:textId="77777777" w:rsidR="001E742B" w:rsidRDefault="001E742B" w:rsidP="001E742B">
      <w:pPr>
        <w:spacing w:line="276" w:lineRule="auto"/>
        <w:rPr>
          <w:rFonts w:eastAsiaTheme="minorHAnsi"/>
        </w:rPr>
      </w:pPr>
      <w:r w:rsidRPr="00693F47">
        <w:rPr>
          <w:rFonts w:eastAsiaTheme="minorHAnsi"/>
        </w:rPr>
        <w:t>The double inlet studies used 250 μm glass ballotini Group B particles.  This provided a reliable bubbling fluidisation behaviour.  In the single inlet tests, a comparison was made between 250 μm Group B glass ballotini and Group A 52 μm polystyrene spheres.  The Group A powder featured non-bubbling expansion below a set flow rate, but above this produced bubbling fluidisation, which changed the pressure drop across the bed.  Drying studies used particles that retain moisture in different ways, including Group B glass ballotini, and Group D molecular sieves, wheat and perlite.</w:t>
      </w:r>
    </w:p>
    <w:p w14:paraId="193FC12F" w14:textId="77777777" w:rsidR="00693F47" w:rsidRPr="00693F47" w:rsidRDefault="00693F47" w:rsidP="00EA5CD1">
      <w:pPr>
        <w:spacing w:line="276" w:lineRule="auto"/>
        <w:rPr>
          <w:rFonts w:eastAsiaTheme="minorHAnsi"/>
        </w:rPr>
      </w:pPr>
    </w:p>
    <w:p w14:paraId="3DE2F6D3" w14:textId="77777777" w:rsidR="00693F47" w:rsidRPr="00693F47" w:rsidRDefault="00693F47" w:rsidP="00EA5CD1">
      <w:pPr>
        <w:numPr>
          <w:ilvl w:val="1"/>
          <w:numId w:val="0"/>
        </w:numPr>
        <w:pBdr>
          <w:bottom w:val="single" w:sz="8" w:space="1" w:color="4F81BD" w:themeColor="accent1"/>
        </w:pBdr>
        <w:spacing w:after="80" w:line="276" w:lineRule="auto"/>
        <w:outlineLvl w:val="1"/>
        <w:rPr>
          <w:rFonts w:asciiTheme="majorHAnsi" w:eastAsiaTheme="majorEastAsia" w:hAnsiTheme="majorHAnsi" w:cstheme="majorBidi"/>
          <w:b/>
          <w:szCs w:val="24"/>
        </w:rPr>
      </w:pPr>
      <w:bookmarkStart w:id="358" w:name="_Toc474696415"/>
      <w:r w:rsidRPr="00693F47">
        <w:rPr>
          <w:rFonts w:asciiTheme="majorHAnsi" w:eastAsiaTheme="majorEastAsia" w:hAnsiTheme="majorHAnsi" w:cstheme="majorBidi"/>
          <w:b/>
          <w:szCs w:val="24"/>
        </w:rPr>
        <w:t>5.4</w:t>
      </w:r>
      <w:r w:rsidRPr="00693F47">
        <w:rPr>
          <w:rFonts w:asciiTheme="majorHAnsi" w:eastAsiaTheme="majorEastAsia" w:hAnsiTheme="majorHAnsi" w:cstheme="majorBidi"/>
          <w:b/>
          <w:szCs w:val="24"/>
        </w:rPr>
        <w:tab/>
        <w:t>Conclusions</w:t>
      </w:r>
      <w:bookmarkEnd w:id="358"/>
    </w:p>
    <w:p w14:paraId="4723D2D2" w14:textId="77777777" w:rsidR="00693F47" w:rsidRPr="00693F47" w:rsidRDefault="00693F47" w:rsidP="00EA5CD1">
      <w:pPr>
        <w:spacing w:line="276" w:lineRule="auto"/>
        <w:rPr>
          <w:rFonts w:eastAsiaTheme="minorHAnsi"/>
        </w:rPr>
      </w:pPr>
      <w:r w:rsidRPr="00693F47">
        <w:rPr>
          <w:rFonts w:eastAsiaTheme="minorHAnsi"/>
        </w:rPr>
        <w:t>Three separate pieces of experimental apparatus have been designed and built.  A single particle test measured drying and movement in single beads using a flexible tube, a clear tube and a receptacle.  A pseudo 2D bed was constructed to efficiently image bubble formation in a fluidised bed, which was subsequently also used to study mixing of two differently coloured particles via video analysis.  Finally, a small 3D lab scale cylindrical fluidised bed was analysed for fluidisation dynamics and drying kinetics in a range of particles.</w:t>
      </w:r>
    </w:p>
    <w:p w14:paraId="445B97C8" w14:textId="77777777" w:rsidR="00693F47" w:rsidRPr="001E7007" w:rsidRDefault="00693F47" w:rsidP="00EA5CD1">
      <w:pPr>
        <w:spacing w:line="276" w:lineRule="auto"/>
      </w:pPr>
    </w:p>
    <w:p w14:paraId="08DAB72A" w14:textId="77777777" w:rsidR="001D45B5" w:rsidRDefault="001D45B5" w:rsidP="00EA5CD1">
      <w:pPr>
        <w:spacing w:line="276" w:lineRule="auto"/>
        <w:sectPr w:rsidR="001D45B5" w:rsidSect="00C2391E">
          <w:headerReference w:type="default" r:id="rId159"/>
          <w:type w:val="oddPage"/>
          <w:pgSz w:w="11906" w:h="16838" w:code="9"/>
          <w:pgMar w:top="1440" w:right="1440" w:bottom="1440" w:left="1440" w:header="709" w:footer="709" w:gutter="0"/>
          <w:cols w:space="708"/>
          <w:docGrid w:linePitch="360"/>
        </w:sectPr>
      </w:pPr>
    </w:p>
    <w:p w14:paraId="49B18220" w14:textId="77777777" w:rsidR="002948A6" w:rsidRPr="001F5575" w:rsidRDefault="002948A6" w:rsidP="00EA5CD1">
      <w:pPr>
        <w:spacing w:line="276" w:lineRule="auto"/>
        <w:rPr>
          <w:sz w:val="40"/>
          <w:szCs w:val="40"/>
        </w:rPr>
      </w:pPr>
    </w:p>
    <w:p w14:paraId="39D9E47C" w14:textId="77777777" w:rsidR="002948A6" w:rsidRPr="001F5575" w:rsidRDefault="002948A6" w:rsidP="00EA5CD1">
      <w:pPr>
        <w:spacing w:line="276" w:lineRule="auto"/>
        <w:rPr>
          <w:sz w:val="40"/>
          <w:szCs w:val="40"/>
        </w:rPr>
      </w:pPr>
    </w:p>
    <w:p w14:paraId="771F413C" w14:textId="77777777" w:rsidR="002948A6" w:rsidRPr="00FC766B" w:rsidRDefault="002948A6" w:rsidP="00EA5CD1">
      <w:pPr>
        <w:pStyle w:val="Heading1"/>
        <w:spacing w:line="276" w:lineRule="auto"/>
      </w:pPr>
      <w:bookmarkStart w:id="359" w:name="_Toc474696416"/>
      <w:r>
        <w:t>MICRO SCALE INVESTIGATION</w:t>
      </w:r>
      <w:bookmarkEnd w:id="359"/>
    </w:p>
    <w:p w14:paraId="051692FC" w14:textId="77777777" w:rsidR="002948A6" w:rsidRDefault="002948A6" w:rsidP="00EA5CD1">
      <w:pPr>
        <w:pStyle w:val="Heading2"/>
        <w:spacing w:line="276" w:lineRule="auto"/>
      </w:pPr>
    </w:p>
    <w:p w14:paraId="4E118E82" w14:textId="77777777" w:rsidR="002948A6" w:rsidRDefault="002948A6" w:rsidP="00EA5CD1">
      <w:pPr>
        <w:pStyle w:val="Heading2"/>
        <w:spacing w:line="276" w:lineRule="auto"/>
      </w:pPr>
    </w:p>
    <w:p w14:paraId="1294FD93" w14:textId="77777777" w:rsidR="002948A6" w:rsidRDefault="002948A6" w:rsidP="00EA5CD1">
      <w:pPr>
        <w:pStyle w:val="Heading2"/>
        <w:spacing w:line="276" w:lineRule="auto"/>
      </w:pPr>
    </w:p>
    <w:p w14:paraId="78D0BCE7" w14:textId="77777777" w:rsidR="002948A6" w:rsidRDefault="002948A6" w:rsidP="00EA5CD1">
      <w:pPr>
        <w:pStyle w:val="Heading2"/>
        <w:spacing w:before="120" w:line="276" w:lineRule="auto"/>
        <w:jc w:val="both"/>
        <w:rPr>
          <w:b/>
        </w:rPr>
      </w:pPr>
      <w:bookmarkStart w:id="360" w:name="_Toc474696417"/>
      <w:r>
        <w:rPr>
          <w:b/>
        </w:rPr>
        <w:t>6</w:t>
      </w:r>
      <w:r w:rsidRPr="003F11E7">
        <w:rPr>
          <w:b/>
        </w:rPr>
        <w:t>.1</w:t>
      </w:r>
      <w:r w:rsidRPr="003F11E7">
        <w:rPr>
          <w:b/>
        </w:rPr>
        <w:tab/>
      </w:r>
      <w:r>
        <w:rPr>
          <w:b/>
        </w:rPr>
        <w:t>Introduction</w:t>
      </w:r>
      <w:bookmarkEnd w:id="360"/>
    </w:p>
    <w:p w14:paraId="7AEBD536" w14:textId="77777777" w:rsidR="002948A6" w:rsidRDefault="002948A6" w:rsidP="00EA5CD1">
      <w:pPr>
        <w:spacing w:line="276" w:lineRule="auto"/>
      </w:pPr>
      <w:r>
        <w:t xml:space="preserve">As indicated in Chapter 3, pulsed flow fluidisation offers an opportunity to increase the operating efficiencies of fluidised bed dryers.  High frequency pulsed flow has successfully been incorporated to a conventional fluidised bed, as described in Chapter 4, and can be studied to ascertain whether any difference in fluidisation and drying is achieved compared to a continuous flow.  Initially, the high frequency pulsed flow was applied to single particles to simplify the concept in a micro scale investigation.  To study this, large Group D particles were observed whilst drying under fluidisation and whilst static.  To attempt to explain the results, the motion of the particle under both pulsed and continuous flow was observed over a time series and the bead behaviour recorded. </w:t>
      </w:r>
    </w:p>
    <w:p w14:paraId="445F7D04" w14:textId="77777777" w:rsidR="002948A6" w:rsidRDefault="002948A6" w:rsidP="00EA5CD1">
      <w:pPr>
        <w:spacing w:line="276" w:lineRule="auto"/>
      </w:pPr>
    </w:p>
    <w:p w14:paraId="1E4BDACC" w14:textId="77777777" w:rsidR="002948A6" w:rsidRDefault="002948A6" w:rsidP="00EA5CD1">
      <w:pPr>
        <w:pStyle w:val="Heading2"/>
        <w:spacing w:before="120" w:line="276" w:lineRule="auto"/>
        <w:jc w:val="both"/>
        <w:rPr>
          <w:b/>
        </w:rPr>
      </w:pPr>
      <w:bookmarkStart w:id="361" w:name="_Toc474696418"/>
      <w:r>
        <w:rPr>
          <w:b/>
        </w:rPr>
        <w:t>6.2</w:t>
      </w:r>
      <w:r>
        <w:rPr>
          <w:b/>
        </w:rPr>
        <w:tab/>
        <w:t>Static particle drying</w:t>
      </w:r>
      <w:bookmarkEnd w:id="361"/>
    </w:p>
    <w:p w14:paraId="5F157D81" w14:textId="77777777" w:rsidR="002948A6" w:rsidRDefault="002948A6" w:rsidP="00EA5CD1">
      <w:pPr>
        <w:spacing w:line="276" w:lineRule="auto"/>
      </w:pPr>
      <w:r>
        <w:t xml:space="preserve">To study the effect of a high frequency pulsed flow on drying processes, individual single particles were tracked through a drying process.  This technique removes many of the problematic variables inherent in multi-particle drying studies, such as particle interactions, agglomeration, defluidisation and sampling inaccuracies.  The single particle drying technique involved removing the individual bead from the drying air stream for periodic weighing.  This provided an accurate record of moisture content loss over time.  However, small differences in the internal structure, material composition and external sphericity all affect the rate of drying of the individual particles.  </w:t>
      </w:r>
    </w:p>
    <w:p w14:paraId="567C9CF2" w14:textId="68C451F5" w:rsidR="002948A6" w:rsidRPr="00EB5DAE" w:rsidRDefault="002948A6" w:rsidP="00EA5CD1">
      <w:pPr>
        <w:spacing w:line="276" w:lineRule="auto"/>
      </w:pPr>
      <w:r>
        <w:t xml:space="preserve">The single particles were dried whilst fixed in a static position to eliminate the limitations of minimum fluidisation and entrainment velocities.  As a result of this, the particle could be subjected to an increased range of flow velocities, and consequent pulse frequencies and amplitudes.  A benefit of this approach was that a wider range of particles can be studied, as size or density is less important.  Three particle types that have similar diameters to fit the static particle holding receptacle were used. These were perlite, zeolite molecular sieves and wheat grains.  </w:t>
      </w:r>
      <w:r>
        <w:fldChar w:fldCharType="begin"/>
      </w:r>
      <w:r>
        <w:instrText xml:space="preserve"> REF _Ref451073194 \h  \* MERGEFORMAT </w:instrText>
      </w:r>
      <w:r>
        <w:fldChar w:fldCharType="separate"/>
      </w:r>
      <w:r w:rsidR="005D3AE0">
        <w:t xml:space="preserve">Figure </w:t>
      </w:r>
      <w:r w:rsidR="005D3AE0">
        <w:rPr>
          <w:noProof/>
        </w:rPr>
        <w:t>6</w:t>
      </w:r>
      <w:r w:rsidR="005D3AE0">
        <w:rPr>
          <w:noProof/>
        </w:rPr>
        <w:noBreakHyphen/>
        <w:t>1</w:t>
      </w:r>
      <w:r>
        <w:fldChar w:fldCharType="end"/>
      </w:r>
      <w:r>
        <w:t xml:space="preserve"> shows that each </w:t>
      </w:r>
      <w:r w:rsidR="000D5376">
        <w:t xml:space="preserve">of these </w:t>
      </w:r>
      <w:r>
        <w:t>dry in different ways</w:t>
      </w:r>
      <w:r w:rsidR="00AE5671">
        <w:t>.  Perl</w:t>
      </w:r>
      <w:r>
        <w:t>ite absorb</w:t>
      </w:r>
      <w:r w:rsidR="00AE5671">
        <w:t xml:space="preserve">s </w:t>
      </w:r>
      <w:r>
        <w:t xml:space="preserve">a large amount of moisture, </w:t>
      </w:r>
      <w:r w:rsidR="00AE5671">
        <w:t>whilst w</w:t>
      </w:r>
      <w:r>
        <w:t xml:space="preserve">heat and zeolite sieves have lower initial moisture contents but present a long falling rate drying curve.  These particle types were studied under a range of drying conditions in both continuous and pulsed regimes to compare the drying rates produced.  The full list of experiments are presented in </w:t>
      </w:r>
      <w:r>
        <w:fldChar w:fldCharType="begin"/>
      </w:r>
      <w:r>
        <w:instrText xml:space="preserve"> REF _Ref451073301 \h  \* MERGEFORMAT </w:instrText>
      </w:r>
      <w:r>
        <w:fldChar w:fldCharType="separate"/>
      </w:r>
      <w:r w:rsidR="005D3AE0">
        <w:t xml:space="preserve">Table </w:t>
      </w:r>
      <w:r w:rsidR="005D3AE0">
        <w:rPr>
          <w:noProof/>
        </w:rPr>
        <w:t>6</w:t>
      </w:r>
      <w:r w:rsidR="005D3AE0">
        <w:rPr>
          <w:noProof/>
        </w:rPr>
        <w:noBreakHyphen/>
        <w:t>1</w:t>
      </w:r>
      <w:r>
        <w:fldChar w:fldCharType="end"/>
      </w:r>
      <w:r>
        <w:t>.</w:t>
      </w:r>
      <w:r>
        <w:rPr>
          <w:b/>
        </w:rPr>
        <w:t xml:space="preserve"> </w:t>
      </w:r>
      <w:r w:rsidRPr="00EB5DAE">
        <w:t xml:space="preserve"> The</w:t>
      </w:r>
      <w:r>
        <w:rPr>
          <w:b/>
        </w:rPr>
        <w:t xml:space="preserve"> </w:t>
      </w:r>
      <w:r>
        <w:t>full set of results for these experi</w:t>
      </w:r>
      <w:r w:rsidR="006317AB">
        <w:t>ments can be found in Appendix A</w:t>
      </w:r>
      <w:r>
        <w:t>.</w:t>
      </w:r>
    </w:p>
    <w:p w14:paraId="3D5AC04F" w14:textId="4629F5EC" w:rsidR="002948A6" w:rsidRDefault="002948A6" w:rsidP="001F5575">
      <w:pPr>
        <w:spacing w:line="276" w:lineRule="auto"/>
        <w:jc w:val="center"/>
      </w:pPr>
      <w:r>
        <w:rPr>
          <w:noProof/>
          <w:lang w:eastAsia="en-GB"/>
        </w:rPr>
        <w:lastRenderedPageBreak/>
        <w:drawing>
          <wp:inline distT="0" distB="0" distL="0" distR="0" wp14:anchorId="22186989" wp14:editId="5C3A0BE2">
            <wp:extent cx="4886325" cy="2590800"/>
            <wp:effectExtent l="0" t="0" r="0" b="0"/>
            <wp:docPr id="1034" name="Chart 10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0"/>
              </a:graphicData>
            </a:graphic>
          </wp:inline>
        </w:drawing>
      </w:r>
    </w:p>
    <w:p w14:paraId="5D90787B" w14:textId="7E338186" w:rsidR="002948A6" w:rsidRDefault="002948A6" w:rsidP="001F5575">
      <w:pPr>
        <w:pStyle w:val="Caption"/>
        <w:spacing w:before="0" w:after="0" w:line="276" w:lineRule="auto"/>
      </w:pPr>
      <w:bookmarkStart w:id="362" w:name="_Ref451073194"/>
      <w:bookmarkStart w:id="363" w:name="_Toc474686636"/>
      <w:r>
        <w:t xml:space="preserve">Figure </w:t>
      </w:r>
      <w:fldSimple w:instr=" STYLEREF 1 \s ">
        <w:r w:rsidR="005D3AE0">
          <w:rPr>
            <w:noProof/>
          </w:rPr>
          <w:t>6</w:t>
        </w:r>
      </w:fldSimple>
      <w:r w:rsidR="00F02E7D">
        <w:noBreakHyphen/>
      </w:r>
      <w:fldSimple w:instr=" SEQ Figure \* ARABIC \s 1 ">
        <w:r w:rsidR="005D3AE0">
          <w:rPr>
            <w:noProof/>
          </w:rPr>
          <w:t>1</w:t>
        </w:r>
      </w:fldSimple>
      <w:bookmarkEnd w:id="362"/>
      <w:r w:rsidRPr="00A642EE">
        <w:t>.</w:t>
      </w:r>
      <w:r>
        <w:t xml:space="preserve">  Comparison of particle materials for static drying curves showing moisture content (wet basis) over time, T = 20 °C, U = 5.16 m/s, continuous flow.</w:t>
      </w:r>
      <w:bookmarkEnd w:id="363"/>
    </w:p>
    <w:p w14:paraId="35BD2667" w14:textId="77777777" w:rsidR="001F5575" w:rsidRDefault="001F5575" w:rsidP="001F5575">
      <w:pPr>
        <w:spacing w:before="0" w:line="240" w:lineRule="auto"/>
      </w:pPr>
    </w:p>
    <w:p w14:paraId="335096FD" w14:textId="705493D3" w:rsidR="001F5575" w:rsidRDefault="001F5575" w:rsidP="001F5575">
      <w:pPr>
        <w:spacing w:line="276" w:lineRule="auto"/>
      </w:pPr>
      <w:r>
        <w:t xml:space="preserve">At each of the static drying conditions outlined in </w:t>
      </w:r>
      <w:r>
        <w:fldChar w:fldCharType="begin"/>
      </w:r>
      <w:r>
        <w:instrText xml:space="preserve"> REF _Ref451073301 \h  \* MERGEFORMAT </w:instrText>
      </w:r>
      <w:r>
        <w:fldChar w:fldCharType="separate"/>
      </w:r>
      <w:r w:rsidR="005D3AE0">
        <w:t xml:space="preserve">Table </w:t>
      </w:r>
      <w:r w:rsidR="005D3AE0">
        <w:rPr>
          <w:noProof/>
        </w:rPr>
        <w:t>6</w:t>
      </w:r>
      <w:r w:rsidR="005D3AE0">
        <w:rPr>
          <w:noProof/>
        </w:rPr>
        <w:noBreakHyphen/>
        <w:t>1</w:t>
      </w:r>
      <w:r>
        <w:fldChar w:fldCharType="end"/>
      </w:r>
      <w:r>
        <w:t xml:space="preserve">, a single particle was dried for a set amount of time, with periodic weighing away from the drying gas.  This produced a series of weight values, which could then be analysed to create drying curves and comparable normalised curves.  </w:t>
      </w:r>
      <w:r w:rsidR="00BD6B0F">
        <w:t xml:space="preserve">Multiple particles were tested at some conditions to identify levels of variation.  </w:t>
      </w:r>
      <w:r>
        <w:t xml:space="preserve">The analysis steps for this experimental set are presented in </w:t>
      </w:r>
      <w:r>
        <w:fldChar w:fldCharType="begin"/>
      </w:r>
      <w:r>
        <w:instrText xml:space="preserve"> REF _Ref451073492 \h  \* MERGEFORMAT </w:instrText>
      </w:r>
      <w:r>
        <w:fldChar w:fldCharType="separate"/>
      </w:r>
      <w:r w:rsidR="005D3AE0">
        <w:t xml:space="preserve">Table </w:t>
      </w:r>
      <w:r w:rsidR="005D3AE0">
        <w:rPr>
          <w:noProof/>
        </w:rPr>
        <w:t>6</w:t>
      </w:r>
      <w:r w:rsidR="005D3AE0">
        <w:rPr>
          <w:noProof/>
        </w:rPr>
        <w:noBreakHyphen/>
        <w:t>2</w:t>
      </w:r>
      <w:r>
        <w:fldChar w:fldCharType="end"/>
      </w:r>
      <w:r>
        <w:t>.  The weight of the static particle receptacle was removed from the calculations to leave the weight of the single particle.  From this, the amount of moisture remaining in the particle at any point, the percentage moisture content, the rate of drying or the normalised moisture content could be calculated.</w:t>
      </w:r>
    </w:p>
    <w:p w14:paraId="365B2C7C" w14:textId="77777777" w:rsidR="0023313A" w:rsidRDefault="0023313A" w:rsidP="001F5575">
      <w:pPr>
        <w:spacing w:before="0" w:line="276" w:lineRule="auto"/>
      </w:pPr>
    </w:p>
    <w:p w14:paraId="4170A3A3" w14:textId="0562979C" w:rsidR="002948A6" w:rsidRDefault="002948A6" w:rsidP="00EA5CD1">
      <w:pPr>
        <w:pStyle w:val="Caption"/>
        <w:spacing w:line="276" w:lineRule="auto"/>
      </w:pPr>
      <w:bookmarkStart w:id="364" w:name="_Ref451073301"/>
      <w:bookmarkStart w:id="365" w:name="_Toc474686763"/>
      <w:r>
        <w:t xml:space="preserve">Table </w:t>
      </w:r>
      <w:fldSimple w:instr=" STYLEREF 1 \s ">
        <w:r w:rsidR="005D3AE0">
          <w:rPr>
            <w:noProof/>
          </w:rPr>
          <w:t>6</w:t>
        </w:r>
      </w:fldSimple>
      <w:r>
        <w:noBreakHyphen/>
      </w:r>
      <w:fldSimple w:instr=" SEQ Table \* ARABIC \s 1 ">
        <w:r w:rsidR="005D3AE0">
          <w:rPr>
            <w:noProof/>
          </w:rPr>
          <w:t>1</w:t>
        </w:r>
      </w:fldSimple>
      <w:bookmarkEnd w:id="364"/>
      <w:r w:rsidRPr="00A642EE">
        <w:t>.</w:t>
      </w:r>
      <w:r>
        <w:t xml:space="preserve">  Static particle drying experimental parameters.</w:t>
      </w:r>
      <w:bookmarkEnd w:id="365"/>
      <w:r>
        <w:t xml:space="preserve">  </w:t>
      </w:r>
    </w:p>
    <w:tbl>
      <w:tblPr>
        <w:tblStyle w:val="LightShading"/>
        <w:tblW w:w="0" w:type="auto"/>
        <w:tblLook w:val="04A0" w:firstRow="1" w:lastRow="0" w:firstColumn="1" w:lastColumn="0" w:noHBand="0" w:noVBand="1"/>
      </w:tblPr>
      <w:tblGrid>
        <w:gridCol w:w="1642"/>
        <w:gridCol w:w="2092"/>
        <w:gridCol w:w="1856"/>
        <w:gridCol w:w="1606"/>
        <w:gridCol w:w="2046"/>
      </w:tblGrid>
      <w:tr w:rsidR="002948A6" w14:paraId="114721C9" w14:textId="77777777" w:rsidTr="00BD6B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2" w:type="dxa"/>
            <w:tcBorders>
              <w:top w:val="single" w:sz="18" w:space="0" w:color="auto"/>
            </w:tcBorders>
            <w:shd w:val="clear" w:color="auto" w:fill="auto"/>
          </w:tcPr>
          <w:p w14:paraId="194273CB" w14:textId="77777777" w:rsidR="002948A6" w:rsidRDefault="002948A6" w:rsidP="001F5575">
            <w:pPr>
              <w:spacing w:before="0" w:line="240" w:lineRule="auto"/>
            </w:pPr>
            <w:r>
              <w:t>Material</w:t>
            </w:r>
          </w:p>
        </w:tc>
        <w:tc>
          <w:tcPr>
            <w:tcW w:w="2092" w:type="dxa"/>
            <w:tcBorders>
              <w:top w:val="single" w:sz="18" w:space="0" w:color="auto"/>
            </w:tcBorders>
            <w:shd w:val="clear" w:color="auto" w:fill="auto"/>
          </w:tcPr>
          <w:p w14:paraId="2560E27A" w14:textId="77777777" w:rsidR="002948A6" w:rsidRDefault="002948A6" w:rsidP="001F5575">
            <w:pPr>
              <w:spacing w:before="0" w:line="240" w:lineRule="auto"/>
              <w:jc w:val="left"/>
              <w:cnfStyle w:val="100000000000" w:firstRow="1" w:lastRow="0" w:firstColumn="0" w:lastColumn="0" w:oddVBand="0" w:evenVBand="0" w:oddHBand="0" w:evenHBand="0" w:firstRowFirstColumn="0" w:firstRowLastColumn="0" w:lastRowFirstColumn="0" w:lastRowLastColumn="0"/>
            </w:pPr>
            <w:r>
              <w:t>Temperature (°C)</w:t>
            </w:r>
          </w:p>
        </w:tc>
        <w:tc>
          <w:tcPr>
            <w:tcW w:w="1856" w:type="dxa"/>
            <w:tcBorders>
              <w:top w:val="single" w:sz="18" w:space="0" w:color="auto"/>
            </w:tcBorders>
            <w:shd w:val="clear" w:color="auto" w:fill="auto"/>
          </w:tcPr>
          <w:p w14:paraId="10DD30D9" w14:textId="77777777" w:rsidR="002948A6" w:rsidRDefault="002948A6" w:rsidP="001F5575">
            <w:pPr>
              <w:spacing w:before="0" w:line="240" w:lineRule="auto"/>
              <w:jc w:val="left"/>
              <w:cnfStyle w:val="100000000000" w:firstRow="1" w:lastRow="0" w:firstColumn="0" w:lastColumn="0" w:oddVBand="0" w:evenVBand="0" w:oddHBand="0" w:evenHBand="0" w:firstRowFirstColumn="0" w:firstRowLastColumn="0" w:lastRowFirstColumn="0" w:lastRowLastColumn="0"/>
            </w:pPr>
            <w:r w:rsidRPr="00C57CE0">
              <w:t>U ( m/s)</w:t>
            </w:r>
          </w:p>
        </w:tc>
        <w:tc>
          <w:tcPr>
            <w:tcW w:w="1606" w:type="dxa"/>
            <w:tcBorders>
              <w:top w:val="single" w:sz="18" w:space="0" w:color="auto"/>
            </w:tcBorders>
            <w:shd w:val="clear" w:color="auto" w:fill="auto"/>
          </w:tcPr>
          <w:p w14:paraId="10A7B619" w14:textId="77777777" w:rsidR="002948A6" w:rsidRDefault="002948A6" w:rsidP="001F5575">
            <w:pPr>
              <w:spacing w:before="0" w:line="240" w:lineRule="auto"/>
              <w:jc w:val="left"/>
              <w:cnfStyle w:val="100000000000" w:firstRow="1" w:lastRow="0" w:firstColumn="0" w:lastColumn="0" w:oddVBand="0" w:evenVBand="0" w:oddHBand="0" w:evenHBand="0" w:firstRowFirstColumn="0" w:firstRowLastColumn="0" w:lastRowFirstColumn="0" w:lastRowLastColumn="0"/>
            </w:pPr>
            <w:r>
              <w:t>Flow regime</w:t>
            </w:r>
          </w:p>
        </w:tc>
        <w:tc>
          <w:tcPr>
            <w:tcW w:w="2046" w:type="dxa"/>
            <w:tcBorders>
              <w:top w:val="single" w:sz="18" w:space="0" w:color="auto"/>
            </w:tcBorders>
            <w:shd w:val="clear" w:color="auto" w:fill="auto"/>
          </w:tcPr>
          <w:p w14:paraId="0D019894" w14:textId="42FB5B18" w:rsidR="002948A6" w:rsidRDefault="00BD6B0F" w:rsidP="001F5575">
            <w:pPr>
              <w:spacing w:before="0" w:line="240" w:lineRule="auto"/>
              <w:jc w:val="left"/>
              <w:cnfStyle w:val="100000000000" w:firstRow="1" w:lastRow="0" w:firstColumn="0" w:lastColumn="0" w:oddVBand="0" w:evenVBand="0" w:oddHBand="0" w:evenHBand="0" w:firstRowFirstColumn="0" w:firstRowLastColumn="0" w:lastRowFirstColumn="0" w:lastRowLastColumn="0"/>
            </w:pPr>
            <w:r>
              <w:t>No. of Experiments</w:t>
            </w:r>
          </w:p>
        </w:tc>
      </w:tr>
      <w:tr w:rsidR="002948A6" w14:paraId="33608C5A" w14:textId="77777777" w:rsidTr="00BD6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2" w:type="dxa"/>
            <w:shd w:val="clear" w:color="auto" w:fill="auto"/>
          </w:tcPr>
          <w:p w14:paraId="70E7E273" w14:textId="77777777" w:rsidR="002948A6" w:rsidRDefault="002948A6" w:rsidP="001F5575">
            <w:pPr>
              <w:spacing w:before="0" w:line="240" w:lineRule="auto"/>
            </w:pPr>
            <w:r>
              <w:t>Molecular sieve 4 Å</w:t>
            </w:r>
          </w:p>
        </w:tc>
        <w:tc>
          <w:tcPr>
            <w:tcW w:w="2092" w:type="dxa"/>
            <w:shd w:val="clear" w:color="auto" w:fill="auto"/>
          </w:tcPr>
          <w:p w14:paraId="0AE74C18"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20</w:t>
            </w:r>
          </w:p>
        </w:tc>
        <w:tc>
          <w:tcPr>
            <w:tcW w:w="1856" w:type="dxa"/>
            <w:shd w:val="clear" w:color="auto" w:fill="auto"/>
          </w:tcPr>
          <w:p w14:paraId="665EE100"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2.95-9.58</w:t>
            </w:r>
          </w:p>
        </w:tc>
        <w:tc>
          <w:tcPr>
            <w:tcW w:w="1606" w:type="dxa"/>
            <w:shd w:val="clear" w:color="auto" w:fill="auto"/>
          </w:tcPr>
          <w:p w14:paraId="60EAA440"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Continuous</w:t>
            </w:r>
          </w:p>
          <w:p w14:paraId="24AC10A1"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Pulsed</w:t>
            </w:r>
          </w:p>
        </w:tc>
        <w:tc>
          <w:tcPr>
            <w:tcW w:w="2046" w:type="dxa"/>
            <w:shd w:val="clear" w:color="auto" w:fill="auto"/>
          </w:tcPr>
          <w:p w14:paraId="7806C11C"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1</w:t>
            </w:r>
          </w:p>
          <w:p w14:paraId="362B3A18"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1</w:t>
            </w:r>
          </w:p>
        </w:tc>
      </w:tr>
      <w:tr w:rsidR="002948A6" w14:paraId="7A0B2554" w14:textId="77777777" w:rsidTr="00BD6B0F">
        <w:tc>
          <w:tcPr>
            <w:cnfStyle w:val="001000000000" w:firstRow="0" w:lastRow="0" w:firstColumn="1" w:lastColumn="0" w:oddVBand="0" w:evenVBand="0" w:oddHBand="0" w:evenHBand="0" w:firstRowFirstColumn="0" w:firstRowLastColumn="0" w:lastRowFirstColumn="0" w:lastRowLastColumn="0"/>
            <w:tcW w:w="1642" w:type="dxa"/>
            <w:shd w:val="clear" w:color="auto" w:fill="auto"/>
          </w:tcPr>
          <w:p w14:paraId="19F5262C" w14:textId="77777777" w:rsidR="002948A6" w:rsidRDefault="002948A6" w:rsidP="001F5575">
            <w:pPr>
              <w:spacing w:before="0" w:line="240" w:lineRule="auto"/>
            </w:pPr>
          </w:p>
        </w:tc>
        <w:tc>
          <w:tcPr>
            <w:tcW w:w="2092" w:type="dxa"/>
            <w:shd w:val="clear" w:color="auto" w:fill="auto"/>
          </w:tcPr>
          <w:p w14:paraId="6CC638C7"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pPr>
            <w:r>
              <w:t>25-45</w:t>
            </w:r>
          </w:p>
        </w:tc>
        <w:tc>
          <w:tcPr>
            <w:tcW w:w="1856" w:type="dxa"/>
            <w:shd w:val="clear" w:color="auto" w:fill="auto"/>
          </w:tcPr>
          <w:p w14:paraId="0B7D1F7C"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pPr>
            <w:r>
              <w:t>5.16-9.58</w:t>
            </w:r>
          </w:p>
        </w:tc>
        <w:tc>
          <w:tcPr>
            <w:tcW w:w="1606" w:type="dxa"/>
            <w:shd w:val="clear" w:color="auto" w:fill="auto"/>
          </w:tcPr>
          <w:p w14:paraId="5A2D8ED1"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pPr>
            <w:r>
              <w:t>Continuous</w:t>
            </w:r>
          </w:p>
          <w:p w14:paraId="20CCDFAA"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pPr>
            <w:r>
              <w:t>Pulsed</w:t>
            </w:r>
          </w:p>
        </w:tc>
        <w:tc>
          <w:tcPr>
            <w:tcW w:w="2046" w:type="dxa"/>
            <w:shd w:val="clear" w:color="auto" w:fill="auto"/>
          </w:tcPr>
          <w:p w14:paraId="6EAD3A45"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pPr>
            <w:r>
              <w:t>1</w:t>
            </w:r>
          </w:p>
          <w:p w14:paraId="06A16E25"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pPr>
            <w:r>
              <w:t>1</w:t>
            </w:r>
          </w:p>
        </w:tc>
      </w:tr>
      <w:tr w:rsidR="002948A6" w14:paraId="2C6B6EC9" w14:textId="77777777" w:rsidTr="00BD6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2" w:type="dxa"/>
            <w:shd w:val="clear" w:color="auto" w:fill="auto"/>
          </w:tcPr>
          <w:p w14:paraId="18A407F2" w14:textId="77777777" w:rsidR="002948A6" w:rsidRDefault="002948A6" w:rsidP="001F5575">
            <w:pPr>
              <w:spacing w:before="0" w:line="240" w:lineRule="auto"/>
            </w:pPr>
            <w:r>
              <w:t>Perlite</w:t>
            </w:r>
          </w:p>
        </w:tc>
        <w:tc>
          <w:tcPr>
            <w:tcW w:w="2092" w:type="dxa"/>
            <w:shd w:val="clear" w:color="auto" w:fill="auto"/>
          </w:tcPr>
          <w:p w14:paraId="67D18F46"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20</w:t>
            </w:r>
          </w:p>
        </w:tc>
        <w:tc>
          <w:tcPr>
            <w:tcW w:w="1856" w:type="dxa"/>
            <w:shd w:val="clear" w:color="auto" w:fill="auto"/>
          </w:tcPr>
          <w:p w14:paraId="6D7271C1"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2.95-9.58</w:t>
            </w:r>
          </w:p>
        </w:tc>
        <w:tc>
          <w:tcPr>
            <w:tcW w:w="1606" w:type="dxa"/>
            <w:shd w:val="clear" w:color="auto" w:fill="auto"/>
          </w:tcPr>
          <w:p w14:paraId="5A82E695"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Continuous</w:t>
            </w:r>
          </w:p>
          <w:p w14:paraId="6AD4CA80"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Pulsed</w:t>
            </w:r>
          </w:p>
        </w:tc>
        <w:tc>
          <w:tcPr>
            <w:tcW w:w="2046" w:type="dxa"/>
            <w:shd w:val="clear" w:color="auto" w:fill="auto"/>
          </w:tcPr>
          <w:p w14:paraId="006991AE"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1</w:t>
            </w:r>
          </w:p>
          <w:p w14:paraId="6D067961"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1</w:t>
            </w:r>
          </w:p>
        </w:tc>
      </w:tr>
      <w:tr w:rsidR="002948A6" w14:paraId="1C87B6FC" w14:textId="77777777" w:rsidTr="00BD6B0F">
        <w:tc>
          <w:tcPr>
            <w:cnfStyle w:val="001000000000" w:firstRow="0" w:lastRow="0" w:firstColumn="1" w:lastColumn="0" w:oddVBand="0" w:evenVBand="0" w:oddHBand="0" w:evenHBand="0" w:firstRowFirstColumn="0" w:firstRowLastColumn="0" w:lastRowFirstColumn="0" w:lastRowLastColumn="0"/>
            <w:tcW w:w="1642" w:type="dxa"/>
            <w:shd w:val="clear" w:color="auto" w:fill="auto"/>
          </w:tcPr>
          <w:p w14:paraId="3085D024" w14:textId="77777777" w:rsidR="002948A6" w:rsidRDefault="002948A6" w:rsidP="001F5575">
            <w:pPr>
              <w:spacing w:before="0" w:line="240" w:lineRule="auto"/>
            </w:pPr>
          </w:p>
        </w:tc>
        <w:tc>
          <w:tcPr>
            <w:tcW w:w="2092" w:type="dxa"/>
            <w:shd w:val="clear" w:color="auto" w:fill="auto"/>
          </w:tcPr>
          <w:p w14:paraId="188EB49F"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856" w:type="dxa"/>
            <w:shd w:val="clear" w:color="auto" w:fill="auto"/>
          </w:tcPr>
          <w:p w14:paraId="35B3EC70"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pPr>
            <w:r>
              <w:t>6.63</w:t>
            </w:r>
          </w:p>
        </w:tc>
        <w:tc>
          <w:tcPr>
            <w:tcW w:w="1606" w:type="dxa"/>
            <w:shd w:val="clear" w:color="auto" w:fill="auto"/>
          </w:tcPr>
          <w:p w14:paraId="528252C3"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pPr>
            <w:r>
              <w:t>Continuous</w:t>
            </w:r>
          </w:p>
          <w:p w14:paraId="6CADE704"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pPr>
            <w:r>
              <w:t>Pulsed</w:t>
            </w:r>
          </w:p>
        </w:tc>
        <w:tc>
          <w:tcPr>
            <w:tcW w:w="2046" w:type="dxa"/>
            <w:shd w:val="clear" w:color="auto" w:fill="auto"/>
          </w:tcPr>
          <w:p w14:paraId="66847F09"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pPr>
            <w:r>
              <w:t>36</w:t>
            </w:r>
          </w:p>
          <w:p w14:paraId="040A5C68"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pPr>
            <w:r>
              <w:t>36</w:t>
            </w:r>
          </w:p>
        </w:tc>
      </w:tr>
      <w:tr w:rsidR="002948A6" w14:paraId="129E1849" w14:textId="77777777" w:rsidTr="00BD6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2" w:type="dxa"/>
            <w:shd w:val="clear" w:color="auto" w:fill="auto"/>
          </w:tcPr>
          <w:p w14:paraId="1D8393AD" w14:textId="77777777" w:rsidR="002948A6" w:rsidRDefault="002948A6" w:rsidP="001F5575">
            <w:pPr>
              <w:spacing w:before="0" w:line="240" w:lineRule="auto"/>
            </w:pPr>
          </w:p>
        </w:tc>
        <w:tc>
          <w:tcPr>
            <w:tcW w:w="2092" w:type="dxa"/>
            <w:shd w:val="clear" w:color="auto" w:fill="auto"/>
          </w:tcPr>
          <w:p w14:paraId="5BC51B2E"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25-40</w:t>
            </w:r>
          </w:p>
        </w:tc>
        <w:tc>
          <w:tcPr>
            <w:tcW w:w="1856" w:type="dxa"/>
            <w:shd w:val="clear" w:color="auto" w:fill="auto"/>
          </w:tcPr>
          <w:p w14:paraId="33B08A8E"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5.16-9.58</w:t>
            </w:r>
          </w:p>
        </w:tc>
        <w:tc>
          <w:tcPr>
            <w:tcW w:w="1606" w:type="dxa"/>
            <w:shd w:val="clear" w:color="auto" w:fill="auto"/>
          </w:tcPr>
          <w:p w14:paraId="16C03112"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Continuous</w:t>
            </w:r>
          </w:p>
          <w:p w14:paraId="66273DF4"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Pulsed</w:t>
            </w:r>
          </w:p>
        </w:tc>
        <w:tc>
          <w:tcPr>
            <w:tcW w:w="2046" w:type="dxa"/>
            <w:shd w:val="clear" w:color="auto" w:fill="auto"/>
          </w:tcPr>
          <w:p w14:paraId="0A809F3F"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1</w:t>
            </w:r>
          </w:p>
          <w:p w14:paraId="0369F30E"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1</w:t>
            </w:r>
          </w:p>
        </w:tc>
      </w:tr>
      <w:tr w:rsidR="002948A6" w14:paraId="3FE31F40" w14:textId="77777777" w:rsidTr="00BD6B0F">
        <w:tc>
          <w:tcPr>
            <w:cnfStyle w:val="001000000000" w:firstRow="0" w:lastRow="0" w:firstColumn="1" w:lastColumn="0" w:oddVBand="0" w:evenVBand="0" w:oddHBand="0" w:evenHBand="0" w:firstRowFirstColumn="0" w:firstRowLastColumn="0" w:lastRowFirstColumn="0" w:lastRowLastColumn="0"/>
            <w:tcW w:w="1642" w:type="dxa"/>
            <w:shd w:val="clear" w:color="auto" w:fill="auto"/>
          </w:tcPr>
          <w:p w14:paraId="561664D6" w14:textId="77777777" w:rsidR="002948A6" w:rsidRDefault="002948A6" w:rsidP="001F5575">
            <w:pPr>
              <w:spacing w:before="0" w:line="240" w:lineRule="auto"/>
            </w:pPr>
          </w:p>
        </w:tc>
        <w:tc>
          <w:tcPr>
            <w:tcW w:w="2092" w:type="dxa"/>
            <w:shd w:val="clear" w:color="auto" w:fill="auto"/>
          </w:tcPr>
          <w:p w14:paraId="3427480D"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40</w:t>
            </w:r>
          </w:p>
        </w:tc>
        <w:tc>
          <w:tcPr>
            <w:tcW w:w="1856" w:type="dxa"/>
            <w:shd w:val="clear" w:color="auto" w:fill="auto"/>
          </w:tcPr>
          <w:p w14:paraId="6203DA2F"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6.63</w:t>
            </w:r>
          </w:p>
        </w:tc>
        <w:tc>
          <w:tcPr>
            <w:tcW w:w="1606" w:type="dxa"/>
            <w:shd w:val="clear" w:color="auto" w:fill="auto"/>
          </w:tcPr>
          <w:p w14:paraId="48D63782"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pPr>
            <w:r>
              <w:t>Continuous</w:t>
            </w:r>
          </w:p>
          <w:p w14:paraId="5D1C486C"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pPr>
            <w:r>
              <w:t>Pulsed</w:t>
            </w:r>
          </w:p>
        </w:tc>
        <w:tc>
          <w:tcPr>
            <w:tcW w:w="2046" w:type="dxa"/>
            <w:shd w:val="clear" w:color="auto" w:fill="auto"/>
          </w:tcPr>
          <w:p w14:paraId="21133B0B"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pPr>
            <w:r>
              <w:t>20</w:t>
            </w:r>
          </w:p>
          <w:p w14:paraId="79CCC65F"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pPr>
            <w:r>
              <w:t>20</w:t>
            </w:r>
          </w:p>
        </w:tc>
      </w:tr>
      <w:tr w:rsidR="002948A6" w14:paraId="512C0C4B" w14:textId="77777777" w:rsidTr="00BD6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2" w:type="dxa"/>
            <w:shd w:val="clear" w:color="auto" w:fill="auto"/>
          </w:tcPr>
          <w:p w14:paraId="0732B418" w14:textId="77777777" w:rsidR="002948A6" w:rsidRDefault="002948A6" w:rsidP="001F5575">
            <w:pPr>
              <w:spacing w:before="0" w:line="240" w:lineRule="auto"/>
            </w:pPr>
            <w:r>
              <w:t>Wheat</w:t>
            </w:r>
          </w:p>
        </w:tc>
        <w:tc>
          <w:tcPr>
            <w:tcW w:w="2092" w:type="dxa"/>
            <w:shd w:val="clear" w:color="auto" w:fill="auto"/>
          </w:tcPr>
          <w:p w14:paraId="3F33A807"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20</w:t>
            </w:r>
          </w:p>
        </w:tc>
        <w:tc>
          <w:tcPr>
            <w:tcW w:w="1856" w:type="dxa"/>
            <w:shd w:val="clear" w:color="auto" w:fill="auto"/>
          </w:tcPr>
          <w:p w14:paraId="3BC1EDEF"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5.89</w:t>
            </w:r>
          </w:p>
        </w:tc>
        <w:tc>
          <w:tcPr>
            <w:tcW w:w="1606" w:type="dxa"/>
            <w:shd w:val="clear" w:color="auto" w:fill="auto"/>
          </w:tcPr>
          <w:p w14:paraId="19D1B80D"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Continuous</w:t>
            </w:r>
          </w:p>
          <w:p w14:paraId="1D8E967A"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Pulsed</w:t>
            </w:r>
          </w:p>
        </w:tc>
        <w:tc>
          <w:tcPr>
            <w:tcW w:w="2046" w:type="dxa"/>
            <w:shd w:val="clear" w:color="auto" w:fill="auto"/>
          </w:tcPr>
          <w:p w14:paraId="022F924D"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35</w:t>
            </w:r>
          </w:p>
          <w:p w14:paraId="760C4E7D"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35</w:t>
            </w:r>
          </w:p>
        </w:tc>
      </w:tr>
      <w:tr w:rsidR="002948A6" w14:paraId="47920AB9" w14:textId="77777777" w:rsidTr="00BD6B0F">
        <w:tc>
          <w:tcPr>
            <w:cnfStyle w:val="001000000000" w:firstRow="0" w:lastRow="0" w:firstColumn="1" w:lastColumn="0" w:oddVBand="0" w:evenVBand="0" w:oddHBand="0" w:evenHBand="0" w:firstRowFirstColumn="0" w:firstRowLastColumn="0" w:lastRowFirstColumn="0" w:lastRowLastColumn="0"/>
            <w:tcW w:w="1642" w:type="dxa"/>
            <w:shd w:val="clear" w:color="auto" w:fill="auto"/>
          </w:tcPr>
          <w:p w14:paraId="21E085F8" w14:textId="77777777" w:rsidR="002948A6" w:rsidRDefault="002948A6" w:rsidP="001F5575">
            <w:pPr>
              <w:spacing w:before="0" w:line="240" w:lineRule="auto"/>
            </w:pPr>
          </w:p>
        </w:tc>
        <w:tc>
          <w:tcPr>
            <w:tcW w:w="2092" w:type="dxa"/>
            <w:shd w:val="clear" w:color="auto" w:fill="auto"/>
          </w:tcPr>
          <w:p w14:paraId="3D804413"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40</w:t>
            </w:r>
          </w:p>
        </w:tc>
        <w:tc>
          <w:tcPr>
            <w:tcW w:w="1856" w:type="dxa"/>
            <w:shd w:val="clear" w:color="auto" w:fill="auto"/>
          </w:tcPr>
          <w:p w14:paraId="7CC06397"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5.89</w:t>
            </w:r>
          </w:p>
        </w:tc>
        <w:tc>
          <w:tcPr>
            <w:tcW w:w="1606" w:type="dxa"/>
            <w:shd w:val="clear" w:color="auto" w:fill="auto"/>
          </w:tcPr>
          <w:p w14:paraId="7BB99E20"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pPr>
            <w:r>
              <w:t>Continuous</w:t>
            </w:r>
          </w:p>
          <w:p w14:paraId="1AF41EA6"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pPr>
            <w:r>
              <w:t>Pulsed</w:t>
            </w:r>
          </w:p>
        </w:tc>
        <w:tc>
          <w:tcPr>
            <w:tcW w:w="2046" w:type="dxa"/>
            <w:shd w:val="clear" w:color="auto" w:fill="auto"/>
          </w:tcPr>
          <w:p w14:paraId="224884DF"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pPr>
            <w:r>
              <w:t>19</w:t>
            </w:r>
          </w:p>
          <w:p w14:paraId="531E2C30" w14:textId="77777777" w:rsidR="002948A6" w:rsidRDefault="002948A6" w:rsidP="001F5575">
            <w:pPr>
              <w:spacing w:before="0" w:line="240" w:lineRule="auto"/>
              <w:cnfStyle w:val="000000000000" w:firstRow="0" w:lastRow="0" w:firstColumn="0" w:lastColumn="0" w:oddVBand="0" w:evenVBand="0" w:oddHBand="0" w:evenHBand="0" w:firstRowFirstColumn="0" w:firstRowLastColumn="0" w:lastRowFirstColumn="0" w:lastRowLastColumn="0"/>
            </w:pPr>
            <w:r>
              <w:t>19</w:t>
            </w:r>
          </w:p>
        </w:tc>
      </w:tr>
      <w:tr w:rsidR="002948A6" w14:paraId="35A73984" w14:textId="77777777" w:rsidTr="00BD6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2" w:type="dxa"/>
            <w:tcBorders>
              <w:bottom w:val="single" w:sz="18" w:space="0" w:color="auto"/>
            </w:tcBorders>
            <w:shd w:val="clear" w:color="auto" w:fill="auto"/>
          </w:tcPr>
          <w:p w14:paraId="48B23A84" w14:textId="77777777" w:rsidR="002948A6" w:rsidRDefault="002948A6" w:rsidP="001F5575">
            <w:pPr>
              <w:spacing w:before="0" w:line="240" w:lineRule="auto"/>
            </w:pPr>
          </w:p>
        </w:tc>
        <w:tc>
          <w:tcPr>
            <w:tcW w:w="2092" w:type="dxa"/>
            <w:tcBorders>
              <w:bottom w:val="single" w:sz="18" w:space="0" w:color="auto"/>
            </w:tcBorders>
            <w:shd w:val="clear" w:color="auto" w:fill="auto"/>
          </w:tcPr>
          <w:p w14:paraId="787BB596"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60</w:t>
            </w:r>
          </w:p>
        </w:tc>
        <w:tc>
          <w:tcPr>
            <w:tcW w:w="1856" w:type="dxa"/>
            <w:tcBorders>
              <w:bottom w:val="single" w:sz="18" w:space="0" w:color="auto"/>
            </w:tcBorders>
            <w:shd w:val="clear" w:color="auto" w:fill="auto"/>
          </w:tcPr>
          <w:p w14:paraId="3CF24151"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5.89</w:t>
            </w:r>
          </w:p>
        </w:tc>
        <w:tc>
          <w:tcPr>
            <w:tcW w:w="1606" w:type="dxa"/>
            <w:tcBorders>
              <w:bottom w:val="single" w:sz="18" w:space="0" w:color="auto"/>
            </w:tcBorders>
            <w:shd w:val="clear" w:color="auto" w:fill="auto"/>
          </w:tcPr>
          <w:p w14:paraId="34C083CA"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Continuous</w:t>
            </w:r>
          </w:p>
          <w:p w14:paraId="588C9B2C"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Pulsed</w:t>
            </w:r>
          </w:p>
        </w:tc>
        <w:tc>
          <w:tcPr>
            <w:tcW w:w="2046" w:type="dxa"/>
            <w:tcBorders>
              <w:bottom w:val="single" w:sz="18" w:space="0" w:color="auto"/>
            </w:tcBorders>
            <w:shd w:val="clear" w:color="auto" w:fill="auto"/>
          </w:tcPr>
          <w:p w14:paraId="2529C911"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10</w:t>
            </w:r>
          </w:p>
          <w:p w14:paraId="4F136219" w14:textId="77777777" w:rsidR="002948A6" w:rsidRDefault="002948A6" w:rsidP="001F5575">
            <w:pPr>
              <w:spacing w:before="0" w:line="240" w:lineRule="auto"/>
              <w:cnfStyle w:val="000000100000" w:firstRow="0" w:lastRow="0" w:firstColumn="0" w:lastColumn="0" w:oddVBand="0" w:evenVBand="0" w:oddHBand="1" w:evenHBand="0" w:firstRowFirstColumn="0" w:firstRowLastColumn="0" w:lastRowFirstColumn="0" w:lastRowLastColumn="0"/>
            </w:pPr>
            <w:r>
              <w:t>10</w:t>
            </w:r>
          </w:p>
        </w:tc>
      </w:tr>
    </w:tbl>
    <w:p w14:paraId="68FC2A8C" w14:textId="77777777" w:rsidR="000D5376" w:rsidRDefault="000D5376" w:rsidP="00EA5CD1">
      <w:pPr>
        <w:pStyle w:val="Heading3"/>
        <w:spacing w:line="276" w:lineRule="auto"/>
      </w:pPr>
      <w:bookmarkStart w:id="366" w:name="_Toc474696419"/>
      <w:r>
        <w:lastRenderedPageBreak/>
        <w:t>6.2.1</w:t>
      </w:r>
      <w:r>
        <w:tab/>
        <w:t>Pilot tests</w:t>
      </w:r>
      <w:bookmarkEnd w:id="366"/>
    </w:p>
    <w:p w14:paraId="2CF92C21" w14:textId="37303B12" w:rsidR="000D5376" w:rsidRDefault="000D5376" w:rsidP="00EA5CD1">
      <w:pPr>
        <w:spacing w:line="276" w:lineRule="auto"/>
      </w:pPr>
      <w:r>
        <w:t xml:space="preserve">An initial study of a wide range of drying conditions was first carried out.  One particle was dried for each separate condition studied, with a different particle used for the next experiment.  These conditions were designed to give a broad indication of the drying characteristics of a fast and a slow drying particle type under both continuous flow and pulsed flow.  </w:t>
      </w:r>
      <w:r w:rsidR="00AE5671">
        <w:t xml:space="preserve">Each particle was weighed intermittently whilst drying.  </w:t>
      </w:r>
      <w:r w:rsidR="00AE5671">
        <w:fldChar w:fldCharType="begin"/>
      </w:r>
      <w:r w:rsidR="00AE5671">
        <w:instrText xml:space="preserve"> REF _Ref451073492 \h </w:instrText>
      </w:r>
      <w:r w:rsidR="00EA5CD1">
        <w:instrText xml:space="preserve"> \* MERGEFORMAT </w:instrText>
      </w:r>
      <w:r w:rsidR="00AE5671">
        <w:fldChar w:fldCharType="separate"/>
      </w:r>
      <w:r w:rsidR="005D3AE0">
        <w:t xml:space="preserve">Table </w:t>
      </w:r>
      <w:r w:rsidR="005D3AE0">
        <w:rPr>
          <w:noProof/>
        </w:rPr>
        <w:t>6</w:t>
      </w:r>
      <w:r w:rsidR="005D3AE0">
        <w:rPr>
          <w:noProof/>
        </w:rPr>
        <w:noBreakHyphen/>
        <w:t>2</w:t>
      </w:r>
      <w:r w:rsidR="00AE5671">
        <w:fldChar w:fldCharType="end"/>
      </w:r>
      <w:r w:rsidR="00AE5671">
        <w:t xml:space="preserve"> shows the analysis steps taken to analyse drying.  From the sample weight, the weight of the particle, weight of the moisture and % moisture content (wet basis) could be calculated.  </w:t>
      </w:r>
      <w:r>
        <w:t xml:space="preserve">The first particle type studied were zeolite molecular sieves.  </w:t>
      </w:r>
      <w:r>
        <w:fldChar w:fldCharType="begin"/>
      </w:r>
      <w:r>
        <w:instrText xml:space="preserve"> REF _Ref451079435 \h  \* MERGEFORMAT </w:instrText>
      </w:r>
      <w:r>
        <w:fldChar w:fldCharType="separate"/>
      </w:r>
      <w:r w:rsidR="005D3AE0">
        <w:t xml:space="preserve">Figure </w:t>
      </w:r>
      <w:r w:rsidR="005D3AE0">
        <w:rPr>
          <w:noProof/>
        </w:rPr>
        <w:t>6</w:t>
      </w:r>
      <w:r w:rsidR="005D3AE0">
        <w:rPr>
          <w:noProof/>
        </w:rPr>
        <w:noBreakHyphen/>
        <w:t>2</w:t>
      </w:r>
      <w:r>
        <w:fldChar w:fldCharType="end"/>
      </w:r>
      <w:r>
        <w:t xml:space="preserve"> shows the change in moisture content over time under the continuous and pulsed flow regimes at increasing gas velocities.  For continuous flow (</w:t>
      </w:r>
      <w:r>
        <w:fldChar w:fldCharType="begin"/>
      </w:r>
      <w:r>
        <w:instrText xml:space="preserve"> REF _Ref451079435 \h  \* MERGEFORMAT </w:instrText>
      </w:r>
      <w:r>
        <w:fldChar w:fldCharType="separate"/>
      </w:r>
      <w:r w:rsidR="005D3AE0">
        <w:t xml:space="preserve">Figure </w:t>
      </w:r>
      <w:r w:rsidR="005D3AE0">
        <w:rPr>
          <w:noProof/>
        </w:rPr>
        <w:t>6</w:t>
      </w:r>
      <w:r w:rsidR="005D3AE0">
        <w:rPr>
          <w:noProof/>
        </w:rPr>
        <w:noBreakHyphen/>
        <w:t>2</w:t>
      </w:r>
      <w:r>
        <w:fldChar w:fldCharType="end"/>
      </w:r>
      <w:r>
        <w:t xml:space="preserve">a), a greater reduction in percentage moisture content over time was found at higher gas velocities.  In </w:t>
      </w:r>
      <w:r w:rsidR="007A2BC0">
        <w:t>this case there seemed to be little effect of pulsation</w:t>
      </w:r>
      <w:r>
        <w:t>, although the range of flow rates under pulsed flow were more limited (</w:t>
      </w:r>
      <w:r>
        <w:fldChar w:fldCharType="begin"/>
      </w:r>
      <w:r>
        <w:instrText xml:space="preserve"> REF _Ref451079435 \h  \* MERGEFORMAT </w:instrText>
      </w:r>
      <w:r>
        <w:fldChar w:fldCharType="separate"/>
      </w:r>
      <w:r w:rsidR="005D3AE0">
        <w:t xml:space="preserve">Figure </w:t>
      </w:r>
      <w:r w:rsidR="005D3AE0">
        <w:rPr>
          <w:noProof/>
        </w:rPr>
        <w:t>6</w:t>
      </w:r>
      <w:r w:rsidR="005D3AE0">
        <w:rPr>
          <w:noProof/>
        </w:rPr>
        <w:noBreakHyphen/>
        <w:t>2</w:t>
      </w:r>
      <w:r>
        <w:fldChar w:fldCharType="end"/>
      </w:r>
      <w:r>
        <w:t xml:space="preserve">b).  </w:t>
      </w:r>
      <w:r w:rsidR="007A2BC0">
        <w:t>M</w:t>
      </w:r>
      <w:r>
        <w:t>oisture los</w:t>
      </w:r>
      <w:r w:rsidR="007A2BC0">
        <w:t>s</w:t>
      </w:r>
      <w:r>
        <w:t xml:space="preserve"> </w:t>
      </w:r>
      <w:r w:rsidR="007A2BC0">
        <w:t xml:space="preserve">was rapid </w:t>
      </w:r>
      <w:r>
        <w:t xml:space="preserve">in the first 120 seconds of drying, with the largest reduction in moisture content at higher gas velocities of 8.10 m/s.  </w:t>
      </w:r>
    </w:p>
    <w:p w14:paraId="7F105097" w14:textId="77777777" w:rsidR="00AE5671" w:rsidRDefault="00AE5671" w:rsidP="00EA5CD1">
      <w:pPr>
        <w:spacing w:line="276" w:lineRule="auto"/>
      </w:pPr>
    </w:p>
    <w:p w14:paraId="6E1EBDB6" w14:textId="747C1613" w:rsidR="002948A6" w:rsidRDefault="002948A6" w:rsidP="00EA5CD1">
      <w:pPr>
        <w:pStyle w:val="Caption"/>
        <w:spacing w:line="276" w:lineRule="auto"/>
      </w:pPr>
      <w:bookmarkStart w:id="367" w:name="_Ref451073492"/>
      <w:bookmarkStart w:id="368" w:name="_Toc474686764"/>
      <w:r>
        <w:t xml:space="preserve">Table </w:t>
      </w:r>
      <w:fldSimple w:instr=" STYLEREF 1 \s ">
        <w:r w:rsidR="005D3AE0">
          <w:rPr>
            <w:noProof/>
          </w:rPr>
          <w:t>6</w:t>
        </w:r>
      </w:fldSimple>
      <w:r>
        <w:noBreakHyphen/>
      </w:r>
      <w:fldSimple w:instr=" SEQ Table \* ARABIC \s 1 ">
        <w:r w:rsidR="005D3AE0">
          <w:rPr>
            <w:noProof/>
          </w:rPr>
          <w:t>2</w:t>
        </w:r>
      </w:fldSimple>
      <w:bookmarkEnd w:id="367"/>
      <w:r w:rsidRPr="00A335FF">
        <w:t>.</w:t>
      </w:r>
      <w:r>
        <w:t xml:space="preserve">  Raw data processing for single static particle drying, showing results for one 4 Å zeolite molecular sieve, weight in mg, continuous flow, 20 °C, U = 2.95 m/s.</w:t>
      </w:r>
      <w:bookmarkEnd w:id="368"/>
    </w:p>
    <w:tbl>
      <w:tblPr>
        <w:tblStyle w:val="LightShading"/>
        <w:tblW w:w="0" w:type="auto"/>
        <w:tblLook w:val="04A0" w:firstRow="1" w:lastRow="0" w:firstColumn="1" w:lastColumn="0" w:noHBand="0" w:noVBand="1"/>
      </w:tblPr>
      <w:tblGrid>
        <w:gridCol w:w="998"/>
        <w:gridCol w:w="810"/>
        <w:gridCol w:w="1325"/>
        <w:gridCol w:w="1548"/>
        <w:gridCol w:w="1966"/>
        <w:gridCol w:w="1391"/>
        <w:gridCol w:w="1204"/>
      </w:tblGrid>
      <w:tr w:rsidR="00AE5671" w14:paraId="246AB3B6" w14:textId="77777777" w:rsidTr="00AE56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tcBorders>
            <w:shd w:val="clear" w:color="auto" w:fill="auto"/>
          </w:tcPr>
          <w:p w14:paraId="2C60D326" w14:textId="77777777" w:rsidR="00AE5671" w:rsidRDefault="00AE5671" w:rsidP="00EA5CD1">
            <w:pPr>
              <w:spacing w:before="0" w:line="276" w:lineRule="auto"/>
            </w:pPr>
          </w:p>
        </w:tc>
        <w:tc>
          <w:tcPr>
            <w:tcW w:w="0" w:type="auto"/>
            <w:tcBorders>
              <w:top w:val="single" w:sz="18" w:space="0" w:color="auto"/>
            </w:tcBorders>
            <w:shd w:val="clear" w:color="auto" w:fill="auto"/>
          </w:tcPr>
          <w:p w14:paraId="19911F2A" w14:textId="49D2E5C2" w:rsidR="00AE5671" w:rsidRPr="005A4DB6" w:rsidRDefault="006317AB" w:rsidP="00EA5CD1">
            <w:pPr>
              <w:spacing w:before="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96B05">
              <w:rPr>
                <w:rFonts w:ascii="Calibri" w:eastAsia="Times New Roman" w:hAnsi="Calibri" w:cs="Times New Roman"/>
                <w:color w:val="000000"/>
                <w:lang w:eastAsia="en-GB"/>
              </w:rPr>
              <w:t>Time (</w:t>
            </w:r>
            <w:r w:rsidRPr="00F96B05">
              <w:rPr>
                <w:rFonts w:ascii="Calibri" w:eastAsia="Times New Roman" w:hAnsi="Calibri" w:cs="Times New Roman"/>
                <w:i/>
                <w:color w:val="000000"/>
                <w:lang w:eastAsia="en-GB"/>
              </w:rPr>
              <w:t>t</w:t>
            </w:r>
            <w:r w:rsidRPr="00F96B05">
              <w:rPr>
                <w:rFonts w:ascii="Calibri" w:eastAsia="Times New Roman" w:hAnsi="Calibri" w:cs="Times New Roman"/>
                <w:color w:val="000000"/>
                <w:lang w:eastAsia="en-GB"/>
              </w:rPr>
              <w:t>)</w:t>
            </w:r>
          </w:p>
        </w:tc>
        <w:tc>
          <w:tcPr>
            <w:tcW w:w="0" w:type="auto"/>
            <w:tcBorders>
              <w:top w:val="single" w:sz="18" w:space="0" w:color="auto"/>
            </w:tcBorders>
            <w:shd w:val="clear" w:color="auto" w:fill="auto"/>
          </w:tcPr>
          <w:p w14:paraId="1DD095DB" w14:textId="77777777" w:rsidR="00AE5671" w:rsidRPr="005A4DB6" w:rsidRDefault="00AE5671"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5A4DB6">
              <w:rPr>
                <w:rFonts w:ascii="Calibri" w:eastAsia="Times New Roman" w:hAnsi="Calibri" w:cs="Times New Roman"/>
                <w:color w:val="000000"/>
                <w:lang w:eastAsia="en-GB"/>
              </w:rPr>
              <w:t>Weight of beads</w:t>
            </w:r>
          </w:p>
          <w:p w14:paraId="6611AC2D" w14:textId="77777777" w:rsidR="00AE5671" w:rsidRPr="005A4DB6" w:rsidRDefault="00AE5671"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rPr>
                <w:b w:val="0"/>
              </w:rPr>
            </w:pPr>
            <w:r>
              <w:rPr>
                <w:rFonts w:ascii="Calibri" w:eastAsia="Times New Roman" w:hAnsi="Calibri" w:cs="Times New Roman"/>
                <w:b w:val="0"/>
                <w:color w:val="000000"/>
                <w:lang w:eastAsia="en-GB"/>
              </w:rPr>
              <w:t xml:space="preserve"> (W</w:t>
            </w:r>
            <w:r w:rsidRPr="00140CF9">
              <w:rPr>
                <w:rFonts w:ascii="Calibri" w:eastAsia="Times New Roman" w:hAnsi="Calibri" w:cs="Times New Roman"/>
                <w:color w:val="000000"/>
                <w:vertAlign w:val="subscript"/>
                <w:lang w:eastAsia="en-GB"/>
              </w:rPr>
              <w:t>b</w:t>
            </w:r>
            <w:r>
              <w:rPr>
                <w:rFonts w:ascii="Calibri" w:eastAsia="Times New Roman" w:hAnsi="Calibri" w:cs="Times New Roman"/>
                <w:b w:val="0"/>
                <w:color w:val="000000"/>
                <w:lang w:eastAsia="en-GB"/>
              </w:rPr>
              <w:t>)</w:t>
            </w:r>
          </w:p>
        </w:tc>
        <w:tc>
          <w:tcPr>
            <w:tcW w:w="0" w:type="auto"/>
            <w:tcBorders>
              <w:top w:val="single" w:sz="18" w:space="0" w:color="auto"/>
            </w:tcBorders>
            <w:shd w:val="clear" w:color="auto" w:fill="auto"/>
          </w:tcPr>
          <w:p w14:paraId="4F072E56" w14:textId="77777777" w:rsidR="00AE5671" w:rsidRDefault="00AE5671"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5A4DB6">
              <w:rPr>
                <w:rFonts w:ascii="Calibri" w:eastAsia="Times New Roman" w:hAnsi="Calibri" w:cs="Times New Roman"/>
                <w:color w:val="000000"/>
                <w:lang w:eastAsia="en-GB"/>
              </w:rPr>
              <w:t>Weight of moisture</w:t>
            </w:r>
          </w:p>
          <w:p w14:paraId="618979F9" w14:textId="77777777" w:rsidR="00AE5671" w:rsidRPr="005A4DB6" w:rsidRDefault="00AE5671"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rPr>
                <w:b w:val="0"/>
              </w:rPr>
            </w:pPr>
          </w:p>
        </w:tc>
        <w:tc>
          <w:tcPr>
            <w:tcW w:w="0" w:type="auto"/>
            <w:tcBorders>
              <w:top w:val="single" w:sz="18" w:space="0" w:color="auto"/>
            </w:tcBorders>
            <w:shd w:val="clear" w:color="auto" w:fill="FFFFFF" w:themeFill="background1"/>
          </w:tcPr>
          <w:p w14:paraId="72193266" w14:textId="77777777" w:rsidR="00AE5671" w:rsidRDefault="00AE5671"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pPr>
            <w:r w:rsidRPr="00AE69BC">
              <w:rPr>
                <w:rFonts w:ascii="Calibri" w:eastAsia="Times New Roman" w:hAnsi="Calibri" w:cs="Times New Roman"/>
                <w:color w:val="000000"/>
                <w:lang w:eastAsia="en-GB"/>
              </w:rPr>
              <w:t xml:space="preserve">Moisture content </w:t>
            </w:r>
            <w:r w:rsidRPr="005A4DB6">
              <w:rPr>
                <w:rFonts w:ascii="Calibri" w:eastAsia="Times New Roman" w:hAnsi="Calibri" w:cs="Times New Roman"/>
                <w:b w:val="0"/>
                <w:color w:val="000000"/>
                <w:lang w:eastAsia="en-GB"/>
              </w:rPr>
              <w:t>(</w:t>
            </w:r>
            <w:r>
              <w:rPr>
                <w:rFonts w:ascii="Calibri" w:eastAsia="Times New Roman" w:hAnsi="Calibri" w:cs="Times New Roman"/>
                <w:b w:val="0"/>
                <w:color w:val="000000"/>
                <w:lang w:eastAsia="en-GB"/>
              </w:rPr>
              <w:t>w</w:t>
            </w:r>
            <w:r w:rsidRPr="005A4DB6">
              <w:rPr>
                <w:rFonts w:ascii="Calibri" w:eastAsia="Times New Roman" w:hAnsi="Calibri" w:cs="Times New Roman"/>
                <w:b w:val="0"/>
                <w:color w:val="000000"/>
                <w:lang w:eastAsia="en-GB"/>
              </w:rPr>
              <w:t xml:space="preserve">b) </w:t>
            </w:r>
            <w:r>
              <w:rPr>
                <w:rFonts w:ascii="Calibri" w:eastAsia="Times New Roman" w:hAnsi="Calibri" w:cs="Times New Roman"/>
                <w:b w:val="0"/>
                <w:color w:val="000000"/>
                <w:lang w:eastAsia="en-GB"/>
              </w:rPr>
              <w:t>(MC)</w:t>
            </w:r>
          </w:p>
        </w:tc>
        <w:tc>
          <w:tcPr>
            <w:tcW w:w="0" w:type="auto"/>
            <w:tcBorders>
              <w:top w:val="single" w:sz="18" w:space="0" w:color="auto"/>
            </w:tcBorders>
          </w:tcPr>
          <w:p w14:paraId="4BAF774E" w14:textId="77777777" w:rsidR="00AE5671" w:rsidRDefault="00AE5671"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E69BC">
              <w:rPr>
                <w:rFonts w:ascii="Calibri" w:eastAsia="Times New Roman" w:hAnsi="Calibri" w:cs="Times New Roman"/>
                <w:color w:val="000000"/>
                <w:lang w:eastAsia="en-GB"/>
              </w:rPr>
              <w:t xml:space="preserve">dX/dt </w:t>
            </w:r>
          </w:p>
          <w:p w14:paraId="2580B5BE" w14:textId="77777777" w:rsidR="00AE5671" w:rsidRPr="005A4DB6" w:rsidRDefault="00AE5671"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rPr>
                <w:b w:val="0"/>
              </w:rPr>
            </w:pPr>
            <w:r>
              <w:rPr>
                <w:rFonts w:ascii="Calibri" w:eastAsia="Times New Roman" w:hAnsi="Calibri" w:cs="Times New Roman"/>
                <w:b w:val="0"/>
                <w:color w:val="000000"/>
                <w:lang w:eastAsia="en-GB"/>
              </w:rPr>
              <w:t xml:space="preserve"> (x10</w:t>
            </w:r>
            <w:r w:rsidRPr="00140CF9">
              <w:rPr>
                <w:rFonts w:ascii="Calibri" w:eastAsia="Times New Roman" w:hAnsi="Calibri" w:cs="Times New Roman"/>
                <w:color w:val="000000"/>
                <w:vertAlign w:val="superscript"/>
                <w:lang w:eastAsia="en-GB"/>
              </w:rPr>
              <w:t>-4</w:t>
            </w:r>
            <w:r>
              <w:rPr>
                <w:rFonts w:ascii="Calibri" w:eastAsia="Times New Roman" w:hAnsi="Calibri" w:cs="Times New Roman"/>
                <w:b w:val="0"/>
                <w:color w:val="000000"/>
                <w:lang w:eastAsia="en-GB"/>
              </w:rPr>
              <w:t>)</w:t>
            </w:r>
          </w:p>
        </w:tc>
        <w:tc>
          <w:tcPr>
            <w:tcW w:w="0" w:type="auto"/>
            <w:tcBorders>
              <w:top w:val="single" w:sz="18" w:space="0" w:color="auto"/>
            </w:tcBorders>
          </w:tcPr>
          <w:p w14:paraId="55C8FBA9" w14:textId="77777777" w:rsidR="00AE5671" w:rsidRPr="00AE69BC" w:rsidRDefault="00AE5671" w:rsidP="00EA5CD1">
            <w:pPr>
              <w:spacing w:before="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vertAlign w:val="subscript"/>
                <w:lang w:eastAsia="en-GB"/>
              </w:rPr>
            </w:pPr>
            <w:r w:rsidRPr="00AE69BC">
              <w:rPr>
                <w:rFonts w:ascii="Calibri" w:eastAsia="Times New Roman" w:hAnsi="Calibri" w:cs="Times New Roman"/>
                <w:color w:val="000000"/>
                <w:lang w:eastAsia="en-GB"/>
              </w:rPr>
              <w:t>X/X</w:t>
            </w:r>
            <w:r w:rsidRPr="00AE69BC">
              <w:rPr>
                <w:rFonts w:ascii="Calibri" w:eastAsia="Times New Roman" w:hAnsi="Calibri" w:cs="Times New Roman"/>
                <w:color w:val="000000"/>
                <w:vertAlign w:val="subscript"/>
                <w:lang w:eastAsia="en-GB"/>
              </w:rPr>
              <w:t xml:space="preserve">o </w:t>
            </w:r>
          </w:p>
          <w:p w14:paraId="1A6B60BB" w14:textId="77777777" w:rsidR="00AE5671" w:rsidRPr="005A4DB6" w:rsidRDefault="00AE5671" w:rsidP="00EA5CD1">
            <w:pPr>
              <w:spacing w:before="0" w:line="276" w:lineRule="auto"/>
              <w:cnfStyle w:val="100000000000" w:firstRow="1" w:lastRow="0" w:firstColumn="0" w:lastColumn="0" w:oddVBand="0" w:evenVBand="0" w:oddHBand="0" w:evenHBand="0" w:firstRowFirstColumn="0" w:firstRowLastColumn="0" w:lastRowFirstColumn="0" w:lastRowLastColumn="0"/>
              <w:rPr>
                <w:b w:val="0"/>
              </w:rPr>
            </w:pPr>
          </w:p>
        </w:tc>
      </w:tr>
      <w:tr w:rsidR="00AE5671" w14:paraId="72E4CFAF" w14:textId="77777777" w:rsidTr="00AE56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C7D156D" w14:textId="77777777" w:rsidR="00AE5671" w:rsidRPr="00F96B05" w:rsidRDefault="00AE5671" w:rsidP="00EA5CD1">
            <w:pPr>
              <w:spacing w:before="0" w:line="276" w:lineRule="auto"/>
              <w:rPr>
                <w:rFonts w:ascii="Calibri" w:eastAsia="Times New Roman" w:hAnsi="Calibri" w:cs="Times New Roman"/>
                <w:color w:val="000000"/>
                <w:lang w:eastAsia="en-GB"/>
              </w:rPr>
            </w:pPr>
          </w:p>
        </w:tc>
        <w:tc>
          <w:tcPr>
            <w:tcW w:w="0" w:type="auto"/>
            <w:shd w:val="clear" w:color="auto" w:fill="auto"/>
          </w:tcPr>
          <w:p w14:paraId="55ABB4F0" w14:textId="77777777"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tcPr>
          <w:p w14:paraId="0F3C16F1" w14:textId="77777777"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sidRPr="005A4DB6">
              <w:rPr>
                <w:rFonts w:ascii="Calibri" w:eastAsia="Times New Roman" w:hAnsi="Calibri" w:cs="Times New Roman"/>
                <w:b/>
                <w:color w:val="000000"/>
                <w:lang w:eastAsia="en-GB"/>
              </w:rPr>
              <w:t>(W-d)</w:t>
            </w:r>
          </w:p>
        </w:tc>
        <w:tc>
          <w:tcPr>
            <w:tcW w:w="0" w:type="auto"/>
            <w:shd w:val="clear" w:color="auto" w:fill="auto"/>
          </w:tcPr>
          <w:p w14:paraId="0F48D360" w14:textId="77777777"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sidRPr="005A4DB6">
              <w:rPr>
                <w:rFonts w:ascii="Calibri" w:eastAsia="Times New Roman" w:hAnsi="Calibri" w:cs="Times New Roman"/>
                <w:b/>
                <w:color w:val="000000"/>
                <w:lang w:eastAsia="en-GB"/>
              </w:rPr>
              <w:t>(W</w:t>
            </w:r>
            <w:r w:rsidRPr="00140CF9">
              <w:rPr>
                <w:rFonts w:ascii="Calibri" w:eastAsia="Times New Roman" w:hAnsi="Calibri" w:cs="Times New Roman"/>
                <w:b/>
                <w:color w:val="000000"/>
                <w:vertAlign w:val="subscript"/>
                <w:lang w:eastAsia="en-GB"/>
              </w:rPr>
              <w:t>b</w:t>
            </w:r>
            <w:r w:rsidRPr="005A4DB6">
              <w:rPr>
                <w:rFonts w:ascii="Calibri" w:eastAsia="Times New Roman" w:hAnsi="Calibri" w:cs="Times New Roman"/>
                <w:b/>
                <w:color w:val="000000"/>
                <w:lang w:eastAsia="en-GB"/>
              </w:rPr>
              <w:t>-W</w:t>
            </w:r>
            <w:r w:rsidRPr="005A4DB6">
              <w:rPr>
                <w:rFonts w:ascii="Calibri" w:eastAsia="Times New Roman" w:hAnsi="Calibri" w:cs="Times New Roman"/>
                <w:b/>
                <w:color w:val="000000"/>
                <w:vertAlign w:val="subscript"/>
                <w:lang w:eastAsia="en-GB"/>
              </w:rPr>
              <w:t>d</w:t>
            </w:r>
            <w:r w:rsidRPr="005A4DB6">
              <w:rPr>
                <w:rFonts w:ascii="Calibri" w:eastAsia="Times New Roman" w:hAnsi="Calibri" w:cs="Times New Roman"/>
                <w:b/>
                <w:color w:val="000000"/>
                <w:lang w:eastAsia="en-GB"/>
              </w:rPr>
              <w:t>)</w:t>
            </w:r>
          </w:p>
        </w:tc>
        <w:tc>
          <w:tcPr>
            <w:tcW w:w="0" w:type="auto"/>
            <w:shd w:val="clear" w:color="auto" w:fill="auto"/>
          </w:tcPr>
          <w:p w14:paraId="77E1C9B6" w14:textId="77777777"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sidRPr="005A4DB6">
              <w:rPr>
                <w:rFonts w:ascii="Calibri" w:eastAsia="Times New Roman" w:hAnsi="Calibri" w:cs="Times New Roman"/>
                <w:b/>
                <w:color w:val="000000"/>
                <w:lang w:eastAsia="en-GB"/>
              </w:rPr>
              <w:t>((W</w:t>
            </w:r>
            <w:r w:rsidRPr="005A4DB6">
              <w:rPr>
                <w:rFonts w:ascii="Calibri" w:eastAsia="Times New Roman" w:hAnsi="Calibri" w:cs="Times New Roman"/>
                <w:b/>
                <w:color w:val="000000"/>
                <w:vertAlign w:val="subscript"/>
                <w:lang w:eastAsia="en-GB"/>
              </w:rPr>
              <w:t>w</w:t>
            </w:r>
            <w:r w:rsidRPr="005A4DB6">
              <w:rPr>
                <w:rFonts w:ascii="Calibri" w:eastAsia="Times New Roman" w:hAnsi="Calibri" w:cs="Times New Roman"/>
                <w:b/>
                <w:color w:val="000000"/>
                <w:lang w:eastAsia="en-GB"/>
              </w:rPr>
              <w:t>-W</w:t>
            </w:r>
            <w:r w:rsidRPr="005A4DB6">
              <w:rPr>
                <w:rFonts w:ascii="Calibri" w:eastAsia="Times New Roman" w:hAnsi="Calibri" w:cs="Times New Roman"/>
                <w:b/>
                <w:color w:val="000000"/>
                <w:vertAlign w:val="subscript"/>
                <w:lang w:eastAsia="en-GB"/>
              </w:rPr>
              <w:t>d</w:t>
            </w:r>
            <w:r w:rsidRPr="005A4DB6">
              <w:rPr>
                <w:rFonts w:ascii="Calibri" w:eastAsia="Times New Roman" w:hAnsi="Calibri" w:cs="Times New Roman"/>
                <w:b/>
                <w:color w:val="000000"/>
                <w:lang w:eastAsia="en-GB"/>
              </w:rPr>
              <w:t>)/W</w:t>
            </w:r>
            <w:r>
              <w:rPr>
                <w:rFonts w:ascii="Calibri" w:eastAsia="Times New Roman" w:hAnsi="Calibri" w:cs="Times New Roman"/>
                <w:b/>
                <w:color w:val="000000"/>
                <w:vertAlign w:val="subscript"/>
                <w:lang w:eastAsia="en-GB"/>
              </w:rPr>
              <w:t>w</w:t>
            </w:r>
            <w:r w:rsidRPr="005A4DB6">
              <w:rPr>
                <w:rFonts w:ascii="Calibri" w:eastAsia="Times New Roman" w:hAnsi="Calibri" w:cs="Times New Roman"/>
                <w:b/>
                <w:color w:val="000000"/>
                <w:lang w:eastAsia="en-GB"/>
              </w:rPr>
              <w:t>)</w:t>
            </w:r>
            <w:r>
              <w:rPr>
                <w:rFonts w:ascii="Calibri" w:eastAsia="Times New Roman" w:hAnsi="Calibri" w:cs="Times New Roman"/>
                <w:b/>
                <w:color w:val="000000"/>
                <w:lang w:eastAsia="en-GB"/>
              </w:rPr>
              <w:t xml:space="preserve"> *100</w:t>
            </w:r>
          </w:p>
        </w:tc>
        <w:tc>
          <w:tcPr>
            <w:tcW w:w="0" w:type="auto"/>
            <w:shd w:val="clear" w:color="auto" w:fill="auto"/>
          </w:tcPr>
          <w:p w14:paraId="2C044208" w14:textId="77777777"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sidRPr="005A4DB6">
              <w:rPr>
                <w:rFonts w:ascii="Calibri" w:eastAsia="Times New Roman" w:hAnsi="Calibri" w:cs="Times New Roman"/>
                <w:b/>
                <w:color w:val="000000"/>
                <w:lang w:eastAsia="en-GB"/>
              </w:rPr>
              <w:t>((MC</w:t>
            </w:r>
            <w:r w:rsidRPr="005A4DB6">
              <w:rPr>
                <w:rFonts w:ascii="Calibri" w:eastAsia="Times New Roman" w:hAnsi="Calibri" w:cs="Times New Roman"/>
                <w:b/>
                <w:color w:val="000000"/>
                <w:vertAlign w:val="subscript"/>
                <w:lang w:eastAsia="en-GB"/>
              </w:rPr>
              <w:t>initial</w:t>
            </w:r>
            <w:r w:rsidRPr="005A4DB6">
              <w:rPr>
                <w:rFonts w:ascii="Calibri" w:eastAsia="Times New Roman" w:hAnsi="Calibri" w:cs="Times New Roman"/>
                <w:b/>
                <w:color w:val="000000"/>
                <w:lang w:eastAsia="en-GB"/>
              </w:rPr>
              <w:t>-MC)/t)</w:t>
            </w:r>
          </w:p>
        </w:tc>
        <w:tc>
          <w:tcPr>
            <w:tcW w:w="0" w:type="auto"/>
            <w:shd w:val="clear" w:color="auto" w:fill="auto"/>
          </w:tcPr>
          <w:p w14:paraId="3A65EA93" w14:textId="77777777"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sidRPr="005A4DB6">
              <w:rPr>
                <w:rFonts w:ascii="Calibri" w:eastAsia="Times New Roman" w:hAnsi="Calibri" w:cs="Times New Roman"/>
                <w:b/>
                <w:color w:val="000000"/>
                <w:lang w:eastAsia="en-GB"/>
              </w:rPr>
              <w:t>(MC/</w:t>
            </w:r>
            <w:r>
              <w:rPr>
                <w:rFonts w:ascii="Calibri" w:eastAsia="Times New Roman" w:hAnsi="Calibri" w:cs="Times New Roman"/>
                <w:b/>
                <w:color w:val="000000"/>
                <w:lang w:eastAsia="en-GB"/>
              </w:rPr>
              <w:t xml:space="preserve"> </w:t>
            </w:r>
            <w:r w:rsidRPr="005A4DB6">
              <w:rPr>
                <w:rFonts w:ascii="Calibri" w:eastAsia="Times New Roman" w:hAnsi="Calibri" w:cs="Times New Roman"/>
                <w:b/>
                <w:color w:val="000000"/>
                <w:lang w:eastAsia="en-GB"/>
              </w:rPr>
              <w:t>MC</w:t>
            </w:r>
            <w:r w:rsidRPr="005A4DB6">
              <w:rPr>
                <w:rFonts w:ascii="Calibri" w:eastAsia="Times New Roman" w:hAnsi="Calibri" w:cs="Times New Roman"/>
                <w:b/>
                <w:color w:val="000000"/>
                <w:vertAlign w:val="subscript"/>
                <w:lang w:eastAsia="en-GB"/>
              </w:rPr>
              <w:t>initial</w:t>
            </w:r>
            <w:r w:rsidRPr="005A4DB6">
              <w:rPr>
                <w:rFonts w:ascii="Calibri" w:eastAsia="Times New Roman" w:hAnsi="Calibri" w:cs="Times New Roman"/>
                <w:b/>
                <w:color w:val="000000"/>
                <w:lang w:eastAsia="en-GB"/>
              </w:rPr>
              <w:t>)</w:t>
            </w:r>
          </w:p>
        </w:tc>
      </w:tr>
      <w:tr w:rsidR="00AE5671" w14:paraId="6AF04ECA" w14:textId="77777777" w:rsidTr="00AE5671">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F0054F3" w14:textId="71617014" w:rsidR="00AE5671" w:rsidRPr="00F96B05" w:rsidRDefault="00AE5671" w:rsidP="00EA5CD1">
            <w:pPr>
              <w:spacing w:before="0" w:line="276" w:lineRule="auto"/>
            </w:pPr>
          </w:p>
        </w:tc>
        <w:tc>
          <w:tcPr>
            <w:tcW w:w="0" w:type="auto"/>
            <w:shd w:val="clear" w:color="auto" w:fill="auto"/>
          </w:tcPr>
          <w:p w14:paraId="5AC7C92A"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tcPr>
          <w:p w14:paraId="07AA9CE7"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tcPr>
          <w:p w14:paraId="3751F707"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tcPr>
          <w:p w14:paraId="5E7E885B"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tcPr>
          <w:p w14:paraId="3741E978"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tcPr>
          <w:p w14:paraId="76A67556"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r>
      <w:tr w:rsidR="00AE5671" w14:paraId="1AABCF1D" w14:textId="77777777" w:rsidTr="00AE56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00B809D" w14:textId="77777777" w:rsidR="00AE5671" w:rsidRPr="00F96B05" w:rsidRDefault="00AE5671" w:rsidP="00EA5CD1">
            <w:pPr>
              <w:spacing w:before="0" w:line="276" w:lineRule="auto"/>
            </w:pPr>
            <w:r w:rsidRPr="00F96B05">
              <w:rPr>
                <w:rFonts w:ascii="Calibri" w:eastAsia="Times New Roman" w:hAnsi="Calibri" w:cs="Times New Roman"/>
                <w:color w:val="000000"/>
                <w:lang w:eastAsia="en-GB"/>
              </w:rPr>
              <w:t>initial</w:t>
            </w:r>
            <w:r>
              <w:rPr>
                <w:rFonts w:ascii="Calibri" w:eastAsia="Times New Roman" w:hAnsi="Calibri" w:cs="Times New Roman"/>
                <w:color w:val="000000"/>
                <w:lang w:eastAsia="en-GB"/>
              </w:rPr>
              <w:t xml:space="preserve"> </w:t>
            </w:r>
            <w:r w:rsidRPr="00F96B05">
              <w:rPr>
                <w:rFonts w:ascii="Calibri" w:eastAsia="Times New Roman" w:hAnsi="Calibri" w:cs="Times New Roman"/>
                <w:color w:val="000000"/>
                <w:lang w:eastAsia="en-GB"/>
              </w:rPr>
              <w:t>(W</w:t>
            </w:r>
            <w:r w:rsidRPr="00F96B05">
              <w:rPr>
                <w:rFonts w:ascii="Calibri" w:eastAsia="Times New Roman" w:hAnsi="Calibri" w:cs="Times New Roman"/>
                <w:color w:val="000000"/>
                <w:vertAlign w:val="subscript"/>
                <w:lang w:eastAsia="en-GB"/>
              </w:rPr>
              <w:t>w</w:t>
            </w:r>
            <w:r w:rsidRPr="00F96B05">
              <w:rPr>
                <w:rFonts w:ascii="Calibri" w:eastAsia="Times New Roman" w:hAnsi="Calibri" w:cs="Times New Roman"/>
                <w:color w:val="000000"/>
                <w:lang w:eastAsia="en-GB"/>
              </w:rPr>
              <w:t>)</w:t>
            </w:r>
          </w:p>
        </w:tc>
        <w:tc>
          <w:tcPr>
            <w:tcW w:w="0" w:type="auto"/>
            <w:shd w:val="clear" w:color="auto" w:fill="auto"/>
          </w:tcPr>
          <w:p w14:paraId="7451C9CB" w14:textId="77777777"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tcPr>
          <w:p w14:paraId="178C1694" w14:textId="5338F484"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116.6</w:t>
            </w:r>
          </w:p>
        </w:tc>
        <w:tc>
          <w:tcPr>
            <w:tcW w:w="0" w:type="auto"/>
            <w:shd w:val="clear" w:color="auto" w:fill="auto"/>
          </w:tcPr>
          <w:p w14:paraId="744AE143" w14:textId="4B094305"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32.2</w:t>
            </w:r>
          </w:p>
        </w:tc>
        <w:tc>
          <w:tcPr>
            <w:tcW w:w="0" w:type="auto"/>
            <w:shd w:val="clear" w:color="auto" w:fill="auto"/>
          </w:tcPr>
          <w:p w14:paraId="77B0C734" w14:textId="77777777"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27.6 (MC</w:t>
            </w:r>
            <w:r w:rsidRPr="00140CF9">
              <w:rPr>
                <w:rFonts w:ascii="Calibri" w:eastAsia="Times New Roman" w:hAnsi="Calibri" w:cs="Times New Roman"/>
                <w:color w:val="000000"/>
                <w:vertAlign w:val="subscript"/>
                <w:lang w:eastAsia="en-GB"/>
              </w:rPr>
              <w:t>initial</w:t>
            </w:r>
            <w:r>
              <w:rPr>
                <w:rFonts w:ascii="Calibri" w:eastAsia="Times New Roman" w:hAnsi="Calibri" w:cs="Times New Roman"/>
                <w:color w:val="000000"/>
                <w:lang w:eastAsia="en-GB"/>
              </w:rPr>
              <w:t>)</w:t>
            </w:r>
          </w:p>
        </w:tc>
        <w:tc>
          <w:tcPr>
            <w:tcW w:w="0" w:type="auto"/>
            <w:shd w:val="clear" w:color="auto" w:fill="auto"/>
          </w:tcPr>
          <w:p w14:paraId="53D701DD" w14:textId="77777777"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w:t>
            </w:r>
          </w:p>
        </w:tc>
        <w:tc>
          <w:tcPr>
            <w:tcW w:w="0" w:type="auto"/>
            <w:shd w:val="clear" w:color="auto" w:fill="auto"/>
          </w:tcPr>
          <w:p w14:paraId="7A6F4B61" w14:textId="77777777"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sidRPr="005A4DB6">
              <w:rPr>
                <w:rFonts w:ascii="Calibri" w:eastAsia="Times New Roman" w:hAnsi="Calibri" w:cs="Times New Roman"/>
                <w:color w:val="000000"/>
                <w:lang w:eastAsia="en-GB"/>
              </w:rPr>
              <w:t>1</w:t>
            </w:r>
          </w:p>
        </w:tc>
      </w:tr>
      <w:tr w:rsidR="00AE5671" w14:paraId="4507622A" w14:textId="77777777" w:rsidTr="00AE5671">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C353D36" w14:textId="28A129F2" w:rsidR="00AE5671" w:rsidRPr="00F96B05" w:rsidRDefault="00AE5671" w:rsidP="00EA5CD1">
            <w:pPr>
              <w:spacing w:before="0" w:line="276" w:lineRule="auto"/>
            </w:pPr>
          </w:p>
        </w:tc>
        <w:tc>
          <w:tcPr>
            <w:tcW w:w="0" w:type="auto"/>
            <w:shd w:val="clear" w:color="auto" w:fill="auto"/>
          </w:tcPr>
          <w:p w14:paraId="317A2ADE" w14:textId="77777777" w:rsidR="00AE5671" w:rsidRPr="00A37A9F"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r w:rsidRPr="00A37A9F">
              <w:rPr>
                <w:rFonts w:ascii="Calibri" w:eastAsia="Times New Roman" w:hAnsi="Calibri" w:cs="Times New Roman"/>
                <w:color w:val="000000"/>
                <w:lang w:eastAsia="en-GB"/>
              </w:rPr>
              <w:t>60</w:t>
            </w:r>
          </w:p>
        </w:tc>
        <w:tc>
          <w:tcPr>
            <w:tcW w:w="0" w:type="auto"/>
            <w:shd w:val="clear" w:color="auto" w:fill="auto"/>
          </w:tcPr>
          <w:p w14:paraId="30C349CB" w14:textId="31EAEA4F"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110.0</w:t>
            </w:r>
          </w:p>
        </w:tc>
        <w:tc>
          <w:tcPr>
            <w:tcW w:w="0" w:type="auto"/>
            <w:shd w:val="clear" w:color="auto" w:fill="auto"/>
          </w:tcPr>
          <w:p w14:paraId="4EF2C44A" w14:textId="1C2B9911"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r w:rsidRPr="005A4DB6">
              <w:rPr>
                <w:rFonts w:ascii="Calibri" w:eastAsia="Times New Roman" w:hAnsi="Calibri" w:cs="Times New Roman"/>
                <w:color w:val="000000"/>
                <w:lang w:eastAsia="en-GB"/>
              </w:rPr>
              <w:t>25.5</w:t>
            </w:r>
          </w:p>
        </w:tc>
        <w:tc>
          <w:tcPr>
            <w:tcW w:w="0" w:type="auto"/>
            <w:shd w:val="clear" w:color="auto" w:fill="auto"/>
          </w:tcPr>
          <w:p w14:paraId="52613907"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23.2</w:t>
            </w:r>
          </w:p>
        </w:tc>
        <w:tc>
          <w:tcPr>
            <w:tcW w:w="0" w:type="auto"/>
            <w:shd w:val="clear" w:color="auto" w:fill="auto"/>
          </w:tcPr>
          <w:p w14:paraId="76D59BD4"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7.34</w:t>
            </w:r>
          </w:p>
        </w:tc>
        <w:tc>
          <w:tcPr>
            <w:tcW w:w="0" w:type="auto"/>
            <w:shd w:val="clear" w:color="auto" w:fill="auto"/>
          </w:tcPr>
          <w:p w14:paraId="7BC80F7E"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0.841</w:t>
            </w:r>
          </w:p>
        </w:tc>
      </w:tr>
      <w:tr w:rsidR="00AE5671" w14:paraId="08DEBC38" w14:textId="77777777" w:rsidTr="00AE56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74DB5CE" w14:textId="77777777" w:rsidR="00AE5671" w:rsidRPr="00F96B05" w:rsidRDefault="00AE5671" w:rsidP="00EA5CD1">
            <w:pPr>
              <w:spacing w:before="0" w:line="276" w:lineRule="auto"/>
            </w:pPr>
          </w:p>
        </w:tc>
        <w:tc>
          <w:tcPr>
            <w:tcW w:w="0" w:type="auto"/>
            <w:shd w:val="clear" w:color="auto" w:fill="auto"/>
          </w:tcPr>
          <w:p w14:paraId="0B4483CB" w14:textId="77777777" w:rsidR="00AE5671" w:rsidRPr="00A37A9F"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sidRPr="00A37A9F">
              <w:rPr>
                <w:rFonts w:ascii="Calibri" w:eastAsia="Times New Roman" w:hAnsi="Calibri" w:cs="Times New Roman"/>
                <w:color w:val="000000"/>
                <w:lang w:eastAsia="en-GB"/>
              </w:rPr>
              <w:t>120</w:t>
            </w:r>
          </w:p>
        </w:tc>
        <w:tc>
          <w:tcPr>
            <w:tcW w:w="0" w:type="auto"/>
            <w:shd w:val="clear" w:color="auto" w:fill="auto"/>
          </w:tcPr>
          <w:p w14:paraId="0CA1A5F3" w14:textId="4F9BD5C6"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105.1</w:t>
            </w:r>
          </w:p>
        </w:tc>
        <w:tc>
          <w:tcPr>
            <w:tcW w:w="0" w:type="auto"/>
            <w:shd w:val="clear" w:color="auto" w:fill="auto"/>
          </w:tcPr>
          <w:p w14:paraId="30680F5B" w14:textId="2864FA67"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20.7</w:t>
            </w:r>
          </w:p>
        </w:tc>
        <w:tc>
          <w:tcPr>
            <w:tcW w:w="0" w:type="auto"/>
            <w:shd w:val="clear" w:color="auto" w:fill="auto"/>
          </w:tcPr>
          <w:p w14:paraId="2321D2C1" w14:textId="44E7035B"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19.7</w:t>
            </w:r>
          </w:p>
        </w:tc>
        <w:tc>
          <w:tcPr>
            <w:tcW w:w="0" w:type="auto"/>
            <w:shd w:val="clear" w:color="auto" w:fill="auto"/>
          </w:tcPr>
          <w:p w14:paraId="639EEE88" w14:textId="77777777"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6.63</w:t>
            </w:r>
          </w:p>
        </w:tc>
        <w:tc>
          <w:tcPr>
            <w:tcW w:w="0" w:type="auto"/>
            <w:shd w:val="clear" w:color="auto" w:fill="auto"/>
          </w:tcPr>
          <w:p w14:paraId="6331CEFD" w14:textId="77777777"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0.712</w:t>
            </w:r>
          </w:p>
        </w:tc>
      </w:tr>
      <w:tr w:rsidR="00AE5671" w14:paraId="4EEB3243" w14:textId="77777777" w:rsidTr="00AE5671">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3E770EE" w14:textId="77777777" w:rsidR="00AE5671" w:rsidRPr="00F96B05" w:rsidRDefault="00AE5671" w:rsidP="00EA5CD1">
            <w:pPr>
              <w:spacing w:before="0" w:line="276" w:lineRule="auto"/>
            </w:pPr>
          </w:p>
        </w:tc>
        <w:tc>
          <w:tcPr>
            <w:tcW w:w="0" w:type="auto"/>
            <w:shd w:val="clear" w:color="auto" w:fill="auto"/>
          </w:tcPr>
          <w:p w14:paraId="40E44A54" w14:textId="77777777" w:rsidR="00AE5671" w:rsidRPr="00A37A9F"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r w:rsidRPr="00A37A9F">
              <w:rPr>
                <w:rFonts w:ascii="Calibri" w:eastAsia="Times New Roman" w:hAnsi="Calibri" w:cs="Times New Roman"/>
                <w:color w:val="000000"/>
                <w:lang w:eastAsia="en-GB"/>
              </w:rPr>
              <w:t>180</w:t>
            </w:r>
          </w:p>
        </w:tc>
        <w:tc>
          <w:tcPr>
            <w:tcW w:w="0" w:type="auto"/>
            <w:shd w:val="clear" w:color="auto" w:fill="auto"/>
          </w:tcPr>
          <w:p w14:paraId="6EEF122F" w14:textId="44E8BA93"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r w:rsidRPr="005A4DB6">
              <w:rPr>
                <w:rFonts w:ascii="Calibri" w:eastAsia="Times New Roman" w:hAnsi="Calibri" w:cs="Times New Roman"/>
                <w:color w:val="000000"/>
                <w:lang w:eastAsia="en-GB"/>
              </w:rPr>
              <w:t>10</w:t>
            </w:r>
            <w:r>
              <w:rPr>
                <w:rFonts w:ascii="Calibri" w:eastAsia="Times New Roman" w:hAnsi="Calibri" w:cs="Times New Roman"/>
                <w:color w:val="000000"/>
                <w:lang w:eastAsia="en-GB"/>
              </w:rPr>
              <w:t>2</w:t>
            </w:r>
            <w:r w:rsidRPr="005A4DB6">
              <w:rPr>
                <w:rFonts w:ascii="Calibri" w:eastAsia="Times New Roman" w:hAnsi="Calibri" w:cs="Times New Roman"/>
                <w:color w:val="000000"/>
                <w:lang w:eastAsia="en-GB"/>
              </w:rPr>
              <w:t>.</w:t>
            </w:r>
            <w:r>
              <w:rPr>
                <w:rFonts w:ascii="Calibri" w:eastAsia="Times New Roman" w:hAnsi="Calibri" w:cs="Times New Roman"/>
                <w:color w:val="000000"/>
                <w:lang w:eastAsia="en-GB"/>
              </w:rPr>
              <w:t>0</w:t>
            </w:r>
          </w:p>
        </w:tc>
        <w:tc>
          <w:tcPr>
            <w:tcW w:w="0" w:type="auto"/>
            <w:shd w:val="clear" w:color="auto" w:fill="auto"/>
          </w:tcPr>
          <w:p w14:paraId="649984B7" w14:textId="2F4A6335"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17.5</w:t>
            </w:r>
          </w:p>
        </w:tc>
        <w:tc>
          <w:tcPr>
            <w:tcW w:w="0" w:type="auto"/>
            <w:shd w:val="clear" w:color="auto" w:fill="auto"/>
          </w:tcPr>
          <w:p w14:paraId="70855331"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17.2</w:t>
            </w:r>
          </w:p>
        </w:tc>
        <w:tc>
          <w:tcPr>
            <w:tcW w:w="0" w:type="auto"/>
            <w:shd w:val="clear" w:color="auto" w:fill="auto"/>
          </w:tcPr>
          <w:p w14:paraId="45D58286"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5.78</w:t>
            </w:r>
          </w:p>
        </w:tc>
        <w:tc>
          <w:tcPr>
            <w:tcW w:w="0" w:type="auto"/>
            <w:shd w:val="clear" w:color="auto" w:fill="auto"/>
          </w:tcPr>
          <w:p w14:paraId="2AFD351C"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0.623</w:t>
            </w:r>
          </w:p>
        </w:tc>
      </w:tr>
      <w:tr w:rsidR="00AE5671" w14:paraId="2799916C" w14:textId="77777777" w:rsidTr="00AE56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FF40BEF" w14:textId="77777777" w:rsidR="00AE5671" w:rsidRPr="00F96B05" w:rsidRDefault="00AE5671" w:rsidP="00EA5CD1">
            <w:pPr>
              <w:spacing w:before="0" w:line="276" w:lineRule="auto"/>
            </w:pPr>
          </w:p>
        </w:tc>
        <w:tc>
          <w:tcPr>
            <w:tcW w:w="0" w:type="auto"/>
            <w:shd w:val="clear" w:color="auto" w:fill="auto"/>
          </w:tcPr>
          <w:p w14:paraId="407A9043" w14:textId="77777777" w:rsidR="00AE5671" w:rsidRPr="00A37A9F"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sidRPr="00A37A9F">
              <w:rPr>
                <w:rFonts w:ascii="Calibri" w:eastAsia="Times New Roman" w:hAnsi="Calibri" w:cs="Times New Roman"/>
                <w:color w:val="000000"/>
                <w:lang w:eastAsia="en-GB"/>
              </w:rPr>
              <w:t>240</w:t>
            </w:r>
          </w:p>
        </w:tc>
        <w:tc>
          <w:tcPr>
            <w:tcW w:w="0" w:type="auto"/>
            <w:shd w:val="clear" w:color="auto" w:fill="auto"/>
          </w:tcPr>
          <w:p w14:paraId="65FE0C6A" w14:textId="53CCBEDF"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100.4</w:t>
            </w:r>
          </w:p>
        </w:tc>
        <w:tc>
          <w:tcPr>
            <w:tcW w:w="0" w:type="auto"/>
            <w:shd w:val="clear" w:color="auto" w:fill="auto"/>
          </w:tcPr>
          <w:p w14:paraId="5E2F272E" w14:textId="70C349F3"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16.0</w:t>
            </w:r>
          </w:p>
        </w:tc>
        <w:tc>
          <w:tcPr>
            <w:tcW w:w="0" w:type="auto"/>
            <w:shd w:val="clear" w:color="auto" w:fill="auto"/>
          </w:tcPr>
          <w:p w14:paraId="51FF0666" w14:textId="0EF8E06C"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15.9</w:t>
            </w:r>
          </w:p>
        </w:tc>
        <w:tc>
          <w:tcPr>
            <w:tcW w:w="0" w:type="auto"/>
            <w:shd w:val="clear" w:color="auto" w:fill="auto"/>
          </w:tcPr>
          <w:p w14:paraId="3FA5461B" w14:textId="77777777"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eastAsia="Times New Roman" w:hAnsi="Calibri" w:cs="Times New Roman"/>
                <w:color w:val="000000"/>
                <w:lang w:eastAsia="en-GB"/>
              </w:rPr>
              <w:t>4.88</w:t>
            </w:r>
          </w:p>
        </w:tc>
        <w:tc>
          <w:tcPr>
            <w:tcW w:w="0" w:type="auto"/>
            <w:shd w:val="clear" w:color="auto" w:fill="auto"/>
          </w:tcPr>
          <w:p w14:paraId="427F457D" w14:textId="77777777"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eastAsia="Times New Roman" w:hAnsi="Calibri" w:cs="Times New Roman"/>
                <w:color w:val="000000"/>
                <w:lang w:eastAsia="en-GB"/>
              </w:rPr>
              <w:t>0.576</w:t>
            </w:r>
          </w:p>
        </w:tc>
      </w:tr>
      <w:tr w:rsidR="00AE5671" w14:paraId="5130DFA7" w14:textId="77777777" w:rsidTr="00AE5671">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96C9AE0" w14:textId="77777777" w:rsidR="00AE5671" w:rsidRPr="00F96B05" w:rsidRDefault="00AE5671" w:rsidP="00EA5CD1">
            <w:pPr>
              <w:spacing w:before="0" w:line="276" w:lineRule="auto"/>
            </w:pPr>
          </w:p>
        </w:tc>
        <w:tc>
          <w:tcPr>
            <w:tcW w:w="0" w:type="auto"/>
            <w:shd w:val="clear" w:color="auto" w:fill="auto"/>
          </w:tcPr>
          <w:p w14:paraId="667E5784" w14:textId="77777777" w:rsidR="00AE5671" w:rsidRPr="00A37A9F"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37A9F">
              <w:rPr>
                <w:rFonts w:ascii="Calibri" w:eastAsia="Times New Roman" w:hAnsi="Calibri" w:cs="Times New Roman"/>
                <w:color w:val="000000"/>
                <w:lang w:eastAsia="en-GB"/>
              </w:rPr>
              <w:t>300</w:t>
            </w:r>
          </w:p>
        </w:tc>
        <w:tc>
          <w:tcPr>
            <w:tcW w:w="0" w:type="auto"/>
            <w:shd w:val="clear" w:color="auto" w:fill="auto"/>
          </w:tcPr>
          <w:p w14:paraId="7BFEE85D" w14:textId="7CC64D59"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99.4</w:t>
            </w:r>
          </w:p>
        </w:tc>
        <w:tc>
          <w:tcPr>
            <w:tcW w:w="0" w:type="auto"/>
            <w:shd w:val="clear" w:color="auto" w:fill="auto"/>
          </w:tcPr>
          <w:p w14:paraId="7D253643" w14:textId="5E923F6C"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15.0</w:t>
            </w:r>
          </w:p>
        </w:tc>
        <w:tc>
          <w:tcPr>
            <w:tcW w:w="0" w:type="auto"/>
            <w:shd w:val="clear" w:color="auto" w:fill="auto"/>
          </w:tcPr>
          <w:p w14:paraId="179F998F" w14:textId="2B98083F"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15.1</w:t>
            </w:r>
          </w:p>
        </w:tc>
        <w:tc>
          <w:tcPr>
            <w:tcW w:w="0" w:type="auto"/>
            <w:shd w:val="clear" w:color="auto" w:fill="auto"/>
          </w:tcPr>
          <w:p w14:paraId="60D2C81B"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eastAsia="Times New Roman" w:hAnsi="Calibri" w:cs="Times New Roman"/>
                <w:color w:val="000000"/>
                <w:lang w:eastAsia="en-GB"/>
              </w:rPr>
              <w:t>4.17</w:t>
            </w:r>
          </w:p>
        </w:tc>
        <w:tc>
          <w:tcPr>
            <w:tcW w:w="0" w:type="auto"/>
            <w:shd w:val="clear" w:color="auto" w:fill="auto"/>
          </w:tcPr>
          <w:p w14:paraId="1153A6C0"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eastAsia="Times New Roman" w:hAnsi="Calibri" w:cs="Times New Roman"/>
                <w:color w:val="000000"/>
                <w:lang w:eastAsia="en-GB"/>
              </w:rPr>
              <w:t>0.546</w:t>
            </w:r>
          </w:p>
        </w:tc>
      </w:tr>
      <w:tr w:rsidR="00AE5671" w14:paraId="581E6EFB" w14:textId="77777777" w:rsidTr="00AE56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B00E395" w14:textId="77777777" w:rsidR="00AE5671" w:rsidRPr="00F96B05" w:rsidRDefault="00AE5671" w:rsidP="00EA5CD1">
            <w:pPr>
              <w:spacing w:before="0" w:line="276" w:lineRule="auto"/>
            </w:pPr>
          </w:p>
        </w:tc>
        <w:tc>
          <w:tcPr>
            <w:tcW w:w="0" w:type="auto"/>
            <w:shd w:val="clear" w:color="auto" w:fill="auto"/>
          </w:tcPr>
          <w:p w14:paraId="4C27A3C5" w14:textId="77777777" w:rsidR="00AE5671" w:rsidRPr="00A37A9F"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37A9F">
              <w:rPr>
                <w:rFonts w:ascii="Calibri" w:eastAsia="Times New Roman" w:hAnsi="Calibri" w:cs="Times New Roman"/>
                <w:color w:val="000000"/>
                <w:lang w:eastAsia="en-GB"/>
              </w:rPr>
              <w:t>360</w:t>
            </w:r>
          </w:p>
        </w:tc>
        <w:tc>
          <w:tcPr>
            <w:tcW w:w="0" w:type="auto"/>
            <w:shd w:val="clear" w:color="auto" w:fill="auto"/>
          </w:tcPr>
          <w:p w14:paraId="6E618D57" w14:textId="31FF75AF"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98.8</w:t>
            </w:r>
          </w:p>
        </w:tc>
        <w:tc>
          <w:tcPr>
            <w:tcW w:w="0" w:type="auto"/>
            <w:shd w:val="clear" w:color="auto" w:fill="auto"/>
          </w:tcPr>
          <w:p w14:paraId="2F783133" w14:textId="30527C37"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14.3</w:t>
            </w:r>
          </w:p>
        </w:tc>
        <w:tc>
          <w:tcPr>
            <w:tcW w:w="0" w:type="auto"/>
            <w:shd w:val="clear" w:color="auto" w:fill="auto"/>
          </w:tcPr>
          <w:p w14:paraId="31044F44" w14:textId="677418F4"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14.5</w:t>
            </w:r>
          </w:p>
        </w:tc>
        <w:tc>
          <w:tcPr>
            <w:tcW w:w="0" w:type="auto"/>
            <w:shd w:val="clear" w:color="auto" w:fill="auto"/>
          </w:tcPr>
          <w:p w14:paraId="0D61A019" w14:textId="77777777"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eastAsia="Times New Roman" w:hAnsi="Calibri" w:cs="Times New Roman"/>
                <w:color w:val="000000"/>
                <w:lang w:eastAsia="en-GB"/>
              </w:rPr>
              <w:t>3.63</w:t>
            </w:r>
          </w:p>
        </w:tc>
        <w:tc>
          <w:tcPr>
            <w:tcW w:w="0" w:type="auto"/>
            <w:shd w:val="clear" w:color="auto" w:fill="auto"/>
          </w:tcPr>
          <w:p w14:paraId="7547A1FD" w14:textId="77777777"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eastAsia="Times New Roman" w:hAnsi="Calibri" w:cs="Times New Roman"/>
                <w:color w:val="000000"/>
                <w:lang w:eastAsia="en-GB"/>
              </w:rPr>
              <w:t>0.526</w:t>
            </w:r>
          </w:p>
        </w:tc>
      </w:tr>
      <w:tr w:rsidR="00AE5671" w14:paraId="24D9F215" w14:textId="77777777" w:rsidTr="00AE5671">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29467A1" w14:textId="77777777" w:rsidR="00AE5671" w:rsidRPr="00F96B05" w:rsidRDefault="00AE5671" w:rsidP="00EA5CD1">
            <w:pPr>
              <w:spacing w:before="0" w:line="276" w:lineRule="auto"/>
            </w:pPr>
          </w:p>
        </w:tc>
        <w:tc>
          <w:tcPr>
            <w:tcW w:w="0" w:type="auto"/>
            <w:shd w:val="clear" w:color="auto" w:fill="auto"/>
          </w:tcPr>
          <w:p w14:paraId="32585A2A" w14:textId="77777777" w:rsidR="00AE5671" w:rsidRPr="00A37A9F"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37A9F">
              <w:rPr>
                <w:rFonts w:ascii="Calibri" w:eastAsia="Times New Roman" w:hAnsi="Calibri" w:cs="Times New Roman"/>
                <w:color w:val="000000"/>
                <w:lang w:eastAsia="en-GB"/>
              </w:rPr>
              <w:t>420</w:t>
            </w:r>
          </w:p>
        </w:tc>
        <w:tc>
          <w:tcPr>
            <w:tcW w:w="0" w:type="auto"/>
            <w:shd w:val="clear" w:color="auto" w:fill="auto"/>
          </w:tcPr>
          <w:p w14:paraId="2EBB7E1F" w14:textId="2C42BC9D"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98.2</w:t>
            </w:r>
          </w:p>
        </w:tc>
        <w:tc>
          <w:tcPr>
            <w:tcW w:w="0" w:type="auto"/>
            <w:shd w:val="clear" w:color="auto" w:fill="auto"/>
          </w:tcPr>
          <w:p w14:paraId="69E22807" w14:textId="174A914E"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13.8</w:t>
            </w:r>
          </w:p>
        </w:tc>
        <w:tc>
          <w:tcPr>
            <w:tcW w:w="0" w:type="auto"/>
            <w:shd w:val="clear" w:color="auto" w:fill="auto"/>
          </w:tcPr>
          <w:p w14:paraId="2426914D"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14</w:t>
            </w:r>
          </w:p>
        </w:tc>
        <w:tc>
          <w:tcPr>
            <w:tcW w:w="0" w:type="auto"/>
            <w:shd w:val="clear" w:color="auto" w:fill="auto"/>
          </w:tcPr>
          <w:p w14:paraId="76A0FB01"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eastAsia="Times New Roman" w:hAnsi="Calibri" w:cs="Times New Roman"/>
                <w:color w:val="000000"/>
                <w:lang w:eastAsia="en-GB"/>
              </w:rPr>
              <w:t>3.24</w:t>
            </w:r>
          </w:p>
        </w:tc>
        <w:tc>
          <w:tcPr>
            <w:tcW w:w="0" w:type="auto"/>
            <w:shd w:val="clear" w:color="auto" w:fill="auto"/>
          </w:tcPr>
          <w:p w14:paraId="18CA52DF"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eastAsia="Times New Roman" w:hAnsi="Calibri" w:cs="Times New Roman"/>
                <w:color w:val="000000"/>
                <w:lang w:eastAsia="en-GB"/>
              </w:rPr>
              <w:t>0.507</w:t>
            </w:r>
          </w:p>
        </w:tc>
      </w:tr>
      <w:tr w:rsidR="00AE5671" w14:paraId="0FC1F9B8" w14:textId="77777777" w:rsidTr="00AE56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828C487" w14:textId="77777777" w:rsidR="00AE5671" w:rsidRPr="00F96B05" w:rsidRDefault="00AE5671" w:rsidP="00EA5CD1">
            <w:pPr>
              <w:spacing w:before="0" w:line="276" w:lineRule="auto"/>
            </w:pPr>
          </w:p>
        </w:tc>
        <w:tc>
          <w:tcPr>
            <w:tcW w:w="0" w:type="auto"/>
            <w:shd w:val="clear" w:color="auto" w:fill="auto"/>
          </w:tcPr>
          <w:p w14:paraId="2F085206" w14:textId="77777777" w:rsidR="00AE5671" w:rsidRPr="00A37A9F"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37A9F">
              <w:rPr>
                <w:rFonts w:ascii="Calibri" w:eastAsia="Times New Roman" w:hAnsi="Calibri" w:cs="Times New Roman"/>
                <w:color w:val="000000"/>
                <w:lang w:eastAsia="en-GB"/>
              </w:rPr>
              <w:t>480</w:t>
            </w:r>
          </w:p>
        </w:tc>
        <w:tc>
          <w:tcPr>
            <w:tcW w:w="0" w:type="auto"/>
            <w:shd w:val="clear" w:color="auto" w:fill="auto"/>
          </w:tcPr>
          <w:p w14:paraId="395116FB" w14:textId="22B50EA4"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97.7</w:t>
            </w:r>
          </w:p>
        </w:tc>
        <w:tc>
          <w:tcPr>
            <w:tcW w:w="0" w:type="auto"/>
            <w:shd w:val="clear" w:color="auto" w:fill="auto"/>
          </w:tcPr>
          <w:p w14:paraId="76EB70D3" w14:textId="16FF70FD"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13.3</w:t>
            </w:r>
          </w:p>
        </w:tc>
        <w:tc>
          <w:tcPr>
            <w:tcW w:w="0" w:type="auto"/>
            <w:shd w:val="clear" w:color="auto" w:fill="auto"/>
          </w:tcPr>
          <w:p w14:paraId="41544018" w14:textId="609E515B"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13.6</w:t>
            </w:r>
          </w:p>
        </w:tc>
        <w:tc>
          <w:tcPr>
            <w:tcW w:w="0" w:type="auto"/>
            <w:shd w:val="clear" w:color="auto" w:fill="auto"/>
          </w:tcPr>
          <w:p w14:paraId="582BB2DB" w14:textId="77777777"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eastAsia="Times New Roman" w:hAnsi="Calibri" w:cs="Times New Roman"/>
                <w:color w:val="000000"/>
                <w:lang w:eastAsia="en-GB"/>
              </w:rPr>
              <w:t>2.92</w:t>
            </w:r>
          </w:p>
        </w:tc>
        <w:tc>
          <w:tcPr>
            <w:tcW w:w="0" w:type="auto"/>
            <w:shd w:val="clear" w:color="auto" w:fill="auto"/>
          </w:tcPr>
          <w:p w14:paraId="1F79691B" w14:textId="77777777"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eastAsia="Times New Roman" w:hAnsi="Calibri" w:cs="Times New Roman"/>
                <w:color w:val="000000"/>
                <w:lang w:eastAsia="en-GB"/>
              </w:rPr>
              <w:t>0.493</w:t>
            </w:r>
          </w:p>
        </w:tc>
      </w:tr>
      <w:tr w:rsidR="00AE5671" w14:paraId="440DFE2E" w14:textId="77777777" w:rsidTr="00AE5671">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F95B135" w14:textId="77777777" w:rsidR="00AE5671" w:rsidRPr="00F96B05" w:rsidRDefault="00AE5671" w:rsidP="00EA5CD1">
            <w:pPr>
              <w:spacing w:before="0" w:line="276" w:lineRule="auto"/>
            </w:pPr>
          </w:p>
        </w:tc>
        <w:tc>
          <w:tcPr>
            <w:tcW w:w="0" w:type="auto"/>
            <w:shd w:val="clear" w:color="auto" w:fill="auto"/>
          </w:tcPr>
          <w:p w14:paraId="4CBBFBEB" w14:textId="77777777" w:rsidR="00AE5671" w:rsidRPr="00A37A9F"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37A9F">
              <w:rPr>
                <w:rFonts w:ascii="Calibri" w:eastAsia="Times New Roman" w:hAnsi="Calibri" w:cs="Times New Roman"/>
                <w:color w:val="000000"/>
                <w:lang w:eastAsia="en-GB"/>
              </w:rPr>
              <w:t>540</w:t>
            </w:r>
          </w:p>
        </w:tc>
        <w:tc>
          <w:tcPr>
            <w:tcW w:w="0" w:type="auto"/>
            <w:shd w:val="clear" w:color="auto" w:fill="auto"/>
          </w:tcPr>
          <w:p w14:paraId="6DC9A8D3" w14:textId="34A3F9C9"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97.3</w:t>
            </w:r>
          </w:p>
        </w:tc>
        <w:tc>
          <w:tcPr>
            <w:tcW w:w="0" w:type="auto"/>
            <w:shd w:val="clear" w:color="auto" w:fill="auto"/>
          </w:tcPr>
          <w:p w14:paraId="6C5EA7D4" w14:textId="11B252D0"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12.9</w:t>
            </w:r>
          </w:p>
        </w:tc>
        <w:tc>
          <w:tcPr>
            <w:tcW w:w="0" w:type="auto"/>
            <w:shd w:val="clear" w:color="auto" w:fill="auto"/>
          </w:tcPr>
          <w:p w14:paraId="06594F8E" w14:textId="011FB149"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13.2</w:t>
            </w:r>
          </w:p>
        </w:tc>
        <w:tc>
          <w:tcPr>
            <w:tcW w:w="0" w:type="auto"/>
            <w:shd w:val="clear" w:color="auto" w:fill="auto"/>
          </w:tcPr>
          <w:p w14:paraId="2B4D9E7A"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eastAsia="Times New Roman" w:hAnsi="Calibri" w:cs="Times New Roman"/>
                <w:color w:val="000000"/>
                <w:lang w:eastAsia="en-GB"/>
              </w:rPr>
              <w:t>2.66</w:t>
            </w:r>
          </w:p>
        </w:tc>
        <w:tc>
          <w:tcPr>
            <w:tcW w:w="0" w:type="auto"/>
            <w:shd w:val="clear" w:color="auto" w:fill="auto"/>
          </w:tcPr>
          <w:p w14:paraId="5BC58862" w14:textId="71DC5292"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eastAsia="Times New Roman" w:hAnsi="Calibri" w:cs="Times New Roman"/>
                <w:color w:val="000000"/>
                <w:lang w:eastAsia="en-GB"/>
              </w:rPr>
              <w:t>0.480</w:t>
            </w:r>
          </w:p>
        </w:tc>
      </w:tr>
      <w:tr w:rsidR="00AE5671" w14:paraId="0C1F8391" w14:textId="77777777" w:rsidTr="00AE56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7DCF7BC" w14:textId="77777777" w:rsidR="00AE5671" w:rsidRPr="00F96B05" w:rsidRDefault="00AE5671" w:rsidP="00EA5CD1">
            <w:pPr>
              <w:spacing w:before="0" w:line="276" w:lineRule="auto"/>
            </w:pPr>
          </w:p>
        </w:tc>
        <w:tc>
          <w:tcPr>
            <w:tcW w:w="0" w:type="auto"/>
            <w:shd w:val="clear" w:color="auto" w:fill="auto"/>
          </w:tcPr>
          <w:p w14:paraId="2318DD03" w14:textId="77777777" w:rsidR="00AE5671" w:rsidRPr="00A37A9F"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37A9F">
              <w:rPr>
                <w:rFonts w:ascii="Calibri" w:eastAsia="Times New Roman" w:hAnsi="Calibri" w:cs="Times New Roman"/>
                <w:color w:val="000000"/>
                <w:lang w:eastAsia="en-GB"/>
              </w:rPr>
              <w:t>600</w:t>
            </w:r>
          </w:p>
        </w:tc>
        <w:tc>
          <w:tcPr>
            <w:tcW w:w="0" w:type="auto"/>
            <w:shd w:val="clear" w:color="auto" w:fill="auto"/>
          </w:tcPr>
          <w:p w14:paraId="3149E7AF" w14:textId="37E0E814"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97.0</w:t>
            </w:r>
          </w:p>
        </w:tc>
        <w:tc>
          <w:tcPr>
            <w:tcW w:w="0" w:type="auto"/>
            <w:shd w:val="clear" w:color="auto" w:fill="auto"/>
          </w:tcPr>
          <w:p w14:paraId="7B49E4B6" w14:textId="4A3427B3"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12.6</w:t>
            </w:r>
          </w:p>
        </w:tc>
        <w:tc>
          <w:tcPr>
            <w:tcW w:w="0" w:type="auto"/>
            <w:shd w:val="clear" w:color="auto" w:fill="auto"/>
          </w:tcPr>
          <w:p w14:paraId="5CD80689" w14:textId="4DE3DA90"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13.0</w:t>
            </w:r>
          </w:p>
        </w:tc>
        <w:tc>
          <w:tcPr>
            <w:tcW w:w="0" w:type="auto"/>
            <w:shd w:val="clear" w:color="auto" w:fill="auto"/>
          </w:tcPr>
          <w:p w14:paraId="667FAFAD" w14:textId="77777777"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eastAsia="Times New Roman" w:hAnsi="Calibri" w:cs="Times New Roman"/>
                <w:color w:val="000000"/>
                <w:lang w:eastAsia="en-GB"/>
              </w:rPr>
              <w:t>2.44</w:t>
            </w:r>
          </w:p>
        </w:tc>
        <w:tc>
          <w:tcPr>
            <w:tcW w:w="0" w:type="auto"/>
            <w:shd w:val="clear" w:color="auto" w:fill="auto"/>
          </w:tcPr>
          <w:p w14:paraId="4B836DFE" w14:textId="77777777" w:rsidR="00AE5671" w:rsidRDefault="00AE5671"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eastAsia="Times New Roman" w:hAnsi="Calibri" w:cs="Times New Roman"/>
                <w:color w:val="000000"/>
                <w:lang w:eastAsia="en-GB"/>
              </w:rPr>
              <w:t>0.469</w:t>
            </w:r>
          </w:p>
        </w:tc>
      </w:tr>
      <w:tr w:rsidR="00AE5671" w14:paraId="13805CB1" w14:textId="77777777" w:rsidTr="00AE5671">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shd w:val="clear" w:color="auto" w:fill="auto"/>
          </w:tcPr>
          <w:p w14:paraId="3007006F" w14:textId="4215A3C8" w:rsidR="00AE5671" w:rsidRPr="00F96B05" w:rsidRDefault="00AE5671" w:rsidP="00EA5CD1">
            <w:pPr>
              <w:spacing w:before="0" w:line="276" w:lineRule="auto"/>
            </w:pPr>
          </w:p>
        </w:tc>
        <w:tc>
          <w:tcPr>
            <w:tcW w:w="0" w:type="auto"/>
            <w:tcBorders>
              <w:bottom w:val="single" w:sz="18" w:space="0" w:color="auto"/>
            </w:tcBorders>
            <w:shd w:val="clear" w:color="auto" w:fill="auto"/>
          </w:tcPr>
          <w:p w14:paraId="17A862FD"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0" w:type="auto"/>
            <w:tcBorders>
              <w:bottom w:val="single" w:sz="18" w:space="0" w:color="auto"/>
            </w:tcBorders>
            <w:shd w:val="clear" w:color="auto" w:fill="auto"/>
          </w:tcPr>
          <w:p w14:paraId="05B41097"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0" w:type="auto"/>
            <w:tcBorders>
              <w:bottom w:val="single" w:sz="18" w:space="0" w:color="auto"/>
            </w:tcBorders>
            <w:shd w:val="clear" w:color="auto" w:fill="auto"/>
          </w:tcPr>
          <w:p w14:paraId="67ED344A"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0" w:type="auto"/>
            <w:tcBorders>
              <w:bottom w:val="single" w:sz="18" w:space="0" w:color="auto"/>
            </w:tcBorders>
            <w:shd w:val="clear" w:color="auto" w:fill="auto"/>
          </w:tcPr>
          <w:p w14:paraId="11FBE702"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0" w:type="auto"/>
            <w:tcBorders>
              <w:bottom w:val="single" w:sz="18" w:space="0" w:color="auto"/>
            </w:tcBorders>
            <w:shd w:val="clear" w:color="auto" w:fill="auto"/>
          </w:tcPr>
          <w:p w14:paraId="07D9EF54"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0" w:type="auto"/>
            <w:tcBorders>
              <w:bottom w:val="single" w:sz="18" w:space="0" w:color="auto"/>
            </w:tcBorders>
            <w:shd w:val="clear" w:color="auto" w:fill="auto"/>
          </w:tcPr>
          <w:p w14:paraId="4EBF1473" w14:textId="77777777" w:rsidR="00AE5671" w:rsidRDefault="00AE5671"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p>
        </w:tc>
      </w:tr>
    </w:tbl>
    <w:p w14:paraId="3E70AEC5" w14:textId="77777777" w:rsidR="002948A6" w:rsidRDefault="002948A6" w:rsidP="00EA5CD1">
      <w:pPr>
        <w:spacing w:line="276" w:lineRule="auto"/>
      </w:pPr>
    </w:p>
    <w:p w14:paraId="5EC8725D" w14:textId="77777777" w:rsidR="001F5575" w:rsidRDefault="001F5575" w:rsidP="00EA5CD1">
      <w:pPr>
        <w:spacing w:line="276" w:lineRule="auto"/>
      </w:pPr>
    </w:p>
    <w:p w14:paraId="4AD846CE" w14:textId="77777777" w:rsidR="001F5575" w:rsidRDefault="001F5575" w:rsidP="00EA5CD1">
      <w:pPr>
        <w:spacing w:line="276" w:lineRule="auto"/>
      </w:pPr>
    </w:p>
    <w:p w14:paraId="662131B0" w14:textId="77777777" w:rsidR="001F5575" w:rsidRDefault="001F5575" w:rsidP="00EA5CD1">
      <w:pPr>
        <w:spacing w:line="276" w:lineRule="auto"/>
      </w:pPr>
    </w:p>
    <w:p w14:paraId="227C1983" w14:textId="77777777" w:rsidR="001F5575" w:rsidRDefault="001F5575" w:rsidP="00EA5CD1">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1"/>
        <w:gridCol w:w="4701"/>
      </w:tblGrid>
      <w:tr w:rsidR="002948A6" w14:paraId="12AE88D2" w14:textId="77777777" w:rsidTr="002948A6">
        <w:tc>
          <w:tcPr>
            <w:tcW w:w="4548" w:type="dxa"/>
          </w:tcPr>
          <w:p w14:paraId="03ED8573" w14:textId="77777777" w:rsidR="002948A6" w:rsidRDefault="002948A6" w:rsidP="00EA5CD1">
            <w:pPr>
              <w:spacing w:before="0" w:line="276" w:lineRule="auto"/>
            </w:pPr>
            <w:r>
              <w:t>a) continuous flow</w:t>
            </w:r>
          </w:p>
        </w:tc>
        <w:tc>
          <w:tcPr>
            <w:tcW w:w="4694" w:type="dxa"/>
          </w:tcPr>
          <w:p w14:paraId="4A254400" w14:textId="77777777" w:rsidR="002948A6" w:rsidRDefault="002948A6" w:rsidP="00EA5CD1">
            <w:pPr>
              <w:spacing w:before="0" w:line="276" w:lineRule="auto"/>
            </w:pPr>
            <w:r>
              <w:t>b) pulsed flow</w:t>
            </w:r>
          </w:p>
        </w:tc>
      </w:tr>
      <w:tr w:rsidR="002948A6" w14:paraId="31A1FB37" w14:textId="77777777" w:rsidTr="002948A6">
        <w:tc>
          <w:tcPr>
            <w:tcW w:w="4548" w:type="dxa"/>
          </w:tcPr>
          <w:p w14:paraId="4CC3AB71" w14:textId="77777777" w:rsidR="002948A6" w:rsidRDefault="002948A6" w:rsidP="00EA5CD1">
            <w:pPr>
              <w:spacing w:before="0" w:line="276" w:lineRule="auto"/>
            </w:pPr>
            <w:r>
              <w:rPr>
                <w:noProof/>
                <w:lang w:eastAsia="en-GB"/>
              </w:rPr>
              <w:drawing>
                <wp:inline distT="0" distB="0" distL="0" distR="0" wp14:anchorId="07075DA6" wp14:editId="7B33352F">
                  <wp:extent cx="2828925" cy="2762250"/>
                  <wp:effectExtent l="0" t="0" r="0" b="0"/>
                  <wp:docPr id="8249" name="Chart 82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1"/>
                    </a:graphicData>
                  </a:graphic>
                </wp:inline>
              </w:drawing>
            </w:r>
          </w:p>
        </w:tc>
        <w:tc>
          <w:tcPr>
            <w:tcW w:w="4694" w:type="dxa"/>
          </w:tcPr>
          <w:p w14:paraId="0994EF03" w14:textId="77777777" w:rsidR="002948A6" w:rsidRDefault="002948A6" w:rsidP="00EA5CD1">
            <w:pPr>
              <w:spacing w:before="0" w:line="276" w:lineRule="auto"/>
            </w:pPr>
            <w:r>
              <w:rPr>
                <w:noProof/>
                <w:lang w:eastAsia="en-GB"/>
              </w:rPr>
              <w:drawing>
                <wp:inline distT="0" distB="0" distL="0" distR="0" wp14:anchorId="628A3C89" wp14:editId="6C413327">
                  <wp:extent cx="2929631" cy="2716567"/>
                  <wp:effectExtent l="0" t="0" r="4445" b="7620"/>
                  <wp:docPr id="8278" name="Chart 827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2"/>
                    </a:graphicData>
                  </a:graphic>
                </wp:inline>
              </w:drawing>
            </w:r>
          </w:p>
        </w:tc>
      </w:tr>
    </w:tbl>
    <w:p w14:paraId="2E2F3E81" w14:textId="14F7B0F7" w:rsidR="002948A6" w:rsidRDefault="002948A6" w:rsidP="00EA5CD1">
      <w:pPr>
        <w:spacing w:line="276" w:lineRule="auto"/>
      </w:pPr>
      <w:bookmarkStart w:id="369" w:name="_Ref451079435"/>
      <w:bookmarkStart w:id="370" w:name="_Toc474686637"/>
      <w:r>
        <w:t xml:space="preserve">Figure </w:t>
      </w:r>
      <w:fldSimple w:instr=" STYLEREF 1 \s ">
        <w:r w:rsidR="005D3AE0">
          <w:rPr>
            <w:noProof/>
          </w:rPr>
          <w:t>6</w:t>
        </w:r>
      </w:fldSimple>
      <w:r w:rsidR="00F02E7D">
        <w:noBreakHyphen/>
      </w:r>
      <w:fldSimple w:instr=" SEQ Figure \* ARABIC \s 1 ">
        <w:r w:rsidR="005D3AE0">
          <w:rPr>
            <w:noProof/>
          </w:rPr>
          <w:t>2</w:t>
        </w:r>
      </w:fldSimple>
      <w:bookmarkEnd w:id="369"/>
      <w:r>
        <w:t>.  Normalised drying curves for 4 Å zeolite molecular sieves showing percentage moisture content (shown as a fraction of the initial moisture content) against time under a) continuous flow static drying and b) pulsed flow static drying at different gas velocities,</w:t>
      </w:r>
      <w:r w:rsidRPr="00061629">
        <w:t xml:space="preserve"> </w:t>
      </w:r>
      <w:r>
        <w:t>T = 20 °C.</w:t>
      </w:r>
      <w:bookmarkEnd w:id="370"/>
    </w:p>
    <w:p w14:paraId="0DEB71A3" w14:textId="77777777" w:rsidR="001F5575" w:rsidRDefault="001F5575" w:rsidP="00EA5CD1">
      <w:pPr>
        <w:spacing w:line="276" w:lineRule="auto"/>
      </w:pPr>
    </w:p>
    <w:p w14:paraId="6DEE3C2F" w14:textId="2C9C816F" w:rsidR="002948A6" w:rsidRDefault="002948A6" w:rsidP="00EA5CD1">
      <w:pPr>
        <w:spacing w:line="276" w:lineRule="auto"/>
      </w:pPr>
      <w:r>
        <w:fldChar w:fldCharType="begin"/>
      </w:r>
      <w:r>
        <w:instrText xml:space="preserve"> REF _Ref453412729 \h  \* MERGEFORMAT </w:instrText>
      </w:r>
      <w:r>
        <w:fldChar w:fldCharType="separate"/>
      </w:r>
      <w:r w:rsidR="005D3AE0">
        <w:t xml:space="preserve">Figure </w:t>
      </w:r>
      <w:r w:rsidR="005D3AE0">
        <w:rPr>
          <w:noProof/>
        </w:rPr>
        <w:t>6</w:t>
      </w:r>
      <w:r w:rsidR="005D3AE0">
        <w:rPr>
          <w:noProof/>
        </w:rPr>
        <w:noBreakHyphen/>
        <w:t>3</w:t>
      </w:r>
      <w:r>
        <w:fldChar w:fldCharType="end"/>
      </w:r>
      <w:r>
        <w:t xml:space="preserve"> shows a comparison of sample results for zeolite molecular sieve drying curves at increasing temperatures</w:t>
      </w:r>
      <w:r w:rsidR="0082208C">
        <w:t>, based on one particle per condition</w:t>
      </w:r>
      <w:r>
        <w:t xml:space="preserve">.  This indicates that the drying rates in static zeolite molecular sieves were potentially inhibited by pulsation at low temperatures, such as 25 °C, and enhanced by pulsation at high temperatures, such as 45 °C.  The variation between the single particles, however, reduced the significance of these results.  This indicates that the drying curves of each particle are more controlled by the particle characteristics than the drying condi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2948A6" w14:paraId="2EC540A6" w14:textId="77777777" w:rsidTr="002948A6">
        <w:tc>
          <w:tcPr>
            <w:tcW w:w="4621" w:type="dxa"/>
          </w:tcPr>
          <w:p w14:paraId="39E2B00A" w14:textId="77777777" w:rsidR="002948A6" w:rsidRDefault="002948A6" w:rsidP="001F5575">
            <w:pPr>
              <w:spacing w:before="0" w:line="276" w:lineRule="auto"/>
              <w:rPr>
                <w:noProof/>
              </w:rPr>
            </w:pPr>
            <w:r>
              <w:t xml:space="preserve"> a)</w:t>
            </w:r>
            <w:r>
              <w:rPr>
                <w:noProof/>
              </w:rPr>
              <w:t xml:space="preserve"> 25 °C </w:t>
            </w:r>
          </w:p>
        </w:tc>
        <w:tc>
          <w:tcPr>
            <w:tcW w:w="4621" w:type="dxa"/>
          </w:tcPr>
          <w:p w14:paraId="488844D3" w14:textId="77777777" w:rsidR="002948A6" w:rsidRDefault="002948A6" w:rsidP="001F5575">
            <w:pPr>
              <w:spacing w:before="0" w:line="276" w:lineRule="auto"/>
            </w:pPr>
            <w:r>
              <w:rPr>
                <w:noProof/>
              </w:rPr>
              <w:t xml:space="preserve">b) 45 °C </w:t>
            </w:r>
          </w:p>
        </w:tc>
      </w:tr>
      <w:tr w:rsidR="002948A6" w14:paraId="55D3D09B" w14:textId="77777777" w:rsidTr="002948A6">
        <w:tc>
          <w:tcPr>
            <w:tcW w:w="4621" w:type="dxa"/>
          </w:tcPr>
          <w:p w14:paraId="604DECA8" w14:textId="77777777" w:rsidR="002948A6" w:rsidRDefault="002948A6" w:rsidP="001F5575">
            <w:pPr>
              <w:spacing w:before="0" w:line="276" w:lineRule="auto"/>
            </w:pPr>
            <w:r>
              <w:rPr>
                <w:noProof/>
                <w:lang w:eastAsia="en-GB"/>
              </w:rPr>
              <w:drawing>
                <wp:inline distT="0" distB="0" distL="0" distR="0" wp14:anchorId="3AB82EA7" wp14:editId="1916BB8D">
                  <wp:extent cx="2787588" cy="2618913"/>
                  <wp:effectExtent l="0" t="0" r="0" b="0"/>
                  <wp:docPr id="8280" name="Chart 828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3"/>
                    </a:graphicData>
                  </a:graphic>
                </wp:inline>
              </w:drawing>
            </w:r>
          </w:p>
        </w:tc>
        <w:tc>
          <w:tcPr>
            <w:tcW w:w="4621" w:type="dxa"/>
          </w:tcPr>
          <w:p w14:paraId="287CC665" w14:textId="77777777" w:rsidR="002948A6" w:rsidRDefault="002948A6" w:rsidP="001F5575">
            <w:pPr>
              <w:spacing w:before="0" w:line="276" w:lineRule="auto"/>
            </w:pPr>
            <w:r>
              <w:rPr>
                <w:noProof/>
                <w:lang w:eastAsia="en-GB"/>
              </w:rPr>
              <w:drawing>
                <wp:inline distT="0" distB="0" distL="0" distR="0" wp14:anchorId="7CC91580" wp14:editId="494AC7E9">
                  <wp:extent cx="2787588" cy="2467992"/>
                  <wp:effectExtent l="0" t="0" r="0" b="8890"/>
                  <wp:docPr id="1045" name="Chart 10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4"/>
                    </a:graphicData>
                  </a:graphic>
                </wp:inline>
              </w:drawing>
            </w:r>
          </w:p>
        </w:tc>
      </w:tr>
    </w:tbl>
    <w:p w14:paraId="39F6A1D3" w14:textId="4D3306D4" w:rsidR="002948A6" w:rsidRDefault="002948A6" w:rsidP="00EA5CD1">
      <w:pPr>
        <w:pStyle w:val="Caption"/>
        <w:spacing w:line="276" w:lineRule="auto"/>
      </w:pPr>
      <w:bookmarkStart w:id="371" w:name="_Ref453412729"/>
      <w:bookmarkStart w:id="372" w:name="_Toc474686638"/>
      <w:r>
        <w:t xml:space="preserve">Figure </w:t>
      </w:r>
      <w:fldSimple w:instr=" STYLEREF 1 \s ">
        <w:r w:rsidR="005D3AE0">
          <w:rPr>
            <w:noProof/>
          </w:rPr>
          <w:t>6</w:t>
        </w:r>
      </w:fldSimple>
      <w:r w:rsidR="00F02E7D">
        <w:noBreakHyphen/>
      </w:r>
      <w:fldSimple w:instr=" SEQ Figure \* ARABIC \s 1 ">
        <w:r w:rsidR="005D3AE0">
          <w:rPr>
            <w:noProof/>
          </w:rPr>
          <w:t>3</w:t>
        </w:r>
      </w:fldSimple>
      <w:bookmarkEnd w:id="371"/>
      <w:r w:rsidRPr="00FB73BC">
        <w:t>.</w:t>
      </w:r>
      <w:r>
        <w:t xml:space="preserve">  Zeolite molecular sieve (4 Å) static particle drying showing normalised drying curves plotted against time (s) at a) 25 °C and b) 45 °C.</w:t>
      </w:r>
      <w:bookmarkEnd w:id="372"/>
      <w:r>
        <w:t xml:space="preserve"> </w:t>
      </w:r>
    </w:p>
    <w:p w14:paraId="5F634B7A" w14:textId="58D200CB" w:rsidR="006317AB" w:rsidRDefault="001F5575" w:rsidP="00EA5CD1">
      <w:pPr>
        <w:spacing w:line="276" w:lineRule="auto"/>
      </w:pPr>
      <w:r>
        <w:lastRenderedPageBreak/>
        <w:t xml:space="preserve">At different temperatures, the difference in average final normalised moisture content changed between the flow regimes.  </w:t>
      </w:r>
      <w:r>
        <w:fldChar w:fldCharType="begin"/>
      </w:r>
      <w:r>
        <w:instrText xml:space="preserve"> REF _Ref453412729 \h  \* MERGEFORMAT </w:instrText>
      </w:r>
      <w:r>
        <w:fldChar w:fldCharType="separate"/>
      </w:r>
      <w:r w:rsidR="005D3AE0">
        <w:t xml:space="preserve">Figure </w:t>
      </w:r>
      <w:r w:rsidR="005D3AE0">
        <w:rPr>
          <w:noProof/>
        </w:rPr>
        <w:t>6</w:t>
      </w:r>
      <w:r w:rsidR="005D3AE0">
        <w:rPr>
          <w:noProof/>
        </w:rPr>
        <w:noBreakHyphen/>
        <w:t>3</w:t>
      </w:r>
      <w:r>
        <w:fldChar w:fldCharType="end"/>
      </w:r>
      <w:r>
        <w:t xml:space="preserve"> shows a sample of the results for 4 Å static particle drying experiments, showing drying curves over time at 25 °C and 45 °C.  At 25 °C the continuous flow regime produced a normalised final average moisture content of 0.39 and the pulsed flow regime an average of 0.42 (</w:t>
      </w:r>
      <w:r>
        <w:fldChar w:fldCharType="begin"/>
      </w:r>
      <w:r>
        <w:instrText xml:space="preserve"> REF _Ref453412729 \h  \* MERGEFORMAT </w:instrText>
      </w:r>
      <w:r>
        <w:fldChar w:fldCharType="separate"/>
      </w:r>
      <w:r w:rsidR="005D3AE0">
        <w:t xml:space="preserve">Figure </w:t>
      </w:r>
      <w:r w:rsidR="005D3AE0">
        <w:rPr>
          <w:noProof/>
        </w:rPr>
        <w:t>6</w:t>
      </w:r>
      <w:r w:rsidR="005D3AE0">
        <w:rPr>
          <w:noProof/>
        </w:rPr>
        <w:noBreakHyphen/>
        <w:t>3</w:t>
      </w:r>
      <w:r>
        <w:fldChar w:fldCharType="end"/>
      </w:r>
      <w:r>
        <w:t xml:space="preserve">a).  </w:t>
      </w:r>
    </w:p>
    <w:p w14:paraId="5B1CC771" w14:textId="560E07C7" w:rsidR="00EA4374" w:rsidRDefault="006317AB" w:rsidP="00EA5CD1">
      <w:pPr>
        <w:spacing w:line="276" w:lineRule="auto"/>
      </w:pPr>
      <w:r>
        <w:t xml:space="preserve">These pilot tests indicated that the drying of single zeolite molecular sieve particles displays a high degree of variation.  This </w:t>
      </w:r>
      <w:r w:rsidR="0082208C">
        <w:t xml:space="preserve">variation </w:t>
      </w:r>
      <w:r>
        <w:t xml:space="preserve">is most likely to be </w:t>
      </w:r>
      <w:r w:rsidR="0082208C">
        <w:t>influenced</w:t>
      </w:r>
      <w:r>
        <w:t xml:space="preserve"> by particle characteristics at low temperatures, and by the </w:t>
      </w:r>
      <w:r w:rsidR="0082208C">
        <w:t xml:space="preserve">drying </w:t>
      </w:r>
      <w:r>
        <w:t xml:space="preserve">temperature at higher temperatures.  At 45 °C, </w:t>
      </w:r>
      <w:r>
        <w:fldChar w:fldCharType="begin"/>
      </w:r>
      <w:r>
        <w:instrText xml:space="preserve"> REF _Ref453412729 \h  \* MERGEFORMAT </w:instrText>
      </w:r>
      <w:r>
        <w:fldChar w:fldCharType="separate"/>
      </w:r>
      <w:r w:rsidR="005D3AE0">
        <w:t xml:space="preserve">Figure </w:t>
      </w:r>
      <w:r w:rsidR="005D3AE0">
        <w:rPr>
          <w:noProof/>
        </w:rPr>
        <w:t>6</w:t>
      </w:r>
      <w:r w:rsidR="005D3AE0">
        <w:rPr>
          <w:noProof/>
        </w:rPr>
        <w:noBreakHyphen/>
        <w:t>3</w:t>
      </w:r>
      <w:r>
        <w:fldChar w:fldCharType="end"/>
      </w:r>
      <w:r>
        <w:t xml:space="preserve">b shows that the single zeolite molecular sieve particles varied in drying rates between 60 and 120 seconds, producing a difference in final moisture content </w:t>
      </w:r>
      <w:r w:rsidR="0082208C">
        <w:t>at</w:t>
      </w:r>
      <w:r>
        <w:t xml:space="preserve"> 600 seconds between the two flow regimes.  Whilst there was no immediate difference between the two flow regimes, the average final normalised moisture content for the four velocities studied was X/X</w:t>
      </w:r>
      <w:r w:rsidRPr="008E13C6">
        <w:rPr>
          <w:vertAlign w:val="subscript"/>
        </w:rPr>
        <w:t>o</w:t>
      </w:r>
      <w:r>
        <w:t xml:space="preserve"> = 0.31 under the continuous flow regime and 0.28 under the pulsed flow regime.  The overlap between the different velocities and their influence on drying curves makes this difference insignificant.  For example, under the continuous flow regime, final normalised moisture contents ranged between 0.3 and 0.33 between 5.16 and 8.1 m/s, but reduced to 0.28 at 9.58 m/s at 45 °C.  </w:t>
      </w:r>
      <w:r w:rsidR="0082208C">
        <w:t>This indicates that pulsation did not change the rate, nor the mechanism, of drying at these conditions.</w:t>
      </w:r>
    </w:p>
    <w:p w14:paraId="7233496F" w14:textId="77777777" w:rsidR="001F5575" w:rsidRDefault="002948A6" w:rsidP="00EA5CD1">
      <w:pPr>
        <w:spacing w:line="276" w:lineRule="auto"/>
      </w:pPr>
      <w:r>
        <w:t xml:space="preserve">When perlite was also studied as a static particle under the same conditions, the drying curve for a fast drying particle was observed.  </w:t>
      </w:r>
      <w:r>
        <w:fldChar w:fldCharType="begin"/>
      </w:r>
      <w:r>
        <w:instrText xml:space="preserve"> REF _Ref453617895 \h  \* MERGEFORMAT </w:instrText>
      </w:r>
      <w:r>
        <w:fldChar w:fldCharType="separate"/>
      </w:r>
      <w:r w:rsidR="005D3AE0">
        <w:t xml:space="preserve">Figure </w:t>
      </w:r>
      <w:r w:rsidR="005D3AE0">
        <w:rPr>
          <w:noProof/>
        </w:rPr>
        <w:t>6</w:t>
      </w:r>
      <w:r w:rsidR="005D3AE0">
        <w:rPr>
          <w:noProof/>
        </w:rPr>
        <w:noBreakHyphen/>
        <w:t>4</w:t>
      </w:r>
      <w:r>
        <w:fldChar w:fldCharType="end"/>
      </w:r>
      <w:r>
        <w:t xml:space="preserve"> shows the change in normalised moisture content over time, and indicates that the normalised moisture content reduced at a faster rate at higher gas velocities.  The greater degree of variation in particle structure in the perlite particles caused the difference between each individual drying curve to be greater than that seen in the molecular sieves.  Under the continuous flow regime at 20 °C, the normalised moisture content reduced from 1 to an average of 0.</w:t>
      </w:r>
      <w:r w:rsidR="00882C48">
        <w:t>6</w:t>
      </w:r>
      <w:r>
        <w:t xml:space="preserve"> after 200 seconds of drying over a range of 2.95 to 9.58 m/s velocities (</w:t>
      </w:r>
      <w:r>
        <w:fldChar w:fldCharType="begin"/>
      </w:r>
      <w:r>
        <w:instrText xml:space="preserve"> REF _Ref453617895 \h  \* MERGEFORMAT </w:instrText>
      </w:r>
      <w:r>
        <w:fldChar w:fldCharType="separate"/>
      </w:r>
      <w:r w:rsidR="005D3AE0">
        <w:t xml:space="preserve">Figure </w:t>
      </w:r>
      <w:r w:rsidR="005D3AE0">
        <w:rPr>
          <w:noProof/>
        </w:rPr>
        <w:t>6</w:t>
      </w:r>
      <w:r w:rsidR="005D3AE0">
        <w:rPr>
          <w:noProof/>
        </w:rPr>
        <w:noBreakHyphen/>
        <w:t>4</w:t>
      </w:r>
      <w:r>
        <w:fldChar w:fldCharType="end"/>
      </w:r>
      <w:r>
        <w:t>a).  The pulsed flow regime in contrast produced an average final normalised moisture content of 0.</w:t>
      </w:r>
      <w:r w:rsidR="00882C48">
        <w:t>67</w:t>
      </w:r>
      <w:r>
        <w:t>, which was 0.0</w:t>
      </w:r>
      <w:r w:rsidR="00882C48">
        <w:t>7</w:t>
      </w:r>
      <w:r>
        <w:t xml:space="preserve"> higher than under the continuous flow regime (</w:t>
      </w:r>
      <w:r>
        <w:fldChar w:fldCharType="begin"/>
      </w:r>
      <w:r>
        <w:instrText xml:space="preserve"> REF _Ref453617895 \h  \* MERGEFORMAT </w:instrText>
      </w:r>
      <w:r>
        <w:fldChar w:fldCharType="separate"/>
      </w:r>
      <w:r w:rsidR="005D3AE0">
        <w:t xml:space="preserve">Figure </w:t>
      </w:r>
      <w:r w:rsidR="005D3AE0">
        <w:rPr>
          <w:noProof/>
        </w:rPr>
        <w:t>6</w:t>
      </w:r>
      <w:r w:rsidR="005D3AE0">
        <w:rPr>
          <w:noProof/>
        </w:rPr>
        <w:noBreakHyphen/>
        <w:t>4</w:t>
      </w:r>
      <w:r>
        <w:fldChar w:fldCharType="end"/>
      </w:r>
      <w:r>
        <w:t xml:space="preserve">b).  A reduced velocity range of 5.16 to 8.84 m/s was studied for the pulsed flow regime as pulsation started at higher flow rates.  </w:t>
      </w:r>
    </w:p>
    <w:p w14:paraId="74A58149" w14:textId="3495182B" w:rsidR="002948A6" w:rsidRDefault="001F5575" w:rsidP="00EA5CD1">
      <w:pPr>
        <w:spacing w:line="276" w:lineRule="auto"/>
      </w:pPr>
      <w:r>
        <w:fldChar w:fldCharType="begin"/>
      </w:r>
      <w:r>
        <w:instrText xml:space="preserve"> REF _Ref453617964 \h  \* MERGEFORMAT </w:instrText>
      </w:r>
      <w:r>
        <w:fldChar w:fldCharType="separate"/>
      </w:r>
      <w:r w:rsidR="005D3AE0">
        <w:t xml:space="preserve">Figure </w:t>
      </w:r>
      <w:r w:rsidR="005D3AE0">
        <w:rPr>
          <w:noProof/>
        </w:rPr>
        <w:t>6</w:t>
      </w:r>
      <w:r w:rsidR="005D3AE0">
        <w:rPr>
          <w:noProof/>
        </w:rPr>
        <w:noBreakHyphen/>
        <w:t>5</w:t>
      </w:r>
      <w:r>
        <w:fldChar w:fldCharType="end"/>
      </w:r>
      <w:r>
        <w:t xml:space="preserve"> shows normalised drying curves of perlite particles at two of the temperatures tested.  Despite the large variation between each particle in its drying curve, as seen in </w:t>
      </w:r>
      <w:r>
        <w:fldChar w:fldCharType="begin"/>
      </w:r>
      <w:r>
        <w:instrText xml:space="preserve"> REF _Ref461358540 \h  \* MERGEFORMAT </w:instrText>
      </w:r>
      <w:r>
        <w:fldChar w:fldCharType="separate"/>
      </w:r>
      <w:r w:rsidR="005D3AE0">
        <w:t xml:space="preserve">Figure </w:t>
      </w:r>
      <w:r w:rsidR="005D3AE0">
        <w:rPr>
          <w:noProof/>
        </w:rPr>
        <w:t>6</w:t>
      </w:r>
      <w:r w:rsidR="005D3AE0">
        <w:rPr>
          <w:noProof/>
        </w:rPr>
        <w:noBreakHyphen/>
        <w:t>6</w:t>
      </w:r>
      <w:r>
        <w:fldChar w:fldCharType="end"/>
      </w:r>
      <w:r>
        <w:t>b, the perlite particles display a small difference between the pulsed and continuous flow regimes.  Temperature has a significant influence on the final normalised average moisture content, causing a reduction of 0.13 on average between 20 °C and 40 °C, with an average normalised final moisture content at 20 °C of 0.64, and 0.51 at 40 °C.  Over all temperatures studied, the effect of varying flow rate did not show a clear trend, although this may be a reflection of the variability of the individual particles.  Flow pulsation, however, appeared to reduce the drying rate at low temperatures, and increase it at higher temperatures in this pilot test.  At 20 °C, the final normalised average moisture content under the continuous flow regime was 0.6, whilst under the pulsed flow regime it was 0.67 (</w:t>
      </w:r>
      <w:r>
        <w:fldChar w:fldCharType="begin"/>
      </w:r>
      <w:r>
        <w:instrText xml:space="preserve"> REF _Ref453617964 \h  \* MERGEFORMAT </w:instrText>
      </w:r>
      <w:r>
        <w:fldChar w:fldCharType="separate"/>
      </w:r>
      <w:r w:rsidR="005D3AE0">
        <w:t xml:space="preserve">Figure </w:t>
      </w:r>
      <w:r w:rsidR="005D3AE0">
        <w:rPr>
          <w:noProof/>
        </w:rPr>
        <w:t>6</w:t>
      </w:r>
      <w:r w:rsidR="005D3AE0">
        <w:rPr>
          <w:noProof/>
        </w:rPr>
        <w:noBreakHyphen/>
        <w:t>5</w:t>
      </w:r>
      <w:r>
        <w:fldChar w:fldCharType="end"/>
      </w:r>
      <w:r>
        <w:t>a).  At 40 °C the moisture content under the pulsed flow regime decreased compared to the continuous flow regime, with an average normalised final moisture content of 0.52 under the continuous flow regime and 0.51 under the pulsed flow regime (</w:t>
      </w:r>
      <w:r>
        <w:fldChar w:fldCharType="begin"/>
      </w:r>
      <w:r>
        <w:instrText xml:space="preserve"> REF _Ref453617964 \h  \* MERGEFORMAT </w:instrText>
      </w:r>
      <w:r>
        <w:fldChar w:fldCharType="separate"/>
      </w:r>
      <w:r w:rsidR="005D3AE0">
        <w:t xml:space="preserve">Figure </w:t>
      </w:r>
      <w:r w:rsidR="005D3AE0">
        <w:rPr>
          <w:noProof/>
        </w:rPr>
        <w:t>6</w:t>
      </w:r>
      <w:r w:rsidR="005D3AE0">
        <w:rPr>
          <w:noProof/>
        </w:rPr>
        <w:noBreakHyphen/>
        <w:t>5</w:t>
      </w:r>
      <w:r>
        <w:fldChar w:fldCharType="end"/>
      </w:r>
      <w:r>
        <w:t xml:space="preserve">b).  </w:t>
      </w:r>
    </w:p>
    <w:p w14:paraId="56CCF23A" w14:textId="77777777" w:rsidR="001F5575" w:rsidRDefault="001F5575" w:rsidP="00EA5CD1">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8"/>
        <w:gridCol w:w="4754"/>
      </w:tblGrid>
      <w:tr w:rsidR="002948A6" w14:paraId="45F60140" w14:textId="77777777" w:rsidTr="001F5575">
        <w:tc>
          <w:tcPr>
            <w:tcW w:w="4488" w:type="dxa"/>
          </w:tcPr>
          <w:p w14:paraId="0511AAE3" w14:textId="77777777" w:rsidR="002948A6" w:rsidRDefault="002948A6" w:rsidP="00EA5CD1">
            <w:pPr>
              <w:spacing w:line="276" w:lineRule="auto"/>
            </w:pPr>
            <w:r>
              <w:lastRenderedPageBreak/>
              <w:t>a) Continuous flow</w:t>
            </w:r>
          </w:p>
        </w:tc>
        <w:tc>
          <w:tcPr>
            <w:tcW w:w="4754" w:type="dxa"/>
          </w:tcPr>
          <w:p w14:paraId="11D57BAB" w14:textId="77777777" w:rsidR="002948A6" w:rsidRDefault="002948A6" w:rsidP="00EA5CD1">
            <w:pPr>
              <w:spacing w:line="276" w:lineRule="auto"/>
            </w:pPr>
            <w:r>
              <w:t>b) Pulsed flow</w:t>
            </w:r>
          </w:p>
        </w:tc>
      </w:tr>
      <w:tr w:rsidR="002948A6" w14:paraId="7AC02CEF" w14:textId="77777777" w:rsidTr="001F5575">
        <w:tc>
          <w:tcPr>
            <w:tcW w:w="4488" w:type="dxa"/>
          </w:tcPr>
          <w:p w14:paraId="099ABB96" w14:textId="77777777" w:rsidR="002948A6" w:rsidRDefault="002948A6" w:rsidP="00EA5CD1">
            <w:pPr>
              <w:spacing w:line="276" w:lineRule="auto"/>
            </w:pPr>
            <w:r>
              <w:rPr>
                <w:noProof/>
                <w:lang w:eastAsia="en-GB"/>
              </w:rPr>
              <w:drawing>
                <wp:inline distT="0" distB="0" distL="0" distR="0" wp14:anchorId="54E40B96" wp14:editId="7F2CF507">
                  <wp:extent cx="2760955" cy="2947386"/>
                  <wp:effectExtent l="0" t="0" r="1905" b="5715"/>
                  <wp:docPr id="1046" name="Chart 10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5"/>
                    </a:graphicData>
                  </a:graphic>
                </wp:inline>
              </w:drawing>
            </w:r>
          </w:p>
        </w:tc>
        <w:tc>
          <w:tcPr>
            <w:tcW w:w="4754" w:type="dxa"/>
          </w:tcPr>
          <w:p w14:paraId="101B19F9" w14:textId="77777777" w:rsidR="002948A6" w:rsidRDefault="002948A6" w:rsidP="00EA5CD1">
            <w:pPr>
              <w:spacing w:line="276" w:lineRule="auto"/>
            </w:pPr>
            <w:r>
              <w:rPr>
                <w:noProof/>
                <w:lang w:eastAsia="en-GB"/>
              </w:rPr>
              <w:drawing>
                <wp:inline distT="0" distB="0" distL="0" distR="0" wp14:anchorId="6F89BEEB" wp14:editId="7AC108B9">
                  <wp:extent cx="2929631" cy="2947387"/>
                  <wp:effectExtent l="0" t="0" r="4445" b="5715"/>
                  <wp:docPr id="1049" name="Chart 10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6"/>
                    </a:graphicData>
                  </a:graphic>
                </wp:inline>
              </w:drawing>
            </w:r>
          </w:p>
        </w:tc>
      </w:tr>
    </w:tbl>
    <w:p w14:paraId="3988D7F7" w14:textId="53189FC7" w:rsidR="002948A6" w:rsidRDefault="002948A6" w:rsidP="00EA5CD1">
      <w:pPr>
        <w:pStyle w:val="Caption"/>
        <w:spacing w:line="276" w:lineRule="auto"/>
      </w:pPr>
      <w:bookmarkStart w:id="373" w:name="_Ref453617895"/>
      <w:bookmarkStart w:id="374" w:name="_Toc474686639"/>
      <w:r>
        <w:t xml:space="preserve">Figure </w:t>
      </w:r>
      <w:fldSimple w:instr=" STYLEREF 1 \s ">
        <w:r w:rsidR="005D3AE0">
          <w:rPr>
            <w:noProof/>
          </w:rPr>
          <w:t>6</w:t>
        </w:r>
      </w:fldSimple>
      <w:r w:rsidR="00F02E7D">
        <w:noBreakHyphen/>
      </w:r>
      <w:fldSimple w:instr=" SEQ Figure \* ARABIC \s 1 ">
        <w:r w:rsidR="005D3AE0">
          <w:rPr>
            <w:noProof/>
          </w:rPr>
          <w:t>4</w:t>
        </w:r>
      </w:fldSimple>
      <w:bookmarkEnd w:id="373"/>
      <w:r>
        <w:t>.</w:t>
      </w:r>
      <w:r>
        <w:rPr>
          <w:b/>
        </w:rPr>
        <w:t xml:space="preserve">  </w:t>
      </w:r>
      <w:r>
        <w:t xml:space="preserve">Normalised </w:t>
      </w:r>
      <w:r w:rsidR="006317AB">
        <w:t xml:space="preserve">perlite </w:t>
      </w:r>
      <w:r>
        <w:t>drying curves showing percentage moisture content (shown as a fraction of the initial moisture content) against time under a) continuous flow static drying and b) pulsed flow drying, T = 20 °C.</w:t>
      </w:r>
      <w:bookmarkEnd w:id="374"/>
    </w:p>
    <w:p w14:paraId="51D20468" w14:textId="77777777" w:rsidR="002948A6" w:rsidRDefault="002948A6" w:rsidP="00EA5CD1">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2948A6" w14:paraId="0A47F3BD" w14:textId="77777777" w:rsidTr="002948A6">
        <w:tc>
          <w:tcPr>
            <w:tcW w:w="4621" w:type="dxa"/>
          </w:tcPr>
          <w:p w14:paraId="7697DC3A" w14:textId="77777777" w:rsidR="002948A6" w:rsidRDefault="002948A6" w:rsidP="00EA5CD1">
            <w:pPr>
              <w:spacing w:line="276" w:lineRule="auto"/>
            </w:pPr>
            <w:r>
              <w:t xml:space="preserve">a) 20 °C </w:t>
            </w:r>
          </w:p>
        </w:tc>
        <w:tc>
          <w:tcPr>
            <w:tcW w:w="4621" w:type="dxa"/>
          </w:tcPr>
          <w:p w14:paraId="3AE8A67E" w14:textId="77777777" w:rsidR="002948A6" w:rsidRDefault="002948A6" w:rsidP="00EA5CD1">
            <w:pPr>
              <w:spacing w:line="276" w:lineRule="auto"/>
            </w:pPr>
            <w:r>
              <w:t xml:space="preserve"> b) 40 °C </w:t>
            </w:r>
          </w:p>
        </w:tc>
      </w:tr>
      <w:tr w:rsidR="002948A6" w14:paraId="56739875" w14:textId="77777777" w:rsidTr="002948A6">
        <w:tc>
          <w:tcPr>
            <w:tcW w:w="4621" w:type="dxa"/>
          </w:tcPr>
          <w:p w14:paraId="055E4379" w14:textId="77777777" w:rsidR="002948A6" w:rsidRDefault="002948A6" w:rsidP="00EA5CD1">
            <w:pPr>
              <w:spacing w:line="276" w:lineRule="auto"/>
            </w:pPr>
            <w:r>
              <w:rPr>
                <w:noProof/>
                <w:lang w:eastAsia="en-GB"/>
              </w:rPr>
              <w:drawing>
                <wp:inline distT="0" distB="0" distL="0" distR="0" wp14:anchorId="259417BF" wp14:editId="3D5FC3AB">
                  <wp:extent cx="2769833" cy="2512380"/>
                  <wp:effectExtent l="0" t="0" r="0" b="2540"/>
                  <wp:docPr id="1051" name="Chart 10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7"/>
                    </a:graphicData>
                  </a:graphic>
                </wp:inline>
              </w:drawing>
            </w:r>
          </w:p>
        </w:tc>
        <w:tc>
          <w:tcPr>
            <w:tcW w:w="4621" w:type="dxa"/>
          </w:tcPr>
          <w:p w14:paraId="0C4F3A13" w14:textId="77777777" w:rsidR="002948A6" w:rsidRDefault="002948A6" w:rsidP="00EA5CD1">
            <w:pPr>
              <w:spacing w:line="276" w:lineRule="auto"/>
            </w:pPr>
            <w:r>
              <w:rPr>
                <w:noProof/>
                <w:lang w:eastAsia="en-GB"/>
              </w:rPr>
              <w:drawing>
                <wp:inline distT="0" distB="0" distL="0" distR="0" wp14:anchorId="1DE24353" wp14:editId="0C3D9694">
                  <wp:extent cx="2725445" cy="2512380"/>
                  <wp:effectExtent l="0" t="0" r="0" b="2540"/>
                  <wp:docPr id="1052" name="Chart 10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8"/>
                    </a:graphicData>
                  </a:graphic>
                </wp:inline>
              </w:drawing>
            </w:r>
          </w:p>
        </w:tc>
      </w:tr>
    </w:tbl>
    <w:p w14:paraId="2BACAB21" w14:textId="5EEF74BD" w:rsidR="002948A6" w:rsidRDefault="002948A6" w:rsidP="00EA5CD1">
      <w:pPr>
        <w:pStyle w:val="Caption"/>
        <w:spacing w:line="276" w:lineRule="auto"/>
      </w:pPr>
      <w:bookmarkStart w:id="375" w:name="_Ref453617964"/>
      <w:bookmarkStart w:id="376" w:name="_Toc474686640"/>
      <w:r>
        <w:t xml:space="preserve">Figure </w:t>
      </w:r>
      <w:fldSimple w:instr=" STYLEREF 1 \s ">
        <w:r w:rsidR="005D3AE0">
          <w:rPr>
            <w:noProof/>
          </w:rPr>
          <w:t>6</w:t>
        </w:r>
      </w:fldSimple>
      <w:r w:rsidR="00F02E7D">
        <w:noBreakHyphen/>
      </w:r>
      <w:fldSimple w:instr=" SEQ Figure \* ARABIC \s 1 ">
        <w:r w:rsidR="005D3AE0">
          <w:rPr>
            <w:noProof/>
          </w:rPr>
          <w:t>5</w:t>
        </w:r>
      </w:fldSimple>
      <w:bookmarkEnd w:id="375"/>
      <w:r>
        <w:t>.  Perlite static particle drying showing normalised drying curves plotted against time (s) at a) 20 °C and b) 40 °C.</w:t>
      </w:r>
      <w:bookmarkEnd w:id="376"/>
      <w:r>
        <w:t xml:space="preserve"> </w:t>
      </w:r>
    </w:p>
    <w:p w14:paraId="1A2DD6AD" w14:textId="77777777" w:rsidR="002948A6" w:rsidRDefault="002948A6" w:rsidP="00EA5CD1">
      <w:pPr>
        <w:spacing w:line="276" w:lineRule="auto"/>
      </w:pPr>
    </w:p>
    <w:p w14:paraId="6B915B79" w14:textId="77777777" w:rsidR="002948A6" w:rsidRDefault="002948A6" w:rsidP="00EA5CD1">
      <w:pPr>
        <w:pStyle w:val="Heading3"/>
        <w:spacing w:line="276" w:lineRule="auto"/>
      </w:pPr>
      <w:bookmarkStart w:id="377" w:name="_Toc474696420"/>
      <w:r>
        <w:t>6.2.2</w:t>
      </w:r>
      <w:r>
        <w:tab/>
        <w:t>The effect of temperature and flow regime</w:t>
      </w:r>
      <w:bookmarkEnd w:id="377"/>
    </w:p>
    <w:p w14:paraId="426F2CBD" w14:textId="77777777" w:rsidR="002948A6" w:rsidRDefault="002948A6" w:rsidP="00EA5CD1">
      <w:pPr>
        <w:spacing w:line="276" w:lineRule="auto"/>
      </w:pPr>
      <w:r>
        <w:t xml:space="preserve">The aim of the pilot experiments was to highlight any trends in drying curves for a fast and a slow drying particle type under both continuous and pulsed flow drying conditions.  The static particle </w:t>
      </w:r>
      <w:r>
        <w:lastRenderedPageBreak/>
        <w:t>method allowed flow rates below minimum fluidisation velocity and above entrainment velocity.  However, the variation between the individual particle internal structure had a controlling effect on the rate of moisture loss to the surrounding gas, and this reduced the effect of the drying parameters applied, such as temperature or flow rate.  To accommodate this, multiple single particles were dried, but at the same conditions.</w:t>
      </w:r>
    </w:p>
    <w:p w14:paraId="3E142B32" w14:textId="6B9591F4" w:rsidR="002948A6" w:rsidRDefault="002948A6" w:rsidP="00EA5CD1">
      <w:pPr>
        <w:spacing w:line="276" w:lineRule="auto"/>
      </w:pPr>
      <w:r>
        <w:t xml:space="preserve">For example, although zeolite molecular sieves have a uniform pore size and high sphericity, they exhibit differences in initial moisture content and drying rate.  </w:t>
      </w:r>
      <w:r>
        <w:fldChar w:fldCharType="begin"/>
      </w:r>
      <w:r>
        <w:instrText xml:space="preserve"> REF _Ref451071861 \h  \* MERGEFORMAT </w:instrText>
      </w:r>
      <w:r>
        <w:fldChar w:fldCharType="separate"/>
      </w:r>
      <w:r w:rsidR="005D3AE0">
        <w:t xml:space="preserve">Figure </w:t>
      </w:r>
      <w:r w:rsidR="005D3AE0">
        <w:rPr>
          <w:noProof/>
        </w:rPr>
        <w:t>6</w:t>
      </w:r>
      <w:r w:rsidR="005D3AE0">
        <w:rPr>
          <w:noProof/>
        </w:rPr>
        <w:noBreakHyphen/>
        <w:t>6</w:t>
      </w:r>
      <w:r>
        <w:fldChar w:fldCharType="end"/>
      </w:r>
      <w:r>
        <w:t xml:space="preserve"> shows the change in particle moisture content over time.  When five different zeolite molecular sieves were dried under the same conditions of 20 °C and 6.63 m/s, a difference of 2.39 % moisture content (wet basis) was found at 0 s, which increased to a variation of 4.59 % at 600 s (</w:t>
      </w:r>
      <w:r>
        <w:fldChar w:fldCharType="begin"/>
      </w:r>
      <w:r>
        <w:instrText xml:space="preserve"> REF _Ref451071861 \h  \* MERGEFORMAT </w:instrText>
      </w:r>
      <w:r>
        <w:fldChar w:fldCharType="separate"/>
      </w:r>
      <w:r w:rsidR="005D3AE0">
        <w:t xml:space="preserve">Figure </w:t>
      </w:r>
      <w:r w:rsidR="005D3AE0">
        <w:rPr>
          <w:noProof/>
        </w:rPr>
        <w:t>6</w:t>
      </w:r>
      <w:r w:rsidR="005D3AE0">
        <w:rPr>
          <w:noProof/>
        </w:rPr>
        <w:noBreakHyphen/>
        <w:t>6</w:t>
      </w:r>
      <w:r>
        <w:fldChar w:fldCharType="end"/>
      </w:r>
      <w:r>
        <w:t xml:space="preserve">a).  In comparison, perlite particles have a greater variation in structure and shape.  </w:t>
      </w:r>
      <w:r>
        <w:fldChar w:fldCharType="begin"/>
      </w:r>
      <w:r>
        <w:instrText xml:space="preserve"> REF _Ref451071861 \h  \* MERGEFORMAT </w:instrText>
      </w:r>
      <w:r>
        <w:fldChar w:fldCharType="separate"/>
      </w:r>
      <w:r w:rsidR="005D3AE0">
        <w:t xml:space="preserve">Figure </w:t>
      </w:r>
      <w:r w:rsidR="005D3AE0">
        <w:rPr>
          <w:noProof/>
        </w:rPr>
        <w:t>6</w:t>
      </w:r>
      <w:r w:rsidR="005D3AE0">
        <w:rPr>
          <w:noProof/>
        </w:rPr>
        <w:noBreakHyphen/>
        <w:t>6</w:t>
      </w:r>
      <w:r>
        <w:fldChar w:fldCharType="end"/>
      </w:r>
      <w:r>
        <w:t>b shows the change in particle moisture content over time for perlite particles.  This variation is reflected in drying curves under the same conditions as the molecular sieves, as the initial variation in moisture content was 7.28 % (wet basis).  Perlite particles increased in variation after 100 s, with a range of 13.54 %.  Despite the variation between particles, single particle studies provide a useful starting point to study the effect of a high frequency pulsed f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2948A6" w14:paraId="24714D67" w14:textId="77777777" w:rsidTr="002948A6">
        <w:tc>
          <w:tcPr>
            <w:tcW w:w="4621" w:type="dxa"/>
          </w:tcPr>
          <w:p w14:paraId="26CA0385" w14:textId="77777777" w:rsidR="002948A6" w:rsidRDefault="002948A6" w:rsidP="00EA5CD1">
            <w:pPr>
              <w:spacing w:line="276" w:lineRule="auto"/>
            </w:pPr>
            <w:r>
              <w:t>a) zeolite molecular sieves</w:t>
            </w:r>
          </w:p>
        </w:tc>
        <w:tc>
          <w:tcPr>
            <w:tcW w:w="4621" w:type="dxa"/>
          </w:tcPr>
          <w:p w14:paraId="2EF5BD70" w14:textId="77777777" w:rsidR="002948A6" w:rsidRDefault="002948A6" w:rsidP="00EA5CD1">
            <w:pPr>
              <w:spacing w:line="276" w:lineRule="auto"/>
            </w:pPr>
            <w:r>
              <w:t>b) perlite</w:t>
            </w:r>
          </w:p>
        </w:tc>
      </w:tr>
      <w:tr w:rsidR="002948A6" w14:paraId="761E024E" w14:textId="77777777" w:rsidTr="002948A6">
        <w:tc>
          <w:tcPr>
            <w:tcW w:w="4621" w:type="dxa"/>
          </w:tcPr>
          <w:p w14:paraId="29B3287C" w14:textId="77777777" w:rsidR="002948A6" w:rsidRDefault="002948A6" w:rsidP="00EA5CD1">
            <w:pPr>
              <w:spacing w:line="276" w:lineRule="auto"/>
            </w:pPr>
            <w:r>
              <w:rPr>
                <w:noProof/>
                <w:lang w:eastAsia="en-GB"/>
              </w:rPr>
              <w:drawing>
                <wp:inline distT="0" distB="0" distL="0" distR="0" wp14:anchorId="31C673EC" wp14:editId="48A6D8F5">
                  <wp:extent cx="2760955" cy="2610035"/>
                  <wp:effectExtent l="0" t="0" r="1905" b="0"/>
                  <wp:docPr id="1054" name="Chart 10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9"/>
                    </a:graphicData>
                  </a:graphic>
                </wp:inline>
              </w:drawing>
            </w:r>
          </w:p>
        </w:tc>
        <w:tc>
          <w:tcPr>
            <w:tcW w:w="4621" w:type="dxa"/>
          </w:tcPr>
          <w:p w14:paraId="5924DC23" w14:textId="77777777" w:rsidR="002948A6" w:rsidRDefault="002948A6" w:rsidP="00EA5CD1">
            <w:pPr>
              <w:spacing w:line="276" w:lineRule="auto"/>
            </w:pPr>
            <w:r>
              <w:rPr>
                <w:noProof/>
                <w:lang w:eastAsia="en-GB"/>
              </w:rPr>
              <w:drawing>
                <wp:inline distT="0" distB="0" distL="0" distR="0" wp14:anchorId="08124461" wp14:editId="2BE26A2C">
                  <wp:extent cx="2734322" cy="2574524"/>
                  <wp:effectExtent l="0" t="0" r="8890" b="0"/>
                  <wp:docPr id="164" name="Chart 1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0"/>
                    </a:graphicData>
                  </a:graphic>
                </wp:inline>
              </w:drawing>
            </w:r>
          </w:p>
        </w:tc>
      </w:tr>
    </w:tbl>
    <w:p w14:paraId="784B5122" w14:textId="437558A1" w:rsidR="002948A6" w:rsidRDefault="002948A6" w:rsidP="00EA5CD1">
      <w:pPr>
        <w:pStyle w:val="Caption"/>
        <w:spacing w:line="276" w:lineRule="auto"/>
      </w:pPr>
      <w:bookmarkStart w:id="378" w:name="_Ref461358540"/>
      <w:bookmarkStart w:id="379" w:name="_Ref451071861"/>
      <w:bookmarkStart w:id="380" w:name="_Toc474686641"/>
      <w:r>
        <w:t xml:space="preserve">Figure </w:t>
      </w:r>
      <w:fldSimple w:instr=" STYLEREF 1 \s ">
        <w:r w:rsidR="005D3AE0">
          <w:rPr>
            <w:noProof/>
          </w:rPr>
          <w:t>6</w:t>
        </w:r>
      </w:fldSimple>
      <w:r w:rsidR="00F02E7D">
        <w:noBreakHyphen/>
      </w:r>
      <w:fldSimple w:instr=" SEQ Figure \* ARABIC \s 1 ">
        <w:r w:rsidR="005D3AE0">
          <w:rPr>
            <w:noProof/>
          </w:rPr>
          <w:t>6</w:t>
        </w:r>
      </w:fldSimple>
      <w:bookmarkEnd w:id="378"/>
      <w:bookmarkEnd w:id="379"/>
      <w:r w:rsidRPr="00E1140C">
        <w:t>.</w:t>
      </w:r>
      <w:r>
        <w:t xml:space="preserve"> </w:t>
      </w:r>
      <w:r w:rsidRPr="00E1140C">
        <w:t xml:space="preserve"> </w:t>
      </w:r>
      <w:r>
        <w:t>Static particle d</w:t>
      </w:r>
      <w:r w:rsidRPr="00E1140C">
        <w:t>rying curves for a sample of a) 5 zeolite molecular sieves and b) 5 perlite particles showing percentage moisture content (</w:t>
      </w:r>
      <w:r>
        <w:t>wet</w:t>
      </w:r>
      <w:r w:rsidRPr="00E1140C">
        <w:t xml:space="preserve"> basis) change over time</w:t>
      </w:r>
      <w:r>
        <w:t xml:space="preserve"> at </w:t>
      </w:r>
      <w:r w:rsidRPr="00E1140C">
        <w:t>20 °C, U = 6.63 m/s</w:t>
      </w:r>
      <w:r>
        <w:t xml:space="preserve"> under </w:t>
      </w:r>
      <w:r w:rsidRPr="00E1140C">
        <w:t>continuous flow.</w:t>
      </w:r>
      <w:bookmarkEnd w:id="380"/>
    </w:p>
    <w:p w14:paraId="7C748DA5" w14:textId="77777777" w:rsidR="002E50D0" w:rsidRDefault="002E50D0" w:rsidP="00EA5CD1">
      <w:pPr>
        <w:spacing w:line="276" w:lineRule="auto"/>
      </w:pPr>
    </w:p>
    <w:p w14:paraId="1E6ADC5E" w14:textId="3005974E" w:rsidR="002948A6" w:rsidRDefault="002948A6" w:rsidP="00EA5CD1">
      <w:pPr>
        <w:spacing w:line="276" w:lineRule="auto"/>
      </w:pPr>
      <w:r>
        <w:t xml:space="preserve">Although the percentage moisture content appeared to be similar in the sample molecular sieves shown in </w:t>
      </w:r>
      <w:r>
        <w:fldChar w:fldCharType="begin"/>
      </w:r>
      <w:r>
        <w:instrText xml:space="preserve"> REF _Ref461358540 \h </w:instrText>
      </w:r>
      <w:r w:rsidR="00EA5CD1">
        <w:instrText xml:space="preserve"> \* MERGEFORMAT </w:instrText>
      </w:r>
      <w:r>
        <w:fldChar w:fldCharType="separate"/>
      </w:r>
      <w:r w:rsidR="005D3AE0">
        <w:t xml:space="preserve">Figure </w:t>
      </w:r>
      <w:r w:rsidR="005D3AE0">
        <w:rPr>
          <w:noProof/>
        </w:rPr>
        <w:t>6</w:t>
      </w:r>
      <w:r w:rsidR="005D3AE0">
        <w:rPr>
          <w:noProof/>
        </w:rPr>
        <w:noBreakHyphen/>
        <w:t>6</w:t>
      </w:r>
      <w:r>
        <w:fldChar w:fldCharType="end"/>
      </w:r>
      <w:r>
        <w:t xml:space="preserve">a, each individual particle displayed different drying rates at increasing moisture contents.  This is shown in </w:t>
      </w:r>
      <w:r>
        <w:fldChar w:fldCharType="begin"/>
      </w:r>
      <w:r>
        <w:instrText xml:space="preserve"> REF _Ref451073622 \h  \* MERGEFORMAT </w:instrText>
      </w:r>
      <w:r>
        <w:fldChar w:fldCharType="separate"/>
      </w:r>
      <w:r w:rsidR="005D3AE0">
        <w:t xml:space="preserve">Figure </w:t>
      </w:r>
      <w:r w:rsidR="005D3AE0">
        <w:rPr>
          <w:noProof/>
        </w:rPr>
        <w:t>6</w:t>
      </w:r>
      <w:r w:rsidR="005D3AE0">
        <w:rPr>
          <w:noProof/>
        </w:rPr>
        <w:noBreakHyphen/>
        <w:t>7</w:t>
      </w:r>
      <w:r>
        <w:fldChar w:fldCharType="end"/>
      </w:r>
      <w:r>
        <w:t xml:space="preserve">, which plots the change in drying rate against particle moisture content.  </w:t>
      </w:r>
    </w:p>
    <w:p w14:paraId="0494CB82" w14:textId="0B3CAEC0" w:rsidR="002948A6" w:rsidRDefault="00341062" w:rsidP="00EA5CD1">
      <w:pPr>
        <w:spacing w:line="276" w:lineRule="auto"/>
        <w:jc w:val="center"/>
      </w:pPr>
      <w:r>
        <w:rPr>
          <w:noProof/>
          <w:lang w:eastAsia="en-GB"/>
        </w:rPr>
        <w:lastRenderedPageBreak/>
        <w:drawing>
          <wp:inline distT="0" distB="0" distL="0" distR="0" wp14:anchorId="3208A842" wp14:editId="50061F04">
            <wp:extent cx="4095750" cy="2619375"/>
            <wp:effectExtent l="0" t="0" r="0" b="0"/>
            <wp:docPr id="9211" name="Chart 92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p>
    <w:p w14:paraId="5B4FE708" w14:textId="0563EFDF" w:rsidR="002948A6" w:rsidRDefault="002948A6" w:rsidP="00EA5CD1">
      <w:pPr>
        <w:pStyle w:val="Caption"/>
        <w:spacing w:line="276" w:lineRule="auto"/>
      </w:pPr>
      <w:bookmarkStart w:id="381" w:name="_Ref451073622"/>
      <w:bookmarkStart w:id="382" w:name="_Toc474686642"/>
      <w:r>
        <w:t xml:space="preserve">Figure </w:t>
      </w:r>
      <w:fldSimple w:instr=" STYLEREF 1 \s ">
        <w:r w:rsidR="005D3AE0">
          <w:rPr>
            <w:noProof/>
          </w:rPr>
          <w:t>6</w:t>
        </w:r>
      </w:fldSimple>
      <w:r w:rsidR="00F02E7D">
        <w:noBreakHyphen/>
      </w:r>
      <w:fldSimple w:instr=" SEQ Figure \* ARABIC \s 1 ">
        <w:r w:rsidR="005D3AE0">
          <w:rPr>
            <w:noProof/>
          </w:rPr>
          <w:t>7</w:t>
        </w:r>
      </w:fldSimple>
      <w:bookmarkEnd w:id="381"/>
      <w:r>
        <w:t>.  Drying rate (dX/dt) plotted against moisture content for 4 Å zeolite molecular sieves under continuous flow, U = 2.95 m/s, T = 20 °C.</w:t>
      </w:r>
      <w:bookmarkEnd w:id="382"/>
    </w:p>
    <w:p w14:paraId="235F0F93" w14:textId="77777777" w:rsidR="002948A6" w:rsidRDefault="002948A6" w:rsidP="00553E25">
      <w:pPr>
        <w:spacing w:before="0" w:line="240" w:lineRule="auto"/>
      </w:pPr>
    </w:p>
    <w:p w14:paraId="10E542F0" w14:textId="618A5969" w:rsidR="002948A6" w:rsidRDefault="002948A6" w:rsidP="00EA5CD1">
      <w:pPr>
        <w:spacing w:line="276" w:lineRule="auto"/>
      </w:pPr>
      <w:r>
        <w:t xml:space="preserve">A reduced range of conditions were studied to examine the effect of temperature and flow regime.  </w:t>
      </w:r>
      <w:r>
        <w:fldChar w:fldCharType="begin"/>
      </w:r>
      <w:r>
        <w:instrText xml:space="preserve"> REF _Ref461358540 \h </w:instrText>
      </w:r>
      <w:r w:rsidR="00EA5CD1">
        <w:instrText xml:space="preserve"> \* MERGEFORMAT </w:instrText>
      </w:r>
      <w:r>
        <w:fldChar w:fldCharType="separate"/>
      </w:r>
      <w:r w:rsidR="005D3AE0">
        <w:t xml:space="preserve">Figure </w:t>
      </w:r>
      <w:r w:rsidR="005D3AE0">
        <w:rPr>
          <w:noProof/>
        </w:rPr>
        <w:t>6</w:t>
      </w:r>
      <w:r w:rsidR="005D3AE0">
        <w:rPr>
          <w:noProof/>
        </w:rPr>
        <w:noBreakHyphen/>
        <w:t>6</w:t>
      </w:r>
      <w:r>
        <w:fldChar w:fldCharType="end"/>
      </w:r>
      <w:r>
        <w:t>b shows the first 5 perlite particles at 20 °C of a total 36 repeats for the continuous flow regime, plotting moisture content over time.  The variation of the individual part</w:t>
      </w:r>
      <w:r w:rsidR="002A3BDD">
        <w:t>icles is shown by the range of 7</w:t>
      </w:r>
      <w:r>
        <w:t xml:space="preserve">7 to </w:t>
      </w:r>
      <w:r w:rsidR="002A3BDD">
        <w:t>85</w:t>
      </w:r>
      <w:r>
        <w:t xml:space="preserve"> % moisture content at t = 0.  The average for each set of data points for each condition and flow regime is shown in </w:t>
      </w:r>
      <w:r>
        <w:fldChar w:fldCharType="begin"/>
      </w:r>
      <w:r>
        <w:instrText xml:space="preserve"> REF _Ref453703060 \h  \* MERGEFORMAT </w:instrText>
      </w:r>
      <w:r>
        <w:fldChar w:fldCharType="separate"/>
      </w:r>
      <w:r w:rsidR="005D3AE0">
        <w:t xml:space="preserve">Figure </w:t>
      </w:r>
      <w:r w:rsidR="005D3AE0">
        <w:rPr>
          <w:noProof/>
        </w:rPr>
        <w:t>6</w:t>
      </w:r>
      <w:r w:rsidR="005D3AE0">
        <w:rPr>
          <w:noProof/>
        </w:rPr>
        <w:noBreakHyphen/>
        <w:t>8</w:t>
      </w:r>
      <w:r>
        <w:fldChar w:fldCharType="end"/>
      </w:r>
      <w:r>
        <w:t xml:space="preserve">.  This shows that pulsation at 20 °C may cause a slight improvement in drying in the initial stages to 40 seconds.  At 20 °C and 20 seconds, the pulsed flow regime varied from the continuous flow regime by producing an average normalised moisture content of 0.904 compared to 0.922, and produced an average final normalised moisture content at 100 seconds 0.002 lower than the continuous flow regime.  </w:t>
      </w:r>
    </w:p>
    <w:p w14:paraId="77CDEACF" w14:textId="77777777" w:rsidR="002948A6" w:rsidRDefault="002948A6" w:rsidP="00553E25">
      <w:pPr>
        <w:spacing w:line="240" w:lineRule="auto"/>
        <w:jc w:val="center"/>
      </w:pPr>
      <w:r>
        <w:rPr>
          <w:noProof/>
          <w:lang w:eastAsia="en-GB"/>
        </w:rPr>
        <w:drawing>
          <wp:inline distT="0" distB="0" distL="0" distR="0" wp14:anchorId="4B29DFEE" wp14:editId="0A833E7C">
            <wp:extent cx="4210050" cy="2724150"/>
            <wp:effectExtent l="0" t="0" r="0" b="0"/>
            <wp:docPr id="197" name="Chart 19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inline>
        </w:drawing>
      </w:r>
    </w:p>
    <w:p w14:paraId="31B5F1F9" w14:textId="46509049" w:rsidR="002948A6" w:rsidRDefault="002948A6" w:rsidP="00EA5CD1">
      <w:pPr>
        <w:pStyle w:val="Caption"/>
        <w:spacing w:line="276" w:lineRule="auto"/>
      </w:pPr>
      <w:bookmarkStart w:id="383" w:name="_Ref453703060"/>
      <w:bookmarkStart w:id="384" w:name="_Toc474686643"/>
      <w:r>
        <w:t xml:space="preserve">Figure </w:t>
      </w:r>
      <w:fldSimple w:instr=" STYLEREF 1 \s ">
        <w:r w:rsidR="005D3AE0">
          <w:rPr>
            <w:noProof/>
          </w:rPr>
          <w:t>6</w:t>
        </w:r>
      </w:fldSimple>
      <w:r w:rsidR="00F02E7D">
        <w:noBreakHyphen/>
      </w:r>
      <w:fldSimple w:instr=" SEQ Figure \* ARABIC \s 1 ">
        <w:r w:rsidR="005D3AE0">
          <w:rPr>
            <w:noProof/>
          </w:rPr>
          <w:t>8</w:t>
        </w:r>
      </w:fldSimple>
      <w:bookmarkEnd w:id="383"/>
      <w:r>
        <w:t>. Normalised average drying curves for multiple perlite particles dried as static individual particles at 20 °C and 40 °C, showing normalised moisture content over time (s) with error bars representing standard error.</w:t>
      </w:r>
      <w:bookmarkEnd w:id="384"/>
    </w:p>
    <w:p w14:paraId="5D689053" w14:textId="77777777" w:rsidR="001F5575" w:rsidRDefault="001F5575" w:rsidP="001F5575">
      <w:pPr>
        <w:spacing w:line="276" w:lineRule="auto"/>
      </w:pPr>
      <w:r>
        <w:lastRenderedPageBreak/>
        <w:t>At 40 °C, with 20 repeats for each flow regime, the same improvement to 20 seconds was seen, but the difference between pulsed and continuous flow average values increased, producing a difference in average moisture content by 100 seconds (</w:t>
      </w:r>
      <w:r>
        <w:fldChar w:fldCharType="begin"/>
      </w:r>
      <w:r>
        <w:instrText xml:space="preserve"> REF _Ref453703060 \h  \* MERGEFORMAT </w:instrText>
      </w:r>
      <w:r>
        <w:fldChar w:fldCharType="separate"/>
      </w:r>
      <w:r w:rsidR="005D3AE0">
        <w:t xml:space="preserve">Figure </w:t>
      </w:r>
      <w:r w:rsidR="005D3AE0">
        <w:rPr>
          <w:noProof/>
        </w:rPr>
        <w:t>6</w:t>
      </w:r>
      <w:r w:rsidR="005D3AE0">
        <w:rPr>
          <w:noProof/>
        </w:rPr>
        <w:noBreakHyphen/>
        <w:t>8</w:t>
      </w:r>
      <w:r>
        <w:fldChar w:fldCharType="end"/>
      </w:r>
      <w:r>
        <w:t xml:space="preserve">).  A difference at 100 seconds between the two flow regimes of 0.007 was found with a final normalised moisture content of 0.712 under the continuous flow regime and 0.719 under the 265 Hz pulsed flow regime.  Standard error of the mean is represented by the error bars in </w:t>
      </w:r>
      <w:r>
        <w:fldChar w:fldCharType="begin"/>
      </w:r>
      <w:r>
        <w:instrText xml:space="preserve"> REF _Ref453703060 \h  \* MERGEFORMAT </w:instrText>
      </w:r>
      <w:r>
        <w:fldChar w:fldCharType="separate"/>
      </w:r>
      <w:r w:rsidR="005D3AE0">
        <w:t xml:space="preserve">Figure </w:t>
      </w:r>
      <w:r w:rsidR="005D3AE0">
        <w:rPr>
          <w:noProof/>
        </w:rPr>
        <w:t>6</w:t>
      </w:r>
      <w:r w:rsidR="005D3AE0">
        <w:rPr>
          <w:noProof/>
        </w:rPr>
        <w:noBreakHyphen/>
        <w:t>8</w:t>
      </w:r>
      <w:r>
        <w:fldChar w:fldCharType="end"/>
      </w:r>
      <w:r>
        <w:t xml:space="preserve">.  The standard error is relatively small for the 10 and 20s data points, and increases with time.  The standard deviation of the moisture content across the particles studied is presented in </w:t>
      </w:r>
      <w:r>
        <w:fldChar w:fldCharType="begin"/>
      </w:r>
      <w:r>
        <w:instrText xml:space="preserve"> REF _Ref459496817 \h  \* MERGEFORMAT </w:instrText>
      </w:r>
      <w:r>
        <w:fldChar w:fldCharType="separate"/>
      </w:r>
      <w:r w:rsidR="005D3AE0">
        <w:t xml:space="preserve">Table </w:t>
      </w:r>
      <w:r w:rsidR="005D3AE0">
        <w:rPr>
          <w:noProof/>
        </w:rPr>
        <w:t>6</w:t>
      </w:r>
      <w:r w:rsidR="005D3AE0">
        <w:rPr>
          <w:noProof/>
        </w:rPr>
        <w:noBreakHyphen/>
        <w:t>3</w:t>
      </w:r>
      <w:r>
        <w:fldChar w:fldCharType="end"/>
      </w:r>
      <w:r>
        <w:t>.  This data shows the standard deviation was greater under continuous flow than under pulsed flow</w:t>
      </w:r>
      <w:r>
        <w:rPr>
          <w:lang w:val="en-US"/>
        </w:rPr>
        <w:t xml:space="preserve">, demonstrating there </w:t>
      </w:r>
      <w:r>
        <w:t xml:space="preserve">is less variation in the pulsed flow experiments than the continuous flow experiments.  </w:t>
      </w:r>
    </w:p>
    <w:p w14:paraId="2C10B127" w14:textId="77777777" w:rsidR="002948A6" w:rsidRPr="00EA5C24" w:rsidRDefault="002948A6" w:rsidP="00EA5CD1">
      <w:pPr>
        <w:spacing w:line="276" w:lineRule="auto"/>
      </w:pPr>
    </w:p>
    <w:p w14:paraId="1768FAE4" w14:textId="3D81A0D0" w:rsidR="002948A6" w:rsidRDefault="002948A6" w:rsidP="00EA5CD1">
      <w:pPr>
        <w:pStyle w:val="Caption"/>
        <w:spacing w:line="276" w:lineRule="auto"/>
      </w:pPr>
      <w:bookmarkStart w:id="385" w:name="_Ref459496817"/>
      <w:bookmarkStart w:id="386" w:name="_Toc474686765"/>
      <w:r>
        <w:t xml:space="preserve">Table </w:t>
      </w:r>
      <w:fldSimple w:instr=" STYLEREF 1 \s ">
        <w:r w:rsidR="005D3AE0">
          <w:rPr>
            <w:noProof/>
          </w:rPr>
          <w:t>6</w:t>
        </w:r>
      </w:fldSimple>
      <w:r>
        <w:noBreakHyphen/>
      </w:r>
      <w:fldSimple w:instr=" SEQ Table \* ARABIC \s 1 ">
        <w:r w:rsidR="005D3AE0">
          <w:rPr>
            <w:noProof/>
          </w:rPr>
          <w:t>3</w:t>
        </w:r>
      </w:fldSimple>
      <w:bookmarkEnd w:id="385"/>
      <w:r>
        <w:rPr>
          <w:b/>
        </w:rPr>
        <w:t xml:space="preserve">. </w:t>
      </w:r>
      <w:r>
        <w:t xml:space="preserve"> Standard deviation for % moisture content of perlite static drying tests at 20 °C and 40 °C</w:t>
      </w:r>
      <w:r w:rsidR="00882C48">
        <w:t xml:space="preserve"> under continuous and pulsed flow</w:t>
      </w:r>
      <w:r>
        <w:t>.</w:t>
      </w:r>
      <w:bookmarkEnd w:id="386"/>
    </w:p>
    <w:tbl>
      <w:tblPr>
        <w:tblStyle w:val="LightShading"/>
        <w:tblW w:w="0" w:type="auto"/>
        <w:tblLook w:val="04A0" w:firstRow="1" w:lastRow="0" w:firstColumn="1" w:lastColumn="0" w:noHBand="0" w:noVBand="1"/>
      </w:tblPr>
      <w:tblGrid>
        <w:gridCol w:w="1540"/>
        <w:gridCol w:w="1540"/>
        <w:gridCol w:w="1541"/>
        <w:gridCol w:w="1540"/>
        <w:gridCol w:w="1540"/>
        <w:gridCol w:w="1541"/>
      </w:tblGrid>
      <w:tr w:rsidR="002948A6" w14:paraId="5EE08FF3" w14:textId="77777777" w:rsidTr="002948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Borders>
              <w:top w:val="single" w:sz="18" w:space="0" w:color="auto"/>
            </w:tcBorders>
            <w:shd w:val="clear" w:color="auto" w:fill="FFFFFF" w:themeFill="background1"/>
          </w:tcPr>
          <w:p w14:paraId="316DA883" w14:textId="77777777" w:rsidR="002948A6" w:rsidRDefault="002948A6" w:rsidP="00EA5CD1">
            <w:pPr>
              <w:spacing w:before="0" w:line="276" w:lineRule="auto"/>
            </w:pPr>
            <w:r>
              <w:t>Temperature</w:t>
            </w:r>
          </w:p>
        </w:tc>
        <w:tc>
          <w:tcPr>
            <w:tcW w:w="1540" w:type="dxa"/>
            <w:tcBorders>
              <w:top w:val="single" w:sz="18" w:space="0" w:color="auto"/>
            </w:tcBorders>
            <w:shd w:val="clear" w:color="auto" w:fill="FFFFFF" w:themeFill="background1"/>
          </w:tcPr>
          <w:p w14:paraId="56E67F75" w14:textId="77777777" w:rsidR="002948A6" w:rsidRDefault="002948A6" w:rsidP="00EA5CD1">
            <w:pPr>
              <w:spacing w:before="0" w:line="276" w:lineRule="auto"/>
              <w:cnfStyle w:val="100000000000" w:firstRow="1" w:lastRow="0" w:firstColumn="0" w:lastColumn="0" w:oddVBand="0" w:evenVBand="0" w:oddHBand="0" w:evenHBand="0" w:firstRowFirstColumn="0" w:firstRowLastColumn="0" w:lastRowFirstColumn="0" w:lastRowLastColumn="0"/>
            </w:pPr>
          </w:p>
        </w:tc>
        <w:tc>
          <w:tcPr>
            <w:tcW w:w="1541" w:type="dxa"/>
            <w:tcBorders>
              <w:top w:val="single" w:sz="18" w:space="0" w:color="auto"/>
            </w:tcBorders>
            <w:shd w:val="clear" w:color="auto" w:fill="FFFFFF" w:themeFill="background1"/>
            <w:vAlign w:val="bottom"/>
          </w:tcPr>
          <w:p w14:paraId="63B48B7C" w14:textId="77777777" w:rsidR="002948A6" w:rsidRDefault="002948A6" w:rsidP="00EA5CD1">
            <w:pPr>
              <w:spacing w:before="0" w:line="276" w:lineRule="auto"/>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 xml:space="preserve">20 °C </w:t>
            </w:r>
          </w:p>
        </w:tc>
        <w:tc>
          <w:tcPr>
            <w:tcW w:w="1540" w:type="dxa"/>
            <w:tcBorders>
              <w:top w:val="single" w:sz="18" w:space="0" w:color="auto"/>
            </w:tcBorders>
            <w:shd w:val="clear" w:color="auto" w:fill="FFFFFF" w:themeFill="background1"/>
          </w:tcPr>
          <w:p w14:paraId="2058080A" w14:textId="77777777" w:rsidR="002948A6" w:rsidRDefault="002948A6" w:rsidP="00EA5CD1">
            <w:pPr>
              <w:spacing w:before="0" w:line="276" w:lineRule="auto"/>
              <w:cnfStyle w:val="100000000000" w:firstRow="1" w:lastRow="0" w:firstColumn="0" w:lastColumn="0" w:oddVBand="0" w:evenVBand="0" w:oddHBand="0" w:evenHBand="0" w:firstRowFirstColumn="0" w:firstRowLastColumn="0" w:lastRowFirstColumn="0" w:lastRowLastColumn="0"/>
            </w:pPr>
          </w:p>
        </w:tc>
        <w:tc>
          <w:tcPr>
            <w:tcW w:w="1540" w:type="dxa"/>
            <w:tcBorders>
              <w:top w:val="single" w:sz="18" w:space="0" w:color="auto"/>
            </w:tcBorders>
            <w:vAlign w:val="bottom"/>
          </w:tcPr>
          <w:p w14:paraId="6C392200" w14:textId="77777777" w:rsidR="002948A6" w:rsidRDefault="002948A6" w:rsidP="00EA5CD1">
            <w:pPr>
              <w:spacing w:before="0" w:line="276" w:lineRule="auto"/>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 xml:space="preserve">40 °C </w:t>
            </w:r>
          </w:p>
        </w:tc>
        <w:tc>
          <w:tcPr>
            <w:tcW w:w="1541" w:type="dxa"/>
            <w:tcBorders>
              <w:top w:val="single" w:sz="18" w:space="0" w:color="auto"/>
            </w:tcBorders>
          </w:tcPr>
          <w:p w14:paraId="66DA46F2" w14:textId="77777777" w:rsidR="002948A6" w:rsidRDefault="002948A6" w:rsidP="00EA5CD1">
            <w:pPr>
              <w:spacing w:before="0" w:line="276" w:lineRule="auto"/>
              <w:cnfStyle w:val="100000000000" w:firstRow="1" w:lastRow="0" w:firstColumn="0" w:lastColumn="0" w:oddVBand="0" w:evenVBand="0" w:oddHBand="0" w:evenHBand="0" w:firstRowFirstColumn="0" w:firstRowLastColumn="0" w:lastRowFirstColumn="0" w:lastRowLastColumn="0"/>
            </w:pPr>
          </w:p>
        </w:tc>
      </w:tr>
      <w:tr w:rsidR="002948A6" w14:paraId="226A0702"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14:paraId="67FF358A" w14:textId="77777777" w:rsidR="002948A6" w:rsidRDefault="002948A6" w:rsidP="00EA5CD1">
            <w:pPr>
              <w:spacing w:before="0" w:line="276" w:lineRule="auto"/>
            </w:pPr>
            <w:r>
              <w:t>Flow regime</w:t>
            </w:r>
          </w:p>
        </w:tc>
        <w:tc>
          <w:tcPr>
            <w:tcW w:w="1540" w:type="dxa"/>
            <w:shd w:val="clear" w:color="auto" w:fill="auto"/>
          </w:tcPr>
          <w:p w14:paraId="44B5EE49"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541" w:type="dxa"/>
            <w:shd w:val="clear" w:color="auto" w:fill="auto"/>
            <w:vAlign w:val="bottom"/>
          </w:tcPr>
          <w:p w14:paraId="128349BA" w14:textId="77777777" w:rsidR="002948A6" w:rsidRPr="00140CF9"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b/>
              </w:rPr>
            </w:pPr>
            <w:r w:rsidRPr="00140CF9">
              <w:rPr>
                <w:rFonts w:ascii="Calibri" w:hAnsi="Calibri"/>
                <w:b/>
                <w:color w:val="000000"/>
              </w:rPr>
              <w:t xml:space="preserve">Continuous </w:t>
            </w:r>
          </w:p>
        </w:tc>
        <w:tc>
          <w:tcPr>
            <w:tcW w:w="1540" w:type="dxa"/>
            <w:shd w:val="clear" w:color="auto" w:fill="auto"/>
            <w:vAlign w:val="bottom"/>
          </w:tcPr>
          <w:p w14:paraId="51B02AED" w14:textId="77777777" w:rsidR="002948A6" w:rsidRPr="00140CF9"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b/>
              </w:rPr>
            </w:pPr>
            <w:r w:rsidRPr="00140CF9">
              <w:rPr>
                <w:rFonts w:ascii="Calibri" w:hAnsi="Calibri"/>
                <w:b/>
                <w:color w:val="000000"/>
              </w:rPr>
              <w:t>252 Hz</w:t>
            </w:r>
          </w:p>
        </w:tc>
        <w:tc>
          <w:tcPr>
            <w:tcW w:w="1540" w:type="dxa"/>
            <w:shd w:val="clear" w:color="auto" w:fill="auto"/>
            <w:vAlign w:val="bottom"/>
          </w:tcPr>
          <w:p w14:paraId="6E6BB570" w14:textId="77777777" w:rsidR="002948A6" w:rsidRPr="00140CF9"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b/>
              </w:rPr>
            </w:pPr>
            <w:r w:rsidRPr="00140CF9">
              <w:rPr>
                <w:rFonts w:ascii="Calibri" w:hAnsi="Calibri"/>
                <w:b/>
                <w:color w:val="000000"/>
              </w:rPr>
              <w:t xml:space="preserve">Continuous </w:t>
            </w:r>
          </w:p>
        </w:tc>
        <w:tc>
          <w:tcPr>
            <w:tcW w:w="1541" w:type="dxa"/>
            <w:shd w:val="clear" w:color="auto" w:fill="auto"/>
            <w:vAlign w:val="bottom"/>
          </w:tcPr>
          <w:p w14:paraId="351C86BE" w14:textId="77777777" w:rsidR="002948A6" w:rsidRPr="00140CF9"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b/>
              </w:rPr>
            </w:pPr>
            <w:r w:rsidRPr="00140CF9">
              <w:rPr>
                <w:rFonts w:ascii="Calibri" w:hAnsi="Calibri"/>
                <w:b/>
                <w:color w:val="000000"/>
              </w:rPr>
              <w:t>265 Hz</w:t>
            </w:r>
          </w:p>
        </w:tc>
      </w:tr>
      <w:tr w:rsidR="002948A6" w14:paraId="2FB2401F" w14:textId="77777777" w:rsidTr="002948A6">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14:paraId="589BA55A" w14:textId="77777777" w:rsidR="002948A6" w:rsidRDefault="002948A6" w:rsidP="00EA5CD1">
            <w:pPr>
              <w:spacing w:before="0" w:line="276" w:lineRule="auto"/>
            </w:pPr>
            <w:r>
              <w:t>t (s)</w:t>
            </w:r>
          </w:p>
        </w:tc>
        <w:tc>
          <w:tcPr>
            <w:tcW w:w="1540" w:type="dxa"/>
            <w:shd w:val="clear" w:color="auto" w:fill="auto"/>
            <w:vAlign w:val="bottom"/>
          </w:tcPr>
          <w:p w14:paraId="66234E6D"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w:t>
            </w:r>
          </w:p>
        </w:tc>
        <w:tc>
          <w:tcPr>
            <w:tcW w:w="1541" w:type="dxa"/>
            <w:shd w:val="clear" w:color="auto" w:fill="auto"/>
            <w:vAlign w:val="bottom"/>
          </w:tcPr>
          <w:p w14:paraId="7384988A"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53</w:t>
            </w:r>
          </w:p>
        </w:tc>
        <w:tc>
          <w:tcPr>
            <w:tcW w:w="1540" w:type="dxa"/>
            <w:shd w:val="clear" w:color="auto" w:fill="auto"/>
            <w:vAlign w:val="bottom"/>
          </w:tcPr>
          <w:p w14:paraId="40DCEA62"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53</w:t>
            </w:r>
          </w:p>
        </w:tc>
        <w:tc>
          <w:tcPr>
            <w:tcW w:w="1540" w:type="dxa"/>
            <w:shd w:val="clear" w:color="auto" w:fill="auto"/>
            <w:vAlign w:val="bottom"/>
          </w:tcPr>
          <w:p w14:paraId="76187C01"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41</w:t>
            </w:r>
          </w:p>
        </w:tc>
        <w:tc>
          <w:tcPr>
            <w:tcW w:w="1541" w:type="dxa"/>
            <w:shd w:val="clear" w:color="auto" w:fill="auto"/>
            <w:vAlign w:val="bottom"/>
          </w:tcPr>
          <w:p w14:paraId="245A1A5E"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42</w:t>
            </w:r>
          </w:p>
        </w:tc>
      </w:tr>
      <w:tr w:rsidR="002948A6" w14:paraId="39E862CF"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14:paraId="6452B309" w14:textId="77777777" w:rsidR="002948A6" w:rsidRDefault="002948A6" w:rsidP="00EA5CD1">
            <w:pPr>
              <w:spacing w:before="0" w:line="276" w:lineRule="auto"/>
            </w:pPr>
          </w:p>
        </w:tc>
        <w:tc>
          <w:tcPr>
            <w:tcW w:w="1540" w:type="dxa"/>
            <w:shd w:val="clear" w:color="auto" w:fill="auto"/>
            <w:vAlign w:val="bottom"/>
          </w:tcPr>
          <w:p w14:paraId="53AB4EF0"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w:t>
            </w:r>
          </w:p>
        </w:tc>
        <w:tc>
          <w:tcPr>
            <w:tcW w:w="1541" w:type="dxa"/>
            <w:shd w:val="clear" w:color="auto" w:fill="auto"/>
            <w:vAlign w:val="bottom"/>
          </w:tcPr>
          <w:p w14:paraId="6E0031E3"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60</w:t>
            </w:r>
          </w:p>
        </w:tc>
        <w:tc>
          <w:tcPr>
            <w:tcW w:w="1540" w:type="dxa"/>
            <w:shd w:val="clear" w:color="auto" w:fill="auto"/>
            <w:vAlign w:val="bottom"/>
          </w:tcPr>
          <w:p w14:paraId="1886D677"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56</w:t>
            </w:r>
          </w:p>
        </w:tc>
        <w:tc>
          <w:tcPr>
            <w:tcW w:w="1540" w:type="dxa"/>
            <w:shd w:val="clear" w:color="auto" w:fill="auto"/>
            <w:vAlign w:val="bottom"/>
          </w:tcPr>
          <w:p w14:paraId="07DE5698"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64</w:t>
            </w:r>
          </w:p>
        </w:tc>
        <w:tc>
          <w:tcPr>
            <w:tcW w:w="1541" w:type="dxa"/>
            <w:shd w:val="clear" w:color="auto" w:fill="auto"/>
            <w:vAlign w:val="bottom"/>
          </w:tcPr>
          <w:p w14:paraId="77ACC401"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52</w:t>
            </w:r>
          </w:p>
        </w:tc>
      </w:tr>
      <w:tr w:rsidR="002948A6" w14:paraId="0B4647DF" w14:textId="77777777" w:rsidTr="002948A6">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14:paraId="23237033" w14:textId="77777777" w:rsidR="002948A6" w:rsidRDefault="002948A6" w:rsidP="00EA5CD1">
            <w:pPr>
              <w:spacing w:before="0" w:line="276" w:lineRule="auto"/>
            </w:pPr>
          </w:p>
        </w:tc>
        <w:tc>
          <w:tcPr>
            <w:tcW w:w="1540" w:type="dxa"/>
            <w:shd w:val="clear" w:color="auto" w:fill="auto"/>
            <w:vAlign w:val="bottom"/>
          </w:tcPr>
          <w:p w14:paraId="21941591"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0</w:t>
            </w:r>
          </w:p>
        </w:tc>
        <w:tc>
          <w:tcPr>
            <w:tcW w:w="1541" w:type="dxa"/>
            <w:shd w:val="clear" w:color="auto" w:fill="auto"/>
            <w:vAlign w:val="bottom"/>
          </w:tcPr>
          <w:p w14:paraId="490C28A0"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67</w:t>
            </w:r>
          </w:p>
        </w:tc>
        <w:tc>
          <w:tcPr>
            <w:tcW w:w="1540" w:type="dxa"/>
            <w:shd w:val="clear" w:color="auto" w:fill="auto"/>
            <w:vAlign w:val="bottom"/>
          </w:tcPr>
          <w:p w14:paraId="727F70DE"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62</w:t>
            </w:r>
          </w:p>
        </w:tc>
        <w:tc>
          <w:tcPr>
            <w:tcW w:w="1540" w:type="dxa"/>
            <w:shd w:val="clear" w:color="auto" w:fill="auto"/>
            <w:vAlign w:val="bottom"/>
          </w:tcPr>
          <w:p w14:paraId="1E19E053"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82</w:t>
            </w:r>
          </w:p>
        </w:tc>
        <w:tc>
          <w:tcPr>
            <w:tcW w:w="1541" w:type="dxa"/>
            <w:shd w:val="clear" w:color="auto" w:fill="auto"/>
            <w:vAlign w:val="bottom"/>
          </w:tcPr>
          <w:p w14:paraId="61BF8460"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59</w:t>
            </w:r>
          </w:p>
        </w:tc>
      </w:tr>
      <w:tr w:rsidR="002948A6" w14:paraId="34265EA8"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14:paraId="223FE631" w14:textId="77777777" w:rsidR="002948A6" w:rsidRDefault="002948A6" w:rsidP="00EA5CD1">
            <w:pPr>
              <w:spacing w:before="0" w:line="276" w:lineRule="auto"/>
            </w:pPr>
          </w:p>
        </w:tc>
        <w:tc>
          <w:tcPr>
            <w:tcW w:w="1540" w:type="dxa"/>
            <w:shd w:val="clear" w:color="auto" w:fill="auto"/>
            <w:vAlign w:val="bottom"/>
          </w:tcPr>
          <w:p w14:paraId="086EB7C7"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0</w:t>
            </w:r>
          </w:p>
        </w:tc>
        <w:tc>
          <w:tcPr>
            <w:tcW w:w="1541" w:type="dxa"/>
            <w:shd w:val="clear" w:color="auto" w:fill="auto"/>
            <w:vAlign w:val="bottom"/>
          </w:tcPr>
          <w:p w14:paraId="1A8CF5D5"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76</w:t>
            </w:r>
          </w:p>
        </w:tc>
        <w:tc>
          <w:tcPr>
            <w:tcW w:w="1540" w:type="dxa"/>
            <w:shd w:val="clear" w:color="auto" w:fill="auto"/>
            <w:vAlign w:val="bottom"/>
          </w:tcPr>
          <w:p w14:paraId="2CBFAA1F"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66</w:t>
            </w:r>
          </w:p>
        </w:tc>
        <w:tc>
          <w:tcPr>
            <w:tcW w:w="1540" w:type="dxa"/>
            <w:shd w:val="clear" w:color="auto" w:fill="auto"/>
            <w:vAlign w:val="bottom"/>
          </w:tcPr>
          <w:p w14:paraId="4FEE3483"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88</w:t>
            </w:r>
          </w:p>
        </w:tc>
        <w:tc>
          <w:tcPr>
            <w:tcW w:w="1541" w:type="dxa"/>
            <w:shd w:val="clear" w:color="auto" w:fill="auto"/>
            <w:vAlign w:val="bottom"/>
          </w:tcPr>
          <w:p w14:paraId="006169D9"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61</w:t>
            </w:r>
          </w:p>
        </w:tc>
      </w:tr>
      <w:tr w:rsidR="002948A6" w14:paraId="5A2D8C8A" w14:textId="77777777" w:rsidTr="002948A6">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14:paraId="3F0A2F0C" w14:textId="77777777" w:rsidR="002948A6" w:rsidRDefault="002948A6" w:rsidP="00EA5CD1">
            <w:pPr>
              <w:spacing w:before="0" w:line="276" w:lineRule="auto"/>
            </w:pPr>
          </w:p>
        </w:tc>
        <w:tc>
          <w:tcPr>
            <w:tcW w:w="1540" w:type="dxa"/>
            <w:shd w:val="clear" w:color="auto" w:fill="auto"/>
            <w:vAlign w:val="bottom"/>
          </w:tcPr>
          <w:p w14:paraId="04BBA353"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0</w:t>
            </w:r>
          </w:p>
        </w:tc>
        <w:tc>
          <w:tcPr>
            <w:tcW w:w="1541" w:type="dxa"/>
            <w:shd w:val="clear" w:color="auto" w:fill="auto"/>
            <w:vAlign w:val="bottom"/>
          </w:tcPr>
          <w:p w14:paraId="2D7550F7"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81</w:t>
            </w:r>
          </w:p>
        </w:tc>
        <w:tc>
          <w:tcPr>
            <w:tcW w:w="1540" w:type="dxa"/>
            <w:shd w:val="clear" w:color="auto" w:fill="auto"/>
            <w:vAlign w:val="bottom"/>
          </w:tcPr>
          <w:p w14:paraId="08AFD4D9"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67</w:t>
            </w:r>
          </w:p>
        </w:tc>
        <w:tc>
          <w:tcPr>
            <w:tcW w:w="1540" w:type="dxa"/>
            <w:shd w:val="clear" w:color="auto" w:fill="auto"/>
            <w:vAlign w:val="bottom"/>
          </w:tcPr>
          <w:p w14:paraId="5C853663"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89</w:t>
            </w:r>
          </w:p>
        </w:tc>
        <w:tc>
          <w:tcPr>
            <w:tcW w:w="1541" w:type="dxa"/>
            <w:shd w:val="clear" w:color="auto" w:fill="auto"/>
            <w:vAlign w:val="bottom"/>
          </w:tcPr>
          <w:p w14:paraId="7D845E96"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63</w:t>
            </w:r>
          </w:p>
        </w:tc>
      </w:tr>
      <w:tr w:rsidR="002948A6" w14:paraId="45F61600"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14:paraId="20756147" w14:textId="77777777" w:rsidR="002948A6" w:rsidRDefault="002948A6" w:rsidP="00EA5CD1">
            <w:pPr>
              <w:spacing w:before="0" w:line="276" w:lineRule="auto"/>
            </w:pPr>
          </w:p>
        </w:tc>
        <w:tc>
          <w:tcPr>
            <w:tcW w:w="1540" w:type="dxa"/>
            <w:shd w:val="clear" w:color="auto" w:fill="auto"/>
            <w:vAlign w:val="bottom"/>
          </w:tcPr>
          <w:p w14:paraId="52219DC9"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0</w:t>
            </w:r>
          </w:p>
        </w:tc>
        <w:tc>
          <w:tcPr>
            <w:tcW w:w="1541" w:type="dxa"/>
            <w:shd w:val="clear" w:color="auto" w:fill="auto"/>
            <w:vAlign w:val="bottom"/>
          </w:tcPr>
          <w:p w14:paraId="6EAEFC50"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84</w:t>
            </w:r>
          </w:p>
        </w:tc>
        <w:tc>
          <w:tcPr>
            <w:tcW w:w="1540" w:type="dxa"/>
            <w:shd w:val="clear" w:color="auto" w:fill="auto"/>
            <w:vAlign w:val="bottom"/>
          </w:tcPr>
          <w:p w14:paraId="4A12702A"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68</w:t>
            </w:r>
          </w:p>
        </w:tc>
        <w:tc>
          <w:tcPr>
            <w:tcW w:w="1540" w:type="dxa"/>
            <w:shd w:val="clear" w:color="auto" w:fill="auto"/>
            <w:vAlign w:val="bottom"/>
          </w:tcPr>
          <w:p w14:paraId="4065D2B3"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90</w:t>
            </w:r>
          </w:p>
        </w:tc>
        <w:tc>
          <w:tcPr>
            <w:tcW w:w="1541" w:type="dxa"/>
            <w:shd w:val="clear" w:color="auto" w:fill="auto"/>
            <w:vAlign w:val="bottom"/>
          </w:tcPr>
          <w:p w14:paraId="1D50F5E5"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64</w:t>
            </w:r>
          </w:p>
        </w:tc>
      </w:tr>
      <w:tr w:rsidR="002948A6" w14:paraId="26B7AAAC" w14:textId="77777777" w:rsidTr="002948A6">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14:paraId="0CB6E69A" w14:textId="77777777" w:rsidR="002948A6" w:rsidRDefault="002948A6" w:rsidP="00EA5CD1">
            <w:pPr>
              <w:spacing w:before="0" w:line="276" w:lineRule="auto"/>
            </w:pPr>
          </w:p>
        </w:tc>
        <w:tc>
          <w:tcPr>
            <w:tcW w:w="1540" w:type="dxa"/>
            <w:shd w:val="clear" w:color="auto" w:fill="auto"/>
            <w:vAlign w:val="bottom"/>
          </w:tcPr>
          <w:p w14:paraId="5FB96B4C"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0</w:t>
            </w:r>
          </w:p>
        </w:tc>
        <w:tc>
          <w:tcPr>
            <w:tcW w:w="1541" w:type="dxa"/>
            <w:shd w:val="clear" w:color="auto" w:fill="auto"/>
            <w:vAlign w:val="bottom"/>
          </w:tcPr>
          <w:p w14:paraId="67563C24"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85</w:t>
            </w:r>
          </w:p>
        </w:tc>
        <w:tc>
          <w:tcPr>
            <w:tcW w:w="1540" w:type="dxa"/>
            <w:shd w:val="clear" w:color="auto" w:fill="auto"/>
            <w:vAlign w:val="bottom"/>
          </w:tcPr>
          <w:p w14:paraId="724E22BE"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68</w:t>
            </w:r>
          </w:p>
        </w:tc>
        <w:tc>
          <w:tcPr>
            <w:tcW w:w="1540" w:type="dxa"/>
            <w:shd w:val="clear" w:color="auto" w:fill="auto"/>
            <w:vAlign w:val="bottom"/>
          </w:tcPr>
          <w:p w14:paraId="3A97C1EB"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90</w:t>
            </w:r>
          </w:p>
        </w:tc>
        <w:tc>
          <w:tcPr>
            <w:tcW w:w="1541" w:type="dxa"/>
            <w:shd w:val="clear" w:color="auto" w:fill="auto"/>
            <w:vAlign w:val="bottom"/>
          </w:tcPr>
          <w:p w14:paraId="6AF7279D"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64</w:t>
            </w:r>
          </w:p>
        </w:tc>
      </w:tr>
      <w:tr w:rsidR="002948A6" w14:paraId="5D4B6901"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14:paraId="6F1B4D0B" w14:textId="77777777" w:rsidR="002948A6" w:rsidRDefault="002948A6" w:rsidP="00EA5CD1">
            <w:pPr>
              <w:spacing w:before="0" w:line="276" w:lineRule="auto"/>
            </w:pPr>
          </w:p>
        </w:tc>
        <w:tc>
          <w:tcPr>
            <w:tcW w:w="1540" w:type="dxa"/>
            <w:shd w:val="clear" w:color="auto" w:fill="auto"/>
            <w:vAlign w:val="bottom"/>
          </w:tcPr>
          <w:p w14:paraId="0567808F"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70</w:t>
            </w:r>
          </w:p>
        </w:tc>
        <w:tc>
          <w:tcPr>
            <w:tcW w:w="1541" w:type="dxa"/>
            <w:shd w:val="clear" w:color="auto" w:fill="auto"/>
            <w:vAlign w:val="bottom"/>
          </w:tcPr>
          <w:p w14:paraId="6EBB8E3E"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85</w:t>
            </w:r>
          </w:p>
        </w:tc>
        <w:tc>
          <w:tcPr>
            <w:tcW w:w="1540" w:type="dxa"/>
            <w:shd w:val="clear" w:color="auto" w:fill="auto"/>
            <w:vAlign w:val="bottom"/>
          </w:tcPr>
          <w:p w14:paraId="2C4CC561"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69</w:t>
            </w:r>
          </w:p>
        </w:tc>
        <w:tc>
          <w:tcPr>
            <w:tcW w:w="1540" w:type="dxa"/>
            <w:shd w:val="clear" w:color="auto" w:fill="auto"/>
            <w:vAlign w:val="bottom"/>
          </w:tcPr>
          <w:p w14:paraId="183CE099"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90</w:t>
            </w:r>
          </w:p>
        </w:tc>
        <w:tc>
          <w:tcPr>
            <w:tcW w:w="1541" w:type="dxa"/>
            <w:shd w:val="clear" w:color="auto" w:fill="auto"/>
            <w:vAlign w:val="bottom"/>
          </w:tcPr>
          <w:p w14:paraId="7281168F"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64</w:t>
            </w:r>
          </w:p>
        </w:tc>
      </w:tr>
      <w:tr w:rsidR="002948A6" w14:paraId="210F4AC6" w14:textId="77777777" w:rsidTr="002948A6">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14:paraId="31082B59" w14:textId="77777777" w:rsidR="002948A6" w:rsidRDefault="002948A6" w:rsidP="00EA5CD1">
            <w:pPr>
              <w:spacing w:before="0" w:line="276" w:lineRule="auto"/>
            </w:pPr>
          </w:p>
        </w:tc>
        <w:tc>
          <w:tcPr>
            <w:tcW w:w="1540" w:type="dxa"/>
            <w:shd w:val="clear" w:color="auto" w:fill="auto"/>
            <w:vAlign w:val="bottom"/>
          </w:tcPr>
          <w:p w14:paraId="2173C2F6"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80</w:t>
            </w:r>
          </w:p>
        </w:tc>
        <w:tc>
          <w:tcPr>
            <w:tcW w:w="1541" w:type="dxa"/>
            <w:shd w:val="clear" w:color="auto" w:fill="auto"/>
            <w:vAlign w:val="bottom"/>
          </w:tcPr>
          <w:p w14:paraId="710B11BC"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85</w:t>
            </w:r>
          </w:p>
        </w:tc>
        <w:tc>
          <w:tcPr>
            <w:tcW w:w="1540" w:type="dxa"/>
            <w:shd w:val="clear" w:color="auto" w:fill="auto"/>
            <w:vAlign w:val="bottom"/>
          </w:tcPr>
          <w:p w14:paraId="50B4463E"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69</w:t>
            </w:r>
          </w:p>
        </w:tc>
        <w:tc>
          <w:tcPr>
            <w:tcW w:w="1540" w:type="dxa"/>
            <w:shd w:val="clear" w:color="auto" w:fill="auto"/>
            <w:vAlign w:val="bottom"/>
          </w:tcPr>
          <w:p w14:paraId="2EF7968F"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91</w:t>
            </w:r>
          </w:p>
        </w:tc>
        <w:tc>
          <w:tcPr>
            <w:tcW w:w="1541" w:type="dxa"/>
            <w:shd w:val="clear" w:color="auto" w:fill="auto"/>
            <w:vAlign w:val="bottom"/>
          </w:tcPr>
          <w:p w14:paraId="6B57C436"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64</w:t>
            </w:r>
          </w:p>
        </w:tc>
      </w:tr>
      <w:tr w:rsidR="002948A6" w14:paraId="33D35EBC"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14:paraId="62B44AD8" w14:textId="77777777" w:rsidR="002948A6" w:rsidRDefault="002948A6" w:rsidP="00EA5CD1">
            <w:pPr>
              <w:spacing w:before="0" w:line="276" w:lineRule="auto"/>
            </w:pPr>
          </w:p>
        </w:tc>
        <w:tc>
          <w:tcPr>
            <w:tcW w:w="1540" w:type="dxa"/>
            <w:shd w:val="clear" w:color="auto" w:fill="auto"/>
            <w:vAlign w:val="bottom"/>
          </w:tcPr>
          <w:p w14:paraId="39A83429"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90</w:t>
            </w:r>
          </w:p>
        </w:tc>
        <w:tc>
          <w:tcPr>
            <w:tcW w:w="1541" w:type="dxa"/>
            <w:shd w:val="clear" w:color="auto" w:fill="auto"/>
            <w:vAlign w:val="bottom"/>
          </w:tcPr>
          <w:p w14:paraId="04E5CDC2"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86</w:t>
            </w:r>
          </w:p>
        </w:tc>
        <w:tc>
          <w:tcPr>
            <w:tcW w:w="1540" w:type="dxa"/>
            <w:shd w:val="clear" w:color="auto" w:fill="auto"/>
            <w:vAlign w:val="bottom"/>
          </w:tcPr>
          <w:p w14:paraId="7F133C2D"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70</w:t>
            </w:r>
          </w:p>
        </w:tc>
        <w:tc>
          <w:tcPr>
            <w:tcW w:w="1540" w:type="dxa"/>
            <w:shd w:val="clear" w:color="auto" w:fill="auto"/>
            <w:vAlign w:val="bottom"/>
          </w:tcPr>
          <w:p w14:paraId="1FF88D1A"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091</w:t>
            </w:r>
          </w:p>
        </w:tc>
        <w:tc>
          <w:tcPr>
            <w:tcW w:w="1541" w:type="dxa"/>
            <w:shd w:val="clear" w:color="auto" w:fill="auto"/>
            <w:vAlign w:val="bottom"/>
          </w:tcPr>
          <w:p w14:paraId="1D49D093"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064</w:t>
            </w:r>
          </w:p>
        </w:tc>
      </w:tr>
      <w:tr w:rsidR="002948A6" w14:paraId="7E6711C2" w14:textId="77777777" w:rsidTr="002948A6">
        <w:tc>
          <w:tcPr>
            <w:cnfStyle w:val="001000000000" w:firstRow="0" w:lastRow="0" w:firstColumn="1" w:lastColumn="0" w:oddVBand="0" w:evenVBand="0" w:oddHBand="0" w:evenHBand="0" w:firstRowFirstColumn="0" w:firstRowLastColumn="0" w:lastRowFirstColumn="0" w:lastRowLastColumn="0"/>
            <w:tcW w:w="1540" w:type="dxa"/>
            <w:tcBorders>
              <w:bottom w:val="single" w:sz="18" w:space="0" w:color="auto"/>
            </w:tcBorders>
            <w:shd w:val="clear" w:color="auto" w:fill="auto"/>
          </w:tcPr>
          <w:p w14:paraId="4EE62923" w14:textId="77777777" w:rsidR="002948A6" w:rsidRDefault="002948A6" w:rsidP="00EA5CD1">
            <w:pPr>
              <w:spacing w:before="0" w:line="276" w:lineRule="auto"/>
            </w:pPr>
          </w:p>
        </w:tc>
        <w:tc>
          <w:tcPr>
            <w:tcW w:w="1540" w:type="dxa"/>
            <w:tcBorders>
              <w:bottom w:val="single" w:sz="18" w:space="0" w:color="auto"/>
            </w:tcBorders>
            <w:shd w:val="clear" w:color="auto" w:fill="auto"/>
            <w:vAlign w:val="bottom"/>
          </w:tcPr>
          <w:p w14:paraId="6EC5118F"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00</w:t>
            </w:r>
          </w:p>
        </w:tc>
        <w:tc>
          <w:tcPr>
            <w:tcW w:w="1541" w:type="dxa"/>
            <w:tcBorders>
              <w:bottom w:val="single" w:sz="18" w:space="0" w:color="auto"/>
            </w:tcBorders>
            <w:shd w:val="clear" w:color="auto" w:fill="auto"/>
            <w:vAlign w:val="bottom"/>
          </w:tcPr>
          <w:p w14:paraId="193F7FBB"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86</w:t>
            </w:r>
          </w:p>
        </w:tc>
        <w:tc>
          <w:tcPr>
            <w:tcW w:w="1540" w:type="dxa"/>
            <w:tcBorders>
              <w:bottom w:val="single" w:sz="18" w:space="0" w:color="auto"/>
            </w:tcBorders>
            <w:shd w:val="clear" w:color="auto" w:fill="auto"/>
            <w:vAlign w:val="bottom"/>
          </w:tcPr>
          <w:p w14:paraId="3413E840"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70</w:t>
            </w:r>
          </w:p>
        </w:tc>
        <w:tc>
          <w:tcPr>
            <w:tcW w:w="1540" w:type="dxa"/>
            <w:tcBorders>
              <w:bottom w:val="single" w:sz="18" w:space="0" w:color="auto"/>
            </w:tcBorders>
            <w:shd w:val="clear" w:color="auto" w:fill="auto"/>
            <w:vAlign w:val="bottom"/>
          </w:tcPr>
          <w:p w14:paraId="7AC1A561"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0.091</w:t>
            </w:r>
          </w:p>
        </w:tc>
        <w:tc>
          <w:tcPr>
            <w:tcW w:w="1541" w:type="dxa"/>
            <w:tcBorders>
              <w:bottom w:val="single" w:sz="18" w:space="0" w:color="auto"/>
            </w:tcBorders>
            <w:shd w:val="clear" w:color="auto" w:fill="auto"/>
            <w:vAlign w:val="bottom"/>
          </w:tcPr>
          <w:p w14:paraId="71F27B0A"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0.064</w:t>
            </w:r>
          </w:p>
        </w:tc>
      </w:tr>
    </w:tbl>
    <w:p w14:paraId="53214BAB" w14:textId="77777777" w:rsidR="002948A6" w:rsidRDefault="002948A6" w:rsidP="00EA5CD1">
      <w:pPr>
        <w:spacing w:line="276" w:lineRule="auto"/>
      </w:pPr>
    </w:p>
    <w:p w14:paraId="15FF4BF9" w14:textId="77777777" w:rsidR="00553E25" w:rsidRDefault="00553E25" w:rsidP="00553E25">
      <w:pPr>
        <w:spacing w:line="276" w:lineRule="auto"/>
      </w:pPr>
      <w:r>
        <w:t xml:space="preserve">Wheat was dried as a second test for the effect of temperature and flow regime, as it dries in a different way to perlite.  Wheat has a porous but dense structure that dries slowly after initial surface moisture has been lost </w:t>
      </w:r>
      <w:r>
        <w:fldChar w:fldCharType="begin" w:fldLock="1"/>
      </w:r>
      <w:r>
        <w:instrText>ADDIN CSL_CITATION { "citationItems" : [ { "id" : "ITEM-1", "itemData" : { "author" : [ { "dropping-particle" : "", "family" : "Hajidavalloo", "given" : "Ebrahim", "non-dropping-particle" : "", "parse-names" : false, "suffix" : "" }, { "dropping-particle" : "", "family" : "Hamdullahpur", "given" : "R Feridun", "non-dropping-particle" : "", "parse-names" : false, "suffix" : "" } ], "container-title" : "International Journal of Energy Research", "id" : "ITEM-1", "issue" : "9", "issued" : { "date-parts" : [ [ "2000" ] ] }, "page" : "809-820", "title" : "Thermal analysis of a fuidized bed drying process for crops. Part II : experimental results and model verification", "type" : "article-journal", "volume" : "24" }, "uris" : [ "http://www.mendeley.com/documents/?uuid=dd660d60-c079-4b74-b70f-d8076fdba9de" ] } ], "mendeley" : { "formattedCitation" : "(Hajidavalloo &amp; Hamdullahpur 2000)", "plainTextFormattedCitation" : "(Hajidavalloo &amp; Hamdullahpur 2000)", "previouslyFormattedCitation" : "(Hajidavalloo &amp; Hamdullahpur 2000)" }, "properties" : { "noteIndex" : 0 }, "schema" : "https://github.com/citation-style-language/schema/raw/master/csl-citation.json" }</w:instrText>
      </w:r>
      <w:r>
        <w:fldChar w:fldCharType="separate"/>
      </w:r>
      <w:r w:rsidRPr="00352AE9">
        <w:rPr>
          <w:noProof/>
        </w:rPr>
        <w:t>(Hajidavalloo &amp; Hamdullahpur 2000)</w:t>
      </w:r>
      <w:r>
        <w:fldChar w:fldCharType="end"/>
      </w:r>
      <w:r>
        <w:t xml:space="preserve">.  Repeats were carried out for 35 particles under each flow regime at 20 °C, 19 particles per flow regime at 40 °C and 10 particles per flow regime at 60 °C.  </w:t>
      </w:r>
      <w:r>
        <w:fldChar w:fldCharType="begin"/>
      </w:r>
      <w:r>
        <w:instrText xml:space="preserve"> REF _Ref453854617 \h  \* MERGEFORMAT </w:instrText>
      </w:r>
      <w:r>
        <w:fldChar w:fldCharType="separate"/>
      </w:r>
      <w:r w:rsidR="005D3AE0">
        <w:t xml:space="preserve">Figure </w:t>
      </w:r>
      <w:r w:rsidR="005D3AE0">
        <w:rPr>
          <w:noProof/>
        </w:rPr>
        <w:t>6</w:t>
      </w:r>
      <w:r w:rsidR="005D3AE0">
        <w:rPr>
          <w:noProof/>
        </w:rPr>
        <w:noBreakHyphen/>
        <w:t>9</w:t>
      </w:r>
      <w:r>
        <w:fldChar w:fldCharType="end"/>
      </w:r>
      <w:r>
        <w:t xml:space="preserve"> shows the average of each of these sets of drying curves, showing change in normalised moisture content over time.  The effect of temperature was also studied for wheat particles, with an average final normalised moisture content of 0.866 at 20 °C, 0.803 at 40 °C and 0.558 at 60 °C under the pulsed flow regime (</w:t>
      </w:r>
      <w:r>
        <w:fldChar w:fldCharType="begin"/>
      </w:r>
      <w:r>
        <w:instrText xml:space="preserve"> REF _Ref453854617 \h  \* MERGEFORMAT </w:instrText>
      </w:r>
      <w:r>
        <w:fldChar w:fldCharType="separate"/>
      </w:r>
      <w:r w:rsidR="005D3AE0">
        <w:t xml:space="preserve">Figure </w:t>
      </w:r>
      <w:r w:rsidR="005D3AE0">
        <w:rPr>
          <w:noProof/>
        </w:rPr>
        <w:t>6</w:t>
      </w:r>
      <w:r w:rsidR="005D3AE0">
        <w:rPr>
          <w:noProof/>
        </w:rPr>
        <w:noBreakHyphen/>
        <w:t>9</w:t>
      </w:r>
      <w:r>
        <w:fldChar w:fldCharType="end"/>
      </w:r>
      <w:r>
        <w:t xml:space="preserve">).  </w:t>
      </w:r>
    </w:p>
    <w:p w14:paraId="11F5F456" w14:textId="7E718FE6" w:rsidR="002948A6" w:rsidRDefault="002948A6" w:rsidP="00EA5CD1">
      <w:pPr>
        <w:spacing w:line="276" w:lineRule="auto"/>
      </w:pPr>
      <w:r>
        <w:t>At 20 °C, the effect of flow pulsation compared to a continuous flow regime was most pronounced.  Here the normalised average moisture content dropped to a final value of 0.81 under the continuous flow regime but only 0.866 under the pulsed flow regime, a difference of 0.056.  This reduced the final moisture content under the continuous flow regime to a value closer to that found at 40 °C drying.  The standard error of these was 5.71x10</w:t>
      </w:r>
      <w:r w:rsidRPr="00140CF9">
        <w:rPr>
          <w:vertAlign w:val="superscript"/>
        </w:rPr>
        <w:t>-3</w:t>
      </w:r>
      <w:r>
        <w:t xml:space="preserve"> and 3.12x10</w:t>
      </w:r>
      <w:r w:rsidRPr="00140CF9">
        <w:rPr>
          <w:vertAlign w:val="superscript"/>
        </w:rPr>
        <w:t>-3</w:t>
      </w:r>
      <w:r>
        <w:t xml:space="preserve"> for continuous and pulsed flow regimes respectively.  </w:t>
      </w:r>
      <w:r>
        <w:fldChar w:fldCharType="begin"/>
      </w:r>
      <w:r>
        <w:instrText xml:space="preserve"> REF _Ref453861639 \h  \* MERGEFORMAT </w:instrText>
      </w:r>
      <w:r>
        <w:fldChar w:fldCharType="separate"/>
      </w:r>
      <w:r w:rsidR="005D3AE0">
        <w:t xml:space="preserve">Table </w:t>
      </w:r>
      <w:r w:rsidR="005D3AE0">
        <w:rPr>
          <w:noProof/>
        </w:rPr>
        <w:t>6</w:t>
      </w:r>
      <w:r w:rsidR="005D3AE0">
        <w:rPr>
          <w:noProof/>
        </w:rPr>
        <w:noBreakHyphen/>
        <w:t>4</w:t>
      </w:r>
      <w:r>
        <w:fldChar w:fldCharType="end"/>
      </w:r>
      <w:r>
        <w:t xml:space="preserve"> presents the standard deviation of the range of % </w:t>
      </w:r>
      <w:r w:rsidR="002D497F">
        <w:t xml:space="preserve">wet basis </w:t>
      </w:r>
      <w:r>
        <w:lastRenderedPageBreak/>
        <w:t xml:space="preserve">moisture content (wb).  This difference between flow regimes was not seen at 40 or 60 °C.  However, initial moisture content varied between the sets of particles studied for each flow regime, with particles studied under the continuous flow regime having an average initial moisture content of 40.2 % at t=0, and particles under the pulsed flow regime having an average initial moisture content of 44.3 %.  This difference was maintained by the final moisture content at t=300 seconds, with 32.5 and 38.4 % average moisture content for the continuous and pulsed flow regimes respectively.  </w:t>
      </w:r>
    </w:p>
    <w:p w14:paraId="0B7E3CD0" w14:textId="77777777" w:rsidR="002948A6" w:rsidRDefault="002948A6" w:rsidP="00EA5CD1">
      <w:pPr>
        <w:spacing w:line="276" w:lineRule="auto"/>
      </w:pPr>
      <w:r>
        <w:rPr>
          <w:noProof/>
          <w:lang w:eastAsia="en-GB"/>
        </w:rPr>
        <w:drawing>
          <wp:inline distT="0" distB="0" distL="0" distR="0" wp14:anchorId="7EDEBA9D" wp14:editId="41AA192A">
            <wp:extent cx="5734975" cy="3595456"/>
            <wp:effectExtent l="0" t="0" r="0" b="5080"/>
            <wp:docPr id="198" name="Chart 1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3"/>
              </a:graphicData>
            </a:graphic>
          </wp:inline>
        </w:drawing>
      </w:r>
    </w:p>
    <w:p w14:paraId="04EFA4AC" w14:textId="6E279ACA" w:rsidR="002948A6" w:rsidRDefault="002948A6" w:rsidP="00EA5CD1">
      <w:pPr>
        <w:pStyle w:val="Caption"/>
        <w:spacing w:line="276" w:lineRule="auto"/>
      </w:pPr>
      <w:bookmarkStart w:id="387" w:name="_Ref453854617"/>
      <w:bookmarkStart w:id="388" w:name="_Toc474686644"/>
      <w:r>
        <w:t xml:space="preserve">Figure </w:t>
      </w:r>
      <w:fldSimple w:instr=" STYLEREF 1 \s ">
        <w:r w:rsidR="005D3AE0">
          <w:rPr>
            <w:noProof/>
          </w:rPr>
          <w:t>6</w:t>
        </w:r>
      </w:fldSimple>
      <w:r w:rsidR="00F02E7D">
        <w:noBreakHyphen/>
      </w:r>
      <w:fldSimple w:instr=" SEQ Figure \* ARABIC \s 1 ">
        <w:r w:rsidR="005D3AE0">
          <w:rPr>
            <w:noProof/>
          </w:rPr>
          <w:t>9</w:t>
        </w:r>
      </w:fldSimple>
      <w:bookmarkEnd w:id="387"/>
      <w:r>
        <w:t>.  Normalised average drying curves for multiple wheat particles dried as static individual particles at 20, 40 and 60 °C, showing normalised % moisture content over time (s), with error bars representing standard error, U = 5.89 m/s.</w:t>
      </w:r>
      <w:bookmarkEnd w:id="388"/>
    </w:p>
    <w:p w14:paraId="76E12CDE" w14:textId="77777777" w:rsidR="00553E25" w:rsidRDefault="00553E25" w:rsidP="00553E25">
      <w:pPr>
        <w:spacing w:line="276" w:lineRule="auto"/>
      </w:pPr>
    </w:p>
    <w:p w14:paraId="21167DB4" w14:textId="77777777" w:rsidR="00553E25" w:rsidRDefault="00553E25" w:rsidP="00553E25">
      <w:pPr>
        <w:spacing w:line="276" w:lineRule="auto"/>
      </w:pPr>
      <w:r>
        <w:t>At 40 °C, the average normalised moisture content was similar under the pulsed flow regime and the continuous flow regime (</w:t>
      </w:r>
      <w:r>
        <w:fldChar w:fldCharType="begin"/>
      </w:r>
      <w:r>
        <w:instrText xml:space="preserve"> REF _Ref453854617 \h  \* MERGEFORMAT </w:instrText>
      </w:r>
      <w:r>
        <w:fldChar w:fldCharType="separate"/>
      </w:r>
      <w:r w:rsidR="005D3AE0">
        <w:t xml:space="preserve">Figure </w:t>
      </w:r>
      <w:r w:rsidR="005D3AE0">
        <w:rPr>
          <w:noProof/>
        </w:rPr>
        <w:t>6</w:t>
      </w:r>
      <w:r w:rsidR="005D3AE0">
        <w:rPr>
          <w:noProof/>
        </w:rPr>
        <w:noBreakHyphen/>
        <w:t>9</w:t>
      </w:r>
      <w:r>
        <w:fldChar w:fldCharType="end"/>
      </w:r>
      <w:r>
        <w:t>), which varied by a maximum of 5.16x10</w:t>
      </w:r>
      <w:r w:rsidRPr="00140CF9">
        <w:rPr>
          <w:vertAlign w:val="superscript"/>
        </w:rPr>
        <w:t>-3</w:t>
      </w:r>
      <w:r>
        <w:t>. This produced final normalised moisture contents of 0.798 and 0.803 under the continuous and pulsed regimes respectively.  The standard deviation of each flow regime at 300 seconds was 0.021 and 0.026 for the continuous and pulsed flow regimes respectively.    When the temperature was increased to 60 °C, the pulsed flow regime improved the rate of drying from 0-10 seconds by 0.017 normalised moisture content.  This improvement was greater than the standard error of the two flow regimes, which was 0.005 and 0.006 for continuous and pulsed flow respectively.  The standard deviation of the % moisture content increased with time (</w:t>
      </w:r>
      <w:r>
        <w:fldChar w:fldCharType="begin"/>
      </w:r>
      <w:r>
        <w:instrText xml:space="preserve"> REF _Ref453861639 \h  \* MERGEFORMAT </w:instrText>
      </w:r>
      <w:r>
        <w:fldChar w:fldCharType="separate"/>
      </w:r>
      <w:r w:rsidR="005D3AE0">
        <w:t xml:space="preserve">Table </w:t>
      </w:r>
      <w:r w:rsidR="005D3AE0">
        <w:rPr>
          <w:noProof/>
        </w:rPr>
        <w:t>6</w:t>
      </w:r>
      <w:r w:rsidR="005D3AE0">
        <w:rPr>
          <w:noProof/>
        </w:rPr>
        <w:noBreakHyphen/>
        <w:t>4</w:t>
      </w:r>
      <w:r>
        <w:fldChar w:fldCharType="end"/>
      </w:r>
      <w:r>
        <w:t xml:space="preserve">) due to the change from surface moisture loss to moisture loss from within the wheat particles, which is influenced by the particle internal structure. </w:t>
      </w:r>
    </w:p>
    <w:p w14:paraId="093029C1" w14:textId="53299D54" w:rsidR="0023313A" w:rsidRDefault="0023313A" w:rsidP="00EA5CD1">
      <w:pPr>
        <w:spacing w:line="276" w:lineRule="auto"/>
      </w:pPr>
      <w:r>
        <w:t xml:space="preserve">The drying curves shown in </w:t>
      </w:r>
      <w:r>
        <w:fldChar w:fldCharType="begin"/>
      </w:r>
      <w:r>
        <w:instrText xml:space="preserve"> REF _Ref453412729 \h  \* MERGEFORMAT </w:instrText>
      </w:r>
      <w:r>
        <w:fldChar w:fldCharType="separate"/>
      </w:r>
      <w:r w:rsidR="005D3AE0">
        <w:t xml:space="preserve">Figure </w:t>
      </w:r>
      <w:r w:rsidR="005D3AE0">
        <w:rPr>
          <w:noProof/>
        </w:rPr>
        <w:t>6</w:t>
      </w:r>
      <w:r w:rsidR="005D3AE0">
        <w:rPr>
          <w:noProof/>
        </w:rPr>
        <w:noBreakHyphen/>
        <w:t>3</w:t>
      </w:r>
      <w:r>
        <w:fldChar w:fldCharType="end"/>
      </w:r>
      <w:r>
        <w:t xml:space="preserve"> and </w:t>
      </w:r>
      <w:r>
        <w:fldChar w:fldCharType="begin"/>
      </w:r>
      <w:r>
        <w:instrText xml:space="preserve"> REF _Ref453617964 \h  \* MERGEFORMAT </w:instrText>
      </w:r>
      <w:r>
        <w:fldChar w:fldCharType="separate"/>
      </w:r>
      <w:r w:rsidR="005D3AE0">
        <w:t xml:space="preserve">Figure </w:t>
      </w:r>
      <w:r w:rsidR="005D3AE0">
        <w:rPr>
          <w:noProof/>
        </w:rPr>
        <w:t>6</w:t>
      </w:r>
      <w:r w:rsidR="005D3AE0">
        <w:rPr>
          <w:noProof/>
        </w:rPr>
        <w:noBreakHyphen/>
        <w:t>5</w:t>
      </w:r>
      <w:r>
        <w:fldChar w:fldCharType="end"/>
      </w:r>
      <w:r>
        <w:t xml:space="preserve"> demonstrate that the structure of the individual particle controls the rate of moisture loss whilst drying.  However, by tracking the drying curves of multiple particles under the same conditions the imposed effects of changing temperature </w:t>
      </w:r>
      <w:r>
        <w:lastRenderedPageBreak/>
        <w:t xml:space="preserve">or flow regime can be observed.  In wheat particles, where the movement of moisture through the particle to the surface controls the rate of drying, an increased temperature difference with the drying gas flow increases both the ability of the gas to take up moisture, and increases the rate of movement of moisture within the particle from increased particle temperature.  </w:t>
      </w:r>
    </w:p>
    <w:p w14:paraId="788D1B4B" w14:textId="77777777" w:rsidR="002948A6" w:rsidRPr="00B94AD6" w:rsidRDefault="002948A6" w:rsidP="00EA5CD1">
      <w:pPr>
        <w:spacing w:line="276" w:lineRule="auto"/>
      </w:pPr>
    </w:p>
    <w:p w14:paraId="585D1105" w14:textId="3BF4D279" w:rsidR="002948A6" w:rsidRDefault="002948A6" w:rsidP="00EA5CD1">
      <w:pPr>
        <w:pStyle w:val="Caption"/>
        <w:spacing w:line="276" w:lineRule="auto"/>
      </w:pPr>
      <w:bookmarkStart w:id="389" w:name="_Ref453861639"/>
      <w:bookmarkStart w:id="390" w:name="_Toc474686766"/>
      <w:r>
        <w:t xml:space="preserve">Table </w:t>
      </w:r>
      <w:fldSimple w:instr=" STYLEREF 1 \s ">
        <w:r w:rsidR="005D3AE0">
          <w:rPr>
            <w:noProof/>
          </w:rPr>
          <w:t>6</w:t>
        </w:r>
      </w:fldSimple>
      <w:r>
        <w:noBreakHyphen/>
      </w:r>
      <w:fldSimple w:instr=" SEQ Table \* ARABIC \s 1 ">
        <w:r w:rsidR="005D3AE0">
          <w:rPr>
            <w:noProof/>
          </w:rPr>
          <w:t>4</w:t>
        </w:r>
      </w:fldSimple>
      <w:bookmarkEnd w:id="389"/>
      <w:r>
        <w:t>.  Standard deviation of average % moisture content for static wheat drying curves at increasing temperatures.</w:t>
      </w:r>
      <w:bookmarkEnd w:id="390"/>
    </w:p>
    <w:tbl>
      <w:tblPr>
        <w:tblStyle w:val="LightShading"/>
        <w:tblW w:w="0" w:type="auto"/>
        <w:tblLook w:val="04A0" w:firstRow="1" w:lastRow="0" w:firstColumn="1" w:lastColumn="0" w:noHBand="0" w:noVBand="1"/>
      </w:tblPr>
      <w:tblGrid>
        <w:gridCol w:w="1809"/>
        <w:gridCol w:w="644"/>
        <w:gridCol w:w="1306"/>
        <w:gridCol w:w="986"/>
        <w:gridCol w:w="1238"/>
        <w:gridCol w:w="986"/>
        <w:gridCol w:w="1238"/>
        <w:gridCol w:w="1035"/>
      </w:tblGrid>
      <w:tr w:rsidR="002948A6" w14:paraId="56B778E6" w14:textId="77777777" w:rsidTr="00553E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18" w:space="0" w:color="auto"/>
            </w:tcBorders>
            <w:shd w:val="clear" w:color="auto" w:fill="FFFFFF" w:themeFill="background1"/>
          </w:tcPr>
          <w:p w14:paraId="0562C190" w14:textId="77777777" w:rsidR="002948A6" w:rsidRDefault="002948A6" w:rsidP="00EA5CD1">
            <w:pPr>
              <w:spacing w:before="0" w:line="276" w:lineRule="auto"/>
            </w:pPr>
            <w:r w:rsidRPr="0022097C">
              <w:rPr>
                <w:rFonts w:ascii="Calibri" w:eastAsia="Times New Roman" w:hAnsi="Calibri" w:cs="Times New Roman"/>
                <w:b w:val="0"/>
                <w:color w:val="000000"/>
                <w:lang w:eastAsia="en-GB"/>
              </w:rPr>
              <w:t>Temperature (°C)</w:t>
            </w:r>
          </w:p>
        </w:tc>
        <w:tc>
          <w:tcPr>
            <w:tcW w:w="644" w:type="dxa"/>
            <w:tcBorders>
              <w:top w:val="single" w:sz="18" w:space="0" w:color="auto"/>
            </w:tcBorders>
            <w:shd w:val="clear" w:color="auto" w:fill="auto"/>
          </w:tcPr>
          <w:p w14:paraId="38A8757F" w14:textId="77777777" w:rsidR="002948A6" w:rsidRDefault="002948A6"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pPr>
          </w:p>
        </w:tc>
        <w:tc>
          <w:tcPr>
            <w:tcW w:w="2292" w:type="dxa"/>
            <w:gridSpan w:val="2"/>
            <w:tcBorders>
              <w:top w:val="single" w:sz="18" w:space="0" w:color="auto"/>
            </w:tcBorders>
            <w:shd w:val="clear" w:color="auto" w:fill="auto"/>
          </w:tcPr>
          <w:p w14:paraId="31B06E37" w14:textId="77777777" w:rsidR="002948A6" w:rsidRDefault="002948A6"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pPr>
            <w:r>
              <w:t xml:space="preserve">20 °C </w:t>
            </w:r>
          </w:p>
        </w:tc>
        <w:tc>
          <w:tcPr>
            <w:tcW w:w="2224" w:type="dxa"/>
            <w:gridSpan w:val="2"/>
            <w:tcBorders>
              <w:top w:val="single" w:sz="18" w:space="0" w:color="auto"/>
            </w:tcBorders>
          </w:tcPr>
          <w:p w14:paraId="58810F18" w14:textId="77777777" w:rsidR="002948A6" w:rsidRDefault="002948A6"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pPr>
            <w:r>
              <w:t xml:space="preserve">40 °C </w:t>
            </w:r>
          </w:p>
        </w:tc>
        <w:tc>
          <w:tcPr>
            <w:tcW w:w="2273" w:type="dxa"/>
            <w:gridSpan w:val="2"/>
            <w:tcBorders>
              <w:top w:val="single" w:sz="18" w:space="0" w:color="auto"/>
            </w:tcBorders>
            <w:shd w:val="clear" w:color="auto" w:fill="auto"/>
          </w:tcPr>
          <w:p w14:paraId="6A2CE0C3" w14:textId="77777777" w:rsidR="002948A6" w:rsidRDefault="002948A6"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pPr>
            <w:r>
              <w:t xml:space="preserve">60 °C </w:t>
            </w:r>
          </w:p>
        </w:tc>
      </w:tr>
      <w:tr w:rsidR="002948A6" w14:paraId="4005EF19" w14:textId="77777777" w:rsidTr="00553E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57A5E426" w14:textId="77777777" w:rsidR="002948A6" w:rsidRPr="009B2D22" w:rsidRDefault="002948A6" w:rsidP="00EA5CD1">
            <w:pPr>
              <w:spacing w:before="0" w:line="276" w:lineRule="auto"/>
              <w:rPr>
                <w:rFonts w:ascii="Calibri" w:eastAsia="Times New Roman" w:hAnsi="Calibri" w:cs="Times New Roman"/>
                <w:color w:val="000000"/>
                <w:lang w:eastAsia="en-GB"/>
              </w:rPr>
            </w:pPr>
            <w:r w:rsidRPr="0022097C">
              <w:rPr>
                <w:rFonts w:ascii="Calibri" w:eastAsia="Times New Roman" w:hAnsi="Calibri" w:cs="Times New Roman"/>
                <w:b w:val="0"/>
                <w:color w:val="000000"/>
                <w:lang w:eastAsia="en-GB"/>
              </w:rPr>
              <w:t>Flow regime</w:t>
            </w:r>
          </w:p>
        </w:tc>
        <w:tc>
          <w:tcPr>
            <w:tcW w:w="644" w:type="dxa"/>
            <w:shd w:val="clear" w:color="auto" w:fill="auto"/>
          </w:tcPr>
          <w:p w14:paraId="122E626B" w14:textId="77777777" w:rsidR="002948A6" w:rsidRPr="0022097C"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eastAsia="en-GB"/>
              </w:rPr>
            </w:pPr>
          </w:p>
        </w:tc>
        <w:tc>
          <w:tcPr>
            <w:tcW w:w="1306" w:type="dxa"/>
            <w:shd w:val="clear" w:color="auto" w:fill="auto"/>
          </w:tcPr>
          <w:p w14:paraId="188269D5"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22097C">
              <w:rPr>
                <w:rFonts w:ascii="Calibri" w:eastAsia="Times New Roman" w:hAnsi="Calibri" w:cs="Times New Roman"/>
                <w:color w:val="000000"/>
                <w:lang w:eastAsia="en-GB"/>
              </w:rPr>
              <w:t>Continuous</w:t>
            </w:r>
          </w:p>
        </w:tc>
        <w:tc>
          <w:tcPr>
            <w:tcW w:w="986" w:type="dxa"/>
            <w:shd w:val="clear" w:color="auto" w:fill="auto"/>
          </w:tcPr>
          <w:p w14:paraId="5E22C461"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t>246 Hz</w:t>
            </w:r>
          </w:p>
        </w:tc>
        <w:tc>
          <w:tcPr>
            <w:tcW w:w="1238" w:type="dxa"/>
            <w:shd w:val="clear" w:color="auto" w:fill="auto"/>
          </w:tcPr>
          <w:p w14:paraId="76D49952"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22097C">
              <w:rPr>
                <w:rFonts w:ascii="Calibri" w:eastAsia="Times New Roman" w:hAnsi="Calibri" w:cs="Times New Roman"/>
                <w:color w:val="000000"/>
                <w:lang w:eastAsia="en-GB"/>
              </w:rPr>
              <w:t>Continuous</w:t>
            </w:r>
          </w:p>
        </w:tc>
        <w:tc>
          <w:tcPr>
            <w:tcW w:w="986" w:type="dxa"/>
            <w:shd w:val="clear" w:color="auto" w:fill="auto"/>
          </w:tcPr>
          <w:p w14:paraId="550AE80F"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t>265 Hz</w:t>
            </w:r>
          </w:p>
        </w:tc>
        <w:tc>
          <w:tcPr>
            <w:tcW w:w="1238" w:type="dxa"/>
            <w:shd w:val="clear" w:color="auto" w:fill="auto"/>
          </w:tcPr>
          <w:p w14:paraId="1E75584D"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22097C">
              <w:rPr>
                <w:rFonts w:ascii="Calibri" w:eastAsia="Times New Roman" w:hAnsi="Calibri" w:cs="Times New Roman"/>
                <w:color w:val="000000"/>
                <w:lang w:eastAsia="en-GB"/>
              </w:rPr>
              <w:t>Continuous</w:t>
            </w:r>
          </w:p>
        </w:tc>
        <w:tc>
          <w:tcPr>
            <w:tcW w:w="1035" w:type="dxa"/>
            <w:shd w:val="clear" w:color="auto" w:fill="auto"/>
          </w:tcPr>
          <w:p w14:paraId="16C93514"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t>273 Hz</w:t>
            </w:r>
          </w:p>
        </w:tc>
      </w:tr>
      <w:tr w:rsidR="002948A6" w14:paraId="603362B7" w14:textId="77777777" w:rsidTr="00553E25">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3EB259B7" w14:textId="77777777" w:rsidR="002948A6" w:rsidRPr="009B2D22" w:rsidRDefault="002948A6" w:rsidP="00EA5CD1">
            <w:pPr>
              <w:spacing w:before="0" w:line="276" w:lineRule="auto"/>
            </w:pPr>
            <w:r w:rsidRPr="009B2D22">
              <w:rPr>
                <w:rFonts w:ascii="Calibri" w:eastAsia="Times New Roman" w:hAnsi="Calibri" w:cs="Times New Roman"/>
                <w:color w:val="000000"/>
                <w:lang w:eastAsia="en-GB"/>
              </w:rPr>
              <w:t>t (s)</w:t>
            </w:r>
          </w:p>
        </w:tc>
        <w:tc>
          <w:tcPr>
            <w:tcW w:w="644" w:type="dxa"/>
            <w:shd w:val="clear" w:color="auto" w:fill="auto"/>
          </w:tcPr>
          <w:p w14:paraId="5B288DD5"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sidRPr="0022097C">
              <w:rPr>
                <w:rFonts w:ascii="Calibri" w:eastAsia="Times New Roman" w:hAnsi="Calibri" w:cs="Times New Roman"/>
                <w:b/>
                <w:color w:val="000000"/>
                <w:lang w:eastAsia="en-GB"/>
              </w:rPr>
              <w:t>10</w:t>
            </w:r>
          </w:p>
        </w:tc>
        <w:tc>
          <w:tcPr>
            <w:tcW w:w="1306" w:type="dxa"/>
            <w:shd w:val="clear" w:color="auto" w:fill="auto"/>
            <w:vAlign w:val="bottom"/>
          </w:tcPr>
          <w:p w14:paraId="3DD601BD"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14</w:t>
            </w:r>
          </w:p>
        </w:tc>
        <w:tc>
          <w:tcPr>
            <w:tcW w:w="986" w:type="dxa"/>
            <w:shd w:val="clear" w:color="auto" w:fill="auto"/>
            <w:vAlign w:val="bottom"/>
          </w:tcPr>
          <w:p w14:paraId="560D95F0"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10</w:t>
            </w:r>
          </w:p>
        </w:tc>
        <w:tc>
          <w:tcPr>
            <w:tcW w:w="1238" w:type="dxa"/>
            <w:shd w:val="clear" w:color="auto" w:fill="auto"/>
            <w:vAlign w:val="bottom"/>
          </w:tcPr>
          <w:p w14:paraId="623DEFB4"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13</w:t>
            </w:r>
          </w:p>
        </w:tc>
        <w:tc>
          <w:tcPr>
            <w:tcW w:w="986" w:type="dxa"/>
            <w:shd w:val="clear" w:color="auto" w:fill="auto"/>
            <w:vAlign w:val="bottom"/>
          </w:tcPr>
          <w:p w14:paraId="7D21AC38"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16</w:t>
            </w:r>
          </w:p>
        </w:tc>
        <w:tc>
          <w:tcPr>
            <w:tcW w:w="1238" w:type="dxa"/>
            <w:shd w:val="clear" w:color="auto" w:fill="auto"/>
            <w:vAlign w:val="bottom"/>
          </w:tcPr>
          <w:p w14:paraId="0FD8ECC3"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17</w:t>
            </w:r>
          </w:p>
        </w:tc>
        <w:tc>
          <w:tcPr>
            <w:tcW w:w="1035" w:type="dxa"/>
            <w:shd w:val="clear" w:color="auto" w:fill="auto"/>
            <w:vAlign w:val="bottom"/>
          </w:tcPr>
          <w:p w14:paraId="0FFFB79B"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34</w:t>
            </w:r>
          </w:p>
        </w:tc>
      </w:tr>
      <w:tr w:rsidR="002948A6" w14:paraId="2D472FDA" w14:textId="77777777" w:rsidTr="00553E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2E5EE32B" w14:textId="77777777" w:rsidR="002948A6" w:rsidRDefault="002948A6" w:rsidP="00EA5CD1">
            <w:pPr>
              <w:spacing w:before="0" w:line="276" w:lineRule="auto"/>
            </w:pPr>
          </w:p>
        </w:tc>
        <w:tc>
          <w:tcPr>
            <w:tcW w:w="644" w:type="dxa"/>
            <w:shd w:val="clear" w:color="auto" w:fill="auto"/>
          </w:tcPr>
          <w:p w14:paraId="093DB68D"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22097C">
              <w:rPr>
                <w:rFonts w:ascii="Calibri" w:eastAsia="Times New Roman" w:hAnsi="Calibri" w:cs="Times New Roman"/>
                <w:b/>
                <w:color w:val="000000"/>
                <w:lang w:eastAsia="en-GB"/>
              </w:rPr>
              <w:t>20</w:t>
            </w:r>
          </w:p>
        </w:tc>
        <w:tc>
          <w:tcPr>
            <w:tcW w:w="1306" w:type="dxa"/>
            <w:shd w:val="clear" w:color="auto" w:fill="auto"/>
            <w:vAlign w:val="bottom"/>
          </w:tcPr>
          <w:p w14:paraId="1F90EF1B"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18</w:t>
            </w:r>
          </w:p>
        </w:tc>
        <w:tc>
          <w:tcPr>
            <w:tcW w:w="986" w:type="dxa"/>
            <w:shd w:val="clear" w:color="auto" w:fill="auto"/>
            <w:vAlign w:val="bottom"/>
          </w:tcPr>
          <w:p w14:paraId="163194E9"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13</w:t>
            </w:r>
          </w:p>
        </w:tc>
        <w:tc>
          <w:tcPr>
            <w:tcW w:w="1238" w:type="dxa"/>
            <w:shd w:val="clear" w:color="auto" w:fill="auto"/>
            <w:vAlign w:val="bottom"/>
          </w:tcPr>
          <w:p w14:paraId="072A67AB"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16</w:t>
            </w:r>
          </w:p>
        </w:tc>
        <w:tc>
          <w:tcPr>
            <w:tcW w:w="986" w:type="dxa"/>
            <w:shd w:val="clear" w:color="auto" w:fill="auto"/>
            <w:vAlign w:val="bottom"/>
          </w:tcPr>
          <w:p w14:paraId="00D7C75E"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19</w:t>
            </w:r>
          </w:p>
        </w:tc>
        <w:tc>
          <w:tcPr>
            <w:tcW w:w="1238" w:type="dxa"/>
            <w:shd w:val="clear" w:color="auto" w:fill="auto"/>
            <w:vAlign w:val="bottom"/>
          </w:tcPr>
          <w:p w14:paraId="7108161F"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25</w:t>
            </w:r>
          </w:p>
        </w:tc>
        <w:tc>
          <w:tcPr>
            <w:tcW w:w="1035" w:type="dxa"/>
            <w:shd w:val="clear" w:color="auto" w:fill="auto"/>
            <w:vAlign w:val="bottom"/>
          </w:tcPr>
          <w:p w14:paraId="5E458D36"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37</w:t>
            </w:r>
          </w:p>
        </w:tc>
      </w:tr>
      <w:tr w:rsidR="002948A6" w14:paraId="46F273ED" w14:textId="77777777" w:rsidTr="00553E25">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1F0392DE" w14:textId="77777777" w:rsidR="002948A6" w:rsidRDefault="002948A6" w:rsidP="00EA5CD1">
            <w:pPr>
              <w:spacing w:before="0" w:line="276" w:lineRule="auto"/>
            </w:pPr>
          </w:p>
        </w:tc>
        <w:tc>
          <w:tcPr>
            <w:tcW w:w="644" w:type="dxa"/>
            <w:shd w:val="clear" w:color="auto" w:fill="auto"/>
          </w:tcPr>
          <w:p w14:paraId="67260BDD"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sidRPr="0022097C">
              <w:rPr>
                <w:rFonts w:ascii="Calibri" w:eastAsia="Times New Roman" w:hAnsi="Calibri" w:cs="Times New Roman"/>
                <w:b/>
                <w:color w:val="000000"/>
                <w:lang w:eastAsia="en-GB"/>
              </w:rPr>
              <w:t>30</w:t>
            </w:r>
          </w:p>
        </w:tc>
        <w:tc>
          <w:tcPr>
            <w:tcW w:w="1306" w:type="dxa"/>
            <w:shd w:val="clear" w:color="auto" w:fill="auto"/>
            <w:vAlign w:val="bottom"/>
          </w:tcPr>
          <w:p w14:paraId="39A2067C"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20</w:t>
            </w:r>
          </w:p>
        </w:tc>
        <w:tc>
          <w:tcPr>
            <w:tcW w:w="986" w:type="dxa"/>
            <w:shd w:val="clear" w:color="auto" w:fill="auto"/>
            <w:vAlign w:val="bottom"/>
          </w:tcPr>
          <w:p w14:paraId="17DF9DCA"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14</w:t>
            </w:r>
          </w:p>
        </w:tc>
        <w:tc>
          <w:tcPr>
            <w:tcW w:w="1238" w:type="dxa"/>
            <w:shd w:val="clear" w:color="auto" w:fill="auto"/>
            <w:vAlign w:val="bottom"/>
          </w:tcPr>
          <w:p w14:paraId="78B50095"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17</w:t>
            </w:r>
          </w:p>
        </w:tc>
        <w:tc>
          <w:tcPr>
            <w:tcW w:w="986" w:type="dxa"/>
            <w:shd w:val="clear" w:color="auto" w:fill="auto"/>
            <w:vAlign w:val="bottom"/>
          </w:tcPr>
          <w:p w14:paraId="52E448CB"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22</w:t>
            </w:r>
          </w:p>
        </w:tc>
        <w:tc>
          <w:tcPr>
            <w:tcW w:w="1238" w:type="dxa"/>
            <w:shd w:val="clear" w:color="auto" w:fill="auto"/>
            <w:vAlign w:val="bottom"/>
          </w:tcPr>
          <w:p w14:paraId="1AC9668B"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28</w:t>
            </w:r>
          </w:p>
        </w:tc>
        <w:tc>
          <w:tcPr>
            <w:tcW w:w="1035" w:type="dxa"/>
            <w:shd w:val="clear" w:color="auto" w:fill="auto"/>
            <w:vAlign w:val="bottom"/>
          </w:tcPr>
          <w:p w14:paraId="3B6FB152"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35</w:t>
            </w:r>
          </w:p>
        </w:tc>
      </w:tr>
      <w:tr w:rsidR="002948A6" w14:paraId="06177A1A" w14:textId="77777777" w:rsidTr="00553E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5E561C78" w14:textId="77777777" w:rsidR="002948A6" w:rsidRDefault="002948A6" w:rsidP="00EA5CD1">
            <w:pPr>
              <w:spacing w:before="0" w:line="276" w:lineRule="auto"/>
            </w:pPr>
          </w:p>
        </w:tc>
        <w:tc>
          <w:tcPr>
            <w:tcW w:w="644" w:type="dxa"/>
            <w:shd w:val="clear" w:color="auto" w:fill="auto"/>
          </w:tcPr>
          <w:p w14:paraId="288F0B7A"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22097C">
              <w:rPr>
                <w:rFonts w:ascii="Calibri" w:eastAsia="Times New Roman" w:hAnsi="Calibri" w:cs="Times New Roman"/>
                <w:b/>
                <w:color w:val="000000"/>
                <w:lang w:eastAsia="en-GB"/>
              </w:rPr>
              <w:t>40</w:t>
            </w:r>
          </w:p>
        </w:tc>
        <w:tc>
          <w:tcPr>
            <w:tcW w:w="1306" w:type="dxa"/>
            <w:shd w:val="clear" w:color="auto" w:fill="auto"/>
            <w:vAlign w:val="bottom"/>
          </w:tcPr>
          <w:p w14:paraId="12B7FFAB"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21</w:t>
            </w:r>
          </w:p>
        </w:tc>
        <w:tc>
          <w:tcPr>
            <w:tcW w:w="986" w:type="dxa"/>
            <w:shd w:val="clear" w:color="auto" w:fill="auto"/>
            <w:vAlign w:val="bottom"/>
          </w:tcPr>
          <w:p w14:paraId="37D80D60"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15</w:t>
            </w:r>
          </w:p>
        </w:tc>
        <w:tc>
          <w:tcPr>
            <w:tcW w:w="1238" w:type="dxa"/>
            <w:shd w:val="clear" w:color="auto" w:fill="auto"/>
            <w:vAlign w:val="bottom"/>
          </w:tcPr>
          <w:p w14:paraId="7685F5F0"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17</w:t>
            </w:r>
          </w:p>
        </w:tc>
        <w:tc>
          <w:tcPr>
            <w:tcW w:w="986" w:type="dxa"/>
            <w:shd w:val="clear" w:color="auto" w:fill="auto"/>
            <w:vAlign w:val="bottom"/>
          </w:tcPr>
          <w:p w14:paraId="0C38DEC5"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22</w:t>
            </w:r>
          </w:p>
        </w:tc>
        <w:tc>
          <w:tcPr>
            <w:tcW w:w="1238" w:type="dxa"/>
            <w:shd w:val="clear" w:color="auto" w:fill="auto"/>
            <w:vAlign w:val="bottom"/>
          </w:tcPr>
          <w:p w14:paraId="7CC6D24D"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25</w:t>
            </w:r>
          </w:p>
        </w:tc>
        <w:tc>
          <w:tcPr>
            <w:tcW w:w="1035" w:type="dxa"/>
            <w:shd w:val="clear" w:color="auto" w:fill="auto"/>
            <w:vAlign w:val="bottom"/>
          </w:tcPr>
          <w:p w14:paraId="727ED0A7"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34</w:t>
            </w:r>
          </w:p>
        </w:tc>
      </w:tr>
      <w:tr w:rsidR="002948A6" w14:paraId="1E436A96" w14:textId="77777777" w:rsidTr="00553E25">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4DB3EC6B" w14:textId="77777777" w:rsidR="002948A6" w:rsidRDefault="002948A6" w:rsidP="00EA5CD1">
            <w:pPr>
              <w:spacing w:before="0" w:line="276" w:lineRule="auto"/>
            </w:pPr>
          </w:p>
        </w:tc>
        <w:tc>
          <w:tcPr>
            <w:tcW w:w="644" w:type="dxa"/>
            <w:shd w:val="clear" w:color="auto" w:fill="auto"/>
          </w:tcPr>
          <w:p w14:paraId="0A81AED3"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sidRPr="0022097C">
              <w:rPr>
                <w:rFonts w:ascii="Calibri" w:eastAsia="Times New Roman" w:hAnsi="Calibri" w:cs="Times New Roman"/>
                <w:b/>
                <w:color w:val="000000"/>
                <w:lang w:eastAsia="en-GB"/>
              </w:rPr>
              <w:t>50</w:t>
            </w:r>
          </w:p>
        </w:tc>
        <w:tc>
          <w:tcPr>
            <w:tcW w:w="1306" w:type="dxa"/>
            <w:shd w:val="clear" w:color="auto" w:fill="auto"/>
            <w:vAlign w:val="bottom"/>
          </w:tcPr>
          <w:p w14:paraId="2C1C81FC"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23</w:t>
            </w:r>
          </w:p>
        </w:tc>
        <w:tc>
          <w:tcPr>
            <w:tcW w:w="986" w:type="dxa"/>
            <w:shd w:val="clear" w:color="auto" w:fill="auto"/>
            <w:vAlign w:val="bottom"/>
          </w:tcPr>
          <w:p w14:paraId="5CB37643"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15</w:t>
            </w:r>
          </w:p>
        </w:tc>
        <w:tc>
          <w:tcPr>
            <w:tcW w:w="1238" w:type="dxa"/>
            <w:shd w:val="clear" w:color="auto" w:fill="auto"/>
            <w:vAlign w:val="bottom"/>
          </w:tcPr>
          <w:p w14:paraId="6BCCE0BF"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18</w:t>
            </w:r>
          </w:p>
        </w:tc>
        <w:tc>
          <w:tcPr>
            <w:tcW w:w="986" w:type="dxa"/>
            <w:shd w:val="clear" w:color="auto" w:fill="auto"/>
            <w:vAlign w:val="bottom"/>
          </w:tcPr>
          <w:p w14:paraId="2DD6FB9F"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22</w:t>
            </w:r>
          </w:p>
        </w:tc>
        <w:tc>
          <w:tcPr>
            <w:tcW w:w="1238" w:type="dxa"/>
            <w:shd w:val="clear" w:color="auto" w:fill="auto"/>
            <w:vAlign w:val="bottom"/>
          </w:tcPr>
          <w:p w14:paraId="2B7FBC88"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26</w:t>
            </w:r>
          </w:p>
        </w:tc>
        <w:tc>
          <w:tcPr>
            <w:tcW w:w="1035" w:type="dxa"/>
            <w:shd w:val="clear" w:color="auto" w:fill="auto"/>
            <w:vAlign w:val="bottom"/>
          </w:tcPr>
          <w:p w14:paraId="5E7088F8"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35</w:t>
            </w:r>
          </w:p>
        </w:tc>
      </w:tr>
      <w:tr w:rsidR="002948A6" w14:paraId="45308FD1" w14:textId="77777777" w:rsidTr="00553E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1B5CC3D4" w14:textId="77777777" w:rsidR="002948A6" w:rsidRDefault="002948A6" w:rsidP="00EA5CD1">
            <w:pPr>
              <w:spacing w:before="0" w:line="276" w:lineRule="auto"/>
            </w:pPr>
          </w:p>
        </w:tc>
        <w:tc>
          <w:tcPr>
            <w:tcW w:w="644" w:type="dxa"/>
            <w:shd w:val="clear" w:color="auto" w:fill="auto"/>
          </w:tcPr>
          <w:p w14:paraId="50D14C7E"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22097C">
              <w:rPr>
                <w:rFonts w:ascii="Calibri" w:eastAsia="Times New Roman" w:hAnsi="Calibri" w:cs="Times New Roman"/>
                <w:b/>
                <w:color w:val="000000"/>
                <w:lang w:eastAsia="en-GB"/>
              </w:rPr>
              <w:t>60</w:t>
            </w:r>
          </w:p>
        </w:tc>
        <w:tc>
          <w:tcPr>
            <w:tcW w:w="1306" w:type="dxa"/>
            <w:shd w:val="clear" w:color="auto" w:fill="auto"/>
            <w:vAlign w:val="bottom"/>
          </w:tcPr>
          <w:p w14:paraId="08706B9F"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25</w:t>
            </w:r>
          </w:p>
        </w:tc>
        <w:tc>
          <w:tcPr>
            <w:tcW w:w="986" w:type="dxa"/>
            <w:shd w:val="clear" w:color="auto" w:fill="auto"/>
            <w:vAlign w:val="bottom"/>
          </w:tcPr>
          <w:p w14:paraId="5BDD712D"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16</w:t>
            </w:r>
          </w:p>
        </w:tc>
        <w:tc>
          <w:tcPr>
            <w:tcW w:w="1238" w:type="dxa"/>
            <w:shd w:val="clear" w:color="auto" w:fill="auto"/>
            <w:vAlign w:val="bottom"/>
          </w:tcPr>
          <w:p w14:paraId="594BB0F3"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20</w:t>
            </w:r>
          </w:p>
        </w:tc>
        <w:tc>
          <w:tcPr>
            <w:tcW w:w="986" w:type="dxa"/>
            <w:shd w:val="clear" w:color="auto" w:fill="auto"/>
            <w:vAlign w:val="bottom"/>
          </w:tcPr>
          <w:p w14:paraId="47D03FCE"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23</w:t>
            </w:r>
          </w:p>
        </w:tc>
        <w:tc>
          <w:tcPr>
            <w:tcW w:w="1238" w:type="dxa"/>
            <w:shd w:val="clear" w:color="auto" w:fill="auto"/>
            <w:vAlign w:val="bottom"/>
          </w:tcPr>
          <w:p w14:paraId="1B2CA066"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27</w:t>
            </w:r>
          </w:p>
        </w:tc>
        <w:tc>
          <w:tcPr>
            <w:tcW w:w="1035" w:type="dxa"/>
            <w:shd w:val="clear" w:color="auto" w:fill="auto"/>
            <w:vAlign w:val="bottom"/>
          </w:tcPr>
          <w:p w14:paraId="1A122560"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35</w:t>
            </w:r>
          </w:p>
        </w:tc>
      </w:tr>
      <w:tr w:rsidR="002948A6" w14:paraId="6FBA9DA6" w14:textId="77777777" w:rsidTr="00553E25">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730A2AC0" w14:textId="77777777" w:rsidR="002948A6" w:rsidRDefault="002948A6" w:rsidP="00EA5CD1">
            <w:pPr>
              <w:spacing w:before="0" w:line="276" w:lineRule="auto"/>
            </w:pPr>
          </w:p>
        </w:tc>
        <w:tc>
          <w:tcPr>
            <w:tcW w:w="644" w:type="dxa"/>
            <w:shd w:val="clear" w:color="auto" w:fill="auto"/>
          </w:tcPr>
          <w:p w14:paraId="6817022E"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sidRPr="0022097C">
              <w:rPr>
                <w:rFonts w:ascii="Calibri" w:eastAsia="Times New Roman" w:hAnsi="Calibri" w:cs="Times New Roman"/>
                <w:b/>
                <w:color w:val="000000"/>
                <w:lang w:eastAsia="en-GB"/>
              </w:rPr>
              <w:t>120</w:t>
            </w:r>
          </w:p>
        </w:tc>
        <w:tc>
          <w:tcPr>
            <w:tcW w:w="1306" w:type="dxa"/>
            <w:shd w:val="clear" w:color="auto" w:fill="auto"/>
            <w:vAlign w:val="bottom"/>
          </w:tcPr>
          <w:p w14:paraId="55BB976B"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30</w:t>
            </w:r>
          </w:p>
        </w:tc>
        <w:tc>
          <w:tcPr>
            <w:tcW w:w="986" w:type="dxa"/>
            <w:shd w:val="clear" w:color="auto" w:fill="auto"/>
            <w:vAlign w:val="bottom"/>
          </w:tcPr>
          <w:p w14:paraId="18ACD59D"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16</w:t>
            </w:r>
          </w:p>
        </w:tc>
        <w:tc>
          <w:tcPr>
            <w:tcW w:w="1238" w:type="dxa"/>
            <w:shd w:val="clear" w:color="auto" w:fill="auto"/>
            <w:vAlign w:val="bottom"/>
          </w:tcPr>
          <w:p w14:paraId="398BB789"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21</w:t>
            </w:r>
          </w:p>
        </w:tc>
        <w:tc>
          <w:tcPr>
            <w:tcW w:w="986" w:type="dxa"/>
            <w:shd w:val="clear" w:color="auto" w:fill="auto"/>
            <w:vAlign w:val="bottom"/>
          </w:tcPr>
          <w:p w14:paraId="400CD1E5"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24</w:t>
            </w:r>
          </w:p>
        </w:tc>
        <w:tc>
          <w:tcPr>
            <w:tcW w:w="1238" w:type="dxa"/>
            <w:shd w:val="clear" w:color="auto" w:fill="auto"/>
            <w:vAlign w:val="bottom"/>
          </w:tcPr>
          <w:p w14:paraId="46DD10D6"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29</w:t>
            </w:r>
          </w:p>
        </w:tc>
        <w:tc>
          <w:tcPr>
            <w:tcW w:w="1035" w:type="dxa"/>
            <w:shd w:val="clear" w:color="auto" w:fill="auto"/>
            <w:vAlign w:val="bottom"/>
          </w:tcPr>
          <w:p w14:paraId="29DBC8FF"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35</w:t>
            </w:r>
          </w:p>
        </w:tc>
      </w:tr>
      <w:tr w:rsidR="002948A6" w14:paraId="6730E61F" w14:textId="77777777" w:rsidTr="00553E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653EE04A" w14:textId="77777777" w:rsidR="002948A6" w:rsidRDefault="002948A6" w:rsidP="00EA5CD1">
            <w:pPr>
              <w:spacing w:before="0" w:line="276" w:lineRule="auto"/>
            </w:pPr>
          </w:p>
        </w:tc>
        <w:tc>
          <w:tcPr>
            <w:tcW w:w="644" w:type="dxa"/>
            <w:shd w:val="clear" w:color="auto" w:fill="auto"/>
          </w:tcPr>
          <w:p w14:paraId="382F61CE"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22097C">
              <w:rPr>
                <w:rFonts w:ascii="Calibri" w:eastAsia="Times New Roman" w:hAnsi="Calibri" w:cs="Times New Roman"/>
                <w:b/>
                <w:color w:val="000000"/>
                <w:lang w:eastAsia="en-GB"/>
              </w:rPr>
              <w:t>180</w:t>
            </w:r>
          </w:p>
        </w:tc>
        <w:tc>
          <w:tcPr>
            <w:tcW w:w="1306" w:type="dxa"/>
            <w:shd w:val="clear" w:color="auto" w:fill="auto"/>
            <w:vAlign w:val="bottom"/>
          </w:tcPr>
          <w:p w14:paraId="0CC7FD65"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032</w:t>
            </w:r>
          </w:p>
        </w:tc>
        <w:tc>
          <w:tcPr>
            <w:tcW w:w="986" w:type="dxa"/>
            <w:shd w:val="clear" w:color="auto" w:fill="auto"/>
            <w:vAlign w:val="bottom"/>
          </w:tcPr>
          <w:p w14:paraId="6F50D232"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017</w:t>
            </w:r>
          </w:p>
        </w:tc>
        <w:tc>
          <w:tcPr>
            <w:tcW w:w="1238" w:type="dxa"/>
            <w:shd w:val="clear" w:color="auto" w:fill="auto"/>
            <w:vAlign w:val="bottom"/>
          </w:tcPr>
          <w:p w14:paraId="0A9CC573"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021</w:t>
            </w:r>
          </w:p>
        </w:tc>
        <w:tc>
          <w:tcPr>
            <w:tcW w:w="986" w:type="dxa"/>
            <w:shd w:val="clear" w:color="auto" w:fill="auto"/>
            <w:vAlign w:val="bottom"/>
          </w:tcPr>
          <w:p w14:paraId="3B4F74DD"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025</w:t>
            </w:r>
          </w:p>
        </w:tc>
        <w:tc>
          <w:tcPr>
            <w:tcW w:w="1238" w:type="dxa"/>
            <w:shd w:val="clear" w:color="auto" w:fill="auto"/>
            <w:vAlign w:val="bottom"/>
          </w:tcPr>
          <w:p w14:paraId="724322F1"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030</w:t>
            </w:r>
          </w:p>
        </w:tc>
        <w:tc>
          <w:tcPr>
            <w:tcW w:w="1035" w:type="dxa"/>
            <w:shd w:val="clear" w:color="auto" w:fill="auto"/>
            <w:vAlign w:val="bottom"/>
          </w:tcPr>
          <w:p w14:paraId="14A05D88"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035</w:t>
            </w:r>
          </w:p>
        </w:tc>
      </w:tr>
      <w:tr w:rsidR="002948A6" w14:paraId="48018FB1" w14:textId="77777777" w:rsidTr="00553E25">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59F92A8C" w14:textId="77777777" w:rsidR="002948A6" w:rsidRDefault="002948A6" w:rsidP="00EA5CD1">
            <w:pPr>
              <w:spacing w:before="0" w:line="276" w:lineRule="auto"/>
            </w:pPr>
          </w:p>
        </w:tc>
        <w:tc>
          <w:tcPr>
            <w:tcW w:w="644" w:type="dxa"/>
            <w:shd w:val="clear" w:color="auto" w:fill="auto"/>
          </w:tcPr>
          <w:p w14:paraId="46E21D4B" w14:textId="77777777" w:rsidR="002948A6" w:rsidRPr="0022097C"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lang w:eastAsia="en-GB"/>
              </w:rPr>
            </w:pPr>
            <w:r w:rsidRPr="0022097C">
              <w:rPr>
                <w:rFonts w:ascii="Calibri" w:eastAsia="Times New Roman" w:hAnsi="Calibri" w:cs="Times New Roman"/>
                <w:b/>
                <w:color w:val="000000"/>
                <w:lang w:eastAsia="en-GB"/>
              </w:rPr>
              <w:t>240</w:t>
            </w:r>
          </w:p>
        </w:tc>
        <w:tc>
          <w:tcPr>
            <w:tcW w:w="1306" w:type="dxa"/>
            <w:shd w:val="clear" w:color="auto" w:fill="auto"/>
            <w:vAlign w:val="bottom"/>
          </w:tcPr>
          <w:p w14:paraId="6B8A9751"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0.033</w:t>
            </w:r>
          </w:p>
        </w:tc>
        <w:tc>
          <w:tcPr>
            <w:tcW w:w="986" w:type="dxa"/>
            <w:shd w:val="clear" w:color="auto" w:fill="auto"/>
            <w:vAlign w:val="bottom"/>
          </w:tcPr>
          <w:p w14:paraId="3EDBECCC"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0.018</w:t>
            </w:r>
          </w:p>
        </w:tc>
        <w:tc>
          <w:tcPr>
            <w:tcW w:w="1238" w:type="dxa"/>
            <w:shd w:val="clear" w:color="auto" w:fill="auto"/>
            <w:vAlign w:val="bottom"/>
          </w:tcPr>
          <w:p w14:paraId="16181704"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0.021</w:t>
            </w:r>
          </w:p>
        </w:tc>
        <w:tc>
          <w:tcPr>
            <w:tcW w:w="986" w:type="dxa"/>
            <w:shd w:val="clear" w:color="auto" w:fill="auto"/>
            <w:vAlign w:val="bottom"/>
          </w:tcPr>
          <w:p w14:paraId="3537C42E"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0.025</w:t>
            </w:r>
          </w:p>
        </w:tc>
        <w:tc>
          <w:tcPr>
            <w:tcW w:w="1238" w:type="dxa"/>
            <w:shd w:val="clear" w:color="auto" w:fill="auto"/>
            <w:vAlign w:val="bottom"/>
          </w:tcPr>
          <w:p w14:paraId="376DD661"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0.031</w:t>
            </w:r>
          </w:p>
        </w:tc>
        <w:tc>
          <w:tcPr>
            <w:tcW w:w="1035" w:type="dxa"/>
            <w:shd w:val="clear" w:color="auto" w:fill="auto"/>
            <w:vAlign w:val="bottom"/>
          </w:tcPr>
          <w:p w14:paraId="0BC60D86"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0.034</w:t>
            </w:r>
          </w:p>
        </w:tc>
      </w:tr>
      <w:tr w:rsidR="002948A6" w14:paraId="35E7D998" w14:textId="77777777" w:rsidTr="00553E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bottom w:val="single" w:sz="18" w:space="0" w:color="auto"/>
            </w:tcBorders>
            <w:shd w:val="clear" w:color="auto" w:fill="auto"/>
          </w:tcPr>
          <w:p w14:paraId="7EF2541C" w14:textId="77777777" w:rsidR="002948A6" w:rsidRDefault="002948A6" w:rsidP="00EA5CD1">
            <w:pPr>
              <w:spacing w:before="0" w:line="276" w:lineRule="auto"/>
            </w:pPr>
          </w:p>
        </w:tc>
        <w:tc>
          <w:tcPr>
            <w:tcW w:w="644" w:type="dxa"/>
            <w:tcBorders>
              <w:bottom w:val="single" w:sz="18" w:space="0" w:color="auto"/>
            </w:tcBorders>
            <w:shd w:val="clear" w:color="auto" w:fill="auto"/>
          </w:tcPr>
          <w:p w14:paraId="3191BC12"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22097C">
              <w:rPr>
                <w:rFonts w:ascii="Calibri" w:eastAsia="Times New Roman" w:hAnsi="Calibri" w:cs="Times New Roman"/>
                <w:b/>
                <w:color w:val="000000"/>
                <w:lang w:eastAsia="en-GB"/>
              </w:rPr>
              <w:t>300</w:t>
            </w:r>
          </w:p>
        </w:tc>
        <w:tc>
          <w:tcPr>
            <w:tcW w:w="1306" w:type="dxa"/>
            <w:tcBorders>
              <w:bottom w:val="single" w:sz="18" w:space="0" w:color="auto"/>
            </w:tcBorders>
            <w:shd w:val="clear" w:color="auto" w:fill="auto"/>
            <w:vAlign w:val="bottom"/>
          </w:tcPr>
          <w:p w14:paraId="3EE8C8CB"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034</w:t>
            </w:r>
          </w:p>
        </w:tc>
        <w:tc>
          <w:tcPr>
            <w:tcW w:w="986" w:type="dxa"/>
            <w:tcBorders>
              <w:bottom w:val="single" w:sz="18" w:space="0" w:color="auto"/>
            </w:tcBorders>
            <w:shd w:val="clear" w:color="auto" w:fill="auto"/>
            <w:vAlign w:val="bottom"/>
          </w:tcPr>
          <w:p w14:paraId="036BEDD0"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018</w:t>
            </w:r>
          </w:p>
        </w:tc>
        <w:tc>
          <w:tcPr>
            <w:tcW w:w="1238" w:type="dxa"/>
            <w:tcBorders>
              <w:bottom w:val="single" w:sz="18" w:space="0" w:color="auto"/>
            </w:tcBorders>
            <w:shd w:val="clear" w:color="auto" w:fill="auto"/>
            <w:vAlign w:val="bottom"/>
          </w:tcPr>
          <w:p w14:paraId="5E8F04C6"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021</w:t>
            </w:r>
          </w:p>
        </w:tc>
        <w:tc>
          <w:tcPr>
            <w:tcW w:w="986" w:type="dxa"/>
            <w:tcBorders>
              <w:bottom w:val="single" w:sz="18" w:space="0" w:color="auto"/>
            </w:tcBorders>
            <w:shd w:val="clear" w:color="auto" w:fill="auto"/>
            <w:vAlign w:val="bottom"/>
          </w:tcPr>
          <w:p w14:paraId="2FB71352"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026</w:t>
            </w:r>
          </w:p>
        </w:tc>
        <w:tc>
          <w:tcPr>
            <w:tcW w:w="1238" w:type="dxa"/>
            <w:tcBorders>
              <w:bottom w:val="single" w:sz="18" w:space="0" w:color="auto"/>
            </w:tcBorders>
            <w:shd w:val="clear" w:color="auto" w:fill="auto"/>
            <w:vAlign w:val="bottom"/>
          </w:tcPr>
          <w:p w14:paraId="1D6D0024"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031</w:t>
            </w:r>
          </w:p>
        </w:tc>
        <w:tc>
          <w:tcPr>
            <w:tcW w:w="1035" w:type="dxa"/>
            <w:tcBorders>
              <w:bottom w:val="single" w:sz="18" w:space="0" w:color="auto"/>
            </w:tcBorders>
            <w:shd w:val="clear" w:color="auto" w:fill="auto"/>
            <w:vAlign w:val="bottom"/>
          </w:tcPr>
          <w:p w14:paraId="79AB2643"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032</w:t>
            </w:r>
          </w:p>
        </w:tc>
      </w:tr>
    </w:tbl>
    <w:p w14:paraId="1A935C6F" w14:textId="77777777" w:rsidR="002948A6" w:rsidRDefault="002948A6" w:rsidP="00EA5CD1">
      <w:pPr>
        <w:spacing w:line="276" w:lineRule="auto"/>
      </w:pPr>
    </w:p>
    <w:p w14:paraId="1FE4DB0C" w14:textId="20C9EAB7" w:rsidR="002948A6" w:rsidRDefault="002948A6" w:rsidP="00EA5CD1">
      <w:pPr>
        <w:spacing w:line="276" w:lineRule="auto"/>
      </w:pPr>
      <w:r>
        <w:t>The reduction in normalised moisture content in some of the pilot tests, particularly at higher temperatures suggests that pulsation increases the transfer of moisture from the particle to the air.  However, in the full studies on the effect of temperature and flow regime, these results were not seen.  In these experiments, the fast drying perlite displayed an increase in drying rate under the pulsed flow regime compared to the continuous flow regime in the early stages of drying to 30 seconds.  In the slower drying wheat particles, this increase was not found.  One explanation for this difference could be that pulsation of the gas flow changes the formation of a moisture boundary layer at the particle surface.  This would change the loss of moisture from the particle surface whilst drying is heat-transfer limited</w:t>
      </w:r>
      <w:r w:rsidR="002A3BDD">
        <w:t xml:space="preserve"> in the constant rate drying period</w:t>
      </w:r>
      <w:r>
        <w:t>.  As the drying process becomes mass-transfer limited, the pulsation of the airflow does not appear to alter the drying process compared to continuous flow.</w:t>
      </w:r>
    </w:p>
    <w:p w14:paraId="29B41C8C" w14:textId="77777777" w:rsidR="002948A6" w:rsidRDefault="002948A6" w:rsidP="00EA5CD1">
      <w:pPr>
        <w:spacing w:line="276" w:lineRule="auto"/>
        <w:rPr>
          <w:b/>
        </w:rPr>
      </w:pPr>
    </w:p>
    <w:p w14:paraId="7DB801BE" w14:textId="77777777" w:rsidR="002948A6" w:rsidRPr="00137A56" w:rsidRDefault="002948A6" w:rsidP="00EA5CD1">
      <w:pPr>
        <w:pStyle w:val="Heading2"/>
        <w:numPr>
          <w:ilvl w:val="1"/>
          <w:numId w:val="2"/>
        </w:numPr>
        <w:spacing w:line="276" w:lineRule="auto"/>
        <w:rPr>
          <w:b/>
          <w:bCs/>
        </w:rPr>
      </w:pPr>
      <w:bookmarkStart w:id="391" w:name="_Toc474696421"/>
      <w:r w:rsidRPr="00137A56">
        <w:rPr>
          <w:b/>
          <w:bCs/>
        </w:rPr>
        <w:t>6.3</w:t>
      </w:r>
      <w:r w:rsidRPr="00137A56">
        <w:rPr>
          <w:b/>
          <w:bCs/>
        </w:rPr>
        <w:tab/>
        <w:t>Fluidised particle drying</w:t>
      </w:r>
      <w:bookmarkEnd w:id="391"/>
    </w:p>
    <w:p w14:paraId="1727E2E4" w14:textId="77777777" w:rsidR="002948A6" w:rsidRDefault="002948A6" w:rsidP="00EA5CD1">
      <w:pPr>
        <w:spacing w:line="276" w:lineRule="auto"/>
      </w:pPr>
      <w:r>
        <w:t>To study the effect of a pulsed flow regime compared to a continuous flow regime on fluidised single particles, zeolite molecular sieves were studied over a range of temperatures and pore sizes.  These were used for their moisture content properties, size and density.  Each bead was dried in a fluidising gas stream contained within a narrow tube, and removed periodically for weighing.  This involved increasing the flow rate to eject the particle into a collecting beaker, weighing, reducing the flow rate to place the particle back in the tube, and increasing the flow rate back to operating rate.</w:t>
      </w:r>
    </w:p>
    <w:p w14:paraId="37832F9E" w14:textId="77777777" w:rsidR="00553E25" w:rsidRDefault="00553E25" w:rsidP="00EA5CD1">
      <w:pPr>
        <w:spacing w:line="276" w:lineRule="auto"/>
      </w:pPr>
    </w:p>
    <w:p w14:paraId="310679F0" w14:textId="77777777" w:rsidR="002948A6" w:rsidRDefault="002948A6" w:rsidP="00EA5CD1">
      <w:pPr>
        <w:pStyle w:val="Heading3"/>
        <w:numPr>
          <w:ilvl w:val="2"/>
          <w:numId w:val="2"/>
        </w:numPr>
        <w:spacing w:line="276" w:lineRule="auto"/>
      </w:pPr>
      <w:bookmarkStart w:id="392" w:name="_Toc474696422"/>
      <w:r>
        <w:lastRenderedPageBreak/>
        <w:t>6.3.1</w:t>
      </w:r>
      <w:r>
        <w:tab/>
        <w:t>Experimental conditions</w:t>
      </w:r>
      <w:bookmarkEnd w:id="392"/>
    </w:p>
    <w:p w14:paraId="6429270E" w14:textId="77777777" w:rsidR="00553E25" w:rsidRDefault="002948A6" w:rsidP="00EA5CD1">
      <w:pPr>
        <w:spacing w:line="276" w:lineRule="auto"/>
      </w:pPr>
      <w:r>
        <w:t xml:space="preserve">In a fluidised bed dryer, the wet particle mix is fluidised at a flow rate equal to or greater than the minimum fluidisation velocity.  However, the weight, density and stickiness of a particle changes with time, which is dependent on the moisture content.  This therefore affects the minimum fluidisation velocity, as higher moisture contents in a multi-particle system can cause agglomeration, slugging and cracking, producing poor particle-gas contact.  </w:t>
      </w:r>
      <w:r>
        <w:fldChar w:fldCharType="begin" w:fldLock="1"/>
      </w:r>
      <w:r w:rsidR="00D37BCC">
        <w:instrText>ADDIN CSL_CITATION { "citationItems" : [ { "id" : "ITEM-1", "itemData" : { "DOI" : "10.1021/ie800458h", "ISSN" : "0888-5885", "author" : [ { "dropping-particle" : "", "family" : "Akhavan", "given" : "Ali", "non-dropping-particle" : "", "parse-names" : false, "suffix" : "" }, { "dropping-particle" : "", "family" : "Ommen", "given" : "J. Ruud", "non-dropping-particle" : "van", "parse-names" : false, "suffix" : "" }, { "dropping-particle" : "", "family" : "Nijenhuis", "given" : "John", "non-dropping-particle" : "", "parse-names" : false, "suffix" : "" }, { "dropping-particle" : "", "family" : "Wang", "given" : "Xiao S.", "non-dropping-particle" : "", "parse-names" : false, "suffix" : "" }, { "dropping-particle" : "", "family" : "Coppens", "given" : "Marc-Olivier", "non-dropping-particle" : "", "parse-names" : false, "suffix" : "" }, { "dropping-particle" : "", "family" : "Rhodes", "given" : "Martin J.", "non-dropping-particle" : "", "parse-names" : false, "suffix" : "" } ], "container-title" : "Industrial &amp; Engineering Chemistry Research", "id" : "ITEM-1", "issue" : "1", "issued" : { "date-parts" : [ [ "2009", "1", "7" ] ] }, "page" : "302-309", "title" : "Improved drying in a pulsation-assisted fluidized bed", "type" : "article-journal", "volume" : "48" }, "uris" : [ "http://www.mendeley.com/documents/?uuid=8ea71386-756c-4bac-a666-47140efd4497" ] } ], "mendeley" : { "formattedCitation" : "(Akhavan et al. 2009)", "manualFormatting" : "Akhavan et al. (2009)", "plainTextFormattedCitation" : "(Akhavan et al. 2009)", "previouslyFormattedCitation" : "(Akhavan et al. 2009)" }, "properties" : { "noteIndex" : 0 }, "schema" : "https://github.com/citation-style-language/schema/raw/master/csl-citation.json" }</w:instrText>
      </w:r>
      <w:r>
        <w:fldChar w:fldCharType="separate"/>
      </w:r>
      <w:r>
        <w:rPr>
          <w:noProof/>
        </w:rPr>
        <w:t>Akhavan et al. (2009)</w:t>
      </w:r>
      <w:r>
        <w:fldChar w:fldCharType="end"/>
      </w:r>
      <w:r>
        <w:t xml:space="preserve">, for example, describe a common industrial technique for fluidising at higher flow rates for the first period of drying, and dropping the rate down once a homogeneous fluidised bed is reached.  In the case of single particle fluidisation, a narrow range of flow rates are available for use, as too low a rate is not sufficient for stable fluidisation, whilst too high a flow rate increases elutriation levels.  </w:t>
      </w:r>
    </w:p>
    <w:p w14:paraId="437F7727" w14:textId="19CC2B1D" w:rsidR="002E50D0" w:rsidRDefault="002948A6" w:rsidP="00EA5CD1">
      <w:pPr>
        <w:spacing w:line="276" w:lineRule="auto"/>
      </w:pPr>
      <w:r>
        <w:t xml:space="preserve">Whilst it is possible to calculate the approximate minimum fluidisation velocity and entrainment value </w:t>
      </w:r>
      <w:r w:rsidR="00032DAD">
        <w:t xml:space="preserve">for fluidised beds </w:t>
      </w:r>
      <w:r>
        <w:t xml:space="preserve">using calculations such as the Wen and Yu equation </w:t>
      </w:r>
      <w:r>
        <w:fldChar w:fldCharType="begin" w:fldLock="1"/>
      </w:r>
      <w:r w:rsidR="00D37BCC">
        <w:instrText>ADDIN CSL_CITATION { "citationItems" : [ { "id" : "ITEM-1", "itemData" : { "author" : [ { "dropping-particle" : "", "family" : "Rhodes", "given" : "Martin J.", "non-dropping-particle" : "", "parse-names" : false, "suffix" : "" } ], "edition" : "2nd", "id" : "ITEM-1", "issued" : { "date-parts" : [ [ "2008" ] ] }, "publisher" : "John Wiley", "publisher-place" : "Chichester", "title" : "Introduction to Particle Technology", "type" : "book" }, "uris" : [ "http://www.mendeley.com/documents/?uuid=7a120e9d-96a2-410e-af85-2c07f3a8e0ac" ] } ], "mendeley" : { "formattedCitation" : "(Rhodes 2008)", "plainTextFormattedCitation" : "(Rhodes 2008)", "previouslyFormattedCitation" : "(Rhodes 2008)" }, "properties" : { "noteIndex" : 0 }, "schema" : "https://github.com/citation-style-language/schema/raw/master/csl-citation.json" }</w:instrText>
      </w:r>
      <w:r>
        <w:fldChar w:fldCharType="separate"/>
      </w:r>
      <w:r w:rsidR="00352AE9" w:rsidRPr="00352AE9">
        <w:rPr>
          <w:noProof/>
        </w:rPr>
        <w:t>(Rhodes 2008)</w:t>
      </w:r>
      <w:r>
        <w:fldChar w:fldCharType="end"/>
      </w:r>
      <w:r>
        <w:t xml:space="preserve">, </w:t>
      </w:r>
      <w:r w:rsidR="00032DAD">
        <w:t xml:space="preserve">these are not suitable for finding the suitable flowrate for </w:t>
      </w:r>
      <w:r>
        <w:t>this single particle study.  This is because of the influence of the walls in the tube used to contain the single particle, which constricts the flow of air to the space around the particle (</w:t>
      </w:r>
      <w:r w:rsidR="00882C48">
        <w:t>Equation 6-1</w:t>
      </w:r>
      <w:r>
        <w:t xml:space="preserve">).  As the tube had an internal diameter of 6 mm, and the particle had an average diameter of 5.175 mm, the flow rate chosen had to account for the area remaining around the particle.  For zeolite molecular sieves, </w:t>
      </w:r>
      <w:r w:rsidR="00032DAD">
        <w:t>a range of flowrates were trailed, and a s</w:t>
      </w:r>
      <w:r w:rsidR="002D497F">
        <w:t xml:space="preserve">uperficial velocity </w:t>
      </w:r>
      <w:r>
        <w:t xml:space="preserve">of 5.16 m/s was selected as </w:t>
      </w:r>
      <w:r w:rsidR="00032DAD">
        <w:t xml:space="preserve">at this velocity </w:t>
      </w:r>
      <w:r>
        <w:t xml:space="preserve">the particles maintained a steady fluidised position throughout their drying cycle.  In </w:t>
      </w:r>
      <w:r w:rsidR="008A6546">
        <w:t xml:space="preserve">Equation 6-1,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t xml:space="preserve"> is the area of the tube remaining for fluid flow, </w:t>
      </w:r>
      <m:oMath>
        <m:sSub>
          <m:sSubPr>
            <m:ctrlPr>
              <w:rPr>
                <w:rFonts w:ascii="Cambria Math" w:hAnsi="Cambria Math"/>
                <w:i/>
              </w:rPr>
            </m:ctrlPr>
          </m:sSubPr>
          <m:e>
            <m:r>
              <w:rPr>
                <w:rFonts w:ascii="Cambria Math" w:hAnsi="Cambria Math"/>
              </w:rPr>
              <m:t>r</m:t>
            </m:r>
          </m:e>
          <m:sub>
            <m:r>
              <w:rPr>
                <w:rFonts w:ascii="Cambria Math" w:hAnsi="Cambria Math"/>
              </w:rPr>
              <m:t>At</m:t>
            </m:r>
          </m:sub>
        </m:sSub>
      </m:oMath>
      <w:r>
        <w:t xml:space="preserve">is the radius of the cross sectional area of the pipe, and </w:t>
      </w:r>
      <m:oMath>
        <m:sSub>
          <m:sSubPr>
            <m:ctrlPr>
              <w:rPr>
                <w:rFonts w:ascii="Cambria Math" w:hAnsi="Cambria Math"/>
                <w:i/>
              </w:rPr>
            </m:ctrlPr>
          </m:sSubPr>
          <m:e>
            <m:r>
              <w:rPr>
                <w:rFonts w:ascii="Cambria Math" w:hAnsi="Cambria Math"/>
              </w:rPr>
              <m:t>r</m:t>
            </m:r>
          </m:e>
          <m:sub>
            <m:r>
              <w:rPr>
                <w:rFonts w:ascii="Cambria Math" w:hAnsi="Cambria Math"/>
              </w:rPr>
              <m:t>Ap</m:t>
            </m:r>
          </m:sub>
        </m:sSub>
      </m:oMath>
      <w:r>
        <w:t xml:space="preserve"> is the radius of the area of the particle, which assumes it is spherical.  Multiple repeats were run for each drying condition, which covered a time lapse of 600 seconds and three temperatures of 20, 30 and 40 °C.  A list of experiments can be found in </w:t>
      </w:r>
      <w:r>
        <w:fldChar w:fldCharType="begin"/>
      </w:r>
      <w:r>
        <w:instrText xml:space="preserve"> REF _Ref453865261 \h  \* MERGEFORMAT </w:instrText>
      </w:r>
      <w:r>
        <w:fldChar w:fldCharType="separate"/>
      </w:r>
      <w:r w:rsidR="005D3AE0">
        <w:rPr>
          <w:noProof/>
        </w:rPr>
        <w:t>Table 6</w:t>
      </w:r>
      <w:r w:rsidR="005D3AE0">
        <w:rPr>
          <w:noProof/>
        </w:rPr>
        <w:noBreakHyphen/>
        <w:t>5</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763"/>
      </w:tblGrid>
      <w:tr w:rsidR="008A6546" w14:paraId="7F113F16" w14:textId="77777777" w:rsidTr="00493B40">
        <w:tc>
          <w:tcPr>
            <w:tcW w:w="7479" w:type="dxa"/>
          </w:tcPr>
          <w:p w14:paraId="6C025A57" w14:textId="37A9ACA9" w:rsidR="008A6546" w:rsidRPr="006423AA" w:rsidRDefault="00BF4C3A" w:rsidP="00EA5CD1">
            <w:pPr>
              <w:spacing w:after="120" w:line="276" w:lineRule="auto"/>
            </w:pPr>
            <m:oMathPara>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d>
                  <m:dPr>
                    <m:ctrlPr>
                      <w:rPr>
                        <w:rFonts w:ascii="Cambria Math" w:hAnsi="Cambria Math"/>
                        <w:i/>
                      </w:rPr>
                    </m:ctrlPr>
                  </m:dPr>
                  <m:e>
                    <m:r>
                      <w:rPr>
                        <w:rFonts w:ascii="Cambria Math" w:hAnsi="Cambria Math"/>
                      </w:rPr>
                      <m:t>π</m:t>
                    </m:r>
                    <m:sSubSup>
                      <m:sSubSupPr>
                        <m:ctrlPr>
                          <w:rPr>
                            <w:rFonts w:ascii="Cambria Math" w:hAnsi="Cambria Math"/>
                            <w:i/>
                          </w:rPr>
                        </m:ctrlPr>
                      </m:sSubSupPr>
                      <m:e>
                        <m:r>
                          <w:rPr>
                            <w:rFonts w:ascii="Cambria Math" w:hAnsi="Cambria Math"/>
                          </w:rPr>
                          <m:t>r</m:t>
                        </m:r>
                      </m:e>
                      <m:sub>
                        <m:r>
                          <w:rPr>
                            <w:rFonts w:ascii="Cambria Math" w:hAnsi="Cambria Math"/>
                          </w:rPr>
                          <m:t>At</m:t>
                        </m:r>
                      </m:sub>
                      <m:sup>
                        <m:r>
                          <w:rPr>
                            <w:rFonts w:ascii="Cambria Math" w:hAnsi="Cambria Math"/>
                          </w:rPr>
                          <m:t>2</m:t>
                        </m:r>
                      </m:sup>
                    </m:sSubSup>
                  </m:e>
                </m:d>
                <m:r>
                  <w:rPr>
                    <w:rFonts w:ascii="Cambria Math" w:hAnsi="Cambria Math"/>
                  </w:rPr>
                  <m:t>-</m:t>
                </m:r>
                <m:d>
                  <m:dPr>
                    <m:ctrlPr>
                      <w:rPr>
                        <w:rFonts w:ascii="Cambria Math" w:hAnsi="Cambria Math"/>
                        <w:i/>
                      </w:rPr>
                    </m:ctrlPr>
                  </m:dPr>
                  <m:e>
                    <m:r>
                      <w:rPr>
                        <w:rFonts w:ascii="Cambria Math" w:hAnsi="Cambria Math"/>
                      </w:rPr>
                      <m:t>π</m:t>
                    </m:r>
                    <m:sSubSup>
                      <m:sSubSupPr>
                        <m:ctrlPr>
                          <w:rPr>
                            <w:rFonts w:ascii="Cambria Math" w:hAnsi="Cambria Math"/>
                            <w:i/>
                          </w:rPr>
                        </m:ctrlPr>
                      </m:sSubSupPr>
                      <m:e>
                        <m:r>
                          <w:rPr>
                            <w:rFonts w:ascii="Cambria Math" w:hAnsi="Cambria Math"/>
                          </w:rPr>
                          <m:t>r</m:t>
                        </m:r>
                      </m:e>
                      <m:sub>
                        <m:r>
                          <w:rPr>
                            <w:rFonts w:ascii="Cambria Math" w:hAnsi="Cambria Math"/>
                          </w:rPr>
                          <m:t>Ap</m:t>
                        </m:r>
                      </m:sub>
                      <m:sup>
                        <m:r>
                          <w:rPr>
                            <w:rFonts w:ascii="Cambria Math" w:hAnsi="Cambria Math"/>
                          </w:rPr>
                          <m:t>2</m:t>
                        </m:r>
                      </m:sup>
                    </m:sSubSup>
                  </m:e>
                </m:d>
              </m:oMath>
            </m:oMathPara>
          </w:p>
        </w:tc>
        <w:tc>
          <w:tcPr>
            <w:tcW w:w="1763" w:type="dxa"/>
            <w:vAlign w:val="center"/>
          </w:tcPr>
          <w:p w14:paraId="3150AD33" w14:textId="1AB0C713" w:rsidR="008A6546" w:rsidRDefault="008A6546" w:rsidP="00EA5CD1">
            <w:pPr>
              <w:spacing w:after="120" w:line="276" w:lineRule="auto"/>
              <w:jc w:val="right"/>
            </w:pPr>
            <w:r>
              <w:t xml:space="preserve">Equation </w:t>
            </w:r>
            <w:r w:rsidR="00882C48">
              <w:t>6-1</w:t>
            </w:r>
          </w:p>
        </w:tc>
      </w:tr>
      <w:tr w:rsidR="00553E25" w14:paraId="61449102" w14:textId="77777777" w:rsidTr="00493B40">
        <w:tc>
          <w:tcPr>
            <w:tcW w:w="7479" w:type="dxa"/>
          </w:tcPr>
          <w:p w14:paraId="09890240" w14:textId="77777777" w:rsidR="00553E25" w:rsidRDefault="00553E25" w:rsidP="00EA5CD1">
            <w:pPr>
              <w:spacing w:after="120" w:line="276" w:lineRule="auto"/>
              <w:rPr>
                <w:rFonts w:ascii="Calibri" w:eastAsia="SimSun" w:hAnsi="Calibri" w:cs="Arial"/>
              </w:rPr>
            </w:pPr>
          </w:p>
        </w:tc>
        <w:tc>
          <w:tcPr>
            <w:tcW w:w="1763" w:type="dxa"/>
            <w:vAlign w:val="center"/>
          </w:tcPr>
          <w:p w14:paraId="6827FDE8" w14:textId="77777777" w:rsidR="00553E25" w:rsidRDefault="00553E25" w:rsidP="00EA5CD1">
            <w:pPr>
              <w:spacing w:after="120" w:line="276" w:lineRule="auto"/>
              <w:jc w:val="right"/>
            </w:pPr>
          </w:p>
        </w:tc>
      </w:tr>
    </w:tbl>
    <w:p w14:paraId="4123A88C" w14:textId="3FB8EE8B" w:rsidR="002948A6" w:rsidRDefault="002948A6" w:rsidP="00EA5CD1">
      <w:pPr>
        <w:pStyle w:val="Caption"/>
        <w:spacing w:line="276" w:lineRule="auto"/>
      </w:pPr>
      <w:bookmarkStart w:id="393" w:name="_Ref453865261"/>
      <w:bookmarkStart w:id="394" w:name="_Toc474686767"/>
      <w:r>
        <w:t xml:space="preserve">Table </w:t>
      </w:r>
      <w:fldSimple w:instr=" STYLEREF 1 \s ">
        <w:r w:rsidR="005D3AE0">
          <w:rPr>
            <w:noProof/>
          </w:rPr>
          <w:t>6</w:t>
        </w:r>
      </w:fldSimple>
      <w:r>
        <w:noBreakHyphen/>
      </w:r>
      <w:fldSimple w:instr=" SEQ Table \* ARABIC \s 1 ">
        <w:r w:rsidR="005D3AE0">
          <w:rPr>
            <w:noProof/>
          </w:rPr>
          <w:t>5</w:t>
        </w:r>
      </w:fldSimple>
      <w:bookmarkEnd w:id="393"/>
      <w:r>
        <w:rPr>
          <w:b/>
        </w:rPr>
        <w:t>.</w:t>
      </w:r>
      <w:r>
        <w:t xml:space="preserve"> Fluidised single particle drying experimental conditions and number of repeats, U = 5.16 m/s.</w:t>
      </w:r>
      <w:bookmarkEnd w:id="394"/>
    </w:p>
    <w:tbl>
      <w:tblPr>
        <w:tblStyle w:val="LightShading"/>
        <w:tblW w:w="0" w:type="auto"/>
        <w:tblLook w:val="04A0" w:firstRow="1" w:lastRow="0" w:firstColumn="1" w:lastColumn="0" w:noHBand="0" w:noVBand="1"/>
      </w:tblPr>
      <w:tblGrid>
        <w:gridCol w:w="2667"/>
        <w:gridCol w:w="440"/>
        <w:gridCol w:w="1238"/>
        <w:gridCol w:w="807"/>
        <w:gridCol w:w="1238"/>
        <w:gridCol w:w="807"/>
        <w:gridCol w:w="1238"/>
        <w:gridCol w:w="807"/>
      </w:tblGrid>
      <w:tr w:rsidR="002948A6" w14:paraId="58130042" w14:textId="77777777" w:rsidTr="002948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tcBorders>
          </w:tcPr>
          <w:p w14:paraId="1005DBA7" w14:textId="77777777" w:rsidR="002948A6" w:rsidRDefault="002948A6" w:rsidP="00EA5CD1">
            <w:pPr>
              <w:spacing w:before="0" w:line="276" w:lineRule="auto"/>
            </w:pPr>
          </w:p>
        </w:tc>
        <w:tc>
          <w:tcPr>
            <w:tcW w:w="0" w:type="auto"/>
            <w:tcBorders>
              <w:top w:val="single" w:sz="18" w:space="0" w:color="auto"/>
            </w:tcBorders>
            <w:hideMark/>
          </w:tcPr>
          <w:p w14:paraId="4BC85282" w14:textId="77777777" w:rsidR="002948A6" w:rsidRDefault="002948A6" w:rsidP="00EA5CD1">
            <w:pPr>
              <w:spacing w:before="0" w:line="276" w:lineRule="auto"/>
              <w:cnfStyle w:val="100000000000" w:firstRow="1" w:lastRow="0" w:firstColumn="0" w:lastColumn="0" w:oddVBand="0" w:evenVBand="0" w:oddHBand="0" w:evenHBand="0" w:firstRowFirstColumn="0" w:firstRowLastColumn="0" w:lastRowFirstColumn="0" w:lastRowLastColumn="0"/>
            </w:pPr>
          </w:p>
        </w:tc>
        <w:tc>
          <w:tcPr>
            <w:tcW w:w="0" w:type="auto"/>
            <w:gridSpan w:val="6"/>
            <w:tcBorders>
              <w:top w:val="single" w:sz="18" w:space="0" w:color="auto"/>
            </w:tcBorders>
            <w:hideMark/>
          </w:tcPr>
          <w:p w14:paraId="5F1231F2" w14:textId="77777777" w:rsidR="002948A6" w:rsidRDefault="002948A6" w:rsidP="00EA5CD1">
            <w:pPr>
              <w:spacing w:before="0" w:line="276" w:lineRule="auto"/>
              <w:cnfStyle w:val="100000000000" w:firstRow="1" w:lastRow="0" w:firstColumn="0" w:lastColumn="0" w:oddVBand="0" w:evenVBand="0" w:oddHBand="0" w:evenHBand="0" w:firstRowFirstColumn="0" w:firstRowLastColumn="0" w:lastRowFirstColumn="0" w:lastRowLastColumn="0"/>
            </w:pPr>
            <w:r>
              <w:t>Number of repeats</w:t>
            </w:r>
          </w:p>
        </w:tc>
      </w:tr>
      <w:tr w:rsidR="002948A6" w14:paraId="51379B50" w14:textId="77777777" w:rsidTr="002E50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tcPr>
          <w:p w14:paraId="6BFDBAAB" w14:textId="77777777" w:rsidR="002948A6" w:rsidRDefault="002948A6" w:rsidP="00EA5CD1">
            <w:pPr>
              <w:spacing w:before="0" w:line="276" w:lineRule="auto"/>
              <w:jc w:val="left"/>
            </w:pPr>
            <w:r>
              <w:t>Zeolite molecular sieve pore size</w:t>
            </w:r>
          </w:p>
        </w:tc>
        <w:tc>
          <w:tcPr>
            <w:tcW w:w="0" w:type="auto"/>
            <w:tcBorders>
              <w:top w:val="nil"/>
              <w:bottom w:val="nil"/>
            </w:tcBorders>
            <w:shd w:val="clear" w:color="auto" w:fill="FFFFFF" w:themeFill="background1"/>
          </w:tcPr>
          <w:p w14:paraId="7FEF1207"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0" w:type="auto"/>
            <w:gridSpan w:val="2"/>
            <w:tcBorders>
              <w:top w:val="nil"/>
              <w:bottom w:val="nil"/>
            </w:tcBorders>
            <w:shd w:val="clear" w:color="auto" w:fill="FFFFFF" w:themeFill="background1"/>
            <w:vAlign w:val="center"/>
            <w:hideMark/>
          </w:tcPr>
          <w:p w14:paraId="11938391"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t>4 Å</w:t>
            </w:r>
          </w:p>
        </w:tc>
        <w:tc>
          <w:tcPr>
            <w:tcW w:w="0" w:type="auto"/>
            <w:gridSpan w:val="2"/>
            <w:tcBorders>
              <w:top w:val="nil"/>
              <w:bottom w:val="nil"/>
            </w:tcBorders>
            <w:shd w:val="clear" w:color="auto" w:fill="FFFFFF" w:themeFill="background1"/>
            <w:vAlign w:val="center"/>
            <w:hideMark/>
          </w:tcPr>
          <w:p w14:paraId="632B103D"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t>10 Å</w:t>
            </w:r>
          </w:p>
        </w:tc>
        <w:tc>
          <w:tcPr>
            <w:tcW w:w="0" w:type="auto"/>
            <w:gridSpan w:val="2"/>
            <w:tcBorders>
              <w:top w:val="nil"/>
              <w:bottom w:val="nil"/>
            </w:tcBorders>
            <w:shd w:val="clear" w:color="auto" w:fill="FFFFFF" w:themeFill="background1"/>
            <w:vAlign w:val="center"/>
            <w:hideMark/>
          </w:tcPr>
          <w:p w14:paraId="061AE7B4"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t>3 Å</w:t>
            </w:r>
          </w:p>
        </w:tc>
      </w:tr>
      <w:tr w:rsidR="002948A6" w14:paraId="133E73D6" w14:textId="77777777" w:rsidTr="002948A6">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shd w:val="clear" w:color="auto" w:fill="FFFFFF" w:themeFill="background1"/>
          </w:tcPr>
          <w:p w14:paraId="5D4E2B5F" w14:textId="77777777" w:rsidR="002948A6" w:rsidRDefault="002948A6" w:rsidP="00EA5CD1">
            <w:pPr>
              <w:spacing w:before="0" w:line="276" w:lineRule="auto"/>
            </w:pPr>
            <w:r>
              <w:t>Flow regime</w:t>
            </w:r>
          </w:p>
        </w:tc>
        <w:tc>
          <w:tcPr>
            <w:tcW w:w="0" w:type="auto"/>
            <w:tcBorders>
              <w:top w:val="nil"/>
              <w:left w:val="nil"/>
              <w:bottom w:val="nil"/>
              <w:right w:val="nil"/>
            </w:tcBorders>
            <w:shd w:val="clear" w:color="auto" w:fill="FFFFFF" w:themeFill="background1"/>
          </w:tcPr>
          <w:p w14:paraId="1AE2B727"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0" w:type="auto"/>
            <w:tcBorders>
              <w:top w:val="nil"/>
              <w:left w:val="nil"/>
              <w:bottom w:val="nil"/>
              <w:right w:val="nil"/>
            </w:tcBorders>
            <w:shd w:val="clear" w:color="auto" w:fill="FFFFFF" w:themeFill="background1"/>
            <w:hideMark/>
          </w:tcPr>
          <w:p w14:paraId="06990C44"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Continuous</w:t>
            </w:r>
          </w:p>
        </w:tc>
        <w:tc>
          <w:tcPr>
            <w:tcW w:w="0" w:type="auto"/>
            <w:tcBorders>
              <w:top w:val="nil"/>
              <w:left w:val="nil"/>
              <w:bottom w:val="nil"/>
              <w:right w:val="nil"/>
            </w:tcBorders>
            <w:shd w:val="clear" w:color="auto" w:fill="FFFFFF" w:themeFill="background1"/>
            <w:hideMark/>
          </w:tcPr>
          <w:p w14:paraId="38784FEA"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Pulsed</w:t>
            </w:r>
          </w:p>
        </w:tc>
        <w:tc>
          <w:tcPr>
            <w:tcW w:w="0" w:type="auto"/>
            <w:tcBorders>
              <w:top w:val="nil"/>
              <w:left w:val="nil"/>
              <w:bottom w:val="nil"/>
              <w:right w:val="nil"/>
            </w:tcBorders>
            <w:shd w:val="clear" w:color="auto" w:fill="FFFFFF" w:themeFill="background1"/>
            <w:hideMark/>
          </w:tcPr>
          <w:p w14:paraId="7A9E9B39"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Continuous</w:t>
            </w:r>
          </w:p>
        </w:tc>
        <w:tc>
          <w:tcPr>
            <w:tcW w:w="0" w:type="auto"/>
            <w:tcBorders>
              <w:top w:val="nil"/>
              <w:left w:val="nil"/>
              <w:bottom w:val="nil"/>
              <w:right w:val="nil"/>
            </w:tcBorders>
            <w:shd w:val="clear" w:color="auto" w:fill="FFFFFF" w:themeFill="background1"/>
            <w:hideMark/>
          </w:tcPr>
          <w:p w14:paraId="31B5C408"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Pulsed</w:t>
            </w:r>
          </w:p>
        </w:tc>
        <w:tc>
          <w:tcPr>
            <w:tcW w:w="0" w:type="auto"/>
            <w:tcBorders>
              <w:top w:val="nil"/>
              <w:left w:val="nil"/>
              <w:bottom w:val="nil"/>
              <w:right w:val="nil"/>
            </w:tcBorders>
            <w:shd w:val="clear" w:color="auto" w:fill="FFFFFF" w:themeFill="background1"/>
            <w:hideMark/>
          </w:tcPr>
          <w:p w14:paraId="252E3728"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Continuous</w:t>
            </w:r>
          </w:p>
        </w:tc>
        <w:tc>
          <w:tcPr>
            <w:tcW w:w="0" w:type="auto"/>
            <w:tcBorders>
              <w:top w:val="nil"/>
              <w:left w:val="nil"/>
              <w:bottom w:val="nil"/>
              <w:right w:val="nil"/>
            </w:tcBorders>
            <w:shd w:val="clear" w:color="auto" w:fill="FFFFFF" w:themeFill="background1"/>
            <w:hideMark/>
          </w:tcPr>
          <w:p w14:paraId="7906C19C"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Pulsed</w:t>
            </w:r>
          </w:p>
        </w:tc>
      </w:tr>
      <w:tr w:rsidR="002948A6" w14:paraId="3F9057E2"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tcPr>
          <w:p w14:paraId="5DEE9D73" w14:textId="77777777" w:rsidR="002948A6" w:rsidRDefault="002948A6" w:rsidP="00EA5CD1">
            <w:pPr>
              <w:spacing w:before="0" w:line="276" w:lineRule="auto"/>
            </w:pPr>
            <w:r>
              <w:t>T (°C)</w:t>
            </w:r>
          </w:p>
        </w:tc>
        <w:tc>
          <w:tcPr>
            <w:tcW w:w="0" w:type="auto"/>
            <w:tcBorders>
              <w:top w:val="nil"/>
              <w:bottom w:val="nil"/>
            </w:tcBorders>
            <w:shd w:val="clear" w:color="auto" w:fill="FFFFFF" w:themeFill="background1"/>
            <w:hideMark/>
          </w:tcPr>
          <w:p w14:paraId="261B3446"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20</w:t>
            </w:r>
          </w:p>
        </w:tc>
        <w:tc>
          <w:tcPr>
            <w:tcW w:w="0" w:type="auto"/>
            <w:tcBorders>
              <w:top w:val="nil"/>
              <w:bottom w:val="nil"/>
            </w:tcBorders>
            <w:shd w:val="clear" w:color="auto" w:fill="FFFFFF" w:themeFill="background1"/>
            <w:hideMark/>
          </w:tcPr>
          <w:p w14:paraId="7CB11FB1"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10</w:t>
            </w:r>
          </w:p>
        </w:tc>
        <w:tc>
          <w:tcPr>
            <w:tcW w:w="0" w:type="auto"/>
            <w:tcBorders>
              <w:top w:val="nil"/>
              <w:bottom w:val="nil"/>
            </w:tcBorders>
            <w:shd w:val="clear" w:color="auto" w:fill="FFFFFF" w:themeFill="background1"/>
            <w:hideMark/>
          </w:tcPr>
          <w:p w14:paraId="3219C755"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10</w:t>
            </w:r>
          </w:p>
        </w:tc>
        <w:tc>
          <w:tcPr>
            <w:tcW w:w="0" w:type="auto"/>
            <w:tcBorders>
              <w:top w:val="nil"/>
              <w:bottom w:val="nil"/>
            </w:tcBorders>
            <w:shd w:val="clear" w:color="auto" w:fill="FFFFFF" w:themeFill="background1"/>
            <w:hideMark/>
          </w:tcPr>
          <w:p w14:paraId="2200CF70"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10</w:t>
            </w:r>
          </w:p>
        </w:tc>
        <w:tc>
          <w:tcPr>
            <w:tcW w:w="0" w:type="auto"/>
            <w:tcBorders>
              <w:top w:val="nil"/>
              <w:bottom w:val="nil"/>
            </w:tcBorders>
            <w:shd w:val="clear" w:color="auto" w:fill="FFFFFF" w:themeFill="background1"/>
            <w:hideMark/>
          </w:tcPr>
          <w:p w14:paraId="1422C113"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10</w:t>
            </w:r>
          </w:p>
        </w:tc>
        <w:tc>
          <w:tcPr>
            <w:tcW w:w="0" w:type="auto"/>
            <w:tcBorders>
              <w:top w:val="nil"/>
              <w:bottom w:val="nil"/>
            </w:tcBorders>
            <w:shd w:val="clear" w:color="auto" w:fill="FFFFFF" w:themeFill="background1"/>
            <w:hideMark/>
          </w:tcPr>
          <w:p w14:paraId="1455B106"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10</w:t>
            </w:r>
          </w:p>
        </w:tc>
        <w:tc>
          <w:tcPr>
            <w:tcW w:w="0" w:type="auto"/>
            <w:tcBorders>
              <w:top w:val="nil"/>
              <w:bottom w:val="nil"/>
            </w:tcBorders>
            <w:shd w:val="clear" w:color="auto" w:fill="FFFFFF" w:themeFill="background1"/>
            <w:hideMark/>
          </w:tcPr>
          <w:p w14:paraId="3674F2B8"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10</w:t>
            </w:r>
          </w:p>
        </w:tc>
      </w:tr>
      <w:tr w:rsidR="002948A6" w14:paraId="5C9257BB" w14:textId="77777777" w:rsidTr="002948A6">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shd w:val="clear" w:color="auto" w:fill="FFFFFF" w:themeFill="background1"/>
          </w:tcPr>
          <w:p w14:paraId="1F88472E" w14:textId="77777777" w:rsidR="002948A6" w:rsidRDefault="002948A6" w:rsidP="00EA5CD1">
            <w:pPr>
              <w:spacing w:before="0" w:line="276" w:lineRule="auto"/>
            </w:pPr>
          </w:p>
        </w:tc>
        <w:tc>
          <w:tcPr>
            <w:tcW w:w="0" w:type="auto"/>
            <w:tcBorders>
              <w:top w:val="nil"/>
              <w:left w:val="nil"/>
              <w:bottom w:val="nil"/>
              <w:right w:val="nil"/>
            </w:tcBorders>
            <w:shd w:val="clear" w:color="auto" w:fill="FFFFFF" w:themeFill="background1"/>
            <w:hideMark/>
          </w:tcPr>
          <w:p w14:paraId="4A1F6D87"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30</w:t>
            </w:r>
          </w:p>
        </w:tc>
        <w:tc>
          <w:tcPr>
            <w:tcW w:w="0" w:type="auto"/>
            <w:tcBorders>
              <w:top w:val="nil"/>
              <w:left w:val="nil"/>
              <w:bottom w:val="nil"/>
              <w:right w:val="nil"/>
            </w:tcBorders>
            <w:shd w:val="clear" w:color="auto" w:fill="FFFFFF" w:themeFill="background1"/>
            <w:hideMark/>
          </w:tcPr>
          <w:p w14:paraId="32B9A843"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8</w:t>
            </w:r>
          </w:p>
        </w:tc>
        <w:tc>
          <w:tcPr>
            <w:tcW w:w="0" w:type="auto"/>
            <w:tcBorders>
              <w:top w:val="nil"/>
              <w:left w:val="nil"/>
              <w:bottom w:val="nil"/>
              <w:right w:val="nil"/>
            </w:tcBorders>
            <w:shd w:val="clear" w:color="auto" w:fill="FFFFFF" w:themeFill="background1"/>
            <w:hideMark/>
          </w:tcPr>
          <w:p w14:paraId="1778F27A"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4</w:t>
            </w:r>
          </w:p>
        </w:tc>
        <w:tc>
          <w:tcPr>
            <w:tcW w:w="0" w:type="auto"/>
            <w:tcBorders>
              <w:top w:val="nil"/>
              <w:left w:val="nil"/>
              <w:bottom w:val="nil"/>
              <w:right w:val="nil"/>
            </w:tcBorders>
            <w:shd w:val="clear" w:color="auto" w:fill="FFFFFF" w:themeFill="background1"/>
            <w:hideMark/>
          </w:tcPr>
          <w:p w14:paraId="15FAE786"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10</w:t>
            </w:r>
          </w:p>
        </w:tc>
        <w:tc>
          <w:tcPr>
            <w:tcW w:w="0" w:type="auto"/>
            <w:tcBorders>
              <w:top w:val="nil"/>
              <w:left w:val="nil"/>
              <w:bottom w:val="nil"/>
              <w:right w:val="nil"/>
            </w:tcBorders>
            <w:shd w:val="clear" w:color="auto" w:fill="FFFFFF" w:themeFill="background1"/>
            <w:hideMark/>
          </w:tcPr>
          <w:p w14:paraId="5590B1CE"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10</w:t>
            </w:r>
          </w:p>
        </w:tc>
        <w:tc>
          <w:tcPr>
            <w:tcW w:w="0" w:type="auto"/>
            <w:tcBorders>
              <w:top w:val="nil"/>
              <w:left w:val="nil"/>
              <w:bottom w:val="nil"/>
              <w:right w:val="nil"/>
            </w:tcBorders>
            <w:shd w:val="clear" w:color="auto" w:fill="FFFFFF" w:themeFill="background1"/>
            <w:hideMark/>
          </w:tcPr>
          <w:p w14:paraId="2B021988"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5</w:t>
            </w:r>
          </w:p>
        </w:tc>
        <w:tc>
          <w:tcPr>
            <w:tcW w:w="0" w:type="auto"/>
            <w:tcBorders>
              <w:top w:val="nil"/>
              <w:left w:val="nil"/>
              <w:bottom w:val="nil"/>
              <w:right w:val="nil"/>
            </w:tcBorders>
            <w:shd w:val="clear" w:color="auto" w:fill="FFFFFF" w:themeFill="background1"/>
            <w:hideMark/>
          </w:tcPr>
          <w:p w14:paraId="0A9A4D40"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3</w:t>
            </w:r>
          </w:p>
        </w:tc>
      </w:tr>
      <w:tr w:rsidR="002948A6" w14:paraId="3E7C196E"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18" w:space="0" w:color="auto"/>
            </w:tcBorders>
            <w:shd w:val="clear" w:color="auto" w:fill="FFFFFF" w:themeFill="background1"/>
          </w:tcPr>
          <w:p w14:paraId="753C85B6" w14:textId="77777777" w:rsidR="002948A6" w:rsidRDefault="002948A6" w:rsidP="00EA5CD1">
            <w:pPr>
              <w:spacing w:before="0" w:line="276" w:lineRule="auto"/>
            </w:pPr>
          </w:p>
        </w:tc>
        <w:tc>
          <w:tcPr>
            <w:tcW w:w="0" w:type="auto"/>
            <w:tcBorders>
              <w:top w:val="nil"/>
              <w:bottom w:val="single" w:sz="18" w:space="0" w:color="auto"/>
            </w:tcBorders>
            <w:shd w:val="clear" w:color="auto" w:fill="FFFFFF" w:themeFill="background1"/>
            <w:hideMark/>
          </w:tcPr>
          <w:p w14:paraId="2DE27CB9"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40</w:t>
            </w:r>
          </w:p>
        </w:tc>
        <w:tc>
          <w:tcPr>
            <w:tcW w:w="0" w:type="auto"/>
            <w:tcBorders>
              <w:top w:val="nil"/>
              <w:bottom w:val="single" w:sz="18" w:space="0" w:color="auto"/>
            </w:tcBorders>
            <w:shd w:val="clear" w:color="auto" w:fill="FFFFFF" w:themeFill="background1"/>
            <w:hideMark/>
          </w:tcPr>
          <w:p w14:paraId="64D7845F"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8</w:t>
            </w:r>
          </w:p>
        </w:tc>
        <w:tc>
          <w:tcPr>
            <w:tcW w:w="0" w:type="auto"/>
            <w:tcBorders>
              <w:top w:val="nil"/>
              <w:bottom w:val="single" w:sz="18" w:space="0" w:color="auto"/>
            </w:tcBorders>
            <w:shd w:val="clear" w:color="auto" w:fill="FFFFFF" w:themeFill="background1"/>
            <w:hideMark/>
          </w:tcPr>
          <w:p w14:paraId="3AFE0F12"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8</w:t>
            </w:r>
          </w:p>
        </w:tc>
        <w:tc>
          <w:tcPr>
            <w:tcW w:w="0" w:type="auto"/>
            <w:tcBorders>
              <w:top w:val="nil"/>
              <w:bottom w:val="single" w:sz="18" w:space="0" w:color="auto"/>
            </w:tcBorders>
            <w:shd w:val="clear" w:color="auto" w:fill="FFFFFF" w:themeFill="background1"/>
            <w:hideMark/>
          </w:tcPr>
          <w:p w14:paraId="3F950838"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10</w:t>
            </w:r>
          </w:p>
        </w:tc>
        <w:tc>
          <w:tcPr>
            <w:tcW w:w="0" w:type="auto"/>
            <w:tcBorders>
              <w:top w:val="nil"/>
              <w:bottom w:val="single" w:sz="18" w:space="0" w:color="auto"/>
            </w:tcBorders>
            <w:shd w:val="clear" w:color="auto" w:fill="FFFFFF" w:themeFill="background1"/>
            <w:hideMark/>
          </w:tcPr>
          <w:p w14:paraId="53692EA6"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10</w:t>
            </w:r>
          </w:p>
        </w:tc>
        <w:tc>
          <w:tcPr>
            <w:tcW w:w="0" w:type="auto"/>
            <w:tcBorders>
              <w:top w:val="nil"/>
              <w:bottom w:val="single" w:sz="18" w:space="0" w:color="auto"/>
            </w:tcBorders>
            <w:shd w:val="clear" w:color="auto" w:fill="FFFFFF" w:themeFill="background1"/>
            <w:hideMark/>
          </w:tcPr>
          <w:p w14:paraId="052F7C23"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3</w:t>
            </w:r>
          </w:p>
        </w:tc>
        <w:tc>
          <w:tcPr>
            <w:tcW w:w="0" w:type="auto"/>
            <w:tcBorders>
              <w:top w:val="nil"/>
              <w:bottom w:val="single" w:sz="18" w:space="0" w:color="auto"/>
            </w:tcBorders>
            <w:shd w:val="clear" w:color="auto" w:fill="FFFFFF" w:themeFill="background1"/>
            <w:hideMark/>
          </w:tcPr>
          <w:p w14:paraId="09B9F86D"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3</w:t>
            </w:r>
          </w:p>
        </w:tc>
      </w:tr>
    </w:tbl>
    <w:p w14:paraId="48231C86" w14:textId="77777777" w:rsidR="00553E25" w:rsidRDefault="00553E25" w:rsidP="00553E25"/>
    <w:p w14:paraId="060A21A4" w14:textId="77777777" w:rsidR="00553E25" w:rsidRDefault="00553E25" w:rsidP="00553E25">
      <w:pPr>
        <w:pStyle w:val="Heading3"/>
        <w:numPr>
          <w:ilvl w:val="2"/>
          <w:numId w:val="2"/>
        </w:numPr>
        <w:spacing w:line="276" w:lineRule="auto"/>
      </w:pPr>
      <w:bookmarkStart w:id="395" w:name="_Toc474696423"/>
      <w:r>
        <w:t>6.3.2</w:t>
      </w:r>
      <w:r>
        <w:tab/>
        <w:t>The effect of temperature and flow regime</w:t>
      </w:r>
      <w:bookmarkEnd w:id="395"/>
    </w:p>
    <w:p w14:paraId="4DB945B4" w14:textId="77777777" w:rsidR="00553E25" w:rsidRDefault="00553E25" w:rsidP="00553E25">
      <w:pPr>
        <w:spacing w:line="276" w:lineRule="auto"/>
      </w:pPr>
      <w:r>
        <w:t xml:space="preserve">Initially, molecular sieves with 3 Å pore size were studied.  For each individual particle that was dried in this experimental set, the recorded weights were analysed for moisture content and normalised moisture content, to allow for comparison between flow regimes.  </w:t>
      </w:r>
      <w:r>
        <w:fldChar w:fldCharType="begin"/>
      </w:r>
      <w:r>
        <w:instrText xml:space="preserve"> REF _Ref453871459 \h  \* MERGEFORMAT </w:instrText>
      </w:r>
      <w:r>
        <w:fldChar w:fldCharType="separate"/>
      </w:r>
      <w:r w:rsidR="005D3AE0">
        <w:t xml:space="preserve">Table </w:t>
      </w:r>
      <w:r w:rsidR="005D3AE0">
        <w:rPr>
          <w:noProof/>
        </w:rPr>
        <w:t>6</w:t>
      </w:r>
      <w:r w:rsidR="005D3AE0">
        <w:rPr>
          <w:noProof/>
        </w:rPr>
        <w:noBreakHyphen/>
        <w:t>6</w:t>
      </w:r>
      <w:r>
        <w:fldChar w:fldCharType="end"/>
      </w:r>
      <w:r>
        <w:t xml:space="preserve"> shows the data analysis </w:t>
      </w:r>
      <w:r>
        <w:lastRenderedPageBreak/>
        <w:t xml:space="preserve">steps used to calculate these for a sample particle.  At 20 °C ten repeats were carried out for each flow regime.  At 30 °C five repeats were carried out for the continuous flow regime and three repeats for the pulsed flow regime.  At 40 °C three repeats were carried out for each flow regime.  </w:t>
      </w:r>
      <w:r>
        <w:fldChar w:fldCharType="begin"/>
      </w:r>
      <w:r>
        <w:instrText xml:space="preserve"> REF _Ref461386856 \h  \* MERGEFORMAT </w:instrText>
      </w:r>
      <w:r>
        <w:fldChar w:fldCharType="separate"/>
      </w:r>
      <w:r w:rsidR="005D3AE0">
        <w:t xml:space="preserve">Figure </w:t>
      </w:r>
      <w:r w:rsidR="005D3AE0">
        <w:rPr>
          <w:noProof/>
        </w:rPr>
        <w:t>6</w:t>
      </w:r>
      <w:r w:rsidR="005D3AE0">
        <w:rPr>
          <w:noProof/>
        </w:rPr>
        <w:noBreakHyphen/>
        <w:t>10</w:t>
      </w:r>
      <w:r>
        <w:fldChar w:fldCharType="end"/>
      </w:r>
      <w:r>
        <w:t xml:space="preserve"> shows the change in moisture content for five zeolite molecular sieve repeats dried in the continuous flow regime at 30 °C.  </w:t>
      </w:r>
    </w:p>
    <w:p w14:paraId="57B3DBE9" w14:textId="77777777" w:rsidR="00553E25" w:rsidRDefault="00553E25" w:rsidP="00553E25">
      <w:pPr>
        <w:pStyle w:val="Caption"/>
        <w:spacing w:before="0" w:after="0" w:line="276" w:lineRule="auto"/>
        <w:jc w:val="center"/>
      </w:pPr>
      <w:bookmarkStart w:id="396" w:name="_Ref453863301"/>
    </w:p>
    <w:p w14:paraId="5EB1C44A" w14:textId="4288D194" w:rsidR="002E50D0" w:rsidRDefault="002E50D0" w:rsidP="00EA5CD1">
      <w:pPr>
        <w:pStyle w:val="Caption"/>
        <w:spacing w:line="276" w:lineRule="auto"/>
      </w:pPr>
      <w:bookmarkStart w:id="397" w:name="_Ref453871459"/>
      <w:bookmarkStart w:id="398" w:name="_Toc474686768"/>
      <w:bookmarkEnd w:id="396"/>
      <w:r>
        <w:t xml:space="preserve">Table </w:t>
      </w:r>
      <w:fldSimple w:instr=" STYLEREF 1 \s ">
        <w:r w:rsidR="005D3AE0">
          <w:rPr>
            <w:noProof/>
          </w:rPr>
          <w:t>6</w:t>
        </w:r>
      </w:fldSimple>
      <w:r>
        <w:noBreakHyphen/>
      </w:r>
      <w:fldSimple w:instr=" SEQ Table \* ARABIC \s 1 ">
        <w:r w:rsidR="005D3AE0">
          <w:rPr>
            <w:noProof/>
          </w:rPr>
          <w:t>6</w:t>
        </w:r>
      </w:fldSimple>
      <w:bookmarkEnd w:id="397"/>
      <w:r>
        <w:rPr>
          <w:b/>
        </w:rPr>
        <w:t>.</w:t>
      </w:r>
      <w:r>
        <w:t xml:space="preserve">  Initial data analysis sample for 3 Å zeolite molecular sieve, 20 °C, continuous flow regime.</w:t>
      </w:r>
      <w:bookmarkEnd w:id="398"/>
    </w:p>
    <w:tbl>
      <w:tblPr>
        <w:tblStyle w:val="LightShading"/>
        <w:tblW w:w="0" w:type="auto"/>
        <w:tblLook w:val="04A0" w:firstRow="1" w:lastRow="0" w:firstColumn="1" w:lastColumn="0" w:noHBand="0" w:noVBand="1"/>
      </w:tblPr>
      <w:tblGrid>
        <w:gridCol w:w="1235"/>
        <w:gridCol w:w="1213"/>
        <w:gridCol w:w="2011"/>
        <w:gridCol w:w="1965"/>
        <w:gridCol w:w="2100"/>
        <w:gridCol w:w="718"/>
      </w:tblGrid>
      <w:tr w:rsidR="003F25FE" w14:paraId="4A457974" w14:textId="77777777" w:rsidTr="006A47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tcBorders>
            <w:shd w:val="clear" w:color="auto" w:fill="FFFFFF" w:themeFill="background1"/>
          </w:tcPr>
          <w:p w14:paraId="64C42492" w14:textId="11E89719" w:rsidR="003F25FE" w:rsidRDefault="003F25FE" w:rsidP="00EA5CD1">
            <w:pPr>
              <w:spacing w:before="0" w:line="276" w:lineRule="auto"/>
            </w:pPr>
          </w:p>
        </w:tc>
        <w:tc>
          <w:tcPr>
            <w:tcW w:w="0" w:type="auto"/>
            <w:tcBorders>
              <w:top w:val="single" w:sz="18" w:space="0" w:color="auto"/>
            </w:tcBorders>
            <w:shd w:val="clear" w:color="auto" w:fill="auto"/>
          </w:tcPr>
          <w:p w14:paraId="53BBDF23" w14:textId="77777777" w:rsidR="003F25FE" w:rsidRDefault="003F25FE"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pPr>
          </w:p>
        </w:tc>
        <w:tc>
          <w:tcPr>
            <w:tcW w:w="0" w:type="auto"/>
            <w:tcBorders>
              <w:top w:val="single" w:sz="18" w:space="0" w:color="auto"/>
            </w:tcBorders>
            <w:shd w:val="clear" w:color="auto" w:fill="auto"/>
          </w:tcPr>
          <w:p w14:paraId="696C2358" w14:textId="549F3066" w:rsidR="003F25FE" w:rsidRDefault="006A474F"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pPr>
            <w:r w:rsidRPr="002E50D0">
              <w:rPr>
                <w:rFonts w:ascii="Calibri" w:eastAsia="Times New Roman" w:hAnsi="Calibri" w:cs="Times New Roman"/>
                <w:color w:val="000000"/>
                <w:lang w:eastAsia="en-GB"/>
              </w:rPr>
              <w:t>Sample weight</w:t>
            </w:r>
            <w:r w:rsidR="00882C48">
              <w:rPr>
                <w:rFonts w:ascii="Calibri" w:eastAsia="Times New Roman" w:hAnsi="Calibri" w:cs="Times New Roman"/>
                <w:color w:val="000000"/>
                <w:lang w:eastAsia="en-GB"/>
              </w:rPr>
              <w:t xml:space="preserve"> </w:t>
            </w:r>
            <w:r w:rsidR="00882C48" w:rsidRPr="002E50D0">
              <w:rPr>
                <w:rFonts w:ascii="Calibri" w:eastAsia="Times New Roman" w:hAnsi="Calibri" w:cs="Times New Roman"/>
                <w:color w:val="000000"/>
                <w:lang w:eastAsia="en-GB"/>
              </w:rPr>
              <w:t>(mg)</w:t>
            </w:r>
          </w:p>
        </w:tc>
        <w:tc>
          <w:tcPr>
            <w:tcW w:w="0" w:type="auto"/>
            <w:tcBorders>
              <w:top w:val="single" w:sz="18" w:space="0" w:color="auto"/>
            </w:tcBorders>
            <w:shd w:val="clear" w:color="auto" w:fill="auto"/>
          </w:tcPr>
          <w:p w14:paraId="0D9B0A00" w14:textId="7A10A925" w:rsidR="003F25FE" w:rsidRDefault="003F25FE"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pPr>
            <w:r w:rsidRPr="002E50D0">
              <w:rPr>
                <w:rFonts w:ascii="Calibri" w:eastAsia="Times New Roman" w:hAnsi="Calibri" w:cs="Times New Roman"/>
                <w:color w:val="000000"/>
                <w:lang w:eastAsia="en-GB"/>
              </w:rPr>
              <w:t xml:space="preserve">Weight of moisture </w:t>
            </w:r>
          </w:p>
        </w:tc>
        <w:tc>
          <w:tcPr>
            <w:tcW w:w="0" w:type="auto"/>
            <w:tcBorders>
              <w:top w:val="single" w:sz="18" w:space="0" w:color="auto"/>
            </w:tcBorders>
          </w:tcPr>
          <w:p w14:paraId="6AC74DDF" w14:textId="6C35E673" w:rsidR="003F25FE" w:rsidRDefault="003F25FE"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Moisture content (</w:t>
            </w:r>
            <w:r w:rsidRPr="002E50D0">
              <w:rPr>
                <w:rFonts w:ascii="Calibri" w:eastAsia="Times New Roman" w:hAnsi="Calibri" w:cs="Times New Roman"/>
                <w:color w:val="000000"/>
                <w:lang w:eastAsia="en-GB"/>
              </w:rPr>
              <w:t>X)</w:t>
            </w:r>
            <w:r>
              <w:rPr>
                <w:rFonts w:ascii="Calibri" w:eastAsia="Times New Roman" w:hAnsi="Calibri" w:cs="Times New Roman"/>
                <w:color w:val="000000"/>
                <w:lang w:eastAsia="en-GB"/>
              </w:rPr>
              <w:t xml:space="preserve"> </w:t>
            </w:r>
          </w:p>
        </w:tc>
        <w:tc>
          <w:tcPr>
            <w:tcW w:w="0" w:type="auto"/>
            <w:tcBorders>
              <w:top w:val="single" w:sz="18" w:space="0" w:color="auto"/>
            </w:tcBorders>
          </w:tcPr>
          <w:p w14:paraId="7B03579F" w14:textId="77777777" w:rsidR="003F25FE" w:rsidRDefault="003F25FE"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pPr>
            <w:r w:rsidRPr="002E50D0">
              <w:rPr>
                <w:rFonts w:ascii="Calibri" w:eastAsia="Times New Roman" w:hAnsi="Calibri" w:cs="Times New Roman"/>
                <w:color w:val="000000"/>
                <w:lang w:eastAsia="en-GB"/>
              </w:rPr>
              <w:t>X/X</w:t>
            </w:r>
            <w:r w:rsidRPr="002E50D0">
              <w:rPr>
                <w:rFonts w:ascii="Calibri" w:eastAsia="Times New Roman" w:hAnsi="Calibri" w:cs="Times New Roman"/>
                <w:color w:val="000000"/>
                <w:vertAlign w:val="subscript"/>
                <w:lang w:eastAsia="en-GB"/>
              </w:rPr>
              <w:t>o</w:t>
            </w:r>
          </w:p>
        </w:tc>
      </w:tr>
      <w:tr w:rsidR="003F25FE" w14:paraId="7107D20E" w14:textId="77777777" w:rsidTr="006A47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651395F" w14:textId="77777777" w:rsidR="003F25FE" w:rsidRDefault="006A474F" w:rsidP="00EA5CD1">
            <w:pPr>
              <w:spacing w:before="0" w:line="276" w:lineRule="auto"/>
            </w:pPr>
            <w:r w:rsidRPr="002E50D0">
              <w:rPr>
                <w:rFonts w:ascii="Calibri" w:eastAsia="Times New Roman" w:hAnsi="Calibri" w:cs="Times New Roman"/>
                <w:color w:val="000000"/>
                <w:lang w:eastAsia="en-GB"/>
              </w:rPr>
              <w:t xml:space="preserve">Calculation </w:t>
            </w:r>
          </w:p>
        </w:tc>
        <w:tc>
          <w:tcPr>
            <w:tcW w:w="0" w:type="auto"/>
            <w:shd w:val="clear" w:color="auto" w:fill="auto"/>
          </w:tcPr>
          <w:p w14:paraId="5512D05F" w14:textId="77777777" w:rsidR="003F25FE" w:rsidRDefault="003F25FE"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tcPr>
          <w:p w14:paraId="4DD0A4B4" w14:textId="77777777" w:rsidR="003F25FE" w:rsidRDefault="003F25FE"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tcPr>
          <w:p w14:paraId="584B5F36" w14:textId="77777777" w:rsidR="003F25FE" w:rsidRDefault="003F25FE"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2E50D0">
              <w:rPr>
                <w:rFonts w:ascii="Calibri" w:eastAsia="Times New Roman" w:hAnsi="Calibri" w:cs="Times New Roman"/>
                <w:color w:val="000000"/>
                <w:lang w:eastAsia="en-GB"/>
              </w:rPr>
              <w:t>(W</w:t>
            </w:r>
            <w:r w:rsidRPr="002E50D0">
              <w:rPr>
                <w:rFonts w:ascii="Calibri" w:eastAsia="Times New Roman" w:hAnsi="Calibri" w:cs="Times New Roman"/>
                <w:color w:val="000000"/>
                <w:vertAlign w:val="subscript"/>
                <w:lang w:eastAsia="en-GB"/>
              </w:rPr>
              <w:t>w</w:t>
            </w:r>
            <w:r w:rsidRPr="002E50D0">
              <w:rPr>
                <w:rFonts w:ascii="Calibri" w:eastAsia="Times New Roman" w:hAnsi="Calibri" w:cs="Times New Roman"/>
                <w:color w:val="000000"/>
                <w:lang w:eastAsia="en-GB"/>
              </w:rPr>
              <w:t>-W</w:t>
            </w:r>
            <w:r w:rsidRPr="002E50D0">
              <w:rPr>
                <w:rFonts w:ascii="Calibri" w:eastAsia="Times New Roman" w:hAnsi="Calibri" w:cs="Times New Roman"/>
                <w:color w:val="000000"/>
                <w:vertAlign w:val="subscript"/>
                <w:lang w:eastAsia="en-GB"/>
              </w:rPr>
              <w:t>d</w:t>
            </w:r>
            <w:r w:rsidRPr="002E50D0">
              <w:rPr>
                <w:rFonts w:ascii="Calibri" w:eastAsia="Times New Roman" w:hAnsi="Calibri" w:cs="Times New Roman"/>
                <w:color w:val="000000"/>
                <w:lang w:eastAsia="en-GB"/>
              </w:rPr>
              <w:t>)</w:t>
            </w:r>
          </w:p>
        </w:tc>
        <w:tc>
          <w:tcPr>
            <w:tcW w:w="0" w:type="auto"/>
            <w:shd w:val="clear" w:color="auto" w:fill="auto"/>
          </w:tcPr>
          <w:p w14:paraId="5E9081F1" w14:textId="77777777" w:rsidR="003F25FE" w:rsidRDefault="003F25FE"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2E50D0">
              <w:rPr>
                <w:rFonts w:ascii="Calibri" w:eastAsia="Times New Roman" w:hAnsi="Calibri" w:cs="Times New Roman"/>
                <w:color w:val="000000"/>
                <w:lang w:eastAsia="en-GB"/>
              </w:rPr>
              <w:t>(((W</w:t>
            </w:r>
            <w:r w:rsidRPr="002E50D0">
              <w:rPr>
                <w:rFonts w:ascii="Calibri" w:eastAsia="Times New Roman" w:hAnsi="Calibri" w:cs="Times New Roman"/>
                <w:color w:val="000000"/>
                <w:vertAlign w:val="subscript"/>
                <w:lang w:eastAsia="en-GB"/>
              </w:rPr>
              <w:t>w</w:t>
            </w:r>
            <w:r w:rsidRPr="002E50D0">
              <w:rPr>
                <w:rFonts w:ascii="Calibri" w:eastAsia="Times New Roman" w:hAnsi="Calibri" w:cs="Times New Roman"/>
                <w:color w:val="000000"/>
                <w:lang w:eastAsia="en-GB"/>
              </w:rPr>
              <w:t>-</w:t>
            </w:r>
            <w:r w:rsidRPr="002E50D0">
              <w:rPr>
                <w:rFonts w:ascii="Calibri" w:eastAsia="Times New Roman" w:hAnsi="Calibri" w:cs="Times New Roman"/>
                <w:color w:val="000000"/>
                <w:vertAlign w:val="subscript"/>
                <w:lang w:eastAsia="en-GB"/>
              </w:rPr>
              <w:t>d</w:t>
            </w:r>
            <w:r w:rsidRPr="002E50D0">
              <w:rPr>
                <w:rFonts w:ascii="Calibri" w:eastAsia="Times New Roman" w:hAnsi="Calibri" w:cs="Times New Roman"/>
                <w:color w:val="000000"/>
                <w:lang w:eastAsia="en-GB"/>
              </w:rPr>
              <w:t>)/W</w:t>
            </w:r>
            <w:r w:rsidRPr="002E50D0">
              <w:rPr>
                <w:rFonts w:ascii="Calibri" w:eastAsia="Times New Roman" w:hAnsi="Calibri" w:cs="Times New Roman"/>
                <w:color w:val="000000"/>
                <w:vertAlign w:val="subscript"/>
                <w:lang w:eastAsia="en-GB"/>
              </w:rPr>
              <w:t>w</w:t>
            </w:r>
            <w:r w:rsidRPr="002E50D0">
              <w:rPr>
                <w:rFonts w:ascii="Calibri" w:eastAsia="Times New Roman" w:hAnsi="Calibri" w:cs="Times New Roman"/>
                <w:color w:val="000000"/>
                <w:lang w:eastAsia="en-GB"/>
              </w:rPr>
              <w:t>)x100)</w:t>
            </w:r>
          </w:p>
        </w:tc>
        <w:tc>
          <w:tcPr>
            <w:tcW w:w="0" w:type="auto"/>
            <w:shd w:val="clear" w:color="auto" w:fill="auto"/>
          </w:tcPr>
          <w:p w14:paraId="68D5E6E5" w14:textId="77777777" w:rsidR="003F25FE" w:rsidRDefault="003F25FE"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p>
        </w:tc>
      </w:tr>
      <w:tr w:rsidR="003F25FE" w14:paraId="3C1F6F74" w14:textId="77777777" w:rsidTr="006A474F">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4124E62" w14:textId="4B28236A" w:rsidR="003F25FE" w:rsidRDefault="003F25FE" w:rsidP="00EA5CD1">
            <w:pPr>
              <w:spacing w:before="0" w:line="276" w:lineRule="auto"/>
            </w:pPr>
          </w:p>
        </w:tc>
        <w:tc>
          <w:tcPr>
            <w:tcW w:w="0" w:type="auto"/>
            <w:shd w:val="clear" w:color="auto" w:fill="auto"/>
          </w:tcPr>
          <w:p w14:paraId="5D55E3A3" w14:textId="77777777" w:rsidR="003F25FE" w:rsidRDefault="006A474F"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r w:rsidRPr="002E50D0">
              <w:rPr>
                <w:rFonts w:ascii="Calibri" w:eastAsia="Times New Roman" w:hAnsi="Calibri" w:cs="Times New Roman"/>
                <w:b/>
                <w:color w:val="000000"/>
                <w:lang w:eastAsia="en-GB"/>
              </w:rPr>
              <w:t>initial (W</w:t>
            </w:r>
            <w:r w:rsidRPr="002E50D0">
              <w:rPr>
                <w:rFonts w:ascii="Calibri" w:eastAsia="Times New Roman" w:hAnsi="Calibri" w:cs="Times New Roman"/>
                <w:b/>
                <w:color w:val="000000"/>
                <w:vertAlign w:val="subscript"/>
                <w:lang w:eastAsia="en-GB"/>
              </w:rPr>
              <w:t>w</w:t>
            </w:r>
            <w:r w:rsidRPr="002E50D0">
              <w:rPr>
                <w:rFonts w:ascii="Calibri" w:eastAsia="Times New Roman" w:hAnsi="Calibri" w:cs="Times New Roman"/>
                <w:b/>
                <w:color w:val="000000"/>
                <w:lang w:eastAsia="en-GB"/>
              </w:rPr>
              <w:t>)</w:t>
            </w:r>
          </w:p>
        </w:tc>
        <w:tc>
          <w:tcPr>
            <w:tcW w:w="0" w:type="auto"/>
            <w:shd w:val="clear" w:color="auto" w:fill="auto"/>
          </w:tcPr>
          <w:p w14:paraId="430ABC7B" w14:textId="77777777" w:rsidR="003F25FE" w:rsidRDefault="006A474F"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r w:rsidRPr="002E50D0">
              <w:rPr>
                <w:rFonts w:ascii="Calibri" w:eastAsia="Times New Roman" w:hAnsi="Calibri" w:cs="Times New Roman"/>
                <w:color w:val="000000"/>
                <w:lang w:eastAsia="en-GB"/>
              </w:rPr>
              <w:t>101.124</w:t>
            </w:r>
          </w:p>
        </w:tc>
        <w:tc>
          <w:tcPr>
            <w:tcW w:w="0" w:type="auto"/>
            <w:shd w:val="clear" w:color="auto" w:fill="auto"/>
          </w:tcPr>
          <w:p w14:paraId="0DED937A" w14:textId="77777777" w:rsidR="003F25FE" w:rsidRDefault="003F25FE"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r w:rsidRPr="002E50D0">
              <w:rPr>
                <w:rFonts w:ascii="Calibri" w:eastAsia="Times New Roman" w:hAnsi="Calibri" w:cs="Times New Roman"/>
                <w:color w:val="000000"/>
                <w:lang w:eastAsia="en-GB"/>
              </w:rPr>
              <w:t>23.88</w:t>
            </w:r>
          </w:p>
        </w:tc>
        <w:tc>
          <w:tcPr>
            <w:tcW w:w="0" w:type="auto"/>
            <w:shd w:val="clear" w:color="auto" w:fill="auto"/>
          </w:tcPr>
          <w:p w14:paraId="6E3F6C29" w14:textId="77777777" w:rsidR="003F25FE" w:rsidRDefault="003F25FE"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r w:rsidRPr="002E50D0">
              <w:rPr>
                <w:rFonts w:ascii="Calibri" w:eastAsia="Times New Roman" w:hAnsi="Calibri" w:cs="Times New Roman"/>
                <w:color w:val="000000"/>
                <w:lang w:eastAsia="en-GB"/>
              </w:rPr>
              <w:t>30.96</w:t>
            </w:r>
          </w:p>
        </w:tc>
        <w:tc>
          <w:tcPr>
            <w:tcW w:w="0" w:type="auto"/>
            <w:shd w:val="clear" w:color="auto" w:fill="auto"/>
          </w:tcPr>
          <w:p w14:paraId="12254D9E" w14:textId="77777777" w:rsidR="003F25FE" w:rsidRDefault="003F25FE"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sidRPr="002E50D0">
              <w:rPr>
                <w:rFonts w:ascii="Calibri" w:hAnsi="Calibri"/>
                <w:color w:val="000000"/>
              </w:rPr>
              <w:t>1</w:t>
            </w:r>
          </w:p>
        </w:tc>
      </w:tr>
      <w:tr w:rsidR="003F25FE" w14:paraId="36E6F674" w14:textId="77777777" w:rsidTr="006A47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D0392CE" w14:textId="5DE37C69" w:rsidR="003F25FE" w:rsidRDefault="00882C48" w:rsidP="00EA5CD1">
            <w:pPr>
              <w:spacing w:before="0" w:line="276" w:lineRule="auto"/>
            </w:pPr>
            <w:r w:rsidRPr="002E50D0">
              <w:rPr>
                <w:rFonts w:ascii="Calibri" w:eastAsia="Times New Roman" w:hAnsi="Calibri" w:cs="Times New Roman"/>
                <w:i/>
                <w:color w:val="000000"/>
                <w:lang w:eastAsia="en-GB"/>
              </w:rPr>
              <w:t>t</w:t>
            </w:r>
            <w:r w:rsidRPr="002E50D0">
              <w:rPr>
                <w:rFonts w:ascii="Calibri" w:eastAsia="Times New Roman" w:hAnsi="Calibri" w:cs="Times New Roman"/>
                <w:color w:val="000000"/>
                <w:lang w:eastAsia="en-GB"/>
              </w:rPr>
              <w:t xml:space="preserve"> (s)</w:t>
            </w:r>
          </w:p>
        </w:tc>
        <w:tc>
          <w:tcPr>
            <w:tcW w:w="0" w:type="auto"/>
            <w:shd w:val="clear" w:color="auto" w:fill="auto"/>
          </w:tcPr>
          <w:p w14:paraId="2D239E43" w14:textId="77777777" w:rsidR="003F25FE" w:rsidRDefault="006A474F"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2E50D0">
              <w:rPr>
                <w:rFonts w:ascii="Calibri" w:eastAsia="Times New Roman" w:hAnsi="Calibri" w:cs="Times New Roman"/>
                <w:b/>
                <w:color w:val="000000"/>
                <w:lang w:eastAsia="en-GB"/>
              </w:rPr>
              <w:t>60</w:t>
            </w:r>
          </w:p>
        </w:tc>
        <w:tc>
          <w:tcPr>
            <w:tcW w:w="0" w:type="auto"/>
            <w:shd w:val="clear" w:color="auto" w:fill="auto"/>
          </w:tcPr>
          <w:p w14:paraId="4A7B375F" w14:textId="77777777" w:rsidR="003F25FE" w:rsidRDefault="006A474F"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2E50D0">
              <w:rPr>
                <w:rFonts w:ascii="Calibri" w:eastAsia="Times New Roman" w:hAnsi="Calibri" w:cs="Times New Roman"/>
                <w:color w:val="000000"/>
                <w:lang w:eastAsia="en-GB"/>
              </w:rPr>
              <w:t>90.739</w:t>
            </w:r>
          </w:p>
        </w:tc>
        <w:tc>
          <w:tcPr>
            <w:tcW w:w="0" w:type="auto"/>
            <w:shd w:val="clear" w:color="auto" w:fill="auto"/>
          </w:tcPr>
          <w:p w14:paraId="740818D7" w14:textId="77777777" w:rsidR="003F25FE" w:rsidRDefault="003F25FE"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2E50D0">
              <w:rPr>
                <w:rFonts w:ascii="Calibri" w:eastAsia="Times New Roman" w:hAnsi="Calibri" w:cs="Times New Roman"/>
                <w:color w:val="000000"/>
                <w:lang w:eastAsia="en-GB"/>
              </w:rPr>
              <w:t>13.5</w:t>
            </w:r>
          </w:p>
        </w:tc>
        <w:tc>
          <w:tcPr>
            <w:tcW w:w="0" w:type="auto"/>
            <w:shd w:val="clear" w:color="auto" w:fill="auto"/>
          </w:tcPr>
          <w:p w14:paraId="75ADEE6E" w14:textId="77777777" w:rsidR="003F25FE" w:rsidRDefault="003F25FE"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2E50D0">
              <w:rPr>
                <w:rFonts w:ascii="Calibri" w:eastAsia="Times New Roman" w:hAnsi="Calibri" w:cs="Times New Roman"/>
                <w:color w:val="000000"/>
                <w:lang w:eastAsia="en-GB"/>
              </w:rPr>
              <w:t>17.47</w:t>
            </w:r>
          </w:p>
        </w:tc>
        <w:tc>
          <w:tcPr>
            <w:tcW w:w="0" w:type="auto"/>
            <w:shd w:val="clear" w:color="auto" w:fill="auto"/>
          </w:tcPr>
          <w:p w14:paraId="2CA0FBC1" w14:textId="77777777" w:rsidR="003F25FE" w:rsidRDefault="003F25FE"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2E50D0">
              <w:rPr>
                <w:rFonts w:ascii="Calibri" w:hAnsi="Calibri"/>
                <w:color w:val="000000"/>
              </w:rPr>
              <w:t>0.565</w:t>
            </w:r>
          </w:p>
        </w:tc>
      </w:tr>
      <w:tr w:rsidR="003F25FE" w14:paraId="79F97DC5" w14:textId="77777777" w:rsidTr="006A474F">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58983BA" w14:textId="77777777" w:rsidR="003F25FE" w:rsidRDefault="003F25FE" w:rsidP="00EA5CD1">
            <w:pPr>
              <w:spacing w:before="0" w:line="276" w:lineRule="auto"/>
            </w:pPr>
          </w:p>
        </w:tc>
        <w:tc>
          <w:tcPr>
            <w:tcW w:w="0" w:type="auto"/>
            <w:shd w:val="clear" w:color="auto" w:fill="auto"/>
          </w:tcPr>
          <w:p w14:paraId="178F4A45" w14:textId="77777777" w:rsidR="003F25FE" w:rsidRDefault="006A474F"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r w:rsidRPr="002E50D0">
              <w:rPr>
                <w:rFonts w:ascii="Calibri" w:eastAsia="Times New Roman" w:hAnsi="Calibri" w:cs="Times New Roman"/>
                <w:b/>
                <w:color w:val="000000"/>
                <w:lang w:eastAsia="en-GB"/>
              </w:rPr>
              <w:t>120</w:t>
            </w:r>
          </w:p>
        </w:tc>
        <w:tc>
          <w:tcPr>
            <w:tcW w:w="0" w:type="auto"/>
            <w:shd w:val="clear" w:color="auto" w:fill="auto"/>
          </w:tcPr>
          <w:p w14:paraId="6F20E86B" w14:textId="77777777" w:rsidR="003F25FE" w:rsidRDefault="006A474F"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r w:rsidRPr="002E50D0">
              <w:rPr>
                <w:rFonts w:ascii="Calibri" w:eastAsia="Times New Roman" w:hAnsi="Calibri" w:cs="Times New Roman"/>
                <w:color w:val="000000"/>
                <w:lang w:eastAsia="en-GB"/>
              </w:rPr>
              <w:t>86.361</w:t>
            </w:r>
          </w:p>
        </w:tc>
        <w:tc>
          <w:tcPr>
            <w:tcW w:w="0" w:type="auto"/>
            <w:shd w:val="clear" w:color="auto" w:fill="auto"/>
          </w:tcPr>
          <w:p w14:paraId="5C814948" w14:textId="77777777" w:rsidR="003F25FE" w:rsidRDefault="003F25FE"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r w:rsidRPr="002E50D0">
              <w:rPr>
                <w:rFonts w:ascii="Calibri" w:eastAsia="Times New Roman" w:hAnsi="Calibri" w:cs="Times New Roman"/>
                <w:color w:val="000000"/>
                <w:lang w:eastAsia="en-GB"/>
              </w:rPr>
              <w:t>9.12</w:t>
            </w:r>
          </w:p>
        </w:tc>
        <w:tc>
          <w:tcPr>
            <w:tcW w:w="0" w:type="auto"/>
            <w:shd w:val="clear" w:color="auto" w:fill="auto"/>
          </w:tcPr>
          <w:p w14:paraId="66E52519" w14:textId="77777777" w:rsidR="003F25FE" w:rsidRDefault="003F25FE"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r w:rsidRPr="002E50D0">
              <w:rPr>
                <w:rFonts w:ascii="Calibri" w:eastAsia="Times New Roman" w:hAnsi="Calibri" w:cs="Times New Roman"/>
                <w:color w:val="000000"/>
                <w:lang w:eastAsia="en-GB"/>
              </w:rPr>
              <w:t>11.8</w:t>
            </w:r>
          </w:p>
        </w:tc>
        <w:tc>
          <w:tcPr>
            <w:tcW w:w="0" w:type="auto"/>
            <w:shd w:val="clear" w:color="auto" w:fill="auto"/>
          </w:tcPr>
          <w:p w14:paraId="7FCD1708" w14:textId="77777777" w:rsidR="003F25FE" w:rsidRDefault="003F25FE"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sidRPr="002E50D0">
              <w:rPr>
                <w:rFonts w:ascii="Calibri" w:hAnsi="Calibri"/>
                <w:color w:val="000000"/>
              </w:rPr>
              <w:t>0.382</w:t>
            </w:r>
          </w:p>
        </w:tc>
      </w:tr>
      <w:tr w:rsidR="003F25FE" w14:paraId="470612E5" w14:textId="77777777" w:rsidTr="006A47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35AF61C" w14:textId="77777777" w:rsidR="003F25FE" w:rsidRDefault="003F25FE" w:rsidP="00EA5CD1">
            <w:pPr>
              <w:spacing w:before="0" w:line="276" w:lineRule="auto"/>
            </w:pPr>
          </w:p>
        </w:tc>
        <w:tc>
          <w:tcPr>
            <w:tcW w:w="0" w:type="auto"/>
            <w:shd w:val="clear" w:color="auto" w:fill="auto"/>
          </w:tcPr>
          <w:p w14:paraId="03A080A5" w14:textId="77777777" w:rsidR="003F25FE" w:rsidRDefault="006A474F"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2E50D0">
              <w:rPr>
                <w:rFonts w:ascii="Calibri" w:eastAsia="Times New Roman" w:hAnsi="Calibri" w:cs="Times New Roman"/>
                <w:b/>
                <w:color w:val="000000"/>
                <w:lang w:eastAsia="en-GB"/>
              </w:rPr>
              <w:t>180</w:t>
            </w:r>
          </w:p>
        </w:tc>
        <w:tc>
          <w:tcPr>
            <w:tcW w:w="0" w:type="auto"/>
            <w:shd w:val="clear" w:color="auto" w:fill="auto"/>
          </w:tcPr>
          <w:p w14:paraId="3F73DFC8" w14:textId="77777777" w:rsidR="003F25FE" w:rsidRDefault="006A474F"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2E50D0">
              <w:rPr>
                <w:rFonts w:ascii="Calibri" w:eastAsia="Times New Roman" w:hAnsi="Calibri" w:cs="Times New Roman"/>
                <w:color w:val="000000"/>
                <w:lang w:eastAsia="en-GB"/>
              </w:rPr>
              <w:t>85.691</w:t>
            </w:r>
          </w:p>
        </w:tc>
        <w:tc>
          <w:tcPr>
            <w:tcW w:w="0" w:type="auto"/>
            <w:shd w:val="clear" w:color="auto" w:fill="auto"/>
          </w:tcPr>
          <w:p w14:paraId="5B5CCB14" w14:textId="77777777" w:rsidR="003F25FE" w:rsidRDefault="003F25FE"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2E50D0">
              <w:rPr>
                <w:rFonts w:ascii="Calibri" w:eastAsia="Times New Roman" w:hAnsi="Calibri" w:cs="Times New Roman"/>
                <w:color w:val="000000"/>
                <w:lang w:eastAsia="en-GB"/>
              </w:rPr>
              <w:t>8.44</w:t>
            </w:r>
          </w:p>
        </w:tc>
        <w:tc>
          <w:tcPr>
            <w:tcW w:w="0" w:type="auto"/>
            <w:shd w:val="clear" w:color="auto" w:fill="auto"/>
          </w:tcPr>
          <w:p w14:paraId="11E7ACCA" w14:textId="77777777" w:rsidR="003F25FE" w:rsidRDefault="003F25FE"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2E50D0">
              <w:rPr>
                <w:rFonts w:ascii="Calibri" w:eastAsia="Times New Roman" w:hAnsi="Calibri" w:cs="Times New Roman"/>
                <w:color w:val="000000"/>
                <w:lang w:eastAsia="en-GB"/>
              </w:rPr>
              <w:t>10.94</w:t>
            </w:r>
          </w:p>
        </w:tc>
        <w:tc>
          <w:tcPr>
            <w:tcW w:w="0" w:type="auto"/>
            <w:shd w:val="clear" w:color="auto" w:fill="auto"/>
          </w:tcPr>
          <w:p w14:paraId="7FDC71C8" w14:textId="77777777" w:rsidR="003F25FE" w:rsidRDefault="003F25FE"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2E50D0">
              <w:rPr>
                <w:rFonts w:ascii="Calibri" w:hAnsi="Calibri"/>
                <w:color w:val="000000"/>
              </w:rPr>
              <w:t>0.354</w:t>
            </w:r>
          </w:p>
        </w:tc>
      </w:tr>
      <w:tr w:rsidR="003F25FE" w14:paraId="32F9D53A" w14:textId="77777777" w:rsidTr="006A474F">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F0FC42A" w14:textId="77777777" w:rsidR="003F25FE" w:rsidRDefault="003F25FE" w:rsidP="00EA5CD1">
            <w:pPr>
              <w:spacing w:before="0" w:line="276" w:lineRule="auto"/>
            </w:pPr>
          </w:p>
        </w:tc>
        <w:tc>
          <w:tcPr>
            <w:tcW w:w="0" w:type="auto"/>
            <w:shd w:val="clear" w:color="auto" w:fill="auto"/>
          </w:tcPr>
          <w:p w14:paraId="2AE56B75" w14:textId="77777777" w:rsidR="003F25FE" w:rsidRDefault="006A474F"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r w:rsidRPr="002E50D0">
              <w:rPr>
                <w:rFonts w:ascii="Calibri" w:eastAsia="Times New Roman" w:hAnsi="Calibri" w:cs="Times New Roman"/>
                <w:b/>
                <w:color w:val="000000"/>
                <w:lang w:eastAsia="en-GB"/>
              </w:rPr>
              <w:t>480</w:t>
            </w:r>
          </w:p>
        </w:tc>
        <w:tc>
          <w:tcPr>
            <w:tcW w:w="0" w:type="auto"/>
            <w:shd w:val="clear" w:color="auto" w:fill="auto"/>
          </w:tcPr>
          <w:p w14:paraId="3E582612" w14:textId="77777777" w:rsidR="003F25FE" w:rsidRDefault="006A474F"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r w:rsidRPr="002E50D0">
              <w:rPr>
                <w:rFonts w:ascii="Calibri" w:eastAsia="Times New Roman" w:hAnsi="Calibri" w:cs="Times New Roman"/>
                <w:color w:val="000000"/>
                <w:lang w:eastAsia="en-GB"/>
              </w:rPr>
              <w:t>85.291</w:t>
            </w:r>
          </w:p>
        </w:tc>
        <w:tc>
          <w:tcPr>
            <w:tcW w:w="0" w:type="auto"/>
            <w:shd w:val="clear" w:color="auto" w:fill="auto"/>
          </w:tcPr>
          <w:p w14:paraId="56B94DB7" w14:textId="77777777" w:rsidR="003F25FE" w:rsidRDefault="003F25FE"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r w:rsidRPr="002E50D0">
              <w:rPr>
                <w:rFonts w:ascii="Calibri" w:eastAsia="Times New Roman" w:hAnsi="Calibri" w:cs="Times New Roman"/>
                <w:color w:val="000000"/>
                <w:lang w:eastAsia="en-GB"/>
              </w:rPr>
              <w:t>8.05</w:t>
            </w:r>
          </w:p>
        </w:tc>
        <w:tc>
          <w:tcPr>
            <w:tcW w:w="0" w:type="auto"/>
            <w:shd w:val="clear" w:color="auto" w:fill="auto"/>
          </w:tcPr>
          <w:p w14:paraId="1DE742C5" w14:textId="77777777" w:rsidR="003F25FE" w:rsidRDefault="003F25FE"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r w:rsidRPr="002E50D0">
              <w:rPr>
                <w:rFonts w:ascii="Calibri" w:eastAsia="Times New Roman" w:hAnsi="Calibri" w:cs="Times New Roman"/>
                <w:color w:val="000000"/>
                <w:lang w:eastAsia="en-GB"/>
              </w:rPr>
              <w:t>10.42</w:t>
            </w:r>
          </w:p>
        </w:tc>
        <w:tc>
          <w:tcPr>
            <w:tcW w:w="0" w:type="auto"/>
            <w:shd w:val="clear" w:color="auto" w:fill="auto"/>
          </w:tcPr>
          <w:p w14:paraId="4BF93883" w14:textId="77777777" w:rsidR="003F25FE" w:rsidRDefault="003F25FE"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sidRPr="002E50D0">
              <w:rPr>
                <w:rFonts w:ascii="Calibri" w:hAnsi="Calibri"/>
                <w:color w:val="000000"/>
              </w:rPr>
              <w:t>0.337</w:t>
            </w:r>
          </w:p>
        </w:tc>
      </w:tr>
      <w:tr w:rsidR="003F25FE" w14:paraId="7F25ADA8" w14:textId="77777777" w:rsidTr="006A47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575F188" w14:textId="77777777" w:rsidR="003F25FE" w:rsidRDefault="003F25FE" w:rsidP="00EA5CD1">
            <w:pPr>
              <w:spacing w:before="0" w:line="276" w:lineRule="auto"/>
            </w:pPr>
          </w:p>
        </w:tc>
        <w:tc>
          <w:tcPr>
            <w:tcW w:w="0" w:type="auto"/>
            <w:shd w:val="clear" w:color="auto" w:fill="auto"/>
          </w:tcPr>
          <w:p w14:paraId="08BFB19F" w14:textId="77777777" w:rsidR="003F25FE" w:rsidRDefault="006A474F"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2E50D0">
              <w:rPr>
                <w:rFonts w:ascii="Calibri" w:eastAsia="Times New Roman" w:hAnsi="Calibri" w:cs="Times New Roman"/>
                <w:b/>
                <w:color w:val="000000"/>
                <w:lang w:eastAsia="en-GB"/>
              </w:rPr>
              <w:t>540</w:t>
            </w:r>
          </w:p>
        </w:tc>
        <w:tc>
          <w:tcPr>
            <w:tcW w:w="0" w:type="auto"/>
            <w:shd w:val="clear" w:color="auto" w:fill="auto"/>
          </w:tcPr>
          <w:p w14:paraId="3D0DD19E" w14:textId="77777777" w:rsidR="003F25FE" w:rsidRDefault="006A474F"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2E50D0">
              <w:rPr>
                <w:rFonts w:ascii="Calibri" w:eastAsia="Times New Roman" w:hAnsi="Calibri" w:cs="Times New Roman"/>
                <w:color w:val="000000"/>
                <w:lang w:eastAsia="en-GB"/>
              </w:rPr>
              <w:t>85.265</w:t>
            </w:r>
          </w:p>
        </w:tc>
        <w:tc>
          <w:tcPr>
            <w:tcW w:w="0" w:type="auto"/>
            <w:shd w:val="clear" w:color="auto" w:fill="auto"/>
          </w:tcPr>
          <w:p w14:paraId="562F5E5B" w14:textId="77777777" w:rsidR="003F25FE" w:rsidRDefault="003F25FE"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2E50D0">
              <w:rPr>
                <w:rFonts w:ascii="Calibri" w:eastAsia="Times New Roman" w:hAnsi="Calibri" w:cs="Times New Roman"/>
                <w:color w:val="000000"/>
                <w:lang w:eastAsia="en-GB"/>
              </w:rPr>
              <w:t>8.02</w:t>
            </w:r>
          </w:p>
        </w:tc>
        <w:tc>
          <w:tcPr>
            <w:tcW w:w="0" w:type="auto"/>
            <w:shd w:val="clear" w:color="auto" w:fill="auto"/>
          </w:tcPr>
          <w:p w14:paraId="7243BF98" w14:textId="77777777" w:rsidR="003F25FE" w:rsidRDefault="003F25FE"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r w:rsidRPr="002E50D0">
              <w:rPr>
                <w:rFonts w:ascii="Calibri" w:eastAsia="Times New Roman" w:hAnsi="Calibri" w:cs="Times New Roman"/>
                <w:color w:val="000000"/>
                <w:lang w:eastAsia="en-GB"/>
              </w:rPr>
              <w:t>10.38</w:t>
            </w:r>
          </w:p>
        </w:tc>
        <w:tc>
          <w:tcPr>
            <w:tcW w:w="0" w:type="auto"/>
            <w:shd w:val="clear" w:color="auto" w:fill="auto"/>
          </w:tcPr>
          <w:p w14:paraId="2C1A11B2" w14:textId="77777777" w:rsidR="003F25FE" w:rsidRDefault="003F25FE"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2E50D0">
              <w:rPr>
                <w:rFonts w:ascii="Calibri" w:hAnsi="Calibri"/>
                <w:color w:val="000000"/>
              </w:rPr>
              <w:t>0.336</w:t>
            </w:r>
          </w:p>
        </w:tc>
      </w:tr>
      <w:tr w:rsidR="003F25FE" w14:paraId="7526060F" w14:textId="77777777" w:rsidTr="006A474F">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383F79F" w14:textId="77777777" w:rsidR="003F25FE" w:rsidRDefault="003F25FE" w:rsidP="00EA5CD1">
            <w:pPr>
              <w:spacing w:before="0" w:line="276" w:lineRule="auto"/>
            </w:pPr>
          </w:p>
        </w:tc>
        <w:tc>
          <w:tcPr>
            <w:tcW w:w="0" w:type="auto"/>
            <w:shd w:val="clear" w:color="auto" w:fill="auto"/>
          </w:tcPr>
          <w:p w14:paraId="58BF76B0" w14:textId="77777777" w:rsidR="003F25FE" w:rsidRDefault="006A474F"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noProof/>
                <w:lang w:eastAsia="en-GB"/>
              </w:rPr>
            </w:pPr>
            <w:r w:rsidRPr="002E50D0">
              <w:rPr>
                <w:rFonts w:ascii="Calibri" w:eastAsia="Times New Roman" w:hAnsi="Calibri" w:cs="Times New Roman"/>
                <w:b/>
                <w:color w:val="000000"/>
                <w:lang w:eastAsia="en-GB"/>
              </w:rPr>
              <w:t>600</w:t>
            </w:r>
          </w:p>
        </w:tc>
        <w:tc>
          <w:tcPr>
            <w:tcW w:w="0" w:type="auto"/>
            <w:shd w:val="clear" w:color="auto" w:fill="auto"/>
          </w:tcPr>
          <w:p w14:paraId="4439154E" w14:textId="77777777" w:rsidR="003F25FE" w:rsidRDefault="003F25FE"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noProof/>
                <w:lang w:eastAsia="en-GB"/>
              </w:rPr>
            </w:pPr>
            <w:r w:rsidRPr="002E50D0">
              <w:rPr>
                <w:rFonts w:ascii="Calibri" w:eastAsia="Times New Roman" w:hAnsi="Calibri" w:cs="Times New Roman"/>
                <w:color w:val="000000"/>
                <w:lang w:eastAsia="en-GB"/>
              </w:rPr>
              <w:t>85.209</w:t>
            </w:r>
          </w:p>
        </w:tc>
        <w:tc>
          <w:tcPr>
            <w:tcW w:w="0" w:type="auto"/>
            <w:shd w:val="clear" w:color="auto" w:fill="auto"/>
          </w:tcPr>
          <w:p w14:paraId="5CF3233B" w14:textId="77777777" w:rsidR="003F25FE" w:rsidRDefault="003F25FE"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noProof/>
                <w:lang w:eastAsia="en-GB"/>
              </w:rPr>
            </w:pPr>
            <w:r w:rsidRPr="002E50D0">
              <w:rPr>
                <w:rFonts w:ascii="Calibri" w:eastAsia="Times New Roman" w:hAnsi="Calibri" w:cs="Times New Roman"/>
                <w:color w:val="000000"/>
                <w:lang w:eastAsia="en-GB"/>
              </w:rPr>
              <w:t>7.97</w:t>
            </w:r>
          </w:p>
        </w:tc>
        <w:tc>
          <w:tcPr>
            <w:tcW w:w="0" w:type="auto"/>
            <w:shd w:val="clear" w:color="auto" w:fill="auto"/>
          </w:tcPr>
          <w:p w14:paraId="769B7CBA" w14:textId="77777777" w:rsidR="003F25FE" w:rsidRDefault="003F25FE"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noProof/>
                <w:lang w:eastAsia="en-GB"/>
              </w:rPr>
            </w:pPr>
            <w:r w:rsidRPr="002E50D0">
              <w:rPr>
                <w:rFonts w:ascii="Calibri" w:eastAsia="Times New Roman" w:hAnsi="Calibri" w:cs="Times New Roman"/>
                <w:color w:val="000000"/>
                <w:lang w:eastAsia="en-GB"/>
              </w:rPr>
              <w:t>10.31</w:t>
            </w:r>
          </w:p>
        </w:tc>
        <w:tc>
          <w:tcPr>
            <w:tcW w:w="0" w:type="auto"/>
            <w:shd w:val="clear" w:color="auto" w:fill="auto"/>
          </w:tcPr>
          <w:p w14:paraId="460CD3CC" w14:textId="77777777" w:rsidR="003F25FE" w:rsidRDefault="003F25FE"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2E50D0">
              <w:rPr>
                <w:rFonts w:ascii="Calibri" w:hAnsi="Calibri"/>
                <w:color w:val="000000"/>
              </w:rPr>
              <w:t>0.334</w:t>
            </w:r>
          </w:p>
        </w:tc>
      </w:tr>
      <w:tr w:rsidR="003F25FE" w14:paraId="3CAD0F61" w14:textId="77777777" w:rsidTr="006A47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shd w:val="clear" w:color="auto" w:fill="auto"/>
          </w:tcPr>
          <w:p w14:paraId="4EC35C31" w14:textId="77777777" w:rsidR="003F25FE" w:rsidRDefault="003F25FE" w:rsidP="00EA5CD1">
            <w:pPr>
              <w:spacing w:before="0" w:line="276" w:lineRule="auto"/>
            </w:pPr>
          </w:p>
        </w:tc>
        <w:tc>
          <w:tcPr>
            <w:tcW w:w="0" w:type="auto"/>
            <w:tcBorders>
              <w:bottom w:val="single" w:sz="18" w:space="0" w:color="auto"/>
            </w:tcBorders>
            <w:shd w:val="clear" w:color="auto" w:fill="auto"/>
          </w:tcPr>
          <w:p w14:paraId="37B4AFA0" w14:textId="77777777" w:rsidR="003F25FE" w:rsidRDefault="006A474F"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noProof/>
                <w:lang w:eastAsia="en-GB"/>
              </w:rPr>
            </w:pPr>
            <w:r w:rsidRPr="002E50D0">
              <w:rPr>
                <w:rFonts w:ascii="Calibri" w:eastAsia="Times New Roman" w:hAnsi="Calibri" w:cs="Times New Roman"/>
                <w:b/>
                <w:color w:val="000000"/>
                <w:lang w:eastAsia="en-GB"/>
              </w:rPr>
              <w:t>dried (W</w:t>
            </w:r>
            <w:r w:rsidRPr="002E50D0">
              <w:rPr>
                <w:rFonts w:ascii="Calibri" w:eastAsia="Times New Roman" w:hAnsi="Calibri" w:cs="Times New Roman"/>
                <w:b/>
                <w:color w:val="000000"/>
                <w:vertAlign w:val="subscript"/>
                <w:lang w:eastAsia="en-GB"/>
              </w:rPr>
              <w:t>d</w:t>
            </w:r>
            <w:r w:rsidRPr="002E50D0">
              <w:rPr>
                <w:rFonts w:ascii="Calibri" w:eastAsia="Times New Roman" w:hAnsi="Calibri" w:cs="Times New Roman"/>
                <w:b/>
                <w:color w:val="000000"/>
                <w:lang w:eastAsia="en-GB"/>
              </w:rPr>
              <w:t>)</w:t>
            </w:r>
          </w:p>
        </w:tc>
        <w:tc>
          <w:tcPr>
            <w:tcW w:w="0" w:type="auto"/>
            <w:tcBorders>
              <w:bottom w:val="single" w:sz="18" w:space="0" w:color="auto"/>
            </w:tcBorders>
            <w:shd w:val="clear" w:color="auto" w:fill="auto"/>
          </w:tcPr>
          <w:p w14:paraId="29C24F37" w14:textId="77777777" w:rsidR="003F25FE" w:rsidRDefault="003F25FE"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noProof/>
                <w:lang w:eastAsia="en-GB"/>
              </w:rPr>
            </w:pPr>
            <w:r w:rsidRPr="002E50D0">
              <w:rPr>
                <w:rFonts w:ascii="Calibri" w:eastAsia="Times New Roman" w:hAnsi="Calibri" w:cs="Times New Roman"/>
                <w:color w:val="000000"/>
                <w:lang w:eastAsia="en-GB"/>
              </w:rPr>
              <w:t>77.244</w:t>
            </w:r>
          </w:p>
        </w:tc>
        <w:tc>
          <w:tcPr>
            <w:tcW w:w="0" w:type="auto"/>
            <w:tcBorders>
              <w:bottom w:val="single" w:sz="18" w:space="0" w:color="auto"/>
            </w:tcBorders>
            <w:shd w:val="clear" w:color="auto" w:fill="auto"/>
          </w:tcPr>
          <w:p w14:paraId="1E65AC67" w14:textId="77777777" w:rsidR="003F25FE" w:rsidRDefault="003F25FE"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noProof/>
                <w:lang w:eastAsia="en-GB"/>
              </w:rPr>
            </w:pPr>
            <w:r w:rsidRPr="002E50D0">
              <w:rPr>
                <w:rFonts w:ascii="Calibri" w:eastAsia="Times New Roman" w:hAnsi="Calibri" w:cs="Times New Roman"/>
                <w:color w:val="000000"/>
                <w:lang w:eastAsia="en-GB"/>
              </w:rPr>
              <w:t>-</w:t>
            </w:r>
          </w:p>
        </w:tc>
        <w:tc>
          <w:tcPr>
            <w:tcW w:w="0" w:type="auto"/>
            <w:tcBorders>
              <w:bottom w:val="single" w:sz="18" w:space="0" w:color="auto"/>
            </w:tcBorders>
            <w:shd w:val="clear" w:color="auto" w:fill="auto"/>
          </w:tcPr>
          <w:p w14:paraId="3D93A078" w14:textId="77777777" w:rsidR="003F25FE" w:rsidRDefault="003F25FE"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noProof/>
                <w:lang w:eastAsia="en-GB"/>
              </w:rPr>
            </w:pPr>
            <w:r w:rsidRPr="002E50D0">
              <w:rPr>
                <w:rFonts w:ascii="Calibri" w:eastAsia="Times New Roman" w:hAnsi="Calibri" w:cs="Times New Roman"/>
                <w:color w:val="000000"/>
                <w:lang w:eastAsia="en-GB"/>
              </w:rPr>
              <w:t>-</w:t>
            </w:r>
          </w:p>
        </w:tc>
        <w:tc>
          <w:tcPr>
            <w:tcW w:w="0" w:type="auto"/>
            <w:tcBorders>
              <w:bottom w:val="single" w:sz="18" w:space="0" w:color="auto"/>
            </w:tcBorders>
            <w:shd w:val="clear" w:color="auto" w:fill="auto"/>
          </w:tcPr>
          <w:p w14:paraId="637FE625" w14:textId="77777777" w:rsidR="003F25FE" w:rsidRDefault="003F25FE"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2E50D0">
              <w:rPr>
                <w:rFonts w:ascii="Calibri" w:eastAsia="Times New Roman" w:hAnsi="Calibri" w:cs="Times New Roman"/>
                <w:color w:val="000000"/>
                <w:lang w:eastAsia="en-GB"/>
              </w:rPr>
              <w:t>-</w:t>
            </w:r>
          </w:p>
        </w:tc>
      </w:tr>
    </w:tbl>
    <w:p w14:paraId="5633D254" w14:textId="77777777" w:rsidR="003F25FE" w:rsidRDefault="003F25FE" w:rsidP="00EA5CD1">
      <w:pPr>
        <w:spacing w:line="276" w:lineRule="auto"/>
      </w:pPr>
    </w:p>
    <w:p w14:paraId="5CBFB80B" w14:textId="77777777" w:rsidR="002948A6" w:rsidRPr="002A3BDD" w:rsidRDefault="002948A6" w:rsidP="00EA5CD1">
      <w:pPr>
        <w:spacing w:line="276" w:lineRule="auto"/>
        <w:rPr>
          <w:lang w:val="en-US"/>
        </w:rPr>
      </w:pPr>
      <w:r>
        <w:rPr>
          <w:noProof/>
          <w:lang w:eastAsia="en-GB"/>
        </w:rPr>
        <w:drawing>
          <wp:inline distT="0" distB="0" distL="0" distR="0" wp14:anchorId="04BEE560" wp14:editId="2A723D89">
            <wp:extent cx="5504155" cy="3338003"/>
            <wp:effectExtent l="0" t="0" r="1905" b="0"/>
            <wp:docPr id="200" name="Chart 20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4"/>
              </a:graphicData>
            </a:graphic>
          </wp:inline>
        </w:drawing>
      </w:r>
    </w:p>
    <w:p w14:paraId="00EDB63F" w14:textId="06AEE87F" w:rsidR="0023313A" w:rsidRDefault="002948A6" w:rsidP="00EA5CD1">
      <w:pPr>
        <w:pStyle w:val="Caption"/>
        <w:spacing w:line="276" w:lineRule="auto"/>
      </w:pPr>
      <w:bookmarkStart w:id="399" w:name="_Ref461386856"/>
      <w:bookmarkStart w:id="400" w:name="_Toc474686645"/>
      <w:r>
        <w:t xml:space="preserve">Figure </w:t>
      </w:r>
      <w:fldSimple w:instr=" STYLEREF 1 \s ">
        <w:r w:rsidR="005D3AE0">
          <w:rPr>
            <w:noProof/>
          </w:rPr>
          <w:t>6</w:t>
        </w:r>
      </w:fldSimple>
      <w:r w:rsidR="00F02E7D">
        <w:noBreakHyphen/>
      </w:r>
      <w:fldSimple w:instr=" SEQ Figure \* ARABIC \s 1 ">
        <w:r w:rsidR="005D3AE0">
          <w:rPr>
            <w:noProof/>
          </w:rPr>
          <w:t>10</w:t>
        </w:r>
      </w:fldSimple>
      <w:bookmarkEnd w:id="399"/>
      <w:r>
        <w:t>.  Drying curves for 3 Å zeolite molecular sieves for 5 repeats at 30 °C under continuous flow fluidisation.</w:t>
      </w:r>
      <w:bookmarkStart w:id="401" w:name="_Ref453872151"/>
      <w:bookmarkEnd w:id="400"/>
    </w:p>
    <w:p w14:paraId="66DD7233" w14:textId="77777777" w:rsidR="00553E25" w:rsidRDefault="00553E25" w:rsidP="00553E25"/>
    <w:p w14:paraId="182537E1" w14:textId="0584E692" w:rsidR="00553E25" w:rsidRPr="003854BA" w:rsidRDefault="00553E25" w:rsidP="003854BA">
      <w:pPr>
        <w:spacing w:line="276" w:lineRule="auto"/>
      </w:pPr>
      <w:r>
        <w:lastRenderedPageBreak/>
        <w:fldChar w:fldCharType="begin"/>
      </w:r>
      <w:r>
        <w:rPr>
          <w:noProof/>
        </w:rPr>
        <w:instrText xml:space="preserve"> REF _Ref453871825 \h </w:instrText>
      </w:r>
      <w:r>
        <w:instrText xml:space="preserve"> \* MERGEFORMAT </w:instrText>
      </w:r>
      <w:r>
        <w:fldChar w:fldCharType="separate"/>
      </w:r>
      <w:r w:rsidR="005D3AE0">
        <w:t xml:space="preserve">Figure </w:t>
      </w:r>
      <w:r w:rsidR="005D3AE0">
        <w:rPr>
          <w:noProof/>
        </w:rPr>
        <w:t>6</w:t>
      </w:r>
      <w:r w:rsidR="005D3AE0">
        <w:rPr>
          <w:noProof/>
        </w:rPr>
        <w:noBreakHyphen/>
        <w:t>11</w:t>
      </w:r>
      <w:r>
        <w:fldChar w:fldCharType="end"/>
      </w:r>
      <w:r>
        <w:rPr>
          <w:noProof/>
        </w:rPr>
        <w:t xml:space="preserve"> shows the average drying curve for all conditions studied for 3 </w:t>
      </w:r>
      <w:r>
        <w:t xml:space="preserve">Å molecular sieves.  The average initial moisture content varied by 3.55 %, but increased to 4.67 % by 600 seconds.  The initial moisture content demonstrated a strong influence over the full drying curve, dictating the final average moisture content in most conditions.  For example, the 30 °C pulsed flow regime experiments had a high average initial moisture content of 30.76 %, which produced the highest final moisture content of all the conditions tested of 11.71 % by 600 seconds.  Due to this initial moisture content, the rate of drying is indistinguishable between flow regimes and temperatures in </w:t>
      </w:r>
      <w:r>
        <w:fldChar w:fldCharType="begin"/>
      </w:r>
      <w:r>
        <w:instrText xml:space="preserve"> REF _Ref453871825 \h  \* MERGEFORMAT </w:instrText>
      </w:r>
      <w:r>
        <w:fldChar w:fldCharType="separate"/>
      </w:r>
      <w:r w:rsidR="005D3AE0">
        <w:t xml:space="preserve">Figure </w:t>
      </w:r>
      <w:r w:rsidR="005D3AE0">
        <w:rPr>
          <w:noProof/>
        </w:rPr>
        <w:t>6</w:t>
      </w:r>
      <w:r w:rsidR="005D3AE0">
        <w:rPr>
          <w:noProof/>
        </w:rPr>
        <w:noBreakHyphen/>
        <w:t>11</w:t>
      </w:r>
      <w:r>
        <w:fldChar w:fldCharType="end"/>
      </w:r>
      <w:r>
        <w:t>.  The variation in moisture content between the particles was greater in the early stages of drying, as demonstrated by the higher standard deviation shown in</w:t>
      </w:r>
      <w:r w:rsidR="005D3AE0">
        <w:t xml:space="preserve"> </w:t>
      </w:r>
      <w:r w:rsidR="005D3AE0">
        <w:fldChar w:fldCharType="begin"/>
      </w:r>
      <w:r w:rsidR="005D3AE0">
        <w:instrText xml:space="preserve"> REF _Ref474663652 \h </w:instrText>
      </w:r>
      <w:r w:rsidR="005D3AE0">
        <w:fldChar w:fldCharType="separate"/>
      </w:r>
      <w:r w:rsidR="005D3AE0">
        <w:t xml:space="preserve">Table </w:t>
      </w:r>
      <w:r w:rsidR="005D3AE0">
        <w:rPr>
          <w:noProof/>
        </w:rPr>
        <w:t>6</w:t>
      </w:r>
      <w:r w:rsidR="005D3AE0">
        <w:noBreakHyphen/>
      </w:r>
      <w:r w:rsidR="005D3AE0">
        <w:rPr>
          <w:noProof/>
        </w:rPr>
        <w:t>7</w:t>
      </w:r>
      <w:r w:rsidR="005D3AE0">
        <w:fldChar w:fldCharType="end"/>
      </w:r>
      <w:r>
        <w:t xml:space="preserve">.  </w:t>
      </w:r>
      <w:r w:rsidRPr="003854BA">
        <w:t xml:space="preserve">This is likely to be caused by surface moisture being most available at 60 and 120 seconds.  The spread of data around the average at increasing time stages demonstrates the influence of the variation between the individual particles and the controlling effect this may have on the average drying curves.  </w:t>
      </w:r>
    </w:p>
    <w:p w14:paraId="2DE5666D" w14:textId="77777777" w:rsidR="003854BA" w:rsidRDefault="003854BA" w:rsidP="003854BA">
      <w:pPr>
        <w:spacing w:line="276" w:lineRule="auto"/>
      </w:pPr>
      <w:r>
        <w:rPr>
          <w:noProof/>
          <w:lang w:eastAsia="en-GB"/>
        </w:rPr>
        <w:drawing>
          <wp:inline distT="0" distB="0" distL="0" distR="0" wp14:anchorId="4764F725" wp14:editId="076A308B">
            <wp:extent cx="5521911" cy="3151573"/>
            <wp:effectExtent l="0" t="0" r="3175" b="0"/>
            <wp:docPr id="203" name="Chart 20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5"/>
              </a:graphicData>
            </a:graphic>
          </wp:inline>
        </w:drawing>
      </w:r>
    </w:p>
    <w:p w14:paraId="549731F9" w14:textId="6B229D61" w:rsidR="003854BA" w:rsidRDefault="003854BA" w:rsidP="003854BA">
      <w:pPr>
        <w:pStyle w:val="Caption"/>
        <w:spacing w:line="276" w:lineRule="auto"/>
      </w:pPr>
      <w:bookmarkStart w:id="402" w:name="_Ref453871825"/>
      <w:bookmarkStart w:id="403" w:name="_Toc474686646"/>
      <w:r>
        <w:t xml:space="preserve">Figure </w:t>
      </w:r>
      <w:fldSimple w:instr=" STYLEREF 1 \s ">
        <w:r w:rsidR="005D3AE0">
          <w:rPr>
            <w:noProof/>
          </w:rPr>
          <w:t>6</w:t>
        </w:r>
      </w:fldSimple>
      <w:r w:rsidR="00F02E7D">
        <w:noBreakHyphen/>
      </w:r>
      <w:fldSimple w:instr=" SEQ Figure \* ARABIC \s 1 ">
        <w:r w:rsidR="005D3AE0">
          <w:rPr>
            <w:noProof/>
          </w:rPr>
          <w:t>11</w:t>
        </w:r>
      </w:fldSimple>
      <w:bookmarkEnd w:id="402"/>
      <w:r>
        <w:t>.  Drying curves for 3</w:t>
      </w:r>
      <w:r w:rsidRPr="00467FCA">
        <w:t xml:space="preserve"> </w:t>
      </w:r>
      <w:r>
        <w:t>Å zeolite molecular sieves under continuous and pulsed flow showing moisture content (wb) over time (s) at 20 °C, 30 °C and 40 °C, U = 5.16 m/s, d</w:t>
      </w:r>
      <w:r>
        <w:rPr>
          <w:vertAlign w:val="subscript"/>
        </w:rPr>
        <w:t>p</w:t>
      </w:r>
      <w:r>
        <w:t xml:space="preserve"> = 5.175 mm, f = 216 Hz.</w:t>
      </w:r>
      <w:bookmarkEnd w:id="403"/>
      <w:r>
        <w:t xml:space="preserve">  </w:t>
      </w:r>
    </w:p>
    <w:p w14:paraId="33E72C89" w14:textId="77777777" w:rsidR="003854BA" w:rsidRDefault="003854BA" w:rsidP="003854BA">
      <w:pPr>
        <w:spacing w:line="276" w:lineRule="auto"/>
      </w:pPr>
    </w:p>
    <w:p w14:paraId="3FE79FB8" w14:textId="77777777" w:rsidR="003854BA" w:rsidRDefault="003854BA" w:rsidP="003854BA">
      <w:pPr>
        <w:spacing w:line="276" w:lineRule="auto"/>
      </w:pPr>
      <w:r>
        <w:t xml:space="preserve">However, the difference in drying curves between continuous and pulsed flow cannot be accurately compared, as the average initial moisture content is different.   Therefore, </w:t>
      </w:r>
      <w:r>
        <w:fldChar w:fldCharType="begin"/>
      </w:r>
      <w:r>
        <w:instrText xml:space="preserve"> REF _Ref455327292 \h  \* MERGEFORMAT </w:instrText>
      </w:r>
      <w:r>
        <w:fldChar w:fldCharType="separate"/>
      </w:r>
      <w:r w:rsidR="005D3AE0">
        <w:t xml:space="preserve">Figure </w:t>
      </w:r>
      <w:r w:rsidR="005D3AE0">
        <w:rPr>
          <w:noProof/>
        </w:rPr>
        <w:t>6</w:t>
      </w:r>
      <w:r w:rsidR="005D3AE0">
        <w:rPr>
          <w:noProof/>
        </w:rPr>
        <w:noBreakHyphen/>
        <w:t>12</w:t>
      </w:r>
      <w:r>
        <w:fldChar w:fldCharType="end"/>
      </w:r>
      <w:r>
        <w:t xml:space="preserve"> shows normalised drying curves which compare change from the initial moisture content over time.  This demonstrates that the drying curves for 3</w:t>
      </w:r>
      <w:r w:rsidRPr="00467FCA">
        <w:t xml:space="preserve"> </w:t>
      </w:r>
      <w:r>
        <w:t>Å zeolite molecular sieves were very similar when fluidised at 5.16 m/s.  The initial rate of moisture loss was reduced by pulsed flow at 20 °C, although final normalised moisture contents were comparable by 600 seconds.  At 30 °C and 40 °C the moisture content was reduced under the pulsed flow regime by 600 seconds, although the initial loss of moisture at 60 seconds is comparable at 40 °C between the two flow regimes.  The initial moisture content of the particles retains an influence on the normalised moisture content, as shown by the final normalised moisture content of the 30 °C pulsed flow particles.</w:t>
      </w:r>
      <w:r w:rsidRPr="003F25FE">
        <w:t xml:space="preserve"> </w:t>
      </w:r>
    </w:p>
    <w:p w14:paraId="5766515A" w14:textId="72389D0B" w:rsidR="0023313A" w:rsidRDefault="0023313A" w:rsidP="00EA5CD1">
      <w:pPr>
        <w:pStyle w:val="Caption"/>
        <w:spacing w:line="276" w:lineRule="auto"/>
      </w:pPr>
      <w:r w:rsidRPr="0023313A">
        <w:lastRenderedPageBreak/>
        <w:t xml:space="preserve"> </w:t>
      </w:r>
      <w:bookmarkStart w:id="404" w:name="_Ref474663652"/>
      <w:bookmarkStart w:id="405" w:name="_Toc474686769"/>
      <w:r>
        <w:t xml:space="preserve">Table </w:t>
      </w:r>
      <w:fldSimple w:instr=" STYLEREF 1 \s ">
        <w:r w:rsidR="005D3AE0">
          <w:rPr>
            <w:noProof/>
          </w:rPr>
          <w:t>6</w:t>
        </w:r>
      </w:fldSimple>
      <w:r>
        <w:noBreakHyphen/>
      </w:r>
      <w:fldSimple w:instr=" SEQ Table \* ARABIC \s 1 ">
        <w:r w:rsidR="005D3AE0">
          <w:rPr>
            <w:noProof/>
          </w:rPr>
          <w:t>7</w:t>
        </w:r>
      </w:fldSimple>
      <w:bookmarkEnd w:id="401"/>
      <w:bookmarkEnd w:id="404"/>
      <w:r>
        <w:rPr>
          <w:b/>
        </w:rPr>
        <w:t>.</w:t>
      </w:r>
      <w:r>
        <w:t xml:space="preserve">  3</w:t>
      </w:r>
      <w:r w:rsidRPr="00467FCA">
        <w:t xml:space="preserve"> </w:t>
      </w:r>
      <w:r>
        <w:t>Å zeolite molecular sieves drying curve standard deviation of average % moisture content.</w:t>
      </w:r>
      <w:bookmarkEnd w:id="405"/>
    </w:p>
    <w:tbl>
      <w:tblPr>
        <w:tblStyle w:val="LightShading"/>
        <w:tblW w:w="0" w:type="auto"/>
        <w:tblLook w:val="04A0" w:firstRow="1" w:lastRow="0" w:firstColumn="1" w:lastColumn="0" w:noHBand="0" w:noVBand="1"/>
      </w:tblPr>
      <w:tblGrid>
        <w:gridCol w:w="1320"/>
        <w:gridCol w:w="1320"/>
        <w:gridCol w:w="1320"/>
        <w:gridCol w:w="1321"/>
        <w:gridCol w:w="1320"/>
        <w:gridCol w:w="1320"/>
        <w:gridCol w:w="1321"/>
      </w:tblGrid>
      <w:tr w:rsidR="0023313A" w14:paraId="760294C7" w14:textId="77777777" w:rsidTr="002331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top w:val="single" w:sz="18" w:space="0" w:color="auto"/>
            </w:tcBorders>
            <w:shd w:val="clear" w:color="auto" w:fill="FFFFFF" w:themeFill="background1"/>
          </w:tcPr>
          <w:p w14:paraId="0B4BC2CA" w14:textId="77777777" w:rsidR="0023313A" w:rsidRDefault="0023313A" w:rsidP="00EA5CD1">
            <w:pPr>
              <w:spacing w:before="0" w:line="276" w:lineRule="auto"/>
            </w:pPr>
          </w:p>
        </w:tc>
        <w:tc>
          <w:tcPr>
            <w:tcW w:w="1320" w:type="dxa"/>
            <w:tcBorders>
              <w:top w:val="single" w:sz="18" w:space="0" w:color="auto"/>
            </w:tcBorders>
            <w:shd w:val="clear" w:color="auto" w:fill="FFFFFF" w:themeFill="background1"/>
            <w:vAlign w:val="bottom"/>
          </w:tcPr>
          <w:p w14:paraId="747C71BB" w14:textId="77777777" w:rsidR="0023313A" w:rsidRDefault="0023313A" w:rsidP="00EA5CD1">
            <w:pPr>
              <w:spacing w:before="0" w:line="276" w:lineRule="auto"/>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 xml:space="preserve">20 °C </w:t>
            </w:r>
          </w:p>
        </w:tc>
        <w:tc>
          <w:tcPr>
            <w:tcW w:w="1320" w:type="dxa"/>
            <w:tcBorders>
              <w:top w:val="single" w:sz="18" w:space="0" w:color="auto"/>
            </w:tcBorders>
            <w:shd w:val="clear" w:color="auto" w:fill="FFFFFF" w:themeFill="background1"/>
            <w:vAlign w:val="bottom"/>
          </w:tcPr>
          <w:p w14:paraId="65241588" w14:textId="77777777" w:rsidR="0023313A" w:rsidRDefault="0023313A" w:rsidP="00EA5CD1">
            <w:pPr>
              <w:spacing w:before="0" w:line="276" w:lineRule="auto"/>
              <w:cnfStyle w:val="100000000000" w:firstRow="1" w:lastRow="0" w:firstColumn="0" w:lastColumn="0" w:oddVBand="0" w:evenVBand="0" w:oddHBand="0" w:evenHBand="0" w:firstRowFirstColumn="0" w:firstRowLastColumn="0" w:lastRowFirstColumn="0" w:lastRowLastColumn="0"/>
            </w:pPr>
          </w:p>
        </w:tc>
        <w:tc>
          <w:tcPr>
            <w:tcW w:w="1321" w:type="dxa"/>
            <w:tcBorders>
              <w:top w:val="single" w:sz="18" w:space="0" w:color="auto"/>
            </w:tcBorders>
            <w:shd w:val="clear" w:color="auto" w:fill="FFFFFF" w:themeFill="background1"/>
            <w:vAlign w:val="bottom"/>
          </w:tcPr>
          <w:p w14:paraId="345AF353" w14:textId="77777777" w:rsidR="0023313A" w:rsidRDefault="0023313A" w:rsidP="00EA5CD1">
            <w:pPr>
              <w:spacing w:before="0" w:line="276" w:lineRule="auto"/>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 xml:space="preserve">30 °C </w:t>
            </w:r>
          </w:p>
        </w:tc>
        <w:tc>
          <w:tcPr>
            <w:tcW w:w="1320" w:type="dxa"/>
            <w:tcBorders>
              <w:top w:val="single" w:sz="18" w:space="0" w:color="auto"/>
            </w:tcBorders>
            <w:shd w:val="clear" w:color="auto" w:fill="FFFFFF" w:themeFill="background1"/>
            <w:vAlign w:val="bottom"/>
          </w:tcPr>
          <w:p w14:paraId="203586BA" w14:textId="77777777" w:rsidR="0023313A" w:rsidRDefault="0023313A" w:rsidP="00EA5CD1">
            <w:pPr>
              <w:spacing w:before="0" w:line="276" w:lineRule="auto"/>
              <w:cnfStyle w:val="100000000000" w:firstRow="1" w:lastRow="0" w:firstColumn="0" w:lastColumn="0" w:oddVBand="0" w:evenVBand="0" w:oddHBand="0" w:evenHBand="0" w:firstRowFirstColumn="0" w:firstRowLastColumn="0" w:lastRowFirstColumn="0" w:lastRowLastColumn="0"/>
            </w:pPr>
          </w:p>
        </w:tc>
        <w:tc>
          <w:tcPr>
            <w:tcW w:w="1320" w:type="dxa"/>
            <w:tcBorders>
              <w:top w:val="single" w:sz="18" w:space="0" w:color="auto"/>
            </w:tcBorders>
            <w:vAlign w:val="bottom"/>
          </w:tcPr>
          <w:p w14:paraId="407E63AA" w14:textId="77777777" w:rsidR="0023313A" w:rsidRDefault="0023313A"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 xml:space="preserve">40 °C </w:t>
            </w:r>
          </w:p>
        </w:tc>
        <w:tc>
          <w:tcPr>
            <w:tcW w:w="1321" w:type="dxa"/>
            <w:tcBorders>
              <w:top w:val="single" w:sz="18" w:space="0" w:color="auto"/>
            </w:tcBorders>
          </w:tcPr>
          <w:p w14:paraId="4BC23F48" w14:textId="77777777" w:rsidR="0023313A" w:rsidRDefault="0023313A"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pPr>
          </w:p>
        </w:tc>
      </w:tr>
      <w:tr w:rsidR="0023313A" w14:paraId="101E7DE8" w14:textId="77777777" w:rsidTr="00233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shd w:val="clear" w:color="auto" w:fill="auto"/>
          </w:tcPr>
          <w:p w14:paraId="5C129E83" w14:textId="77777777" w:rsidR="0023313A" w:rsidRDefault="0023313A" w:rsidP="00EA5CD1">
            <w:pPr>
              <w:spacing w:before="0" w:line="276" w:lineRule="auto"/>
            </w:pPr>
            <w:r>
              <w:t>t (s)</w:t>
            </w:r>
          </w:p>
        </w:tc>
        <w:tc>
          <w:tcPr>
            <w:tcW w:w="1320" w:type="dxa"/>
            <w:shd w:val="clear" w:color="auto" w:fill="auto"/>
            <w:vAlign w:val="bottom"/>
          </w:tcPr>
          <w:p w14:paraId="5157EA1F"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Continuous</w:t>
            </w:r>
          </w:p>
        </w:tc>
        <w:tc>
          <w:tcPr>
            <w:tcW w:w="1320" w:type="dxa"/>
            <w:shd w:val="clear" w:color="auto" w:fill="auto"/>
            <w:vAlign w:val="bottom"/>
          </w:tcPr>
          <w:p w14:paraId="34BD7BA2"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37 Hz</w:t>
            </w:r>
          </w:p>
        </w:tc>
        <w:tc>
          <w:tcPr>
            <w:tcW w:w="1321" w:type="dxa"/>
            <w:shd w:val="clear" w:color="auto" w:fill="auto"/>
            <w:vAlign w:val="bottom"/>
          </w:tcPr>
          <w:p w14:paraId="643CBD8E"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Continuous</w:t>
            </w:r>
          </w:p>
        </w:tc>
        <w:tc>
          <w:tcPr>
            <w:tcW w:w="1320" w:type="dxa"/>
            <w:shd w:val="clear" w:color="auto" w:fill="auto"/>
            <w:vAlign w:val="bottom"/>
          </w:tcPr>
          <w:p w14:paraId="0940EA46"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37 Hz</w:t>
            </w:r>
          </w:p>
        </w:tc>
        <w:tc>
          <w:tcPr>
            <w:tcW w:w="1320" w:type="dxa"/>
            <w:shd w:val="clear" w:color="auto" w:fill="auto"/>
            <w:vAlign w:val="bottom"/>
          </w:tcPr>
          <w:p w14:paraId="1A68324F" w14:textId="77777777" w:rsidR="0023313A" w:rsidRDefault="0023313A"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Continuous</w:t>
            </w:r>
          </w:p>
        </w:tc>
        <w:tc>
          <w:tcPr>
            <w:tcW w:w="1321" w:type="dxa"/>
            <w:shd w:val="clear" w:color="auto" w:fill="auto"/>
            <w:vAlign w:val="bottom"/>
          </w:tcPr>
          <w:p w14:paraId="2A5EC0FD" w14:textId="77777777" w:rsidR="0023313A" w:rsidRDefault="0023313A"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37 Hz</w:t>
            </w:r>
          </w:p>
        </w:tc>
      </w:tr>
      <w:tr w:rsidR="0023313A" w14:paraId="40DEB638" w14:textId="77777777" w:rsidTr="0023313A">
        <w:tc>
          <w:tcPr>
            <w:cnfStyle w:val="001000000000" w:firstRow="0" w:lastRow="0" w:firstColumn="1" w:lastColumn="0" w:oddVBand="0" w:evenVBand="0" w:oddHBand="0" w:evenHBand="0" w:firstRowFirstColumn="0" w:firstRowLastColumn="0" w:lastRowFirstColumn="0" w:lastRowLastColumn="0"/>
            <w:tcW w:w="1320" w:type="dxa"/>
            <w:shd w:val="clear" w:color="auto" w:fill="auto"/>
          </w:tcPr>
          <w:p w14:paraId="7CD0F882" w14:textId="77777777" w:rsidR="0023313A" w:rsidRDefault="0023313A" w:rsidP="00EA5CD1">
            <w:pPr>
              <w:spacing w:before="0" w:line="276" w:lineRule="auto"/>
            </w:pPr>
            <w:r>
              <w:t>0</w:t>
            </w:r>
          </w:p>
        </w:tc>
        <w:tc>
          <w:tcPr>
            <w:tcW w:w="1320" w:type="dxa"/>
            <w:shd w:val="clear" w:color="auto" w:fill="auto"/>
            <w:vAlign w:val="bottom"/>
          </w:tcPr>
          <w:p w14:paraId="77DA7B26"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939</w:t>
            </w:r>
          </w:p>
        </w:tc>
        <w:tc>
          <w:tcPr>
            <w:tcW w:w="1320" w:type="dxa"/>
            <w:shd w:val="clear" w:color="auto" w:fill="auto"/>
            <w:vAlign w:val="bottom"/>
          </w:tcPr>
          <w:p w14:paraId="13B35E9D"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3</w:t>
            </w:r>
          </w:p>
        </w:tc>
        <w:tc>
          <w:tcPr>
            <w:tcW w:w="1321" w:type="dxa"/>
            <w:shd w:val="clear" w:color="auto" w:fill="auto"/>
            <w:vAlign w:val="bottom"/>
          </w:tcPr>
          <w:p w14:paraId="63415F9C"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854</w:t>
            </w:r>
          </w:p>
        </w:tc>
        <w:tc>
          <w:tcPr>
            <w:tcW w:w="1320" w:type="dxa"/>
            <w:shd w:val="clear" w:color="auto" w:fill="auto"/>
            <w:vAlign w:val="bottom"/>
          </w:tcPr>
          <w:p w14:paraId="5DFDD4D0"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511</w:t>
            </w:r>
          </w:p>
        </w:tc>
        <w:tc>
          <w:tcPr>
            <w:tcW w:w="1320" w:type="dxa"/>
            <w:shd w:val="clear" w:color="auto" w:fill="auto"/>
            <w:vAlign w:val="bottom"/>
          </w:tcPr>
          <w:p w14:paraId="6DDA140A" w14:textId="77777777" w:rsidR="0023313A" w:rsidRDefault="0023313A"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226</w:t>
            </w:r>
          </w:p>
        </w:tc>
        <w:tc>
          <w:tcPr>
            <w:tcW w:w="1321" w:type="dxa"/>
            <w:shd w:val="clear" w:color="auto" w:fill="auto"/>
            <w:vAlign w:val="bottom"/>
          </w:tcPr>
          <w:p w14:paraId="623FB3B9" w14:textId="77777777" w:rsidR="0023313A" w:rsidRDefault="0023313A"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495</w:t>
            </w:r>
          </w:p>
        </w:tc>
      </w:tr>
      <w:tr w:rsidR="0023313A" w14:paraId="56A429D3" w14:textId="77777777" w:rsidTr="00233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shd w:val="clear" w:color="auto" w:fill="auto"/>
          </w:tcPr>
          <w:p w14:paraId="3B015F68" w14:textId="77777777" w:rsidR="0023313A" w:rsidRDefault="0023313A" w:rsidP="00EA5CD1">
            <w:pPr>
              <w:spacing w:before="0" w:line="276" w:lineRule="auto"/>
            </w:pPr>
            <w:r>
              <w:t>60</w:t>
            </w:r>
          </w:p>
        </w:tc>
        <w:tc>
          <w:tcPr>
            <w:tcW w:w="1320" w:type="dxa"/>
            <w:shd w:val="clear" w:color="auto" w:fill="auto"/>
            <w:vAlign w:val="bottom"/>
          </w:tcPr>
          <w:p w14:paraId="3EB5E32F"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09</w:t>
            </w:r>
          </w:p>
        </w:tc>
        <w:tc>
          <w:tcPr>
            <w:tcW w:w="1320" w:type="dxa"/>
            <w:shd w:val="clear" w:color="auto" w:fill="auto"/>
            <w:vAlign w:val="bottom"/>
          </w:tcPr>
          <w:p w14:paraId="62D96A13"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092</w:t>
            </w:r>
          </w:p>
        </w:tc>
        <w:tc>
          <w:tcPr>
            <w:tcW w:w="1321" w:type="dxa"/>
            <w:shd w:val="clear" w:color="auto" w:fill="auto"/>
            <w:vAlign w:val="bottom"/>
          </w:tcPr>
          <w:p w14:paraId="49C7393D"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9</w:t>
            </w:r>
          </w:p>
        </w:tc>
        <w:tc>
          <w:tcPr>
            <w:tcW w:w="1320" w:type="dxa"/>
            <w:shd w:val="clear" w:color="auto" w:fill="auto"/>
            <w:vAlign w:val="bottom"/>
          </w:tcPr>
          <w:p w14:paraId="7AEBA6EF"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972</w:t>
            </w:r>
          </w:p>
        </w:tc>
        <w:tc>
          <w:tcPr>
            <w:tcW w:w="1320" w:type="dxa"/>
            <w:shd w:val="clear" w:color="auto" w:fill="auto"/>
            <w:vAlign w:val="bottom"/>
          </w:tcPr>
          <w:p w14:paraId="3D700D7E" w14:textId="77777777" w:rsidR="0023313A" w:rsidRDefault="0023313A"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186</w:t>
            </w:r>
          </w:p>
        </w:tc>
        <w:tc>
          <w:tcPr>
            <w:tcW w:w="1321" w:type="dxa"/>
            <w:shd w:val="clear" w:color="auto" w:fill="auto"/>
            <w:vAlign w:val="bottom"/>
          </w:tcPr>
          <w:p w14:paraId="0EC27F8E" w14:textId="77777777" w:rsidR="0023313A" w:rsidRDefault="0023313A"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696</w:t>
            </w:r>
          </w:p>
        </w:tc>
      </w:tr>
      <w:tr w:rsidR="0023313A" w14:paraId="49F4A08F" w14:textId="77777777" w:rsidTr="0023313A">
        <w:tc>
          <w:tcPr>
            <w:cnfStyle w:val="001000000000" w:firstRow="0" w:lastRow="0" w:firstColumn="1" w:lastColumn="0" w:oddVBand="0" w:evenVBand="0" w:oddHBand="0" w:evenHBand="0" w:firstRowFirstColumn="0" w:firstRowLastColumn="0" w:lastRowFirstColumn="0" w:lastRowLastColumn="0"/>
            <w:tcW w:w="1320" w:type="dxa"/>
            <w:shd w:val="clear" w:color="auto" w:fill="auto"/>
          </w:tcPr>
          <w:p w14:paraId="72E5692D" w14:textId="77777777" w:rsidR="0023313A" w:rsidRDefault="0023313A" w:rsidP="00EA5CD1">
            <w:pPr>
              <w:spacing w:before="0" w:line="276" w:lineRule="auto"/>
            </w:pPr>
            <w:r>
              <w:t>120</w:t>
            </w:r>
          </w:p>
        </w:tc>
        <w:tc>
          <w:tcPr>
            <w:tcW w:w="1320" w:type="dxa"/>
            <w:shd w:val="clear" w:color="auto" w:fill="auto"/>
            <w:vAlign w:val="bottom"/>
          </w:tcPr>
          <w:p w14:paraId="6600E845"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883</w:t>
            </w:r>
          </w:p>
        </w:tc>
        <w:tc>
          <w:tcPr>
            <w:tcW w:w="1320" w:type="dxa"/>
            <w:shd w:val="clear" w:color="auto" w:fill="auto"/>
            <w:vAlign w:val="bottom"/>
          </w:tcPr>
          <w:p w14:paraId="4BDB81E5"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779</w:t>
            </w:r>
          </w:p>
        </w:tc>
        <w:tc>
          <w:tcPr>
            <w:tcW w:w="1321" w:type="dxa"/>
            <w:shd w:val="clear" w:color="auto" w:fill="auto"/>
            <w:vAlign w:val="bottom"/>
          </w:tcPr>
          <w:p w14:paraId="3F131E6F"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553</w:t>
            </w:r>
          </w:p>
        </w:tc>
        <w:tc>
          <w:tcPr>
            <w:tcW w:w="1320" w:type="dxa"/>
            <w:shd w:val="clear" w:color="auto" w:fill="auto"/>
            <w:vAlign w:val="bottom"/>
          </w:tcPr>
          <w:p w14:paraId="5B8365E9"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561</w:t>
            </w:r>
          </w:p>
        </w:tc>
        <w:tc>
          <w:tcPr>
            <w:tcW w:w="1320" w:type="dxa"/>
            <w:shd w:val="clear" w:color="auto" w:fill="auto"/>
            <w:vAlign w:val="bottom"/>
          </w:tcPr>
          <w:p w14:paraId="5AE97076" w14:textId="77777777" w:rsidR="0023313A" w:rsidRDefault="0023313A"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931</w:t>
            </w:r>
          </w:p>
        </w:tc>
        <w:tc>
          <w:tcPr>
            <w:tcW w:w="1321" w:type="dxa"/>
            <w:shd w:val="clear" w:color="auto" w:fill="auto"/>
            <w:vAlign w:val="bottom"/>
          </w:tcPr>
          <w:p w14:paraId="488C5062" w14:textId="77777777" w:rsidR="0023313A" w:rsidRDefault="0023313A"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422</w:t>
            </w:r>
          </w:p>
        </w:tc>
      </w:tr>
      <w:tr w:rsidR="0023313A" w14:paraId="6418E348" w14:textId="77777777" w:rsidTr="00233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shd w:val="clear" w:color="auto" w:fill="auto"/>
          </w:tcPr>
          <w:p w14:paraId="48C06970" w14:textId="77777777" w:rsidR="0023313A" w:rsidRDefault="0023313A" w:rsidP="00EA5CD1">
            <w:pPr>
              <w:spacing w:before="0" w:line="276" w:lineRule="auto"/>
            </w:pPr>
            <w:r>
              <w:t>180</w:t>
            </w:r>
          </w:p>
        </w:tc>
        <w:tc>
          <w:tcPr>
            <w:tcW w:w="1320" w:type="dxa"/>
            <w:shd w:val="clear" w:color="auto" w:fill="auto"/>
            <w:vAlign w:val="bottom"/>
          </w:tcPr>
          <w:p w14:paraId="1899BF36"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784</w:t>
            </w:r>
          </w:p>
        </w:tc>
        <w:tc>
          <w:tcPr>
            <w:tcW w:w="1320" w:type="dxa"/>
            <w:shd w:val="clear" w:color="auto" w:fill="auto"/>
            <w:vAlign w:val="bottom"/>
          </w:tcPr>
          <w:p w14:paraId="5D494612"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638</w:t>
            </w:r>
          </w:p>
        </w:tc>
        <w:tc>
          <w:tcPr>
            <w:tcW w:w="1321" w:type="dxa"/>
            <w:shd w:val="clear" w:color="auto" w:fill="auto"/>
            <w:vAlign w:val="bottom"/>
          </w:tcPr>
          <w:p w14:paraId="5F11F701"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496</w:t>
            </w:r>
          </w:p>
        </w:tc>
        <w:tc>
          <w:tcPr>
            <w:tcW w:w="1320" w:type="dxa"/>
            <w:shd w:val="clear" w:color="auto" w:fill="auto"/>
            <w:vAlign w:val="bottom"/>
          </w:tcPr>
          <w:p w14:paraId="4F3DD2BB"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438</w:t>
            </w:r>
          </w:p>
        </w:tc>
        <w:tc>
          <w:tcPr>
            <w:tcW w:w="1320" w:type="dxa"/>
            <w:shd w:val="clear" w:color="auto" w:fill="auto"/>
            <w:vAlign w:val="bottom"/>
          </w:tcPr>
          <w:p w14:paraId="11CA22F5" w14:textId="77777777" w:rsidR="0023313A" w:rsidRDefault="0023313A"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795</w:t>
            </w:r>
          </w:p>
        </w:tc>
        <w:tc>
          <w:tcPr>
            <w:tcW w:w="1321" w:type="dxa"/>
            <w:shd w:val="clear" w:color="auto" w:fill="auto"/>
            <w:vAlign w:val="bottom"/>
          </w:tcPr>
          <w:p w14:paraId="12ABCE60" w14:textId="77777777" w:rsidR="0023313A" w:rsidRDefault="0023313A"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217</w:t>
            </w:r>
          </w:p>
        </w:tc>
      </w:tr>
      <w:tr w:rsidR="0023313A" w14:paraId="7684BB7C" w14:textId="77777777" w:rsidTr="0023313A">
        <w:tc>
          <w:tcPr>
            <w:cnfStyle w:val="001000000000" w:firstRow="0" w:lastRow="0" w:firstColumn="1" w:lastColumn="0" w:oddVBand="0" w:evenVBand="0" w:oddHBand="0" w:evenHBand="0" w:firstRowFirstColumn="0" w:firstRowLastColumn="0" w:lastRowFirstColumn="0" w:lastRowLastColumn="0"/>
            <w:tcW w:w="1320" w:type="dxa"/>
            <w:shd w:val="clear" w:color="auto" w:fill="auto"/>
          </w:tcPr>
          <w:p w14:paraId="29D43A04" w14:textId="77777777" w:rsidR="0023313A" w:rsidRDefault="0023313A" w:rsidP="00EA5CD1">
            <w:pPr>
              <w:spacing w:before="0" w:line="276" w:lineRule="auto"/>
            </w:pPr>
            <w:r>
              <w:t>240</w:t>
            </w:r>
          </w:p>
        </w:tc>
        <w:tc>
          <w:tcPr>
            <w:tcW w:w="1320" w:type="dxa"/>
            <w:shd w:val="clear" w:color="auto" w:fill="auto"/>
            <w:vAlign w:val="bottom"/>
          </w:tcPr>
          <w:p w14:paraId="4DC284C4"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709</w:t>
            </w:r>
          </w:p>
        </w:tc>
        <w:tc>
          <w:tcPr>
            <w:tcW w:w="1320" w:type="dxa"/>
            <w:shd w:val="clear" w:color="auto" w:fill="auto"/>
            <w:vAlign w:val="bottom"/>
          </w:tcPr>
          <w:p w14:paraId="3A6C40D3"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53</w:t>
            </w:r>
          </w:p>
        </w:tc>
        <w:tc>
          <w:tcPr>
            <w:tcW w:w="1321" w:type="dxa"/>
            <w:shd w:val="clear" w:color="auto" w:fill="auto"/>
            <w:vAlign w:val="bottom"/>
          </w:tcPr>
          <w:p w14:paraId="65FFAE86"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433</w:t>
            </w:r>
          </w:p>
        </w:tc>
        <w:tc>
          <w:tcPr>
            <w:tcW w:w="1320" w:type="dxa"/>
            <w:shd w:val="clear" w:color="auto" w:fill="auto"/>
            <w:vAlign w:val="bottom"/>
          </w:tcPr>
          <w:p w14:paraId="1CD73CA6"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532</w:t>
            </w:r>
          </w:p>
        </w:tc>
        <w:tc>
          <w:tcPr>
            <w:tcW w:w="1320" w:type="dxa"/>
            <w:shd w:val="clear" w:color="auto" w:fill="auto"/>
            <w:vAlign w:val="bottom"/>
          </w:tcPr>
          <w:p w14:paraId="083E6A59" w14:textId="77777777" w:rsidR="0023313A" w:rsidRDefault="0023313A"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75</w:t>
            </w:r>
          </w:p>
        </w:tc>
        <w:tc>
          <w:tcPr>
            <w:tcW w:w="1321" w:type="dxa"/>
            <w:shd w:val="clear" w:color="auto" w:fill="auto"/>
            <w:vAlign w:val="bottom"/>
          </w:tcPr>
          <w:p w14:paraId="5D829B17" w14:textId="77777777" w:rsidR="0023313A" w:rsidRDefault="0023313A"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223</w:t>
            </w:r>
          </w:p>
        </w:tc>
      </w:tr>
      <w:tr w:rsidR="0023313A" w14:paraId="5C4031E3" w14:textId="77777777" w:rsidTr="00233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shd w:val="clear" w:color="auto" w:fill="auto"/>
          </w:tcPr>
          <w:p w14:paraId="5D198718" w14:textId="77777777" w:rsidR="0023313A" w:rsidRDefault="0023313A" w:rsidP="00EA5CD1">
            <w:pPr>
              <w:spacing w:before="0" w:line="276" w:lineRule="auto"/>
            </w:pPr>
            <w:r>
              <w:t>300</w:t>
            </w:r>
          </w:p>
        </w:tc>
        <w:tc>
          <w:tcPr>
            <w:tcW w:w="1320" w:type="dxa"/>
            <w:shd w:val="clear" w:color="auto" w:fill="auto"/>
            <w:vAlign w:val="bottom"/>
          </w:tcPr>
          <w:p w14:paraId="37609815"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678</w:t>
            </w:r>
          </w:p>
        </w:tc>
        <w:tc>
          <w:tcPr>
            <w:tcW w:w="1320" w:type="dxa"/>
            <w:shd w:val="clear" w:color="auto" w:fill="auto"/>
            <w:vAlign w:val="bottom"/>
          </w:tcPr>
          <w:p w14:paraId="0FB73AD8"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466</w:t>
            </w:r>
          </w:p>
        </w:tc>
        <w:tc>
          <w:tcPr>
            <w:tcW w:w="1321" w:type="dxa"/>
            <w:shd w:val="clear" w:color="auto" w:fill="auto"/>
            <w:vAlign w:val="bottom"/>
          </w:tcPr>
          <w:p w14:paraId="03592273"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406</w:t>
            </w:r>
          </w:p>
        </w:tc>
        <w:tc>
          <w:tcPr>
            <w:tcW w:w="1320" w:type="dxa"/>
            <w:shd w:val="clear" w:color="auto" w:fill="auto"/>
            <w:vAlign w:val="bottom"/>
          </w:tcPr>
          <w:p w14:paraId="0D8B4F2D"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498</w:t>
            </w:r>
          </w:p>
        </w:tc>
        <w:tc>
          <w:tcPr>
            <w:tcW w:w="1320" w:type="dxa"/>
            <w:shd w:val="clear" w:color="auto" w:fill="auto"/>
            <w:vAlign w:val="bottom"/>
          </w:tcPr>
          <w:p w14:paraId="34692A12" w14:textId="77777777" w:rsidR="0023313A" w:rsidRDefault="0023313A"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736</w:t>
            </w:r>
          </w:p>
        </w:tc>
        <w:tc>
          <w:tcPr>
            <w:tcW w:w="1321" w:type="dxa"/>
            <w:shd w:val="clear" w:color="auto" w:fill="auto"/>
            <w:vAlign w:val="bottom"/>
          </w:tcPr>
          <w:p w14:paraId="417FBB46" w14:textId="77777777" w:rsidR="0023313A" w:rsidRDefault="0023313A"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308</w:t>
            </w:r>
          </w:p>
        </w:tc>
      </w:tr>
      <w:tr w:rsidR="0023313A" w14:paraId="48D96FD1" w14:textId="77777777" w:rsidTr="0023313A">
        <w:tc>
          <w:tcPr>
            <w:cnfStyle w:val="001000000000" w:firstRow="0" w:lastRow="0" w:firstColumn="1" w:lastColumn="0" w:oddVBand="0" w:evenVBand="0" w:oddHBand="0" w:evenHBand="0" w:firstRowFirstColumn="0" w:firstRowLastColumn="0" w:lastRowFirstColumn="0" w:lastRowLastColumn="0"/>
            <w:tcW w:w="1320" w:type="dxa"/>
            <w:shd w:val="clear" w:color="auto" w:fill="auto"/>
          </w:tcPr>
          <w:p w14:paraId="25C6B9EB" w14:textId="77777777" w:rsidR="0023313A" w:rsidRDefault="0023313A" w:rsidP="00EA5CD1">
            <w:pPr>
              <w:spacing w:before="0" w:line="276" w:lineRule="auto"/>
            </w:pPr>
            <w:r>
              <w:t>360</w:t>
            </w:r>
          </w:p>
        </w:tc>
        <w:tc>
          <w:tcPr>
            <w:tcW w:w="1320" w:type="dxa"/>
            <w:shd w:val="clear" w:color="auto" w:fill="auto"/>
            <w:vAlign w:val="bottom"/>
          </w:tcPr>
          <w:p w14:paraId="53D727CA"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679</w:t>
            </w:r>
          </w:p>
        </w:tc>
        <w:tc>
          <w:tcPr>
            <w:tcW w:w="1320" w:type="dxa"/>
            <w:shd w:val="clear" w:color="auto" w:fill="auto"/>
            <w:vAlign w:val="bottom"/>
          </w:tcPr>
          <w:p w14:paraId="001E4BCD"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393</w:t>
            </w:r>
          </w:p>
        </w:tc>
        <w:tc>
          <w:tcPr>
            <w:tcW w:w="1321" w:type="dxa"/>
            <w:shd w:val="clear" w:color="auto" w:fill="auto"/>
            <w:vAlign w:val="bottom"/>
          </w:tcPr>
          <w:p w14:paraId="254E9BAA"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374</w:t>
            </w:r>
          </w:p>
        </w:tc>
        <w:tc>
          <w:tcPr>
            <w:tcW w:w="1320" w:type="dxa"/>
            <w:shd w:val="clear" w:color="auto" w:fill="auto"/>
            <w:vAlign w:val="bottom"/>
          </w:tcPr>
          <w:p w14:paraId="53B69855"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447</w:t>
            </w:r>
          </w:p>
        </w:tc>
        <w:tc>
          <w:tcPr>
            <w:tcW w:w="1320" w:type="dxa"/>
            <w:shd w:val="clear" w:color="auto" w:fill="auto"/>
            <w:vAlign w:val="bottom"/>
          </w:tcPr>
          <w:p w14:paraId="1EFED95C" w14:textId="77777777" w:rsidR="0023313A" w:rsidRDefault="0023313A"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703</w:t>
            </w:r>
          </w:p>
        </w:tc>
        <w:tc>
          <w:tcPr>
            <w:tcW w:w="1321" w:type="dxa"/>
            <w:shd w:val="clear" w:color="auto" w:fill="auto"/>
            <w:vAlign w:val="bottom"/>
          </w:tcPr>
          <w:p w14:paraId="31E56827" w14:textId="77777777" w:rsidR="0023313A" w:rsidRDefault="0023313A"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261</w:t>
            </w:r>
          </w:p>
        </w:tc>
      </w:tr>
      <w:tr w:rsidR="0023313A" w14:paraId="751CFB0C" w14:textId="77777777" w:rsidTr="00233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shd w:val="clear" w:color="auto" w:fill="auto"/>
          </w:tcPr>
          <w:p w14:paraId="58A381FC" w14:textId="77777777" w:rsidR="0023313A" w:rsidRDefault="0023313A" w:rsidP="00EA5CD1">
            <w:pPr>
              <w:spacing w:before="0" w:line="276" w:lineRule="auto"/>
            </w:pPr>
            <w:r>
              <w:t>420</w:t>
            </w:r>
          </w:p>
        </w:tc>
        <w:tc>
          <w:tcPr>
            <w:tcW w:w="1320" w:type="dxa"/>
            <w:shd w:val="clear" w:color="auto" w:fill="auto"/>
            <w:vAlign w:val="bottom"/>
          </w:tcPr>
          <w:p w14:paraId="13BE9151"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777</w:t>
            </w:r>
          </w:p>
        </w:tc>
        <w:tc>
          <w:tcPr>
            <w:tcW w:w="1320" w:type="dxa"/>
            <w:shd w:val="clear" w:color="auto" w:fill="auto"/>
            <w:vAlign w:val="bottom"/>
          </w:tcPr>
          <w:p w14:paraId="10D99211"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365</w:t>
            </w:r>
          </w:p>
        </w:tc>
        <w:tc>
          <w:tcPr>
            <w:tcW w:w="1321" w:type="dxa"/>
            <w:shd w:val="clear" w:color="auto" w:fill="auto"/>
            <w:vAlign w:val="bottom"/>
          </w:tcPr>
          <w:p w14:paraId="05C54E27"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341</w:t>
            </w:r>
          </w:p>
        </w:tc>
        <w:tc>
          <w:tcPr>
            <w:tcW w:w="1320" w:type="dxa"/>
            <w:shd w:val="clear" w:color="auto" w:fill="auto"/>
            <w:vAlign w:val="bottom"/>
          </w:tcPr>
          <w:p w14:paraId="7D53D594"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369</w:t>
            </w:r>
          </w:p>
        </w:tc>
        <w:tc>
          <w:tcPr>
            <w:tcW w:w="1320" w:type="dxa"/>
            <w:shd w:val="clear" w:color="auto" w:fill="auto"/>
            <w:vAlign w:val="bottom"/>
          </w:tcPr>
          <w:p w14:paraId="14357D70" w14:textId="77777777" w:rsidR="0023313A" w:rsidRDefault="0023313A"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585</w:t>
            </w:r>
          </w:p>
        </w:tc>
        <w:tc>
          <w:tcPr>
            <w:tcW w:w="1321" w:type="dxa"/>
            <w:shd w:val="clear" w:color="auto" w:fill="auto"/>
            <w:vAlign w:val="bottom"/>
          </w:tcPr>
          <w:p w14:paraId="6319F01A" w14:textId="77777777" w:rsidR="0023313A" w:rsidRDefault="0023313A"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285</w:t>
            </w:r>
          </w:p>
        </w:tc>
      </w:tr>
      <w:tr w:rsidR="0023313A" w14:paraId="3AF7CAA8" w14:textId="77777777" w:rsidTr="0023313A">
        <w:tc>
          <w:tcPr>
            <w:cnfStyle w:val="001000000000" w:firstRow="0" w:lastRow="0" w:firstColumn="1" w:lastColumn="0" w:oddVBand="0" w:evenVBand="0" w:oddHBand="0" w:evenHBand="0" w:firstRowFirstColumn="0" w:firstRowLastColumn="0" w:lastRowFirstColumn="0" w:lastRowLastColumn="0"/>
            <w:tcW w:w="1320" w:type="dxa"/>
            <w:shd w:val="clear" w:color="auto" w:fill="auto"/>
          </w:tcPr>
          <w:p w14:paraId="73D7E0E2" w14:textId="77777777" w:rsidR="0023313A" w:rsidRDefault="0023313A" w:rsidP="00EA5CD1">
            <w:pPr>
              <w:spacing w:before="0" w:line="276" w:lineRule="auto"/>
            </w:pPr>
            <w:r>
              <w:t>480</w:t>
            </w:r>
          </w:p>
        </w:tc>
        <w:tc>
          <w:tcPr>
            <w:tcW w:w="1320" w:type="dxa"/>
            <w:shd w:val="clear" w:color="auto" w:fill="auto"/>
            <w:vAlign w:val="bottom"/>
          </w:tcPr>
          <w:p w14:paraId="3BDB431A"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69</w:t>
            </w:r>
          </w:p>
        </w:tc>
        <w:tc>
          <w:tcPr>
            <w:tcW w:w="1320" w:type="dxa"/>
            <w:shd w:val="clear" w:color="auto" w:fill="auto"/>
            <w:vAlign w:val="bottom"/>
          </w:tcPr>
          <w:p w14:paraId="65A9FFCE"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348</w:t>
            </w:r>
          </w:p>
        </w:tc>
        <w:tc>
          <w:tcPr>
            <w:tcW w:w="1321" w:type="dxa"/>
            <w:shd w:val="clear" w:color="auto" w:fill="auto"/>
            <w:vAlign w:val="bottom"/>
          </w:tcPr>
          <w:p w14:paraId="45C766FD"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328</w:t>
            </w:r>
          </w:p>
        </w:tc>
        <w:tc>
          <w:tcPr>
            <w:tcW w:w="1320" w:type="dxa"/>
            <w:shd w:val="clear" w:color="auto" w:fill="auto"/>
            <w:vAlign w:val="bottom"/>
          </w:tcPr>
          <w:p w14:paraId="0DC6D9FF"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339</w:t>
            </w:r>
          </w:p>
        </w:tc>
        <w:tc>
          <w:tcPr>
            <w:tcW w:w="1320" w:type="dxa"/>
            <w:shd w:val="clear" w:color="auto" w:fill="auto"/>
            <w:vAlign w:val="bottom"/>
          </w:tcPr>
          <w:p w14:paraId="20A5B633" w14:textId="77777777" w:rsidR="0023313A" w:rsidRDefault="0023313A"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583</w:t>
            </w:r>
          </w:p>
        </w:tc>
        <w:tc>
          <w:tcPr>
            <w:tcW w:w="1321" w:type="dxa"/>
            <w:shd w:val="clear" w:color="auto" w:fill="auto"/>
            <w:vAlign w:val="bottom"/>
          </w:tcPr>
          <w:p w14:paraId="104B7C9A" w14:textId="77777777" w:rsidR="0023313A" w:rsidRDefault="0023313A"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267</w:t>
            </w:r>
          </w:p>
        </w:tc>
      </w:tr>
      <w:tr w:rsidR="0023313A" w14:paraId="1060D514" w14:textId="77777777" w:rsidTr="00233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shd w:val="clear" w:color="auto" w:fill="auto"/>
          </w:tcPr>
          <w:p w14:paraId="4F265709" w14:textId="77777777" w:rsidR="0023313A" w:rsidRDefault="0023313A" w:rsidP="00EA5CD1">
            <w:pPr>
              <w:spacing w:before="0" w:line="276" w:lineRule="auto"/>
            </w:pPr>
            <w:r>
              <w:t>540</w:t>
            </w:r>
          </w:p>
        </w:tc>
        <w:tc>
          <w:tcPr>
            <w:tcW w:w="1320" w:type="dxa"/>
            <w:shd w:val="clear" w:color="auto" w:fill="auto"/>
            <w:vAlign w:val="bottom"/>
          </w:tcPr>
          <w:p w14:paraId="0CE5E377"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694</w:t>
            </w:r>
          </w:p>
        </w:tc>
        <w:tc>
          <w:tcPr>
            <w:tcW w:w="1320" w:type="dxa"/>
            <w:shd w:val="clear" w:color="auto" w:fill="auto"/>
            <w:vAlign w:val="bottom"/>
          </w:tcPr>
          <w:p w14:paraId="6A5414FC"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329</w:t>
            </w:r>
          </w:p>
        </w:tc>
        <w:tc>
          <w:tcPr>
            <w:tcW w:w="1321" w:type="dxa"/>
            <w:shd w:val="clear" w:color="auto" w:fill="auto"/>
            <w:vAlign w:val="bottom"/>
          </w:tcPr>
          <w:p w14:paraId="36B5EFB3"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305</w:t>
            </w:r>
          </w:p>
        </w:tc>
        <w:tc>
          <w:tcPr>
            <w:tcW w:w="1320" w:type="dxa"/>
            <w:shd w:val="clear" w:color="auto" w:fill="auto"/>
            <w:vAlign w:val="bottom"/>
          </w:tcPr>
          <w:p w14:paraId="7CB96BEF" w14:textId="77777777" w:rsidR="0023313A" w:rsidRDefault="0023313A"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29</w:t>
            </w:r>
          </w:p>
        </w:tc>
        <w:tc>
          <w:tcPr>
            <w:tcW w:w="1320" w:type="dxa"/>
            <w:shd w:val="clear" w:color="auto" w:fill="auto"/>
            <w:vAlign w:val="bottom"/>
          </w:tcPr>
          <w:p w14:paraId="706E9BB8" w14:textId="77777777" w:rsidR="0023313A" w:rsidRDefault="0023313A"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2.8</w:t>
            </w:r>
          </w:p>
        </w:tc>
        <w:tc>
          <w:tcPr>
            <w:tcW w:w="1321" w:type="dxa"/>
            <w:shd w:val="clear" w:color="auto" w:fill="auto"/>
            <w:vAlign w:val="bottom"/>
          </w:tcPr>
          <w:p w14:paraId="5E58D143" w14:textId="77777777" w:rsidR="0023313A" w:rsidRDefault="0023313A"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332</w:t>
            </w:r>
          </w:p>
        </w:tc>
      </w:tr>
      <w:tr w:rsidR="0023313A" w14:paraId="71B012BF" w14:textId="77777777" w:rsidTr="0023313A">
        <w:tc>
          <w:tcPr>
            <w:cnfStyle w:val="001000000000" w:firstRow="0" w:lastRow="0" w:firstColumn="1" w:lastColumn="0" w:oddVBand="0" w:evenVBand="0" w:oddHBand="0" w:evenHBand="0" w:firstRowFirstColumn="0" w:firstRowLastColumn="0" w:lastRowFirstColumn="0" w:lastRowLastColumn="0"/>
            <w:tcW w:w="1320" w:type="dxa"/>
            <w:tcBorders>
              <w:bottom w:val="single" w:sz="18" w:space="0" w:color="auto"/>
            </w:tcBorders>
            <w:shd w:val="clear" w:color="auto" w:fill="auto"/>
          </w:tcPr>
          <w:p w14:paraId="6DDB1CA8" w14:textId="77777777" w:rsidR="0023313A" w:rsidRDefault="0023313A" w:rsidP="00EA5CD1">
            <w:pPr>
              <w:spacing w:before="0" w:line="276" w:lineRule="auto"/>
            </w:pPr>
            <w:r>
              <w:t>600</w:t>
            </w:r>
          </w:p>
        </w:tc>
        <w:tc>
          <w:tcPr>
            <w:tcW w:w="1320" w:type="dxa"/>
            <w:tcBorders>
              <w:bottom w:val="single" w:sz="18" w:space="0" w:color="auto"/>
            </w:tcBorders>
            <w:shd w:val="clear" w:color="auto" w:fill="auto"/>
            <w:vAlign w:val="bottom"/>
          </w:tcPr>
          <w:p w14:paraId="09E7424F"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731</w:t>
            </w:r>
          </w:p>
        </w:tc>
        <w:tc>
          <w:tcPr>
            <w:tcW w:w="1320" w:type="dxa"/>
            <w:tcBorders>
              <w:bottom w:val="single" w:sz="18" w:space="0" w:color="auto"/>
            </w:tcBorders>
            <w:shd w:val="clear" w:color="auto" w:fill="auto"/>
            <w:vAlign w:val="bottom"/>
          </w:tcPr>
          <w:p w14:paraId="07E78C1F"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307</w:t>
            </w:r>
          </w:p>
        </w:tc>
        <w:tc>
          <w:tcPr>
            <w:tcW w:w="1321" w:type="dxa"/>
            <w:tcBorders>
              <w:bottom w:val="single" w:sz="18" w:space="0" w:color="auto"/>
            </w:tcBorders>
            <w:shd w:val="clear" w:color="auto" w:fill="auto"/>
            <w:vAlign w:val="bottom"/>
          </w:tcPr>
          <w:p w14:paraId="58F7364F"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342</w:t>
            </w:r>
          </w:p>
        </w:tc>
        <w:tc>
          <w:tcPr>
            <w:tcW w:w="1320" w:type="dxa"/>
            <w:tcBorders>
              <w:bottom w:val="single" w:sz="18" w:space="0" w:color="auto"/>
            </w:tcBorders>
            <w:shd w:val="clear" w:color="auto" w:fill="auto"/>
            <w:vAlign w:val="bottom"/>
          </w:tcPr>
          <w:p w14:paraId="1EEB659E" w14:textId="77777777" w:rsidR="0023313A" w:rsidRDefault="0023313A"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178</w:t>
            </w:r>
          </w:p>
        </w:tc>
        <w:tc>
          <w:tcPr>
            <w:tcW w:w="1320" w:type="dxa"/>
            <w:tcBorders>
              <w:bottom w:val="single" w:sz="18" w:space="0" w:color="auto"/>
            </w:tcBorders>
            <w:shd w:val="clear" w:color="auto" w:fill="auto"/>
            <w:vAlign w:val="bottom"/>
          </w:tcPr>
          <w:p w14:paraId="47A62DF9" w14:textId="77777777" w:rsidR="0023313A" w:rsidRDefault="0023313A"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2.736</w:t>
            </w:r>
          </w:p>
        </w:tc>
        <w:tc>
          <w:tcPr>
            <w:tcW w:w="1321" w:type="dxa"/>
            <w:tcBorders>
              <w:bottom w:val="single" w:sz="18" w:space="0" w:color="auto"/>
            </w:tcBorders>
            <w:shd w:val="clear" w:color="auto" w:fill="auto"/>
            <w:vAlign w:val="bottom"/>
          </w:tcPr>
          <w:p w14:paraId="4D3E7F8D" w14:textId="77777777" w:rsidR="0023313A" w:rsidRDefault="0023313A"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0.258</w:t>
            </w:r>
          </w:p>
        </w:tc>
      </w:tr>
    </w:tbl>
    <w:p w14:paraId="0ACC1104" w14:textId="77777777" w:rsidR="0023313A" w:rsidRDefault="0023313A" w:rsidP="00EA5CD1">
      <w:pPr>
        <w:spacing w:line="276" w:lineRule="auto"/>
      </w:pPr>
    </w:p>
    <w:p w14:paraId="47C46816" w14:textId="77777777" w:rsidR="003F25FE" w:rsidRDefault="003F25FE" w:rsidP="00EA5CD1">
      <w:pPr>
        <w:spacing w:line="276" w:lineRule="auto"/>
      </w:pPr>
      <w:r>
        <w:t>These slight differences between drying curves for 3 Å pore size zeolite molecular sieves may be explained as a function of the movement of water through the material.  Therefore, 10 Å molecular sieves were also studied to look for similar trends to those seen in the 3</w:t>
      </w:r>
      <w:r w:rsidRPr="00467FCA">
        <w:t xml:space="preserve"> </w:t>
      </w:r>
      <w:r>
        <w:t xml:space="preserve">Å sieves.  </w:t>
      </w:r>
    </w:p>
    <w:p w14:paraId="4812AFB7" w14:textId="77777777" w:rsidR="002948A6" w:rsidRDefault="002948A6" w:rsidP="00EA5CD1">
      <w:pPr>
        <w:spacing w:line="276" w:lineRule="auto"/>
        <w:jc w:val="center"/>
      </w:pPr>
      <w:r w:rsidRPr="003854BA">
        <w:rPr>
          <w:noProof/>
          <w:lang w:eastAsia="en-GB"/>
        </w:rPr>
        <w:drawing>
          <wp:inline distT="0" distB="0" distL="0" distR="0" wp14:anchorId="4947E5F2" wp14:editId="74DD908F">
            <wp:extent cx="4124325" cy="2895600"/>
            <wp:effectExtent l="0" t="0" r="0" b="0"/>
            <wp:docPr id="206" name="Chart 20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6"/>
              </a:graphicData>
            </a:graphic>
          </wp:inline>
        </w:drawing>
      </w:r>
    </w:p>
    <w:p w14:paraId="0FEBCEC2" w14:textId="6AD36526" w:rsidR="002948A6" w:rsidRDefault="002948A6" w:rsidP="00EA5CD1">
      <w:pPr>
        <w:pStyle w:val="Caption"/>
        <w:spacing w:line="276" w:lineRule="auto"/>
      </w:pPr>
      <w:bookmarkStart w:id="406" w:name="_Ref455327292"/>
      <w:bookmarkStart w:id="407" w:name="_Toc474686647"/>
      <w:r>
        <w:t xml:space="preserve">Figure </w:t>
      </w:r>
      <w:fldSimple w:instr=" STYLEREF 1 \s ">
        <w:r w:rsidR="005D3AE0">
          <w:rPr>
            <w:noProof/>
          </w:rPr>
          <w:t>6</w:t>
        </w:r>
      </w:fldSimple>
      <w:r w:rsidR="00F02E7D">
        <w:noBreakHyphen/>
      </w:r>
      <w:fldSimple w:instr=" SEQ Figure \* ARABIC \s 1 ">
        <w:r w:rsidR="005D3AE0">
          <w:rPr>
            <w:noProof/>
          </w:rPr>
          <w:t>12</w:t>
        </w:r>
      </w:fldSimple>
      <w:bookmarkEnd w:id="406"/>
      <w:r>
        <w:rPr>
          <w:b/>
        </w:rPr>
        <w:t xml:space="preserve">.  </w:t>
      </w:r>
      <w:r>
        <w:t>Normalised drying curves for fluidised single 3</w:t>
      </w:r>
      <w:r w:rsidRPr="00467FCA">
        <w:t xml:space="preserve"> </w:t>
      </w:r>
      <w:r>
        <w:t>Å zeolite molecular sieves over time, U = 5.16 m/s, f = 216 Hz.</w:t>
      </w:r>
      <w:bookmarkEnd w:id="407"/>
      <w:r>
        <w:t xml:space="preserve">  </w:t>
      </w:r>
    </w:p>
    <w:p w14:paraId="06B36225" w14:textId="77777777" w:rsidR="00B57820" w:rsidRDefault="00B57820" w:rsidP="00EA5CD1">
      <w:pPr>
        <w:spacing w:line="276" w:lineRule="auto"/>
      </w:pPr>
    </w:p>
    <w:p w14:paraId="0D1E5D9D" w14:textId="33DCF171" w:rsidR="002948A6" w:rsidRDefault="002948A6" w:rsidP="00EA5CD1">
      <w:pPr>
        <w:spacing w:line="276" w:lineRule="auto"/>
        <w:rPr>
          <w:noProof/>
        </w:rPr>
      </w:pPr>
      <w:r>
        <w:fldChar w:fldCharType="begin"/>
      </w:r>
      <w:r>
        <w:instrText xml:space="preserve"> REF _Ref455328364 \h  \* MERGEFORMAT </w:instrText>
      </w:r>
      <w:r>
        <w:fldChar w:fldCharType="separate"/>
      </w:r>
      <w:r w:rsidR="005D3AE0">
        <w:t xml:space="preserve">Figure </w:t>
      </w:r>
      <w:r w:rsidR="005D3AE0">
        <w:rPr>
          <w:noProof/>
        </w:rPr>
        <w:t>6</w:t>
      </w:r>
      <w:r w:rsidR="005D3AE0">
        <w:rPr>
          <w:noProof/>
        </w:rPr>
        <w:noBreakHyphen/>
        <w:t>13</w:t>
      </w:r>
      <w:r>
        <w:fldChar w:fldCharType="end"/>
      </w:r>
      <w:r>
        <w:t xml:space="preserve"> shows the change in average normalised moisture content over time for each condition studied.  No notable differences in initial drying to 60 seconds were seen for 10</w:t>
      </w:r>
      <w:r w:rsidRPr="00467FCA">
        <w:t xml:space="preserve"> </w:t>
      </w:r>
      <w:r>
        <w:t>Å sieves between the two flow regimes (</w:t>
      </w:r>
      <w:r>
        <w:fldChar w:fldCharType="begin"/>
      </w:r>
      <w:r>
        <w:instrText xml:space="preserve"> REF _Ref455328364 \h  \* MERGEFORMAT </w:instrText>
      </w:r>
      <w:r>
        <w:fldChar w:fldCharType="separate"/>
      </w:r>
      <w:r w:rsidR="005D3AE0">
        <w:t xml:space="preserve">Figure </w:t>
      </w:r>
      <w:r w:rsidR="005D3AE0">
        <w:rPr>
          <w:noProof/>
        </w:rPr>
        <w:t>6</w:t>
      </w:r>
      <w:r w:rsidR="005D3AE0">
        <w:rPr>
          <w:noProof/>
        </w:rPr>
        <w:noBreakHyphen/>
        <w:t>13</w:t>
      </w:r>
      <w:r>
        <w:fldChar w:fldCharType="end"/>
      </w:r>
      <w:r>
        <w:t xml:space="preserve">).  The effect of lower temperatures reduced the initial moisture loss at 60 and 120 seconds.  The moisture content was calculated from the final measured weight at </w:t>
      </w:r>
      <w:r>
        <w:lastRenderedPageBreak/>
        <w:t xml:space="preserve">600 seconds, which is a different method to that stated in </w:t>
      </w:r>
      <w:r>
        <w:fldChar w:fldCharType="begin"/>
      </w:r>
      <w:r>
        <w:instrText xml:space="preserve"> REF _Ref451073492 \h </w:instrText>
      </w:r>
      <w:r w:rsidR="00EA5CD1">
        <w:instrText xml:space="preserve"> \* MERGEFORMAT </w:instrText>
      </w:r>
      <w:r>
        <w:fldChar w:fldCharType="separate"/>
      </w:r>
      <w:r w:rsidR="005D3AE0">
        <w:t xml:space="preserve">Table </w:t>
      </w:r>
      <w:r w:rsidR="005D3AE0">
        <w:rPr>
          <w:noProof/>
        </w:rPr>
        <w:t>6</w:t>
      </w:r>
      <w:r w:rsidR="005D3AE0">
        <w:rPr>
          <w:noProof/>
        </w:rPr>
        <w:noBreakHyphen/>
        <w:t>2</w:t>
      </w:r>
      <w:r>
        <w:fldChar w:fldCharType="end"/>
      </w:r>
      <w:r>
        <w:t>.  Standard deviation of the average % moisture content, shown in</w:t>
      </w:r>
      <w:r w:rsidR="00B57820">
        <w:t xml:space="preserve"> </w:t>
      </w:r>
      <w:r w:rsidR="00B57820">
        <w:fldChar w:fldCharType="begin"/>
      </w:r>
      <w:r w:rsidR="00B57820">
        <w:instrText xml:space="preserve"> REF _Ref474491037 \h </w:instrText>
      </w:r>
      <w:r w:rsidR="00B57820">
        <w:fldChar w:fldCharType="separate"/>
      </w:r>
      <w:r w:rsidR="005D3AE0">
        <w:t xml:space="preserve">Table </w:t>
      </w:r>
      <w:r w:rsidR="005D3AE0">
        <w:rPr>
          <w:noProof/>
        </w:rPr>
        <w:t>6</w:t>
      </w:r>
      <w:r w:rsidR="005D3AE0">
        <w:noBreakHyphen/>
      </w:r>
      <w:r w:rsidR="005D3AE0">
        <w:rPr>
          <w:noProof/>
        </w:rPr>
        <w:t>8</w:t>
      </w:r>
      <w:r w:rsidR="00B57820">
        <w:fldChar w:fldCharType="end"/>
      </w:r>
      <w:r>
        <w:t>, reflects the difference between the individual single particles used at each temperature.  Increased surface moisture removal in the first 60 seconds at higher temperatures was found, and this pattern was maintained through the rest of the drying curves.  It is possible that the structure of the particle determines the rate of surface moisture availability, consequently producing the difference seen between 60 and 600 seconds in the 3</w:t>
      </w:r>
      <w:r w:rsidRPr="00467FCA">
        <w:t xml:space="preserve"> </w:t>
      </w:r>
      <w:r>
        <w:t>Å and 10</w:t>
      </w:r>
      <w:r w:rsidRPr="00467FCA">
        <w:t xml:space="preserve"> </w:t>
      </w:r>
      <w:r>
        <w:t>Å particle types.  Therefore, these tests using 10</w:t>
      </w:r>
      <w:r w:rsidRPr="00467FCA">
        <w:t xml:space="preserve"> </w:t>
      </w:r>
      <w:r>
        <w:t>Å molecular sieves show that there is no notable difference in the drying curves under either pulsed or continuous flow regimes.</w:t>
      </w:r>
    </w:p>
    <w:p w14:paraId="75B863FA" w14:textId="77777777" w:rsidR="002948A6" w:rsidRDefault="002948A6" w:rsidP="00EA5CD1">
      <w:pPr>
        <w:spacing w:line="276" w:lineRule="auto"/>
        <w:jc w:val="center"/>
        <w:rPr>
          <w:b/>
        </w:rPr>
      </w:pPr>
      <w:r>
        <w:rPr>
          <w:noProof/>
          <w:lang w:eastAsia="en-GB"/>
        </w:rPr>
        <w:drawing>
          <wp:inline distT="0" distB="0" distL="0" distR="0" wp14:anchorId="3EF2B25D" wp14:editId="1F74380D">
            <wp:extent cx="4048125" cy="2847975"/>
            <wp:effectExtent l="0" t="0" r="0" b="0"/>
            <wp:docPr id="210" name="Chart 2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7"/>
              </a:graphicData>
            </a:graphic>
          </wp:inline>
        </w:drawing>
      </w:r>
    </w:p>
    <w:p w14:paraId="3DE0755E" w14:textId="522FC9A8" w:rsidR="002948A6" w:rsidRDefault="002948A6" w:rsidP="00B57820">
      <w:pPr>
        <w:pStyle w:val="Caption"/>
        <w:spacing w:before="0" w:line="276" w:lineRule="auto"/>
      </w:pPr>
      <w:bookmarkStart w:id="408" w:name="_Ref455328364"/>
      <w:bookmarkStart w:id="409" w:name="_Toc474686648"/>
      <w:r>
        <w:t xml:space="preserve">Figure </w:t>
      </w:r>
      <w:fldSimple w:instr=" STYLEREF 1 \s ">
        <w:r w:rsidR="005D3AE0">
          <w:rPr>
            <w:noProof/>
          </w:rPr>
          <w:t>6</w:t>
        </w:r>
      </w:fldSimple>
      <w:r w:rsidR="00F02E7D">
        <w:noBreakHyphen/>
      </w:r>
      <w:fldSimple w:instr=" SEQ Figure \* ARABIC \s 1 ">
        <w:r w:rsidR="005D3AE0">
          <w:rPr>
            <w:noProof/>
          </w:rPr>
          <w:t>13</w:t>
        </w:r>
      </w:fldSimple>
      <w:bookmarkEnd w:id="408"/>
      <w:r>
        <w:rPr>
          <w:b/>
        </w:rPr>
        <w:t xml:space="preserve">. </w:t>
      </w:r>
      <w:r>
        <w:t>Normalised drying curves for fluidised single 10</w:t>
      </w:r>
      <w:r w:rsidRPr="00467FCA">
        <w:t xml:space="preserve"> </w:t>
      </w:r>
      <w:r>
        <w:t>Å zeolite molecular sieves over time, U = 5.16 m/s, f = 216 Hz.</w:t>
      </w:r>
      <w:bookmarkEnd w:id="409"/>
      <w:r>
        <w:t xml:space="preserve">  </w:t>
      </w:r>
    </w:p>
    <w:p w14:paraId="67036140" w14:textId="77777777" w:rsidR="002948A6" w:rsidRDefault="002948A6" w:rsidP="00B57820">
      <w:pPr>
        <w:spacing w:before="0"/>
      </w:pPr>
      <w:bookmarkStart w:id="410" w:name="_Ref455328389"/>
    </w:p>
    <w:p w14:paraId="07B6C6BF" w14:textId="6E118100" w:rsidR="002948A6" w:rsidRDefault="002948A6" w:rsidP="00B57820">
      <w:pPr>
        <w:pStyle w:val="Caption"/>
        <w:spacing w:before="0" w:after="0" w:line="276" w:lineRule="auto"/>
      </w:pPr>
      <w:bookmarkStart w:id="411" w:name="_Ref474491037"/>
      <w:bookmarkStart w:id="412" w:name="_Toc474686770"/>
      <w:r>
        <w:t xml:space="preserve">Table </w:t>
      </w:r>
      <w:fldSimple w:instr=" STYLEREF 1 \s ">
        <w:r w:rsidR="005D3AE0">
          <w:rPr>
            <w:noProof/>
          </w:rPr>
          <w:t>6</w:t>
        </w:r>
      </w:fldSimple>
      <w:r>
        <w:noBreakHyphen/>
      </w:r>
      <w:fldSimple w:instr=" SEQ Table \* ARABIC \s 1 ">
        <w:r w:rsidR="005D3AE0">
          <w:rPr>
            <w:noProof/>
          </w:rPr>
          <w:t>8</w:t>
        </w:r>
      </w:fldSimple>
      <w:bookmarkEnd w:id="410"/>
      <w:bookmarkEnd w:id="411"/>
      <w:r>
        <w:rPr>
          <w:b/>
        </w:rPr>
        <w:t>.</w:t>
      </w:r>
      <w:r>
        <w:t xml:space="preserve"> 10</w:t>
      </w:r>
      <w:r w:rsidRPr="00467FCA">
        <w:t xml:space="preserve"> </w:t>
      </w:r>
      <w:r>
        <w:t>Å zeolite molecular sieves drying curve standard deviation of average % moisture content.</w:t>
      </w:r>
      <w:bookmarkEnd w:id="412"/>
      <w:r>
        <w:t xml:space="preserve"> </w:t>
      </w:r>
    </w:p>
    <w:tbl>
      <w:tblPr>
        <w:tblStyle w:val="LightShading"/>
        <w:tblW w:w="0" w:type="auto"/>
        <w:tblLook w:val="04A0" w:firstRow="1" w:lastRow="0" w:firstColumn="1" w:lastColumn="0" w:noHBand="0" w:noVBand="1"/>
      </w:tblPr>
      <w:tblGrid>
        <w:gridCol w:w="1320"/>
        <w:gridCol w:w="1320"/>
        <w:gridCol w:w="1320"/>
        <w:gridCol w:w="1321"/>
        <w:gridCol w:w="1320"/>
        <w:gridCol w:w="1320"/>
        <w:gridCol w:w="1321"/>
      </w:tblGrid>
      <w:tr w:rsidR="002948A6" w14:paraId="47A4F8CF" w14:textId="77777777" w:rsidTr="002948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top w:val="single" w:sz="18" w:space="0" w:color="auto"/>
            </w:tcBorders>
            <w:shd w:val="clear" w:color="auto" w:fill="FFFFFF" w:themeFill="background1"/>
          </w:tcPr>
          <w:p w14:paraId="09F32F7C" w14:textId="77777777" w:rsidR="002948A6" w:rsidRDefault="002948A6" w:rsidP="00EA5CD1">
            <w:pPr>
              <w:spacing w:before="0" w:line="276" w:lineRule="auto"/>
            </w:pPr>
          </w:p>
        </w:tc>
        <w:tc>
          <w:tcPr>
            <w:tcW w:w="1320" w:type="dxa"/>
            <w:tcBorders>
              <w:top w:val="single" w:sz="18" w:space="0" w:color="auto"/>
            </w:tcBorders>
            <w:shd w:val="clear" w:color="auto" w:fill="FFFFFF" w:themeFill="background1"/>
            <w:vAlign w:val="bottom"/>
          </w:tcPr>
          <w:p w14:paraId="51714DF6" w14:textId="77777777" w:rsidR="002948A6" w:rsidRDefault="002948A6" w:rsidP="00EA5CD1">
            <w:pPr>
              <w:spacing w:before="0" w:line="276" w:lineRule="auto"/>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 xml:space="preserve">20 °C </w:t>
            </w:r>
          </w:p>
        </w:tc>
        <w:tc>
          <w:tcPr>
            <w:tcW w:w="1320" w:type="dxa"/>
            <w:tcBorders>
              <w:top w:val="single" w:sz="18" w:space="0" w:color="auto"/>
            </w:tcBorders>
            <w:shd w:val="clear" w:color="auto" w:fill="FFFFFF" w:themeFill="background1"/>
            <w:vAlign w:val="bottom"/>
          </w:tcPr>
          <w:p w14:paraId="02C8ACC3" w14:textId="77777777" w:rsidR="002948A6" w:rsidRDefault="002948A6" w:rsidP="00EA5CD1">
            <w:pPr>
              <w:spacing w:before="0" w:line="276" w:lineRule="auto"/>
              <w:cnfStyle w:val="100000000000" w:firstRow="1" w:lastRow="0" w:firstColumn="0" w:lastColumn="0" w:oddVBand="0" w:evenVBand="0" w:oddHBand="0" w:evenHBand="0" w:firstRowFirstColumn="0" w:firstRowLastColumn="0" w:lastRowFirstColumn="0" w:lastRowLastColumn="0"/>
            </w:pPr>
          </w:p>
        </w:tc>
        <w:tc>
          <w:tcPr>
            <w:tcW w:w="1321" w:type="dxa"/>
            <w:tcBorders>
              <w:top w:val="single" w:sz="18" w:space="0" w:color="auto"/>
            </w:tcBorders>
            <w:shd w:val="clear" w:color="auto" w:fill="FFFFFF" w:themeFill="background1"/>
            <w:vAlign w:val="bottom"/>
          </w:tcPr>
          <w:p w14:paraId="679878DF" w14:textId="77777777" w:rsidR="002948A6" w:rsidRDefault="002948A6" w:rsidP="00EA5CD1">
            <w:pPr>
              <w:spacing w:before="0" w:line="276" w:lineRule="auto"/>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 xml:space="preserve">30 °C </w:t>
            </w:r>
          </w:p>
        </w:tc>
        <w:tc>
          <w:tcPr>
            <w:tcW w:w="1320" w:type="dxa"/>
            <w:tcBorders>
              <w:top w:val="single" w:sz="18" w:space="0" w:color="auto"/>
            </w:tcBorders>
            <w:shd w:val="clear" w:color="auto" w:fill="FFFFFF" w:themeFill="background1"/>
            <w:vAlign w:val="bottom"/>
          </w:tcPr>
          <w:p w14:paraId="5F620084" w14:textId="77777777" w:rsidR="002948A6" w:rsidRDefault="002948A6" w:rsidP="00EA5CD1">
            <w:pPr>
              <w:spacing w:before="0" w:line="276" w:lineRule="auto"/>
              <w:cnfStyle w:val="100000000000" w:firstRow="1" w:lastRow="0" w:firstColumn="0" w:lastColumn="0" w:oddVBand="0" w:evenVBand="0" w:oddHBand="0" w:evenHBand="0" w:firstRowFirstColumn="0" w:firstRowLastColumn="0" w:lastRowFirstColumn="0" w:lastRowLastColumn="0"/>
            </w:pPr>
          </w:p>
        </w:tc>
        <w:tc>
          <w:tcPr>
            <w:tcW w:w="1320" w:type="dxa"/>
            <w:tcBorders>
              <w:top w:val="single" w:sz="18" w:space="0" w:color="auto"/>
            </w:tcBorders>
            <w:vAlign w:val="bottom"/>
          </w:tcPr>
          <w:p w14:paraId="4DBAC24F" w14:textId="77777777" w:rsidR="002948A6" w:rsidRDefault="002948A6" w:rsidP="00EA5CD1">
            <w:pPr>
              <w:spacing w:before="0" w:line="276" w:lineRule="auto"/>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 xml:space="preserve">40 °C </w:t>
            </w:r>
          </w:p>
        </w:tc>
        <w:tc>
          <w:tcPr>
            <w:tcW w:w="1321" w:type="dxa"/>
            <w:tcBorders>
              <w:top w:val="single" w:sz="18" w:space="0" w:color="auto"/>
            </w:tcBorders>
          </w:tcPr>
          <w:p w14:paraId="10BD424B" w14:textId="77777777" w:rsidR="002948A6" w:rsidRDefault="002948A6" w:rsidP="00EA5CD1">
            <w:pPr>
              <w:spacing w:before="0" w:line="276" w:lineRule="auto"/>
              <w:cnfStyle w:val="100000000000" w:firstRow="1" w:lastRow="0" w:firstColumn="0" w:lastColumn="0" w:oddVBand="0" w:evenVBand="0" w:oddHBand="0" w:evenHBand="0" w:firstRowFirstColumn="0" w:firstRowLastColumn="0" w:lastRowFirstColumn="0" w:lastRowLastColumn="0"/>
            </w:pPr>
          </w:p>
        </w:tc>
      </w:tr>
      <w:tr w:rsidR="002948A6" w14:paraId="085B1CB7"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shd w:val="clear" w:color="auto" w:fill="auto"/>
          </w:tcPr>
          <w:p w14:paraId="1EE9F491" w14:textId="6541DF85" w:rsidR="002948A6" w:rsidRDefault="00882C48" w:rsidP="00EA5CD1">
            <w:pPr>
              <w:spacing w:before="0" w:line="276" w:lineRule="auto"/>
            </w:pPr>
            <w:r>
              <w:t>t (s)</w:t>
            </w:r>
          </w:p>
        </w:tc>
        <w:tc>
          <w:tcPr>
            <w:tcW w:w="1320" w:type="dxa"/>
            <w:shd w:val="clear" w:color="auto" w:fill="auto"/>
            <w:vAlign w:val="bottom"/>
          </w:tcPr>
          <w:p w14:paraId="10583093"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Continuous</w:t>
            </w:r>
          </w:p>
        </w:tc>
        <w:tc>
          <w:tcPr>
            <w:tcW w:w="1320" w:type="dxa"/>
            <w:shd w:val="clear" w:color="auto" w:fill="auto"/>
            <w:vAlign w:val="bottom"/>
          </w:tcPr>
          <w:p w14:paraId="224C3F56"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37 Hz</w:t>
            </w:r>
          </w:p>
        </w:tc>
        <w:tc>
          <w:tcPr>
            <w:tcW w:w="1321" w:type="dxa"/>
            <w:shd w:val="clear" w:color="auto" w:fill="auto"/>
            <w:vAlign w:val="bottom"/>
          </w:tcPr>
          <w:p w14:paraId="6226881A"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Continuous</w:t>
            </w:r>
          </w:p>
        </w:tc>
        <w:tc>
          <w:tcPr>
            <w:tcW w:w="1320" w:type="dxa"/>
            <w:shd w:val="clear" w:color="auto" w:fill="auto"/>
            <w:vAlign w:val="bottom"/>
          </w:tcPr>
          <w:p w14:paraId="7B4040AF"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37 Hz</w:t>
            </w:r>
          </w:p>
        </w:tc>
        <w:tc>
          <w:tcPr>
            <w:tcW w:w="1320" w:type="dxa"/>
            <w:shd w:val="clear" w:color="auto" w:fill="auto"/>
            <w:vAlign w:val="bottom"/>
          </w:tcPr>
          <w:p w14:paraId="6AFE6159"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Continuous</w:t>
            </w:r>
          </w:p>
        </w:tc>
        <w:tc>
          <w:tcPr>
            <w:tcW w:w="1321" w:type="dxa"/>
            <w:shd w:val="clear" w:color="auto" w:fill="auto"/>
            <w:vAlign w:val="bottom"/>
          </w:tcPr>
          <w:p w14:paraId="3BE98333"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37 Hz</w:t>
            </w:r>
          </w:p>
        </w:tc>
      </w:tr>
      <w:tr w:rsidR="002948A6" w14:paraId="2FE4CCEF" w14:textId="77777777" w:rsidTr="002948A6">
        <w:tc>
          <w:tcPr>
            <w:cnfStyle w:val="001000000000" w:firstRow="0" w:lastRow="0" w:firstColumn="1" w:lastColumn="0" w:oddVBand="0" w:evenVBand="0" w:oddHBand="0" w:evenHBand="0" w:firstRowFirstColumn="0" w:firstRowLastColumn="0" w:lastRowFirstColumn="0" w:lastRowLastColumn="0"/>
            <w:tcW w:w="1320" w:type="dxa"/>
            <w:shd w:val="clear" w:color="auto" w:fill="auto"/>
          </w:tcPr>
          <w:p w14:paraId="2A693C26" w14:textId="77777777" w:rsidR="002948A6" w:rsidRDefault="002948A6" w:rsidP="00EA5CD1">
            <w:pPr>
              <w:spacing w:before="0" w:line="276" w:lineRule="auto"/>
            </w:pPr>
            <w:r>
              <w:t>0</w:t>
            </w:r>
          </w:p>
        </w:tc>
        <w:tc>
          <w:tcPr>
            <w:tcW w:w="1320" w:type="dxa"/>
            <w:shd w:val="clear" w:color="auto" w:fill="auto"/>
            <w:vAlign w:val="bottom"/>
          </w:tcPr>
          <w:p w14:paraId="223542F7"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748</w:t>
            </w:r>
          </w:p>
        </w:tc>
        <w:tc>
          <w:tcPr>
            <w:tcW w:w="1320" w:type="dxa"/>
            <w:shd w:val="clear" w:color="auto" w:fill="auto"/>
            <w:vAlign w:val="bottom"/>
          </w:tcPr>
          <w:p w14:paraId="7056CA4E"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736</w:t>
            </w:r>
          </w:p>
        </w:tc>
        <w:tc>
          <w:tcPr>
            <w:tcW w:w="1321" w:type="dxa"/>
            <w:shd w:val="clear" w:color="auto" w:fill="auto"/>
            <w:vAlign w:val="bottom"/>
          </w:tcPr>
          <w:p w14:paraId="4C9C049A"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701</w:t>
            </w:r>
          </w:p>
        </w:tc>
        <w:tc>
          <w:tcPr>
            <w:tcW w:w="1320" w:type="dxa"/>
            <w:shd w:val="clear" w:color="auto" w:fill="auto"/>
            <w:vAlign w:val="bottom"/>
          </w:tcPr>
          <w:p w14:paraId="186961F0"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594</w:t>
            </w:r>
          </w:p>
        </w:tc>
        <w:tc>
          <w:tcPr>
            <w:tcW w:w="1320" w:type="dxa"/>
            <w:shd w:val="clear" w:color="auto" w:fill="auto"/>
            <w:vAlign w:val="bottom"/>
          </w:tcPr>
          <w:p w14:paraId="1DDEED6F"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721</w:t>
            </w:r>
          </w:p>
        </w:tc>
        <w:tc>
          <w:tcPr>
            <w:tcW w:w="1321" w:type="dxa"/>
            <w:shd w:val="clear" w:color="auto" w:fill="auto"/>
            <w:vAlign w:val="bottom"/>
          </w:tcPr>
          <w:p w14:paraId="0C478C7A"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690</w:t>
            </w:r>
          </w:p>
        </w:tc>
      </w:tr>
      <w:tr w:rsidR="002948A6" w14:paraId="16F94A68"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shd w:val="clear" w:color="auto" w:fill="auto"/>
          </w:tcPr>
          <w:p w14:paraId="7796B188" w14:textId="77777777" w:rsidR="002948A6" w:rsidRDefault="002948A6" w:rsidP="00EA5CD1">
            <w:pPr>
              <w:spacing w:before="0" w:line="276" w:lineRule="auto"/>
            </w:pPr>
            <w:r>
              <w:t>60</w:t>
            </w:r>
          </w:p>
        </w:tc>
        <w:tc>
          <w:tcPr>
            <w:tcW w:w="1320" w:type="dxa"/>
            <w:shd w:val="clear" w:color="auto" w:fill="auto"/>
            <w:vAlign w:val="bottom"/>
          </w:tcPr>
          <w:p w14:paraId="6B259DE6"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964</w:t>
            </w:r>
          </w:p>
        </w:tc>
        <w:tc>
          <w:tcPr>
            <w:tcW w:w="1320" w:type="dxa"/>
            <w:shd w:val="clear" w:color="auto" w:fill="auto"/>
            <w:vAlign w:val="bottom"/>
          </w:tcPr>
          <w:p w14:paraId="1D276530"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527</w:t>
            </w:r>
          </w:p>
        </w:tc>
        <w:tc>
          <w:tcPr>
            <w:tcW w:w="1321" w:type="dxa"/>
            <w:shd w:val="clear" w:color="auto" w:fill="auto"/>
            <w:vAlign w:val="bottom"/>
          </w:tcPr>
          <w:p w14:paraId="0B6193D2"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445</w:t>
            </w:r>
          </w:p>
        </w:tc>
        <w:tc>
          <w:tcPr>
            <w:tcW w:w="1320" w:type="dxa"/>
            <w:shd w:val="clear" w:color="auto" w:fill="auto"/>
            <w:vAlign w:val="bottom"/>
          </w:tcPr>
          <w:p w14:paraId="3970874D"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650</w:t>
            </w:r>
          </w:p>
        </w:tc>
        <w:tc>
          <w:tcPr>
            <w:tcW w:w="1320" w:type="dxa"/>
            <w:shd w:val="clear" w:color="auto" w:fill="auto"/>
            <w:vAlign w:val="bottom"/>
          </w:tcPr>
          <w:p w14:paraId="2D036EAA"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17</w:t>
            </w:r>
          </w:p>
        </w:tc>
        <w:tc>
          <w:tcPr>
            <w:tcW w:w="1321" w:type="dxa"/>
            <w:shd w:val="clear" w:color="auto" w:fill="auto"/>
            <w:vAlign w:val="bottom"/>
          </w:tcPr>
          <w:p w14:paraId="77B9337D"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207</w:t>
            </w:r>
          </w:p>
        </w:tc>
      </w:tr>
      <w:tr w:rsidR="002948A6" w14:paraId="24D1863E" w14:textId="77777777" w:rsidTr="002948A6">
        <w:tc>
          <w:tcPr>
            <w:cnfStyle w:val="001000000000" w:firstRow="0" w:lastRow="0" w:firstColumn="1" w:lastColumn="0" w:oddVBand="0" w:evenVBand="0" w:oddHBand="0" w:evenHBand="0" w:firstRowFirstColumn="0" w:firstRowLastColumn="0" w:lastRowFirstColumn="0" w:lastRowLastColumn="0"/>
            <w:tcW w:w="1320" w:type="dxa"/>
            <w:shd w:val="clear" w:color="auto" w:fill="auto"/>
          </w:tcPr>
          <w:p w14:paraId="74A84554" w14:textId="77777777" w:rsidR="002948A6" w:rsidRDefault="002948A6" w:rsidP="00EA5CD1">
            <w:pPr>
              <w:spacing w:before="0" w:line="276" w:lineRule="auto"/>
            </w:pPr>
            <w:r>
              <w:t>120</w:t>
            </w:r>
          </w:p>
        </w:tc>
        <w:tc>
          <w:tcPr>
            <w:tcW w:w="1320" w:type="dxa"/>
            <w:shd w:val="clear" w:color="auto" w:fill="auto"/>
            <w:vAlign w:val="bottom"/>
          </w:tcPr>
          <w:p w14:paraId="7678A7A4"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055</w:t>
            </w:r>
          </w:p>
        </w:tc>
        <w:tc>
          <w:tcPr>
            <w:tcW w:w="1320" w:type="dxa"/>
            <w:shd w:val="clear" w:color="auto" w:fill="auto"/>
            <w:vAlign w:val="bottom"/>
          </w:tcPr>
          <w:p w14:paraId="0DC42FCC"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501</w:t>
            </w:r>
          </w:p>
        </w:tc>
        <w:tc>
          <w:tcPr>
            <w:tcW w:w="1321" w:type="dxa"/>
            <w:shd w:val="clear" w:color="auto" w:fill="auto"/>
            <w:vAlign w:val="bottom"/>
          </w:tcPr>
          <w:p w14:paraId="3A6A6A45"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653</w:t>
            </w:r>
          </w:p>
        </w:tc>
        <w:tc>
          <w:tcPr>
            <w:tcW w:w="1320" w:type="dxa"/>
            <w:shd w:val="clear" w:color="auto" w:fill="auto"/>
            <w:vAlign w:val="bottom"/>
          </w:tcPr>
          <w:p w14:paraId="1F7BA5A5"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927</w:t>
            </w:r>
          </w:p>
        </w:tc>
        <w:tc>
          <w:tcPr>
            <w:tcW w:w="1320" w:type="dxa"/>
            <w:shd w:val="clear" w:color="auto" w:fill="auto"/>
            <w:vAlign w:val="bottom"/>
          </w:tcPr>
          <w:p w14:paraId="658E76D8"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597</w:t>
            </w:r>
          </w:p>
        </w:tc>
        <w:tc>
          <w:tcPr>
            <w:tcW w:w="1321" w:type="dxa"/>
            <w:shd w:val="clear" w:color="auto" w:fill="auto"/>
            <w:vAlign w:val="bottom"/>
          </w:tcPr>
          <w:p w14:paraId="25721662"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646</w:t>
            </w:r>
          </w:p>
        </w:tc>
      </w:tr>
      <w:tr w:rsidR="002948A6" w14:paraId="22DF3DEE"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shd w:val="clear" w:color="auto" w:fill="auto"/>
          </w:tcPr>
          <w:p w14:paraId="1517CDCB" w14:textId="77777777" w:rsidR="002948A6" w:rsidRDefault="002948A6" w:rsidP="00EA5CD1">
            <w:pPr>
              <w:spacing w:before="0" w:line="276" w:lineRule="auto"/>
            </w:pPr>
            <w:r>
              <w:t>180</w:t>
            </w:r>
          </w:p>
        </w:tc>
        <w:tc>
          <w:tcPr>
            <w:tcW w:w="1320" w:type="dxa"/>
            <w:shd w:val="clear" w:color="auto" w:fill="auto"/>
            <w:vAlign w:val="bottom"/>
          </w:tcPr>
          <w:p w14:paraId="4D3EB358"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920</w:t>
            </w:r>
          </w:p>
        </w:tc>
        <w:tc>
          <w:tcPr>
            <w:tcW w:w="1320" w:type="dxa"/>
            <w:shd w:val="clear" w:color="auto" w:fill="auto"/>
            <w:vAlign w:val="bottom"/>
          </w:tcPr>
          <w:p w14:paraId="7973258F"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440</w:t>
            </w:r>
          </w:p>
        </w:tc>
        <w:tc>
          <w:tcPr>
            <w:tcW w:w="1321" w:type="dxa"/>
            <w:shd w:val="clear" w:color="auto" w:fill="auto"/>
            <w:vAlign w:val="bottom"/>
          </w:tcPr>
          <w:p w14:paraId="5174E30C"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560</w:t>
            </w:r>
          </w:p>
        </w:tc>
        <w:tc>
          <w:tcPr>
            <w:tcW w:w="1320" w:type="dxa"/>
            <w:shd w:val="clear" w:color="auto" w:fill="auto"/>
            <w:vAlign w:val="bottom"/>
          </w:tcPr>
          <w:p w14:paraId="0C372631"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751</w:t>
            </w:r>
          </w:p>
        </w:tc>
        <w:tc>
          <w:tcPr>
            <w:tcW w:w="1320" w:type="dxa"/>
            <w:shd w:val="clear" w:color="auto" w:fill="auto"/>
            <w:vAlign w:val="bottom"/>
          </w:tcPr>
          <w:p w14:paraId="3AC0EFAE"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588</w:t>
            </w:r>
          </w:p>
        </w:tc>
        <w:tc>
          <w:tcPr>
            <w:tcW w:w="1321" w:type="dxa"/>
            <w:shd w:val="clear" w:color="auto" w:fill="auto"/>
            <w:vAlign w:val="bottom"/>
          </w:tcPr>
          <w:p w14:paraId="16B7C3CD"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91</w:t>
            </w:r>
          </w:p>
        </w:tc>
      </w:tr>
      <w:tr w:rsidR="002948A6" w14:paraId="101BC2CC" w14:textId="77777777" w:rsidTr="002948A6">
        <w:tc>
          <w:tcPr>
            <w:cnfStyle w:val="001000000000" w:firstRow="0" w:lastRow="0" w:firstColumn="1" w:lastColumn="0" w:oddVBand="0" w:evenVBand="0" w:oddHBand="0" w:evenHBand="0" w:firstRowFirstColumn="0" w:firstRowLastColumn="0" w:lastRowFirstColumn="0" w:lastRowLastColumn="0"/>
            <w:tcW w:w="1320" w:type="dxa"/>
            <w:shd w:val="clear" w:color="auto" w:fill="auto"/>
          </w:tcPr>
          <w:p w14:paraId="69579E9D" w14:textId="77777777" w:rsidR="002948A6" w:rsidRDefault="002948A6" w:rsidP="00EA5CD1">
            <w:pPr>
              <w:spacing w:before="0" w:line="276" w:lineRule="auto"/>
            </w:pPr>
            <w:r>
              <w:t>240</w:t>
            </w:r>
          </w:p>
        </w:tc>
        <w:tc>
          <w:tcPr>
            <w:tcW w:w="1320" w:type="dxa"/>
            <w:shd w:val="clear" w:color="auto" w:fill="auto"/>
            <w:vAlign w:val="bottom"/>
          </w:tcPr>
          <w:p w14:paraId="616CCDFE"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215</w:t>
            </w:r>
          </w:p>
        </w:tc>
        <w:tc>
          <w:tcPr>
            <w:tcW w:w="1320" w:type="dxa"/>
            <w:shd w:val="clear" w:color="auto" w:fill="auto"/>
            <w:vAlign w:val="bottom"/>
          </w:tcPr>
          <w:p w14:paraId="262764C3"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632</w:t>
            </w:r>
          </w:p>
        </w:tc>
        <w:tc>
          <w:tcPr>
            <w:tcW w:w="1321" w:type="dxa"/>
            <w:shd w:val="clear" w:color="auto" w:fill="auto"/>
            <w:vAlign w:val="bottom"/>
          </w:tcPr>
          <w:p w14:paraId="50515E5C"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686</w:t>
            </w:r>
          </w:p>
        </w:tc>
        <w:tc>
          <w:tcPr>
            <w:tcW w:w="1320" w:type="dxa"/>
            <w:shd w:val="clear" w:color="auto" w:fill="auto"/>
            <w:vAlign w:val="bottom"/>
          </w:tcPr>
          <w:p w14:paraId="5C9DE13D"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857</w:t>
            </w:r>
          </w:p>
        </w:tc>
        <w:tc>
          <w:tcPr>
            <w:tcW w:w="1320" w:type="dxa"/>
            <w:shd w:val="clear" w:color="auto" w:fill="auto"/>
            <w:vAlign w:val="bottom"/>
          </w:tcPr>
          <w:p w14:paraId="2FD6B7A1"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579</w:t>
            </w:r>
          </w:p>
        </w:tc>
        <w:tc>
          <w:tcPr>
            <w:tcW w:w="1321" w:type="dxa"/>
            <w:shd w:val="clear" w:color="auto" w:fill="auto"/>
            <w:vAlign w:val="bottom"/>
          </w:tcPr>
          <w:p w14:paraId="5B4F667D"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694</w:t>
            </w:r>
          </w:p>
        </w:tc>
      </w:tr>
      <w:tr w:rsidR="002948A6" w14:paraId="733058A2"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shd w:val="clear" w:color="auto" w:fill="auto"/>
          </w:tcPr>
          <w:p w14:paraId="140CC97B" w14:textId="77777777" w:rsidR="002948A6" w:rsidRDefault="002948A6" w:rsidP="00EA5CD1">
            <w:pPr>
              <w:spacing w:before="0" w:line="276" w:lineRule="auto"/>
            </w:pPr>
            <w:r>
              <w:t>300</w:t>
            </w:r>
          </w:p>
        </w:tc>
        <w:tc>
          <w:tcPr>
            <w:tcW w:w="1320" w:type="dxa"/>
            <w:shd w:val="clear" w:color="auto" w:fill="auto"/>
            <w:vAlign w:val="bottom"/>
          </w:tcPr>
          <w:p w14:paraId="499A1E18"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85</w:t>
            </w:r>
          </w:p>
        </w:tc>
        <w:tc>
          <w:tcPr>
            <w:tcW w:w="1320" w:type="dxa"/>
            <w:shd w:val="clear" w:color="auto" w:fill="auto"/>
            <w:vAlign w:val="bottom"/>
          </w:tcPr>
          <w:p w14:paraId="38815137"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679</w:t>
            </w:r>
          </w:p>
        </w:tc>
        <w:tc>
          <w:tcPr>
            <w:tcW w:w="1321" w:type="dxa"/>
            <w:shd w:val="clear" w:color="auto" w:fill="auto"/>
            <w:vAlign w:val="bottom"/>
          </w:tcPr>
          <w:p w14:paraId="5415844B"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644</w:t>
            </w:r>
          </w:p>
        </w:tc>
        <w:tc>
          <w:tcPr>
            <w:tcW w:w="1320" w:type="dxa"/>
            <w:shd w:val="clear" w:color="auto" w:fill="auto"/>
            <w:vAlign w:val="bottom"/>
          </w:tcPr>
          <w:p w14:paraId="58811EDD"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339</w:t>
            </w:r>
          </w:p>
        </w:tc>
        <w:tc>
          <w:tcPr>
            <w:tcW w:w="1320" w:type="dxa"/>
            <w:shd w:val="clear" w:color="auto" w:fill="auto"/>
            <w:vAlign w:val="bottom"/>
          </w:tcPr>
          <w:p w14:paraId="6C89FA85"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909</w:t>
            </w:r>
          </w:p>
        </w:tc>
        <w:tc>
          <w:tcPr>
            <w:tcW w:w="1321" w:type="dxa"/>
            <w:shd w:val="clear" w:color="auto" w:fill="auto"/>
            <w:vAlign w:val="bottom"/>
          </w:tcPr>
          <w:p w14:paraId="045CB249"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808</w:t>
            </w:r>
          </w:p>
        </w:tc>
      </w:tr>
      <w:tr w:rsidR="002948A6" w14:paraId="23697117" w14:textId="77777777" w:rsidTr="002948A6">
        <w:tc>
          <w:tcPr>
            <w:cnfStyle w:val="001000000000" w:firstRow="0" w:lastRow="0" w:firstColumn="1" w:lastColumn="0" w:oddVBand="0" w:evenVBand="0" w:oddHBand="0" w:evenHBand="0" w:firstRowFirstColumn="0" w:firstRowLastColumn="0" w:lastRowFirstColumn="0" w:lastRowLastColumn="0"/>
            <w:tcW w:w="1320" w:type="dxa"/>
            <w:shd w:val="clear" w:color="auto" w:fill="auto"/>
          </w:tcPr>
          <w:p w14:paraId="20C52EF2" w14:textId="77777777" w:rsidR="002948A6" w:rsidRDefault="002948A6" w:rsidP="00EA5CD1">
            <w:pPr>
              <w:spacing w:before="0" w:line="276" w:lineRule="auto"/>
            </w:pPr>
            <w:r>
              <w:t>360</w:t>
            </w:r>
          </w:p>
        </w:tc>
        <w:tc>
          <w:tcPr>
            <w:tcW w:w="1320" w:type="dxa"/>
            <w:shd w:val="clear" w:color="auto" w:fill="auto"/>
            <w:vAlign w:val="bottom"/>
          </w:tcPr>
          <w:p w14:paraId="47A6C990"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974</w:t>
            </w:r>
          </w:p>
        </w:tc>
        <w:tc>
          <w:tcPr>
            <w:tcW w:w="1320" w:type="dxa"/>
            <w:shd w:val="clear" w:color="auto" w:fill="auto"/>
            <w:vAlign w:val="bottom"/>
          </w:tcPr>
          <w:p w14:paraId="648F765F"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616</w:t>
            </w:r>
          </w:p>
        </w:tc>
        <w:tc>
          <w:tcPr>
            <w:tcW w:w="1321" w:type="dxa"/>
            <w:shd w:val="clear" w:color="auto" w:fill="auto"/>
            <w:vAlign w:val="bottom"/>
          </w:tcPr>
          <w:p w14:paraId="6EBD0B47"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631</w:t>
            </w:r>
          </w:p>
        </w:tc>
        <w:tc>
          <w:tcPr>
            <w:tcW w:w="1320" w:type="dxa"/>
            <w:shd w:val="clear" w:color="auto" w:fill="auto"/>
            <w:vAlign w:val="bottom"/>
          </w:tcPr>
          <w:p w14:paraId="65668ACB"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470</w:t>
            </w:r>
          </w:p>
        </w:tc>
        <w:tc>
          <w:tcPr>
            <w:tcW w:w="1320" w:type="dxa"/>
            <w:shd w:val="clear" w:color="auto" w:fill="auto"/>
            <w:vAlign w:val="bottom"/>
          </w:tcPr>
          <w:p w14:paraId="29E76C15"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651</w:t>
            </w:r>
          </w:p>
        </w:tc>
        <w:tc>
          <w:tcPr>
            <w:tcW w:w="1321" w:type="dxa"/>
            <w:shd w:val="clear" w:color="auto" w:fill="auto"/>
            <w:vAlign w:val="bottom"/>
          </w:tcPr>
          <w:p w14:paraId="2E2A2F68"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891</w:t>
            </w:r>
          </w:p>
        </w:tc>
      </w:tr>
      <w:tr w:rsidR="002948A6" w14:paraId="1EF905E1"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shd w:val="clear" w:color="auto" w:fill="auto"/>
          </w:tcPr>
          <w:p w14:paraId="1F243DB3" w14:textId="77777777" w:rsidR="002948A6" w:rsidRDefault="002948A6" w:rsidP="00EA5CD1">
            <w:pPr>
              <w:spacing w:before="0" w:line="276" w:lineRule="auto"/>
            </w:pPr>
            <w:r>
              <w:t>420</w:t>
            </w:r>
          </w:p>
        </w:tc>
        <w:tc>
          <w:tcPr>
            <w:tcW w:w="1320" w:type="dxa"/>
            <w:shd w:val="clear" w:color="auto" w:fill="auto"/>
            <w:vAlign w:val="bottom"/>
          </w:tcPr>
          <w:p w14:paraId="4C5FB44C"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44</w:t>
            </w:r>
          </w:p>
        </w:tc>
        <w:tc>
          <w:tcPr>
            <w:tcW w:w="1320" w:type="dxa"/>
            <w:shd w:val="clear" w:color="auto" w:fill="auto"/>
            <w:vAlign w:val="bottom"/>
          </w:tcPr>
          <w:p w14:paraId="0E94B143"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531</w:t>
            </w:r>
          </w:p>
        </w:tc>
        <w:tc>
          <w:tcPr>
            <w:tcW w:w="1321" w:type="dxa"/>
            <w:shd w:val="clear" w:color="auto" w:fill="auto"/>
            <w:vAlign w:val="bottom"/>
          </w:tcPr>
          <w:p w14:paraId="79610F29"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745</w:t>
            </w:r>
          </w:p>
        </w:tc>
        <w:tc>
          <w:tcPr>
            <w:tcW w:w="1320" w:type="dxa"/>
            <w:shd w:val="clear" w:color="auto" w:fill="auto"/>
            <w:vAlign w:val="bottom"/>
          </w:tcPr>
          <w:p w14:paraId="1B8F7E19"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608</w:t>
            </w:r>
          </w:p>
        </w:tc>
        <w:tc>
          <w:tcPr>
            <w:tcW w:w="1320" w:type="dxa"/>
            <w:shd w:val="clear" w:color="auto" w:fill="auto"/>
            <w:vAlign w:val="bottom"/>
          </w:tcPr>
          <w:p w14:paraId="6AE555A1"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564</w:t>
            </w:r>
          </w:p>
        </w:tc>
        <w:tc>
          <w:tcPr>
            <w:tcW w:w="1321" w:type="dxa"/>
            <w:shd w:val="clear" w:color="auto" w:fill="auto"/>
            <w:vAlign w:val="bottom"/>
          </w:tcPr>
          <w:p w14:paraId="7B12E570"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625</w:t>
            </w:r>
          </w:p>
        </w:tc>
      </w:tr>
      <w:tr w:rsidR="002948A6" w14:paraId="7CDB9963" w14:textId="77777777" w:rsidTr="002948A6">
        <w:tc>
          <w:tcPr>
            <w:cnfStyle w:val="001000000000" w:firstRow="0" w:lastRow="0" w:firstColumn="1" w:lastColumn="0" w:oddVBand="0" w:evenVBand="0" w:oddHBand="0" w:evenHBand="0" w:firstRowFirstColumn="0" w:firstRowLastColumn="0" w:lastRowFirstColumn="0" w:lastRowLastColumn="0"/>
            <w:tcW w:w="1320" w:type="dxa"/>
            <w:shd w:val="clear" w:color="auto" w:fill="auto"/>
          </w:tcPr>
          <w:p w14:paraId="52635CE2" w14:textId="77777777" w:rsidR="002948A6" w:rsidRDefault="002948A6" w:rsidP="00EA5CD1">
            <w:pPr>
              <w:spacing w:before="0" w:line="276" w:lineRule="auto"/>
            </w:pPr>
            <w:r>
              <w:t>480</w:t>
            </w:r>
          </w:p>
        </w:tc>
        <w:tc>
          <w:tcPr>
            <w:tcW w:w="1320" w:type="dxa"/>
            <w:shd w:val="clear" w:color="auto" w:fill="auto"/>
            <w:vAlign w:val="bottom"/>
          </w:tcPr>
          <w:p w14:paraId="48EF2344"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928</w:t>
            </w:r>
          </w:p>
        </w:tc>
        <w:tc>
          <w:tcPr>
            <w:tcW w:w="1320" w:type="dxa"/>
            <w:shd w:val="clear" w:color="auto" w:fill="auto"/>
            <w:vAlign w:val="bottom"/>
          </w:tcPr>
          <w:p w14:paraId="1928C764"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594</w:t>
            </w:r>
          </w:p>
        </w:tc>
        <w:tc>
          <w:tcPr>
            <w:tcW w:w="1321" w:type="dxa"/>
            <w:shd w:val="clear" w:color="auto" w:fill="auto"/>
            <w:vAlign w:val="bottom"/>
          </w:tcPr>
          <w:p w14:paraId="4C75F915"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379</w:t>
            </w:r>
          </w:p>
        </w:tc>
        <w:tc>
          <w:tcPr>
            <w:tcW w:w="1320" w:type="dxa"/>
            <w:shd w:val="clear" w:color="auto" w:fill="auto"/>
            <w:vAlign w:val="bottom"/>
          </w:tcPr>
          <w:p w14:paraId="64E1657B"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568</w:t>
            </w:r>
          </w:p>
        </w:tc>
        <w:tc>
          <w:tcPr>
            <w:tcW w:w="1320" w:type="dxa"/>
            <w:shd w:val="clear" w:color="auto" w:fill="auto"/>
            <w:vAlign w:val="bottom"/>
          </w:tcPr>
          <w:p w14:paraId="35FF0B22"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427</w:t>
            </w:r>
          </w:p>
        </w:tc>
        <w:tc>
          <w:tcPr>
            <w:tcW w:w="1321" w:type="dxa"/>
            <w:shd w:val="clear" w:color="auto" w:fill="auto"/>
            <w:vAlign w:val="bottom"/>
          </w:tcPr>
          <w:p w14:paraId="145ADCF7"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291</w:t>
            </w:r>
          </w:p>
        </w:tc>
      </w:tr>
      <w:tr w:rsidR="002948A6" w14:paraId="71D94964"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18" w:space="0" w:color="auto"/>
            </w:tcBorders>
            <w:shd w:val="clear" w:color="auto" w:fill="auto"/>
          </w:tcPr>
          <w:p w14:paraId="0F986ADF" w14:textId="77777777" w:rsidR="002948A6" w:rsidRDefault="002948A6" w:rsidP="00EA5CD1">
            <w:pPr>
              <w:spacing w:before="0" w:line="276" w:lineRule="auto"/>
            </w:pPr>
            <w:r>
              <w:t>540</w:t>
            </w:r>
          </w:p>
        </w:tc>
        <w:tc>
          <w:tcPr>
            <w:tcW w:w="1320" w:type="dxa"/>
            <w:tcBorders>
              <w:bottom w:val="single" w:sz="18" w:space="0" w:color="auto"/>
            </w:tcBorders>
            <w:shd w:val="clear" w:color="auto" w:fill="auto"/>
            <w:vAlign w:val="bottom"/>
          </w:tcPr>
          <w:p w14:paraId="6548A2E2"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905</w:t>
            </w:r>
          </w:p>
        </w:tc>
        <w:tc>
          <w:tcPr>
            <w:tcW w:w="1320" w:type="dxa"/>
            <w:tcBorders>
              <w:bottom w:val="single" w:sz="18" w:space="0" w:color="auto"/>
            </w:tcBorders>
            <w:shd w:val="clear" w:color="auto" w:fill="auto"/>
            <w:vAlign w:val="bottom"/>
          </w:tcPr>
          <w:p w14:paraId="2E9DA8F2"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596</w:t>
            </w:r>
          </w:p>
        </w:tc>
        <w:tc>
          <w:tcPr>
            <w:tcW w:w="1321" w:type="dxa"/>
            <w:tcBorders>
              <w:bottom w:val="single" w:sz="18" w:space="0" w:color="auto"/>
            </w:tcBorders>
            <w:shd w:val="clear" w:color="auto" w:fill="auto"/>
            <w:vAlign w:val="bottom"/>
          </w:tcPr>
          <w:p w14:paraId="71671484"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614</w:t>
            </w:r>
          </w:p>
        </w:tc>
        <w:tc>
          <w:tcPr>
            <w:tcW w:w="1320" w:type="dxa"/>
            <w:tcBorders>
              <w:bottom w:val="single" w:sz="18" w:space="0" w:color="auto"/>
            </w:tcBorders>
            <w:shd w:val="clear" w:color="auto" w:fill="auto"/>
            <w:vAlign w:val="bottom"/>
          </w:tcPr>
          <w:p w14:paraId="1A8B0C88"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781</w:t>
            </w:r>
          </w:p>
        </w:tc>
        <w:tc>
          <w:tcPr>
            <w:tcW w:w="1320" w:type="dxa"/>
            <w:tcBorders>
              <w:bottom w:val="single" w:sz="18" w:space="0" w:color="auto"/>
            </w:tcBorders>
            <w:shd w:val="clear" w:color="auto" w:fill="auto"/>
            <w:vAlign w:val="bottom"/>
          </w:tcPr>
          <w:p w14:paraId="636C8B8E"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330</w:t>
            </w:r>
          </w:p>
        </w:tc>
        <w:tc>
          <w:tcPr>
            <w:tcW w:w="1321" w:type="dxa"/>
            <w:tcBorders>
              <w:bottom w:val="single" w:sz="18" w:space="0" w:color="auto"/>
            </w:tcBorders>
            <w:shd w:val="clear" w:color="auto" w:fill="auto"/>
            <w:vAlign w:val="bottom"/>
          </w:tcPr>
          <w:p w14:paraId="5632B1BB"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584</w:t>
            </w:r>
          </w:p>
        </w:tc>
      </w:tr>
    </w:tbl>
    <w:p w14:paraId="37E18833" w14:textId="77777777" w:rsidR="002948A6" w:rsidRPr="00041E20" w:rsidRDefault="002948A6" w:rsidP="00EA5CD1">
      <w:pPr>
        <w:spacing w:line="276" w:lineRule="auto"/>
      </w:pPr>
    </w:p>
    <w:p w14:paraId="6232E491" w14:textId="17A7A35B" w:rsidR="002948A6" w:rsidRDefault="002948A6" w:rsidP="00EA5CD1">
      <w:pPr>
        <w:spacing w:line="276" w:lineRule="auto"/>
      </w:pPr>
      <w:r>
        <w:lastRenderedPageBreak/>
        <w:t>A third zeolite molecular sieve with 4</w:t>
      </w:r>
      <w:r w:rsidRPr="00467FCA">
        <w:t xml:space="preserve"> </w:t>
      </w:r>
      <w:r>
        <w:t xml:space="preserve">Å pores was dried whilst being fluidised.  </w:t>
      </w:r>
      <w:r>
        <w:fldChar w:fldCharType="begin"/>
      </w:r>
      <w:r>
        <w:instrText xml:space="preserve"> REF _Ref461397608 \h </w:instrText>
      </w:r>
      <w:r w:rsidR="00EA5CD1">
        <w:instrText xml:space="preserve"> \* MERGEFORMAT </w:instrText>
      </w:r>
      <w:r>
        <w:fldChar w:fldCharType="separate"/>
      </w:r>
      <w:r w:rsidR="005D3AE0">
        <w:t xml:space="preserve">Figure </w:t>
      </w:r>
      <w:r w:rsidR="005D3AE0">
        <w:rPr>
          <w:noProof/>
        </w:rPr>
        <w:t>6</w:t>
      </w:r>
      <w:r w:rsidR="005D3AE0">
        <w:rPr>
          <w:noProof/>
        </w:rPr>
        <w:noBreakHyphen/>
        <w:t>14</w:t>
      </w:r>
      <w:r>
        <w:fldChar w:fldCharType="end"/>
      </w:r>
      <w:r>
        <w:t xml:space="preserve"> shows the change in average normalised moisture content over time.  The drying curves for these particles demonstrated an increase in moisture loss under the pulsed flow regime at 30 °C and 40 °C.  The standard deviation of the % moisture content range is given in </w:t>
      </w:r>
      <w:r w:rsidR="003B51BE">
        <w:fldChar w:fldCharType="begin"/>
      </w:r>
      <w:r w:rsidR="003B51BE">
        <w:instrText xml:space="preserve"> REF _Ref462140421 \h </w:instrText>
      </w:r>
      <w:r w:rsidR="00EA5CD1">
        <w:instrText xml:space="preserve"> \* MERGEFORMAT </w:instrText>
      </w:r>
      <w:r w:rsidR="003B51BE">
        <w:fldChar w:fldCharType="separate"/>
      </w:r>
      <w:r w:rsidR="005D3AE0">
        <w:t xml:space="preserve">Table </w:t>
      </w:r>
      <w:r w:rsidR="005D3AE0">
        <w:rPr>
          <w:noProof/>
        </w:rPr>
        <w:t>6</w:t>
      </w:r>
      <w:r w:rsidR="005D3AE0">
        <w:rPr>
          <w:noProof/>
        </w:rPr>
        <w:noBreakHyphen/>
        <w:t>9</w:t>
      </w:r>
      <w:r w:rsidR="003B51BE">
        <w:fldChar w:fldCharType="end"/>
      </w:r>
      <w:r>
        <w:t>.  This indicates that, unlike both other sieve types, the spread of data around the average moisture content through to 600 seconds tended to increase rather than decrease, indicating a different dominant mechanism of moisture movement through the particle.  With the exception of the average normalised drying curves for the 30 °C continuous flow regime and the 40 °C pulsed flow regimes, these differences were within the error</w:t>
      </w:r>
      <w:r w:rsidRPr="00E7240D">
        <w:t xml:space="preserve"> </w:t>
      </w:r>
      <w:r>
        <w:t>range and could therefore be accounted for by particle variation.</w:t>
      </w:r>
    </w:p>
    <w:p w14:paraId="557778EC" w14:textId="77777777" w:rsidR="002948A6" w:rsidRDefault="002948A6" w:rsidP="00EA5CD1">
      <w:pPr>
        <w:spacing w:line="276" w:lineRule="auto"/>
        <w:jc w:val="center"/>
      </w:pPr>
      <w:r>
        <w:rPr>
          <w:noProof/>
          <w:lang w:eastAsia="en-GB"/>
        </w:rPr>
        <w:drawing>
          <wp:inline distT="0" distB="0" distL="0" distR="0" wp14:anchorId="5490FF99" wp14:editId="11AD478E">
            <wp:extent cx="5248275" cy="3495675"/>
            <wp:effectExtent l="0" t="0" r="0" b="0"/>
            <wp:docPr id="214" name="Chart 2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8"/>
              </a:graphicData>
            </a:graphic>
          </wp:inline>
        </w:drawing>
      </w:r>
    </w:p>
    <w:p w14:paraId="6366E54D" w14:textId="5631C7EF" w:rsidR="002948A6" w:rsidRDefault="002948A6" w:rsidP="00EA5CD1">
      <w:pPr>
        <w:pStyle w:val="Caption"/>
        <w:spacing w:line="276" w:lineRule="auto"/>
      </w:pPr>
      <w:bookmarkStart w:id="413" w:name="_Ref461397608"/>
      <w:bookmarkStart w:id="414" w:name="_Ref455333784"/>
      <w:bookmarkStart w:id="415" w:name="_Toc474686649"/>
      <w:r>
        <w:t xml:space="preserve">Figure </w:t>
      </w:r>
      <w:fldSimple w:instr=" STYLEREF 1 \s ">
        <w:r w:rsidR="005D3AE0">
          <w:rPr>
            <w:noProof/>
          </w:rPr>
          <w:t>6</w:t>
        </w:r>
      </w:fldSimple>
      <w:r w:rsidR="00F02E7D">
        <w:noBreakHyphen/>
      </w:r>
      <w:fldSimple w:instr=" SEQ Figure \* ARABIC \s 1 ">
        <w:r w:rsidR="005D3AE0">
          <w:rPr>
            <w:noProof/>
          </w:rPr>
          <w:t>14</w:t>
        </w:r>
      </w:fldSimple>
      <w:bookmarkEnd w:id="413"/>
      <w:bookmarkEnd w:id="414"/>
      <w:r>
        <w:rPr>
          <w:b/>
        </w:rPr>
        <w:t xml:space="preserve">.  </w:t>
      </w:r>
      <w:r>
        <w:t>Normalised drying curves for fluidised single 4</w:t>
      </w:r>
      <w:r w:rsidRPr="00467FCA">
        <w:t xml:space="preserve"> </w:t>
      </w:r>
      <w:r>
        <w:t>Å zeolite molecular sieves over time, U = 5.16 m/s, f = 216 Hz, error bars represent standard error.</w:t>
      </w:r>
      <w:bookmarkEnd w:id="415"/>
      <w:r>
        <w:t xml:space="preserve">  </w:t>
      </w:r>
    </w:p>
    <w:p w14:paraId="7D77A691" w14:textId="77777777" w:rsidR="002948A6" w:rsidRDefault="002948A6" w:rsidP="00EA5CD1">
      <w:pPr>
        <w:pStyle w:val="Caption"/>
        <w:spacing w:line="276" w:lineRule="auto"/>
      </w:pPr>
    </w:p>
    <w:p w14:paraId="723E0295" w14:textId="1532A165" w:rsidR="006A474F" w:rsidRDefault="006A474F" w:rsidP="00EA5CD1">
      <w:pPr>
        <w:spacing w:line="276" w:lineRule="auto"/>
      </w:pPr>
      <w:r>
        <w:t>In conclusion, the difference caused by changing from a continuous to a pulsed flow regime is less marked in fluidised particles than static particles when drying.  The three zeolite molecular sieves used for fluidised single particle drying have shown differences between pore size and the influence of pulsed and continuous flow on drying rates.  The 10</w:t>
      </w:r>
      <w:r w:rsidRPr="00467FCA">
        <w:t xml:space="preserve"> </w:t>
      </w:r>
      <w:r>
        <w:t xml:space="preserve">Å sieves demonstrated that higher sample rates reduced the difference between the flow regimes.  Particle variation caused the results found for 3 Å and 4 Å zeolite molecular sieves to vary, indicated by the high standard deviation and error, such as that shown in </w:t>
      </w:r>
      <w:r>
        <w:fldChar w:fldCharType="begin"/>
      </w:r>
      <w:r>
        <w:instrText xml:space="preserve"> REF _Ref461397608 \h </w:instrText>
      </w:r>
      <w:r w:rsidR="00EA5CD1">
        <w:instrText xml:space="preserve"> \* MERGEFORMAT </w:instrText>
      </w:r>
      <w:r>
        <w:fldChar w:fldCharType="separate"/>
      </w:r>
      <w:r w:rsidR="005D3AE0">
        <w:t xml:space="preserve">Figure </w:t>
      </w:r>
      <w:r w:rsidR="005D3AE0">
        <w:rPr>
          <w:noProof/>
        </w:rPr>
        <w:t>6</w:t>
      </w:r>
      <w:r w:rsidR="005D3AE0">
        <w:rPr>
          <w:noProof/>
        </w:rPr>
        <w:noBreakHyphen/>
        <w:t>14</w:t>
      </w:r>
      <w:r>
        <w:fldChar w:fldCharType="end"/>
      </w:r>
      <w:r>
        <w:t>.  The reduced flow velocity compared to those studied in the static particle drying study in Section 6.2 may have reduced the effect of the pulsed flow regime, due to the reduced pulsation amplitude.</w:t>
      </w:r>
    </w:p>
    <w:p w14:paraId="56CC8AB4" w14:textId="77777777" w:rsidR="00A52A3C" w:rsidRDefault="00A52A3C" w:rsidP="00EA5CD1">
      <w:pPr>
        <w:spacing w:line="276" w:lineRule="auto"/>
      </w:pPr>
    </w:p>
    <w:p w14:paraId="7FF20AA8" w14:textId="77777777" w:rsidR="00A52A3C" w:rsidRDefault="00A52A3C" w:rsidP="00EA5CD1">
      <w:pPr>
        <w:spacing w:line="276" w:lineRule="auto"/>
      </w:pPr>
    </w:p>
    <w:p w14:paraId="4FF5FC59" w14:textId="7BF1A88A" w:rsidR="002948A6" w:rsidRDefault="002948A6" w:rsidP="00EA5CD1">
      <w:pPr>
        <w:pStyle w:val="Caption"/>
        <w:spacing w:line="276" w:lineRule="auto"/>
      </w:pPr>
      <w:bookmarkStart w:id="416" w:name="_Ref462140421"/>
      <w:bookmarkStart w:id="417" w:name="_Toc474686771"/>
      <w:r>
        <w:lastRenderedPageBreak/>
        <w:t xml:space="preserve">Table </w:t>
      </w:r>
      <w:fldSimple w:instr=" STYLEREF 1 \s ">
        <w:r w:rsidR="005D3AE0">
          <w:rPr>
            <w:noProof/>
          </w:rPr>
          <w:t>6</w:t>
        </w:r>
      </w:fldSimple>
      <w:r>
        <w:noBreakHyphen/>
      </w:r>
      <w:fldSimple w:instr=" SEQ Table \* ARABIC \s 1 ">
        <w:r w:rsidR="005D3AE0">
          <w:rPr>
            <w:noProof/>
          </w:rPr>
          <w:t>9</w:t>
        </w:r>
      </w:fldSimple>
      <w:bookmarkEnd w:id="416"/>
      <w:r>
        <w:rPr>
          <w:b/>
          <w:noProof/>
          <w:lang w:eastAsia="en-GB"/>
        </w:rPr>
        <w:t xml:space="preserve">. </w:t>
      </w:r>
      <w:r>
        <w:rPr>
          <w:noProof/>
          <w:lang w:eastAsia="en-GB"/>
        </w:rPr>
        <w:t xml:space="preserve"> 4</w:t>
      </w:r>
      <w:r w:rsidRPr="00467FCA">
        <w:t xml:space="preserve"> </w:t>
      </w:r>
      <w:r>
        <w:t>Å zeolite molecular sieves drying curve standard deviation of average % moisture content.</w:t>
      </w:r>
      <w:bookmarkEnd w:id="417"/>
      <w:r>
        <w:t xml:space="preserve"> </w:t>
      </w:r>
    </w:p>
    <w:tbl>
      <w:tblPr>
        <w:tblW w:w="5000" w:type="pct"/>
        <w:tblLook w:val="04A0" w:firstRow="1" w:lastRow="0" w:firstColumn="1" w:lastColumn="0" w:noHBand="0" w:noVBand="1"/>
      </w:tblPr>
      <w:tblGrid>
        <w:gridCol w:w="777"/>
        <w:gridCol w:w="1693"/>
        <w:gridCol w:w="1129"/>
        <w:gridCol w:w="1693"/>
        <w:gridCol w:w="1129"/>
        <w:gridCol w:w="1693"/>
        <w:gridCol w:w="1128"/>
      </w:tblGrid>
      <w:tr w:rsidR="00882C48" w:rsidRPr="00A837FB" w14:paraId="0E66BD67" w14:textId="77777777" w:rsidTr="00882C48">
        <w:trPr>
          <w:trHeight w:val="300"/>
        </w:trPr>
        <w:tc>
          <w:tcPr>
            <w:tcW w:w="420" w:type="pct"/>
            <w:tcBorders>
              <w:top w:val="single" w:sz="12" w:space="0" w:color="auto"/>
              <w:left w:val="nil"/>
              <w:bottom w:val="single" w:sz="4" w:space="0" w:color="auto"/>
              <w:right w:val="nil"/>
            </w:tcBorders>
            <w:shd w:val="clear" w:color="auto" w:fill="auto"/>
            <w:noWrap/>
            <w:vAlign w:val="bottom"/>
            <w:hideMark/>
          </w:tcPr>
          <w:p w14:paraId="2ADEC3AA" w14:textId="77777777" w:rsidR="00882C48" w:rsidRPr="006A474F" w:rsidRDefault="00882C48" w:rsidP="00EA5CD1">
            <w:pPr>
              <w:spacing w:before="0" w:line="276" w:lineRule="auto"/>
              <w:rPr>
                <w:rFonts w:ascii="Calibri" w:eastAsia="Times New Roman" w:hAnsi="Calibri" w:cs="Times New Roman"/>
                <w:b/>
                <w:color w:val="000000"/>
                <w:lang w:eastAsia="en-GB"/>
              </w:rPr>
            </w:pPr>
          </w:p>
        </w:tc>
        <w:tc>
          <w:tcPr>
            <w:tcW w:w="1527" w:type="pct"/>
            <w:gridSpan w:val="2"/>
            <w:tcBorders>
              <w:top w:val="single" w:sz="12" w:space="0" w:color="auto"/>
              <w:left w:val="nil"/>
              <w:bottom w:val="single" w:sz="4" w:space="0" w:color="auto"/>
              <w:right w:val="nil"/>
            </w:tcBorders>
            <w:shd w:val="clear" w:color="auto" w:fill="auto"/>
            <w:noWrap/>
            <w:vAlign w:val="bottom"/>
            <w:hideMark/>
          </w:tcPr>
          <w:p w14:paraId="43F8247D" w14:textId="7108A258" w:rsidR="00882C48" w:rsidRPr="006A474F" w:rsidRDefault="00882C48" w:rsidP="00EA5CD1">
            <w:pPr>
              <w:spacing w:before="0" w:line="276" w:lineRule="auto"/>
              <w:jc w:val="center"/>
              <w:rPr>
                <w:rFonts w:ascii="Calibri" w:eastAsia="Times New Roman" w:hAnsi="Calibri" w:cs="Times New Roman"/>
                <w:b/>
                <w:color w:val="000000"/>
                <w:lang w:eastAsia="en-GB"/>
              </w:rPr>
            </w:pPr>
            <w:r w:rsidRPr="006A474F">
              <w:rPr>
                <w:rFonts w:ascii="Calibri" w:eastAsia="Times New Roman" w:hAnsi="Calibri" w:cs="Times New Roman"/>
                <w:b/>
                <w:color w:val="000000"/>
                <w:lang w:eastAsia="en-GB"/>
              </w:rPr>
              <w:t>20 °C</w:t>
            </w:r>
          </w:p>
        </w:tc>
        <w:tc>
          <w:tcPr>
            <w:tcW w:w="1527" w:type="pct"/>
            <w:gridSpan w:val="2"/>
            <w:tcBorders>
              <w:top w:val="single" w:sz="12" w:space="0" w:color="auto"/>
              <w:left w:val="nil"/>
              <w:bottom w:val="single" w:sz="4" w:space="0" w:color="auto"/>
              <w:right w:val="nil"/>
            </w:tcBorders>
            <w:shd w:val="clear" w:color="auto" w:fill="auto"/>
            <w:noWrap/>
            <w:vAlign w:val="bottom"/>
            <w:hideMark/>
          </w:tcPr>
          <w:p w14:paraId="1035C386" w14:textId="7349067F" w:rsidR="00882C48" w:rsidRPr="006A474F" w:rsidRDefault="00882C48" w:rsidP="00EA5CD1">
            <w:pPr>
              <w:spacing w:before="0" w:line="276" w:lineRule="auto"/>
              <w:jc w:val="center"/>
              <w:rPr>
                <w:rFonts w:ascii="Calibri" w:eastAsia="Times New Roman" w:hAnsi="Calibri" w:cs="Times New Roman"/>
                <w:b/>
                <w:color w:val="000000"/>
                <w:lang w:eastAsia="en-GB"/>
              </w:rPr>
            </w:pPr>
            <w:r w:rsidRPr="006A474F">
              <w:rPr>
                <w:rFonts w:ascii="Calibri" w:eastAsia="Times New Roman" w:hAnsi="Calibri" w:cs="Times New Roman"/>
                <w:b/>
                <w:color w:val="000000"/>
                <w:lang w:eastAsia="en-GB"/>
              </w:rPr>
              <w:t>30 °C</w:t>
            </w:r>
          </w:p>
        </w:tc>
        <w:tc>
          <w:tcPr>
            <w:tcW w:w="1526" w:type="pct"/>
            <w:gridSpan w:val="2"/>
            <w:tcBorders>
              <w:top w:val="single" w:sz="12" w:space="0" w:color="auto"/>
              <w:left w:val="nil"/>
              <w:bottom w:val="single" w:sz="4" w:space="0" w:color="auto"/>
              <w:right w:val="nil"/>
            </w:tcBorders>
            <w:shd w:val="clear" w:color="auto" w:fill="auto"/>
            <w:noWrap/>
            <w:vAlign w:val="bottom"/>
            <w:hideMark/>
          </w:tcPr>
          <w:p w14:paraId="3B6E37FD" w14:textId="538B31FE" w:rsidR="00882C48" w:rsidRPr="006A474F" w:rsidRDefault="00882C48" w:rsidP="00EA5CD1">
            <w:pPr>
              <w:spacing w:before="0" w:line="276" w:lineRule="auto"/>
              <w:jc w:val="center"/>
              <w:rPr>
                <w:rFonts w:ascii="Calibri" w:eastAsia="Times New Roman" w:hAnsi="Calibri" w:cs="Times New Roman"/>
                <w:b/>
                <w:color w:val="000000"/>
                <w:lang w:eastAsia="en-GB"/>
              </w:rPr>
            </w:pPr>
            <w:r w:rsidRPr="006A474F">
              <w:rPr>
                <w:rFonts w:ascii="Calibri" w:eastAsia="Times New Roman" w:hAnsi="Calibri" w:cs="Times New Roman"/>
                <w:b/>
                <w:color w:val="000000"/>
                <w:lang w:eastAsia="en-GB"/>
              </w:rPr>
              <w:t>40 °C</w:t>
            </w:r>
          </w:p>
        </w:tc>
      </w:tr>
      <w:tr w:rsidR="002948A6" w:rsidRPr="00A837FB" w14:paraId="07D572B0" w14:textId="77777777" w:rsidTr="00882C48">
        <w:trPr>
          <w:trHeight w:val="300"/>
        </w:trPr>
        <w:tc>
          <w:tcPr>
            <w:tcW w:w="420" w:type="pct"/>
            <w:tcBorders>
              <w:top w:val="single" w:sz="4" w:space="0" w:color="auto"/>
              <w:left w:val="nil"/>
              <w:bottom w:val="nil"/>
              <w:right w:val="nil"/>
            </w:tcBorders>
            <w:shd w:val="clear" w:color="auto" w:fill="auto"/>
            <w:noWrap/>
            <w:vAlign w:val="bottom"/>
            <w:hideMark/>
          </w:tcPr>
          <w:p w14:paraId="167CDFC1" w14:textId="77777777" w:rsidR="002948A6" w:rsidRPr="006A474F" w:rsidRDefault="002948A6" w:rsidP="00EA5CD1">
            <w:pPr>
              <w:spacing w:before="0" w:line="276" w:lineRule="auto"/>
              <w:jc w:val="right"/>
              <w:rPr>
                <w:rFonts w:ascii="Calibri" w:eastAsia="Times New Roman" w:hAnsi="Calibri" w:cs="Times New Roman"/>
                <w:b/>
                <w:color w:val="000000"/>
                <w:lang w:eastAsia="en-GB"/>
              </w:rPr>
            </w:pPr>
            <w:r w:rsidRPr="006A474F">
              <w:rPr>
                <w:rFonts w:ascii="Calibri" w:eastAsia="Times New Roman" w:hAnsi="Calibri" w:cs="Times New Roman"/>
                <w:b/>
                <w:color w:val="000000"/>
                <w:lang w:eastAsia="en-GB"/>
              </w:rPr>
              <w:t>t (s)</w:t>
            </w:r>
          </w:p>
        </w:tc>
        <w:tc>
          <w:tcPr>
            <w:tcW w:w="916" w:type="pct"/>
            <w:tcBorders>
              <w:top w:val="single" w:sz="4" w:space="0" w:color="auto"/>
              <w:left w:val="nil"/>
              <w:bottom w:val="nil"/>
              <w:right w:val="nil"/>
            </w:tcBorders>
            <w:shd w:val="clear" w:color="auto" w:fill="auto"/>
            <w:noWrap/>
            <w:vAlign w:val="bottom"/>
            <w:hideMark/>
          </w:tcPr>
          <w:p w14:paraId="4FA09F97" w14:textId="0976BA15" w:rsidR="002948A6" w:rsidRPr="00A837FB" w:rsidRDefault="00882C48" w:rsidP="00EA5CD1">
            <w:pPr>
              <w:spacing w:before="0" w:line="276"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Continuous</w:t>
            </w:r>
          </w:p>
        </w:tc>
        <w:tc>
          <w:tcPr>
            <w:tcW w:w="611" w:type="pct"/>
            <w:tcBorders>
              <w:top w:val="single" w:sz="4" w:space="0" w:color="auto"/>
              <w:left w:val="nil"/>
              <w:bottom w:val="nil"/>
              <w:right w:val="nil"/>
            </w:tcBorders>
            <w:shd w:val="clear" w:color="auto" w:fill="auto"/>
            <w:noWrap/>
            <w:vAlign w:val="bottom"/>
            <w:hideMark/>
          </w:tcPr>
          <w:p w14:paraId="601751B3"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237 Hz</w:t>
            </w:r>
          </w:p>
        </w:tc>
        <w:tc>
          <w:tcPr>
            <w:tcW w:w="916" w:type="pct"/>
            <w:tcBorders>
              <w:top w:val="single" w:sz="4" w:space="0" w:color="auto"/>
              <w:left w:val="nil"/>
              <w:bottom w:val="nil"/>
              <w:right w:val="nil"/>
            </w:tcBorders>
            <w:shd w:val="clear" w:color="auto" w:fill="auto"/>
            <w:noWrap/>
            <w:vAlign w:val="bottom"/>
            <w:hideMark/>
          </w:tcPr>
          <w:p w14:paraId="79A624CD" w14:textId="2ACD6EA1"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Continuous</w:t>
            </w:r>
          </w:p>
        </w:tc>
        <w:tc>
          <w:tcPr>
            <w:tcW w:w="611" w:type="pct"/>
            <w:tcBorders>
              <w:top w:val="single" w:sz="4" w:space="0" w:color="auto"/>
              <w:left w:val="nil"/>
              <w:bottom w:val="nil"/>
              <w:right w:val="nil"/>
            </w:tcBorders>
            <w:shd w:val="clear" w:color="auto" w:fill="auto"/>
            <w:noWrap/>
            <w:vAlign w:val="bottom"/>
            <w:hideMark/>
          </w:tcPr>
          <w:p w14:paraId="75DED870"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237 Hz</w:t>
            </w:r>
          </w:p>
        </w:tc>
        <w:tc>
          <w:tcPr>
            <w:tcW w:w="916" w:type="pct"/>
            <w:tcBorders>
              <w:top w:val="single" w:sz="4" w:space="0" w:color="auto"/>
              <w:left w:val="nil"/>
              <w:bottom w:val="nil"/>
              <w:right w:val="nil"/>
            </w:tcBorders>
            <w:shd w:val="clear" w:color="auto" w:fill="auto"/>
            <w:noWrap/>
            <w:vAlign w:val="bottom"/>
            <w:hideMark/>
          </w:tcPr>
          <w:p w14:paraId="01222638" w14:textId="2619D66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Continuous</w:t>
            </w:r>
          </w:p>
        </w:tc>
        <w:tc>
          <w:tcPr>
            <w:tcW w:w="610" w:type="pct"/>
            <w:tcBorders>
              <w:top w:val="single" w:sz="4" w:space="0" w:color="auto"/>
              <w:left w:val="nil"/>
              <w:bottom w:val="nil"/>
              <w:right w:val="nil"/>
            </w:tcBorders>
            <w:shd w:val="clear" w:color="auto" w:fill="auto"/>
            <w:noWrap/>
            <w:vAlign w:val="bottom"/>
            <w:hideMark/>
          </w:tcPr>
          <w:p w14:paraId="1620EA9E"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237 Hz</w:t>
            </w:r>
          </w:p>
        </w:tc>
      </w:tr>
      <w:tr w:rsidR="002948A6" w:rsidRPr="00A837FB" w14:paraId="7425BF48" w14:textId="77777777" w:rsidTr="00882C48">
        <w:trPr>
          <w:trHeight w:val="300"/>
        </w:trPr>
        <w:tc>
          <w:tcPr>
            <w:tcW w:w="420" w:type="pct"/>
            <w:tcBorders>
              <w:top w:val="nil"/>
              <w:left w:val="nil"/>
              <w:bottom w:val="nil"/>
              <w:right w:val="nil"/>
            </w:tcBorders>
            <w:shd w:val="clear" w:color="auto" w:fill="auto"/>
            <w:noWrap/>
            <w:vAlign w:val="bottom"/>
            <w:hideMark/>
          </w:tcPr>
          <w:p w14:paraId="229D8D43" w14:textId="77777777" w:rsidR="002948A6" w:rsidRPr="006A474F" w:rsidRDefault="002948A6" w:rsidP="00EA5CD1">
            <w:pPr>
              <w:spacing w:before="0" w:line="276" w:lineRule="auto"/>
              <w:jc w:val="right"/>
              <w:rPr>
                <w:rFonts w:ascii="Calibri" w:eastAsia="Times New Roman" w:hAnsi="Calibri" w:cs="Times New Roman"/>
                <w:b/>
                <w:color w:val="000000"/>
                <w:lang w:eastAsia="en-GB"/>
              </w:rPr>
            </w:pPr>
            <w:r w:rsidRPr="006A474F">
              <w:rPr>
                <w:rFonts w:ascii="Calibri" w:eastAsia="Times New Roman" w:hAnsi="Calibri" w:cs="Times New Roman"/>
                <w:b/>
                <w:color w:val="000000"/>
                <w:lang w:eastAsia="en-GB"/>
              </w:rPr>
              <w:t>0</w:t>
            </w:r>
          </w:p>
        </w:tc>
        <w:tc>
          <w:tcPr>
            <w:tcW w:w="916" w:type="pct"/>
            <w:tcBorders>
              <w:top w:val="nil"/>
              <w:left w:val="nil"/>
              <w:bottom w:val="nil"/>
              <w:right w:val="nil"/>
            </w:tcBorders>
            <w:shd w:val="clear" w:color="auto" w:fill="auto"/>
            <w:noWrap/>
            <w:vAlign w:val="bottom"/>
            <w:hideMark/>
          </w:tcPr>
          <w:p w14:paraId="114111D5"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762</w:t>
            </w:r>
          </w:p>
        </w:tc>
        <w:tc>
          <w:tcPr>
            <w:tcW w:w="611" w:type="pct"/>
            <w:tcBorders>
              <w:top w:val="nil"/>
              <w:left w:val="nil"/>
              <w:bottom w:val="nil"/>
              <w:right w:val="nil"/>
            </w:tcBorders>
            <w:shd w:val="clear" w:color="auto" w:fill="auto"/>
            <w:noWrap/>
            <w:vAlign w:val="bottom"/>
            <w:hideMark/>
          </w:tcPr>
          <w:p w14:paraId="0855C2FB"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868</w:t>
            </w:r>
          </w:p>
        </w:tc>
        <w:tc>
          <w:tcPr>
            <w:tcW w:w="916" w:type="pct"/>
            <w:tcBorders>
              <w:top w:val="nil"/>
              <w:left w:val="nil"/>
              <w:bottom w:val="nil"/>
              <w:right w:val="nil"/>
            </w:tcBorders>
            <w:shd w:val="clear" w:color="auto" w:fill="auto"/>
            <w:noWrap/>
            <w:vAlign w:val="bottom"/>
            <w:hideMark/>
          </w:tcPr>
          <w:p w14:paraId="5D25C18E"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202</w:t>
            </w:r>
          </w:p>
        </w:tc>
        <w:tc>
          <w:tcPr>
            <w:tcW w:w="611" w:type="pct"/>
            <w:tcBorders>
              <w:top w:val="nil"/>
              <w:left w:val="nil"/>
              <w:bottom w:val="nil"/>
              <w:right w:val="nil"/>
            </w:tcBorders>
            <w:shd w:val="clear" w:color="auto" w:fill="auto"/>
            <w:noWrap/>
            <w:vAlign w:val="bottom"/>
            <w:hideMark/>
          </w:tcPr>
          <w:p w14:paraId="0C7F46C8"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123</w:t>
            </w:r>
          </w:p>
        </w:tc>
        <w:tc>
          <w:tcPr>
            <w:tcW w:w="916" w:type="pct"/>
            <w:tcBorders>
              <w:top w:val="nil"/>
              <w:left w:val="nil"/>
              <w:bottom w:val="nil"/>
              <w:right w:val="nil"/>
            </w:tcBorders>
            <w:shd w:val="clear" w:color="auto" w:fill="auto"/>
            <w:noWrap/>
            <w:vAlign w:val="bottom"/>
            <w:hideMark/>
          </w:tcPr>
          <w:p w14:paraId="09CB2EE4"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369</w:t>
            </w:r>
          </w:p>
        </w:tc>
        <w:tc>
          <w:tcPr>
            <w:tcW w:w="610" w:type="pct"/>
            <w:tcBorders>
              <w:top w:val="nil"/>
              <w:left w:val="nil"/>
              <w:bottom w:val="nil"/>
              <w:right w:val="nil"/>
            </w:tcBorders>
            <w:shd w:val="clear" w:color="auto" w:fill="auto"/>
            <w:noWrap/>
            <w:vAlign w:val="bottom"/>
            <w:hideMark/>
          </w:tcPr>
          <w:p w14:paraId="52D29833"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172</w:t>
            </w:r>
          </w:p>
        </w:tc>
      </w:tr>
      <w:tr w:rsidR="002948A6" w:rsidRPr="00A837FB" w14:paraId="3F202B6B" w14:textId="77777777" w:rsidTr="00882C48">
        <w:trPr>
          <w:trHeight w:val="300"/>
        </w:trPr>
        <w:tc>
          <w:tcPr>
            <w:tcW w:w="420" w:type="pct"/>
            <w:tcBorders>
              <w:top w:val="nil"/>
              <w:left w:val="nil"/>
              <w:bottom w:val="nil"/>
              <w:right w:val="nil"/>
            </w:tcBorders>
            <w:shd w:val="clear" w:color="auto" w:fill="auto"/>
            <w:noWrap/>
            <w:vAlign w:val="bottom"/>
            <w:hideMark/>
          </w:tcPr>
          <w:p w14:paraId="6728166E" w14:textId="77777777" w:rsidR="002948A6" w:rsidRPr="006A474F" w:rsidRDefault="002948A6" w:rsidP="00EA5CD1">
            <w:pPr>
              <w:spacing w:before="0" w:line="276" w:lineRule="auto"/>
              <w:jc w:val="right"/>
              <w:rPr>
                <w:rFonts w:ascii="Calibri" w:eastAsia="Times New Roman" w:hAnsi="Calibri" w:cs="Times New Roman"/>
                <w:b/>
                <w:color w:val="000000"/>
                <w:lang w:eastAsia="en-GB"/>
              </w:rPr>
            </w:pPr>
            <w:r w:rsidRPr="006A474F">
              <w:rPr>
                <w:rFonts w:ascii="Calibri" w:eastAsia="Times New Roman" w:hAnsi="Calibri" w:cs="Times New Roman"/>
                <w:b/>
                <w:color w:val="000000"/>
                <w:lang w:eastAsia="en-GB"/>
              </w:rPr>
              <w:t>60</w:t>
            </w:r>
          </w:p>
        </w:tc>
        <w:tc>
          <w:tcPr>
            <w:tcW w:w="916" w:type="pct"/>
            <w:tcBorders>
              <w:top w:val="nil"/>
              <w:left w:val="nil"/>
              <w:bottom w:val="nil"/>
              <w:right w:val="nil"/>
            </w:tcBorders>
            <w:shd w:val="clear" w:color="auto" w:fill="auto"/>
            <w:noWrap/>
            <w:vAlign w:val="bottom"/>
            <w:hideMark/>
          </w:tcPr>
          <w:p w14:paraId="07F15BBF"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2.325</w:t>
            </w:r>
          </w:p>
        </w:tc>
        <w:tc>
          <w:tcPr>
            <w:tcW w:w="611" w:type="pct"/>
            <w:tcBorders>
              <w:top w:val="nil"/>
              <w:left w:val="nil"/>
              <w:bottom w:val="nil"/>
              <w:right w:val="nil"/>
            </w:tcBorders>
            <w:shd w:val="clear" w:color="auto" w:fill="auto"/>
            <w:noWrap/>
            <w:vAlign w:val="bottom"/>
            <w:hideMark/>
          </w:tcPr>
          <w:p w14:paraId="5159636F"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2.151</w:t>
            </w:r>
          </w:p>
        </w:tc>
        <w:tc>
          <w:tcPr>
            <w:tcW w:w="916" w:type="pct"/>
            <w:tcBorders>
              <w:top w:val="nil"/>
              <w:left w:val="nil"/>
              <w:bottom w:val="nil"/>
              <w:right w:val="nil"/>
            </w:tcBorders>
            <w:shd w:val="clear" w:color="auto" w:fill="auto"/>
            <w:noWrap/>
            <w:vAlign w:val="bottom"/>
            <w:hideMark/>
          </w:tcPr>
          <w:p w14:paraId="6D488A3D"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001</w:t>
            </w:r>
          </w:p>
        </w:tc>
        <w:tc>
          <w:tcPr>
            <w:tcW w:w="611" w:type="pct"/>
            <w:tcBorders>
              <w:top w:val="nil"/>
              <w:left w:val="nil"/>
              <w:bottom w:val="nil"/>
              <w:right w:val="nil"/>
            </w:tcBorders>
            <w:shd w:val="clear" w:color="auto" w:fill="auto"/>
            <w:noWrap/>
            <w:vAlign w:val="bottom"/>
            <w:hideMark/>
          </w:tcPr>
          <w:p w14:paraId="12EC3C1A"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394</w:t>
            </w:r>
          </w:p>
        </w:tc>
        <w:tc>
          <w:tcPr>
            <w:tcW w:w="916" w:type="pct"/>
            <w:tcBorders>
              <w:top w:val="nil"/>
              <w:left w:val="nil"/>
              <w:bottom w:val="nil"/>
              <w:right w:val="nil"/>
            </w:tcBorders>
            <w:shd w:val="clear" w:color="auto" w:fill="auto"/>
            <w:noWrap/>
            <w:vAlign w:val="bottom"/>
            <w:hideMark/>
          </w:tcPr>
          <w:p w14:paraId="0BCA6154"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540</w:t>
            </w:r>
          </w:p>
        </w:tc>
        <w:tc>
          <w:tcPr>
            <w:tcW w:w="610" w:type="pct"/>
            <w:tcBorders>
              <w:top w:val="nil"/>
              <w:left w:val="nil"/>
              <w:bottom w:val="nil"/>
              <w:right w:val="nil"/>
            </w:tcBorders>
            <w:shd w:val="clear" w:color="auto" w:fill="auto"/>
            <w:noWrap/>
            <w:vAlign w:val="bottom"/>
            <w:hideMark/>
          </w:tcPr>
          <w:p w14:paraId="6E04899D"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0.882</w:t>
            </w:r>
          </w:p>
        </w:tc>
      </w:tr>
      <w:tr w:rsidR="002948A6" w:rsidRPr="00A837FB" w14:paraId="6201B056" w14:textId="77777777" w:rsidTr="00882C48">
        <w:trPr>
          <w:trHeight w:val="300"/>
        </w:trPr>
        <w:tc>
          <w:tcPr>
            <w:tcW w:w="420" w:type="pct"/>
            <w:tcBorders>
              <w:top w:val="nil"/>
              <w:left w:val="nil"/>
              <w:bottom w:val="nil"/>
              <w:right w:val="nil"/>
            </w:tcBorders>
            <w:shd w:val="clear" w:color="auto" w:fill="auto"/>
            <w:noWrap/>
            <w:vAlign w:val="bottom"/>
            <w:hideMark/>
          </w:tcPr>
          <w:p w14:paraId="502E8A8D" w14:textId="77777777" w:rsidR="002948A6" w:rsidRPr="006A474F" w:rsidRDefault="002948A6" w:rsidP="00EA5CD1">
            <w:pPr>
              <w:spacing w:before="0" w:line="276" w:lineRule="auto"/>
              <w:jc w:val="right"/>
              <w:rPr>
                <w:rFonts w:ascii="Calibri" w:eastAsia="Times New Roman" w:hAnsi="Calibri" w:cs="Times New Roman"/>
                <w:b/>
                <w:color w:val="000000"/>
                <w:lang w:eastAsia="en-GB"/>
              </w:rPr>
            </w:pPr>
            <w:r w:rsidRPr="006A474F">
              <w:rPr>
                <w:rFonts w:ascii="Calibri" w:eastAsia="Times New Roman" w:hAnsi="Calibri" w:cs="Times New Roman"/>
                <w:b/>
                <w:color w:val="000000"/>
                <w:lang w:eastAsia="en-GB"/>
              </w:rPr>
              <w:t>120</w:t>
            </w:r>
          </w:p>
        </w:tc>
        <w:tc>
          <w:tcPr>
            <w:tcW w:w="916" w:type="pct"/>
            <w:tcBorders>
              <w:top w:val="nil"/>
              <w:left w:val="nil"/>
              <w:bottom w:val="nil"/>
              <w:right w:val="nil"/>
            </w:tcBorders>
            <w:shd w:val="clear" w:color="auto" w:fill="auto"/>
            <w:noWrap/>
            <w:vAlign w:val="bottom"/>
            <w:hideMark/>
          </w:tcPr>
          <w:p w14:paraId="24862588"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2.374</w:t>
            </w:r>
          </w:p>
        </w:tc>
        <w:tc>
          <w:tcPr>
            <w:tcW w:w="611" w:type="pct"/>
            <w:tcBorders>
              <w:top w:val="nil"/>
              <w:left w:val="nil"/>
              <w:bottom w:val="nil"/>
              <w:right w:val="nil"/>
            </w:tcBorders>
            <w:shd w:val="clear" w:color="auto" w:fill="auto"/>
            <w:noWrap/>
            <w:vAlign w:val="bottom"/>
            <w:hideMark/>
          </w:tcPr>
          <w:p w14:paraId="495A91DF"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361</w:t>
            </w:r>
          </w:p>
        </w:tc>
        <w:tc>
          <w:tcPr>
            <w:tcW w:w="916" w:type="pct"/>
            <w:tcBorders>
              <w:top w:val="nil"/>
              <w:left w:val="nil"/>
              <w:bottom w:val="nil"/>
              <w:right w:val="nil"/>
            </w:tcBorders>
            <w:shd w:val="clear" w:color="auto" w:fill="auto"/>
            <w:noWrap/>
            <w:vAlign w:val="bottom"/>
            <w:hideMark/>
          </w:tcPr>
          <w:p w14:paraId="329AEC15"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193</w:t>
            </w:r>
          </w:p>
        </w:tc>
        <w:tc>
          <w:tcPr>
            <w:tcW w:w="611" w:type="pct"/>
            <w:tcBorders>
              <w:top w:val="nil"/>
              <w:left w:val="nil"/>
              <w:bottom w:val="nil"/>
              <w:right w:val="nil"/>
            </w:tcBorders>
            <w:shd w:val="clear" w:color="auto" w:fill="auto"/>
            <w:noWrap/>
            <w:vAlign w:val="bottom"/>
            <w:hideMark/>
          </w:tcPr>
          <w:p w14:paraId="7C5FB3D2"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522</w:t>
            </w:r>
          </w:p>
        </w:tc>
        <w:tc>
          <w:tcPr>
            <w:tcW w:w="916" w:type="pct"/>
            <w:tcBorders>
              <w:top w:val="nil"/>
              <w:left w:val="nil"/>
              <w:bottom w:val="nil"/>
              <w:right w:val="nil"/>
            </w:tcBorders>
            <w:shd w:val="clear" w:color="auto" w:fill="auto"/>
            <w:noWrap/>
            <w:vAlign w:val="bottom"/>
            <w:hideMark/>
          </w:tcPr>
          <w:p w14:paraId="7E828974"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431</w:t>
            </w:r>
          </w:p>
        </w:tc>
        <w:tc>
          <w:tcPr>
            <w:tcW w:w="610" w:type="pct"/>
            <w:tcBorders>
              <w:top w:val="nil"/>
              <w:left w:val="nil"/>
              <w:bottom w:val="nil"/>
              <w:right w:val="nil"/>
            </w:tcBorders>
            <w:shd w:val="clear" w:color="auto" w:fill="auto"/>
            <w:noWrap/>
            <w:vAlign w:val="bottom"/>
            <w:hideMark/>
          </w:tcPr>
          <w:p w14:paraId="70E0253E"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0.840</w:t>
            </w:r>
          </w:p>
        </w:tc>
      </w:tr>
      <w:tr w:rsidR="002948A6" w:rsidRPr="00A837FB" w14:paraId="35E485DE" w14:textId="77777777" w:rsidTr="00882C48">
        <w:trPr>
          <w:trHeight w:val="300"/>
        </w:trPr>
        <w:tc>
          <w:tcPr>
            <w:tcW w:w="420" w:type="pct"/>
            <w:tcBorders>
              <w:top w:val="nil"/>
              <w:left w:val="nil"/>
              <w:bottom w:val="nil"/>
              <w:right w:val="nil"/>
            </w:tcBorders>
            <w:shd w:val="clear" w:color="auto" w:fill="auto"/>
            <w:noWrap/>
            <w:vAlign w:val="bottom"/>
            <w:hideMark/>
          </w:tcPr>
          <w:p w14:paraId="75D6B3F9" w14:textId="77777777" w:rsidR="002948A6" w:rsidRPr="006A474F" w:rsidRDefault="002948A6" w:rsidP="00EA5CD1">
            <w:pPr>
              <w:spacing w:before="0" w:line="276" w:lineRule="auto"/>
              <w:jc w:val="right"/>
              <w:rPr>
                <w:rFonts w:ascii="Calibri" w:eastAsia="Times New Roman" w:hAnsi="Calibri" w:cs="Times New Roman"/>
                <w:b/>
                <w:color w:val="000000"/>
                <w:lang w:eastAsia="en-GB"/>
              </w:rPr>
            </w:pPr>
            <w:r w:rsidRPr="006A474F">
              <w:rPr>
                <w:rFonts w:ascii="Calibri" w:eastAsia="Times New Roman" w:hAnsi="Calibri" w:cs="Times New Roman"/>
                <w:b/>
                <w:color w:val="000000"/>
                <w:lang w:eastAsia="en-GB"/>
              </w:rPr>
              <w:t>180</w:t>
            </w:r>
          </w:p>
        </w:tc>
        <w:tc>
          <w:tcPr>
            <w:tcW w:w="916" w:type="pct"/>
            <w:tcBorders>
              <w:top w:val="nil"/>
              <w:left w:val="nil"/>
              <w:bottom w:val="nil"/>
              <w:right w:val="nil"/>
            </w:tcBorders>
            <w:shd w:val="clear" w:color="auto" w:fill="auto"/>
            <w:noWrap/>
            <w:vAlign w:val="bottom"/>
            <w:hideMark/>
          </w:tcPr>
          <w:p w14:paraId="48C34467"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2.509</w:t>
            </w:r>
          </w:p>
        </w:tc>
        <w:tc>
          <w:tcPr>
            <w:tcW w:w="611" w:type="pct"/>
            <w:tcBorders>
              <w:top w:val="nil"/>
              <w:left w:val="nil"/>
              <w:bottom w:val="nil"/>
              <w:right w:val="nil"/>
            </w:tcBorders>
            <w:shd w:val="clear" w:color="auto" w:fill="auto"/>
            <w:noWrap/>
            <w:vAlign w:val="bottom"/>
            <w:hideMark/>
          </w:tcPr>
          <w:p w14:paraId="06240175"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107</w:t>
            </w:r>
          </w:p>
        </w:tc>
        <w:tc>
          <w:tcPr>
            <w:tcW w:w="916" w:type="pct"/>
            <w:tcBorders>
              <w:top w:val="nil"/>
              <w:left w:val="nil"/>
              <w:bottom w:val="nil"/>
              <w:right w:val="nil"/>
            </w:tcBorders>
            <w:shd w:val="clear" w:color="auto" w:fill="auto"/>
            <w:noWrap/>
            <w:vAlign w:val="bottom"/>
            <w:hideMark/>
          </w:tcPr>
          <w:p w14:paraId="2E589768"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208</w:t>
            </w:r>
          </w:p>
        </w:tc>
        <w:tc>
          <w:tcPr>
            <w:tcW w:w="611" w:type="pct"/>
            <w:tcBorders>
              <w:top w:val="nil"/>
              <w:left w:val="nil"/>
              <w:bottom w:val="nil"/>
              <w:right w:val="nil"/>
            </w:tcBorders>
            <w:shd w:val="clear" w:color="auto" w:fill="auto"/>
            <w:noWrap/>
            <w:vAlign w:val="bottom"/>
            <w:hideMark/>
          </w:tcPr>
          <w:p w14:paraId="17B54993"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510</w:t>
            </w:r>
          </w:p>
        </w:tc>
        <w:tc>
          <w:tcPr>
            <w:tcW w:w="916" w:type="pct"/>
            <w:tcBorders>
              <w:top w:val="nil"/>
              <w:left w:val="nil"/>
              <w:bottom w:val="nil"/>
              <w:right w:val="nil"/>
            </w:tcBorders>
            <w:shd w:val="clear" w:color="auto" w:fill="auto"/>
            <w:noWrap/>
            <w:vAlign w:val="bottom"/>
            <w:hideMark/>
          </w:tcPr>
          <w:p w14:paraId="20D4493F"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470</w:t>
            </w:r>
          </w:p>
        </w:tc>
        <w:tc>
          <w:tcPr>
            <w:tcW w:w="610" w:type="pct"/>
            <w:tcBorders>
              <w:top w:val="nil"/>
              <w:left w:val="nil"/>
              <w:bottom w:val="nil"/>
              <w:right w:val="nil"/>
            </w:tcBorders>
            <w:shd w:val="clear" w:color="auto" w:fill="auto"/>
            <w:noWrap/>
            <w:vAlign w:val="bottom"/>
            <w:hideMark/>
          </w:tcPr>
          <w:p w14:paraId="0B0ABC3F"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0.844</w:t>
            </w:r>
          </w:p>
        </w:tc>
      </w:tr>
      <w:tr w:rsidR="002948A6" w:rsidRPr="00A837FB" w14:paraId="34FE86E5" w14:textId="77777777" w:rsidTr="00882C48">
        <w:trPr>
          <w:trHeight w:val="300"/>
        </w:trPr>
        <w:tc>
          <w:tcPr>
            <w:tcW w:w="420" w:type="pct"/>
            <w:tcBorders>
              <w:top w:val="nil"/>
              <w:left w:val="nil"/>
              <w:bottom w:val="nil"/>
              <w:right w:val="nil"/>
            </w:tcBorders>
            <w:shd w:val="clear" w:color="auto" w:fill="auto"/>
            <w:noWrap/>
            <w:vAlign w:val="bottom"/>
            <w:hideMark/>
          </w:tcPr>
          <w:p w14:paraId="1AF06C58" w14:textId="77777777" w:rsidR="002948A6" w:rsidRPr="006A474F" w:rsidRDefault="002948A6" w:rsidP="00EA5CD1">
            <w:pPr>
              <w:spacing w:before="0" w:line="276" w:lineRule="auto"/>
              <w:jc w:val="right"/>
              <w:rPr>
                <w:rFonts w:ascii="Calibri" w:eastAsia="Times New Roman" w:hAnsi="Calibri" w:cs="Times New Roman"/>
                <w:b/>
                <w:color w:val="000000"/>
                <w:lang w:eastAsia="en-GB"/>
              </w:rPr>
            </w:pPr>
            <w:r w:rsidRPr="006A474F">
              <w:rPr>
                <w:rFonts w:ascii="Calibri" w:eastAsia="Times New Roman" w:hAnsi="Calibri" w:cs="Times New Roman"/>
                <w:b/>
                <w:color w:val="000000"/>
                <w:lang w:eastAsia="en-GB"/>
              </w:rPr>
              <w:t>240</w:t>
            </w:r>
          </w:p>
        </w:tc>
        <w:tc>
          <w:tcPr>
            <w:tcW w:w="916" w:type="pct"/>
            <w:tcBorders>
              <w:top w:val="nil"/>
              <w:left w:val="nil"/>
              <w:bottom w:val="nil"/>
              <w:right w:val="nil"/>
            </w:tcBorders>
            <w:shd w:val="clear" w:color="auto" w:fill="auto"/>
            <w:noWrap/>
            <w:vAlign w:val="bottom"/>
            <w:hideMark/>
          </w:tcPr>
          <w:p w14:paraId="14792584"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2.595</w:t>
            </w:r>
          </w:p>
        </w:tc>
        <w:tc>
          <w:tcPr>
            <w:tcW w:w="611" w:type="pct"/>
            <w:tcBorders>
              <w:top w:val="nil"/>
              <w:left w:val="nil"/>
              <w:bottom w:val="nil"/>
              <w:right w:val="nil"/>
            </w:tcBorders>
            <w:shd w:val="clear" w:color="auto" w:fill="auto"/>
            <w:noWrap/>
            <w:vAlign w:val="bottom"/>
            <w:hideMark/>
          </w:tcPr>
          <w:p w14:paraId="06A0FF9D"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215</w:t>
            </w:r>
          </w:p>
        </w:tc>
        <w:tc>
          <w:tcPr>
            <w:tcW w:w="916" w:type="pct"/>
            <w:tcBorders>
              <w:top w:val="nil"/>
              <w:left w:val="nil"/>
              <w:bottom w:val="nil"/>
              <w:right w:val="nil"/>
            </w:tcBorders>
            <w:shd w:val="clear" w:color="auto" w:fill="auto"/>
            <w:noWrap/>
            <w:vAlign w:val="bottom"/>
            <w:hideMark/>
          </w:tcPr>
          <w:p w14:paraId="697AE886"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248</w:t>
            </w:r>
          </w:p>
        </w:tc>
        <w:tc>
          <w:tcPr>
            <w:tcW w:w="611" w:type="pct"/>
            <w:tcBorders>
              <w:top w:val="nil"/>
              <w:left w:val="nil"/>
              <w:bottom w:val="nil"/>
              <w:right w:val="nil"/>
            </w:tcBorders>
            <w:shd w:val="clear" w:color="auto" w:fill="auto"/>
            <w:noWrap/>
            <w:vAlign w:val="bottom"/>
            <w:hideMark/>
          </w:tcPr>
          <w:p w14:paraId="2B374941"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548</w:t>
            </w:r>
          </w:p>
        </w:tc>
        <w:tc>
          <w:tcPr>
            <w:tcW w:w="916" w:type="pct"/>
            <w:tcBorders>
              <w:top w:val="nil"/>
              <w:left w:val="nil"/>
              <w:bottom w:val="nil"/>
              <w:right w:val="nil"/>
            </w:tcBorders>
            <w:shd w:val="clear" w:color="auto" w:fill="auto"/>
            <w:noWrap/>
            <w:vAlign w:val="bottom"/>
            <w:hideMark/>
          </w:tcPr>
          <w:p w14:paraId="0301FDA9"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442</w:t>
            </w:r>
          </w:p>
        </w:tc>
        <w:tc>
          <w:tcPr>
            <w:tcW w:w="610" w:type="pct"/>
            <w:tcBorders>
              <w:top w:val="nil"/>
              <w:left w:val="nil"/>
              <w:bottom w:val="nil"/>
              <w:right w:val="nil"/>
            </w:tcBorders>
            <w:shd w:val="clear" w:color="auto" w:fill="auto"/>
            <w:noWrap/>
            <w:vAlign w:val="bottom"/>
            <w:hideMark/>
          </w:tcPr>
          <w:p w14:paraId="7E6CF4F6"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0.855</w:t>
            </w:r>
          </w:p>
        </w:tc>
      </w:tr>
      <w:tr w:rsidR="002948A6" w:rsidRPr="00A837FB" w14:paraId="53BC60DA" w14:textId="77777777" w:rsidTr="00882C48">
        <w:trPr>
          <w:trHeight w:val="300"/>
        </w:trPr>
        <w:tc>
          <w:tcPr>
            <w:tcW w:w="420" w:type="pct"/>
            <w:tcBorders>
              <w:top w:val="nil"/>
              <w:left w:val="nil"/>
              <w:bottom w:val="nil"/>
              <w:right w:val="nil"/>
            </w:tcBorders>
            <w:shd w:val="clear" w:color="auto" w:fill="auto"/>
            <w:noWrap/>
            <w:vAlign w:val="bottom"/>
            <w:hideMark/>
          </w:tcPr>
          <w:p w14:paraId="2389BD9C" w14:textId="77777777" w:rsidR="002948A6" w:rsidRPr="006A474F" w:rsidRDefault="002948A6" w:rsidP="00EA5CD1">
            <w:pPr>
              <w:spacing w:before="0" w:line="276" w:lineRule="auto"/>
              <w:jc w:val="right"/>
              <w:rPr>
                <w:rFonts w:ascii="Calibri" w:eastAsia="Times New Roman" w:hAnsi="Calibri" w:cs="Times New Roman"/>
                <w:b/>
                <w:color w:val="000000"/>
                <w:lang w:eastAsia="en-GB"/>
              </w:rPr>
            </w:pPr>
            <w:r w:rsidRPr="006A474F">
              <w:rPr>
                <w:rFonts w:ascii="Calibri" w:eastAsia="Times New Roman" w:hAnsi="Calibri" w:cs="Times New Roman"/>
                <w:b/>
                <w:color w:val="000000"/>
                <w:lang w:eastAsia="en-GB"/>
              </w:rPr>
              <w:t>300</w:t>
            </w:r>
          </w:p>
        </w:tc>
        <w:tc>
          <w:tcPr>
            <w:tcW w:w="916" w:type="pct"/>
            <w:tcBorders>
              <w:top w:val="nil"/>
              <w:left w:val="nil"/>
              <w:bottom w:val="nil"/>
              <w:right w:val="nil"/>
            </w:tcBorders>
            <w:shd w:val="clear" w:color="auto" w:fill="auto"/>
            <w:noWrap/>
            <w:vAlign w:val="bottom"/>
            <w:hideMark/>
          </w:tcPr>
          <w:p w14:paraId="763BC8E9"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2.659</w:t>
            </w:r>
          </w:p>
        </w:tc>
        <w:tc>
          <w:tcPr>
            <w:tcW w:w="611" w:type="pct"/>
            <w:tcBorders>
              <w:top w:val="nil"/>
              <w:left w:val="nil"/>
              <w:bottom w:val="nil"/>
              <w:right w:val="nil"/>
            </w:tcBorders>
            <w:shd w:val="clear" w:color="auto" w:fill="auto"/>
            <w:noWrap/>
            <w:vAlign w:val="bottom"/>
            <w:hideMark/>
          </w:tcPr>
          <w:p w14:paraId="6E97782B"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238</w:t>
            </w:r>
          </w:p>
        </w:tc>
        <w:tc>
          <w:tcPr>
            <w:tcW w:w="916" w:type="pct"/>
            <w:tcBorders>
              <w:top w:val="nil"/>
              <w:left w:val="nil"/>
              <w:bottom w:val="nil"/>
              <w:right w:val="nil"/>
            </w:tcBorders>
            <w:shd w:val="clear" w:color="auto" w:fill="auto"/>
            <w:noWrap/>
            <w:vAlign w:val="bottom"/>
            <w:hideMark/>
          </w:tcPr>
          <w:p w14:paraId="43EA0E9E"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255</w:t>
            </w:r>
          </w:p>
        </w:tc>
        <w:tc>
          <w:tcPr>
            <w:tcW w:w="611" w:type="pct"/>
            <w:tcBorders>
              <w:top w:val="nil"/>
              <w:left w:val="nil"/>
              <w:bottom w:val="nil"/>
              <w:right w:val="nil"/>
            </w:tcBorders>
            <w:shd w:val="clear" w:color="auto" w:fill="auto"/>
            <w:noWrap/>
            <w:vAlign w:val="bottom"/>
            <w:hideMark/>
          </w:tcPr>
          <w:p w14:paraId="053FAD20"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581</w:t>
            </w:r>
          </w:p>
        </w:tc>
        <w:tc>
          <w:tcPr>
            <w:tcW w:w="916" w:type="pct"/>
            <w:tcBorders>
              <w:top w:val="nil"/>
              <w:left w:val="nil"/>
              <w:bottom w:val="nil"/>
              <w:right w:val="nil"/>
            </w:tcBorders>
            <w:shd w:val="clear" w:color="auto" w:fill="auto"/>
            <w:noWrap/>
            <w:vAlign w:val="bottom"/>
            <w:hideMark/>
          </w:tcPr>
          <w:p w14:paraId="76E16369"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460</w:t>
            </w:r>
          </w:p>
        </w:tc>
        <w:tc>
          <w:tcPr>
            <w:tcW w:w="610" w:type="pct"/>
            <w:tcBorders>
              <w:top w:val="nil"/>
              <w:left w:val="nil"/>
              <w:bottom w:val="nil"/>
              <w:right w:val="nil"/>
            </w:tcBorders>
            <w:shd w:val="clear" w:color="auto" w:fill="auto"/>
            <w:noWrap/>
            <w:vAlign w:val="bottom"/>
            <w:hideMark/>
          </w:tcPr>
          <w:p w14:paraId="3FAFBB97"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0.845</w:t>
            </w:r>
          </w:p>
        </w:tc>
      </w:tr>
      <w:tr w:rsidR="002948A6" w:rsidRPr="00A837FB" w14:paraId="59742E06" w14:textId="77777777" w:rsidTr="00882C48">
        <w:trPr>
          <w:trHeight w:val="300"/>
        </w:trPr>
        <w:tc>
          <w:tcPr>
            <w:tcW w:w="420" w:type="pct"/>
            <w:tcBorders>
              <w:top w:val="nil"/>
              <w:left w:val="nil"/>
              <w:bottom w:val="nil"/>
              <w:right w:val="nil"/>
            </w:tcBorders>
            <w:shd w:val="clear" w:color="auto" w:fill="auto"/>
            <w:noWrap/>
            <w:vAlign w:val="bottom"/>
            <w:hideMark/>
          </w:tcPr>
          <w:p w14:paraId="7CDC7298" w14:textId="77777777" w:rsidR="002948A6" w:rsidRPr="006A474F" w:rsidRDefault="002948A6" w:rsidP="00EA5CD1">
            <w:pPr>
              <w:spacing w:before="0" w:line="276" w:lineRule="auto"/>
              <w:jc w:val="right"/>
              <w:rPr>
                <w:rFonts w:ascii="Calibri" w:eastAsia="Times New Roman" w:hAnsi="Calibri" w:cs="Times New Roman"/>
                <w:b/>
                <w:color w:val="000000"/>
                <w:lang w:eastAsia="en-GB"/>
              </w:rPr>
            </w:pPr>
            <w:r w:rsidRPr="006A474F">
              <w:rPr>
                <w:rFonts w:ascii="Calibri" w:eastAsia="Times New Roman" w:hAnsi="Calibri" w:cs="Times New Roman"/>
                <w:b/>
                <w:color w:val="000000"/>
                <w:lang w:eastAsia="en-GB"/>
              </w:rPr>
              <w:t>360</w:t>
            </w:r>
          </w:p>
        </w:tc>
        <w:tc>
          <w:tcPr>
            <w:tcW w:w="916" w:type="pct"/>
            <w:tcBorders>
              <w:top w:val="nil"/>
              <w:left w:val="nil"/>
              <w:bottom w:val="nil"/>
              <w:right w:val="nil"/>
            </w:tcBorders>
            <w:shd w:val="clear" w:color="auto" w:fill="auto"/>
            <w:noWrap/>
            <w:vAlign w:val="bottom"/>
            <w:hideMark/>
          </w:tcPr>
          <w:p w14:paraId="30252489"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2.728</w:t>
            </w:r>
          </w:p>
        </w:tc>
        <w:tc>
          <w:tcPr>
            <w:tcW w:w="611" w:type="pct"/>
            <w:tcBorders>
              <w:top w:val="nil"/>
              <w:left w:val="nil"/>
              <w:bottom w:val="nil"/>
              <w:right w:val="nil"/>
            </w:tcBorders>
            <w:shd w:val="clear" w:color="auto" w:fill="auto"/>
            <w:noWrap/>
            <w:vAlign w:val="bottom"/>
            <w:hideMark/>
          </w:tcPr>
          <w:p w14:paraId="1BF7643A"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273</w:t>
            </w:r>
          </w:p>
        </w:tc>
        <w:tc>
          <w:tcPr>
            <w:tcW w:w="916" w:type="pct"/>
            <w:tcBorders>
              <w:top w:val="nil"/>
              <w:left w:val="nil"/>
              <w:bottom w:val="nil"/>
              <w:right w:val="nil"/>
            </w:tcBorders>
            <w:shd w:val="clear" w:color="auto" w:fill="auto"/>
            <w:noWrap/>
            <w:vAlign w:val="bottom"/>
            <w:hideMark/>
          </w:tcPr>
          <w:p w14:paraId="7CCCD158"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268</w:t>
            </w:r>
          </w:p>
        </w:tc>
        <w:tc>
          <w:tcPr>
            <w:tcW w:w="611" w:type="pct"/>
            <w:tcBorders>
              <w:top w:val="nil"/>
              <w:left w:val="nil"/>
              <w:bottom w:val="nil"/>
              <w:right w:val="nil"/>
            </w:tcBorders>
            <w:shd w:val="clear" w:color="auto" w:fill="auto"/>
            <w:noWrap/>
            <w:vAlign w:val="bottom"/>
            <w:hideMark/>
          </w:tcPr>
          <w:p w14:paraId="588819B9"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633</w:t>
            </w:r>
          </w:p>
        </w:tc>
        <w:tc>
          <w:tcPr>
            <w:tcW w:w="916" w:type="pct"/>
            <w:tcBorders>
              <w:top w:val="nil"/>
              <w:left w:val="nil"/>
              <w:bottom w:val="nil"/>
              <w:right w:val="nil"/>
            </w:tcBorders>
            <w:shd w:val="clear" w:color="auto" w:fill="auto"/>
            <w:noWrap/>
            <w:vAlign w:val="bottom"/>
            <w:hideMark/>
          </w:tcPr>
          <w:p w14:paraId="784FB8AD"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466</w:t>
            </w:r>
          </w:p>
        </w:tc>
        <w:tc>
          <w:tcPr>
            <w:tcW w:w="610" w:type="pct"/>
            <w:tcBorders>
              <w:top w:val="nil"/>
              <w:left w:val="nil"/>
              <w:bottom w:val="nil"/>
              <w:right w:val="nil"/>
            </w:tcBorders>
            <w:shd w:val="clear" w:color="auto" w:fill="auto"/>
            <w:noWrap/>
            <w:vAlign w:val="bottom"/>
            <w:hideMark/>
          </w:tcPr>
          <w:p w14:paraId="256CC953"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0.834</w:t>
            </w:r>
          </w:p>
        </w:tc>
      </w:tr>
      <w:tr w:rsidR="002948A6" w:rsidRPr="00A837FB" w14:paraId="2B79CB20" w14:textId="77777777" w:rsidTr="00882C48">
        <w:trPr>
          <w:trHeight w:val="300"/>
        </w:trPr>
        <w:tc>
          <w:tcPr>
            <w:tcW w:w="420" w:type="pct"/>
            <w:tcBorders>
              <w:top w:val="nil"/>
              <w:left w:val="nil"/>
              <w:bottom w:val="nil"/>
              <w:right w:val="nil"/>
            </w:tcBorders>
            <w:shd w:val="clear" w:color="auto" w:fill="auto"/>
            <w:noWrap/>
            <w:vAlign w:val="bottom"/>
            <w:hideMark/>
          </w:tcPr>
          <w:p w14:paraId="591670D9" w14:textId="77777777" w:rsidR="002948A6" w:rsidRPr="006A474F" w:rsidRDefault="002948A6" w:rsidP="00EA5CD1">
            <w:pPr>
              <w:spacing w:before="0" w:line="276" w:lineRule="auto"/>
              <w:jc w:val="right"/>
              <w:rPr>
                <w:rFonts w:ascii="Calibri" w:eastAsia="Times New Roman" w:hAnsi="Calibri" w:cs="Times New Roman"/>
                <w:b/>
                <w:color w:val="000000"/>
                <w:lang w:eastAsia="en-GB"/>
              </w:rPr>
            </w:pPr>
            <w:r w:rsidRPr="006A474F">
              <w:rPr>
                <w:rFonts w:ascii="Calibri" w:eastAsia="Times New Roman" w:hAnsi="Calibri" w:cs="Times New Roman"/>
                <w:b/>
                <w:color w:val="000000"/>
                <w:lang w:eastAsia="en-GB"/>
              </w:rPr>
              <w:t>420</w:t>
            </w:r>
          </w:p>
        </w:tc>
        <w:tc>
          <w:tcPr>
            <w:tcW w:w="916" w:type="pct"/>
            <w:tcBorders>
              <w:top w:val="nil"/>
              <w:left w:val="nil"/>
              <w:bottom w:val="nil"/>
              <w:right w:val="nil"/>
            </w:tcBorders>
            <w:shd w:val="clear" w:color="auto" w:fill="auto"/>
            <w:noWrap/>
            <w:vAlign w:val="bottom"/>
            <w:hideMark/>
          </w:tcPr>
          <w:p w14:paraId="4CF41869"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2.781</w:t>
            </w:r>
          </w:p>
        </w:tc>
        <w:tc>
          <w:tcPr>
            <w:tcW w:w="611" w:type="pct"/>
            <w:tcBorders>
              <w:top w:val="nil"/>
              <w:left w:val="nil"/>
              <w:bottom w:val="nil"/>
              <w:right w:val="nil"/>
            </w:tcBorders>
            <w:shd w:val="clear" w:color="auto" w:fill="auto"/>
            <w:noWrap/>
            <w:vAlign w:val="bottom"/>
            <w:hideMark/>
          </w:tcPr>
          <w:p w14:paraId="4B595D58"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286</w:t>
            </w:r>
          </w:p>
        </w:tc>
        <w:tc>
          <w:tcPr>
            <w:tcW w:w="916" w:type="pct"/>
            <w:tcBorders>
              <w:top w:val="nil"/>
              <w:left w:val="nil"/>
              <w:bottom w:val="nil"/>
              <w:right w:val="nil"/>
            </w:tcBorders>
            <w:shd w:val="clear" w:color="auto" w:fill="auto"/>
            <w:noWrap/>
            <w:vAlign w:val="bottom"/>
            <w:hideMark/>
          </w:tcPr>
          <w:p w14:paraId="3E5ED3B5"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252</w:t>
            </w:r>
          </w:p>
        </w:tc>
        <w:tc>
          <w:tcPr>
            <w:tcW w:w="611" w:type="pct"/>
            <w:tcBorders>
              <w:top w:val="nil"/>
              <w:left w:val="nil"/>
              <w:bottom w:val="nil"/>
              <w:right w:val="nil"/>
            </w:tcBorders>
            <w:shd w:val="clear" w:color="auto" w:fill="auto"/>
            <w:noWrap/>
            <w:vAlign w:val="bottom"/>
            <w:hideMark/>
          </w:tcPr>
          <w:p w14:paraId="56EC9F51"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660</w:t>
            </w:r>
          </w:p>
        </w:tc>
        <w:tc>
          <w:tcPr>
            <w:tcW w:w="916" w:type="pct"/>
            <w:tcBorders>
              <w:top w:val="nil"/>
              <w:left w:val="nil"/>
              <w:bottom w:val="nil"/>
              <w:right w:val="nil"/>
            </w:tcBorders>
            <w:shd w:val="clear" w:color="auto" w:fill="auto"/>
            <w:noWrap/>
            <w:vAlign w:val="bottom"/>
            <w:hideMark/>
          </w:tcPr>
          <w:p w14:paraId="4EA8DB17"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513</w:t>
            </w:r>
          </w:p>
        </w:tc>
        <w:tc>
          <w:tcPr>
            <w:tcW w:w="610" w:type="pct"/>
            <w:tcBorders>
              <w:top w:val="nil"/>
              <w:left w:val="nil"/>
              <w:bottom w:val="nil"/>
              <w:right w:val="nil"/>
            </w:tcBorders>
            <w:shd w:val="clear" w:color="auto" w:fill="auto"/>
            <w:noWrap/>
            <w:vAlign w:val="bottom"/>
            <w:hideMark/>
          </w:tcPr>
          <w:p w14:paraId="3EE9D414"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0.828</w:t>
            </w:r>
          </w:p>
        </w:tc>
      </w:tr>
      <w:tr w:rsidR="002948A6" w:rsidRPr="00A837FB" w14:paraId="2CEF6DE9" w14:textId="77777777" w:rsidTr="00882C48">
        <w:trPr>
          <w:trHeight w:val="300"/>
        </w:trPr>
        <w:tc>
          <w:tcPr>
            <w:tcW w:w="420" w:type="pct"/>
            <w:tcBorders>
              <w:top w:val="nil"/>
              <w:left w:val="nil"/>
              <w:bottom w:val="nil"/>
              <w:right w:val="nil"/>
            </w:tcBorders>
            <w:shd w:val="clear" w:color="auto" w:fill="auto"/>
            <w:noWrap/>
            <w:vAlign w:val="bottom"/>
            <w:hideMark/>
          </w:tcPr>
          <w:p w14:paraId="7A724584" w14:textId="77777777" w:rsidR="002948A6" w:rsidRPr="006A474F" w:rsidRDefault="002948A6" w:rsidP="00EA5CD1">
            <w:pPr>
              <w:spacing w:before="0" w:line="276" w:lineRule="auto"/>
              <w:jc w:val="right"/>
              <w:rPr>
                <w:rFonts w:ascii="Calibri" w:eastAsia="Times New Roman" w:hAnsi="Calibri" w:cs="Times New Roman"/>
                <w:b/>
                <w:color w:val="000000"/>
                <w:lang w:eastAsia="en-GB"/>
              </w:rPr>
            </w:pPr>
            <w:r w:rsidRPr="006A474F">
              <w:rPr>
                <w:rFonts w:ascii="Calibri" w:eastAsia="Times New Roman" w:hAnsi="Calibri" w:cs="Times New Roman"/>
                <w:b/>
                <w:color w:val="000000"/>
                <w:lang w:eastAsia="en-GB"/>
              </w:rPr>
              <w:t>480</w:t>
            </w:r>
          </w:p>
        </w:tc>
        <w:tc>
          <w:tcPr>
            <w:tcW w:w="916" w:type="pct"/>
            <w:tcBorders>
              <w:top w:val="nil"/>
              <w:left w:val="nil"/>
              <w:bottom w:val="nil"/>
              <w:right w:val="nil"/>
            </w:tcBorders>
            <w:shd w:val="clear" w:color="auto" w:fill="auto"/>
            <w:noWrap/>
            <w:vAlign w:val="bottom"/>
            <w:hideMark/>
          </w:tcPr>
          <w:p w14:paraId="0CE1D051"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2.818</w:t>
            </w:r>
          </w:p>
        </w:tc>
        <w:tc>
          <w:tcPr>
            <w:tcW w:w="611" w:type="pct"/>
            <w:tcBorders>
              <w:top w:val="nil"/>
              <w:left w:val="nil"/>
              <w:bottom w:val="nil"/>
              <w:right w:val="nil"/>
            </w:tcBorders>
            <w:shd w:val="clear" w:color="auto" w:fill="auto"/>
            <w:noWrap/>
            <w:vAlign w:val="bottom"/>
            <w:hideMark/>
          </w:tcPr>
          <w:p w14:paraId="4E01748A"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340</w:t>
            </w:r>
          </w:p>
        </w:tc>
        <w:tc>
          <w:tcPr>
            <w:tcW w:w="916" w:type="pct"/>
            <w:tcBorders>
              <w:top w:val="nil"/>
              <w:left w:val="nil"/>
              <w:bottom w:val="nil"/>
              <w:right w:val="nil"/>
            </w:tcBorders>
            <w:shd w:val="clear" w:color="auto" w:fill="auto"/>
            <w:noWrap/>
            <w:vAlign w:val="bottom"/>
            <w:hideMark/>
          </w:tcPr>
          <w:p w14:paraId="28E0A60E"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268</w:t>
            </w:r>
          </w:p>
        </w:tc>
        <w:tc>
          <w:tcPr>
            <w:tcW w:w="611" w:type="pct"/>
            <w:tcBorders>
              <w:top w:val="nil"/>
              <w:left w:val="nil"/>
              <w:bottom w:val="nil"/>
              <w:right w:val="nil"/>
            </w:tcBorders>
            <w:shd w:val="clear" w:color="auto" w:fill="auto"/>
            <w:noWrap/>
            <w:vAlign w:val="bottom"/>
            <w:hideMark/>
          </w:tcPr>
          <w:p w14:paraId="4D4F2B58"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669</w:t>
            </w:r>
          </w:p>
        </w:tc>
        <w:tc>
          <w:tcPr>
            <w:tcW w:w="916" w:type="pct"/>
            <w:tcBorders>
              <w:top w:val="nil"/>
              <w:left w:val="nil"/>
              <w:bottom w:val="nil"/>
              <w:right w:val="nil"/>
            </w:tcBorders>
            <w:shd w:val="clear" w:color="auto" w:fill="auto"/>
            <w:noWrap/>
            <w:vAlign w:val="bottom"/>
            <w:hideMark/>
          </w:tcPr>
          <w:p w14:paraId="713EBB03"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485</w:t>
            </w:r>
          </w:p>
        </w:tc>
        <w:tc>
          <w:tcPr>
            <w:tcW w:w="610" w:type="pct"/>
            <w:tcBorders>
              <w:top w:val="nil"/>
              <w:left w:val="nil"/>
              <w:bottom w:val="nil"/>
              <w:right w:val="nil"/>
            </w:tcBorders>
            <w:shd w:val="clear" w:color="auto" w:fill="auto"/>
            <w:noWrap/>
            <w:vAlign w:val="bottom"/>
            <w:hideMark/>
          </w:tcPr>
          <w:p w14:paraId="0E995F73"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0.830</w:t>
            </w:r>
          </w:p>
        </w:tc>
      </w:tr>
      <w:tr w:rsidR="002948A6" w:rsidRPr="00A837FB" w14:paraId="1A9F612E" w14:textId="77777777" w:rsidTr="00882C48">
        <w:trPr>
          <w:trHeight w:val="300"/>
        </w:trPr>
        <w:tc>
          <w:tcPr>
            <w:tcW w:w="420" w:type="pct"/>
            <w:tcBorders>
              <w:top w:val="nil"/>
              <w:left w:val="nil"/>
              <w:right w:val="nil"/>
            </w:tcBorders>
            <w:shd w:val="clear" w:color="auto" w:fill="auto"/>
            <w:noWrap/>
            <w:vAlign w:val="bottom"/>
            <w:hideMark/>
          </w:tcPr>
          <w:p w14:paraId="785840C8" w14:textId="77777777" w:rsidR="002948A6" w:rsidRPr="006A474F" w:rsidRDefault="002948A6" w:rsidP="00EA5CD1">
            <w:pPr>
              <w:spacing w:before="0" w:line="276" w:lineRule="auto"/>
              <w:jc w:val="right"/>
              <w:rPr>
                <w:rFonts w:ascii="Calibri" w:eastAsia="Times New Roman" w:hAnsi="Calibri" w:cs="Times New Roman"/>
                <w:b/>
                <w:color w:val="000000"/>
                <w:lang w:eastAsia="en-GB"/>
              </w:rPr>
            </w:pPr>
            <w:r w:rsidRPr="006A474F">
              <w:rPr>
                <w:rFonts w:ascii="Calibri" w:eastAsia="Times New Roman" w:hAnsi="Calibri" w:cs="Times New Roman"/>
                <w:b/>
                <w:color w:val="000000"/>
                <w:lang w:eastAsia="en-GB"/>
              </w:rPr>
              <w:t>540</w:t>
            </w:r>
          </w:p>
        </w:tc>
        <w:tc>
          <w:tcPr>
            <w:tcW w:w="916" w:type="pct"/>
            <w:tcBorders>
              <w:top w:val="nil"/>
              <w:left w:val="nil"/>
              <w:right w:val="nil"/>
            </w:tcBorders>
            <w:shd w:val="clear" w:color="auto" w:fill="auto"/>
            <w:noWrap/>
            <w:vAlign w:val="bottom"/>
            <w:hideMark/>
          </w:tcPr>
          <w:p w14:paraId="6CBA4140"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2.848</w:t>
            </w:r>
          </w:p>
        </w:tc>
        <w:tc>
          <w:tcPr>
            <w:tcW w:w="611" w:type="pct"/>
            <w:tcBorders>
              <w:top w:val="nil"/>
              <w:left w:val="nil"/>
              <w:right w:val="nil"/>
            </w:tcBorders>
            <w:shd w:val="clear" w:color="auto" w:fill="auto"/>
            <w:noWrap/>
            <w:vAlign w:val="bottom"/>
            <w:hideMark/>
          </w:tcPr>
          <w:p w14:paraId="4066132F"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363</w:t>
            </w:r>
          </w:p>
        </w:tc>
        <w:tc>
          <w:tcPr>
            <w:tcW w:w="916" w:type="pct"/>
            <w:tcBorders>
              <w:top w:val="nil"/>
              <w:left w:val="nil"/>
              <w:right w:val="nil"/>
            </w:tcBorders>
            <w:shd w:val="clear" w:color="auto" w:fill="auto"/>
            <w:noWrap/>
            <w:vAlign w:val="bottom"/>
            <w:hideMark/>
          </w:tcPr>
          <w:p w14:paraId="26FAD14F"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255</w:t>
            </w:r>
          </w:p>
        </w:tc>
        <w:tc>
          <w:tcPr>
            <w:tcW w:w="611" w:type="pct"/>
            <w:tcBorders>
              <w:top w:val="nil"/>
              <w:left w:val="nil"/>
              <w:right w:val="nil"/>
            </w:tcBorders>
            <w:shd w:val="clear" w:color="auto" w:fill="auto"/>
            <w:noWrap/>
            <w:vAlign w:val="bottom"/>
            <w:hideMark/>
          </w:tcPr>
          <w:p w14:paraId="7F3C985D"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674</w:t>
            </w:r>
          </w:p>
        </w:tc>
        <w:tc>
          <w:tcPr>
            <w:tcW w:w="916" w:type="pct"/>
            <w:tcBorders>
              <w:top w:val="nil"/>
              <w:left w:val="nil"/>
              <w:right w:val="nil"/>
            </w:tcBorders>
            <w:shd w:val="clear" w:color="auto" w:fill="auto"/>
            <w:noWrap/>
            <w:vAlign w:val="bottom"/>
            <w:hideMark/>
          </w:tcPr>
          <w:p w14:paraId="52AE31BA"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526</w:t>
            </w:r>
          </w:p>
        </w:tc>
        <w:tc>
          <w:tcPr>
            <w:tcW w:w="610" w:type="pct"/>
            <w:tcBorders>
              <w:top w:val="nil"/>
              <w:left w:val="nil"/>
              <w:right w:val="nil"/>
            </w:tcBorders>
            <w:shd w:val="clear" w:color="auto" w:fill="auto"/>
            <w:noWrap/>
            <w:vAlign w:val="bottom"/>
            <w:hideMark/>
          </w:tcPr>
          <w:p w14:paraId="7FB695D7"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0.802</w:t>
            </w:r>
          </w:p>
        </w:tc>
      </w:tr>
      <w:tr w:rsidR="002948A6" w:rsidRPr="00A837FB" w14:paraId="4BFA5DB1" w14:textId="77777777" w:rsidTr="00882C48">
        <w:trPr>
          <w:trHeight w:val="300"/>
        </w:trPr>
        <w:tc>
          <w:tcPr>
            <w:tcW w:w="420" w:type="pct"/>
            <w:tcBorders>
              <w:top w:val="nil"/>
              <w:left w:val="nil"/>
              <w:bottom w:val="single" w:sz="12" w:space="0" w:color="auto"/>
              <w:right w:val="nil"/>
            </w:tcBorders>
            <w:shd w:val="clear" w:color="auto" w:fill="auto"/>
            <w:noWrap/>
            <w:vAlign w:val="bottom"/>
            <w:hideMark/>
          </w:tcPr>
          <w:p w14:paraId="6F5FCFCA" w14:textId="77777777" w:rsidR="002948A6" w:rsidRPr="006A474F" w:rsidRDefault="002948A6" w:rsidP="00EA5CD1">
            <w:pPr>
              <w:spacing w:before="0" w:line="276" w:lineRule="auto"/>
              <w:jc w:val="right"/>
              <w:rPr>
                <w:rFonts w:ascii="Calibri" w:eastAsia="Times New Roman" w:hAnsi="Calibri" w:cs="Times New Roman"/>
                <w:b/>
                <w:color w:val="000000"/>
                <w:lang w:eastAsia="en-GB"/>
              </w:rPr>
            </w:pPr>
            <w:r w:rsidRPr="006A474F">
              <w:rPr>
                <w:rFonts w:ascii="Calibri" w:eastAsia="Times New Roman" w:hAnsi="Calibri" w:cs="Times New Roman"/>
                <w:b/>
                <w:color w:val="000000"/>
                <w:lang w:eastAsia="en-GB"/>
              </w:rPr>
              <w:t>600</w:t>
            </w:r>
          </w:p>
        </w:tc>
        <w:tc>
          <w:tcPr>
            <w:tcW w:w="916" w:type="pct"/>
            <w:tcBorders>
              <w:top w:val="nil"/>
              <w:left w:val="nil"/>
              <w:bottom w:val="single" w:sz="12" w:space="0" w:color="auto"/>
              <w:right w:val="nil"/>
            </w:tcBorders>
            <w:shd w:val="clear" w:color="auto" w:fill="auto"/>
            <w:noWrap/>
            <w:vAlign w:val="bottom"/>
            <w:hideMark/>
          </w:tcPr>
          <w:p w14:paraId="49B36D6C"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2.879</w:t>
            </w:r>
          </w:p>
        </w:tc>
        <w:tc>
          <w:tcPr>
            <w:tcW w:w="611" w:type="pct"/>
            <w:tcBorders>
              <w:top w:val="nil"/>
              <w:left w:val="nil"/>
              <w:bottom w:val="single" w:sz="12" w:space="0" w:color="auto"/>
              <w:right w:val="nil"/>
            </w:tcBorders>
            <w:shd w:val="clear" w:color="auto" w:fill="auto"/>
            <w:noWrap/>
            <w:vAlign w:val="bottom"/>
            <w:hideMark/>
          </w:tcPr>
          <w:p w14:paraId="03799796"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407</w:t>
            </w:r>
          </w:p>
        </w:tc>
        <w:tc>
          <w:tcPr>
            <w:tcW w:w="916" w:type="pct"/>
            <w:tcBorders>
              <w:top w:val="nil"/>
              <w:left w:val="nil"/>
              <w:bottom w:val="single" w:sz="12" w:space="0" w:color="auto"/>
              <w:right w:val="nil"/>
            </w:tcBorders>
            <w:shd w:val="clear" w:color="auto" w:fill="auto"/>
            <w:noWrap/>
            <w:vAlign w:val="bottom"/>
            <w:hideMark/>
          </w:tcPr>
          <w:p w14:paraId="6AB916AD"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257</w:t>
            </w:r>
          </w:p>
        </w:tc>
        <w:tc>
          <w:tcPr>
            <w:tcW w:w="611" w:type="pct"/>
            <w:tcBorders>
              <w:top w:val="nil"/>
              <w:left w:val="nil"/>
              <w:bottom w:val="single" w:sz="12" w:space="0" w:color="auto"/>
              <w:right w:val="nil"/>
            </w:tcBorders>
            <w:shd w:val="clear" w:color="auto" w:fill="auto"/>
            <w:noWrap/>
            <w:vAlign w:val="bottom"/>
            <w:hideMark/>
          </w:tcPr>
          <w:p w14:paraId="59A7EC19"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680</w:t>
            </w:r>
          </w:p>
        </w:tc>
        <w:tc>
          <w:tcPr>
            <w:tcW w:w="916" w:type="pct"/>
            <w:tcBorders>
              <w:top w:val="nil"/>
              <w:left w:val="nil"/>
              <w:bottom w:val="single" w:sz="12" w:space="0" w:color="auto"/>
              <w:right w:val="nil"/>
            </w:tcBorders>
            <w:shd w:val="clear" w:color="auto" w:fill="auto"/>
            <w:noWrap/>
            <w:vAlign w:val="bottom"/>
            <w:hideMark/>
          </w:tcPr>
          <w:p w14:paraId="1A196196"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1.542</w:t>
            </w:r>
          </w:p>
        </w:tc>
        <w:tc>
          <w:tcPr>
            <w:tcW w:w="610" w:type="pct"/>
            <w:tcBorders>
              <w:top w:val="nil"/>
              <w:left w:val="nil"/>
              <w:bottom w:val="single" w:sz="12" w:space="0" w:color="auto"/>
              <w:right w:val="nil"/>
            </w:tcBorders>
            <w:shd w:val="clear" w:color="auto" w:fill="auto"/>
            <w:noWrap/>
            <w:vAlign w:val="bottom"/>
            <w:hideMark/>
          </w:tcPr>
          <w:p w14:paraId="5AC17D8D" w14:textId="77777777" w:rsidR="002948A6" w:rsidRPr="00A837FB" w:rsidRDefault="002948A6" w:rsidP="00EA5CD1">
            <w:pPr>
              <w:spacing w:before="0" w:line="276" w:lineRule="auto"/>
              <w:jc w:val="right"/>
              <w:rPr>
                <w:rFonts w:ascii="Calibri" w:eastAsia="Times New Roman" w:hAnsi="Calibri" w:cs="Times New Roman"/>
                <w:color w:val="000000"/>
                <w:lang w:eastAsia="en-GB"/>
              </w:rPr>
            </w:pPr>
            <w:r w:rsidRPr="00A837FB">
              <w:rPr>
                <w:rFonts w:ascii="Calibri" w:eastAsia="Times New Roman" w:hAnsi="Calibri" w:cs="Times New Roman"/>
                <w:color w:val="000000"/>
                <w:lang w:eastAsia="en-GB"/>
              </w:rPr>
              <w:t>0.793</w:t>
            </w:r>
          </w:p>
        </w:tc>
      </w:tr>
    </w:tbl>
    <w:p w14:paraId="33DBC4BB" w14:textId="77777777" w:rsidR="006A474F" w:rsidRDefault="006A474F" w:rsidP="00EA5CD1">
      <w:pPr>
        <w:spacing w:line="276" w:lineRule="auto"/>
      </w:pPr>
    </w:p>
    <w:p w14:paraId="11170EAE" w14:textId="177C3B09" w:rsidR="002948A6" w:rsidRPr="00137A56" w:rsidRDefault="002948A6" w:rsidP="00EA5CD1">
      <w:pPr>
        <w:pStyle w:val="Heading2"/>
        <w:numPr>
          <w:ilvl w:val="1"/>
          <w:numId w:val="2"/>
        </w:numPr>
        <w:spacing w:line="276" w:lineRule="auto"/>
        <w:rPr>
          <w:b/>
          <w:bCs/>
        </w:rPr>
      </w:pPr>
      <w:bookmarkStart w:id="418" w:name="_Toc474696424"/>
      <w:r w:rsidRPr="00137A56">
        <w:rPr>
          <w:b/>
          <w:bCs/>
        </w:rPr>
        <w:t>6.4</w:t>
      </w:r>
      <w:r w:rsidRPr="00137A56">
        <w:rPr>
          <w:b/>
          <w:bCs/>
        </w:rPr>
        <w:tab/>
        <w:t xml:space="preserve">Fluidised particle </w:t>
      </w:r>
      <w:r w:rsidR="00023DA2" w:rsidRPr="00137A56">
        <w:rPr>
          <w:b/>
          <w:bCs/>
        </w:rPr>
        <w:t>motion</w:t>
      </w:r>
      <w:bookmarkEnd w:id="418"/>
    </w:p>
    <w:p w14:paraId="3C9AED65" w14:textId="4FDDC104" w:rsidR="002948A6" w:rsidRDefault="002948A6" w:rsidP="00EA5CD1">
      <w:pPr>
        <w:spacing w:line="276" w:lineRule="auto"/>
      </w:pPr>
      <w:r>
        <w:t xml:space="preserve">When studying fluidised bed drying, the flow rate used is one of the most significant factors in changing drying rates in the constant rate drying period, as seen in the studies by </w:t>
      </w:r>
      <w:r>
        <w:fldChar w:fldCharType="begin" w:fldLock="1"/>
      </w:r>
      <w:r w:rsidR="00D37BCC">
        <w:instrText>ADDIN CSL_CITATION { "citationItems" : [ { "id" : "ITEM-1", "itemData" : { "DOI" : "10.1021/ie800458h", "ISSN" : "0888-5885", "author" : [ { "dropping-particle" : "", "family" : "Akhavan", "given" : "Ali", "non-dropping-particle" : "", "parse-names" : false, "suffix" : "" }, { "dropping-particle" : "", "family" : "Ommen", "given" : "J. Ruud", "non-dropping-particle" : "van", "parse-names" : false, "suffix" : "" }, { "dropping-particle" : "", "family" : "Nijenhuis", "given" : "John", "non-dropping-particle" : "", "parse-names" : false, "suffix" : "" }, { "dropping-particle" : "", "family" : "Wang", "given" : "Xiao S.", "non-dropping-particle" : "", "parse-names" : false, "suffix" : "" }, { "dropping-particle" : "", "family" : "Coppens", "given" : "Marc-Olivier", "non-dropping-particle" : "", "parse-names" : false, "suffix" : "" }, { "dropping-particle" : "", "family" : "Rhodes", "given" : "Martin J.", "non-dropping-particle" : "", "parse-names" : false, "suffix" : "" } ], "container-title" : "Industrial &amp; Engineering Chemistry Research", "id" : "ITEM-1", "issue" : "1", "issued" : { "date-parts" : [ [ "2009", "1", "7" ] ] }, "page" : "302-309", "title" : "Improved drying in a pulsation-assisted fluidized bed", "type" : "article-journal", "volume" : "48" }, "uris" : [ "http://www.mendeley.com/documents/?uuid=8ea71386-756c-4bac-a666-47140efd4497" ] } ], "mendeley" : { "formattedCitation" : "(Akhavan et al. 2009)", "manualFormatting" : "Akhavan et al. (2009)", "plainTextFormattedCitation" : "(Akhavan et al. 2009)", "previouslyFormattedCitation" : "(Akhavan et al. 2009)" }, "properties" : { "noteIndex" : 0 }, "schema" : "https://github.com/citation-style-language/schema/raw/master/csl-citation.json" }</w:instrText>
      </w:r>
      <w:r>
        <w:fldChar w:fldCharType="separate"/>
      </w:r>
      <w:r w:rsidRPr="00455909">
        <w:rPr>
          <w:noProof/>
        </w:rPr>
        <w:t xml:space="preserve">Akhavan et al. </w:t>
      </w:r>
      <w:r>
        <w:rPr>
          <w:noProof/>
        </w:rPr>
        <w:t>(</w:t>
      </w:r>
      <w:r w:rsidRPr="00455909">
        <w:rPr>
          <w:noProof/>
        </w:rPr>
        <w:t>2009)</w:t>
      </w:r>
      <w:r>
        <w:fldChar w:fldCharType="end"/>
      </w:r>
      <w:r>
        <w:t xml:space="preserve"> and </w:t>
      </w:r>
      <w:r>
        <w:fldChar w:fldCharType="begin" w:fldLock="1"/>
      </w:r>
      <w:r w:rsidR="00D37BCC">
        <w:instrText>ADDIN CSL_CITATION { "citationItems" : [ { "id" : "ITEM-1", "itemData" : { "DOI" : "10.1016/j.profoo.2011.09.264", "ISSN" : "2211601X", "author" : [ { "dropping-particle" : "", "family" : "Atuonwu", "given" : "James C", "non-dropping-particle" : "", "parse-names" : false, "suffix" : "" }, { "dropping-particle" : "", "family" : "Jin", "given" : "Xin", "non-dropping-particle" : "", "parse-names" : false, "suffix" : "" }, { "dropping-particle" : "", "family" : "Straten", "given" : "Gerrit", "non-dropping-particle" : "van", "parse-names" : false, "suffix" : "" }, { "dropping-particle" : "Van", "family" : "Deventer Antonius", "given" : "Henk C", "non-dropping-particle" : "", "parse-names" : false, "suffix" : "" }, { "dropping-particle" : "", "family" : "Boxtel", "given" : "J.B.", "non-dropping-particle" : "van", "parse-names" : false, "suffix" : "" } ], "container-title" : "Procedia Food Science", "id" : "ITEM-1", "issue" : "1", "issued" : { "date-parts" : [ [ "2011", "1" ] ] }, "page" : "1799-1805", "title" : "Reducing energy consumption in food drying: opportunities in desiccant adsorption and other dehumidification strategies", "type" : "article-journal", "volume" : "1" }, "uris" : [ "http://www.mendeley.com/documents/?uuid=fce2a57c-1158-4ab3-8eb5-bfa467067a55" ] } ], "mendeley" : { "formattedCitation" : "(Atuonwu et al. 2011)", "manualFormatting" : "Atuonwu et al. (2011)", "plainTextFormattedCitation" : "(Atuonwu et al. 2011)", "previouslyFormattedCitation" : "(Atuonwu et al. 2011)" }, "properties" : { "noteIndex" : 0 }, "schema" : "https://github.com/citation-style-language/schema/raw/master/csl-citation.json" }</w:instrText>
      </w:r>
      <w:r>
        <w:fldChar w:fldCharType="separate"/>
      </w:r>
      <w:r w:rsidRPr="00455909">
        <w:rPr>
          <w:noProof/>
        </w:rPr>
        <w:t xml:space="preserve">Atuonwu et al. </w:t>
      </w:r>
      <w:r>
        <w:rPr>
          <w:noProof/>
        </w:rPr>
        <w:t>(</w:t>
      </w:r>
      <w:r w:rsidRPr="00455909">
        <w:rPr>
          <w:noProof/>
        </w:rPr>
        <w:t>2011)</w:t>
      </w:r>
      <w:r>
        <w:fldChar w:fldCharType="end"/>
      </w:r>
      <w:r>
        <w:t>.  The variation in drying rates in the single particles studied in Section 6.</w:t>
      </w:r>
      <w:r w:rsidR="000D5376">
        <w:t>2 and 6.</w:t>
      </w:r>
      <w:r>
        <w:t xml:space="preserve">3 could be caused by the flow relative to the particle as it is fluidised, especially as there are no limiting forces from other surrounding particles.  If </w:t>
      </w:r>
      <w:r w:rsidR="000D5376">
        <w:t>drying</w:t>
      </w:r>
      <w:r>
        <w:t xml:space="preserve"> is controlled by the fluid flow past the surface of </w:t>
      </w:r>
      <w:r w:rsidR="00EA4D7A">
        <w:t>a</w:t>
      </w:r>
      <w:r>
        <w:t xml:space="preserve"> particle, then there could be a link </w:t>
      </w:r>
      <w:r w:rsidR="00EA4D7A">
        <w:t>between</w:t>
      </w:r>
      <w:r>
        <w:t xml:space="preserve"> fluidisation behaviour </w:t>
      </w:r>
      <w:r w:rsidR="00EA4D7A">
        <w:t>and drying</w:t>
      </w:r>
      <w:r>
        <w:t xml:space="preserve">.  </w:t>
      </w:r>
    </w:p>
    <w:p w14:paraId="47838B1D" w14:textId="77777777" w:rsidR="00A52A3C" w:rsidRDefault="002948A6" w:rsidP="00EA5CD1">
      <w:pPr>
        <w:spacing w:line="276" w:lineRule="auto"/>
      </w:pPr>
      <w:r>
        <w:t xml:space="preserve">To study this movement further and to ascertain whether it could be a controlling factor in the single particle drying study, particle movement was tracked over time.  A frame rate of 220 frames per second was found to adequately capture rise and fall peaks without losing image quality.  </w:t>
      </w:r>
      <w:r>
        <w:fldChar w:fldCharType="begin"/>
      </w:r>
      <w:r>
        <w:instrText xml:space="preserve"> REF _Ref455334018 \h  \* MERGEFORMAT </w:instrText>
      </w:r>
      <w:r>
        <w:fldChar w:fldCharType="separate"/>
      </w:r>
      <w:r w:rsidR="005D3AE0">
        <w:t xml:space="preserve">Figure </w:t>
      </w:r>
      <w:r w:rsidR="005D3AE0">
        <w:rPr>
          <w:noProof/>
        </w:rPr>
        <w:t>6</w:t>
      </w:r>
      <w:r w:rsidR="005D3AE0">
        <w:rPr>
          <w:noProof/>
        </w:rPr>
        <w:noBreakHyphen/>
        <w:t>15</w:t>
      </w:r>
      <w:r>
        <w:fldChar w:fldCharType="end"/>
      </w:r>
      <w:r>
        <w:t xml:space="preserve"> shows a sample range of video stills showing a particle rising.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
        <w:gridCol w:w="698"/>
        <w:gridCol w:w="733"/>
        <w:gridCol w:w="686"/>
        <w:gridCol w:w="743"/>
        <w:gridCol w:w="738"/>
        <w:gridCol w:w="747"/>
        <w:gridCol w:w="734"/>
        <w:gridCol w:w="688"/>
        <w:gridCol w:w="698"/>
        <w:gridCol w:w="683"/>
        <w:gridCol w:w="693"/>
        <w:gridCol w:w="704"/>
      </w:tblGrid>
      <w:tr w:rsidR="002948A6" w14:paraId="78AD3EE9" w14:textId="77777777" w:rsidTr="006A474F">
        <w:tc>
          <w:tcPr>
            <w:tcW w:w="697" w:type="dxa"/>
            <w:hideMark/>
          </w:tcPr>
          <w:p w14:paraId="1DA8E5AC" w14:textId="77777777" w:rsidR="002948A6" w:rsidRDefault="002948A6" w:rsidP="00EA5CD1">
            <w:pPr>
              <w:spacing w:line="276" w:lineRule="auto"/>
              <w:rPr>
                <w:noProof/>
              </w:rPr>
            </w:pPr>
            <w:r>
              <w:rPr>
                <w:noProof/>
                <w:lang w:eastAsia="en-GB"/>
              </w:rPr>
              <w:drawing>
                <wp:inline distT="0" distB="0" distL="0" distR="0" wp14:anchorId="7D595985" wp14:editId="67CC34AE">
                  <wp:extent cx="2246081" cy="319567"/>
                  <wp:effectExtent l="0" t="8255"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9">
                            <a:extLst>
                              <a:ext uri="{28A0092B-C50C-407E-A947-70E740481C1C}">
                                <a14:useLocalDpi xmlns:a14="http://schemas.microsoft.com/office/drawing/2010/main" val="0"/>
                              </a:ext>
                            </a:extLst>
                          </a:blip>
                          <a:srcRect l="4086" r="9752" b="2496"/>
                          <a:stretch/>
                        </pic:blipFill>
                        <pic:spPr bwMode="auto">
                          <a:xfrm rot="-5400000">
                            <a:off x="0" y="0"/>
                            <a:ext cx="2245864" cy="3195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98" w:type="dxa"/>
            <w:hideMark/>
          </w:tcPr>
          <w:p w14:paraId="737FCC13" w14:textId="77777777" w:rsidR="002948A6" w:rsidRDefault="002948A6" w:rsidP="00EA5CD1">
            <w:pPr>
              <w:spacing w:line="276" w:lineRule="auto"/>
              <w:rPr>
                <w:noProof/>
              </w:rPr>
            </w:pPr>
            <w:r>
              <w:rPr>
                <w:noProof/>
                <w:lang w:eastAsia="en-GB"/>
              </w:rPr>
              <w:drawing>
                <wp:inline distT="0" distB="0" distL="0" distR="0" wp14:anchorId="200DF0AC" wp14:editId="51D6BAD1">
                  <wp:extent cx="2246090" cy="319558"/>
                  <wp:effectExtent l="0" t="8255"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l="3410" t="2" r="10294" b="1239"/>
                          <a:stretch/>
                        </pic:blipFill>
                        <pic:spPr bwMode="auto">
                          <a:xfrm rot="-5400000">
                            <a:off x="0" y="0"/>
                            <a:ext cx="2245834" cy="3195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3" w:type="dxa"/>
            <w:hideMark/>
          </w:tcPr>
          <w:p w14:paraId="08C4F7E1" w14:textId="77777777" w:rsidR="002948A6" w:rsidRDefault="002948A6" w:rsidP="00EA5CD1">
            <w:pPr>
              <w:spacing w:line="276" w:lineRule="auto"/>
              <w:rPr>
                <w:noProof/>
              </w:rPr>
            </w:pPr>
            <w:r>
              <w:rPr>
                <w:noProof/>
                <w:lang w:eastAsia="en-GB"/>
              </w:rPr>
              <w:drawing>
                <wp:inline distT="0" distB="0" distL="0" distR="0" wp14:anchorId="35C9D6F1" wp14:editId="1B47AE6D">
                  <wp:extent cx="2246085" cy="332878"/>
                  <wp:effectExtent l="4128" t="0" r="6032" b="6033"/>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3746" t="1" r="10099" b="-4318"/>
                          <a:stretch/>
                        </pic:blipFill>
                        <pic:spPr bwMode="auto">
                          <a:xfrm rot="-5400000">
                            <a:off x="0" y="0"/>
                            <a:ext cx="2245846" cy="3328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86" w:type="dxa"/>
            <w:hideMark/>
          </w:tcPr>
          <w:p w14:paraId="076639B3" w14:textId="77777777" w:rsidR="002948A6" w:rsidRDefault="002948A6" w:rsidP="00EA5CD1">
            <w:pPr>
              <w:spacing w:line="276" w:lineRule="auto"/>
              <w:rPr>
                <w:noProof/>
              </w:rPr>
            </w:pPr>
            <w:r>
              <w:rPr>
                <w:noProof/>
                <w:lang w:eastAsia="en-GB"/>
              </w:rPr>
              <w:drawing>
                <wp:inline distT="0" distB="0" distL="0" distR="0" wp14:anchorId="27FB3B07" wp14:editId="6C14548E">
                  <wp:extent cx="2238619" cy="309275"/>
                  <wp:effectExtent l="0" t="6985" r="2540" b="254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l="3485" t="-4" r="9608" b="1905"/>
                          <a:stretch/>
                        </pic:blipFill>
                        <pic:spPr bwMode="auto">
                          <a:xfrm rot="-5400000">
                            <a:off x="0" y="0"/>
                            <a:ext cx="2361652" cy="32627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3" w:type="dxa"/>
            <w:hideMark/>
          </w:tcPr>
          <w:p w14:paraId="77C03C06" w14:textId="77777777" w:rsidR="002948A6" w:rsidRDefault="002948A6" w:rsidP="00EA5CD1">
            <w:pPr>
              <w:spacing w:line="276" w:lineRule="auto"/>
              <w:rPr>
                <w:noProof/>
              </w:rPr>
            </w:pPr>
            <w:r>
              <w:rPr>
                <w:noProof/>
                <w:lang w:eastAsia="en-GB"/>
              </w:rPr>
              <w:drawing>
                <wp:inline distT="0" distB="0" distL="0" distR="0" wp14:anchorId="62FCC3B2" wp14:editId="15EC641A">
                  <wp:extent cx="2237211" cy="346191"/>
                  <wp:effectExtent l="0" t="6985" r="3810" b="381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l="4766" t="-2" r="9412" b="-8493"/>
                          <a:stretch/>
                        </pic:blipFill>
                        <pic:spPr bwMode="auto">
                          <a:xfrm rot="-5400000">
                            <a:off x="0" y="0"/>
                            <a:ext cx="2236979" cy="34615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8" w:type="dxa"/>
            <w:hideMark/>
          </w:tcPr>
          <w:p w14:paraId="24CBB4A2" w14:textId="77777777" w:rsidR="002948A6" w:rsidRDefault="002948A6" w:rsidP="00EA5CD1">
            <w:pPr>
              <w:spacing w:line="276" w:lineRule="auto"/>
              <w:rPr>
                <w:noProof/>
              </w:rPr>
            </w:pPr>
            <w:r>
              <w:rPr>
                <w:noProof/>
                <w:lang w:eastAsia="en-GB"/>
              </w:rPr>
              <w:drawing>
                <wp:inline distT="0" distB="0" distL="0" distR="0" wp14:anchorId="28C8E428" wp14:editId="3DE59A8A">
                  <wp:extent cx="2246085" cy="346196"/>
                  <wp:effectExtent l="0" t="254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l="3746" r="10099" b="-8490"/>
                          <a:stretch/>
                        </pic:blipFill>
                        <pic:spPr bwMode="auto">
                          <a:xfrm rot="-5400000">
                            <a:off x="0" y="0"/>
                            <a:ext cx="2245845" cy="34615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7" w:type="dxa"/>
            <w:hideMark/>
          </w:tcPr>
          <w:p w14:paraId="35DD6778" w14:textId="77777777" w:rsidR="002948A6" w:rsidRDefault="002948A6" w:rsidP="00EA5CD1">
            <w:pPr>
              <w:spacing w:line="276" w:lineRule="auto"/>
              <w:rPr>
                <w:noProof/>
              </w:rPr>
            </w:pPr>
            <w:r>
              <w:rPr>
                <w:noProof/>
                <w:lang w:eastAsia="en-GB"/>
              </w:rPr>
              <w:drawing>
                <wp:inline distT="0" distB="0" distL="0" distR="0" wp14:anchorId="2C6668F7" wp14:editId="6FD5947C">
                  <wp:extent cx="2237211" cy="350629"/>
                  <wp:effectExtent l="0" t="9207" r="1587" b="1588"/>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l="4766" t="3" r="9412" b="-9882"/>
                          <a:stretch/>
                        </pic:blipFill>
                        <pic:spPr bwMode="auto">
                          <a:xfrm rot="-5400000">
                            <a:off x="0" y="0"/>
                            <a:ext cx="2236979" cy="3505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4" w:type="dxa"/>
            <w:hideMark/>
          </w:tcPr>
          <w:p w14:paraId="09D73E6A" w14:textId="77777777" w:rsidR="002948A6" w:rsidRDefault="002948A6" w:rsidP="00EA5CD1">
            <w:pPr>
              <w:spacing w:line="276" w:lineRule="auto"/>
              <w:rPr>
                <w:noProof/>
              </w:rPr>
            </w:pPr>
            <w:r>
              <w:rPr>
                <w:noProof/>
                <w:lang w:eastAsia="en-GB"/>
              </w:rPr>
              <w:drawing>
                <wp:inline distT="0" distB="0" distL="0" distR="0" wp14:anchorId="6FAE4132" wp14:editId="0B080797">
                  <wp:extent cx="2250509" cy="341771"/>
                  <wp:effectExtent l="1905"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l="3575" t="1" r="10099" b="-7106"/>
                          <a:stretch/>
                        </pic:blipFill>
                        <pic:spPr bwMode="auto">
                          <a:xfrm rot="-5400000">
                            <a:off x="0" y="0"/>
                            <a:ext cx="2250304" cy="3417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88" w:type="dxa"/>
            <w:hideMark/>
          </w:tcPr>
          <w:p w14:paraId="2182177D" w14:textId="77777777" w:rsidR="002948A6" w:rsidRDefault="002948A6" w:rsidP="00EA5CD1">
            <w:pPr>
              <w:spacing w:line="276" w:lineRule="auto"/>
              <w:rPr>
                <w:noProof/>
              </w:rPr>
            </w:pPr>
            <w:r>
              <w:rPr>
                <w:noProof/>
                <w:lang w:eastAsia="en-GB"/>
              </w:rPr>
              <w:drawing>
                <wp:inline distT="0" distB="0" distL="0" distR="0" wp14:anchorId="4E17D909" wp14:editId="03EE1C6B">
                  <wp:extent cx="2237211" cy="310680"/>
                  <wp:effectExtent l="0" t="8255" r="2540" b="254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87">
                            <a:extLst>
                              <a:ext uri="{28A0092B-C50C-407E-A947-70E740481C1C}">
                                <a14:useLocalDpi xmlns:a14="http://schemas.microsoft.com/office/drawing/2010/main" val="0"/>
                              </a:ext>
                            </a:extLst>
                          </a:blip>
                          <a:srcRect l="4731" t="1" r="10140" b="3656"/>
                          <a:stretch/>
                        </pic:blipFill>
                        <pic:spPr bwMode="auto">
                          <a:xfrm rot="-5400000">
                            <a:off x="0" y="0"/>
                            <a:ext cx="2236979" cy="31064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98" w:type="dxa"/>
            <w:hideMark/>
          </w:tcPr>
          <w:p w14:paraId="16CBEBFB" w14:textId="77777777" w:rsidR="002948A6" w:rsidRDefault="002948A6" w:rsidP="00EA5CD1">
            <w:pPr>
              <w:spacing w:line="276" w:lineRule="auto"/>
              <w:rPr>
                <w:noProof/>
              </w:rPr>
            </w:pPr>
            <w:r>
              <w:rPr>
                <w:noProof/>
                <w:lang w:eastAsia="en-GB"/>
              </w:rPr>
              <w:drawing>
                <wp:inline distT="0" distB="0" distL="0" distR="0" wp14:anchorId="60C4E8CB" wp14:editId="7D23AF39">
                  <wp:extent cx="2246085" cy="319565"/>
                  <wp:effectExtent l="0" t="8255"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88" cstate="print">
                            <a:extLst>
                              <a:ext uri="{28A0092B-C50C-407E-A947-70E740481C1C}">
                                <a14:useLocalDpi xmlns:a14="http://schemas.microsoft.com/office/drawing/2010/main" val="0"/>
                              </a:ext>
                            </a:extLst>
                          </a:blip>
                          <a:srcRect l="4086" t="-3" r="9752" b="-145"/>
                          <a:stretch/>
                        </pic:blipFill>
                        <pic:spPr bwMode="auto">
                          <a:xfrm rot="-5400000">
                            <a:off x="0" y="0"/>
                            <a:ext cx="2245857" cy="31953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83" w:type="dxa"/>
            <w:hideMark/>
          </w:tcPr>
          <w:p w14:paraId="2828C04C" w14:textId="77777777" w:rsidR="002948A6" w:rsidRDefault="002948A6" w:rsidP="00EA5CD1">
            <w:pPr>
              <w:spacing w:line="276" w:lineRule="auto"/>
              <w:jc w:val="center"/>
              <w:rPr>
                <w:noProof/>
              </w:rPr>
            </w:pPr>
            <w:r>
              <w:rPr>
                <w:noProof/>
                <w:lang w:eastAsia="en-GB"/>
              </w:rPr>
              <w:drawing>
                <wp:inline distT="0" distB="0" distL="0" distR="0" wp14:anchorId="5D062B18" wp14:editId="50B02EA1">
                  <wp:extent cx="2299317" cy="301806"/>
                  <wp:effectExtent l="7937"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l="-1426" t="-3144" r="4853" b="-422"/>
                          <a:stretch/>
                        </pic:blipFill>
                        <pic:spPr bwMode="auto">
                          <a:xfrm rot="-5400000">
                            <a:off x="0" y="0"/>
                            <a:ext cx="2517624" cy="3304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93" w:type="dxa"/>
            <w:hideMark/>
          </w:tcPr>
          <w:p w14:paraId="3E65DB5B" w14:textId="77777777" w:rsidR="002948A6" w:rsidRDefault="002948A6" w:rsidP="00EA5CD1">
            <w:pPr>
              <w:spacing w:line="276" w:lineRule="auto"/>
              <w:rPr>
                <w:noProof/>
              </w:rPr>
            </w:pPr>
            <w:r>
              <w:rPr>
                <w:noProof/>
                <w:lang w:eastAsia="en-GB"/>
              </w:rPr>
              <w:drawing>
                <wp:inline distT="0" distB="0" distL="0" distR="0" wp14:anchorId="11F9BA72" wp14:editId="347266BB">
                  <wp:extent cx="2248875" cy="316772"/>
                  <wp:effectExtent l="0" t="5397"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l="1840" t="2" r="8948" b="-2667"/>
                          <a:stretch/>
                        </pic:blipFill>
                        <pic:spPr bwMode="auto">
                          <a:xfrm rot="-5400000">
                            <a:off x="0" y="0"/>
                            <a:ext cx="2325525" cy="32756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4" w:type="dxa"/>
            <w:hideMark/>
          </w:tcPr>
          <w:p w14:paraId="649D114A" w14:textId="77777777" w:rsidR="002948A6" w:rsidRDefault="002948A6" w:rsidP="00EA5CD1">
            <w:pPr>
              <w:spacing w:line="276" w:lineRule="auto"/>
              <w:jc w:val="center"/>
              <w:rPr>
                <w:noProof/>
              </w:rPr>
            </w:pPr>
            <w:r>
              <w:rPr>
                <w:noProof/>
                <w:lang w:eastAsia="en-GB"/>
              </w:rPr>
              <w:drawing>
                <wp:inline distT="0" distB="0" distL="0" distR="0" wp14:anchorId="23DBDA12" wp14:editId="4449989D">
                  <wp:extent cx="2307161" cy="311755"/>
                  <wp:effectExtent l="7303" t="0" r="5397" b="5398"/>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l="1" t="-2" r="8948" b="-519"/>
                          <a:stretch/>
                        </pic:blipFill>
                        <pic:spPr bwMode="auto">
                          <a:xfrm rot="-5400000">
                            <a:off x="0" y="0"/>
                            <a:ext cx="2373462" cy="32071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9537A97" w14:textId="0F67AF3D" w:rsidR="002948A6" w:rsidRDefault="002948A6" w:rsidP="00EA5CD1">
      <w:pPr>
        <w:pStyle w:val="Caption"/>
        <w:spacing w:line="276" w:lineRule="auto"/>
        <w:rPr>
          <w:noProof/>
          <w:lang w:eastAsia="en-GB"/>
        </w:rPr>
      </w:pPr>
      <w:bookmarkStart w:id="419" w:name="_Ref455334018"/>
      <w:bookmarkStart w:id="420" w:name="_Toc474686650"/>
      <w:r>
        <w:t xml:space="preserve">Figure </w:t>
      </w:r>
      <w:fldSimple w:instr=" STYLEREF 1 \s ">
        <w:r w:rsidR="005D3AE0">
          <w:rPr>
            <w:noProof/>
          </w:rPr>
          <w:t>6</w:t>
        </w:r>
      </w:fldSimple>
      <w:r w:rsidR="00F02E7D">
        <w:noBreakHyphen/>
      </w:r>
      <w:fldSimple w:instr=" SEQ Figure \* ARABIC \s 1 ">
        <w:r w:rsidR="005D3AE0">
          <w:rPr>
            <w:noProof/>
          </w:rPr>
          <w:t>15</w:t>
        </w:r>
      </w:fldSimple>
      <w:bookmarkEnd w:id="419"/>
      <w:r>
        <w:rPr>
          <w:noProof/>
          <w:lang w:eastAsia="en-GB"/>
        </w:rPr>
        <w:drawing>
          <wp:anchor distT="0" distB="0" distL="114300" distR="114300" simplePos="0" relativeHeight="254476800" behindDoc="0" locked="0" layoutInCell="1" allowOverlap="1" wp14:anchorId="5670A217" wp14:editId="3A072B24">
            <wp:simplePos x="0" y="0"/>
            <wp:positionH relativeFrom="column">
              <wp:posOffset>8421370</wp:posOffset>
            </wp:positionH>
            <wp:positionV relativeFrom="paragraph">
              <wp:posOffset>-762000</wp:posOffset>
            </wp:positionV>
            <wp:extent cx="326390" cy="1181100"/>
            <wp:effectExtent l="0" t="0" r="0" b="0"/>
            <wp:wrapNone/>
            <wp:docPr id="8222" name="Picture 8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2" cstate="print">
                      <a:extLst>
                        <a:ext uri="{28A0092B-C50C-407E-A947-70E740481C1C}">
                          <a14:useLocalDpi xmlns:a14="http://schemas.microsoft.com/office/drawing/2010/main" val="0"/>
                        </a:ext>
                      </a:extLst>
                    </a:blip>
                    <a:srcRect t="54800"/>
                    <a:stretch>
                      <a:fillRect/>
                    </a:stretch>
                  </pic:blipFill>
                  <pic:spPr bwMode="auto">
                    <a:xfrm>
                      <a:off x="0" y="0"/>
                      <a:ext cx="326390" cy="118110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4487040" behindDoc="0" locked="0" layoutInCell="1" allowOverlap="1" wp14:anchorId="400ED54D" wp14:editId="1419C0EB">
            <wp:simplePos x="0" y="0"/>
            <wp:positionH relativeFrom="column">
              <wp:posOffset>8973820</wp:posOffset>
            </wp:positionH>
            <wp:positionV relativeFrom="paragraph">
              <wp:posOffset>-762000</wp:posOffset>
            </wp:positionV>
            <wp:extent cx="326390" cy="1181100"/>
            <wp:effectExtent l="0" t="0" r="0" b="0"/>
            <wp:wrapNone/>
            <wp:docPr id="8221" name="Picture 8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3" cstate="print">
                      <a:extLst>
                        <a:ext uri="{28A0092B-C50C-407E-A947-70E740481C1C}">
                          <a14:useLocalDpi xmlns:a14="http://schemas.microsoft.com/office/drawing/2010/main" val="0"/>
                        </a:ext>
                      </a:extLst>
                    </a:blip>
                    <a:srcRect t="54800"/>
                    <a:stretch>
                      <a:fillRect/>
                    </a:stretch>
                  </pic:blipFill>
                  <pic:spPr bwMode="auto">
                    <a:xfrm>
                      <a:off x="0" y="0"/>
                      <a:ext cx="326390" cy="1181100"/>
                    </a:xfrm>
                    <a:prstGeom prst="rect">
                      <a:avLst/>
                    </a:prstGeom>
                    <a:noFill/>
                  </pic:spPr>
                </pic:pic>
              </a:graphicData>
            </a:graphic>
            <wp14:sizeRelH relativeFrom="page">
              <wp14:pctWidth>0</wp14:pctWidth>
            </wp14:sizeRelH>
            <wp14:sizeRelV relativeFrom="page">
              <wp14:pctHeight>0</wp14:pctHeight>
            </wp14:sizeRelV>
          </wp:anchor>
        </w:drawing>
      </w:r>
      <w:r>
        <w:rPr>
          <w:b/>
          <w:noProof/>
          <w:lang w:eastAsia="en-GB"/>
        </w:rPr>
        <w:t>.</w:t>
      </w:r>
      <w:r>
        <w:rPr>
          <w:noProof/>
          <w:lang w:eastAsia="en-GB"/>
        </w:rPr>
        <w:t xml:space="preserve">  Sample video frames analysed for particle height from the distributor plate.</w:t>
      </w:r>
      <w:bookmarkEnd w:id="420"/>
    </w:p>
    <w:p w14:paraId="0292B5C5" w14:textId="05B1972C" w:rsidR="006A474F" w:rsidRDefault="00A52A3C" w:rsidP="00A52A3C">
      <w:pPr>
        <w:spacing w:line="276" w:lineRule="auto"/>
      </w:pPr>
      <w:bookmarkStart w:id="421" w:name="_Ref455334114"/>
      <w:r>
        <w:lastRenderedPageBreak/>
        <w:t xml:space="preserve">A range of particle types and sizes were studied to demonstrate the effect of continuous and pulsed flow regimes on particle behaviour, as described in </w:t>
      </w:r>
      <w:r>
        <w:fldChar w:fldCharType="begin"/>
      </w:r>
      <w:r>
        <w:instrText xml:space="preserve"> REF _Ref474491387 \h  \* MERGEFORMAT </w:instrText>
      </w:r>
      <w:r>
        <w:fldChar w:fldCharType="separate"/>
      </w:r>
      <w:r w:rsidR="005D3AE0">
        <w:t xml:space="preserve">Table </w:t>
      </w:r>
      <w:r w:rsidR="005D3AE0">
        <w:rPr>
          <w:noProof/>
        </w:rPr>
        <w:t>6</w:t>
      </w:r>
      <w:r w:rsidR="005D3AE0">
        <w:rPr>
          <w:noProof/>
        </w:rPr>
        <w:noBreakHyphen/>
        <w:t>10</w:t>
      </w:r>
      <w:r>
        <w:fldChar w:fldCharType="end"/>
      </w:r>
      <w:r>
        <w:t xml:space="preserve">.  For each experiment, 1,000 images were captured.  The effect of pulsation frequencies were also studied by changing the length of the feedback tube on the oscillator.  Each feedback tube length is also listed in </w:t>
      </w:r>
      <w:r>
        <w:fldChar w:fldCharType="begin"/>
      </w:r>
      <w:r>
        <w:instrText xml:space="preserve"> REF _Ref474491387 \h  \* MERGEFORMAT </w:instrText>
      </w:r>
      <w:r>
        <w:fldChar w:fldCharType="separate"/>
      </w:r>
      <w:r w:rsidR="005D3AE0">
        <w:t xml:space="preserve">Table </w:t>
      </w:r>
      <w:r w:rsidR="005D3AE0">
        <w:rPr>
          <w:noProof/>
        </w:rPr>
        <w:t>6</w:t>
      </w:r>
      <w:r w:rsidR="005D3AE0">
        <w:rPr>
          <w:noProof/>
        </w:rPr>
        <w:noBreakHyphen/>
        <w:t>10</w:t>
      </w:r>
      <w:r>
        <w:fldChar w:fldCharType="end"/>
      </w:r>
      <w:r>
        <w:t>.</w:t>
      </w:r>
      <w:r w:rsidRPr="00EA5C24">
        <w:t xml:space="preserve"> </w:t>
      </w:r>
      <w:r>
        <w:t xml:space="preserve"> All experimental data for these conditions are presented in Appendix B.</w:t>
      </w:r>
    </w:p>
    <w:p w14:paraId="0901250A" w14:textId="77777777" w:rsidR="00A52A3C" w:rsidRDefault="00A52A3C" w:rsidP="00A52A3C">
      <w:pPr>
        <w:spacing w:line="276" w:lineRule="auto"/>
      </w:pPr>
    </w:p>
    <w:p w14:paraId="515401E9" w14:textId="266A3EFC" w:rsidR="002948A6" w:rsidRDefault="002948A6" w:rsidP="00EA5CD1">
      <w:pPr>
        <w:pStyle w:val="Caption"/>
        <w:spacing w:line="276" w:lineRule="auto"/>
      </w:pPr>
      <w:bookmarkStart w:id="422" w:name="_Ref474491387"/>
      <w:bookmarkStart w:id="423" w:name="_Toc474686772"/>
      <w:r>
        <w:t xml:space="preserve">Table </w:t>
      </w:r>
      <w:fldSimple w:instr=" STYLEREF 1 \s ">
        <w:r w:rsidR="005D3AE0">
          <w:rPr>
            <w:noProof/>
          </w:rPr>
          <w:t>6</w:t>
        </w:r>
      </w:fldSimple>
      <w:r>
        <w:noBreakHyphen/>
      </w:r>
      <w:fldSimple w:instr=" SEQ Table \* ARABIC \s 1 ">
        <w:r w:rsidR="005D3AE0">
          <w:rPr>
            <w:noProof/>
          </w:rPr>
          <w:t>10</w:t>
        </w:r>
      </w:fldSimple>
      <w:bookmarkEnd w:id="421"/>
      <w:bookmarkEnd w:id="422"/>
      <w:r>
        <w:t>.  Fluidised particle behaviour experimental conditions and number of repeats.</w:t>
      </w:r>
      <w:bookmarkEnd w:id="423"/>
      <w:r>
        <w:t xml:space="preserve">  </w:t>
      </w:r>
    </w:p>
    <w:tbl>
      <w:tblPr>
        <w:tblStyle w:val="LightShading"/>
        <w:tblW w:w="9180" w:type="dxa"/>
        <w:tblLayout w:type="fixed"/>
        <w:tblLook w:val="04A0" w:firstRow="1" w:lastRow="0" w:firstColumn="1" w:lastColumn="0" w:noHBand="0" w:noVBand="1"/>
      </w:tblPr>
      <w:tblGrid>
        <w:gridCol w:w="2376"/>
        <w:gridCol w:w="2552"/>
        <w:gridCol w:w="2310"/>
        <w:gridCol w:w="1942"/>
      </w:tblGrid>
      <w:tr w:rsidR="002948A6" w14:paraId="38AA249E" w14:textId="77777777" w:rsidTr="002948A6">
        <w:trPr>
          <w:cnfStyle w:val="100000000000" w:firstRow="1" w:lastRow="0" w:firstColumn="0" w:lastColumn="0" w:oddVBand="0" w:evenVBand="0" w:oddHBand="0"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2376" w:type="dxa"/>
            <w:tcBorders>
              <w:top w:val="single" w:sz="18" w:space="0" w:color="auto"/>
            </w:tcBorders>
            <w:shd w:val="clear" w:color="auto" w:fill="FFFFFF" w:themeFill="background1"/>
          </w:tcPr>
          <w:p w14:paraId="1EDA1C18" w14:textId="77777777" w:rsidR="002948A6" w:rsidRDefault="002948A6" w:rsidP="00EA5CD1">
            <w:pPr>
              <w:spacing w:before="0" w:line="276" w:lineRule="auto"/>
            </w:pPr>
            <w:r w:rsidRPr="00E072DB">
              <w:t>Particle</w:t>
            </w:r>
          </w:p>
        </w:tc>
        <w:tc>
          <w:tcPr>
            <w:tcW w:w="2552" w:type="dxa"/>
            <w:tcBorders>
              <w:top w:val="single" w:sz="18" w:space="0" w:color="auto"/>
            </w:tcBorders>
          </w:tcPr>
          <w:p w14:paraId="30748409" w14:textId="77777777" w:rsidR="002948A6" w:rsidRDefault="002948A6"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pPr>
            <w:r w:rsidRPr="00E072DB">
              <w:t>Flow regime</w:t>
            </w:r>
          </w:p>
        </w:tc>
        <w:tc>
          <w:tcPr>
            <w:tcW w:w="2310" w:type="dxa"/>
            <w:tcBorders>
              <w:top w:val="single" w:sz="18" w:space="0" w:color="auto"/>
            </w:tcBorders>
          </w:tcPr>
          <w:p w14:paraId="00FA1368" w14:textId="77777777" w:rsidR="002948A6" w:rsidRDefault="002948A6"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pPr>
            <w:r>
              <w:t>U (m/s)</w:t>
            </w:r>
          </w:p>
        </w:tc>
        <w:tc>
          <w:tcPr>
            <w:tcW w:w="1942" w:type="dxa"/>
            <w:tcBorders>
              <w:top w:val="single" w:sz="18" w:space="0" w:color="auto"/>
            </w:tcBorders>
            <w:shd w:val="clear" w:color="auto" w:fill="auto"/>
          </w:tcPr>
          <w:p w14:paraId="14C730DC" w14:textId="77777777" w:rsidR="002948A6" w:rsidRDefault="002948A6"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pPr>
            <w:r>
              <w:t>Repeats</w:t>
            </w:r>
          </w:p>
        </w:tc>
      </w:tr>
      <w:tr w:rsidR="002948A6" w14:paraId="4883AB2B"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724B8551" w14:textId="77777777" w:rsidR="002948A6" w:rsidRDefault="002948A6" w:rsidP="00EA5CD1">
            <w:pPr>
              <w:spacing w:before="0" w:line="276" w:lineRule="auto"/>
            </w:pPr>
            <w:r w:rsidRPr="00E072DB">
              <w:t>Zeolite molecular sieve</w:t>
            </w:r>
          </w:p>
        </w:tc>
        <w:tc>
          <w:tcPr>
            <w:tcW w:w="2552" w:type="dxa"/>
            <w:shd w:val="clear" w:color="auto" w:fill="auto"/>
          </w:tcPr>
          <w:p w14:paraId="56467AB2"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sidRPr="00E072DB">
              <w:t>Continuous</w:t>
            </w:r>
          </w:p>
        </w:tc>
        <w:tc>
          <w:tcPr>
            <w:tcW w:w="2310" w:type="dxa"/>
            <w:shd w:val="clear" w:color="auto" w:fill="auto"/>
          </w:tcPr>
          <w:p w14:paraId="68DDEBAF"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5.16</w:t>
            </w:r>
          </w:p>
        </w:tc>
        <w:tc>
          <w:tcPr>
            <w:tcW w:w="1942" w:type="dxa"/>
            <w:shd w:val="clear" w:color="auto" w:fill="auto"/>
          </w:tcPr>
          <w:p w14:paraId="24A77D6E"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15</w:t>
            </w:r>
          </w:p>
        </w:tc>
      </w:tr>
      <w:tr w:rsidR="002948A6" w14:paraId="51661531" w14:textId="77777777" w:rsidTr="002948A6">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7E4A7206" w14:textId="77777777" w:rsidR="002948A6" w:rsidRDefault="002948A6" w:rsidP="00EA5CD1">
            <w:pPr>
              <w:spacing w:before="0" w:line="276" w:lineRule="auto"/>
            </w:pPr>
          </w:p>
        </w:tc>
        <w:tc>
          <w:tcPr>
            <w:tcW w:w="2552" w:type="dxa"/>
            <w:shd w:val="clear" w:color="auto" w:fill="auto"/>
          </w:tcPr>
          <w:p w14:paraId="0905557B"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rsidRPr="00E072DB">
              <w:t>Pulsed: 320</w:t>
            </w:r>
            <w:r>
              <w:t xml:space="preserve"> </w:t>
            </w:r>
            <w:r w:rsidRPr="00E072DB">
              <w:t>mm</w:t>
            </w:r>
          </w:p>
        </w:tc>
        <w:tc>
          <w:tcPr>
            <w:tcW w:w="2310" w:type="dxa"/>
            <w:shd w:val="clear" w:color="auto" w:fill="auto"/>
          </w:tcPr>
          <w:p w14:paraId="2CAD088E"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5.16</w:t>
            </w:r>
          </w:p>
        </w:tc>
        <w:tc>
          <w:tcPr>
            <w:tcW w:w="1942" w:type="dxa"/>
            <w:shd w:val="clear" w:color="auto" w:fill="auto"/>
          </w:tcPr>
          <w:p w14:paraId="052E0442"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15</w:t>
            </w:r>
          </w:p>
        </w:tc>
      </w:tr>
      <w:tr w:rsidR="002948A6" w14:paraId="2A03B93C"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5447E200" w14:textId="77777777" w:rsidR="002948A6" w:rsidRDefault="002948A6" w:rsidP="00EA5CD1">
            <w:pPr>
              <w:spacing w:before="0" w:line="276" w:lineRule="auto"/>
            </w:pPr>
            <w:r w:rsidRPr="00E072DB">
              <w:t>2 mm glass</w:t>
            </w:r>
          </w:p>
        </w:tc>
        <w:tc>
          <w:tcPr>
            <w:tcW w:w="2552" w:type="dxa"/>
            <w:shd w:val="clear" w:color="auto" w:fill="auto"/>
          </w:tcPr>
          <w:p w14:paraId="64B5F4BC"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sidRPr="00E072DB">
              <w:t>Continuous</w:t>
            </w:r>
          </w:p>
        </w:tc>
        <w:tc>
          <w:tcPr>
            <w:tcW w:w="2310" w:type="dxa"/>
            <w:shd w:val="clear" w:color="auto" w:fill="auto"/>
          </w:tcPr>
          <w:p w14:paraId="337ACF3A"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3.68-7.37</w:t>
            </w:r>
          </w:p>
        </w:tc>
        <w:tc>
          <w:tcPr>
            <w:tcW w:w="1942" w:type="dxa"/>
            <w:shd w:val="clear" w:color="auto" w:fill="auto"/>
          </w:tcPr>
          <w:p w14:paraId="096CB260"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1</w:t>
            </w:r>
          </w:p>
        </w:tc>
      </w:tr>
      <w:tr w:rsidR="002948A6" w14:paraId="19DFFFDE" w14:textId="77777777" w:rsidTr="002948A6">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6BE5FAA7" w14:textId="77777777" w:rsidR="002948A6" w:rsidRDefault="002948A6" w:rsidP="00EA5CD1">
            <w:pPr>
              <w:spacing w:before="0" w:line="276" w:lineRule="auto"/>
            </w:pPr>
          </w:p>
        </w:tc>
        <w:tc>
          <w:tcPr>
            <w:tcW w:w="2552" w:type="dxa"/>
            <w:shd w:val="clear" w:color="auto" w:fill="auto"/>
          </w:tcPr>
          <w:p w14:paraId="70CDB9EC"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2310" w:type="dxa"/>
            <w:shd w:val="clear" w:color="auto" w:fill="auto"/>
          </w:tcPr>
          <w:p w14:paraId="1F628A3F"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4.05-7</w:t>
            </w:r>
          </w:p>
        </w:tc>
        <w:tc>
          <w:tcPr>
            <w:tcW w:w="1942" w:type="dxa"/>
            <w:shd w:val="clear" w:color="auto" w:fill="auto"/>
          </w:tcPr>
          <w:p w14:paraId="225E61F0"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4</w:t>
            </w:r>
          </w:p>
        </w:tc>
      </w:tr>
      <w:tr w:rsidR="002948A6" w14:paraId="3858B02B"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4167ACA8" w14:textId="77777777" w:rsidR="002948A6" w:rsidRDefault="002948A6" w:rsidP="00EA5CD1">
            <w:pPr>
              <w:spacing w:before="0" w:line="276" w:lineRule="auto"/>
            </w:pPr>
          </w:p>
        </w:tc>
        <w:tc>
          <w:tcPr>
            <w:tcW w:w="2552" w:type="dxa"/>
            <w:shd w:val="clear" w:color="auto" w:fill="auto"/>
          </w:tcPr>
          <w:p w14:paraId="41578E09"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rsidRPr="00E072DB">
              <w:t>Pulsed: 320</w:t>
            </w:r>
            <w:r>
              <w:t xml:space="preserve"> </w:t>
            </w:r>
            <w:r w:rsidRPr="00E072DB">
              <w:t>mm</w:t>
            </w:r>
          </w:p>
        </w:tc>
        <w:tc>
          <w:tcPr>
            <w:tcW w:w="2310" w:type="dxa"/>
            <w:shd w:val="clear" w:color="auto" w:fill="auto"/>
          </w:tcPr>
          <w:p w14:paraId="56F0C36A"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5.89-7</w:t>
            </w:r>
          </w:p>
        </w:tc>
        <w:tc>
          <w:tcPr>
            <w:tcW w:w="1942" w:type="dxa"/>
            <w:shd w:val="clear" w:color="auto" w:fill="auto"/>
          </w:tcPr>
          <w:p w14:paraId="6D8592AC"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4</w:t>
            </w:r>
          </w:p>
        </w:tc>
      </w:tr>
      <w:tr w:rsidR="002948A6" w14:paraId="11B9D212" w14:textId="77777777" w:rsidTr="002948A6">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3D6B39D0" w14:textId="77777777" w:rsidR="002948A6" w:rsidRDefault="002948A6" w:rsidP="00EA5CD1">
            <w:pPr>
              <w:spacing w:before="0" w:line="276" w:lineRule="auto"/>
            </w:pPr>
          </w:p>
        </w:tc>
        <w:tc>
          <w:tcPr>
            <w:tcW w:w="2552" w:type="dxa"/>
            <w:shd w:val="clear" w:color="auto" w:fill="auto"/>
          </w:tcPr>
          <w:p w14:paraId="5595B262"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sidRPr="00E072DB">
              <w:t>Pulsed: 350</w:t>
            </w:r>
            <w:r>
              <w:t xml:space="preserve">, 400, 450 </w:t>
            </w:r>
            <w:r w:rsidRPr="00E072DB">
              <w:t>mm</w:t>
            </w:r>
          </w:p>
        </w:tc>
        <w:tc>
          <w:tcPr>
            <w:tcW w:w="2310" w:type="dxa"/>
            <w:shd w:val="clear" w:color="auto" w:fill="auto"/>
          </w:tcPr>
          <w:p w14:paraId="6AE940ED"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t>5.89-7</w:t>
            </w:r>
          </w:p>
        </w:tc>
        <w:tc>
          <w:tcPr>
            <w:tcW w:w="1942" w:type="dxa"/>
            <w:shd w:val="clear" w:color="auto" w:fill="auto"/>
          </w:tcPr>
          <w:p w14:paraId="116CB072"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1</w:t>
            </w:r>
          </w:p>
        </w:tc>
      </w:tr>
      <w:tr w:rsidR="002948A6" w14:paraId="3F436C26"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20BCA90C" w14:textId="77777777" w:rsidR="002948A6" w:rsidRDefault="002948A6" w:rsidP="00EA5CD1">
            <w:pPr>
              <w:spacing w:before="0" w:line="276" w:lineRule="auto"/>
            </w:pPr>
            <w:r w:rsidRPr="00E072DB">
              <w:t>3 mm glass</w:t>
            </w:r>
          </w:p>
        </w:tc>
        <w:tc>
          <w:tcPr>
            <w:tcW w:w="2552" w:type="dxa"/>
            <w:shd w:val="clear" w:color="auto" w:fill="auto"/>
          </w:tcPr>
          <w:p w14:paraId="00AE0728"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sidRPr="00E072DB">
              <w:t>Continuous</w:t>
            </w:r>
          </w:p>
        </w:tc>
        <w:tc>
          <w:tcPr>
            <w:tcW w:w="2310" w:type="dxa"/>
            <w:shd w:val="clear" w:color="auto" w:fill="auto"/>
          </w:tcPr>
          <w:p w14:paraId="2F553C2F"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4.79-8.47</w:t>
            </w:r>
          </w:p>
        </w:tc>
        <w:tc>
          <w:tcPr>
            <w:tcW w:w="1942" w:type="dxa"/>
            <w:shd w:val="clear" w:color="auto" w:fill="auto"/>
          </w:tcPr>
          <w:p w14:paraId="73F2A8D2"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1</w:t>
            </w:r>
          </w:p>
        </w:tc>
      </w:tr>
      <w:tr w:rsidR="002948A6" w14:paraId="0FB6E83E" w14:textId="77777777" w:rsidTr="002948A6">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1898C699" w14:textId="77777777" w:rsidR="002948A6" w:rsidRDefault="002948A6" w:rsidP="00EA5CD1">
            <w:pPr>
              <w:spacing w:before="0" w:line="276" w:lineRule="auto"/>
            </w:pPr>
          </w:p>
        </w:tc>
        <w:tc>
          <w:tcPr>
            <w:tcW w:w="2552" w:type="dxa"/>
            <w:shd w:val="clear" w:color="auto" w:fill="auto"/>
          </w:tcPr>
          <w:p w14:paraId="3807986D"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sidRPr="00E072DB">
              <w:t>Pulsed: 320</w:t>
            </w:r>
            <w:r>
              <w:t xml:space="preserve"> </w:t>
            </w:r>
            <w:r w:rsidRPr="00E072DB">
              <w:t>mm</w:t>
            </w:r>
          </w:p>
        </w:tc>
        <w:tc>
          <w:tcPr>
            <w:tcW w:w="2310" w:type="dxa"/>
            <w:shd w:val="clear" w:color="auto" w:fill="auto"/>
          </w:tcPr>
          <w:p w14:paraId="166F53F5"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5.89-8.47</w:t>
            </w:r>
          </w:p>
        </w:tc>
        <w:tc>
          <w:tcPr>
            <w:tcW w:w="1942" w:type="dxa"/>
            <w:shd w:val="clear" w:color="auto" w:fill="auto"/>
          </w:tcPr>
          <w:p w14:paraId="47F4A6FC"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1</w:t>
            </w:r>
          </w:p>
        </w:tc>
      </w:tr>
      <w:tr w:rsidR="002948A6" w14:paraId="6C5A037A"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76F84C11" w14:textId="77777777" w:rsidR="002948A6" w:rsidRDefault="002948A6" w:rsidP="00EA5CD1">
            <w:pPr>
              <w:spacing w:before="0" w:line="276" w:lineRule="auto"/>
            </w:pPr>
          </w:p>
        </w:tc>
        <w:tc>
          <w:tcPr>
            <w:tcW w:w="2552" w:type="dxa"/>
            <w:shd w:val="clear" w:color="auto" w:fill="auto"/>
          </w:tcPr>
          <w:p w14:paraId="2E8B1533"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sidRPr="00E072DB">
              <w:t>Pulsed: 350</w:t>
            </w:r>
            <w:r>
              <w:t xml:space="preserve">, 450 </w:t>
            </w:r>
            <w:r w:rsidRPr="00E072DB">
              <w:t>mm</w:t>
            </w:r>
          </w:p>
        </w:tc>
        <w:tc>
          <w:tcPr>
            <w:tcW w:w="2310" w:type="dxa"/>
            <w:shd w:val="clear" w:color="auto" w:fill="auto"/>
          </w:tcPr>
          <w:p w14:paraId="28B90418"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5.89-8.1</w:t>
            </w:r>
          </w:p>
        </w:tc>
        <w:tc>
          <w:tcPr>
            <w:tcW w:w="1942" w:type="dxa"/>
            <w:shd w:val="clear" w:color="auto" w:fill="auto"/>
          </w:tcPr>
          <w:p w14:paraId="5CDED9E5"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1</w:t>
            </w:r>
          </w:p>
        </w:tc>
      </w:tr>
      <w:tr w:rsidR="002948A6" w14:paraId="5483E21B" w14:textId="77777777" w:rsidTr="002948A6">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54443EA1" w14:textId="77777777" w:rsidR="002948A6" w:rsidRDefault="002948A6" w:rsidP="00EA5CD1">
            <w:pPr>
              <w:spacing w:before="0" w:line="276" w:lineRule="auto"/>
            </w:pPr>
            <w:r w:rsidRPr="00E072DB">
              <w:t>4 mm glass</w:t>
            </w:r>
          </w:p>
        </w:tc>
        <w:tc>
          <w:tcPr>
            <w:tcW w:w="2552" w:type="dxa"/>
            <w:shd w:val="clear" w:color="auto" w:fill="auto"/>
          </w:tcPr>
          <w:p w14:paraId="59238220"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sidRPr="00E072DB">
              <w:t>Continuous</w:t>
            </w:r>
          </w:p>
        </w:tc>
        <w:tc>
          <w:tcPr>
            <w:tcW w:w="2310" w:type="dxa"/>
            <w:shd w:val="clear" w:color="auto" w:fill="auto"/>
          </w:tcPr>
          <w:p w14:paraId="4243E515"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4.42-9.58</w:t>
            </w:r>
          </w:p>
        </w:tc>
        <w:tc>
          <w:tcPr>
            <w:tcW w:w="1942" w:type="dxa"/>
            <w:shd w:val="clear" w:color="auto" w:fill="auto"/>
          </w:tcPr>
          <w:p w14:paraId="41B84034"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1</w:t>
            </w:r>
          </w:p>
        </w:tc>
      </w:tr>
      <w:tr w:rsidR="002948A6" w14:paraId="038EE468"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62861021" w14:textId="77777777" w:rsidR="002948A6" w:rsidRPr="00E072DB" w:rsidRDefault="002948A6" w:rsidP="00EA5CD1">
            <w:pPr>
              <w:spacing w:before="0" w:line="276" w:lineRule="auto"/>
            </w:pPr>
          </w:p>
        </w:tc>
        <w:tc>
          <w:tcPr>
            <w:tcW w:w="2552" w:type="dxa"/>
            <w:shd w:val="clear" w:color="auto" w:fill="auto"/>
          </w:tcPr>
          <w:p w14:paraId="4C25B886" w14:textId="77777777" w:rsidR="002948A6" w:rsidRPr="00E072DB"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2310" w:type="dxa"/>
            <w:shd w:val="clear" w:color="auto" w:fill="auto"/>
          </w:tcPr>
          <w:p w14:paraId="5E24D427"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5.89-9.21</w:t>
            </w:r>
          </w:p>
        </w:tc>
        <w:tc>
          <w:tcPr>
            <w:tcW w:w="1942" w:type="dxa"/>
            <w:shd w:val="clear" w:color="auto" w:fill="auto"/>
          </w:tcPr>
          <w:p w14:paraId="45EBD673"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2</w:t>
            </w:r>
          </w:p>
        </w:tc>
      </w:tr>
      <w:tr w:rsidR="002948A6" w14:paraId="58DC7152" w14:textId="77777777" w:rsidTr="002948A6">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1BDD091B" w14:textId="77777777" w:rsidR="002948A6" w:rsidRPr="00E072DB" w:rsidRDefault="002948A6" w:rsidP="00EA5CD1">
            <w:pPr>
              <w:spacing w:before="0" w:line="276" w:lineRule="auto"/>
            </w:pPr>
          </w:p>
        </w:tc>
        <w:tc>
          <w:tcPr>
            <w:tcW w:w="2552" w:type="dxa"/>
            <w:shd w:val="clear" w:color="auto" w:fill="auto"/>
          </w:tcPr>
          <w:p w14:paraId="09B30171" w14:textId="77777777" w:rsidR="002948A6" w:rsidRPr="00E072DB"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2310" w:type="dxa"/>
            <w:shd w:val="clear" w:color="auto" w:fill="auto"/>
          </w:tcPr>
          <w:p w14:paraId="334AFB1B"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8.84</w:t>
            </w:r>
          </w:p>
        </w:tc>
        <w:tc>
          <w:tcPr>
            <w:tcW w:w="1942" w:type="dxa"/>
            <w:shd w:val="clear" w:color="auto" w:fill="auto"/>
          </w:tcPr>
          <w:p w14:paraId="5E901758"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15</w:t>
            </w:r>
          </w:p>
        </w:tc>
      </w:tr>
      <w:tr w:rsidR="002948A6" w14:paraId="49D50905"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1BF43547" w14:textId="77777777" w:rsidR="002948A6" w:rsidRDefault="002948A6" w:rsidP="00EA5CD1">
            <w:pPr>
              <w:spacing w:before="0" w:line="276" w:lineRule="auto"/>
            </w:pPr>
          </w:p>
        </w:tc>
        <w:tc>
          <w:tcPr>
            <w:tcW w:w="2552" w:type="dxa"/>
            <w:shd w:val="clear" w:color="auto" w:fill="auto"/>
          </w:tcPr>
          <w:p w14:paraId="02AC9A25"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sidRPr="00E072DB">
              <w:t>Pulsed: 320</w:t>
            </w:r>
            <w:r>
              <w:t xml:space="preserve"> </w:t>
            </w:r>
            <w:r w:rsidRPr="00E072DB">
              <w:t>mm</w:t>
            </w:r>
          </w:p>
        </w:tc>
        <w:tc>
          <w:tcPr>
            <w:tcW w:w="2310" w:type="dxa"/>
            <w:shd w:val="clear" w:color="auto" w:fill="auto"/>
          </w:tcPr>
          <w:p w14:paraId="32A23D82"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5.89-9.21</w:t>
            </w:r>
          </w:p>
        </w:tc>
        <w:tc>
          <w:tcPr>
            <w:tcW w:w="1942" w:type="dxa"/>
            <w:shd w:val="clear" w:color="auto" w:fill="auto"/>
          </w:tcPr>
          <w:p w14:paraId="151E6352"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1</w:t>
            </w:r>
          </w:p>
        </w:tc>
      </w:tr>
      <w:tr w:rsidR="002948A6" w14:paraId="3BC54CEA" w14:textId="77777777" w:rsidTr="002948A6">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0CC7E28E" w14:textId="77777777" w:rsidR="002948A6" w:rsidRDefault="002948A6" w:rsidP="00EA5CD1">
            <w:pPr>
              <w:spacing w:before="0" w:line="276" w:lineRule="auto"/>
            </w:pPr>
          </w:p>
        </w:tc>
        <w:tc>
          <w:tcPr>
            <w:tcW w:w="2552" w:type="dxa"/>
            <w:shd w:val="clear" w:color="auto" w:fill="auto"/>
          </w:tcPr>
          <w:p w14:paraId="6B4B1DFA" w14:textId="77777777" w:rsidR="002948A6" w:rsidRPr="00E072DB"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2310" w:type="dxa"/>
            <w:shd w:val="clear" w:color="auto" w:fill="auto"/>
          </w:tcPr>
          <w:p w14:paraId="3BC9E918"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8.84</w:t>
            </w:r>
          </w:p>
        </w:tc>
        <w:tc>
          <w:tcPr>
            <w:tcW w:w="1942" w:type="dxa"/>
            <w:shd w:val="clear" w:color="auto" w:fill="auto"/>
          </w:tcPr>
          <w:p w14:paraId="4C001F80"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15</w:t>
            </w:r>
          </w:p>
        </w:tc>
      </w:tr>
      <w:tr w:rsidR="002948A6" w14:paraId="52DC1595"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bottom w:val="single" w:sz="18" w:space="0" w:color="auto"/>
            </w:tcBorders>
            <w:shd w:val="clear" w:color="auto" w:fill="auto"/>
          </w:tcPr>
          <w:p w14:paraId="1B247790" w14:textId="77777777" w:rsidR="002948A6" w:rsidRDefault="002948A6" w:rsidP="00EA5CD1">
            <w:pPr>
              <w:spacing w:before="0" w:line="276" w:lineRule="auto"/>
            </w:pPr>
          </w:p>
        </w:tc>
        <w:tc>
          <w:tcPr>
            <w:tcW w:w="2552" w:type="dxa"/>
            <w:tcBorders>
              <w:bottom w:val="single" w:sz="18" w:space="0" w:color="auto"/>
            </w:tcBorders>
            <w:shd w:val="clear" w:color="auto" w:fill="auto"/>
          </w:tcPr>
          <w:p w14:paraId="610B9EE2"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sidRPr="00E072DB">
              <w:t>Pulsed: 350</w:t>
            </w:r>
            <w:r>
              <w:t xml:space="preserve">, 400, 450 </w:t>
            </w:r>
            <w:r w:rsidRPr="00E072DB">
              <w:t>mm</w:t>
            </w:r>
          </w:p>
        </w:tc>
        <w:tc>
          <w:tcPr>
            <w:tcW w:w="2310" w:type="dxa"/>
            <w:tcBorders>
              <w:bottom w:val="single" w:sz="18" w:space="0" w:color="auto"/>
            </w:tcBorders>
            <w:shd w:val="clear" w:color="auto" w:fill="auto"/>
          </w:tcPr>
          <w:p w14:paraId="15DB408F"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5.89-8.84</w:t>
            </w:r>
          </w:p>
        </w:tc>
        <w:tc>
          <w:tcPr>
            <w:tcW w:w="1942" w:type="dxa"/>
            <w:tcBorders>
              <w:bottom w:val="single" w:sz="18" w:space="0" w:color="auto"/>
            </w:tcBorders>
            <w:shd w:val="clear" w:color="auto" w:fill="auto"/>
          </w:tcPr>
          <w:p w14:paraId="17487C7A"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1</w:t>
            </w:r>
          </w:p>
        </w:tc>
      </w:tr>
    </w:tbl>
    <w:p w14:paraId="6034D6FC" w14:textId="77777777" w:rsidR="006A474F" w:rsidRDefault="006A474F" w:rsidP="00EA5CD1">
      <w:pPr>
        <w:spacing w:line="276" w:lineRule="auto"/>
      </w:pPr>
    </w:p>
    <w:p w14:paraId="662863ED" w14:textId="5266502B" w:rsidR="006A474F" w:rsidRDefault="006A474F" w:rsidP="00EA5CD1">
      <w:pPr>
        <w:spacing w:line="276" w:lineRule="auto"/>
      </w:pPr>
      <w:r>
        <w:t>The video footage taken was split into individual frames, and the height of the uppermost part of the particle measured.  Initially, particle height was measured in pixels in the image, which was then converted to mm (</w:t>
      </w:r>
      <w:r>
        <w:fldChar w:fldCharType="begin"/>
      </w:r>
      <w:r>
        <w:instrText xml:space="preserve"> REF _Ref462135456 \h </w:instrText>
      </w:r>
      <w:r w:rsidR="00EA5CD1">
        <w:instrText xml:space="preserve"> \* MERGEFORMAT </w:instrText>
      </w:r>
      <w:r>
        <w:fldChar w:fldCharType="separate"/>
      </w:r>
      <w:r w:rsidR="005D3AE0">
        <w:t xml:space="preserve">Table </w:t>
      </w:r>
      <w:r w:rsidR="005D3AE0">
        <w:rPr>
          <w:noProof/>
        </w:rPr>
        <w:t>6</w:t>
      </w:r>
      <w:r w:rsidR="005D3AE0">
        <w:rPr>
          <w:noProof/>
        </w:rPr>
        <w:noBreakHyphen/>
        <w:t>11</w:t>
      </w:r>
      <w:r>
        <w:fldChar w:fldCharType="end"/>
      </w:r>
      <w:r>
        <w:t xml:space="preserve">).  Over 15,000 frames, the vertical vibrational movement of zeolite molecular sieve particles under both continuous and pulsed flow was followed.  </w:t>
      </w:r>
      <w:r>
        <w:fldChar w:fldCharType="begin"/>
      </w:r>
      <w:r>
        <w:instrText xml:space="preserve"> REF _Ref455335832 \h  \* MERGEFORMAT </w:instrText>
      </w:r>
      <w:r>
        <w:fldChar w:fldCharType="separate"/>
      </w:r>
      <w:r w:rsidR="005D3AE0">
        <w:t xml:space="preserve">Figure </w:t>
      </w:r>
      <w:r w:rsidR="005D3AE0">
        <w:rPr>
          <w:noProof/>
        </w:rPr>
        <w:t>6</w:t>
      </w:r>
      <w:r w:rsidR="005D3AE0">
        <w:rPr>
          <w:noProof/>
        </w:rPr>
        <w:noBreakHyphen/>
        <w:t>16</w:t>
      </w:r>
      <w:r>
        <w:fldChar w:fldCharType="end"/>
      </w:r>
      <w:r>
        <w:t xml:space="preserve"> shows particle motion over time for a 4 Å zeolite molecular sieve.  Only height was analysed, so sideways movement of the particle was not accounted for.  The average particle height had a difference of 0.9 mm between the continuous and pulsed flow regimes.  Pulsed flow produced a higher average particle height from the distributor plate</w:t>
      </w:r>
      <w:r w:rsidR="008A6546">
        <w:t>, which could be caused by an improvement in momentum transfer under the pulsed flow regime</w:t>
      </w:r>
      <w:r>
        <w:t xml:space="preserve">.  </w:t>
      </w:r>
    </w:p>
    <w:p w14:paraId="0C8E3307" w14:textId="77777777" w:rsidR="00A52A3C" w:rsidRDefault="00A52A3C" w:rsidP="00EA5CD1">
      <w:pPr>
        <w:spacing w:line="276" w:lineRule="auto"/>
      </w:pPr>
    </w:p>
    <w:p w14:paraId="6295805A" w14:textId="77777777" w:rsidR="005D3AE0" w:rsidRDefault="005D3AE0" w:rsidP="00EA5CD1">
      <w:pPr>
        <w:spacing w:line="276" w:lineRule="auto"/>
      </w:pPr>
    </w:p>
    <w:p w14:paraId="1C69DFC1" w14:textId="77777777" w:rsidR="005D3AE0" w:rsidRDefault="005D3AE0" w:rsidP="00EA5CD1">
      <w:pPr>
        <w:spacing w:line="276" w:lineRule="auto"/>
      </w:pPr>
    </w:p>
    <w:p w14:paraId="24B9A789" w14:textId="77777777" w:rsidR="005D3AE0" w:rsidRDefault="005D3AE0" w:rsidP="00EA5CD1">
      <w:pPr>
        <w:spacing w:line="276" w:lineRule="auto"/>
      </w:pPr>
    </w:p>
    <w:p w14:paraId="015D03FF" w14:textId="77777777" w:rsidR="005D3AE0" w:rsidRDefault="005D3AE0" w:rsidP="00EA5CD1">
      <w:pPr>
        <w:spacing w:line="276" w:lineRule="auto"/>
      </w:pPr>
    </w:p>
    <w:p w14:paraId="09E8B66A" w14:textId="77777777" w:rsidR="00A52A3C" w:rsidRDefault="00A52A3C" w:rsidP="00EA5CD1">
      <w:pPr>
        <w:spacing w:line="276" w:lineRule="auto"/>
      </w:pPr>
    </w:p>
    <w:p w14:paraId="368E67E5" w14:textId="54F6D7CD" w:rsidR="002948A6" w:rsidRDefault="002948A6" w:rsidP="00EA5CD1">
      <w:pPr>
        <w:pStyle w:val="Caption"/>
        <w:spacing w:line="276" w:lineRule="auto"/>
      </w:pPr>
      <w:bookmarkStart w:id="424" w:name="_Ref462135456"/>
      <w:bookmarkStart w:id="425" w:name="_Toc474686773"/>
      <w:r>
        <w:lastRenderedPageBreak/>
        <w:t xml:space="preserve">Table </w:t>
      </w:r>
      <w:fldSimple w:instr=" STYLEREF 1 \s ">
        <w:r w:rsidR="005D3AE0">
          <w:rPr>
            <w:noProof/>
          </w:rPr>
          <w:t>6</w:t>
        </w:r>
      </w:fldSimple>
      <w:r>
        <w:noBreakHyphen/>
      </w:r>
      <w:fldSimple w:instr=" SEQ Table \* ARABIC \s 1 ">
        <w:r w:rsidR="005D3AE0">
          <w:rPr>
            <w:noProof/>
          </w:rPr>
          <w:t>11</w:t>
        </w:r>
      </w:fldSimple>
      <w:bookmarkEnd w:id="424"/>
      <w:r>
        <w:rPr>
          <w:b/>
        </w:rPr>
        <w:t xml:space="preserve">. </w:t>
      </w:r>
      <w:r>
        <w:t xml:space="preserve"> Data example for 4 Å zeolite molecular sieve video analysis, U = 5.16 m/s, f = 221 Hz.</w:t>
      </w:r>
      <w:bookmarkEnd w:id="425"/>
    </w:p>
    <w:tbl>
      <w:tblPr>
        <w:tblStyle w:val="LightShading"/>
        <w:tblW w:w="0" w:type="auto"/>
        <w:tblLook w:val="04A0" w:firstRow="1" w:lastRow="0" w:firstColumn="1" w:lastColumn="0" w:noHBand="0" w:noVBand="1"/>
      </w:tblPr>
      <w:tblGrid>
        <w:gridCol w:w="1348"/>
        <w:gridCol w:w="1891"/>
        <w:gridCol w:w="2001"/>
        <w:gridCol w:w="2001"/>
        <w:gridCol w:w="2001"/>
      </w:tblGrid>
      <w:tr w:rsidR="002948A6" w14:paraId="11A90EFF" w14:textId="77777777" w:rsidTr="002948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8" w:type="dxa"/>
            <w:tcBorders>
              <w:top w:val="single" w:sz="18" w:space="0" w:color="auto"/>
            </w:tcBorders>
            <w:shd w:val="clear" w:color="auto" w:fill="FFFFFF" w:themeFill="background1"/>
          </w:tcPr>
          <w:p w14:paraId="10348C25" w14:textId="77777777" w:rsidR="002948A6" w:rsidRDefault="002948A6" w:rsidP="00EA5CD1">
            <w:pPr>
              <w:spacing w:before="0" w:line="276" w:lineRule="auto"/>
            </w:pPr>
          </w:p>
        </w:tc>
        <w:tc>
          <w:tcPr>
            <w:tcW w:w="3892" w:type="dxa"/>
            <w:gridSpan w:val="2"/>
            <w:tcBorders>
              <w:top w:val="single" w:sz="18" w:space="0" w:color="auto"/>
            </w:tcBorders>
            <w:vAlign w:val="center"/>
          </w:tcPr>
          <w:p w14:paraId="4AF113A6" w14:textId="77777777" w:rsidR="002948A6" w:rsidRDefault="002948A6"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pixels</w:t>
            </w:r>
          </w:p>
        </w:tc>
        <w:tc>
          <w:tcPr>
            <w:tcW w:w="4002" w:type="dxa"/>
            <w:gridSpan w:val="2"/>
            <w:tcBorders>
              <w:top w:val="single" w:sz="18" w:space="0" w:color="auto"/>
            </w:tcBorders>
          </w:tcPr>
          <w:p w14:paraId="1D8BA797" w14:textId="77777777" w:rsidR="002948A6" w:rsidRDefault="002948A6"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mm</w:t>
            </w:r>
          </w:p>
        </w:tc>
      </w:tr>
      <w:tr w:rsidR="002948A6" w14:paraId="0077CA37"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8" w:type="dxa"/>
            <w:shd w:val="clear" w:color="auto" w:fill="auto"/>
          </w:tcPr>
          <w:p w14:paraId="1DB0F686" w14:textId="77777777" w:rsidR="002948A6" w:rsidRDefault="002948A6" w:rsidP="00EA5CD1">
            <w:pPr>
              <w:spacing w:before="0" w:line="276" w:lineRule="auto"/>
              <w:rPr>
                <w:rFonts w:ascii="Calibri" w:eastAsia="Times New Roman" w:hAnsi="Calibri" w:cs="Times New Roman"/>
                <w:color w:val="000000"/>
                <w:lang w:eastAsia="en-GB"/>
              </w:rPr>
            </w:pPr>
          </w:p>
        </w:tc>
        <w:tc>
          <w:tcPr>
            <w:tcW w:w="3892" w:type="dxa"/>
            <w:gridSpan w:val="2"/>
            <w:shd w:val="clear" w:color="auto" w:fill="auto"/>
            <w:vAlign w:val="center"/>
          </w:tcPr>
          <w:p w14:paraId="28EE3AC3"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Pixels identified in Labview</w:t>
            </w:r>
          </w:p>
        </w:tc>
        <w:tc>
          <w:tcPr>
            <w:tcW w:w="4002" w:type="dxa"/>
            <w:gridSpan w:val="2"/>
            <w:shd w:val="clear" w:color="auto" w:fill="auto"/>
          </w:tcPr>
          <w:p w14:paraId="56511AA3"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Pixel / pixel per mm</w:t>
            </w:r>
          </w:p>
        </w:tc>
      </w:tr>
      <w:tr w:rsidR="002948A6" w14:paraId="1DF78C1D" w14:textId="77777777" w:rsidTr="002948A6">
        <w:tc>
          <w:tcPr>
            <w:cnfStyle w:val="001000000000" w:firstRow="0" w:lastRow="0" w:firstColumn="1" w:lastColumn="0" w:oddVBand="0" w:evenVBand="0" w:oddHBand="0" w:evenHBand="0" w:firstRowFirstColumn="0" w:firstRowLastColumn="0" w:lastRowFirstColumn="0" w:lastRowLastColumn="0"/>
            <w:tcW w:w="1348" w:type="dxa"/>
            <w:shd w:val="clear" w:color="auto" w:fill="auto"/>
          </w:tcPr>
          <w:p w14:paraId="0E956225" w14:textId="77777777" w:rsidR="002948A6" w:rsidRDefault="002948A6" w:rsidP="00EA5CD1">
            <w:pPr>
              <w:spacing w:before="0" w:line="276" w:lineRule="auto"/>
            </w:pPr>
            <w:r>
              <w:rPr>
                <w:rFonts w:ascii="Calibri" w:eastAsia="Times New Roman" w:hAnsi="Calibri" w:cs="Times New Roman"/>
                <w:color w:val="000000"/>
                <w:lang w:eastAsia="en-GB"/>
              </w:rPr>
              <w:t>t (s)</w:t>
            </w:r>
          </w:p>
        </w:tc>
        <w:tc>
          <w:tcPr>
            <w:tcW w:w="1891" w:type="dxa"/>
            <w:shd w:val="clear" w:color="auto" w:fill="auto"/>
          </w:tcPr>
          <w:p w14:paraId="13E2E7D5" w14:textId="755F115C" w:rsidR="002948A6" w:rsidRDefault="00CE30DF"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C</w:t>
            </w:r>
            <w:r w:rsidR="002948A6">
              <w:rPr>
                <w:rFonts w:ascii="Calibri" w:eastAsia="Times New Roman" w:hAnsi="Calibri" w:cs="Times New Roman"/>
                <w:color w:val="000000"/>
                <w:lang w:eastAsia="en-GB"/>
              </w:rPr>
              <w:t>ontinuous</w:t>
            </w:r>
          </w:p>
        </w:tc>
        <w:tc>
          <w:tcPr>
            <w:tcW w:w="2001" w:type="dxa"/>
            <w:shd w:val="clear" w:color="auto" w:fill="auto"/>
          </w:tcPr>
          <w:p w14:paraId="02E492D0" w14:textId="45954EF8" w:rsidR="002948A6" w:rsidRDefault="00CE30DF"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221 Hz</w:t>
            </w:r>
          </w:p>
        </w:tc>
        <w:tc>
          <w:tcPr>
            <w:tcW w:w="2001" w:type="dxa"/>
            <w:shd w:val="clear" w:color="auto" w:fill="auto"/>
          </w:tcPr>
          <w:p w14:paraId="15E0E8C7" w14:textId="70DF0CC9" w:rsidR="002948A6" w:rsidRDefault="00CE30DF"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C</w:t>
            </w:r>
            <w:r w:rsidR="002948A6">
              <w:rPr>
                <w:rFonts w:ascii="Calibri" w:eastAsia="Times New Roman" w:hAnsi="Calibri" w:cs="Times New Roman"/>
                <w:color w:val="000000"/>
                <w:lang w:eastAsia="en-GB"/>
              </w:rPr>
              <w:t>ontinuous</w:t>
            </w:r>
          </w:p>
        </w:tc>
        <w:tc>
          <w:tcPr>
            <w:tcW w:w="2001" w:type="dxa"/>
            <w:shd w:val="clear" w:color="auto" w:fill="auto"/>
          </w:tcPr>
          <w:p w14:paraId="704EE6C2" w14:textId="197A31E6" w:rsidR="002948A6" w:rsidRDefault="00CE30DF"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221 Hz</w:t>
            </w:r>
          </w:p>
        </w:tc>
      </w:tr>
      <w:tr w:rsidR="002948A6" w14:paraId="60CE7332"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8" w:type="dxa"/>
            <w:shd w:val="clear" w:color="auto" w:fill="auto"/>
          </w:tcPr>
          <w:p w14:paraId="3CC6F87F" w14:textId="77777777" w:rsidR="002948A6" w:rsidRDefault="002948A6" w:rsidP="00EA5CD1">
            <w:pPr>
              <w:spacing w:before="0" w:line="276" w:lineRule="auto"/>
              <w:rPr>
                <w:rFonts w:ascii="Calibri" w:eastAsia="Times New Roman" w:hAnsi="Calibri" w:cs="Times New Roman"/>
                <w:color w:val="000000"/>
                <w:lang w:eastAsia="en-GB"/>
              </w:rPr>
            </w:pPr>
            <w:r w:rsidRPr="00587F6B">
              <w:rPr>
                <w:rFonts w:ascii="Calibri" w:eastAsia="Times New Roman" w:hAnsi="Calibri" w:cs="Times New Roman"/>
                <w:color w:val="000000"/>
                <w:lang w:eastAsia="en-GB"/>
              </w:rPr>
              <w:t>0.005</w:t>
            </w:r>
          </w:p>
        </w:tc>
        <w:tc>
          <w:tcPr>
            <w:tcW w:w="1891" w:type="dxa"/>
            <w:shd w:val="clear" w:color="auto" w:fill="auto"/>
          </w:tcPr>
          <w:p w14:paraId="3837F050"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76</w:t>
            </w:r>
          </w:p>
        </w:tc>
        <w:tc>
          <w:tcPr>
            <w:tcW w:w="2001" w:type="dxa"/>
            <w:shd w:val="clear" w:color="auto" w:fill="auto"/>
          </w:tcPr>
          <w:p w14:paraId="550AEE2D"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84</w:t>
            </w:r>
          </w:p>
        </w:tc>
        <w:tc>
          <w:tcPr>
            <w:tcW w:w="2001" w:type="dxa"/>
            <w:shd w:val="clear" w:color="auto" w:fill="auto"/>
          </w:tcPr>
          <w:p w14:paraId="1F600845"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8.5</w:t>
            </w:r>
          </w:p>
        </w:tc>
        <w:tc>
          <w:tcPr>
            <w:tcW w:w="2001" w:type="dxa"/>
            <w:shd w:val="clear" w:color="auto" w:fill="auto"/>
          </w:tcPr>
          <w:p w14:paraId="422A0354"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9.4</w:t>
            </w:r>
          </w:p>
        </w:tc>
      </w:tr>
      <w:tr w:rsidR="002948A6" w14:paraId="6F770666" w14:textId="77777777" w:rsidTr="002948A6">
        <w:tc>
          <w:tcPr>
            <w:cnfStyle w:val="001000000000" w:firstRow="0" w:lastRow="0" w:firstColumn="1" w:lastColumn="0" w:oddVBand="0" w:evenVBand="0" w:oddHBand="0" w:evenHBand="0" w:firstRowFirstColumn="0" w:firstRowLastColumn="0" w:lastRowFirstColumn="0" w:lastRowLastColumn="0"/>
            <w:tcW w:w="1348" w:type="dxa"/>
            <w:shd w:val="clear" w:color="auto" w:fill="auto"/>
          </w:tcPr>
          <w:p w14:paraId="6B264284" w14:textId="77777777" w:rsidR="002948A6" w:rsidRDefault="002948A6" w:rsidP="00EA5CD1">
            <w:pPr>
              <w:spacing w:before="0" w:line="276" w:lineRule="auto"/>
              <w:rPr>
                <w:rFonts w:ascii="Calibri" w:eastAsia="Times New Roman" w:hAnsi="Calibri" w:cs="Times New Roman"/>
                <w:color w:val="000000"/>
                <w:lang w:eastAsia="en-GB"/>
              </w:rPr>
            </w:pPr>
            <w:r w:rsidRPr="00587F6B">
              <w:rPr>
                <w:rFonts w:ascii="Calibri" w:eastAsia="Times New Roman" w:hAnsi="Calibri" w:cs="Times New Roman"/>
                <w:color w:val="000000"/>
                <w:lang w:eastAsia="en-GB"/>
              </w:rPr>
              <w:t>0.009</w:t>
            </w:r>
          </w:p>
        </w:tc>
        <w:tc>
          <w:tcPr>
            <w:tcW w:w="1891" w:type="dxa"/>
            <w:shd w:val="clear" w:color="auto" w:fill="auto"/>
          </w:tcPr>
          <w:p w14:paraId="35D2BDBC"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62</w:t>
            </w:r>
          </w:p>
        </w:tc>
        <w:tc>
          <w:tcPr>
            <w:tcW w:w="2001" w:type="dxa"/>
            <w:shd w:val="clear" w:color="auto" w:fill="auto"/>
          </w:tcPr>
          <w:p w14:paraId="70C5B1D5"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82</w:t>
            </w:r>
          </w:p>
        </w:tc>
        <w:tc>
          <w:tcPr>
            <w:tcW w:w="2001" w:type="dxa"/>
            <w:shd w:val="clear" w:color="auto" w:fill="auto"/>
          </w:tcPr>
          <w:p w14:paraId="6B441EBB"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6.9</w:t>
            </w:r>
          </w:p>
        </w:tc>
        <w:tc>
          <w:tcPr>
            <w:tcW w:w="2001" w:type="dxa"/>
            <w:shd w:val="clear" w:color="auto" w:fill="auto"/>
          </w:tcPr>
          <w:p w14:paraId="2F5BCA92"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9.2</w:t>
            </w:r>
          </w:p>
        </w:tc>
      </w:tr>
      <w:tr w:rsidR="002948A6" w14:paraId="757A66BA"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8" w:type="dxa"/>
            <w:shd w:val="clear" w:color="auto" w:fill="auto"/>
          </w:tcPr>
          <w:p w14:paraId="443D5C35" w14:textId="77777777" w:rsidR="002948A6" w:rsidRDefault="002948A6" w:rsidP="00EA5CD1">
            <w:pPr>
              <w:spacing w:before="0" w:line="276" w:lineRule="auto"/>
              <w:rPr>
                <w:rFonts w:ascii="Calibri" w:eastAsia="Times New Roman" w:hAnsi="Calibri" w:cs="Times New Roman"/>
                <w:color w:val="000000"/>
                <w:lang w:eastAsia="en-GB"/>
              </w:rPr>
            </w:pPr>
            <w:r w:rsidRPr="00587F6B">
              <w:rPr>
                <w:rFonts w:ascii="Calibri" w:eastAsia="Times New Roman" w:hAnsi="Calibri" w:cs="Times New Roman"/>
                <w:color w:val="000000"/>
                <w:lang w:eastAsia="en-GB"/>
              </w:rPr>
              <w:t>0.014</w:t>
            </w:r>
          </w:p>
        </w:tc>
        <w:tc>
          <w:tcPr>
            <w:tcW w:w="1891" w:type="dxa"/>
            <w:shd w:val="clear" w:color="auto" w:fill="auto"/>
          </w:tcPr>
          <w:p w14:paraId="01073F7D"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7</w:t>
            </w:r>
          </w:p>
        </w:tc>
        <w:tc>
          <w:tcPr>
            <w:tcW w:w="2001" w:type="dxa"/>
            <w:shd w:val="clear" w:color="auto" w:fill="auto"/>
          </w:tcPr>
          <w:p w14:paraId="0E1B56E9"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80</w:t>
            </w:r>
          </w:p>
        </w:tc>
        <w:tc>
          <w:tcPr>
            <w:tcW w:w="2001" w:type="dxa"/>
            <w:shd w:val="clear" w:color="auto" w:fill="auto"/>
          </w:tcPr>
          <w:p w14:paraId="49E1DA79"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6.4</w:t>
            </w:r>
          </w:p>
        </w:tc>
        <w:tc>
          <w:tcPr>
            <w:tcW w:w="2001" w:type="dxa"/>
            <w:shd w:val="clear" w:color="auto" w:fill="auto"/>
          </w:tcPr>
          <w:p w14:paraId="78873147"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8.9</w:t>
            </w:r>
          </w:p>
        </w:tc>
      </w:tr>
      <w:tr w:rsidR="002948A6" w14:paraId="45B6D91D" w14:textId="77777777" w:rsidTr="002948A6">
        <w:tc>
          <w:tcPr>
            <w:cnfStyle w:val="001000000000" w:firstRow="0" w:lastRow="0" w:firstColumn="1" w:lastColumn="0" w:oddVBand="0" w:evenVBand="0" w:oddHBand="0" w:evenHBand="0" w:firstRowFirstColumn="0" w:firstRowLastColumn="0" w:lastRowFirstColumn="0" w:lastRowLastColumn="0"/>
            <w:tcW w:w="1348" w:type="dxa"/>
            <w:shd w:val="clear" w:color="auto" w:fill="auto"/>
          </w:tcPr>
          <w:p w14:paraId="73C3EA2C" w14:textId="77777777" w:rsidR="002948A6" w:rsidRDefault="002948A6" w:rsidP="00EA5CD1">
            <w:pPr>
              <w:spacing w:before="0" w:line="276" w:lineRule="auto"/>
              <w:rPr>
                <w:rFonts w:ascii="Calibri" w:eastAsia="Times New Roman" w:hAnsi="Calibri" w:cs="Times New Roman"/>
                <w:color w:val="000000"/>
                <w:lang w:eastAsia="en-GB"/>
              </w:rPr>
            </w:pPr>
            <w:r w:rsidRPr="00587F6B">
              <w:rPr>
                <w:rFonts w:ascii="Calibri" w:eastAsia="Times New Roman" w:hAnsi="Calibri" w:cs="Times New Roman"/>
                <w:color w:val="000000"/>
                <w:lang w:eastAsia="en-GB"/>
              </w:rPr>
              <w:t>0.018</w:t>
            </w:r>
          </w:p>
        </w:tc>
        <w:tc>
          <w:tcPr>
            <w:tcW w:w="1891" w:type="dxa"/>
            <w:shd w:val="clear" w:color="auto" w:fill="auto"/>
          </w:tcPr>
          <w:p w14:paraId="3DFB9CE2"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67</w:t>
            </w:r>
          </w:p>
        </w:tc>
        <w:tc>
          <w:tcPr>
            <w:tcW w:w="2001" w:type="dxa"/>
            <w:shd w:val="clear" w:color="auto" w:fill="auto"/>
          </w:tcPr>
          <w:p w14:paraId="78BE7087"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76</w:t>
            </w:r>
          </w:p>
        </w:tc>
        <w:tc>
          <w:tcPr>
            <w:tcW w:w="2001" w:type="dxa"/>
            <w:shd w:val="clear" w:color="auto" w:fill="auto"/>
          </w:tcPr>
          <w:p w14:paraId="3CEFD07F"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7.5</w:t>
            </w:r>
          </w:p>
        </w:tc>
        <w:tc>
          <w:tcPr>
            <w:tcW w:w="2001" w:type="dxa"/>
            <w:shd w:val="clear" w:color="auto" w:fill="auto"/>
          </w:tcPr>
          <w:p w14:paraId="571E6FE0"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8.5</w:t>
            </w:r>
          </w:p>
        </w:tc>
      </w:tr>
      <w:tr w:rsidR="002948A6" w14:paraId="35EA82CF"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8" w:type="dxa"/>
            <w:shd w:val="clear" w:color="auto" w:fill="auto"/>
          </w:tcPr>
          <w:p w14:paraId="12B4073A" w14:textId="77777777" w:rsidR="002948A6" w:rsidRDefault="002948A6" w:rsidP="00EA5CD1">
            <w:pPr>
              <w:spacing w:before="0" w:line="276" w:lineRule="auto"/>
              <w:rPr>
                <w:rFonts w:ascii="Calibri" w:eastAsia="Times New Roman" w:hAnsi="Calibri" w:cs="Times New Roman"/>
                <w:color w:val="000000"/>
                <w:lang w:eastAsia="en-GB"/>
              </w:rPr>
            </w:pPr>
            <w:r w:rsidRPr="00587F6B">
              <w:rPr>
                <w:rFonts w:ascii="Calibri" w:eastAsia="Times New Roman" w:hAnsi="Calibri" w:cs="Times New Roman"/>
                <w:color w:val="000000"/>
                <w:lang w:eastAsia="en-GB"/>
              </w:rPr>
              <w:t>0.023</w:t>
            </w:r>
          </w:p>
        </w:tc>
        <w:tc>
          <w:tcPr>
            <w:tcW w:w="1891" w:type="dxa"/>
            <w:shd w:val="clear" w:color="auto" w:fill="auto"/>
          </w:tcPr>
          <w:p w14:paraId="1F85FFCF"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75</w:t>
            </w:r>
          </w:p>
        </w:tc>
        <w:tc>
          <w:tcPr>
            <w:tcW w:w="2001" w:type="dxa"/>
            <w:shd w:val="clear" w:color="auto" w:fill="auto"/>
          </w:tcPr>
          <w:p w14:paraId="72B36377"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70</w:t>
            </w:r>
          </w:p>
        </w:tc>
        <w:tc>
          <w:tcPr>
            <w:tcW w:w="2001" w:type="dxa"/>
            <w:shd w:val="clear" w:color="auto" w:fill="auto"/>
          </w:tcPr>
          <w:p w14:paraId="66FBC011"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8.4</w:t>
            </w:r>
          </w:p>
        </w:tc>
        <w:tc>
          <w:tcPr>
            <w:tcW w:w="2001" w:type="dxa"/>
            <w:shd w:val="clear" w:color="auto" w:fill="auto"/>
          </w:tcPr>
          <w:p w14:paraId="6304457C"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7.8</w:t>
            </w:r>
          </w:p>
        </w:tc>
      </w:tr>
      <w:tr w:rsidR="002948A6" w14:paraId="515C587D" w14:textId="77777777" w:rsidTr="002948A6">
        <w:tc>
          <w:tcPr>
            <w:cnfStyle w:val="001000000000" w:firstRow="0" w:lastRow="0" w:firstColumn="1" w:lastColumn="0" w:oddVBand="0" w:evenVBand="0" w:oddHBand="0" w:evenHBand="0" w:firstRowFirstColumn="0" w:firstRowLastColumn="0" w:lastRowFirstColumn="0" w:lastRowLastColumn="0"/>
            <w:tcW w:w="1348" w:type="dxa"/>
            <w:tcBorders>
              <w:bottom w:val="single" w:sz="18" w:space="0" w:color="auto"/>
            </w:tcBorders>
            <w:shd w:val="clear" w:color="auto" w:fill="auto"/>
          </w:tcPr>
          <w:p w14:paraId="00A91419" w14:textId="77777777" w:rsidR="002948A6" w:rsidRDefault="002948A6" w:rsidP="00EA5CD1">
            <w:pPr>
              <w:spacing w:before="0" w:line="276" w:lineRule="auto"/>
              <w:rPr>
                <w:rFonts w:ascii="Calibri" w:eastAsia="Times New Roman" w:hAnsi="Calibri" w:cs="Times New Roman"/>
                <w:color w:val="000000"/>
                <w:lang w:eastAsia="en-GB"/>
              </w:rPr>
            </w:pPr>
            <w:r w:rsidRPr="00587F6B">
              <w:rPr>
                <w:rFonts w:ascii="Calibri" w:eastAsia="Times New Roman" w:hAnsi="Calibri" w:cs="Times New Roman"/>
                <w:color w:val="000000"/>
                <w:lang w:eastAsia="en-GB"/>
              </w:rPr>
              <w:t>0.027</w:t>
            </w:r>
          </w:p>
        </w:tc>
        <w:tc>
          <w:tcPr>
            <w:tcW w:w="1891" w:type="dxa"/>
            <w:tcBorders>
              <w:bottom w:val="single" w:sz="18" w:space="0" w:color="auto"/>
            </w:tcBorders>
            <w:shd w:val="clear" w:color="auto" w:fill="auto"/>
          </w:tcPr>
          <w:p w14:paraId="7174AED6"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81</w:t>
            </w:r>
          </w:p>
        </w:tc>
        <w:tc>
          <w:tcPr>
            <w:tcW w:w="2001" w:type="dxa"/>
            <w:tcBorders>
              <w:bottom w:val="single" w:sz="18" w:space="0" w:color="auto"/>
            </w:tcBorders>
            <w:shd w:val="clear" w:color="auto" w:fill="auto"/>
          </w:tcPr>
          <w:p w14:paraId="24644AF2"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66</w:t>
            </w:r>
          </w:p>
        </w:tc>
        <w:tc>
          <w:tcPr>
            <w:tcW w:w="2001" w:type="dxa"/>
            <w:tcBorders>
              <w:bottom w:val="single" w:sz="18" w:space="0" w:color="auto"/>
            </w:tcBorders>
            <w:shd w:val="clear" w:color="auto" w:fill="auto"/>
          </w:tcPr>
          <w:p w14:paraId="369BE707"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9</w:t>
            </w:r>
          </w:p>
        </w:tc>
        <w:tc>
          <w:tcPr>
            <w:tcW w:w="2001" w:type="dxa"/>
            <w:tcBorders>
              <w:bottom w:val="single" w:sz="18" w:space="0" w:color="auto"/>
            </w:tcBorders>
            <w:shd w:val="clear" w:color="auto" w:fill="auto"/>
          </w:tcPr>
          <w:p w14:paraId="15FACB77"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7.4</w:t>
            </w:r>
          </w:p>
        </w:tc>
      </w:tr>
    </w:tbl>
    <w:p w14:paraId="673EF4E6" w14:textId="77777777" w:rsidR="00A52A3C" w:rsidRDefault="00A52A3C" w:rsidP="00EA5CD1">
      <w:pPr>
        <w:spacing w:line="276" w:lineRule="auto"/>
      </w:pPr>
    </w:p>
    <w:p w14:paraId="3B2E35D5" w14:textId="77777777" w:rsidR="002948A6" w:rsidRDefault="002948A6" w:rsidP="00EA5CD1">
      <w:pPr>
        <w:spacing w:line="276" w:lineRule="auto"/>
      </w:pPr>
      <w:r>
        <w:t>a) continuous flow</w:t>
      </w:r>
    </w:p>
    <w:p w14:paraId="76D402D8" w14:textId="77777777" w:rsidR="002948A6" w:rsidRDefault="002948A6" w:rsidP="00EA5CD1">
      <w:pPr>
        <w:spacing w:line="276" w:lineRule="auto"/>
      </w:pPr>
      <w:r>
        <w:rPr>
          <w:noProof/>
          <w:lang w:eastAsia="en-GB"/>
        </w:rPr>
        <w:drawing>
          <wp:inline distT="0" distB="0" distL="0" distR="0" wp14:anchorId="3B0AB7F6" wp14:editId="254021E0">
            <wp:extent cx="5930265" cy="1944370"/>
            <wp:effectExtent l="0" t="0" r="0" b="0"/>
            <wp:docPr id="465" name="Chart 4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14:paraId="3E7E09D6" w14:textId="77777777" w:rsidR="002948A6" w:rsidRDefault="002948A6" w:rsidP="00EA5CD1">
      <w:pPr>
        <w:spacing w:line="276" w:lineRule="auto"/>
      </w:pPr>
      <w:r>
        <w:t>b) pulsed flow</w:t>
      </w:r>
    </w:p>
    <w:p w14:paraId="044C29D7" w14:textId="77777777" w:rsidR="002948A6" w:rsidRDefault="002948A6" w:rsidP="00EA5CD1">
      <w:pPr>
        <w:spacing w:line="276" w:lineRule="auto"/>
      </w:pPr>
      <w:r>
        <w:rPr>
          <w:noProof/>
          <w:lang w:eastAsia="en-GB"/>
        </w:rPr>
        <w:drawing>
          <wp:inline distT="0" distB="0" distL="0" distR="0" wp14:anchorId="2860491F" wp14:editId="10E1ED53">
            <wp:extent cx="5974715" cy="2068195"/>
            <wp:effectExtent l="0" t="0" r="6985" b="8255"/>
            <wp:docPr id="466" name="Chart 4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p>
    <w:p w14:paraId="78EDE170" w14:textId="4043FA5B" w:rsidR="002948A6" w:rsidRDefault="002948A6" w:rsidP="00EA5CD1">
      <w:pPr>
        <w:pStyle w:val="Caption"/>
        <w:spacing w:line="276" w:lineRule="auto"/>
      </w:pPr>
      <w:bookmarkStart w:id="426" w:name="_Ref455335832"/>
      <w:bookmarkStart w:id="427" w:name="_Toc474686651"/>
      <w:r>
        <w:t xml:space="preserve">Figure </w:t>
      </w:r>
      <w:fldSimple w:instr=" STYLEREF 1 \s ">
        <w:r w:rsidR="005D3AE0">
          <w:rPr>
            <w:noProof/>
          </w:rPr>
          <w:t>6</w:t>
        </w:r>
      </w:fldSimple>
      <w:r w:rsidR="00F02E7D">
        <w:noBreakHyphen/>
      </w:r>
      <w:fldSimple w:instr=" SEQ Figure \* ARABIC \s 1 ">
        <w:r w:rsidR="005D3AE0">
          <w:rPr>
            <w:noProof/>
          </w:rPr>
          <w:t>16</w:t>
        </w:r>
      </w:fldSimple>
      <w:bookmarkEnd w:id="426"/>
      <w:r>
        <w:t>.  4 Å zeolite molecular sieve fluidised single particle movement under a) continuous flow, b) pulsed flow over 15,000 frames analysed for bead height from the distributor, U = 5.16 m/s, f = 221 Hz average frequency (217 - 225 Hz range).</w:t>
      </w:r>
      <w:bookmarkEnd w:id="427"/>
      <w:r>
        <w:t xml:space="preserve"> </w:t>
      </w:r>
    </w:p>
    <w:p w14:paraId="3EA15E0F" w14:textId="77777777" w:rsidR="00A52A3C" w:rsidRDefault="00A52A3C" w:rsidP="00A52A3C">
      <w:pPr>
        <w:spacing w:line="276" w:lineRule="auto"/>
      </w:pPr>
    </w:p>
    <w:p w14:paraId="22EBA382" w14:textId="77777777" w:rsidR="00A52A3C" w:rsidRDefault="00A52A3C" w:rsidP="00A52A3C">
      <w:pPr>
        <w:spacing w:line="276" w:lineRule="auto"/>
      </w:pPr>
      <w:r>
        <w:fldChar w:fldCharType="begin"/>
      </w:r>
      <w:r>
        <w:instrText xml:space="preserve"> REF _Ref459574544 \h  \* MERGEFORMAT </w:instrText>
      </w:r>
      <w:r>
        <w:fldChar w:fldCharType="separate"/>
      </w:r>
      <w:r w:rsidR="005D3AE0">
        <w:t xml:space="preserve">Table </w:t>
      </w:r>
      <w:r w:rsidR="005D3AE0">
        <w:rPr>
          <w:noProof/>
        </w:rPr>
        <w:t>6</w:t>
      </w:r>
      <w:r w:rsidR="005D3AE0">
        <w:rPr>
          <w:noProof/>
        </w:rPr>
        <w:noBreakHyphen/>
        <w:t>12</w:t>
      </w:r>
      <w:r>
        <w:fldChar w:fldCharType="end"/>
      </w:r>
      <w:r>
        <w:t xml:space="preserve"> shows the average particle height, standard deviation of the range and standard error of the mean.  The greater variation, as shown by the standard deviation, shows that the particle under pulsed flow moves more in the vertical direction than under continuous flow.  Therefore, the pulsed </w:t>
      </w:r>
      <w:r>
        <w:lastRenderedPageBreak/>
        <w:t xml:space="preserve">particle experienced increased flow rates whilst falling, but also had an equivalent proportion of lower flow rates whilst rising.  </w:t>
      </w:r>
    </w:p>
    <w:p w14:paraId="191B2714" w14:textId="77777777" w:rsidR="00A52A3C" w:rsidRDefault="00A52A3C" w:rsidP="00A52A3C">
      <w:pPr>
        <w:spacing w:line="276" w:lineRule="auto"/>
      </w:pPr>
    </w:p>
    <w:p w14:paraId="41B6E54F" w14:textId="77777777" w:rsidR="00A52A3C" w:rsidRDefault="00A52A3C" w:rsidP="00A52A3C">
      <w:pPr>
        <w:pStyle w:val="Caption"/>
        <w:spacing w:line="276" w:lineRule="auto"/>
      </w:pPr>
      <w:bookmarkStart w:id="428" w:name="_Ref459574544"/>
      <w:bookmarkStart w:id="429" w:name="_Toc474686774"/>
      <w:r>
        <w:t xml:space="preserve">Table </w:t>
      </w:r>
      <w:fldSimple w:instr=" STYLEREF 1 \s ">
        <w:r w:rsidR="005D3AE0">
          <w:rPr>
            <w:noProof/>
          </w:rPr>
          <w:t>6</w:t>
        </w:r>
      </w:fldSimple>
      <w:r>
        <w:noBreakHyphen/>
      </w:r>
      <w:fldSimple w:instr=" SEQ Table \* ARABIC \s 1 ">
        <w:r w:rsidR="005D3AE0">
          <w:rPr>
            <w:noProof/>
          </w:rPr>
          <w:t>12</w:t>
        </w:r>
      </w:fldSimple>
      <w:bookmarkEnd w:id="428"/>
      <w:r>
        <w:t>.  Continuous and pulsed flow average particle heights over 15,000 frames.</w:t>
      </w:r>
      <w:bookmarkEnd w:id="429"/>
    </w:p>
    <w:tbl>
      <w:tblPr>
        <w:tblStyle w:val="LightShading"/>
        <w:tblW w:w="0" w:type="auto"/>
        <w:tblLook w:val="04A0" w:firstRow="1" w:lastRow="0" w:firstColumn="1" w:lastColumn="0" w:noHBand="0" w:noVBand="1"/>
      </w:tblPr>
      <w:tblGrid>
        <w:gridCol w:w="2335"/>
        <w:gridCol w:w="3350"/>
        <w:gridCol w:w="3557"/>
      </w:tblGrid>
      <w:tr w:rsidR="00A52A3C" w14:paraId="5E0BC115" w14:textId="77777777" w:rsidTr="00A52A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top w:val="single" w:sz="18" w:space="0" w:color="auto"/>
            </w:tcBorders>
            <w:shd w:val="clear" w:color="auto" w:fill="FFFFFF" w:themeFill="background1"/>
          </w:tcPr>
          <w:p w14:paraId="2087E6A3" w14:textId="77777777" w:rsidR="00A52A3C" w:rsidRDefault="00A52A3C" w:rsidP="00A52A3C">
            <w:pPr>
              <w:spacing w:before="0" w:line="276" w:lineRule="auto"/>
            </w:pPr>
          </w:p>
        </w:tc>
        <w:tc>
          <w:tcPr>
            <w:tcW w:w="3350" w:type="dxa"/>
            <w:tcBorders>
              <w:top w:val="single" w:sz="18" w:space="0" w:color="auto"/>
            </w:tcBorders>
          </w:tcPr>
          <w:p w14:paraId="18A7B403" w14:textId="77777777" w:rsidR="00A52A3C" w:rsidRDefault="00A52A3C" w:rsidP="00A52A3C">
            <w:pPr>
              <w:spacing w:before="0" w:line="276" w:lineRule="auto"/>
              <w:cnfStyle w:val="100000000000" w:firstRow="1"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Continuous flow</w:t>
            </w:r>
          </w:p>
        </w:tc>
        <w:tc>
          <w:tcPr>
            <w:tcW w:w="3557" w:type="dxa"/>
            <w:tcBorders>
              <w:top w:val="single" w:sz="18" w:space="0" w:color="auto"/>
            </w:tcBorders>
          </w:tcPr>
          <w:p w14:paraId="74B1A4CA" w14:textId="77777777" w:rsidR="00A52A3C" w:rsidRDefault="00A52A3C" w:rsidP="00A52A3C">
            <w:pPr>
              <w:spacing w:before="0" w:line="276" w:lineRule="auto"/>
              <w:cnfStyle w:val="100000000000" w:firstRow="1"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Pulsed flow (221 Hz)</w:t>
            </w:r>
          </w:p>
        </w:tc>
      </w:tr>
      <w:tr w:rsidR="00A52A3C" w14:paraId="42D9327F" w14:textId="77777777" w:rsidTr="00A52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tcPr>
          <w:p w14:paraId="03FB2B75" w14:textId="77777777" w:rsidR="00A52A3C" w:rsidRDefault="00A52A3C" w:rsidP="00A52A3C">
            <w:pPr>
              <w:spacing w:before="0" w:line="276" w:lineRule="auto"/>
            </w:pPr>
            <w:r>
              <w:t>Average</w:t>
            </w:r>
          </w:p>
        </w:tc>
        <w:tc>
          <w:tcPr>
            <w:tcW w:w="3350" w:type="dxa"/>
            <w:shd w:val="clear" w:color="auto" w:fill="auto"/>
          </w:tcPr>
          <w:p w14:paraId="55BEDF66" w14:textId="77777777" w:rsidR="00A52A3C" w:rsidRDefault="00A52A3C" w:rsidP="00A52A3C">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bCs/>
                <w:color w:val="000000"/>
                <w:lang w:eastAsia="en-GB"/>
              </w:rPr>
              <w:t>8.27 mm</w:t>
            </w:r>
          </w:p>
        </w:tc>
        <w:tc>
          <w:tcPr>
            <w:tcW w:w="3557" w:type="dxa"/>
            <w:shd w:val="clear" w:color="auto" w:fill="auto"/>
          </w:tcPr>
          <w:p w14:paraId="168D393A" w14:textId="77777777" w:rsidR="00A52A3C" w:rsidRDefault="00A52A3C" w:rsidP="00A52A3C">
            <w:pPr>
              <w:spacing w:before="0" w:line="276" w:lineRule="auto"/>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bCs/>
                <w:color w:val="000000"/>
                <w:lang w:eastAsia="en-GB"/>
              </w:rPr>
              <w:t>9.17 mm</w:t>
            </w:r>
          </w:p>
        </w:tc>
      </w:tr>
      <w:tr w:rsidR="00A52A3C" w14:paraId="4391A3DF" w14:textId="77777777" w:rsidTr="00A52A3C">
        <w:tc>
          <w:tcPr>
            <w:cnfStyle w:val="001000000000" w:firstRow="0" w:lastRow="0" w:firstColumn="1" w:lastColumn="0" w:oddVBand="0" w:evenVBand="0" w:oddHBand="0" w:evenHBand="0" w:firstRowFirstColumn="0" w:firstRowLastColumn="0" w:lastRowFirstColumn="0" w:lastRowLastColumn="0"/>
            <w:tcW w:w="2335" w:type="dxa"/>
            <w:shd w:val="clear" w:color="auto" w:fill="auto"/>
          </w:tcPr>
          <w:p w14:paraId="21731678" w14:textId="77777777" w:rsidR="00A52A3C" w:rsidRDefault="00A52A3C" w:rsidP="00A52A3C">
            <w:pPr>
              <w:spacing w:before="0" w:line="276" w:lineRule="auto"/>
            </w:pPr>
            <w:r>
              <w:t>Standard deviation</w:t>
            </w:r>
          </w:p>
        </w:tc>
        <w:tc>
          <w:tcPr>
            <w:tcW w:w="3350" w:type="dxa"/>
            <w:shd w:val="clear" w:color="auto" w:fill="auto"/>
          </w:tcPr>
          <w:p w14:paraId="5731B563" w14:textId="77777777" w:rsidR="00A52A3C" w:rsidRDefault="00A52A3C" w:rsidP="00A52A3C">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eastAsia="Times New Roman" w:hAnsi="Calibri" w:cs="Times New Roman"/>
                <w:bCs/>
                <w:color w:val="000000"/>
                <w:lang w:eastAsia="en-GB"/>
              </w:rPr>
              <w:t>2.42 mm</w:t>
            </w:r>
          </w:p>
        </w:tc>
        <w:tc>
          <w:tcPr>
            <w:tcW w:w="3557" w:type="dxa"/>
            <w:shd w:val="clear" w:color="auto" w:fill="auto"/>
          </w:tcPr>
          <w:p w14:paraId="29086EDC" w14:textId="77777777" w:rsidR="00A52A3C" w:rsidRDefault="00A52A3C" w:rsidP="00A52A3C">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eastAsia="Times New Roman" w:hAnsi="Calibri" w:cs="Times New Roman"/>
                <w:bCs/>
                <w:color w:val="000000"/>
                <w:lang w:eastAsia="en-GB"/>
              </w:rPr>
              <w:t>3.27 mm</w:t>
            </w:r>
          </w:p>
        </w:tc>
      </w:tr>
      <w:tr w:rsidR="00A52A3C" w14:paraId="2CA4E026" w14:textId="77777777" w:rsidTr="00A52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bottom w:val="single" w:sz="18" w:space="0" w:color="auto"/>
            </w:tcBorders>
            <w:shd w:val="clear" w:color="auto" w:fill="auto"/>
          </w:tcPr>
          <w:p w14:paraId="45487375" w14:textId="77777777" w:rsidR="00A52A3C" w:rsidRDefault="00A52A3C" w:rsidP="00A52A3C">
            <w:pPr>
              <w:spacing w:before="0" w:line="276" w:lineRule="auto"/>
            </w:pPr>
            <w:r>
              <w:t>Standard error</w:t>
            </w:r>
          </w:p>
        </w:tc>
        <w:tc>
          <w:tcPr>
            <w:tcW w:w="3350" w:type="dxa"/>
            <w:tcBorders>
              <w:bottom w:val="single" w:sz="18" w:space="0" w:color="auto"/>
            </w:tcBorders>
            <w:shd w:val="clear" w:color="auto" w:fill="auto"/>
          </w:tcPr>
          <w:p w14:paraId="07823A5B" w14:textId="77777777" w:rsidR="00A52A3C" w:rsidRDefault="00A52A3C" w:rsidP="00A52A3C">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eastAsia="Times New Roman" w:hAnsi="Calibri" w:cs="Times New Roman"/>
                <w:bCs/>
                <w:color w:val="000000"/>
                <w:lang w:eastAsia="en-GB"/>
              </w:rPr>
              <w:t>0.0198 mm</w:t>
            </w:r>
          </w:p>
        </w:tc>
        <w:tc>
          <w:tcPr>
            <w:tcW w:w="3557" w:type="dxa"/>
            <w:tcBorders>
              <w:bottom w:val="single" w:sz="18" w:space="0" w:color="auto"/>
            </w:tcBorders>
            <w:shd w:val="clear" w:color="auto" w:fill="auto"/>
          </w:tcPr>
          <w:p w14:paraId="2A056949" w14:textId="77777777" w:rsidR="00A52A3C" w:rsidRDefault="00A52A3C" w:rsidP="00A52A3C">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eastAsia="Times New Roman" w:hAnsi="Calibri" w:cs="Times New Roman"/>
                <w:bCs/>
                <w:color w:val="000000"/>
                <w:lang w:eastAsia="en-GB"/>
              </w:rPr>
              <w:t>0.0277 mm</w:t>
            </w:r>
          </w:p>
        </w:tc>
      </w:tr>
    </w:tbl>
    <w:p w14:paraId="4FA241D6" w14:textId="77777777" w:rsidR="00A52A3C" w:rsidRDefault="00A52A3C" w:rsidP="00A52A3C">
      <w:pPr>
        <w:spacing w:line="276" w:lineRule="auto"/>
      </w:pPr>
    </w:p>
    <w:p w14:paraId="0BB62F3D" w14:textId="77777777" w:rsidR="00A52A3C" w:rsidRDefault="00A52A3C" w:rsidP="00A52A3C">
      <w:pPr>
        <w:spacing w:line="276" w:lineRule="auto"/>
      </w:pPr>
      <w:r>
        <w:t xml:space="preserve">A limitation to this technique is the reduced possible flow rate due to the low fluidisation velocity of the zeolite molecular sieve.  The 5.16 m/s velocity was found to have a continuous flow average backpressure of 2066 Pa and a minimum and maximum pressure of 1408 Pa and 3204 Pa respectively under the pulsed flow regime peak and trough cycle.  The difference in velocities relative to the fluidised particle could be influencing the drying results seen in the fluidised single particle drying study.  If so, greater variation in particle relative velocity could be interacting with the constant rate drying process.  </w:t>
      </w:r>
    </w:p>
    <w:p w14:paraId="5FDF63BC" w14:textId="77777777" w:rsidR="00A52A3C" w:rsidRDefault="002948A6" w:rsidP="00A52A3C">
      <w:pPr>
        <w:spacing w:line="276" w:lineRule="auto"/>
      </w:pPr>
      <w:r>
        <w:t xml:space="preserve">To aid clarification on this, heavier particles than the zeolite sieves were used, which allow fluidisation at greater flow rates, producing a greater pulsation amplitude.  Spherical solid glass beads were videoed whilst being fluidised to track their vertical motion over time.  Whilst a 5.175 mm zeolite molecular sieve can only be fluidised at 5.16 m/s, a 2 mm glass bead can be studied at a velocity range of 3.68 to 7.37 m/s under the continuous flow regime.  </w:t>
      </w:r>
      <w:r>
        <w:fldChar w:fldCharType="begin"/>
      </w:r>
      <w:r>
        <w:instrText xml:space="preserve"> REF _Ref455342882 \h  \* MERGEFORMAT </w:instrText>
      </w:r>
      <w:r>
        <w:fldChar w:fldCharType="separate"/>
      </w:r>
      <w:r w:rsidR="005D3AE0">
        <w:t xml:space="preserve">Figure </w:t>
      </w:r>
      <w:r w:rsidR="005D3AE0">
        <w:rPr>
          <w:noProof/>
        </w:rPr>
        <w:t>6</w:t>
      </w:r>
      <w:r w:rsidR="005D3AE0">
        <w:rPr>
          <w:noProof/>
        </w:rPr>
        <w:noBreakHyphen/>
        <w:t>17</w:t>
      </w:r>
      <w:r>
        <w:fldChar w:fldCharType="end"/>
      </w:r>
      <w:r>
        <w:t xml:space="preserve"> shows a sample of the particle motion plotted as bead height from the distributor plate over time at increasing gas velocities.  Increased velocities produced greater bead movement, and higher average heights.  This is shown in </w:t>
      </w:r>
      <w:r>
        <w:fldChar w:fldCharType="begin"/>
      </w:r>
      <w:r>
        <w:instrText xml:space="preserve"> REF _Ref455343104 \h  \* MERGEFORMAT </w:instrText>
      </w:r>
      <w:r>
        <w:fldChar w:fldCharType="separate"/>
      </w:r>
      <w:r w:rsidR="005D3AE0">
        <w:t>Table</w:t>
      </w:r>
      <w:r w:rsidR="005D3AE0">
        <w:rPr>
          <w:noProof/>
        </w:rPr>
        <w:t xml:space="preserve"> 6</w:t>
      </w:r>
      <w:r w:rsidR="005D3AE0">
        <w:rPr>
          <w:noProof/>
        </w:rPr>
        <w:noBreakHyphen/>
        <w:t>13</w:t>
      </w:r>
      <w:r>
        <w:fldChar w:fldCharType="end"/>
      </w:r>
      <w:r>
        <w:t xml:space="preserve"> which presents the 2 mm glass bead average height, standard deviation of the range and maximum and minimum results.  </w:t>
      </w:r>
    </w:p>
    <w:p w14:paraId="1C00A5A5" w14:textId="1802175D" w:rsidR="00A52A3C" w:rsidRDefault="00A52A3C" w:rsidP="00A52A3C">
      <w:pPr>
        <w:spacing w:line="276" w:lineRule="auto"/>
      </w:pPr>
      <w:r>
        <w:t xml:space="preserve">The 2 mm glass beads were found to have an average bead height of 1.93 mm at the lowest velocity studied, which increased to 42.29 mm at the highest gas velocity studied.  The maximum bead height remained fairly constant from 5.89 to 7.37 m/s.  Particle motion also appeared to vary, as indicated by the standard deviation of the range in </w:t>
      </w:r>
      <w:r>
        <w:fldChar w:fldCharType="begin"/>
      </w:r>
      <w:r>
        <w:instrText xml:space="preserve"> REF _Ref459575684 \h  \* MERGEFORMAT </w:instrText>
      </w:r>
      <w:r>
        <w:fldChar w:fldCharType="separate"/>
      </w:r>
      <w:r w:rsidR="005D3AE0">
        <w:t xml:space="preserve">Table </w:t>
      </w:r>
      <w:r w:rsidR="005D3AE0">
        <w:rPr>
          <w:noProof/>
        </w:rPr>
        <w:t>6</w:t>
      </w:r>
      <w:r w:rsidR="005D3AE0">
        <w:rPr>
          <w:noProof/>
        </w:rPr>
        <w:noBreakHyphen/>
        <w:t>13</w:t>
      </w:r>
      <w:r>
        <w:fldChar w:fldCharType="end"/>
      </w:r>
      <w:r>
        <w:t xml:space="preserve">.  At lower velocities, the bead bounced between the lower and upper height range at a constant rate of rising or falling, changing direction suddenly to switch.  In contrast, higher flow rates produced a smoother movement, with rapid rising in height followed by a reduction in speed to the peak of the height range, and a matching slow descent changing back to a rapid descent at lower heights.  These are shown visually in </w:t>
      </w:r>
      <w:r>
        <w:fldChar w:fldCharType="begin"/>
      </w:r>
      <w:r>
        <w:instrText xml:space="preserve"> REF _Ref455342882 \h  \* MERGEFORMAT </w:instrText>
      </w:r>
      <w:r>
        <w:fldChar w:fldCharType="separate"/>
      </w:r>
      <w:r w:rsidR="005D3AE0">
        <w:t xml:space="preserve">Figure </w:t>
      </w:r>
      <w:r w:rsidR="005D3AE0">
        <w:rPr>
          <w:noProof/>
        </w:rPr>
        <w:t>6</w:t>
      </w:r>
      <w:r w:rsidR="005D3AE0">
        <w:rPr>
          <w:noProof/>
        </w:rPr>
        <w:noBreakHyphen/>
        <w:t>17</w:t>
      </w:r>
      <w:r>
        <w:fldChar w:fldCharType="end"/>
      </w:r>
      <w:r>
        <w:rPr>
          <w:noProof/>
        </w:rPr>
        <w:t xml:space="preserve">a and </w:t>
      </w:r>
      <w:r>
        <w:rPr>
          <w:noProof/>
        </w:rPr>
        <w:fldChar w:fldCharType="begin"/>
      </w:r>
      <w:r>
        <w:rPr>
          <w:noProof/>
        </w:rPr>
        <w:instrText xml:space="preserve"> REF _Ref455342882 \h  \* MERGEFORMAT </w:instrText>
      </w:r>
      <w:r>
        <w:rPr>
          <w:noProof/>
        </w:rPr>
      </w:r>
      <w:r>
        <w:rPr>
          <w:noProof/>
        </w:rPr>
        <w:fldChar w:fldCharType="separate"/>
      </w:r>
      <w:r w:rsidR="005D3AE0">
        <w:t xml:space="preserve">Figure </w:t>
      </w:r>
      <w:r w:rsidR="005D3AE0">
        <w:rPr>
          <w:noProof/>
        </w:rPr>
        <w:t>6</w:t>
      </w:r>
      <w:r w:rsidR="005D3AE0">
        <w:rPr>
          <w:noProof/>
        </w:rPr>
        <w:noBreakHyphen/>
        <w:t>17</w:t>
      </w:r>
      <w:r>
        <w:rPr>
          <w:noProof/>
        </w:rPr>
        <w:fldChar w:fldCharType="end"/>
      </w:r>
      <w:r>
        <w:rPr>
          <w:noProof/>
        </w:rPr>
        <w:t xml:space="preserve">f.  </w:t>
      </w:r>
      <w:r>
        <w:t>The frequency of these peak to trough cycles reduced at higher flow rates.  This consequently caused the highest standard deviation values to be found at higher gas velocities (</w:t>
      </w:r>
      <w:r>
        <w:fldChar w:fldCharType="begin"/>
      </w:r>
      <w:r>
        <w:instrText xml:space="preserve"> REF _Ref459575684 \h  \* MERGEFORMAT </w:instrText>
      </w:r>
      <w:r>
        <w:fldChar w:fldCharType="separate"/>
      </w:r>
      <w:r w:rsidR="005D3AE0">
        <w:t xml:space="preserve">Table </w:t>
      </w:r>
      <w:r w:rsidR="005D3AE0">
        <w:rPr>
          <w:noProof/>
        </w:rPr>
        <w:t>6</w:t>
      </w:r>
      <w:r w:rsidR="005D3AE0">
        <w:rPr>
          <w:noProof/>
        </w:rPr>
        <w:noBreakHyphen/>
        <w:t>13</w:t>
      </w:r>
      <w:r>
        <w:fldChar w:fldCharType="end"/>
      </w:r>
      <w:r>
        <w:t>).</w:t>
      </w:r>
    </w:p>
    <w:p w14:paraId="23470C20" w14:textId="77777777" w:rsidR="00A52A3C" w:rsidRDefault="00A52A3C" w:rsidP="00A52A3C">
      <w:pPr>
        <w:spacing w:line="276" w:lineRule="auto"/>
      </w:pPr>
    </w:p>
    <w:p w14:paraId="77A8EA15" w14:textId="77777777" w:rsidR="00A52A3C" w:rsidRDefault="00A52A3C" w:rsidP="00A52A3C">
      <w:pPr>
        <w:spacing w:line="276" w:lineRule="auto"/>
      </w:pPr>
    </w:p>
    <w:p w14:paraId="26292C41" w14:textId="77777777" w:rsidR="00A52A3C" w:rsidRDefault="00A52A3C" w:rsidP="00A52A3C">
      <w:pPr>
        <w:spacing w:line="276" w:lineRule="auto"/>
      </w:pPr>
    </w:p>
    <w:p w14:paraId="1493806C" w14:textId="77777777" w:rsidR="00A52A3C" w:rsidRDefault="00A52A3C" w:rsidP="00A52A3C">
      <w:pPr>
        <w:spacing w:line="276" w:lineRule="auto"/>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622"/>
      </w:tblGrid>
      <w:tr w:rsidR="002948A6" w14:paraId="36269919" w14:textId="77777777" w:rsidTr="002948A6">
        <w:tc>
          <w:tcPr>
            <w:tcW w:w="2499" w:type="pct"/>
          </w:tcPr>
          <w:p w14:paraId="4AAB1401" w14:textId="77777777" w:rsidR="002948A6" w:rsidRDefault="002948A6" w:rsidP="00EA5CD1">
            <w:pPr>
              <w:spacing w:line="276" w:lineRule="auto"/>
              <w:rPr>
                <w:noProof/>
              </w:rPr>
            </w:pPr>
            <w:r>
              <w:rPr>
                <w:noProof/>
              </w:rPr>
              <w:lastRenderedPageBreak/>
              <w:t>a) 4.05 m/s</w:t>
            </w:r>
          </w:p>
        </w:tc>
        <w:tc>
          <w:tcPr>
            <w:tcW w:w="2501" w:type="pct"/>
          </w:tcPr>
          <w:p w14:paraId="202B3F42" w14:textId="77777777" w:rsidR="002948A6" w:rsidRDefault="002948A6" w:rsidP="00EA5CD1">
            <w:pPr>
              <w:spacing w:line="276" w:lineRule="auto"/>
              <w:rPr>
                <w:noProof/>
              </w:rPr>
            </w:pPr>
            <w:r>
              <w:rPr>
                <w:noProof/>
              </w:rPr>
              <w:t>b) 4.42 m/s</w:t>
            </w:r>
          </w:p>
        </w:tc>
      </w:tr>
      <w:tr w:rsidR="002948A6" w14:paraId="172062CD" w14:textId="77777777" w:rsidTr="002948A6">
        <w:tc>
          <w:tcPr>
            <w:tcW w:w="2499" w:type="pct"/>
            <w:hideMark/>
          </w:tcPr>
          <w:p w14:paraId="01CC30EC" w14:textId="77777777" w:rsidR="002948A6" w:rsidRDefault="002948A6" w:rsidP="00EA5CD1">
            <w:pPr>
              <w:spacing w:line="276" w:lineRule="auto"/>
              <w:rPr>
                <w:noProof/>
              </w:rPr>
            </w:pPr>
            <w:r>
              <w:rPr>
                <w:noProof/>
                <w:lang w:eastAsia="en-GB"/>
              </w:rPr>
              <w:drawing>
                <wp:inline distT="0" distB="0" distL="0" distR="0" wp14:anchorId="465A526F" wp14:editId="12193888">
                  <wp:extent cx="2787588" cy="2272683"/>
                  <wp:effectExtent l="0" t="0" r="0" b="0"/>
                  <wp:docPr id="8196" name="Chart 819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6"/>
                    </a:graphicData>
                  </a:graphic>
                </wp:inline>
              </w:drawing>
            </w:r>
          </w:p>
        </w:tc>
        <w:tc>
          <w:tcPr>
            <w:tcW w:w="2501" w:type="pct"/>
            <w:hideMark/>
          </w:tcPr>
          <w:p w14:paraId="117D833D" w14:textId="77777777" w:rsidR="002948A6" w:rsidRDefault="002948A6" w:rsidP="00EA5CD1">
            <w:pPr>
              <w:spacing w:line="276" w:lineRule="auto"/>
              <w:rPr>
                <w:noProof/>
              </w:rPr>
            </w:pPr>
            <w:r>
              <w:rPr>
                <w:noProof/>
                <w:lang w:eastAsia="en-GB"/>
              </w:rPr>
              <w:drawing>
                <wp:inline distT="0" distB="0" distL="0" distR="0" wp14:anchorId="6C9A6277" wp14:editId="79C05DBF">
                  <wp:extent cx="2840854" cy="2272683"/>
                  <wp:effectExtent l="0" t="0" r="0" b="0"/>
                  <wp:docPr id="467" name="Chart 46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7"/>
                    </a:graphicData>
                  </a:graphic>
                </wp:inline>
              </w:drawing>
            </w:r>
          </w:p>
        </w:tc>
      </w:tr>
      <w:tr w:rsidR="002948A6" w14:paraId="29EF392F" w14:textId="77777777" w:rsidTr="002948A6">
        <w:tc>
          <w:tcPr>
            <w:tcW w:w="2499" w:type="pct"/>
          </w:tcPr>
          <w:p w14:paraId="507B2053" w14:textId="77777777" w:rsidR="002948A6" w:rsidRDefault="002948A6" w:rsidP="00EA5CD1">
            <w:pPr>
              <w:spacing w:line="276" w:lineRule="auto"/>
              <w:rPr>
                <w:noProof/>
              </w:rPr>
            </w:pPr>
            <w:r>
              <w:rPr>
                <w:noProof/>
              </w:rPr>
              <w:t>c) 4.79 m/s</w:t>
            </w:r>
          </w:p>
        </w:tc>
        <w:tc>
          <w:tcPr>
            <w:tcW w:w="2501" w:type="pct"/>
          </w:tcPr>
          <w:p w14:paraId="1E93DF6E" w14:textId="77777777" w:rsidR="002948A6" w:rsidRDefault="002948A6" w:rsidP="00EA5CD1">
            <w:pPr>
              <w:spacing w:line="276" w:lineRule="auto"/>
              <w:rPr>
                <w:noProof/>
              </w:rPr>
            </w:pPr>
            <w:r>
              <w:rPr>
                <w:noProof/>
              </w:rPr>
              <w:t>d) 6.26 m/s</w:t>
            </w:r>
          </w:p>
        </w:tc>
      </w:tr>
      <w:tr w:rsidR="002948A6" w14:paraId="0264EA0A" w14:textId="77777777" w:rsidTr="002948A6">
        <w:tc>
          <w:tcPr>
            <w:tcW w:w="2499" w:type="pct"/>
            <w:hideMark/>
          </w:tcPr>
          <w:p w14:paraId="597178B8" w14:textId="77777777" w:rsidR="002948A6" w:rsidRDefault="002948A6" w:rsidP="00EA5CD1">
            <w:pPr>
              <w:spacing w:line="276" w:lineRule="auto"/>
              <w:rPr>
                <w:noProof/>
              </w:rPr>
            </w:pPr>
            <w:r>
              <w:rPr>
                <w:noProof/>
                <w:lang w:eastAsia="en-GB"/>
              </w:rPr>
              <w:drawing>
                <wp:inline distT="0" distB="0" distL="0" distR="0" wp14:anchorId="63D96597" wp14:editId="261B3FC7">
                  <wp:extent cx="2831977" cy="2068498"/>
                  <wp:effectExtent l="0" t="0" r="6985" b="8255"/>
                  <wp:docPr id="468" name="Chart 46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8"/>
                    </a:graphicData>
                  </a:graphic>
                </wp:inline>
              </w:drawing>
            </w:r>
          </w:p>
        </w:tc>
        <w:tc>
          <w:tcPr>
            <w:tcW w:w="2501" w:type="pct"/>
            <w:hideMark/>
          </w:tcPr>
          <w:p w14:paraId="713110F8" w14:textId="77777777" w:rsidR="002948A6" w:rsidRDefault="002948A6" w:rsidP="00EA5CD1">
            <w:pPr>
              <w:spacing w:line="276" w:lineRule="auto"/>
              <w:rPr>
                <w:noProof/>
              </w:rPr>
            </w:pPr>
            <w:r>
              <w:rPr>
                <w:noProof/>
                <w:lang w:eastAsia="en-GB"/>
              </w:rPr>
              <w:drawing>
                <wp:inline distT="0" distB="0" distL="0" distR="0" wp14:anchorId="7E6A7AAC" wp14:editId="55F12054">
                  <wp:extent cx="2840854" cy="2068498"/>
                  <wp:effectExtent l="0" t="0" r="0" b="8255"/>
                  <wp:docPr id="8202" name="Chart 820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9"/>
                    </a:graphicData>
                  </a:graphic>
                </wp:inline>
              </w:drawing>
            </w:r>
          </w:p>
        </w:tc>
      </w:tr>
      <w:tr w:rsidR="002948A6" w14:paraId="33326DF2" w14:textId="77777777" w:rsidTr="002948A6">
        <w:tc>
          <w:tcPr>
            <w:tcW w:w="2499" w:type="pct"/>
          </w:tcPr>
          <w:p w14:paraId="7473437E" w14:textId="77777777" w:rsidR="002948A6" w:rsidRDefault="002948A6" w:rsidP="00EA5CD1">
            <w:pPr>
              <w:spacing w:line="276" w:lineRule="auto"/>
              <w:rPr>
                <w:noProof/>
              </w:rPr>
            </w:pPr>
            <w:r>
              <w:rPr>
                <w:noProof/>
              </w:rPr>
              <w:t>e) 6.63 m/s</w:t>
            </w:r>
          </w:p>
        </w:tc>
        <w:tc>
          <w:tcPr>
            <w:tcW w:w="2501" w:type="pct"/>
          </w:tcPr>
          <w:p w14:paraId="04F12C05" w14:textId="77777777" w:rsidR="002948A6" w:rsidRDefault="002948A6" w:rsidP="00EA5CD1">
            <w:pPr>
              <w:spacing w:line="276" w:lineRule="auto"/>
              <w:rPr>
                <w:noProof/>
              </w:rPr>
            </w:pPr>
            <w:r>
              <w:rPr>
                <w:noProof/>
              </w:rPr>
              <w:t>f) 7.37 m/s</w:t>
            </w:r>
          </w:p>
        </w:tc>
      </w:tr>
      <w:tr w:rsidR="002948A6" w14:paraId="408F5C6A" w14:textId="77777777" w:rsidTr="002948A6">
        <w:tc>
          <w:tcPr>
            <w:tcW w:w="2499" w:type="pct"/>
            <w:hideMark/>
          </w:tcPr>
          <w:p w14:paraId="30B0A43F" w14:textId="77777777" w:rsidR="002948A6" w:rsidRDefault="002948A6" w:rsidP="00EA5CD1">
            <w:pPr>
              <w:spacing w:line="276" w:lineRule="auto"/>
              <w:rPr>
                <w:noProof/>
              </w:rPr>
            </w:pPr>
          </w:p>
        </w:tc>
        <w:tc>
          <w:tcPr>
            <w:tcW w:w="2501" w:type="pct"/>
            <w:hideMark/>
          </w:tcPr>
          <w:p w14:paraId="0399DBBC" w14:textId="77777777" w:rsidR="002948A6" w:rsidRDefault="002948A6" w:rsidP="00EA5CD1">
            <w:pPr>
              <w:spacing w:line="276" w:lineRule="auto"/>
              <w:rPr>
                <w:noProof/>
              </w:rPr>
            </w:pPr>
          </w:p>
        </w:tc>
      </w:tr>
      <w:tr w:rsidR="002948A6" w14:paraId="14AE53CB" w14:textId="77777777" w:rsidTr="002948A6">
        <w:tc>
          <w:tcPr>
            <w:tcW w:w="2499" w:type="pct"/>
          </w:tcPr>
          <w:p w14:paraId="56D93349" w14:textId="77777777" w:rsidR="002948A6" w:rsidRDefault="002948A6" w:rsidP="00EA5CD1">
            <w:pPr>
              <w:spacing w:line="276" w:lineRule="auto"/>
              <w:rPr>
                <w:noProof/>
              </w:rPr>
            </w:pPr>
            <w:r>
              <w:rPr>
                <w:noProof/>
                <w:lang w:eastAsia="en-GB"/>
              </w:rPr>
              <w:drawing>
                <wp:inline distT="0" distB="0" distL="0" distR="0" wp14:anchorId="1E721C7F" wp14:editId="1ABBEFC8">
                  <wp:extent cx="2831977" cy="1979720"/>
                  <wp:effectExtent l="0" t="0" r="6985" b="1905"/>
                  <wp:docPr id="8203" name="Chart 820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0"/>
                    </a:graphicData>
                  </a:graphic>
                </wp:inline>
              </w:drawing>
            </w:r>
          </w:p>
        </w:tc>
        <w:tc>
          <w:tcPr>
            <w:tcW w:w="2501" w:type="pct"/>
          </w:tcPr>
          <w:p w14:paraId="65915D1F" w14:textId="77777777" w:rsidR="002948A6" w:rsidRDefault="002948A6" w:rsidP="00EA5CD1">
            <w:pPr>
              <w:spacing w:line="276" w:lineRule="auto"/>
              <w:rPr>
                <w:noProof/>
              </w:rPr>
            </w:pPr>
            <w:r>
              <w:rPr>
                <w:noProof/>
                <w:lang w:eastAsia="en-GB"/>
              </w:rPr>
              <w:drawing>
                <wp:inline distT="0" distB="0" distL="0" distR="0" wp14:anchorId="36EA959D" wp14:editId="607A6639">
                  <wp:extent cx="2840854" cy="1979720"/>
                  <wp:effectExtent l="0" t="0" r="0" b="1905"/>
                  <wp:docPr id="469" name="Chart 46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1"/>
                    </a:graphicData>
                  </a:graphic>
                </wp:inline>
              </w:drawing>
            </w:r>
          </w:p>
        </w:tc>
      </w:tr>
      <w:tr w:rsidR="002948A6" w14:paraId="0DD7D3D1" w14:textId="77777777" w:rsidTr="002948A6">
        <w:tc>
          <w:tcPr>
            <w:tcW w:w="2499" w:type="pct"/>
            <w:hideMark/>
          </w:tcPr>
          <w:p w14:paraId="7ED14AF0" w14:textId="77777777" w:rsidR="002948A6" w:rsidRDefault="002948A6" w:rsidP="00EA5CD1">
            <w:pPr>
              <w:spacing w:line="276" w:lineRule="auto"/>
              <w:rPr>
                <w:noProof/>
              </w:rPr>
            </w:pPr>
          </w:p>
        </w:tc>
        <w:tc>
          <w:tcPr>
            <w:tcW w:w="2501" w:type="pct"/>
            <w:hideMark/>
          </w:tcPr>
          <w:p w14:paraId="3E34E23B" w14:textId="77777777" w:rsidR="002948A6" w:rsidRDefault="002948A6" w:rsidP="00EA5CD1">
            <w:pPr>
              <w:spacing w:line="276" w:lineRule="auto"/>
              <w:rPr>
                <w:noProof/>
              </w:rPr>
            </w:pPr>
          </w:p>
        </w:tc>
      </w:tr>
    </w:tbl>
    <w:p w14:paraId="2BE5BF5C" w14:textId="2D2A3435" w:rsidR="002948A6" w:rsidRDefault="002948A6" w:rsidP="00EA5CD1">
      <w:pPr>
        <w:pStyle w:val="Caption"/>
        <w:spacing w:line="276" w:lineRule="auto"/>
      </w:pPr>
      <w:bookmarkStart w:id="430" w:name="_Ref455342882"/>
      <w:bookmarkStart w:id="431" w:name="_Toc474686652"/>
      <w:r>
        <w:t xml:space="preserve">Figure </w:t>
      </w:r>
      <w:fldSimple w:instr=" STYLEREF 1 \s ">
        <w:r w:rsidR="005D3AE0">
          <w:rPr>
            <w:noProof/>
          </w:rPr>
          <w:t>6</w:t>
        </w:r>
      </w:fldSimple>
      <w:r w:rsidR="00F02E7D">
        <w:noBreakHyphen/>
      </w:r>
      <w:fldSimple w:instr=" SEQ Figure \* ARABIC \s 1 ">
        <w:r w:rsidR="005D3AE0">
          <w:rPr>
            <w:noProof/>
          </w:rPr>
          <w:t>17</w:t>
        </w:r>
      </w:fldSimple>
      <w:bookmarkEnd w:id="430"/>
      <w:r>
        <w:t>.  2 mm glass bead movement under continuous flow showing bead height (mm) plotted against time (s) as an extract from longer video recordings.</w:t>
      </w:r>
      <w:bookmarkEnd w:id="431"/>
    </w:p>
    <w:p w14:paraId="4F3EE6B9" w14:textId="77777777" w:rsidR="00A52A3C" w:rsidRDefault="00A52A3C" w:rsidP="00A52A3C"/>
    <w:p w14:paraId="3B262970" w14:textId="77777777" w:rsidR="00A52A3C" w:rsidRPr="00A52A3C" w:rsidRDefault="00A52A3C" w:rsidP="00A52A3C"/>
    <w:p w14:paraId="7CE09B14" w14:textId="1B03DEF6" w:rsidR="002948A6" w:rsidRDefault="002948A6" w:rsidP="00EA5CD1">
      <w:pPr>
        <w:pStyle w:val="Caption"/>
        <w:spacing w:line="276" w:lineRule="auto"/>
      </w:pPr>
      <w:bookmarkStart w:id="432" w:name="_Ref455343104"/>
      <w:bookmarkStart w:id="433" w:name="_Ref459575684"/>
      <w:bookmarkStart w:id="434" w:name="_Toc474686775"/>
      <w:r>
        <w:lastRenderedPageBreak/>
        <w:t xml:space="preserve">Table </w:t>
      </w:r>
      <w:fldSimple w:instr=" STYLEREF 1 \s ">
        <w:r w:rsidR="005D3AE0">
          <w:rPr>
            <w:noProof/>
          </w:rPr>
          <w:t>6</w:t>
        </w:r>
      </w:fldSimple>
      <w:r>
        <w:noBreakHyphen/>
      </w:r>
      <w:fldSimple w:instr=" SEQ Table \* ARABIC \s 1 ">
        <w:r w:rsidR="005D3AE0">
          <w:rPr>
            <w:noProof/>
          </w:rPr>
          <w:t>13</w:t>
        </w:r>
      </w:fldSimple>
      <w:bookmarkEnd w:id="432"/>
      <w:bookmarkEnd w:id="433"/>
      <w:r>
        <w:t>. 2 mm glass bead average height, standard deviation and range under continuous flow.</w:t>
      </w:r>
      <w:bookmarkEnd w:id="434"/>
    </w:p>
    <w:tbl>
      <w:tblPr>
        <w:tblStyle w:val="LightShading"/>
        <w:tblW w:w="5000" w:type="pct"/>
        <w:tblLook w:val="04A0" w:firstRow="1" w:lastRow="0" w:firstColumn="1" w:lastColumn="0" w:noHBand="0" w:noVBand="1"/>
      </w:tblPr>
      <w:tblGrid>
        <w:gridCol w:w="1452"/>
        <w:gridCol w:w="610"/>
        <w:gridCol w:w="718"/>
        <w:gridCol w:w="718"/>
        <w:gridCol w:w="718"/>
        <w:gridCol w:w="718"/>
        <w:gridCol w:w="718"/>
        <w:gridCol w:w="718"/>
        <w:gridCol w:w="718"/>
        <w:gridCol w:w="718"/>
        <w:gridCol w:w="718"/>
        <w:gridCol w:w="718"/>
      </w:tblGrid>
      <w:tr w:rsidR="002948A6" w:rsidRPr="00872431" w14:paraId="0DAD3390" w14:textId="77777777" w:rsidTr="002948A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1" w:type="pct"/>
            <w:tcBorders>
              <w:top w:val="single" w:sz="18" w:space="0" w:color="auto"/>
            </w:tcBorders>
            <w:shd w:val="clear" w:color="auto" w:fill="auto"/>
          </w:tcPr>
          <w:p w14:paraId="4FAA54E9" w14:textId="24FB71E7" w:rsidR="002948A6" w:rsidRPr="00872431" w:rsidRDefault="002948A6" w:rsidP="00EA5CD1">
            <w:pPr>
              <w:spacing w:before="0" w:line="276" w:lineRule="auto"/>
              <w:rPr>
                <w:rFonts w:ascii="Calibri" w:eastAsia="Times New Roman" w:hAnsi="Calibri" w:cs="Times New Roman"/>
                <w:color w:val="000000"/>
                <w:lang w:eastAsia="en-GB"/>
              </w:rPr>
            </w:pPr>
          </w:p>
        </w:tc>
        <w:tc>
          <w:tcPr>
            <w:tcW w:w="4009" w:type="pct"/>
            <w:gridSpan w:val="11"/>
            <w:tcBorders>
              <w:top w:val="single" w:sz="18" w:space="0" w:color="auto"/>
            </w:tcBorders>
            <w:shd w:val="clear" w:color="auto" w:fill="auto"/>
            <w:noWrap/>
          </w:tcPr>
          <w:p w14:paraId="54885838" w14:textId="77777777" w:rsidR="002948A6" w:rsidRPr="00872431" w:rsidRDefault="002948A6"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U (m/s)</w:t>
            </w:r>
          </w:p>
        </w:tc>
      </w:tr>
      <w:tr w:rsidR="002948A6" w:rsidRPr="00872431" w14:paraId="67E37465" w14:textId="77777777" w:rsidTr="002948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1" w:type="pct"/>
            <w:tcBorders>
              <w:top w:val="nil"/>
              <w:bottom w:val="nil"/>
            </w:tcBorders>
            <w:shd w:val="clear" w:color="auto" w:fill="auto"/>
          </w:tcPr>
          <w:p w14:paraId="489FDF46" w14:textId="5D4D6283" w:rsidR="002948A6" w:rsidRPr="00872431" w:rsidRDefault="00CE30DF" w:rsidP="00EA5CD1">
            <w:pPr>
              <w:spacing w:before="0" w:line="276" w:lineRule="auto"/>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Analysis (mm)</w:t>
            </w:r>
          </w:p>
        </w:tc>
        <w:tc>
          <w:tcPr>
            <w:tcW w:w="316" w:type="pct"/>
            <w:tcBorders>
              <w:top w:val="nil"/>
              <w:bottom w:val="nil"/>
            </w:tcBorders>
            <w:shd w:val="clear" w:color="auto" w:fill="auto"/>
            <w:noWrap/>
          </w:tcPr>
          <w:p w14:paraId="3845509B"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eastAsia="en-GB"/>
              </w:rPr>
            </w:pPr>
            <w:r w:rsidRPr="00872431">
              <w:rPr>
                <w:rFonts w:ascii="Calibri" w:eastAsia="Times New Roman" w:hAnsi="Calibri" w:cs="Times New Roman"/>
                <w:b/>
                <w:color w:val="000000"/>
                <w:lang w:eastAsia="en-GB"/>
              </w:rPr>
              <w:t>3.68</w:t>
            </w:r>
          </w:p>
        </w:tc>
        <w:tc>
          <w:tcPr>
            <w:tcW w:w="369" w:type="pct"/>
            <w:tcBorders>
              <w:top w:val="nil"/>
              <w:bottom w:val="nil"/>
            </w:tcBorders>
            <w:shd w:val="clear" w:color="auto" w:fill="auto"/>
            <w:noWrap/>
          </w:tcPr>
          <w:p w14:paraId="56320B6C"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eastAsia="en-GB"/>
              </w:rPr>
            </w:pPr>
            <w:r w:rsidRPr="00872431">
              <w:rPr>
                <w:rFonts w:ascii="Calibri" w:eastAsia="Times New Roman" w:hAnsi="Calibri" w:cs="Times New Roman"/>
                <w:b/>
                <w:color w:val="000000"/>
                <w:lang w:eastAsia="en-GB"/>
              </w:rPr>
              <w:t>4.05</w:t>
            </w:r>
          </w:p>
        </w:tc>
        <w:tc>
          <w:tcPr>
            <w:tcW w:w="369" w:type="pct"/>
            <w:tcBorders>
              <w:top w:val="nil"/>
              <w:bottom w:val="nil"/>
            </w:tcBorders>
            <w:shd w:val="clear" w:color="auto" w:fill="auto"/>
            <w:noWrap/>
          </w:tcPr>
          <w:p w14:paraId="58ED0227"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eastAsia="en-GB"/>
              </w:rPr>
            </w:pPr>
            <w:r w:rsidRPr="00872431">
              <w:rPr>
                <w:rFonts w:ascii="Calibri" w:eastAsia="Times New Roman" w:hAnsi="Calibri" w:cs="Times New Roman"/>
                <w:b/>
                <w:color w:val="000000"/>
                <w:lang w:eastAsia="en-GB"/>
              </w:rPr>
              <w:t>4.42</w:t>
            </w:r>
          </w:p>
        </w:tc>
        <w:tc>
          <w:tcPr>
            <w:tcW w:w="369" w:type="pct"/>
            <w:tcBorders>
              <w:top w:val="nil"/>
              <w:bottom w:val="nil"/>
            </w:tcBorders>
            <w:shd w:val="clear" w:color="auto" w:fill="auto"/>
            <w:noWrap/>
          </w:tcPr>
          <w:p w14:paraId="17787CCB"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eastAsia="en-GB"/>
              </w:rPr>
            </w:pPr>
            <w:r w:rsidRPr="00872431">
              <w:rPr>
                <w:rFonts w:ascii="Calibri" w:eastAsia="Times New Roman" w:hAnsi="Calibri" w:cs="Times New Roman"/>
                <w:b/>
                <w:color w:val="000000"/>
                <w:lang w:eastAsia="en-GB"/>
              </w:rPr>
              <w:t>4.79</w:t>
            </w:r>
          </w:p>
        </w:tc>
        <w:tc>
          <w:tcPr>
            <w:tcW w:w="369" w:type="pct"/>
            <w:tcBorders>
              <w:top w:val="nil"/>
              <w:bottom w:val="nil"/>
            </w:tcBorders>
            <w:shd w:val="clear" w:color="auto" w:fill="auto"/>
            <w:noWrap/>
          </w:tcPr>
          <w:p w14:paraId="04583D6F"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eastAsia="en-GB"/>
              </w:rPr>
            </w:pPr>
            <w:r w:rsidRPr="00872431">
              <w:rPr>
                <w:rFonts w:ascii="Calibri" w:eastAsia="Times New Roman" w:hAnsi="Calibri" w:cs="Times New Roman"/>
                <w:b/>
                <w:color w:val="000000"/>
                <w:lang w:eastAsia="en-GB"/>
              </w:rPr>
              <w:t>5.16</w:t>
            </w:r>
          </w:p>
        </w:tc>
        <w:tc>
          <w:tcPr>
            <w:tcW w:w="369" w:type="pct"/>
            <w:tcBorders>
              <w:top w:val="nil"/>
              <w:bottom w:val="nil"/>
            </w:tcBorders>
            <w:shd w:val="clear" w:color="auto" w:fill="auto"/>
            <w:noWrap/>
          </w:tcPr>
          <w:p w14:paraId="48397BF4"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eastAsia="en-GB"/>
              </w:rPr>
            </w:pPr>
            <w:r w:rsidRPr="00872431">
              <w:rPr>
                <w:rFonts w:ascii="Calibri" w:eastAsia="Times New Roman" w:hAnsi="Calibri" w:cs="Times New Roman"/>
                <w:b/>
                <w:color w:val="000000"/>
                <w:lang w:eastAsia="en-GB"/>
              </w:rPr>
              <w:t>5.53</w:t>
            </w:r>
          </w:p>
        </w:tc>
        <w:tc>
          <w:tcPr>
            <w:tcW w:w="369" w:type="pct"/>
            <w:tcBorders>
              <w:top w:val="nil"/>
              <w:bottom w:val="nil"/>
            </w:tcBorders>
            <w:shd w:val="clear" w:color="auto" w:fill="auto"/>
            <w:noWrap/>
          </w:tcPr>
          <w:p w14:paraId="6055150F"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eastAsia="en-GB"/>
              </w:rPr>
            </w:pPr>
            <w:r w:rsidRPr="00872431">
              <w:rPr>
                <w:rFonts w:ascii="Calibri" w:eastAsia="Times New Roman" w:hAnsi="Calibri" w:cs="Times New Roman"/>
                <w:b/>
                <w:color w:val="000000"/>
                <w:lang w:eastAsia="en-GB"/>
              </w:rPr>
              <w:t>5.89</w:t>
            </w:r>
          </w:p>
        </w:tc>
        <w:tc>
          <w:tcPr>
            <w:tcW w:w="369" w:type="pct"/>
            <w:tcBorders>
              <w:top w:val="nil"/>
              <w:bottom w:val="nil"/>
            </w:tcBorders>
            <w:shd w:val="clear" w:color="auto" w:fill="auto"/>
            <w:noWrap/>
          </w:tcPr>
          <w:p w14:paraId="3B15BCFC"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eastAsia="en-GB"/>
              </w:rPr>
            </w:pPr>
            <w:r w:rsidRPr="00872431">
              <w:rPr>
                <w:rFonts w:ascii="Calibri" w:eastAsia="Times New Roman" w:hAnsi="Calibri" w:cs="Times New Roman"/>
                <w:b/>
                <w:color w:val="000000"/>
                <w:lang w:eastAsia="en-GB"/>
              </w:rPr>
              <w:t>6.26</w:t>
            </w:r>
          </w:p>
        </w:tc>
        <w:tc>
          <w:tcPr>
            <w:tcW w:w="369" w:type="pct"/>
            <w:tcBorders>
              <w:top w:val="nil"/>
              <w:bottom w:val="nil"/>
            </w:tcBorders>
            <w:shd w:val="clear" w:color="auto" w:fill="auto"/>
            <w:noWrap/>
          </w:tcPr>
          <w:p w14:paraId="4BFFF5E6"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eastAsia="en-GB"/>
              </w:rPr>
            </w:pPr>
            <w:r w:rsidRPr="00872431">
              <w:rPr>
                <w:rFonts w:ascii="Calibri" w:eastAsia="Times New Roman" w:hAnsi="Calibri" w:cs="Times New Roman"/>
                <w:b/>
                <w:color w:val="000000"/>
                <w:lang w:eastAsia="en-GB"/>
              </w:rPr>
              <w:t>6.63</w:t>
            </w:r>
          </w:p>
        </w:tc>
        <w:tc>
          <w:tcPr>
            <w:tcW w:w="369" w:type="pct"/>
            <w:tcBorders>
              <w:top w:val="nil"/>
              <w:bottom w:val="nil"/>
            </w:tcBorders>
            <w:shd w:val="clear" w:color="auto" w:fill="auto"/>
            <w:noWrap/>
          </w:tcPr>
          <w:p w14:paraId="3589570A"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eastAsia="en-GB"/>
              </w:rPr>
            </w:pPr>
            <w:r w:rsidRPr="00872431">
              <w:rPr>
                <w:rFonts w:ascii="Calibri" w:eastAsia="Times New Roman" w:hAnsi="Calibri" w:cs="Times New Roman"/>
                <w:b/>
                <w:color w:val="000000"/>
                <w:lang w:eastAsia="en-GB"/>
              </w:rPr>
              <w:t>7.00</w:t>
            </w:r>
          </w:p>
        </w:tc>
        <w:tc>
          <w:tcPr>
            <w:tcW w:w="373" w:type="pct"/>
            <w:tcBorders>
              <w:top w:val="nil"/>
              <w:bottom w:val="nil"/>
            </w:tcBorders>
            <w:shd w:val="clear" w:color="auto" w:fill="auto"/>
            <w:noWrap/>
          </w:tcPr>
          <w:p w14:paraId="70DCF658"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eastAsia="en-GB"/>
              </w:rPr>
            </w:pPr>
            <w:r w:rsidRPr="00872431">
              <w:rPr>
                <w:rFonts w:ascii="Calibri" w:eastAsia="Times New Roman" w:hAnsi="Calibri" w:cs="Times New Roman"/>
                <w:b/>
                <w:color w:val="000000"/>
                <w:lang w:eastAsia="en-GB"/>
              </w:rPr>
              <w:t>7.37</w:t>
            </w:r>
          </w:p>
        </w:tc>
      </w:tr>
      <w:tr w:rsidR="002948A6" w:rsidRPr="00872431" w14:paraId="2C196010" w14:textId="77777777" w:rsidTr="002948A6">
        <w:trPr>
          <w:trHeight w:val="300"/>
        </w:trPr>
        <w:tc>
          <w:tcPr>
            <w:cnfStyle w:val="001000000000" w:firstRow="0" w:lastRow="0" w:firstColumn="1" w:lastColumn="0" w:oddVBand="0" w:evenVBand="0" w:oddHBand="0" w:evenHBand="0" w:firstRowFirstColumn="0" w:firstRowLastColumn="0" w:lastRowFirstColumn="0" w:lastRowLastColumn="0"/>
            <w:tcW w:w="991" w:type="pct"/>
            <w:tcBorders>
              <w:top w:val="nil"/>
              <w:bottom w:val="nil"/>
            </w:tcBorders>
            <w:shd w:val="clear" w:color="auto" w:fill="auto"/>
            <w:hideMark/>
          </w:tcPr>
          <w:p w14:paraId="1BF52C39" w14:textId="77777777" w:rsidR="002948A6" w:rsidRPr="00872431" w:rsidRDefault="002948A6" w:rsidP="00EA5CD1">
            <w:pPr>
              <w:spacing w:before="0" w:line="276" w:lineRule="auto"/>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 xml:space="preserve">Average </w:t>
            </w:r>
          </w:p>
        </w:tc>
        <w:tc>
          <w:tcPr>
            <w:tcW w:w="316" w:type="pct"/>
            <w:tcBorders>
              <w:top w:val="nil"/>
              <w:bottom w:val="nil"/>
            </w:tcBorders>
            <w:shd w:val="clear" w:color="auto" w:fill="auto"/>
            <w:noWrap/>
            <w:hideMark/>
          </w:tcPr>
          <w:p w14:paraId="27AE3EE8" w14:textId="77777777" w:rsidR="002948A6" w:rsidRPr="00872431"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1.93</w:t>
            </w:r>
          </w:p>
        </w:tc>
        <w:tc>
          <w:tcPr>
            <w:tcW w:w="369" w:type="pct"/>
            <w:tcBorders>
              <w:top w:val="nil"/>
              <w:bottom w:val="nil"/>
            </w:tcBorders>
            <w:shd w:val="clear" w:color="auto" w:fill="auto"/>
            <w:noWrap/>
            <w:hideMark/>
          </w:tcPr>
          <w:p w14:paraId="62B00699" w14:textId="77777777" w:rsidR="002948A6" w:rsidRPr="00872431"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2.70</w:t>
            </w:r>
          </w:p>
        </w:tc>
        <w:tc>
          <w:tcPr>
            <w:tcW w:w="369" w:type="pct"/>
            <w:tcBorders>
              <w:top w:val="nil"/>
              <w:bottom w:val="nil"/>
            </w:tcBorders>
            <w:shd w:val="clear" w:color="auto" w:fill="auto"/>
            <w:noWrap/>
            <w:hideMark/>
          </w:tcPr>
          <w:p w14:paraId="15F9FDE4" w14:textId="77777777" w:rsidR="002948A6" w:rsidRPr="00872431"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4.26</w:t>
            </w:r>
          </w:p>
        </w:tc>
        <w:tc>
          <w:tcPr>
            <w:tcW w:w="369" w:type="pct"/>
            <w:tcBorders>
              <w:top w:val="nil"/>
              <w:bottom w:val="nil"/>
            </w:tcBorders>
            <w:shd w:val="clear" w:color="auto" w:fill="auto"/>
            <w:noWrap/>
            <w:hideMark/>
          </w:tcPr>
          <w:p w14:paraId="328DD34B" w14:textId="77777777" w:rsidR="002948A6" w:rsidRPr="00872431"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5.73</w:t>
            </w:r>
          </w:p>
        </w:tc>
        <w:tc>
          <w:tcPr>
            <w:tcW w:w="369" w:type="pct"/>
            <w:tcBorders>
              <w:top w:val="nil"/>
              <w:bottom w:val="nil"/>
            </w:tcBorders>
            <w:shd w:val="clear" w:color="auto" w:fill="auto"/>
            <w:noWrap/>
            <w:hideMark/>
          </w:tcPr>
          <w:p w14:paraId="05EFB852" w14:textId="77777777" w:rsidR="002948A6" w:rsidRPr="00872431"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7.56</w:t>
            </w:r>
          </w:p>
        </w:tc>
        <w:tc>
          <w:tcPr>
            <w:tcW w:w="369" w:type="pct"/>
            <w:tcBorders>
              <w:top w:val="nil"/>
              <w:bottom w:val="nil"/>
            </w:tcBorders>
            <w:shd w:val="clear" w:color="auto" w:fill="auto"/>
            <w:noWrap/>
            <w:hideMark/>
          </w:tcPr>
          <w:p w14:paraId="587ECD9F" w14:textId="77777777" w:rsidR="002948A6" w:rsidRPr="00872431"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9.75</w:t>
            </w:r>
          </w:p>
        </w:tc>
        <w:tc>
          <w:tcPr>
            <w:tcW w:w="369" w:type="pct"/>
            <w:tcBorders>
              <w:top w:val="nil"/>
              <w:bottom w:val="nil"/>
            </w:tcBorders>
            <w:shd w:val="clear" w:color="auto" w:fill="auto"/>
            <w:noWrap/>
            <w:hideMark/>
          </w:tcPr>
          <w:p w14:paraId="13A33092" w14:textId="77777777" w:rsidR="002948A6" w:rsidRPr="00872431"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12.66</w:t>
            </w:r>
          </w:p>
        </w:tc>
        <w:tc>
          <w:tcPr>
            <w:tcW w:w="369" w:type="pct"/>
            <w:tcBorders>
              <w:top w:val="nil"/>
              <w:bottom w:val="nil"/>
            </w:tcBorders>
            <w:shd w:val="clear" w:color="auto" w:fill="auto"/>
            <w:noWrap/>
            <w:hideMark/>
          </w:tcPr>
          <w:p w14:paraId="768B026A" w14:textId="77777777" w:rsidR="002948A6" w:rsidRPr="00872431"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14.65</w:t>
            </w:r>
          </w:p>
        </w:tc>
        <w:tc>
          <w:tcPr>
            <w:tcW w:w="369" w:type="pct"/>
            <w:tcBorders>
              <w:top w:val="nil"/>
              <w:bottom w:val="nil"/>
            </w:tcBorders>
            <w:shd w:val="clear" w:color="auto" w:fill="auto"/>
            <w:noWrap/>
            <w:hideMark/>
          </w:tcPr>
          <w:p w14:paraId="4DE8913F" w14:textId="77777777" w:rsidR="002948A6" w:rsidRPr="00872431"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20.14</w:t>
            </w:r>
          </w:p>
        </w:tc>
        <w:tc>
          <w:tcPr>
            <w:tcW w:w="369" w:type="pct"/>
            <w:tcBorders>
              <w:top w:val="nil"/>
              <w:bottom w:val="nil"/>
            </w:tcBorders>
            <w:shd w:val="clear" w:color="auto" w:fill="auto"/>
            <w:noWrap/>
            <w:hideMark/>
          </w:tcPr>
          <w:p w14:paraId="6E18F7B9" w14:textId="77777777" w:rsidR="002948A6" w:rsidRPr="00872431"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21.52</w:t>
            </w:r>
          </w:p>
        </w:tc>
        <w:tc>
          <w:tcPr>
            <w:tcW w:w="373" w:type="pct"/>
            <w:tcBorders>
              <w:top w:val="nil"/>
              <w:bottom w:val="nil"/>
            </w:tcBorders>
            <w:shd w:val="clear" w:color="auto" w:fill="auto"/>
            <w:noWrap/>
            <w:hideMark/>
          </w:tcPr>
          <w:p w14:paraId="4EE46C3E" w14:textId="77777777" w:rsidR="002948A6" w:rsidRPr="00872431"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42.29</w:t>
            </w:r>
          </w:p>
        </w:tc>
      </w:tr>
      <w:tr w:rsidR="002948A6" w:rsidRPr="00872431" w14:paraId="21697FA3" w14:textId="77777777" w:rsidTr="002948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1" w:type="pct"/>
            <w:tcBorders>
              <w:top w:val="nil"/>
              <w:bottom w:val="nil"/>
            </w:tcBorders>
            <w:shd w:val="clear" w:color="auto" w:fill="auto"/>
            <w:hideMark/>
          </w:tcPr>
          <w:p w14:paraId="648721F9" w14:textId="3ACA75F3" w:rsidR="002948A6" w:rsidRPr="00872431" w:rsidRDefault="002948A6" w:rsidP="00EA5CD1">
            <w:pPr>
              <w:spacing w:before="0" w:line="276" w:lineRule="auto"/>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St dev</w:t>
            </w:r>
            <w:r w:rsidR="000550F8">
              <w:rPr>
                <w:rFonts w:ascii="Calibri" w:eastAsia="Times New Roman" w:hAnsi="Calibri" w:cs="Times New Roman"/>
                <w:color w:val="000000"/>
                <w:lang w:eastAsia="en-GB"/>
              </w:rPr>
              <w:t>.</w:t>
            </w:r>
          </w:p>
        </w:tc>
        <w:tc>
          <w:tcPr>
            <w:tcW w:w="316" w:type="pct"/>
            <w:tcBorders>
              <w:top w:val="nil"/>
              <w:bottom w:val="nil"/>
            </w:tcBorders>
            <w:shd w:val="clear" w:color="auto" w:fill="auto"/>
            <w:noWrap/>
            <w:hideMark/>
          </w:tcPr>
          <w:p w14:paraId="2F2F3755"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1.37</w:t>
            </w:r>
          </w:p>
        </w:tc>
        <w:tc>
          <w:tcPr>
            <w:tcW w:w="369" w:type="pct"/>
            <w:tcBorders>
              <w:top w:val="nil"/>
              <w:bottom w:val="nil"/>
            </w:tcBorders>
            <w:shd w:val="clear" w:color="auto" w:fill="auto"/>
            <w:noWrap/>
            <w:hideMark/>
          </w:tcPr>
          <w:p w14:paraId="416A849B"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1.71</w:t>
            </w:r>
          </w:p>
        </w:tc>
        <w:tc>
          <w:tcPr>
            <w:tcW w:w="369" w:type="pct"/>
            <w:tcBorders>
              <w:top w:val="nil"/>
              <w:bottom w:val="nil"/>
            </w:tcBorders>
            <w:shd w:val="clear" w:color="auto" w:fill="auto"/>
            <w:noWrap/>
            <w:hideMark/>
          </w:tcPr>
          <w:p w14:paraId="2E6E0826"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3.34</w:t>
            </w:r>
          </w:p>
        </w:tc>
        <w:tc>
          <w:tcPr>
            <w:tcW w:w="369" w:type="pct"/>
            <w:tcBorders>
              <w:top w:val="nil"/>
              <w:bottom w:val="nil"/>
            </w:tcBorders>
            <w:shd w:val="clear" w:color="auto" w:fill="auto"/>
            <w:noWrap/>
            <w:hideMark/>
          </w:tcPr>
          <w:p w14:paraId="4E3B6B7A"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4.30</w:t>
            </w:r>
          </w:p>
        </w:tc>
        <w:tc>
          <w:tcPr>
            <w:tcW w:w="369" w:type="pct"/>
            <w:tcBorders>
              <w:top w:val="nil"/>
              <w:bottom w:val="nil"/>
            </w:tcBorders>
            <w:shd w:val="clear" w:color="auto" w:fill="auto"/>
            <w:noWrap/>
            <w:hideMark/>
          </w:tcPr>
          <w:p w14:paraId="589700B5"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5.50</w:t>
            </w:r>
          </w:p>
        </w:tc>
        <w:tc>
          <w:tcPr>
            <w:tcW w:w="369" w:type="pct"/>
            <w:tcBorders>
              <w:top w:val="nil"/>
              <w:bottom w:val="nil"/>
            </w:tcBorders>
            <w:shd w:val="clear" w:color="auto" w:fill="auto"/>
            <w:noWrap/>
            <w:hideMark/>
          </w:tcPr>
          <w:p w14:paraId="34031458"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6.77</w:t>
            </w:r>
          </w:p>
        </w:tc>
        <w:tc>
          <w:tcPr>
            <w:tcW w:w="369" w:type="pct"/>
            <w:tcBorders>
              <w:top w:val="nil"/>
              <w:bottom w:val="nil"/>
            </w:tcBorders>
            <w:shd w:val="clear" w:color="auto" w:fill="auto"/>
            <w:noWrap/>
            <w:hideMark/>
          </w:tcPr>
          <w:p w14:paraId="75303FB8"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9.82</w:t>
            </w:r>
          </w:p>
        </w:tc>
        <w:tc>
          <w:tcPr>
            <w:tcW w:w="369" w:type="pct"/>
            <w:tcBorders>
              <w:top w:val="nil"/>
              <w:bottom w:val="nil"/>
            </w:tcBorders>
            <w:shd w:val="clear" w:color="auto" w:fill="auto"/>
            <w:noWrap/>
            <w:hideMark/>
          </w:tcPr>
          <w:p w14:paraId="5709682F"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10.56</w:t>
            </w:r>
          </w:p>
        </w:tc>
        <w:tc>
          <w:tcPr>
            <w:tcW w:w="369" w:type="pct"/>
            <w:tcBorders>
              <w:top w:val="nil"/>
              <w:bottom w:val="nil"/>
            </w:tcBorders>
            <w:shd w:val="clear" w:color="auto" w:fill="auto"/>
            <w:noWrap/>
            <w:hideMark/>
          </w:tcPr>
          <w:p w14:paraId="1EEEB41C"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12.85</w:t>
            </w:r>
          </w:p>
        </w:tc>
        <w:tc>
          <w:tcPr>
            <w:tcW w:w="369" w:type="pct"/>
            <w:tcBorders>
              <w:top w:val="nil"/>
              <w:bottom w:val="nil"/>
            </w:tcBorders>
            <w:shd w:val="clear" w:color="auto" w:fill="auto"/>
            <w:noWrap/>
            <w:hideMark/>
          </w:tcPr>
          <w:p w14:paraId="46805244"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12.38</w:t>
            </w:r>
          </w:p>
        </w:tc>
        <w:tc>
          <w:tcPr>
            <w:tcW w:w="373" w:type="pct"/>
            <w:tcBorders>
              <w:top w:val="nil"/>
              <w:bottom w:val="nil"/>
            </w:tcBorders>
            <w:shd w:val="clear" w:color="auto" w:fill="auto"/>
            <w:noWrap/>
            <w:hideMark/>
          </w:tcPr>
          <w:p w14:paraId="43E0C81B"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18.12</w:t>
            </w:r>
          </w:p>
        </w:tc>
      </w:tr>
      <w:tr w:rsidR="002948A6" w:rsidRPr="00872431" w14:paraId="32B2AEE6" w14:textId="77777777" w:rsidTr="002948A6">
        <w:trPr>
          <w:trHeight w:val="300"/>
        </w:trPr>
        <w:tc>
          <w:tcPr>
            <w:cnfStyle w:val="001000000000" w:firstRow="0" w:lastRow="0" w:firstColumn="1" w:lastColumn="0" w:oddVBand="0" w:evenVBand="0" w:oddHBand="0" w:evenHBand="0" w:firstRowFirstColumn="0" w:firstRowLastColumn="0" w:lastRowFirstColumn="0" w:lastRowLastColumn="0"/>
            <w:tcW w:w="991" w:type="pct"/>
            <w:tcBorders>
              <w:top w:val="nil"/>
              <w:bottom w:val="nil"/>
            </w:tcBorders>
            <w:shd w:val="clear" w:color="auto" w:fill="auto"/>
            <w:hideMark/>
          </w:tcPr>
          <w:p w14:paraId="67526329" w14:textId="77777777" w:rsidR="002948A6" w:rsidRPr="00872431" w:rsidRDefault="002948A6" w:rsidP="00EA5CD1">
            <w:pPr>
              <w:spacing w:before="0" w:line="276" w:lineRule="auto"/>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 xml:space="preserve">Minimum </w:t>
            </w:r>
          </w:p>
        </w:tc>
        <w:tc>
          <w:tcPr>
            <w:tcW w:w="316" w:type="pct"/>
            <w:tcBorders>
              <w:top w:val="nil"/>
              <w:bottom w:val="nil"/>
            </w:tcBorders>
            <w:shd w:val="clear" w:color="auto" w:fill="auto"/>
            <w:noWrap/>
            <w:hideMark/>
          </w:tcPr>
          <w:p w14:paraId="5EB2F8A7" w14:textId="77777777" w:rsidR="002948A6" w:rsidRPr="00872431"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872431">
              <w:rPr>
                <w:rFonts w:ascii="Calibri" w:hAnsi="Calibri"/>
                <w:color w:val="000000"/>
              </w:rPr>
              <w:t>1.26</w:t>
            </w:r>
          </w:p>
        </w:tc>
        <w:tc>
          <w:tcPr>
            <w:tcW w:w="369" w:type="pct"/>
            <w:tcBorders>
              <w:top w:val="nil"/>
              <w:bottom w:val="nil"/>
            </w:tcBorders>
            <w:shd w:val="clear" w:color="auto" w:fill="auto"/>
            <w:noWrap/>
            <w:hideMark/>
          </w:tcPr>
          <w:p w14:paraId="12FA19EE" w14:textId="77777777" w:rsidR="002948A6" w:rsidRPr="00872431"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872431">
              <w:rPr>
                <w:rFonts w:ascii="Calibri" w:hAnsi="Calibri"/>
                <w:color w:val="000000"/>
              </w:rPr>
              <w:t>1.00</w:t>
            </w:r>
          </w:p>
        </w:tc>
        <w:tc>
          <w:tcPr>
            <w:tcW w:w="369" w:type="pct"/>
            <w:tcBorders>
              <w:top w:val="nil"/>
              <w:bottom w:val="nil"/>
            </w:tcBorders>
            <w:shd w:val="clear" w:color="auto" w:fill="auto"/>
            <w:noWrap/>
            <w:hideMark/>
          </w:tcPr>
          <w:p w14:paraId="1FC16B39" w14:textId="77777777" w:rsidR="002948A6" w:rsidRPr="00872431"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872431">
              <w:rPr>
                <w:rFonts w:ascii="Calibri" w:hAnsi="Calibri"/>
                <w:color w:val="000000"/>
              </w:rPr>
              <w:t>1.04</w:t>
            </w:r>
          </w:p>
        </w:tc>
        <w:tc>
          <w:tcPr>
            <w:tcW w:w="369" w:type="pct"/>
            <w:tcBorders>
              <w:top w:val="nil"/>
              <w:bottom w:val="nil"/>
            </w:tcBorders>
            <w:shd w:val="clear" w:color="auto" w:fill="auto"/>
            <w:noWrap/>
            <w:hideMark/>
          </w:tcPr>
          <w:p w14:paraId="5A3B202E" w14:textId="77777777" w:rsidR="002948A6" w:rsidRPr="00872431"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872431">
              <w:rPr>
                <w:rFonts w:ascii="Calibri" w:hAnsi="Calibri"/>
                <w:color w:val="000000"/>
              </w:rPr>
              <w:t>1.41</w:t>
            </w:r>
          </w:p>
        </w:tc>
        <w:tc>
          <w:tcPr>
            <w:tcW w:w="369" w:type="pct"/>
            <w:tcBorders>
              <w:top w:val="nil"/>
              <w:bottom w:val="nil"/>
            </w:tcBorders>
            <w:shd w:val="clear" w:color="auto" w:fill="auto"/>
            <w:noWrap/>
            <w:hideMark/>
          </w:tcPr>
          <w:p w14:paraId="294E6093" w14:textId="77777777" w:rsidR="002948A6" w:rsidRPr="00872431"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872431">
              <w:rPr>
                <w:rFonts w:ascii="Calibri" w:hAnsi="Calibri"/>
                <w:color w:val="000000"/>
              </w:rPr>
              <w:t>1.67</w:t>
            </w:r>
          </w:p>
        </w:tc>
        <w:tc>
          <w:tcPr>
            <w:tcW w:w="369" w:type="pct"/>
            <w:tcBorders>
              <w:top w:val="nil"/>
              <w:bottom w:val="nil"/>
            </w:tcBorders>
            <w:shd w:val="clear" w:color="auto" w:fill="auto"/>
            <w:noWrap/>
            <w:hideMark/>
          </w:tcPr>
          <w:p w14:paraId="3EDBB567" w14:textId="77777777" w:rsidR="002948A6" w:rsidRPr="00872431"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872431">
              <w:rPr>
                <w:rFonts w:ascii="Calibri" w:hAnsi="Calibri"/>
                <w:color w:val="000000"/>
              </w:rPr>
              <w:t>1.60</w:t>
            </w:r>
          </w:p>
        </w:tc>
        <w:tc>
          <w:tcPr>
            <w:tcW w:w="369" w:type="pct"/>
            <w:tcBorders>
              <w:top w:val="nil"/>
              <w:bottom w:val="nil"/>
            </w:tcBorders>
            <w:shd w:val="clear" w:color="auto" w:fill="auto"/>
            <w:noWrap/>
            <w:hideMark/>
          </w:tcPr>
          <w:p w14:paraId="0DCB0DA2" w14:textId="77777777" w:rsidR="002948A6" w:rsidRPr="00872431"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872431">
              <w:rPr>
                <w:rFonts w:ascii="Calibri" w:hAnsi="Calibri"/>
                <w:color w:val="000000"/>
              </w:rPr>
              <w:t>1.56</w:t>
            </w:r>
          </w:p>
        </w:tc>
        <w:tc>
          <w:tcPr>
            <w:tcW w:w="369" w:type="pct"/>
            <w:tcBorders>
              <w:top w:val="nil"/>
              <w:bottom w:val="nil"/>
            </w:tcBorders>
            <w:shd w:val="clear" w:color="auto" w:fill="auto"/>
            <w:noWrap/>
            <w:hideMark/>
          </w:tcPr>
          <w:p w14:paraId="41D6B1D4" w14:textId="77777777" w:rsidR="002948A6" w:rsidRPr="00872431"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872431">
              <w:rPr>
                <w:rFonts w:ascii="Calibri" w:hAnsi="Calibri"/>
                <w:color w:val="000000"/>
              </w:rPr>
              <w:t>1.56</w:t>
            </w:r>
          </w:p>
        </w:tc>
        <w:tc>
          <w:tcPr>
            <w:tcW w:w="369" w:type="pct"/>
            <w:tcBorders>
              <w:top w:val="nil"/>
              <w:bottom w:val="nil"/>
            </w:tcBorders>
            <w:shd w:val="clear" w:color="auto" w:fill="auto"/>
            <w:noWrap/>
            <w:hideMark/>
          </w:tcPr>
          <w:p w14:paraId="6470F1C6" w14:textId="77777777" w:rsidR="002948A6" w:rsidRPr="00872431"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872431">
              <w:rPr>
                <w:rFonts w:ascii="Calibri" w:hAnsi="Calibri"/>
                <w:color w:val="000000"/>
              </w:rPr>
              <w:t>1.78</w:t>
            </w:r>
          </w:p>
        </w:tc>
        <w:tc>
          <w:tcPr>
            <w:tcW w:w="369" w:type="pct"/>
            <w:tcBorders>
              <w:top w:val="nil"/>
              <w:bottom w:val="nil"/>
            </w:tcBorders>
            <w:shd w:val="clear" w:color="auto" w:fill="auto"/>
            <w:noWrap/>
            <w:hideMark/>
          </w:tcPr>
          <w:p w14:paraId="5BF81803" w14:textId="77777777" w:rsidR="002948A6" w:rsidRPr="00872431"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872431">
              <w:rPr>
                <w:rFonts w:ascii="Calibri" w:hAnsi="Calibri"/>
                <w:color w:val="000000"/>
              </w:rPr>
              <w:t>1.63</w:t>
            </w:r>
          </w:p>
        </w:tc>
        <w:tc>
          <w:tcPr>
            <w:tcW w:w="373" w:type="pct"/>
            <w:tcBorders>
              <w:top w:val="nil"/>
              <w:bottom w:val="nil"/>
            </w:tcBorders>
            <w:shd w:val="clear" w:color="auto" w:fill="auto"/>
            <w:noWrap/>
            <w:hideMark/>
          </w:tcPr>
          <w:p w14:paraId="57BE182F" w14:textId="77777777" w:rsidR="002948A6" w:rsidRPr="00872431"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872431">
              <w:rPr>
                <w:rFonts w:ascii="Calibri" w:hAnsi="Calibri"/>
                <w:color w:val="000000"/>
              </w:rPr>
              <w:t>2.34</w:t>
            </w:r>
          </w:p>
        </w:tc>
      </w:tr>
      <w:tr w:rsidR="002948A6" w:rsidRPr="00872431" w14:paraId="2C8BE6D1" w14:textId="77777777" w:rsidTr="002948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1" w:type="pct"/>
            <w:tcBorders>
              <w:top w:val="nil"/>
              <w:bottom w:val="nil"/>
            </w:tcBorders>
            <w:shd w:val="clear" w:color="auto" w:fill="auto"/>
            <w:hideMark/>
          </w:tcPr>
          <w:p w14:paraId="0BEC6FA5" w14:textId="77777777" w:rsidR="002948A6" w:rsidRPr="00872431" w:rsidRDefault="002948A6" w:rsidP="00EA5CD1">
            <w:pPr>
              <w:spacing w:before="0" w:line="276" w:lineRule="auto"/>
              <w:rPr>
                <w:rFonts w:ascii="Calibri" w:eastAsia="Times New Roman" w:hAnsi="Calibri" w:cs="Times New Roman"/>
                <w:color w:val="000000"/>
                <w:lang w:eastAsia="en-GB"/>
              </w:rPr>
            </w:pPr>
            <w:r w:rsidRPr="00872431">
              <w:rPr>
                <w:rFonts w:ascii="Calibri" w:eastAsia="Times New Roman" w:hAnsi="Calibri" w:cs="Times New Roman"/>
                <w:color w:val="000000"/>
                <w:lang w:eastAsia="en-GB"/>
              </w:rPr>
              <w:t xml:space="preserve">Maximum </w:t>
            </w:r>
          </w:p>
        </w:tc>
        <w:tc>
          <w:tcPr>
            <w:tcW w:w="316" w:type="pct"/>
            <w:tcBorders>
              <w:top w:val="nil"/>
              <w:bottom w:val="nil"/>
            </w:tcBorders>
            <w:shd w:val="clear" w:color="auto" w:fill="auto"/>
            <w:noWrap/>
            <w:hideMark/>
          </w:tcPr>
          <w:p w14:paraId="0883C85D"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872431">
              <w:rPr>
                <w:rFonts w:ascii="Calibri" w:hAnsi="Calibri"/>
                <w:color w:val="000000"/>
              </w:rPr>
              <w:t>8.02</w:t>
            </w:r>
          </w:p>
        </w:tc>
        <w:tc>
          <w:tcPr>
            <w:tcW w:w="369" w:type="pct"/>
            <w:tcBorders>
              <w:top w:val="nil"/>
              <w:bottom w:val="nil"/>
            </w:tcBorders>
            <w:shd w:val="clear" w:color="auto" w:fill="auto"/>
            <w:noWrap/>
            <w:hideMark/>
          </w:tcPr>
          <w:p w14:paraId="42AA4CD6"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872431">
              <w:rPr>
                <w:rFonts w:ascii="Calibri" w:hAnsi="Calibri"/>
                <w:color w:val="000000"/>
              </w:rPr>
              <w:t>16.56</w:t>
            </w:r>
          </w:p>
        </w:tc>
        <w:tc>
          <w:tcPr>
            <w:tcW w:w="369" w:type="pct"/>
            <w:tcBorders>
              <w:top w:val="nil"/>
              <w:bottom w:val="nil"/>
            </w:tcBorders>
            <w:shd w:val="clear" w:color="auto" w:fill="auto"/>
            <w:noWrap/>
            <w:hideMark/>
          </w:tcPr>
          <w:p w14:paraId="1A52784C"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872431">
              <w:rPr>
                <w:rFonts w:ascii="Calibri" w:hAnsi="Calibri"/>
                <w:color w:val="000000"/>
              </w:rPr>
              <w:t>21.79</w:t>
            </w:r>
          </w:p>
        </w:tc>
        <w:tc>
          <w:tcPr>
            <w:tcW w:w="369" w:type="pct"/>
            <w:tcBorders>
              <w:top w:val="nil"/>
              <w:bottom w:val="nil"/>
            </w:tcBorders>
            <w:shd w:val="clear" w:color="auto" w:fill="auto"/>
            <w:noWrap/>
            <w:hideMark/>
          </w:tcPr>
          <w:p w14:paraId="68DDCB2E"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872431">
              <w:rPr>
                <w:rFonts w:ascii="Calibri" w:hAnsi="Calibri"/>
                <w:color w:val="000000"/>
              </w:rPr>
              <w:t>29.11</w:t>
            </w:r>
          </w:p>
        </w:tc>
        <w:tc>
          <w:tcPr>
            <w:tcW w:w="369" w:type="pct"/>
            <w:tcBorders>
              <w:top w:val="nil"/>
              <w:bottom w:val="nil"/>
            </w:tcBorders>
            <w:shd w:val="clear" w:color="auto" w:fill="auto"/>
            <w:noWrap/>
            <w:hideMark/>
          </w:tcPr>
          <w:p w14:paraId="1FC8A02B"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872431">
              <w:rPr>
                <w:rFonts w:ascii="Calibri" w:hAnsi="Calibri"/>
                <w:color w:val="000000"/>
              </w:rPr>
              <w:t>36.87</w:t>
            </w:r>
          </w:p>
        </w:tc>
        <w:tc>
          <w:tcPr>
            <w:tcW w:w="369" w:type="pct"/>
            <w:tcBorders>
              <w:top w:val="nil"/>
              <w:bottom w:val="nil"/>
            </w:tcBorders>
            <w:shd w:val="clear" w:color="auto" w:fill="auto"/>
            <w:noWrap/>
            <w:hideMark/>
          </w:tcPr>
          <w:p w14:paraId="6EB56025"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872431">
              <w:rPr>
                <w:rFonts w:ascii="Calibri" w:hAnsi="Calibri"/>
                <w:color w:val="000000"/>
              </w:rPr>
              <w:t>38.95</w:t>
            </w:r>
          </w:p>
        </w:tc>
        <w:tc>
          <w:tcPr>
            <w:tcW w:w="369" w:type="pct"/>
            <w:tcBorders>
              <w:top w:val="nil"/>
              <w:bottom w:val="nil"/>
            </w:tcBorders>
            <w:shd w:val="clear" w:color="auto" w:fill="auto"/>
            <w:noWrap/>
            <w:hideMark/>
          </w:tcPr>
          <w:p w14:paraId="3F365311"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872431">
              <w:rPr>
                <w:rFonts w:ascii="Calibri" w:hAnsi="Calibri"/>
                <w:color w:val="000000"/>
              </w:rPr>
              <w:t>59.78</w:t>
            </w:r>
          </w:p>
        </w:tc>
        <w:tc>
          <w:tcPr>
            <w:tcW w:w="369" w:type="pct"/>
            <w:tcBorders>
              <w:top w:val="nil"/>
              <w:bottom w:val="nil"/>
            </w:tcBorders>
            <w:shd w:val="clear" w:color="auto" w:fill="auto"/>
            <w:noWrap/>
            <w:hideMark/>
          </w:tcPr>
          <w:p w14:paraId="221D951C"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872431">
              <w:rPr>
                <w:rFonts w:ascii="Calibri" w:hAnsi="Calibri"/>
                <w:color w:val="000000"/>
              </w:rPr>
              <w:t>59.78</w:t>
            </w:r>
          </w:p>
        </w:tc>
        <w:tc>
          <w:tcPr>
            <w:tcW w:w="369" w:type="pct"/>
            <w:tcBorders>
              <w:top w:val="nil"/>
              <w:bottom w:val="nil"/>
            </w:tcBorders>
            <w:shd w:val="clear" w:color="auto" w:fill="auto"/>
            <w:noWrap/>
            <w:hideMark/>
          </w:tcPr>
          <w:p w14:paraId="63EE1628"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872431">
              <w:rPr>
                <w:rFonts w:ascii="Calibri" w:hAnsi="Calibri"/>
                <w:color w:val="000000"/>
              </w:rPr>
              <w:t>58.96</w:t>
            </w:r>
          </w:p>
        </w:tc>
        <w:tc>
          <w:tcPr>
            <w:tcW w:w="369" w:type="pct"/>
            <w:tcBorders>
              <w:top w:val="nil"/>
              <w:bottom w:val="nil"/>
            </w:tcBorders>
            <w:shd w:val="clear" w:color="auto" w:fill="auto"/>
            <w:noWrap/>
            <w:hideMark/>
          </w:tcPr>
          <w:p w14:paraId="3FD4E535"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872431">
              <w:rPr>
                <w:rFonts w:ascii="Calibri" w:hAnsi="Calibri"/>
                <w:color w:val="000000"/>
              </w:rPr>
              <w:t>59.70</w:t>
            </w:r>
          </w:p>
        </w:tc>
        <w:tc>
          <w:tcPr>
            <w:tcW w:w="373" w:type="pct"/>
            <w:tcBorders>
              <w:top w:val="nil"/>
              <w:bottom w:val="nil"/>
            </w:tcBorders>
            <w:shd w:val="clear" w:color="auto" w:fill="auto"/>
            <w:noWrap/>
            <w:hideMark/>
          </w:tcPr>
          <w:p w14:paraId="6569F293" w14:textId="77777777" w:rsidR="002948A6" w:rsidRPr="00872431"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872431">
              <w:rPr>
                <w:rFonts w:ascii="Calibri" w:hAnsi="Calibri"/>
                <w:color w:val="000000"/>
              </w:rPr>
              <w:t>59.55</w:t>
            </w:r>
          </w:p>
        </w:tc>
      </w:tr>
    </w:tbl>
    <w:p w14:paraId="0E22AB9B" w14:textId="77777777" w:rsidR="002948A6" w:rsidRDefault="002948A6" w:rsidP="00EA5CD1">
      <w:pPr>
        <w:spacing w:line="276" w:lineRule="auto"/>
      </w:pPr>
    </w:p>
    <w:p w14:paraId="631E1E51" w14:textId="6FAAEB54" w:rsidR="002948A6" w:rsidRDefault="002948A6" w:rsidP="00EA5CD1">
      <w:pPr>
        <w:spacing w:line="276" w:lineRule="auto"/>
      </w:pPr>
      <w:r>
        <w:t>The frequency of the beads peak to trough movement decreased at higher flow rates.  This caused the average height to reflect the range of heights achie</w:t>
      </w:r>
      <w:r w:rsidR="000D5376">
        <w:t xml:space="preserve">ved over time.  To study this, </w:t>
      </w:r>
      <w:r>
        <w:t xml:space="preserve">the frequency distribution of bead heights over the range of flow rates were compared.  The analysis steps to calculate bead height frequency are given in </w:t>
      </w:r>
      <w:r>
        <w:fldChar w:fldCharType="begin"/>
      </w:r>
      <w:r>
        <w:instrText xml:space="preserve"> REF _Ref461462368 \h </w:instrText>
      </w:r>
      <w:r w:rsidR="00EA5CD1">
        <w:instrText xml:space="preserve"> \* MERGEFORMAT </w:instrText>
      </w:r>
      <w:r>
        <w:fldChar w:fldCharType="separate"/>
      </w:r>
      <w:r w:rsidR="005D3AE0">
        <w:t xml:space="preserve">Table </w:t>
      </w:r>
      <w:r w:rsidR="005D3AE0">
        <w:rPr>
          <w:noProof/>
        </w:rPr>
        <w:t>6</w:t>
      </w:r>
      <w:r w:rsidR="005D3AE0">
        <w:rPr>
          <w:noProof/>
        </w:rPr>
        <w:noBreakHyphen/>
        <w:t>14</w:t>
      </w:r>
      <w:r>
        <w:fldChar w:fldCharType="end"/>
      </w:r>
      <w:r>
        <w:t xml:space="preserve">.  Here an example of the raw data collected in pixels is given, and the conversion to mm bead height.  All bead heights were categorised into </w:t>
      </w:r>
      <w:r w:rsidR="008A6546">
        <w:t xml:space="preserve">1 mm </w:t>
      </w:r>
      <w:r>
        <w:t xml:space="preserve">brackets, giving a total number of frames at each height of the fluidisation tube.  This was converted to a proportion of the total number of frames.  </w:t>
      </w:r>
      <w:r w:rsidR="00CE30DF">
        <w:t xml:space="preserve">The supplementary results are presented in Appendix B.  </w:t>
      </w:r>
      <w:r>
        <w:fldChar w:fldCharType="begin"/>
      </w:r>
      <w:r>
        <w:instrText xml:space="preserve"> REF _Ref455343517 \h  \* MERGEFORMAT </w:instrText>
      </w:r>
      <w:r>
        <w:fldChar w:fldCharType="separate"/>
      </w:r>
      <w:r w:rsidR="005D3AE0">
        <w:t xml:space="preserve">Figure </w:t>
      </w:r>
      <w:r w:rsidR="005D3AE0">
        <w:rPr>
          <w:noProof/>
        </w:rPr>
        <w:t>6</w:t>
      </w:r>
      <w:r w:rsidR="005D3AE0">
        <w:rPr>
          <w:noProof/>
        </w:rPr>
        <w:noBreakHyphen/>
        <w:t>18</w:t>
      </w:r>
      <w:r>
        <w:fldChar w:fldCharType="end"/>
      </w:r>
      <w:r>
        <w:t xml:space="preserve"> shows the proportion of time that the bead was captured at each height bracket.  The lower velocities of 3.68 and 4.05 m/s demonstrate a high percentage of low bead heights over the total number of frames studied.  The proportion of frames in which the bead was at the </w:t>
      </w:r>
      <w:r w:rsidR="000550F8">
        <w:t xml:space="preserve">lower end </w:t>
      </w:r>
      <w:r>
        <w:t>of the fluidisation tube at either 2 or 3 mm height from the distributor plate brackets could be directly linked to flow rate.  For example, the bead was recorded in the 2 mm bead height bracket for 81 % of the frames</w:t>
      </w:r>
      <w:r w:rsidRPr="000D699E">
        <w:t xml:space="preserve"> </w:t>
      </w:r>
      <w:r>
        <w:t xml:space="preserve">at 3.68 m/s, 53 % of the total frames at 4.05 m/s, and 21 % of the frames at 4.42 m/s.  Increasing the flow rates </w:t>
      </w:r>
      <w:r w:rsidR="000550F8">
        <w:t xml:space="preserve">broadened </w:t>
      </w:r>
      <w:r>
        <w:t>the range of bead heights recorded, spreading the proportion of heights recorded relative to the total number of frames (</w:t>
      </w:r>
      <w:r>
        <w:fldChar w:fldCharType="begin"/>
      </w:r>
      <w:r>
        <w:instrText xml:space="preserve"> REF _Ref455343517 \h  \* MERGEFORMAT </w:instrText>
      </w:r>
      <w:r>
        <w:fldChar w:fldCharType="separate"/>
      </w:r>
      <w:r w:rsidR="005D3AE0">
        <w:t xml:space="preserve">Figure </w:t>
      </w:r>
      <w:r w:rsidR="005D3AE0">
        <w:rPr>
          <w:noProof/>
        </w:rPr>
        <w:t>6</w:t>
      </w:r>
      <w:r w:rsidR="005D3AE0">
        <w:rPr>
          <w:noProof/>
        </w:rPr>
        <w:noBreakHyphen/>
        <w:t>18</w:t>
      </w:r>
      <w:r>
        <w:fldChar w:fldCharType="end"/>
      </w:r>
      <w:r>
        <w:t xml:space="preserve">).  In relation to the drying results seen in the fluidised single particle study, these results indicate that flow velocity does not simply increase the gas flow alongside a fluidised particle, but also affects the motion of the particle and, therefore, the range of velocities relative to the particle. </w:t>
      </w:r>
    </w:p>
    <w:p w14:paraId="157DEE6F" w14:textId="22598D27" w:rsidR="002948A6" w:rsidRDefault="002948A6" w:rsidP="00EA5CD1">
      <w:pPr>
        <w:pStyle w:val="Caption"/>
        <w:spacing w:line="276" w:lineRule="auto"/>
      </w:pPr>
      <w:bookmarkStart w:id="435" w:name="_Ref461462368"/>
      <w:bookmarkStart w:id="436" w:name="_Toc474686776"/>
      <w:r>
        <w:t xml:space="preserve">Table </w:t>
      </w:r>
      <w:fldSimple w:instr=" STYLEREF 1 \s ">
        <w:r w:rsidR="005D3AE0">
          <w:rPr>
            <w:noProof/>
          </w:rPr>
          <w:t>6</w:t>
        </w:r>
      </w:fldSimple>
      <w:r>
        <w:noBreakHyphen/>
      </w:r>
      <w:fldSimple w:instr=" SEQ Table \* ARABIC \s 1 ">
        <w:r w:rsidR="005D3AE0">
          <w:rPr>
            <w:noProof/>
          </w:rPr>
          <w:t>14</w:t>
        </w:r>
      </w:fldSimple>
      <w:bookmarkEnd w:id="435"/>
      <w:r>
        <w:t>.  Analysis steps for frequency of bead height, showing sample bead height calculation and sample distribution frequency for 8 bins.</w:t>
      </w:r>
      <w:bookmarkEnd w:id="436"/>
    </w:p>
    <w:tbl>
      <w:tblPr>
        <w:tblStyle w:val="LightShading"/>
        <w:tblW w:w="0" w:type="auto"/>
        <w:tblLook w:val="04A0" w:firstRow="1" w:lastRow="0" w:firstColumn="1" w:lastColumn="0" w:noHBand="0" w:noVBand="1"/>
      </w:tblPr>
      <w:tblGrid>
        <w:gridCol w:w="3477"/>
        <w:gridCol w:w="721"/>
        <w:gridCol w:w="721"/>
        <w:gridCol w:w="721"/>
        <w:gridCol w:w="721"/>
        <w:gridCol w:w="718"/>
        <w:gridCol w:w="721"/>
        <w:gridCol w:w="721"/>
        <w:gridCol w:w="721"/>
      </w:tblGrid>
      <w:tr w:rsidR="002948A6" w14:paraId="77884588" w14:textId="77777777" w:rsidTr="002948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tcBorders>
            <w:shd w:val="clear" w:color="auto" w:fill="auto"/>
          </w:tcPr>
          <w:p w14:paraId="1B30C61C" w14:textId="77777777" w:rsidR="002948A6" w:rsidRDefault="002948A6" w:rsidP="00EA5CD1">
            <w:pPr>
              <w:spacing w:before="0" w:line="276" w:lineRule="auto"/>
            </w:pPr>
            <w:r>
              <w:t>t (s)</w:t>
            </w:r>
          </w:p>
        </w:tc>
        <w:tc>
          <w:tcPr>
            <w:tcW w:w="0" w:type="auto"/>
            <w:tcBorders>
              <w:top w:val="single" w:sz="18" w:space="0" w:color="auto"/>
            </w:tcBorders>
            <w:shd w:val="clear" w:color="auto" w:fill="auto"/>
          </w:tcPr>
          <w:p w14:paraId="392CD2F9" w14:textId="77777777" w:rsidR="002948A6" w:rsidRDefault="002948A6" w:rsidP="00EA5CD1">
            <w:pPr>
              <w:spacing w:before="0" w:line="276" w:lineRule="auto"/>
              <w:cnfStyle w:val="100000000000" w:firstRow="1" w:lastRow="0" w:firstColumn="0" w:lastColumn="0" w:oddVBand="0" w:evenVBand="0" w:oddHBand="0" w:evenHBand="0" w:firstRowFirstColumn="0" w:firstRowLastColumn="0" w:lastRowFirstColumn="0" w:lastRowLastColumn="0"/>
            </w:pPr>
            <w:r>
              <w:t>0.025</w:t>
            </w:r>
          </w:p>
        </w:tc>
        <w:tc>
          <w:tcPr>
            <w:tcW w:w="0" w:type="auto"/>
            <w:tcBorders>
              <w:top w:val="single" w:sz="18" w:space="0" w:color="auto"/>
            </w:tcBorders>
            <w:shd w:val="clear" w:color="auto" w:fill="auto"/>
          </w:tcPr>
          <w:p w14:paraId="07A67A25" w14:textId="77777777" w:rsidR="002948A6" w:rsidRDefault="002948A6" w:rsidP="00EA5CD1">
            <w:pPr>
              <w:spacing w:before="0" w:line="276" w:lineRule="auto"/>
              <w:cnfStyle w:val="100000000000" w:firstRow="1" w:lastRow="0" w:firstColumn="0" w:lastColumn="0" w:oddVBand="0" w:evenVBand="0" w:oddHBand="0" w:evenHBand="0" w:firstRowFirstColumn="0" w:firstRowLastColumn="0" w:lastRowFirstColumn="0" w:lastRowLastColumn="0"/>
            </w:pPr>
            <w:r>
              <w:t>0.031</w:t>
            </w:r>
          </w:p>
        </w:tc>
        <w:tc>
          <w:tcPr>
            <w:tcW w:w="0" w:type="auto"/>
            <w:tcBorders>
              <w:top w:val="single" w:sz="18" w:space="0" w:color="auto"/>
            </w:tcBorders>
            <w:shd w:val="clear" w:color="auto" w:fill="auto"/>
          </w:tcPr>
          <w:p w14:paraId="18A88F32" w14:textId="77777777" w:rsidR="002948A6" w:rsidRDefault="002948A6" w:rsidP="00EA5CD1">
            <w:pPr>
              <w:spacing w:before="0" w:line="276" w:lineRule="auto"/>
              <w:cnfStyle w:val="100000000000" w:firstRow="1" w:lastRow="0" w:firstColumn="0" w:lastColumn="0" w:oddVBand="0" w:evenVBand="0" w:oddHBand="0" w:evenHBand="0" w:firstRowFirstColumn="0" w:firstRowLastColumn="0" w:lastRowFirstColumn="0" w:lastRowLastColumn="0"/>
            </w:pPr>
            <w:r>
              <w:t>0.038</w:t>
            </w:r>
          </w:p>
        </w:tc>
        <w:tc>
          <w:tcPr>
            <w:tcW w:w="0" w:type="auto"/>
            <w:tcBorders>
              <w:top w:val="single" w:sz="18" w:space="0" w:color="auto"/>
            </w:tcBorders>
            <w:shd w:val="clear" w:color="auto" w:fill="auto"/>
          </w:tcPr>
          <w:p w14:paraId="158A3C05" w14:textId="77777777" w:rsidR="002948A6" w:rsidRDefault="002948A6" w:rsidP="00EA5CD1">
            <w:pPr>
              <w:spacing w:before="0" w:line="276" w:lineRule="auto"/>
              <w:cnfStyle w:val="100000000000" w:firstRow="1" w:lastRow="0" w:firstColumn="0" w:lastColumn="0" w:oddVBand="0" w:evenVBand="0" w:oddHBand="0" w:evenHBand="0" w:firstRowFirstColumn="0" w:firstRowLastColumn="0" w:lastRowFirstColumn="0" w:lastRowLastColumn="0"/>
            </w:pPr>
            <w:r>
              <w:t>0.044</w:t>
            </w:r>
          </w:p>
        </w:tc>
        <w:tc>
          <w:tcPr>
            <w:tcW w:w="0" w:type="auto"/>
            <w:tcBorders>
              <w:top w:val="single" w:sz="18" w:space="0" w:color="auto"/>
            </w:tcBorders>
            <w:shd w:val="clear" w:color="auto" w:fill="FFFFFF" w:themeFill="background1"/>
          </w:tcPr>
          <w:p w14:paraId="732D50E6" w14:textId="77777777" w:rsidR="002948A6" w:rsidRDefault="002948A6" w:rsidP="00EA5CD1">
            <w:pPr>
              <w:spacing w:before="0" w:line="276" w:lineRule="auto"/>
              <w:cnfStyle w:val="100000000000" w:firstRow="1" w:lastRow="0" w:firstColumn="0" w:lastColumn="0" w:oddVBand="0" w:evenVBand="0" w:oddHBand="0" w:evenHBand="0" w:firstRowFirstColumn="0" w:firstRowLastColumn="0" w:lastRowFirstColumn="0" w:lastRowLastColumn="0"/>
            </w:pPr>
            <w:r>
              <w:t>0.05</w:t>
            </w:r>
          </w:p>
        </w:tc>
        <w:tc>
          <w:tcPr>
            <w:tcW w:w="0" w:type="auto"/>
            <w:tcBorders>
              <w:top w:val="single" w:sz="18" w:space="0" w:color="auto"/>
            </w:tcBorders>
            <w:shd w:val="clear" w:color="auto" w:fill="FFFFFF" w:themeFill="background1"/>
          </w:tcPr>
          <w:p w14:paraId="2C857387" w14:textId="77777777" w:rsidR="002948A6" w:rsidRDefault="002948A6" w:rsidP="00EA5CD1">
            <w:pPr>
              <w:spacing w:before="0" w:line="276" w:lineRule="auto"/>
              <w:cnfStyle w:val="100000000000" w:firstRow="1" w:lastRow="0" w:firstColumn="0" w:lastColumn="0" w:oddVBand="0" w:evenVBand="0" w:oddHBand="0" w:evenHBand="0" w:firstRowFirstColumn="0" w:firstRowLastColumn="0" w:lastRowFirstColumn="0" w:lastRowLastColumn="0"/>
            </w:pPr>
            <w:r>
              <w:t>0.056</w:t>
            </w:r>
          </w:p>
        </w:tc>
        <w:tc>
          <w:tcPr>
            <w:tcW w:w="0" w:type="auto"/>
            <w:tcBorders>
              <w:top w:val="single" w:sz="18" w:space="0" w:color="auto"/>
            </w:tcBorders>
          </w:tcPr>
          <w:p w14:paraId="16ADD225" w14:textId="77777777" w:rsidR="002948A6" w:rsidRDefault="002948A6"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pPr>
            <w:r>
              <w:t>0.063</w:t>
            </w:r>
          </w:p>
        </w:tc>
        <w:tc>
          <w:tcPr>
            <w:tcW w:w="0" w:type="auto"/>
            <w:tcBorders>
              <w:top w:val="single" w:sz="18" w:space="0" w:color="auto"/>
            </w:tcBorders>
          </w:tcPr>
          <w:p w14:paraId="25638F96" w14:textId="77777777" w:rsidR="002948A6" w:rsidRDefault="002948A6"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pPr>
            <w:r>
              <w:t>0.069</w:t>
            </w:r>
          </w:p>
        </w:tc>
      </w:tr>
      <w:tr w:rsidR="002948A6" w14:paraId="609FAF25"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1E05CA8" w14:textId="77777777" w:rsidR="002948A6" w:rsidRDefault="002948A6" w:rsidP="00EA5CD1">
            <w:pPr>
              <w:spacing w:before="0" w:line="276" w:lineRule="auto"/>
            </w:pPr>
            <w:r>
              <w:t>Bead top height (pixels)</w:t>
            </w:r>
          </w:p>
        </w:tc>
        <w:tc>
          <w:tcPr>
            <w:tcW w:w="0" w:type="auto"/>
            <w:shd w:val="clear" w:color="auto" w:fill="auto"/>
          </w:tcPr>
          <w:p w14:paraId="574F6263"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336</w:t>
            </w:r>
          </w:p>
        </w:tc>
        <w:tc>
          <w:tcPr>
            <w:tcW w:w="0" w:type="auto"/>
            <w:shd w:val="clear" w:color="auto" w:fill="auto"/>
          </w:tcPr>
          <w:p w14:paraId="1B7E4323"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324</w:t>
            </w:r>
          </w:p>
        </w:tc>
        <w:tc>
          <w:tcPr>
            <w:tcW w:w="0" w:type="auto"/>
            <w:shd w:val="clear" w:color="auto" w:fill="auto"/>
          </w:tcPr>
          <w:p w14:paraId="55E26104"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304</w:t>
            </w:r>
          </w:p>
        </w:tc>
        <w:tc>
          <w:tcPr>
            <w:tcW w:w="0" w:type="auto"/>
            <w:shd w:val="clear" w:color="auto" w:fill="auto"/>
          </w:tcPr>
          <w:p w14:paraId="68B0C558"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285</w:t>
            </w:r>
          </w:p>
        </w:tc>
        <w:tc>
          <w:tcPr>
            <w:tcW w:w="0" w:type="auto"/>
            <w:shd w:val="clear" w:color="auto" w:fill="auto"/>
          </w:tcPr>
          <w:p w14:paraId="608FBA93"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262</w:t>
            </w:r>
          </w:p>
        </w:tc>
        <w:tc>
          <w:tcPr>
            <w:tcW w:w="0" w:type="auto"/>
            <w:shd w:val="clear" w:color="auto" w:fill="auto"/>
          </w:tcPr>
          <w:p w14:paraId="04F5920A"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230</w:t>
            </w:r>
          </w:p>
        </w:tc>
        <w:tc>
          <w:tcPr>
            <w:tcW w:w="0" w:type="auto"/>
            <w:shd w:val="clear" w:color="auto" w:fill="auto"/>
          </w:tcPr>
          <w:p w14:paraId="5BF04E0A"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t>177</w:t>
            </w:r>
          </w:p>
        </w:tc>
        <w:tc>
          <w:tcPr>
            <w:tcW w:w="0" w:type="auto"/>
            <w:shd w:val="clear" w:color="auto" w:fill="auto"/>
          </w:tcPr>
          <w:p w14:paraId="2CEECF9E"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t>50</w:t>
            </w:r>
          </w:p>
        </w:tc>
      </w:tr>
      <w:tr w:rsidR="002948A6" w14:paraId="69DD62DA" w14:textId="77777777" w:rsidTr="002948A6">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tcPr>
          <w:p w14:paraId="690F1AF8" w14:textId="6012B726" w:rsidR="002948A6" w:rsidRDefault="002948A6" w:rsidP="00EA5CD1">
            <w:pPr>
              <w:spacing w:before="0" w:line="276" w:lineRule="auto"/>
              <w:jc w:val="left"/>
            </w:pPr>
            <w:r>
              <w:t xml:space="preserve">Bead top height (mm) </w:t>
            </w:r>
          </w:p>
        </w:tc>
        <w:tc>
          <w:tcPr>
            <w:tcW w:w="0" w:type="auto"/>
            <w:tcBorders>
              <w:bottom w:val="single" w:sz="4" w:space="0" w:color="auto"/>
            </w:tcBorders>
            <w:shd w:val="clear" w:color="auto" w:fill="auto"/>
          </w:tcPr>
          <w:p w14:paraId="038A97F4"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12.48</w:t>
            </w:r>
          </w:p>
        </w:tc>
        <w:tc>
          <w:tcPr>
            <w:tcW w:w="0" w:type="auto"/>
            <w:tcBorders>
              <w:bottom w:val="single" w:sz="4" w:space="0" w:color="auto"/>
            </w:tcBorders>
            <w:shd w:val="clear" w:color="auto" w:fill="auto"/>
          </w:tcPr>
          <w:p w14:paraId="76F428C7"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12.03</w:t>
            </w:r>
          </w:p>
        </w:tc>
        <w:tc>
          <w:tcPr>
            <w:tcW w:w="0" w:type="auto"/>
            <w:tcBorders>
              <w:bottom w:val="single" w:sz="4" w:space="0" w:color="auto"/>
            </w:tcBorders>
            <w:shd w:val="clear" w:color="auto" w:fill="auto"/>
          </w:tcPr>
          <w:p w14:paraId="0FCD62E4"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11.29</w:t>
            </w:r>
          </w:p>
        </w:tc>
        <w:tc>
          <w:tcPr>
            <w:tcW w:w="0" w:type="auto"/>
            <w:tcBorders>
              <w:bottom w:val="single" w:sz="4" w:space="0" w:color="auto"/>
            </w:tcBorders>
            <w:shd w:val="clear" w:color="auto" w:fill="auto"/>
          </w:tcPr>
          <w:p w14:paraId="55577D66"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10.58</w:t>
            </w:r>
          </w:p>
        </w:tc>
        <w:tc>
          <w:tcPr>
            <w:tcW w:w="0" w:type="auto"/>
            <w:tcBorders>
              <w:bottom w:val="single" w:sz="4" w:space="0" w:color="auto"/>
            </w:tcBorders>
            <w:shd w:val="clear" w:color="auto" w:fill="auto"/>
          </w:tcPr>
          <w:p w14:paraId="18729137"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9.73</w:t>
            </w:r>
          </w:p>
        </w:tc>
        <w:tc>
          <w:tcPr>
            <w:tcW w:w="0" w:type="auto"/>
            <w:tcBorders>
              <w:bottom w:val="single" w:sz="4" w:space="0" w:color="auto"/>
            </w:tcBorders>
            <w:shd w:val="clear" w:color="auto" w:fill="auto"/>
          </w:tcPr>
          <w:p w14:paraId="7E39B8AD"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8.54</w:t>
            </w:r>
          </w:p>
        </w:tc>
        <w:tc>
          <w:tcPr>
            <w:tcW w:w="0" w:type="auto"/>
            <w:tcBorders>
              <w:bottom w:val="single" w:sz="4" w:space="0" w:color="auto"/>
            </w:tcBorders>
            <w:shd w:val="clear" w:color="auto" w:fill="auto"/>
          </w:tcPr>
          <w:p w14:paraId="076ED2EA"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t>6.57</w:t>
            </w:r>
          </w:p>
        </w:tc>
        <w:tc>
          <w:tcPr>
            <w:tcW w:w="0" w:type="auto"/>
            <w:tcBorders>
              <w:bottom w:val="single" w:sz="4" w:space="0" w:color="auto"/>
            </w:tcBorders>
            <w:shd w:val="clear" w:color="auto" w:fill="auto"/>
          </w:tcPr>
          <w:p w14:paraId="419E1D78"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t>1.86</w:t>
            </w:r>
          </w:p>
        </w:tc>
      </w:tr>
      <w:tr w:rsidR="002948A6" w14:paraId="5B30F715"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tcPr>
          <w:p w14:paraId="6D26325D" w14:textId="77777777" w:rsidR="002948A6" w:rsidRDefault="002948A6" w:rsidP="00EA5CD1">
            <w:pPr>
              <w:spacing w:before="0" w:line="276" w:lineRule="auto"/>
            </w:pPr>
            <w:r>
              <w:t>Brackets</w:t>
            </w:r>
          </w:p>
        </w:tc>
        <w:tc>
          <w:tcPr>
            <w:tcW w:w="0" w:type="auto"/>
            <w:tcBorders>
              <w:top w:val="single" w:sz="4" w:space="0" w:color="auto"/>
              <w:bottom w:val="nil"/>
            </w:tcBorders>
            <w:shd w:val="clear" w:color="auto" w:fill="auto"/>
          </w:tcPr>
          <w:p w14:paraId="6D670C93" w14:textId="77777777" w:rsidR="002948A6" w:rsidRPr="0098573B"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b/>
              </w:rPr>
            </w:pPr>
            <w:r w:rsidRPr="0098573B">
              <w:rPr>
                <w:b/>
              </w:rPr>
              <w:t>4</w:t>
            </w:r>
          </w:p>
        </w:tc>
        <w:tc>
          <w:tcPr>
            <w:tcW w:w="0" w:type="auto"/>
            <w:tcBorders>
              <w:top w:val="single" w:sz="4" w:space="0" w:color="auto"/>
              <w:bottom w:val="nil"/>
            </w:tcBorders>
            <w:shd w:val="clear" w:color="auto" w:fill="auto"/>
          </w:tcPr>
          <w:p w14:paraId="255A47BC" w14:textId="77777777" w:rsidR="002948A6" w:rsidRPr="0098573B"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b/>
              </w:rPr>
            </w:pPr>
            <w:r w:rsidRPr="0098573B">
              <w:rPr>
                <w:b/>
              </w:rPr>
              <w:t>5</w:t>
            </w:r>
          </w:p>
        </w:tc>
        <w:tc>
          <w:tcPr>
            <w:tcW w:w="0" w:type="auto"/>
            <w:tcBorders>
              <w:top w:val="single" w:sz="4" w:space="0" w:color="auto"/>
              <w:bottom w:val="nil"/>
            </w:tcBorders>
            <w:shd w:val="clear" w:color="auto" w:fill="auto"/>
          </w:tcPr>
          <w:p w14:paraId="137EB32B" w14:textId="77777777" w:rsidR="002948A6" w:rsidRPr="0098573B"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b/>
              </w:rPr>
            </w:pPr>
            <w:r w:rsidRPr="0098573B">
              <w:rPr>
                <w:b/>
              </w:rPr>
              <w:t>6</w:t>
            </w:r>
          </w:p>
        </w:tc>
        <w:tc>
          <w:tcPr>
            <w:tcW w:w="0" w:type="auto"/>
            <w:tcBorders>
              <w:top w:val="single" w:sz="4" w:space="0" w:color="auto"/>
              <w:bottom w:val="nil"/>
            </w:tcBorders>
            <w:shd w:val="clear" w:color="auto" w:fill="auto"/>
          </w:tcPr>
          <w:p w14:paraId="7EAC311D" w14:textId="77777777" w:rsidR="002948A6" w:rsidRPr="0098573B"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b/>
              </w:rPr>
            </w:pPr>
            <w:r w:rsidRPr="0098573B">
              <w:rPr>
                <w:b/>
              </w:rPr>
              <w:t>7</w:t>
            </w:r>
          </w:p>
        </w:tc>
        <w:tc>
          <w:tcPr>
            <w:tcW w:w="0" w:type="auto"/>
            <w:tcBorders>
              <w:top w:val="single" w:sz="4" w:space="0" w:color="auto"/>
              <w:bottom w:val="nil"/>
            </w:tcBorders>
            <w:shd w:val="clear" w:color="auto" w:fill="auto"/>
          </w:tcPr>
          <w:p w14:paraId="2EE52417" w14:textId="77777777" w:rsidR="002948A6" w:rsidRPr="0098573B"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b/>
              </w:rPr>
            </w:pPr>
            <w:r w:rsidRPr="0098573B">
              <w:rPr>
                <w:b/>
              </w:rPr>
              <w:t>8</w:t>
            </w:r>
          </w:p>
        </w:tc>
        <w:tc>
          <w:tcPr>
            <w:tcW w:w="0" w:type="auto"/>
            <w:tcBorders>
              <w:top w:val="single" w:sz="4" w:space="0" w:color="auto"/>
              <w:bottom w:val="nil"/>
            </w:tcBorders>
            <w:shd w:val="clear" w:color="auto" w:fill="auto"/>
          </w:tcPr>
          <w:p w14:paraId="27A65841" w14:textId="77777777" w:rsidR="002948A6" w:rsidRPr="0098573B"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rPr>
                <w:b/>
              </w:rPr>
            </w:pPr>
            <w:r w:rsidRPr="0098573B">
              <w:rPr>
                <w:b/>
              </w:rPr>
              <w:t>9</w:t>
            </w:r>
          </w:p>
        </w:tc>
        <w:tc>
          <w:tcPr>
            <w:tcW w:w="0" w:type="auto"/>
            <w:tcBorders>
              <w:top w:val="single" w:sz="4" w:space="0" w:color="auto"/>
              <w:bottom w:val="nil"/>
            </w:tcBorders>
            <w:shd w:val="clear" w:color="auto" w:fill="auto"/>
          </w:tcPr>
          <w:p w14:paraId="33947D8C" w14:textId="77777777" w:rsidR="002948A6" w:rsidRPr="0098573B"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b/>
              </w:rPr>
            </w:pPr>
            <w:r w:rsidRPr="0098573B">
              <w:rPr>
                <w:b/>
              </w:rPr>
              <w:t>10</w:t>
            </w:r>
          </w:p>
        </w:tc>
        <w:tc>
          <w:tcPr>
            <w:tcW w:w="0" w:type="auto"/>
            <w:tcBorders>
              <w:top w:val="single" w:sz="4" w:space="0" w:color="auto"/>
              <w:bottom w:val="nil"/>
            </w:tcBorders>
            <w:shd w:val="clear" w:color="auto" w:fill="auto"/>
          </w:tcPr>
          <w:p w14:paraId="62A125B8" w14:textId="77777777" w:rsidR="002948A6" w:rsidRPr="0098573B"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b/>
              </w:rPr>
            </w:pPr>
            <w:r w:rsidRPr="0098573B">
              <w:rPr>
                <w:b/>
              </w:rPr>
              <w:t>11</w:t>
            </w:r>
          </w:p>
        </w:tc>
      </w:tr>
      <w:tr w:rsidR="002948A6" w14:paraId="64AAB810" w14:textId="77777777" w:rsidTr="002948A6">
        <w:tc>
          <w:tcPr>
            <w:cnfStyle w:val="001000000000" w:firstRow="0" w:lastRow="0" w:firstColumn="1" w:lastColumn="0" w:oddVBand="0" w:evenVBand="0" w:oddHBand="0" w:evenHBand="0" w:firstRowFirstColumn="0" w:firstRowLastColumn="0" w:lastRowFirstColumn="0" w:lastRowLastColumn="0"/>
            <w:tcW w:w="0" w:type="auto"/>
            <w:tcBorders>
              <w:top w:val="nil"/>
            </w:tcBorders>
            <w:shd w:val="clear" w:color="auto" w:fill="auto"/>
          </w:tcPr>
          <w:p w14:paraId="0083C869" w14:textId="77777777" w:rsidR="002948A6" w:rsidRDefault="002948A6" w:rsidP="00EA5CD1">
            <w:pPr>
              <w:spacing w:before="0" w:line="276" w:lineRule="auto"/>
              <w:jc w:val="left"/>
            </w:pPr>
            <w:r>
              <w:t>Height distribution frequency (all bead heights categorised into brackets)</w:t>
            </w:r>
          </w:p>
        </w:tc>
        <w:tc>
          <w:tcPr>
            <w:tcW w:w="0" w:type="auto"/>
            <w:tcBorders>
              <w:top w:val="nil"/>
            </w:tcBorders>
            <w:shd w:val="clear" w:color="auto" w:fill="auto"/>
          </w:tcPr>
          <w:p w14:paraId="5AAC0736"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589</w:t>
            </w:r>
          </w:p>
        </w:tc>
        <w:tc>
          <w:tcPr>
            <w:tcW w:w="0" w:type="auto"/>
            <w:tcBorders>
              <w:top w:val="nil"/>
            </w:tcBorders>
            <w:shd w:val="clear" w:color="auto" w:fill="auto"/>
          </w:tcPr>
          <w:p w14:paraId="149D7CC3"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368</w:t>
            </w:r>
          </w:p>
        </w:tc>
        <w:tc>
          <w:tcPr>
            <w:tcW w:w="0" w:type="auto"/>
            <w:tcBorders>
              <w:top w:val="nil"/>
            </w:tcBorders>
            <w:shd w:val="clear" w:color="auto" w:fill="auto"/>
          </w:tcPr>
          <w:p w14:paraId="78C7F11F"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207</w:t>
            </w:r>
          </w:p>
        </w:tc>
        <w:tc>
          <w:tcPr>
            <w:tcW w:w="0" w:type="auto"/>
            <w:tcBorders>
              <w:top w:val="nil"/>
            </w:tcBorders>
            <w:shd w:val="clear" w:color="auto" w:fill="auto"/>
          </w:tcPr>
          <w:p w14:paraId="297A1984"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134</w:t>
            </w:r>
          </w:p>
        </w:tc>
        <w:tc>
          <w:tcPr>
            <w:tcW w:w="0" w:type="auto"/>
            <w:tcBorders>
              <w:top w:val="nil"/>
            </w:tcBorders>
            <w:shd w:val="clear" w:color="auto" w:fill="auto"/>
          </w:tcPr>
          <w:p w14:paraId="4C319C1E"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116</w:t>
            </w:r>
          </w:p>
        </w:tc>
        <w:tc>
          <w:tcPr>
            <w:tcW w:w="0" w:type="auto"/>
            <w:tcBorders>
              <w:top w:val="nil"/>
            </w:tcBorders>
            <w:shd w:val="clear" w:color="auto" w:fill="auto"/>
          </w:tcPr>
          <w:p w14:paraId="263F0976" w14:textId="77777777" w:rsidR="002948A6" w:rsidRDefault="002948A6" w:rsidP="00EA5CD1">
            <w:pPr>
              <w:spacing w:before="0" w:line="276" w:lineRule="auto"/>
              <w:cnfStyle w:val="000000000000" w:firstRow="0" w:lastRow="0" w:firstColumn="0" w:lastColumn="0" w:oddVBand="0" w:evenVBand="0" w:oddHBand="0" w:evenHBand="0" w:firstRowFirstColumn="0" w:firstRowLastColumn="0" w:lastRowFirstColumn="0" w:lastRowLastColumn="0"/>
            </w:pPr>
            <w:r>
              <w:t>97</w:t>
            </w:r>
          </w:p>
        </w:tc>
        <w:tc>
          <w:tcPr>
            <w:tcW w:w="0" w:type="auto"/>
            <w:tcBorders>
              <w:top w:val="nil"/>
            </w:tcBorders>
            <w:shd w:val="clear" w:color="auto" w:fill="auto"/>
          </w:tcPr>
          <w:p w14:paraId="5B5AB02F"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t>76</w:t>
            </w:r>
          </w:p>
        </w:tc>
        <w:tc>
          <w:tcPr>
            <w:tcW w:w="0" w:type="auto"/>
            <w:tcBorders>
              <w:top w:val="nil"/>
            </w:tcBorders>
            <w:shd w:val="clear" w:color="auto" w:fill="auto"/>
          </w:tcPr>
          <w:p w14:paraId="4125DD61"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t>55</w:t>
            </w:r>
          </w:p>
        </w:tc>
      </w:tr>
      <w:tr w:rsidR="002948A6" w14:paraId="569F28D2" w14:textId="77777777" w:rsidTr="00294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shd w:val="clear" w:color="auto" w:fill="auto"/>
          </w:tcPr>
          <w:p w14:paraId="04643840" w14:textId="77777777" w:rsidR="002948A6" w:rsidRDefault="002948A6" w:rsidP="00EA5CD1">
            <w:pPr>
              <w:spacing w:before="0" w:line="276" w:lineRule="auto"/>
              <w:jc w:val="left"/>
            </w:pPr>
            <w:r>
              <w:t>% of total frames (distribution/ count of total frames)</w:t>
            </w:r>
          </w:p>
        </w:tc>
        <w:tc>
          <w:tcPr>
            <w:tcW w:w="0" w:type="auto"/>
            <w:tcBorders>
              <w:bottom w:val="single" w:sz="18" w:space="0" w:color="auto"/>
            </w:tcBorders>
            <w:shd w:val="clear" w:color="auto" w:fill="auto"/>
          </w:tcPr>
          <w:p w14:paraId="13CE9B16"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0.159</w:t>
            </w:r>
          </w:p>
        </w:tc>
        <w:tc>
          <w:tcPr>
            <w:tcW w:w="0" w:type="auto"/>
            <w:tcBorders>
              <w:bottom w:val="single" w:sz="18" w:space="0" w:color="auto"/>
            </w:tcBorders>
            <w:shd w:val="clear" w:color="auto" w:fill="auto"/>
          </w:tcPr>
          <w:p w14:paraId="7820586E"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0.099</w:t>
            </w:r>
          </w:p>
        </w:tc>
        <w:tc>
          <w:tcPr>
            <w:tcW w:w="0" w:type="auto"/>
            <w:tcBorders>
              <w:bottom w:val="single" w:sz="18" w:space="0" w:color="auto"/>
            </w:tcBorders>
            <w:shd w:val="clear" w:color="auto" w:fill="auto"/>
          </w:tcPr>
          <w:p w14:paraId="0BED7212"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0.056</w:t>
            </w:r>
          </w:p>
        </w:tc>
        <w:tc>
          <w:tcPr>
            <w:tcW w:w="0" w:type="auto"/>
            <w:tcBorders>
              <w:bottom w:val="single" w:sz="18" w:space="0" w:color="auto"/>
            </w:tcBorders>
            <w:shd w:val="clear" w:color="auto" w:fill="auto"/>
          </w:tcPr>
          <w:p w14:paraId="2F3DC4A1"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0.036</w:t>
            </w:r>
          </w:p>
        </w:tc>
        <w:tc>
          <w:tcPr>
            <w:tcW w:w="0" w:type="auto"/>
            <w:tcBorders>
              <w:bottom w:val="single" w:sz="18" w:space="0" w:color="auto"/>
            </w:tcBorders>
            <w:shd w:val="clear" w:color="auto" w:fill="auto"/>
          </w:tcPr>
          <w:p w14:paraId="6FAD0EC8"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0.031</w:t>
            </w:r>
          </w:p>
        </w:tc>
        <w:tc>
          <w:tcPr>
            <w:tcW w:w="0" w:type="auto"/>
            <w:tcBorders>
              <w:bottom w:val="single" w:sz="18" w:space="0" w:color="auto"/>
            </w:tcBorders>
            <w:shd w:val="clear" w:color="auto" w:fill="auto"/>
          </w:tcPr>
          <w:p w14:paraId="5D1CF4A2" w14:textId="77777777" w:rsidR="002948A6" w:rsidRDefault="002948A6" w:rsidP="00EA5CD1">
            <w:pPr>
              <w:spacing w:before="0" w:line="276" w:lineRule="auto"/>
              <w:cnfStyle w:val="000000100000" w:firstRow="0" w:lastRow="0" w:firstColumn="0" w:lastColumn="0" w:oddVBand="0" w:evenVBand="0" w:oddHBand="1" w:evenHBand="0" w:firstRowFirstColumn="0" w:firstRowLastColumn="0" w:lastRowFirstColumn="0" w:lastRowLastColumn="0"/>
            </w:pPr>
            <w:r>
              <w:t>0.026</w:t>
            </w:r>
          </w:p>
        </w:tc>
        <w:tc>
          <w:tcPr>
            <w:tcW w:w="0" w:type="auto"/>
            <w:tcBorders>
              <w:bottom w:val="single" w:sz="18" w:space="0" w:color="auto"/>
            </w:tcBorders>
            <w:shd w:val="clear" w:color="auto" w:fill="auto"/>
          </w:tcPr>
          <w:p w14:paraId="3AE1CCEF"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0.021</w:t>
            </w:r>
          </w:p>
        </w:tc>
        <w:tc>
          <w:tcPr>
            <w:tcW w:w="0" w:type="auto"/>
            <w:tcBorders>
              <w:bottom w:val="single" w:sz="18" w:space="0" w:color="auto"/>
            </w:tcBorders>
            <w:shd w:val="clear" w:color="auto" w:fill="auto"/>
          </w:tcPr>
          <w:p w14:paraId="037FBDC0"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0.015</w:t>
            </w:r>
          </w:p>
        </w:tc>
      </w:tr>
    </w:tbl>
    <w:p w14:paraId="32EDD15D" w14:textId="77777777" w:rsidR="002948A6" w:rsidRDefault="002948A6" w:rsidP="00EA5CD1">
      <w:pPr>
        <w:spacing w:line="276" w:lineRule="auto"/>
      </w:pPr>
    </w:p>
    <w:p w14:paraId="6885A4CA" w14:textId="77777777" w:rsidR="002948A6" w:rsidRDefault="002948A6" w:rsidP="00EA5CD1">
      <w:pPr>
        <w:spacing w:line="276" w:lineRule="auto"/>
        <w:jc w:val="center"/>
      </w:pPr>
      <w:r>
        <w:rPr>
          <w:noProof/>
          <w:lang w:eastAsia="en-GB"/>
        </w:rPr>
        <w:lastRenderedPageBreak/>
        <w:drawing>
          <wp:inline distT="0" distB="0" distL="0" distR="0" wp14:anchorId="52B08FC4" wp14:editId="5A884418">
            <wp:extent cx="4962617" cy="3169328"/>
            <wp:effectExtent l="0" t="0" r="0" b="0"/>
            <wp:docPr id="470" name="Chart 47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2"/>
              </a:graphicData>
            </a:graphic>
          </wp:inline>
        </w:drawing>
      </w:r>
    </w:p>
    <w:p w14:paraId="6A0FC893" w14:textId="2A8D2A72" w:rsidR="002948A6" w:rsidRDefault="002948A6" w:rsidP="00EA5CD1">
      <w:pPr>
        <w:pStyle w:val="Caption"/>
        <w:spacing w:line="276" w:lineRule="auto"/>
      </w:pPr>
      <w:bookmarkStart w:id="437" w:name="_Ref455343517"/>
      <w:bookmarkStart w:id="438" w:name="_Toc474686653"/>
      <w:r>
        <w:t xml:space="preserve">Figure </w:t>
      </w:r>
      <w:fldSimple w:instr=" STYLEREF 1 \s ">
        <w:r w:rsidR="005D3AE0">
          <w:rPr>
            <w:noProof/>
          </w:rPr>
          <w:t>6</w:t>
        </w:r>
      </w:fldSimple>
      <w:r w:rsidR="00F02E7D">
        <w:noBreakHyphen/>
      </w:r>
      <w:fldSimple w:instr=" SEQ Figure \* ARABIC \s 1 ">
        <w:r w:rsidR="005D3AE0">
          <w:rPr>
            <w:noProof/>
          </w:rPr>
          <w:t>18</w:t>
        </w:r>
      </w:fldSimple>
      <w:bookmarkEnd w:id="437"/>
      <w:r>
        <w:t>.  Average frequency of 2 mm glass bead heights attained as a percentage, plotted against each bead height from the distributor category, for continuous flow.</w:t>
      </w:r>
      <w:bookmarkEnd w:id="438"/>
      <w:r>
        <w:t xml:space="preserve">  </w:t>
      </w:r>
    </w:p>
    <w:p w14:paraId="42108C8C" w14:textId="77777777" w:rsidR="00A52A3C" w:rsidRDefault="00A52A3C" w:rsidP="00A52A3C"/>
    <w:p w14:paraId="4C643C77" w14:textId="7BC7CF13" w:rsidR="00872431" w:rsidRDefault="00872431" w:rsidP="00A52A3C">
      <w:pPr>
        <w:spacing w:line="276" w:lineRule="auto"/>
      </w:pPr>
      <w:r>
        <w:t xml:space="preserve">To include the influence of pulsation frequency, a range of feedback tubes were used to provide a range of frequencies.   </w:t>
      </w:r>
      <w:r>
        <w:fldChar w:fldCharType="begin"/>
      </w:r>
      <w:r>
        <w:instrText xml:space="preserve"> REF _Ref455734619 \h  \* MERGEFORMAT </w:instrText>
      </w:r>
      <w:r>
        <w:fldChar w:fldCharType="separate"/>
      </w:r>
      <w:r w:rsidR="005D3AE0">
        <w:t xml:space="preserve">Figure </w:t>
      </w:r>
      <w:r w:rsidR="005D3AE0">
        <w:rPr>
          <w:noProof/>
        </w:rPr>
        <w:t>6</w:t>
      </w:r>
      <w:r w:rsidR="005D3AE0">
        <w:rPr>
          <w:noProof/>
        </w:rPr>
        <w:noBreakHyphen/>
        <w:t>19</w:t>
      </w:r>
      <w:r>
        <w:fldChar w:fldCharType="end"/>
      </w:r>
      <w:r>
        <w:t xml:space="preserve"> shows the average bead height for each pulsed flow regime and the continuous flow regime at increasing gas velocities.  At low velocities, the average bead height was 12 to 13 mm for all flow regimes.  At higher flow rates the difference between each frequency and continuous flow varied considerably (</w:t>
      </w:r>
      <w:r>
        <w:fldChar w:fldCharType="begin"/>
      </w:r>
      <w:r>
        <w:instrText xml:space="preserve"> REF _Ref455734619 \h  \* MERGEFORMAT </w:instrText>
      </w:r>
      <w:r>
        <w:fldChar w:fldCharType="separate"/>
      </w:r>
      <w:r w:rsidR="005D3AE0">
        <w:t xml:space="preserve">Figure </w:t>
      </w:r>
      <w:r w:rsidR="005D3AE0">
        <w:rPr>
          <w:noProof/>
        </w:rPr>
        <w:t>6</w:t>
      </w:r>
      <w:r w:rsidR="005D3AE0">
        <w:rPr>
          <w:noProof/>
        </w:rPr>
        <w:noBreakHyphen/>
        <w:t>19</w:t>
      </w:r>
      <w:r>
        <w:fldChar w:fldCharType="end"/>
      </w:r>
      <w:r>
        <w:t>).  Pulsed flows produced, on average, lower bead heights at 6.63 m/s compared to continuous flow, but higher heights at 7 m/s.  The 350 mm feedback tube, producing an average frequency of 231 Hz, produced the highest average bead heights at all flow rates except for 6.63 m/s.  However, the standard deviation for each flow regime shown in</w:t>
      </w:r>
      <w:r w:rsidR="00A52A3C">
        <w:t xml:space="preserve"> </w:t>
      </w:r>
      <w:r w:rsidR="00A52A3C">
        <w:fldChar w:fldCharType="begin"/>
      </w:r>
      <w:r w:rsidR="00A52A3C">
        <w:instrText xml:space="preserve"> REF _Ref474491812 \h </w:instrText>
      </w:r>
      <w:r w:rsidR="00A52A3C">
        <w:fldChar w:fldCharType="separate"/>
      </w:r>
      <w:r w:rsidR="005D3AE0">
        <w:t xml:space="preserve">Table </w:t>
      </w:r>
      <w:r w:rsidR="005D3AE0">
        <w:rPr>
          <w:noProof/>
        </w:rPr>
        <w:t>6</w:t>
      </w:r>
      <w:r w:rsidR="005D3AE0">
        <w:noBreakHyphen/>
      </w:r>
      <w:r w:rsidR="005D3AE0">
        <w:rPr>
          <w:noProof/>
        </w:rPr>
        <w:t>15</w:t>
      </w:r>
      <w:r w:rsidR="00A52A3C">
        <w:fldChar w:fldCharType="end"/>
      </w:r>
      <w:r>
        <w:t xml:space="preserve"> indicates that the variation in bead height was so great that these averages have little significance.  This reflects the results seen in </w:t>
      </w:r>
      <w:r>
        <w:fldChar w:fldCharType="begin"/>
      </w:r>
      <w:r>
        <w:instrText xml:space="preserve"> REF _Ref455342882 \h  \* MERGEFORMAT </w:instrText>
      </w:r>
      <w:r>
        <w:fldChar w:fldCharType="separate"/>
      </w:r>
      <w:r w:rsidR="005D3AE0">
        <w:t xml:space="preserve">Figure </w:t>
      </w:r>
      <w:r w:rsidR="005D3AE0">
        <w:rPr>
          <w:noProof/>
        </w:rPr>
        <w:t>6</w:t>
      </w:r>
      <w:r w:rsidR="005D3AE0">
        <w:rPr>
          <w:noProof/>
        </w:rPr>
        <w:noBreakHyphen/>
        <w:t>17</w:t>
      </w:r>
      <w:r>
        <w:fldChar w:fldCharType="end"/>
      </w:r>
      <w:r>
        <w:t xml:space="preserve">, where the variation in bead height over time increased significantly at higher flow rates.  </w:t>
      </w:r>
    </w:p>
    <w:p w14:paraId="3C708DA7" w14:textId="77777777" w:rsidR="002948A6" w:rsidRDefault="002948A6" w:rsidP="00EA5CD1">
      <w:pPr>
        <w:spacing w:line="276" w:lineRule="auto"/>
        <w:jc w:val="center"/>
      </w:pPr>
      <w:r>
        <w:rPr>
          <w:noProof/>
          <w:lang w:eastAsia="en-GB"/>
        </w:rPr>
        <w:lastRenderedPageBreak/>
        <w:drawing>
          <wp:inline distT="0" distB="0" distL="0" distR="0" wp14:anchorId="38A92A28" wp14:editId="4CC3076A">
            <wp:extent cx="4332303" cy="2911876"/>
            <wp:effectExtent l="0" t="0" r="0" b="3175"/>
            <wp:docPr id="471" name="Chart 47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3"/>
              </a:graphicData>
            </a:graphic>
          </wp:inline>
        </w:drawing>
      </w:r>
    </w:p>
    <w:p w14:paraId="44F71323" w14:textId="31744B5D" w:rsidR="002948A6" w:rsidRDefault="002948A6" w:rsidP="00EA5CD1">
      <w:pPr>
        <w:pStyle w:val="Caption"/>
        <w:spacing w:line="276" w:lineRule="auto"/>
      </w:pPr>
      <w:bookmarkStart w:id="439" w:name="_Ref455734619"/>
      <w:bookmarkStart w:id="440" w:name="_Toc474686654"/>
      <w:r>
        <w:t xml:space="preserve">Figure </w:t>
      </w:r>
      <w:fldSimple w:instr=" STYLEREF 1 \s ">
        <w:r w:rsidR="005D3AE0">
          <w:rPr>
            <w:noProof/>
          </w:rPr>
          <w:t>6</w:t>
        </w:r>
      </w:fldSimple>
      <w:r w:rsidR="00F02E7D">
        <w:noBreakHyphen/>
      </w:r>
      <w:fldSimple w:instr=" SEQ Figure \* ARABIC \s 1 ">
        <w:r w:rsidR="005D3AE0">
          <w:rPr>
            <w:noProof/>
          </w:rPr>
          <w:t>19</w:t>
        </w:r>
      </w:fldSimple>
      <w:bookmarkEnd w:id="439"/>
      <w:r>
        <w:t>.  Comparison of 2 mm glass bead average height over increasing gas velocities (U) under different pulsed flow regimes and continuous flow, error bars represent standard error.</w:t>
      </w:r>
      <w:bookmarkEnd w:id="440"/>
      <w:r>
        <w:t xml:space="preserve"> </w:t>
      </w:r>
    </w:p>
    <w:p w14:paraId="55A60CE4" w14:textId="77777777" w:rsidR="002948A6" w:rsidRDefault="002948A6" w:rsidP="00A52A3C">
      <w:bookmarkStart w:id="441" w:name="_Ref455735042"/>
    </w:p>
    <w:p w14:paraId="5E49653C" w14:textId="297F7671" w:rsidR="002948A6" w:rsidRDefault="002948A6" w:rsidP="00EA5CD1">
      <w:pPr>
        <w:pStyle w:val="Caption"/>
        <w:spacing w:line="276" w:lineRule="auto"/>
      </w:pPr>
      <w:bookmarkStart w:id="442" w:name="_Ref474491812"/>
      <w:bookmarkStart w:id="443" w:name="_Toc474686777"/>
      <w:r>
        <w:t xml:space="preserve">Table </w:t>
      </w:r>
      <w:fldSimple w:instr=" STYLEREF 1 \s ">
        <w:r w:rsidR="005D3AE0">
          <w:rPr>
            <w:noProof/>
          </w:rPr>
          <w:t>6</w:t>
        </w:r>
      </w:fldSimple>
      <w:r>
        <w:noBreakHyphen/>
      </w:r>
      <w:fldSimple w:instr=" SEQ Table \* ARABIC \s 1 ">
        <w:r w:rsidR="005D3AE0">
          <w:rPr>
            <w:noProof/>
          </w:rPr>
          <w:t>15</w:t>
        </w:r>
      </w:fldSimple>
      <w:bookmarkEnd w:id="441"/>
      <w:bookmarkEnd w:id="442"/>
      <w:r>
        <w:t>.  2 mm glass bead standard deviation of the average height from the distributor plate.</w:t>
      </w:r>
      <w:bookmarkEnd w:id="443"/>
    </w:p>
    <w:tbl>
      <w:tblPr>
        <w:tblStyle w:val="LightShading"/>
        <w:tblW w:w="5000" w:type="pct"/>
        <w:tblLook w:val="04A0" w:firstRow="1" w:lastRow="0" w:firstColumn="1" w:lastColumn="0" w:noHBand="0" w:noVBand="1"/>
      </w:tblPr>
      <w:tblGrid>
        <w:gridCol w:w="3370"/>
        <w:gridCol w:w="1741"/>
        <w:gridCol w:w="1377"/>
        <w:gridCol w:w="1377"/>
        <w:gridCol w:w="1377"/>
      </w:tblGrid>
      <w:tr w:rsidR="002948A6" w14:paraId="5051325E" w14:textId="77777777" w:rsidTr="008724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3" w:type="pct"/>
            <w:tcBorders>
              <w:top w:val="single" w:sz="18" w:space="0" w:color="auto"/>
            </w:tcBorders>
            <w:shd w:val="clear" w:color="auto" w:fill="FFFFFF" w:themeFill="background1"/>
          </w:tcPr>
          <w:p w14:paraId="40BDA9E8" w14:textId="77777777" w:rsidR="002948A6" w:rsidRDefault="002948A6" w:rsidP="00EA5CD1">
            <w:pPr>
              <w:spacing w:before="0" w:line="276" w:lineRule="auto"/>
            </w:pPr>
            <w:r>
              <w:t>Flow regime</w:t>
            </w:r>
          </w:p>
        </w:tc>
        <w:tc>
          <w:tcPr>
            <w:tcW w:w="942" w:type="pct"/>
            <w:tcBorders>
              <w:top w:val="single" w:sz="18" w:space="0" w:color="auto"/>
            </w:tcBorders>
          </w:tcPr>
          <w:p w14:paraId="472BED77" w14:textId="77777777" w:rsidR="002948A6" w:rsidRDefault="002948A6"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pPr>
            <w:r>
              <w:t>U (m/s)</w:t>
            </w:r>
          </w:p>
        </w:tc>
        <w:tc>
          <w:tcPr>
            <w:tcW w:w="745" w:type="pct"/>
            <w:tcBorders>
              <w:top w:val="single" w:sz="18" w:space="0" w:color="auto"/>
            </w:tcBorders>
            <w:shd w:val="clear" w:color="auto" w:fill="auto"/>
          </w:tcPr>
          <w:p w14:paraId="7B41D34E" w14:textId="77777777" w:rsidR="002948A6" w:rsidRDefault="002948A6"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pPr>
          </w:p>
        </w:tc>
        <w:tc>
          <w:tcPr>
            <w:tcW w:w="745" w:type="pct"/>
            <w:tcBorders>
              <w:top w:val="single" w:sz="18" w:space="0" w:color="auto"/>
            </w:tcBorders>
          </w:tcPr>
          <w:p w14:paraId="275458D0" w14:textId="77777777" w:rsidR="002948A6" w:rsidRDefault="002948A6"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pPr>
          </w:p>
        </w:tc>
        <w:tc>
          <w:tcPr>
            <w:tcW w:w="745" w:type="pct"/>
            <w:tcBorders>
              <w:top w:val="single" w:sz="18" w:space="0" w:color="auto"/>
            </w:tcBorders>
          </w:tcPr>
          <w:p w14:paraId="69DFF89B" w14:textId="77777777" w:rsidR="002948A6" w:rsidRDefault="002948A6"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pPr>
          </w:p>
        </w:tc>
      </w:tr>
      <w:tr w:rsidR="002948A6" w14:paraId="171784C7" w14:textId="77777777" w:rsidTr="008724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3" w:type="pct"/>
            <w:shd w:val="clear" w:color="auto" w:fill="auto"/>
          </w:tcPr>
          <w:p w14:paraId="560614BE" w14:textId="77777777" w:rsidR="002948A6" w:rsidRDefault="002948A6" w:rsidP="00EA5CD1">
            <w:pPr>
              <w:spacing w:before="0" w:line="276" w:lineRule="auto"/>
            </w:pPr>
          </w:p>
        </w:tc>
        <w:tc>
          <w:tcPr>
            <w:tcW w:w="942" w:type="pct"/>
            <w:shd w:val="clear" w:color="auto" w:fill="auto"/>
          </w:tcPr>
          <w:p w14:paraId="425699A3"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b/>
                <w:color w:val="000000"/>
                <w:lang w:eastAsia="en-GB"/>
              </w:rPr>
              <w:t>5.89</w:t>
            </w:r>
          </w:p>
        </w:tc>
        <w:tc>
          <w:tcPr>
            <w:tcW w:w="745" w:type="pct"/>
            <w:shd w:val="clear" w:color="auto" w:fill="auto"/>
          </w:tcPr>
          <w:p w14:paraId="0F50C92D"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b/>
                <w:color w:val="000000"/>
                <w:lang w:eastAsia="en-GB"/>
              </w:rPr>
              <w:t>6.26</w:t>
            </w:r>
          </w:p>
        </w:tc>
        <w:tc>
          <w:tcPr>
            <w:tcW w:w="745" w:type="pct"/>
            <w:shd w:val="clear" w:color="auto" w:fill="auto"/>
          </w:tcPr>
          <w:p w14:paraId="29427759"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b/>
                <w:color w:val="000000"/>
                <w:lang w:eastAsia="en-GB"/>
              </w:rPr>
              <w:t>6.63</w:t>
            </w:r>
          </w:p>
        </w:tc>
        <w:tc>
          <w:tcPr>
            <w:tcW w:w="745" w:type="pct"/>
            <w:shd w:val="clear" w:color="auto" w:fill="auto"/>
          </w:tcPr>
          <w:p w14:paraId="75E96D6A"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b/>
                <w:color w:val="000000"/>
                <w:lang w:eastAsia="en-GB"/>
              </w:rPr>
              <w:t>7.00</w:t>
            </w:r>
          </w:p>
        </w:tc>
      </w:tr>
      <w:tr w:rsidR="002948A6" w14:paraId="02977031" w14:textId="77777777" w:rsidTr="00872431">
        <w:tc>
          <w:tcPr>
            <w:cnfStyle w:val="001000000000" w:firstRow="0" w:lastRow="0" w:firstColumn="1" w:lastColumn="0" w:oddVBand="0" w:evenVBand="0" w:oddHBand="0" w:evenHBand="0" w:firstRowFirstColumn="0" w:firstRowLastColumn="0" w:lastRowFirstColumn="0" w:lastRowLastColumn="0"/>
            <w:tcW w:w="1823" w:type="pct"/>
            <w:shd w:val="clear" w:color="auto" w:fill="auto"/>
          </w:tcPr>
          <w:p w14:paraId="7C4D9723" w14:textId="77777777" w:rsidR="002948A6" w:rsidRPr="00D354E7" w:rsidRDefault="002948A6" w:rsidP="00EA5CD1">
            <w:pPr>
              <w:spacing w:before="0" w:line="276" w:lineRule="auto"/>
              <w:rPr>
                <w:b w:val="0"/>
              </w:rPr>
            </w:pPr>
            <w:r w:rsidRPr="00D354E7">
              <w:rPr>
                <w:rFonts w:ascii="Calibri" w:eastAsia="Times New Roman" w:hAnsi="Calibri" w:cs="Times New Roman"/>
                <w:b w:val="0"/>
                <w:color w:val="000000"/>
                <w:lang w:eastAsia="en-GB"/>
              </w:rPr>
              <w:t>Continuous</w:t>
            </w:r>
          </w:p>
        </w:tc>
        <w:tc>
          <w:tcPr>
            <w:tcW w:w="942" w:type="pct"/>
            <w:shd w:val="clear" w:color="auto" w:fill="auto"/>
          </w:tcPr>
          <w:p w14:paraId="47AC198B"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9.82</w:t>
            </w:r>
          </w:p>
        </w:tc>
        <w:tc>
          <w:tcPr>
            <w:tcW w:w="745" w:type="pct"/>
            <w:shd w:val="clear" w:color="auto" w:fill="auto"/>
          </w:tcPr>
          <w:p w14:paraId="305CBED7"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10.56</w:t>
            </w:r>
          </w:p>
        </w:tc>
        <w:tc>
          <w:tcPr>
            <w:tcW w:w="745" w:type="pct"/>
            <w:shd w:val="clear" w:color="auto" w:fill="auto"/>
          </w:tcPr>
          <w:p w14:paraId="711213AC"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12.85</w:t>
            </w:r>
          </w:p>
        </w:tc>
        <w:tc>
          <w:tcPr>
            <w:tcW w:w="745" w:type="pct"/>
            <w:shd w:val="clear" w:color="auto" w:fill="auto"/>
          </w:tcPr>
          <w:p w14:paraId="5D8997F5"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12.38</w:t>
            </w:r>
          </w:p>
        </w:tc>
      </w:tr>
      <w:tr w:rsidR="002948A6" w14:paraId="78E7D5CF" w14:textId="77777777" w:rsidTr="008724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3" w:type="pct"/>
            <w:shd w:val="clear" w:color="auto" w:fill="auto"/>
          </w:tcPr>
          <w:p w14:paraId="06B7C7A5" w14:textId="77777777" w:rsidR="002948A6" w:rsidRPr="00D354E7" w:rsidRDefault="002948A6" w:rsidP="00EA5CD1">
            <w:pPr>
              <w:spacing w:before="0" w:line="276" w:lineRule="auto"/>
              <w:rPr>
                <w:b w:val="0"/>
              </w:rPr>
            </w:pPr>
            <w:r w:rsidRPr="00D354E7">
              <w:rPr>
                <w:rFonts w:ascii="Calibri" w:eastAsia="Times New Roman" w:hAnsi="Calibri" w:cs="Times New Roman"/>
                <w:b w:val="0"/>
                <w:color w:val="000000"/>
                <w:lang w:eastAsia="en-GB"/>
              </w:rPr>
              <w:t>320 mm (241 Hz)</w:t>
            </w:r>
          </w:p>
        </w:tc>
        <w:tc>
          <w:tcPr>
            <w:tcW w:w="942" w:type="pct"/>
            <w:shd w:val="clear" w:color="auto" w:fill="auto"/>
          </w:tcPr>
          <w:p w14:paraId="5372AF21"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8.86</w:t>
            </w:r>
          </w:p>
        </w:tc>
        <w:tc>
          <w:tcPr>
            <w:tcW w:w="745" w:type="pct"/>
            <w:shd w:val="clear" w:color="auto" w:fill="auto"/>
          </w:tcPr>
          <w:p w14:paraId="71B55992"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9.89</w:t>
            </w:r>
          </w:p>
        </w:tc>
        <w:tc>
          <w:tcPr>
            <w:tcW w:w="745" w:type="pct"/>
            <w:shd w:val="clear" w:color="auto" w:fill="auto"/>
          </w:tcPr>
          <w:p w14:paraId="553A29BA"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12.01</w:t>
            </w:r>
          </w:p>
        </w:tc>
        <w:tc>
          <w:tcPr>
            <w:tcW w:w="745" w:type="pct"/>
            <w:shd w:val="clear" w:color="auto" w:fill="auto"/>
          </w:tcPr>
          <w:p w14:paraId="335FAFCB"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14.16</w:t>
            </w:r>
          </w:p>
        </w:tc>
      </w:tr>
      <w:tr w:rsidR="002948A6" w14:paraId="284C70C1" w14:textId="77777777" w:rsidTr="00872431">
        <w:tc>
          <w:tcPr>
            <w:cnfStyle w:val="001000000000" w:firstRow="0" w:lastRow="0" w:firstColumn="1" w:lastColumn="0" w:oddVBand="0" w:evenVBand="0" w:oddHBand="0" w:evenHBand="0" w:firstRowFirstColumn="0" w:firstRowLastColumn="0" w:lastRowFirstColumn="0" w:lastRowLastColumn="0"/>
            <w:tcW w:w="1823" w:type="pct"/>
            <w:shd w:val="clear" w:color="auto" w:fill="auto"/>
          </w:tcPr>
          <w:p w14:paraId="710268F2" w14:textId="77777777" w:rsidR="002948A6" w:rsidRPr="00D354E7" w:rsidRDefault="002948A6" w:rsidP="00EA5CD1">
            <w:pPr>
              <w:spacing w:before="0" w:line="276" w:lineRule="auto"/>
              <w:rPr>
                <w:b w:val="0"/>
              </w:rPr>
            </w:pPr>
            <w:r w:rsidRPr="00D354E7">
              <w:rPr>
                <w:rFonts w:ascii="Calibri" w:eastAsia="Times New Roman" w:hAnsi="Calibri" w:cs="Times New Roman"/>
                <w:b w:val="0"/>
                <w:color w:val="000000"/>
                <w:lang w:eastAsia="en-GB"/>
              </w:rPr>
              <w:t>350 mm (231 Hz)</w:t>
            </w:r>
          </w:p>
        </w:tc>
        <w:tc>
          <w:tcPr>
            <w:tcW w:w="942" w:type="pct"/>
            <w:shd w:val="clear" w:color="auto" w:fill="auto"/>
          </w:tcPr>
          <w:p w14:paraId="04810AC6"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9.76</w:t>
            </w:r>
          </w:p>
        </w:tc>
        <w:tc>
          <w:tcPr>
            <w:tcW w:w="745" w:type="pct"/>
            <w:shd w:val="clear" w:color="auto" w:fill="auto"/>
          </w:tcPr>
          <w:p w14:paraId="6586EEF9"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11.44</w:t>
            </w:r>
          </w:p>
        </w:tc>
        <w:tc>
          <w:tcPr>
            <w:tcW w:w="745" w:type="pct"/>
            <w:shd w:val="clear" w:color="auto" w:fill="auto"/>
          </w:tcPr>
          <w:p w14:paraId="048AA445"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13.34</w:t>
            </w:r>
          </w:p>
        </w:tc>
        <w:tc>
          <w:tcPr>
            <w:tcW w:w="745" w:type="pct"/>
            <w:shd w:val="clear" w:color="auto" w:fill="auto"/>
          </w:tcPr>
          <w:p w14:paraId="55CCAE6D"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14.25</w:t>
            </w:r>
          </w:p>
        </w:tc>
      </w:tr>
      <w:tr w:rsidR="002948A6" w14:paraId="3A214782" w14:textId="77777777" w:rsidTr="008724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3" w:type="pct"/>
            <w:shd w:val="clear" w:color="auto" w:fill="auto"/>
          </w:tcPr>
          <w:p w14:paraId="178E57D5" w14:textId="77777777" w:rsidR="002948A6" w:rsidRPr="00D354E7" w:rsidRDefault="002948A6" w:rsidP="00EA5CD1">
            <w:pPr>
              <w:spacing w:before="0" w:line="276" w:lineRule="auto"/>
              <w:rPr>
                <w:b w:val="0"/>
              </w:rPr>
            </w:pPr>
            <w:r w:rsidRPr="00D354E7">
              <w:rPr>
                <w:rFonts w:ascii="Calibri" w:eastAsia="Times New Roman" w:hAnsi="Calibri" w:cs="Times New Roman"/>
                <w:b w:val="0"/>
                <w:color w:val="000000"/>
                <w:lang w:eastAsia="en-GB"/>
              </w:rPr>
              <w:t>400 mm (214 Hz)</w:t>
            </w:r>
          </w:p>
        </w:tc>
        <w:tc>
          <w:tcPr>
            <w:tcW w:w="942" w:type="pct"/>
            <w:shd w:val="clear" w:color="auto" w:fill="auto"/>
          </w:tcPr>
          <w:p w14:paraId="4ACC574D"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9.11</w:t>
            </w:r>
          </w:p>
        </w:tc>
        <w:tc>
          <w:tcPr>
            <w:tcW w:w="745" w:type="pct"/>
            <w:shd w:val="clear" w:color="auto" w:fill="auto"/>
          </w:tcPr>
          <w:p w14:paraId="1C3E0568"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9.51</w:t>
            </w:r>
          </w:p>
        </w:tc>
        <w:tc>
          <w:tcPr>
            <w:tcW w:w="745" w:type="pct"/>
            <w:shd w:val="clear" w:color="auto" w:fill="auto"/>
          </w:tcPr>
          <w:p w14:paraId="126237DB"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14.4</w:t>
            </w:r>
          </w:p>
        </w:tc>
        <w:tc>
          <w:tcPr>
            <w:tcW w:w="745" w:type="pct"/>
            <w:shd w:val="clear" w:color="auto" w:fill="auto"/>
          </w:tcPr>
          <w:p w14:paraId="5D059490" w14:textId="77777777" w:rsidR="002948A6" w:rsidRDefault="002948A6"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13.42</w:t>
            </w:r>
          </w:p>
        </w:tc>
      </w:tr>
      <w:tr w:rsidR="002948A6" w14:paraId="6873F3F7" w14:textId="77777777" w:rsidTr="00872431">
        <w:tc>
          <w:tcPr>
            <w:cnfStyle w:val="001000000000" w:firstRow="0" w:lastRow="0" w:firstColumn="1" w:lastColumn="0" w:oddVBand="0" w:evenVBand="0" w:oddHBand="0" w:evenHBand="0" w:firstRowFirstColumn="0" w:firstRowLastColumn="0" w:lastRowFirstColumn="0" w:lastRowLastColumn="0"/>
            <w:tcW w:w="1823" w:type="pct"/>
            <w:tcBorders>
              <w:bottom w:val="single" w:sz="18" w:space="0" w:color="auto"/>
            </w:tcBorders>
            <w:shd w:val="clear" w:color="auto" w:fill="auto"/>
          </w:tcPr>
          <w:p w14:paraId="29C10EFC" w14:textId="77777777" w:rsidR="002948A6" w:rsidRPr="00D354E7" w:rsidRDefault="002948A6" w:rsidP="00EA5CD1">
            <w:pPr>
              <w:spacing w:before="0" w:line="276" w:lineRule="auto"/>
              <w:rPr>
                <w:b w:val="0"/>
              </w:rPr>
            </w:pPr>
            <w:r w:rsidRPr="00D354E7">
              <w:rPr>
                <w:rFonts w:ascii="Calibri" w:eastAsia="Times New Roman" w:hAnsi="Calibri" w:cs="Times New Roman"/>
                <w:b w:val="0"/>
                <w:color w:val="000000"/>
                <w:lang w:eastAsia="en-GB"/>
              </w:rPr>
              <w:t>450 mm (205 Hz)</w:t>
            </w:r>
          </w:p>
        </w:tc>
        <w:tc>
          <w:tcPr>
            <w:tcW w:w="942" w:type="pct"/>
            <w:tcBorders>
              <w:bottom w:val="single" w:sz="18" w:space="0" w:color="auto"/>
            </w:tcBorders>
            <w:shd w:val="clear" w:color="auto" w:fill="auto"/>
          </w:tcPr>
          <w:p w14:paraId="6E689B55"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eastAsia="Times New Roman" w:hAnsi="Calibri" w:cs="Times New Roman"/>
                <w:color w:val="000000"/>
                <w:lang w:eastAsia="en-GB"/>
              </w:rPr>
              <w:t>9.77</w:t>
            </w:r>
          </w:p>
        </w:tc>
        <w:tc>
          <w:tcPr>
            <w:tcW w:w="745" w:type="pct"/>
            <w:tcBorders>
              <w:bottom w:val="single" w:sz="18" w:space="0" w:color="auto"/>
            </w:tcBorders>
            <w:shd w:val="clear" w:color="auto" w:fill="auto"/>
          </w:tcPr>
          <w:p w14:paraId="3E1BF827"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eastAsia="Times New Roman" w:hAnsi="Calibri" w:cs="Times New Roman"/>
                <w:color w:val="000000"/>
                <w:lang w:eastAsia="en-GB"/>
              </w:rPr>
              <w:t>12.06</w:t>
            </w:r>
          </w:p>
        </w:tc>
        <w:tc>
          <w:tcPr>
            <w:tcW w:w="745" w:type="pct"/>
            <w:tcBorders>
              <w:bottom w:val="single" w:sz="18" w:space="0" w:color="auto"/>
            </w:tcBorders>
            <w:shd w:val="clear" w:color="auto" w:fill="auto"/>
          </w:tcPr>
          <w:p w14:paraId="520BB5C7"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eastAsia="Times New Roman" w:hAnsi="Calibri" w:cs="Times New Roman"/>
                <w:color w:val="000000"/>
                <w:lang w:eastAsia="en-GB"/>
              </w:rPr>
              <w:t>9.76</w:t>
            </w:r>
          </w:p>
        </w:tc>
        <w:tc>
          <w:tcPr>
            <w:tcW w:w="745" w:type="pct"/>
            <w:tcBorders>
              <w:bottom w:val="single" w:sz="18" w:space="0" w:color="auto"/>
            </w:tcBorders>
            <w:shd w:val="clear" w:color="auto" w:fill="auto"/>
          </w:tcPr>
          <w:p w14:paraId="26496351" w14:textId="77777777" w:rsidR="002948A6" w:rsidRDefault="002948A6"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eastAsia="Times New Roman" w:hAnsi="Calibri" w:cs="Times New Roman"/>
                <w:color w:val="000000"/>
                <w:lang w:eastAsia="en-GB"/>
              </w:rPr>
              <w:t>13.9</w:t>
            </w:r>
          </w:p>
        </w:tc>
      </w:tr>
    </w:tbl>
    <w:p w14:paraId="0E839D51" w14:textId="77777777" w:rsidR="0023313A" w:rsidRDefault="0023313A" w:rsidP="00EA5CD1">
      <w:pPr>
        <w:spacing w:line="276" w:lineRule="auto"/>
      </w:pPr>
    </w:p>
    <w:p w14:paraId="436326E4" w14:textId="4D95FFD0" w:rsidR="00872431" w:rsidRDefault="00872431" w:rsidP="00EA5CD1">
      <w:pPr>
        <w:spacing w:line="276" w:lineRule="auto"/>
      </w:pPr>
      <w:r>
        <w:t xml:space="preserve">Each pulsed flow regime was studied for bead height frequency.  </w:t>
      </w:r>
      <w:r>
        <w:fldChar w:fldCharType="begin"/>
      </w:r>
      <w:r>
        <w:instrText xml:space="preserve"> REF _Ref455741913 \h  \* MERGEFORMAT </w:instrText>
      </w:r>
      <w:r>
        <w:fldChar w:fldCharType="separate"/>
      </w:r>
      <w:r w:rsidR="005D3AE0">
        <w:t xml:space="preserve">Figure </w:t>
      </w:r>
      <w:r w:rsidR="005D3AE0">
        <w:rPr>
          <w:noProof/>
        </w:rPr>
        <w:t>6</w:t>
      </w:r>
      <w:r w:rsidR="005D3AE0">
        <w:rPr>
          <w:noProof/>
        </w:rPr>
        <w:noBreakHyphen/>
        <w:t>20</w:t>
      </w:r>
      <w:r>
        <w:fldChar w:fldCharType="end"/>
      </w:r>
      <w:r>
        <w:t xml:space="preserve"> gives the example of the 241 Hz pulsed flow regime, plotting the % proportion of time the bead was captured at each height bracket.  Each feedback tube length produced a range of frequencies over the flow rates studied.  For example, the 320 mm feedback tube produced a pulsation frequency of 230 Hz at 5.89 m/s, 237 Hz at 6.26 m/s, 247 Hz at 6.63 m/s, and 251 Hz at 7 m/s.  Over the total number of frames recorded and analysed for each condition, the percentage proportion of time the bead was captured at each height bracket was recorded.  This shows the change in bead movement shown in </w:t>
      </w:r>
      <w:r>
        <w:fldChar w:fldCharType="begin"/>
      </w:r>
      <w:r>
        <w:instrText xml:space="preserve"> REF _Ref455342882 \h  \* MERGEFORMAT </w:instrText>
      </w:r>
      <w:r>
        <w:fldChar w:fldCharType="separate"/>
      </w:r>
      <w:r w:rsidR="005D3AE0">
        <w:t xml:space="preserve">Figure </w:t>
      </w:r>
      <w:r w:rsidR="005D3AE0">
        <w:rPr>
          <w:noProof/>
        </w:rPr>
        <w:t>6</w:t>
      </w:r>
      <w:r w:rsidR="005D3AE0">
        <w:rPr>
          <w:noProof/>
        </w:rPr>
        <w:noBreakHyphen/>
        <w:t>17</w:t>
      </w:r>
      <w:r>
        <w:fldChar w:fldCharType="end"/>
      </w:r>
      <w:r>
        <w:t xml:space="preserve"> over increasing flow rates, as beads produce slower curves between changes from upwards and downwards directions.  For example, </w:t>
      </w:r>
      <w:r>
        <w:fldChar w:fldCharType="begin"/>
      </w:r>
      <w:r>
        <w:instrText xml:space="preserve"> REF _Ref455741913 \h  \* MERGEFORMAT </w:instrText>
      </w:r>
      <w:r>
        <w:fldChar w:fldCharType="separate"/>
      </w:r>
      <w:r w:rsidR="005D3AE0">
        <w:t xml:space="preserve">Figure </w:t>
      </w:r>
      <w:r w:rsidR="005D3AE0">
        <w:rPr>
          <w:noProof/>
        </w:rPr>
        <w:t>6</w:t>
      </w:r>
      <w:r w:rsidR="005D3AE0">
        <w:rPr>
          <w:noProof/>
        </w:rPr>
        <w:noBreakHyphen/>
        <w:t>20</w:t>
      </w:r>
      <w:r>
        <w:fldChar w:fldCharType="end"/>
      </w:r>
      <w:r>
        <w:t xml:space="preserve"> shows that the slowest velocity of 5.89 m/s under the 241 Hz pulsed flow regime, as with the results for continuous flow, produced the highest proportion of low bead heights.  Similarly, the highest velocity produced the widest spread of recorded bead heights.  This shows that the samples shown in </w:t>
      </w:r>
      <w:r>
        <w:fldChar w:fldCharType="begin"/>
      </w:r>
      <w:r>
        <w:instrText xml:space="preserve"> REF _Ref455342882 \h  \* MERGEFORMAT </w:instrText>
      </w:r>
      <w:r>
        <w:fldChar w:fldCharType="separate"/>
      </w:r>
      <w:r w:rsidR="005D3AE0">
        <w:t xml:space="preserve">Figure </w:t>
      </w:r>
      <w:r w:rsidR="005D3AE0">
        <w:rPr>
          <w:noProof/>
        </w:rPr>
        <w:t>6</w:t>
      </w:r>
      <w:r w:rsidR="005D3AE0">
        <w:rPr>
          <w:noProof/>
        </w:rPr>
        <w:noBreakHyphen/>
        <w:t>17</w:t>
      </w:r>
      <w:r>
        <w:fldChar w:fldCharType="end"/>
      </w:r>
      <w:r>
        <w:t xml:space="preserve"> </w:t>
      </w:r>
      <w:r w:rsidR="008A6546">
        <w:t>support the observed trend</w:t>
      </w:r>
      <w:r>
        <w:t xml:space="preserve">.  </w:t>
      </w:r>
    </w:p>
    <w:p w14:paraId="4DD7E2B4" w14:textId="77777777" w:rsidR="002948A6" w:rsidRDefault="002948A6" w:rsidP="00EA5CD1">
      <w:pPr>
        <w:spacing w:line="276" w:lineRule="auto"/>
      </w:pPr>
      <w:r>
        <w:rPr>
          <w:noProof/>
          <w:lang w:eastAsia="en-GB"/>
        </w:rPr>
        <w:lastRenderedPageBreak/>
        <w:drawing>
          <wp:inline distT="0" distB="0" distL="0" distR="0" wp14:anchorId="710040E6" wp14:editId="31C6BE21">
            <wp:extent cx="5734975" cy="3124939"/>
            <wp:effectExtent l="0" t="0" r="0" b="0"/>
            <wp:docPr id="472" name="Chart 47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4"/>
              </a:graphicData>
            </a:graphic>
          </wp:inline>
        </w:drawing>
      </w:r>
    </w:p>
    <w:p w14:paraId="6E20E01D" w14:textId="51B00196" w:rsidR="002948A6" w:rsidRDefault="002948A6" w:rsidP="00EA5CD1">
      <w:pPr>
        <w:pStyle w:val="Caption"/>
        <w:spacing w:line="276" w:lineRule="auto"/>
      </w:pPr>
      <w:bookmarkStart w:id="444" w:name="_Ref455741913"/>
      <w:bookmarkStart w:id="445" w:name="_Toc474686655"/>
      <w:r>
        <w:t xml:space="preserve">Figure </w:t>
      </w:r>
      <w:fldSimple w:instr=" STYLEREF 1 \s ">
        <w:r w:rsidR="005D3AE0">
          <w:rPr>
            <w:noProof/>
          </w:rPr>
          <w:t>6</w:t>
        </w:r>
      </w:fldSimple>
      <w:r w:rsidR="00F02E7D">
        <w:noBreakHyphen/>
      </w:r>
      <w:fldSimple w:instr=" SEQ Figure \* ARABIC \s 1 ">
        <w:r w:rsidR="005D3AE0">
          <w:rPr>
            <w:noProof/>
          </w:rPr>
          <w:t>20</w:t>
        </w:r>
      </w:fldSimple>
      <w:bookmarkEnd w:id="444"/>
      <w:r>
        <w:t>.  Average frequency of 2 mm glass bead heights attained as a percentage, plotted against each bead height from the distributor category under the 241 Hz flow regime at increasing gas velocities.</w:t>
      </w:r>
      <w:bookmarkEnd w:id="445"/>
      <w:r>
        <w:t xml:space="preserve">  </w:t>
      </w:r>
    </w:p>
    <w:p w14:paraId="7E42B8BC" w14:textId="77777777" w:rsidR="00872431" w:rsidRDefault="00872431" w:rsidP="00EA5CD1">
      <w:pPr>
        <w:spacing w:line="276" w:lineRule="auto"/>
      </w:pPr>
    </w:p>
    <w:p w14:paraId="60B5FC68" w14:textId="7A9DCF68" w:rsidR="00872431" w:rsidRDefault="00872431" w:rsidP="00EA5CD1">
      <w:pPr>
        <w:spacing w:line="276" w:lineRule="auto"/>
      </w:pPr>
      <w:r>
        <w:t xml:space="preserve">At higher velocities, the variation in particle height distribution caused the data to peak at lower height brackets, drop mid height and peak again at higher heights.  This is caused by the speed of particle motion at each pulse frequency or continuous flow.  For example, the rate of movement from trough to peak at 7 m/s was seen in </w:t>
      </w:r>
      <w:r>
        <w:fldChar w:fldCharType="begin"/>
      </w:r>
      <w:r>
        <w:instrText xml:space="preserve"> REF _Ref455342882 \h  \* MERGEFORMAT </w:instrText>
      </w:r>
      <w:r>
        <w:fldChar w:fldCharType="separate"/>
      </w:r>
      <w:r w:rsidR="005D3AE0">
        <w:t xml:space="preserve">Figure </w:t>
      </w:r>
      <w:r w:rsidR="005D3AE0">
        <w:rPr>
          <w:noProof/>
        </w:rPr>
        <w:t>6</w:t>
      </w:r>
      <w:r w:rsidR="005D3AE0">
        <w:rPr>
          <w:noProof/>
        </w:rPr>
        <w:noBreakHyphen/>
        <w:t>17</w:t>
      </w:r>
      <w:r>
        <w:fldChar w:fldCharType="end"/>
      </w:r>
      <w:r>
        <w:t xml:space="preserve"> to be non linear, rising slowly to begin with, speeding up for the first part of the ascent, and slowing again at the peak.  Over time and a greater number of frames, this motion skews the data as the slower particle movements afforded a greater number of frames at those heights compared to the region of the fluidisation tube where particle motion was fastest.  </w:t>
      </w:r>
    </w:p>
    <w:p w14:paraId="7BDEC90D" w14:textId="18CDEC8A" w:rsidR="002948A6" w:rsidRDefault="005C3CA3" w:rsidP="00EA5CD1">
      <w:pPr>
        <w:spacing w:line="276" w:lineRule="auto"/>
      </w:pPr>
      <w:r>
        <w:t>A</w:t>
      </w:r>
      <w:r w:rsidR="002948A6">
        <w:t xml:space="preserve"> further investigation of 3 and 4 mm glass beads was undertaken.  When extending the study of particle motion to 3 and 4 mm glass beads, the size of the particle was more comparable to the zeolite molecular sieves, especially when considering the relationship between particle and surrounding </w:t>
      </w:r>
      <w:r w:rsidR="0023313A">
        <w:t>space in the fluidisation tube</w:t>
      </w:r>
      <w:r w:rsidR="002948A6">
        <w:t>.  The density of the 3 and 4 mm glass beads causes them to have a higher minimum fluidisation velocity (</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rsidR="002948A6">
        <w:t xml:space="preserve">) of 1.42 and 1.7 m/s respectively, compared to the zeolite sieves which have a </w:t>
      </w:r>
      <m:oMath>
        <m:sSub>
          <m:sSubPr>
            <m:ctrlPr>
              <w:rPr>
                <w:rFonts w:ascii="Cambria Math" w:hAnsi="Cambria Math"/>
                <w:i/>
              </w:rPr>
            </m:ctrlPr>
          </m:sSubPr>
          <m:e>
            <m:r>
              <w:rPr>
                <w:rFonts w:ascii="Cambria Math" w:hAnsi="Cambria Math"/>
              </w:rPr>
              <m:t>U</m:t>
            </m:r>
          </m:e>
          <m:sub>
            <m:r>
              <w:rPr>
                <w:rFonts w:ascii="Cambria Math" w:hAnsi="Cambria Math"/>
              </w:rPr>
              <m:t>mf</m:t>
            </m:r>
          </m:sub>
        </m:sSub>
      </m:oMath>
      <w:r w:rsidR="002948A6">
        <w:t xml:space="preserve"> of 0.95 m/s.  </w:t>
      </w:r>
    </w:p>
    <w:p w14:paraId="3E203985" w14:textId="77777777" w:rsidR="0023313A" w:rsidRDefault="002948A6" w:rsidP="00EA5CD1">
      <w:pPr>
        <w:spacing w:line="276" w:lineRule="auto"/>
      </w:pPr>
      <w:r>
        <w:fldChar w:fldCharType="begin"/>
      </w:r>
      <w:r>
        <w:instrText xml:space="preserve"> REF _Ref455743613 \h  \* MERGEFORMAT </w:instrText>
      </w:r>
      <w:r>
        <w:fldChar w:fldCharType="separate"/>
      </w:r>
      <w:r w:rsidR="005D3AE0">
        <w:t xml:space="preserve">Figure </w:t>
      </w:r>
      <w:r w:rsidR="005D3AE0">
        <w:rPr>
          <w:noProof/>
        </w:rPr>
        <w:t>6</w:t>
      </w:r>
      <w:r w:rsidR="005D3AE0">
        <w:rPr>
          <w:noProof/>
        </w:rPr>
        <w:noBreakHyphen/>
        <w:t>21</w:t>
      </w:r>
      <w:r>
        <w:fldChar w:fldCharType="end"/>
      </w:r>
      <w:r>
        <w:t xml:space="preserve"> shows the average bead height and standard error of the mean for continuous and pulsed flow regimes at increasing gas velocities.  In a similar pattern to 2 mm glass beads, average bead height increased at greater velocities.  Between a gas velocity rate range of 5.89 to 8.47 m/s, the pulsed flow regime produced a difference in average bead height of 20.59 mm, whilst the continuous flow regime produced a difference of 15.41 mm.  The standard error for the averages shows that the differences between the flow regimes are statistically significant.  </w:t>
      </w:r>
      <w:r>
        <w:fldChar w:fldCharType="begin"/>
      </w:r>
      <w:r>
        <w:instrText xml:space="preserve"> REF _Ref455743764 \h  \* MERGEFORMAT </w:instrText>
      </w:r>
      <w:r>
        <w:fldChar w:fldCharType="separate"/>
      </w:r>
      <w:r w:rsidR="005D3AE0">
        <w:t xml:space="preserve">Figure </w:t>
      </w:r>
      <w:r w:rsidR="005D3AE0">
        <w:rPr>
          <w:noProof/>
        </w:rPr>
        <w:t>6</w:t>
      </w:r>
      <w:r w:rsidR="005D3AE0">
        <w:rPr>
          <w:noProof/>
        </w:rPr>
        <w:noBreakHyphen/>
        <w:t>22</w:t>
      </w:r>
      <w:r>
        <w:fldChar w:fldCharType="end"/>
      </w:r>
      <w:r>
        <w:t xml:space="preserve"> shows the % proportion of time the bead was filmed at each height bracket from the distributor plate.  The high density of the particle caused lower bead heights to be found at a large proportion of the total </w:t>
      </w:r>
      <w:r>
        <w:lastRenderedPageBreak/>
        <w:t>frames at lower bead heights for all velocities.  The greatest proportion of bead heights in 3 mm beads were low heights at low velocities (</w:t>
      </w:r>
      <w:r>
        <w:fldChar w:fldCharType="begin"/>
      </w:r>
      <w:r>
        <w:instrText xml:space="preserve"> REF _Ref455743764 \h  \* MERGEFORMAT </w:instrText>
      </w:r>
      <w:r>
        <w:fldChar w:fldCharType="separate"/>
      </w:r>
      <w:r w:rsidR="005D3AE0">
        <w:t xml:space="preserve">Figure </w:t>
      </w:r>
      <w:r w:rsidR="005D3AE0">
        <w:rPr>
          <w:noProof/>
        </w:rPr>
        <w:t>6</w:t>
      </w:r>
      <w:r w:rsidR="005D3AE0">
        <w:rPr>
          <w:noProof/>
        </w:rPr>
        <w:noBreakHyphen/>
        <w:t>22</w:t>
      </w:r>
      <w:r>
        <w:fldChar w:fldCharType="end"/>
      </w:r>
      <w:r>
        <w:t>).  The higher gas velocities of 7.37 and 7.74 m/s produced even distributions of bead heights between 5 and 12 mm distance from the distributor plate.</w:t>
      </w:r>
      <w:r w:rsidR="0023313A" w:rsidRPr="0023313A">
        <w:t xml:space="preserve"> </w:t>
      </w:r>
    </w:p>
    <w:p w14:paraId="582EEF9F" w14:textId="77777777" w:rsidR="002948A6" w:rsidRDefault="002948A6" w:rsidP="00EA5CD1">
      <w:pPr>
        <w:spacing w:line="276" w:lineRule="auto"/>
        <w:jc w:val="center"/>
      </w:pPr>
      <w:r>
        <w:rPr>
          <w:noProof/>
          <w:lang w:eastAsia="en-GB"/>
        </w:rPr>
        <w:drawing>
          <wp:inline distT="0" distB="0" distL="0" distR="0" wp14:anchorId="3078B428" wp14:editId="60D3539F">
            <wp:extent cx="4333875" cy="2800350"/>
            <wp:effectExtent l="0" t="0" r="0" b="0"/>
            <wp:docPr id="473" name="Chart 47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5"/>
              </a:graphicData>
            </a:graphic>
          </wp:inline>
        </w:drawing>
      </w:r>
    </w:p>
    <w:p w14:paraId="1BAB9CDA" w14:textId="0B69C8AF" w:rsidR="002948A6" w:rsidRDefault="002948A6" w:rsidP="00EA5CD1">
      <w:pPr>
        <w:pStyle w:val="Caption"/>
        <w:spacing w:line="276" w:lineRule="auto"/>
      </w:pPr>
      <w:bookmarkStart w:id="446" w:name="_Ref455743613"/>
      <w:bookmarkStart w:id="447" w:name="_Toc474686656"/>
      <w:r>
        <w:t xml:space="preserve">Figure </w:t>
      </w:r>
      <w:fldSimple w:instr=" STYLEREF 1 \s ">
        <w:r w:rsidR="005D3AE0">
          <w:rPr>
            <w:noProof/>
          </w:rPr>
          <w:t>6</w:t>
        </w:r>
      </w:fldSimple>
      <w:r w:rsidR="00F02E7D">
        <w:noBreakHyphen/>
      </w:r>
      <w:fldSimple w:instr=" SEQ Figure \* ARABIC \s 1 ">
        <w:r w:rsidR="005D3AE0">
          <w:rPr>
            <w:noProof/>
          </w:rPr>
          <w:t>21</w:t>
        </w:r>
      </w:fldSimple>
      <w:bookmarkEnd w:id="446"/>
      <w:r>
        <w:t>.  3 mm glass beads average bead height and standard error under continuous and pulsed regimes at increasing gas velocities (U).</w:t>
      </w:r>
      <w:bookmarkEnd w:id="447"/>
      <w:r>
        <w:t xml:space="preserve">  </w:t>
      </w:r>
    </w:p>
    <w:p w14:paraId="21AD14DD" w14:textId="77777777" w:rsidR="00872431" w:rsidRPr="00872431" w:rsidRDefault="00872431" w:rsidP="00EA5CD1">
      <w:pPr>
        <w:spacing w:line="276" w:lineRule="auto"/>
      </w:pPr>
    </w:p>
    <w:p w14:paraId="08062892" w14:textId="77777777" w:rsidR="002948A6" w:rsidRDefault="002948A6" w:rsidP="00EA5CD1">
      <w:pPr>
        <w:spacing w:line="276" w:lineRule="auto"/>
        <w:jc w:val="center"/>
      </w:pPr>
      <w:r>
        <w:rPr>
          <w:noProof/>
          <w:lang w:eastAsia="en-GB"/>
        </w:rPr>
        <w:drawing>
          <wp:inline distT="0" distB="0" distL="0" distR="0" wp14:anchorId="33DB03A0" wp14:editId="02D5F3FC">
            <wp:extent cx="5057775" cy="3048000"/>
            <wp:effectExtent l="0" t="0" r="0" b="0"/>
            <wp:docPr id="474" name="Chart 47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6"/>
              </a:graphicData>
            </a:graphic>
          </wp:inline>
        </w:drawing>
      </w:r>
    </w:p>
    <w:p w14:paraId="6F4F2B0C" w14:textId="08990D2E" w:rsidR="002948A6" w:rsidRDefault="002948A6" w:rsidP="00EA5CD1">
      <w:pPr>
        <w:pStyle w:val="Caption"/>
        <w:spacing w:line="276" w:lineRule="auto"/>
      </w:pPr>
      <w:bookmarkStart w:id="448" w:name="_Ref455743764"/>
      <w:bookmarkStart w:id="449" w:name="_Toc474686657"/>
      <w:r>
        <w:t xml:space="preserve">Figure </w:t>
      </w:r>
      <w:fldSimple w:instr=" STYLEREF 1 \s ">
        <w:r w:rsidR="005D3AE0">
          <w:rPr>
            <w:noProof/>
          </w:rPr>
          <w:t>6</w:t>
        </w:r>
      </w:fldSimple>
      <w:r w:rsidR="00F02E7D">
        <w:noBreakHyphen/>
      </w:r>
      <w:fldSimple w:instr=" SEQ Figure \* ARABIC \s 1 ">
        <w:r w:rsidR="005D3AE0">
          <w:rPr>
            <w:noProof/>
          </w:rPr>
          <w:t>22</w:t>
        </w:r>
      </w:fldSimple>
      <w:bookmarkEnd w:id="448"/>
      <w:r>
        <w:t xml:space="preserve">.  </w:t>
      </w:r>
      <w:r w:rsidR="00CD2CDE">
        <w:t>Proportion</w:t>
      </w:r>
      <w:r>
        <w:t xml:space="preserve"> of heights attained </w:t>
      </w:r>
      <w:r w:rsidR="00CD2CDE">
        <w:t xml:space="preserve">for 3 mm glass bead, </w:t>
      </w:r>
      <w:r>
        <w:t>as a percentage, plotted against each height from the distributor category under continuous flow at increasing gas velocities.</w:t>
      </w:r>
      <w:bookmarkEnd w:id="449"/>
      <w:r>
        <w:t xml:space="preserve">  </w:t>
      </w:r>
    </w:p>
    <w:p w14:paraId="2C9AA4F3" w14:textId="77777777" w:rsidR="00A52A3C" w:rsidRDefault="00A52A3C" w:rsidP="00A52A3C">
      <w:pPr>
        <w:spacing w:line="276" w:lineRule="auto"/>
      </w:pPr>
    </w:p>
    <w:p w14:paraId="412A28A5" w14:textId="77777777" w:rsidR="00A52A3C" w:rsidRDefault="00A52A3C" w:rsidP="00A52A3C">
      <w:pPr>
        <w:spacing w:line="276" w:lineRule="auto"/>
      </w:pPr>
      <w:r>
        <w:lastRenderedPageBreak/>
        <w:t xml:space="preserve">The increase in size from 2 to 3 mm glass beads caused a change in the behaviour of the beads under fluidisation.  </w:t>
      </w:r>
      <w:r>
        <w:fldChar w:fldCharType="begin"/>
      </w:r>
      <w:r>
        <w:instrText xml:space="preserve"> REF _Ref455753833 \h  \* MERGEFORMAT </w:instrText>
      </w:r>
      <w:r>
        <w:fldChar w:fldCharType="separate"/>
      </w:r>
      <w:r w:rsidR="005D3AE0">
        <w:t xml:space="preserve">Figure </w:t>
      </w:r>
      <w:r w:rsidR="005D3AE0">
        <w:rPr>
          <w:noProof/>
        </w:rPr>
        <w:t>6</w:t>
      </w:r>
      <w:r w:rsidR="005D3AE0">
        <w:rPr>
          <w:noProof/>
        </w:rPr>
        <w:noBreakHyphen/>
        <w:t>23</w:t>
      </w:r>
      <w:r>
        <w:fldChar w:fldCharType="end"/>
      </w:r>
      <w:r>
        <w:t xml:space="preserve"> shows sample plots of particle motion over time for 3 mm glass beads.  At lower velocities, the 3 mm bead had a faster transition between falling and rising motion than the 2 mm bead.  This change in motion consequently changes the velocity relative to the particle surface, which may impact upon processes such as drying.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7"/>
        <w:gridCol w:w="4635"/>
      </w:tblGrid>
      <w:tr w:rsidR="002948A6" w14:paraId="0CC6E80D" w14:textId="77777777" w:rsidTr="002948A6">
        <w:tc>
          <w:tcPr>
            <w:tcW w:w="4581" w:type="dxa"/>
          </w:tcPr>
          <w:p w14:paraId="0ED7A34E" w14:textId="77777777" w:rsidR="002948A6" w:rsidRDefault="002948A6" w:rsidP="00EA5CD1">
            <w:pPr>
              <w:spacing w:line="276" w:lineRule="auto"/>
            </w:pPr>
            <w:r>
              <w:t>a) 5.89 m/s</w:t>
            </w:r>
          </w:p>
        </w:tc>
        <w:tc>
          <w:tcPr>
            <w:tcW w:w="4661" w:type="dxa"/>
          </w:tcPr>
          <w:p w14:paraId="01A0B185" w14:textId="77777777" w:rsidR="002948A6" w:rsidRDefault="002948A6" w:rsidP="00EA5CD1">
            <w:pPr>
              <w:spacing w:line="276" w:lineRule="auto"/>
            </w:pPr>
            <w:r>
              <w:t>b) 8.1 m/s</w:t>
            </w:r>
          </w:p>
        </w:tc>
      </w:tr>
      <w:tr w:rsidR="002948A6" w14:paraId="2ED48781" w14:textId="77777777" w:rsidTr="002948A6">
        <w:tc>
          <w:tcPr>
            <w:tcW w:w="4581" w:type="dxa"/>
          </w:tcPr>
          <w:p w14:paraId="45C0FF0F" w14:textId="77777777" w:rsidR="002948A6" w:rsidRDefault="002948A6" w:rsidP="00EA5CD1">
            <w:pPr>
              <w:spacing w:line="276" w:lineRule="auto"/>
            </w:pPr>
            <w:r>
              <w:rPr>
                <w:noProof/>
                <w:lang w:eastAsia="en-GB"/>
              </w:rPr>
              <w:drawing>
                <wp:inline distT="0" distB="0" distL="0" distR="0" wp14:anchorId="1316C2A8" wp14:editId="3B1D1316">
                  <wp:extent cx="2886075" cy="2752725"/>
                  <wp:effectExtent l="0" t="0" r="0" b="0"/>
                  <wp:docPr id="475" name="Chart 47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7"/>
                    </a:graphicData>
                  </a:graphic>
                </wp:inline>
              </w:drawing>
            </w:r>
          </w:p>
        </w:tc>
        <w:tc>
          <w:tcPr>
            <w:tcW w:w="4661" w:type="dxa"/>
          </w:tcPr>
          <w:p w14:paraId="1805BA9B" w14:textId="77777777" w:rsidR="002948A6" w:rsidRDefault="002948A6" w:rsidP="00EA5CD1">
            <w:pPr>
              <w:spacing w:line="276" w:lineRule="auto"/>
            </w:pPr>
            <w:r>
              <w:rPr>
                <w:noProof/>
                <w:lang w:eastAsia="en-GB"/>
              </w:rPr>
              <w:drawing>
                <wp:inline distT="0" distB="0" distL="0" distR="0" wp14:anchorId="212968A8" wp14:editId="64490EB4">
                  <wp:extent cx="2905125" cy="2752725"/>
                  <wp:effectExtent l="0" t="0" r="0" b="0"/>
                  <wp:docPr id="476" name="Chart 47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8"/>
                    </a:graphicData>
                  </a:graphic>
                </wp:inline>
              </w:drawing>
            </w:r>
          </w:p>
        </w:tc>
      </w:tr>
    </w:tbl>
    <w:p w14:paraId="2A5F265F" w14:textId="064C1ADD" w:rsidR="002948A6" w:rsidRDefault="002948A6" w:rsidP="00EA5CD1">
      <w:pPr>
        <w:pStyle w:val="Caption"/>
        <w:spacing w:line="276" w:lineRule="auto"/>
      </w:pPr>
      <w:bookmarkStart w:id="450" w:name="_Ref455753833"/>
      <w:bookmarkStart w:id="451" w:name="_Toc474686658"/>
      <w:r>
        <w:t xml:space="preserve">Figure </w:t>
      </w:r>
      <w:fldSimple w:instr=" STYLEREF 1 \s ">
        <w:r w:rsidR="005D3AE0">
          <w:rPr>
            <w:noProof/>
          </w:rPr>
          <w:t>6</w:t>
        </w:r>
      </w:fldSimple>
      <w:r w:rsidR="00F02E7D">
        <w:noBreakHyphen/>
      </w:r>
      <w:fldSimple w:instr=" SEQ Figure \* ARABIC \s 1 ">
        <w:r w:rsidR="005D3AE0">
          <w:rPr>
            <w:noProof/>
          </w:rPr>
          <w:t>23</w:t>
        </w:r>
      </w:fldSimple>
      <w:bookmarkEnd w:id="450"/>
      <w:r>
        <w:t xml:space="preserve">.  3 mm glass bead height from the distributor plate plotted </w:t>
      </w:r>
      <w:r w:rsidR="00CE30DF">
        <w:t>against</w:t>
      </w:r>
      <w:r>
        <w:t xml:space="preserve"> time for samples at a) 5.89 m/s and b) 8.1 m/s gas velocities under the continuous flow regime.</w:t>
      </w:r>
      <w:bookmarkEnd w:id="451"/>
    </w:p>
    <w:p w14:paraId="1F4FE16E" w14:textId="77777777" w:rsidR="002948A6" w:rsidRDefault="002948A6" w:rsidP="00EA5CD1">
      <w:pPr>
        <w:spacing w:line="276" w:lineRule="auto"/>
      </w:pPr>
    </w:p>
    <w:p w14:paraId="564AB308" w14:textId="77777777" w:rsidR="00DA2C7A" w:rsidRDefault="005C3CA3" w:rsidP="00DA2C7A">
      <w:pPr>
        <w:spacing w:line="276" w:lineRule="auto"/>
      </w:pPr>
      <w:r>
        <w:t>C</w:t>
      </w:r>
      <w:r w:rsidR="002948A6">
        <w:t xml:space="preserve">ontinuous flow was compared to pulsed flow regimes by varying the feedback tube length.  </w:t>
      </w:r>
      <w:r w:rsidR="002948A6">
        <w:fldChar w:fldCharType="begin"/>
      </w:r>
      <w:r w:rsidR="002948A6">
        <w:instrText xml:space="preserve"> REF _Ref455743950 \h </w:instrText>
      </w:r>
      <w:r w:rsidR="00EA5CD1">
        <w:instrText xml:space="preserve"> \* MERGEFORMAT </w:instrText>
      </w:r>
      <w:r w:rsidR="002948A6">
        <w:fldChar w:fldCharType="separate"/>
      </w:r>
      <w:r w:rsidR="005D3AE0">
        <w:t xml:space="preserve">Figure </w:t>
      </w:r>
      <w:r w:rsidR="005D3AE0">
        <w:rPr>
          <w:noProof/>
        </w:rPr>
        <w:t>6</w:t>
      </w:r>
      <w:r w:rsidR="005D3AE0">
        <w:rPr>
          <w:noProof/>
        </w:rPr>
        <w:noBreakHyphen/>
        <w:t>24</w:t>
      </w:r>
      <w:r w:rsidR="002948A6">
        <w:fldChar w:fldCharType="end"/>
      </w:r>
      <w:r w:rsidR="002948A6">
        <w:t xml:space="preserve"> shows the % proportion of time the bead spent at each height bracket at two sample gas velocities.  </w:t>
      </w:r>
      <w:r>
        <w:t>A</w:t>
      </w:r>
      <w:r w:rsidR="002948A6">
        <w:t>t 5.89 m/s, no notable difference between the fluidisation behaviour under continuous and pulsed flow was evident (</w:t>
      </w:r>
      <w:r w:rsidR="002948A6">
        <w:fldChar w:fldCharType="begin"/>
      </w:r>
      <w:r w:rsidR="002948A6">
        <w:instrText xml:space="preserve"> REF _Ref455743950 \h </w:instrText>
      </w:r>
      <w:r w:rsidR="00EA5CD1">
        <w:instrText xml:space="preserve"> \* MERGEFORMAT </w:instrText>
      </w:r>
      <w:r w:rsidR="002948A6">
        <w:fldChar w:fldCharType="separate"/>
      </w:r>
      <w:r w:rsidR="005D3AE0">
        <w:t xml:space="preserve">Figure </w:t>
      </w:r>
      <w:r w:rsidR="005D3AE0">
        <w:rPr>
          <w:noProof/>
        </w:rPr>
        <w:t>6</w:t>
      </w:r>
      <w:r w:rsidR="005D3AE0">
        <w:rPr>
          <w:noProof/>
        </w:rPr>
        <w:noBreakHyphen/>
        <w:t>24</w:t>
      </w:r>
      <w:r w:rsidR="002948A6">
        <w:fldChar w:fldCharType="end"/>
      </w:r>
      <w:r w:rsidR="002948A6">
        <w:t xml:space="preserve">a).  However, </w:t>
      </w:r>
      <w:r>
        <w:t>a</w:t>
      </w:r>
      <w:r w:rsidR="002948A6">
        <w:t xml:space="preserve">s velocities increased, the difference between pulsed and continuous flow began to widen.  Whilst a greater range of bead heights is to be expected at higher velocities, the difference between pulsed and continuous flow bead behaviour, as described by the proportion of bead heights recorded, could indicate that flow pulsation alters the fluidisation behaviour.  </w:t>
      </w:r>
      <w:r>
        <w:t>T</w:t>
      </w:r>
      <w:r w:rsidR="002948A6">
        <w:t xml:space="preserve">he bead under the pulsed flow regime transitions between an upwards and a downwards motion at a slower rate than under the continuous flow regime.  </w:t>
      </w:r>
    </w:p>
    <w:p w14:paraId="648826F0" w14:textId="0AC31EB0" w:rsidR="00DA2C7A" w:rsidRDefault="00DA2C7A" w:rsidP="00DA2C7A">
      <w:pPr>
        <w:spacing w:line="276" w:lineRule="auto"/>
      </w:pPr>
      <w:r>
        <w:t xml:space="preserve">A 4 mm diameter solid glass sphere was also studied.  </w:t>
      </w:r>
      <w:r>
        <w:fldChar w:fldCharType="begin"/>
      </w:r>
      <w:r>
        <w:instrText xml:space="preserve"> REF _Ref455760841 \h  \* MERGEFORMAT </w:instrText>
      </w:r>
      <w:r>
        <w:fldChar w:fldCharType="separate"/>
      </w:r>
      <w:r w:rsidR="005D3AE0">
        <w:t xml:space="preserve">Figure </w:t>
      </w:r>
      <w:r w:rsidR="005D3AE0">
        <w:rPr>
          <w:noProof/>
        </w:rPr>
        <w:t>6</w:t>
      </w:r>
      <w:r w:rsidR="005D3AE0">
        <w:rPr>
          <w:noProof/>
        </w:rPr>
        <w:noBreakHyphen/>
        <w:t>25</w:t>
      </w:r>
      <w:r>
        <w:fldChar w:fldCharType="end"/>
      </w:r>
      <w:r>
        <w:t xml:space="preserve"> shows the average bead height of the 4 mm particles under the continuous and pulsed flow regimes at increasing gas velocities.  With 4 mm glass beads, little difference was found between continuous and pulsed flow regimes at lower gas velocities, where the pulsation amplitude is lowest.  However, the greater velocities produced a more varied average bead height.</w:t>
      </w:r>
    </w:p>
    <w:p w14:paraId="7A7D052C" w14:textId="77777777" w:rsidR="00DA2C7A" w:rsidRDefault="00DA2C7A" w:rsidP="00DA2C7A">
      <w:pPr>
        <w:spacing w:line="276" w:lineRule="auto"/>
      </w:pPr>
    </w:p>
    <w:p w14:paraId="293C74E1" w14:textId="77777777" w:rsidR="00DA2C7A" w:rsidRDefault="00DA2C7A" w:rsidP="00DA2C7A">
      <w:pPr>
        <w:spacing w:line="276" w:lineRule="auto"/>
      </w:pPr>
    </w:p>
    <w:p w14:paraId="0F5C9403" w14:textId="77777777" w:rsidR="00DA2C7A" w:rsidRDefault="00DA2C7A" w:rsidP="00DA2C7A">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6"/>
        <w:gridCol w:w="4726"/>
      </w:tblGrid>
      <w:tr w:rsidR="00CD2CDE" w14:paraId="7B2D22C8" w14:textId="77777777" w:rsidTr="00DA2C7A">
        <w:tc>
          <w:tcPr>
            <w:tcW w:w="4516" w:type="dxa"/>
          </w:tcPr>
          <w:p w14:paraId="3B9127CD" w14:textId="77777777" w:rsidR="00CD2CDE" w:rsidRDefault="00CD2CDE" w:rsidP="00EA5CD1">
            <w:pPr>
              <w:spacing w:line="276" w:lineRule="auto"/>
            </w:pPr>
            <w:r>
              <w:lastRenderedPageBreak/>
              <w:t>a) 5.89 m/s</w:t>
            </w:r>
          </w:p>
        </w:tc>
        <w:tc>
          <w:tcPr>
            <w:tcW w:w="4726" w:type="dxa"/>
          </w:tcPr>
          <w:p w14:paraId="4AB0C973" w14:textId="77777777" w:rsidR="00CD2CDE" w:rsidRDefault="00CD2CDE" w:rsidP="00EA5CD1">
            <w:pPr>
              <w:spacing w:line="276" w:lineRule="auto"/>
            </w:pPr>
            <w:r>
              <w:t>b) 7.37 m/s</w:t>
            </w:r>
          </w:p>
        </w:tc>
      </w:tr>
      <w:tr w:rsidR="00CD2CDE" w14:paraId="3A9536A9" w14:textId="77777777" w:rsidTr="00DA2C7A">
        <w:tc>
          <w:tcPr>
            <w:tcW w:w="4516" w:type="dxa"/>
          </w:tcPr>
          <w:p w14:paraId="0D9C42FA" w14:textId="77777777" w:rsidR="00CD2CDE" w:rsidRDefault="00CD2CDE" w:rsidP="00B6545C">
            <w:pPr>
              <w:spacing w:line="240" w:lineRule="auto"/>
            </w:pPr>
            <w:r>
              <w:rPr>
                <w:noProof/>
                <w:lang w:eastAsia="en-GB"/>
              </w:rPr>
              <w:drawing>
                <wp:inline distT="0" distB="0" distL="0" distR="0" wp14:anchorId="4D6432C2" wp14:editId="77192AB6">
                  <wp:extent cx="2733675" cy="2552700"/>
                  <wp:effectExtent l="0" t="0" r="0" b="0"/>
                  <wp:docPr id="477" name="Chart 4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9"/>
                    </a:graphicData>
                  </a:graphic>
                </wp:inline>
              </w:drawing>
            </w:r>
          </w:p>
        </w:tc>
        <w:tc>
          <w:tcPr>
            <w:tcW w:w="4726" w:type="dxa"/>
          </w:tcPr>
          <w:p w14:paraId="3EC22F16" w14:textId="77777777" w:rsidR="00CD2CDE" w:rsidRDefault="00CD2CDE" w:rsidP="00EA5CD1">
            <w:pPr>
              <w:spacing w:line="276" w:lineRule="auto"/>
            </w:pPr>
            <w:r>
              <w:rPr>
                <w:noProof/>
                <w:lang w:eastAsia="en-GB"/>
              </w:rPr>
              <w:drawing>
                <wp:inline distT="0" distB="0" distL="0" distR="0" wp14:anchorId="3ACECBAC" wp14:editId="5E197806">
                  <wp:extent cx="2867025" cy="2486025"/>
                  <wp:effectExtent l="0" t="0" r="0" b="0"/>
                  <wp:docPr id="478" name="Chart 47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0"/>
                    </a:graphicData>
                  </a:graphic>
                </wp:inline>
              </w:drawing>
            </w:r>
          </w:p>
        </w:tc>
      </w:tr>
    </w:tbl>
    <w:p w14:paraId="095EB8CE" w14:textId="4A5ACA33" w:rsidR="00CD2CDE" w:rsidRDefault="00CD2CDE" w:rsidP="00EA5CD1">
      <w:pPr>
        <w:pStyle w:val="Caption"/>
        <w:spacing w:line="276" w:lineRule="auto"/>
      </w:pPr>
      <w:bookmarkStart w:id="452" w:name="_Ref455743950"/>
      <w:bookmarkStart w:id="453" w:name="_Toc474686659"/>
      <w:r>
        <w:t xml:space="preserve">Figure </w:t>
      </w:r>
      <w:fldSimple w:instr=" STYLEREF 1 \s ">
        <w:r w:rsidR="005D3AE0">
          <w:rPr>
            <w:noProof/>
          </w:rPr>
          <w:t>6</w:t>
        </w:r>
      </w:fldSimple>
      <w:r w:rsidR="00F02E7D">
        <w:noBreakHyphen/>
      </w:r>
      <w:fldSimple w:instr=" SEQ Figure \* ARABIC \s 1 ">
        <w:r w:rsidR="005D3AE0">
          <w:rPr>
            <w:noProof/>
          </w:rPr>
          <w:t>24</w:t>
        </w:r>
      </w:fldSimple>
      <w:bookmarkEnd w:id="452"/>
      <w:r>
        <w:t>.  Frequency of bead height from the distributor plate at increasing gas velocities for 3 mm solid glass spheres at a) 5.89 m/s and b) 7.37 m/s.</w:t>
      </w:r>
      <w:bookmarkEnd w:id="453"/>
    </w:p>
    <w:p w14:paraId="58357ECA" w14:textId="77777777" w:rsidR="00B6545C" w:rsidRDefault="00B6545C" w:rsidP="00B6545C">
      <w:pPr>
        <w:spacing w:line="276" w:lineRule="auto"/>
      </w:pPr>
    </w:p>
    <w:p w14:paraId="3AED01E4" w14:textId="77777777" w:rsidR="002948A6" w:rsidRDefault="002948A6" w:rsidP="00EA5CD1">
      <w:pPr>
        <w:spacing w:line="276" w:lineRule="auto"/>
        <w:jc w:val="center"/>
      </w:pPr>
      <w:r>
        <w:rPr>
          <w:noProof/>
          <w:lang w:eastAsia="en-GB"/>
        </w:rPr>
        <w:drawing>
          <wp:inline distT="0" distB="0" distL="0" distR="0" wp14:anchorId="7DA86CA7" wp14:editId="0776A2D9">
            <wp:extent cx="5228947" cy="3266982"/>
            <wp:effectExtent l="0" t="0" r="0" b="0"/>
            <wp:docPr id="479" name="Chart 47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1"/>
              </a:graphicData>
            </a:graphic>
          </wp:inline>
        </w:drawing>
      </w:r>
    </w:p>
    <w:p w14:paraId="316E69E9" w14:textId="17D89DDD" w:rsidR="002948A6" w:rsidRDefault="002948A6" w:rsidP="00EA5CD1">
      <w:pPr>
        <w:pStyle w:val="Caption"/>
        <w:spacing w:line="276" w:lineRule="auto"/>
      </w:pPr>
      <w:bookmarkStart w:id="454" w:name="_Ref455760841"/>
      <w:bookmarkStart w:id="455" w:name="_Toc474686660"/>
      <w:r>
        <w:t xml:space="preserve">Figure </w:t>
      </w:r>
      <w:fldSimple w:instr=" STYLEREF 1 \s ">
        <w:r w:rsidR="005D3AE0">
          <w:rPr>
            <w:noProof/>
          </w:rPr>
          <w:t>6</w:t>
        </w:r>
      </w:fldSimple>
      <w:r w:rsidR="00F02E7D">
        <w:noBreakHyphen/>
      </w:r>
      <w:fldSimple w:instr=" SEQ Figure \* ARABIC \s 1 ">
        <w:r w:rsidR="005D3AE0">
          <w:rPr>
            <w:noProof/>
          </w:rPr>
          <w:t>25</w:t>
        </w:r>
      </w:fldSimple>
      <w:bookmarkEnd w:id="454"/>
      <w:r>
        <w:t>.  Average bead height from the distributor plate for 4 mm glass beads as a function of gas velocity, with error bars representing standard error.</w:t>
      </w:r>
      <w:bookmarkEnd w:id="455"/>
    </w:p>
    <w:p w14:paraId="73E1E090" w14:textId="77777777" w:rsidR="002948A6" w:rsidRDefault="002948A6" w:rsidP="00EA5CD1">
      <w:pPr>
        <w:spacing w:line="276" w:lineRule="auto"/>
      </w:pPr>
    </w:p>
    <w:p w14:paraId="3B70FB1C" w14:textId="2BB730FA" w:rsidR="002948A6" w:rsidRDefault="002948A6" w:rsidP="00EA5CD1">
      <w:pPr>
        <w:spacing w:line="276" w:lineRule="auto"/>
      </w:pPr>
      <w:r>
        <w:t xml:space="preserve">The % proportion of time the 4 mm particle spent at each height bracket above the distributor plate is shown in </w:t>
      </w:r>
      <w:r>
        <w:fldChar w:fldCharType="begin"/>
      </w:r>
      <w:r>
        <w:instrText xml:space="preserve"> REF _Ref455763012 \h  \* MERGEFORMAT </w:instrText>
      </w:r>
      <w:r>
        <w:fldChar w:fldCharType="separate"/>
      </w:r>
      <w:r w:rsidR="005D3AE0">
        <w:t xml:space="preserve">Figure </w:t>
      </w:r>
      <w:r w:rsidR="005D3AE0">
        <w:rPr>
          <w:noProof/>
        </w:rPr>
        <w:t>6</w:t>
      </w:r>
      <w:r w:rsidR="005D3AE0">
        <w:rPr>
          <w:noProof/>
        </w:rPr>
        <w:noBreakHyphen/>
        <w:t>26</w:t>
      </w:r>
      <w:r>
        <w:fldChar w:fldCharType="end"/>
      </w:r>
      <w:r>
        <w:t xml:space="preserve"> for a pulsed and continuous flow regime.  </w:t>
      </w:r>
      <w:r w:rsidR="005C3CA3">
        <w:t>T</w:t>
      </w:r>
      <w:r>
        <w:t xml:space="preserve">he lowest velocity showed no difference between continuous and pulsed flow.  At 7.74, 8.1 and 8.47 m/s velocities, the bead, as a large and heavy particle, was barely fluidised, moving only a few mm in height.  At higher velocities, </w:t>
      </w:r>
      <w:r>
        <w:lastRenderedPageBreak/>
        <w:t>pulsation appeared to slow the movement of the bead at lower tube heights, which increases the proportion of frames that capture the bead at lower heights.  This was true for velocities from 7.74 to 9.21 m/s (</w:t>
      </w:r>
      <w:r>
        <w:fldChar w:fldCharType="begin"/>
      </w:r>
      <w:r>
        <w:instrText xml:space="preserve"> REF _Ref455763012 \h  \* MERGEFORMAT </w:instrText>
      </w:r>
      <w:r>
        <w:fldChar w:fldCharType="separate"/>
      </w:r>
      <w:r w:rsidR="005D3AE0">
        <w:t xml:space="preserve">Figure </w:t>
      </w:r>
      <w:r w:rsidR="005D3AE0">
        <w:rPr>
          <w:noProof/>
        </w:rPr>
        <w:t>6</w:t>
      </w:r>
      <w:r w:rsidR="005D3AE0">
        <w:rPr>
          <w:noProof/>
        </w:rPr>
        <w:noBreakHyphen/>
        <w:t>26</w:t>
      </w:r>
      <w:r>
        <w:fldChar w:fldCharType="end"/>
      </w:r>
      <w:r>
        <w:t xml:space="preserve">).  Here, the frequency of frames with a low bead height of 4 mm ranged from 0.751 to 0.829 between 7.74 and 8.47 m/s under the pulsed flow regime, but ranged between 0.405 to 0.439 under the continuous flow regime at the same velocities.  The beads under the continuous flow regime demonstrated a higher average height from the distributor plate at the same </w:t>
      </w:r>
      <w:r w:rsidR="000D5376">
        <w:t>velocities</w:t>
      </w:r>
      <w:r>
        <w:t xml:space="preserve">.  </w:t>
      </w:r>
    </w:p>
    <w:p w14:paraId="785E3251" w14:textId="77777777" w:rsidR="002948A6" w:rsidRDefault="002948A6" w:rsidP="00EA5CD1">
      <w:pPr>
        <w:spacing w:line="276" w:lineRule="auto"/>
      </w:pPr>
      <w:r>
        <w:rPr>
          <w:noProof/>
          <w:lang w:eastAsia="en-GB"/>
        </w:rPr>
        <w:drawing>
          <wp:inline distT="0" distB="0" distL="0" distR="0" wp14:anchorId="324871D8" wp14:editId="204448AF">
            <wp:extent cx="5734975" cy="4030463"/>
            <wp:effectExtent l="0" t="0" r="0" b="8255"/>
            <wp:docPr id="8960" name="Chart 896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2"/>
              </a:graphicData>
            </a:graphic>
          </wp:inline>
        </w:drawing>
      </w:r>
    </w:p>
    <w:p w14:paraId="50BD42C3" w14:textId="3D62DC21" w:rsidR="002948A6" w:rsidRDefault="002948A6" w:rsidP="00EA5CD1">
      <w:pPr>
        <w:pStyle w:val="Caption"/>
        <w:spacing w:line="276" w:lineRule="auto"/>
      </w:pPr>
      <w:bookmarkStart w:id="456" w:name="_Ref455763012"/>
      <w:bookmarkStart w:id="457" w:name="_Toc474686661"/>
      <w:r>
        <w:t xml:space="preserve">Figure </w:t>
      </w:r>
      <w:fldSimple w:instr=" STYLEREF 1 \s ">
        <w:r w:rsidR="005D3AE0">
          <w:rPr>
            <w:noProof/>
          </w:rPr>
          <w:t>6</w:t>
        </w:r>
      </w:fldSimple>
      <w:r w:rsidR="00F02E7D">
        <w:noBreakHyphen/>
      </w:r>
      <w:fldSimple w:instr=" SEQ Figure \* ARABIC \s 1 ">
        <w:r w:rsidR="005D3AE0">
          <w:rPr>
            <w:noProof/>
          </w:rPr>
          <w:t>26</w:t>
        </w:r>
      </w:fldSimple>
      <w:bookmarkEnd w:id="456"/>
      <w:r>
        <w:t>.  Frequency of bead height from the distributor plate at increasing flow rates for 4 mm solid glass spheres at a range of flow rates.</w:t>
      </w:r>
      <w:bookmarkEnd w:id="457"/>
    </w:p>
    <w:p w14:paraId="07B71E11" w14:textId="115A2D23" w:rsidR="00CD2CDE" w:rsidRDefault="00CD2CDE" w:rsidP="00EA5CD1">
      <w:pPr>
        <w:spacing w:line="276" w:lineRule="auto"/>
      </w:pPr>
    </w:p>
    <w:p w14:paraId="7ED689C2" w14:textId="04F50DF0" w:rsidR="00854E92" w:rsidRPr="005D3AE0" w:rsidRDefault="00854E92" w:rsidP="00854E92">
      <w:pPr>
        <w:pStyle w:val="Heading2"/>
        <w:rPr>
          <w:b/>
        </w:rPr>
      </w:pPr>
      <w:bookmarkStart w:id="458" w:name="_Toc474696425"/>
      <w:r w:rsidRPr="005D3AE0">
        <w:rPr>
          <w:b/>
        </w:rPr>
        <w:t xml:space="preserve">6.5 </w:t>
      </w:r>
      <w:r w:rsidR="005D3AE0">
        <w:rPr>
          <w:b/>
        </w:rPr>
        <w:tab/>
      </w:r>
      <w:r w:rsidRPr="005D3AE0">
        <w:rPr>
          <w:b/>
        </w:rPr>
        <w:t>Discussion</w:t>
      </w:r>
      <w:bookmarkEnd w:id="458"/>
    </w:p>
    <w:p w14:paraId="0547A7AF" w14:textId="77777777" w:rsidR="00854E92" w:rsidRDefault="00854E92" w:rsidP="00854E92">
      <w:pPr>
        <w:spacing w:line="276" w:lineRule="auto"/>
      </w:pPr>
      <w:r>
        <w:t xml:space="preserve">The single particle study allowed for a simple comparison between pulsed and continuous flow particle drying and movement with as many variables controlled as possible.  This was conducted using three experimental procedures for static single particle drying, fluidised single particle drying and fluidised single particle movement.  Many parameters were found to show no demonstrable difference between the pulsed and continuous flow regimes.  However, two of the drying experiments returned interesting results.  For example, in the single fluidised particle experiments, the 4 Å zeolite molecular sieves at 40 °C had an average normalised moisture content 0.1 lower under the pulsed flow regime compared to the continuous flow regime.  This was an average of 8 particles.  In static particle drying, an improvement was found under the pulsed flow regime in the early stages of drying from 10 to 30 seconds for perlite particles.  This was an average of 36 particles.  </w:t>
      </w:r>
    </w:p>
    <w:p w14:paraId="0AB3B1DE" w14:textId="77777777" w:rsidR="00854E92" w:rsidRDefault="00854E92" w:rsidP="00854E92">
      <w:pPr>
        <w:spacing w:line="276" w:lineRule="auto"/>
      </w:pPr>
      <w:r>
        <w:lastRenderedPageBreak/>
        <w:t xml:space="preserve">Of greater interest was the relationship between a fluidised particle and the high frequency gas pulsation.  High frequency pulsation of the fluidising gas flow could exhibit certain controls over bead behaviour that varies according to the size of the particle.  For example, in fluidising single 3 mm glass beads, the speed of particle movement was indicated by the proportion of frames captured at lower tube heights.  This could be caused by a number of factors.  Most notably, data error in a system controlled by random, or what is perceived to be random, motion could skew the results.  Despite large data sets capturing, on average, 3,000 frames, the high speed movement of the particles necessitates the collection of high speed video footage and, therefore, a snapshot of 1,000 frames, for example, records in fact only a few seconds of data.  Secondly, the higher flow rates consequently captured a smaller representation of the peak to trough movement, as demonstrated in the peak to trough frequency seen in </w:t>
      </w:r>
      <w:r w:rsidRPr="00330BAC">
        <w:rPr>
          <w:highlight w:val="yellow"/>
        </w:rPr>
        <w:fldChar w:fldCharType="begin"/>
      </w:r>
      <w:r w:rsidRPr="00330BAC">
        <w:rPr>
          <w:highlight w:val="yellow"/>
        </w:rPr>
        <w:instrText xml:space="preserve"> REF _Ref455342882 \h  \* MERGEFORMAT </w:instrText>
      </w:r>
      <w:r w:rsidRPr="00330BAC">
        <w:rPr>
          <w:highlight w:val="yellow"/>
        </w:rPr>
      </w:r>
      <w:r w:rsidRPr="00330BAC">
        <w:rPr>
          <w:highlight w:val="yellow"/>
        </w:rPr>
        <w:fldChar w:fldCharType="separate"/>
      </w:r>
      <w:r w:rsidR="005D3AE0">
        <w:t xml:space="preserve">Figure </w:t>
      </w:r>
      <w:r w:rsidR="005D3AE0">
        <w:rPr>
          <w:noProof/>
        </w:rPr>
        <w:t>6</w:t>
      </w:r>
      <w:r w:rsidR="005D3AE0">
        <w:rPr>
          <w:noProof/>
        </w:rPr>
        <w:noBreakHyphen/>
        <w:t>17</w:t>
      </w:r>
      <w:r w:rsidRPr="00330BAC">
        <w:rPr>
          <w:highlight w:val="yellow"/>
        </w:rPr>
        <w:fldChar w:fldCharType="end"/>
      </w:r>
      <w:r>
        <w:t xml:space="preserve">.  Lastly, the relationship between the pulsation and the particle size could explain the results.  For example, low pulsation amplitudes caused little difference between continuous and pulsed flow with 2 mm beads, but a high pulsation amplitude caused notable difference in the behaviour of 4 mm beads.  </w:t>
      </w:r>
    </w:p>
    <w:p w14:paraId="28F8A085" w14:textId="2ABB4979" w:rsidR="00854E92" w:rsidRDefault="00854E92" w:rsidP="00854E92">
      <w:pPr>
        <w:spacing w:line="276" w:lineRule="auto"/>
      </w:pPr>
      <w:r>
        <w:t>The bead behaviour for 4 mm glass beads could also be explained by the relationship between bead size and the tube width, as these conditions were only found for this particle type.  As the bead remained for longer periods at lower tube heights under the pulsed flow regime compared to the continuous flow regime, the influence of the air flow on the bead movement can be assumed to be different, as all other conditions are assumed to be constant.  Therefore, one explanation may be the high frequency pulsation creating less friction on the surface of the particle.  As any solid gas interaction is defined by the formation and structure of a boundary layer, this theory may explain the difference in particle behaviour as caused by the reduction of the boundary layer, reducing turbulent flow alongside the particle and consequently allowing it to fall further through the gas to the distributor plate, whilst under the continuous flow regime the boundary layer remains as a constant layer, increasing the turbulent region alongside the particle and holding it higher within the gas flow.</w:t>
      </w:r>
    </w:p>
    <w:p w14:paraId="6532CDC7" w14:textId="77777777" w:rsidR="00854E92" w:rsidRDefault="00854E92" w:rsidP="00854E92">
      <w:pPr>
        <w:spacing w:line="276" w:lineRule="auto"/>
      </w:pPr>
      <w:r>
        <w:t xml:space="preserve">Due to pulsation frequency being controlled by the velocity, the frequency at each velocity studied was different.  If the relationship between the size of the particle and the area of the tube surrounding it was not a controlling factor, another solution may be that the size of the pulse is related to the particle size.  This could be causing the difference seen between pulsed and continuous flow, such as in </w:t>
      </w:r>
      <w:r w:rsidRPr="002C1803">
        <w:rPr>
          <w:highlight w:val="yellow"/>
        </w:rPr>
        <w:fldChar w:fldCharType="begin"/>
      </w:r>
      <w:r w:rsidRPr="002C1803">
        <w:rPr>
          <w:highlight w:val="yellow"/>
        </w:rPr>
        <w:instrText xml:space="preserve"> REF _Ref455763012 \h  \* MERGEFORMAT </w:instrText>
      </w:r>
      <w:r w:rsidRPr="002C1803">
        <w:rPr>
          <w:highlight w:val="yellow"/>
        </w:rPr>
      </w:r>
      <w:r w:rsidRPr="002C1803">
        <w:rPr>
          <w:highlight w:val="yellow"/>
        </w:rPr>
        <w:fldChar w:fldCharType="separate"/>
      </w:r>
      <w:r w:rsidR="005D3AE0">
        <w:t xml:space="preserve">Figure </w:t>
      </w:r>
      <w:r w:rsidR="005D3AE0">
        <w:rPr>
          <w:noProof/>
        </w:rPr>
        <w:t>6</w:t>
      </w:r>
      <w:r w:rsidR="005D3AE0">
        <w:rPr>
          <w:noProof/>
        </w:rPr>
        <w:noBreakHyphen/>
        <w:t>26</w:t>
      </w:r>
      <w:r w:rsidRPr="002C1803">
        <w:rPr>
          <w:highlight w:val="yellow"/>
        </w:rPr>
        <w:fldChar w:fldCharType="end"/>
      </w:r>
      <w:r>
        <w:t>.  For example, at 7.74 m/s the 320 mm feedback loop produced a pulsation frequency of 256 Hz.  This means that a pressure wave rose through the pipe 256 times in a second.  At this flow rate, the size of the pulsation was therefore 0.0302 m/s.</w:t>
      </w:r>
    </w:p>
    <w:p w14:paraId="690D45B9" w14:textId="77777777" w:rsidR="00854E92" w:rsidRDefault="00854E92" w:rsidP="00854E92">
      <w:pPr>
        <w:spacing w:line="276" w:lineRule="auto"/>
      </w:pPr>
      <w:r>
        <w:t xml:space="preserve">To relate the bead behaviour to the influence on particle drying, the motion of the particle in the air stream could affect the velocity of the particle relative to the velocity of the fluid flow.  In multi-particle fluidised bed dryers, particles are in motion from the influence of bubbles rising through the bed, and interstitial gas in the void space.  By definition, if a particle is fluidised, it is in motion, as it is described as the weight of the particle being less than the force of the through flowing air </w:t>
      </w:r>
      <w:r>
        <w:fldChar w:fldCharType="begin" w:fldLock="1"/>
      </w:r>
      <w:r>
        <w:instrText>ADDIN CSL_CITATION { "citationItems" : [ { "id" : "ITEM-1", "itemData" : { "author" : [ { "dropping-particle" : "", "family" : "Rhodes", "given" : "Martin J.", "non-dropping-particle" : "", "parse-names" : false, "suffix" : "" } ], "edition" : "2nd", "id" : "ITEM-1", "issued" : { "date-parts" : [ [ "2008" ] ] }, "publisher" : "John Wiley", "publisher-place" : "Chichester", "title" : "Introduction to Particle Technology", "type" : "book" }, "uris" : [ "http://www.mendeley.com/documents/?uuid=7a120e9d-96a2-410e-af85-2c07f3a8e0ac" ] } ], "mendeley" : { "formattedCitation" : "(Rhodes 2008)", "plainTextFormattedCitation" : "(Rhodes 2008)", "previouslyFormattedCitation" : "(Rhodes 2008)" }, "properties" : { "noteIndex" : 0 }, "schema" : "https://github.com/citation-style-language/schema/raw/master/csl-citation.json" }</w:instrText>
      </w:r>
      <w:r>
        <w:fldChar w:fldCharType="separate"/>
      </w:r>
      <w:r>
        <w:rPr>
          <w:noProof/>
        </w:rPr>
        <w:t>(Rhodes 2008)</w:t>
      </w:r>
      <w:r>
        <w:fldChar w:fldCharType="end"/>
      </w:r>
      <w:r>
        <w:t xml:space="preserve">.  Consequently, for single fluidised particles, the flow rate of 5.16 m/s was sufficient to lift the particle from the mesh support at the base of the fluidisation tube.  However, the particle doesn’t remain static in the flow of air with a constant 5.16 m/s flow past its leading edge, and the leading edge does not remain fixed at one spot on the particle surface.  Instead, the particle bounces and swivels within the flow, despite the flow being continuous.  This could be caused by surface </w:t>
      </w:r>
      <w:r>
        <w:lastRenderedPageBreak/>
        <w:t xml:space="preserve">roughness on the particle causing it to rotate, and slight sideways movements could create pressure changes below the particle, leading to the vertical movement seen.  This concept was described by </w:t>
      </w:r>
      <w:r>
        <w:fldChar w:fldCharType="begin" w:fldLock="1"/>
      </w:r>
      <w:r>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manualFormatting" : "Zhang &amp; Koksal (2006)", "plainTextFormattedCitation" : "(Zhang &amp; Koksal 2006)", "previouslyFormattedCitation" : "(Zhang &amp; Koksal 2006)" }, "properties" : { "noteIndex" : 0 }, "schema" : "https://github.com/citation-style-language/schema/raw/master/csl-citation.json" }</w:instrText>
      </w:r>
      <w:r>
        <w:fldChar w:fldCharType="separate"/>
      </w:r>
      <w:r>
        <w:rPr>
          <w:noProof/>
        </w:rPr>
        <w:t>Zhang &amp; Koksal (2006)</w:t>
      </w:r>
      <w:r>
        <w:fldChar w:fldCharType="end"/>
      </w:r>
      <w:r>
        <w:t xml:space="preserve"> in relation to particle movement under high and low pulsation frequencies (</w:t>
      </w:r>
      <w:r>
        <w:fldChar w:fldCharType="begin"/>
      </w:r>
      <w:r>
        <w:instrText xml:space="preserve"> REF _Ref455765302 \h  \* MERGEFORMAT </w:instrText>
      </w:r>
      <w:r>
        <w:fldChar w:fldCharType="separate"/>
      </w:r>
      <w:r w:rsidR="005D3AE0">
        <w:t xml:space="preserve">Figure </w:t>
      </w:r>
      <w:r w:rsidR="005D3AE0">
        <w:rPr>
          <w:noProof/>
        </w:rPr>
        <w:t>6</w:t>
      </w:r>
      <w:r w:rsidR="005D3AE0">
        <w:rPr>
          <w:noProof/>
        </w:rPr>
        <w:noBreakHyphen/>
        <w:t>27</w:t>
      </w:r>
      <w:r>
        <w:fldChar w:fldCharType="end"/>
      </w:r>
      <w:r>
        <w:t xml:space="preserve">) in this case referring to 1 and 10 Hz as low and high respectively.  Their concept describes how the vertical motion of a fluidised particle can be explained as particle displacement.  However, to develop the concept further, it could be argued that when a particle is rising with the flow of air the velocity relative to the moving particle is either zero or a lower value than the superficial fluid velocity.  In contrast, when the particle is falling, the velocity relative to the particle is greater than the superficial fluid velocity.  As shown in </w:t>
      </w:r>
      <w:r>
        <w:fldChar w:fldCharType="begin"/>
      </w:r>
      <w:r>
        <w:instrText xml:space="preserve"> REF _Ref455765655 \h  \* MERGEFORMAT </w:instrText>
      </w:r>
      <w:r>
        <w:fldChar w:fldCharType="separate"/>
      </w:r>
      <w:r w:rsidR="005D3AE0">
        <w:t xml:space="preserve">Figure </w:t>
      </w:r>
      <w:r w:rsidR="005D3AE0">
        <w:rPr>
          <w:noProof/>
        </w:rPr>
        <w:t>6</w:t>
      </w:r>
      <w:r w:rsidR="005D3AE0">
        <w:rPr>
          <w:noProof/>
        </w:rPr>
        <w:noBreakHyphen/>
        <w:t>28</w:t>
      </w:r>
      <w:r>
        <w:fldChar w:fldCharType="end"/>
      </w:r>
      <w:r>
        <w:t xml:space="preserve">a, the zeolite molecular sieve is not in a static position, but rises and falls at velocities greater or lesser than the superficial velocity that the particle is being fluidised at.  </w:t>
      </w:r>
    </w:p>
    <w:p w14:paraId="3D38C2C4" w14:textId="77777777" w:rsidR="00854E92" w:rsidRDefault="00854E92" w:rsidP="00854E92">
      <w:pPr>
        <w:spacing w:line="276" w:lineRule="auto"/>
        <w:jc w:val="center"/>
        <w:rPr>
          <w:b/>
        </w:rPr>
      </w:pPr>
      <w:r>
        <w:rPr>
          <w:noProof/>
          <w:lang w:eastAsia="en-GB"/>
        </w:rPr>
        <mc:AlternateContent>
          <mc:Choice Requires="wps">
            <w:drawing>
              <wp:anchor distT="0" distB="0" distL="114300" distR="114300" simplePos="0" relativeHeight="255022592" behindDoc="0" locked="0" layoutInCell="1" allowOverlap="1" wp14:anchorId="45682C1D" wp14:editId="48713258">
                <wp:simplePos x="0" y="0"/>
                <wp:positionH relativeFrom="column">
                  <wp:posOffset>2198370</wp:posOffset>
                </wp:positionH>
                <wp:positionV relativeFrom="paragraph">
                  <wp:posOffset>2858782</wp:posOffset>
                </wp:positionV>
                <wp:extent cx="1691640" cy="262890"/>
                <wp:effectExtent l="0" t="0" r="3810" b="0"/>
                <wp:wrapNone/>
                <wp:docPr id="8215" name="Text Box 8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1640" cy="262890"/>
                        </a:xfrm>
                        <a:prstGeom prst="rect">
                          <a:avLst/>
                        </a:prstGeom>
                        <a:solidFill>
                          <a:srgbClr val="FFFFFF"/>
                        </a:solidFill>
                        <a:ln w="9525">
                          <a:noFill/>
                          <a:miter lim="800000"/>
                          <a:headEnd/>
                          <a:tailEnd/>
                        </a:ln>
                      </wps:spPr>
                      <wps:txbx>
                        <w:txbxContent>
                          <w:p w14:paraId="557C24FB" w14:textId="77777777" w:rsidR="00BF4C3A" w:rsidRDefault="00BF4C3A" w:rsidP="00854E92">
                            <w:r>
                              <w:t>Pulsation frequenc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8215" o:spid="_x0000_s1307" type="#_x0000_t202" style="position:absolute;left:0;text-align:left;margin-left:173.1pt;margin-top:225.1pt;width:133.2pt;height:20.7pt;z-index:2550225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" stroked="f">
                <v:textbox style="mso-fit-shape-to-text:t">
                  <w:txbxContent>
                    <w:p w14:paraId="557C24FB" w14:textId="77777777" w:rsidR="00BF4C3A" w:rsidRDefault="00BF4C3A" w:rsidP="00854E92">
                      <w:r>
                        <w:t>Pulsation frequency</w:t>
                      </w:r>
                    </w:p>
                  </w:txbxContent>
                </v:textbox>
              </v:shape>
            </w:pict>
          </mc:Fallback>
        </mc:AlternateContent>
      </w:r>
      <w:r>
        <w:rPr>
          <w:noProof/>
          <w:lang w:eastAsia="en-GB"/>
        </w:rPr>
        <mc:AlternateContent>
          <mc:Choice Requires="wps">
            <w:drawing>
              <wp:anchor distT="0" distB="0" distL="114300" distR="114300" simplePos="0" relativeHeight="255017472" behindDoc="0" locked="0" layoutInCell="1" allowOverlap="1" wp14:anchorId="39A543B1" wp14:editId="1422C275">
                <wp:simplePos x="0" y="0"/>
                <wp:positionH relativeFrom="column">
                  <wp:posOffset>170803</wp:posOffset>
                </wp:positionH>
                <wp:positionV relativeFrom="paragraph">
                  <wp:posOffset>1069340</wp:posOffset>
                </wp:positionV>
                <wp:extent cx="1691640" cy="262890"/>
                <wp:effectExtent l="0" t="0" r="3810" b="0"/>
                <wp:wrapNone/>
                <wp:docPr id="8220" name="Text Box 8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1640" cy="262890"/>
                        </a:xfrm>
                        <a:prstGeom prst="rect">
                          <a:avLst/>
                        </a:prstGeom>
                        <a:solidFill>
                          <a:srgbClr val="FFFFFF"/>
                        </a:solidFill>
                        <a:ln w="9525">
                          <a:noFill/>
                          <a:miter lim="800000"/>
                          <a:headEnd/>
                          <a:tailEnd/>
                        </a:ln>
                      </wps:spPr>
                      <wps:txbx>
                        <w:txbxContent>
                          <w:p w14:paraId="16A39717" w14:textId="77777777" w:rsidR="00BF4C3A" w:rsidRDefault="00BF4C3A" w:rsidP="00854E92">
                            <w:r>
                              <w:t>Particle displacem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8220" o:spid="_x0000_s1308" type="#_x0000_t202" style="position:absolute;left:0;text-align:left;margin-left:13.45pt;margin-top:84.2pt;width:133.2pt;height:20.7pt;z-index:2550174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" stroked="f">
                <v:textbox style="mso-fit-shape-to-text:t">
                  <w:txbxContent>
                    <w:p w14:paraId="16A39717" w14:textId="77777777" w:rsidR="00BF4C3A" w:rsidRDefault="00BF4C3A" w:rsidP="00854E92">
                      <w:r>
                        <w:t>Particle displacement</w:t>
                      </w:r>
                    </w:p>
                  </w:txbxContent>
                </v:textbox>
              </v:shape>
            </w:pict>
          </mc:Fallback>
        </mc:AlternateContent>
      </w:r>
      <w:r>
        <w:rPr>
          <w:noProof/>
          <w:lang w:eastAsia="en-GB"/>
        </w:rPr>
        <mc:AlternateContent>
          <mc:Choice Requires="wps">
            <w:drawing>
              <wp:anchor distT="0" distB="0" distL="114300" distR="114300" simplePos="0" relativeHeight="255020544" behindDoc="0" locked="0" layoutInCell="1" allowOverlap="1" wp14:anchorId="148ABE3A" wp14:editId="29B061A2">
                <wp:simplePos x="0" y="0"/>
                <wp:positionH relativeFrom="column">
                  <wp:posOffset>3512185</wp:posOffset>
                </wp:positionH>
                <wp:positionV relativeFrom="paragraph">
                  <wp:posOffset>1062355</wp:posOffset>
                </wp:positionV>
                <wp:extent cx="243840" cy="171450"/>
                <wp:effectExtent l="38100" t="0" r="22860" b="57150"/>
                <wp:wrapNone/>
                <wp:docPr id="8217" name="Straight Arrow Connector 8217"/>
                <wp:cNvGraphicFramePr/>
                <a:graphic xmlns:a="http://schemas.openxmlformats.org/drawingml/2006/main">
                  <a:graphicData uri="http://schemas.microsoft.com/office/word/2010/wordprocessingShape">
                    <wps:wsp>
                      <wps:cNvCnPr/>
                      <wps:spPr>
                        <a:xfrm flipH="1">
                          <a:off x="0" y="0"/>
                          <a:ext cx="243840" cy="1714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8217" o:spid="_x0000_s1026" type="#_x0000_t32" style="position:absolute;margin-left:276.55pt;margin-top:83.65pt;width:19.2pt;height:13.5pt;flip:x;z-index:25502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" strokecolor="black [3040]">
                <v:stroke endarrow="open"/>
              </v:shape>
            </w:pict>
          </mc:Fallback>
        </mc:AlternateContent>
      </w:r>
      <w:r>
        <w:rPr>
          <w:noProof/>
          <w:lang w:eastAsia="en-GB"/>
        </w:rPr>
        <mc:AlternateContent>
          <mc:Choice Requires="wps">
            <w:drawing>
              <wp:anchor distT="0" distB="0" distL="114300" distR="114300" simplePos="0" relativeHeight="255019520" behindDoc="0" locked="0" layoutInCell="1" allowOverlap="1" wp14:anchorId="6E9E3DEB" wp14:editId="47BA57CF">
                <wp:simplePos x="0" y="0"/>
                <wp:positionH relativeFrom="column">
                  <wp:posOffset>2659380</wp:posOffset>
                </wp:positionH>
                <wp:positionV relativeFrom="paragraph">
                  <wp:posOffset>422910</wp:posOffset>
                </wp:positionV>
                <wp:extent cx="243840" cy="171450"/>
                <wp:effectExtent l="38100" t="0" r="22860" b="57150"/>
                <wp:wrapNone/>
                <wp:docPr id="8218" name="Straight Arrow Connector 8218"/>
                <wp:cNvGraphicFramePr/>
                <a:graphic xmlns:a="http://schemas.openxmlformats.org/drawingml/2006/main">
                  <a:graphicData uri="http://schemas.microsoft.com/office/word/2010/wordprocessingShape">
                    <wps:wsp>
                      <wps:cNvCnPr/>
                      <wps:spPr>
                        <a:xfrm flipH="1">
                          <a:off x="0" y="0"/>
                          <a:ext cx="243840" cy="1714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8218" o:spid="_x0000_s1026" type="#_x0000_t32" style="position:absolute;margin-left:209.4pt;margin-top:33.3pt;width:19.2pt;height:13.5pt;flip:x;z-index:25501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" strokecolor="black [3040]">
                <v:stroke endarrow="open"/>
              </v:shape>
            </w:pict>
          </mc:Fallback>
        </mc:AlternateContent>
      </w:r>
      <w:r>
        <w:rPr>
          <w:noProof/>
          <w:lang w:eastAsia="en-GB"/>
        </w:rPr>
        <mc:AlternateContent>
          <mc:Choice Requires="wps">
            <w:drawing>
              <wp:anchor distT="0" distB="0" distL="114300" distR="114300" simplePos="0" relativeHeight="255018496" behindDoc="0" locked="0" layoutInCell="1" allowOverlap="1" wp14:anchorId="52C76834" wp14:editId="46F58216">
                <wp:simplePos x="0" y="0"/>
                <wp:positionH relativeFrom="column">
                  <wp:posOffset>2901315</wp:posOffset>
                </wp:positionH>
                <wp:positionV relativeFrom="paragraph">
                  <wp:posOffset>245745</wp:posOffset>
                </wp:positionV>
                <wp:extent cx="1691640" cy="605790"/>
                <wp:effectExtent l="0" t="0" r="3810" b="0"/>
                <wp:wrapNone/>
                <wp:docPr id="8219" name="Text Box 8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1640" cy="441325"/>
                        </a:xfrm>
                        <a:prstGeom prst="rect">
                          <a:avLst/>
                        </a:prstGeom>
                        <a:solidFill>
                          <a:srgbClr val="FFFFFF"/>
                        </a:solidFill>
                        <a:ln w="9525">
                          <a:noFill/>
                          <a:miter lim="800000"/>
                          <a:headEnd/>
                          <a:tailEnd/>
                        </a:ln>
                      </wps:spPr>
                      <wps:txbx>
                        <w:txbxContent>
                          <w:p w14:paraId="1CE80208" w14:textId="77777777" w:rsidR="00BF4C3A" w:rsidRDefault="00BF4C3A" w:rsidP="00854E92">
                            <w:r>
                              <w:t>Low frequency causes high particle displacem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8219" o:spid="_x0000_s1309" type="#_x0000_t202" style="position:absolute;left:0;text-align:left;margin-left:228.45pt;margin-top:19.35pt;width:133.2pt;height:47.7pt;z-index:2550184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" stroked="f">
                <v:textbox style="mso-fit-shape-to-text:t">
                  <w:txbxContent>
                    <w:p w14:paraId="1CE80208" w14:textId="77777777" w:rsidR="00BF4C3A" w:rsidRDefault="00BF4C3A" w:rsidP="00854E92">
                      <w:r>
                        <w:t>Low frequency causes high particle displacement</w:t>
                      </w:r>
                    </w:p>
                  </w:txbxContent>
                </v:textbox>
              </v:shape>
            </w:pict>
          </mc:Fallback>
        </mc:AlternateContent>
      </w:r>
      <w:r>
        <w:rPr>
          <w:noProof/>
          <w:lang w:eastAsia="en-GB"/>
        </w:rPr>
        <mc:AlternateContent>
          <mc:Choice Requires="wps">
            <w:drawing>
              <wp:anchor distT="0" distB="0" distL="114300" distR="114300" simplePos="0" relativeHeight="255021568" behindDoc="0" locked="0" layoutInCell="1" allowOverlap="1" wp14:anchorId="538C4EBF" wp14:editId="48B5DD89">
                <wp:simplePos x="0" y="0"/>
                <wp:positionH relativeFrom="column">
                  <wp:posOffset>3758565</wp:posOffset>
                </wp:positionH>
                <wp:positionV relativeFrom="paragraph">
                  <wp:posOffset>846455</wp:posOffset>
                </wp:positionV>
                <wp:extent cx="1691640" cy="434340"/>
                <wp:effectExtent l="0" t="0" r="3810" b="0"/>
                <wp:wrapNone/>
                <wp:docPr id="8216" name="Text Box 8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1640" cy="441325"/>
                        </a:xfrm>
                        <a:prstGeom prst="rect">
                          <a:avLst/>
                        </a:prstGeom>
                        <a:solidFill>
                          <a:srgbClr val="FFFFFF"/>
                        </a:solidFill>
                        <a:ln w="9525">
                          <a:noFill/>
                          <a:miter lim="800000"/>
                          <a:headEnd/>
                          <a:tailEnd/>
                        </a:ln>
                      </wps:spPr>
                      <wps:txbx>
                        <w:txbxContent>
                          <w:p w14:paraId="0BA2BAFC" w14:textId="77777777" w:rsidR="00BF4C3A" w:rsidRDefault="00BF4C3A" w:rsidP="00854E92">
                            <w:r>
                              <w:t>High frequency causes low particle displacem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8216" o:spid="_x0000_s1310" type="#_x0000_t202" style="position:absolute;left:0;text-align:left;margin-left:295.95pt;margin-top:66.65pt;width:133.2pt;height:34.2pt;z-index:2550215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" stroked="f">
                <v:textbox style="mso-fit-shape-to-text:t">
                  <w:txbxContent>
                    <w:p w14:paraId="0BA2BAFC" w14:textId="77777777" w:rsidR="00BF4C3A" w:rsidRDefault="00BF4C3A" w:rsidP="00854E92">
                      <w:r>
                        <w:t>High frequency causes low particle displacement</w:t>
                      </w:r>
                    </w:p>
                  </w:txbxContent>
                </v:textbox>
              </v:shape>
            </w:pict>
          </mc:Fallback>
        </mc:AlternateContent>
      </w:r>
      <w:r>
        <w:rPr>
          <w:b/>
          <w:noProof/>
          <w:lang w:eastAsia="en-GB"/>
        </w:rPr>
        <w:drawing>
          <wp:inline distT="0" distB="0" distL="0" distR="0" wp14:anchorId="0400BD0B" wp14:editId="2B611488">
            <wp:extent cx="5251556" cy="2934848"/>
            <wp:effectExtent l="0" t="0" r="6350" b="0"/>
            <wp:docPr id="9227" name="Picture 9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13">
                      <a:extLst>
                        <a:ext uri="{28A0092B-C50C-407E-A947-70E740481C1C}">
                          <a14:useLocalDpi xmlns:a14="http://schemas.microsoft.com/office/drawing/2010/main" val="0"/>
                        </a:ext>
                      </a:extLst>
                    </a:blip>
                    <a:srcRect b="25439"/>
                    <a:stretch>
                      <a:fillRect/>
                    </a:stretch>
                  </pic:blipFill>
                  <pic:spPr bwMode="auto">
                    <a:xfrm>
                      <a:off x="0" y="0"/>
                      <a:ext cx="5255145" cy="2936854"/>
                    </a:xfrm>
                    <a:prstGeom prst="rect">
                      <a:avLst/>
                    </a:prstGeom>
                    <a:noFill/>
                    <a:ln>
                      <a:noFill/>
                    </a:ln>
                  </pic:spPr>
                </pic:pic>
              </a:graphicData>
            </a:graphic>
          </wp:inline>
        </w:drawing>
      </w:r>
    </w:p>
    <w:p w14:paraId="6DFE66CB" w14:textId="77777777" w:rsidR="00854E92" w:rsidRDefault="00854E92" w:rsidP="00854E92">
      <w:pPr>
        <w:spacing w:line="276" w:lineRule="auto"/>
        <w:jc w:val="center"/>
        <w:rPr>
          <w:b/>
        </w:rPr>
      </w:pPr>
    </w:p>
    <w:p w14:paraId="4594BD02" w14:textId="77777777" w:rsidR="00854E92" w:rsidRDefault="00854E92" w:rsidP="00854E92">
      <w:pPr>
        <w:pStyle w:val="Caption"/>
        <w:spacing w:line="276" w:lineRule="auto"/>
      </w:pPr>
      <w:bookmarkStart w:id="459" w:name="_Ref455765302"/>
      <w:bookmarkStart w:id="460" w:name="_Toc474686662"/>
      <w:r>
        <w:t xml:space="preserve">Figure </w:t>
      </w:r>
      <w:fldSimple w:instr=" STYLEREF 1 \s ">
        <w:r w:rsidR="005D3AE0">
          <w:rPr>
            <w:noProof/>
          </w:rPr>
          <w:t>6</w:t>
        </w:r>
      </w:fldSimple>
      <w:r>
        <w:noBreakHyphen/>
      </w:r>
      <w:fldSimple w:instr=" SEQ Figure \* ARABIC \s 1 ">
        <w:r w:rsidR="005D3AE0">
          <w:rPr>
            <w:noProof/>
          </w:rPr>
          <w:t>27</w:t>
        </w:r>
      </w:fldSimple>
      <w:bookmarkEnd w:id="459"/>
      <w:r>
        <w:t xml:space="preserve">.  Single particle displacement under low and high frequency pulsation, adapted from </w:t>
      </w:r>
      <w:r>
        <w:fldChar w:fldCharType="begin" w:fldLock="1"/>
      </w:r>
      <w:r>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manualFormatting" : "Zhang &amp; Koksal (2006)", "plainTextFormattedCitation" : "(Zhang &amp; Koksal 2006)", "previouslyFormattedCitation" : "(Zhang &amp; Koksal 2006)" }, "properties" : { "noteIndex" : 0 }, "schema" : "https://github.com/citation-style-language/schema/raw/master/csl-citation.json" }</w:instrText>
      </w:r>
      <w:r>
        <w:fldChar w:fldCharType="separate"/>
      </w:r>
      <w:r>
        <w:rPr>
          <w:noProof/>
        </w:rPr>
        <w:t>Zhang &amp; Koksal (2006)</w:t>
      </w:r>
      <w:r>
        <w:fldChar w:fldCharType="end"/>
      </w:r>
      <w:r>
        <w:t>.</w:t>
      </w:r>
      <w:bookmarkEnd w:id="460"/>
    </w:p>
    <w:p w14:paraId="7623CD77" w14:textId="77777777" w:rsidR="00854E92" w:rsidRDefault="00854E92" w:rsidP="00854E92">
      <w:pPr>
        <w:spacing w:line="276" w:lineRule="auto"/>
      </w:pPr>
    </w:p>
    <w:p w14:paraId="568E42F8" w14:textId="20784B00" w:rsidR="00854E92" w:rsidRDefault="00854E92" w:rsidP="00854E92">
      <w:pPr>
        <w:spacing w:line="276" w:lineRule="auto"/>
      </w:pPr>
      <w:r>
        <w:t>Although the overall average flow velocity remained the same over time, the particle relative velocity is related to the frequency of the peak to trough movement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oMath>
      <w:r>
        <w:t xml:space="preserve"> (s)) (</w:t>
      </w:r>
      <w:r>
        <w:fldChar w:fldCharType="begin"/>
      </w:r>
      <w:r>
        <w:instrText xml:space="preserve"> REF _Ref455765655 \h  \* MERGEFORMAT </w:instrText>
      </w:r>
      <w:r>
        <w:fldChar w:fldCharType="separate"/>
      </w:r>
      <w:r w:rsidR="005D3AE0">
        <w:t xml:space="preserve">Figure </w:t>
      </w:r>
      <w:r w:rsidR="005D3AE0">
        <w:rPr>
          <w:noProof/>
        </w:rPr>
        <w:t>6</w:t>
      </w:r>
      <w:r w:rsidR="005D3AE0">
        <w:rPr>
          <w:noProof/>
        </w:rPr>
        <w:noBreakHyphen/>
        <w:t>28</w:t>
      </w:r>
      <w:r>
        <w:fldChar w:fldCharType="end"/>
      </w:r>
      <w:r>
        <w:t>b) and Equation 6-2, which describes the speed of particle rise in mm/s, as peak height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oMath>
      <w:r>
        <w:t xml:space="preserve"> (mm)) over peak to trough time lapse (s).  This gives the particle relative velocity as highly influenced by the particle rise or fall (Equation 6-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2471"/>
      </w:tblGrid>
      <w:tr w:rsidR="00854E92" w14:paraId="035048DE" w14:textId="77777777" w:rsidTr="00854E92">
        <w:tc>
          <w:tcPr>
            <w:tcW w:w="6771" w:type="dxa"/>
          </w:tcPr>
          <w:p w14:paraId="2AABFDC9" w14:textId="77777777" w:rsidR="00854E92" w:rsidRDefault="00854E92" w:rsidP="00854E92">
            <w:pPr>
              <w:spacing w:line="276" w:lineRule="auto"/>
            </w:pPr>
            <w:r>
              <w:t>Speed of particle rise (</w:t>
            </w:r>
            <m:oMath>
              <m:sSub>
                <m:sSubPr>
                  <m:ctrlPr>
                    <w:rPr>
                      <w:rFonts w:ascii="Cambria Math" w:hAnsi="Cambria Math"/>
                      <w:i/>
                    </w:rPr>
                  </m:ctrlPr>
                </m:sSubPr>
                <m:e>
                  <m:r>
                    <w:rPr>
                      <w:rFonts w:ascii="Cambria Math" w:hAnsi="Cambria Math"/>
                    </w:rPr>
                    <m:t>U</m:t>
                  </m:r>
                </m:e>
                <m:sub>
                  <m:r>
                    <w:rPr>
                      <w:rFonts w:ascii="Cambria Math" w:hAnsi="Cambria Math"/>
                    </w:rPr>
                    <m:t>pc</m:t>
                  </m:r>
                </m:sub>
              </m:sSub>
            </m:oMath>
            <w:r>
              <w:t>) (mm/s) =</w:t>
            </w:r>
          </w:p>
          <w:p w14:paraId="2333CBC2" w14:textId="77777777" w:rsidR="00854E92" w:rsidRDefault="00BF4C3A" w:rsidP="00854E92">
            <w:pPr>
              <w:spacing w:line="276" w:lineRule="auto"/>
            </w:pPr>
            <m:oMathPara>
              <m:oMath>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num>
                  <m:den>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oMath>
            </m:oMathPara>
          </w:p>
        </w:tc>
        <w:tc>
          <w:tcPr>
            <w:tcW w:w="2471" w:type="dxa"/>
          </w:tcPr>
          <w:p w14:paraId="151C8CBF" w14:textId="4FE5624E" w:rsidR="00854E92" w:rsidRDefault="00854E92" w:rsidP="00854E92">
            <w:pPr>
              <w:spacing w:line="276" w:lineRule="auto"/>
              <w:jc w:val="right"/>
            </w:pPr>
            <w:r>
              <w:t>Equation 6-2</w:t>
            </w:r>
          </w:p>
        </w:tc>
      </w:tr>
      <w:tr w:rsidR="00854E92" w14:paraId="193BE177" w14:textId="77777777" w:rsidTr="00854E92">
        <w:tc>
          <w:tcPr>
            <w:tcW w:w="6771" w:type="dxa"/>
          </w:tcPr>
          <w:p w14:paraId="3A081915" w14:textId="77777777" w:rsidR="00854E92" w:rsidRDefault="00854E92" w:rsidP="00854E92">
            <w:pPr>
              <w:spacing w:line="276" w:lineRule="auto"/>
            </w:pPr>
            <w:r>
              <w:t>Particle relative velocity (</w:t>
            </w:r>
            <m:oMath>
              <m:sSub>
                <m:sSubPr>
                  <m:ctrlPr>
                    <w:rPr>
                      <w:rFonts w:ascii="Cambria Math" w:hAnsi="Cambria Math"/>
                      <w:i/>
                    </w:rPr>
                  </m:ctrlPr>
                </m:sSubPr>
                <m:e>
                  <m:r>
                    <w:rPr>
                      <w:rFonts w:ascii="Cambria Math" w:hAnsi="Cambria Math"/>
                    </w:rPr>
                    <m:t>U</m:t>
                  </m:r>
                </m:e>
                <m:sub>
                  <m:r>
                    <w:rPr>
                      <w:rFonts w:ascii="Cambria Math" w:hAnsi="Cambria Math"/>
                    </w:rPr>
                    <m:t>pr</m:t>
                  </m:r>
                </m:sub>
              </m:sSub>
            </m:oMath>
            <w:r>
              <w:t xml:space="preserve">) (mm/s) </w:t>
            </w:r>
            <w:r>
              <w:tab/>
              <w:t xml:space="preserve">= </w:t>
            </w:r>
          </w:p>
          <w:p w14:paraId="63B70974" w14:textId="77777777" w:rsidR="00854E92" w:rsidRDefault="00BF4C3A" w:rsidP="00854E92">
            <w:pPr>
              <w:spacing w:line="276" w:lineRule="auto"/>
            </w:pPr>
            <m:oMathPara>
              <m:oMath>
                <m:sSub>
                  <m:sSubPr>
                    <m:ctrlPr>
                      <w:rPr>
                        <w:rFonts w:ascii="Cambria Math" w:hAnsi="Cambria Math"/>
                        <w:i/>
                      </w:rPr>
                    </m:ctrlPr>
                  </m:sSubPr>
                  <m:e>
                    <m:r>
                      <w:rPr>
                        <w:rFonts w:ascii="Cambria Math" w:hAnsi="Cambria Math"/>
                      </w:rPr>
                      <m:t>U</m:t>
                    </m:r>
                  </m:e>
                  <m:sub>
                    <m:r>
                      <w:rPr>
                        <w:rFonts w:ascii="Cambria Math" w:hAnsi="Cambria Math"/>
                      </w:rPr>
                      <m:t>pc</m:t>
                    </m:r>
                  </m:sub>
                </m:sSub>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1000</m:t>
                    </m:r>
                  </m:den>
                </m:f>
              </m:oMath>
            </m:oMathPara>
          </w:p>
        </w:tc>
        <w:tc>
          <w:tcPr>
            <w:tcW w:w="2471" w:type="dxa"/>
          </w:tcPr>
          <w:p w14:paraId="7FF29B47" w14:textId="7BE5D847" w:rsidR="00854E92" w:rsidRDefault="00854E92" w:rsidP="00854E92">
            <w:pPr>
              <w:spacing w:line="276" w:lineRule="auto"/>
              <w:jc w:val="right"/>
            </w:pPr>
            <w:r>
              <w:t>Equation 6-3</w:t>
            </w:r>
          </w:p>
        </w:tc>
      </w:tr>
    </w:tbl>
    <w:p w14:paraId="6333AF8B" w14:textId="77777777" w:rsidR="00854E92" w:rsidRDefault="00854E92" w:rsidP="00854E92">
      <w:pPr>
        <w:spacing w:line="276" w:lineRule="auto"/>
      </w:pPr>
      <w:r>
        <w:lastRenderedPageBreak/>
        <w:t>a) sample of zeolite molecular sieve particle motion</w:t>
      </w:r>
    </w:p>
    <w:p w14:paraId="50E24D06" w14:textId="77777777" w:rsidR="00854E92" w:rsidRDefault="00854E92" w:rsidP="00854E92">
      <w:pPr>
        <w:spacing w:line="276" w:lineRule="auto"/>
      </w:pPr>
      <w:r>
        <w:rPr>
          <w:noProof/>
          <w:lang w:eastAsia="en-GB"/>
        </w:rPr>
        <w:drawing>
          <wp:inline distT="0" distB="0" distL="0" distR="0" wp14:anchorId="465D6E76" wp14:editId="09638288">
            <wp:extent cx="5974672" cy="1979721"/>
            <wp:effectExtent l="0" t="0" r="7620" b="1905"/>
            <wp:docPr id="9228" name="Chart 92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p w14:paraId="14B1BDBE" w14:textId="77777777" w:rsidR="00854E92" w:rsidRDefault="00854E92" w:rsidP="00854E92">
      <w:pPr>
        <w:spacing w:line="276" w:lineRule="auto"/>
      </w:pPr>
      <w:r>
        <w:t>b) particle movement characteristics</w:t>
      </w:r>
    </w:p>
    <w:p w14:paraId="01C8DE58" w14:textId="26975A67" w:rsidR="00854E92" w:rsidRDefault="00854E92" w:rsidP="00854E92">
      <w:pPr>
        <w:spacing w:line="276" w:lineRule="auto"/>
      </w:pPr>
      <w:r>
        <w:rPr>
          <w:noProof/>
          <w:lang w:eastAsia="en-GB"/>
        </w:rPr>
        <mc:AlternateContent>
          <mc:Choice Requires="wps">
            <w:drawing>
              <wp:anchor distT="0" distB="0" distL="114300" distR="114300" simplePos="0" relativeHeight="255030784" behindDoc="0" locked="0" layoutInCell="1" allowOverlap="1" wp14:anchorId="537F177A" wp14:editId="5CA23B19">
                <wp:simplePos x="0" y="0"/>
                <wp:positionH relativeFrom="column">
                  <wp:posOffset>2212975</wp:posOffset>
                </wp:positionH>
                <wp:positionV relativeFrom="paragraph">
                  <wp:posOffset>319405</wp:posOffset>
                </wp:positionV>
                <wp:extent cx="706120" cy="262890"/>
                <wp:effectExtent l="0" t="0" r="0" b="0"/>
                <wp:wrapNone/>
                <wp:docPr id="153" name="Text Box 1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120" cy="262890"/>
                        </a:xfrm>
                        <a:prstGeom prst="rect">
                          <a:avLst/>
                        </a:prstGeom>
                        <a:noFill/>
                        <a:ln w="9525">
                          <a:noFill/>
                          <a:miter lim="800000"/>
                          <a:headEnd/>
                          <a:tailEnd/>
                        </a:ln>
                      </wps:spPr>
                      <wps:txbx>
                        <w:txbxContent>
                          <w:p w14:paraId="7CEC135C" w14:textId="77777777" w:rsidR="00BF4C3A" w:rsidRDefault="00BF4C3A" w:rsidP="00854E92">
                            <w:pPr>
                              <w:rPr>
                                <w:rFonts w:ascii="Cambria Math" w:hAnsi="Cambria Math" w:hint="eastAsia"/>
                                <w:oMath/>
                              </w:rPr>
                            </w:pPr>
                            <m:oMathPara>
                              <m:oMath>
                                <m:sSub>
                                  <m:sSubPr>
                                    <m:ctrlPr>
                                      <w:rPr>
                                        <w:rFonts w:ascii="Cambria Math" w:hAnsi="Cambria Math"/>
                                        <w:i/>
                                      </w:rPr>
                                    </m:ctrlPr>
                                  </m:sSubPr>
                                  <m:e>
                                    <m:r>
                                      <w:rPr>
                                        <w:rFonts w:ascii="Cambria Math" w:hAnsi="Cambria Math"/>
                                      </w:rPr>
                                      <m:t>y</m:t>
                                    </m:r>
                                  </m:e>
                                  <m:sub>
                                    <m:r>
                                      <w:rPr>
                                        <w:rFonts w:ascii="Cambria Math" w:hAnsi="Cambria Math"/>
                                      </w:rPr>
                                      <m:t>1</m:t>
                                    </m:r>
                                  </m:sub>
                                </m:sSub>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153" o:spid="_x0000_s1311" type="#_x0000_t202" style="position:absolute;left:0;text-align:left;margin-left:174.25pt;margin-top:25.15pt;width:55.6pt;height:20.7pt;z-index:2550307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" filled="f" stroked="f">
                <v:textbox style="mso-fit-shape-to-text:t">
                  <w:txbxContent>
                    <w:p w14:paraId="7CEC135C" w14:textId="77777777" w:rsidR="00BF4C3A" w:rsidRDefault="00BF4C3A" w:rsidP="00854E92">
                      <w:pPr>
                        <w:rPr>
                          <w:rFonts w:ascii="Cambria Math" w:hAnsi="Cambria Math" w:hint="eastAsia"/>
                          <w:oMath/>
                        </w:rPr>
                      </w:pPr>
                      <m:oMathPara>
                        <m:oMath>
                          <m:sSub>
                            <m:sSubPr>
                              <m:ctrlPr>
                                <w:rPr>
                                  <w:rFonts w:ascii="Cambria Math" w:hAnsi="Cambria Math"/>
                                  <w:i/>
                                </w:rPr>
                              </m:ctrlPr>
                            </m:sSubPr>
                            <m:e>
                              <m:r>
                                <w:rPr>
                                  <w:rFonts w:ascii="Cambria Math" w:hAnsi="Cambria Math"/>
                                </w:rPr>
                                <m:t>y</m:t>
                              </m:r>
                            </m:e>
                            <m:sub>
                              <m:r>
                                <w:rPr>
                                  <w:rFonts w:ascii="Cambria Math" w:hAnsi="Cambria Math"/>
                                </w:rPr>
                                <m:t>1</m:t>
                              </m:r>
                            </m:sub>
                          </m:sSub>
                        </m:oMath>
                      </m:oMathPara>
                    </w:p>
                  </w:txbxContent>
                </v:textbox>
              </v:shape>
            </w:pict>
          </mc:Fallback>
        </mc:AlternateContent>
      </w:r>
      <w:r>
        <w:rPr>
          <w:noProof/>
          <w:lang w:eastAsia="en-GB"/>
        </w:rPr>
        <mc:AlternateContent>
          <mc:Choice Requires="wps">
            <w:drawing>
              <wp:anchor distT="0" distB="0" distL="114300" distR="114300" simplePos="0" relativeHeight="255025664" behindDoc="0" locked="0" layoutInCell="1" allowOverlap="1" wp14:anchorId="423F7E4E" wp14:editId="46AC5769">
                <wp:simplePos x="0" y="0"/>
                <wp:positionH relativeFrom="column">
                  <wp:posOffset>1834515</wp:posOffset>
                </wp:positionH>
                <wp:positionV relativeFrom="paragraph">
                  <wp:posOffset>118110</wp:posOffset>
                </wp:positionV>
                <wp:extent cx="706120" cy="262890"/>
                <wp:effectExtent l="0" t="0" r="0" b="0"/>
                <wp:wrapNone/>
                <wp:docPr id="8212" name="Text Box 8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120" cy="262890"/>
                        </a:xfrm>
                        <a:prstGeom prst="rect">
                          <a:avLst/>
                        </a:prstGeom>
                        <a:noFill/>
                        <a:ln w="9525">
                          <a:noFill/>
                          <a:miter lim="800000"/>
                          <a:headEnd/>
                          <a:tailEnd/>
                        </a:ln>
                      </wps:spPr>
                      <wps:txbx>
                        <w:txbxContent>
                          <w:p w14:paraId="2CEB54B3" w14:textId="77777777" w:rsidR="00BF4C3A" w:rsidRDefault="00BF4C3A" w:rsidP="00854E92">
                            <w:pPr>
                              <w:rPr>
                                <w:rFonts w:ascii="Cambria Math" w:hAnsi="Cambria Math" w:hint="eastAsia"/>
                                <w:oMath/>
                              </w:rPr>
                            </w:pPr>
                            <m:oMathPara>
                              <m:oMath>
                                <m:sSub>
                                  <m:sSubPr>
                                    <m:ctrlPr>
                                      <w:rPr>
                                        <w:rFonts w:ascii="Cambria Math" w:hAnsi="Cambria Math"/>
                                        <w:i/>
                                      </w:rPr>
                                    </m:ctrlPr>
                                  </m:sSubPr>
                                  <m:e>
                                    <m:r>
                                      <w:rPr>
                                        <w:rFonts w:ascii="Cambria Math" w:hAnsi="Cambria Math"/>
                                      </w:rPr>
                                      <m:t>x</m:t>
                                    </m:r>
                                  </m:e>
                                  <m:sub>
                                    <m:r>
                                      <w:rPr>
                                        <w:rFonts w:ascii="Cambria Math" w:hAnsi="Cambria Math"/>
                                      </w:rPr>
                                      <m:t>2</m:t>
                                    </m:r>
                                  </m:sub>
                                </m:sSub>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8212" o:spid="_x0000_s1312" type="#_x0000_t202" style="position:absolute;left:0;text-align:left;margin-left:144.45pt;margin-top:9.3pt;width:55.6pt;height:20.7pt;z-index:2550256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" filled="f" stroked="f">
                <v:textbox style="mso-fit-shape-to-text:t">
                  <w:txbxContent>
                    <w:p w14:paraId="2CEB54B3" w14:textId="77777777" w:rsidR="00BF4C3A" w:rsidRDefault="00BF4C3A" w:rsidP="00854E92">
                      <w:pPr>
                        <w:rPr>
                          <w:rFonts w:ascii="Cambria Math" w:hAnsi="Cambria Math" w:hint="eastAsia"/>
                          <w:oMath/>
                        </w:rPr>
                      </w:pPr>
                      <m:oMathPara>
                        <m:oMath>
                          <m:sSub>
                            <m:sSubPr>
                              <m:ctrlPr>
                                <w:rPr>
                                  <w:rFonts w:ascii="Cambria Math" w:hAnsi="Cambria Math"/>
                                  <w:i/>
                                </w:rPr>
                              </m:ctrlPr>
                            </m:sSubPr>
                            <m:e>
                              <m:r>
                                <w:rPr>
                                  <w:rFonts w:ascii="Cambria Math" w:hAnsi="Cambria Math"/>
                                </w:rPr>
                                <m:t>x</m:t>
                              </m:r>
                            </m:e>
                            <m:sub>
                              <m:r>
                                <w:rPr>
                                  <w:rFonts w:ascii="Cambria Math" w:hAnsi="Cambria Math"/>
                                </w:rPr>
                                <m:t>2</m:t>
                              </m:r>
                            </m:sub>
                          </m:sSub>
                        </m:oMath>
                      </m:oMathPara>
                    </w:p>
                  </w:txbxContent>
                </v:textbox>
              </v:shape>
            </w:pict>
          </mc:Fallback>
        </mc:AlternateContent>
      </w:r>
      <w:r>
        <w:rPr>
          <w:noProof/>
          <w:lang w:eastAsia="en-GB"/>
        </w:rPr>
        <mc:AlternateContent>
          <mc:Choice Requires="wps">
            <w:drawing>
              <wp:anchor distT="0" distB="0" distL="114300" distR="114300" simplePos="0" relativeHeight="255024640" behindDoc="0" locked="0" layoutInCell="1" allowOverlap="1" wp14:anchorId="7BC7321F" wp14:editId="2655DA81">
                <wp:simplePos x="0" y="0"/>
                <wp:positionH relativeFrom="column">
                  <wp:posOffset>1229995</wp:posOffset>
                </wp:positionH>
                <wp:positionV relativeFrom="paragraph">
                  <wp:posOffset>115570</wp:posOffset>
                </wp:positionV>
                <wp:extent cx="606425" cy="262890"/>
                <wp:effectExtent l="0" t="0" r="0" b="0"/>
                <wp:wrapNone/>
                <wp:docPr id="8213" name="Text Box 8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425" cy="262890"/>
                        </a:xfrm>
                        <a:prstGeom prst="rect">
                          <a:avLst/>
                        </a:prstGeom>
                        <a:noFill/>
                        <a:ln w="9525">
                          <a:noFill/>
                          <a:miter lim="800000"/>
                          <a:headEnd/>
                          <a:tailEnd/>
                        </a:ln>
                      </wps:spPr>
                      <wps:txbx>
                        <w:txbxContent>
                          <w:p w14:paraId="5B1D2F84" w14:textId="77777777" w:rsidR="00BF4C3A" w:rsidRDefault="00BF4C3A" w:rsidP="00854E92">
                            <w:pPr>
                              <w:rPr>
                                <w:rFonts w:ascii="Cambria Math" w:hAnsi="Cambria Math" w:hint="eastAsia"/>
                                <w:oMath/>
                              </w:rP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8213" o:spid="_x0000_s1313" type="#_x0000_t202" style="position:absolute;left:0;text-align:left;margin-left:96.85pt;margin-top:9.1pt;width:47.75pt;height:20.7pt;z-index:2550246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" filled="f" stroked="f">
                <v:textbox style="mso-fit-shape-to-text:t">
                  <w:txbxContent>
                    <w:p w14:paraId="5B1D2F84" w14:textId="77777777" w:rsidR="00BF4C3A" w:rsidRDefault="00BF4C3A" w:rsidP="00854E92">
                      <w:pPr>
                        <w:rPr>
                          <w:rFonts w:ascii="Cambria Math" w:hAnsi="Cambria Math" w:hint="eastAsia"/>
                          <w:oMath/>
                        </w:rP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xbxContent>
                </v:textbox>
              </v:shape>
            </w:pict>
          </mc:Fallback>
        </mc:AlternateContent>
      </w:r>
      <w:r>
        <w:rPr>
          <w:noProof/>
          <w:lang w:eastAsia="en-GB"/>
        </w:rPr>
        <mc:AlternateContent>
          <mc:Choice Requires="wps">
            <w:drawing>
              <wp:anchor distT="0" distB="0" distL="114300" distR="114300" simplePos="0" relativeHeight="255027712" behindDoc="0" locked="0" layoutInCell="1" allowOverlap="1" wp14:anchorId="1C7E182B" wp14:editId="766546B1">
                <wp:simplePos x="0" y="0"/>
                <wp:positionH relativeFrom="column">
                  <wp:posOffset>1019810</wp:posOffset>
                </wp:positionH>
                <wp:positionV relativeFrom="paragraph">
                  <wp:posOffset>1627505</wp:posOffset>
                </wp:positionV>
                <wp:extent cx="823595" cy="262890"/>
                <wp:effectExtent l="0" t="0" r="0" b="0"/>
                <wp:wrapNone/>
                <wp:docPr id="9089" name="Text Box 90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3595" cy="262890"/>
                        </a:xfrm>
                        <a:prstGeom prst="rect">
                          <a:avLst/>
                        </a:prstGeom>
                        <a:noFill/>
                        <a:ln w="9525">
                          <a:noFill/>
                          <a:miter lim="800000"/>
                          <a:headEnd/>
                          <a:tailEnd/>
                        </a:ln>
                      </wps:spPr>
                      <wps:txbx>
                        <w:txbxContent>
                          <w:p w14:paraId="09B4C8A7" w14:textId="77777777" w:rsidR="00BF4C3A" w:rsidRDefault="00BF4C3A" w:rsidP="00854E92">
                            <w:pPr>
                              <w:rPr>
                                <w:rFonts w:ascii="Cambria Math" w:hAnsi="Cambria Math" w:hint="eastAsia"/>
                                <w:oMath/>
                              </w:rP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89" o:spid="_x0000_s1314" type="#_x0000_t202" style="position:absolute;left:0;text-align:left;margin-left:80.3pt;margin-top:128.15pt;width:64.85pt;height:20.7pt;z-index:255027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" filled="f" stroked="f">
                <v:textbox style="mso-fit-shape-to-text:t">
                  <w:txbxContent>
                    <w:p w14:paraId="09B4C8A7" w14:textId="77777777" w:rsidR="00BF4C3A" w:rsidRDefault="00BF4C3A" w:rsidP="00854E92">
                      <w:pPr>
                        <w:rPr>
                          <w:rFonts w:ascii="Cambria Math" w:hAnsi="Cambria Math" w:hint="eastAsia"/>
                          <w:oMath/>
                        </w:rP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xbxContent>
                </v:textbox>
              </v:shape>
            </w:pict>
          </mc:Fallback>
        </mc:AlternateContent>
      </w:r>
      <w:r>
        <w:rPr>
          <w:noProof/>
          <w:lang w:eastAsia="en-GB"/>
        </w:rPr>
        <mc:AlternateContent>
          <mc:Choice Requires="wps">
            <w:drawing>
              <wp:anchor distT="0" distB="0" distL="114300" distR="114300" simplePos="0" relativeHeight="255029760" behindDoc="0" locked="0" layoutInCell="1" allowOverlap="1" wp14:anchorId="1ED2E056" wp14:editId="7B5A125A">
                <wp:simplePos x="0" y="0"/>
                <wp:positionH relativeFrom="column">
                  <wp:posOffset>941070</wp:posOffset>
                </wp:positionH>
                <wp:positionV relativeFrom="paragraph">
                  <wp:posOffset>598170</wp:posOffset>
                </wp:positionV>
                <wp:extent cx="823595" cy="262890"/>
                <wp:effectExtent l="0" t="0" r="0" b="0"/>
                <wp:wrapNone/>
                <wp:docPr id="199" name="Text Box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3595" cy="262890"/>
                        </a:xfrm>
                        <a:prstGeom prst="rect">
                          <a:avLst/>
                        </a:prstGeom>
                        <a:noFill/>
                        <a:ln w="9525">
                          <a:noFill/>
                          <a:miter lim="800000"/>
                          <a:headEnd/>
                          <a:tailEnd/>
                        </a:ln>
                      </wps:spPr>
                      <wps:txbx>
                        <w:txbxContent>
                          <w:p w14:paraId="7940257E" w14:textId="77777777" w:rsidR="00BF4C3A" w:rsidRDefault="00BF4C3A" w:rsidP="00854E92">
                            <w:pPr>
                              <w:rPr>
                                <w:rFonts w:ascii="Cambria Math" w:hAnsi="Cambria Math" w:hint="eastAsia"/>
                                <w:oMath/>
                              </w:rP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199" o:spid="_x0000_s1315" type="#_x0000_t202" style="position:absolute;left:0;text-align:left;margin-left:74.1pt;margin-top:47.1pt;width:64.85pt;height:20.7pt;z-index:2550297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" filled="f" stroked="f">
                <v:textbox style="mso-fit-shape-to-text:t">
                  <w:txbxContent>
                    <w:p w14:paraId="7940257E" w14:textId="77777777" w:rsidR="00BF4C3A" w:rsidRDefault="00BF4C3A" w:rsidP="00854E92">
                      <w:pPr>
                        <w:rPr>
                          <w:rFonts w:ascii="Cambria Math" w:hAnsi="Cambria Math" w:hint="eastAsia"/>
                          <w:oMath/>
                        </w:rP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xbxContent>
                </v:textbox>
              </v:shape>
            </w:pict>
          </mc:Fallback>
        </mc:AlternateContent>
      </w:r>
      <w:r>
        <w:rPr>
          <w:noProof/>
          <w:lang w:eastAsia="en-GB"/>
        </w:rPr>
        <mc:AlternateContent>
          <mc:Choice Requires="wps">
            <w:drawing>
              <wp:anchor distT="0" distB="0" distL="114300" distR="114300" simplePos="0" relativeHeight="255023616" behindDoc="0" locked="0" layoutInCell="1" allowOverlap="1" wp14:anchorId="499350D4" wp14:editId="497F08B2">
                <wp:simplePos x="0" y="0"/>
                <wp:positionH relativeFrom="column">
                  <wp:posOffset>3888419</wp:posOffset>
                </wp:positionH>
                <wp:positionV relativeFrom="paragraph">
                  <wp:posOffset>645826</wp:posOffset>
                </wp:positionV>
                <wp:extent cx="302408" cy="272415"/>
                <wp:effectExtent l="38100" t="0" r="21590" b="51435"/>
                <wp:wrapNone/>
                <wp:docPr id="8214" name="Straight Arrow Connector 8214"/>
                <wp:cNvGraphicFramePr/>
                <a:graphic xmlns:a="http://schemas.openxmlformats.org/drawingml/2006/main">
                  <a:graphicData uri="http://schemas.microsoft.com/office/word/2010/wordprocessingShape">
                    <wps:wsp>
                      <wps:cNvCnPr/>
                      <wps:spPr>
                        <a:xfrm flipH="1">
                          <a:off x="0" y="0"/>
                          <a:ext cx="302408" cy="2724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214" o:spid="_x0000_s1026" type="#_x0000_t32" style="position:absolute;margin-left:306.15pt;margin-top:50.85pt;width:23.8pt;height:21.45pt;flip:x;z-index:25502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" strokecolor="black [3040]">
                <v:stroke endarrow="open"/>
              </v:shape>
            </w:pict>
          </mc:Fallback>
        </mc:AlternateContent>
      </w:r>
      <w:r>
        <w:rPr>
          <w:noProof/>
          <w:lang w:eastAsia="en-GB"/>
        </w:rPr>
        <mc:AlternateContent>
          <mc:Choice Requires="wps">
            <w:drawing>
              <wp:anchor distT="0" distB="0" distL="114300" distR="114300" simplePos="0" relativeHeight="255031808" behindDoc="0" locked="0" layoutInCell="1" allowOverlap="1" wp14:anchorId="1FEA82CD" wp14:editId="297D7433">
                <wp:simplePos x="0" y="0"/>
                <wp:positionH relativeFrom="column">
                  <wp:posOffset>2611755</wp:posOffset>
                </wp:positionH>
                <wp:positionV relativeFrom="paragraph">
                  <wp:posOffset>1431925</wp:posOffset>
                </wp:positionV>
                <wp:extent cx="706120" cy="262890"/>
                <wp:effectExtent l="0" t="0" r="0" b="2540"/>
                <wp:wrapNone/>
                <wp:docPr id="196"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120" cy="262890"/>
                        </a:xfrm>
                        <a:prstGeom prst="rect">
                          <a:avLst/>
                        </a:prstGeom>
                        <a:noFill/>
                        <a:ln w="9525">
                          <a:noFill/>
                          <a:miter lim="800000"/>
                          <a:headEnd/>
                          <a:tailEnd/>
                        </a:ln>
                      </wps:spPr>
                      <wps:txbx>
                        <w:txbxContent>
                          <w:p w14:paraId="07AFAB02" w14:textId="77777777" w:rsidR="00BF4C3A" w:rsidRDefault="00BF4C3A" w:rsidP="00854E92">
                            <w:pPr>
                              <w:rPr>
                                <w:rFonts w:ascii="Cambria Math" w:hAnsi="Cambria Math" w:hint="eastAsia"/>
                                <w:oMath/>
                              </w:rPr>
                            </w:pPr>
                            <m:oMathPara>
                              <m:oMath>
                                <m:sSub>
                                  <m:sSubPr>
                                    <m:ctrlPr>
                                      <w:rPr>
                                        <w:rFonts w:ascii="Cambria Math" w:hAnsi="Cambria Math"/>
                                        <w:i/>
                                      </w:rPr>
                                    </m:ctrlPr>
                                  </m:sSubPr>
                                  <m:e>
                                    <m:r>
                                      <w:rPr>
                                        <w:rFonts w:ascii="Cambria Math" w:hAnsi="Cambria Math"/>
                                      </w:rPr>
                                      <m:t>y</m:t>
                                    </m:r>
                                  </m:e>
                                  <m:sub>
                                    <m:r>
                                      <w:rPr>
                                        <w:rFonts w:ascii="Cambria Math" w:hAnsi="Cambria Math"/>
                                      </w:rPr>
                                      <m:t>2</m:t>
                                    </m:r>
                                  </m:sub>
                                </m:sSub>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196" o:spid="_x0000_s1316" type="#_x0000_t202" style="position:absolute;left:0;text-align:left;margin-left:205.65pt;margin-top:112.75pt;width:55.6pt;height:20.7pt;z-index:2550318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" filled="f" stroked="f">
                <v:textbox style="mso-fit-shape-to-text:t">
                  <w:txbxContent>
                    <w:p w14:paraId="07AFAB02" w14:textId="77777777" w:rsidR="00BF4C3A" w:rsidRDefault="00BF4C3A" w:rsidP="00854E92">
                      <w:pPr>
                        <w:rPr>
                          <w:rFonts w:ascii="Cambria Math" w:hAnsi="Cambria Math" w:hint="eastAsia"/>
                          <w:oMath/>
                        </w:rPr>
                      </w:pPr>
                      <m:oMathPara>
                        <m:oMath>
                          <m:sSub>
                            <m:sSubPr>
                              <m:ctrlPr>
                                <w:rPr>
                                  <w:rFonts w:ascii="Cambria Math" w:hAnsi="Cambria Math"/>
                                  <w:i/>
                                </w:rPr>
                              </m:ctrlPr>
                            </m:sSubPr>
                            <m:e>
                              <m:r>
                                <w:rPr>
                                  <w:rFonts w:ascii="Cambria Math" w:hAnsi="Cambria Math"/>
                                </w:rPr>
                                <m:t>y</m:t>
                              </m:r>
                            </m:e>
                            <m:sub>
                              <m:r>
                                <w:rPr>
                                  <w:rFonts w:ascii="Cambria Math" w:hAnsi="Cambria Math"/>
                                </w:rPr>
                                <m:t>2</m:t>
                              </m:r>
                            </m:sub>
                          </m:sSub>
                        </m:oMath>
                      </m:oMathPara>
                    </w:p>
                  </w:txbxContent>
                </v:textbox>
              </v:shape>
            </w:pict>
          </mc:Fallback>
        </mc:AlternateContent>
      </w:r>
      <w:r>
        <w:rPr>
          <w:noProof/>
          <w:lang w:eastAsia="en-GB"/>
        </w:rPr>
        <mc:AlternateContent>
          <mc:Choice Requires="wps">
            <w:drawing>
              <wp:anchor distT="0" distB="0" distL="114300" distR="114300" simplePos="0" relativeHeight="255026688" behindDoc="0" locked="0" layoutInCell="1" allowOverlap="1" wp14:anchorId="2B100DA8" wp14:editId="21E8A739">
                <wp:simplePos x="0" y="0"/>
                <wp:positionH relativeFrom="column">
                  <wp:posOffset>1473200</wp:posOffset>
                </wp:positionH>
                <wp:positionV relativeFrom="paragraph">
                  <wp:posOffset>1776730</wp:posOffset>
                </wp:positionV>
                <wp:extent cx="823595" cy="262890"/>
                <wp:effectExtent l="0" t="0" r="0" b="2540"/>
                <wp:wrapNone/>
                <wp:docPr id="9090" name="Text Box 90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3595" cy="264160"/>
                        </a:xfrm>
                        <a:prstGeom prst="rect">
                          <a:avLst/>
                        </a:prstGeom>
                        <a:noFill/>
                        <a:ln w="9525">
                          <a:noFill/>
                          <a:miter lim="800000"/>
                          <a:headEnd/>
                          <a:tailEnd/>
                        </a:ln>
                      </wps:spPr>
                      <wps:txbx>
                        <w:txbxContent>
                          <w:p w14:paraId="77825F25" w14:textId="77777777" w:rsidR="00BF4C3A" w:rsidRDefault="00BF4C3A" w:rsidP="00854E92">
                            <w:pPr>
                              <w:rPr>
                                <w:rFonts w:ascii="Cambria Math" w:hAnsi="Cambria Math" w:hint="eastAsia"/>
                                <w:oMath/>
                              </w:rPr>
                            </w:pPr>
                            <m:oMathPara>
                              <m:oMath>
                                <m:sSub>
                                  <m:sSubPr>
                                    <m:ctrlPr>
                                      <w:rPr>
                                        <w:rFonts w:ascii="Cambria Math" w:hAnsi="Cambria Math"/>
                                        <w:i/>
                                      </w:rPr>
                                    </m:ctrlPr>
                                  </m:sSubPr>
                                  <m:e>
                                    <m:r>
                                      <w:rPr>
                                        <w:rFonts w:ascii="Cambria Math" w:hAnsi="Cambria Math"/>
                                      </w:rPr>
                                      <m:t>b</m:t>
                                    </m:r>
                                  </m:e>
                                  <m:sub>
                                    <m:r>
                                      <w:rPr>
                                        <w:rFonts w:ascii="Cambria Math" w:hAnsi="Cambria Math"/>
                                      </w:rPr>
                                      <m:t>1</m:t>
                                    </m:r>
                                  </m:sub>
                                </m:sSub>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090" o:spid="_x0000_s1317" type="#_x0000_t202" style="position:absolute;left:0;text-align:left;margin-left:116pt;margin-top:139.9pt;width:64.85pt;height:20.7pt;z-index:2550266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" filled="f" stroked="f">
                <v:textbox style="mso-fit-shape-to-text:t">
                  <w:txbxContent>
                    <w:p w14:paraId="77825F25" w14:textId="77777777" w:rsidR="00BF4C3A" w:rsidRDefault="00BF4C3A" w:rsidP="00854E92">
                      <w:pPr>
                        <w:rPr>
                          <w:rFonts w:ascii="Cambria Math" w:hAnsi="Cambria Math" w:hint="eastAsia"/>
                          <w:oMath/>
                        </w:rPr>
                      </w:pPr>
                      <m:oMathPara>
                        <m:oMath>
                          <m:sSub>
                            <m:sSubPr>
                              <m:ctrlPr>
                                <w:rPr>
                                  <w:rFonts w:ascii="Cambria Math" w:hAnsi="Cambria Math"/>
                                  <w:i/>
                                </w:rPr>
                              </m:ctrlPr>
                            </m:sSubPr>
                            <m:e>
                              <m:r>
                                <w:rPr>
                                  <w:rFonts w:ascii="Cambria Math" w:hAnsi="Cambria Math"/>
                                </w:rPr>
                                <m:t>b</m:t>
                              </m:r>
                            </m:e>
                            <m:sub>
                              <m:r>
                                <w:rPr>
                                  <w:rFonts w:ascii="Cambria Math" w:hAnsi="Cambria Math"/>
                                </w:rPr>
                                <m:t>1</m:t>
                              </m:r>
                            </m:sub>
                          </m:sSub>
                        </m:oMath>
                      </m:oMathPara>
                    </w:p>
                  </w:txbxContent>
                </v:textbox>
              </v:shape>
            </w:pict>
          </mc:Fallback>
        </mc:AlternateContent>
      </w:r>
      <w:r>
        <w:rPr>
          <w:noProof/>
          <w:lang w:eastAsia="en-GB"/>
        </w:rPr>
        <mc:AlternateContent>
          <mc:Choice Requires="wps">
            <w:drawing>
              <wp:anchor distT="0" distB="0" distL="114300" distR="114300" simplePos="0" relativeHeight="255028736" behindDoc="0" locked="0" layoutInCell="1" allowOverlap="1" wp14:anchorId="7563EA3B" wp14:editId="151DBFF0">
                <wp:simplePos x="0" y="0"/>
                <wp:positionH relativeFrom="column">
                  <wp:posOffset>1783080</wp:posOffset>
                </wp:positionH>
                <wp:positionV relativeFrom="paragraph">
                  <wp:posOffset>1778000</wp:posOffset>
                </wp:positionV>
                <wp:extent cx="823595" cy="262890"/>
                <wp:effectExtent l="0" t="0" r="0" b="2540"/>
                <wp:wrapNone/>
                <wp:docPr id="9140" name="Text Box 9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3595" cy="264160"/>
                        </a:xfrm>
                        <a:prstGeom prst="rect">
                          <a:avLst/>
                        </a:prstGeom>
                        <a:noFill/>
                        <a:ln w="9525">
                          <a:noFill/>
                          <a:miter lim="800000"/>
                          <a:headEnd/>
                          <a:tailEnd/>
                        </a:ln>
                      </wps:spPr>
                      <wps:txbx>
                        <w:txbxContent>
                          <w:p w14:paraId="5F88FC49" w14:textId="77777777" w:rsidR="00BF4C3A" w:rsidRDefault="00BF4C3A" w:rsidP="00854E92">
                            <w:pPr>
                              <w:rPr>
                                <w:rFonts w:ascii="Cambria Math" w:hAnsi="Cambria Math" w:hint="eastAsia"/>
                                <w:oMath/>
                              </w:rPr>
                            </w:pPr>
                            <m:oMathPara>
                              <m:oMath>
                                <m:sSub>
                                  <m:sSubPr>
                                    <m:ctrlPr>
                                      <w:rPr>
                                        <w:rFonts w:ascii="Cambria Math" w:hAnsi="Cambria Math"/>
                                        <w:i/>
                                      </w:rPr>
                                    </m:ctrlPr>
                                  </m:sSubPr>
                                  <m:e>
                                    <m:r>
                                      <w:rPr>
                                        <w:rFonts w:ascii="Cambria Math" w:hAnsi="Cambria Math"/>
                                      </w:rPr>
                                      <m:t>b</m:t>
                                    </m:r>
                                  </m:e>
                                  <m:sub>
                                    <m:r>
                                      <w:rPr>
                                        <w:rFonts w:ascii="Cambria Math" w:hAnsi="Cambria Math"/>
                                      </w:rPr>
                                      <m:t>2</m:t>
                                    </m:r>
                                  </m:sub>
                                </m:sSub>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140" o:spid="_x0000_s1318" type="#_x0000_t202" style="position:absolute;left:0;text-align:left;margin-left:140.4pt;margin-top:140pt;width:64.85pt;height:20.7pt;z-index:2550287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" filled="f" stroked="f">
                <v:textbox style="mso-fit-shape-to-text:t">
                  <w:txbxContent>
                    <w:p w14:paraId="5F88FC49" w14:textId="77777777" w:rsidR="00BF4C3A" w:rsidRDefault="00BF4C3A" w:rsidP="00854E92">
                      <w:pPr>
                        <w:rPr>
                          <w:rFonts w:ascii="Cambria Math" w:hAnsi="Cambria Math" w:hint="eastAsia"/>
                          <w:oMath/>
                        </w:rPr>
                      </w:pPr>
                      <m:oMathPara>
                        <m:oMath>
                          <m:sSub>
                            <m:sSubPr>
                              <m:ctrlPr>
                                <w:rPr>
                                  <w:rFonts w:ascii="Cambria Math" w:hAnsi="Cambria Math"/>
                                  <w:i/>
                                </w:rPr>
                              </m:ctrlPr>
                            </m:sSubPr>
                            <m:e>
                              <m:r>
                                <w:rPr>
                                  <w:rFonts w:ascii="Cambria Math" w:hAnsi="Cambria Math"/>
                                </w:rPr>
                                <m:t>b</m:t>
                              </m:r>
                            </m:e>
                            <m:sub>
                              <m:r>
                                <w:rPr>
                                  <w:rFonts w:ascii="Cambria Math" w:hAnsi="Cambria Math"/>
                                </w:rPr>
                                <m:t>2</m:t>
                              </m:r>
                            </m:sub>
                          </m:sSub>
                        </m:oMath>
                      </m:oMathPara>
                    </w:p>
                  </w:txbxContent>
                </v:textbox>
              </v:shape>
            </w:pict>
          </mc:Fallback>
        </mc:AlternateContent>
      </w:r>
      <w:r>
        <w:rPr>
          <w:noProof/>
          <w:lang w:eastAsia="en-GB"/>
        </w:rPr>
        <mc:AlternateContent>
          <mc:Choice Requires="wps">
            <w:drawing>
              <wp:anchor distT="0" distB="0" distL="114300" distR="114300" simplePos="0" relativeHeight="255032832" behindDoc="0" locked="0" layoutInCell="1" allowOverlap="1" wp14:anchorId="3159203F" wp14:editId="4336E45B">
                <wp:simplePos x="0" y="0"/>
                <wp:positionH relativeFrom="column">
                  <wp:posOffset>4175125</wp:posOffset>
                </wp:positionH>
                <wp:positionV relativeFrom="paragraph">
                  <wp:posOffset>504825</wp:posOffset>
                </wp:positionV>
                <wp:extent cx="1691640" cy="443865"/>
                <wp:effectExtent l="0" t="0" r="3810" b="0"/>
                <wp:wrapNone/>
                <wp:docPr id="8204" name="Text Box 8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1640" cy="441325"/>
                        </a:xfrm>
                        <a:prstGeom prst="rect">
                          <a:avLst/>
                        </a:prstGeom>
                        <a:solidFill>
                          <a:srgbClr val="FFFFFF"/>
                        </a:solidFill>
                        <a:ln w="9525">
                          <a:noFill/>
                          <a:miter lim="800000"/>
                          <a:headEnd/>
                          <a:tailEnd/>
                        </a:ln>
                      </wps:spPr>
                      <wps:txbx>
                        <w:txbxContent>
                          <w:p w14:paraId="2543614D" w14:textId="77777777" w:rsidR="00BF4C3A" w:rsidRDefault="00BF4C3A" w:rsidP="00426E03">
                            <w:pPr>
                              <w:spacing w:line="240" w:lineRule="auto"/>
                            </w:pPr>
                            <w:r>
                              <w:t xml:space="preserve">Constant flow rate </w:t>
                            </w:r>
                            <m:oMath>
                              <m:r>
                                <w:rPr>
                                  <w:rFonts w:ascii="Cambria Math" w:hAnsi="Cambria Math"/>
                                </w:rPr>
                                <m:t>U</m:t>
                              </m:r>
                            </m:oMath>
                            <w:r>
                              <w:t xml:space="preserve"> of 5.16 m/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8204" o:spid="_x0000_s1319" type="#_x0000_t202" style="position:absolute;left:0;text-align:left;margin-left:328.75pt;margin-top:39.75pt;width:133.2pt;height:34.95pt;z-index:2550328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" stroked="f">
                <v:textbox style="mso-fit-shape-to-text:t">
                  <w:txbxContent>
                    <w:p w14:paraId="2543614D" w14:textId="77777777" w:rsidR="00BF4C3A" w:rsidRDefault="00BF4C3A" w:rsidP="00426E03">
                      <w:pPr>
                        <w:spacing w:line="240" w:lineRule="auto"/>
                      </w:pPr>
                      <w:r>
                        <w:t xml:space="preserve">Constant flow rate </w:t>
                      </w:r>
                      <m:oMath>
                        <m:r>
                          <w:rPr>
                            <w:rFonts w:ascii="Cambria Math" w:hAnsi="Cambria Math"/>
                          </w:rPr>
                          <m:t>U</m:t>
                        </m:r>
                      </m:oMath>
                      <w:r>
                        <w:t xml:space="preserve"> of 5.16 m/s</w:t>
                      </w:r>
                    </w:p>
                  </w:txbxContent>
                </v:textbox>
              </v:shape>
            </w:pict>
          </mc:Fallback>
        </mc:AlternateContent>
      </w:r>
      <w:r>
        <w:rPr>
          <w:noProof/>
          <w:lang w:eastAsia="en-GB"/>
        </w:rPr>
        <w:drawing>
          <wp:inline distT="0" distB="0" distL="0" distR="0" wp14:anchorId="2BE35E3D" wp14:editId="4CA30235">
            <wp:extent cx="4172505" cy="2396971"/>
            <wp:effectExtent l="0" t="0" r="0" b="3810"/>
            <wp:docPr id="9229" name="Chart 92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p>
    <w:p w14:paraId="120691EA" w14:textId="77777777" w:rsidR="00854E92" w:rsidRDefault="00854E92" w:rsidP="00854E92">
      <w:pPr>
        <w:pStyle w:val="Caption"/>
        <w:spacing w:line="276" w:lineRule="auto"/>
      </w:pPr>
      <w:bookmarkStart w:id="461" w:name="_Ref455765655"/>
      <w:bookmarkStart w:id="462" w:name="_Toc474686663"/>
      <w:r>
        <w:t xml:space="preserve">Figure </w:t>
      </w:r>
      <w:fldSimple w:instr=" STYLEREF 1 \s ">
        <w:r w:rsidR="005D3AE0">
          <w:rPr>
            <w:noProof/>
          </w:rPr>
          <w:t>6</w:t>
        </w:r>
      </w:fldSimple>
      <w:r>
        <w:noBreakHyphen/>
      </w:r>
      <w:fldSimple w:instr=" SEQ Figure \* ARABIC \s 1 ">
        <w:r w:rsidR="005D3AE0">
          <w:rPr>
            <w:noProof/>
          </w:rPr>
          <w:t>28</w:t>
        </w:r>
      </w:fldSimple>
      <w:bookmarkEnd w:id="461"/>
      <w:r>
        <w:t>.  Fluidised single particle movement over time a) particle movement over 4 seconds, b) close up particle movement characteristics, 4A zeolite molecular sieve particle, U = 5.16 m/s, d</w:t>
      </w:r>
      <w:r>
        <w:rPr>
          <w:vertAlign w:val="subscript"/>
        </w:rPr>
        <w:t>p</w:t>
      </w:r>
      <w:r>
        <w:t xml:space="preserve"> = 5.175 mm.</w:t>
      </w:r>
      <w:bookmarkEnd w:id="462"/>
      <w:r>
        <w:t xml:space="preserve">  </w:t>
      </w:r>
    </w:p>
    <w:p w14:paraId="56C213C2" w14:textId="77777777" w:rsidR="00854E92" w:rsidRDefault="00854E92" w:rsidP="00854E92">
      <w:pPr>
        <w:spacing w:line="276" w:lineRule="auto"/>
      </w:pPr>
    </w:p>
    <w:p w14:paraId="21187D7A" w14:textId="77777777" w:rsidR="00854E92" w:rsidRDefault="00854E92" w:rsidP="00854E92">
      <w:pPr>
        <w:spacing w:line="276" w:lineRule="auto"/>
      </w:pPr>
      <w:r>
        <w:t>Secondly, the pulsed flow fluidisation regime adds a secondary change of flow rate alongside the particle.  Therefore, whilst the particle is falling or rising, the pulsed flow of air is also changing the superficial fluidisation velocity by effectively being double that at the peak of the pulse cycle, and near zero at the base of the pulse cycle (</w:t>
      </w:r>
      <w:r>
        <w:fldChar w:fldCharType="begin"/>
      </w:r>
      <w:r>
        <w:instrText xml:space="preserve"> REF _Ref455766399 \h  \* MERGEFORMAT </w:instrText>
      </w:r>
      <w:r>
        <w:fldChar w:fldCharType="separate"/>
      </w:r>
      <w:r w:rsidR="005D3AE0">
        <w:t xml:space="preserve">Figure </w:t>
      </w:r>
      <w:r w:rsidR="005D3AE0">
        <w:rPr>
          <w:noProof/>
        </w:rPr>
        <w:t>6</w:t>
      </w:r>
      <w:r w:rsidR="005D3AE0">
        <w:rPr>
          <w:noProof/>
        </w:rPr>
        <w:noBreakHyphen/>
        <w:t>29</w:t>
      </w:r>
      <w:r>
        <w:fldChar w:fldCharType="end"/>
      </w:r>
      <w:r>
        <w:t xml:space="preserve">).  This was presented by </w:t>
      </w:r>
      <w:r>
        <w:fldChar w:fldCharType="begin" w:fldLock="1"/>
      </w:r>
      <w:r>
        <w:instrText>ADDIN CSL_CITATION { "citationItems" : [ { "id" : "ITEM-1", "itemData" : { "DOI" : "10.1021/ie200933k", "ISSN" : "0888-5885", "author" : [ { "dropping-particle" : "", "family" : "Hadi", "given" : "Bashar", "non-dropping-particle" : "", "parse-names" : false, "suffix" : "" }, { "dropping-particle" : "", "family" : "Ommen", "given" : "J. Ruud", "non-dropping-particle" : "van", "parse-names" : false, "suffix" : "" }, { "dropping-particle" : "", "family" : "Coppens", "given" : "Marc-Olivier", "non-dropping-particle" : "", "parse-names" : false, "suffix" : "" } ], "container-title" : "Industrial &amp; Engineering Chemistry Research", "id" : "ITEM-1", "issue" : "4", "issued" : { "date-parts" : [ [ "2012", "2" ] ] }, "page" : "1713-1720", "title" : "Enhanced Particle Mixing in Pulsed Fluidized Beds and the Effect of Internals", "type" : "article-journal", "volume" : "51" }, "uris" : [ "http://www.mendeley.com/documents/?uuid=4927529b-d4a8-4c07-8b4c-373b205f8742" ] } ], "mendeley" : { "formattedCitation" : "(Hadi et al. 2012)", "manualFormatting" : "Hadi et al. (2012)", "plainTextFormattedCitation" : "(Hadi et al. 2012)", "previouslyFormattedCitation" : "(Hadi et al. 2012)" }, "properties" : { "noteIndex" : 0 }, "schema" : "https://github.com/citation-style-language/schema/raw/master/csl-citation.json" }</w:instrText>
      </w:r>
      <w:r>
        <w:fldChar w:fldCharType="separate"/>
      </w:r>
      <w:r>
        <w:rPr>
          <w:noProof/>
        </w:rPr>
        <w:t>Hadi et al. (2012)</w:t>
      </w:r>
      <w:r>
        <w:fldChar w:fldCharType="end"/>
      </w:r>
      <w:r>
        <w:t xml:space="preserve"> as the pulse cycle revolves around the average continuous flow rate.  However, following the pressure signal data at the oscillator outlet (</w:t>
      </w:r>
      <w:r>
        <w:fldChar w:fldCharType="begin"/>
      </w:r>
      <w:r>
        <w:instrText xml:space="preserve"> REF _Ref455766561 \h  \* MERGEFORMAT </w:instrText>
      </w:r>
      <w:r>
        <w:fldChar w:fldCharType="separate"/>
      </w:r>
      <w:r w:rsidR="005D3AE0">
        <w:t xml:space="preserve">Figure </w:t>
      </w:r>
      <w:r w:rsidR="005D3AE0">
        <w:rPr>
          <w:noProof/>
        </w:rPr>
        <w:t>6</w:t>
      </w:r>
      <w:r w:rsidR="005D3AE0">
        <w:rPr>
          <w:noProof/>
        </w:rPr>
        <w:noBreakHyphen/>
        <w:t>30</w:t>
      </w:r>
      <w:r>
        <w:fldChar w:fldCharType="end"/>
      </w:r>
      <w:r>
        <w:t>), the base of the pulse signal is not equal to zero, showing that the pulsed motion does not effectively stop the air flow during the pulsation formation, but rather limits it to a lower rate, increasing pressure behind the ‘off’ period, and consequently producing a higher pressure peak and a greater flow rate than continuous flow in the ‘on’ period.  This indicated that the particle relative velocity can be assumed to be a function of the fluidising velocity, particle movement and pulsation amplitude.  The flow rate used in a fluidised bed dryer has a major control over drying rates, and therefore the calculation of particle movement, and the flow rate past a particle edge may impact upon the final drying rates found in larger scale dryers.</w:t>
      </w:r>
    </w:p>
    <w:p w14:paraId="64C6DA09" w14:textId="77777777" w:rsidR="00854E92" w:rsidRDefault="00854E92" w:rsidP="00854E92">
      <w:pPr>
        <w:spacing w:line="276" w:lineRule="auto"/>
      </w:pPr>
      <w:r>
        <w:rPr>
          <w:noProof/>
          <w:lang w:eastAsia="en-GB"/>
        </w:rPr>
        <w:lastRenderedPageBreak/>
        <mc:AlternateContent>
          <mc:Choice Requires="wps">
            <w:drawing>
              <wp:anchor distT="0" distB="0" distL="114300" distR="114300" simplePos="0" relativeHeight="255033856" behindDoc="0" locked="0" layoutInCell="1" allowOverlap="1" wp14:anchorId="24988000" wp14:editId="09734430">
                <wp:simplePos x="0" y="0"/>
                <wp:positionH relativeFrom="column">
                  <wp:posOffset>3458210</wp:posOffset>
                </wp:positionH>
                <wp:positionV relativeFrom="paragraph">
                  <wp:posOffset>2466340</wp:posOffset>
                </wp:positionV>
                <wp:extent cx="2082165" cy="477520"/>
                <wp:effectExtent l="0" t="0" r="0" b="0"/>
                <wp:wrapNone/>
                <wp:docPr id="9141" name="Text Box 91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2165" cy="476885"/>
                        </a:xfrm>
                        <a:prstGeom prst="rect">
                          <a:avLst/>
                        </a:prstGeom>
                        <a:noFill/>
                        <a:ln w="9525">
                          <a:noFill/>
                          <a:miter lim="800000"/>
                          <a:headEnd/>
                          <a:tailEnd/>
                        </a:ln>
                      </wps:spPr>
                      <wps:txbx>
                        <w:txbxContent>
                          <w:p w14:paraId="24F88637" w14:textId="77777777" w:rsidR="00BF4C3A" w:rsidRDefault="00BF4C3A" w:rsidP="00854E92">
                            <w:r>
                              <w:t>Max velocity (</w:t>
                            </w:r>
                            <m:oMath>
                              <m:sSub>
                                <m:sSubPr>
                                  <m:ctrlPr>
                                    <w:rPr>
                                      <w:rFonts w:ascii="Cambria Math" w:hAnsi="Cambria Math"/>
                                      <w:i/>
                                    </w:rPr>
                                  </m:ctrlPr>
                                </m:sSubPr>
                                <m:e>
                                  <m:r>
                                    <w:rPr>
                                      <w:rFonts w:ascii="Cambria Math" w:hAnsi="Cambria Math"/>
                                    </w:rPr>
                                    <m:t>U</m:t>
                                  </m:r>
                                </m:e>
                                <m:sub>
                                  <m:r>
                                    <w:rPr>
                                      <w:rFonts w:ascii="Cambria Math" w:hAnsi="Cambria Math"/>
                                    </w:rPr>
                                    <m:t>max</m:t>
                                  </m:r>
                                </m:sub>
                              </m:sSub>
                            </m:oMath>
                            <w:r>
                              <w:t xml:space="preserve">) = </w:t>
                            </w:r>
                            <m:oMath>
                              <m:r>
                                <w:rPr>
                                  <w:rFonts w:ascii="Cambria Math" w:hAnsi="Cambria Math"/>
                                </w:rPr>
                                <m:t>U+</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a</m:t>
                                      </m:r>
                                    </m:sub>
                                  </m:sSub>
                                  <m:r>
                                    <m:rPr>
                                      <m:sty m:val="p"/>
                                    </m:rPr>
                                    <w:rPr>
                                      <w:rFonts w:ascii="Cambria Math" w:hAnsi="Cambria Math"/>
                                    </w:rPr>
                                    <m:t xml:space="preserve"> </m:t>
                                  </m:r>
                                </m:num>
                                <m:den>
                                  <m:r>
                                    <w:rPr>
                                      <w:rFonts w:ascii="Cambria Math" w:hAnsi="Cambria Math"/>
                                    </w:rPr>
                                    <m:t>2</m:t>
                                  </m:r>
                                </m:den>
                              </m:f>
                            </m:oMath>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9141" o:spid="_x0000_s1320" type="#_x0000_t202" style="position:absolute;left:0;text-align:left;margin-left:272.3pt;margin-top:194.2pt;width:163.95pt;height:37.6pt;z-index:25503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" filled="f" stroked="f">
                <v:textbox>
                  <w:txbxContent>
                    <w:p w14:paraId="24F88637" w14:textId="77777777" w:rsidR="00BF4C3A" w:rsidRDefault="00BF4C3A" w:rsidP="00854E92">
                      <w:r>
                        <w:t>Max velocity (</w:t>
                      </w:r>
                      <m:oMath>
                        <m:sSub>
                          <m:sSubPr>
                            <m:ctrlPr>
                              <w:rPr>
                                <w:rFonts w:ascii="Cambria Math" w:hAnsi="Cambria Math"/>
                                <w:i/>
                              </w:rPr>
                            </m:ctrlPr>
                          </m:sSubPr>
                          <m:e>
                            <m:r>
                              <w:rPr>
                                <w:rFonts w:ascii="Cambria Math" w:hAnsi="Cambria Math"/>
                              </w:rPr>
                              <m:t>U</m:t>
                            </m:r>
                          </m:e>
                          <m:sub>
                            <m:r>
                              <w:rPr>
                                <w:rFonts w:ascii="Cambria Math" w:hAnsi="Cambria Math"/>
                              </w:rPr>
                              <m:t>max</m:t>
                            </m:r>
                          </m:sub>
                        </m:sSub>
                      </m:oMath>
                      <w:r>
                        <w:t xml:space="preserve">) = </w:t>
                      </w:r>
                      <m:oMath>
                        <m:r>
                          <w:rPr>
                            <w:rFonts w:ascii="Cambria Math" w:hAnsi="Cambria Math"/>
                          </w:rPr>
                          <m:t>U+</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a</m:t>
                                </m:r>
                              </m:sub>
                            </m:sSub>
                            <m:r>
                              <m:rPr>
                                <m:sty m:val="p"/>
                              </m:rPr>
                              <w:rPr>
                                <w:rFonts w:ascii="Cambria Math" w:hAnsi="Cambria Math"/>
                              </w:rPr>
                              <m:t xml:space="preserve"> </m:t>
                            </m:r>
                          </m:num>
                          <m:den>
                            <m:r>
                              <w:rPr>
                                <w:rFonts w:ascii="Cambria Math" w:hAnsi="Cambria Math"/>
                              </w:rPr>
                              <m:t>2</m:t>
                            </m:r>
                          </m:den>
                        </m:f>
                      </m:oMath>
                      <w:r>
                        <w:t xml:space="preserve"> </w:t>
                      </w:r>
                    </w:p>
                  </w:txbxContent>
                </v:textbox>
              </v:shape>
            </w:pict>
          </mc:Fallback>
        </mc:AlternateContent>
      </w:r>
      <w:r>
        <w:rPr>
          <w:noProof/>
          <w:lang w:eastAsia="en-GB"/>
        </w:rPr>
        <mc:AlternateContent>
          <mc:Choice Requires="wps">
            <w:drawing>
              <wp:anchor distT="0" distB="0" distL="114300" distR="114300" simplePos="0" relativeHeight="255034880" behindDoc="0" locked="0" layoutInCell="1" allowOverlap="1" wp14:anchorId="260BA428" wp14:editId="27A54748">
                <wp:simplePos x="0" y="0"/>
                <wp:positionH relativeFrom="column">
                  <wp:posOffset>1998345</wp:posOffset>
                </wp:positionH>
                <wp:positionV relativeFrom="paragraph">
                  <wp:posOffset>2265045</wp:posOffset>
                </wp:positionV>
                <wp:extent cx="1511935" cy="586105"/>
                <wp:effectExtent l="0" t="0" r="0" b="4445"/>
                <wp:wrapNone/>
                <wp:docPr id="9142" name="Text Box 9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1300" cy="586105"/>
                        </a:xfrm>
                        <a:prstGeom prst="rect">
                          <a:avLst/>
                        </a:prstGeom>
                        <a:noFill/>
                        <a:ln w="9525">
                          <a:noFill/>
                          <a:miter lim="800000"/>
                          <a:headEnd/>
                          <a:tailEnd/>
                        </a:ln>
                      </wps:spPr>
                      <wps:txbx>
                        <w:txbxContent>
                          <w:p w14:paraId="6D41AB25" w14:textId="77777777" w:rsidR="00BF4C3A" w:rsidRDefault="00BF4C3A" w:rsidP="00854E92">
                            <w:r>
                              <w:t xml:space="preserve">Pulse amplitude </w:t>
                            </w:r>
                            <m:oMath>
                              <m:sSub>
                                <m:sSubPr>
                                  <m:ctrlPr>
                                    <w:rPr>
                                      <w:rFonts w:ascii="Cambria Math" w:hAnsi="Cambria Math"/>
                                      <w:i/>
                                    </w:rPr>
                                  </m:ctrlPr>
                                </m:sSubPr>
                                <m:e>
                                  <m:r>
                                    <w:rPr>
                                      <w:rFonts w:ascii="Cambria Math" w:hAnsi="Cambria Math"/>
                                    </w:rPr>
                                    <m:t>U</m:t>
                                  </m:r>
                                </m:e>
                                <m:sub>
                                  <m:r>
                                    <w:rPr>
                                      <w:rFonts w:ascii="Cambria Math" w:hAnsi="Cambria Math"/>
                                    </w:rPr>
                                    <m:t>a</m:t>
                                  </m:r>
                                </m:sub>
                              </m:sSub>
                            </m:oMath>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9142" o:spid="_x0000_s1321" type="#_x0000_t202" style="position:absolute;left:0;text-align:left;margin-left:157.35pt;margin-top:178.35pt;width:119.05pt;height:46.15pt;z-index:255034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" filled="f" stroked="f">
                <v:textbox>
                  <w:txbxContent>
                    <w:p w14:paraId="6D41AB25" w14:textId="77777777" w:rsidR="00BF4C3A" w:rsidRDefault="00BF4C3A" w:rsidP="00854E92">
                      <w:r>
                        <w:t xml:space="preserve">Pulse amplitude </w:t>
                      </w:r>
                      <m:oMath>
                        <m:sSub>
                          <m:sSubPr>
                            <m:ctrlPr>
                              <w:rPr>
                                <w:rFonts w:ascii="Cambria Math" w:hAnsi="Cambria Math"/>
                                <w:i/>
                              </w:rPr>
                            </m:ctrlPr>
                          </m:sSubPr>
                          <m:e>
                            <m:r>
                              <w:rPr>
                                <w:rFonts w:ascii="Cambria Math" w:hAnsi="Cambria Math"/>
                              </w:rPr>
                              <m:t>U</m:t>
                            </m:r>
                          </m:e>
                          <m:sub>
                            <m:r>
                              <w:rPr>
                                <w:rFonts w:ascii="Cambria Math" w:hAnsi="Cambria Math"/>
                              </w:rPr>
                              <m:t>a</m:t>
                            </m:r>
                          </m:sub>
                        </m:sSub>
                      </m:oMath>
                      <w:r>
                        <w:t xml:space="preserve"> </w:t>
                      </w:r>
                    </w:p>
                  </w:txbxContent>
                </v:textbox>
              </v:shape>
            </w:pict>
          </mc:Fallback>
        </mc:AlternateContent>
      </w:r>
      <w:r>
        <w:rPr>
          <w:noProof/>
          <w:lang w:eastAsia="en-GB"/>
        </w:rPr>
        <mc:AlternateContent>
          <mc:Choice Requires="wps">
            <w:drawing>
              <wp:anchor distT="0" distB="0" distL="114300" distR="114300" simplePos="0" relativeHeight="255035904" behindDoc="0" locked="0" layoutInCell="1" allowOverlap="1" wp14:anchorId="0AAC6A34" wp14:editId="13730697">
                <wp:simplePos x="0" y="0"/>
                <wp:positionH relativeFrom="column">
                  <wp:posOffset>741680</wp:posOffset>
                </wp:positionH>
                <wp:positionV relativeFrom="paragraph">
                  <wp:posOffset>293370</wp:posOffset>
                </wp:positionV>
                <wp:extent cx="1511935" cy="586105"/>
                <wp:effectExtent l="0" t="0" r="0" b="4445"/>
                <wp:wrapNone/>
                <wp:docPr id="9152" name="Text Box 91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1300" cy="586105"/>
                        </a:xfrm>
                        <a:prstGeom prst="rect">
                          <a:avLst/>
                        </a:prstGeom>
                        <a:noFill/>
                        <a:ln w="9525">
                          <a:noFill/>
                          <a:miter lim="800000"/>
                          <a:headEnd/>
                          <a:tailEnd/>
                        </a:ln>
                      </wps:spPr>
                      <wps:txbx>
                        <w:txbxContent>
                          <w:p w14:paraId="0B4F8901" w14:textId="77777777" w:rsidR="00BF4C3A" w:rsidRDefault="00BF4C3A" w:rsidP="00854E92">
                            <w:r>
                              <w:t xml:space="preserve">Constant flow rate </w:t>
                            </w:r>
                            <m:oMath>
                              <m:r>
                                <w:rPr>
                                  <w:rFonts w:ascii="Cambria Math" w:hAnsi="Cambria Math"/>
                                </w:rPr>
                                <m:t>U</m:t>
                              </m:r>
                            </m:oMath>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9152" o:spid="_x0000_s1322" type="#_x0000_t202" style="position:absolute;left:0;text-align:left;margin-left:58.4pt;margin-top:23.1pt;width:119.05pt;height:46.15pt;z-index:25503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" filled="f" stroked="f">
                <v:textbox>
                  <w:txbxContent>
                    <w:p w14:paraId="0B4F8901" w14:textId="77777777" w:rsidR="00BF4C3A" w:rsidRDefault="00BF4C3A" w:rsidP="00854E92">
                      <w:r>
                        <w:t xml:space="preserve">Constant flow rate </w:t>
                      </w:r>
                      <m:oMath>
                        <m:r>
                          <w:rPr>
                            <w:rFonts w:ascii="Cambria Math" w:hAnsi="Cambria Math"/>
                          </w:rPr>
                          <m:t>U</m:t>
                        </m:r>
                      </m:oMath>
                      <w:r>
                        <w:t xml:space="preserve"> </w:t>
                      </w:r>
                    </w:p>
                  </w:txbxContent>
                </v:textbox>
              </v:shape>
            </w:pict>
          </mc:Fallback>
        </mc:AlternateContent>
      </w:r>
      <w:r>
        <w:rPr>
          <w:noProof/>
          <w:lang w:eastAsia="en-GB"/>
        </w:rPr>
        <w:drawing>
          <wp:inline distT="0" distB="0" distL="0" distR="0" wp14:anchorId="3ED07D16" wp14:editId="5F5B919A">
            <wp:extent cx="5734685" cy="3639820"/>
            <wp:effectExtent l="0" t="0" r="0" b="0"/>
            <wp:docPr id="9230" name="Chart 92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p>
    <w:p w14:paraId="3BA76FE6" w14:textId="77777777" w:rsidR="00854E92" w:rsidRDefault="00854E92" w:rsidP="00854E92">
      <w:pPr>
        <w:pStyle w:val="Caption"/>
        <w:spacing w:line="276" w:lineRule="auto"/>
      </w:pPr>
      <w:bookmarkStart w:id="463" w:name="_Ref455766399"/>
      <w:bookmarkStart w:id="464" w:name="_Toc474686664"/>
      <w:r>
        <w:t xml:space="preserve">Figure </w:t>
      </w:r>
      <w:fldSimple w:instr=" STYLEREF 1 \s ">
        <w:r w:rsidR="005D3AE0">
          <w:rPr>
            <w:noProof/>
          </w:rPr>
          <w:t>6</w:t>
        </w:r>
      </w:fldSimple>
      <w:r>
        <w:noBreakHyphen/>
      </w:r>
      <w:fldSimple w:instr=" SEQ Figure \* ARABIC \s 1 ">
        <w:r w:rsidR="005D3AE0">
          <w:rPr>
            <w:noProof/>
          </w:rPr>
          <w:t>29</w:t>
        </w:r>
      </w:fldSimple>
      <w:bookmarkEnd w:id="463"/>
      <w:r>
        <w:t xml:space="preserve">.  Variation of fluidisation velocity during pulsed flow, adapted from </w:t>
      </w:r>
      <w:r>
        <w:fldChar w:fldCharType="begin" w:fldLock="1"/>
      </w:r>
      <w:r>
        <w:instrText>ADDIN CSL_CITATION { "citationItems" : [ { "id" : "ITEM-1", "itemData" : { "DOI" : "10.1021/ie200933k", "ISSN" : "0888-5885", "author" : [ { "dropping-particle" : "", "family" : "Hadi", "given" : "Bashar", "non-dropping-particle" : "", "parse-names" : false, "suffix" : "" }, { "dropping-particle" : "", "family" : "Ommen", "given" : "J. Ruud", "non-dropping-particle" : "van", "parse-names" : false, "suffix" : "" }, { "dropping-particle" : "", "family" : "Coppens", "given" : "Marc-Olivier", "non-dropping-particle" : "", "parse-names" : false, "suffix" : "" } ], "container-title" : "Industrial &amp; Engineering Chemistry Research", "id" : "ITEM-1", "issue" : "4", "issued" : { "date-parts" : [ [ "2012", "2" ] ] }, "page" : "1713-1720", "title" : "Enhanced Particle Mixing in Pulsed Fluidized Beds and the Effect of Internals", "type" : "article-journal", "volume" : "51" }, "uris" : [ "http://www.mendeley.com/documents/?uuid=4927529b-d4a8-4c07-8b4c-373b205f8742" ] } ], "mendeley" : { "formattedCitation" : "(Hadi et al. 2012)", "manualFormatting" : "Hadi et al. (2012)", "plainTextFormattedCitation" : "(Hadi et al. 2012)", "previouslyFormattedCitation" : "(Hadi et al. 2012)" }, "properties" : { "noteIndex" : 0 }, "schema" : "https://github.com/citation-style-language/schema/raw/master/csl-citation.json" }</w:instrText>
      </w:r>
      <w:r>
        <w:fldChar w:fldCharType="separate"/>
      </w:r>
      <w:r>
        <w:rPr>
          <w:noProof/>
        </w:rPr>
        <w:t>Hadi et al. (2012)</w:t>
      </w:r>
      <w:r>
        <w:fldChar w:fldCharType="end"/>
      </w:r>
      <w:r>
        <w:t>.</w:t>
      </w:r>
      <w:bookmarkEnd w:id="464"/>
    </w:p>
    <w:p w14:paraId="25EEBF7E" w14:textId="77777777" w:rsidR="00426E03" w:rsidRDefault="00426E03" w:rsidP="00426E03">
      <w:pPr>
        <w:spacing w:line="276" w:lineRule="auto"/>
      </w:pPr>
    </w:p>
    <w:p w14:paraId="239D0D25" w14:textId="77777777" w:rsidR="00426E03" w:rsidRDefault="00426E03" w:rsidP="00426E03">
      <w:pPr>
        <w:spacing w:line="276" w:lineRule="auto"/>
        <w:jc w:val="center"/>
      </w:pPr>
      <w:r>
        <w:rPr>
          <w:noProof/>
          <w:lang w:eastAsia="en-GB"/>
        </w:rPr>
        <w:drawing>
          <wp:inline distT="0" distB="0" distL="0" distR="0" wp14:anchorId="42823D51" wp14:editId="15F38891">
            <wp:extent cx="4886325" cy="3553691"/>
            <wp:effectExtent l="0" t="0" r="0" b="8890"/>
            <wp:docPr id="9231" name="Picture 9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rotWithShape="1">
                    <a:blip r:embed="rId217" cstate="print">
                      <a:extLst>
                        <a:ext uri="{28A0092B-C50C-407E-A947-70E740481C1C}">
                          <a14:useLocalDpi xmlns:a14="http://schemas.microsoft.com/office/drawing/2010/main" val="0"/>
                        </a:ext>
                      </a:extLst>
                    </a:blip>
                    <a:srcRect l="775" t="10472" r="37824" b="7151"/>
                    <a:stretch/>
                  </pic:blipFill>
                  <pic:spPr bwMode="auto">
                    <a:xfrm>
                      <a:off x="0" y="0"/>
                      <a:ext cx="4886687" cy="3553955"/>
                    </a:xfrm>
                    <a:prstGeom prst="rect">
                      <a:avLst/>
                    </a:prstGeom>
                    <a:noFill/>
                    <a:ln>
                      <a:noFill/>
                    </a:ln>
                    <a:extLst>
                      <a:ext uri="{53640926-AAD7-44D8-BBD7-CCE9431645EC}">
                        <a14:shadowObscured xmlns:a14="http://schemas.microsoft.com/office/drawing/2010/main"/>
                      </a:ext>
                    </a:extLst>
                  </pic:spPr>
                </pic:pic>
              </a:graphicData>
            </a:graphic>
          </wp:inline>
        </w:drawing>
      </w:r>
    </w:p>
    <w:p w14:paraId="5B0DFBD0" w14:textId="77777777" w:rsidR="00426E03" w:rsidRDefault="00426E03" w:rsidP="00426E03">
      <w:pPr>
        <w:pStyle w:val="Caption"/>
        <w:spacing w:line="276" w:lineRule="auto"/>
      </w:pPr>
      <w:bookmarkStart w:id="465" w:name="_Ref455766561"/>
      <w:bookmarkStart w:id="466" w:name="_Toc474686665"/>
      <w:r>
        <w:t xml:space="preserve">Figure </w:t>
      </w:r>
      <w:fldSimple w:instr=" STYLEREF 1 \s ">
        <w:r w:rsidR="005D3AE0">
          <w:rPr>
            <w:noProof/>
          </w:rPr>
          <w:t>6</w:t>
        </w:r>
      </w:fldSimple>
      <w:r>
        <w:noBreakHyphen/>
      </w:r>
      <w:fldSimple w:instr=" SEQ Figure \* ARABIC \s 1 ">
        <w:r w:rsidR="005D3AE0">
          <w:rPr>
            <w:noProof/>
          </w:rPr>
          <w:t>30</w:t>
        </w:r>
      </w:fldSimple>
      <w:bookmarkEnd w:id="465"/>
      <w:r>
        <w:t>. Screen grab of pressure change in fluidising gas during pulsation measured by an oscilloscope, frequency shown is 302 Hz, U = 11.79 m/s, back pressure supplied by 3D circular fluidised bed.</w:t>
      </w:r>
      <w:bookmarkEnd w:id="466"/>
      <w:r>
        <w:t xml:space="preserve"> </w:t>
      </w:r>
    </w:p>
    <w:p w14:paraId="170922E2" w14:textId="686EFD37" w:rsidR="002948A6" w:rsidRPr="005D3AE0" w:rsidRDefault="002948A6" w:rsidP="00EA5CD1">
      <w:pPr>
        <w:pStyle w:val="Heading2"/>
        <w:numPr>
          <w:ilvl w:val="1"/>
          <w:numId w:val="2"/>
        </w:numPr>
        <w:spacing w:line="276" w:lineRule="auto"/>
        <w:rPr>
          <w:b/>
        </w:rPr>
      </w:pPr>
      <w:bookmarkStart w:id="467" w:name="_Toc474696426"/>
      <w:r w:rsidRPr="005D3AE0">
        <w:rPr>
          <w:b/>
        </w:rPr>
        <w:lastRenderedPageBreak/>
        <w:t>6.</w:t>
      </w:r>
      <w:r w:rsidR="00854E92" w:rsidRPr="005D3AE0">
        <w:rPr>
          <w:b/>
        </w:rPr>
        <w:t>6</w:t>
      </w:r>
      <w:r w:rsidRPr="005D3AE0">
        <w:rPr>
          <w:b/>
        </w:rPr>
        <w:t xml:space="preserve"> </w:t>
      </w:r>
      <w:r w:rsidR="005D3AE0" w:rsidRPr="005D3AE0">
        <w:rPr>
          <w:b/>
        </w:rPr>
        <w:tab/>
      </w:r>
      <w:r w:rsidRPr="005D3AE0">
        <w:rPr>
          <w:b/>
        </w:rPr>
        <w:t>Conclusions</w:t>
      </w:r>
      <w:bookmarkEnd w:id="467"/>
    </w:p>
    <w:p w14:paraId="7EFACE07" w14:textId="03C3AE7D" w:rsidR="00CD2CDE" w:rsidRDefault="002948A6" w:rsidP="00EA5CD1">
      <w:pPr>
        <w:spacing w:line="276" w:lineRule="auto"/>
      </w:pPr>
      <w:r>
        <w:t xml:space="preserve">This study has examined a range of single particle analysis methods to identify changes in results that could be caused by a difference in flow regime between pulsed and continuous flows.  Single particle drying, both using a static and fluidised method, provided a method of simply following a drying curve.  In these studies, temperature exhibited the major influence on drying rates.  Under static drying, a wider range of pulsation frequencies were possible due to the higher range of gas velocities.  Pilot tests for the single particle drying studies were found to have a low reliability due to the low sample number of the variable particles.  In the static particle drying study, gas velocity and temperature exhibited the greatest influence on drying.  A slight improvement in drying was seen in perlite particles to 60 seconds at 20 °C under the pulsed flow regime.  This result was not repeated in wheat particles, which suggests that this may be a result of the pulsed flow regime influencing drying in the constant rate period, which dominates in perlite particles, but not in the falling rate period, which dominates in wheat particles.  The single fluidised particles indicated that the flow regime had no influence on drying, although this may be caused by the lower pulsation amplitudes produced by the low fluidising gas velocity.  </w:t>
      </w:r>
      <w:r w:rsidR="00D109BE">
        <w:t xml:space="preserve">The size and </w:t>
      </w:r>
      <w:r w:rsidR="00D109BE">
        <w:t>density</w:t>
      </w:r>
      <w:r w:rsidR="00D109BE">
        <w:t xml:space="preserve"> of particles, and the</w:t>
      </w:r>
      <w:r w:rsidR="00D109BE">
        <w:t xml:space="preserve"> flow rate</w:t>
      </w:r>
      <w:r w:rsidR="009977C8">
        <w:t>,</w:t>
      </w:r>
      <w:r w:rsidR="00D109BE">
        <w:t xml:space="preserve"> </w:t>
      </w:r>
      <w:r>
        <w:t xml:space="preserve">were found to </w:t>
      </w:r>
      <w:r w:rsidR="00D109BE">
        <w:t xml:space="preserve">cause </w:t>
      </w:r>
      <w:r w:rsidR="009977C8">
        <w:t>particles to fluidise</w:t>
      </w:r>
      <w:r>
        <w:t xml:space="preserve"> differently in a fluidising gas stream.  An indication of different particle behaviour under the pulsed flow regime was found for 4 mm glass beads, controlled by the interaction of the pulsing gas and the bead.  This chapter has studied the influence of a high frequency pulsed flow on a micro scale, using single Group D particles as an indicator.  Small differences have been identified in drying rates and particle motion between a pulsed and a continuous flow regime.  Therefore, a further investigation of this effect at larger scales is presented in the following chapters.</w:t>
      </w:r>
    </w:p>
    <w:p w14:paraId="76BEE72A" w14:textId="77777777" w:rsidR="00CD2CDE" w:rsidRDefault="00CD2CDE" w:rsidP="00EA5CD1">
      <w:pPr>
        <w:spacing w:line="276" w:lineRule="auto"/>
      </w:pPr>
    </w:p>
    <w:p w14:paraId="14B72395" w14:textId="77777777" w:rsidR="00CD2CDE" w:rsidRDefault="00CD2CDE" w:rsidP="00EA5CD1">
      <w:pPr>
        <w:spacing w:line="276" w:lineRule="auto"/>
        <w:sectPr w:rsidR="00CD2CDE" w:rsidSect="00C2391E">
          <w:headerReference w:type="default" r:id="rId218"/>
          <w:type w:val="oddPage"/>
          <w:pgSz w:w="11906" w:h="16838" w:code="9"/>
          <w:pgMar w:top="1440" w:right="1440" w:bottom="1440" w:left="1440" w:header="709" w:footer="709" w:gutter="0"/>
          <w:cols w:space="708"/>
          <w:docGrid w:linePitch="360"/>
        </w:sectPr>
      </w:pPr>
    </w:p>
    <w:p w14:paraId="50DCBF34" w14:textId="77777777" w:rsidR="00AD54A5" w:rsidRPr="00DA2C7A" w:rsidRDefault="00AD54A5" w:rsidP="00426E03">
      <w:pPr>
        <w:spacing w:line="276" w:lineRule="auto"/>
        <w:rPr>
          <w:sz w:val="40"/>
          <w:szCs w:val="40"/>
        </w:rPr>
      </w:pPr>
    </w:p>
    <w:p w14:paraId="3FA010F2" w14:textId="77777777" w:rsidR="00AD54A5" w:rsidRPr="00DA2C7A" w:rsidRDefault="00AD54A5" w:rsidP="00426E03">
      <w:pPr>
        <w:spacing w:line="276" w:lineRule="auto"/>
        <w:rPr>
          <w:sz w:val="40"/>
          <w:szCs w:val="40"/>
        </w:rPr>
      </w:pPr>
    </w:p>
    <w:p w14:paraId="7AB6F2B2" w14:textId="77777777" w:rsidR="00AD54A5" w:rsidRPr="00FC766B" w:rsidRDefault="00AD54A5" w:rsidP="00EA5CD1">
      <w:pPr>
        <w:pStyle w:val="Heading1"/>
        <w:spacing w:line="276" w:lineRule="auto"/>
      </w:pPr>
      <w:bookmarkStart w:id="468" w:name="_Toc474696427"/>
      <w:r>
        <w:t>BUBBLE FORMATION INVESTIGATION</w:t>
      </w:r>
      <w:bookmarkEnd w:id="468"/>
    </w:p>
    <w:p w14:paraId="57898E40" w14:textId="77777777" w:rsidR="00AD54A5" w:rsidRDefault="00AD54A5" w:rsidP="00EA5CD1">
      <w:pPr>
        <w:pStyle w:val="Heading2"/>
        <w:spacing w:line="276" w:lineRule="auto"/>
      </w:pPr>
    </w:p>
    <w:p w14:paraId="53230331" w14:textId="77777777" w:rsidR="00AD54A5" w:rsidRDefault="00AD54A5" w:rsidP="00EA5CD1">
      <w:pPr>
        <w:pStyle w:val="Heading2"/>
        <w:spacing w:line="276" w:lineRule="auto"/>
      </w:pPr>
    </w:p>
    <w:p w14:paraId="013E55C2" w14:textId="77777777" w:rsidR="00AD54A5" w:rsidRDefault="00AD54A5" w:rsidP="00EA5CD1">
      <w:pPr>
        <w:pStyle w:val="Heading2"/>
        <w:spacing w:line="276" w:lineRule="auto"/>
      </w:pPr>
    </w:p>
    <w:p w14:paraId="4F6C969E" w14:textId="77777777" w:rsidR="00AD54A5" w:rsidRPr="00BF23B6" w:rsidRDefault="00AD54A5" w:rsidP="00EA5CD1">
      <w:pPr>
        <w:pStyle w:val="Heading2"/>
        <w:spacing w:line="276" w:lineRule="auto"/>
        <w:rPr>
          <w:b/>
        </w:rPr>
      </w:pPr>
      <w:bookmarkStart w:id="469" w:name="_Toc474696428"/>
      <w:r>
        <w:rPr>
          <w:b/>
        </w:rPr>
        <w:t>7</w:t>
      </w:r>
      <w:r w:rsidRPr="003F11E7">
        <w:rPr>
          <w:b/>
        </w:rPr>
        <w:t>.1</w:t>
      </w:r>
      <w:r w:rsidRPr="003F11E7">
        <w:rPr>
          <w:b/>
        </w:rPr>
        <w:tab/>
      </w:r>
      <w:r>
        <w:rPr>
          <w:b/>
        </w:rPr>
        <w:t>Introduction</w:t>
      </w:r>
      <w:bookmarkEnd w:id="469"/>
    </w:p>
    <w:p w14:paraId="13DB0C82" w14:textId="24B23593" w:rsidR="00AD54A5" w:rsidRDefault="00AD54A5" w:rsidP="00EA5CD1">
      <w:pPr>
        <w:spacing w:line="276" w:lineRule="auto"/>
      </w:pPr>
      <w:r>
        <w:t xml:space="preserve">The formation of bubbles can influence the mixing and gas-solid properties of a fluidised bed.  Changing the characteristics of the bubbles produced can, therefore, control a degree of the bed behaviour.  Changing from a continuous flow to a pulsed flow regime has been shown to have an effect on bubble formation </w:t>
      </w:r>
      <w:r>
        <w:fldChar w:fldCharType="begin" w:fldLock="1"/>
      </w:r>
      <w:r w:rsidR="00D37BCC">
        <w:instrText>ADDIN CSL_CITATION { "citationItems" : [ { "id" : "ITEM-1", "itemData" : { "author" : [ { "dropping-particle" : "", "family" : "Koksal", "given" : "Murat", "non-dropping-particle" : "", "parse-names" : false, "suffix" : "" }, { "dropping-particle" : "", "family" : "Vural", "given" : "Hiseyin", "non-dropping-particle" : "", "parse-names" : false, "suffix" : "" } ], "container-title" : "Powder Technology", "id" : "ITEM-1", "issue" : "3", "issued" : { "date-parts" : [ [ "1998" ] ] }, "page" : "205-213", "title" : "Bubble size control in a two-dimensional fluidized bed using a moving double plate distributor", "type" : "article-journal", "volume" : "95" }, "uris" : [ "http://www.mendeley.com/documents/?uuid=6747b9bc-7cc0-42c1-94f0-728a7fddc7b1" ] } ], "mendeley" : { "formattedCitation" : "(Koksal &amp; Vural 1998)", "plainTextFormattedCitation" : "(Koksal &amp; Vural 1998)", "previouslyFormattedCitation" : "(Koksal &amp; Vural 1998)" }, "properties" : { "noteIndex" : 0 }, "schema" : "https://github.com/citation-style-language/schema/raw/master/csl-citation.json" }</w:instrText>
      </w:r>
      <w:r>
        <w:fldChar w:fldCharType="separate"/>
      </w:r>
      <w:r w:rsidR="00352AE9" w:rsidRPr="00352AE9">
        <w:rPr>
          <w:noProof/>
        </w:rPr>
        <w:t>(Koksal &amp; Vural 1998)</w:t>
      </w:r>
      <w:r>
        <w:fldChar w:fldCharType="end"/>
      </w:r>
      <w:r>
        <w:t xml:space="preserve">.  In this study, two methods of examining bubble characteristics were applied to develop the oscillation method.  The first used both outlets from the oscillator and a fine mesh distributor plate.  The second restricted the gas flow </w:t>
      </w:r>
      <w:r w:rsidR="007A22C4">
        <w:t xml:space="preserve">to </w:t>
      </w:r>
      <w:r>
        <w:t>one outlet</w:t>
      </w:r>
      <w:r w:rsidRPr="00ED0B3D">
        <w:t xml:space="preserve"> </w:t>
      </w:r>
      <w:r>
        <w:t>from the oscillator, and used a dense distribution plate with higher resistance.</w:t>
      </w:r>
    </w:p>
    <w:p w14:paraId="557BA5C0" w14:textId="77777777" w:rsidR="00AD54A5" w:rsidRDefault="00AD54A5" w:rsidP="00EA5CD1">
      <w:pPr>
        <w:spacing w:line="276" w:lineRule="auto"/>
      </w:pPr>
      <w:r>
        <w:t>Video footage of a pseudo 2D bed, filmed with a backlight behind the bed, was analysed for a range of bubble features to ascertain whether the addition of a high frequency pulsation changed the behaviour of the particles.  The combination of back pressure and fluidisation quality was examined by using two pseudo 2D beds.  These were double and single inlet beds, with different degrees of back pressure created by the distributor plate.  This resulted in two sets of data demonstrating the effect of switching to a high frequency pulsed flow regime on bubble characteristics.  Indicators were used, such as the number of bubbles formed and the diameter and 2D volume calculated.  Mixing was observed visually and analysed to determine any difference between a pulsed or continuous flow regime.</w:t>
      </w:r>
    </w:p>
    <w:p w14:paraId="03929E61" w14:textId="59074613" w:rsidR="00AD54A5" w:rsidRDefault="00AD54A5" w:rsidP="00EA5CD1">
      <w:pPr>
        <w:spacing w:line="276" w:lineRule="auto"/>
      </w:pPr>
      <w:r>
        <w:t>The results of the bubble formation study with the double inlet bed are presented first, as these formed a broad study of potentially influential parameters.  The results of the single inlet study are presented secondly, as these were based on the findings of the first double inlet study, and comprise multiple repeats to ascertain significance.</w:t>
      </w:r>
    </w:p>
    <w:p w14:paraId="071833ED" w14:textId="67881E2C" w:rsidR="0023313A" w:rsidRDefault="0023313A" w:rsidP="00EA5CD1">
      <w:pPr>
        <w:spacing w:line="276" w:lineRule="auto"/>
      </w:pPr>
    </w:p>
    <w:p w14:paraId="6BFA5B0B" w14:textId="77777777" w:rsidR="0023313A" w:rsidRDefault="0023313A" w:rsidP="00EA5CD1">
      <w:pPr>
        <w:spacing w:line="276" w:lineRule="auto"/>
      </w:pPr>
    </w:p>
    <w:p w14:paraId="121E5AA5" w14:textId="77777777" w:rsidR="00DA2C7A" w:rsidRDefault="00DA2C7A" w:rsidP="00EA5CD1">
      <w:pPr>
        <w:spacing w:line="276" w:lineRule="auto"/>
      </w:pPr>
    </w:p>
    <w:p w14:paraId="318824F7" w14:textId="77777777" w:rsidR="00DA2C7A" w:rsidRDefault="00DA2C7A" w:rsidP="00EA5CD1">
      <w:pPr>
        <w:spacing w:line="276" w:lineRule="auto"/>
      </w:pPr>
    </w:p>
    <w:p w14:paraId="4EFED3F9" w14:textId="77777777" w:rsidR="00DA2C7A" w:rsidRDefault="00DA2C7A" w:rsidP="00EA5CD1">
      <w:pPr>
        <w:spacing w:line="276" w:lineRule="auto"/>
      </w:pPr>
    </w:p>
    <w:p w14:paraId="2AD2AABC" w14:textId="77777777" w:rsidR="00AD54A5" w:rsidRPr="00B55C3F" w:rsidRDefault="00AD54A5" w:rsidP="00EA5CD1">
      <w:pPr>
        <w:pStyle w:val="Heading2"/>
        <w:spacing w:line="276" w:lineRule="auto"/>
        <w:rPr>
          <w:b/>
        </w:rPr>
      </w:pPr>
      <w:bookmarkStart w:id="470" w:name="_Toc474696429"/>
      <w:r w:rsidRPr="00B55C3F">
        <w:rPr>
          <w:b/>
        </w:rPr>
        <w:lastRenderedPageBreak/>
        <w:t>7.2</w:t>
      </w:r>
      <w:r w:rsidRPr="00B55C3F">
        <w:rPr>
          <w:b/>
        </w:rPr>
        <w:tab/>
        <w:t>Double inlet experiments</w:t>
      </w:r>
      <w:bookmarkEnd w:id="470"/>
    </w:p>
    <w:p w14:paraId="6EECAA50" w14:textId="77777777" w:rsidR="00DA0E3F" w:rsidRDefault="00DA0E3F" w:rsidP="00EA5CD1">
      <w:pPr>
        <w:spacing w:line="276" w:lineRule="auto"/>
      </w:pPr>
    </w:p>
    <w:p w14:paraId="084EABDD" w14:textId="77777777" w:rsidR="00AD54A5" w:rsidRDefault="00AD54A5" w:rsidP="00EA5CD1">
      <w:pPr>
        <w:pStyle w:val="Heading3"/>
        <w:spacing w:line="276" w:lineRule="auto"/>
      </w:pPr>
      <w:bookmarkStart w:id="471" w:name="_Toc474696430"/>
      <w:r>
        <w:t>7.2.1</w:t>
      </w:r>
      <w:r>
        <w:tab/>
        <w:t>Pilot tests</w:t>
      </w:r>
      <w:bookmarkEnd w:id="471"/>
    </w:p>
    <w:p w14:paraId="4D23E6DF" w14:textId="10EA6646" w:rsidR="00AD54A5" w:rsidRDefault="00AD54A5" w:rsidP="00EA5CD1">
      <w:pPr>
        <w:spacing w:line="276" w:lineRule="auto"/>
      </w:pPr>
      <w:r>
        <w:t xml:space="preserve">A series of broad scale experimental conditions were used to test for changes to bubble characteristics as a result of switching the flow regime from continuous to high frequency pulsed flow.  These involved a wide range of gas velocities and powder sizes, which are presented in </w:t>
      </w:r>
      <w:r>
        <w:fldChar w:fldCharType="begin"/>
      </w:r>
      <w:r>
        <w:instrText xml:space="preserve"> REF _Ref455911465 \h  \* MERGEFORMAT </w:instrText>
      </w:r>
      <w:r>
        <w:fldChar w:fldCharType="separate"/>
      </w:r>
      <w:r w:rsidR="005D3AE0">
        <w:t xml:space="preserve">Table </w:t>
      </w:r>
      <w:r w:rsidR="005D3AE0">
        <w:rPr>
          <w:noProof/>
        </w:rPr>
        <w:t>7</w:t>
      </w:r>
      <w:r w:rsidR="005D3AE0">
        <w:rPr>
          <w:noProof/>
        </w:rPr>
        <w:noBreakHyphen/>
        <w:t>1</w:t>
      </w:r>
      <w:r>
        <w:fldChar w:fldCharType="end"/>
      </w:r>
      <w:r>
        <w:t xml:space="preserve">.  The aim of these experiments was to identify areas of change in bubble characteristics as a result of the imposed flow pulsation.  Two pulsation frequencies were studied by changing the length of the feedback tube on the oscillator.  Each condition was studied by filming video footage for 100 frames, and analysing the bubbles identified in total.  A sample of the results are presented in this chapter, and the </w:t>
      </w:r>
      <w:r w:rsidR="007A22C4">
        <w:t>full data is given in Appendix C</w:t>
      </w:r>
      <w:r>
        <w:t>.</w:t>
      </w:r>
    </w:p>
    <w:p w14:paraId="755CCB94" w14:textId="77777777" w:rsidR="00AD54A5" w:rsidRDefault="00AD54A5" w:rsidP="00EA5CD1">
      <w:pPr>
        <w:spacing w:line="276" w:lineRule="auto"/>
      </w:pPr>
    </w:p>
    <w:p w14:paraId="03FAF36A" w14:textId="4C31D3F8" w:rsidR="00AD54A5" w:rsidRDefault="00AD54A5" w:rsidP="00EA5CD1">
      <w:pPr>
        <w:pStyle w:val="Caption"/>
        <w:spacing w:line="276" w:lineRule="auto"/>
      </w:pPr>
      <w:bookmarkStart w:id="472" w:name="_Ref455911465"/>
      <w:bookmarkStart w:id="473" w:name="_Toc474686778"/>
      <w:r>
        <w:t xml:space="preserve">Table </w:t>
      </w:r>
      <w:fldSimple w:instr=" STYLEREF 1 \s ">
        <w:r w:rsidR="005D3AE0">
          <w:rPr>
            <w:noProof/>
          </w:rPr>
          <w:t>7</w:t>
        </w:r>
      </w:fldSimple>
      <w:r>
        <w:noBreakHyphen/>
      </w:r>
      <w:fldSimple w:instr=" SEQ Table \* ARABIC \s 1 ">
        <w:r w:rsidR="005D3AE0">
          <w:rPr>
            <w:noProof/>
          </w:rPr>
          <w:t>1</w:t>
        </w:r>
      </w:fldSimple>
      <w:bookmarkEnd w:id="472"/>
      <w:r>
        <w:t xml:space="preserve">.  Double inlet experimental conditions for initial study of continuous and high frequency pulsed flow regimes on bubble production characteristics.  </w:t>
      </w:r>
      <w:r w:rsidR="005C3CA3">
        <w:t>Superficial g</w:t>
      </w:r>
      <w:r>
        <w:t>as velocities (U) given in 0.029 m/s increments.</w:t>
      </w:r>
      <w:bookmarkEnd w:id="473"/>
    </w:p>
    <w:tbl>
      <w:tblPr>
        <w:tblStyle w:val="LightShading"/>
        <w:tblW w:w="5000" w:type="pct"/>
        <w:tblLook w:val="04A0" w:firstRow="1" w:lastRow="0" w:firstColumn="1" w:lastColumn="0" w:noHBand="0" w:noVBand="1"/>
      </w:tblPr>
      <w:tblGrid>
        <w:gridCol w:w="2002"/>
        <w:gridCol w:w="3937"/>
        <w:gridCol w:w="1669"/>
        <w:gridCol w:w="1634"/>
      </w:tblGrid>
      <w:tr w:rsidR="00AD54A5" w14:paraId="343AC812" w14:textId="77777777" w:rsidTr="00AD54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3" w:type="pct"/>
            <w:tcBorders>
              <w:top w:val="single" w:sz="18" w:space="0" w:color="auto"/>
              <w:bottom w:val="single" w:sz="8" w:space="0" w:color="auto"/>
            </w:tcBorders>
            <w:shd w:val="clear" w:color="auto" w:fill="FFFFFF" w:themeFill="background1"/>
          </w:tcPr>
          <w:p w14:paraId="4D58ECB8" w14:textId="77777777" w:rsidR="00AD54A5" w:rsidRPr="00AD3093" w:rsidRDefault="00AD54A5" w:rsidP="00EA5CD1">
            <w:pPr>
              <w:spacing w:before="0" w:line="276" w:lineRule="auto"/>
            </w:pPr>
            <w:r w:rsidRPr="00AD3093">
              <w:t>Particle</w:t>
            </w:r>
          </w:p>
        </w:tc>
        <w:tc>
          <w:tcPr>
            <w:tcW w:w="2130" w:type="pct"/>
            <w:tcBorders>
              <w:top w:val="single" w:sz="18" w:space="0" w:color="auto"/>
              <w:bottom w:val="single" w:sz="8" w:space="0" w:color="auto"/>
            </w:tcBorders>
          </w:tcPr>
          <w:p w14:paraId="677E260F" w14:textId="77777777" w:rsidR="00AD54A5" w:rsidRPr="00AD3093" w:rsidRDefault="00AD54A5" w:rsidP="00EA5CD1">
            <w:pPr>
              <w:spacing w:before="0" w:line="276" w:lineRule="auto"/>
              <w:cnfStyle w:val="100000000000" w:firstRow="1" w:lastRow="0" w:firstColumn="0" w:lastColumn="0" w:oddVBand="0" w:evenVBand="0" w:oddHBand="0" w:evenHBand="0" w:firstRowFirstColumn="0" w:firstRowLastColumn="0" w:lastRowFirstColumn="0" w:lastRowLastColumn="0"/>
            </w:pPr>
            <w:r w:rsidRPr="00AD3093">
              <w:t>Flow regime</w:t>
            </w:r>
          </w:p>
        </w:tc>
        <w:tc>
          <w:tcPr>
            <w:tcW w:w="903" w:type="pct"/>
            <w:tcBorders>
              <w:top w:val="single" w:sz="18" w:space="0" w:color="auto"/>
              <w:bottom w:val="single" w:sz="8" w:space="0" w:color="auto"/>
            </w:tcBorders>
          </w:tcPr>
          <w:p w14:paraId="6D86F7C5" w14:textId="77777777" w:rsidR="00AD54A5" w:rsidRPr="00AD3093" w:rsidRDefault="00AD54A5" w:rsidP="00EA5CD1">
            <w:pPr>
              <w:spacing w:before="0" w:line="276" w:lineRule="auto"/>
              <w:cnfStyle w:val="100000000000" w:firstRow="1" w:lastRow="0" w:firstColumn="0" w:lastColumn="0" w:oddVBand="0" w:evenVBand="0" w:oddHBand="0" w:evenHBand="0" w:firstRowFirstColumn="0" w:firstRowLastColumn="0" w:lastRowFirstColumn="0" w:lastRowLastColumn="0"/>
            </w:pPr>
            <w:r w:rsidRPr="00AD3093">
              <w:t>Bed height (cm)</w:t>
            </w:r>
          </w:p>
        </w:tc>
        <w:tc>
          <w:tcPr>
            <w:tcW w:w="885" w:type="pct"/>
            <w:tcBorders>
              <w:top w:val="single" w:sz="18" w:space="0" w:color="auto"/>
              <w:bottom w:val="single" w:sz="8" w:space="0" w:color="auto"/>
            </w:tcBorders>
          </w:tcPr>
          <w:p w14:paraId="6DDC371A" w14:textId="77777777" w:rsidR="00AD54A5" w:rsidRPr="00AD3093" w:rsidRDefault="00AD54A5" w:rsidP="00EA5CD1">
            <w:pPr>
              <w:spacing w:before="0" w:line="276" w:lineRule="auto"/>
              <w:cnfStyle w:val="100000000000" w:firstRow="1" w:lastRow="0" w:firstColumn="0" w:lastColumn="0" w:oddVBand="0" w:evenVBand="0" w:oddHBand="0" w:evenHBand="0" w:firstRowFirstColumn="0" w:firstRowLastColumn="0" w:lastRowFirstColumn="0" w:lastRowLastColumn="0"/>
            </w:pPr>
            <w:r>
              <w:t>U</w:t>
            </w:r>
            <w:r w:rsidRPr="00AD3093">
              <w:t xml:space="preserve"> (m/s)</w:t>
            </w:r>
          </w:p>
        </w:tc>
      </w:tr>
      <w:tr w:rsidR="00AD54A5" w14:paraId="0F46F4BF" w14:textId="77777777" w:rsidTr="00AD5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3" w:type="pct"/>
            <w:tcBorders>
              <w:top w:val="single" w:sz="8" w:space="0" w:color="auto"/>
              <w:bottom w:val="nil"/>
            </w:tcBorders>
            <w:shd w:val="clear" w:color="auto" w:fill="auto"/>
          </w:tcPr>
          <w:p w14:paraId="4E1A3C78" w14:textId="77777777" w:rsidR="00AD54A5" w:rsidRPr="00F30D5A" w:rsidRDefault="00AD54A5" w:rsidP="00EA5CD1">
            <w:pPr>
              <w:spacing w:before="0" w:line="276" w:lineRule="auto"/>
            </w:pPr>
            <w:r w:rsidRPr="00F30D5A">
              <w:t>250 μm glass beads</w:t>
            </w:r>
          </w:p>
        </w:tc>
        <w:tc>
          <w:tcPr>
            <w:tcW w:w="2130" w:type="pct"/>
            <w:tcBorders>
              <w:top w:val="single" w:sz="8" w:space="0" w:color="auto"/>
              <w:bottom w:val="nil"/>
            </w:tcBorders>
            <w:shd w:val="clear" w:color="auto" w:fill="auto"/>
          </w:tcPr>
          <w:p w14:paraId="5F8EB0F1" w14:textId="77777777" w:rsidR="00AD54A5" w:rsidRPr="00F30D5A"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rsidRPr="00F30D5A">
              <w:t>Continuous</w:t>
            </w:r>
          </w:p>
        </w:tc>
        <w:tc>
          <w:tcPr>
            <w:tcW w:w="903" w:type="pct"/>
            <w:tcBorders>
              <w:top w:val="single" w:sz="8" w:space="0" w:color="auto"/>
              <w:bottom w:val="nil"/>
            </w:tcBorders>
            <w:shd w:val="clear" w:color="auto" w:fill="auto"/>
          </w:tcPr>
          <w:p w14:paraId="0026F63B" w14:textId="77777777" w:rsidR="00AD54A5" w:rsidRPr="00F30D5A"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rsidRPr="00F30D5A">
              <w:t>11.5</w:t>
            </w:r>
          </w:p>
        </w:tc>
        <w:tc>
          <w:tcPr>
            <w:tcW w:w="885" w:type="pct"/>
            <w:tcBorders>
              <w:top w:val="single" w:sz="8" w:space="0" w:color="auto"/>
              <w:bottom w:val="nil"/>
            </w:tcBorders>
            <w:shd w:val="clear" w:color="auto" w:fill="auto"/>
          </w:tcPr>
          <w:p w14:paraId="71C0DF64" w14:textId="77777777" w:rsidR="00AD54A5" w:rsidRPr="00F30D5A"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0.205-0.439</w:t>
            </w:r>
          </w:p>
        </w:tc>
      </w:tr>
      <w:tr w:rsidR="00AD54A5" w14:paraId="21EB219A" w14:textId="77777777" w:rsidTr="00AD54A5">
        <w:tc>
          <w:tcPr>
            <w:cnfStyle w:val="001000000000" w:firstRow="0" w:lastRow="0" w:firstColumn="1" w:lastColumn="0" w:oddVBand="0" w:evenVBand="0" w:oddHBand="0" w:evenHBand="0" w:firstRowFirstColumn="0" w:firstRowLastColumn="0" w:lastRowFirstColumn="0" w:lastRowLastColumn="0"/>
            <w:tcW w:w="1083" w:type="pct"/>
            <w:tcBorders>
              <w:top w:val="nil"/>
              <w:bottom w:val="nil"/>
            </w:tcBorders>
            <w:shd w:val="clear" w:color="auto" w:fill="auto"/>
          </w:tcPr>
          <w:p w14:paraId="3027F72A" w14:textId="77777777" w:rsidR="00AD54A5" w:rsidRPr="00F30D5A" w:rsidRDefault="00AD54A5" w:rsidP="00EA5CD1">
            <w:pPr>
              <w:spacing w:before="0" w:line="276" w:lineRule="auto"/>
            </w:pPr>
          </w:p>
        </w:tc>
        <w:tc>
          <w:tcPr>
            <w:tcW w:w="2130" w:type="pct"/>
            <w:tcBorders>
              <w:top w:val="nil"/>
              <w:bottom w:val="nil"/>
            </w:tcBorders>
            <w:shd w:val="clear" w:color="auto" w:fill="auto"/>
          </w:tcPr>
          <w:p w14:paraId="0841CD72" w14:textId="77777777" w:rsidR="00AD54A5" w:rsidRPr="00F30D5A"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Pulsed (320 and 450 mm feedback tubes)</w:t>
            </w:r>
          </w:p>
        </w:tc>
        <w:tc>
          <w:tcPr>
            <w:tcW w:w="903" w:type="pct"/>
            <w:tcBorders>
              <w:top w:val="nil"/>
              <w:bottom w:val="nil"/>
            </w:tcBorders>
            <w:shd w:val="clear" w:color="auto" w:fill="auto"/>
          </w:tcPr>
          <w:p w14:paraId="5F7330F4" w14:textId="77777777" w:rsidR="00AD54A5" w:rsidRPr="00F30D5A"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11.5</w:t>
            </w:r>
          </w:p>
        </w:tc>
        <w:tc>
          <w:tcPr>
            <w:tcW w:w="885" w:type="pct"/>
            <w:tcBorders>
              <w:top w:val="nil"/>
              <w:bottom w:val="nil"/>
            </w:tcBorders>
            <w:shd w:val="clear" w:color="auto" w:fill="auto"/>
          </w:tcPr>
          <w:p w14:paraId="6129F6BA" w14:textId="77777777" w:rsidR="00AD54A5" w:rsidRPr="00F30D5A"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0.234-0.439</w:t>
            </w:r>
          </w:p>
        </w:tc>
      </w:tr>
      <w:tr w:rsidR="00AD54A5" w14:paraId="71E3487C" w14:textId="77777777" w:rsidTr="00AD5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3" w:type="pct"/>
            <w:tcBorders>
              <w:top w:val="nil"/>
              <w:bottom w:val="nil"/>
            </w:tcBorders>
            <w:shd w:val="clear" w:color="auto" w:fill="auto"/>
          </w:tcPr>
          <w:p w14:paraId="5474D73A" w14:textId="77777777" w:rsidR="00AD54A5" w:rsidRPr="00F30D5A" w:rsidRDefault="00AD54A5" w:rsidP="00EA5CD1">
            <w:pPr>
              <w:spacing w:before="0" w:line="276" w:lineRule="auto"/>
            </w:pPr>
            <w:r w:rsidRPr="00F30D5A">
              <w:rPr>
                <w:szCs w:val="18"/>
              </w:rPr>
              <w:t>125 μm glass beads</w:t>
            </w:r>
          </w:p>
        </w:tc>
        <w:tc>
          <w:tcPr>
            <w:tcW w:w="2130" w:type="pct"/>
            <w:tcBorders>
              <w:top w:val="nil"/>
              <w:bottom w:val="nil"/>
            </w:tcBorders>
            <w:shd w:val="clear" w:color="auto" w:fill="auto"/>
          </w:tcPr>
          <w:p w14:paraId="2171B473" w14:textId="77777777" w:rsidR="00AD54A5" w:rsidRPr="00F30D5A"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rsidRPr="00F30D5A">
              <w:t>Continuous</w:t>
            </w:r>
          </w:p>
        </w:tc>
        <w:tc>
          <w:tcPr>
            <w:tcW w:w="903" w:type="pct"/>
            <w:tcBorders>
              <w:top w:val="nil"/>
              <w:bottom w:val="nil"/>
            </w:tcBorders>
            <w:shd w:val="clear" w:color="auto" w:fill="auto"/>
          </w:tcPr>
          <w:p w14:paraId="2224543B" w14:textId="77777777" w:rsidR="00AD54A5" w:rsidRPr="00F30D5A"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8</w:t>
            </w:r>
          </w:p>
        </w:tc>
        <w:tc>
          <w:tcPr>
            <w:tcW w:w="885" w:type="pct"/>
            <w:tcBorders>
              <w:top w:val="nil"/>
              <w:bottom w:val="nil"/>
            </w:tcBorders>
            <w:shd w:val="clear" w:color="auto" w:fill="auto"/>
          </w:tcPr>
          <w:p w14:paraId="66C0149A" w14:textId="77777777" w:rsidR="00AD54A5" w:rsidRPr="00F30D5A"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0.146-0.439</w:t>
            </w:r>
          </w:p>
        </w:tc>
      </w:tr>
      <w:tr w:rsidR="00AD54A5" w14:paraId="393428F1" w14:textId="77777777" w:rsidTr="00AD54A5">
        <w:tc>
          <w:tcPr>
            <w:cnfStyle w:val="001000000000" w:firstRow="0" w:lastRow="0" w:firstColumn="1" w:lastColumn="0" w:oddVBand="0" w:evenVBand="0" w:oddHBand="0" w:evenHBand="0" w:firstRowFirstColumn="0" w:firstRowLastColumn="0" w:lastRowFirstColumn="0" w:lastRowLastColumn="0"/>
            <w:tcW w:w="1083" w:type="pct"/>
            <w:tcBorders>
              <w:top w:val="nil"/>
              <w:bottom w:val="nil"/>
            </w:tcBorders>
            <w:shd w:val="clear" w:color="auto" w:fill="auto"/>
          </w:tcPr>
          <w:p w14:paraId="3760B682" w14:textId="77777777" w:rsidR="00AD54A5" w:rsidRPr="00F30D5A" w:rsidRDefault="00AD54A5" w:rsidP="00EA5CD1">
            <w:pPr>
              <w:spacing w:before="0" w:line="276" w:lineRule="auto"/>
              <w:rPr>
                <w:szCs w:val="18"/>
              </w:rPr>
            </w:pPr>
          </w:p>
        </w:tc>
        <w:tc>
          <w:tcPr>
            <w:tcW w:w="2130" w:type="pct"/>
            <w:tcBorders>
              <w:top w:val="nil"/>
              <w:bottom w:val="nil"/>
            </w:tcBorders>
            <w:shd w:val="clear" w:color="auto" w:fill="auto"/>
          </w:tcPr>
          <w:p w14:paraId="14465DA4" w14:textId="77777777" w:rsidR="00AD54A5" w:rsidRPr="00F30D5A"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Pulsed (320 and 450 mm feedback tubes)</w:t>
            </w:r>
          </w:p>
        </w:tc>
        <w:tc>
          <w:tcPr>
            <w:tcW w:w="903" w:type="pct"/>
            <w:tcBorders>
              <w:top w:val="nil"/>
              <w:bottom w:val="nil"/>
            </w:tcBorders>
            <w:shd w:val="clear" w:color="auto" w:fill="auto"/>
          </w:tcPr>
          <w:p w14:paraId="6A8309D5" w14:textId="77777777" w:rsidR="00AD54A5" w:rsidRPr="00F30D5A"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8</w:t>
            </w:r>
          </w:p>
        </w:tc>
        <w:tc>
          <w:tcPr>
            <w:tcW w:w="885" w:type="pct"/>
            <w:tcBorders>
              <w:top w:val="nil"/>
              <w:bottom w:val="nil"/>
            </w:tcBorders>
            <w:shd w:val="clear" w:color="auto" w:fill="auto"/>
          </w:tcPr>
          <w:p w14:paraId="401D257E" w14:textId="77777777" w:rsidR="00AD54A5" w:rsidRPr="00F30D5A"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0.205-0.439</w:t>
            </w:r>
          </w:p>
        </w:tc>
      </w:tr>
      <w:tr w:rsidR="00AD54A5" w14:paraId="778FBFEF" w14:textId="77777777" w:rsidTr="00AD5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3" w:type="pct"/>
            <w:tcBorders>
              <w:top w:val="nil"/>
              <w:bottom w:val="nil"/>
            </w:tcBorders>
            <w:shd w:val="clear" w:color="auto" w:fill="auto"/>
          </w:tcPr>
          <w:p w14:paraId="21137B0C" w14:textId="77777777" w:rsidR="00AD54A5" w:rsidRPr="00F30D5A" w:rsidRDefault="00AD54A5" w:rsidP="00EA5CD1">
            <w:pPr>
              <w:spacing w:before="0" w:line="276" w:lineRule="auto"/>
              <w:rPr>
                <w:szCs w:val="18"/>
              </w:rPr>
            </w:pPr>
            <w:r w:rsidRPr="00F30D5A">
              <w:rPr>
                <w:szCs w:val="18"/>
              </w:rPr>
              <w:t>90 μm glass beads</w:t>
            </w:r>
          </w:p>
        </w:tc>
        <w:tc>
          <w:tcPr>
            <w:tcW w:w="2130" w:type="pct"/>
            <w:tcBorders>
              <w:top w:val="nil"/>
              <w:bottom w:val="nil"/>
            </w:tcBorders>
            <w:shd w:val="clear" w:color="auto" w:fill="auto"/>
          </w:tcPr>
          <w:p w14:paraId="03643881"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 xml:space="preserve">Continuous </w:t>
            </w:r>
          </w:p>
        </w:tc>
        <w:tc>
          <w:tcPr>
            <w:tcW w:w="903" w:type="pct"/>
            <w:tcBorders>
              <w:top w:val="nil"/>
              <w:bottom w:val="nil"/>
            </w:tcBorders>
            <w:shd w:val="clear" w:color="auto" w:fill="auto"/>
          </w:tcPr>
          <w:p w14:paraId="36D868BB"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3-7</w:t>
            </w:r>
          </w:p>
        </w:tc>
        <w:tc>
          <w:tcPr>
            <w:tcW w:w="885" w:type="pct"/>
            <w:tcBorders>
              <w:top w:val="nil"/>
              <w:bottom w:val="nil"/>
            </w:tcBorders>
            <w:shd w:val="clear" w:color="auto" w:fill="auto"/>
          </w:tcPr>
          <w:p w14:paraId="2736ACCB"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0.117-0.439</w:t>
            </w:r>
          </w:p>
        </w:tc>
      </w:tr>
      <w:tr w:rsidR="00AD54A5" w14:paraId="10C694EF" w14:textId="77777777" w:rsidTr="00AD54A5">
        <w:tc>
          <w:tcPr>
            <w:cnfStyle w:val="001000000000" w:firstRow="0" w:lastRow="0" w:firstColumn="1" w:lastColumn="0" w:oddVBand="0" w:evenVBand="0" w:oddHBand="0" w:evenHBand="0" w:firstRowFirstColumn="0" w:firstRowLastColumn="0" w:lastRowFirstColumn="0" w:lastRowLastColumn="0"/>
            <w:tcW w:w="1083" w:type="pct"/>
            <w:tcBorders>
              <w:top w:val="nil"/>
              <w:bottom w:val="nil"/>
            </w:tcBorders>
            <w:shd w:val="clear" w:color="auto" w:fill="auto"/>
          </w:tcPr>
          <w:p w14:paraId="60C32C02" w14:textId="77777777" w:rsidR="00AD54A5" w:rsidRPr="00F30D5A" w:rsidRDefault="00AD54A5" w:rsidP="00EA5CD1">
            <w:pPr>
              <w:spacing w:before="0" w:line="276" w:lineRule="auto"/>
              <w:rPr>
                <w:szCs w:val="18"/>
              </w:rPr>
            </w:pPr>
          </w:p>
        </w:tc>
        <w:tc>
          <w:tcPr>
            <w:tcW w:w="2130" w:type="pct"/>
            <w:tcBorders>
              <w:top w:val="nil"/>
              <w:bottom w:val="nil"/>
            </w:tcBorders>
            <w:shd w:val="clear" w:color="auto" w:fill="auto"/>
          </w:tcPr>
          <w:p w14:paraId="3A7C300E" w14:textId="77777777" w:rsidR="00AD54A5" w:rsidRPr="00F30D5A"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Pulsed (320 and 450 mm feedback tubes)</w:t>
            </w:r>
          </w:p>
        </w:tc>
        <w:tc>
          <w:tcPr>
            <w:tcW w:w="903" w:type="pct"/>
            <w:tcBorders>
              <w:top w:val="nil"/>
              <w:bottom w:val="nil"/>
            </w:tcBorders>
            <w:shd w:val="clear" w:color="auto" w:fill="auto"/>
          </w:tcPr>
          <w:p w14:paraId="494C4F12" w14:textId="77777777" w:rsidR="00AD54A5"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3-10</w:t>
            </w:r>
          </w:p>
        </w:tc>
        <w:tc>
          <w:tcPr>
            <w:tcW w:w="885" w:type="pct"/>
            <w:tcBorders>
              <w:top w:val="nil"/>
              <w:bottom w:val="nil"/>
            </w:tcBorders>
            <w:shd w:val="clear" w:color="auto" w:fill="auto"/>
          </w:tcPr>
          <w:p w14:paraId="0F82320B" w14:textId="77777777" w:rsidR="00AD54A5"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0.205-0.439</w:t>
            </w:r>
          </w:p>
        </w:tc>
      </w:tr>
      <w:tr w:rsidR="00AD54A5" w14:paraId="28016D3A" w14:textId="77777777" w:rsidTr="00AD5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3" w:type="pct"/>
            <w:tcBorders>
              <w:top w:val="nil"/>
              <w:bottom w:val="nil"/>
            </w:tcBorders>
            <w:shd w:val="clear" w:color="auto" w:fill="auto"/>
          </w:tcPr>
          <w:p w14:paraId="2D4C4C7F" w14:textId="77777777" w:rsidR="00AD54A5" w:rsidRPr="00F30D5A" w:rsidRDefault="00AD54A5" w:rsidP="00EA5CD1">
            <w:pPr>
              <w:spacing w:before="0" w:line="276" w:lineRule="auto"/>
              <w:rPr>
                <w:szCs w:val="18"/>
              </w:rPr>
            </w:pPr>
          </w:p>
        </w:tc>
        <w:tc>
          <w:tcPr>
            <w:tcW w:w="2130" w:type="pct"/>
            <w:tcBorders>
              <w:top w:val="nil"/>
              <w:bottom w:val="nil"/>
            </w:tcBorders>
            <w:shd w:val="clear" w:color="auto" w:fill="auto"/>
          </w:tcPr>
          <w:p w14:paraId="631F7C67"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Continuous</w:t>
            </w:r>
          </w:p>
        </w:tc>
        <w:tc>
          <w:tcPr>
            <w:tcW w:w="903" w:type="pct"/>
            <w:tcBorders>
              <w:top w:val="nil"/>
              <w:bottom w:val="nil"/>
            </w:tcBorders>
            <w:shd w:val="clear" w:color="auto" w:fill="auto"/>
          </w:tcPr>
          <w:p w14:paraId="49F45435"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8</w:t>
            </w:r>
          </w:p>
        </w:tc>
        <w:tc>
          <w:tcPr>
            <w:tcW w:w="885" w:type="pct"/>
            <w:tcBorders>
              <w:top w:val="nil"/>
              <w:bottom w:val="nil"/>
            </w:tcBorders>
            <w:shd w:val="clear" w:color="auto" w:fill="auto"/>
          </w:tcPr>
          <w:p w14:paraId="3D4F5876"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0.146-0.439</w:t>
            </w:r>
          </w:p>
        </w:tc>
      </w:tr>
      <w:tr w:rsidR="00AD54A5" w14:paraId="696F14E6" w14:textId="77777777" w:rsidTr="00AD54A5">
        <w:tc>
          <w:tcPr>
            <w:cnfStyle w:val="001000000000" w:firstRow="0" w:lastRow="0" w:firstColumn="1" w:lastColumn="0" w:oddVBand="0" w:evenVBand="0" w:oddHBand="0" w:evenHBand="0" w:firstRowFirstColumn="0" w:firstRowLastColumn="0" w:lastRowFirstColumn="0" w:lastRowLastColumn="0"/>
            <w:tcW w:w="1083" w:type="pct"/>
            <w:tcBorders>
              <w:top w:val="nil"/>
              <w:bottom w:val="nil"/>
            </w:tcBorders>
            <w:shd w:val="clear" w:color="auto" w:fill="auto"/>
          </w:tcPr>
          <w:p w14:paraId="59C8130D" w14:textId="77777777" w:rsidR="00AD54A5" w:rsidRPr="00F30D5A" w:rsidRDefault="00AD54A5" w:rsidP="00EA5CD1">
            <w:pPr>
              <w:spacing w:before="0" w:line="276" w:lineRule="auto"/>
              <w:rPr>
                <w:szCs w:val="18"/>
              </w:rPr>
            </w:pPr>
          </w:p>
        </w:tc>
        <w:tc>
          <w:tcPr>
            <w:tcW w:w="2130" w:type="pct"/>
            <w:tcBorders>
              <w:top w:val="nil"/>
              <w:bottom w:val="nil"/>
            </w:tcBorders>
            <w:shd w:val="clear" w:color="auto" w:fill="auto"/>
          </w:tcPr>
          <w:p w14:paraId="6B8FB06A" w14:textId="77777777" w:rsidR="00AD54A5"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Continuous</w:t>
            </w:r>
          </w:p>
        </w:tc>
        <w:tc>
          <w:tcPr>
            <w:tcW w:w="903" w:type="pct"/>
            <w:tcBorders>
              <w:top w:val="nil"/>
              <w:bottom w:val="nil"/>
            </w:tcBorders>
            <w:shd w:val="clear" w:color="auto" w:fill="auto"/>
          </w:tcPr>
          <w:p w14:paraId="026FB26C" w14:textId="77777777" w:rsidR="00AD54A5"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9-10</w:t>
            </w:r>
          </w:p>
        </w:tc>
        <w:tc>
          <w:tcPr>
            <w:tcW w:w="885" w:type="pct"/>
            <w:tcBorders>
              <w:top w:val="nil"/>
              <w:bottom w:val="nil"/>
            </w:tcBorders>
            <w:shd w:val="clear" w:color="auto" w:fill="auto"/>
          </w:tcPr>
          <w:p w14:paraId="121C7988" w14:textId="77777777" w:rsidR="00AD54A5"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0.175-0.439</w:t>
            </w:r>
          </w:p>
        </w:tc>
      </w:tr>
      <w:tr w:rsidR="00AD54A5" w14:paraId="23A0C4C3" w14:textId="77777777" w:rsidTr="00AD5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3" w:type="pct"/>
            <w:tcBorders>
              <w:top w:val="nil"/>
              <w:bottom w:val="nil"/>
            </w:tcBorders>
            <w:shd w:val="clear" w:color="auto" w:fill="auto"/>
          </w:tcPr>
          <w:p w14:paraId="658198C3" w14:textId="77777777" w:rsidR="00AD54A5" w:rsidRPr="00F30D5A" w:rsidRDefault="00AD54A5" w:rsidP="00EA5CD1">
            <w:pPr>
              <w:spacing w:before="0" w:line="276" w:lineRule="auto"/>
              <w:rPr>
                <w:szCs w:val="18"/>
              </w:rPr>
            </w:pPr>
            <w:r>
              <w:rPr>
                <w:szCs w:val="18"/>
              </w:rPr>
              <w:t xml:space="preserve">83 </w:t>
            </w:r>
            <w:r w:rsidRPr="00F30D5A">
              <w:rPr>
                <w:szCs w:val="18"/>
              </w:rPr>
              <w:t>μm</w:t>
            </w:r>
            <w:r>
              <w:rPr>
                <w:szCs w:val="18"/>
              </w:rPr>
              <w:t xml:space="preserve"> polymer</w:t>
            </w:r>
          </w:p>
        </w:tc>
        <w:tc>
          <w:tcPr>
            <w:tcW w:w="2130" w:type="pct"/>
            <w:tcBorders>
              <w:top w:val="nil"/>
              <w:bottom w:val="nil"/>
            </w:tcBorders>
            <w:shd w:val="clear" w:color="auto" w:fill="auto"/>
          </w:tcPr>
          <w:p w14:paraId="37CE6F8B"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Continuous</w:t>
            </w:r>
          </w:p>
        </w:tc>
        <w:tc>
          <w:tcPr>
            <w:tcW w:w="903" w:type="pct"/>
            <w:tcBorders>
              <w:top w:val="nil"/>
              <w:bottom w:val="nil"/>
            </w:tcBorders>
            <w:shd w:val="clear" w:color="auto" w:fill="auto"/>
          </w:tcPr>
          <w:p w14:paraId="059A0742"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2-5</w:t>
            </w:r>
          </w:p>
        </w:tc>
        <w:tc>
          <w:tcPr>
            <w:tcW w:w="885" w:type="pct"/>
            <w:tcBorders>
              <w:top w:val="nil"/>
              <w:bottom w:val="nil"/>
            </w:tcBorders>
            <w:shd w:val="clear" w:color="auto" w:fill="auto"/>
          </w:tcPr>
          <w:p w14:paraId="011527B4"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0.058-0.263</w:t>
            </w:r>
          </w:p>
        </w:tc>
      </w:tr>
      <w:tr w:rsidR="00AD54A5" w14:paraId="73F11290" w14:textId="77777777" w:rsidTr="00AD54A5">
        <w:tc>
          <w:tcPr>
            <w:cnfStyle w:val="001000000000" w:firstRow="0" w:lastRow="0" w:firstColumn="1" w:lastColumn="0" w:oddVBand="0" w:evenVBand="0" w:oddHBand="0" w:evenHBand="0" w:firstRowFirstColumn="0" w:firstRowLastColumn="0" w:lastRowFirstColumn="0" w:lastRowLastColumn="0"/>
            <w:tcW w:w="1083" w:type="pct"/>
            <w:tcBorders>
              <w:top w:val="nil"/>
              <w:bottom w:val="nil"/>
            </w:tcBorders>
            <w:shd w:val="clear" w:color="auto" w:fill="auto"/>
          </w:tcPr>
          <w:p w14:paraId="69A9324C" w14:textId="77777777" w:rsidR="00AD54A5" w:rsidRPr="00F30D5A" w:rsidRDefault="00AD54A5" w:rsidP="00EA5CD1">
            <w:pPr>
              <w:spacing w:before="0" w:line="276" w:lineRule="auto"/>
              <w:rPr>
                <w:szCs w:val="18"/>
              </w:rPr>
            </w:pPr>
          </w:p>
        </w:tc>
        <w:tc>
          <w:tcPr>
            <w:tcW w:w="2130" w:type="pct"/>
            <w:tcBorders>
              <w:top w:val="nil"/>
              <w:bottom w:val="nil"/>
            </w:tcBorders>
            <w:shd w:val="clear" w:color="auto" w:fill="auto"/>
          </w:tcPr>
          <w:p w14:paraId="1AFB8190" w14:textId="77777777" w:rsidR="00AD54A5"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Pulsed (320 and 450 mm feedback tubes)</w:t>
            </w:r>
          </w:p>
        </w:tc>
        <w:tc>
          <w:tcPr>
            <w:tcW w:w="903" w:type="pct"/>
            <w:tcBorders>
              <w:top w:val="nil"/>
              <w:bottom w:val="nil"/>
            </w:tcBorders>
            <w:shd w:val="clear" w:color="auto" w:fill="auto"/>
          </w:tcPr>
          <w:p w14:paraId="3DA63B58" w14:textId="77777777" w:rsidR="00AD54A5"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2-10</w:t>
            </w:r>
          </w:p>
        </w:tc>
        <w:tc>
          <w:tcPr>
            <w:tcW w:w="885" w:type="pct"/>
            <w:tcBorders>
              <w:top w:val="nil"/>
              <w:bottom w:val="nil"/>
            </w:tcBorders>
            <w:shd w:val="clear" w:color="auto" w:fill="auto"/>
          </w:tcPr>
          <w:p w14:paraId="2D3F6421" w14:textId="77777777" w:rsidR="00AD54A5"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0.205-0.263</w:t>
            </w:r>
          </w:p>
        </w:tc>
      </w:tr>
      <w:tr w:rsidR="00AD54A5" w14:paraId="35184652" w14:textId="77777777" w:rsidTr="00AD5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3" w:type="pct"/>
            <w:tcBorders>
              <w:top w:val="nil"/>
              <w:bottom w:val="nil"/>
            </w:tcBorders>
            <w:shd w:val="clear" w:color="auto" w:fill="auto"/>
          </w:tcPr>
          <w:p w14:paraId="02621095" w14:textId="77777777" w:rsidR="00AD54A5" w:rsidRPr="00F30D5A" w:rsidRDefault="00AD54A5" w:rsidP="00EA5CD1">
            <w:pPr>
              <w:spacing w:before="0" w:line="276" w:lineRule="auto"/>
              <w:rPr>
                <w:szCs w:val="18"/>
              </w:rPr>
            </w:pPr>
          </w:p>
        </w:tc>
        <w:tc>
          <w:tcPr>
            <w:tcW w:w="2130" w:type="pct"/>
            <w:tcBorders>
              <w:top w:val="nil"/>
              <w:bottom w:val="nil"/>
            </w:tcBorders>
            <w:shd w:val="clear" w:color="auto" w:fill="auto"/>
          </w:tcPr>
          <w:p w14:paraId="0722D7C2"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Continuous</w:t>
            </w:r>
          </w:p>
        </w:tc>
        <w:tc>
          <w:tcPr>
            <w:tcW w:w="903" w:type="pct"/>
            <w:tcBorders>
              <w:top w:val="nil"/>
              <w:bottom w:val="nil"/>
            </w:tcBorders>
            <w:shd w:val="clear" w:color="auto" w:fill="auto"/>
          </w:tcPr>
          <w:p w14:paraId="5EBBE6B9"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6-10</w:t>
            </w:r>
          </w:p>
        </w:tc>
        <w:tc>
          <w:tcPr>
            <w:tcW w:w="885" w:type="pct"/>
            <w:tcBorders>
              <w:top w:val="nil"/>
              <w:bottom w:val="nil"/>
            </w:tcBorders>
            <w:shd w:val="clear" w:color="auto" w:fill="auto"/>
          </w:tcPr>
          <w:p w14:paraId="698F2F59"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0.088-0.263</w:t>
            </w:r>
          </w:p>
        </w:tc>
      </w:tr>
      <w:tr w:rsidR="00AD54A5" w14:paraId="791BE429" w14:textId="77777777" w:rsidTr="00AD54A5">
        <w:tc>
          <w:tcPr>
            <w:cnfStyle w:val="001000000000" w:firstRow="0" w:lastRow="0" w:firstColumn="1" w:lastColumn="0" w:oddVBand="0" w:evenVBand="0" w:oddHBand="0" w:evenHBand="0" w:firstRowFirstColumn="0" w:firstRowLastColumn="0" w:lastRowFirstColumn="0" w:lastRowLastColumn="0"/>
            <w:tcW w:w="1083" w:type="pct"/>
            <w:tcBorders>
              <w:top w:val="nil"/>
              <w:bottom w:val="nil"/>
            </w:tcBorders>
            <w:shd w:val="clear" w:color="auto" w:fill="auto"/>
          </w:tcPr>
          <w:p w14:paraId="7F4E7B39" w14:textId="77777777" w:rsidR="00AD54A5" w:rsidRPr="00F30D5A" w:rsidRDefault="00AD54A5" w:rsidP="00EA5CD1">
            <w:pPr>
              <w:spacing w:before="0" w:line="276" w:lineRule="auto"/>
              <w:rPr>
                <w:szCs w:val="18"/>
              </w:rPr>
            </w:pPr>
            <w:r>
              <w:rPr>
                <w:szCs w:val="18"/>
              </w:rPr>
              <w:t xml:space="preserve">52 </w:t>
            </w:r>
            <w:r w:rsidRPr="00F30D5A">
              <w:rPr>
                <w:szCs w:val="18"/>
              </w:rPr>
              <w:t>μm</w:t>
            </w:r>
            <w:r>
              <w:rPr>
                <w:szCs w:val="18"/>
              </w:rPr>
              <w:t xml:space="preserve"> polymer</w:t>
            </w:r>
          </w:p>
        </w:tc>
        <w:tc>
          <w:tcPr>
            <w:tcW w:w="2130" w:type="pct"/>
            <w:tcBorders>
              <w:top w:val="nil"/>
              <w:bottom w:val="nil"/>
            </w:tcBorders>
            <w:shd w:val="clear" w:color="auto" w:fill="auto"/>
          </w:tcPr>
          <w:p w14:paraId="00DA25D5" w14:textId="77777777" w:rsidR="00AD54A5"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Continuous</w:t>
            </w:r>
          </w:p>
        </w:tc>
        <w:tc>
          <w:tcPr>
            <w:tcW w:w="903" w:type="pct"/>
            <w:tcBorders>
              <w:top w:val="nil"/>
              <w:bottom w:val="nil"/>
            </w:tcBorders>
            <w:shd w:val="clear" w:color="auto" w:fill="auto"/>
          </w:tcPr>
          <w:p w14:paraId="4BEA140D" w14:textId="77777777" w:rsidR="00AD54A5"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2-3</w:t>
            </w:r>
          </w:p>
        </w:tc>
        <w:tc>
          <w:tcPr>
            <w:tcW w:w="885" w:type="pct"/>
            <w:tcBorders>
              <w:top w:val="nil"/>
              <w:bottom w:val="nil"/>
            </w:tcBorders>
            <w:shd w:val="clear" w:color="auto" w:fill="auto"/>
          </w:tcPr>
          <w:p w14:paraId="6E100EFD" w14:textId="77777777" w:rsidR="00AD54A5"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0.029-0.263</w:t>
            </w:r>
          </w:p>
        </w:tc>
      </w:tr>
      <w:tr w:rsidR="00AD54A5" w14:paraId="10A1DEB2" w14:textId="77777777" w:rsidTr="00AD5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3" w:type="pct"/>
            <w:tcBorders>
              <w:top w:val="nil"/>
              <w:bottom w:val="nil"/>
            </w:tcBorders>
            <w:shd w:val="clear" w:color="auto" w:fill="auto"/>
          </w:tcPr>
          <w:p w14:paraId="3E0CFA99" w14:textId="77777777" w:rsidR="00AD54A5" w:rsidRPr="00F30D5A" w:rsidRDefault="00AD54A5" w:rsidP="00EA5CD1">
            <w:pPr>
              <w:spacing w:before="0" w:line="276" w:lineRule="auto"/>
              <w:rPr>
                <w:szCs w:val="18"/>
              </w:rPr>
            </w:pPr>
          </w:p>
        </w:tc>
        <w:tc>
          <w:tcPr>
            <w:tcW w:w="2130" w:type="pct"/>
            <w:tcBorders>
              <w:top w:val="nil"/>
              <w:bottom w:val="nil"/>
            </w:tcBorders>
            <w:shd w:val="clear" w:color="auto" w:fill="auto"/>
          </w:tcPr>
          <w:p w14:paraId="12F6833F"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Pulsed (320 and 450 mm feedback tubes)</w:t>
            </w:r>
          </w:p>
        </w:tc>
        <w:tc>
          <w:tcPr>
            <w:tcW w:w="903" w:type="pct"/>
            <w:tcBorders>
              <w:top w:val="nil"/>
              <w:bottom w:val="nil"/>
            </w:tcBorders>
            <w:shd w:val="clear" w:color="auto" w:fill="auto"/>
          </w:tcPr>
          <w:p w14:paraId="1615BC31"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2-10</w:t>
            </w:r>
          </w:p>
        </w:tc>
        <w:tc>
          <w:tcPr>
            <w:tcW w:w="885" w:type="pct"/>
            <w:tcBorders>
              <w:top w:val="nil"/>
              <w:bottom w:val="nil"/>
            </w:tcBorders>
            <w:shd w:val="clear" w:color="auto" w:fill="auto"/>
          </w:tcPr>
          <w:p w14:paraId="5AE14F08"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0.205-0.263</w:t>
            </w:r>
          </w:p>
        </w:tc>
      </w:tr>
      <w:tr w:rsidR="00AD54A5" w14:paraId="2BB6B8A8" w14:textId="77777777" w:rsidTr="00AD54A5">
        <w:tc>
          <w:tcPr>
            <w:cnfStyle w:val="001000000000" w:firstRow="0" w:lastRow="0" w:firstColumn="1" w:lastColumn="0" w:oddVBand="0" w:evenVBand="0" w:oddHBand="0" w:evenHBand="0" w:firstRowFirstColumn="0" w:firstRowLastColumn="0" w:lastRowFirstColumn="0" w:lastRowLastColumn="0"/>
            <w:tcW w:w="1083" w:type="pct"/>
            <w:tcBorders>
              <w:top w:val="nil"/>
              <w:bottom w:val="nil"/>
            </w:tcBorders>
            <w:shd w:val="clear" w:color="auto" w:fill="auto"/>
          </w:tcPr>
          <w:p w14:paraId="2CE8FEA6" w14:textId="77777777" w:rsidR="00AD54A5" w:rsidRPr="00F30D5A" w:rsidRDefault="00AD54A5" w:rsidP="00EA5CD1">
            <w:pPr>
              <w:spacing w:before="0" w:line="276" w:lineRule="auto"/>
              <w:rPr>
                <w:szCs w:val="18"/>
              </w:rPr>
            </w:pPr>
          </w:p>
        </w:tc>
        <w:tc>
          <w:tcPr>
            <w:tcW w:w="2130" w:type="pct"/>
            <w:tcBorders>
              <w:top w:val="nil"/>
              <w:bottom w:val="nil"/>
            </w:tcBorders>
            <w:shd w:val="clear" w:color="auto" w:fill="auto"/>
          </w:tcPr>
          <w:p w14:paraId="017DF1B0" w14:textId="77777777" w:rsidR="00AD54A5"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Continuous</w:t>
            </w:r>
          </w:p>
        </w:tc>
        <w:tc>
          <w:tcPr>
            <w:tcW w:w="903" w:type="pct"/>
            <w:tcBorders>
              <w:top w:val="nil"/>
              <w:bottom w:val="nil"/>
            </w:tcBorders>
            <w:shd w:val="clear" w:color="auto" w:fill="auto"/>
          </w:tcPr>
          <w:p w14:paraId="57AD9612" w14:textId="77777777" w:rsidR="00AD54A5"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3-6</w:t>
            </w:r>
          </w:p>
        </w:tc>
        <w:tc>
          <w:tcPr>
            <w:tcW w:w="885" w:type="pct"/>
            <w:tcBorders>
              <w:top w:val="nil"/>
              <w:bottom w:val="nil"/>
            </w:tcBorders>
            <w:shd w:val="clear" w:color="auto" w:fill="auto"/>
          </w:tcPr>
          <w:p w14:paraId="39632607" w14:textId="77777777" w:rsidR="00AD54A5"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0.058-0.263</w:t>
            </w:r>
          </w:p>
        </w:tc>
      </w:tr>
      <w:tr w:rsidR="00AD54A5" w14:paraId="1D59D167" w14:textId="77777777" w:rsidTr="00AD5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3" w:type="pct"/>
            <w:tcBorders>
              <w:top w:val="nil"/>
              <w:bottom w:val="single" w:sz="18" w:space="0" w:color="auto"/>
            </w:tcBorders>
            <w:shd w:val="clear" w:color="auto" w:fill="auto"/>
          </w:tcPr>
          <w:p w14:paraId="1BD6BDE8" w14:textId="77777777" w:rsidR="00AD54A5" w:rsidRPr="00F30D5A" w:rsidRDefault="00AD54A5" w:rsidP="00EA5CD1">
            <w:pPr>
              <w:spacing w:before="0" w:line="276" w:lineRule="auto"/>
              <w:rPr>
                <w:szCs w:val="18"/>
              </w:rPr>
            </w:pPr>
          </w:p>
        </w:tc>
        <w:tc>
          <w:tcPr>
            <w:tcW w:w="2130" w:type="pct"/>
            <w:tcBorders>
              <w:top w:val="nil"/>
              <w:bottom w:val="single" w:sz="18" w:space="0" w:color="auto"/>
            </w:tcBorders>
            <w:shd w:val="clear" w:color="auto" w:fill="auto"/>
          </w:tcPr>
          <w:p w14:paraId="18401B97"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Continuous</w:t>
            </w:r>
          </w:p>
        </w:tc>
        <w:tc>
          <w:tcPr>
            <w:tcW w:w="903" w:type="pct"/>
            <w:tcBorders>
              <w:top w:val="nil"/>
              <w:bottom w:val="single" w:sz="18" w:space="0" w:color="auto"/>
            </w:tcBorders>
            <w:shd w:val="clear" w:color="auto" w:fill="auto"/>
          </w:tcPr>
          <w:p w14:paraId="6E6F2D12"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7-10</w:t>
            </w:r>
          </w:p>
        </w:tc>
        <w:tc>
          <w:tcPr>
            <w:tcW w:w="885" w:type="pct"/>
            <w:tcBorders>
              <w:top w:val="nil"/>
              <w:bottom w:val="single" w:sz="18" w:space="0" w:color="auto"/>
            </w:tcBorders>
            <w:shd w:val="clear" w:color="auto" w:fill="auto"/>
          </w:tcPr>
          <w:p w14:paraId="3A20F4BD"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0.088-0.263</w:t>
            </w:r>
          </w:p>
        </w:tc>
      </w:tr>
    </w:tbl>
    <w:p w14:paraId="19C30E9F" w14:textId="77777777" w:rsidR="00AD54A5" w:rsidRDefault="00AD54A5" w:rsidP="00EA5CD1">
      <w:pPr>
        <w:spacing w:line="276" w:lineRule="auto"/>
      </w:pPr>
    </w:p>
    <w:p w14:paraId="6B14B80F" w14:textId="6A4CC2C1" w:rsidR="00AD54A5" w:rsidRDefault="00AD54A5" w:rsidP="00EA5CD1">
      <w:pPr>
        <w:spacing w:line="276" w:lineRule="auto"/>
      </w:pPr>
      <w:r>
        <w:t xml:space="preserve">The analysis method for bubble identification and characterisation from the video frames is presented in </w:t>
      </w:r>
      <w:r w:rsidR="00DA0E3F">
        <w:rPr>
          <w:highlight w:val="yellow"/>
        </w:rPr>
        <w:fldChar w:fldCharType="begin"/>
      </w:r>
      <w:r w:rsidR="00DA0E3F">
        <w:instrText xml:space="preserve"> REF _Ref444169372 \h </w:instrText>
      </w:r>
      <w:r w:rsidR="00EA5CD1">
        <w:rPr>
          <w:highlight w:val="yellow"/>
        </w:rPr>
        <w:instrText xml:space="preserve"> \* MERGEFORMAT </w:instrText>
      </w:r>
      <w:r w:rsidR="00DA0E3F">
        <w:rPr>
          <w:highlight w:val="yellow"/>
        </w:rPr>
      </w:r>
      <w:r w:rsidR="00DA0E3F">
        <w:rPr>
          <w:highlight w:val="yellow"/>
        </w:rPr>
        <w:fldChar w:fldCharType="separate"/>
      </w:r>
      <w:r w:rsidR="005D3AE0" w:rsidRPr="00693F47">
        <w:rPr>
          <w:rFonts w:eastAsiaTheme="minorHAnsi"/>
          <w:bCs/>
          <w:szCs w:val="18"/>
        </w:rPr>
        <w:t xml:space="preserve">Table </w:t>
      </w:r>
      <w:r w:rsidR="005D3AE0">
        <w:rPr>
          <w:rFonts w:eastAsiaTheme="minorHAnsi"/>
          <w:bCs/>
          <w:noProof/>
          <w:szCs w:val="18"/>
        </w:rPr>
        <w:t>5</w:t>
      </w:r>
      <w:r w:rsidR="005D3AE0" w:rsidRPr="00693F47">
        <w:rPr>
          <w:rFonts w:eastAsiaTheme="minorHAnsi"/>
          <w:bCs/>
          <w:noProof/>
          <w:szCs w:val="18"/>
        </w:rPr>
        <w:noBreakHyphen/>
      </w:r>
      <w:r w:rsidR="005D3AE0">
        <w:rPr>
          <w:rFonts w:eastAsiaTheme="minorHAnsi"/>
          <w:bCs/>
          <w:noProof/>
          <w:szCs w:val="18"/>
        </w:rPr>
        <w:t>8</w:t>
      </w:r>
      <w:r w:rsidR="00DA0E3F">
        <w:rPr>
          <w:highlight w:val="yellow"/>
        </w:rPr>
        <w:fldChar w:fldCharType="end"/>
      </w:r>
      <w:r w:rsidR="00DA0E3F">
        <w:t xml:space="preserve"> </w:t>
      </w:r>
      <w:r>
        <w:t>in Chapter 5.  This used a Labview image analysis program to identify multiple bubble areas within an image.  Each of the bubbles identified were characterised for bubble number, feret diameter, width, height, maximum diameter, % void and centre point (</w:t>
      </w:r>
      <w:r>
        <w:fldChar w:fldCharType="begin"/>
      </w:r>
      <w:r>
        <w:instrText xml:space="preserve"> REF _Ref461483879 \h </w:instrText>
      </w:r>
      <w:r w:rsidR="00EA5CD1">
        <w:instrText xml:space="preserve"> \* MERGEFORMAT </w:instrText>
      </w:r>
      <w:r>
        <w:fldChar w:fldCharType="separate"/>
      </w:r>
      <w:r w:rsidR="005D3AE0">
        <w:t xml:space="preserve">Table </w:t>
      </w:r>
      <w:r w:rsidR="005D3AE0">
        <w:rPr>
          <w:noProof/>
        </w:rPr>
        <w:t>7</w:t>
      </w:r>
      <w:r w:rsidR="005D3AE0">
        <w:rPr>
          <w:noProof/>
        </w:rPr>
        <w:noBreakHyphen/>
        <w:t>2</w:t>
      </w:r>
      <w:r>
        <w:fldChar w:fldCharType="end"/>
      </w:r>
      <w:r>
        <w:t xml:space="preserve">).  </w:t>
      </w:r>
      <w:r>
        <w:fldChar w:fldCharType="begin"/>
      </w:r>
      <w:r>
        <w:instrText xml:space="preserve"> REF _Ref461485791 \h </w:instrText>
      </w:r>
      <w:r w:rsidR="00EA5CD1">
        <w:instrText xml:space="preserve"> \* MERGEFORMAT </w:instrText>
      </w:r>
      <w:r>
        <w:fldChar w:fldCharType="separate"/>
      </w:r>
      <w:r w:rsidR="005D3AE0">
        <w:t xml:space="preserve">Figure </w:t>
      </w:r>
      <w:r w:rsidR="005D3AE0">
        <w:rPr>
          <w:noProof/>
        </w:rPr>
        <w:t>7</w:t>
      </w:r>
      <w:r w:rsidR="005D3AE0">
        <w:rPr>
          <w:noProof/>
        </w:rPr>
        <w:noBreakHyphen/>
        <w:t>1</w:t>
      </w:r>
      <w:r>
        <w:fldChar w:fldCharType="end"/>
      </w:r>
      <w:r>
        <w:t xml:space="preserve"> shows a sample of bubble feret diameter results at increasing gas velocities, under the continuous flow regimes.  This indicates that the range of bubble diameters increases at increasing gas velocities.</w:t>
      </w:r>
    </w:p>
    <w:p w14:paraId="2116D2CC" w14:textId="77777777" w:rsidR="00DA2C7A" w:rsidRDefault="00DA2C7A" w:rsidP="00EA5CD1">
      <w:pPr>
        <w:spacing w:line="276" w:lineRule="auto"/>
      </w:pPr>
    </w:p>
    <w:p w14:paraId="14E61089" w14:textId="2190F4D6" w:rsidR="00AD54A5" w:rsidRDefault="00AD54A5" w:rsidP="00EA5CD1">
      <w:pPr>
        <w:pStyle w:val="Caption"/>
        <w:spacing w:line="276" w:lineRule="auto"/>
      </w:pPr>
      <w:bookmarkStart w:id="474" w:name="_Ref461483879"/>
      <w:bookmarkStart w:id="475" w:name="_Toc474686779"/>
      <w:r>
        <w:lastRenderedPageBreak/>
        <w:t xml:space="preserve">Table </w:t>
      </w:r>
      <w:fldSimple w:instr=" STYLEREF 1 \s ">
        <w:r w:rsidR="005D3AE0">
          <w:rPr>
            <w:noProof/>
          </w:rPr>
          <w:t>7</w:t>
        </w:r>
      </w:fldSimple>
      <w:r>
        <w:noBreakHyphen/>
      </w:r>
      <w:fldSimple w:instr=" SEQ Table \* ARABIC \s 1 ">
        <w:r w:rsidR="005D3AE0">
          <w:rPr>
            <w:noProof/>
          </w:rPr>
          <w:t>2</w:t>
        </w:r>
      </w:fldSimple>
      <w:bookmarkEnd w:id="474"/>
      <w:r>
        <w:t>.  Analysis steps for bubble characterisation from initial bubble identification.</w:t>
      </w:r>
      <w:bookmarkEnd w:id="475"/>
    </w:p>
    <w:tbl>
      <w:tblPr>
        <w:tblStyle w:val="LightShading"/>
        <w:tblW w:w="0" w:type="auto"/>
        <w:tblLook w:val="04A0" w:firstRow="1" w:lastRow="0" w:firstColumn="1" w:lastColumn="0" w:noHBand="0" w:noVBand="1"/>
      </w:tblPr>
      <w:tblGrid>
        <w:gridCol w:w="2335"/>
        <w:gridCol w:w="3350"/>
        <w:gridCol w:w="3557"/>
      </w:tblGrid>
      <w:tr w:rsidR="00AD54A5" w14:paraId="3E61E2FC" w14:textId="77777777" w:rsidTr="00AD54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top w:val="single" w:sz="18" w:space="0" w:color="auto"/>
            </w:tcBorders>
            <w:shd w:val="clear" w:color="auto" w:fill="FFFFFF" w:themeFill="background1"/>
          </w:tcPr>
          <w:p w14:paraId="59151FA0" w14:textId="77777777" w:rsidR="00AD54A5" w:rsidRDefault="00AD54A5" w:rsidP="00EA5CD1">
            <w:pPr>
              <w:spacing w:before="0" w:line="276" w:lineRule="auto"/>
            </w:pPr>
            <w:r>
              <w:t>Characterisation</w:t>
            </w:r>
          </w:p>
        </w:tc>
        <w:tc>
          <w:tcPr>
            <w:tcW w:w="3350" w:type="dxa"/>
            <w:tcBorders>
              <w:top w:val="single" w:sz="18" w:space="0" w:color="auto"/>
            </w:tcBorders>
          </w:tcPr>
          <w:p w14:paraId="1A6B1E62" w14:textId="77777777" w:rsidR="00AD54A5" w:rsidRDefault="00AD54A5" w:rsidP="00EA5CD1">
            <w:pPr>
              <w:spacing w:before="0" w:line="276" w:lineRule="auto"/>
              <w:cnfStyle w:val="100000000000" w:firstRow="1" w:lastRow="0" w:firstColumn="0" w:lastColumn="0" w:oddVBand="0" w:evenVBand="0" w:oddHBand="0" w:evenHBand="0" w:firstRowFirstColumn="0" w:firstRowLastColumn="0" w:lastRowFirstColumn="0" w:lastRowLastColumn="0"/>
            </w:pPr>
            <w:r>
              <w:t>Analysis step</w:t>
            </w:r>
          </w:p>
        </w:tc>
        <w:tc>
          <w:tcPr>
            <w:tcW w:w="3557" w:type="dxa"/>
            <w:tcBorders>
              <w:top w:val="single" w:sz="18" w:space="0" w:color="auto"/>
            </w:tcBorders>
          </w:tcPr>
          <w:p w14:paraId="1A79669A" w14:textId="77777777" w:rsidR="00AD54A5" w:rsidRDefault="00AD54A5" w:rsidP="00EA5CD1">
            <w:pPr>
              <w:spacing w:before="0" w:line="276" w:lineRule="auto"/>
              <w:cnfStyle w:val="100000000000" w:firstRow="1" w:lastRow="0" w:firstColumn="0" w:lastColumn="0" w:oddVBand="0" w:evenVBand="0" w:oddHBand="0" w:evenHBand="0" w:firstRowFirstColumn="0" w:firstRowLastColumn="0" w:lastRowFirstColumn="0" w:lastRowLastColumn="0"/>
            </w:pPr>
            <w:r>
              <w:t>Example</w:t>
            </w:r>
          </w:p>
        </w:tc>
      </w:tr>
      <w:tr w:rsidR="00AD54A5" w14:paraId="1E4A45A9" w14:textId="77777777" w:rsidTr="00AD5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tcPr>
          <w:p w14:paraId="4C4DAA7F" w14:textId="77777777" w:rsidR="00AD54A5" w:rsidRPr="000C0FA2" w:rsidRDefault="00AD54A5" w:rsidP="00EA5CD1">
            <w:pPr>
              <w:spacing w:before="0" w:line="276" w:lineRule="auto"/>
              <w:rPr>
                <w:b w:val="0"/>
              </w:rPr>
            </w:pPr>
            <w:r>
              <w:rPr>
                <w:b w:val="0"/>
              </w:rPr>
              <w:t>Bubble population</w:t>
            </w:r>
          </w:p>
        </w:tc>
        <w:tc>
          <w:tcPr>
            <w:tcW w:w="3350" w:type="dxa"/>
            <w:shd w:val="clear" w:color="auto" w:fill="auto"/>
          </w:tcPr>
          <w:p w14:paraId="5A92B8E1"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Individual bubbles given marker</w:t>
            </w:r>
          </w:p>
        </w:tc>
        <w:tc>
          <w:tcPr>
            <w:tcW w:w="3557" w:type="dxa"/>
            <w:shd w:val="clear" w:color="auto" w:fill="auto"/>
          </w:tcPr>
          <w:p w14:paraId="49CB7B69"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1</w:t>
            </w:r>
          </w:p>
        </w:tc>
      </w:tr>
      <w:tr w:rsidR="00AD54A5" w14:paraId="35DF96C1" w14:textId="77777777" w:rsidTr="00AD54A5">
        <w:tc>
          <w:tcPr>
            <w:cnfStyle w:val="001000000000" w:firstRow="0" w:lastRow="0" w:firstColumn="1" w:lastColumn="0" w:oddVBand="0" w:evenVBand="0" w:oddHBand="0" w:evenHBand="0" w:firstRowFirstColumn="0" w:firstRowLastColumn="0" w:lastRowFirstColumn="0" w:lastRowLastColumn="0"/>
            <w:tcW w:w="2335" w:type="dxa"/>
            <w:shd w:val="clear" w:color="auto" w:fill="auto"/>
          </w:tcPr>
          <w:p w14:paraId="225F280F" w14:textId="77777777" w:rsidR="00AD54A5" w:rsidRPr="000C0FA2" w:rsidRDefault="00AD54A5" w:rsidP="00EA5CD1">
            <w:pPr>
              <w:spacing w:before="0" w:line="276" w:lineRule="auto"/>
              <w:jc w:val="left"/>
              <w:rPr>
                <w:b w:val="0"/>
              </w:rPr>
            </w:pPr>
            <w:r>
              <w:rPr>
                <w:b w:val="0"/>
              </w:rPr>
              <w:t>Maximum feret diameter</w:t>
            </w:r>
          </w:p>
        </w:tc>
        <w:tc>
          <w:tcPr>
            <w:tcW w:w="3350" w:type="dxa"/>
            <w:shd w:val="clear" w:color="auto" w:fill="auto"/>
          </w:tcPr>
          <w:p w14:paraId="37907BC0" w14:textId="77777777" w:rsidR="00AD54A5" w:rsidRPr="00137A56"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rPr>
                <w:lang w:val="de-DE"/>
              </w:rPr>
            </w:pPr>
            <w:r w:rsidRPr="00137A56">
              <w:rPr>
                <w:lang w:val="de-DE"/>
              </w:rPr>
              <w:t>(Max feret pixels)/pixels per mm</w:t>
            </w:r>
          </w:p>
        </w:tc>
        <w:tc>
          <w:tcPr>
            <w:tcW w:w="3557" w:type="dxa"/>
            <w:shd w:val="clear" w:color="auto" w:fill="auto"/>
          </w:tcPr>
          <w:p w14:paraId="3CE84659" w14:textId="77777777" w:rsidR="00AD54A5"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243.82/13.5=18.06</w:t>
            </w:r>
          </w:p>
        </w:tc>
      </w:tr>
      <w:tr w:rsidR="00AD54A5" w14:paraId="7FD4DB29" w14:textId="77777777" w:rsidTr="00AD5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tcPr>
          <w:p w14:paraId="5DA73C75" w14:textId="77777777" w:rsidR="00AD54A5" w:rsidRPr="000C0FA2" w:rsidRDefault="00AD54A5" w:rsidP="00EA5CD1">
            <w:pPr>
              <w:spacing w:before="0" w:line="276" w:lineRule="auto"/>
              <w:rPr>
                <w:b w:val="0"/>
              </w:rPr>
            </w:pPr>
            <w:r>
              <w:rPr>
                <w:b w:val="0"/>
              </w:rPr>
              <w:t>Width</w:t>
            </w:r>
          </w:p>
        </w:tc>
        <w:tc>
          <w:tcPr>
            <w:tcW w:w="3350" w:type="dxa"/>
            <w:shd w:val="clear" w:color="auto" w:fill="auto"/>
          </w:tcPr>
          <w:p w14:paraId="73C7463E"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Right pixel-left pixel)/pixels per mm</w:t>
            </w:r>
          </w:p>
        </w:tc>
        <w:tc>
          <w:tcPr>
            <w:tcW w:w="3557" w:type="dxa"/>
            <w:shd w:val="clear" w:color="auto" w:fill="auto"/>
          </w:tcPr>
          <w:p w14:paraId="3EDEAE63"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351-110)/13.5=17.85</w:t>
            </w:r>
          </w:p>
        </w:tc>
      </w:tr>
      <w:tr w:rsidR="00AD54A5" w14:paraId="6922577A" w14:textId="77777777" w:rsidTr="00AD54A5">
        <w:tc>
          <w:tcPr>
            <w:cnfStyle w:val="001000000000" w:firstRow="0" w:lastRow="0" w:firstColumn="1" w:lastColumn="0" w:oddVBand="0" w:evenVBand="0" w:oddHBand="0" w:evenHBand="0" w:firstRowFirstColumn="0" w:firstRowLastColumn="0" w:lastRowFirstColumn="0" w:lastRowLastColumn="0"/>
            <w:tcW w:w="2335" w:type="dxa"/>
            <w:shd w:val="clear" w:color="auto" w:fill="auto"/>
          </w:tcPr>
          <w:p w14:paraId="23E8B3E0" w14:textId="77777777" w:rsidR="00AD54A5" w:rsidRPr="000C0FA2" w:rsidRDefault="00AD54A5" w:rsidP="00EA5CD1">
            <w:pPr>
              <w:spacing w:before="0" w:line="276" w:lineRule="auto"/>
              <w:rPr>
                <w:b w:val="0"/>
              </w:rPr>
            </w:pPr>
            <w:r>
              <w:rPr>
                <w:b w:val="0"/>
              </w:rPr>
              <w:t>Height</w:t>
            </w:r>
          </w:p>
        </w:tc>
        <w:tc>
          <w:tcPr>
            <w:tcW w:w="3350" w:type="dxa"/>
            <w:shd w:val="clear" w:color="auto" w:fill="auto"/>
          </w:tcPr>
          <w:p w14:paraId="31495525" w14:textId="77777777" w:rsidR="00AD54A5" w:rsidRPr="00137A56"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rPr>
                <w:lang w:val="de-DE"/>
              </w:rPr>
            </w:pPr>
            <w:r w:rsidRPr="00137A56">
              <w:rPr>
                <w:lang w:val="de-DE"/>
              </w:rPr>
              <w:t>(Top pixel-bottom pixel)/pixels per mm</w:t>
            </w:r>
          </w:p>
        </w:tc>
        <w:tc>
          <w:tcPr>
            <w:tcW w:w="3557" w:type="dxa"/>
            <w:shd w:val="clear" w:color="auto" w:fill="auto"/>
          </w:tcPr>
          <w:p w14:paraId="65542BD4" w14:textId="77777777" w:rsidR="00AD54A5"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pPr>
            <w:r>
              <w:t>(502-288)/13.5=15.85</w:t>
            </w:r>
          </w:p>
        </w:tc>
      </w:tr>
      <w:tr w:rsidR="00AD54A5" w14:paraId="47EBA3B0" w14:textId="77777777" w:rsidTr="00AD5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tcPr>
          <w:p w14:paraId="6582E000" w14:textId="77777777" w:rsidR="00AD54A5" w:rsidRPr="000C0FA2" w:rsidRDefault="00AD54A5" w:rsidP="00EA5CD1">
            <w:pPr>
              <w:spacing w:before="0" w:line="276" w:lineRule="auto"/>
              <w:rPr>
                <w:b w:val="0"/>
              </w:rPr>
            </w:pPr>
            <w:r>
              <w:rPr>
                <w:b w:val="0"/>
              </w:rPr>
              <w:t>Maximum diameter</w:t>
            </w:r>
          </w:p>
        </w:tc>
        <w:tc>
          <w:tcPr>
            <w:tcW w:w="3350" w:type="dxa"/>
            <w:shd w:val="clear" w:color="auto" w:fill="auto"/>
          </w:tcPr>
          <w:p w14:paraId="68D8436D"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Maximum value</w:t>
            </w:r>
          </w:p>
        </w:tc>
        <w:tc>
          <w:tcPr>
            <w:tcW w:w="3557" w:type="dxa"/>
            <w:shd w:val="clear" w:color="auto" w:fill="auto"/>
          </w:tcPr>
          <w:p w14:paraId="4B9FAE39" w14:textId="77777777" w:rsidR="00AD54A5" w:rsidRDefault="00AD54A5" w:rsidP="00EA5CD1">
            <w:pPr>
              <w:spacing w:before="0" w:line="276" w:lineRule="auto"/>
              <w:cnfStyle w:val="000000100000" w:firstRow="0" w:lastRow="0" w:firstColumn="0" w:lastColumn="0" w:oddVBand="0" w:evenVBand="0" w:oddHBand="1" w:evenHBand="0" w:firstRowFirstColumn="0" w:firstRowLastColumn="0" w:lastRowFirstColumn="0" w:lastRowLastColumn="0"/>
            </w:pPr>
            <w:r>
              <w:t>37.57</w:t>
            </w:r>
          </w:p>
        </w:tc>
      </w:tr>
      <w:tr w:rsidR="00AD54A5" w14:paraId="4201121A" w14:textId="77777777" w:rsidTr="00AD54A5">
        <w:tc>
          <w:tcPr>
            <w:cnfStyle w:val="001000000000" w:firstRow="0" w:lastRow="0" w:firstColumn="1" w:lastColumn="0" w:oddVBand="0" w:evenVBand="0" w:oddHBand="0" w:evenHBand="0" w:firstRowFirstColumn="0" w:firstRowLastColumn="0" w:lastRowFirstColumn="0" w:lastRowLastColumn="0"/>
            <w:tcW w:w="2335" w:type="dxa"/>
            <w:tcBorders>
              <w:bottom w:val="single" w:sz="18" w:space="0" w:color="auto"/>
            </w:tcBorders>
            <w:shd w:val="clear" w:color="auto" w:fill="auto"/>
          </w:tcPr>
          <w:p w14:paraId="0FDCBB34" w14:textId="77777777" w:rsidR="00AD54A5" w:rsidRPr="000C0FA2" w:rsidRDefault="00AD54A5" w:rsidP="00EA5CD1">
            <w:pPr>
              <w:spacing w:before="0" w:line="276" w:lineRule="auto"/>
              <w:rPr>
                <w:b w:val="0"/>
              </w:rPr>
            </w:pPr>
            <w:r>
              <w:rPr>
                <w:b w:val="0"/>
              </w:rPr>
              <w:t>Centre point</w:t>
            </w:r>
          </w:p>
        </w:tc>
        <w:tc>
          <w:tcPr>
            <w:tcW w:w="3350" w:type="dxa"/>
            <w:tcBorders>
              <w:bottom w:val="single" w:sz="18" w:space="0" w:color="auto"/>
            </w:tcBorders>
            <w:shd w:val="clear" w:color="auto" w:fill="auto"/>
          </w:tcPr>
          <w:p w14:paraId="220672C4" w14:textId="1DD85D07" w:rsidR="00AD54A5"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 xml:space="preserve">See </w:t>
            </w:r>
            <w:r w:rsidR="003E0D4F">
              <w:rPr>
                <w:noProof/>
                <w:highlight w:val="yellow"/>
                <w:lang w:eastAsia="en-GB"/>
              </w:rPr>
              <w:fldChar w:fldCharType="begin"/>
            </w:r>
            <w:r w:rsidR="003E0D4F">
              <w:rPr>
                <w:noProof/>
                <w:lang w:eastAsia="en-GB"/>
              </w:rPr>
              <w:instrText xml:space="preserve"> REF _Ref450246781 \h </w:instrText>
            </w:r>
            <w:r w:rsidR="00EA5CD1">
              <w:rPr>
                <w:noProof/>
                <w:highlight w:val="yellow"/>
                <w:lang w:eastAsia="en-GB"/>
              </w:rPr>
              <w:instrText xml:space="preserve"> \* MERGEFORMAT </w:instrText>
            </w:r>
            <w:r w:rsidR="003E0D4F">
              <w:rPr>
                <w:noProof/>
                <w:highlight w:val="yellow"/>
                <w:lang w:eastAsia="en-GB"/>
              </w:rPr>
            </w:r>
            <w:r w:rsidR="003E0D4F">
              <w:rPr>
                <w:noProof/>
                <w:highlight w:val="yellow"/>
                <w:lang w:eastAsia="en-GB"/>
              </w:rPr>
              <w:fldChar w:fldCharType="separate"/>
            </w:r>
            <w:r w:rsidR="005D3AE0" w:rsidRPr="00693F47">
              <w:rPr>
                <w:rFonts w:eastAsiaTheme="minorHAnsi"/>
                <w:bCs/>
                <w:szCs w:val="18"/>
              </w:rPr>
              <w:t xml:space="preserve">Figure </w:t>
            </w:r>
            <w:r w:rsidR="005D3AE0">
              <w:rPr>
                <w:rFonts w:eastAsiaTheme="minorHAnsi"/>
                <w:bCs/>
                <w:noProof/>
                <w:szCs w:val="18"/>
              </w:rPr>
              <w:t>5</w:t>
            </w:r>
            <w:r w:rsidR="005D3AE0">
              <w:rPr>
                <w:rFonts w:eastAsiaTheme="minorHAnsi"/>
                <w:bCs/>
                <w:noProof/>
                <w:szCs w:val="18"/>
              </w:rPr>
              <w:noBreakHyphen/>
              <w:t>10</w:t>
            </w:r>
            <w:r w:rsidR="003E0D4F">
              <w:rPr>
                <w:noProof/>
                <w:highlight w:val="yellow"/>
                <w:lang w:eastAsia="en-GB"/>
              </w:rPr>
              <w:fldChar w:fldCharType="end"/>
            </w:r>
            <w:r>
              <w:rPr>
                <w:noProof/>
                <w:lang w:eastAsia="en-GB"/>
              </w:rPr>
              <w:t xml:space="preserve"> Chapter 5: ((b-a)/2)+a</w:t>
            </w:r>
          </w:p>
        </w:tc>
        <w:tc>
          <w:tcPr>
            <w:tcW w:w="3557" w:type="dxa"/>
            <w:tcBorders>
              <w:bottom w:val="single" w:sz="18" w:space="0" w:color="auto"/>
            </w:tcBorders>
            <w:shd w:val="clear" w:color="auto" w:fill="auto"/>
          </w:tcPr>
          <w:p w14:paraId="6C6D8E82" w14:textId="77777777" w:rsidR="00AD54A5" w:rsidRDefault="00AD54A5"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611-468)/2)+468)/8.276=65.19</w:t>
            </w:r>
          </w:p>
        </w:tc>
      </w:tr>
    </w:tbl>
    <w:p w14:paraId="3E205978" w14:textId="77777777" w:rsidR="00AD54A5" w:rsidRDefault="00AD54A5" w:rsidP="00EA5CD1">
      <w:pPr>
        <w:spacing w:line="276" w:lineRule="auto"/>
        <w:jc w:val="center"/>
      </w:pPr>
      <w:r>
        <w:rPr>
          <w:noProof/>
          <w:lang w:eastAsia="en-GB"/>
        </w:rPr>
        <w:drawing>
          <wp:inline distT="0" distB="0" distL="0" distR="0" wp14:anchorId="76A5138C" wp14:editId="35EBE7FB">
            <wp:extent cx="5140170" cy="3231472"/>
            <wp:effectExtent l="0" t="0" r="3810" b="7620"/>
            <wp:docPr id="8961" name="Chart 896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p>
    <w:p w14:paraId="7A152B41" w14:textId="0FA88917" w:rsidR="00AD54A5" w:rsidRDefault="00AD54A5" w:rsidP="00EA5CD1">
      <w:pPr>
        <w:pStyle w:val="Caption"/>
        <w:spacing w:line="276" w:lineRule="auto"/>
      </w:pPr>
      <w:bookmarkStart w:id="476" w:name="_Ref461485791"/>
      <w:bookmarkStart w:id="477" w:name="_Toc474686666"/>
      <w:r>
        <w:t xml:space="preserve">Figure </w:t>
      </w:r>
      <w:fldSimple w:instr=" STYLEREF 1 \s ">
        <w:r w:rsidR="005D3AE0">
          <w:rPr>
            <w:noProof/>
          </w:rPr>
          <w:t>7</w:t>
        </w:r>
      </w:fldSimple>
      <w:r w:rsidR="00F02E7D">
        <w:noBreakHyphen/>
      </w:r>
      <w:fldSimple w:instr=" SEQ Figure \* ARABIC \s 1 ">
        <w:r w:rsidR="005D3AE0">
          <w:rPr>
            <w:noProof/>
          </w:rPr>
          <w:t>1</w:t>
        </w:r>
      </w:fldSimple>
      <w:bookmarkEnd w:id="476"/>
      <w:r>
        <w:t>.  Bubble data sample for feret diameter of individual bubbles at increasing gas velocities under the continuous flow regime.</w:t>
      </w:r>
      <w:bookmarkEnd w:id="477"/>
    </w:p>
    <w:p w14:paraId="03A19FB3" w14:textId="77777777" w:rsidR="00DA2C7A" w:rsidRDefault="00DA2C7A" w:rsidP="00EA5CD1">
      <w:pPr>
        <w:spacing w:line="276" w:lineRule="auto"/>
      </w:pPr>
    </w:p>
    <w:p w14:paraId="19295494" w14:textId="0DEC4A9E" w:rsidR="00AD54A5" w:rsidRDefault="00AD54A5" w:rsidP="00EA5CD1">
      <w:pPr>
        <w:spacing w:line="276" w:lineRule="auto"/>
      </w:pPr>
      <w:r>
        <w:t xml:space="preserve">The video footage produced from these conditions was first analysed to calculate the number of bubbles produced, termed bubble population.  This was calculated as an average over the 100 frames, as some frames did not contain any bubbles, and some contained several.  In 250 μm glass beads, large bubbles were discounted from the analysis when they overlapped the edge of the frame, reducing the total number of bubbles analysed.  This is shown in </w:t>
      </w:r>
      <w:r w:rsidR="00DA2C7A">
        <w:fldChar w:fldCharType="begin"/>
      </w:r>
      <w:r w:rsidR="00DA2C7A">
        <w:instrText xml:space="preserve"> REF _Ref474501286 \h </w:instrText>
      </w:r>
      <w:r w:rsidR="00DA2C7A">
        <w:fldChar w:fldCharType="separate"/>
      </w:r>
      <w:r w:rsidR="005D3AE0">
        <w:t xml:space="preserve">Figure </w:t>
      </w:r>
      <w:r w:rsidR="005D3AE0">
        <w:rPr>
          <w:noProof/>
        </w:rPr>
        <w:t>7</w:t>
      </w:r>
      <w:r w:rsidR="005D3AE0">
        <w:noBreakHyphen/>
      </w:r>
      <w:r w:rsidR="005D3AE0">
        <w:rPr>
          <w:noProof/>
        </w:rPr>
        <w:t>2</w:t>
      </w:r>
      <w:r w:rsidR="00DA2C7A">
        <w:fldChar w:fldCharType="end"/>
      </w:r>
      <w:r>
        <w:t>c at 0.439 m/s, where a large bubble was commonly excluded from the analysis, despite occupying a large proportion of the frame.</w:t>
      </w:r>
    </w:p>
    <w:p w14:paraId="619E5DE6" w14:textId="77777777" w:rsidR="00922F2B" w:rsidRDefault="00922F2B" w:rsidP="00EA5CD1">
      <w:pPr>
        <w:spacing w:line="276" w:lineRule="auto"/>
      </w:pPr>
    </w:p>
    <w:p w14:paraId="6A78435B" w14:textId="77777777" w:rsidR="00DA2C7A" w:rsidRDefault="00DA2C7A" w:rsidP="00EA5CD1">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9"/>
        <w:gridCol w:w="3076"/>
        <w:gridCol w:w="3097"/>
      </w:tblGrid>
      <w:tr w:rsidR="00922F2B" w14:paraId="1A8E764E" w14:textId="77777777" w:rsidTr="00DB7212">
        <w:tc>
          <w:tcPr>
            <w:tcW w:w="3069" w:type="dxa"/>
          </w:tcPr>
          <w:p w14:paraId="138519DF" w14:textId="77777777" w:rsidR="00922F2B" w:rsidRDefault="00922F2B" w:rsidP="00EA5CD1">
            <w:pPr>
              <w:spacing w:line="276" w:lineRule="auto"/>
            </w:pPr>
            <w:r>
              <w:lastRenderedPageBreak/>
              <w:t>a) 0.205 m/s</w:t>
            </w:r>
          </w:p>
        </w:tc>
        <w:tc>
          <w:tcPr>
            <w:tcW w:w="3076" w:type="dxa"/>
          </w:tcPr>
          <w:p w14:paraId="743E4744" w14:textId="77777777" w:rsidR="00922F2B" w:rsidRDefault="00922F2B" w:rsidP="00EA5CD1">
            <w:pPr>
              <w:spacing w:line="276" w:lineRule="auto"/>
            </w:pPr>
            <w:r>
              <w:t>b) 0.351 m/s</w:t>
            </w:r>
          </w:p>
        </w:tc>
        <w:tc>
          <w:tcPr>
            <w:tcW w:w="3097" w:type="dxa"/>
          </w:tcPr>
          <w:p w14:paraId="1440F1F1" w14:textId="77777777" w:rsidR="00922F2B" w:rsidRDefault="00922F2B" w:rsidP="00EA5CD1">
            <w:pPr>
              <w:spacing w:line="276" w:lineRule="auto"/>
            </w:pPr>
            <w:r>
              <w:t>c) 0.439 m/s</w:t>
            </w:r>
          </w:p>
        </w:tc>
      </w:tr>
      <w:tr w:rsidR="00922F2B" w14:paraId="665476F7" w14:textId="77777777" w:rsidTr="00DB7212">
        <w:tc>
          <w:tcPr>
            <w:tcW w:w="3069" w:type="dxa"/>
          </w:tcPr>
          <w:p w14:paraId="665D5A50" w14:textId="77777777" w:rsidR="00922F2B" w:rsidRDefault="00922F2B" w:rsidP="00EA5CD1">
            <w:pPr>
              <w:spacing w:line="276" w:lineRule="auto"/>
            </w:pPr>
            <w:r>
              <w:rPr>
                <w:noProof/>
                <w:lang w:eastAsia="en-GB"/>
              </w:rPr>
              <w:drawing>
                <wp:inline distT="0" distB="0" distL="0" distR="0" wp14:anchorId="362F676B" wp14:editId="539F488A">
                  <wp:extent cx="1615314" cy="1817726"/>
                  <wp:effectExtent l="0" t="6032" r="0" b="0"/>
                  <wp:docPr id="8968" name="Picture 8968" descr="E:\Double input\30.3.15\250um\b1000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uble input\30.3.15\250um\b10000.tif"/>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rot="16200000">
                            <a:off x="0" y="0"/>
                            <a:ext cx="1614811" cy="1817160"/>
                          </a:xfrm>
                          <a:prstGeom prst="rect">
                            <a:avLst/>
                          </a:prstGeom>
                          <a:noFill/>
                          <a:ln>
                            <a:noFill/>
                          </a:ln>
                        </pic:spPr>
                      </pic:pic>
                    </a:graphicData>
                  </a:graphic>
                </wp:inline>
              </w:drawing>
            </w:r>
          </w:p>
        </w:tc>
        <w:tc>
          <w:tcPr>
            <w:tcW w:w="3076" w:type="dxa"/>
          </w:tcPr>
          <w:p w14:paraId="265E8FF2" w14:textId="77777777" w:rsidR="00922F2B" w:rsidRDefault="00922F2B" w:rsidP="00EA5CD1">
            <w:pPr>
              <w:spacing w:line="276" w:lineRule="auto"/>
            </w:pPr>
            <w:r>
              <w:rPr>
                <w:noProof/>
                <w:lang w:eastAsia="en-GB"/>
              </w:rPr>
              <w:drawing>
                <wp:inline distT="0" distB="0" distL="0" distR="0" wp14:anchorId="20AEB9B7" wp14:editId="6A176450">
                  <wp:extent cx="1619912" cy="1822902"/>
                  <wp:effectExtent l="0" t="6032" r="0" b="0"/>
                  <wp:docPr id="8969" name="Picture 8969" descr="E:\Double input\30.3.15\250um\b6003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ouble input\30.3.15\250um\b60035.tif"/>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rot="16200000">
                            <a:off x="0" y="0"/>
                            <a:ext cx="1624496" cy="1828060"/>
                          </a:xfrm>
                          <a:prstGeom prst="rect">
                            <a:avLst/>
                          </a:prstGeom>
                          <a:noFill/>
                          <a:ln>
                            <a:noFill/>
                          </a:ln>
                        </pic:spPr>
                      </pic:pic>
                    </a:graphicData>
                  </a:graphic>
                </wp:inline>
              </w:drawing>
            </w:r>
          </w:p>
        </w:tc>
        <w:tc>
          <w:tcPr>
            <w:tcW w:w="3097" w:type="dxa"/>
          </w:tcPr>
          <w:p w14:paraId="14C50B70" w14:textId="77777777" w:rsidR="00922F2B" w:rsidRDefault="00922F2B" w:rsidP="00EA5CD1">
            <w:pPr>
              <w:spacing w:line="276" w:lineRule="auto"/>
            </w:pPr>
            <w:r>
              <w:rPr>
                <w:noProof/>
                <w:lang w:eastAsia="en-GB"/>
              </w:rPr>
              <w:drawing>
                <wp:inline distT="0" distB="0" distL="0" distR="0" wp14:anchorId="1E70522B" wp14:editId="560CEDD2">
                  <wp:extent cx="1625333" cy="1829000"/>
                  <wp:effectExtent l="0" t="6667" r="6667" b="6668"/>
                  <wp:docPr id="8970" name="Picture 8970" descr="E:\Double input\30.3.15\250um\b9003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ouble input\30.3.15\250um\b90039.tif"/>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rot="16200000">
                            <a:off x="0" y="0"/>
                            <a:ext cx="1628582" cy="1832656"/>
                          </a:xfrm>
                          <a:prstGeom prst="rect">
                            <a:avLst/>
                          </a:prstGeom>
                          <a:noFill/>
                          <a:ln>
                            <a:noFill/>
                          </a:ln>
                        </pic:spPr>
                      </pic:pic>
                    </a:graphicData>
                  </a:graphic>
                </wp:inline>
              </w:drawing>
            </w:r>
          </w:p>
        </w:tc>
      </w:tr>
    </w:tbl>
    <w:p w14:paraId="5164D32C" w14:textId="6498C585" w:rsidR="00922F2B" w:rsidRDefault="00922F2B" w:rsidP="00EA5CD1">
      <w:pPr>
        <w:pStyle w:val="Caption"/>
        <w:spacing w:line="276" w:lineRule="auto"/>
      </w:pPr>
      <w:bookmarkStart w:id="478" w:name="_Ref474501286"/>
      <w:bookmarkStart w:id="479" w:name="_Ref455912948"/>
      <w:bookmarkStart w:id="480" w:name="_Toc474686667"/>
      <w:r>
        <w:t xml:space="preserve">Figure </w:t>
      </w:r>
      <w:fldSimple w:instr=" STYLEREF 1 \s ">
        <w:r w:rsidR="005D3AE0">
          <w:rPr>
            <w:noProof/>
          </w:rPr>
          <w:t>7</w:t>
        </w:r>
      </w:fldSimple>
      <w:r w:rsidR="00F02E7D">
        <w:noBreakHyphen/>
      </w:r>
      <w:fldSimple w:instr=" SEQ Figure \* ARABIC \s 1 ">
        <w:r w:rsidR="005D3AE0">
          <w:rPr>
            <w:noProof/>
          </w:rPr>
          <w:t>2</w:t>
        </w:r>
      </w:fldSimple>
      <w:bookmarkEnd w:id="478"/>
      <w:r w:rsidRPr="00DA2C7A">
        <w:t>.</w:t>
      </w:r>
      <w:bookmarkEnd w:id="479"/>
      <w:r>
        <w:t xml:space="preserve">  Images of bubbles formed in 250 μm glass beads at increasing gas velocities (a-c) (m/s).</w:t>
      </w:r>
      <w:bookmarkEnd w:id="480"/>
      <w:r>
        <w:t xml:space="preserve"> </w:t>
      </w:r>
    </w:p>
    <w:p w14:paraId="240618FA" w14:textId="77777777" w:rsidR="00922F2B" w:rsidRDefault="00922F2B" w:rsidP="00EA5CD1">
      <w:pPr>
        <w:spacing w:line="276" w:lineRule="auto"/>
      </w:pPr>
    </w:p>
    <w:p w14:paraId="18F8E811" w14:textId="099A6508" w:rsidR="00922F2B" w:rsidRDefault="00922F2B" w:rsidP="00EA5CD1">
      <w:pPr>
        <w:spacing w:line="276" w:lineRule="auto"/>
      </w:pPr>
      <w:r>
        <w:fldChar w:fldCharType="begin"/>
      </w:r>
      <w:r>
        <w:instrText xml:space="preserve"> REF _Ref461822774 \h </w:instrText>
      </w:r>
      <w:r w:rsidR="00EA5CD1">
        <w:instrText xml:space="preserve"> \* MERGEFORMAT </w:instrText>
      </w:r>
      <w:r>
        <w:fldChar w:fldCharType="separate"/>
      </w:r>
      <w:r w:rsidR="005D3AE0">
        <w:t xml:space="preserve">Figure </w:t>
      </w:r>
      <w:r w:rsidR="005D3AE0">
        <w:rPr>
          <w:noProof/>
        </w:rPr>
        <w:t>7</w:t>
      </w:r>
      <w:r w:rsidR="005D3AE0">
        <w:rPr>
          <w:noProof/>
        </w:rPr>
        <w:noBreakHyphen/>
        <w:t>3</w:t>
      </w:r>
      <w:r>
        <w:fldChar w:fldCharType="end"/>
      </w:r>
      <w:r>
        <w:t xml:space="preserve"> plots the average bubble population per frame for 250 μm glass ballotini under three flow regimes at increasing gas velocities.  At low velocities of 0.205 to 0.292 m/s under the continuous flow regime, less than one bubble per frame was produced (</w:t>
      </w:r>
      <w:r>
        <w:fldChar w:fldCharType="begin"/>
      </w:r>
      <w:r>
        <w:instrText xml:space="preserve"> REF _Ref461822774 \h </w:instrText>
      </w:r>
      <w:r w:rsidR="00EA5CD1">
        <w:instrText xml:space="preserve"> \* MERGEFORMAT </w:instrText>
      </w:r>
      <w:r>
        <w:fldChar w:fldCharType="separate"/>
      </w:r>
      <w:r w:rsidR="005D3AE0">
        <w:t xml:space="preserve">Figure </w:t>
      </w:r>
      <w:r w:rsidR="005D3AE0">
        <w:rPr>
          <w:noProof/>
        </w:rPr>
        <w:t>7</w:t>
      </w:r>
      <w:r w:rsidR="005D3AE0">
        <w:rPr>
          <w:noProof/>
        </w:rPr>
        <w:noBreakHyphen/>
        <w:t>3</w:t>
      </w:r>
      <w:r>
        <w:fldChar w:fldCharType="end"/>
      </w:r>
      <w:r>
        <w:t xml:space="preserve">).  This is most likely to be caused by a large proportion of the gas travelling through the bed in the emulsion phase.  Bubbles that are too small to reach both outer walls are also not recorded, as they do not allow light to pass through the bed to the camera on the other side to the light source.  Therefore, bubbles smaller than </w:t>
      </w:r>
      <w:r w:rsidRPr="003F2816">
        <w:t>15 mm</w:t>
      </w:r>
      <w:r>
        <w:t xml:space="preserve"> are not possible to identify and record using this analysis method.  As the gas velocity was increased, more than one bubble per frame was produced up to a gas velocity of 0.351 m/s.  This indicates that the bed was vigorously fluidised at gas velocities of 0.38 m/s and above.  After this, the bubbles can be assumed to become too large for analysis.  As the whole of the bed was filmed, these bubbles must form either slugs across the width of the bed or channels rising vertically through the bed.  </w:t>
      </w:r>
      <w:r w:rsidRPr="00057595">
        <w:t xml:space="preserve"> </w:t>
      </w:r>
    </w:p>
    <w:p w14:paraId="2E323021" w14:textId="77777777" w:rsidR="00922F2B" w:rsidRDefault="00922F2B" w:rsidP="00796192">
      <w:pPr>
        <w:spacing w:line="276" w:lineRule="auto"/>
        <w:jc w:val="center"/>
      </w:pPr>
      <w:r>
        <w:rPr>
          <w:noProof/>
          <w:lang w:eastAsia="en-GB"/>
        </w:rPr>
        <w:drawing>
          <wp:inline distT="0" distB="0" distL="0" distR="0" wp14:anchorId="490C85F4" wp14:editId="2AFED6D1">
            <wp:extent cx="4991100" cy="3057525"/>
            <wp:effectExtent l="0" t="0" r="0" b="0"/>
            <wp:docPr id="8971" name="Chart 897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3"/>
              </a:graphicData>
            </a:graphic>
          </wp:inline>
        </w:drawing>
      </w:r>
    </w:p>
    <w:p w14:paraId="566D26B2" w14:textId="5CF28DA6" w:rsidR="00922F2B" w:rsidRDefault="00922F2B" w:rsidP="00EA5CD1">
      <w:pPr>
        <w:pStyle w:val="Caption"/>
        <w:spacing w:line="276" w:lineRule="auto"/>
      </w:pPr>
      <w:bookmarkStart w:id="481" w:name="_Ref461822774"/>
      <w:bookmarkStart w:id="482" w:name="_Toc474686668"/>
      <w:r>
        <w:t xml:space="preserve">Figure </w:t>
      </w:r>
      <w:fldSimple w:instr=" STYLEREF 1 \s ">
        <w:r w:rsidR="005D3AE0">
          <w:rPr>
            <w:noProof/>
          </w:rPr>
          <w:t>7</w:t>
        </w:r>
      </w:fldSimple>
      <w:r w:rsidR="00F02E7D">
        <w:noBreakHyphen/>
      </w:r>
      <w:fldSimple w:instr=" SEQ Figure \* ARABIC \s 1 ">
        <w:r w:rsidR="005D3AE0">
          <w:rPr>
            <w:noProof/>
          </w:rPr>
          <w:t>3</w:t>
        </w:r>
      </w:fldSimple>
      <w:bookmarkEnd w:id="481"/>
      <w:r>
        <w:rPr>
          <w:noProof/>
        </w:rPr>
        <w:t>.</w:t>
      </w:r>
      <w:r>
        <w:t xml:space="preserve">  Average bubble population per frame for 250 μm glass beads showing pulsed and continuous flow regimes as a function of increasing gas velocities.  H</w:t>
      </w:r>
      <w:r w:rsidRPr="00334033">
        <w:rPr>
          <w:vertAlign w:val="subscript"/>
        </w:rPr>
        <w:t>o</w:t>
      </w:r>
      <w:r>
        <w:t xml:space="preserve"> = 11.5 cm.</w:t>
      </w:r>
      <w:bookmarkEnd w:id="482"/>
      <w:r>
        <w:t xml:space="preserve">  </w:t>
      </w:r>
    </w:p>
    <w:p w14:paraId="4BA50CF6" w14:textId="77777777" w:rsidR="00796192" w:rsidRDefault="00796192" w:rsidP="00796192">
      <w:pPr>
        <w:spacing w:line="276" w:lineRule="auto"/>
      </w:pPr>
      <w:r>
        <w:lastRenderedPageBreak/>
        <w:t xml:space="preserve">High frequency pulsation of the gas flow is partially controlled by the back pressure supplied by the pipework and fluidised bed.  For this reason, the range of velocities possible under continuous flow is not matched by pulsed flow, as pulsation only begins at higher velocities.  When comparing the average bubble population under continuous and high frequency pulsed flow, the variability of the data for the 100 frames studied must be considered.  Noise within the data can hide or emphasise differences between the two regimes.  </w:t>
      </w:r>
    </w:p>
    <w:p w14:paraId="245F6529" w14:textId="4E0E90AE" w:rsidR="00922F2B" w:rsidRDefault="00922F2B" w:rsidP="00EA5CD1">
      <w:pPr>
        <w:spacing w:line="276" w:lineRule="auto"/>
      </w:pPr>
      <w:r>
        <w:t xml:space="preserve">The bubbles produced by Group A particles are different in character to those produced by Group B particles.  As Group B particles feature higher densities and average diameters, the shape, size and frequency of bubbles are different to those in Group A fluidised beds.  </w:t>
      </w:r>
      <w:r w:rsidR="005C3CA3">
        <w:t xml:space="preserve">Examples of video stills for a range of particle types are shown in </w:t>
      </w:r>
      <w:r w:rsidR="005C3CA3">
        <w:fldChar w:fldCharType="begin"/>
      </w:r>
      <w:r w:rsidR="005C3CA3">
        <w:instrText xml:space="preserve"> REF _Ref461823651 \h </w:instrText>
      </w:r>
      <w:r w:rsidR="00EA5CD1">
        <w:instrText xml:space="preserve"> \* MERGEFORMAT </w:instrText>
      </w:r>
      <w:r w:rsidR="005C3CA3">
        <w:fldChar w:fldCharType="separate"/>
      </w:r>
      <w:r w:rsidR="005D3AE0">
        <w:t xml:space="preserve">Figure </w:t>
      </w:r>
      <w:r w:rsidR="005D3AE0">
        <w:rPr>
          <w:noProof/>
        </w:rPr>
        <w:t>7</w:t>
      </w:r>
      <w:r w:rsidR="005D3AE0">
        <w:rPr>
          <w:noProof/>
        </w:rPr>
        <w:noBreakHyphen/>
        <w:t>4</w:t>
      </w:r>
      <w:r w:rsidR="005C3CA3">
        <w:fldChar w:fldCharType="end"/>
      </w:r>
      <w:r w:rsidR="005C3CA3">
        <w:t xml:space="preserve">.  </w:t>
      </w:r>
      <w:r w:rsidR="00796192">
        <w:t xml:space="preserve">Samples of the frames captured for 52 μm polystyrene particles are shown in </w:t>
      </w:r>
      <w:r w:rsidR="00796192">
        <w:fldChar w:fldCharType="begin"/>
      </w:r>
      <w:r w:rsidR="00796192">
        <w:instrText xml:space="preserve"> REF _Ref461487475 \h  \* MERGEFORMAT </w:instrText>
      </w:r>
      <w:r w:rsidR="00796192">
        <w:fldChar w:fldCharType="separate"/>
      </w:r>
      <w:r w:rsidR="005D3AE0">
        <w:t xml:space="preserve">Figure </w:t>
      </w:r>
      <w:r w:rsidR="005D3AE0">
        <w:rPr>
          <w:noProof/>
        </w:rPr>
        <w:t>7</w:t>
      </w:r>
      <w:r w:rsidR="005D3AE0">
        <w:rPr>
          <w:noProof/>
        </w:rPr>
        <w:noBreakHyphen/>
        <w:t>5</w:t>
      </w:r>
      <w:r w:rsidR="00796192">
        <w:fldChar w:fldCharType="end"/>
      </w:r>
      <w:r w:rsidR="00796192">
        <w:t xml:space="preserve">.  </w:t>
      </w:r>
      <w:r>
        <w:fldChar w:fldCharType="begin"/>
      </w:r>
      <w:r>
        <w:instrText xml:space="preserve"> REF _Ref461823176 \h </w:instrText>
      </w:r>
      <w:r w:rsidR="00EA5CD1">
        <w:instrText xml:space="preserve"> \* MERGEFORMAT </w:instrText>
      </w:r>
      <w:r>
        <w:fldChar w:fldCharType="separate"/>
      </w:r>
      <w:r w:rsidR="005D3AE0">
        <w:t xml:space="preserve">Figure </w:t>
      </w:r>
      <w:r w:rsidR="005D3AE0">
        <w:rPr>
          <w:noProof/>
        </w:rPr>
        <w:t>7</w:t>
      </w:r>
      <w:r w:rsidR="005D3AE0">
        <w:rPr>
          <w:noProof/>
        </w:rPr>
        <w:noBreakHyphen/>
        <w:t>6</w:t>
      </w:r>
      <w:r>
        <w:fldChar w:fldCharType="end"/>
      </w:r>
      <w:r>
        <w:t xml:space="preserve"> shows the average bubble population of 52 μm polystyrene group A particles.  This shows that Group A particles produce a higher bubble population than Group B particl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5"/>
        <w:gridCol w:w="3108"/>
        <w:gridCol w:w="3079"/>
      </w:tblGrid>
      <w:tr w:rsidR="00922F2B" w14:paraId="435E6F5F" w14:textId="77777777" w:rsidTr="003E0D4F">
        <w:tc>
          <w:tcPr>
            <w:tcW w:w="3055" w:type="dxa"/>
          </w:tcPr>
          <w:p w14:paraId="19E734B9" w14:textId="77777777" w:rsidR="00922F2B" w:rsidRDefault="00922F2B" w:rsidP="00EA5CD1">
            <w:pPr>
              <w:spacing w:line="276" w:lineRule="auto"/>
            </w:pPr>
            <w:r>
              <w:t>125 μm glass beads</w:t>
            </w:r>
          </w:p>
        </w:tc>
        <w:tc>
          <w:tcPr>
            <w:tcW w:w="3108" w:type="dxa"/>
          </w:tcPr>
          <w:p w14:paraId="55DE54BA" w14:textId="77777777" w:rsidR="00922F2B" w:rsidRDefault="00922F2B" w:rsidP="00EA5CD1">
            <w:pPr>
              <w:spacing w:line="276" w:lineRule="auto"/>
            </w:pPr>
            <w:r>
              <w:t>90 μm glass beads</w:t>
            </w:r>
          </w:p>
        </w:tc>
        <w:tc>
          <w:tcPr>
            <w:tcW w:w="3079" w:type="dxa"/>
          </w:tcPr>
          <w:p w14:paraId="4D655443" w14:textId="77777777" w:rsidR="00922F2B" w:rsidRDefault="00922F2B" w:rsidP="00EA5CD1">
            <w:pPr>
              <w:spacing w:line="276" w:lineRule="auto"/>
            </w:pPr>
            <w:r>
              <w:t>83 μm polymer beads</w:t>
            </w:r>
          </w:p>
        </w:tc>
      </w:tr>
      <w:tr w:rsidR="00922F2B" w14:paraId="0562A1AE" w14:textId="77777777" w:rsidTr="003E0D4F">
        <w:tc>
          <w:tcPr>
            <w:tcW w:w="3055" w:type="dxa"/>
          </w:tcPr>
          <w:p w14:paraId="18E371F8" w14:textId="77777777" w:rsidR="00922F2B" w:rsidRDefault="00922F2B" w:rsidP="00EA5CD1">
            <w:pPr>
              <w:spacing w:line="276" w:lineRule="auto"/>
            </w:pPr>
            <w:r>
              <w:rPr>
                <w:noProof/>
                <w:lang w:eastAsia="en-GB"/>
              </w:rPr>
              <w:drawing>
                <wp:inline distT="0" distB="0" distL="0" distR="0" wp14:anchorId="24C31BA5" wp14:editId="6C0843D5">
                  <wp:extent cx="1103723" cy="1765569"/>
                  <wp:effectExtent l="0" t="6985" r="0" b="0"/>
                  <wp:docPr id="8972" name="Picture 8972" descr="E:\Double input\30.3.15\150um\b45007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Double input\30.3.15\150um\b450071.tif"/>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rot="16200000">
                            <a:off x="0" y="0"/>
                            <a:ext cx="1104266" cy="1766437"/>
                          </a:xfrm>
                          <a:prstGeom prst="rect">
                            <a:avLst/>
                          </a:prstGeom>
                          <a:noFill/>
                          <a:ln>
                            <a:noFill/>
                          </a:ln>
                        </pic:spPr>
                      </pic:pic>
                    </a:graphicData>
                  </a:graphic>
                </wp:inline>
              </w:drawing>
            </w:r>
          </w:p>
        </w:tc>
        <w:tc>
          <w:tcPr>
            <w:tcW w:w="3108" w:type="dxa"/>
          </w:tcPr>
          <w:p w14:paraId="6898047E" w14:textId="77777777" w:rsidR="00922F2B" w:rsidRDefault="00922F2B" w:rsidP="00EA5CD1">
            <w:pPr>
              <w:spacing w:line="276" w:lineRule="auto"/>
            </w:pPr>
            <w:r>
              <w:rPr>
                <w:noProof/>
                <w:lang w:eastAsia="en-GB"/>
              </w:rPr>
              <w:drawing>
                <wp:inline distT="0" distB="0" distL="0" distR="0" wp14:anchorId="141F453F" wp14:editId="0EB02B53">
                  <wp:extent cx="1007426" cy="1828083"/>
                  <wp:effectExtent l="8890" t="0" r="0" b="0"/>
                  <wp:docPr id="8973" name="Picture 8973" descr="E:\Double input\30.3.15\75um\b227008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Double input\30.3.15\75um\b2270080.tif"/>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rot="16200000">
                            <a:off x="0" y="0"/>
                            <a:ext cx="1008450" cy="1829942"/>
                          </a:xfrm>
                          <a:prstGeom prst="rect">
                            <a:avLst/>
                          </a:prstGeom>
                          <a:noFill/>
                          <a:ln>
                            <a:noFill/>
                          </a:ln>
                        </pic:spPr>
                      </pic:pic>
                    </a:graphicData>
                  </a:graphic>
                </wp:inline>
              </w:drawing>
            </w:r>
          </w:p>
        </w:tc>
        <w:tc>
          <w:tcPr>
            <w:tcW w:w="3079" w:type="dxa"/>
          </w:tcPr>
          <w:p w14:paraId="2AF147F7" w14:textId="77777777" w:rsidR="00922F2B" w:rsidRDefault="00922F2B" w:rsidP="00EA5CD1">
            <w:pPr>
              <w:spacing w:line="276" w:lineRule="auto"/>
            </w:pPr>
            <w:r>
              <w:rPr>
                <w:noProof/>
                <w:lang w:eastAsia="en-GB"/>
              </w:rPr>
              <w:drawing>
                <wp:inline distT="0" distB="0" distL="0" distR="0" wp14:anchorId="177AD3CA" wp14:editId="5E1BAE8B">
                  <wp:extent cx="849124" cy="1810471"/>
                  <wp:effectExtent l="0" t="4445" r="3810" b="3810"/>
                  <wp:docPr id="8974" name="Picture 8974" descr="E:\Double input\30.3.15\85um\b382004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Double input\30.3.15\85um\b3820046.tif"/>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rot="16200000">
                            <a:off x="0" y="0"/>
                            <a:ext cx="850155" cy="1812669"/>
                          </a:xfrm>
                          <a:prstGeom prst="rect">
                            <a:avLst/>
                          </a:prstGeom>
                          <a:noFill/>
                          <a:ln>
                            <a:noFill/>
                          </a:ln>
                        </pic:spPr>
                      </pic:pic>
                    </a:graphicData>
                  </a:graphic>
                </wp:inline>
              </w:drawing>
            </w:r>
          </w:p>
        </w:tc>
      </w:tr>
    </w:tbl>
    <w:p w14:paraId="33E1469C" w14:textId="7E744564" w:rsidR="00922F2B" w:rsidRDefault="00922F2B" w:rsidP="00EA5CD1">
      <w:pPr>
        <w:pStyle w:val="Caption"/>
        <w:spacing w:line="276" w:lineRule="auto"/>
      </w:pPr>
      <w:bookmarkStart w:id="483" w:name="_Ref461823651"/>
      <w:bookmarkStart w:id="484" w:name="_Toc474686669"/>
      <w:r>
        <w:t xml:space="preserve">Figure </w:t>
      </w:r>
      <w:fldSimple w:instr=" STYLEREF 1 \s ">
        <w:r w:rsidR="005D3AE0">
          <w:rPr>
            <w:noProof/>
          </w:rPr>
          <w:t>7</w:t>
        </w:r>
      </w:fldSimple>
      <w:r w:rsidR="00F02E7D">
        <w:noBreakHyphen/>
      </w:r>
      <w:fldSimple w:instr=" SEQ Figure \* ARABIC \s 1 ">
        <w:r w:rsidR="005D3AE0">
          <w:rPr>
            <w:noProof/>
          </w:rPr>
          <w:t>4</w:t>
        </w:r>
      </w:fldSimple>
      <w:bookmarkEnd w:id="483"/>
      <w:r>
        <w:rPr>
          <w:noProof/>
        </w:rPr>
        <w:t>.</w:t>
      </w:r>
      <w:r>
        <w:t xml:space="preserve">  Sample images of bubble production in Group B (a, b) and A (c) particles at 0.263 m/s and 8 cm initial static bed height.</w:t>
      </w:r>
      <w:bookmarkEnd w:id="484"/>
    </w:p>
    <w:p w14:paraId="612545F2" w14:textId="77777777" w:rsidR="003E0D4F" w:rsidRDefault="003E0D4F" w:rsidP="00EA5CD1">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3081"/>
        <w:gridCol w:w="3081"/>
      </w:tblGrid>
      <w:tr w:rsidR="003E0D4F" w14:paraId="16B442B8" w14:textId="77777777" w:rsidTr="00882FE0">
        <w:tc>
          <w:tcPr>
            <w:tcW w:w="3080" w:type="dxa"/>
          </w:tcPr>
          <w:p w14:paraId="6DF930C6" w14:textId="77777777" w:rsidR="003E0D4F" w:rsidRDefault="003E0D4F" w:rsidP="00EA5CD1">
            <w:pPr>
              <w:spacing w:line="276" w:lineRule="auto"/>
            </w:pPr>
            <w:r>
              <w:t>a) 0.088 m/s</w:t>
            </w:r>
          </w:p>
        </w:tc>
        <w:tc>
          <w:tcPr>
            <w:tcW w:w="3081" w:type="dxa"/>
          </w:tcPr>
          <w:p w14:paraId="0BD1104C" w14:textId="77777777" w:rsidR="003E0D4F" w:rsidRDefault="003E0D4F" w:rsidP="00EA5CD1">
            <w:pPr>
              <w:spacing w:line="276" w:lineRule="auto"/>
            </w:pPr>
            <w:r>
              <w:t>b) 0.146 m/s</w:t>
            </w:r>
          </w:p>
        </w:tc>
        <w:tc>
          <w:tcPr>
            <w:tcW w:w="3081" w:type="dxa"/>
          </w:tcPr>
          <w:p w14:paraId="6E6AEA88" w14:textId="77777777" w:rsidR="003E0D4F" w:rsidRDefault="003E0D4F" w:rsidP="00EA5CD1">
            <w:pPr>
              <w:spacing w:line="276" w:lineRule="auto"/>
            </w:pPr>
            <w:r>
              <w:t>c) 0.263 m/s</w:t>
            </w:r>
          </w:p>
        </w:tc>
      </w:tr>
      <w:tr w:rsidR="003E0D4F" w14:paraId="415C1211" w14:textId="77777777" w:rsidTr="00882FE0">
        <w:tc>
          <w:tcPr>
            <w:tcW w:w="3080" w:type="dxa"/>
          </w:tcPr>
          <w:p w14:paraId="1C70421F" w14:textId="77777777" w:rsidR="003E0D4F" w:rsidRDefault="003E0D4F" w:rsidP="00EA5CD1">
            <w:pPr>
              <w:spacing w:line="276" w:lineRule="auto"/>
            </w:pPr>
            <w:r>
              <w:rPr>
                <w:noProof/>
                <w:lang w:eastAsia="en-GB"/>
              </w:rPr>
              <w:drawing>
                <wp:inline distT="0" distB="0" distL="0" distR="0" wp14:anchorId="6703F33E" wp14:editId="1D978F2E">
                  <wp:extent cx="561469" cy="1794535"/>
                  <wp:effectExtent l="0" t="6985" r="3175" b="3175"/>
                  <wp:docPr id="9073" name="Picture 9073" descr="E:\Double input\30.3.15\52um\b463002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Double input\30.3.15\52um\b4630024.tif"/>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rot="16200000">
                            <a:off x="0" y="0"/>
                            <a:ext cx="567092" cy="1812508"/>
                          </a:xfrm>
                          <a:prstGeom prst="rect">
                            <a:avLst/>
                          </a:prstGeom>
                          <a:noFill/>
                          <a:ln>
                            <a:noFill/>
                          </a:ln>
                        </pic:spPr>
                      </pic:pic>
                    </a:graphicData>
                  </a:graphic>
                </wp:inline>
              </w:drawing>
            </w:r>
          </w:p>
        </w:tc>
        <w:tc>
          <w:tcPr>
            <w:tcW w:w="3081" w:type="dxa"/>
          </w:tcPr>
          <w:p w14:paraId="19A5585C" w14:textId="77777777" w:rsidR="003E0D4F" w:rsidRDefault="003E0D4F" w:rsidP="00EA5CD1">
            <w:pPr>
              <w:spacing w:line="276" w:lineRule="auto"/>
            </w:pPr>
            <w:r>
              <w:rPr>
                <w:noProof/>
                <w:lang w:eastAsia="en-GB"/>
              </w:rPr>
              <w:drawing>
                <wp:inline distT="0" distB="0" distL="0" distR="0" wp14:anchorId="5A5CA2A3" wp14:editId="2ED839A2">
                  <wp:extent cx="563456" cy="1800888"/>
                  <wp:effectExtent l="0" t="9207" r="0" b="0"/>
                  <wp:docPr id="9074" name="Picture 9074" descr="E:\Double input\30.3.15\52um\b46500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Double input\30.3.15\52um\b4650016.tif"/>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rot="16200000">
                            <a:off x="0" y="0"/>
                            <a:ext cx="564209" cy="1803294"/>
                          </a:xfrm>
                          <a:prstGeom prst="rect">
                            <a:avLst/>
                          </a:prstGeom>
                          <a:noFill/>
                          <a:ln>
                            <a:noFill/>
                          </a:ln>
                        </pic:spPr>
                      </pic:pic>
                    </a:graphicData>
                  </a:graphic>
                </wp:inline>
              </w:drawing>
            </w:r>
          </w:p>
        </w:tc>
        <w:tc>
          <w:tcPr>
            <w:tcW w:w="3081" w:type="dxa"/>
          </w:tcPr>
          <w:p w14:paraId="773B84A1" w14:textId="77777777" w:rsidR="003E0D4F" w:rsidRDefault="003E0D4F" w:rsidP="00EA5CD1">
            <w:pPr>
              <w:spacing w:line="276" w:lineRule="auto"/>
            </w:pPr>
            <w:r>
              <w:rPr>
                <w:noProof/>
                <w:lang w:eastAsia="en-GB"/>
              </w:rPr>
              <w:drawing>
                <wp:inline distT="0" distB="0" distL="0" distR="0" wp14:anchorId="3827BD57" wp14:editId="67978300">
                  <wp:extent cx="566532" cy="1810720"/>
                  <wp:effectExtent l="6667" t="0" r="0" b="0"/>
                  <wp:docPr id="9075" name="Picture 9075" descr="E:\Double input\30.3.15\52um\b469004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Double input\30.3.15\52um\b4690048.tif"/>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rot="16200000">
                            <a:off x="0" y="0"/>
                            <a:ext cx="571812" cy="1827595"/>
                          </a:xfrm>
                          <a:prstGeom prst="rect">
                            <a:avLst/>
                          </a:prstGeom>
                          <a:noFill/>
                          <a:ln>
                            <a:noFill/>
                          </a:ln>
                        </pic:spPr>
                      </pic:pic>
                    </a:graphicData>
                  </a:graphic>
                </wp:inline>
              </w:drawing>
            </w:r>
          </w:p>
        </w:tc>
      </w:tr>
    </w:tbl>
    <w:p w14:paraId="042E0081" w14:textId="2FEF6685" w:rsidR="003E0D4F" w:rsidRDefault="003E0D4F" w:rsidP="00EA5CD1">
      <w:pPr>
        <w:pStyle w:val="Caption"/>
        <w:spacing w:line="276" w:lineRule="auto"/>
      </w:pPr>
      <w:bookmarkStart w:id="485" w:name="_Ref461487475"/>
      <w:bookmarkStart w:id="486" w:name="_Toc474686670"/>
      <w:r>
        <w:t xml:space="preserve">Figure </w:t>
      </w:r>
      <w:fldSimple w:instr=" STYLEREF 1 \s ">
        <w:r w:rsidR="005D3AE0">
          <w:rPr>
            <w:noProof/>
          </w:rPr>
          <w:t>7</w:t>
        </w:r>
      </w:fldSimple>
      <w:r w:rsidR="00F02E7D">
        <w:noBreakHyphen/>
      </w:r>
      <w:fldSimple w:instr=" SEQ Figure \* ARABIC \s 1 ">
        <w:r w:rsidR="005D3AE0">
          <w:rPr>
            <w:noProof/>
          </w:rPr>
          <w:t>5</w:t>
        </w:r>
      </w:fldSimple>
      <w:bookmarkEnd w:id="485"/>
      <w:r>
        <w:rPr>
          <w:noProof/>
        </w:rPr>
        <w:t>.</w:t>
      </w:r>
      <w:r>
        <w:t xml:space="preserve">  Sample images for 5 cm initial static bed height at increasing gas velocities (a-c) in 52 μm polystyrene beads under continuous flow.</w:t>
      </w:r>
      <w:bookmarkEnd w:id="486"/>
    </w:p>
    <w:p w14:paraId="7D47C073" w14:textId="77777777" w:rsidR="00796192" w:rsidRDefault="00796192" w:rsidP="00796192">
      <w:pPr>
        <w:spacing w:line="276" w:lineRule="auto"/>
      </w:pPr>
    </w:p>
    <w:p w14:paraId="70FEE297" w14:textId="77777777" w:rsidR="00796192" w:rsidRDefault="00796192" w:rsidP="00796192">
      <w:pPr>
        <w:spacing w:line="276" w:lineRule="auto"/>
      </w:pPr>
      <w:r>
        <w:t xml:space="preserve">52 μm polystyrene was the smallest powder used in the bubble population studies.  These small particles bubbled readily in the double inlet bed, which was likely to be caused by unevenness in the air distribution.  </w:t>
      </w:r>
      <w:r>
        <w:fldChar w:fldCharType="begin"/>
      </w:r>
      <w:r>
        <w:instrText xml:space="preserve"> REF _Ref455943690 \h  \* MERGEFORMAT </w:instrText>
      </w:r>
      <w:r>
        <w:fldChar w:fldCharType="separate"/>
      </w:r>
      <w:r w:rsidR="005D3AE0">
        <w:t xml:space="preserve">Figure </w:t>
      </w:r>
      <w:r w:rsidR="005D3AE0">
        <w:rPr>
          <w:noProof/>
        </w:rPr>
        <w:t>7</w:t>
      </w:r>
      <w:r w:rsidR="005D3AE0">
        <w:rPr>
          <w:noProof/>
        </w:rPr>
        <w:noBreakHyphen/>
        <w:t>6</w:t>
      </w:r>
      <w:r>
        <w:fldChar w:fldCharType="end"/>
      </w:r>
      <w:r>
        <w:t xml:space="preserve"> shows a comparison between the average bubble population per frame at increasing gas velocities and initial static bed height.  This indicates a variable population at increasing static bed heights, with a peak in population between 5-6 cm static bed height at all velocities.    This shows that at the highest gas velocity of 0.263 m/s, a combination of large and small bubbles that can collapse or combine readily are present.  This may cause the bubble population to vary so widely at different initial static bed heights.</w:t>
      </w:r>
    </w:p>
    <w:p w14:paraId="1D6989F0" w14:textId="63101242" w:rsidR="0023313A" w:rsidRDefault="0023313A" w:rsidP="00EA5CD1">
      <w:pPr>
        <w:spacing w:line="276" w:lineRule="auto"/>
      </w:pPr>
    </w:p>
    <w:p w14:paraId="7A9965DC" w14:textId="41FE7E26" w:rsidR="0023313A" w:rsidRDefault="0023313A" w:rsidP="00EA5CD1">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21"/>
        <w:gridCol w:w="4621"/>
      </w:tblGrid>
      <w:tr w:rsidR="00922F2B" w14:paraId="2776F85D" w14:textId="77777777" w:rsidTr="00DB7212">
        <w:tc>
          <w:tcPr>
            <w:tcW w:w="4621" w:type="dxa"/>
          </w:tcPr>
          <w:p w14:paraId="73D5FEAC" w14:textId="77777777" w:rsidR="00922F2B" w:rsidRDefault="00922F2B" w:rsidP="00EA5CD1">
            <w:pPr>
              <w:spacing w:line="276" w:lineRule="auto"/>
            </w:pPr>
            <w:r>
              <w:lastRenderedPageBreak/>
              <w:t>a) 0.205 m/s</w:t>
            </w:r>
          </w:p>
        </w:tc>
        <w:tc>
          <w:tcPr>
            <w:tcW w:w="4621" w:type="dxa"/>
          </w:tcPr>
          <w:p w14:paraId="7397F3F5" w14:textId="77777777" w:rsidR="00922F2B" w:rsidRDefault="00922F2B" w:rsidP="00EA5CD1">
            <w:pPr>
              <w:spacing w:line="276" w:lineRule="auto"/>
            </w:pPr>
            <w:r>
              <w:t>b) 0.234 m/s</w:t>
            </w:r>
          </w:p>
        </w:tc>
      </w:tr>
      <w:tr w:rsidR="00922F2B" w14:paraId="00CE94B7" w14:textId="77777777" w:rsidTr="00DB7212">
        <w:tc>
          <w:tcPr>
            <w:tcW w:w="4621" w:type="dxa"/>
          </w:tcPr>
          <w:p w14:paraId="1A22D317" w14:textId="77777777" w:rsidR="00922F2B" w:rsidRDefault="00922F2B" w:rsidP="00EA5CD1">
            <w:pPr>
              <w:spacing w:line="276" w:lineRule="auto"/>
            </w:pPr>
            <w:r>
              <w:rPr>
                <w:noProof/>
                <w:lang w:eastAsia="en-GB"/>
              </w:rPr>
              <w:drawing>
                <wp:inline distT="0" distB="0" distL="0" distR="0" wp14:anchorId="3A899362" wp14:editId="26D9B58A">
                  <wp:extent cx="2867487" cy="2361461"/>
                  <wp:effectExtent l="0" t="0" r="0" b="1270"/>
                  <wp:docPr id="8975" name="Chart 897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0"/>
                    </a:graphicData>
                  </a:graphic>
                </wp:inline>
              </w:drawing>
            </w:r>
          </w:p>
        </w:tc>
        <w:tc>
          <w:tcPr>
            <w:tcW w:w="4621" w:type="dxa"/>
          </w:tcPr>
          <w:p w14:paraId="4508E1E3" w14:textId="77777777" w:rsidR="00922F2B" w:rsidRDefault="00922F2B" w:rsidP="00EA5CD1">
            <w:pPr>
              <w:spacing w:line="276" w:lineRule="auto"/>
            </w:pPr>
            <w:r>
              <w:rPr>
                <w:noProof/>
                <w:lang w:eastAsia="en-GB"/>
              </w:rPr>
              <w:drawing>
                <wp:inline distT="0" distB="0" distL="0" distR="0" wp14:anchorId="3C429047" wp14:editId="7199B52C">
                  <wp:extent cx="2911875" cy="2361461"/>
                  <wp:effectExtent l="0" t="0" r="3175" b="1270"/>
                  <wp:docPr id="8976" name="Chart 897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1"/>
                    </a:graphicData>
                  </a:graphic>
                </wp:inline>
              </w:drawing>
            </w:r>
          </w:p>
        </w:tc>
      </w:tr>
      <w:tr w:rsidR="00922F2B" w14:paraId="4A99ADC8" w14:textId="77777777" w:rsidTr="00DB7212">
        <w:tc>
          <w:tcPr>
            <w:tcW w:w="4621" w:type="dxa"/>
          </w:tcPr>
          <w:p w14:paraId="102BDC64" w14:textId="77777777" w:rsidR="00922F2B" w:rsidRDefault="00922F2B" w:rsidP="00EA5CD1">
            <w:pPr>
              <w:spacing w:line="276" w:lineRule="auto"/>
            </w:pPr>
            <w:r>
              <w:t>c) 0.263 m/s</w:t>
            </w:r>
          </w:p>
        </w:tc>
        <w:tc>
          <w:tcPr>
            <w:tcW w:w="4621" w:type="dxa"/>
          </w:tcPr>
          <w:p w14:paraId="7DB2ACBC" w14:textId="77777777" w:rsidR="00922F2B" w:rsidRDefault="00922F2B" w:rsidP="00EA5CD1">
            <w:pPr>
              <w:spacing w:line="276" w:lineRule="auto"/>
            </w:pPr>
          </w:p>
        </w:tc>
      </w:tr>
      <w:tr w:rsidR="00922F2B" w14:paraId="6FC5F299" w14:textId="77777777" w:rsidTr="00DB7212">
        <w:tc>
          <w:tcPr>
            <w:tcW w:w="9242" w:type="dxa"/>
            <w:gridSpan w:val="2"/>
          </w:tcPr>
          <w:p w14:paraId="04ACAF19" w14:textId="77777777" w:rsidR="00922F2B" w:rsidRDefault="00922F2B" w:rsidP="00EA5CD1">
            <w:pPr>
              <w:spacing w:line="276" w:lineRule="auto"/>
            </w:pPr>
            <w:r>
              <w:rPr>
                <w:noProof/>
                <w:lang w:eastAsia="en-GB"/>
              </w:rPr>
              <w:drawing>
                <wp:inline distT="0" distB="0" distL="0" distR="0" wp14:anchorId="54F3C455" wp14:editId="08EDB9A3">
                  <wp:extent cx="5646198" cy="2361461"/>
                  <wp:effectExtent l="0" t="0" r="0" b="1270"/>
                  <wp:docPr id="8977" name="Chart 89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2"/>
                    </a:graphicData>
                  </a:graphic>
                </wp:inline>
              </w:drawing>
            </w:r>
          </w:p>
        </w:tc>
      </w:tr>
    </w:tbl>
    <w:p w14:paraId="17F8D158" w14:textId="0EA34518" w:rsidR="00922F2B" w:rsidRDefault="00922F2B" w:rsidP="00EA5CD1">
      <w:pPr>
        <w:pStyle w:val="Caption"/>
        <w:spacing w:line="276" w:lineRule="auto"/>
      </w:pPr>
      <w:bookmarkStart w:id="487" w:name="_Ref461823176"/>
      <w:bookmarkStart w:id="488" w:name="_Ref455943690"/>
      <w:bookmarkStart w:id="489" w:name="_Toc474686671"/>
      <w:r>
        <w:t xml:space="preserve">Figure </w:t>
      </w:r>
      <w:fldSimple w:instr=" STYLEREF 1 \s ">
        <w:r w:rsidR="005D3AE0">
          <w:rPr>
            <w:noProof/>
          </w:rPr>
          <w:t>7</w:t>
        </w:r>
      </w:fldSimple>
      <w:r w:rsidR="00F02E7D">
        <w:noBreakHyphen/>
      </w:r>
      <w:fldSimple w:instr=" SEQ Figure \* ARABIC \s 1 ">
        <w:r w:rsidR="005D3AE0">
          <w:rPr>
            <w:noProof/>
          </w:rPr>
          <w:t>6</w:t>
        </w:r>
      </w:fldSimple>
      <w:bookmarkEnd w:id="487"/>
      <w:bookmarkEnd w:id="488"/>
      <w:r>
        <w:rPr>
          <w:noProof/>
        </w:rPr>
        <w:t>.</w:t>
      </w:r>
      <w:r>
        <w:t xml:space="preserve">  Average bubble population per frame plotted against increasing static initial bed height in a bed of 52 μm polymer beads at increasing gas velocities, in the double inlet bed.</w:t>
      </w:r>
      <w:bookmarkEnd w:id="489"/>
      <w:r>
        <w:t xml:space="preserve"> </w:t>
      </w:r>
    </w:p>
    <w:p w14:paraId="3F83D6E4" w14:textId="77777777" w:rsidR="00922F2B" w:rsidRDefault="00922F2B" w:rsidP="00EA5CD1">
      <w:pPr>
        <w:spacing w:line="276" w:lineRule="auto"/>
      </w:pPr>
    </w:p>
    <w:p w14:paraId="3FD7ABF7" w14:textId="000FFC04" w:rsidR="00922F2B" w:rsidRDefault="00922F2B" w:rsidP="00EA5CD1">
      <w:pPr>
        <w:spacing w:line="276" w:lineRule="auto"/>
      </w:pPr>
      <w:r>
        <w:t xml:space="preserve">From the still images taken from the video footage of the double inlet bed, the bubble size was measured in three different ways.  </w:t>
      </w:r>
      <w:r>
        <w:fldChar w:fldCharType="begin"/>
      </w:r>
      <w:r>
        <w:instrText xml:space="preserve"> REF _Ref456338932 \h  \* MERGEFORMAT </w:instrText>
      </w:r>
      <w:r>
        <w:fldChar w:fldCharType="separate"/>
      </w:r>
      <w:r w:rsidR="005D3AE0">
        <w:t xml:space="preserve">Figure </w:t>
      </w:r>
      <w:r w:rsidR="005D3AE0">
        <w:rPr>
          <w:noProof/>
        </w:rPr>
        <w:t>7</w:t>
      </w:r>
      <w:r w:rsidR="005D3AE0">
        <w:rPr>
          <w:noProof/>
        </w:rPr>
        <w:noBreakHyphen/>
        <w:t>7</w:t>
      </w:r>
      <w:r>
        <w:fldChar w:fldCharType="end"/>
      </w:r>
      <w:r>
        <w:t xml:space="preserve"> shows that in 90 μm glass beads the average bubble maximum feret diameter, height and width bubble dimensions are linked, as each increases a similar amount with increased gas velocity.  These results indicate that the average bubble shape at each gas velocity is taller than it is wide, with irregular shapes causing the maximum feret bubble diameter to be greater than the height or width.</w:t>
      </w:r>
    </w:p>
    <w:p w14:paraId="4FECF2FA" w14:textId="77777777" w:rsidR="003E0D4F" w:rsidRDefault="003E0D4F" w:rsidP="00EA5CD1">
      <w:pPr>
        <w:spacing w:line="276" w:lineRule="auto"/>
      </w:pPr>
    </w:p>
    <w:p w14:paraId="44AEF6E2" w14:textId="77777777" w:rsidR="00796192" w:rsidRDefault="00796192" w:rsidP="00EA5CD1">
      <w:pPr>
        <w:spacing w:line="276" w:lineRule="auto"/>
      </w:pPr>
    </w:p>
    <w:p w14:paraId="074226BA" w14:textId="77777777" w:rsidR="00796192" w:rsidRDefault="00796192" w:rsidP="00EA5CD1">
      <w:pPr>
        <w:spacing w:line="276" w:lineRule="auto"/>
      </w:pPr>
    </w:p>
    <w:p w14:paraId="0FD47342" w14:textId="77777777" w:rsidR="00796192" w:rsidRDefault="00796192" w:rsidP="00EA5CD1">
      <w:pPr>
        <w:spacing w:line="276" w:lineRule="auto"/>
      </w:pPr>
    </w:p>
    <w:p w14:paraId="50324F44" w14:textId="77777777" w:rsidR="00922F2B" w:rsidRDefault="00922F2B" w:rsidP="00EA5CD1">
      <w:pPr>
        <w:spacing w:line="276" w:lineRule="auto"/>
      </w:pPr>
      <w:r>
        <w:lastRenderedPageBreak/>
        <w:t>a)</w:t>
      </w:r>
      <w:r w:rsidRPr="008E5749">
        <w:rPr>
          <w:noProof/>
          <w:lang w:eastAsia="en-GB"/>
        </w:rPr>
        <w:t xml:space="preserve"> </w:t>
      </w:r>
    </w:p>
    <w:p w14:paraId="3517B381" w14:textId="77777777" w:rsidR="00922F2B" w:rsidRDefault="003E0D4F" w:rsidP="00EA5CD1">
      <w:pPr>
        <w:spacing w:line="276" w:lineRule="auto"/>
      </w:pPr>
      <w:r>
        <w:rPr>
          <w:noProof/>
          <w:lang w:eastAsia="en-GB"/>
        </w:rPr>
        <mc:AlternateContent>
          <mc:Choice Requires="wps">
            <w:drawing>
              <wp:anchor distT="0" distB="0" distL="114300" distR="114300" simplePos="0" relativeHeight="254548480" behindDoc="0" locked="0" layoutInCell="1" allowOverlap="1" wp14:anchorId="26FEC473" wp14:editId="16C32D99">
                <wp:simplePos x="0" y="0"/>
                <wp:positionH relativeFrom="column">
                  <wp:posOffset>1482090</wp:posOffset>
                </wp:positionH>
                <wp:positionV relativeFrom="paragraph">
                  <wp:posOffset>901065</wp:posOffset>
                </wp:positionV>
                <wp:extent cx="1455420" cy="504825"/>
                <wp:effectExtent l="0" t="0" r="0" b="0"/>
                <wp:wrapNone/>
                <wp:docPr id="89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5420" cy="504825"/>
                        </a:xfrm>
                        <a:prstGeom prst="rect">
                          <a:avLst/>
                        </a:prstGeom>
                        <a:noFill/>
                        <a:ln w="9525">
                          <a:noFill/>
                          <a:miter lim="800000"/>
                          <a:headEnd/>
                          <a:tailEnd/>
                        </a:ln>
                      </wps:spPr>
                      <wps:txbx>
                        <w:txbxContent>
                          <w:p w14:paraId="4511653F" w14:textId="77777777" w:rsidR="00BF4C3A" w:rsidRPr="008E5749" w:rsidRDefault="00BF4C3A" w:rsidP="00922F2B">
                            <w:pPr>
                              <w:rPr>
                                <w:color w:val="FFFFFF" w:themeColor="background1"/>
                              </w:rPr>
                            </w:pPr>
                            <w:r>
                              <w:rPr>
                                <w:color w:val="FFFFFF" w:themeColor="background1"/>
                              </w:rPr>
                              <w:t>max feret diamet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323" type="#_x0000_t202" style="position:absolute;left:0;text-align:left;margin-left:116.7pt;margin-top:70.95pt;width:114.6pt;height:39.75pt;z-index:25454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" filled="f" stroked="f">
                <v:textbox>
                  <w:txbxContent>
                    <w:p w14:paraId="4511653F" w14:textId="77777777" w:rsidR="00BF4C3A" w:rsidRPr="008E5749" w:rsidRDefault="00BF4C3A" w:rsidP="00922F2B">
                      <w:pPr>
                        <w:rPr>
                          <w:color w:val="FFFFFF" w:themeColor="background1"/>
                        </w:rPr>
                      </w:pPr>
                      <w:r>
                        <w:rPr>
                          <w:color w:val="FFFFFF" w:themeColor="background1"/>
                        </w:rPr>
                        <w:t>max feret diameter</w:t>
                      </w:r>
                    </w:p>
                  </w:txbxContent>
                </v:textbox>
              </v:shape>
            </w:pict>
          </mc:Fallback>
        </mc:AlternateContent>
      </w:r>
      <w:r w:rsidR="00922F2B">
        <w:rPr>
          <w:noProof/>
          <w:lang w:eastAsia="en-GB"/>
        </w:rPr>
        <mc:AlternateContent>
          <mc:Choice Requires="wps">
            <w:drawing>
              <wp:anchor distT="0" distB="0" distL="114300" distR="114300" simplePos="0" relativeHeight="254507520" behindDoc="0" locked="0" layoutInCell="1" allowOverlap="1" wp14:anchorId="58B8F470" wp14:editId="4A864CD2">
                <wp:simplePos x="0" y="0"/>
                <wp:positionH relativeFrom="column">
                  <wp:posOffset>400050</wp:posOffset>
                </wp:positionH>
                <wp:positionV relativeFrom="paragraph">
                  <wp:posOffset>139688</wp:posOffset>
                </wp:positionV>
                <wp:extent cx="866775" cy="0"/>
                <wp:effectExtent l="38100" t="76200" r="28575" b="114300"/>
                <wp:wrapNone/>
                <wp:docPr id="8962" name="Straight Arrow Connector 8962"/>
                <wp:cNvGraphicFramePr/>
                <a:graphic xmlns:a="http://schemas.openxmlformats.org/drawingml/2006/main">
                  <a:graphicData uri="http://schemas.microsoft.com/office/word/2010/wordprocessingShape">
                    <wps:wsp>
                      <wps:cNvCnPr/>
                      <wps:spPr>
                        <a:xfrm>
                          <a:off x="0" y="0"/>
                          <a:ext cx="866775" cy="0"/>
                        </a:xfrm>
                        <a:prstGeom prst="straightConnector1">
                          <a:avLst/>
                        </a:prstGeom>
                        <a:ln>
                          <a:solidFill>
                            <a:srgbClr val="FFFFFF"/>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962" o:spid="_x0000_s1026" type="#_x0000_t32" style="position:absolute;margin-left:31.5pt;margin-top:11pt;width:68.25pt;height:0;z-index:25450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" strokecolor="white">
                <v:stroke startarrow="open" endarrow="open"/>
              </v:shape>
            </w:pict>
          </mc:Fallback>
        </mc:AlternateContent>
      </w:r>
      <w:r w:rsidR="00922F2B">
        <w:rPr>
          <w:noProof/>
          <w:lang w:eastAsia="en-GB"/>
        </w:rPr>
        <mc:AlternateContent>
          <mc:Choice Requires="wps">
            <w:drawing>
              <wp:anchor distT="0" distB="0" distL="114300" distR="114300" simplePos="0" relativeHeight="254538240" behindDoc="0" locked="0" layoutInCell="1" allowOverlap="1" wp14:anchorId="1D3DEFDB" wp14:editId="6C2756AF">
                <wp:simplePos x="0" y="0"/>
                <wp:positionH relativeFrom="column">
                  <wp:posOffset>1333500</wp:posOffset>
                </wp:positionH>
                <wp:positionV relativeFrom="paragraph">
                  <wp:posOffset>2540</wp:posOffset>
                </wp:positionV>
                <wp:extent cx="742950" cy="1403985"/>
                <wp:effectExtent l="0" t="0" r="0" b="0"/>
                <wp:wrapNone/>
                <wp:docPr id="89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2950" cy="1403985"/>
                        </a:xfrm>
                        <a:prstGeom prst="rect">
                          <a:avLst/>
                        </a:prstGeom>
                        <a:noFill/>
                        <a:ln w="9525">
                          <a:noFill/>
                          <a:miter lim="800000"/>
                          <a:headEnd/>
                          <a:tailEnd/>
                        </a:ln>
                      </wps:spPr>
                      <wps:txbx>
                        <w:txbxContent>
                          <w:p w14:paraId="2B91419C" w14:textId="77777777" w:rsidR="00BF4C3A" w:rsidRPr="008E5749" w:rsidRDefault="00BF4C3A" w:rsidP="00922F2B">
                            <w:pPr>
                              <w:rPr>
                                <w:color w:val="FFFFFF" w:themeColor="background1"/>
                              </w:rPr>
                            </w:pPr>
                            <w:r>
                              <w:rPr>
                                <w:color w:val="FFFFFF" w:themeColor="background1"/>
                              </w:rPr>
                              <w:t>widt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324" type="#_x0000_t202" style="position:absolute;left:0;text-align:left;margin-left:105pt;margin-top:.2pt;width:58.5pt;height:110.55pt;z-index:254538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" filled="f" stroked="f">
                <v:textbox style="mso-fit-shape-to-text:t">
                  <w:txbxContent>
                    <w:p w14:paraId="2B91419C" w14:textId="77777777" w:rsidR="00BF4C3A" w:rsidRPr="008E5749" w:rsidRDefault="00BF4C3A" w:rsidP="00922F2B">
                      <w:pPr>
                        <w:rPr>
                          <w:color w:val="FFFFFF" w:themeColor="background1"/>
                        </w:rPr>
                      </w:pPr>
                      <w:r>
                        <w:rPr>
                          <w:color w:val="FFFFFF" w:themeColor="background1"/>
                        </w:rPr>
                        <w:t>width</w:t>
                      </w:r>
                    </w:p>
                  </w:txbxContent>
                </v:textbox>
              </v:shape>
            </w:pict>
          </mc:Fallback>
        </mc:AlternateContent>
      </w:r>
      <w:r w:rsidR="00922F2B">
        <w:rPr>
          <w:noProof/>
          <w:lang w:eastAsia="en-GB"/>
        </w:rPr>
        <mc:AlternateContent>
          <mc:Choice Requires="wps">
            <w:drawing>
              <wp:anchor distT="0" distB="0" distL="114300" distR="114300" simplePos="0" relativeHeight="254528000" behindDoc="0" locked="0" layoutInCell="1" allowOverlap="1" wp14:anchorId="3C356545" wp14:editId="677ADEE8">
                <wp:simplePos x="0" y="0"/>
                <wp:positionH relativeFrom="column">
                  <wp:posOffset>38100</wp:posOffset>
                </wp:positionH>
                <wp:positionV relativeFrom="paragraph">
                  <wp:posOffset>1136015</wp:posOffset>
                </wp:positionV>
                <wp:extent cx="742950" cy="1403985"/>
                <wp:effectExtent l="0" t="0" r="0" b="0"/>
                <wp:wrapNone/>
                <wp:docPr id="89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2950" cy="1403985"/>
                        </a:xfrm>
                        <a:prstGeom prst="rect">
                          <a:avLst/>
                        </a:prstGeom>
                        <a:noFill/>
                        <a:ln w="9525">
                          <a:noFill/>
                          <a:miter lim="800000"/>
                          <a:headEnd/>
                          <a:tailEnd/>
                        </a:ln>
                      </wps:spPr>
                      <wps:txbx>
                        <w:txbxContent>
                          <w:p w14:paraId="4739A1EB" w14:textId="77777777" w:rsidR="00BF4C3A" w:rsidRPr="008E5749" w:rsidRDefault="00BF4C3A" w:rsidP="00922F2B">
                            <w:pPr>
                              <w:rPr>
                                <w:color w:val="FFFFFF" w:themeColor="background1"/>
                              </w:rPr>
                            </w:pPr>
                            <w:r>
                              <w:rPr>
                                <w:color w:val="FFFFFF" w:themeColor="background1"/>
                              </w:rPr>
                              <w:t>heigh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325" type="#_x0000_t202" style="position:absolute;left:0;text-align:left;margin-left:3pt;margin-top:89.45pt;width:58.5pt;height:110.55pt;z-index:2545280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" filled="f" stroked="f">
                <v:textbox style="mso-fit-shape-to-text:t">
                  <w:txbxContent>
                    <w:p w14:paraId="4739A1EB" w14:textId="77777777" w:rsidR="00BF4C3A" w:rsidRPr="008E5749" w:rsidRDefault="00BF4C3A" w:rsidP="00922F2B">
                      <w:pPr>
                        <w:rPr>
                          <w:color w:val="FFFFFF" w:themeColor="background1"/>
                        </w:rPr>
                      </w:pPr>
                      <w:r>
                        <w:rPr>
                          <w:color w:val="FFFFFF" w:themeColor="background1"/>
                        </w:rPr>
                        <w:t>height</w:t>
                      </w:r>
                    </w:p>
                  </w:txbxContent>
                </v:textbox>
              </v:shape>
            </w:pict>
          </mc:Fallback>
        </mc:AlternateContent>
      </w:r>
      <w:r w:rsidR="00922F2B">
        <w:rPr>
          <w:noProof/>
          <w:lang w:eastAsia="en-GB"/>
        </w:rPr>
        <mc:AlternateContent>
          <mc:Choice Requires="wps">
            <w:drawing>
              <wp:anchor distT="0" distB="0" distL="114300" distR="114300" simplePos="0" relativeHeight="254497280" behindDoc="0" locked="0" layoutInCell="1" allowOverlap="1" wp14:anchorId="6FC65820" wp14:editId="272FA868">
                <wp:simplePos x="0" y="0"/>
                <wp:positionH relativeFrom="column">
                  <wp:posOffset>257175</wp:posOffset>
                </wp:positionH>
                <wp:positionV relativeFrom="paragraph">
                  <wp:posOffset>174625</wp:posOffset>
                </wp:positionV>
                <wp:extent cx="0" cy="961390"/>
                <wp:effectExtent l="95250" t="38100" r="95250" b="48260"/>
                <wp:wrapNone/>
                <wp:docPr id="8966" name="Straight Arrow Connector 8966"/>
                <wp:cNvGraphicFramePr/>
                <a:graphic xmlns:a="http://schemas.openxmlformats.org/drawingml/2006/main">
                  <a:graphicData uri="http://schemas.microsoft.com/office/word/2010/wordprocessingShape">
                    <wps:wsp>
                      <wps:cNvCnPr/>
                      <wps:spPr>
                        <a:xfrm flipV="1">
                          <a:off x="0" y="0"/>
                          <a:ext cx="0" cy="961390"/>
                        </a:xfrm>
                        <a:prstGeom prst="straightConnector1">
                          <a:avLst/>
                        </a:prstGeom>
                        <a:ln>
                          <a:solidFill>
                            <a:srgbClr val="FFFFFF"/>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8966" o:spid="_x0000_s1026" type="#_x0000_t32" style="position:absolute;margin-left:20.25pt;margin-top:13.75pt;width:0;height:75.7pt;flip:y;z-index:254497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" strokecolor="white">
                <v:stroke startarrow="open" endarrow="open"/>
              </v:shape>
            </w:pict>
          </mc:Fallback>
        </mc:AlternateContent>
      </w:r>
      <w:r w:rsidR="00922F2B">
        <w:rPr>
          <w:noProof/>
          <w:lang w:eastAsia="en-GB"/>
        </w:rPr>
        <mc:AlternateContent>
          <mc:Choice Requires="wps">
            <w:drawing>
              <wp:anchor distT="0" distB="0" distL="114300" distR="114300" simplePos="0" relativeHeight="254517760" behindDoc="0" locked="0" layoutInCell="1" allowOverlap="1" wp14:anchorId="6A5C5D18" wp14:editId="746C4E36">
                <wp:simplePos x="0" y="0"/>
                <wp:positionH relativeFrom="column">
                  <wp:posOffset>1114425</wp:posOffset>
                </wp:positionH>
                <wp:positionV relativeFrom="paragraph">
                  <wp:posOffset>565150</wp:posOffset>
                </wp:positionV>
                <wp:extent cx="600075" cy="894715"/>
                <wp:effectExtent l="38100" t="38100" r="47625" b="57785"/>
                <wp:wrapNone/>
                <wp:docPr id="8967" name="Straight Arrow Connector 8967"/>
                <wp:cNvGraphicFramePr/>
                <a:graphic xmlns:a="http://schemas.openxmlformats.org/drawingml/2006/main">
                  <a:graphicData uri="http://schemas.microsoft.com/office/word/2010/wordprocessingShape">
                    <wps:wsp>
                      <wps:cNvCnPr/>
                      <wps:spPr>
                        <a:xfrm flipH="1">
                          <a:off x="0" y="0"/>
                          <a:ext cx="600075" cy="894715"/>
                        </a:xfrm>
                        <a:prstGeom prst="straightConnector1">
                          <a:avLst/>
                        </a:prstGeom>
                        <a:ln>
                          <a:solidFill>
                            <a:srgbClr val="FFFFFF"/>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967" o:spid="_x0000_s1026" type="#_x0000_t32" style="position:absolute;margin-left:87.75pt;margin-top:44.5pt;width:47.25pt;height:70.45pt;flip:x;z-index:25451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" strokecolor="white">
                <v:stroke startarrow="open" endarrow="open"/>
              </v:shape>
            </w:pict>
          </mc:Fallback>
        </mc:AlternateContent>
      </w:r>
      <w:r w:rsidR="00922F2B">
        <w:rPr>
          <w:noProof/>
          <w:lang w:eastAsia="en-GB"/>
        </w:rPr>
        <w:drawing>
          <wp:inline distT="0" distB="0" distL="0" distR="0" wp14:anchorId="7A016E6A" wp14:editId="23F5E201">
            <wp:extent cx="1615300" cy="5772236"/>
            <wp:effectExtent l="0" t="2222" r="2222" b="2223"/>
            <wp:docPr id="9076" name="Picture 9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100000.tif"/>
                    <pic:cNvPicPr/>
                  </pic:nvPicPr>
                  <pic:blipFill>
                    <a:blip r:embed="rId233" cstate="print">
                      <a:extLst>
                        <a:ext uri="{28A0092B-C50C-407E-A947-70E740481C1C}">
                          <a14:useLocalDpi xmlns:a14="http://schemas.microsoft.com/office/drawing/2010/main" val="0"/>
                        </a:ext>
                      </a:extLst>
                    </a:blip>
                    <a:stretch>
                      <a:fillRect/>
                    </a:stretch>
                  </pic:blipFill>
                  <pic:spPr>
                    <a:xfrm rot="16200000">
                      <a:off x="0" y="0"/>
                      <a:ext cx="1621478" cy="5794314"/>
                    </a:xfrm>
                    <a:prstGeom prst="rect">
                      <a:avLst/>
                    </a:prstGeom>
                  </pic:spPr>
                </pic:pic>
              </a:graphicData>
            </a:graphic>
          </wp:inline>
        </w:drawing>
      </w:r>
    </w:p>
    <w:p w14:paraId="694E207F" w14:textId="77777777" w:rsidR="00922F2B" w:rsidRDefault="00922F2B" w:rsidP="00EA5CD1">
      <w:pPr>
        <w:spacing w:line="276" w:lineRule="auto"/>
      </w:pPr>
      <w:r>
        <w:t>b)</w:t>
      </w:r>
    </w:p>
    <w:p w14:paraId="754190A9" w14:textId="02E8B542" w:rsidR="00922F2B" w:rsidRDefault="007A22C4" w:rsidP="00EA5CD1">
      <w:pPr>
        <w:spacing w:line="276" w:lineRule="auto"/>
        <w:jc w:val="center"/>
      </w:pPr>
      <w:r>
        <w:rPr>
          <w:noProof/>
          <w:lang w:eastAsia="en-GB"/>
        </w:rPr>
        <w:drawing>
          <wp:inline distT="0" distB="0" distL="0" distR="0" wp14:anchorId="347E56F4" wp14:editId="0189CEA3">
            <wp:extent cx="5191125" cy="3533775"/>
            <wp:effectExtent l="0" t="0" r="0" b="0"/>
            <wp:docPr id="8281" name="Chart 828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14:paraId="6F578C24" w14:textId="169EAAF1" w:rsidR="00922F2B" w:rsidRDefault="00922F2B" w:rsidP="00EA5CD1">
      <w:pPr>
        <w:pStyle w:val="Caption"/>
        <w:spacing w:line="276" w:lineRule="auto"/>
      </w:pPr>
      <w:bookmarkStart w:id="490" w:name="_Ref461549435"/>
      <w:bookmarkStart w:id="491" w:name="_Ref456338932"/>
      <w:bookmarkStart w:id="492" w:name="_Toc474686672"/>
      <w:r>
        <w:t xml:space="preserve">Figure </w:t>
      </w:r>
      <w:fldSimple w:instr=" STYLEREF 1 \s ">
        <w:r w:rsidR="005D3AE0">
          <w:rPr>
            <w:noProof/>
          </w:rPr>
          <w:t>7</w:t>
        </w:r>
      </w:fldSimple>
      <w:r w:rsidR="00F02E7D">
        <w:noBreakHyphen/>
      </w:r>
      <w:fldSimple w:instr=" SEQ Figure \* ARABIC \s 1 ">
        <w:r w:rsidR="005D3AE0">
          <w:rPr>
            <w:noProof/>
          </w:rPr>
          <w:t>7</w:t>
        </w:r>
      </w:fldSimple>
      <w:bookmarkEnd w:id="490"/>
      <w:bookmarkEnd w:id="491"/>
      <w:r>
        <w:rPr>
          <w:noProof/>
        </w:rPr>
        <w:t>.</w:t>
      </w:r>
      <w:r>
        <w:t xml:space="preserve">  Comparison of bubble diameter measurement methods, showing a) a sample image of 90 μm glass beads, H</w:t>
      </w:r>
      <w:r w:rsidRPr="00830277">
        <w:rPr>
          <w:vertAlign w:val="subscript"/>
        </w:rPr>
        <w:t>o</w:t>
      </w:r>
      <w:r>
        <w:t xml:space="preserve"> = 4 cm, and b) bubble diameter measurements under the continuous flow regime at increasing gas velocities (U) in the double inlet bed.</w:t>
      </w:r>
      <w:bookmarkEnd w:id="492"/>
    </w:p>
    <w:p w14:paraId="0CA83EE3" w14:textId="77777777" w:rsidR="00922F2B" w:rsidRDefault="00922F2B" w:rsidP="00EA5CD1">
      <w:pPr>
        <w:spacing w:line="276" w:lineRule="auto"/>
      </w:pPr>
    </w:p>
    <w:p w14:paraId="2D813D0B" w14:textId="53F68D80" w:rsidR="00922F2B" w:rsidRDefault="00922F2B" w:rsidP="00EA5CD1">
      <w:pPr>
        <w:spacing w:line="276" w:lineRule="auto"/>
      </w:pPr>
      <w:r>
        <w:fldChar w:fldCharType="begin"/>
      </w:r>
      <w:r>
        <w:instrText xml:space="preserve"> REF _Ref456339571 \h  \* MERGEFORMAT </w:instrText>
      </w:r>
      <w:r>
        <w:fldChar w:fldCharType="separate"/>
      </w:r>
      <w:r w:rsidR="005D3AE0">
        <w:t xml:space="preserve">Figure </w:t>
      </w:r>
      <w:r w:rsidR="005D3AE0">
        <w:rPr>
          <w:noProof/>
        </w:rPr>
        <w:t>7</w:t>
      </w:r>
      <w:r w:rsidR="005D3AE0">
        <w:rPr>
          <w:noProof/>
        </w:rPr>
        <w:noBreakHyphen/>
        <w:t>8</w:t>
      </w:r>
      <w:r>
        <w:fldChar w:fldCharType="end"/>
      </w:r>
      <w:r>
        <w:t xml:space="preserve"> gives an example of the results for 90 μm glass ballotini maximum feret diameter, using a 10 cm static initial bed height condition.  All other results are given in Appendix 4.  At a static initial bed height of 4 to 10 cm, there was a general trend for the two pulsed f</w:t>
      </w:r>
      <w:r w:rsidR="005C3CA3">
        <w:t xml:space="preserve">low regimes to produce </w:t>
      </w:r>
      <w:r>
        <w:t xml:space="preserve">larger average maximum feret bubble diameters than those produced under the continuous flow regime.  </w:t>
      </w:r>
    </w:p>
    <w:p w14:paraId="520F99C6" w14:textId="77777777" w:rsidR="00922F2B" w:rsidRDefault="00922F2B" w:rsidP="00EA5CD1">
      <w:pPr>
        <w:spacing w:line="276" w:lineRule="auto"/>
        <w:jc w:val="center"/>
      </w:pPr>
      <w:r>
        <w:rPr>
          <w:noProof/>
          <w:lang w:eastAsia="en-GB"/>
        </w:rPr>
        <w:lastRenderedPageBreak/>
        <w:drawing>
          <wp:inline distT="0" distB="0" distL="0" distR="0" wp14:anchorId="4887EA30" wp14:editId="2130173F">
            <wp:extent cx="4279037" cy="2885243"/>
            <wp:effectExtent l="0" t="0" r="7620" b="0"/>
            <wp:docPr id="9077" name="Chart 90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5"/>
              </a:graphicData>
            </a:graphic>
          </wp:inline>
        </w:drawing>
      </w:r>
    </w:p>
    <w:p w14:paraId="3B8B2569" w14:textId="306F0257" w:rsidR="00922F2B" w:rsidRDefault="00922F2B" w:rsidP="00EA5CD1">
      <w:pPr>
        <w:spacing w:line="276" w:lineRule="auto"/>
      </w:pPr>
      <w:bookmarkStart w:id="493" w:name="_Ref456339571"/>
      <w:bookmarkStart w:id="494" w:name="_Toc474686673"/>
      <w:r>
        <w:t xml:space="preserve">Figure </w:t>
      </w:r>
      <w:fldSimple w:instr=" STYLEREF 1 \s ">
        <w:r w:rsidR="005D3AE0">
          <w:rPr>
            <w:noProof/>
          </w:rPr>
          <w:t>7</w:t>
        </w:r>
      </w:fldSimple>
      <w:r w:rsidR="00F02E7D">
        <w:noBreakHyphen/>
      </w:r>
      <w:fldSimple w:instr=" SEQ Figure \* ARABIC \s 1 ">
        <w:r w:rsidR="005D3AE0">
          <w:rPr>
            <w:noProof/>
          </w:rPr>
          <w:t>8</w:t>
        </w:r>
      </w:fldSimple>
      <w:bookmarkEnd w:id="493"/>
      <w:r>
        <w:rPr>
          <w:noProof/>
        </w:rPr>
        <w:t>.</w:t>
      </w:r>
      <w:r>
        <w:t xml:space="preserve">  Maximum feret diameter for 90 μm glass beads, showing average bubble maximum feret diameter at increasing gas velocity for all bubbles recorded under continuous and pulsed flow at a 10 cm initial static bed height, in the double inlet bed.</w:t>
      </w:r>
      <w:bookmarkEnd w:id="494"/>
    </w:p>
    <w:p w14:paraId="6426F6DF" w14:textId="77777777" w:rsidR="00922F2B" w:rsidRDefault="00922F2B" w:rsidP="00EA5CD1">
      <w:pPr>
        <w:spacing w:line="276" w:lineRule="auto"/>
      </w:pPr>
    </w:p>
    <w:p w14:paraId="67E9BC47" w14:textId="77777777" w:rsidR="0023313A" w:rsidRDefault="00922F2B" w:rsidP="00EA5CD1">
      <w:pPr>
        <w:spacing w:line="276" w:lineRule="auto"/>
      </w:pPr>
      <w:r>
        <w:t xml:space="preserve">The last powder to be studied for maximum feret bubble diameter was the 52 μm polymer spheres, which were the smallest particles studied.  This particle type </w:t>
      </w:r>
      <w:r w:rsidR="005C3CA3">
        <w:t>produces different behaviour</w:t>
      </w:r>
      <w:r>
        <w:t>, as the pulsed regimes produce</w:t>
      </w:r>
      <w:r w:rsidR="005C3CA3">
        <w:t>d smaller</w:t>
      </w:r>
      <w:r w:rsidR="00493B40">
        <w:t xml:space="preserve"> </w:t>
      </w:r>
      <w:r>
        <w:t>average maximum fer</w:t>
      </w:r>
      <w:r w:rsidR="00493B40">
        <w:t>et bubble diameters</w:t>
      </w:r>
      <w:r>
        <w:t xml:space="preserve">.  </w:t>
      </w:r>
      <w:r>
        <w:fldChar w:fldCharType="begin"/>
      </w:r>
      <w:r>
        <w:instrText xml:space="preserve"> REF _Ref456349801 \h  \* MERGEFORMAT </w:instrText>
      </w:r>
      <w:r>
        <w:fldChar w:fldCharType="separate"/>
      </w:r>
      <w:r w:rsidR="005D3AE0">
        <w:t xml:space="preserve">Figure </w:t>
      </w:r>
      <w:r w:rsidR="005D3AE0">
        <w:rPr>
          <w:noProof/>
        </w:rPr>
        <w:t>7</w:t>
      </w:r>
      <w:r w:rsidR="005D3AE0">
        <w:rPr>
          <w:noProof/>
        </w:rPr>
        <w:noBreakHyphen/>
        <w:t>9</w:t>
      </w:r>
      <w:r>
        <w:fldChar w:fldCharType="end"/>
      </w:r>
      <w:r>
        <w:t xml:space="preserve"> shows average bubble maximum feret diameter at a sample range of flow velocities and at a 10 cm static bed height.  At all gas velocities studied, the difference between the average maximum bubble feret diameter between flow regimes was small at low static initial bed heights, and increased at higher bed heights.  However, the results are relatively </w:t>
      </w:r>
      <w:r w:rsidR="00493B40">
        <w:t>scattered</w:t>
      </w:r>
      <w:r>
        <w:t xml:space="preserve"> at higher static bed heights, indicating that the sample size is not large enough to accurately capture a reliable average.  </w:t>
      </w:r>
    </w:p>
    <w:p w14:paraId="3743EA45" w14:textId="77777777" w:rsidR="0023313A" w:rsidRDefault="0023313A" w:rsidP="00EA5CD1">
      <w:pPr>
        <w:pStyle w:val="Heading3"/>
        <w:spacing w:line="276" w:lineRule="auto"/>
      </w:pPr>
    </w:p>
    <w:p w14:paraId="17772427" w14:textId="39E592F7" w:rsidR="0023313A" w:rsidRDefault="0023313A" w:rsidP="00EA5CD1">
      <w:pPr>
        <w:pStyle w:val="Heading3"/>
        <w:spacing w:line="276" w:lineRule="auto"/>
      </w:pPr>
      <w:bookmarkStart w:id="495" w:name="_Toc474696431"/>
      <w:r>
        <w:t>7.2.1.1</w:t>
      </w:r>
      <w:r>
        <w:tab/>
        <w:t>The effect of the number of frames</w:t>
      </w:r>
      <w:bookmarkEnd w:id="495"/>
    </w:p>
    <w:p w14:paraId="50B2A437" w14:textId="77777777" w:rsidR="0023313A" w:rsidRDefault="0023313A" w:rsidP="00EA5CD1">
      <w:pPr>
        <w:spacing w:line="276" w:lineRule="auto"/>
      </w:pPr>
      <w:r>
        <w:t xml:space="preserve">The double inlet study gave a broad range of data for a range of Group A and B powders at varying bed heights and flow rates.  The data produced by analysing 100 frames gives an indication of bubble characteristics, but may be too small a sample to reliably justify the differences or similarities between the flow regimes.  Some conditions have shown differences between the pulsed and continuous flow regimes that would be interesting to perform repeats to check for consistency.  Many other conditions have shown little to no difference between the flow regimes.  As the data set in Section 7.2.1 was collected by analysing videos of 100 frames, the same double inlet bed was used to study the effect of increasing the number of frames recorded.  A frame number of 422 was chosen as this provided an increase in data but did not inhibit analysis time.  </w:t>
      </w:r>
    </w:p>
    <w:p w14:paraId="45D9BF06" w14:textId="60829D23" w:rsidR="00922F2B" w:rsidRDefault="00922F2B" w:rsidP="00EA5CD1">
      <w:pPr>
        <w:spacing w:line="276" w:lineRule="auto"/>
      </w:pPr>
    </w:p>
    <w:p w14:paraId="64565B9A" w14:textId="77777777" w:rsidR="00796192" w:rsidRDefault="00796192" w:rsidP="00EA5CD1">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21"/>
        <w:gridCol w:w="4621"/>
      </w:tblGrid>
      <w:tr w:rsidR="00922F2B" w14:paraId="046B861A" w14:textId="77777777" w:rsidTr="00DB7212">
        <w:tc>
          <w:tcPr>
            <w:tcW w:w="4621" w:type="dxa"/>
          </w:tcPr>
          <w:p w14:paraId="4D82263D" w14:textId="77777777" w:rsidR="00922F2B" w:rsidRDefault="00922F2B" w:rsidP="00EA5CD1">
            <w:pPr>
              <w:spacing w:line="276" w:lineRule="auto"/>
            </w:pPr>
            <w:r>
              <w:lastRenderedPageBreak/>
              <w:t>a) 0.205 m/s</w:t>
            </w:r>
          </w:p>
        </w:tc>
        <w:tc>
          <w:tcPr>
            <w:tcW w:w="4621" w:type="dxa"/>
          </w:tcPr>
          <w:p w14:paraId="1501E2EE" w14:textId="77777777" w:rsidR="00922F2B" w:rsidRDefault="00922F2B" w:rsidP="00EA5CD1">
            <w:pPr>
              <w:spacing w:line="276" w:lineRule="auto"/>
            </w:pPr>
            <w:r>
              <w:t>b) 0.234 m/s</w:t>
            </w:r>
          </w:p>
        </w:tc>
      </w:tr>
      <w:tr w:rsidR="00922F2B" w14:paraId="6C21499C" w14:textId="77777777" w:rsidTr="00DB7212">
        <w:tc>
          <w:tcPr>
            <w:tcW w:w="4621" w:type="dxa"/>
          </w:tcPr>
          <w:p w14:paraId="2C044B6B" w14:textId="77777777" w:rsidR="00922F2B" w:rsidRDefault="00922F2B" w:rsidP="00EA5CD1">
            <w:pPr>
              <w:spacing w:line="276" w:lineRule="auto"/>
            </w:pPr>
            <w:r>
              <w:rPr>
                <w:noProof/>
                <w:lang w:eastAsia="en-GB"/>
              </w:rPr>
              <w:drawing>
                <wp:inline distT="0" distB="0" distL="0" distR="0" wp14:anchorId="4CF87D44" wp14:editId="687919FC">
                  <wp:extent cx="2838450" cy="2609850"/>
                  <wp:effectExtent l="0" t="0" r="0" b="0"/>
                  <wp:docPr id="9078" name="Chart 907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6"/>
                    </a:graphicData>
                  </a:graphic>
                </wp:inline>
              </w:drawing>
            </w:r>
          </w:p>
        </w:tc>
        <w:tc>
          <w:tcPr>
            <w:tcW w:w="4621" w:type="dxa"/>
          </w:tcPr>
          <w:p w14:paraId="3BCE15A6" w14:textId="77777777" w:rsidR="00922F2B" w:rsidRDefault="00922F2B" w:rsidP="00EA5CD1">
            <w:pPr>
              <w:spacing w:line="276" w:lineRule="auto"/>
            </w:pPr>
            <w:r>
              <w:rPr>
                <w:noProof/>
                <w:lang w:eastAsia="en-GB"/>
              </w:rPr>
              <w:drawing>
                <wp:inline distT="0" distB="0" distL="0" distR="0" wp14:anchorId="02A7A0F5" wp14:editId="1287764C">
                  <wp:extent cx="2800350" cy="2609850"/>
                  <wp:effectExtent l="0" t="0" r="0" b="0"/>
                  <wp:docPr id="9079" name="Chart 907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7"/>
                    </a:graphicData>
                  </a:graphic>
                </wp:inline>
              </w:drawing>
            </w:r>
          </w:p>
        </w:tc>
      </w:tr>
      <w:tr w:rsidR="00922F2B" w14:paraId="59C69BE0" w14:textId="77777777" w:rsidTr="00DB7212">
        <w:tc>
          <w:tcPr>
            <w:tcW w:w="4621" w:type="dxa"/>
          </w:tcPr>
          <w:p w14:paraId="5411CA60" w14:textId="77777777" w:rsidR="00922F2B" w:rsidRDefault="00922F2B" w:rsidP="00EA5CD1">
            <w:pPr>
              <w:spacing w:line="276" w:lineRule="auto"/>
            </w:pPr>
            <w:r>
              <w:t>c) 0.263 m/s</w:t>
            </w:r>
          </w:p>
        </w:tc>
        <w:tc>
          <w:tcPr>
            <w:tcW w:w="4621" w:type="dxa"/>
          </w:tcPr>
          <w:p w14:paraId="498DA382" w14:textId="77777777" w:rsidR="00922F2B" w:rsidRDefault="00922F2B" w:rsidP="00EA5CD1">
            <w:pPr>
              <w:spacing w:line="276" w:lineRule="auto"/>
            </w:pPr>
            <w:r>
              <w:t>d) 10 cm initial static bed height</w:t>
            </w:r>
          </w:p>
        </w:tc>
      </w:tr>
      <w:tr w:rsidR="00922F2B" w14:paraId="2A645AB8" w14:textId="77777777" w:rsidTr="00DB7212">
        <w:tc>
          <w:tcPr>
            <w:tcW w:w="4621" w:type="dxa"/>
          </w:tcPr>
          <w:p w14:paraId="3356BE90" w14:textId="77777777" w:rsidR="00922F2B" w:rsidRDefault="00922F2B" w:rsidP="00EA5CD1">
            <w:pPr>
              <w:spacing w:line="276" w:lineRule="auto"/>
            </w:pPr>
            <w:r>
              <w:rPr>
                <w:noProof/>
                <w:lang w:eastAsia="en-GB"/>
              </w:rPr>
              <w:drawing>
                <wp:inline distT="0" distB="0" distL="0" distR="0" wp14:anchorId="0AFE062B" wp14:editId="211B42FE">
                  <wp:extent cx="2752725" cy="2676525"/>
                  <wp:effectExtent l="0" t="0" r="0" b="0"/>
                  <wp:docPr id="9080" name="Chart 908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8"/>
                    </a:graphicData>
                  </a:graphic>
                </wp:inline>
              </w:drawing>
            </w:r>
          </w:p>
        </w:tc>
        <w:tc>
          <w:tcPr>
            <w:tcW w:w="4621" w:type="dxa"/>
          </w:tcPr>
          <w:p w14:paraId="21D95A27" w14:textId="77777777" w:rsidR="00922F2B" w:rsidRDefault="00922F2B" w:rsidP="00EA5CD1">
            <w:pPr>
              <w:spacing w:line="276" w:lineRule="auto"/>
            </w:pPr>
            <w:r>
              <w:rPr>
                <w:noProof/>
                <w:lang w:eastAsia="en-GB"/>
              </w:rPr>
              <w:drawing>
                <wp:inline distT="0" distB="0" distL="0" distR="0" wp14:anchorId="6F60AC5F" wp14:editId="4E8D48A0">
                  <wp:extent cx="2800350" cy="2676525"/>
                  <wp:effectExtent l="0" t="0" r="0" b="0"/>
                  <wp:docPr id="9082" name="Chart 90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9"/>
                    </a:graphicData>
                  </a:graphic>
                </wp:inline>
              </w:drawing>
            </w:r>
          </w:p>
        </w:tc>
      </w:tr>
    </w:tbl>
    <w:p w14:paraId="66F9026F" w14:textId="3EDFA5B0" w:rsidR="00922F2B" w:rsidRDefault="00922F2B" w:rsidP="00EA5CD1">
      <w:pPr>
        <w:pStyle w:val="Caption"/>
        <w:spacing w:line="276" w:lineRule="auto"/>
      </w:pPr>
      <w:bookmarkStart w:id="496" w:name="_Ref456349801"/>
      <w:bookmarkStart w:id="497" w:name="_Toc474686674"/>
      <w:r>
        <w:t xml:space="preserve">Figure </w:t>
      </w:r>
      <w:fldSimple w:instr=" STYLEREF 1 \s ">
        <w:r w:rsidR="005D3AE0">
          <w:rPr>
            <w:noProof/>
          </w:rPr>
          <w:t>7</w:t>
        </w:r>
      </w:fldSimple>
      <w:r w:rsidR="00F02E7D">
        <w:noBreakHyphen/>
      </w:r>
      <w:fldSimple w:instr=" SEQ Figure \* ARABIC \s 1 ">
        <w:r w:rsidR="005D3AE0">
          <w:rPr>
            <w:noProof/>
          </w:rPr>
          <w:t>9</w:t>
        </w:r>
      </w:fldSimple>
      <w:bookmarkEnd w:id="496"/>
      <w:r>
        <w:rPr>
          <w:noProof/>
        </w:rPr>
        <w:t>.</w:t>
      </w:r>
      <w:r>
        <w:t xml:space="preserve">  Maximum feret diameter for 52 μm polystyrene, showing a-c) initial static bed height plotted against average bubble maximum feret diameter for all bubbles recorded under continuous and pulsed flow at comparable gas flow rates and d) gas velocity (U) plotted against average bubble ferret diameter at 10 cm static initial bed height, in the double inlet bed.</w:t>
      </w:r>
      <w:bookmarkEnd w:id="497"/>
    </w:p>
    <w:p w14:paraId="79DF4200" w14:textId="77777777" w:rsidR="00922F2B" w:rsidRDefault="00922F2B" w:rsidP="00EA5CD1">
      <w:pPr>
        <w:spacing w:line="276" w:lineRule="auto"/>
      </w:pPr>
    </w:p>
    <w:p w14:paraId="68881631" w14:textId="77777777" w:rsidR="00796192" w:rsidRDefault="00922F2B" w:rsidP="00796192">
      <w:pPr>
        <w:spacing w:line="276" w:lineRule="auto"/>
      </w:pPr>
      <w:r>
        <w:t xml:space="preserve">To compare whether an increase in frame number altered the results, the 52 μm polymer spheres were studied in the continuous flow regime. This second set of frames were also analysed for the same bubble characteristics, to provide a comparison.  The experimental conditions are outlined in </w:t>
      </w:r>
      <w:r>
        <w:fldChar w:fldCharType="begin"/>
      </w:r>
      <w:r>
        <w:instrText xml:space="preserve"> REF _Ref456365344 \h  \* MERGEFORMAT </w:instrText>
      </w:r>
      <w:r>
        <w:fldChar w:fldCharType="separate"/>
      </w:r>
      <w:r w:rsidR="005D3AE0">
        <w:t xml:space="preserve">Table </w:t>
      </w:r>
      <w:r w:rsidR="005D3AE0">
        <w:rPr>
          <w:noProof/>
        </w:rPr>
        <w:t>7</w:t>
      </w:r>
      <w:r w:rsidR="005D3AE0">
        <w:rPr>
          <w:noProof/>
        </w:rPr>
        <w:noBreakHyphen/>
        <w:t>3</w:t>
      </w:r>
      <w:r>
        <w:fldChar w:fldCharType="end"/>
      </w:r>
      <w:r>
        <w:t xml:space="preserve">.  Firstly, bubble population was studied to analyse the effect of sample size on the reliability of numbers of bubbles captured. </w:t>
      </w:r>
      <w:r>
        <w:fldChar w:fldCharType="begin"/>
      </w:r>
      <w:r>
        <w:instrText xml:space="preserve"> REF _Ref456366256 \h  \* MERGEFORMAT </w:instrText>
      </w:r>
      <w:r>
        <w:fldChar w:fldCharType="separate"/>
      </w:r>
      <w:r w:rsidR="005D3AE0">
        <w:t xml:space="preserve">Figure </w:t>
      </w:r>
      <w:r w:rsidR="005D3AE0">
        <w:rPr>
          <w:noProof/>
        </w:rPr>
        <w:t>7</w:t>
      </w:r>
      <w:r w:rsidR="005D3AE0">
        <w:rPr>
          <w:noProof/>
        </w:rPr>
        <w:noBreakHyphen/>
        <w:t>10</w:t>
      </w:r>
      <w:r>
        <w:fldChar w:fldCharType="end"/>
      </w:r>
      <w:r>
        <w:t xml:space="preserve"> shows the comparison of the number of frames analysed for average bubble population per frame over increasing gas velocities.  Whilst the 100 frame analysis closely matched the 422 frame analysis at 0.2 and 0.23 m/s, the 100 frame data </w:t>
      </w:r>
      <w:r>
        <w:lastRenderedPageBreak/>
        <w:t>point at 0.18 m/s didn’t follow the trend (</w:t>
      </w:r>
      <w:r>
        <w:fldChar w:fldCharType="begin"/>
      </w:r>
      <w:r>
        <w:instrText xml:space="preserve"> REF _Ref456366256 \h  \* MERGEFORMAT </w:instrText>
      </w:r>
      <w:r>
        <w:fldChar w:fldCharType="separate"/>
      </w:r>
      <w:r w:rsidR="005D3AE0">
        <w:t xml:space="preserve">Figure </w:t>
      </w:r>
      <w:r w:rsidR="005D3AE0">
        <w:rPr>
          <w:noProof/>
        </w:rPr>
        <w:t>7</w:t>
      </w:r>
      <w:r w:rsidR="005D3AE0">
        <w:rPr>
          <w:noProof/>
        </w:rPr>
        <w:noBreakHyphen/>
        <w:t>10</w:t>
      </w:r>
      <w:r>
        <w:fldChar w:fldCharType="end"/>
      </w:r>
      <w:r>
        <w:t xml:space="preserve">).  </w:t>
      </w:r>
      <w:r w:rsidR="00796192">
        <w:t xml:space="preserve">The average maximum feret bubble diameter was also studied.  </w:t>
      </w:r>
      <w:r w:rsidR="00796192">
        <w:fldChar w:fldCharType="begin"/>
      </w:r>
      <w:r w:rsidR="00796192">
        <w:instrText xml:space="preserve"> REF _Ref456874819 \h  \* MERGEFORMAT </w:instrText>
      </w:r>
      <w:r w:rsidR="00796192">
        <w:fldChar w:fldCharType="separate"/>
      </w:r>
      <w:r w:rsidR="005D3AE0">
        <w:t xml:space="preserve">Figure </w:t>
      </w:r>
      <w:r w:rsidR="005D3AE0">
        <w:rPr>
          <w:noProof/>
        </w:rPr>
        <w:t>7</w:t>
      </w:r>
      <w:r w:rsidR="005D3AE0">
        <w:rPr>
          <w:noProof/>
        </w:rPr>
        <w:noBreakHyphen/>
        <w:t>11</w:t>
      </w:r>
      <w:r w:rsidR="00796192">
        <w:fldChar w:fldCharType="end"/>
      </w:r>
      <w:r w:rsidR="00796192">
        <w:t xml:space="preserve"> shows the difference between sample number for the average maximum feret diameter at increasing gas velocities.  Both sample numbers were similar at 0.2 m/s, but varied at higher velocities (</w:t>
      </w:r>
      <w:r w:rsidR="00796192">
        <w:fldChar w:fldCharType="begin"/>
      </w:r>
      <w:r w:rsidR="00796192">
        <w:instrText xml:space="preserve"> REF _Ref456874819 \h  \* MERGEFORMAT </w:instrText>
      </w:r>
      <w:r w:rsidR="00796192">
        <w:fldChar w:fldCharType="separate"/>
      </w:r>
      <w:r w:rsidR="005D3AE0">
        <w:t xml:space="preserve">Figure </w:t>
      </w:r>
      <w:r w:rsidR="005D3AE0">
        <w:rPr>
          <w:noProof/>
        </w:rPr>
        <w:t>7</w:t>
      </w:r>
      <w:r w:rsidR="005D3AE0">
        <w:rPr>
          <w:noProof/>
        </w:rPr>
        <w:noBreakHyphen/>
        <w:t>11</w:t>
      </w:r>
      <w:r w:rsidR="00796192">
        <w:fldChar w:fldCharType="end"/>
      </w:r>
      <w:r w:rsidR="00796192">
        <w:t xml:space="preserve">).  </w:t>
      </w:r>
    </w:p>
    <w:p w14:paraId="60051EBA" w14:textId="77777777" w:rsidR="00796192" w:rsidRDefault="00796192" w:rsidP="00EA5CD1">
      <w:pPr>
        <w:spacing w:line="276" w:lineRule="auto"/>
      </w:pPr>
    </w:p>
    <w:p w14:paraId="4FDF594A" w14:textId="4AEE1505" w:rsidR="00922F2B" w:rsidRDefault="00922F2B" w:rsidP="00EA5CD1">
      <w:pPr>
        <w:pStyle w:val="Caption"/>
        <w:spacing w:line="276" w:lineRule="auto"/>
      </w:pPr>
      <w:bookmarkStart w:id="498" w:name="_Ref456365344"/>
      <w:bookmarkStart w:id="499" w:name="_Toc474686780"/>
      <w:r>
        <w:t xml:space="preserve">Table </w:t>
      </w:r>
      <w:fldSimple w:instr=" STYLEREF 1 \s ">
        <w:r w:rsidR="005D3AE0">
          <w:rPr>
            <w:noProof/>
          </w:rPr>
          <w:t>7</w:t>
        </w:r>
      </w:fldSimple>
      <w:r>
        <w:noBreakHyphen/>
      </w:r>
      <w:fldSimple w:instr=" SEQ Table \* ARABIC \s 1 ">
        <w:r w:rsidR="005D3AE0">
          <w:rPr>
            <w:noProof/>
          </w:rPr>
          <w:t>3</w:t>
        </w:r>
      </w:fldSimple>
      <w:bookmarkEnd w:id="498"/>
      <w:r>
        <w:t>.  Experimental conditions to study the effect of frame number in the double inlet bed.</w:t>
      </w:r>
      <w:bookmarkEnd w:id="499"/>
    </w:p>
    <w:tbl>
      <w:tblPr>
        <w:tblStyle w:val="LightShading"/>
        <w:tblW w:w="5000" w:type="pct"/>
        <w:tblLook w:val="04A0" w:firstRow="1" w:lastRow="0" w:firstColumn="1" w:lastColumn="0" w:noHBand="0" w:noVBand="1"/>
      </w:tblPr>
      <w:tblGrid>
        <w:gridCol w:w="2585"/>
        <w:gridCol w:w="1834"/>
        <w:gridCol w:w="2270"/>
        <w:gridCol w:w="2553"/>
      </w:tblGrid>
      <w:tr w:rsidR="00922F2B" w:rsidRPr="00B24451" w14:paraId="273AF5C4" w14:textId="77777777" w:rsidTr="003E0D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pct"/>
            <w:tcBorders>
              <w:top w:val="single" w:sz="18" w:space="0" w:color="auto"/>
            </w:tcBorders>
            <w:shd w:val="clear" w:color="auto" w:fill="FFFFFF" w:themeFill="background1"/>
          </w:tcPr>
          <w:p w14:paraId="46713D1B" w14:textId="77777777" w:rsidR="00922F2B" w:rsidRPr="00B24451" w:rsidRDefault="00922F2B" w:rsidP="00EA5CD1">
            <w:pPr>
              <w:spacing w:line="276" w:lineRule="auto"/>
            </w:pPr>
            <w:r w:rsidRPr="00B24451">
              <w:t>Particle</w:t>
            </w:r>
          </w:p>
        </w:tc>
        <w:tc>
          <w:tcPr>
            <w:tcW w:w="992" w:type="pct"/>
            <w:tcBorders>
              <w:top w:val="single" w:sz="18" w:space="0" w:color="auto"/>
            </w:tcBorders>
            <w:shd w:val="clear" w:color="auto" w:fill="FFFFFF" w:themeFill="background1"/>
          </w:tcPr>
          <w:p w14:paraId="01420AC1" w14:textId="77777777" w:rsidR="00922F2B" w:rsidRPr="00B24451" w:rsidRDefault="00922F2B" w:rsidP="00EA5CD1">
            <w:pPr>
              <w:spacing w:line="276" w:lineRule="auto"/>
              <w:cnfStyle w:val="100000000000" w:firstRow="1" w:lastRow="0" w:firstColumn="0" w:lastColumn="0" w:oddVBand="0" w:evenVBand="0" w:oddHBand="0" w:evenHBand="0" w:firstRowFirstColumn="0" w:firstRowLastColumn="0" w:lastRowFirstColumn="0" w:lastRowLastColumn="0"/>
            </w:pPr>
            <w:r w:rsidRPr="00B24451">
              <w:t>Flow regime</w:t>
            </w:r>
          </w:p>
        </w:tc>
        <w:tc>
          <w:tcPr>
            <w:tcW w:w="1228" w:type="pct"/>
            <w:tcBorders>
              <w:top w:val="single" w:sz="18" w:space="0" w:color="auto"/>
            </w:tcBorders>
          </w:tcPr>
          <w:p w14:paraId="5DA34EB3" w14:textId="77777777" w:rsidR="00922F2B" w:rsidRPr="00B24451" w:rsidRDefault="00922F2B" w:rsidP="00EA5CD1">
            <w:pPr>
              <w:spacing w:line="276" w:lineRule="auto"/>
              <w:cnfStyle w:val="100000000000" w:firstRow="1" w:lastRow="0" w:firstColumn="0" w:lastColumn="0" w:oddVBand="0" w:evenVBand="0" w:oddHBand="0" w:evenHBand="0" w:firstRowFirstColumn="0" w:firstRowLastColumn="0" w:lastRowFirstColumn="0" w:lastRowLastColumn="0"/>
            </w:pPr>
            <w:r w:rsidRPr="00B24451">
              <w:t>Bed height (cm)</w:t>
            </w:r>
          </w:p>
        </w:tc>
        <w:tc>
          <w:tcPr>
            <w:tcW w:w="1381" w:type="pct"/>
            <w:tcBorders>
              <w:top w:val="single" w:sz="18" w:space="0" w:color="auto"/>
            </w:tcBorders>
          </w:tcPr>
          <w:p w14:paraId="5D0F18E5" w14:textId="77777777" w:rsidR="00922F2B" w:rsidRPr="00B24451" w:rsidRDefault="00922F2B" w:rsidP="00EA5CD1">
            <w:pPr>
              <w:spacing w:line="276" w:lineRule="auto"/>
              <w:cnfStyle w:val="100000000000" w:firstRow="1" w:lastRow="0" w:firstColumn="0" w:lastColumn="0" w:oddVBand="0" w:evenVBand="0" w:oddHBand="0" w:evenHBand="0" w:firstRowFirstColumn="0" w:firstRowLastColumn="0" w:lastRowFirstColumn="0" w:lastRowLastColumn="0"/>
            </w:pPr>
            <w:r>
              <w:t>Gas velocity</w:t>
            </w:r>
            <w:r w:rsidRPr="00B24451">
              <w:t xml:space="preserve"> (m/s)</w:t>
            </w:r>
          </w:p>
        </w:tc>
      </w:tr>
      <w:tr w:rsidR="00922F2B" w14:paraId="78E75A05" w14:textId="77777777" w:rsidTr="003E0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pct"/>
            <w:tcBorders>
              <w:bottom w:val="single" w:sz="18" w:space="0" w:color="auto"/>
            </w:tcBorders>
            <w:shd w:val="clear" w:color="auto" w:fill="auto"/>
          </w:tcPr>
          <w:p w14:paraId="1BF31B40" w14:textId="77777777" w:rsidR="00922F2B" w:rsidRPr="00B24451" w:rsidRDefault="00922F2B" w:rsidP="00EA5CD1">
            <w:pPr>
              <w:spacing w:line="276" w:lineRule="auto"/>
              <w:jc w:val="left"/>
              <w:rPr>
                <w:b w:val="0"/>
              </w:rPr>
            </w:pPr>
            <w:r w:rsidRPr="00B24451">
              <w:rPr>
                <w:b w:val="0"/>
                <w:szCs w:val="18"/>
              </w:rPr>
              <w:t>52 μm poly</w:t>
            </w:r>
            <w:r w:rsidR="003E0D4F">
              <w:rPr>
                <w:b w:val="0"/>
                <w:szCs w:val="18"/>
              </w:rPr>
              <w:t>styrene</w:t>
            </w:r>
          </w:p>
        </w:tc>
        <w:tc>
          <w:tcPr>
            <w:tcW w:w="992" w:type="pct"/>
            <w:tcBorders>
              <w:bottom w:val="single" w:sz="18" w:space="0" w:color="auto"/>
            </w:tcBorders>
            <w:shd w:val="clear" w:color="auto" w:fill="auto"/>
          </w:tcPr>
          <w:p w14:paraId="58691ED2" w14:textId="77777777" w:rsidR="00922F2B" w:rsidRDefault="00922F2B" w:rsidP="00EA5CD1">
            <w:pPr>
              <w:spacing w:line="276" w:lineRule="auto"/>
              <w:jc w:val="left"/>
              <w:cnfStyle w:val="000000100000" w:firstRow="0" w:lastRow="0" w:firstColumn="0" w:lastColumn="0" w:oddVBand="0" w:evenVBand="0" w:oddHBand="1" w:evenHBand="0" w:firstRowFirstColumn="0" w:firstRowLastColumn="0" w:lastRowFirstColumn="0" w:lastRowLastColumn="0"/>
            </w:pPr>
            <w:r>
              <w:t>Continuous</w:t>
            </w:r>
          </w:p>
        </w:tc>
        <w:tc>
          <w:tcPr>
            <w:tcW w:w="1228" w:type="pct"/>
            <w:tcBorders>
              <w:bottom w:val="single" w:sz="18" w:space="0" w:color="auto"/>
            </w:tcBorders>
            <w:shd w:val="clear" w:color="auto" w:fill="auto"/>
          </w:tcPr>
          <w:p w14:paraId="53D03D72" w14:textId="77777777" w:rsidR="00922F2B" w:rsidRDefault="00922F2B" w:rsidP="00EA5CD1">
            <w:pPr>
              <w:spacing w:line="276" w:lineRule="auto"/>
              <w:jc w:val="left"/>
              <w:cnfStyle w:val="000000100000" w:firstRow="0" w:lastRow="0" w:firstColumn="0" w:lastColumn="0" w:oddVBand="0" w:evenVBand="0" w:oddHBand="1" w:evenHBand="0" w:firstRowFirstColumn="0" w:firstRowLastColumn="0" w:lastRowFirstColumn="0" w:lastRowLastColumn="0"/>
              <w:rPr>
                <w:noProof/>
                <w:lang w:eastAsia="en-GB"/>
              </w:rPr>
            </w:pPr>
            <w:r>
              <w:t>10</w:t>
            </w:r>
          </w:p>
        </w:tc>
        <w:tc>
          <w:tcPr>
            <w:tcW w:w="1381" w:type="pct"/>
            <w:tcBorders>
              <w:bottom w:val="single" w:sz="18" w:space="0" w:color="auto"/>
            </w:tcBorders>
            <w:shd w:val="clear" w:color="auto" w:fill="auto"/>
          </w:tcPr>
          <w:p w14:paraId="76D2327A" w14:textId="77777777" w:rsidR="00922F2B" w:rsidRDefault="00922F2B" w:rsidP="00EA5CD1">
            <w:pPr>
              <w:spacing w:line="276" w:lineRule="auto"/>
              <w:jc w:val="left"/>
              <w:cnfStyle w:val="000000100000" w:firstRow="0" w:lastRow="0" w:firstColumn="0" w:lastColumn="0" w:oddVBand="0" w:evenVBand="0" w:oddHBand="1" w:evenHBand="0" w:firstRowFirstColumn="0" w:firstRowLastColumn="0" w:lastRowFirstColumn="0" w:lastRowLastColumn="0"/>
              <w:rPr>
                <w:noProof/>
                <w:lang w:eastAsia="en-GB"/>
              </w:rPr>
            </w:pPr>
            <w:r>
              <w:t>0.19-0.234</w:t>
            </w:r>
          </w:p>
        </w:tc>
      </w:tr>
    </w:tbl>
    <w:p w14:paraId="5E755AA4" w14:textId="77777777" w:rsidR="003E0D4F" w:rsidRDefault="003E0D4F" w:rsidP="00EA5CD1">
      <w:pPr>
        <w:spacing w:line="276" w:lineRule="auto"/>
      </w:pPr>
    </w:p>
    <w:p w14:paraId="572323E9" w14:textId="77777777" w:rsidR="00922F2B" w:rsidRDefault="00922F2B" w:rsidP="00EA5CD1">
      <w:pPr>
        <w:spacing w:line="276" w:lineRule="auto"/>
        <w:jc w:val="center"/>
      </w:pPr>
      <w:r>
        <w:rPr>
          <w:noProof/>
          <w:lang w:eastAsia="en-GB"/>
        </w:rPr>
        <w:drawing>
          <wp:inline distT="0" distB="0" distL="0" distR="0" wp14:anchorId="222BF502" wp14:editId="35C63432">
            <wp:extent cx="3476625" cy="2790825"/>
            <wp:effectExtent l="0" t="0" r="0" b="0"/>
            <wp:docPr id="9083" name="Chart 90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0"/>
              </a:graphicData>
            </a:graphic>
          </wp:inline>
        </w:drawing>
      </w:r>
    </w:p>
    <w:p w14:paraId="7A2595C8" w14:textId="2C09EC41" w:rsidR="00922F2B" w:rsidRDefault="00922F2B" w:rsidP="00EA5CD1">
      <w:pPr>
        <w:pStyle w:val="Caption"/>
        <w:spacing w:line="276" w:lineRule="auto"/>
      </w:pPr>
      <w:bookmarkStart w:id="500" w:name="_Ref456366256"/>
      <w:bookmarkStart w:id="501" w:name="_Toc474686675"/>
      <w:r>
        <w:t xml:space="preserve">Figure </w:t>
      </w:r>
      <w:fldSimple w:instr=" STYLEREF 1 \s ">
        <w:r w:rsidR="005D3AE0">
          <w:rPr>
            <w:noProof/>
          </w:rPr>
          <w:t>7</w:t>
        </w:r>
      </w:fldSimple>
      <w:r w:rsidR="00F02E7D">
        <w:noBreakHyphen/>
      </w:r>
      <w:fldSimple w:instr=" SEQ Figure \* ARABIC \s 1 ">
        <w:r w:rsidR="005D3AE0">
          <w:rPr>
            <w:noProof/>
          </w:rPr>
          <w:t>10</w:t>
        </w:r>
      </w:fldSimple>
      <w:bookmarkEnd w:id="500"/>
      <w:r>
        <w:rPr>
          <w:noProof/>
        </w:rPr>
        <w:t>.</w:t>
      </w:r>
      <w:r>
        <w:t xml:space="preserve">  Comparison of number of frames analysed for bubble population over increasing gas velocities, D</w:t>
      </w:r>
      <w:r w:rsidRPr="00511236">
        <w:rPr>
          <w:vertAlign w:val="subscript"/>
        </w:rPr>
        <w:t>p</w:t>
      </w:r>
      <w:r>
        <w:t xml:space="preserve"> = 52 μm, H</w:t>
      </w:r>
      <w:r w:rsidRPr="00511236">
        <w:rPr>
          <w:vertAlign w:val="subscript"/>
        </w:rPr>
        <w:t>o</w:t>
      </w:r>
      <w:r>
        <w:t xml:space="preserve"> = 10 cm, double inlet bed.</w:t>
      </w:r>
      <w:bookmarkEnd w:id="501"/>
    </w:p>
    <w:p w14:paraId="22F5285D" w14:textId="77777777" w:rsidR="00796192" w:rsidRDefault="00796192" w:rsidP="00796192">
      <w:pPr>
        <w:spacing w:line="276" w:lineRule="auto"/>
      </w:pPr>
    </w:p>
    <w:p w14:paraId="149B400E" w14:textId="77777777" w:rsidR="00796192" w:rsidRDefault="00796192" w:rsidP="00796192">
      <w:pPr>
        <w:spacing w:line="276" w:lineRule="auto"/>
      </w:pPr>
      <w:r>
        <w:t xml:space="preserve">Bubble average height and width were compared in </w:t>
      </w:r>
      <w:r>
        <w:fldChar w:fldCharType="begin"/>
      </w:r>
      <w:r>
        <w:instrText xml:space="preserve"> REF _Ref459717388 \h  \* MERGEFORMAT </w:instrText>
      </w:r>
      <w:r>
        <w:fldChar w:fldCharType="separate"/>
      </w:r>
      <w:r w:rsidR="005D3AE0">
        <w:t xml:space="preserve">Figure </w:t>
      </w:r>
      <w:r w:rsidR="005D3AE0">
        <w:rPr>
          <w:noProof/>
        </w:rPr>
        <w:t>7</w:t>
      </w:r>
      <w:r w:rsidR="005D3AE0">
        <w:rPr>
          <w:noProof/>
        </w:rPr>
        <w:noBreakHyphen/>
        <w:t>12</w:t>
      </w:r>
      <w:r>
        <w:fldChar w:fldCharType="end"/>
      </w:r>
      <w:r>
        <w:t>, which shows the change in average bubble dimensions over increasing gas velocities.  This showed that bubbles in the 52 μm polystyrene fluidised bed were wider than they were high.  This difference in size was small at the lower velocity of 0.2 m/s, but increased by 6.57 mm at 0.23 m/s (</w:t>
      </w:r>
      <w:r>
        <w:fldChar w:fldCharType="begin"/>
      </w:r>
      <w:r>
        <w:instrText xml:space="preserve"> REF _Ref459717388 \h  \* MERGEFORMAT </w:instrText>
      </w:r>
      <w:r>
        <w:fldChar w:fldCharType="separate"/>
      </w:r>
      <w:r w:rsidR="005D3AE0">
        <w:t xml:space="preserve">Figure </w:t>
      </w:r>
      <w:r w:rsidR="005D3AE0">
        <w:rPr>
          <w:noProof/>
        </w:rPr>
        <w:t>7</w:t>
      </w:r>
      <w:r w:rsidR="005D3AE0">
        <w:rPr>
          <w:noProof/>
        </w:rPr>
        <w:noBreakHyphen/>
        <w:t>12</w:t>
      </w:r>
      <w:r>
        <w:fldChar w:fldCharType="end"/>
      </w:r>
      <w:r>
        <w:t>).  These results have demonstrated that a frame number of 100 was not suitably high enough to accurately portray the effect of the imposed pulsation and that further study is required to determine the process controlling bubble formation in a pseudo 2D bed.</w:t>
      </w:r>
    </w:p>
    <w:p w14:paraId="65797475" w14:textId="77777777" w:rsidR="00796192" w:rsidRDefault="00796192" w:rsidP="00EA5CD1">
      <w:pPr>
        <w:spacing w:line="276" w:lineRule="auto"/>
        <w:jc w:val="center"/>
      </w:pPr>
    </w:p>
    <w:p w14:paraId="297C3CEF" w14:textId="77777777" w:rsidR="00922F2B" w:rsidRDefault="00922F2B" w:rsidP="00EA5CD1">
      <w:pPr>
        <w:spacing w:line="276" w:lineRule="auto"/>
        <w:jc w:val="center"/>
      </w:pPr>
      <w:r>
        <w:rPr>
          <w:noProof/>
          <w:lang w:eastAsia="en-GB"/>
        </w:rPr>
        <w:lastRenderedPageBreak/>
        <w:drawing>
          <wp:inline distT="0" distB="0" distL="0" distR="0" wp14:anchorId="746DA8CE" wp14:editId="5AD2D670">
            <wp:extent cx="3409950" cy="2914650"/>
            <wp:effectExtent l="0" t="0" r="0" b="0"/>
            <wp:docPr id="9084" name="Chart 908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1"/>
              </a:graphicData>
            </a:graphic>
          </wp:inline>
        </w:drawing>
      </w:r>
    </w:p>
    <w:p w14:paraId="1E3A5C11" w14:textId="5CB1CE4A" w:rsidR="003E0D4F" w:rsidRDefault="00922F2B" w:rsidP="00EA5CD1">
      <w:pPr>
        <w:spacing w:line="276" w:lineRule="auto"/>
      </w:pPr>
      <w:bookmarkStart w:id="502" w:name="_Ref456874819"/>
      <w:bookmarkStart w:id="503" w:name="_Toc474686676"/>
      <w:r>
        <w:t xml:space="preserve">Figure </w:t>
      </w:r>
      <w:fldSimple w:instr=" STYLEREF 1 \s ">
        <w:r w:rsidR="005D3AE0">
          <w:rPr>
            <w:noProof/>
          </w:rPr>
          <w:t>7</w:t>
        </w:r>
      </w:fldSimple>
      <w:r w:rsidR="00F02E7D">
        <w:noBreakHyphen/>
      </w:r>
      <w:fldSimple w:instr=" SEQ Figure \* ARABIC \s 1 ">
        <w:r w:rsidR="005D3AE0">
          <w:rPr>
            <w:noProof/>
          </w:rPr>
          <w:t>11</w:t>
        </w:r>
      </w:fldSimple>
      <w:bookmarkEnd w:id="502"/>
      <w:r>
        <w:rPr>
          <w:noProof/>
        </w:rPr>
        <w:t>.</w:t>
      </w:r>
      <w:r w:rsidRPr="00511236">
        <w:rPr>
          <w:b/>
        </w:rPr>
        <w:t xml:space="preserve">  </w:t>
      </w:r>
      <w:r>
        <w:t>Comparison of number of frames analysed for average maximum feret diameter over increasing gas velocities and showing error bars indicating standard error of the mean, D</w:t>
      </w:r>
      <w:r w:rsidRPr="00511236">
        <w:rPr>
          <w:vertAlign w:val="subscript"/>
        </w:rPr>
        <w:t>p</w:t>
      </w:r>
      <w:r>
        <w:t xml:space="preserve"> = 52 μm, H</w:t>
      </w:r>
      <w:r w:rsidRPr="00511236">
        <w:rPr>
          <w:vertAlign w:val="subscript"/>
        </w:rPr>
        <w:t>o</w:t>
      </w:r>
      <w:r>
        <w:t xml:space="preserve"> = 10 cm, double inlet bed.</w:t>
      </w:r>
      <w:bookmarkEnd w:id="503"/>
      <w:r w:rsidR="003E0D4F" w:rsidRPr="003E0D4F">
        <w:t xml:space="preserve"> </w:t>
      </w:r>
    </w:p>
    <w:p w14:paraId="092D62EA" w14:textId="77777777" w:rsidR="00796192" w:rsidRDefault="00796192" w:rsidP="00796192">
      <w:pPr>
        <w:spacing w:before="0" w:line="276" w:lineRule="auto"/>
        <w:jc w:val="center"/>
      </w:pPr>
    </w:p>
    <w:p w14:paraId="107E4805" w14:textId="77777777" w:rsidR="00922F2B" w:rsidRDefault="00922F2B" w:rsidP="00EA5CD1">
      <w:pPr>
        <w:spacing w:line="276" w:lineRule="auto"/>
        <w:jc w:val="center"/>
      </w:pPr>
      <w:r>
        <w:rPr>
          <w:noProof/>
          <w:lang w:eastAsia="en-GB"/>
        </w:rPr>
        <w:drawing>
          <wp:inline distT="0" distB="0" distL="0" distR="0" wp14:anchorId="314AFE36" wp14:editId="25072001">
            <wp:extent cx="4856085" cy="2831977"/>
            <wp:effectExtent l="0" t="0" r="1905" b="6985"/>
            <wp:docPr id="9085" name="Chart 90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2"/>
              </a:graphicData>
            </a:graphic>
          </wp:inline>
        </w:drawing>
      </w:r>
    </w:p>
    <w:p w14:paraId="579D93A6" w14:textId="3EB4AB64" w:rsidR="00922F2B" w:rsidRDefault="00922F2B" w:rsidP="00EA5CD1">
      <w:pPr>
        <w:pStyle w:val="Caption"/>
        <w:spacing w:line="276" w:lineRule="auto"/>
      </w:pPr>
      <w:bookmarkStart w:id="504" w:name="_Ref459717388"/>
      <w:bookmarkStart w:id="505" w:name="_Toc474686677"/>
      <w:r>
        <w:t xml:space="preserve">Figure </w:t>
      </w:r>
      <w:fldSimple w:instr=" STYLEREF 1 \s ">
        <w:r w:rsidR="005D3AE0">
          <w:rPr>
            <w:noProof/>
          </w:rPr>
          <w:t>7</w:t>
        </w:r>
      </w:fldSimple>
      <w:r w:rsidR="00F02E7D">
        <w:noBreakHyphen/>
      </w:r>
      <w:fldSimple w:instr=" SEQ Figure \* ARABIC \s 1 ">
        <w:r w:rsidR="005D3AE0">
          <w:rPr>
            <w:noProof/>
          </w:rPr>
          <w:t>12</w:t>
        </w:r>
      </w:fldSimple>
      <w:bookmarkEnd w:id="504"/>
      <w:r>
        <w:rPr>
          <w:noProof/>
        </w:rPr>
        <w:t>.</w:t>
      </w:r>
      <w:r w:rsidRPr="00511236">
        <w:rPr>
          <w:b/>
        </w:rPr>
        <w:t xml:space="preserve">  </w:t>
      </w:r>
      <w:r>
        <w:t>Comparison of number of frames analysed for average bubble width and height over increasing gas velocities, D</w:t>
      </w:r>
      <w:r w:rsidRPr="00511236">
        <w:rPr>
          <w:vertAlign w:val="subscript"/>
        </w:rPr>
        <w:t>p</w:t>
      </w:r>
      <w:r>
        <w:t xml:space="preserve"> = 52 μm, H</w:t>
      </w:r>
      <w:r w:rsidRPr="00511236">
        <w:rPr>
          <w:vertAlign w:val="subscript"/>
        </w:rPr>
        <w:t>o</w:t>
      </w:r>
      <w:r>
        <w:t xml:space="preserve"> = 10 cm, double inlet bed.</w:t>
      </w:r>
      <w:bookmarkEnd w:id="505"/>
    </w:p>
    <w:p w14:paraId="0396DAAC" w14:textId="77777777" w:rsidR="00796192" w:rsidRDefault="00796192" w:rsidP="00796192">
      <w:pPr>
        <w:spacing w:line="276" w:lineRule="auto"/>
      </w:pPr>
    </w:p>
    <w:p w14:paraId="027F6552" w14:textId="77777777" w:rsidR="00796192" w:rsidRPr="00137A56" w:rsidRDefault="00796192" w:rsidP="00796192">
      <w:pPr>
        <w:pStyle w:val="Heading2"/>
        <w:numPr>
          <w:ilvl w:val="1"/>
          <w:numId w:val="2"/>
        </w:numPr>
        <w:spacing w:line="276" w:lineRule="auto"/>
        <w:jc w:val="both"/>
        <w:rPr>
          <w:b/>
          <w:bCs/>
        </w:rPr>
      </w:pPr>
      <w:bookmarkStart w:id="506" w:name="_Toc474696432"/>
      <w:r w:rsidRPr="00137A56">
        <w:rPr>
          <w:b/>
          <w:bCs/>
        </w:rPr>
        <w:t>7.3</w:t>
      </w:r>
      <w:r w:rsidRPr="00137A56">
        <w:rPr>
          <w:b/>
          <w:bCs/>
        </w:rPr>
        <w:tab/>
        <w:t>Single inlet experiments</w:t>
      </w:r>
      <w:bookmarkEnd w:id="506"/>
    </w:p>
    <w:p w14:paraId="6C5EBAB3" w14:textId="77777777" w:rsidR="00796192" w:rsidRDefault="00796192" w:rsidP="00796192">
      <w:pPr>
        <w:spacing w:line="276" w:lineRule="auto"/>
      </w:pPr>
      <w:r>
        <w:t xml:space="preserve">Based on the results found in the double inlet study, a smaller range of parameters were examined for the single inlet study, and a greater number of frames were analysed.  This included reducing the initial static bed height to a single measurement, but decreasing the gas velocity increments to provide more detail.  </w:t>
      </w:r>
    </w:p>
    <w:p w14:paraId="6020A8E9" w14:textId="77777777" w:rsidR="00DB7212" w:rsidRDefault="00DB7212" w:rsidP="00EA5CD1">
      <w:pPr>
        <w:pStyle w:val="Heading3"/>
        <w:numPr>
          <w:ilvl w:val="2"/>
          <w:numId w:val="2"/>
        </w:numPr>
        <w:spacing w:line="276" w:lineRule="auto"/>
        <w:jc w:val="both"/>
      </w:pPr>
      <w:bookmarkStart w:id="507" w:name="_Toc474696433"/>
      <w:r>
        <w:lastRenderedPageBreak/>
        <w:t>7.3.1</w:t>
      </w:r>
      <w:r>
        <w:tab/>
        <w:t>Effect of flow regime on bubble formation</w:t>
      </w:r>
      <w:bookmarkEnd w:id="507"/>
    </w:p>
    <w:p w14:paraId="5FFCE762" w14:textId="22089398" w:rsidR="00DB7212" w:rsidRDefault="00DB7212" w:rsidP="00EA5CD1">
      <w:pPr>
        <w:spacing w:line="276" w:lineRule="auto"/>
      </w:pPr>
      <w:r>
        <w:t xml:space="preserve">The conditions studied for Group B and A particles in the single inlet bubble formation study are presented in </w:t>
      </w:r>
      <w:r>
        <w:fldChar w:fldCharType="begin"/>
      </w:r>
      <w:r>
        <w:instrText xml:space="preserve"> REF _Ref456876068 \h  \* MERGEFORMAT </w:instrText>
      </w:r>
      <w:r>
        <w:fldChar w:fldCharType="separate"/>
      </w:r>
      <w:r w:rsidR="005D3AE0">
        <w:t xml:space="preserve">Table </w:t>
      </w:r>
      <w:r w:rsidR="005D3AE0">
        <w:rPr>
          <w:noProof/>
        </w:rPr>
        <w:t>7</w:t>
      </w:r>
      <w:r w:rsidR="005D3AE0">
        <w:rPr>
          <w:noProof/>
        </w:rPr>
        <w:noBreakHyphen/>
        <w:t>4</w:t>
      </w:r>
      <w:r>
        <w:fldChar w:fldCharType="end"/>
      </w:r>
      <w:r>
        <w:t>.  The gas velocity increments were in 1.85x10</w:t>
      </w:r>
      <w:r w:rsidRPr="005A1DE4">
        <w:rPr>
          <w:vertAlign w:val="superscript"/>
        </w:rPr>
        <w:t>-3</w:t>
      </w:r>
      <w:r>
        <w:t xml:space="preserve"> m/s stages.  For the majority of studies, only one pulsed flow </w:t>
      </w:r>
      <w:r w:rsidR="00493B40">
        <w:t>frequency</w:t>
      </w:r>
      <w:r>
        <w:t xml:space="preserve"> was compared to the continuous flow regime.  As the back pressure and total weight of each bed varied depending on the particle type, the pulsation frequency found under each condition is repor</w:t>
      </w:r>
      <w:r w:rsidR="00AD4665">
        <w:t xml:space="preserve">ted independently.  </w:t>
      </w:r>
    </w:p>
    <w:p w14:paraId="657FDD2E" w14:textId="77777777" w:rsidR="0023313A" w:rsidRDefault="0023313A" w:rsidP="00EA5CD1">
      <w:pPr>
        <w:spacing w:line="276" w:lineRule="auto"/>
      </w:pPr>
    </w:p>
    <w:p w14:paraId="778B24FA" w14:textId="2E09CAC5" w:rsidR="00DB7212" w:rsidRDefault="00DB7212" w:rsidP="00EA5CD1">
      <w:pPr>
        <w:pStyle w:val="Caption"/>
        <w:spacing w:line="276" w:lineRule="auto"/>
      </w:pPr>
      <w:bookmarkStart w:id="508" w:name="_Ref456876068"/>
      <w:bookmarkStart w:id="509" w:name="_Toc474686781"/>
      <w:r>
        <w:t xml:space="preserve">Table </w:t>
      </w:r>
      <w:fldSimple w:instr=" STYLEREF 1 \s ">
        <w:r w:rsidR="005D3AE0">
          <w:rPr>
            <w:noProof/>
          </w:rPr>
          <w:t>7</w:t>
        </w:r>
      </w:fldSimple>
      <w:r>
        <w:noBreakHyphen/>
      </w:r>
      <w:fldSimple w:instr=" SEQ Table \* ARABIC \s 1 ">
        <w:r w:rsidR="005D3AE0">
          <w:rPr>
            <w:noProof/>
          </w:rPr>
          <w:t>4</w:t>
        </w:r>
      </w:fldSimple>
      <w:bookmarkEnd w:id="508"/>
      <w:r>
        <w:t>.  Single inlet bubble formation study conditions and repeats, indicating a sample rate of 1500 frames per condition.</w:t>
      </w:r>
      <w:bookmarkEnd w:id="509"/>
    </w:p>
    <w:tbl>
      <w:tblPr>
        <w:tblStyle w:val="LightShading"/>
        <w:tblW w:w="5000" w:type="pct"/>
        <w:tblLook w:val="04A0" w:firstRow="1" w:lastRow="0" w:firstColumn="1" w:lastColumn="0" w:noHBand="0" w:noVBand="1"/>
      </w:tblPr>
      <w:tblGrid>
        <w:gridCol w:w="1268"/>
        <w:gridCol w:w="1108"/>
        <w:gridCol w:w="1752"/>
        <w:gridCol w:w="2410"/>
        <w:gridCol w:w="1715"/>
        <w:gridCol w:w="989"/>
      </w:tblGrid>
      <w:tr w:rsidR="00DB7212" w14:paraId="00866F36" w14:textId="77777777" w:rsidTr="007961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 w:type="pct"/>
            <w:tcBorders>
              <w:top w:val="single" w:sz="18" w:space="0" w:color="auto"/>
            </w:tcBorders>
            <w:shd w:val="clear" w:color="auto" w:fill="FFFFFF" w:themeFill="background1"/>
          </w:tcPr>
          <w:p w14:paraId="301692D1" w14:textId="77777777" w:rsidR="00DB7212" w:rsidRDefault="00DB7212" w:rsidP="00EA5CD1">
            <w:pPr>
              <w:spacing w:before="0" w:line="276" w:lineRule="auto"/>
            </w:pPr>
            <w:r>
              <w:t>Particle</w:t>
            </w:r>
          </w:p>
        </w:tc>
        <w:tc>
          <w:tcPr>
            <w:tcW w:w="599" w:type="pct"/>
            <w:tcBorders>
              <w:top w:val="single" w:sz="18" w:space="0" w:color="auto"/>
            </w:tcBorders>
            <w:shd w:val="clear" w:color="auto" w:fill="FFFFFF" w:themeFill="background1"/>
          </w:tcPr>
          <w:p w14:paraId="6D0B2979" w14:textId="77777777" w:rsidR="00DB7212" w:rsidRDefault="00DB7212" w:rsidP="00EA5CD1">
            <w:pPr>
              <w:spacing w:before="0" w:line="276" w:lineRule="auto"/>
              <w:cnfStyle w:val="100000000000" w:firstRow="1" w:lastRow="0" w:firstColumn="0" w:lastColumn="0" w:oddVBand="0" w:evenVBand="0" w:oddHBand="0" w:evenHBand="0" w:firstRowFirstColumn="0" w:firstRowLastColumn="0" w:lastRowFirstColumn="0" w:lastRowLastColumn="0"/>
            </w:pPr>
            <w:r>
              <w:t>Size (μm)</w:t>
            </w:r>
          </w:p>
        </w:tc>
        <w:tc>
          <w:tcPr>
            <w:tcW w:w="948" w:type="pct"/>
            <w:tcBorders>
              <w:top w:val="single" w:sz="18" w:space="0" w:color="auto"/>
            </w:tcBorders>
            <w:shd w:val="clear" w:color="auto" w:fill="FFFFFF" w:themeFill="background1"/>
          </w:tcPr>
          <w:p w14:paraId="60430715" w14:textId="77777777" w:rsidR="00DB7212" w:rsidRDefault="00DB7212" w:rsidP="00EA5CD1">
            <w:pPr>
              <w:spacing w:before="0" w:line="276" w:lineRule="auto"/>
              <w:cnfStyle w:val="100000000000" w:firstRow="1" w:lastRow="0" w:firstColumn="0" w:lastColumn="0" w:oddVBand="0" w:evenVBand="0" w:oddHBand="0" w:evenHBand="0" w:firstRowFirstColumn="0" w:firstRowLastColumn="0" w:lastRowFirstColumn="0" w:lastRowLastColumn="0"/>
            </w:pPr>
            <w:r>
              <w:t>Bed height (cm)</w:t>
            </w:r>
          </w:p>
        </w:tc>
        <w:tc>
          <w:tcPr>
            <w:tcW w:w="1303" w:type="pct"/>
            <w:tcBorders>
              <w:top w:val="single" w:sz="18" w:space="0" w:color="auto"/>
            </w:tcBorders>
            <w:shd w:val="clear" w:color="auto" w:fill="FFFFFF" w:themeFill="background1"/>
          </w:tcPr>
          <w:p w14:paraId="0673A1D9" w14:textId="77777777" w:rsidR="00DB7212" w:rsidRDefault="00DB7212" w:rsidP="00EA5CD1">
            <w:pPr>
              <w:spacing w:before="0" w:line="276" w:lineRule="auto"/>
              <w:cnfStyle w:val="100000000000" w:firstRow="1" w:lastRow="0" w:firstColumn="0" w:lastColumn="0" w:oddVBand="0" w:evenVBand="0" w:oddHBand="0" w:evenHBand="0" w:firstRowFirstColumn="0" w:firstRowLastColumn="0" w:lastRowFirstColumn="0" w:lastRowLastColumn="0"/>
            </w:pPr>
            <w:r>
              <w:t>Flow regime</w:t>
            </w:r>
          </w:p>
        </w:tc>
        <w:tc>
          <w:tcPr>
            <w:tcW w:w="928" w:type="pct"/>
            <w:tcBorders>
              <w:top w:val="single" w:sz="18" w:space="0" w:color="auto"/>
            </w:tcBorders>
          </w:tcPr>
          <w:p w14:paraId="1D14C6EB" w14:textId="77777777" w:rsidR="00DB7212" w:rsidRDefault="00DB7212"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pPr>
            <w:r>
              <w:t>Gas velocity (x10</w:t>
            </w:r>
            <w:r w:rsidRPr="005A1DE4">
              <w:rPr>
                <w:vertAlign w:val="superscript"/>
              </w:rPr>
              <w:t>-3</w:t>
            </w:r>
            <w:r>
              <w:t>)(m/s)</w:t>
            </w:r>
          </w:p>
        </w:tc>
        <w:tc>
          <w:tcPr>
            <w:tcW w:w="535" w:type="pct"/>
            <w:tcBorders>
              <w:top w:val="single" w:sz="18" w:space="0" w:color="auto"/>
            </w:tcBorders>
          </w:tcPr>
          <w:p w14:paraId="411FEAFB" w14:textId="77777777" w:rsidR="00DB7212" w:rsidRDefault="00DB7212" w:rsidP="00EA5CD1">
            <w:pPr>
              <w:spacing w:before="0" w:line="276" w:lineRule="auto"/>
              <w:cnfStyle w:val="100000000000" w:firstRow="1" w:lastRow="0" w:firstColumn="0" w:lastColumn="0" w:oddVBand="0" w:evenVBand="0" w:oddHBand="0" w:evenHBand="0" w:firstRowFirstColumn="0" w:firstRowLastColumn="0" w:lastRowFirstColumn="0" w:lastRowLastColumn="0"/>
            </w:pPr>
            <w:r>
              <w:t>Repeats</w:t>
            </w:r>
          </w:p>
        </w:tc>
      </w:tr>
      <w:tr w:rsidR="00DB7212" w14:paraId="28E00BBC" w14:textId="77777777" w:rsidTr="007961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 w:type="pct"/>
            <w:shd w:val="clear" w:color="auto" w:fill="auto"/>
          </w:tcPr>
          <w:p w14:paraId="40651DCB" w14:textId="77777777" w:rsidR="00DB7212" w:rsidRPr="004F495B" w:rsidRDefault="00DB7212" w:rsidP="00EA5CD1">
            <w:pPr>
              <w:spacing w:before="0" w:line="276" w:lineRule="auto"/>
              <w:rPr>
                <w:b w:val="0"/>
              </w:rPr>
            </w:pPr>
            <w:r w:rsidRPr="004F495B">
              <w:rPr>
                <w:b w:val="0"/>
              </w:rPr>
              <w:t xml:space="preserve">Glass </w:t>
            </w:r>
          </w:p>
        </w:tc>
        <w:tc>
          <w:tcPr>
            <w:tcW w:w="599" w:type="pct"/>
            <w:shd w:val="clear" w:color="auto" w:fill="auto"/>
          </w:tcPr>
          <w:p w14:paraId="0234D0EA"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250</w:t>
            </w:r>
          </w:p>
        </w:tc>
        <w:tc>
          <w:tcPr>
            <w:tcW w:w="948" w:type="pct"/>
            <w:shd w:val="clear" w:color="auto" w:fill="auto"/>
          </w:tcPr>
          <w:p w14:paraId="3F3F499F"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15</w:t>
            </w:r>
          </w:p>
        </w:tc>
        <w:tc>
          <w:tcPr>
            <w:tcW w:w="1303" w:type="pct"/>
            <w:shd w:val="clear" w:color="auto" w:fill="auto"/>
          </w:tcPr>
          <w:p w14:paraId="79F81D78"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 xml:space="preserve">Continuous </w:t>
            </w:r>
          </w:p>
        </w:tc>
        <w:tc>
          <w:tcPr>
            <w:tcW w:w="928" w:type="pct"/>
            <w:shd w:val="clear" w:color="auto" w:fill="auto"/>
          </w:tcPr>
          <w:p w14:paraId="3E8F8B17"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1.85-2.78</w:t>
            </w:r>
          </w:p>
        </w:tc>
        <w:tc>
          <w:tcPr>
            <w:tcW w:w="535" w:type="pct"/>
            <w:shd w:val="clear" w:color="auto" w:fill="auto"/>
          </w:tcPr>
          <w:p w14:paraId="23D7CCFF"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3</w:t>
            </w:r>
          </w:p>
        </w:tc>
      </w:tr>
      <w:tr w:rsidR="00DB7212" w14:paraId="074B4A05" w14:textId="77777777" w:rsidTr="00796192">
        <w:tc>
          <w:tcPr>
            <w:cnfStyle w:val="001000000000" w:firstRow="0" w:lastRow="0" w:firstColumn="1" w:lastColumn="0" w:oddVBand="0" w:evenVBand="0" w:oddHBand="0" w:evenHBand="0" w:firstRowFirstColumn="0" w:firstRowLastColumn="0" w:lastRowFirstColumn="0" w:lastRowLastColumn="0"/>
            <w:tcW w:w="685" w:type="pct"/>
            <w:shd w:val="clear" w:color="auto" w:fill="auto"/>
          </w:tcPr>
          <w:p w14:paraId="362EEE82" w14:textId="77777777" w:rsidR="00DB7212" w:rsidRPr="004F495B" w:rsidRDefault="00DB7212" w:rsidP="00EA5CD1">
            <w:pPr>
              <w:spacing w:before="0" w:line="276" w:lineRule="auto"/>
              <w:rPr>
                <w:b w:val="0"/>
              </w:rPr>
            </w:pPr>
          </w:p>
        </w:tc>
        <w:tc>
          <w:tcPr>
            <w:tcW w:w="599" w:type="pct"/>
            <w:shd w:val="clear" w:color="auto" w:fill="auto"/>
          </w:tcPr>
          <w:p w14:paraId="4180C871"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948" w:type="pct"/>
            <w:shd w:val="clear" w:color="auto" w:fill="auto"/>
          </w:tcPr>
          <w:p w14:paraId="04968161"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303" w:type="pct"/>
            <w:shd w:val="clear" w:color="auto" w:fill="auto"/>
          </w:tcPr>
          <w:p w14:paraId="1CEE100D"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320 mm feedback loop</w:t>
            </w:r>
          </w:p>
        </w:tc>
        <w:tc>
          <w:tcPr>
            <w:tcW w:w="928" w:type="pct"/>
            <w:shd w:val="clear" w:color="auto" w:fill="auto"/>
          </w:tcPr>
          <w:p w14:paraId="73EA83D5"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2.41-2.78</w:t>
            </w:r>
          </w:p>
        </w:tc>
        <w:tc>
          <w:tcPr>
            <w:tcW w:w="535" w:type="pct"/>
            <w:shd w:val="clear" w:color="auto" w:fill="auto"/>
          </w:tcPr>
          <w:p w14:paraId="06D07CAA"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3</w:t>
            </w:r>
          </w:p>
        </w:tc>
      </w:tr>
      <w:tr w:rsidR="00DB7212" w14:paraId="1B69D9AD" w14:textId="77777777" w:rsidTr="007961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 w:type="pct"/>
            <w:shd w:val="clear" w:color="auto" w:fill="auto"/>
          </w:tcPr>
          <w:p w14:paraId="6E63677F" w14:textId="77777777" w:rsidR="00DB7212" w:rsidRPr="004F495B" w:rsidRDefault="00DB7212" w:rsidP="00EA5CD1">
            <w:pPr>
              <w:spacing w:before="0" w:line="276" w:lineRule="auto"/>
              <w:rPr>
                <w:b w:val="0"/>
              </w:rPr>
            </w:pPr>
            <w:r w:rsidRPr="004F495B">
              <w:rPr>
                <w:b w:val="0"/>
              </w:rPr>
              <w:t>Glass</w:t>
            </w:r>
          </w:p>
        </w:tc>
        <w:tc>
          <w:tcPr>
            <w:tcW w:w="599" w:type="pct"/>
            <w:shd w:val="clear" w:color="auto" w:fill="auto"/>
          </w:tcPr>
          <w:p w14:paraId="7686707D"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125</w:t>
            </w:r>
          </w:p>
        </w:tc>
        <w:tc>
          <w:tcPr>
            <w:tcW w:w="948" w:type="pct"/>
            <w:shd w:val="clear" w:color="auto" w:fill="auto"/>
          </w:tcPr>
          <w:p w14:paraId="1E966745"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15</w:t>
            </w:r>
          </w:p>
        </w:tc>
        <w:tc>
          <w:tcPr>
            <w:tcW w:w="1303" w:type="pct"/>
            <w:shd w:val="clear" w:color="auto" w:fill="auto"/>
          </w:tcPr>
          <w:p w14:paraId="0B047F49"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 xml:space="preserve">Continuous </w:t>
            </w:r>
          </w:p>
        </w:tc>
        <w:tc>
          <w:tcPr>
            <w:tcW w:w="928" w:type="pct"/>
            <w:shd w:val="clear" w:color="auto" w:fill="auto"/>
          </w:tcPr>
          <w:p w14:paraId="4693D65B"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1.11-2.78</w:t>
            </w:r>
          </w:p>
        </w:tc>
        <w:tc>
          <w:tcPr>
            <w:tcW w:w="535" w:type="pct"/>
            <w:shd w:val="clear" w:color="auto" w:fill="auto"/>
          </w:tcPr>
          <w:p w14:paraId="30933BCC"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3</w:t>
            </w:r>
          </w:p>
        </w:tc>
      </w:tr>
      <w:tr w:rsidR="00DB7212" w14:paraId="2CA5A4A6" w14:textId="77777777" w:rsidTr="00796192">
        <w:tc>
          <w:tcPr>
            <w:cnfStyle w:val="001000000000" w:firstRow="0" w:lastRow="0" w:firstColumn="1" w:lastColumn="0" w:oddVBand="0" w:evenVBand="0" w:oddHBand="0" w:evenHBand="0" w:firstRowFirstColumn="0" w:firstRowLastColumn="0" w:lastRowFirstColumn="0" w:lastRowLastColumn="0"/>
            <w:tcW w:w="685" w:type="pct"/>
            <w:shd w:val="clear" w:color="auto" w:fill="auto"/>
          </w:tcPr>
          <w:p w14:paraId="46D09026" w14:textId="77777777" w:rsidR="00DB7212" w:rsidRPr="004F495B" w:rsidRDefault="00DB7212" w:rsidP="00EA5CD1">
            <w:pPr>
              <w:spacing w:before="0" w:line="276" w:lineRule="auto"/>
              <w:rPr>
                <w:b w:val="0"/>
              </w:rPr>
            </w:pPr>
          </w:p>
        </w:tc>
        <w:tc>
          <w:tcPr>
            <w:tcW w:w="599" w:type="pct"/>
            <w:shd w:val="clear" w:color="auto" w:fill="auto"/>
          </w:tcPr>
          <w:p w14:paraId="4A36D486"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948" w:type="pct"/>
            <w:shd w:val="clear" w:color="auto" w:fill="auto"/>
          </w:tcPr>
          <w:p w14:paraId="348406E6"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303" w:type="pct"/>
            <w:shd w:val="clear" w:color="auto" w:fill="auto"/>
          </w:tcPr>
          <w:p w14:paraId="480986D0"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320 mm feedback loop</w:t>
            </w:r>
          </w:p>
        </w:tc>
        <w:tc>
          <w:tcPr>
            <w:tcW w:w="928" w:type="pct"/>
            <w:shd w:val="clear" w:color="auto" w:fill="auto"/>
          </w:tcPr>
          <w:p w14:paraId="3085AA90"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2.41-2.78</w:t>
            </w:r>
          </w:p>
        </w:tc>
        <w:tc>
          <w:tcPr>
            <w:tcW w:w="535" w:type="pct"/>
            <w:shd w:val="clear" w:color="auto" w:fill="auto"/>
          </w:tcPr>
          <w:p w14:paraId="12ED175A"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3</w:t>
            </w:r>
          </w:p>
        </w:tc>
      </w:tr>
      <w:tr w:rsidR="00DB7212" w14:paraId="6C48D5DE" w14:textId="77777777" w:rsidTr="007961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 w:type="pct"/>
            <w:shd w:val="clear" w:color="auto" w:fill="auto"/>
          </w:tcPr>
          <w:p w14:paraId="69AA3CAF" w14:textId="77777777" w:rsidR="00DB7212" w:rsidRPr="004F495B" w:rsidRDefault="00DB7212" w:rsidP="00EA5CD1">
            <w:pPr>
              <w:spacing w:before="0" w:line="276" w:lineRule="auto"/>
              <w:rPr>
                <w:b w:val="0"/>
              </w:rPr>
            </w:pPr>
            <w:r w:rsidRPr="004F495B">
              <w:rPr>
                <w:b w:val="0"/>
              </w:rPr>
              <w:t>Glass</w:t>
            </w:r>
          </w:p>
        </w:tc>
        <w:tc>
          <w:tcPr>
            <w:tcW w:w="599" w:type="pct"/>
            <w:shd w:val="clear" w:color="auto" w:fill="auto"/>
          </w:tcPr>
          <w:p w14:paraId="42E6F13F"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90</w:t>
            </w:r>
          </w:p>
        </w:tc>
        <w:tc>
          <w:tcPr>
            <w:tcW w:w="948" w:type="pct"/>
            <w:shd w:val="clear" w:color="auto" w:fill="auto"/>
          </w:tcPr>
          <w:p w14:paraId="30C1D867"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15</w:t>
            </w:r>
          </w:p>
        </w:tc>
        <w:tc>
          <w:tcPr>
            <w:tcW w:w="1303" w:type="pct"/>
            <w:shd w:val="clear" w:color="auto" w:fill="auto"/>
          </w:tcPr>
          <w:p w14:paraId="1797AB15"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 xml:space="preserve">Continuous </w:t>
            </w:r>
          </w:p>
        </w:tc>
        <w:tc>
          <w:tcPr>
            <w:tcW w:w="928" w:type="pct"/>
            <w:shd w:val="clear" w:color="auto" w:fill="auto"/>
          </w:tcPr>
          <w:p w14:paraId="308AF8EE"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1.11-2.78</w:t>
            </w:r>
          </w:p>
        </w:tc>
        <w:tc>
          <w:tcPr>
            <w:tcW w:w="535" w:type="pct"/>
            <w:shd w:val="clear" w:color="auto" w:fill="auto"/>
          </w:tcPr>
          <w:p w14:paraId="5E7C940E"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3</w:t>
            </w:r>
          </w:p>
        </w:tc>
      </w:tr>
      <w:tr w:rsidR="00DB7212" w14:paraId="66D3D7C1" w14:textId="77777777" w:rsidTr="00796192">
        <w:tc>
          <w:tcPr>
            <w:cnfStyle w:val="001000000000" w:firstRow="0" w:lastRow="0" w:firstColumn="1" w:lastColumn="0" w:oddVBand="0" w:evenVBand="0" w:oddHBand="0" w:evenHBand="0" w:firstRowFirstColumn="0" w:firstRowLastColumn="0" w:lastRowFirstColumn="0" w:lastRowLastColumn="0"/>
            <w:tcW w:w="685" w:type="pct"/>
            <w:shd w:val="clear" w:color="auto" w:fill="auto"/>
          </w:tcPr>
          <w:p w14:paraId="41419E5C" w14:textId="77777777" w:rsidR="00DB7212" w:rsidRPr="004F495B" w:rsidRDefault="00DB7212" w:rsidP="00EA5CD1">
            <w:pPr>
              <w:spacing w:before="0" w:line="276" w:lineRule="auto"/>
              <w:rPr>
                <w:b w:val="0"/>
              </w:rPr>
            </w:pPr>
          </w:p>
        </w:tc>
        <w:tc>
          <w:tcPr>
            <w:tcW w:w="599" w:type="pct"/>
            <w:shd w:val="clear" w:color="auto" w:fill="auto"/>
          </w:tcPr>
          <w:p w14:paraId="0D64FAE1"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948" w:type="pct"/>
            <w:shd w:val="clear" w:color="auto" w:fill="auto"/>
          </w:tcPr>
          <w:p w14:paraId="75F939D7"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303" w:type="pct"/>
            <w:shd w:val="clear" w:color="auto" w:fill="auto"/>
          </w:tcPr>
          <w:p w14:paraId="752CDE78"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320 mm feedback loop</w:t>
            </w:r>
          </w:p>
        </w:tc>
        <w:tc>
          <w:tcPr>
            <w:tcW w:w="928" w:type="pct"/>
            <w:shd w:val="clear" w:color="auto" w:fill="auto"/>
          </w:tcPr>
          <w:p w14:paraId="555F9B0D"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2.41-2.78</w:t>
            </w:r>
          </w:p>
        </w:tc>
        <w:tc>
          <w:tcPr>
            <w:tcW w:w="535" w:type="pct"/>
            <w:shd w:val="clear" w:color="auto" w:fill="auto"/>
          </w:tcPr>
          <w:p w14:paraId="4FCC2C7F"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3</w:t>
            </w:r>
          </w:p>
        </w:tc>
      </w:tr>
      <w:tr w:rsidR="00DB7212" w14:paraId="5BBC784B" w14:textId="77777777" w:rsidTr="007961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 w:type="pct"/>
            <w:shd w:val="clear" w:color="auto" w:fill="auto"/>
          </w:tcPr>
          <w:p w14:paraId="6808FC39" w14:textId="155BF202" w:rsidR="00DB7212" w:rsidRPr="004F495B" w:rsidRDefault="00DB7212" w:rsidP="00EA5CD1">
            <w:pPr>
              <w:spacing w:before="0" w:line="276" w:lineRule="auto"/>
              <w:rPr>
                <w:b w:val="0"/>
              </w:rPr>
            </w:pPr>
            <w:r w:rsidRPr="004F495B">
              <w:rPr>
                <w:b w:val="0"/>
              </w:rPr>
              <w:t>Poly</w:t>
            </w:r>
            <w:r w:rsidR="00BD3DD1">
              <w:rPr>
                <w:b w:val="0"/>
              </w:rPr>
              <w:t>styrene</w:t>
            </w:r>
          </w:p>
        </w:tc>
        <w:tc>
          <w:tcPr>
            <w:tcW w:w="599" w:type="pct"/>
            <w:shd w:val="clear" w:color="auto" w:fill="auto"/>
          </w:tcPr>
          <w:p w14:paraId="3BC1133D"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83</w:t>
            </w:r>
          </w:p>
        </w:tc>
        <w:tc>
          <w:tcPr>
            <w:tcW w:w="948" w:type="pct"/>
            <w:shd w:val="clear" w:color="auto" w:fill="auto"/>
          </w:tcPr>
          <w:p w14:paraId="790BE0A6"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15</w:t>
            </w:r>
          </w:p>
        </w:tc>
        <w:tc>
          <w:tcPr>
            <w:tcW w:w="1303" w:type="pct"/>
            <w:shd w:val="clear" w:color="auto" w:fill="auto"/>
          </w:tcPr>
          <w:p w14:paraId="57B64A2C"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 xml:space="preserve">Continuous </w:t>
            </w:r>
          </w:p>
        </w:tc>
        <w:tc>
          <w:tcPr>
            <w:tcW w:w="928" w:type="pct"/>
            <w:shd w:val="clear" w:color="auto" w:fill="auto"/>
          </w:tcPr>
          <w:p w14:paraId="07485C38"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5.55-2.59</w:t>
            </w:r>
          </w:p>
        </w:tc>
        <w:tc>
          <w:tcPr>
            <w:tcW w:w="535" w:type="pct"/>
            <w:shd w:val="clear" w:color="auto" w:fill="auto"/>
          </w:tcPr>
          <w:p w14:paraId="7E0688D6"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3</w:t>
            </w:r>
          </w:p>
        </w:tc>
      </w:tr>
      <w:tr w:rsidR="00DB7212" w14:paraId="4CC3C01A" w14:textId="77777777" w:rsidTr="00796192">
        <w:tc>
          <w:tcPr>
            <w:cnfStyle w:val="001000000000" w:firstRow="0" w:lastRow="0" w:firstColumn="1" w:lastColumn="0" w:oddVBand="0" w:evenVBand="0" w:oddHBand="0" w:evenHBand="0" w:firstRowFirstColumn="0" w:firstRowLastColumn="0" w:lastRowFirstColumn="0" w:lastRowLastColumn="0"/>
            <w:tcW w:w="685" w:type="pct"/>
            <w:shd w:val="clear" w:color="auto" w:fill="auto"/>
          </w:tcPr>
          <w:p w14:paraId="685FCD81" w14:textId="77777777" w:rsidR="00DB7212" w:rsidRPr="004F495B" w:rsidRDefault="00DB7212" w:rsidP="00EA5CD1">
            <w:pPr>
              <w:spacing w:before="0" w:line="276" w:lineRule="auto"/>
              <w:rPr>
                <w:b w:val="0"/>
              </w:rPr>
            </w:pPr>
          </w:p>
        </w:tc>
        <w:tc>
          <w:tcPr>
            <w:tcW w:w="599" w:type="pct"/>
            <w:shd w:val="clear" w:color="auto" w:fill="auto"/>
          </w:tcPr>
          <w:p w14:paraId="3E5BBC28"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948" w:type="pct"/>
            <w:shd w:val="clear" w:color="auto" w:fill="auto"/>
          </w:tcPr>
          <w:p w14:paraId="604E32C1"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303" w:type="pct"/>
            <w:shd w:val="clear" w:color="auto" w:fill="auto"/>
          </w:tcPr>
          <w:p w14:paraId="32FE095B"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320 mm feedback loop</w:t>
            </w:r>
          </w:p>
        </w:tc>
        <w:tc>
          <w:tcPr>
            <w:tcW w:w="928" w:type="pct"/>
            <w:shd w:val="clear" w:color="auto" w:fill="auto"/>
          </w:tcPr>
          <w:p w14:paraId="56B9A978"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2.41-2.59</w:t>
            </w:r>
          </w:p>
        </w:tc>
        <w:tc>
          <w:tcPr>
            <w:tcW w:w="535" w:type="pct"/>
            <w:shd w:val="clear" w:color="auto" w:fill="auto"/>
          </w:tcPr>
          <w:p w14:paraId="2BA75063"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3</w:t>
            </w:r>
          </w:p>
        </w:tc>
      </w:tr>
      <w:tr w:rsidR="00DB7212" w14:paraId="1F6E2F13" w14:textId="77777777" w:rsidTr="007961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 w:type="pct"/>
            <w:shd w:val="clear" w:color="auto" w:fill="auto"/>
          </w:tcPr>
          <w:p w14:paraId="0CAD92FE" w14:textId="6CB5FB2E" w:rsidR="00DB7212" w:rsidRPr="004F495B" w:rsidRDefault="00DB7212" w:rsidP="00EA5CD1">
            <w:pPr>
              <w:spacing w:before="0" w:line="276" w:lineRule="auto"/>
              <w:rPr>
                <w:b w:val="0"/>
              </w:rPr>
            </w:pPr>
            <w:r w:rsidRPr="004F495B">
              <w:rPr>
                <w:b w:val="0"/>
              </w:rPr>
              <w:t>Poly</w:t>
            </w:r>
            <w:r w:rsidR="00BD3DD1">
              <w:rPr>
                <w:b w:val="0"/>
              </w:rPr>
              <w:t>styrene</w:t>
            </w:r>
          </w:p>
        </w:tc>
        <w:tc>
          <w:tcPr>
            <w:tcW w:w="599" w:type="pct"/>
            <w:shd w:val="clear" w:color="auto" w:fill="auto"/>
          </w:tcPr>
          <w:p w14:paraId="79ECE32D"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83</w:t>
            </w:r>
          </w:p>
        </w:tc>
        <w:tc>
          <w:tcPr>
            <w:tcW w:w="948" w:type="pct"/>
            <w:shd w:val="clear" w:color="auto" w:fill="auto"/>
          </w:tcPr>
          <w:p w14:paraId="0FD42B70"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7.5</w:t>
            </w:r>
          </w:p>
        </w:tc>
        <w:tc>
          <w:tcPr>
            <w:tcW w:w="1303" w:type="pct"/>
            <w:shd w:val="clear" w:color="auto" w:fill="auto"/>
          </w:tcPr>
          <w:p w14:paraId="5993255A"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 xml:space="preserve">Continuous </w:t>
            </w:r>
          </w:p>
        </w:tc>
        <w:tc>
          <w:tcPr>
            <w:tcW w:w="928" w:type="pct"/>
            <w:shd w:val="clear" w:color="auto" w:fill="auto"/>
          </w:tcPr>
          <w:p w14:paraId="7D0CDA57"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7.41-2.59</w:t>
            </w:r>
          </w:p>
        </w:tc>
        <w:tc>
          <w:tcPr>
            <w:tcW w:w="535" w:type="pct"/>
            <w:shd w:val="clear" w:color="auto" w:fill="auto"/>
          </w:tcPr>
          <w:p w14:paraId="712123FA"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3</w:t>
            </w:r>
          </w:p>
        </w:tc>
      </w:tr>
      <w:tr w:rsidR="00DB7212" w14:paraId="7D1E02F9" w14:textId="77777777" w:rsidTr="00796192">
        <w:tc>
          <w:tcPr>
            <w:cnfStyle w:val="001000000000" w:firstRow="0" w:lastRow="0" w:firstColumn="1" w:lastColumn="0" w:oddVBand="0" w:evenVBand="0" w:oddHBand="0" w:evenHBand="0" w:firstRowFirstColumn="0" w:firstRowLastColumn="0" w:lastRowFirstColumn="0" w:lastRowLastColumn="0"/>
            <w:tcW w:w="685" w:type="pct"/>
            <w:shd w:val="clear" w:color="auto" w:fill="auto"/>
          </w:tcPr>
          <w:p w14:paraId="6110AC1D" w14:textId="77777777" w:rsidR="00DB7212" w:rsidRDefault="00DB7212" w:rsidP="00EA5CD1">
            <w:pPr>
              <w:spacing w:before="0" w:line="276" w:lineRule="auto"/>
            </w:pPr>
          </w:p>
        </w:tc>
        <w:tc>
          <w:tcPr>
            <w:tcW w:w="599" w:type="pct"/>
            <w:shd w:val="clear" w:color="auto" w:fill="auto"/>
          </w:tcPr>
          <w:p w14:paraId="57A7C7EC"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948" w:type="pct"/>
            <w:shd w:val="clear" w:color="auto" w:fill="auto"/>
          </w:tcPr>
          <w:p w14:paraId="5AAD9E72"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303" w:type="pct"/>
            <w:shd w:val="clear" w:color="auto" w:fill="auto"/>
          </w:tcPr>
          <w:p w14:paraId="51A462F7"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320 mm feedback loop</w:t>
            </w:r>
          </w:p>
        </w:tc>
        <w:tc>
          <w:tcPr>
            <w:tcW w:w="928" w:type="pct"/>
            <w:shd w:val="clear" w:color="auto" w:fill="auto"/>
          </w:tcPr>
          <w:p w14:paraId="2A75789F"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2.41-2.59</w:t>
            </w:r>
          </w:p>
        </w:tc>
        <w:tc>
          <w:tcPr>
            <w:tcW w:w="535" w:type="pct"/>
            <w:shd w:val="clear" w:color="auto" w:fill="auto"/>
          </w:tcPr>
          <w:p w14:paraId="77A12BE6"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3</w:t>
            </w:r>
          </w:p>
        </w:tc>
      </w:tr>
      <w:tr w:rsidR="00DB7212" w14:paraId="34BE98AF" w14:textId="77777777" w:rsidTr="007961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 w:type="pct"/>
            <w:shd w:val="clear" w:color="auto" w:fill="auto"/>
          </w:tcPr>
          <w:p w14:paraId="0365045F" w14:textId="77777777" w:rsidR="00DB7212" w:rsidRDefault="00DB7212" w:rsidP="00EA5CD1">
            <w:pPr>
              <w:spacing w:before="0" w:line="276" w:lineRule="auto"/>
            </w:pPr>
          </w:p>
        </w:tc>
        <w:tc>
          <w:tcPr>
            <w:tcW w:w="599" w:type="pct"/>
            <w:shd w:val="clear" w:color="auto" w:fill="auto"/>
          </w:tcPr>
          <w:p w14:paraId="55655201"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948" w:type="pct"/>
            <w:shd w:val="clear" w:color="auto" w:fill="auto"/>
          </w:tcPr>
          <w:p w14:paraId="2B07D19F"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303" w:type="pct"/>
            <w:shd w:val="clear" w:color="auto" w:fill="auto"/>
          </w:tcPr>
          <w:p w14:paraId="660191C2"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350 mm feedback loop</w:t>
            </w:r>
          </w:p>
        </w:tc>
        <w:tc>
          <w:tcPr>
            <w:tcW w:w="928" w:type="pct"/>
            <w:shd w:val="clear" w:color="auto" w:fill="auto"/>
          </w:tcPr>
          <w:p w14:paraId="6541A6E0"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2.59</w:t>
            </w:r>
          </w:p>
        </w:tc>
        <w:tc>
          <w:tcPr>
            <w:tcW w:w="535" w:type="pct"/>
            <w:shd w:val="clear" w:color="auto" w:fill="auto"/>
          </w:tcPr>
          <w:p w14:paraId="22ABD2B1"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3</w:t>
            </w:r>
          </w:p>
        </w:tc>
      </w:tr>
      <w:tr w:rsidR="00DB7212" w14:paraId="08D0DB48" w14:textId="77777777" w:rsidTr="00796192">
        <w:tc>
          <w:tcPr>
            <w:cnfStyle w:val="001000000000" w:firstRow="0" w:lastRow="0" w:firstColumn="1" w:lastColumn="0" w:oddVBand="0" w:evenVBand="0" w:oddHBand="0" w:evenHBand="0" w:firstRowFirstColumn="0" w:firstRowLastColumn="0" w:lastRowFirstColumn="0" w:lastRowLastColumn="0"/>
            <w:tcW w:w="685" w:type="pct"/>
            <w:tcBorders>
              <w:bottom w:val="single" w:sz="18" w:space="0" w:color="auto"/>
            </w:tcBorders>
          </w:tcPr>
          <w:p w14:paraId="0EF436E3" w14:textId="77777777" w:rsidR="00DB7212" w:rsidRDefault="00DB7212" w:rsidP="00EA5CD1">
            <w:pPr>
              <w:spacing w:before="0" w:line="276" w:lineRule="auto"/>
            </w:pPr>
          </w:p>
        </w:tc>
        <w:tc>
          <w:tcPr>
            <w:tcW w:w="599" w:type="pct"/>
            <w:tcBorders>
              <w:bottom w:val="single" w:sz="18" w:space="0" w:color="auto"/>
            </w:tcBorders>
          </w:tcPr>
          <w:p w14:paraId="49EA569D"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948" w:type="pct"/>
            <w:tcBorders>
              <w:bottom w:val="single" w:sz="18" w:space="0" w:color="auto"/>
            </w:tcBorders>
            <w:shd w:val="clear" w:color="auto" w:fill="auto"/>
          </w:tcPr>
          <w:p w14:paraId="3E09AF0F"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303" w:type="pct"/>
            <w:tcBorders>
              <w:bottom w:val="single" w:sz="18" w:space="0" w:color="auto"/>
            </w:tcBorders>
            <w:shd w:val="clear" w:color="auto" w:fill="auto"/>
          </w:tcPr>
          <w:p w14:paraId="148DAD1E"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400 mm feedback loop</w:t>
            </w:r>
          </w:p>
        </w:tc>
        <w:tc>
          <w:tcPr>
            <w:tcW w:w="928" w:type="pct"/>
            <w:tcBorders>
              <w:bottom w:val="single" w:sz="18" w:space="0" w:color="auto"/>
            </w:tcBorders>
            <w:shd w:val="clear" w:color="auto" w:fill="auto"/>
          </w:tcPr>
          <w:p w14:paraId="1A370322"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2.59</w:t>
            </w:r>
          </w:p>
        </w:tc>
        <w:tc>
          <w:tcPr>
            <w:tcW w:w="535" w:type="pct"/>
            <w:tcBorders>
              <w:bottom w:val="single" w:sz="18" w:space="0" w:color="auto"/>
            </w:tcBorders>
            <w:shd w:val="clear" w:color="auto" w:fill="auto"/>
          </w:tcPr>
          <w:p w14:paraId="4B8001C6"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3</w:t>
            </w:r>
          </w:p>
        </w:tc>
      </w:tr>
    </w:tbl>
    <w:p w14:paraId="6B01E2F9" w14:textId="77777777" w:rsidR="00796192" w:rsidRDefault="00796192" w:rsidP="00796192">
      <w:pPr>
        <w:spacing w:line="276" w:lineRule="auto"/>
      </w:pPr>
    </w:p>
    <w:p w14:paraId="7ED6AECF" w14:textId="77777777" w:rsidR="00796192" w:rsidRDefault="00796192" w:rsidP="00796192">
      <w:pPr>
        <w:spacing w:line="276" w:lineRule="auto"/>
      </w:pPr>
      <w:r>
        <w:t xml:space="preserve">The average bubble horizontal diameter was measured for a total of 1,500 frames, with three repeats.  As </w:t>
      </w:r>
      <w:r>
        <w:fldChar w:fldCharType="begin"/>
      </w:r>
      <w:r>
        <w:instrText xml:space="preserve"> REF _Ref461549435 \h  \* MERGEFORMAT </w:instrText>
      </w:r>
      <w:r>
        <w:fldChar w:fldCharType="separate"/>
      </w:r>
      <w:r w:rsidR="005D3AE0">
        <w:t xml:space="preserve">Figure </w:t>
      </w:r>
      <w:r w:rsidR="005D3AE0">
        <w:rPr>
          <w:noProof/>
        </w:rPr>
        <w:t>7</w:t>
      </w:r>
      <w:r w:rsidR="005D3AE0">
        <w:rPr>
          <w:noProof/>
        </w:rPr>
        <w:noBreakHyphen/>
        <w:t>7</w:t>
      </w:r>
      <w:r>
        <w:fldChar w:fldCharType="end"/>
      </w:r>
      <w:r>
        <w:t xml:space="preserve"> shows, analysing a bubble based on feret diameter, width and height produces similar results.  For this reason, horizontal diameter was used as a representative indicator of bubble shape.  </w:t>
      </w:r>
      <w:r>
        <w:fldChar w:fldCharType="begin"/>
      </w:r>
      <w:r>
        <w:instrText xml:space="preserve"> REF _Ref456881775 \h  \* MERGEFORMAT </w:instrText>
      </w:r>
      <w:r>
        <w:fldChar w:fldCharType="separate"/>
      </w:r>
      <w:r w:rsidR="005D3AE0">
        <w:t xml:space="preserve">Figure </w:t>
      </w:r>
      <w:r w:rsidR="005D3AE0">
        <w:rPr>
          <w:noProof/>
        </w:rPr>
        <w:t>7</w:t>
      </w:r>
      <w:r w:rsidR="005D3AE0">
        <w:rPr>
          <w:noProof/>
        </w:rPr>
        <w:noBreakHyphen/>
        <w:t>13</w:t>
      </w:r>
      <w:r>
        <w:fldChar w:fldCharType="end"/>
      </w:r>
      <w:r>
        <w:t xml:space="preserve"> shows the % proportion of bubble sizes recorded at a range of gas velocities under the continuous flow regime.  Bubble sizes were categorised into 1 mm brackets.  This demonstrated that the bubble diameter increased at greater gas velocities within a greater range.  At 1.85x10</w:t>
      </w:r>
      <w:r w:rsidRPr="00333E94">
        <w:rPr>
          <w:vertAlign w:val="superscript"/>
        </w:rPr>
        <w:t>-3</w:t>
      </w:r>
      <w:r>
        <w:t xml:space="preserve"> m/s, the average bubble horizontal diameter in the bed was 11.98 mm under continuous flow but increased to 23.6 mm at 2.78x10</w:t>
      </w:r>
      <w:r w:rsidRPr="00333E94">
        <w:rPr>
          <w:vertAlign w:val="superscript"/>
        </w:rPr>
        <w:t>-3</w:t>
      </w:r>
      <w:r>
        <w:t xml:space="preserve"> m/s.  </w:t>
      </w:r>
    </w:p>
    <w:p w14:paraId="0CFD430C" w14:textId="77777777" w:rsidR="00796192" w:rsidRDefault="00796192" w:rsidP="00796192">
      <w:pPr>
        <w:spacing w:line="276" w:lineRule="auto"/>
      </w:pPr>
    </w:p>
    <w:p w14:paraId="4F78FE2C" w14:textId="77777777" w:rsidR="003E0D4F" w:rsidRDefault="003E0D4F" w:rsidP="00EA5CD1">
      <w:pPr>
        <w:spacing w:line="276" w:lineRule="auto"/>
      </w:pPr>
    </w:p>
    <w:p w14:paraId="6FBBAD7B" w14:textId="77777777" w:rsidR="00DB7212" w:rsidRDefault="00DB7212" w:rsidP="00EA5CD1">
      <w:pPr>
        <w:spacing w:line="276" w:lineRule="auto"/>
      </w:pPr>
      <w:r>
        <w:rPr>
          <w:noProof/>
          <w:lang w:eastAsia="en-GB"/>
        </w:rPr>
        <w:lastRenderedPageBreak/>
        <w:drawing>
          <wp:inline distT="0" distB="0" distL="0" distR="0" wp14:anchorId="1D639DA8" wp14:editId="11A400F6">
            <wp:extent cx="5708342" cy="3338004"/>
            <wp:effectExtent l="0" t="0" r="6985" b="0"/>
            <wp:docPr id="9086" name="Chart 908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3"/>
              </a:graphicData>
            </a:graphic>
          </wp:inline>
        </w:drawing>
      </w:r>
    </w:p>
    <w:p w14:paraId="0DFB3D2D" w14:textId="7A8C4DD2" w:rsidR="00DB7212" w:rsidRDefault="00DB7212" w:rsidP="00EA5CD1">
      <w:pPr>
        <w:pStyle w:val="Caption"/>
        <w:spacing w:line="276" w:lineRule="auto"/>
      </w:pPr>
      <w:bookmarkStart w:id="510" w:name="_Ref456881775"/>
      <w:bookmarkStart w:id="511" w:name="_Toc474686678"/>
      <w:r>
        <w:t xml:space="preserve">Figure </w:t>
      </w:r>
      <w:fldSimple w:instr=" STYLEREF 1 \s ">
        <w:r w:rsidR="005D3AE0">
          <w:rPr>
            <w:noProof/>
          </w:rPr>
          <w:t>7</w:t>
        </w:r>
      </w:fldSimple>
      <w:r w:rsidR="00F02E7D">
        <w:noBreakHyphen/>
      </w:r>
      <w:fldSimple w:instr=" SEQ Figure \* ARABIC \s 1 ">
        <w:r w:rsidR="005D3AE0">
          <w:rPr>
            <w:noProof/>
          </w:rPr>
          <w:t>13</w:t>
        </w:r>
      </w:fldSimple>
      <w:bookmarkEnd w:id="510"/>
      <w:r>
        <w:rPr>
          <w:noProof/>
        </w:rPr>
        <w:t xml:space="preserve">. </w:t>
      </w:r>
      <w:r>
        <w:t xml:space="preserve"> % proportion of bubble horizontal diameter at increasing gas velocities (x10</w:t>
      </w:r>
      <w:r w:rsidRPr="00333E94">
        <w:rPr>
          <w:vertAlign w:val="superscript"/>
        </w:rPr>
        <w:t>-3</w:t>
      </w:r>
      <w:r>
        <w:t>) in 250 μm glass beads under the continuous flow regime.</w:t>
      </w:r>
      <w:bookmarkEnd w:id="511"/>
    </w:p>
    <w:p w14:paraId="426D4C77" w14:textId="77777777" w:rsidR="00796192" w:rsidRDefault="00796192" w:rsidP="00EA5CD1">
      <w:pPr>
        <w:spacing w:line="276" w:lineRule="auto"/>
      </w:pPr>
    </w:p>
    <w:p w14:paraId="7A6693A1" w14:textId="3A619B05" w:rsidR="003E0D4F" w:rsidRDefault="003E0D4F" w:rsidP="00EA5CD1">
      <w:pPr>
        <w:spacing w:line="276" w:lineRule="auto"/>
      </w:pPr>
      <w:r>
        <w:fldChar w:fldCharType="begin"/>
      </w:r>
      <w:r>
        <w:instrText xml:space="preserve"> REF _Ref456947653 \h  \* MERGEFORMAT </w:instrText>
      </w:r>
      <w:r>
        <w:fldChar w:fldCharType="separate"/>
      </w:r>
      <w:r w:rsidR="005D3AE0">
        <w:t xml:space="preserve">Figure </w:t>
      </w:r>
      <w:r w:rsidR="005D3AE0">
        <w:rPr>
          <w:noProof/>
        </w:rPr>
        <w:t>7</w:t>
      </w:r>
      <w:r w:rsidR="005D3AE0">
        <w:rPr>
          <w:noProof/>
        </w:rPr>
        <w:noBreakHyphen/>
        <w:t>14</w:t>
      </w:r>
      <w:r>
        <w:fldChar w:fldCharType="end"/>
      </w:r>
      <w:r>
        <w:t xml:space="preserve"> compares the average bubble diameter at increasing gas velocities for the continuous and pulsed flow regimes.  Pulsed flow produced very similar average bubble diameters to continuous flow, with the exception of a slightly smaller average at 2.78x10</w:t>
      </w:r>
      <w:r w:rsidRPr="006608BB">
        <w:rPr>
          <w:vertAlign w:val="superscript"/>
        </w:rPr>
        <w:t>-3</w:t>
      </w:r>
      <w:r>
        <w:t xml:space="preserve"> m/s (</w:t>
      </w:r>
      <w:r>
        <w:fldChar w:fldCharType="begin"/>
      </w:r>
      <w:r>
        <w:instrText xml:space="preserve"> REF _Ref456947653 \h  \* MERGEFORMAT </w:instrText>
      </w:r>
      <w:r>
        <w:fldChar w:fldCharType="separate"/>
      </w:r>
      <w:r w:rsidR="005D3AE0">
        <w:t xml:space="preserve">Figure </w:t>
      </w:r>
      <w:r w:rsidR="005D3AE0">
        <w:rPr>
          <w:noProof/>
        </w:rPr>
        <w:t>7</w:t>
      </w:r>
      <w:r w:rsidR="005D3AE0">
        <w:rPr>
          <w:noProof/>
        </w:rPr>
        <w:noBreakHyphen/>
        <w:t>14</w:t>
      </w:r>
      <w:r>
        <w:fldChar w:fldCharType="end"/>
      </w:r>
      <w:r>
        <w:t xml:space="preserve">).  </w:t>
      </w:r>
    </w:p>
    <w:p w14:paraId="4C3A6EBD" w14:textId="77777777" w:rsidR="00DB7212" w:rsidRDefault="00DB7212" w:rsidP="00EA5CD1">
      <w:pPr>
        <w:spacing w:line="276" w:lineRule="auto"/>
        <w:jc w:val="center"/>
      </w:pPr>
      <w:r>
        <w:rPr>
          <w:noProof/>
          <w:lang w:eastAsia="en-GB"/>
        </w:rPr>
        <w:drawing>
          <wp:inline distT="0" distB="0" distL="0" distR="0" wp14:anchorId="5BC5A96B" wp14:editId="490155B9">
            <wp:extent cx="4172505" cy="3080551"/>
            <wp:effectExtent l="0" t="0" r="0" b="5715"/>
            <wp:docPr id="9087" name="Chart 908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4"/>
              </a:graphicData>
            </a:graphic>
          </wp:inline>
        </w:drawing>
      </w:r>
    </w:p>
    <w:p w14:paraId="78B72E2F" w14:textId="24549F61" w:rsidR="00DB7212" w:rsidRDefault="00DB7212" w:rsidP="00EA5CD1">
      <w:pPr>
        <w:pStyle w:val="Caption"/>
        <w:spacing w:line="276" w:lineRule="auto"/>
      </w:pPr>
      <w:bookmarkStart w:id="512" w:name="_Ref456947653"/>
      <w:bookmarkStart w:id="513" w:name="_Toc474686679"/>
      <w:r>
        <w:t xml:space="preserve">Figure </w:t>
      </w:r>
      <w:fldSimple w:instr=" STYLEREF 1 \s ">
        <w:r w:rsidR="005D3AE0">
          <w:rPr>
            <w:noProof/>
          </w:rPr>
          <w:t>7</w:t>
        </w:r>
      </w:fldSimple>
      <w:r w:rsidR="00F02E7D">
        <w:noBreakHyphen/>
      </w:r>
      <w:fldSimple w:instr=" SEQ Figure \* ARABIC \s 1 ">
        <w:r w:rsidR="005D3AE0">
          <w:rPr>
            <w:noProof/>
          </w:rPr>
          <w:t>14</w:t>
        </w:r>
      </w:fldSimple>
      <w:bookmarkEnd w:id="512"/>
      <w:r>
        <w:t>.  Change in average bubble horizontal diameter in 250 μm glass beads over increasing gas velocity (x10</w:t>
      </w:r>
      <w:r w:rsidRPr="0003186C">
        <w:rPr>
          <w:vertAlign w:val="superscript"/>
        </w:rPr>
        <w:t>-3</w:t>
      </w:r>
      <w:r>
        <w:t>) (U) for two flow regimes, in the single inlet bed.</w:t>
      </w:r>
      <w:bookmarkEnd w:id="513"/>
    </w:p>
    <w:p w14:paraId="2673C600" w14:textId="77777777" w:rsidR="00DB7212" w:rsidRPr="004D29E9" w:rsidRDefault="00DB7212" w:rsidP="00EA5CD1">
      <w:pPr>
        <w:spacing w:line="276" w:lineRule="auto"/>
      </w:pPr>
    </w:p>
    <w:p w14:paraId="427FAA78" w14:textId="259355CA" w:rsidR="00DB7212" w:rsidRDefault="00DB7212" w:rsidP="00EA5CD1">
      <w:pPr>
        <w:spacing w:line="276" w:lineRule="auto"/>
      </w:pPr>
      <w:r>
        <w:lastRenderedPageBreak/>
        <w:t xml:space="preserve">As many patterns are hidden within average values, the average bubble width at increasing distances from the distributor plate was studied to demonstrate bubble propagation </w:t>
      </w:r>
      <w:r w:rsidR="00493B40">
        <w:t xml:space="preserve">and coalescence </w:t>
      </w:r>
      <w:r>
        <w:t xml:space="preserve">through the bed.  Bubble height in the bed was calculated by the central point in the bubble, and accounted to a region by the height of that point.  The method for finding this central point is explained in Chapter 5.  </w:t>
      </w:r>
      <w:r>
        <w:fldChar w:fldCharType="begin"/>
      </w:r>
      <w:r>
        <w:instrText xml:space="preserve"> REF _Ref456948979 \h  \* MERGEFORMAT </w:instrText>
      </w:r>
      <w:r>
        <w:fldChar w:fldCharType="separate"/>
      </w:r>
      <w:r w:rsidR="005D3AE0">
        <w:t xml:space="preserve">Figure </w:t>
      </w:r>
      <w:r w:rsidR="005D3AE0">
        <w:rPr>
          <w:noProof/>
        </w:rPr>
        <w:t>7</w:t>
      </w:r>
      <w:r w:rsidR="005D3AE0">
        <w:rPr>
          <w:noProof/>
        </w:rPr>
        <w:noBreakHyphen/>
        <w:t>15</w:t>
      </w:r>
      <w:r>
        <w:fldChar w:fldCharType="end"/>
      </w:r>
      <w:r>
        <w:t xml:space="preserve"> shows the average diameter of bubbles at increasing distances from the distributor plate.  </w:t>
      </w:r>
      <w:r w:rsidR="00493B40">
        <w:t>A</w:t>
      </w:r>
      <w:r>
        <w:t>t 1.85x10</w:t>
      </w:r>
      <w:r w:rsidRPr="0003186C">
        <w:rPr>
          <w:vertAlign w:val="superscript"/>
        </w:rPr>
        <w:t>-3</w:t>
      </w:r>
      <w:r>
        <w:t xml:space="preserve"> m/s under continuous flow, the</w:t>
      </w:r>
      <w:r w:rsidR="00493B40">
        <w:t xml:space="preserve"> </w:t>
      </w:r>
      <w:r>
        <w:t xml:space="preserve">bubble </w:t>
      </w:r>
      <w:r w:rsidR="00493B40">
        <w:t>width increased with distance from the distributor plate</w:t>
      </w:r>
      <w:r>
        <w:t xml:space="preserve"> (</w:t>
      </w:r>
      <w:r>
        <w:fldChar w:fldCharType="begin"/>
      </w:r>
      <w:r>
        <w:instrText xml:space="preserve"> REF _Ref456948979 \h  \* MERGEFORMAT </w:instrText>
      </w:r>
      <w:r>
        <w:fldChar w:fldCharType="separate"/>
      </w:r>
      <w:r w:rsidR="005D3AE0">
        <w:t xml:space="preserve">Figure </w:t>
      </w:r>
      <w:r w:rsidR="005D3AE0">
        <w:rPr>
          <w:noProof/>
        </w:rPr>
        <w:t>7</w:t>
      </w:r>
      <w:r w:rsidR="005D3AE0">
        <w:rPr>
          <w:noProof/>
        </w:rPr>
        <w:noBreakHyphen/>
        <w:t>15</w:t>
      </w:r>
      <w:r>
        <w:fldChar w:fldCharType="end"/>
      </w:r>
      <w:r>
        <w:t>).  This indicates that bubbles were larger on average</w:t>
      </w:r>
      <w:r w:rsidRPr="002D394C">
        <w:t xml:space="preserve"> </w:t>
      </w:r>
      <w:r>
        <w:t xml:space="preserve">at higher distances from the distributor plate, but also increasingly varied in size range.  The reduction in bubble size seen in </w:t>
      </w:r>
      <w:r>
        <w:fldChar w:fldCharType="begin"/>
      </w:r>
      <w:r>
        <w:instrText xml:space="preserve"> REF _Ref456948979 \h  \* MERGEFORMAT </w:instrText>
      </w:r>
      <w:r>
        <w:fldChar w:fldCharType="separate"/>
      </w:r>
      <w:r w:rsidR="005D3AE0">
        <w:t xml:space="preserve">Figure </w:t>
      </w:r>
      <w:r w:rsidR="005D3AE0">
        <w:rPr>
          <w:noProof/>
        </w:rPr>
        <w:t>7</w:t>
      </w:r>
      <w:r w:rsidR="005D3AE0">
        <w:rPr>
          <w:noProof/>
        </w:rPr>
        <w:noBreakHyphen/>
        <w:t>15</w:t>
      </w:r>
      <w:r>
        <w:fldChar w:fldCharType="end"/>
      </w:r>
      <w:r>
        <w:t xml:space="preserve"> at 150 mm distance from the distributor plate is an effect of the analysis method, as bubbles that overlap the edge of the image were discarded, in order to only measure whole bubbles.  Therefore, at the top of the bed, large bubbles were discounted, skewing the data to only analyse smaller bubbles.  </w:t>
      </w:r>
    </w:p>
    <w:p w14:paraId="36BB8779" w14:textId="77777777" w:rsidR="00DB7212" w:rsidRDefault="00DB7212" w:rsidP="00EA5CD1">
      <w:pPr>
        <w:spacing w:line="276" w:lineRule="auto"/>
        <w:jc w:val="center"/>
      </w:pPr>
      <w:r>
        <w:rPr>
          <w:noProof/>
          <w:lang w:eastAsia="en-GB"/>
        </w:rPr>
        <w:drawing>
          <wp:inline distT="0" distB="0" distL="0" distR="0" wp14:anchorId="53426A9B" wp14:editId="4B6496F3">
            <wp:extent cx="4589756" cy="3116062"/>
            <wp:effectExtent l="0" t="0" r="1905" b="8255"/>
            <wp:docPr id="128" name="Chart 1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5"/>
              </a:graphicData>
            </a:graphic>
          </wp:inline>
        </w:drawing>
      </w:r>
    </w:p>
    <w:p w14:paraId="53490A8B" w14:textId="53C5E197" w:rsidR="00DB7212" w:rsidRDefault="00DB7212" w:rsidP="00EA5CD1">
      <w:pPr>
        <w:pStyle w:val="Caption"/>
        <w:spacing w:line="276" w:lineRule="auto"/>
      </w:pPr>
      <w:bookmarkStart w:id="514" w:name="_Ref456948979"/>
      <w:bookmarkStart w:id="515" w:name="_Toc474686680"/>
      <w:r>
        <w:t xml:space="preserve">Figure </w:t>
      </w:r>
      <w:fldSimple w:instr=" STYLEREF 1 \s ">
        <w:r w:rsidR="005D3AE0">
          <w:rPr>
            <w:noProof/>
          </w:rPr>
          <w:t>7</w:t>
        </w:r>
      </w:fldSimple>
      <w:r w:rsidR="00F02E7D">
        <w:noBreakHyphen/>
      </w:r>
      <w:fldSimple w:instr=" SEQ Figure \* ARABIC \s 1 ">
        <w:r w:rsidR="005D3AE0">
          <w:rPr>
            <w:noProof/>
          </w:rPr>
          <w:t>15</w:t>
        </w:r>
      </w:fldSimple>
      <w:bookmarkEnd w:id="514"/>
      <w:r w:rsidR="00AD4665">
        <w:t xml:space="preserve">.  Average bubble </w:t>
      </w:r>
      <w:r>
        <w:t>diameter at increasing distance from distributor plate at 1.85x10</w:t>
      </w:r>
      <w:r w:rsidRPr="0003186C">
        <w:rPr>
          <w:vertAlign w:val="superscript"/>
        </w:rPr>
        <w:t>-3</w:t>
      </w:r>
      <w:r>
        <w:t xml:space="preserve"> m/s under continuous flow for 250 μm glass beads in the single inlet bed.</w:t>
      </w:r>
      <w:bookmarkEnd w:id="515"/>
    </w:p>
    <w:p w14:paraId="34264B51" w14:textId="77777777" w:rsidR="00DB7212" w:rsidRDefault="00DB7212" w:rsidP="00EA5CD1">
      <w:pPr>
        <w:spacing w:line="276" w:lineRule="auto"/>
      </w:pPr>
    </w:p>
    <w:p w14:paraId="3C242D94" w14:textId="53951E71" w:rsidR="009F66F5" w:rsidRDefault="00DB7212" w:rsidP="00EA5CD1">
      <w:pPr>
        <w:spacing w:line="276" w:lineRule="auto"/>
      </w:pPr>
      <w:r>
        <w:t xml:space="preserve">When comparing the average bubble diameter at high flow velocities, the effect of this analysis method is further highlighted.  </w:t>
      </w:r>
      <w:r>
        <w:fldChar w:fldCharType="begin"/>
      </w:r>
      <w:r>
        <w:instrText xml:space="preserve"> REF _Ref456953959 \h  \* MERGEFORMAT </w:instrText>
      </w:r>
      <w:r>
        <w:fldChar w:fldCharType="separate"/>
      </w:r>
      <w:r w:rsidR="005D3AE0">
        <w:t xml:space="preserve">Figure </w:t>
      </w:r>
      <w:r w:rsidR="005D3AE0">
        <w:rPr>
          <w:noProof/>
        </w:rPr>
        <w:t>7</w:t>
      </w:r>
      <w:r w:rsidR="005D3AE0">
        <w:rPr>
          <w:noProof/>
        </w:rPr>
        <w:noBreakHyphen/>
        <w:t>16</w:t>
      </w:r>
      <w:r>
        <w:fldChar w:fldCharType="end"/>
      </w:r>
      <w:r>
        <w:t xml:space="preserve"> shows the average bubble diameter at increasing distances from the distributor at increasing gas velocities.  </w:t>
      </w:r>
      <w:r w:rsidR="007A44B9">
        <w:t xml:space="preserve">The decrease in bubble size at </w:t>
      </w:r>
      <w:r>
        <w:t>100-130 mm distance from the distributor plate</w:t>
      </w:r>
      <w:r w:rsidR="007A44B9">
        <w:t xml:space="preserve"> is a result of large bubbles being excluded from the analysis</w:t>
      </w:r>
      <w:r>
        <w:t xml:space="preserve">.  The results seen in </w:t>
      </w:r>
      <w:r>
        <w:fldChar w:fldCharType="begin"/>
      </w:r>
      <w:r>
        <w:instrText xml:space="preserve"> REF _Ref456953959 \h  \* MERGEFORMAT </w:instrText>
      </w:r>
      <w:r>
        <w:fldChar w:fldCharType="separate"/>
      </w:r>
      <w:r w:rsidR="005D3AE0">
        <w:t xml:space="preserve">Figure </w:t>
      </w:r>
      <w:r w:rsidR="005D3AE0">
        <w:rPr>
          <w:noProof/>
        </w:rPr>
        <w:t>7</w:t>
      </w:r>
      <w:r w:rsidR="005D3AE0">
        <w:rPr>
          <w:noProof/>
        </w:rPr>
        <w:noBreakHyphen/>
        <w:t>16</w:t>
      </w:r>
      <w:r>
        <w:fldChar w:fldCharType="end"/>
      </w:r>
      <w:r>
        <w:t xml:space="preserve"> indicate that although the average bubble diameter only begins to reduce from this effect at 130 mm from the distributor plate, the average width plateaus from 90 mm.  Bubble sizes under continuous flow and pulsed flow at a frequency of 216-238 Hz exhibit similar average bubble sizes at lower bed heights of 10 to 40 mm, with increasing deviation at middle bed heights of 50 to 120 mm and increasingly similar diameters at higher bed heights of 130 mm upwards, where the effect of the removed bubbles was greater.  </w:t>
      </w:r>
    </w:p>
    <w:p w14:paraId="52F567B9" w14:textId="46A33B96" w:rsidR="00DB7212" w:rsidRDefault="00DB7212" w:rsidP="00EA5CD1">
      <w:pPr>
        <w:spacing w:line="276" w:lineRule="auto"/>
      </w:pPr>
      <w:r>
        <w:lastRenderedPageBreak/>
        <w:t xml:space="preserve">At </w:t>
      </w:r>
      <w:r w:rsidR="007A44B9">
        <w:t>2.41x10</w:t>
      </w:r>
      <w:r w:rsidR="007A44B9" w:rsidRPr="0003186C">
        <w:rPr>
          <w:vertAlign w:val="superscript"/>
        </w:rPr>
        <w:t>-3</w:t>
      </w:r>
      <w:r w:rsidR="007A44B9">
        <w:t xml:space="preserve"> m/s</w:t>
      </w:r>
      <w:r>
        <w:t>, pulsed flow appeared to increase the average bubble diameter slightly at the central region of the bed, and reduce it at higher regions (</w:t>
      </w:r>
      <w:r>
        <w:fldChar w:fldCharType="begin"/>
      </w:r>
      <w:r>
        <w:instrText xml:space="preserve"> REF _Ref456953959 \h  \* MERGEFORMAT </w:instrText>
      </w:r>
      <w:r>
        <w:fldChar w:fldCharType="separate"/>
      </w:r>
      <w:r w:rsidR="005D3AE0">
        <w:t xml:space="preserve">Figure </w:t>
      </w:r>
      <w:r w:rsidR="005D3AE0">
        <w:rPr>
          <w:noProof/>
        </w:rPr>
        <w:t>7</w:t>
      </w:r>
      <w:r w:rsidR="005D3AE0">
        <w:rPr>
          <w:noProof/>
        </w:rPr>
        <w:noBreakHyphen/>
        <w:t>16</w:t>
      </w:r>
      <w:r>
        <w:fldChar w:fldCharType="end"/>
      </w:r>
      <w:r>
        <w:t>).  At higher velocities, the average bubble horizontal diameter was, largely, reduced in the central region of the bed under the pulsed flow regime.  The greatest differences between the flow regimes were found in the mid regions of the bed, and ranged between 1 to 2.68 mm.  However, when compared to the standard error of the mean, which ranges from 0.118 to 1.119 mm, the majority of the differences are within the error (</w:t>
      </w:r>
      <w:r>
        <w:fldChar w:fldCharType="begin"/>
      </w:r>
      <w:r>
        <w:instrText xml:space="preserve"> REF _Ref459718646 \h  \* MERGEFORMAT </w:instrText>
      </w:r>
      <w:r>
        <w:fldChar w:fldCharType="separate"/>
      </w:r>
      <w:r w:rsidR="005D3AE0">
        <w:t xml:space="preserve">Table </w:t>
      </w:r>
      <w:r w:rsidR="005D3AE0">
        <w:rPr>
          <w:noProof/>
        </w:rPr>
        <w:t>7</w:t>
      </w:r>
      <w:r w:rsidR="005D3AE0">
        <w:rPr>
          <w:noProof/>
        </w:rPr>
        <w:noBreakHyphen/>
        <w:t>5</w:t>
      </w:r>
      <w:r>
        <w:fldChar w:fldCharType="end"/>
      </w:r>
      <w:r>
        <w:t xml:space="preserve">).  </w:t>
      </w:r>
    </w:p>
    <w:p w14:paraId="2B98FFB2" w14:textId="77777777" w:rsidR="00DB7212" w:rsidRDefault="00DB7212" w:rsidP="00EA5CD1">
      <w:pPr>
        <w:spacing w:line="276" w:lineRule="auto"/>
      </w:pPr>
      <w:r>
        <w:rPr>
          <w:noProof/>
          <w:lang w:eastAsia="en-GB"/>
        </w:rPr>
        <w:drawing>
          <wp:inline distT="0" distB="0" distL="0" distR="0" wp14:anchorId="4EFA6812" wp14:editId="0DC3E9CB">
            <wp:extent cx="5731510" cy="4218716"/>
            <wp:effectExtent l="0" t="0" r="2540" b="0"/>
            <wp:docPr id="129" name="Chart 1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6"/>
              </a:graphicData>
            </a:graphic>
          </wp:inline>
        </w:drawing>
      </w:r>
    </w:p>
    <w:p w14:paraId="27962130" w14:textId="46C2F9F2" w:rsidR="00DB7212" w:rsidRDefault="00DB7212" w:rsidP="00EA5CD1">
      <w:pPr>
        <w:pStyle w:val="Caption"/>
        <w:spacing w:line="276" w:lineRule="auto"/>
      </w:pPr>
      <w:bookmarkStart w:id="516" w:name="_Ref456953959"/>
      <w:bookmarkStart w:id="517" w:name="_Toc474686681"/>
      <w:r>
        <w:t xml:space="preserve">Figure </w:t>
      </w:r>
      <w:fldSimple w:instr=" STYLEREF 1 \s ">
        <w:r w:rsidR="005D3AE0">
          <w:rPr>
            <w:noProof/>
          </w:rPr>
          <w:t>7</w:t>
        </w:r>
      </w:fldSimple>
      <w:r w:rsidR="00F02E7D">
        <w:noBreakHyphen/>
      </w:r>
      <w:fldSimple w:instr=" SEQ Figure \* ARABIC \s 1 ">
        <w:r w:rsidR="005D3AE0">
          <w:rPr>
            <w:noProof/>
          </w:rPr>
          <w:t>16</w:t>
        </w:r>
      </w:fldSimple>
      <w:bookmarkEnd w:id="516"/>
      <w:r>
        <w:t xml:space="preserve">.  Continuous and </w:t>
      </w:r>
      <w:r w:rsidR="00AD4665">
        <w:t>pulsed average bubble</w:t>
      </w:r>
      <w:r>
        <w:t xml:space="preserve"> diameter at increasing distances from the distributor plate at three velocities (Ux10</w:t>
      </w:r>
      <w:r w:rsidRPr="00E3793E">
        <w:rPr>
          <w:vertAlign w:val="superscript"/>
        </w:rPr>
        <w:t>-3</w:t>
      </w:r>
      <w:r>
        <w:t>) for 250 μm glass beads in the single inlet bed.</w:t>
      </w:r>
      <w:bookmarkEnd w:id="517"/>
    </w:p>
    <w:p w14:paraId="4583F9E4" w14:textId="77777777" w:rsidR="00DB7212" w:rsidRDefault="00DB7212" w:rsidP="00EA5CD1">
      <w:pPr>
        <w:spacing w:line="276" w:lineRule="auto"/>
      </w:pPr>
    </w:p>
    <w:p w14:paraId="2C817599" w14:textId="77777777" w:rsidR="0023313A" w:rsidRDefault="0023313A" w:rsidP="00EA5CD1">
      <w:pPr>
        <w:spacing w:line="276" w:lineRule="auto"/>
      </w:pPr>
      <w:r>
        <w:t xml:space="preserve">To aid clarification on this difference, the average bubble size at increasing distances from the distributor plate was studied.  </w:t>
      </w:r>
      <w:r>
        <w:fldChar w:fldCharType="begin"/>
      </w:r>
      <w:r>
        <w:instrText xml:space="preserve"> REF _Ref456963625 \h  \* MERGEFORMAT </w:instrText>
      </w:r>
      <w:r>
        <w:fldChar w:fldCharType="separate"/>
      </w:r>
      <w:r w:rsidR="005D3AE0">
        <w:t xml:space="preserve">Figure </w:t>
      </w:r>
      <w:r w:rsidR="005D3AE0">
        <w:rPr>
          <w:noProof/>
        </w:rPr>
        <w:t>7</w:t>
      </w:r>
      <w:r w:rsidR="005D3AE0">
        <w:rPr>
          <w:noProof/>
        </w:rPr>
        <w:noBreakHyphen/>
        <w:t>17</w:t>
      </w:r>
      <w:r>
        <w:fldChar w:fldCharType="end"/>
      </w:r>
      <w:r>
        <w:t xml:space="preserve"> shows the change in bubble size frequency within five 30 mm bed height brackets under continuous flow.  The lowest region of the bed featured the highest proportion of small bubbles, with a 40-60 mm distance from the distributor plate region featuring the second highest.  Above this, from 70-150 mm from the distributor plate, the spread of bubble sizes was largely similar. </w:t>
      </w:r>
    </w:p>
    <w:p w14:paraId="78339213" w14:textId="77777777" w:rsidR="0023313A" w:rsidRDefault="0023313A" w:rsidP="00EA5CD1">
      <w:pPr>
        <w:spacing w:line="276" w:lineRule="auto"/>
      </w:pPr>
      <w:r>
        <w:fldChar w:fldCharType="begin"/>
      </w:r>
      <w:r>
        <w:instrText xml:space="preserve"> REF _Ref456967083 \h  \* MERGEFORMAT </w:instrText>
      </w:r>
      <w:r>
        <w:fldChar w:fldCharType="separate"/>
      </w:r>
      <w:r w:rsidR="005D3AE0">
        <w:t xml:space="preserve">Figure </w:t>
      </w:r>
      <w:r w:rsidR="005D3AE0">
        <w:rPr>
          <w:noProof/>
        </w:rPr>
        <w:t>7</w:t>
      </w:r>
      <w:r w:rsidR="005D3AE0">
        <w:rPr>
          <w:noProof/>
        </w:rPr>
        <w:noBreakHyphen/>
        <w:t>18</w:t>
      </w:r>
      <w:r>
        <w:fldChar w:fldCharType="end"/>
      </w:r>
      <w:r>
        <w:t xml:space="preserve"> compares continuous and pulsed flow regimes for % frequency of bubble sizes at increasing distances from the distributor plate.  When comparing pulsed and continuous flow, low bed areas between 10-30 mm exhibited very similar bubble sizes.  Pulsed flow showed a tendency to feature more small bubbles at greater distances from the distributor plate (</w:t>
      </w:r>
      <w:r>
        <w:fldChar w:fldCharType="begin"/>
      </w:r>
      <w:r>
        <w:instrText xml:space="preserve"> REF _Ref456967083 \h  \* MERGEFORMAT </w:instrText>
      </w:r>
      <w:r>
        <w:fldChar w:fldCharType="separate"/>
      </w:r>
      <w:r w:rsidR="005D3AE0">
        <w:t xml:space="preserve">Figure </w:t>
      </w:r>
      <w:r w:rsidR="005D3AE0">
        <w:rPr>
          <w:noProof/>
        </w:rPr>
        <w:t>7</w:t>
      </w:r>
      <w:r w:rsidR="005D3AE0">
        <w:rPr>
          <w:noProof/>
        </w:rPr>
        <w:noBreakHyphen/>
        <w:t>18</w:t>
      </w:r>
      <w:r>
        <w:fldChar w:fldCharType="end"/>
      </w:r>
      <w:r>
        <w:t xml:space="preserve">).  </w:t>
      </w:r>
    </w:p>
    <w:p w14:paraId="7316764B" w14:textId="77777777" w:rsidR="009F66F5" w:rsidRDefault="009F66F5" w:rsidP="00EA5CD1">
      <w:pPr>
        <w:spacing w:line="276" w:lineRule="auto"/>
      </w:pPr>
    </w:p>
    <w:p w14:paraId="3FC50C9D" w14:textId="4D8A458A" w:rsidR="00DB7212" w:rsidRDefault="00DB7212" w:rsidP="00EA5CD1">
      <w:pPr>
        <w:pStyle w:val="Caption"/>
        <w:spacing w:line="276" w:lineRule="auto"/>
      </w:pPr>
      <w:bookmarkStart w:id="518" w:name="_Ref459718646"/>
      <w:bookmarkStart w:id="519" w:name="_Toc474686782"/>
      <w:r>
        <w:t xml:space="preserve">Table </w:t>
      </w:r>
      <w:fldSimple w:instr=" STYLEREF 1 \s ">
        <w:r w:rsidR="005D3AE0">
          <w:rPr>
            <w:noProof/>
          </w:rPr>
          <w:t>7</w:t>
        </w:r>
      </w:fldSimple>
      <w:r>
        <w:noBreakHyphen/>
      </w:r>
      <w:fldSimple w:instr=" SEQ Table \* ARABIC \s 1 ">
        <w:r w:rsidR="005D3AE0">
          <w:rPr>
            <w:noProof/>
          </w:rPr>
          <w:t>5</w:t>
        </w:r>
      </w:fldSimple>
      <w:bookmarkEnd w:id="518"/>
      <w:r>
        <w:t xml:space="preserve">.  Standard error of the mean for continuous and </w:t>
      </w:r>
      <w:r w:rsidR="00AD4665">
        <w:t>pulsed average bubble</w:t>
      </w:r>
      <w:r>
        <w:t xml:space="preserve"> diameter at increasing distances from the distributor plate at three velocities for 250 μm glass beads in the single inlet bed.</w:t>
      </w:r>
      <w:bookmarkEnd w:id="519"/>
    </w:p>
    <w:tbl>
      <w:tblPr>
        <w:tblStyle w:val="LightShading"/>
        <w:tblW w:w="0" w:type="auto"/>
        <w:tblLook w:val="04A0" w:firstRow="1" w:lastRow="0" w:firstColumn="1" w:lastColumn="0" w:noHBand="0" w:noVBand="1"/>
      </w:tblPr>
      <w:tblGrid>
        <w:gridCol w:w="1574"/>
        <w:gridCol w:w="1266"/>
        <w:gridCol w:w="1266"/>
        <w:gridCol w:w="1267"/>
        <w:gridCol w:w="1267"/>
        <w:gridCol w:w="1267"/>
        <w:gridCol w:w="1335"/>
      </w:tblGrid>
      <w:tr w:rsidR="00DB7212" w14:paraId="7781FE96" w14:textId="77777777" w:rsidTr="00DB72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4" w:type="dxa"/>
            <w:tcBorders>
              <w:top w:val="single" w:sz="18" w:space="0" w:color="auto"/>
            </w:tcBorders>
            <w:shd w:val="clear" w:color="auto" w:fill="FFFFFF" w:themeFill="background1"/>
          </w:tcPr>
          <w:p w14:paraId="0581B622" w14:textId="77777777" w:rsidR="00DB7212" w:rsidRDefault="00DB7212" w:rsidP="00EA5CD1">
            <w:pPr>
              <w:spacing w:before="0" w:line="276" w:lineRule="auto"/>
            </w:pPr>
          </w:p>
        </w:tc>
        <w:tc>
          <w:tcPr>
            <w:tcW w:w="7668" w:type="dxa"/>
            <w:gridSpan w:val="6"/>
            <w:tcBorders>
              <w:top w:val="single" w:sz="18" w:space="0" w:color="auto"/>
            </w:tcBorders>
            <w:shd w:val="clear" w:color="auto" w:fill="auto"/>
          </w:tcPr>
          <w:p w14:paraId="5C34FAAF" w14:textId="77777777" w:rsidR="00DB7212" w:rsidRDefault="00DB7212" w:rsidP="00EA5CD1">
            <w:pPr>
              <w:spacing w:before="0" w:line="276" w:lineRule="auto"/>
              <w:jc w:val="center"/>
              <w:cnfStyle w:val="100000000000" w:firstRow="1" w:lastRow="0" w:firstColumn="0" w:lastColumn="0" w:oddVBand="0" w:evenVBand="0" w:oddHBand="0" w:evenHBand="0" w:firstRowFirstColumn="0" w:firstRowLastColumn="0" w:lastRowFirstColumn="0" w:lastRowLastColumn="0"/>
            </w:pPr>
            <w:r>
              <w:t>Standard error (mm)</w:t>
            </w:r>
          </w:p>
        </w:tc>
      </w:tr>
      <w:tr w:rsidR="00DB7212" w14:paraId="49F3A11B" w14:textId="77777777" w:rsidTr="00DB7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4" w:type="dxa"/>
            <w:shd w:val="clear" w:color="auto" w:fill="auto"/>
          </w:tcPr>
          <w:p w14:paraId="5110B9BA" w14:textId="77777777" w:rsidR="00DB7212" w:rsidRDefault="00DB7212" w:rsidP="00EA5CD1">
            <w:pPr>
              <w:spacing w:before="0" w:line="276" w:lineRule="auto"/>
              <w:jc w:val="left"/>
            </w:pPr>
            <w:r>
              <w:t>Gas velocity (x10</w:t>
            </w:r>
            <w:r w:rsidRPr="00E3793E">
              <w:rPr>
                <w:vertAlign w:val="superscript"/>
              </w:rPr>
              <w:t>-3</w:t>
            </w:r>
            <w:r>
              <w:t>, m/s)</w:t>
            </w:r>
          </w:p>
        </w:tc>
        <w:tc>
          <w:tcPr>
            <w:tcW w:w="2532" w:type="dxa"/>
            <w:gridSpan w:val="2"/>
            <w:shd w:val="clear" w:color="auto" w:fill="auto"/>
          </w:tcPr>
          <w:p w14:paraId="09B1EA84"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B334B2">
              <w:rPr>
                <w:rFonts w:ascii="Calibri" w:eastAsia="Times New Roman" w:hAnsi="Calibri" w:cs="Times New Roman"/>
                <w:color w:val="000000"/>
                <w:lang w:eastAsia="en-GB"/>
              </w:rPr>
              <w:t>2</w:t>
            </w:r>
            <w:r>
              <w:rPr>
                <w:rFonts w:ascii="Calibri" w:eastAsia="Times New Roman" w:hAnsi="Calibri" w:cs="Times New Roman"/>
                <w:color w:val="000000"/>
                <w:lang w:eastAsia="en-GB"/>
              </w:rPr>
              <w:t>.</w:t>
            </w:r>
            <w:r w:rsidRPr="00B334B2">
              <w:rPr>
                <w:rFonts w:ascii="Calibri" w:eastAsia="Times New Roman" w:hAnsi="Calibri" w:cs="Times New Roman"/>
                <w:color w:val="000000"/>
                <w:lang w:eastAsia="en-GB"/>
              </w:rPr>
              <w:t>41</w:t>
            </w:r>
          </w:p>
        </w:tc>
        <w:tc>
          <w:tcPr>
            <w:tcW w:w="2534" w:type="dxa"/>
            <w:gridSpan w:val="2"/>
            <w:shd w:val="clear" w:color="auto" w:fill="auto"/>
          </w:tcPr>
          <w:p w14:paraId="097E8A8C"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B334B2">
              <w:rPr>
                <w:rFonts w:ascii="Calibri" w:eastAsia="Times New Roman" w:hAnsi="Calibri" w:cs="Times New Roman"/>
                <w:color w:val="000000"/>
                <w:lang w:eastAsia="en-GB"/>
              </w:rPr>
              <w:t>2</w:t>
            </w:r>
            <w:r>
              <w:rPr>
                <w:rFonts w:ascii="Calibri" w:eastAsia="Times New Roman" w:hAnsi="Calibri" w:cs="Times New Roman"/>
                <w:color w:val="000000"/>
                <w:lang w:eastAsia="en-GB"/>
              </w:rPr>
              <w:t>.</w:t>
            </w:r>
            <w:r w:rsidRPr="00B334B2">
              <w:rPr>
                <w:rFonts w:ascii="Calibri" w:eastAsia="Times New Roman" w:hAnsi="Calibri" w:cs="Times New Roman"/>
                <w:color w:val="000000"/>
                <w:lang w:eastAsia="en-GB"/>
              </w:rPr>
              <w:t>59</w:t>
            </w:r>
          </w:p>
        </w:tc>
        <w:tc>
          <w:tcPr>
            <w:tcW w:w="2602" w:type="dxa"/>
            <w:gridSpan w:val="2"/>
            <w:shd w:val="clear" w:color="auto" w:fill="auto"/>
          </w:tcPr>
          <w:p w14:paraId="5695C000"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B334B2">
              <w:rPr>
                <w:rFonts w:ascii="Calibri" w:eastAsia="Times New Roman" w:hAnsi="Calibri" w:cs="Times New Roman"/>
                <w:color w:val="000000"/>
                <w:lang w:eastAsia="en-GB"/>
              </w:rPr>
              <w:t>2</w:t>
            </w:r>
            <w:r>
              <w:rPr>
                <w:rFonts w:ascii="Calibri" w:eastAsia="Times New Roman" w:hAnsi="Calibri" w:cs="Times New Roman"/>
                <w:color w:val="000000"/>
                <w:lang w:eastAsia="en-GB"/>
              </w:rPr>
              <w:t>.</w:t>
            </w:r>
            <w:r w:rsidRPr="00B334B2">
              <w:rPr>
                <w:rFonts w:ascii="Calibri" w:eastAsia="Times New Roman" w:hAnsi="Calibri" w:cs="Times New Roman"/>
                <w:color w:val="000000"/>
                <w:lang w:eastAsia="en-GB"/>
              </w:rPr>
              <w:t>78</w:t>
            </w:r>
          </w:p>
        </w:tc>
      </w:tr>
      <w:tr w:rsidR="00DB7212" w14:paraId="2E822D47" w14:textId="77777777" w:rsidTr="00DB7212">
        <w:tc>
          <w:tcPr>
            <w:cnfStyle w:val="001000000000" w:firstRow="0" w:lastRow="0" w:firstColumn="1" w:lastColumn="0" w:oddVBand="0" w:evenVBand="0" w:oddHBand="0" w:evenHBand="0" w:firstRowFirstColumn="0" w:firstRowLastColumn="0" w:lastRowFirstColumn="0" w:lastRowLastColumn="0"/>
            <w:tcW w:w="1574" w:type="dxa"/>
            <w:shd w:val="clear" w:color="auto" w:fill="auto"/>
          </w:tcPr>
          <w:p w14:paraId="2278723C" w14:textId="77777777" w:rsidR="00DB7212" w:rsidRDefault="00DB7212" w:rsidP="00EA5CD1">
            <w:pPr>
              <w:spacing w:before="0" w:line="276" w:lineRule="auto"/>
            </w:pPr>
            <w:r>
              <w:t>Distance from distributor plate (mm)</w:t>
            </w:r>
          </w:p>
        </w:tc>
        <w:tc>
          <w:tcPr>
            <w:tcW w:w="1266" w:type="dxa"/>
            <w:shd w:val="clear" w:color="auto" w:fill="auto"/>
          </w:tcPr>
          <w:p w14:paraId="01C33115"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sidRPr="00B334B2">
              <w:rPr>
                <w:rFonts w:ascii="Calibri" w:eastAsia="Times New Roman" w:hAnsi="Calibri" w:cs="Times New Roman"/>
                <w:color w:val="000000"/>
                <w:lang w:eastAsia="en-GB"/>
              </w:rPr>
              <w:t>continuous</w:t>
            </w:r>
          </w:p>
        </w:tc>
        <w:tc>
          <w:tcPr>
            <w:tcW w:w="1266" w:type="dxa"/>
            <w:shd w:val="clear" w:color="auto" w:fill="auto"/>
          </w:tcPr>
          <w:p w14:paraId="383E9878"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sidRPr="00B334B2">
              <w:rPr>
                <w:rFonts w:ascii="Calibri" w:eastAsia="Times New Roman" w:hAnsi="Calibri" w:cs="Times New Roman"/>
                <w:color w:val="000000"/>
                <w:lang w:eastAsia="en-GB"/>
              </w:rPr>
              <w:t>216 Hz</w:t>
            </w:r>
          </w:p>
        </w:tc>
        <w:tc>
          <w:tcPr>
            <w:tcW w:w="1267" w:type="dxa"/>
            <w:shd w:val="clear" w:color="auto" w:fill="auto"/>
          </w:tcPr>
          <w:p w14:paraId="546C0305"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sidRPr="00B334B2">
              <w:rPr>
                <w:rFonts w:ascii="Calibri" w:eastAsia="Times New Roman" w:hAnsi="Calibri" w:cs="Times New Roman"/>
                <w:color w:val="000000"/>
                <w:lang w:eastAsia="en-GB"/>
              </w:rPr>
              <w:t>continuous</w:t>
            </w:r>
          </w:p>
        </w:tc>
        <w:tc>
          <w:tcPr>
            <w:tcW w:w="1267" w:type="dxa"/>
            <w:shd w:val="clear" w:color="auto" w:fill="auto"/>
          </w:tcPr>
          <w:p w14:paraId="4EBCB5FA"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sidRPr="00B334B2">
              <w:rPr>
                <w:rFonts w:ascii="Calibri" w:eastAsia="Times New Roman" w:hAnsi="Calibri" w:cs="Times New Roman"/>
                <w:color w:val="000000"/>
                <w:lang w:eastAsia="en-GB"/>
              </w:rPr>
              <w:t>232 Hz</w:t>
            </w:r>
          </w:p>
        </w:tc>
        <w:tc>
          <w:tcPr>
            <w:tcW w:w="1267" w:type="dxa"/>
            <w:shd w:val="clear" w:color="auto" w:fill="auto"/>
          </w:tcPr>
          <w:p w14:paraId="389E0586"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sidRPr="00B334B2">
              <w:rPr>
                <w:rFonts w:ascii="Calibri" w:eastAsia="Times New Roman" w:hAnsi="Calibri" w:cs="Times New Roman"/>
                <w:color w:val="000000"/>
                <w:lang w:eastAsia="en-GB"/>
              </w:rPr>
              <w:t>continuous</w:t>
            </w:r>
          </w:p>
        </w:tc>
        <w:tc>
          <w:tcPr>
            <w:tcW w:w="1335" w:type="dxa"/>
            <w:shd w:val="clear" w:color="auto" w:fill="auto"/>
          </w:tcPr>
          <w:p w14:paraId="2146A705"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sidRPr="00B334B2">
              <w:rPr>
                <w:rFonts w:ascii="Calibri" w:eastAsia="Times New Roman" w:hAnsi="Calibri" w:cs="Times New Roman"/>
                <w:color w:val="000000"/>
                <w:lang w:eastAsia="en-GB"/>
              </w:rPr>
              <w:t>238 Hz</w:t>
            </w:r>
          </w:p>
        </w:tc>
      </w:tr>
      <w:tr w:rsidR="00DB7212" w14:paraId="2061F15D" w14:textId="77777777" w:rsidTr="00DB7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4" w:type="dxa"/>
            <w:shd w:val="clear" w:color="auto" w:fill="auto"/>
          </w:tcPr>
          <w:p w14:paraId="530FDB0D" w14:textId="77777777" w:rsidR="00DB7212" w:rsidRPr="001C2A7A" w:rsidRDefault="00DB7212" w:rsidP="00EA5CD1">
            <w:pPr>
              <w:spacing w:before="0" w:line="276" w:lineRule="auto"/>
              <w:rPr>
                <w:b w:val="0"/>
              </w:rPr>
            </w:pPr>
            <w:r w:rsidRPr="001C2A7A">
              <w:rPr>
                <w:b w:val="0"/>
              </w:rPr>
              <w:t>10</w:t>
            </w:r>
          </w:p>
        </w:tc>
        <w:tc>
          <w:tcPr>
            <w:tcW w:w="1266" w:type="dxa"/>
            <w:shd w:val="clear" w:color="auto" w:fill="auto"/>
          </w:tcPr>
          <w:p w14:paraId="22536EE5"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B334B2">
              <w:rPr>
                <w:rFonts w:ascii="Calibri" w:eastAsia="Times New Roman" w:hAnsi="Calibri" w:cs="Times New Roman"/>
                <w:color w:val="000000"/>
                <w:lang w:eastAsia="en-GB"/>
              </w:rPr>
              <w:t>0.118</w:t>
            </w:r>
          </w:p>
        </w:tc>
        <w:tc>
          <w:tcPr>
            <w:tcW w:w="1266" w:type="dxa"/>
            <w:shd w:val="clear" w:color="auto" w:fill="auto"/>
          </w:tcPr>
          <w:p w14:paraId="75D2139E"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B334B2">
              <w:rPr>
                <w:rFonts w:ascii="Calibri" w:eastAsia="Times New Roman" w:hAnsi="Calibri" w:cs="Times New Roman"/>
                <w:color w:val="000000"/>
                <w:lang w:eastAsia="en-GB"/>
              </w:rPr>
              <w:t>0.119</w:t>
            </w:r>
          </w:p>
        </w:tc>
        <w:tc>
          <w:tcPr>
            <w:tcW w:w="1267" w:type="dxa"/>
            <w:shd w:val="clear" w:color="auto" w:fill="auto"/>
          </w:tcPr>
          <w:p w14:paraId="174778BB"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B334B2">
              <w:rPr>
                <w:rFonts w:ascii="Calibri" w:eastAsia="Times New Roman" w:hAnsi="Calibri" w:cs="Times New Roman"/>
                <w:color w:val="000000"/>
                <w:lang w:eastAsia="en-GB"/>
              </w:rPr>
              <w:t>0.131</w:t>
            </w:r>
          </w:p>
        </w:tc>
        <w:tc>
          <w:tcPr>
            <w:tcW w:w="1267" w:type="dxa"/>
            <w:shd w:val="clear" w:color="auto" w:fill="auto"/>
          </w:tcPr>
          <w:p w14:paraId="2BEF59CE"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B334B2">
              <w:rPr>
                <w:rFonts w:ascii="Calibri" w:eastAsia="Times New Roman" w:hAnsi="Calibri" w:cs="Times New Roman"/>
                <w:color w:val="000000"/>
                <w:lang w:eastAsia="en-GB"/>
              </w:rPr>
              <w:t>0.139</w:t>
            </w:r>
          </w:p>
        </w:tc>
        <w:tc>
          <w:tcPr>
            <w:tcW w:w="1267" w:type="dxa"/>
            <w:shd w:val="clear" w:color="auto" w:fill="auto"/>
          </w:tcPr>
          <w:p w14:paraId="1854EC56"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B334B2">
              <w:rPr>
                <w:rFonts w:ascii="Calibri" w:eastAsia="Times New Roman" w:hAnsi="Calibri" w:cs="Times New Roman"/>
                <w:color w:val="000000"/>
                <w:lang w:eastAsia="en-GB"/>
              </w:rPr>
              <w:t>0.140</w:t>
            </w:r>
          </w:p>
        </w:tc>
        <w:tc>
          <w:tcPr>
            <w:tcW w:w="1335" w:type="dxa"/>
            <w:shd w:val="clear" w:color="auto" w:fill="auto"/>
          </w:tcPr>
          <w:p w14:paraId="0CFB5113"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B334B2">
              <w:rPr>
                <w:rFonts w:ascii="Calibri" w:eastAsia="Times New Roman" w:hAnsi="Calibri" w:cs="Times New Roman"/>
                <w:color w:val="000000"/>
                <w:lang w:eastAsia="en-GB"/>
              </w:rPr>
              <w:t>0.135</w:t>
            </w:r>
          </w:p>
        </w:tc>
      </w:tr>
      <w:tr w:rsidR="00DB7212" w14:paraId="3F983D6E" w14:textId="77777777" w:rsidTr="00DB7212">
        <w:tc>
          <w:tcPr>
            <w:cnfStyle w:val="001000000000" w:firstRow="0" w:lastRow="0" w:firstColumn="1" w:lastColumn="0" w:oddVBand="0" w:evenVBand="0" w:oddHBand="0" w:evenHBand="0" w:firstRowFirstColumn="0" w:firstRowLastColumn="0" w:lastRowFirstColumn="0" w:lastRowLastColumn="0"/>
            <w:tcW w:w="1574" w:type="dxa"/>
            <w:shd w:val="clear" w:color="auto" w:fill="auto"/>
          </w:tcPr>
          <w:p w14:paraId="68753DBF" w14:textId="77777777" w:rsidR="00DB7212" w:rsidRPr="001C2A7A" w:rsidRDefault="00DB7212" w:rsidP="00EA5CD1">
            <w:pPr>
              <w:spacing w:before="0" w:line="276" w:lineRule="auto"/>
              <w:rPr>
                <w:b w:val="0"/>
              </w:rPr>
            </w:pPr>
            <w:r w:rsidRPr="001C2A7A">
              <w:rPr>
                <w:b w:val="0"/>
              </w:rPr>
              <w:t>20</w:t>
            </w:r>
          </w:p>
        </w:tc>
        <w:tc>
          <w:tcPr>
            <w:tcW w:w="1266" w:type="dxa"/>
            <w:shd w:val="clear" w:color="auto" w:fill="auto"/>
          </w:tcPr>
          <w:p w14:paraId="74CEB4BB"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sidRPr="00B334B2">
              <w:rPr>
                <w:rFonts w:ascii="Calibri" w:eastAsia="Times New Roman" w:hAnsi="Calibri" w:cs="Times New Roman"/>
                <w:color w:val="000000"/>
                <w:lang w:eastAsia="en-GB"/>
              </w:rPr>
              <w:t>0.144</w:t>
            </w:r>
          </w:p>
        </w:tc>
        <w:tc>
          <w:tcPr>
            <w:tcW w:w="1266" w:type="dxa"/>
            <w:shd w:val="clear" w:color="auto" w:fill="auto"/>
          </w:tcPr>
          <w:p w14:paraId="38F85CCD"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sidRPr="00B334B2">
              <w:rPr>
                <w:rFonts w:ascii="Calibri" w:eastAsia="Times New Roman" w:hAnsi="Calibri" w:cs="Times New Roman"/>
                <w:color w:val="000000"/>
                <w:lang w:eastAsia="en-GB"/>
              </w:rPr>
              <w:t>0.150</w:t>
            </w:r>
          </w:p>
        </w:tc>
        <w:tc>
          <w:tcPr>
            <w:tcW w:w="1267" w:type="dxa"/>
            <w:shd w:val="clear" w:color="auto" w:fill="auto"/>
          </w:tcPr>
          <w:p w14:paraId="2B0CE97C"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sidRPr="00B334B2">
              <w:rPr>
                <w:rFonts w:ascii="Calibri" w:eastAsia="Times New Roman" w:hAnsi="Calibri" w:cs="Times New Roman"/>
                <w:color w:val="000000"/>
                <w:lang w:eastAsia="en-GB"/>
              </w:rPr>
              <w:t>0.183</w:t>
            </w:r>
          </w:p>
        </w:tc>
        <w:tc>
          <w:tcPr>
            <w:tcW w:w="1267" w:type="dxa"/>
            <w:shd w:val="clear" w:color="auto" w:fill="auto"/>
          </w:tcPr>
          <w:p w14:paraId="2965F8B0"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sidRPr="00B334B2">
              <w:rPr>
                <w:rFonts w:ascii="Calibri" w:eastAsia="Times New Roman" w:hAnsi="Calibri" w:cs="Times New Roman"/>
                <w:color w:val="000000"/>
                <w:lang w:eastAsia="en-GB"/>
              </w:rPr>
              <w:t>0.201</w:t>
            </w:r>
          </w:p>
        </w:tc>
        <w:tc>
          <w:tcPr>
            <w:tcW w:w="1267" w:type="dxa"/>
            <w:shd w:val="clear" w:color="auto" w:fill="auto"/>
          </w:tcPr>
          <w:p w14:paraId="48024C15"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sidRPr="00B334B2">
              <w:rPr>
                <w:rFonts w:ascii="Calibri" w:eastAsia="Times New Roman" w:hAnsi="Calibri" w:cs="Times New Roman"/>
                <w:color w:val="000000"/>
                <w:lang w:eastAsia="en-GB"/>
              </w:rPr>
              <w:t>0.227</w:t>
            </w:r>
          </w:p>
        </w:tc>
        <w:tc>
          <w:tcPr>
            <w:tcW w:w="1335" w:type="dxa"/>
            <w:shd w:val="clear" w:color="auto" w:fill="auto"/>
          </w:tcPr>
          <w:p w14:paraId="1B2D9ACC"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pPr>
            <w:r w:rsidRPr="00B334B2">
              <w:rPr>
                <w:rFonts w:ascii="Calibri" w:eastAsia="Times New Roman" w:hAnsi="Calibri" w:cs="Times New Roman"/>
                <w:color w:val="000000"/>
                <w:lang w:eastAsia="en-GB"/>
              </w:rPr>
              <w:t>0.218</w:t>
            </w:r>
          </w:p>
        </w:tc>
      </w:tr>
      <w:tr w:rsidR="00DB7212" w14:paraId="45232DF0" w14:textId="77777777" w:rsidTr="00DB7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4" w:type="dxa"/>
            <w:shd w:val="clear" w:color="auto" w:fill="auto"/>
          </w:tcPr>
          <w:p w14:paraId="4E797D13" w14:textId="77777777" w:rsidR="00DB7212" w:rsidRPr="001C2A7A" w:rsidRDefault="00DB7212" w:rsidP="00EA5CD1">
            <w:pPr>
              <w:spacing w:before="0" w:line="276" w:lineRule="auto"/>
              <w:rPr>
                <w:b w:val="0"/>
              </w:rPr>
            </w:pPr>
            <w:r w:rsidRPr="001C2A7A">
              <w:rPr>
                <w:b w:val="0"/>
              </w:rPr>
              <w:t>30</w:t>
            </w:r>
          </w:p>
        </w:tc>
        <w:tc>
          <w:tcPr>
            <w:tcW w:w="1266" w:type="dxa"/>
            <w:shd w:val="clear" w:color="auto" w:fill="auto"/>
          </w:tcPr>
          <w:p w14:paraId="25C0331F"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B334B2">
              <w:rPr>
                <w:rFonts w:ascii="Calibri" w:eastAsia="Times New Roman" w:hAnsi="Calibri" w:cs="Times New Roman"/>
                <w:color w:val="000000"/>
                <w:lang w:eastAsia="en-GB"/>
              </w:rPr>
              <w:t>0.216</w:t>
            </w:r>
          </w:p>
        </w:tc>
        <w:tc>
          <w:tcPr>
            <w:tcW w:w="1266" w:type="dxa"/>
            <w:shd w:val="clear" w:color="auto" w:fill="auto"/>
          </w:tcPr>
          <w:p w14:paraId="5975F158"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B334B2">
              <w:rPr>
                <w:rFonts w:ascii="Calibri" w:eastAsia="Times New Roman" w:hAnsi="Calibri" w:cs="Times New Roman"/>
                <w:color w:val="000000"/>
                <w:lang w:eastAsia="en-GB"/>
              </w:rPr>
              <w:t>0.202</w:t>
            </w:r>
          </w:p>
        </w:tc>
        <w:tc>
          <w:tcPr>
            <w:tcW w:w="1267" w:type="dxa"/>
            <w:shd w:val="clear" w:color="auto" w:fill="auto"/>
          </w:tcPr>
          <w:p w14:paraId="1CB8A8F1"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B334B2">
              <w:rPr>
                <w:rFonts w:ascii="Calibri" w:eastAsia="Times New Roman" w:hAnsi="Calibri" w:cs="Times New Roman"/>
                <w:color w:val="000000"/>
                <w:lang w:eastAsia="en-GB"/>
              </w:rPr>
              <w:t>0.288</w:t>
            </w:r>
          </w:p>
        </w:tc>
        <w:tc>
          <w:tcPr>
            <w:tcW w:w="1267" w:type="dxa"/>
            <w:shd w:val="clear" w:color="auto" w:fill="auto"/>
          </w:tcPr>
          <w:p w14:paraId="7335F592"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B334B2">
              <w:rPr>
                <w:rFonts w:ascii="Calibri" w:eastAsia="Times New Roman" w:hAnsi="Calibri" w:cs="Times New Roman"/>
                <w:color w:val="000000"/>
                <w:lang w:eastAsia="en-GB"/>
              </w:rPr>
              <w:t>0.305</w:t>
            </w:r>
          </w:p>
        </w:tc>
        <w:tc>
          <w:tcPr>
            <w:tcW w:w="1267" w:type="dxa"/>
            <w:shd w:val="clear" w:color="auto" w:fill="auto"/>
          </w:tcPr>
          <w:p w14:paraId="781AE1F0"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B334B2">
              <w:rPr>
                <w:rFonts w:ascii="Calibri" w:eastAsia="Times New Roman" w:hAnsi="Calibri" w:cs="Times New Roman"/>
                <w:color w:val="000000"/>
                <w:lang w:eastAsia="en-GB"/>
              </w:rPr>
              <w:t>0.382</w:t>
            </w:r>
          </w:p>
        </w:tc>
        <w:tc>
          <w:tcPr>
            <w:tcW w:w="1335" w:type="dxa"/>
            <w:shd w:val="clear" w:color="auto" w:fill="auto"/>
          </w:tcPr>
          <w:p w14:paraId="3A5AB6CA"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pPr>
            <w:r w:rsidRPr="00B334B2">
              <w:rPr>
                <w:rFonts w:ascii="Calibri" w:eastAsia="Times New Roman" w:hAnsi="Calibri" w:cs="Times New Roman"/>
                <w:color w:val="000000"/>
                <w:lang w:eastAsia="en-GB"/>
              </w:rPr>
              <w:t>0.376</w:t>
            </w:r>
          </w:p>
        </w:tc>
      </w:tr>
      <w:tr w:rsidR="00DB7212" w14:paraId="330C816C" w14:textId="77777777" w:rsidTr="00DB7212">
        <w:tc>
          <w:tcPr>
            <w:cnfStyle w:val="001000000000" w:firstRow="0" w:lastRow="0" w:firstColumn="1" w:lastColumn="0" w:oddVBand="0" w:evenVBand="0" w:oddHBand="0" w:evenHBand="0" w:firstRowFirstColumn="0" w:firstRowLastColumn="0" w:lastRowFirstColumn="0" w:lastRowLastColumn="0"/>
            <w:tcW w:w="1574" w:type="dxa"/>
            <w:shd w:val="clear" w:color="auto" w:fill="auto"/>
          </w:tcPr>
          <w:p w14:paraId="71A61FC2" w14:textId="77777777" w:rsidR="00DB7212" w:rsidRPr="001C2A7A" w:rsidRDefault="00DB7212" w:rsidP="00EA5CD1">
            <w:pPr>
              <w:spacing w:before="0" w:line="276" w:lineRule="auto"/>
              <w:rPr>
                <w:b w:val="0"/>
              </w:rPr>
            </w:pPr>
            <w:r w:rsidRPr="001C2A7A">
              <w:rPr>
                <w:b w:val="0"/>
              </w:rPr>
              <w:t>40</w:t>
            </w:r>
          </w:p>
        </w:tc>
        <w:tc>
          <w:tcPr>
            <w:tcW w:w="1266" w:type="dxa"/>
            <w:shd w:val="clear" w:color="auto" w:fill="auto"/>
          </w:tcPr>
          <w:p w14:paraId="0D1D51F0"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300</w:t>
            </w:r>
          </w:p>
        </w:tc>
        <w:tc>
          <w:tcPr>
            <w:tcW w:w="1266" w:type="dxa"/>
            <w:shd w:val="clear" w:color="auto" w:fill="auto"/>
          </w:tcPr>
          <w:p w14:paraId="38DD0C6D"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257</w:t>
            </w:r>
          </w:p>
        </w:tc>
        <w:tc>
          <w:tcPr>
            <w:tcW w:w="1267" w:type="dxa"/>
            <w:shd w:val="clear" w:color="auto" w:fill="auto"/>
          </w:tcPr>
          <w:p w14:paraId="133279D5"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401</w:t>
            </w:r>
          </w:p>
        </w:tc>
        <w:tc>
          <w:tcPr>
            <w:tcW w:w="1267" w:type="dxa"/>
            <w:shd w:val="clear" w:color="auto" w:fill="auto"/>
          </w:tcPr>
          <w:p w14:paraId="127897C1"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392</w:t>
            </w:r>
          </w:p>
        </w:tc>
        <w:tc>
          <w:tcPr>
            <w:tcW w:w="1267" w:type="dxa"/>
            <w:shd w:val="clear" w:color="auto" w:fill="auto"/>
          </w:tcPr>
          <w:p w14:paraId="37628382"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498</w:t>
            </w:r>
          </w:p>
        </w:tc>
        <w:tc>
          <w:tcPr>
            <w:tcW w:w="1335" w:type="dxa"/>
            <w:shd w:val="clear" w:color="auto" w:fill="auto"/>
          </w:tcPr>
          <w:p w14:paraId="595BD523"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488</w:t>
            </w:r>
          </w:p>
        </w:tc>
      </w:tr>
      <w:tr w:rsidR="00DB7212" w14:paraId="74CD8DC8" w14:textId="77777777" w:rsidTr="00DB7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4" w:type="dxa"/>
            <w:shd w:val="clear" w:color="auto" w:fill="auto"/>
          </w:tcPr>
          <w:p w14:paraId="01CDE0AF" w14:textId="77777777" w:rsidR="00DB7212" w:rsidRPr="001C2A7A" w:rsidRDefault="00DB7212" w:rsidP="00EA5CD1">
            <w:pPr>
              <w:spacing w:before="0" w:line="276" w:lineRule="auto"/>
              <w:rPr>
                <w:b w:val="0"/>
              </w:rPr>
            </w:pPr>
            <w:r w:rsidRPr="001C2A7A">
              <w:rPr>
                <w:b w:val="0"/>
              </w:rPr>
              <w:t>50</w:t>
            </w:r>
          </w:p>
        </w:tc>
        <w:tc>
          <w:tcPr>
            <w:tcW w:w="1266" w:type="dxa"/>
            <w:shd w:val="clear" w:color="auto" w:fill="auto"/>
          </w:tcPr>
          <w:p w14:paraId="523141E3"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372</w:t>
            </w:r>
          </w:p>
        </w:tc>
        <w:tc>
          <w:tcPr>
            <w:tcW w:w="1266" w:type="dxa"/>
            <w:shd w:val="clear" w:color="auto" w:fill="auto"/>
          </w:tcPr>
          <w:p w14:paraId="46B970AB"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320</w:t>
            </w:r>
          </w:p>
        </w:tc>
        <w:tc>
          <w:tcPr>
            <w:tcW w:w="1267" w:type="dxa"/>
            <w:shd w:val="clear" w:color="auto" w:fill="auto"/>
          </w:tcPr>
          <w:p w14:paraId="53241A60"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473</w:t>
            </w:r>
          </w:p>
        </w:tc>
        <w:tc>
          <w:tcPr>
            <w:tcW w:w="1267" w:type="dxa"/>
            <w:shd w:val="clear" w:color="auto" w:fill="auto"/>
          </w:tcPr>
          <w:p w14:paraId="2B14AEF1"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496</w:t>
            </w:r>
          </w:p>
        </w:tc>
        <w:tc>
          <w:tcPr>
            <w:tcW w:w="1267" w:type="dxa"/>
            <w:shd w:val="clear" w:color="auto" w:fill="auto"/>
          </w:tcPr>
          <w:p w14:paraId="538813C3"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616</w:t>
            </w:r>
          </w:p>
        </w:tc>
        <w:tc>
          <w:tcPr>
            <w:tcW w:w="1335" w:type="dxa"/>
            <w:shd w:val="clear" w:color="auto" w:fill="auto"/>
          </w:tcPr>
          <w:p w14:paraId="266B133B"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565</w:t>
            </w:r>
          </w:p>
        </w:tc>
      </w:tr>
      <w:tr w:rsidR="00DB7212" w14:paraId="62C093FD" w14:textId="77777777" w:rsidTr="00DB7212">
        <w:tc>
          <w:tcPr>
            <w:cnfStyle w:val="001000000000" w:firstRow="0" w:lastRow="0" w:firstColumn="1" w:lastColumn="0" w:oddVBand="0" w:evenVBand="0" w:oddHBand="0" w:evenHBand="0" w:firstRowFirstColumn="0" w:firstRowLastColumn="0" w:lastRowFirstColumn="0" w:lastRowLastColumn="0"/>
            <w:tcW w:w="1574" w:type="dxa"/>
            <w:shd w:val="clear" w:color="auto" w:fill="auto"/>
          </w:tcPr>
          <w:p w14:paraId="0CC51936" w14:textId="77777777" w:rsidR="00DB7212" w:rsidRPr="001C2A7A" w:rsidRDefault="00DB7212" w:rsidP="00EA5CD1">
            <w:pPr>
              <w:spacing w:before="0" w:line="276" w:lineRule="auto"/>
              <w:rPr>
                <w:b w:val="0"/>
              </w:rPr>
            </w:pPr>
            <w:r w:rsidRPr="001C2A7A">
              <w:rPr>
                <w:b w:val="0"/>
              </w:rPr>
              <w:t>60</w:t>
            </w:r>
          </w:p>
        </w:tc>
        <w:tc>
          <w:tcPr>
            <w:tcW w:w="1266" w:type="dxa"/>
            <w:shd w:val="clear" w:color="auto" w:fill="auto"/>
          </w:tcPr>
          <w:p w14:paraId="0064E14C"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401</w:t>
            </w:r>
          </w:p>
        </w:tc>
        <w:tc>
          <w:tcPr>
            <w:tcW w:w="1266" w:type="dxa"/>
            <w:shd w:val="clear" w:color="auto" w:fill="auto"/>
          </w:tcPr>
          <w:p w14:paraId="3923C852"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393</w:t>
            </w:r>
          </w:p>
        </w:tc>
        <w:tc>
          <w:tcPr>
            <w:tcW w:w="1267" w:type="dxa"/>
            <w:shd w:val="clear" w:color="auto" w:fill="auto"/>
          </w:tcPr>
          <w:p w14:paraId="2CC8D5F9"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559</w:t>
            </w:r>
          </w:p>
        </w:tc>
        <w:tc>
          <w:tcPr>
            <w:tcW w:w="1267" w:type="dxa"/>
            <w:shd w:val="clear" w:color="auto" w:fill="auto"/>
          </w:tcPr>
          <w:p w14:paraId="2FC56DB3"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579</w:t>
            </w:r>
          </w:p>
        </w:tc>
        <w:tc>
          <w:tcPr>
            <w:tcW w:w="1267" w:type="dxa"/>
            <w:shd w:val="clear" w:color="auto" w:fill="auto"/>
          </w:tcPr>
          <w:p w14:paraId="440E475D"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655</w:t>
            </w:r>
          </w:p>
        </w:tc>
        <w:tc>
          <w:tcPr>
            <w:tcW w:w="1335" w:type="dxa"/>
            <w:shd w:val="clear" w:color="auto" w:fill="auto"/>
          </w:tcPr>
          <w:p w14:paraId="72D4A4BB"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618</w:t>
            </w:r>
          </w:p>
        </w:tc>
      </w:tr>
      <w:tr w:rsidR="00DB7212" w14:paraId="6253254E" w14:textId="77777777" w:rsidTr="00DB7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4" w:type="dxa"/>
            <w:shd w:val="clear" w:color="auto" w:fill="auto"/>
          </w:tcPr>
          <w:p w14:paraId="10FA4D12" w14:textId="77777777" w:rsidR="00DB7212" w:rsidRPr="001C2A7A" w:rsidRDefault="00DB7212" w:rsidP="00EA5CD1">
            <w:pPr>
              <w:spacing w:before="0" w:line="276" w:lineRule="auto"/>
              <w:rPr>
                <w:b w:val="0"/>
              </w:rPr>
            </w:pPr>
            <w:r w:rsidRPr="001C2A7A">
              <w:rPr>
                <w:b w:val="0"/>
              </w:rPr>
              <w:t>70</w:t>
            </w:r>
          </w:p>
        </w:tc>
        <w:tc>
          <w:tcPr>
            <w:tcW w:w="1266" w:type="dxa"/>
            <w:shd w:val="clear" w:color="auto" w:fill="auto"/>
          </w:tcPr>
          <w:p w14:paraId="6D6B5E30"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487</w:t>
            </w:r>
          </w:p>
        </w:tc>
        <w:tc>
          <w:tcPr>
            <w:tcW w:w="1266" w:type="dxa"/>
            <w:shd w:val="clear" w:color="auto" w:fill="auto"/>
          </w:tcPr>
          <w:p w14:paraId="4B094F8C"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466</w:t>
            </w:r>
          </w:p>
        </w:tc>
        <w:tc>
          <w:tcPr>
            <w:tcW w:w="1267" w:type="dxa"/>
            <w:shd w:val="clear" w:color="auto" w:fill="auto"/>
          </w:tcPr>
          <w:p w14:paraId="3F3D8E4B"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606</w:t>
            </w:r>
          </w:p>
        </w:tc>
        <w:tc>
          <w:tcPr>
            <w:tcW w:w="1267" w:type="dxa"/>
            <w:shd w:val="clear" w:color="auto" w:fill="auto"/>
          </w:tcPr>
          <w:p w14:paraId="3788A452"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646</w:t>
            </w:r>
          </w:p>
        </w:tc>
        <w:tc>
          <w:tcPr>
            <w:tcW w:w="1267" w:type="dxa"/>
            <w:shd w:val="clear" w:color="auto" w:fill="auto"/>
          </w:tcPr>
          <w:p w14:paraId="1014A5CC"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679</w:t>
            </w:r>
          </w:p>
        </w:tc>
        <w:tc>
          <w:tcPr>
            <w:tcW w:w="1335" w:type="dxa"/>
            <w:shd w:val="clear" w:color="auto" w:fill="auto"/>
          </w:tcPr>
          <w:p w14:paraId="03294BF2"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679</w:t>
            </w:r>
          </w:p>
        </w:tc>
      </w:tr>
      <w:tr w:rsidR="00DB7212" w14:paraId="662E1ED4" w14:textId="77777777" w:rsidTr="00DB7212">
        <w:tc>
          <w:tcPr>
            <w:cnfStyle w:val="001000000000" w:firstRow="0" w:lastRow="0" w:firstColumn="1" w:lastColumn="0" w:oddVBand="0" w:evenVBand="0" w:oddHBand="0" w:evenHBand="0" w:firstRowFirstColumn="0" w:firstRowLastColumn="0" w:lastRowFirstColumn="0" w:lastRowLastColumn="0"/>
            <w:tcW w:w="1574" w:type="dxa"/>
            <w:shd w:val="clear" w:color="auto" w:fill="auto"/>
          </w:tcPr>
          <w:p w14:paraId="2ACB097D" w14:textId="77777777" w:rsidR="00DB7212" w:rsidRPr="001C2A7A" w:rsidRDefault="00DB7212" w:rsidP="00EA5CD1">
            <w:pPr>
              <w:spacing w:before="0" w:line="276" w:lineRule="auto"/>
              <w:rPr>
                <w:b w:val="0"/>
              </w:rPr>
            </w:pPr>
            <w:r w:rsidRPr="001C2A7A">
              <w:rPr>
                <w:b w:val="0"/>
              </w:rPr>
              <w:t>80</w:t>
            </w:r>
          </w:p>
        </w:tc>
        <w:tc>
          <w:tcPr>
            <w:tcW w:w="1266" w:type="dxa"/>
            <w:shd w:val="clear" w:color="auto" w:fill="auto"/>
          </w:tcPr>
          <w:p w14:paraId="4A37DD52"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521</w:t>
            </w:r>
          </w:p>
        </w:tc>
        <w:tc>
          <w:tcPr>
            <w:tcW w:w="1266" w:type="dxa"/>
            <w:shd w:val="clear" w:color="auto" w:fill="auto"/>
          </w:tcPr>
          <w:p w14:paraId="5C32759E"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549</w:t>
            </w:r>
          </w:p>
        </w:tc>
        <w:tc>
          <w:tcPr>
            <w:tcW w:w="1267" w:type="dxa"/>
            <w:shd w:val="clear" w:color="auto" w:fill="auto"/>
          </w:tcPr>
          <w:p w14:paraId="16D71EA5"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662</w:t>
            </w:r>
          </w:p>
        </w:tc>
        <w:tc>
          <w:tcPr>
            <w:tcW w:w="1267" w:type="dxa"/>
            <w:shd w:val="clear" w:color="auto" w:fill="auto"/>
          </w:tcPr>
          <w:p w14:paraId="55BF572A"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639</w:t>
            </w:r>
          </w:p>
        </w:tc>
        <w:tc>
          <w:tcPr>
            <w:tcW w:w="1267" w:type="dxa"/>
            <w:shd w:val="clear" w:color="auto" w:fill="auto"/>
          </w:tcPr>
          <w:p w14:paraId="287FBB14"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783</w:t>
            </w:r>
          </w:p>
        </w:tc>
        <w:tc>
          <w:tcPr>
            <w:tcW w:w="1335" w:type="dxa"/>
            <w:shd w:val="clear" w:color="auto" w:fill="auto"/>
          </w:tcPr>
          <w:p w14:paraId="4738B96B"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745</w:t>
            </w:r>
          </w:p>
        </w:tc>
      </w:tr>
      <w:tr w:rsidR="00DB7212" w14:paraId="560EFA12" w14:textId="77777777" w:rsidTr="00DB7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4" w:type="dxa"/>
            <w:shd w:val="clear" w:color="auto" w:fill="auto"/>
          </w:tcPr>
          <w:p w14:paraId="12618682" w14:textId="77777777" w:rsidR="00DB7212" w:rsidRPr="001C2A7A" w:rsidRDefault="00DB7212" w:rsidP="00EA5CD1">
            <w:pPr>
              <w:spacing w:before="0" w:line="276" w:lineRule="auto"/>
              <w:rPr>
                <w:b w:val="0"/>
              </w:rPr>
            </w:pPr>
            <w:r w:rsidRPr="001C2A7A">
              <w:rPr>
                <w:b w:val="0"/>
              </w:rPr>
              <w:t>90</w:t>
            </w:r>
          </w:p>
        </w:tc>
        <w:tc>
          <w:tcPr>
            <w:tcW w:w="1266" w:type="dxa"/>
            <w:shd w:val="clear" w:color="auto" w:fill="auto"/>
          </w:tcPr>
          <w:p w14:paraId="4271D463"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561</w:t>
            </w:r>
          </w:p>
        </w:tc>
        <w:tc>
          <w:tcPr>
            <w:tcW w:w="1266" w:type="dxa"/>
            <w:shd w:val="clear" w:color="auto" w:fill="auto"/>
          </w:tcPr>
          <w:p w14:paraId="23EDA56B"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585</w:t>
            </w:r>
          </w:p>
        </w:tc>
        <w:tc>
          <w:tcPr>
            <w:tcW w:w="1267" w:type="dxa"/>
            <w:shd w:val="clear" w:color="auto" w:fill="auto"/>
          </w:tcPr>
          <w:p w14:paraId="6EEFD056"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714</w:t>
            </w:r>
          </w:p>
        </w:tc>
        <w:tc>
          <w:tcPr>
            <w:tcW w:w="1267" w:type="dxa"/>
            <w:shd w:val="clear" w:color="auto" w:fill="auto"/>
          </w:tcPr>
          <w:p w14:paraId="0118649D"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674</w:t>
            </w:r>
          </w:p>
        </w:tc>
        <w:tc>
          <w:tcPr>
            <w:tcW w:w="1267" w:type="dxa"/>
            <w:shd w:val="clear" w:color="auto" w:fill="auto"/>
          </w:tcPr>
          <w:p w14:paraId="1FD887C5"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866</w:t>
            </w:r>
          </w:p>
        </w:tc>
        <w:tc>
          <w:tcPr>
            <w:tcW w:w="1335" w:type="dxa"/>
            <w:shd w:val="clear" w:color="auto" w:fill="auto"/>
          </w:tcPr>
          <w:p w14:paraId="50DD54E7"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762</w:t>
            </w:r>
          </w:p>
        </w:tc>
      </w:tr>
      <w:tr w:rsidR="00DB7212" w14:paraId="7AFEBDB8" w14:textId="77777777" w:rsidTr="00DB7212">
        <w:tc>
          <w:tcPr>
            <w:cnfStyle w:val="001000000000" w:firstRow="0" w:lastRow="0" w:firstColumn="1" w:lastColumn="0" w:oddVBand="0" w:evenVBand="0" w:oddHBand="0" w:evenHBand="0" w:firstRowFirstColumn="0" w:firstRowLastColumn="0" w:lastRowFirstColumn="0" w:lastRowLastColumn="0"/>
            <w:tcW w:w="1574" w:type="dxa"/>
            <w:shd w:val="clear" w:color="auto" w:fill="auto"/>
          </w:tcPr>
          <w:p w14:paraId="179C6619" w14:textId="77777777" w:rsidR="00DB7212" w:rsidRPr="001C2A7A" w:rsidRDefault="00DB7212" w:rsidP="00EA5CD1">
            <w:pPr>
              <w:spacing w:before="0" w:line="276" w:lineRule="auto"/>
              <w:rPr>
                <w:b w:val="0"/>
              </w:rPr>
            </w:pPr>
            <w:r w:rsidRPr="001C2A7A">
              <w:rPr>
                <w:b w:val="0"/>
              </w:rPr>
              <w:t>100</w:t>
            </w:r>
          </w:p>
        </w:tc>
        <w:tc>
          <w:tcPr>
            <w:tcW w:w="1266" w:type="dxa"/>
            <w:shd w:val="clear" w:color="auto" w:fill="auto"/>
          </w:tcPr>
          <w:p w14:paraId="66059396"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581</w:t>
            </w:r>
          </w:p>
        </w:tc>
        <w:tc>
          <w:tcPr>
            <w:tcW w:w="1266" w:type="dxa"/>
            <w:shd w:val="clear" w:color="auto" w:fill="auto"/>
          </w:tcPr>
          <w:p w14:paraId="7EFBDEC5"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609</w:t>
            </w:r>
          </w:p>
        </w:tc>
        <w:tc>
          <w:tcPr>
            <w:tcW w:w="1267" w:type="dxa"/>
            <w:shd w:val="clear" w:color="auto" w:fill="auto"/>
          </w:tcPr>
          <w:p w14:paraId="1F9E2062"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768</w:t>
            </w:r>
          </w:p>
        </w:tc>
        <w:tc>
          <w:tcPr>
            <w:tcW w:w="1267" w:type="dxa"/>
            <w:shd w:val="clear" w:color="auto" w:fill="auto"/>
          </w:tcPr>
          <w:p w14:paraId="104D09F9"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720</w:t>
            </w:r>
          </w:p>
        </w:tc>
        <w:tc>
          <w:tcPr>
            <w:tcW w:w="1267" w:type="dxa"/>
            <w:shd w:val="clear" w:color="auto" w:fill="auto"/>
          </w:tcPr>
          <w:p w14:paraId="76845C09"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871</w:t>
            </w:r>
          </w:p>
        </w:tc>
        <w:tc>
          <w:tcPr>
            <w:tcW w:w="1335" w:type="dxa"/>
            <w:shd w:val="clear" w:color="auto" w:fill="auto"/>
          </w:tcPr>
          <w:p w14:paraId="4ECBC984"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840</w:t>
            </w:r>
          </w:p>
        </w:tc>
      </w:tr>
      <w:tr w:rsidR="00DB7212" w14:paraId="558AA03A" w14:textId="77777777" w:rsidTr="00DB7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4" w:type="dxa"/>
            <w:shd w:val="clear" w:color="auto" w:fill="auto"/>
          </w:tcPr>
          <w:p w14:paraId="19C123D9" w14:textId="77777777" w:rsidR="00DB7212" w:rsidRPr="001C2A7A" w:rsidRDefault="00DB7212" w:rsidP="00EA5CD1">
            <w:pPr>
              <w:spacing w:before="0" w:line="276" w:lineRule="auto"/>
              <w:rPr>
                <w:b w:val="0"/>
              </w:rPr>
            </w:pPr>
            <w:r w:rsidRPr="001C2A7A">
              <w:rPr>
                <w:b w:val="0"/>
              </w:rPr>
              <w:t>110</w:t>
            </w:r>
          </w:p>
        </w:tc>
        <w:tc>
          <w:tcPr>
            <w:tcW w:w="1266" w:type="dxa"/>
            <w:shd w:val="clear" w:color="auto" w:fill="auto"/>
          </w:tcPr>
          <w:p w14:paraId="2188F3CE"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632</w:t>
            </w:r>
          </w:p>
        </w:tc>
        <w:tc>
          <w:tcPr>
            <w:tcW w:w="1266" w:type="dxa"/>
            <w:shd w:val="clear" w:color="auto" w:fill="auto"/>
          </w:tcPr>
          <w:p w14:paraId="1DFDF39D"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634</w:t>
            </w:r>
          </w:p>
        </w:tc>
        <w:tc>
          <w:tcPr>
            <w:tcW w:w="1267" w:type="dxa"/>
            <w:shd w:val="clear" w:color="auto" w:fill="auto"/>
          </w:tcPr>
          <w:p w14:paraId="32779658"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803</w:t>
            </w:r>
          </w:p>
        </w:tc>
        <w:tc>
          <w:tcPr>
            <w:tcW w:w="1267" w:type="dxa"/>
            <w:shd w:val="clear" w:color="auto" w:fill="auto"/>
          </w:tcPr>
          <w:p w14:paraId="30CF6C4F"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760</w:t>
            </w:r>
          </w:p>
        </w:tc>
        <w:tc>
          <w:tcPr>
            <w:tcW w:w="1267" w:type="dxa"/>
            <w:shd w:val="clear" w:color="auto" w:fill="auto"/>
          </w:tcPr>
          <w:p w14:paraId="207AF156"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902</w:t>
            </w:r>
          </w:p>
        </w:tc>
        <w:tc>
          <w:tcPr>
            <w:tcW w:w="1335" w:type="dxa"/>
            <w:shd w:val="clear" w:color="auto" w:fill="auto"/>
          </w:tcPr>
          <w:p w14:paraId="27893388"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838</w:t>
            </w:r>
          </w:p>
        </w:tc>
      </w:tr>
      <w:tr w:rsidR="00DB7212" w14:paraId="425B8DD5" w14:textId="77777777" w:rsidTr="00DB7212">
        <w:tc>
          <w:tcPr>
            <w:cnfStyle w:val="001000000000" w:firstRow="0" w:lastRow="0" w:firstColumn="1" w:lastColumn="0" w:oddVBand="0" w:evenVBand="0" w:oddHBand="0" w:evenHBand="0" w:firstRowFirstColumn="0" w:firstRowLastColumn="0" w:lastRowFirstColumn="0" w:lastRowLastColumn="0"/>
            <w:tcW w:w="1574" w:type="dxa"/>
            <w:shd w:val="clear" w:color="auto" w:fill="auto"/>
          </w:tcPr>
          <w:p w14:paraId="4231B746" w14:textId="77777777" w:rsidR="00DB7212" w:rsidRPr="001C2A7A" w:rsidRDefault="00DB7212" w:rsidP="00EA5CD1">
            <w:pPr>
              <w:spacing w:before="0" w:line="276" w:lineRule="auto"/>
              <w:rPr>
                <w:b w:val="0"/>
              </w:rPr>
            </w:pPr>
            <w:r w:rsidRPr="001C2A7A">
              <w:rPr>
                <w:b w:val="0"/>
              </w:rPr>
              <w:t>120</w:t>
            </w:r>
          </w:p>
        </w:tc>
        <w:tc>
          <w:tcPr>
            <w:tcW w:w="1266" w:type="dxa"/>
            <w:shd w:val="clear" w:color="auto" w:fill="auto"/>
          </w:tcPr>
          <w:p w14:paraId="0850C8FB"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681</w:t>
            </w:r>
          </w:p>
        </w:tc>
        <w:tc>
          <w:tcPr>
            <w:tcW w:w="1266" w:type="dxa"/>
            <w:shd w:val="clear" w:color="auto" w:fill="auto"/>
          </w:tcPr>
          <w:p w14:paraId="1E3B02C7"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655</w:t>
            </w:r>
          </w:p>
        </w:tc>
        <w:tc>
          <w:tcPr>
            <w:tcW w:w="1267" w:type="dxa"/>
            <w:shd w:val="clear" w:color="auto" w:fill="auto"/>
          </w:tcPr>
          <w:p w14:paraId="58E64B9B"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838</w:t>
            </w:r>
          </w:p>
        </w:tc>
        <w:tc>
          <w:tcPr>
            <w:tcW w:w="1267" w:type="dxa"/>
            <w:shd w:val="clear" w:color="auto" w:fill="auto"/>
          </w:tcPr>
          <w:p w14:paraId="15EF65CF"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774</w:t>
            </w:r>
          </w:p>
        </w:tc>
        <w:tc>
          <w:tcPr>
            <w:tcW w:w="1267" w:type="dxa"/>
            <w:shd w:val="clear" w:color="auto" w:fill="auto"/>
          </w:tcPr>
          <w:p w14:paraId="1C216A47"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937</w:t>
            </w:r>
          </w:p>
        </w:tc>
        <w:tc>
          <w:tcPr>
            <w:tcW w:w="1335" w:type="dxa"/>
            <w:shd w:val="clear" w:color="auto" w:fill="auto"/>
          </w:tcPr>
          <w:p w14:paraId="48F6E27C"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847</w:t>
            </w:r>
          </w:p>
        </w:tc>
      </w:tr>
      <w:tr w:rsidR="00DB7212" w14:paraId="357DD018" w14:textId="77777777" w:rsidTr="00DB7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4" w:type="dxa"/>
            <w:shd w:val="clear" w:color="auto" w:fill="auto"/>
          </w:tcPr>
          <w:p w14:paraId="4D5CF59A" w14:textId="77777777" w:rsidR="00DB7212" w:rsidRPr="001C2A7A" w:rsidRDefault="00DB7212" w:rsidP="00EA5CD1">
            <w:pPr>
              <w:spacing w:before="0" w:line="276" w:lineRule="auto"/>
              <w:rPr>
                <w:b w:val="0"/>
              </w:rPr>
            </w:pPr>
            <w:r w:rsidRPr="001C2A7A">
              <w:rPr>
                <w:b w:val="0"/>
              </w:rPr>
              <w:t>130</w:t>
            </w:r>
          </w:p>
        </w:tc>
        <w:tc>
          <w:tcPr>
            <w:tcW w:w="1266" w:type="dxa"/>
            <w:shd w:val="clear" w:color="auto" w:fill="auto"/>
          </w:tcPr>
          <w:p w14:paraId="0246EAE4"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669</w:t>
            </w:r>
          </w:p>
        </w:tc>
        <w:tc>
          <w:tcPr>
            <w:tcW w:w="1266" w:type="dxa"/>
            <w:shd w:val="clear" w:color="auto" w:fill="auto"/>
          </w:tcPr>
          <w:p w14:paraId="75ADED6A"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662</w:t>
            </w:r>
          </w:p>
        </w:tc>
        <w:tc>
          <w:tcPr>
            <w:tcW w:w="1267" w:type="dxa"/>
            <w:shd w:val="clear" w:color="auto" w:fill="auto"/>
          </w:tcPr>
          <w:p w14:paraId="2C79EB61"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797</w:t>
            </w:r>
          </w:p>
        </w:tc>
        <w:tc>
          <w:tcPr>
            <w:tcW w:w="1267" w:type="dxa"/>
            <w:shd w:val="clear" w:color="auto" w:fill="auto"/>
          </w:tcPr>
          <w:p w14:paraId="5C47B9FC"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850</w:t>
            </w:r>
          </w:p>
        </w:tc>
        <w:tc>
          <w:tcPr>
            <w:tcW w:w="1267" w:type="dxa"/>
            <w:shd w:val="clear" w:color="auto" w:fill="auto"/>
          </w:tcPr>
          <w:p w14:paraId="46B6D8E8"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1.039</w:t>
            </w:r>
          </w:p>
        </w:tc>
        <w:tc>
          <w:tcPr>
            <w:tcW w:w="1335" w:type="dxa"/>
            <w:shd w:val="clear" w:color="auto" w:fill="auto"/>
          </w:tcPr>
          <w:p w14:paraId="6FAC0662"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939</w:t>
            </w:r>
          </w:p>
        </w:tc>
      </w:tr>
      <w:tr w:rsidR="00DB7212" w14:paraId="702FA57E" w14:textId="77777777" w:rsidTr="00DB7212">
        <w:tc>
          <w:tcPr>
            <w:cnfStyle w:val="001000000000" w:firstRow="0" w:lastRow="0" w:firstColumn="1" w:lastColumn="0" w:oddVBand="0" w:evenVBand="0" w:oddHBand="0" w:evenHBand="0" w:firstRowFirstColumn="0" w:firstRowLastColumn="0" w:lastRowFirstColumn="0" w:lastRowLastColumn="0"/>
            <w:tcW w:w="1574" w:type="dxa"/>
            <w:shd w:val="clear" w:color="auto" w:fill="auto"/>
          </w:tcPr>
          <w:p w14:paraId="36A4F12D" w14:textId="77777777" w:rsidR="00DB7212" w:rsidRPr="001C2A7A" w:rsidRDefault="00DB7212" w:rsidP="00EA5CD1">
            <w:pPr>
              <w:spacing w:before="0" w:line="276" w:lineRule="auto"/>
              <w:rPr>
                <w:b w:val="0"/>
              </w:rPr>
            </w:pPr>
            <w:r w:rsidRPr="001C2A7A">
              <w:rPr>
                <w:b w:val="0"/>
              </w:rPr>
              <w:t>140</w:t>
            </w:r>
          </w:p>
        </w:tc>
        <w:tc>
          <w:tcPr>
            <w:tcW w:w="1266" w:type="dxa"/>
            <w:shd w:val="clear" w:color="auto" w:fill="auto"/>
          </w:tcPr>
          <w:p w14:paraId="70C5179F"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827</w:t>
            </w:r>
          </w:p>
        </w:tc>
        <w:tc>
          <w:tcPr>
            <w:tcW w:w="1266" w:type="dxa"/>
            <w:shd w:val="clear" w:color="auto" w:fill="auto"/>
          </w:tcPr>
          <w:p w14:paraId="54282B84"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649</w:t>
            </w:r>
          </w:p>
        </w:tc>
        <w:tc>
          <w:tcPr>
            <w:tcW w:w="1267" w:type="dxa"/>
            <w:shd w:val="clear" w:color="auto" w:fill="auto"/>
          </w:tcPr>
          <w:p w14:paraId="241A516E"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851</w:t>
            </w:r>
          </w:p>
        </w:tc>
        <w:tc>
          <w:tcPr>
            <w:tcW w:w="1267" w:type="dxa"/>
            <w:shd w:val="clear" w:color="auto" w:fill="auto"/>
          </w:tcPr>
          <w:p w14:paraId="20B2A0B6"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848</w:t>
            </w:r>
          </w:p>
        </w:tc>
        <w:tc>
          <w:tcPr>
            <w:tcW w:w="1267" w:type="dxa"/>
            <w:shd w:val="clear" w:color="auto" w:fill="auto"/>
          </w:tcPr>
          <w:p w14:paraId="7FCC1EFC"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1.072</w:t>
            </w:r>
          </w:p>
        </w:tc>
        <w:tc>
          <w:tcPr>
            <w:tcW w:w="1335" w:type="dxa"/>
            <w:shd w:val="clear" w:color="auto" w:fill="auto"/>
          </w:tcPr>
          <w:p w14:paraId="54CDA494" w14:textId="77777777" w:rsidR="00DB7212" w:rsidRDefault="00DB7212" w:rsidP="00EA5CD1">
            <w:pPr>
              <w:spacing w:before="0"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884</w:t>
            </w:r>
          </w:p>
        </w:tc>
      </w:tr>
      <w:tr w:rsidR="00DB7212" w14:paraId="487EB3BB" w14:textId="77777777" w:rsidTr="00DB7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4" w:type="dxa"/>
            <w:tcBorders>
              <w:bottom w:val="single" w:sz="18" w:space="0" w:color="auto"/>
            </w:tcBorders>
            <w:shd w:val="clear" w:color="auto" w:fill="auto"/>
          </w:tcPr>
          <w:p w14:paraId="6EECC9E8" w14:textId="77777777" w:rsidR="00DB7212" w:rsidRPr="001C2A7A" w:rsidRDefault="00DB7212" w:rsidP="00EA5CD1">
            <w:pPr>
              <w:spacing w:before="0" w:line="276" w:lineRule="auto"/>
              <w:rPr>
                <w:b w:val="0"/>
              </w:rPr>
            </w:pPr>
            <w:r w:rsidRPr="001C2A7A">
              <w:rPr>
                <w:b w:val="0"/>
              </w:rPr>
              <w:t>150</w:t>
            </w:r>
          </w:p>
        </w:tc>
        <w:tc>
          <w:tcPr>
            <w:tcW w:w="1266" w:type="dxa"/>
            <w:tcBorders>
              <w:bottom w:val="single" w:sz="18" w:space="0" w:color="auto"/>
            </w:tcBorders>
            <w:shd w:val="clear" w:color="auto" w:fill="auto"/>
          </w:tcPr>
          <w:p w14:paraId="0D0AC24B"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1.119</w:t>
            </w:r>
          </w:p>
        </w:tc>
        <w:tc>
          <w:tcPr>
            <w:tcW w:w="1266" w:type="dxa"/>
            <w:tcBorders>
              <w:bottom w:val="single" w:sz="18" w:space="0" w:color="auto"/>
            </w:tcBorders>
            <w:shd w:val="clear" w:color="auto" w:fill="auto"/>
          </w:tcPr>
          <w:p w14:paraId="70CC7835"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536</w:t>
            </w:r>
          </w:p>
        </w:tc>
        <w:tc>
          <w:tcPr>
            <w:tcW w:w="1267" w:type="dxa"/>
            <w:tcBorders>
              <w:bottom w:val="single" w:sz="18" w:space="0" w:color="auto"/>
            </w:tcBorders>
            <w:shd w:val="clear" w:color="auto" w:fill="auto"/>
          </w:tcPr>
          <w:p w14:paraId="6F2C7599"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861</w:t>
            </w:r>
          </w:p>
        </w:tc>
        <w:tc>
          <w:tcPr>
            <w:tcW w:w="1267" w:type="dxa"/>
            <w:tcBorders>
              <w:bottom w:val="single" w:sz="18" w:space="0" w:color="auto"/>
            </w:tcBorders>
            <w:shd w:val="clear" w:color="auto" w:fill="auto"/>
          </w:tcPr>
          <w:p w14:paraId="17A8619A"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1.103</w:t>
            </w:r>
          </w:p>
        </w:tc>
        <w:tc>
          <w:tcPr>
            <w:tcW w:w="1267" w:type="dxa"/>
            <w:tcBorders>
              <w:bottom w:val="single" w:sz="18" w:space="0" w:color="auto"/>
            </w:tcBorders>
            <w:shd w:val="clear" w:color="auto" w:fill="auto"/>
          </w:tcPr>
          <w:p w14:paraId="31B4FD87"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1.068</w:t>
            </w:r>
          </w:p>
        </w:tc>
        <w:tc>
          <w:tcPr>
            <w:tcW w:w="1335" w:type="dxa"/>
            <w:tcBorders>
              <w:bottom w:val="single" w:sz="18" w:space="0" w:color="auto"/>
            </w:tcBorders>
            <w:shd w:val="clear" w:color="auto" w:fill="auto"/>
          </w:tcPr>
          <w:p w14:paraId="076F00CF" w14:textId="77777777" w:rsidR="00DB7212" w:rsidRDefault="00DB7212" w:rsidP="00EA5CD1">
            <w:pPr>
              <w:spacing w:before="0"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sidRPr="00B334B2">
              <w:rPr>
                <w:rFonts w:ascii="Calibri" w:eastAsia="Times New Roman" w:hAnsi="Calibri" w:cs="Times New Roman"/>
                <w:color w:val="000000"/>
                <w:lang w:eastAsia="en-GB"/>
              </w:rPr>
              <w:t>0.948</w:t>
            </w:r>
          </w:p>
        </w:tc>
      </w:tr>
    </w:tbl>
    <w:p w14:paraId="3ABF2895" w14:textId="77777777" w:rsidR="00DB7212" w:rsidRDefault="00DB7212" w:rsidP="00EA5CD1">
      <w:pPr>
        <w:spacing w:line="276" w:lineRule="auto"/>
        <w:jc w:val="center"/>
      </w:pPr>
      <w:r>
        <w:rPr>
          <w:noProof/>
          <w:lang w:eastAsia="en-GB"/>
        </w:rPr>
        <w:drawing>
          <wp:inline distT="0" distB="0" distL="0" distR="0" wp14:anchorId="3A9BE000" wp14:editId="299ADEE4">
            <wp:extent cx="4924425" cy="2819400"/>
            <wp:effectExtent l="0" t="0" r="0" b="0"/>
            <wp:docPr id="130" name="Chart 1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7"/>
              </a:graphicData>
            </a:graphic>
          </wp:inline>
        </w:drawing>
      </w:r>
    </w:p>
    <w:p w14:paraId="5284B957" w14:textId="01302ECA" w:rsidR="00DB7212" w:rsidRDefault="00DB7212" w:rsidP="00EA5CD1">
      <w:pPr>
        <w:pStyle w:val="Caption"/>
        <w:spacing w:line="276" w:lineRule="auto"/>
      </w:pPr>
      <w:bookmarkStart w:id="520" w:name="_Ref456963625"/>
      <w:bookmarkStart w:id="521" w:name="_Toc474686682"/>
      <w:r>
        <w:t xml:space="preserve">Figure </w:t>
      </w:r>
      <w:fldSimple w:instr=" STYLEREF 1 \s ">
        <w:r w:rsidR="005D3AE0">
          <w:rPr>
            <w:noProof/>
          </w:rPr>
          <w:t>7</w:t>
        </w:r>
      </w:fldSimple>
      <w:r w:rsidR="00F02E7D">
        <w:noBreakHyphen/>
      </w:r>
      <w:fldSimple w:instr=" SEQ Figure \* ARABIC \s 1 ">
        <w:r w:rsidR="005D3AE0">
          <w:rPr>
            <w:noProof/>
          </w:rPr>
          <w:t>17</w:t>
        </w:r>
      </w:fldSimple>
      <w:bookmarkEnd w:id="520"/>
      <w:r>
        <w:t>.  % frequency occurrence of increasing bubble size brackets at each bed height area in 250 μm glass ballotini at incipient fluidisation velocity U=1.85x10</w:t>
      </w:r>
      <w:r w:rsidRPr="00E3793E">
        <w:rPr>
          <w:vertAlign w:val="superscript"/>
        </w:rPr>
        <w:t>-3</w:t>
      </w:r>
      <w:r>
        <w:t xml:space="preserve"> m/s </w:t>
      </w:r>
      <w:r w:rsidR="00581F50">
        <w:t xml:space="preserve">under the continuous flow regime </w:t>
      </w:r>
      <w:r>
        <w:t>in the single inlet bed.</w:t>
      </w:r>
      <w:bookmarkEnd w:id="521"/>
    </w:p>
    <w:p w14:paraId="48C716F2" w14:textId="77777777" w:rsidR="00DB7212" w:rsidRDefault="00DB7212" w:rsidP="00796192">
      <w:pPr>
        <w:spacing w:line="276" w:lineRule="auto"/>
        <w:jc w:val="center"/>
      </w:pPr>
      <w:r>
        <w:rPr>
          <w:noProof/>
          <w:lang w:eastAsia="en-GB"/>
        </w:rPr>
        <w:lastRenderedPageBreak/>
        <w:drawing>
          <wp:inline distT="0" distB="0" distL="0" distR="0" wp14:anchorId="11A269D4" wp14:editId="7CF7F6F2">
            <wp:extent cx="5457825" cy="3971925"/>
            <wp:effectExtent l="0" t="0" r="0" b="0"/>
            <wp:docPr id="131" name="Chart 1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8"/>
              </a:graphicData>
            </a:graphic>
          </wp:inline>
        </w:drawing>
      </w:r>
    </w:p>
    <w:p w14:paraId="18C821AD" w14:textId="3802DC65" w:rsidR="00DB7212" w:rsidRDefault="00DB7212" w:rsidP="00EA5CD1">
      <w:pPr>
        <w:pStyle w:val="Caption"/>
        <w:spacing w:line="276" w:lineRule="auto"/>
      </w:pPr>
      <w:bookmarkStart w:id="522" w:name="_Ref456967083"/>
      <w:bookmarkStart w:id="523" w:name="_Toc474686683"/>
      <w:r>
        <w:t xml:space="preserve">Figure </w:t>
      </w:r>
      <w:fldSimple w:instr=" STYLEREF 1 \s ">
        <w:r w:rsidR="005D3AE0">
          <w:rPr>
            <w:noProof/>
          </w:rPr>
          <w:t>7</w:t>
        </w:r>
      </w:fldSimple>
      <w:r w:rsidR="00F02E7D">
        <w:noBreakHyphen/>
      </w:r>
      <w:fldSimple w:instr=" SEQ Figure \* ARABIC \s 1 ">
        <w:r w:rsidR="005D3AE0">
          <w:rPr>
            <w:noProof/>
          </w:rPr>
          <w:t>18</w:t>
        </w:r>
      </w:fldSimple>
      <w:bookmarkEnd w:id="522"/>
      <w:r>
        <w:t>.  % frequency occurrence of increasing bubble size brackets at each bed height area in 250 μm glass ballotini for the continuous and pulsed flow regimes at 2.78x10</w:t>
      </w:r>
      <w:r w:rsidRPr="00A577AD">
        <w:rPr>
          <w:vertAlign w:val="superscript"/>
        </w:rPr>
        <w:t>-3</w:t>
      </w:r>
      <w:r>
        <w:t xml:space="preserve"> m/s in the single inlet bed.</w:t>
      </w:r>
      <w:bookmarkEnd w:id="523"/>
    </w:p>
    <w:p w14:paraId="3565A4D3" w14:textId="77777777" w:rsidR="00796192" w:rsidRDefault="00796192" w:rsidP="00796192">
      <w:pPr>
        <w:pStyle w:val="Caption"/>
        <w:spacing w:line="276" w:lineRule="auto"/>
      </w:pPr>
    </w:p>
    <w:p w14:paraId="78A7B8D2" w14:textId="77777777" w:rsidR="00796192" w:rsidRDefault="00796192" w:rsidP="00796192">
      <w:pPr>
        <w:pStyle w:val="Caption"/>
        <w:spacing w:line="276" w:lineRule="auto"/>
      </w:pPr>
      <w:r>
        <w:t xml:space="preserve">To produce the average bubble population, the total bubble count for each frame captured in a set of 1500, with 3 repeats, was averaged.  </w:t>
      </w:r>
      <w:r>
        <w:fldChar w:fldCharType="begin"/>
      </w:r>
      <w:r>
        <w:instrText xml:space="preserve"> REF _Ref462154820 \h  \* MERGEFORMAT </w:instrText>
      </w:r>
      <w:r>
        <w:fldChar w:fldCharType="separate"/>
      </w:r>
      <w:r w:rsidR="005D3AE0">
        <w:t xml:space="preserve">Figure </w:t>
      </w:r>
      <w:r w:rsidR="005D3AE0">
        <w:rPr>
          <w:noProof/>
        </w:rPr>
        <w:t>7</w:t>
      </w:r>
      <w:r w:rsidR="005D3AE0">
        <w:rPr>
          <w:noProof/>
        </w:rPr>
        <w:noBreakHyphen/>
        <w:t>19</w:t>
      </w:r>
      <w:r>
        <w:fldChar w:fldCharType="end"/>
      </w:r>
      <w:r>
        <w:t xml:space="preserve"> shows the average bubble population per frame at increasing gas velocities.  At 2.8x10</w:t>
      </w:r>
      <w:r w:rsidRPr="00C83117">
        <w:rPr>
          <w:vertAlign w:val="superscript"/>
        </w:rPr>
        <w:t>-3</w:t>
      </w:r>
      <w:r>
        <w:t xml:space="preserve"> m/s, more bubbles were found in the pulsed regime, with a difference of 0.8 bubbles between the two flow regimes (</w:t>
      </w:r>
      <w:r>
        <w:fldChar w:fldCharType="begin"/>
      </w:r>
      <w:r>
        <w:instrText xml:space="preserve"> REF _Ref462154820 \h  \* MERGEFORMAT </w:instrText>
      </w:r>
      <w:r>
        <w:fldChar w:fldCharType="separate"/>
      </w:r>
      <w:r w:rsidR="005D3AE0">
        <w:t xml:space="preserve">Figure </w:t>
      </w:r>
      <w:r w:rsidR="005D3AE0">
        <w:rPr>
          <w:noProof/>
        </w:rPr>
        <w:t>7</w:t>
      </w:r>
      <w:r w:rsidR="005D3AE0">
        <w:rPr>
          <w:noProof/>
        </w:rPr>
        <w:noBreakHyphen/>
        <w:t>19</w:t>
      </w:r>
      <w:r>
        <w:fldChar w:fldCharType="end"/>
      </w:r>
      <w:r>
        <w:t xml:space="preserve">).  The difference in the number of bubbles produced was most pronounced at lower distances from the distributor plate.  This was due, in part, to the effect of removing bubbles from the edge of the frame, as large bubbles in the upper sections of the bed were infrequently within the image frame.  </w:t>
      </w:r>
    </w:p>
    <w:p w14:paraId="6096DA4B" w14:textId="77777777" w:rsidR="00DB7212" w:rsidRDefault="00DB7212" w:rsidP="00EA5CD1">
      <w:pPr>
        <w:pStyle w:val="Caption"/>
        <w:spacing w:line="276" w:lineRule="auto"/>
        <w:jc w:val="center"/>
      </w:pPr>
      <w:bookmarkStart w:id="524" w:name="_Ref456982239"/>
      <w:r>
        <w:rPr>
          <w:noProof/>
          <w:lang w:eastAsia="en-GB"/>
        </w:rPr>
        <w:lastRenderedPageBreak/>
        <w:drawing>
          <wp:inline distT="0" distB="0" distL="0" distR="0" wp14:anchorId="0F4CBBE5" wp14:editId="1C1E7902">
            <wp:extent cx="4038600" cy="3505200"/>
            <wp:effectExtent l="0" t="0" r="0" b="0"/>
            <wp:docPr id="133" name="Chart 1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9"/>
              </a:graphicData>
            </a:graphic>
          </wp:inline>
        </w:drawing>
      </w:r>
    </w:p>
    <w:p w14:paraId="1641602A" w14:textId="28403A2F" w:rsidR="00DB7212" w:rsidRDefault="00DB7212" w:rsidP="00EA5CD1">
      <w:pPr>
        <w:pStyle w:val="Caption"/>
        <w:spacing w:line="276" w:lineRule="auto"/>
      </w:pPr>
      <w:bookmarkStart w:id="525" w:name="_Ref462154820"/>
      <w:bookmarkStart w:id="526" w:name="_Toc474686684"/>
      <w:r>
        <w:t xml:space="preserve">Figure </w:t>
      </w:r>
      <w:fldSimple w:instr=" STYLEREF 1 \s ">
        <w:r w:rsidR="005D3AE0">
          <w:rPr>
            <w:noProof/>
          </w:rPr>
          <w:t>7</w:t>
        </w:r>
      </w:fldSimple>
      <w:r w:rsidR="00F02E7D">
        <w:noBreakHyphen/>
      </w:r>
      <w:fldSimple w:instr=" SEQ Figure \* ARABIC \s 1 ">
        <w:r w:rsidR="005D3AE0">
          <w:rPr>
            <w:noProof/>
          </w:rPr>
          <w:t>19</w:t>
        </w:r>
      </w:fldSimple>
      <w:bookmarkEnd w:id="524"/>
      <w:bookmarkEnd w:id="525"/>
      <w:r>
        <w:t>.  Average bubble population per frame at increasing gas velocities (Ux10</w:t>
      </w:r>
      <w:r w:rsidRPr="00C83117">
        <w:rPr>
          <w:vertAlign w:val="superscript"/>
        </w:rPr>
        <w:t>-3</w:t>
      </w:r>
      <w:r>
        <w:t>) for 250 μm glass ballotini under two flow regimes in the single inlet bed.</w:t>
      </w:r>
      <w:bookmarkEnd w:id="526"/>
    </w:p>
    <w:p w14:paraId="58150C34" w14:textId="77777777" w:rsidR="00F02E7D" w:rsidRDefault="00F02E7D" w:rsidP="00EA5CD1">
      <w:pPr>
        <w:spacing w:line="276" w:lineRule="auto"/>
      </w:pPr>
    </w:p>
    <w:p w14:paraId="242D9379" w14:textId="0BEB25EF" w:rsidR="00B16ED3" w:rsidRDefault="00DB7212" w:rsidP="00EA5CD1">
      <w:pPr>
        <w:spacing w:line="276" w:lineRule="auto"/>
      </w:pPr>
      <w:r>
        <w:t xml:space="preserve">To examine whether high frequency pulsation produced the ordered bubble patterns seen in the work of </w:t>
      </w:r>
      <w:r>
        <w:fldChar w:fldCharType="begin" w:fldLock="1"/>
      </w:r>
      <w:r w:rsidR="00D37BCC">
        <w:instrText>ADDIN CSL_CITATION { "citationItems" : [ { "id" : "ITEM-1", "itemData" : { "DOI" : "10.1016/j.cej.2003.08.007", "ISSN" : "13858947", "author" : [ { "dropping-particle" : "", "family" : "Coppens", "given" : "Marc-Olivier", "non-dropping-particle" : "", "parse-names" : false, "suffix" : "" }, { "dropping-particle" : "", "family" : "Ommen", "given" : "J. Ruud", "non-dropping-particle" : "van", "parse-names" : false, "suffix" : "" } ], "container-title" : "Chemical Engineering Journal", "id" : "ITEM-1", "issue" : "1-3", "issued" : { "date-parts" : [ [ "2003", "12" ] ] }, "page" : "117-124", "title" : "Structuring chaotic fluidized beds", "type" : "article-journal", "volume" : "96" }, "uris" : [ "http://www.mendeley.com/documents/?uuid=8d8ea52b-e562-44f1-ba09-b5e5953caa9e" ] } ], "mendeley" : { "formattedCitation" : "(Coppens &amp; van Ommen 2003)", "manualFormatting" : "Coppens &amp; van Ommen (2003)", "plainTextFormattedCitation" : "(Coppens &amp; van Ommen 2003)", "previouslyFormattedCitation" : "(Coppens &amp; van Ommen 2003)" }, "properties" : { "noteIndex" : 0 }, "schema" : "https://github.com/citation-style-language/schema/raw/master/csl-citation.json" }</w:instrText>
      </w:r>
      <w:r>
        <w:fldChar w:fldCharType="separate"/>
      </w:r>
      <w:r w:rsidRPr="00F33499">
        <w:rPr>
          <w:noProof/>
        </w:rPr>
        <w:t xml:space="preserve">Coppens &amp; van Ommen </w:t>
      </w:r>
      <w:r>
        <w:rPr>
          <w:noProof/>
        </w:rPr>
        <w:t>(</w:t>
      </w:r>
      <w:r w:rsidRPr="00F33499">
        <w:rPr>
          <w:noProof/>
        </w:rPr>
        <w:t>2003)</w:t>
      </w:r>
      <w:r>
        <w:fldChar w:fldCharType="end"/>
      </w:r>
      <w:r>
        <w:t>, the centre pixel location of each bubble was mapped over 116.6 seconds.  A range of 5058 to 14294 number of bubbles was identified over 1.75 to 2.78x10</w:t>
      </w:r>
      <w:r w:rsidRPr="00C83117">
        <w:rPr>
          <w:vertAlign w:val="superscript"/>
        </w:rPr>
        <w:t>-3</w:t>
      </w:r>
      <w:r>
        <w:t xml:space="preserve"> m/s gas velocities.  Mapping every bubble analysed in each frame produced a simplified version of a contour graph, essentially highlighting the locations of clusters of bubbles.  Bubble size was not accounted for in this analysis method.  </w:t>
      </w:r>
      <w:r>
        <w:fldChar w:fldCharType="begin"/>
      </w:r>
      <w:r>
        <w:instrText xml:space="preserve"> REF _Ref457460420 \h  \* MERGEFORMAT </w:instrText>
      </w:r>
      <w:r>
        <w:fldChar w:fldCharType="separate"/>
      </w:r>
      <w:r w:rsidR="005D3AE0">
        <w:t xml:space="preserve">Figure </w:t>
      </w:r>
      <w:r w:rsidR="005D3AE0">
        <w:rPr>
          <w:noProof/>
        </w:rPr>
        <w:t>7</w:t>
      </w:r>
      <w:r w:rsidR="005D3AE0">
        <w:rPr>
          <w:noProof/>
        </w:rPr>
        <w:noBreakHyphen/>
        <w:t>20</w:t>
      </w:r>
      <w:r>
        <w:fldChar w:fldCharType="end"/>
      </w:r>
      <w:r>
        <w:t xml:space="preserve"> shows ‘rows’ of bubbles observed visually in the bed under the continuous and pulsed flow regimes.  This pattern of bubble formation was not found to the extent or order of that found in the </w:t>
      </w:r>
      <w:r>
        <w:fldChar w:fldCharType="begin" w:fldLock="1"/>
      </w:r>
      <w:r w:rsidR="00D37BCC">
        <w:instrText>ADDIN CSL_CITATION { "citationItems" : [ { "id" : "ITEM-1", "itemData" : { "DOI" : "10.1016/j.cej.2003.08.007", "ISSN" : "13858947", "author" : [ { "dropping-particle" : "", "family" : "Coppens", "given" : "Marc-Olivier", "non-dropping-particle" : "", "parse-names" : false, "suffix" : "" }, { "dropping-particle" : "", "family" : "Ommen", "given" : "J. Ruud", "non-dropping-particle" : "van", "parse-names" : false, "suffix" : "" } ], "container-title" : "Chemical Engineering Journal", "id" : "ITEM-1", "issue" : "1-3", "issued" : { "date-parts" : [ [ "2003", "12" ] ] }, "page" : "117-124", "title" : "Structuring chaotic fluidized beds", "type" : "article-journal", "volume" : "96" }, "uris" : [ "http://www.mendeley.com/documents/?uuid=8d8ea52b-e562-44f1-ba09-b5e5953caa9e" ] } ], "mendeley" : { "formattedCitation" : "(Coppens &amp; van Ommen 2003)", "manualFormatting" : "Coppens &amp; van Ommen (2003)", "plainTextFormattedCitation" : "(Coppens &amp; van Ommen 2003)", "previouslyFormattedCitation" : "(Coppens &amp; van Ommen 2003)" }, "properties" : { "noteIndex" : 0 }, "schema" : "https://github.com/citation-style-language/schema/raw/master/csl-citation.json" }</w:instrText>
      </w:r>
      <w:r>
        <w:fldChar w:fldCharType="separate"/>
      </w:r>
      <w:r w:rsidRPr="00F33499">
        <w:rPr>
          <w:noProof/>
        </w:rPr>
        <w:t xml:space="preserve">Coppens &amp; van Ommen </w:t>
      </w:r>
      <w:r>
        <w:rPr>
          <w:noProof/>
        </w:rPr>
        <w:t>(</w:t>
      </w:r>
      <w:r w:rsidRPr="00F33499">
        <w:rPr>
          <w:noProof/>
        </w:rPr>
        <w:t>2003)</w:t>
      </w:r>
      <w:r>
        <w:fldChar w:fldCharType="end"/>
      </w:r>
      <w:r>
        <w:t xml:space="preserve"> study.  For example, the rows of bubbles observed in this study do not correlate or influence other rows of bubbles, and typically rows were followed by random pattern formations before another row formed.  </w:t>
      </w:r>
    </w:p>
    <w:p w14:paraId="3A8215DC" w14:textId="77777777" w:rsidR="00F02E7D" w:rsidRDefault="00F02E7D" w:rsidP="00EA5CD1">
      <w:pPr>
        <w:spacing w:line="276" w:lineRule="auto"/>
      </w:pPr>
    </w:p>
    <w:p w14:paraId="2B8D7323" w14:textId="77777777" w:rsidR="00F02E7D" w:rsidRDefault="00F02E7D" w:rsidP="00EA5CD1">
      <w:pPr>
        <w:spacing w:line="276" w:lineRule="auto"/>
      </w:pPr>
    </w:p>
    <w:p w14:paraId="6C86D3DD" w14:textId="77777777" w:rsidR="00F02E7D" w:rsidRDefault="00F02E7D" w:rsidP="00EA5CD1">
      <w:pPr>
        <w:spacing w:line="276" w:lineRule="auto"/>
      </w:pPr>
    </w:p>
    <w:p w14:paraId="0B7AB070" w14:textId="77777777" w:rsidR="00F02E7D" w:rsidRDefault="00F02E7D" w:rsidP="00EA5CD1">
      <w:pPr>
        <w:spacing w:line="276" w:lineRule="auto"/>
      </w:pPr>
    </w:p>
    <w:p w14:paraId="7CCF626B" w14:textId="77777777" w:rsidR="00F02E7D" w:rsidRDefault="00F02E7D" w:rsidP="00EA5CD1">
      <w:pPr>
        <w:spacing w:line="276" w:lineRule="auto"/>
      </w:pPr>
    </w:p>
    <w:p w14:paraId="3AFFA9BE" w14:textId="77777777" w:rsidR="00F02E7D" w:rsidRDefault="00F02E7D" w:rsidP="00EA5CD1">
      <w:pPr>
        <w:spacing w:line="276" w:lineRule="auto"/>
      </w:pPr>
    </w:p>
    <w:p w14:paraId="7D1FB610" w14:textId="77777777" w:rsidR="00F02E7D" w:rsidRDefault="00F02E7D" w:rsidP="00EA5CD1">
      <w:pPr>
        <w:spacing w:line="276" w:lineRule="auto"/>
      </w:pPr>
    </w:p>
    <w:p w14:paraId="44986E10" w14:textId="77777777" w:rsidR="00F02E7D" w:rsidRDefault="00F02E7D" w:rsidP="00EA5CD1">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8"/>
        <w:gridCol w:w="3082"/>
        <w:gridCol w:w="3092"/>
      </w:tblGrid>
      <w:tr w:rsidR="00DB7212" w14:paraId="652EC4FD" w14:textId="77777777" w:rsidTr="00DB7212">
        <w:tc>
          <w:tcPr>
            <w:tcW w:w="3068" w:type="dxa"/>
          </w:tcPr>
          <w:p w14:paraId="4775458E" w14:textId="77777777" w:rsidR="00DB7212" w:rsidRDefault="00DB7212" w:rsidP="00EA5CD1">
            <w:pPr>
              <w:spacing w:line="276" w:lineRule="auto"/>
            </w:pPr>
            <w:r>
              <w:lastRenderedPageBreak/>
              <w:t>a) continuous flow regime</w:t>
            </w:r>
          </w:p>
        </w:tc>
        <w:tc>
          <w:tcPr>
            <w:tcW w:w="3082" w:type="dxa"/>
          </w:tcPr>
          <w:p w14:paraId="78FA3AF7" w14:textId="77777777" w:rsidR="00DB7212" w:rsidRDefault="00DB7212" w:rsidP="00EA5CD1">
            <w:pPr>
              <w:spacing w:line="276" w:lineRule="auto"/>
            </w:pPr>
          </w:p>
        </w:tc>
        <w:tc>
          <w:tcPr>
            <w:tcW w:w="3092" w:type="dxa"/>
          </w:tcPr>
          <w:p w14:paraId="32B50287" w14:textId="77777777" w:rsidR="00DB7212" w:rsidRDefault="00DB7212" w:rsidP="00EA5CD1">
            <w:pPr>
              <w:spacing w:line="276" w:lineRule="auto"/>
            </w:pPr>
          </w:p>
        </w:tc>
      </w:tr>
      <w:tr w:rsidR="00DB7212" w14:paraId="23191680" w14:textId="77777777" w:rsidTr="00DB7212">
        <w:tc>
          <w:tcPr>
            <w:tcW w:w="3068" w:type="dxa"/>
          </w:tcPr>
          <w:p w14:paraId="4E4816D8" w14:textId="77777777" w:rsidR="00DB7212" w:rsidRDefault="00DB7212" w:rsidP="00EA5CD1">
            <w:pPr>
              <w:spacing w:line="276" w:lineRule="auto"/>
            </w:pPr>
            <w:r>
              <w:t>t = 0</w:t>
            </w:r>
          </w:p>
        </w:tc>
        <w:tc>
          <w:tcPr>
            <w:tcW w:w="3082" w:type="dxa"/>
          </w:tcPr>
          <w:p w14:paraId="3EA13CC1" w14:textId="77777777" w:rsidR="00DB7212" w:rsidRDefault="00DB7212" w:rsidP="00EA5CD1">
            <w:pPr>
              <w:spacing w:line="276" w:lineRule="auto"/>
            </w:pPr>
            <w:r>
              <w:t>t + 0.0259 s</w:t>
            </w:r>
          </w:p>
        </w:tc>
        <w:tc>
          <w:tcPr>
            <w:tcW w:w="3092" w:type="dxa"/>
          </w:tcPr>
          <w:p w14:paraId="4AA47B40" w14:textId="77777777" w:rsidR="00DB7212" w:rsidRDefault="00DB7212" w:rsidP="00EA5CD1">
            <w:pPr>
              <w:spacing w:line="276" w:lineRule="auto"/>
            </w:pPr>
            <w:r>
              <w:t>t + 0.0518 s</w:t>
            </w:r>
          </w:p>
        </w:tc>
      </w:tr>
      <w:tr w:rsidR="00DB7212" w14:paraId="49B5133E" w14:textId="77777777" w:rsidTr="00DB7212">
        <w:tc>
          <w:tcPr>
            <w:tcW w:w="3068" w:type="dxa"/>
          </w:tcPr>
          <w:p w14:paraId="1480F496" w14:textId="77777777" w:rsidR="00DB7212" w:rsidRDefault="00DB7212" w:rsidP="00EA5CD1">
            <w:pPr>
              <w:spacing w:line="276" w:lineRule="auto"/>
            </w:pPr>
            <w:r>
              <w:rPr>
                <w:noProof/>
                <w:lang w:eastAsia="en-GB"/>
              </w:rPr>
              <w:drawing>
                <wp:inline distT="0" distB="0" distL="0" distR="0" wp14:anchorId="24AAB296" wp14:editId="4391F7E3">
                  <wp:extent cx="1883017" cy="1870628"/>
                  <wp:effectExtent l="6350" t="0" r="0" b="0"/>
                  <wp:docPr id="134" name="Picture 134" descr="E:\Images\Bubbling\150um\d101029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mages\Bubbling\150um\d1010298.tif"/>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rot="16200000">
                            <a:off x="0" y="0"/>
                            <a:ext cx="1884651" cy="1872251"/>
                          </a:xfrm>
                          <a:prstGeom prst="rect">
                            <a:avLst/>
                          </a:prstGeom>
                          <a:noFill/>
                          <a:ln>
                            <a:noFill/>
                          </a:ln>
                        </pic:spPr>
                      </pic:pic>
                    </a:graphicData>
                  </a:graphic>
                </wp:inline>
              </w:drawing>
            </w:r>
          </w:p>
        </w:tc>
        <w:tc>
          <w:tcPr>
            <w:tcW w:w="3082" w:type="dxa"/>
          </w:tcPr>
          <w:p w14:paraId="3233C7EE" w14:textId="77777777" w:rsidR="00DB7212" w:rsidRDefault="00DB7212" w:rsidP="00EA5CD1">
            <w:pPr>
              <w:spacing w:line="276" w:lineRule="auto"/>
            </w:pPr>
            <w:r>
              <w:rPr>
                <w:noProof/>
                <w:lang w:eastAsia="en-GB"/>
              </w:rPr>
              <w:drawing>
                <wp:inline distT="0" distB="0" distL="0" distR="0" wp14:anchorId="51DF9FAC" wp14:editId="0AFD6C05">
                  <wp:extent cx="1887748" cy="1875329"/>
                  <wp:effectExtent l="6032" t="0" r="4763" b="4762"/>
                  <wp:docPr id="135" name="Picture 135" descr="E:\Images\Bubbling\150um\d101029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mages\Bubbling\150um\d1010299.tif"/>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rot="16200000">
                            <a:off x="0" y="0"/>
                            <a:ext cx="1894397" cy="1881934"/>
                          </a:xfrm>
                          <a:prstGeom prst="rect">
                            <a:avLst/>
                          </a:prstGeom>
                          <a:noFill/>
                          <a:ln>
                            <a:noFill/>
                          </a:ln>
                        </pic:spPr>
                      </pic:pic>
                    </a:graphicData>
                  </a:graphic>
                </wp:inline>
              </w:drawing>
            </w:r>
          </w:p>
        </w:tc>
        <w:tc>
          <w:tcPr>
            <w:tcW w:w="3092" w:type="dxa"/>
          </w:tcPr>
          <w:p w14:paraId="0789BA19" w14:textId="77777777" w:rsidR="00DB7212" w:rsidRDefault="00DB7212" w:rsidP="00EA5CD1">
            <w:pPr>
              <w:spacing w:line="276" w:lineRule="auto"/>
            </w:pPr>
            <w:r>
              <w:rPr>
                <w:noProof/>
                <w:lang w:eastAsia="en-GB"/>
              </w:rPr>
              <w:drawing>
                <wp:inline distT="0" distB="0" distL="0" distR="0" wp14:anchorId="3725A9D3" wp14:editId="3AF0CB5C">
                  <wp:extent cx="1898631" cy="1886140"/>
                  <wp:effectExtent l="6033" t="0" r="0" b="0"/>
                  <wp:docPr id="136" name="Picture 136" descr="E:\Images\Bubbling\150um\d101030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Images\Bubbling\150um\d1010300.tif"/>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rot="16200000">
                            <a:off x="0" y="0"/>
                            <a:ext cx="1897915" cy="1885429"/>
                          </a:xfrm>
                          <a:prstGeom prst="rect">
                            <a:avLst/>
                          </a:prstGeom>
                          <a:noFill/>
                          <a:ln>
                            <a:noFill/>
                          </a:ln>
                        </pic:spPr>
                      </pic:pic>
                    </a:graphicData>
                  </a:graphic>
                </wp:inline>
              </w:drawing>
            </w:r>
          </w:p>
        </w:tc>
      </w:tr>
      <w:tr w:rsidR="00DB7212" w14:paraId="767774C4" w14:textId="77777777" w:rsidTr="00DB7212">
        <w:tc>
          <w:tcPr>
            <w:tcW w:w="3068" w:type="dxa"/>
          </w:tcPr>
          <w:p w14:paraId="42B01A46" w14:textId="77777777" w:rsidR="00DB7212" w:rsidRDefault="00DB7212" w:rsidP="00EA5CD1">
            <w:pPr>
              <w:spacing w:line="276" w:lineRule="auto"/>
            </w:pPr>
            <w:r>
              <w:t>b) pulsed flow regime (218 Hz)</w:t>
            </w:r>
          </w:p>
        </w:tc>
        <w:tc>
          <w:tcPr>
            <w:tcW w:w="3082" w:type="dxa"/>
          </w:tcPr>
          <w:p w14:paraId="78ECC6B8" w14:textId="77777777" w:rsidR="00DB7212" w:rsidRDefault="00DB7212" w:rsidP="00EA5CD1">
            <w:pPr>
              <w:spacing w:line="276" w:lineRule="auto"/>
            </w:pPr>
          </w:p>
        </w:tc>
        <w:tc>
          <w:tcPr>
            <w:tcW w:w="3092" w:type="dxa"/>
          </w:tcPr>
          <w:p w14:paraId="2E907223" w14:textId="77777777" w:rsidR="00DB7212" w:rsidRDefault="00DB7212" w:rsidP="00EA5CD1">
            <w:pPr>
              <w:spacing w:line="276" w:lineRule="auto"/>
            </w:pPr>
          </w:p>
        </w:tc>
      </w:tr>
      <w:tr w:rsidR="00DB7212" w14:paraId="6F1F0E83" w14:textId="77777777" w:rsidTr="00DB7212">
        <w:tc>
          <w:tcPr>
            <w:tcW w:w="3068" w:type="dxa"/>
          </w:tcPr>
          <w:p w14:paraId="5FC76B0D" w14:textId="77777777" w:rsidR="00DB7212" w:rsidRDefault="00DB7212" w:rsidP="00EA5CD1">
            <w:pPr>
              <w:spacing w:line="276" w:lineRule="auto"/>
            </w:pPr>
            <w:r>
              <w:t>t = 0</w:t>
            </w:r>
          </w:p>
        </w:tc>
        <w:tc>
          <w:tcPr>
            <w:tcW w:w="3082" w:type="dxa"/>
          </w:tcPr>
          <w:p w14:paraId="0062C8A3" w14:textId="77777777" w:rsidR="00DB7212" w:rsidRDefault="00DB7212" w:rsidP="00EA5CD1">
            <w:pPr>
              <w:spacing w:line="276" w:lineRule="auto"/>
            </w:pPr>
            <w:r>
              <w:t>t + 0.0259 s</w:t>
            </w:r>
          </w:p>
        </w:tc>
        <w:tc>
          <w:tcPr>
            <w:tcW w:w="3092" w:type="dxa"/>
          </w:tcPr>
          <w:p w14:paraId="68B7D2CE" w14:textId="77777777" w:rsidR="00DB7212" w:rsidRDefault="00DB7212" w:rsidP="00EA5CD1">
            <w:pPr>
              <w:spacing w:line="276" w:lineRule="auto"/>
            </w:pPr>
            <w:r>
              <w:t>t + 0.0518 s</w:t>
            </w:r>
          </w:p>
        </w:tc>
      </w:tr>
      <w:tr w:rsidR="00DB7212" w14:paraId="475A2C51" w14:textId="77777777" w:rsidTr="00DB7212">
        <w:tc>
          <w:tcPr>
            <w:tcW w:w="3068" w:type="dxa"/>
          </w:tcPr>
          <w:p w14:paraId="157CB27A" w14:textId="77777777" w:rsidR="00DB7212" w:rsidRDefault="00DB7212" w:rsidP="00EA5CD1">
            <w:pPr>
              <w:spacing w:line="276" w:lineRule="auto"/>
            </w:pPr>
            <w:r>
              <w:rPr>
                <w:noProof/>
                <w:lang w:eastAsia="en-GB"/>
              </w:rPr>
              <w:drawing>
                <wp:inline distT="0" distB="0" distL="0" distR="0" wp14:anchorId="42B65BBE" wp14:editId="68EA6143">
                  <wp:extent cx="1792246" cy="1780455"/>
                  <wp:effectExtent l="6032" t="0" r="4763" b="4762"/>
                  <wp:docPr id="137" name="Picture 137" descr="E:\Images\Bubbling\150um\d11502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mages\Bubbling\150um\d1150216.tif"/>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rot="16200000">
                            <a:off x="0" y="0"/>
                            <a:ext cx="1793335" cy="1781537"/>
                          </a:xfrm>
                          <a:prstGeom prst="rect">
                            <a:avLst/>
                          </a:prstGeom>
                          <a:noFill/>
                          <a:ln>
                            <a:noFill/>
                          </a:ln>
                        </pic:spPr>
                      </pic:pic>
                    </a:graphicData>
                  </a:graphic>
                </wp:inline>
              </w:drawing>
            </w:r>
          </w:p>
        </w:tc>
        <w:tc>
          <w:tcPr>
            <w:tcW w:w="3082" w:type="dxa"/>
          </w:tcPr>
          <w:p w14:paraId="6BD7A199" w14:textId="77777777" w:rsidR="00DB7212" w:rsidRDefault="00DB7212" w:rsidP="00EA5CD1">
            <w:pPr>
              <w:spacing w:line="276" w:lineRule="auto"/>
            </w:pPr>
            <w:r>
              <w:rPr>
                <w:noProof/>
                <w:lang w:eastAsia="en-GB"/>
              </w:rPr>
              <w:drawing>
                <wp:inline distT="0" distB="0" distL="0" distR="0" wp14:anchorId="02A22DFF" wp14:editId="22CB3D45">
                  <wp:extent cx="1786631" cy="1774878"/>
                  <wp:effectExtent l="5715" t="0" r="0" b="0"/>
                  <wp:docPr id="138" name="Picture 138" descr="E:\Images\Bubbling\150um\d11502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Images\Bubbling\150um\d1150217.tif"/>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rot="16200000">
                            <a:off x="0" y="0"/>
                            <a:ext cx="1792592" cy="1780800"/>
                          </a:xfrm>
                          <a:prstGeom prst="rect">
                            <a:avLst/>
                          </a:prstGeom>
                          <a:noFill/>
                          <a:ln>
                            <a:noFill/>
                          </a:ln>
                        </pic:spPr>
                      </pic:pic>
                    </a:graphicData>
                  </a:graphic>
                </wp:inline>
              </w:drawing>
            </w:r>
          </w:p>
        </w:tc>
        <w:tc>
          <w:tcPr>
            <w:tcW w:w="3092" w:type="dxa"/>
          </w:tcPr>
          <w:p w14:paraId="4A5F5C06" w14:textId="77777777" w:rsidR="00DB7212" w:rsidRDefault="00DB7212" w:rsidP="00EA5CD1">
            <w:pPr>
              <w:spacing w:line="276" w:lineRule="auto"/>
            </w:pPr>
            <w:r>
              <w:rPr>
                <w:noProof/>
                <w:lang w:eastAsia="en-GB"/>
              </w:rPr>
              <w:drawing>
                <wp:inline distT="0" distB="0" distL="0" distR="0" wp14:anchorId="69FA4B4B" wp14:editId="42277B2D">
                  <wp:extent cx="1777106" cy="1765415"/>
                  <wp:effectExtent l="5715" t="0" r="635" b="635"/>
                  <wp:docPr id="140" name="Picture 140" descr="E:\Images\Bubbling\150um\d11502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Images\Bubbling\150um\d1150218.tif"/>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rot="16200000">
                            <a:off x="0" y="0"/>
                            <a:ext cx="1781380" cy="1769661"/>
                          </a:xfrm>
                          <a:prstGeom prst="rect">
                            <a:avLst/>
                          </a:prstGeom>
                          <a:noFill/>
                          <a:ln>
                            <a:noFill/>
                          </a:ln>
                        </pic:spPr>
                      </pic:pic>
                    </a:graphicData>
                  </a:graphic>
                </wp:inline>
              </w:drawing>
            </w:r>
          </w:p>
        </w:tc>
      </w:tr>
    </w:tbl>
    <w:p w14:paraId="69630CF8" w14:textId="3ED42867" w:rsidR="00DB7212" w:rsidRDefault="00DB7212" w:rsidP="00EA5CD1">
      <w:pPr>
        <w:pStyle w:val="Caption"/>
        <w:spacing w:line="276" w:lineRule="auto"/>
      </w:pPr>
      <w:bookmarkStart w:id="527" w:name="_Ref457460420"/>
      <w:bookmarkStart w:id="528" w:name="_Toc474686685"/>
      <w:r>
        <w:t xml:space="preserve">Figure </w:t>
      </w:r>
      <w:fldSimple w:instr=" STYLEREF 1 \s ">
        <w:r w:rsidR="005D3AE0">
          <w:rPr>
            <w:noProof/>
          </w:rPr>
          <w:t>7</w:t>
        </w:r>
      </w:fldSimple>
      <w:r w:rsidR="00F02E7D">
        <w:noBreakHyphen/>
      </w:r>
      <w:fldSimple w:instr=" SEQ Figure \* ARABIC \s 1 ">
        <w:r w:rsidR="005D3AE0">
          <w:rPr>
            <w:noProof/>
          </w:rPr>
          <w:t>20</w:t>
        </w:r>
      </w:fldSimple>
      <w:bookmarkEnd w:id="527"/>
      <w:r w:rsidRPr="00B53692">
        <w:rPr>
          <w:b/>
        </w:rPr>
        <w:t>.</w:t>
      </w:r>
      <w:r>
        <w:t xml:space="preserve">  Production of rows of bubbles in 250 μm glass ballotini under a) continuous flow at 2.22x10</w:t>
      </w:r>
      <w:r w:rsidRPr="00053FA8">
        <w:rPr>
          <w:vertAlign w:val="superscript"/>
        </w:rPr>
        <w:t>-3</w:t>
      </w:r>
      <w:r>
        <w:t xml:space="preserve"> m/s and b) pulsed flow at 0.0241 m/s at 218 Hz in the single inlet bed.</w:t>
      </w:r>
      <w:bookmarkEnd w:id="528"/>
    </w:p>
    <w:p w14:paraId="17F5755D" w14:textId="1B4DE961" w:rsidR="00DB7212" w:rsidRDefault="00DB7212" w:rsidP="00EA5CD1">
      <w:pPr>
        <w:spacing w:line="276" w:lineRule="auto"/>
      </w:pPr>
    </w:p>
    <w:p w14:paraId="41F17F6D" w14:textId="77777777" w:rsidR="00F02E7D" w:rsidRDefault="00F02E7D" w:rsidP="00F02E7D">
      <w:pPr>
        <w:spacing w:line="276" w:lineRule="auto"/>
      </w:pPr>
      <w:r>
        <w:t xml:space="preserve">Simplified contour graphs are shown in </w:t>
      </w:r>
      <w:r>
        <w:fldChar w:fldCharType="begin"/>
      </w:r>
      <w:r>
        <w:instrText xml:space="preserve"> REF _Ref457461038 \h  \* MERGEFORMAT </w:instrText>
      </w:r>
      <w:r>
        <w:fldChar w:fldCharType="separate"/>
      </w:r>
      <w:r w:rsidR="005D3AE0">
        <w:t xml:space="preserve">Figure </w:t>
      </w:r>
      <w:r w:rsidR="005D3AE0">
        <w:rPr>
          <w:noProof/>
        </w:rPr>
        <w:t>7</w:t>
      </w:r>
      <w:r w:rsidR="005D3AE0">
        <w:rPr>
          <w:noProof/>
        </w:rPr>
        <w:noBreakHyphen/>
        <w:t>21</w:t>
      </w:r>
      <w:r>
        <w:fldChar w:fldCharType="end"/>
      </w:r>
      <w:r>
        <w:t xml:space="preserve"> for bubble location at a range of flow velocities.  When bubble location within the bed was analysed over a range of gas velocities, the influence of a wall effect was most noticeable.  For example, at 1.85x10</w:t>
      </w:r>
      <w:r w:rsidRPr="00C83117">
        <w:rPr>
          <w:vertAlign w:val="superscript"/>
        </w:rPr>
        <w:t>-3</w:t>
      </w:r>
      <w:r>
        <w:t xml:space="preserve"> m/s, bubbles only moved up the bed in the centre region, between 40 and 120 mm bed diameter (</w:t>
      </w:r>
      <w:r>
        <w:fldChar w:fldCharType="begin"/>
      </w:r>
      <w:r>
        <w:instrText xml:space="preserve"> REF _Ref457461038 \h  \* MERGEFORMAT </w:instrText>
      </w:r>
      <w:r>
        <w:fldChar w:fldCharType="separate"/>
      </w:r>
      <w:r w:rsidR="005D3AE0">
        <w:t xml:space="preserve">Figure </w:t>
      </w:r>
      <w:r w:rsidR="005D3AE0">
        <w:rPr>
          <w:noProof/>
        </w:rPr>
        <w:t>7</w:t>
      </w:r>
      <w:r w:rsidR="005D3AE0">
        <w:rPr>
          <w:noProof/>
        </w:rPr>
        <w:noBreakHyphen/>
        <w:t>21</w:t>
      </w:r>
      <w:r>
        <w:fldChar w:fldCharType="end"/>
      </w:r>
      <w:r>
        <w:t xml:space="preserve">a).  Bubbles were actually produced across the whole distributor plate, but were too small to register for analysis as their diameter did not allow light through from the back of the bed.  Therefore, these small bubbles must either split, collapse or coalesce.  The diameter of a bubble which will rise unimpinged by a direct external wall effect is described by </w:t>
      </w:r>
      <w:r>
        <w:fldChar w:fldCharType="begin" w:fldLock="1"/>
      </w:r>
      <w:r>
        <w:instrText>ADDIN CSL_CITATION { "citationItems" : [ { "id" : "ITEM-1", "itemData" : { "author" : [ { "dropping-particle" : "", "family" : "Zenz", "given" : "F. A.", "non-dropping-particle" : "", "parse-names" : false, "suffix" : "" } ], "container-title" : "The Fibonacci Quarterly", "id" : "ITEM-1", "issue" : "2", "issued" : { "date-parts" : [ [ "1978" ] ] }, "page" : "171-183", "title" : "The Fluid Mechanics of Bubbling Beds", "type" : "article-journal", "volume" : "16" }, "uris" : [ "http://www.mendeley.com/documents/?uuid=e5e31606-a3a2-4ddf-b353-26d61b3150f1" ] } ], "mendeley" : { "formattedCitation" : "(Zenz 1978)", "manualFormatting" : "Zenz (1978)", "plainTextFormattedCitation" : "(Zenz 1978)", "previouslyFormattedCitation" : "(Zenz 1978)" }, "properties" : { "noteIndex" : 0 }, "schema" : "https://github.com/citation-style-language/schema/raw/master/csl-citation.json" }</w:instrText>
      </w:r>
      <w:r>
        <w:fldChar w:fldCharType="separate"/>
      </w:r>
      <w:r w:rsidRPr="006E1798">
        <w:rPr>
          <w:noProof/>
        </w:rPr>
        <w:t xml:space="preserve">Zenz </w:t>
      </w:r>
      <w:r>
        <w:rPr>
          <w:noProof/>
        </w:rPr>
        <w:t>(</w:t>
      </w:r>
      <w:r w:rsidRPr="006E1798">
        <w:rPr>
          <w:noProof/>
        </w:rPr>
        <w:t>1978)</w:t>
      </w:r>
      <w:r>
        <w:fldChar w:fldCharType="end"/>
      </w:r>
      <w:r>
        <w:t xml:space="preserve"> to be 1.5x bubble diameter (D</w:t>
      </w:r>
      <w:r w:rsidRPr="00C83117">
        <w:rPr>
          <w:vertAlign w:val="subscript"/>
        </w:rPr>
        <w:t>b</w:t>
      </w:r>
      <w:r>
        <w:t xml:space="preserve">).  However, it is also known that pseudo 2D beds significantly alter the behaviour and characteristics compared to those within 3D beds </w:t>
      </w:r>
      <w:r>
        <w:fldChar w:fldCharType="begin" w:fldLock="1"/>
      </w:r>
      <w:r>
        <w:instrText>ADDIN CSL_CITATION { "citationItems" : [ { "id" : "ITEM-1", "itemData" : { "DOI" : "10.1016/j.powtec.2014.10.029", "ISSN" : "00325910", "author" : [ { "dropping-particle" : "", "family" : "Altantzis", "given" : "C.", "non-dropping-particle" : "", "parse-names" : false, "suffix" : "" }, { "dropping-particle" : "", "family" : "Bates", "given" : "R.B.", "non-dropping-particle" : "", "parse-names" : false, "suffix" : "" }, { "dropping-particle" : "", "family" : "Ghoniem", "given" : "A.F.", "non-dropping-particle" : "", "parse-names" : false, "suffix" : "" } ], "container-title" : "Powder Technology", "id" : "ITEM-1", "issued" : { "date-parts" : [ [ "2015" ] ] }, "page" : "256-270", "publisher" : "Elsevier B.V.", "title" : "3D Eulerian modeling of thin rectangular gas\u2013solid fluidized beds: Estimation of the specularity coefficient and its effects on bubbling dynamics and circulation times", "type" : "article-journal", "volume" : "270" }, "uris" : [ "http://www.mendeley.com/documents/?uuid=ac4c472e-f5ce-4450-837c-f1643d61653d" ] } ], "mendeley" : { "formattedCitation" : "(Altantzis et al. 2015)", "plainTextFormattedCitation" : "(Altantzis et al. 2015)", "previouslyFormattedCitation" : "(Altantzis et al. 2015)" }, "properties" : { "noteIndex" : 0 }, "schema" : "https://github.com/citation-style-language/schema/raw/master/csl-citation.json" }</w:instrText>
      </w:r>
      <w:r>
        <w:fldChar w:fldCharType="separate"/>
      </w:r>
      <w:r w:rsidRPr="00352AE9">
        <w:rPr>
          <w:noProof/>
        </w:rPr>
        <w:t>(Altantzis et al. 2015)</w:t>
      </w:r>
      <w:r>
        <w:fldChar w:fldCharType="end"/>
      </w:r>
      <w:r>
        <w:t>.  The effect of the walls at the low velocity of 1.85x10-3 m/s was consequently significant.  This effect reduced at increasing gas velocities (</w:t>
      </w:r>
      <w:r>
        <w:fldChar w:fldCharType="begin"/>
      </w:r>
      <w:r>
        <w:instrText xml:space="preserve"> REF _Ref457461038 \h  \* MERGEFORMAT </w:instrText>
      </w:r>
      <w:r>
        <w:fldChar w:fldCharType="separate"/>
      </w:r>
      <w:r w:rsidR="005D3AE0">
        <w:t xml:space="preserve">Figure </w:t>
      </w:r>
      <w:r w:rsidR="005D3AE0">
        <w:rPr>
          <w:noProof/>
        </w:rPr>
        <w:t>7</w:t>
      </w:r>
      <w:r w:rsidR="005D3AE0">
        <w:rPr>
          <w:noProof/>
        </w:rPr>
        <w:noBreakHyphen/>
        <w:t>21</w:t>
      </w:r>
      <w:r>
        <w:fldChar w:fldCharType="end"/>
      </w:r>
      <w:r>
        <w:t xml:space="preserve">c-f).  The effects of increased rates of coalescence were also evident, as the concentration of bubbles in the lower regions of the bed, such as 1-40 mm from the distributor plate, increased at greater velocities, whilst the opposite was true for bubbles above this region.  In </w:t>
      </w:r>
      <w:r>
        <w:fldChar w:fldCharType="begin"/>
      </w:r>
      <w:r>
        <w:instrText xml:space="preserve"> REF _Ref457461038 \h  \* MERGEFORMAT </w:instrText>
      </w:r>
      <w:r>
        <w:fldChar w:fldCharType="separate"/>
      </w:r>
      <w:r w:rsidR="005D3AE0">
        <w:t xml:space="preserve">Figure </w:t>
      </w:r>
      <w:r w:rsidR="005D3AE0">
        <w:rPr>
          <w:noProof/>
        </w:rPr>
        <w:t>7</w:t>
      </w:r>
      <w:r w:rsidR="005D3AE0">
        <w:rPr>
          <w:noProof/>
        </w:rPr>
        <w:noBreakHyphen/>
        <w:t>21</w:t>
      </w:r>
      <w:r>
        <w:fldChar w:fldCharType="end"/>
      </w:r>
      <w:r>
        <w:t xml:space="preserve"> only the first 253 bubbles recorded are shown to provide clarity in the figu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4"/>
        <w:gridCol w:w="4638"/>
      </w:tblGrid>
      <w:tr w:rsidR="00DB7212" w14:paraId="76296D42" w14:textId="77777777" w:rsidTr="00DB7212">
        <w:tc>
          <w:tcPr>
            <w:tcW w:w="4604" w:type="dxa"/>
            <w:shd w:val="clear" w:color="auto" w:fill="auto"/>
          </w:tcPr>
          <w:p w14:paraId="3EA44082" w14:textId="77777777" w:rsidR="00DB7212" w:rsidRDefault="00DB7212" w:rsidP="00EA5CD1">
            <w:pPr>
              <w:spacing w:line="276" w:lineRule="auto"/>
            </w:pPr>
            <w:r>
              <w:lastRenderedPageBreak/>
              <w:t>a) 1.85x10</w:t>
            </w:r>
            <w:r w:rsidRPr="00C83117">
              <w:rPr>
                <w:vertAlign w:val="superscript"/>
              </w:rPr>
              <w:t>-3</w:t>
            </w:r>
            <w:r>
              <w:t xml:space="preserve"> m/s</w:t>
            </w:r>
          </w:p>
        </w:tc>
        <w:tc>
          <w:tcPr>
            <w:tcW w:w="4638" w:type="dxa"/>
            <w:shd w:val="clear" w:color="auto" w:fill="auto"/>
          </w:tcPr>
          <w:p w14:paraId="3E4B9F42" w14:textId="77777777" w:rsidR="00DB7212" w:rsidRDefault="00DB7212" w:rsidP="00EA5CD1">
            <w:pPr>
              <w:spacing w:line="276" w:lineRule="auto"/>
            </w:pPr>
            <w:r>
              <w:t>b) 2.04x10</w:t>
            </w:r>
            <w:r w:rsidRPr="00C83117">
              <w:rPr>
                <w:vertAlign w:val="superscript"/>
              </w:rPr>
              <w:t>-3</w:t>
            </w:r>
            <w:r>
              <w:t xml:space="preserve"> m/s</w:t>
            </w:r>
          </w:p>
        </w:tc>
      </w:tr>
      <w:tr w:rsidR="00DB7212" w:rsidRPr="0085650F" w14:paraId="2D1822A2" w14:textId="77777777" w:rsidTr="00DB7212">
        <w:tc>
          <w:tcPr>
            <w:tcW w:w="4604" w:type="dxa"/>
            <w:shd w:val="clear" w:color="auto" w:fill="auto"/>
          </w:tcPr>
          <w:p w14:paraId="2E51655A" w14:textId="77777777" w:rsidR="00DB7212" w:rsidRPr="0085650F" w:rsidRDefault="00DB7212" w:rsidP="00EA5CD1">
            <w:pPr>
              <w:spacing w:line="276" w:lineRule="auto"/>
              <w:rPr>
                <w:b/>
              </w:rPr>
            </w:pPr>
            <w:r w:rsidRPr="0085650F">
              <w:rPr>
                <w:b/>
                <w:noProof/>
                <w:lang w:eastAsia="en-GB"/>
              </w:rPr>
              <w:drawing>
                <wp:inline distT="0" distB="0" distL="0" distR="0" wp14:anchorId="7FAD3BA5" wp14:editId="33D62207">
                  <wp:extent cx="2743200" cy="2201662"/>
                  <wp:effectExtent l="0" t="0" r="0" b="8255"/>
                  <wp:docPr id="141" name="Chart 14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6"/>
                    </a:graphicData>
                  </a:graphic>
                </wp:inline>
              </w:drawing>
            </w:r>
          </w:p>
        </w:tc>
        <w:tc>
          <w:tcPr>
            <w:tcW w:w="4638" w:type="dxa"/>
            <w:shd w:val="clear" w:color="auto" w:fill="auto"/>
          </w:tcPr>
          <w:p w14:paraId="03AA0896" w14:textId="77777777" w:rsidR="00DB7212" w:rsidRPr="0085650F" w:rsidRDefault="00DB7212" w:rsidP="00EA5CD1">
            <w:pPr>
              <w:spacing w:line="276" w:lineRule="auto"/>
              <w:rPr>
                <w:b/>
              </w:rPr>
            </w:pPr>
            <w:r w:rsidRPr="0085650F">
              <w:rPr>
                <w:b/>
                <w:noProof/>
                <w:lang w:eastAsia="en-GB"/>
              </w:rPr>
              <w:drawing>
                <wp:inline distT="0" distB="0" distL="0" distR="0" wp14:anchorId="38E42E66" wp14:editId="24D4E050">
                  <wp:extent cx="2823099" cy="2201662"/>
                  <wp:effectExtent l="0" t="0" r="0" b="8255"/>
                  <wp:docPr id="142" name="Chart 1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7"/>
                    </a:graphicData>
                  </a:graphic>
                </wp:inline>
              </w:drawing>
            </w:r>
          </w:p>
        </w:tc>
      </w:tr>
      <w:tr w:rsidR="00DB7212" w14:paraId="71985BB5" w14:textId="77777777" w:rsidTr="00DB7212">
        <w:tc>
          <w:tcPr>
            <w:tcW w:w="4604" w:type="dxa"/>
            <w:shd w:val="clear" w:color="auto" w:fill="auto"/>
          </w:tcPr>
          <w:p w14:paraId="11F566EA" w14:textId="77777777" w:rsidR="00DB7212" w:rsidRDefault="00DB7212" w:rsidP="00EA5CD1">
            <w:pPr>
              <w:spacing w:line="276" w:lineRule="auto"/>
            </w:pPr>
            <w:r>
              <w:t>c) 2.22x10</w:t>
            </w:r>
            <w:r w:rsidRPr="00C83117">
              <w:rPr>
                <w:vertAlign w:val="superscript"/>
              </w:rPr>
              <w:t>-3</w:t>
            </w:r>
            <w:r>
              <w:t xml:space="preserve"> m/s</w:t>
            </w:r>
          </w:p>
        </w:tc>
        <w:tc>
          <w:tcPr>
            <w:tcW w:w="4638" w:type="dxa"/>
            <w:shd w:val="clear" w:color="auto" w:fill="auto"/>
          </w:tcPr>
          <w:p w14:paraId="0E79CC1E" w14:textId="77777777" w:rsidR="00DB7212" w:rsidRDefault="00DB7212" w:rsidP="00EA5CD1">
            <w:pPr>
              <w:spacing w:line="276" w:lineRule="auto"/>
            </w:pPr>
            <w:r>
              <w:t>d) 2.41x10</w:t>
            </w:r>
            <w:r w:rsidRPr="00C83117">
              <w:rPr>
                <w:vertAlign w:val="superscript"/>
              </w:rPr>
              <w:t>-3</w:t>
            </w:r>
            <w:r>
              <w:t xml:space="preserve"> m/s</w:t>
            </w:r>
          </w:p>
        </w:tc>
      </w:tr>
      <w:tr w:rsidR="00DB7212" w14:paraId="6F9187A4" w14:textId="77777777" w:rsidTr="00DB7212">
        <w:tc>
          <w:tcPr>
            <w:tcW w:w="4604" w:type="dxa"/>
            <w:shd w:val="clear" w:color="auto" w:fill="auto"/>
          </w:tcPr>
          <w:p w14:paraId="7D033386" w14:textId="77777777" w:rsidR="00DB7212" w:rsidRDefault="00DB7212" w:rsidP="00EA5CD1">
            <w:pPr>
              <w:spacing w:line="276" w:lineRule="auto"/>
            </w:pPr>
            <w:r>
              <w:rPr>
                <w:noProof/>
                <w:lang w:eastAsia="en-GB"/>
              </w:rPr>
              <w:drawing>
                <wp:inline distT="0" distB="0" distL="0" distR="0" wp14:anchorId="15AE2E10" wp14:editId="5629DCD9">
                  <wp:extent cx="2743200" cy="2246051"/>
                  <wp:effectExtent l="0" t="0" r="0" b="1905"/>
                  <wp:docPr id="143" name="Chart 1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8"/>
                    </a:graphicData>
                  </a:graphic>
                </wp:inline>
              </w:drawing>
            </w:r>
          </w:p>
        </w:tc>
        <w:tc>
          <w:tcPr>
            <w:tcW w:w="4638" w:type="dxa"/>
            <w:shd w:val="clear" w:color="auto" w:fill="auto"/>
          </w:tcPr>
          <w:p w14:paraId="7EDC96C9" w14:textId="77777777" w:rsidR="00DB7212" w:rsidRDefault="00DB7212" w:rsidP="00EA5CD1">
            <w:pPr>
              <w:spacing w:line="276" w:lineRule="auto"/>
            </w:pPr>
            <w:r>
              <w:rPr>
                <w:noProof/>
                <w:lang w:eastAsia="en-GB"/>
              </w:rPr>
              <w:drawing>
                <wp:inline distT="0" distB="0" distL="0" distR="0" wp14:anchorId="1F0A6426" wp14:editId="6CB0CE2F">
                  <wp:extent cx="2823099" cy="2246051"/>
                  <wp:effectExtent l="0" t="0" r="0" b="1905"/>
                  <wp:docPr id="144" name="Chart 1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9"/>
                    </a:graphicData>
                  </a:graphic>
                </wp:inline>
              </w:drawing>
            </w:r>
          </w:p>
        </w:tc>
      </w:tr>
      <w:tr w:rsidR="00DB7212" w14:paraId="4143E514" w14:textId="77777777" w:rsidTr="00DB7212">
        <w:tc>
          <w:tcPr>
            <w:tcW w:w="4604" w:type="dxa"/>
            <w:shd w:val="clear" w:color="auto" w:fill="auto"/>
          </w:tcPr>
          <w:p w14:paraId="3D0D8AB3" w14:textId="77777777" w:rsidR="00DB7212" w:rsidRDefault="00DB7212" w:rsidP="00EA5CD1">
            <w:pPr>
              <w:spacing w:line="276" w:lineRule="auto"/>
            </w:pPr>
            <w:r>
              <w:t>e) 2.59x10</w:t>
            </w:r>
            <w:r w:rsidRPr="00C83117">
              <w:rPr>
                <w:vertAlign w:val="superscript"/>
              </w:rPr>
              <w:t>-3</w:t>
            </w:r>
            <w:r>
              <w:t xml:space="preserve"> m/s</w:t>
            </w:r>
          </w:p>
        </w:tc>
        <w:tc>
          <w:tcPr>
            <w:tcW w:w="4638" w:type="dxa"/>
            <w:shd w:val="clear" w:color="auto" w:fill="auto"/>
          </w:tcPr>
          <w:p w14:paraId="4B8ED310" w14:textId="77777777" w:rsidR="00DB7212" w:rsidRDefault="00DB7212" w:rsidP="00EA5CD1">
            <w:pPr>
              <w:spacing w:line="276" w:lineRule="auto"/>
            </w:pPr>
            <w:r>
              <w:t>f) 2.78x10</w:t>
            </w:r>
            <w:r w:rsidRPr="00C83117">
              <w:rPr>
                <w:vertAlign w:val="superscript"/>
              </w:rPr>
              <w:t>-3</w:t>
            </w:r>
            <w:r>
              <w:t xml:space="preserve"> m/s</w:t>
            </w:r>
          </w:p>
        </w:tc>
      </w:tr>
      <w:tr w:rsidR="00DB7212" w14:paraId="5315A09A" w14:textId="77777777" w:rsidTr="00DB7212">
        <w:tc>
          <w:tcPr>
            <w:tcW w:w="4604" w:type="dxa"/>
            <w:shd w:val="clear" w:color="auto" w:fill="auto"/>
          </w:tcPr>
          <w:p w14:paraId="64B8090E" w14:textId="77777777" w:rsidR="00DB7212" w:rsidRDefault="00DB7212" w:rsidP="00EA5CD1">
            <w:pPr>
              <w:spacing w:line="276" w:lineRule="auto"/>
            </w:pPr>
            <w:r>
              <w:rPr>
                <w:noProof/>
                <w:lang w:eastAsia="en-GB"/>
              </w:rPr>
              <w:drawing>
                <wp:inline distT="0" distB="0" distL="0" distR="0" wp14:anchorId="55E2CCBF" wp14:editId="78D595F9">
                  <wp:extent cx="2796466" cy="2361461"/>
                  <wp:effectExtent l="0" t="0" r="4445" b="127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0"/>
                    </a:graphicData>
                  </a:graphic>
                </wp:inline>
              </w:drawing>
            </w:r>
          </w:p>
        </w:tc>
        <w:tc>
          <w:tcPr>
            <w:tcW w:w="4638" w:type="dxa"/>
            <w:shd w:val="clear" w:color="auto" w:fill="auto"/>
          </w:tcPr>
          <w:p w14:paraId="0340414C" w14:textId="77777777" w:rsidR="00DB7212" w:rsidRDefault="00DB7212" w:rsidP="00EA5CD1">
            <w:pPr>
              <w:spacing w:line="276" w:lineRule="auto"/>
            </w:pPr>
            <w:r>
              <w:rPr>
                <w:noProof/>
                <w:lang w:eastAsia="en-GB"/>
              </w:rPr>
              <w:drawing>
                <wp:inline distT="0" distB="0" distL="0" distR="0" wp14:anchorId="34E76273" wp14:editId="2BB8AC52">
                  <wp:extent cx="2823099" cy="2361461"/>
                  <wp:effectExtent l="0" t="0" r="0" b="1270"/>
                  <wp:docPr id="146" name="Chart 14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1"/>
                    </a:graphicData>
                  </a:graphic>
                </wp:inline>
              </w:drawing>
            </w:r>
          </w:p>
        </w:tc>
      </w:tr>
    </w:tbl>
    <w:p w14:paraId="7FBF234A" w14:textId="53FBADAA" w:rsidR="00DB7212" w:rsidRDefault="00DB7212" w:rsidP="00EA5CD1">
      <w:pPr>
        <w:pStyle w:val="Caption"/>
        <w:spacing w:line="276" w:lineRule="auto"/>
      </w:pPr>
      <w:bookmarkStart w:id="529" w:name="_Ref457461038"/>
      <w:bookmarkStart w:id="530" w:name="_Toc474686686"/>
      <w:r>
        <w:t xml:space="preserve">Figure </w:t>
      </w:r>
      <w:fldSimple w:instr=" STYLEREF 1 \s ">
        <w:r w:rsidR="005D3AE0">
          <w:rPr>
            <w:noProof/>
          </w:rPr>
          <w:t>7</w:t>
        </w:r>
      </w:fldSimple>
      <w:r w:rsidR="00F02E7D">
        <w:noBreakHyphen/>
      </w:r>
      <w:fldSimple w:instr=" SEQ Figure \* ARABIC \s 1 ">
        <w:r w:rsidR="005D3AE0">
          <w:rPr>
            <w:noProof/>
          </w:rPr>
          <w:t>21</w:t>
        </w:r>
      </w:fldSimple>
      <w:bookmarkEnd w:id="529"/>
      <w:r w:rsidRPr="002F2815">
        <w:rPr>
          <w:b/>
        </w:rPr>
        <w:t>.</w:t>
      </w:r>
      <w:r>
        <w:rPr>
          <w:b/>
        </w:rPr>
        <w:t xml:space="preserve"> </w:t>
      </w:r>
      <w:r>
        <w:t xml:space="preserve"> Bubble production patterns mapped as simplified contour plots showing bubble centre point location in the continuous flow regime bed over increasing gas velocities in 250 μm glass ballotini in the single inlet bed.</w:t>
      </w:r>
      <w:bookmarkEnd w:id="530"/>
    </w:p>
    <w:p w14:paraId="62B9BB93" w14:textId="7ED36564" w:rsidR="00DB7212" w:rsidRDefault="00DB7212" w:rsidP="00EA5CD1">
      <w:pPr>
        <w:spacing w:line="276" w:lineRule="auto"/>
      </w:pPr>
      <w:r>
        <w:lastRenderedPageBreak/>
        <w:t xml:space="preserve">To compare the locations of bubbles produced under continuous and pulsed flow, only the highest three velocities studied were used, as pulsation was not possible at lower velocities.  </w:t>
      </w:r>
      <w:r>
        <w:fldChar w:fldCharType="begin"/>
      </w:r>
      <w:r>
        <w:instrText xml:space="preserve"> REF _Ref457466572 \h  \* MERGEFORMAT </w:instrText>
      </w:r>
      <w:r>
        <w:fldChar w:fldCharType="separate"/>
      </w:r>
      <w:r w:rsidR="005D3AE0">
        <w:t xml:space="preserve">Figure </w:t>
      </w:r>
      <w:r w:rsidR="005D3AE0">
        <w:rPr>
          <w:noProof/>
        </w:rPr>
        <w:t>7</w:t>
      </w:r>
      <w:r w:rsidR="005D3AE0">
        <w:rPr>
          <w:noProof/>
        </w:rPr>
        <w:noBreakHyphen/>
        <w:t>22</w:t>
      </w:r>
      <w:r>
        <w:fldChar w:fldCharType="end"/>
      </w:r>
      <w:r>
        <w:t xml:space="preserve"> shows the location of bubbles in the pulsed flow regime.  Despite pulsed flow also producing observed ordered rows of bubbles (</w:t>
      </w:r>
      <w:r>
        <w:fldChar w:fldCharType="begin"/>
      </w:r>
      <w:r>
        <w:instrText xml:space="preserve"> REF _Ref457460420 \h  \* MERGEFORMAT </w:instrText>
      </w:r>
      <w:r>
        <w:fldChar w:fldCharType="separate"/>
      </w:r>
      <w:r w:rsidR="005D3AE0">
        <w:t xml:space="preserve">Figure </w:t>
      </w:r>
      <w:r w:rsidR="005D3AE0">
        <w:rPr>
          <w:noProof/>
        </w:rPr>
        <w:t>7</w:t>
      </w:r>
      <w:r w:rsidR="005D3AE0">
        <w:rPr>
          <w:noProof/>
        </w:rPr>
        <w:noBreakHyphen/>
        <w:t>20</w:t>
      </w:r>
      <w:r>
        <w:fldChar w:fldCharType="end"/>
      </w:r>
      <w:r>
        <w:t xml:space="preserve">), no obvious location or ordered patterns are evident in </w:t>
      </w:r>
      <w:r>
        <w:fldChar w:fldCharType="begin"/>
      </w:r>
      <w:r>
        <w:instrText xml:space="preserve"> REF _Ref457466572 \h  \* MERGEFORMAT </w:instrText>
      </w:r>
      <w:r>
        <w:fldChar w:fldCharType="separate"/>
      </w:r>
      <w:r w:rsidR="005D3AE0">
        <w:t xml:space="preserve">Figure </w:t>
      </w:r>
      <w:r w:rsidR="005D3AE0">
        <w:rPr>
          <w:noProof/>
        </w:rPr>
        <w:t>7</w:t>
      </w:r>
      <w:r w:rsidR="005D3AE0">
        <w:rPr>
          <w:noProof/>
        </w:rPr>
        <w:noBreakHyphen/>
        <w:t>22</w:t>
      </w:r>
      <w:r>
        <w:fldChar w:fldCharType="end"/>
      </w:r>
      <w:r>
        <w:t xml:space="preserve"> to differentiate between the two flow regimes.  For example, under both flow regimes, the highest concentrations of bubbles were found in the lower areas of the bed to 40 mm.  Above this, bubble rise lines were seen as individual bubbles rose over a series of frames (</w:t>
      </w:r>
      <w:r>
        <w:fldChar w:fldCharType="begin"/>
      </w:r>
      <w:r>
        <w:instrText xml:space="preserve"> REF _Ref462155268 \h </w:instrText>
      </w:r>
      <w:r w:rsidR="00EA5CD1">
        <w:instrText xml:space="preserve"> \* MERGEFORMAT </w:instrText>
      </w:r>
      <w:r>
        <w:fldChar w:fldCharType="separate"/>
      </w:r>
      <w:r w:rsidR="005D3AE0">
        <w:t xml:space="preserve">Figure </w:t>
      </w:r>
      <w:r w:rsidR="005D3AE0">
        <w:rPr>
          <w:noProof/>
        </w:rPr>
        <w:t>7</w:t>
      </w:r>
      <w:r w:rsidR="005D3AE0">
        <w:rPr>
          <w:noProof/>
        </w:rPr>
        <w:noBreakHyphen/>
        <w:t>22</w:t>
      </w:r>
      <w:r>
        <w:fldChar w:fldCharType="end"/>
      </w:r>
      <w:r>
        <w:rPr>
          <w:noProof/>
        </w:rPr>
        <w:t>d)</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DB7212" w14:paraId="22500FF3" w14:textId="77777777" w:rsidTr="00DB7212">
        <w:tc>
          <w:tcPr>
            <w:tcW w:w="4621" w:type="dxa"/>
          </w:tcPr>
          <w:p w14:paraId="0A5DF39C" w14:textId="77777777" w:rsidR="00DB7212" w:rsidRDefault="00DB7212" w:rsidP="00EA5CD1">
            <w:pPr>
              <w:spacing w:before="0" w:line="276" w:lineRule="auto"/>
            </w:pPr>
            <w:r>
              <w:t>a) 2.41x10</w:t>
            </w:r>
            <w:r w:rsidRPr="00C83117">
              <w:rPr>
                <w:vertAlign w:val="superscript"/>
              </w:rPr>
              <w:t>-3</w:t>
            </w:r>
            <w:r>
              <w:t xml:space="preserve"> m/s  (216 Hz)</w:t>
            </w:r>
          </w:p>
        </w:tc>
        <w:tc>
          <w:tcPr>
            <w:tcW w:w="4621" w:type="dxa"/>
          </w:tcPr>
          <w:p w14:paraId="51576F27" w14:textId="77777777" w:rsidR="00DB7212" w:rsidRDefault="00DB7212" w:rsidP="00EA5CD1">
            <w:pPr>
              <w:spacing w:before="0" w:line="276" w:lineRule="auto"/>
            </w:pPr>
            <w:r>
              <w:t>b) 2.59x10</w:t>
            </w:r>
            <w:r w:rsidRPr="00C83117">
              <w:rPr>
                <w:vertAlign w:val="superscript"/>
              </w:rPr>
              <w:t>-3</w:t>
            </w:r>
            <w:r>
              <w:t xml:space="preserve"> m/s (232 Hz)</w:t>
            </w:r>
          </w:p>
        </w:tc>
      </w:tr>
      <w:tr w:rsidR="00DB7212" w14:paraId="1FD2A252" w14:textId="77777777" w:rsidTr="00DB7212">
        <w:tc>
          <w:tcPr>
            <w:tcW w:w="4621" w:type="dxa"/>
          </w:tcPr>
          <w:p w14:paraId="74809C84" w14:textId="77777777" w:rsidR="00DB7212" w:rsidRDefault="00DB7212" w:rsidP="00EA5CD1">
            <w:pPr>
              <w:spacing w:before="0" w:line="276" w:lineRule="auto"/>
            </w:pPr>
            <w:r>
              <w:rPr>
                <w:noProof/>
                <w:lang w:eastAsia="en-GB"/>
              </w:rPr>
              <w:drawing>
                <wp:inline distT="0" distB="0" distL="0" distR="0" wp14:anchorId="66B797C2" wp14:editId="2C45E2BE">
                  <wp:extent cx="2760955" cy="2645545"/>
                  <wp:effectExtent l="0" t="0" r="1905" b="2540"/>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2"/>
                    </a:graphicData>
                  </a:graphic>
                </wp:inline>
              </w:drawing>
            </w:r>
          </w:p>
        </w:tc>
        <w:tc>
          <w:tcPr>
            <w:tcW w:w="4621" w:type="dxa"/>
          </w:tcPr>
          <w:p w14:paraId="0501597C" w14:textId="77777777" w:rsidR="00DB7212" w:rsidRDefault="00DB7212" w:rsidP="00EA5CD1">
            <w:pPr>
              <w:spacing w:before="0" w:line="276" w:lineRule="auto"/>
            </w:pPr>
            <w:r>
              <w:rPr>
                <w:noProof/>
                <w:lang w:eastAsia="en-GB"/>
              </w:rPr>
              <w:drawing>
                <wp:inline distT="0" distB="0" distL="0" distR="0" wp14:anchorId="101850C5" wp14:editId="0FDF3C75">
                  <wp:extent cx="2760955" cy="2645545"/>
                  <wp:effectExtent l="0" t="0" r="1905" b="2540"/>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3"/>
                    </a:graphicData>
                  </a:graphic>
                </wp:inline>
              </w:drawing>
            </w:r>
          </w:p>
        </w:tc>
      </w:tr>
      <w:tr w:rsidR="00DB7212" w14:paraId="70E10C44" w14:textId="77777777" w:rsidTr="00DB7212">
        <w:tc>
          <w:tcPr>
            <w:tcW w:w="4621" w:type="dxa"/>
          </w:tcPr>
          <w:p w14:paraId="6EA9E712" w14:textId="77777777" w:rsidR="00DB7212" w:rsidRDefault="00DB7212" w:rsidP="00EA5CD1">
            <w:pPr>
              <w:spacing w:before="0" w:line="276" w:lineRule="auto"/>
            </w:pPr>
            <w:r>
              <w:t>c) 2.78x10</w:t>
            </w:r>
            <w:r w:rsidRPr="00C83117">
              <w:rPr>
                <w:vertAlign w:val="superscript"/>
              </w:rPr>
              <w:t>-3</w:t>
            </w:r>
            <w:r>
              <w:t xml:space="preserve"> m/s (238 Hz)</w:t>
            </w:r>
          </w:p>
        </w:tc>
        <w:tc>
          <w:tcPr>
            <w:tcW w:w="4621" w:type="dxa"/>
          </w:tcPr>
          <w:p w14:paraId="0712A217" w14:textId="77777777" w:rsidR="00DB7212" w:rsidRDefault="00DB7212" w:rsidP="00EA5CD1">
            <w:pPr>
              <w:spacing w:before="0" w:line="276" w:lineRule="auto"/>
            </w:pPr>
            <w:r>
              <w:t>d) 2.78x10</w:t>
            </w:r>
            <w:r w:rsidRPr="00C83117">
              <w:rPr>
                <w:vertAlign w:val="superscript"/>
              </w:rPr>
              <w:t>-3</w:t>
            </w:r>
            <w:r>
              <w:t xml:space="preserve"> m/s comparison</w:t>
            </w:r>
          </w:p>
        </w:tc>
      </w:tr>
      <w:tr w:rsidR="00DB7212" w14:paraId="4E7BA46B" w14:textId="77777777" w:rsidTr="00DB7212">
        <w:tc>
          <w:tcPr>
            <w:tcW w:w="4621" w:type="dxa"/>
          </w:tcPr>
          <w:p w14:paraId="04A08A96" w14:textId="77777777" w:rsidR="00DB7212" w:rsidRDefault="00DB7212" w:rsidP="00EA5CD1">
            <w:pPr>
              <w:spacing w:before="0" w:line="276" w:lineRule="auto"/>
            </w:pPr>
            <w:r>
              <w:rPr>
                <w:noProof/>
                <w:lang w:eastAsia="en-GB"/>
              </w:rPr>
              <w:drawing>
                <wp:inline distT="0" distB="0" distL="0" distR="0" wp14:anchorId="021F1266" wp14:editId="7D1187E0">
                  <wp:extent cx="2760955" cy="2654423"/>
                  <wp:effectExtent l="0" t="0" r="1905"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4"/>
                    </a:graphicData>
                  </a:graphic>
                </wp:inline>
              </w:drawing>
            </w:r>
          </w:p>
        </w:tc>
        <w:tc>
          <w:tcPr>
            <w:tcW w:w="4621" w:type="dxa"/>
          </w:tcPr>
          <w:p w14:paraId="1DF155F7" w14:textId="77777777" w:rsidR="00DB7212" w:rsidRDefault="00DB7212" w:rsidP="00EA5CD1">
            <w:pPr>
              <w:spacing w:before="0" w:line="276" w:lineRule="auto"/>
            </w:pPr>
            <w:r>
              <w:rPr>
                <w:noProof/>
                <w:lang w:eastAsia="en-GB"/>
              </w:rPr>
              <w:drawing>
                <wp:inline distT="0" distB="0" distL="0" distR="0" wp14:anchorId="24969EC1" wp14:editId="41551EC4">
                  <wp:extent cx="2760955" cy="2654423"/>
                  <wp:effectExtent l="0" t="0" r="1905" b="0"/>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5"/>
                    </a:graphicData>
                  </a:graphic>
                </wp:inline>
              </w:drawing>
            </w:r>
          </w:p>
        </w:tc>
      </w:tr>
    </w:tbl>
    <w:p w14:paraId="785F85D8" w14:textId="0E2164A7" w:rsidR="00DB7212" w:rsidRDefault="00DB7212" w:rsidP="00EA5CD1">
      <w:pPr>
        <w:pStyle w:val="Caption"/>
        <w:spacing w:line="276" w:lineRule="auto"/>
      </w:pPr>
      <w:bookmarkStart w:id="531" w:name="_Ref457466572"/>
      <w:bookmarkStart w:id="532" w:name="_Ref462155268"/>
      <w:bookmarkStart w:id="533" w:name="_Toc474686687"/>
      <w:r>
        <w:t xml:space="preserve">Figure </w:t>
      </w:r>
      <w:fldSimple w:instr=" STYLEREF 1 \s ">
        <w:r w:rsidR="005D3AE0">
          <w:rPr>
            <w:noProof/>
          </w:rPr>
          <w:t>7</w:t>
        </w:r>
      </w:fldSimple>
      <w:r w:rsidR="00F02E7D">
        <w:noBreakHyphen/>
      </w:r>
      <w:fldSimple w:instr=" SEQ Figure \* ARABIC \s 1 ">
        <w:r w:rsidR="005D3AE0">
          <w:rPr>
            <w:noProof/>
          </w:rPr>
          <w:t>22</w:t>
        </w:r>
      </w:fldSimple>
      <w:bookmarkEnd w:id="531"/>
      <w:bookmarkEnd w:id="532"/>
      <w:r w:rsidRPr="00063F17">
        <w:rPr>
          <w:b/>
        </w:rPr>
        <w:t>.</w:t>
      </w:r>
      <w:r>
        <w:t xml:space="preserve">  Bubble location within the bed, showing (a-c) bubble centre point location in the bed under the pulsed flow regime at increasing gas velocities and (d) comparing pulsed and continuous flow regimes at 2.78x10</w:t>
      </w:r>
      <w:r w:rsidRPr="00A60331">
        <w:rPr>
          <w:vertAlign w:val="superscript"/>
        </w:rPr>
        <w:t>-3</w:t>
      </w:r>
      <w:r>
        <w:t xml:space="preserve"> m/s in 250 μm glass ballotini in the single inlet bed.</w:t>
      </w:r>
      <w:bookmarkEnd w:id="533"/>
    </w:p>
    <w:p w14:paraId="039E9BAB" w14:textId="77777777" w:rsidR="00DB7212" w:rsidRDefault="00DB7212" w:rsidP="00EA5CD1">
      <w:pPr>
        <w:spacing w:line="276" w:lineRule="auto"/>
      </w:pPr>
    </w:p>
    <w:p w14:paraId="76C6ADAF" w14:textId="50FAE245" w:rsidR="00DB7212" w:rsidRDefault="008D6D8D" w:rsidP="00EA5CD1">
      <w:pPr>
        <w:spacing w:line="276" w:lineRule="auto"/>
      </w:pPr>
      <w:r>
        <w:t>It has been shown that the pulsed flow regime tends to produce</w:t>
      </w:r>
      <w:r w:rsidR="00DB7212">
        <w:t xml:space="preserve">, on average, </w:t>
      </w:r>
      <w:r>
        <w:t xml:space="preserve">marginally </w:t>
      </w:r>
      <w:r w:rsidR="00DB7212">
        <w:t xml:space="preserve">smaller and more populous bubbles when comparing pulsed to continuous flow </w:t>
      </w:r>
      <w:r>
        <w:t>for the particles studied.</w:t>
      </w:r>
      <w:r w:rsidR="00DB7212">
        <w:t xml:space="preserve">  This is </w:t>
      </w:r>
      <w:r w:rsidR="00DB7212">
        <w:lastRenderedPageBreak/>
        <w:t xml:space="preserve">most pronounced at greater pulsation amplitudes at higher gas velocities.  However, there does not appear to be a difference in bubble patterns under the current analysis technique.  To test the sensitivity of this finding, the same velocity parameters were applied to </w:t>
      </w:r>
      <w:r>
        <w:t>different</w:t>
      </w:r>
      <w:r w:rsidR="00DB7212">
        <w:t xml:space="preserve"> glass bead powder sizes, to investigate </w:t>
      </w:r>
      <w:r>
        <w:t>the effect of particle size</w:t>
      </w:r>
      <w:r w:rsidR="00DB7212">
        <w:t xml:space="preserve">.  </w:t>
      </w:r>
    </w:p>
    <w:p w14:paraId="3F02061D" w14:textId="4E1FF169" w:rsidR="00DB7212" w:rsidRDefault="00DB7212" w:rsidP="00EA5CD1">
      <w:pPr>
        <w:spacing w:line="276" w:lineRule="auto"/>
        <w:rPr>
          <w:noProof/>
        </w:rPr>
      </w:pPr>
      <w:r>
        <w:t>As shown in</w:t>
      </w:r>
      <w:r w:rsidR="00F02E7D">
        <w:t xml:space="preserve"> </w:t>
      </w:r>
      <w:r w:rsidR="00F02E7D">
        <w:fldChar w:fldCharType="begin"/>
      </w:r>
      <w:r w:rsidR="00F02E7D">
        <w:instrText xml:space="preserve"> REF _Ref474502554 \h </w:instrText>
      </w:r>
      <w:r w:rsidR="00F02E7D">
        <w:fldChar w:fldCharType="separate"/>
      </w:r>
      <w:r w:rsidR="005D3AE0">
        <w:t xml:space="preserve">Figure </w:t>
      </w:r>
      <w:r w:rsidR="005D3AE0">
        <w:rPr>
          <w:noProof/>
        </w:rPr>
        <w:t>7</w:t>
      </w:r>
      <w:r w:rsidR="005D3AE0">
        <w:noBreakHyphen/>
      </w:r>
      <w:r w:rsidR="005D3AE0">
        <w:rPr>
          <w:noProof/>
        </w:rPr>
        <w:t>23</w:t>
      </w:r>
      <w:r w:rsidR="00F02E7D">
        <w:fldChar w:fldCharType="end"/>
      </w:r>
      <w:r>
        <w:t>, average bubble horizontal diameter in 250 μm beads was similar for pulsed and continuous flow at the lowest velocities.  However, at the highest velocities studied of 2.8x10</w:t>
      </w:r>
      <w:r w:rsidRPr="00052F71">
        <w:rPr>
          <w:vertAlign w:val="superscript"/>
        </w:rPr>
        <w:t>-3</w:t>
      </w:r>
      <w:r>
        <w:t xml:space="preserve"> m/s, where pulsation amplitude was greatest and the bed was most turbulent, the average diameter reduced under pulsed flow at 238 Hz.  The same pattern was true for 90 and 125 μm beads at this velocity.  Due to their smaller diameter, these two smaller bead sizes began bubbling fluidisation at lower velocities than the 250 μm beads.   </w:t>
      </w:r>
    </w:p>
    <w:p w14:paraId="4BB163F8" w14:textId="77777777" w:rsidR="00DB7212" w:rsidRDefault="00DB7212" w:rsidP="00EA5CD1">
      <w:pPr>
        <w:spacing w:line="276" w:lineRule="auto"/>
        <w:jc w:val="center"/>
      </w:pPr>
      <w:bookmarkStart w:id="534" w:name="_Ref457468076"/>
      <w:r>
        <w:rPr>
          <w:noProof/>
          <w:lang w:eastAsia="en-GB"/>
        </w:rPr>
        <w:drawing>
          <wp:inline distT="0" distB="0" distL="0" distR="0" wp14:anchorId="798A1812" wp14:editId="41CA66B2">
            <wp:extent cx="4572000" cy="2752078"/>
            <wp:effectExtent l="0" t="0" r="0" b="0"/>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6"/>
              </a:graphicData>
            </a:graphic>
          </wp:inline>
        </w:drawing>
      </w:r>
    </w:p>
    <w:p w14:paraId="6F550E56" w14:textId="7C55BCC8" w:rsidR="00DB7212" w:rsidRDefault="00F02E7D" w:rsidP="00F02E7D">
      <w:pPr>
        <w:pStyle w:val="Caption"/>
        <w:spacing w:line="276" w:lineRule="auto"/>
      </w:pPr>
      <w:bookmarkStart w:id="535" w:name="_Ref474502554"/>
      <w:bookmarkStart w:id="536" w:name="_Toc474686688"/>
      <w:bookmarkEnd w:id="534"/>
      <w:r>
        <w:t xml:space="preserve">Figure </w:t>
      </w:r>
      <w:fldSimple w:instr=" STYLEREF 1 \s ">
        <w:r w:rsidR="005D3AE0">
          <w:rPr>
            <w:noProof/>
          </w:rPr>
          <w:t>7</w:t>
        </w:r>
      </w:fldSimple>
      <w:r>
        <w:noBreakHyphen/>
      </w:r>
      <w:fldSimple w:instr=" SEQ Figure \* ARABIC \s 1 ">
        <w:r w:rsidR="005D3AE0">
          <w:rPr>
            <w:noProof/>
          </w:rPr>
          <w:t>23</w:t>
        </w:r>
      </w:fldSimple>
      <w:bookmarkEnd w:id="535"/>
      <w:r>
        <w:t xml:space="preserve">.  </w:t>
      </w:r>
      <w:r w:rsidR="00DB7212">
        <w:t>Average horizontal bubble diameter in different glass ballotini size fractions at increasing gas velocities (Ux10</w:t>
      </w:r>
      <w:r w:rsidR="00DB7212" w:rsidRPr="00ED4C65">
        <w:rPr>
          <w:vertAlign w:val="superscript"/>
        </w:rPr>
        <w:t>-3</w:t>
      </w:r>
      <w:r w:rsidR="00DB7212">
        <w:t>) under the continuous and pulsed flow regimes in the single inlet bed.</w:t>
      </w:r>
      <w:bookmarkEnd w:id="536"/>
      <w:r w:rsidR="00DB7212">
        <w:t xml:space="preserve"> </w:t>
      </w:r>
    </w:p>
    <w:p w14:paraId="193A9184" w14:textId="77777777" w:rsidR="00F02E7D" w:rsidRDefault="00F02E7D" w:rsidP="00EA5CD1">
      <w:pPr>
        <w:spacing w:line="276" w:lineRule="auto"/>
      </w:pPr>
    </w:p>
    <w:p w14:paraId="2D13F301" w14:textId="3172B946" w:rsidR="00DB7212" w:rsidRDefault="00F02E7D" w:rsidP="00EA5CD1">
      <w:pPr>
        <w:spacing w:line="276" w:lineRule="auto"/>
      </w:pPr>
      <w:r>
        <w:fldChar w:fldCharType="begin"/>
      </w:r>
      <w:r>
        <w:instrText xml:space="preserve"> REF _Ref474502667 \h </w:instrText>
      </w:r>
      <w:r>
        <w:fldChar w:fldCharType="separate"/>
      </w:r>
      <w:r w:rsidR="005D3AE0">
        <w:t xml:space="preserve">Figure </w:t>
      </w:r>
      <w:r w:rsidR="005D3AE0">
        <w:rPr>
          <w:noProof/>
        </w:rPr>
        <w:t>7</w:t>
      </w:r>
      <w:r w:rsidR="005D3AE0">
        <w:noBreakHyphen/>
      </w:r>
      <w:r w:rsidR="005D3AE0">
        <w:rPr>
          <w:noProof/>
        </w:rPr>
        <w:t>24</w:t>
      </w:r>
      <w:r>
        <w:fldChar w:fldCharType="end"/>
      </w:r>
      <w:r w:rsidR="00DB7212">
        <w:t xml:space="preserve"> shows the average bubble population per frame at increasing gas velocities.  The difference seen between pulsed and continuous flow average bubble population per image at 2.78x10</w:t>
      </w:r>
      <w:r w:rsidR="00DB7212" w:rsidRPr="00DE3B55">
        <w:rPr>
          <w:vertAlign w:val="superscript"/>
        </w:rPr>
        <w:t>-3</w:t>
      </w:r>
      <w:r w:rsidR="00DB7212">
        <w:t xml:space="preserve"> m/s in 250 μm beads was not evident in the other particle sizes (</w:t>
      </w:r>
      <w:r>
        <w:fldChar w:fldCharType="begin"/>
      </w:r>
      <w:r>
        <w:instrText xml:space="preserve"> REF _Ref474502667 \h </w:instrText>
      </w:r>
      <w:r>
        <w:fldChar w:fldCharType="separate"/>
      </w:r>
      <w:r w:rsidR="005D3AE0">
        <w:t xml:space="preserve">Figure </w:t>
      </w:r>
      <w:r w:rsidR="005D3AE0">
        <w:rPr>
          <w:noProof/>
        </w:rPr>
        <w:t>7</w:t>
      </w:r>
      <w:r w:rsidR="005D3AE0">
        <w:noBreakHyphen/>
      </w:r>
      <w:r w:rsidR="005D3AE0">
        <w:rPr>
          <w:noProof/>
        </w:rPr>
        <w:t>24</w:t>
      </w:r>
      <w:r>
        <w:fldChar w:fldCharType="end"/>
      </w:r>
      <w:r w:rsidR="00DB7212">
        <w:t xml:space="preserve">).  This indicates that the difference is either a result of the interaction of the pulsation with that specific particle size and consequent bubbling bed, or is insignificant.  </w:t>
      </w:r>
      <w:r w:rsidR="008D6D8D">
        <w:t>For both 125 μm and 90 μm particles, bubble population was roughly constant above velocities of 2x10</w:t>
      </w:r>
      <w:r w:rsidR="008D6D8D" w:rsidRPr="008D6D8D">
        <w:rPr>
          <w:vertAlign w:val="superscript"/>
        </w:rPr>
        <w:t>-3</w:t>
      </w:r>
      <w:r w:rsidR="008D6D8D">
        <w:t xml:space="preserve"> m/s.</w:t>
      </w:r>
      <w:r w:rsidR="00DB7212">
        <w:t xml:space="preserve">  </w:t>
      </w:r>
    </w:p>
    <w:p w14:paraId="715E2748" w14:textId="77777777" w:rsidR="00DB7212" w:rsidRDefault="00DB7212" w:rsidP="00EA5CD1">
      <w:pPr>
        <w:spacing w:line="276" w:lineRule="auto"/>
        <w:jc w:val="center"/>
      </w:pPr>
      <w:bookmarkStart w:id="537" w:name="_Ref457469696"/>
      <w:r>
        <w:rPr>
          <w:noProof/>
          <w:lang w:eastAsia="en-GB"/>
        </w:rPr>
        <w:lastRenderedPageBreak/>
        <w:drawing>
          <wp:inline distT="0" distB="0" distL="0" distR="0" wp14:anchorId="0CD293C2" wp14:editId="6A4D3793">
            <wp:extent cx="4686300" cy="2943225"/>
            <wp:effectExtent l="0" t="0" r="0" b="0"/>
            <wp:docPr id="152" name="Chart 15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7"/>
              </a:graphicData>
            </a:graphic>
          </wp:inline>
        </w:drawing>
      </w:r>
    </w:p>
    <w:p w14:paraId="4415DEA8" w14:textId="7D1A49C6" w:rsidR="00DB7212" w:rsidRDefault="00F02E7D" w:rsidP="00F02E7D">
      <w:pPr>
        <w:pStyle w:val="Caption"/>
        <w:spacing w:line="276" w:lineRule="auto"/>
      </w:pPr>
      <w:bookmarkStart w:id="538" w:name="_Ref474502667"/>
      <w:bookmarkStart w:id="539" w:name="_Toc474686689"/>
      <w:bookmarkEnd w:id="537"/>
      <w:r>
        <w:t xml:space="preserve">Figure </w:t>
      </w:r>
      <w:fldSimple w:instr=" STYLEREF 1 \s ">
        <w:r w:rsidR="005D3AE0">
          <w:rPr>
            <w:noProof/>
          </w:rPr>
          <w:t>7</w:t>
        </w:r>
      </w:fldSimple>
      <w:r>
        <w:noBreakHyphen/>
      </w:r>
      <w:fldSimple w:instr=" SEQ Figure \* ARABIC \s 1 ">
        <w:r w:rsidR="005D3AE0">
          <w:rPr>
            <w:noProof/>
          </w:rPr>
          <w:t>24</w:t>
        </w:r>
      </w:fldSimple>
      <w:bookmarkEnd w:id="538"/>
      <w:r>
        <w:t xml:space="preserve">.  </w:t>
      </w:r>
      <w:r w:rsidR="00DB7212">
        <w:t>Average bubble population per frame in different glass ballotini sizes at increasing gas velocity (Ux10</w:t>
      </w:r>
      <w:r w:rsidR="00DB7212" w:rsidRPr="00ED4C65">
        <w:rPr>
          <w:vertAlign w:val="superscript"/>
        </w:rPr>
        <w:t>-3</w:t>
      </w:r>
      <w:r w:rsidR="00DB7212">
        <w:t>) under the continuous and pulsed flow regimes in the single inlet bed.</w:t>
      </w:r>
      <w:bookmarkEnd w:id="539"/>
    </w:p>
    <w:p w14:paraId="160BA348" w14:textId="77777777" w:rsidR="00656269" w:rsidRDefault="00656269" w:rsidP="00F02E7D">
      <w:pPr>
        <w:spacing w:line="276" w:lineRule="auto"/>
      </w:pPr>
    </w:p>
    <w:p w14:paraId="448F4F6E" w14:textId="48EE7A13" w:rsidR="00656269" w:rsidRDefault="00656269" w:rsidP="00EA5CD1">
      <w:pPr>
        <w:spacing w:line="276" w:lineRule="auto"/>
      </w:pPr>
      <w:r>
        <w:t xml:space="preserve">In </w:t>
      </w:r>
      <w:r>
        <w:fldChar w:fldCharType="begin"/>
      </w:r>
      <w:r>
        <w:instrText xml:space="preserve"> REF _Ref457473137 \h  \* MERGEFORMAT </w:instrText>
      </w:r>
      <w:r>
        <w:fldChar w:fldCharType="separate"/>
      </w:r>
      <w:r w:rsidR="005D3AE0">
        <w:t xml:space="preserve">Figure </w:t>
      </w:r>
      <w:r w:rsidR="005D3AE0">
        <w:rPr>
          <w:noProof/>
        </w:rPr>
        <w:t>7</w:t>
      </w:r>
      <w:r w:rsidR="005D3AE0">
        <w:rPr>
          <w:noProof/>
        </w:rPr>
        <w:noBreakHyphen/>
        <w:t>25</w:t>
      </w:r>
      <w:r>
        <w:fldChar w:fldCharType="end"/>
      </w:r>
      <w:r>
        <w:t>, the bubble locations for each of the first 300 bubbles are plotted according to the location of the centre point of the bubble in the bed.  Bubble formation is different between the two bead types, with bubbles forming slowly in the 90 μm glass ballotini and coalescing less as they rise through the bed.  However, no clear evidence suggests that there is a difference in either bubble rise patterns or formation between the two flow regi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DB7212" w14:paraId="014349CA" w14:textId="77777777" w:rsidTr="00DB7212">
        <w:tc>
          <w:tcPr>
            <w:tcW w:w="4621" w:type="dxa"/>
          </w:tcPr>
          <w:p w14:paraId="34FD891E" w14:textId="77777777" w:rsidR="00DB7212" w:rsidRDefault="00DB7212" w:rsidP="00EA5CD1">
            <w:pPr>
              <w:spacing w:line="276" w:lineRule="auto"/>
            </w:pPr>
            <w:r>
              <w:t>a) 125 μm glass ballotini</w:t>
            </w:r>
          </w:p>
        </w:tc>
        <w:tc>
          <w:tcPr>
            <w:tcW w:w="4621" w:type="dxa"/>
          </w:tcPr>
          <w:p w14:paraId="7D820D40" w14:textId="77777777" w:rsidR="00DB7212" w:rsidRDefault="00DB7212" w:rsidP="00EA5CD1">
            <w:pPr>
              <w:spacing w:line="276" w:lineRule="auto"/>
            </w:pPr>
            <w:r>
              <w:t xml:space="preserve">b) 90 μm glass ballotini </w:t>
            </w:r>
          </w:p>
        </w:tc>
      </w:tr>
      <w:tr w:rsidR="00DB7212" w14:paraId="69F96B1A" w14:textId="77777777" w:rsidTr="00DB7212">
        <w:tc>
          <w:tcPr>
            <w:tcW w:w="4621" w:type="dxa"/>
          </w:tcPr>
          <w:p w14:paraId="0D726F7A" w14:textId="77777777" w:rsidR="00DB7212" w:rsidRDefault="00DB7212" w:rsidP="00EA5CD1">
            <w:pPr>
              <w:spacing w:line="276" w:lineRule="auto"/>
            </w:pPr>
            <w:r>
              <w:rPr>
                <w:noProof/>
                <w:lang w:eastAsia="en-GB"/>
              </w:rPr>
              <w:drawing>
                <wp:inline distT="0" distB="0" distL="0" distR="0" wp14:anchorId="78570952" wp14:editId="22853080">
                  <wp:extent cx="2743200" cy="2924175"/>
                  <wp:effectExtent l="0" t="0" r="0" b="0"/>
                  <wp:docPr id="154" name="Chart 15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8"/>
                    </a:graphicData>
                  </a:graphic>
                </wp:inline>
              </w:drawing>
            </w:r>
          </w:p>
        </w:tc>
        <w:tc>
          <w:tcPr>
            <w:tcW w:w="4621" w:type="dxa"/>
          </w:tcPr>
          <w:p w14:paraId="7A2B4B6C" w14:textId="77777777" w:rsidR="00DB7212" w:rsidRDefault="00DB7212" w:rsidP="00EA5CD1">
            <w:pPr>
              <w:spacing w:line="276" w:lineRule="auto"/>
            </w:pPr>
            <w:r>
              <w:rPr>
                <w:noProof/>
                <w:lang w:eastAsia="en-GB"/>
              </w:rPr>
              <w:drawing>
                <wp:inline distT="0" distB="0" distL="0" distR="0" wp14:anchorId="2944B73F" wp14:editId="55079722">
                  <wp:extent cx="2771775" cy="2705100"/>
                  <wp:effectExtent l="0" t="0" r="0" b="0"/>
                  <wp:docPr id="124" name="Chart 1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9"/>
                    </a:graphicData>
                  </a:graphic>
                </wp:inline>
              </w:drawing>
            </w:r>
          </w:p>
        </w:tc>
      </w:tr>
    </w:tbl>
    <w:p w14:paraId="208EA63B" w14:textId="154D2F37" w:rsidR="00DB7212" w:rsidRDefault="00DB7212" w:rsidP="00EA5CD1">
      <w:pPr>
        <w:pStyle w:val="Caption"/>
        <w:spacing w:line="276" w:lineRule="auto"/>
      </w:pPr>
      <w:bookmarkStart w:id="540" w:name="_Ref457473137"/>
      <w:bookmarkStart w:id="541" w:name="_Toc474686690"/>
      <w:r>
        <w:t xml:space="preserve">Figure </w:t>
      </w:r>
      <w:fldSimple w:instr=" STYLEREF 1 \s ">
        <w:r w:rsidR="005D3AE0">
          <w:rPr>
            <w:noProof/>
          </w:rPr>
          <w:t>7</w:t>
        </w:r>
      </w:fldSimple>
      <w:r w:rsidR="00F02E7D">
        <w:noBreakHyphen/>
      </w:r>
      <w:fldSimple w:instr=" SEQ Figure \* ARABIC \s 1 ">
        <w:r w:rsidR="005D3AE0">
          <w:rPr>
            <w:noProof/>
          </w:rPr>
          <w:t>25</w:t>
        </w:r>
      </w:fldSimple>
      <w:bookmarkEnd w:id="540"/>
      <w:r w:rsidRPr="00F2575C">
        <w:rPr>
          <w:b/>
        </w:rPr>
        <w:t>.</w:t>
      </w:r>
      <w:r>
        <w:t xml:space="preserve">  Comparison of pulsed and continuous flow regimes on bubble location within the bed, showing bubble centre point location in the bed in a) 125 and b) 90 μm glass ballotini at 2.41x10</w:t>
      </w:r>
      <w:r w:rsidRPr="00DE3B55">
        <w:rPr>
          <w:vertAlign w:val="superscript"/>
        </w:rPr>
        <w:t>-3</w:t>
      </w:r>
      <w:r>
        <w:t xml:space="preserve"> m/s in the single inlet bed.</w:t>
      </w:r>
      <w:bookmarkEnd w:id="541"/>
    </w:p>
    <w:p w14:paraId="20E179D1" w14:textId="145E950D" w:rsidR="0023313A" w:rsidRDefault="00F02E7D" w:rsidP="00EA5CD1">
      <w:pPr>
        <w:spacing w:line="276" w:lineRule="auto"/>
      </w:pPr>
      <w:r>
        <w:lastRenderedPageBreak/>
        <w:t xml:space="preserve">83 μm polystyrene Group A particles were fluidised in the single inlet pseudo 2D bed and analysed in the same way.  The average bubble horizontal diameter was studied over increasing gas velocities and at each height from the distributor plate.  </w:t>
      </w:r>
      <w:r>
        <w:fldChar w:fldCharType="begin"/>
      </w:r>
      <w:r>
        <w:instrText xml:space="preserve"> REF _Ref457497238 \h  \* MERGEFORMAT </w:instrText>
      </w:r>
      <w:r>
        <w:fldChar w:fldCharType="separate"/>
      </w:r>
      <w:r w:rsidR="005D3AE0">
        <w:t xml:space="preserve">Figure </w:t>
      </w:r>
      <w:r w:rsidR="005D3AE0">
        <w:rPr>
          <w:noProof/>
        </w:rPr>
        <w:t>7</w:t>
      </w:r>
      <w:r w:rsidR="005D3AE0">
        <w:rPr>
          <w:noProof/>
        </w:rPr>
        <w:noBreakHyphen/>
        <w:t>26</w:t>
      </w:r>
      <w:r>
        <w:fldChar w:fldCharType="end"/>
      </w:r>
      <w:r>
        <w:t xml:space="preserve"> plots the average bubble diameter at increasing gas velocities and the average diameter at increasing distances from the distributor plate at 2.59x10</w:t>
      </w:r>
      <w:r w:rsidRPr="00DE3B55">
        <w:rPr>
          <w:vertAlign w:val="superscript"/>
        </w:rPr>
        <w:t>-3</w:t>
      </w:r>
      <w:r>
        <w:t xml:space="preserve"> m/s.  Under continuous flow, the average bubble horizontal diameter increased from 4 to 11 mm from 0.6x10</w:t>
      </w:r>
      <w:r w:rsidRPr="00A60331">
        <w:rPr>
          <w:vertAlign w:val="superscript"/>
        </w:rPr>
        <w:t>-3</w:t>
      </w:r>
      <w:r>
        <w:t xml:space="preserve"> to 2.6x10</w:t>
      </w:r>
      <w:r w:rsidRPr="00DE3B55">
        <w:rPr>
          <w:vertAlign w:val="superscript"/>
        </w:rPr>
        <w:t>-3</w:t>
      </w:r>
      <w:r>
        <w:t xml:space="preserve"> m/s (</w:t>
      </w:r>
      <w:r>
        <w:fldChar w:fldCharType="begin"/>
      </w:r>
      <w:r>
        <w:instrText xml:space="preserve"> REF _Ref462157431 \h  \* MERGEFORMAT </w:instrText>
      </w:r>
      <w:r>
        <w:fldChar w:fldCharType="separate"/>
      </w:r>
      <w:r w:rsidR="005D3AE0">
        <w:t xml:space="preserve">Figure </w:t>
      </w:r>
      <w:r w:rsidR="005D3AE0">
        <w:rPr>
          <w:noProof/>
        </w:rPr>
        <w:t>7</w:t>
      </w:r>
      <w:r w:rsidR="005D3AE0">
        <w:rPr>
          <w:noProof/>
        </w:rPr>
        <w:noBreakHyphen/>
        <w:t>26</w:t>
      </w:r>
      <w:r>
        <w:fldChar w:fldCharType="end"/>
      </w:r>
      <w:r>
        <w:t>a).  The pulsed flow matched both this increase in pattern at 2.4x10</w:t>
      </w:r>
      <w:r w:rsidRPr="00A60331">
        <w:rPr>
          <w:vertAlign w:val="superscript"/>
        </w:rPr>
        <w:t>-3</w:t>
      </w:r>
      <w:r>
        <w:t xml:space="preserve"> and 2.6x10</w:t>
      </w:r>
      <w:r w:rsidRPr="00DE3B55">
        <w:rPr>
          <w:vertAlign w:val="superscript"/>
        </w:rPr>
        <w:t>-3</w:t>
      </w:r>
      <w:r>
        <w:t xml:space="preserve"> m/s and in standard deviation of the range, which varied by 0.033 and 0.26 mm.  When the average bubble horizontal diameter was plotted against the height above the distributor plate (</w:t>
      </w:r>
      <w:r>
        <w:fldChar w:fldCharType="begin"/>
      </w:r>
      <w:r>
        <w:instrText xml:space="preserve"> REF _Ref457497238 \h  \* MERGEFORMAT </w:instrText>
      </w:r>
      <w:r>
        <w:fldChar w:fldCharType="separate"/>
      </w:r>
      <w:r w:rsidR="005D3AE0">
        <w:t xml:space="preserve">Figure </w:t>
      </w:r>
      <w:r w:rsidR="005D3AE0">
        <w:rPr>
          <w:noProof/>
        </w:rPr>
        <w:t>7</w:t>
      </w:r>
      <w:r w:rsidR="005D3AE0">
        <w:rPr>
          <w:noProof/>
        </w:rPr>
        <w:noBreakHyphen/>
        <w:t>26</w:t>
      </w:r>
      <w:r>
        <w:fldChar w:fldCharType="end"/>
      </w:r>
      <w:r>
        <w:t>b), the average was found to increase from the distributor plate to a maximum size at the centre of the bed.  Average bubble diameter reduced at higher areas of the bed to 4.8 mm at 150 mm.  However, the pulsed and continuous flow regimes showed no difference in bubble diameter at this cond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DB7212" w14:paraId="5697CEAB" w14:textId="77777777" w:rsidTr="00DB7212">
        <w:tc>
          <w:tcPr>
            <w:tcW w:w="4621" w:type="dxa"/>
          </w:tcPr>
          <w:p w14:paraId="24639085" w14:textId="77777777" w:rsidR="00DB7212" w:rsidRDefault="00DB7212" w:rsidP="00EA5CD1">
            <w:pPr>
              <w:spacing w:line="276" w:lineRule="auto"/>
            </w:pPr>
            <w:r>
              <w:t>a) increasing gas velocities</w:t>
            </w:r>
          </w:p>
        </w:tc>
        <w:tc>
          <w:tcPr>
            <w:tcW w:w="4621" w:type="dxa"/>
          </w:tcPr>
          <w:p w14:paraId="1AAC1469" w14:textId="77777777" w:rsidR="00DB7212" w:rsidRDefault="00DB7212" w:rsidP="00EA5CD1">
            <w:pPr>
              <w:spacing w:line="276" w:lineRule="auto"/>
            </w:pPr>
            <w:r>
              <w:t>b) height from distributor plate at 2.59x10</w:t>
            </w:r>
            <w:r w:rsidRPr="00DE3B55">
              <w:rPr>
                <w:vertAlign w:val="superscript"/>
              </w:rPr>
              <w:t>-3</w:t>
            </w:r>
            <w:r>
              <w:t xml:space="preserve"> m/s</w:t>
            </w:r>
          </w:p>
        </w:tc>
      </w:tr>
      <w:tr w:rsidR="00DB7212" w14:paraId="32220EE8" w14:textId="77777777" w:rsidTr="00DB7212">
        <w:tc>
          <w:tcPr>
            <w:tcW w:w="4621" w:type="dxa"/>
          </w:tcPr>
          <w:p w14:paraId="18E05DC0" w14:textId="77777777" w:rsidR="00DB7212" w:rsidRDefault="00DB7212" w:rsidP="00EA5CD1">
            <w:pPr>
              <w:spacing w:line="276" w:lineRule="auto"/>
            </w:pPr>
            <w:r>
              <w:rPr>
                <w:noProof/>
                <w:lang w:eastAsia="en-GB"/>
              </w:rPr>
              <w:drawing>
                <wp:inline distT="0" distB="0" distL="0" distR="0" wp14:anchorId="6991C1AB" wp14:editId="17BF9A7C">
                  <wp:extent cx="2787588" cy="2947387"/>
                  <wp:effectExtent l="0" t="0" r="0" b="5715"/>
                  <wp:docPr id="155" name="Chart 15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0"/>
                    </a:graphicData>
                  </a:graphic>
                </wp:inline>
              </w:drawing>
            </w:r>
          </w:p>
        </w:tc>
        <w:tc>
          <w:tcPr>
            <w:tcW w:w="4621" w:type="dxa"/>
          </w:tcPr>
          <w:p w14:paraId="72794A3E" w14:textId="77777777" w:rsidR="00DB7212" w:rsidRDefault="00DB7212" w:rsidP="00EA5CD1">
            <w:pPr>
              <w:spacing w:line="276" w:lineRule="auto"/>
            </w:pPr>
            <w:r>
              <w:rPr>
                <w:noProof/>
                <w:lang w:eastAsia="en-GB"/>
              </w:rPr>
              <w:drawing>
                <wp:inline distT="0" distB="0" distL="0" distR="0" wp14:anchorId="2C9646F6" wp14:editId="1C2D22E3">
                  <wp:extent cx="2787588" cy="2947386"/>
                  <wp:effectExtent l="0" t="0" r="0" b="5715"/>
                  <wp:docPr id="156" name="Chart 15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1"/>
                    </a:graphicData>
                  </a:graphic>
                </wp:inline>
              </w:drawing>
            </w:r>
          </w:p>
        </w:tc>
      </w:tr>
    </w:tbl>
    <w:p w14:paraId="7E560FC1" w14:textId="77777777" w:rsidR="00F02E7D" w:rsidRDefault="00DB7212" w:rsidP="00F02E7D">
      <w:pPr>
        <w:spacing w:line="276" w:lineRule="auto"/>
      </w:pPr>
      <w:bookmarkStart w:id="542" w:name="_Ref457497238"/>
      <w:bookmarkStart w:id="543" w:name="_Ref462157431"/>
      <w:bookmarkStart w:id="544" w:name="_Toc474686691"/>
      <w:r>
        <w:t xml:space="preserve">Figure </w:t>
      </w:r>
      <w:fldSimple w:instr=" STYLEREF 1 \s ">
        <w:r w:rsidR="005D3AE0">
          <w:rPr>
            <w:noProof/>
          </w:rPr>
          <w:t>7</w:t>
        </w:r>
      </w:fldSimple>
      <w:r w:rsidR="00F02E7D">
        <w:noBreakHyphen/>
      </w:r>
      <w:fldSimple w:instr=" SEQ Figure \* ARABIC \s 1 ">
        <w:r w:rsidR="005D3AE0">
          <w:rPr>
            <w:noProof/>
          </w:rPr>
          <w:t>26</w:t>
        </w:r>
      </w:fldSimple>
      <w:bookmarkEnd w:id="542"/>
      <w:bookmarkEnd w:id="543"/>
      <w:r w:rsidRPr="00DC1CAC">
        <w:rPr>
          <w:b/>
        </w:rPr>
        <w:t xml:space="preserve">.  </w:t>
      </w:r>
      <w:r w:rsidRPr="00A108AA">
        <w:t>A</w:t>
      </w:r>
      <w:r>
        <w:t>verage bubble horizontal diameter at a) increasing gas velocities (Ux10</w:t>
      </w:r>
      <w:r w:rsidRPr="00E3083D">
        <w:rPr>
          <w:vertAlign w:val="superscript"/>
        </w:rPr>
        <w:t>-3</w:t>
      </w:r>
      <w:r>
        <w:t>)  under continuous and pulsed flow regimes and b) average bubble horizontal diameter at increasing distance from the distributor plate at a gas velocity of 2.59x10</w:t>
      </w:r>
      <w:r w:rsidRPr="00E3083D">
        <w:rPr>
          <w:vertAlign w:val="superscript"/>
        </w:rPr>
        <w:t>-3</w:t>
      </w:r>
      <w:r>
        <w:t xml:space="preserve"> m/s for 83 μm polystyrene spheres in the single inlet bed.</w:t>
      </w:r>
      <w:bookmarkEnd w:id="544"/>
      <w:r w:rsidR="00F02E7D" w:rsidRPr="00F02E7D">
        <w:t xml:space="preserve"> </w:t>
      </w:r>
    </w:p>
    <w:p w14:paraId="1BA4D355" w14:textId="77777777" w:rsidR="00F02E7D" w:rsidRDefault="00F02E7D" w:rsidP="00F02E7D">
      <w:pPr>
        <w:spacing w:line="276" w:lineRule="auto"/>
      </w:pPr>
    </w:p>
    <w:p w14:paraId="459E8685" w14:textId="46A74F95" w:rsidR="00F02E7D" w:rsidRDefault="00F02E7D" w:rsidP="00F02E7D">
      <w:pPr>
        <w:spacing w:line="276" w:lineRule="auto"/>
      </w:pPr>
      <w:r>
        <w:t xml:space="preserve">Average bubble population per frame is presented in </w:t>
      </w:r>
      <w:r>
        <w:fldChar w:fldCharType="begin"/>
      </w:r>
      <w:r>
        <w:instrText xml:space="preserve"> REF _Ref457903617 \h  \* MERGEFORMAT </w:instrText>
      </w:r>
      <w:r>
        <w:fldChar w:fldCharType="separate"/>
      </w:r>
      <w:r w:rsidR="005D3AE0">
        <w:t xml:space="preserve">Figure </w:t>
      </w:r>
      <w:r w:rsidR="005D3AE0">
        <w:rPr>
          <w:noProof/>
        </w:rPr>
        <w:t>7</w:t>
      </w:r>
      <w:r w:rsidR="005D3AE0">
        <w:rPr>
          <w:noProof/>
        </w:rPr>
        <w:noBreakHyphen/>
        <w:t>27</w:t>
      </w:r>
      <w:r>
        <w:fldChar w:fldCharType="end"/>
      </w:r>
      <w:r>
        <w:t xml:space="preserve"> at increasing gas velocities and distance from the distributor.  A steady increase in the number of bubbles was identified under the continuous flow regime over increasing gas velocities (</w:t>
      </w:r>
      <w:r>
        <w:fldChar w:fldCharType="begin"/>
      </w:r>
      <w:r>
        <w:instrText xml:space="preserve"> REF _Ref457903617 \h  \* MERGEFORMAT </w:instrText>
      </w:r>
      <w:r>
        <w:fldChar w:fldCharType="separate"/>
      </w:r>
      <w:r w:rsidR="005D3AE0">
        <w:t xml:space="preserve">Figure </w:t>
      </w:r>
      <w:r w:rsidR="005D3AE0">
        <w:rPr>
          <w:noProof/>
        </w:rPr>
        <w:t>7</w:t>
      </w:r>
      <w:r w:rsidR="005D3AE0">
        <w:rPr>
          <w:noProof/>
        </w:rPr>
        <w:noBreakHyphen/>
        <w:t>27</w:t>
      </w:r>
      <w:r>
        <w:fldChar w:fldCharType="end"/>
      </w:r>
      <w:r>
        <w:t xml:space="preserve">a).  This echoes the trend found in </w:t>
      </w:r>
      <w:r>
        <w:fldChar w:fldCharType="begin"/>
      </w:r>
      <w:r>
        <w:instrText xml:space="preserve"> REF _Ref457497238 \h  \* MERGEFORMAT </w:instrText>
      </w:r>
      <w:r>
        <w:fldChar w:fldCharType="separate"/>
      </w:r>
      <w:r w:rsidR="005D3AE0">
        <w:t xml:space="preserve">Figure </w:t>
      </w:r>
      <w:r w:rsidR="005D3AE0">
        <w:rPr>
          <w:noProof/>
        </w:rPr>
        <w:t>7</w:t>
      </w:r>
      <w:r w:rsidR="005D3AE0">
        <w:rPr>
          <w:noProof/>
        </w:rPr>
        <w:noBreakHyphen/>
        <w:t>26</w:t>
      </w:r>
      <w:r>
        <w:fldChar w:fldCharType="end"/>
      </w:r>
      <w:r>
        <w:t>, with a sudden increase in bubble population between 2.4x10</w:t>
      </w:r>
      <w:r w:rsidRPr="00E3083D">
        <w:rPr>
          <w:vertAlign w:val="superscript"/>
        </w:rPr>
        <w:t>-3</w:t>
      </w:r>
      <w:r>
        <w:t xml:space="preserve"> and 2.6x10</w:t>
      </w:r>
      <w:r w:rsidRPr="00E3083D">
        <w:rPr>
          <w:vertAlign w:val="superscript"/>
        </w:rPr>
        <w:t>-3</w:t>
      </w:r>
      <w:r>
        <w:t xml:space="preserve"> m/s.  At 2.6x10</w:t>
      </w:r>
      <w:r w:rsidRPr="00E3083D">
        <w:rPr>
          <w:vertAlign w:val="superscript"/>
        </w:rPr>
        <w:t>-3</w:t>
      </w:r>
      <w:r>
        <w:t xml:space="preserve"> m/s, the highest gas velocity studied, the pulsed flow regime produced marginally more bubbles, with an increase of 1.04 bubbles per frame.  Over the whole bed at 2.6x10</w:t>
      </w:r>
      <w:r w:rsidRPr="00E3083D">
        <w:rPr>
          <w:vertAlign w:val="superscript"/>
        </w:rPr>
        <w:t>-3</w:t>
      </w:r>
      <w:r>
        <w:t xml:space="preserve"> m/s, bubble population was found to be greatest at low bed heights, with areas of the bed closest to the distributor plate featuring the highest bubble densities (</w:t>
      </w:r>
      <w:r>
        <w:fldChar w:fldCharType="begin"/>
      </w:r>
      <w:r>
        <w:instrText xml:space="preserve"> REF _Ref457903617 \h  \* MERGEFORMAT </w:instrText>
      </w:r>
      <w:r>
        <w:fldChar w:fldCharType="separate"/>
      </w:r>
      <w:r w:rsidR="005D3AE0">
        <w:t xml:space="preserve">Figure </w:t>
      </w:r>
      <w:r w:rsidR="005D3AE0">
        <w:rPr>
          <w:noProof/>
        </w:rPr>
        <w:t>7</w:t>
      </w:r>
      <w:r w:rsidR="005D3AE0">
        <w:rPr>
          <w:noProof/>
        </w:rPr>
        <w:noBreakHyphen/>
        <w:t>27</w:t>
      </w:r>
      <w:r>
        <w:fldChar w:fldCharType="end"/>
      </w:r>
      <w:r>
        <w:t xml:space="preserve">b).  </w:t>
      </w:r>
    </w:p>
    <w:p w14:paraId="5FA2A0CA" w14:textId="4241BA38" w:rsidR="00DB7212" w:rsidRDefault="00DB7212" w:rsidP="00EA5CD1">
      <w:pPr>
        <w:pStyle w:val="Caption"/>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7"/>
        <w:gridCol w:w="4675"/>
      </w:tblGrid>
      <w:tr w:rsidR="00DB7212" w14:paraId="36A54914" w14:textId="77777777" w:rsidTr="00656269">
        <w:tc>
          <w:tcPr>
            <w:tcW w:w="4567" w:type="dxa"/>
          </w:tcPr>
          <w:p w14:paraId="281B3401" w14:textId="77777777" w:rsidR="00DB7212" w:rsidRDefault="00DB7212" w:rsidP="00EA5CD1">
            <w:pPr>
              <w:spacing w:line="276" w:lineRule="auto"/>
            </w:pPr>
            <w:r>
              <w:lastRenderedPageBreak/>
              <w:t>a) increasing gas velocities</w:t>
            </w:r>
          </w:p>
        </w:tc>
        <w:tc>
          <w:tcPr>
            <w:tcW w:w="4675" w:type="dxa"/>
          </w:tcPr>
          <w:p w14:paraId="36A6C376" w14:textId="77777777" w:rsidR="00DB7212" w:rsidRDefault="00DB7212" w:rsidP="00EA5CD1">
            <w:pPr>
              <w:spacing w:line="276" w:lineRule="auto"/>
            </w:pPr>
            <w:r>
              <w:t>b) height from distributor plate at 2.59x10</w:t>
            </w:r>
            <w:r w:rsidRPr="00053FA8">
              <w:rPr>
                <w:vertAlign w:val="superscript"/>
              </w:rPr>
              <w:t>-3</w:t>
            </w:r>
            <w:r>
              <w:t xml:space="preserve"> m/s</w:t>
            </w:r>
          </w:p>
        </w:tc>
      </w:tr>
      <w:tr w:rsidR="00DB7212" w14:paraId="1455E4FA" w14:textId="77777777" w:rsidTr="00656269">
        <w:tc>
          <w:tcPr>
            <w:tcW w:w="4567" w:type="dxa"/>
          </w:tcPr>
          <w:p w14:paraId="7DF15B7B" w14:textId="77777777" w:rsidR="00DB7212" w:rsidRDefault="00DB7212" w:rsidP="00EA5CD1">
            <w:pPr>
              <w:spacing w:line="276" w:lineRule="auto"/>
            </w:pPr>
            <w:r>
              <w:rPr>
                <w:noProof/>
                <w:lang w:eastAsia="en-GB"/>
              </w:rPr>
              <w:drawing>
                <wp:inline distT="0" distB="0" distL="0" distR="0" wp14:anchorId="0AA017F0" wp14:editId="3AC311E1">
                  <wp:extent cx="2769833" cy="2743200"/>
                  <wp:effectExtent l="0" t="0" r="0" b="0"/>
                  <wp:docPr id="157" name="Chart 15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2"/>
                    </a:graphicData>
                  </a:graphic>
                </wp:inline>
              </w:drawing>
            </w:r>
          </w:p>
        </w:tc>
        <w:tc>
          <w:tcPr>
            <w:tcW w:w="4675" w:type="dxa"/>
          </w:tcPr>
          <w:p w14:paraId="2F4F6802" w14:textId="77777777" w:rsidR="00DB7212" w:rsidRDefault="00DB7212" w:rsidP="00EA5CD1">
            <w:pPr>
              <w:spacing w:line="276" w:lineRule="auto"/>
            </w:pPr>
            <w:r>
              <w:rPr>
                <w:noProof/>
                <w:lang w:eastAsia="en-GB"/>
              </w:rPr>
              <w:drawing>
                <wp:inline distT="0" distB="0" distL="0" distR="0" wp14:anchorId="6891A759" wp14:editId="36CDED88">
                  <wp:extent cx="2831976" cy="2743200"/>
                  <wp:effectExtent l="0" t="0" r="6985" b="0"/>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3"/>
                    </a:graphicData>
                  </a:graphic>
                </wp:inline>
              </w:drawing>
            </w:r>
          </w:p>
        </w:tc>
      </w:tr>
    </w:tbl>
    <w:p w14:paraId="3E3E12E7" w14:textId="2261AFC5" w:rsidR="00DB7212" w:rsidRDefault="00DB7212" w:rsidP="00EA5CD1">
      <w:pPr>
        <w:pStyle w:val="Caption"/>
        <w:spacing w:line="276" w:lineRule="auto"/>
      </w:pPr>
      <w:bookmarkStart w:id="545" w:name="_Ref457903617"/>
      <w:bookmarkStart w:id="546" w:name="_Toc474686692"/>
      <w:r>
        <w:t xml:space="preserve">Figure </w:t>
      </w:r>
      <w:fldSimple w:instr=" STYLEREF 1 \s ">
        <w:r w:rsidR="005D3AE0">
          <w:rPr>
            <w:noProof/>
          </w:rPr>
          <w:t>7</w:t>
        </w:r>
      </w:fldSimple>
      <w:r w:rsidR="00F02E7D">
        <w:noBreakHyphen/>
      </w:r>
      <w:fldSimple w:instr=" SEQ Figure \* ARABIC \s 1 ">
        <w:r w:rsidR="005D3AE0">
          <w:rPr>
            <w:noProof/>
          </w:rPr>
          <w:t>27</w:t>
        </w:r>
      </w:fldSimple>
      <w:bookmarkEnd w:id="545"/>
      <w:r w:rsidRPr="006965AB">
        <w:rPr>
          <w:b/>
        </w:rPr>
        <w:t>.</w:t>
      </w:r>
      <w:r>
        <w:t xml:space="preserve">  Average bubble population per frame at a) increasing gas velocities (Ux10</w:t>
      </w:r>
      <w:r w:rsidRPr="00E3083D">
        <w:rPr>
          <w:vertAlign w:val="superscript"/>
        </w:rPr>
        <w:t>-3</w:t>
      </w:r>
      <w:r>
        <w:t>) under continuous and pulsed flow regimes and b) at increasing distance from the distributor plate at a gas velocity of 2.59x10</w:t>
      </w:r>
      <w:r w:rsidRPr="00E3083D">
        <w:rPr>
          <w:vertAlign w:val="superscript"/>
        </w:rPr>
        <w:t>-3</w:t>
      </w:r>
      <w:r>
        <w:t xml:space="preserve"> m/s for 83 μm polystyrene spheres in the single inlet bed.</w:t>
      </w:r>
      <w:bookmarkEnd w:id="546"/>
    </w:p>
    <w:p w14:paraId="6E67F7B7" w14:textId="77777777" w:rsidR="00DB7212" w:rsidRDefault="00DB7212" w:rsidP="00EA5CD1">
      <w:pPr>
        <w:spacing w:line="276" w:lineRule="auto"/>
      </w:pPr>
    </w:p>
    <w:p w14:paraId="0047BC5A" w14:textId="27CEB605" w:rsidR="00656269" w:rsidRDefault="00DB7212" w:rsidP="00EA5CD1">
      <w:pPr>
        <w:spacing w:line="276" w:lineRule="auto"/>
      </w:pPr>
      <w:r>
        <w:t>To assess the impact of bed height and the consequent weight of the beads on bubble formation, the static initial bed height was reduced from 15 to 7.5 cm.  83 μm polystyrene was used as the test powder again to provide a comparison to the 15 cm initial static height bed.</w:t>
      </w:r>
      <w:r w:rsidR="001E469C">
        <w:t xml:space="preserve">  </w:t>
      </w:r>
      <w:r>
        <w:t xml:space="preserve">In a smaller initial static bed height, </w:t>
      </w:r>
      <w:r>
        <w:fldChar w:fldCharType="begin"/>
      </w:r>
      <w:r>
        <w:instrText xml:space="preserve"> REF _Ref457914650 \h  \* MERGEFORMAT </w:instrText>
      </w:r>
      <w:r>
        <w:fldChar w:fldCharType="separate"/>
      </w:r>
      <w:r w:rsidR="005D3AE0">
        <w:t xml:space="preserve">Figure </w:t>
      </w:r>
      <w:r w:rsidR="005D3AE0">
        <w:rPr>
          <w:noProof/>
        </w:rPr>
        <w:t>7</w:t>
      </w:r>
      <w:r w:rsidR="005D3AE0">
        <w:rPr>
          <w:noProof/>
        </w:rPr>
        <w:noBreakHyphen/>
        <w:t>28</w:t>
      </w:r>
      <w:r>
        <w:fldChar w:fldCharType="end"/>
      </w:r>
      <w:r>
        <w:t xml:space="preserve"> shows the relationship between average bubble diameter and gas velocity, and at increasing distances from the distributor plate at 2.59x10</w:t>
      </w:r>
      <w:r w:rsidRPr="00E3083D">
        <w:rPr>
          <w:vertAlign w:val="superscript"/>
        </w:rPr>
        <w:t>-3</w:t>
      </w:r>
      <w:r>
        <w:t xml:space="preserve"> m/s.  The bubble average horizontal diameter demonstrated a greater difference between flow regimes than the higher static initial bed height.  Three pulsed flow regimes were studied in the smaller static initial bed height experiments to check for differences between the pulsation frequencies achieved with different lengths of the feedback loop on the fluidic oscillator.  Each pulsed flow regime produced a greater average bubble horizontal diameter under the pulsed flow regimes compared to the continuous flow regime (</w:t>
      </w:r>
      <w:r>
        <w:fldChar w:fldCharType="begin"/>
      </w:r>
      <w:r>
        <w:instrText xml:space="preserve"> REF _Ref457914650 \h  \* MERGEFORMAT </w:instrText>
      </w:r>
      <w:r>
        <w:fldChar w:fldCharType="separate"/>
      </w:r>
      <w:r w:rsidR="005D3AE0">
        <w:t xml:space="preserve">Figure </w:t>
      </w:r>
      <w:r w:rsidR="005D3AE0">
        <w:rPr>
          <w:noProof/>
        </w:rPr>
        <w:t>7</w:t>
      </w:r>
      <w:r w:rsidR="005D3AE0">
        <w:rPr>
          <w:noProof/>
        </w:rPr>
        <w:noBreakHyphen/>
        <w:t>28</w:t>
      </w:r>
      <w:r>
        <w:fldChar w:fldCharType="end"/>
      </w:r>
      <w:r>
        <w:t xml:space="preserve">).  </w:t>
      </w:r>
    </w:p>
    <w:p w14:paraId="5B117CEB" w14:textId="1DE2B946" w:rsidR="00DB7212" w:rsidRDefault="00DB7212" w:rsidP="00EA5CD1">
      <w:pPr>
        <w:spacing w:line="276" w:lineRule="auto"/>
      </w:pPr>
      <w:r>
        <w:t xml:space="preserve">The standard deviation shown in </w:t>
      </w:r>
      <w:r>
        <w:fldChar w:fldCharType="begin"/>
      </w:r>
      <w:r>
        <w:instrText xml:space="preserve"> REF _Ref461552638 \h </w:instrText>
      </w:r>
      <w:r w:rsidR="00EA5CD1">
        <w:instrText xml:space="preserve"> \* MERGEFORMAT </w:instrText>
      </w:r>
      <w:r>
        <w:fldChar w:fldCharType="separate"/>
      </w:r>
      <w:r w:rsidR="005D3AE0">
        <w:t xml:space="preserve">Table </w:t>
      </w:r>
      <w:r w:rsidR="005D3AE0">
        <w:rPr>
          <w:noProof/>
        </w:rPr>
        <w:t>7</w:t>
      </w:r>
      <w:r w:rsidR="005D3AE0">
        <w:rPr>
          <w:noProof/>
        </w:rPr>
        <w:noBreakHyphen/>
        <w:t>6</w:t>
      </w:r>
      <w:r>
        <w:fldChar w:fldCharType="end"/>
      </w:r>
      <w:r>
        <w:t xml:space="preserve"> demonstrates that both flow regimes produced a large range of bubble sizes, although the pulsed flow regime produced the largest standard deviation at 2.6x10</w:t>
      </w:r>
      <w:r w:rsidRPr="00E3083D">
        <w:rPr>
          <w:vertAlign w:val="superscript"/>
        </w:rPr>
        <w:t>-3</w:t>
      </w:r>
      <w:r>
        <w:t xml:space="preserve"> m/s with a range of 7.06 to 7.62 mm, whilst the continuous flow regime produced a standard deviation of the mean bubble horizontal diameter of 6.48 mm.  At all distances from the distributor plate that were studied at 2.6x10</w:t>
      </w:r>
      <w:r w:rsidRPr="00E3083D">
        <w:rPr>
          <w:vertAlign w:val="superscript"/>
        </w:rPr>
        <w:t>-3</w:t>
      </w:r>
      <w:r>
        <w:t xml:space="preserve"> m/s velocity, the pulsed flow regimes produced the largest bubbles.  The smallest difference between the continuous and pulsed flow regimes was found at 90 mm distance from the distributor plate with a value of 0.36 mm and the greatest difference was found at 60 mm with a difference of 1.53 mm.  The influence of the large bubbles that are removed from the analysis was reduced in the smaller initial height bed, as large bubbles don’t have time to grow as they rise through the bed.  Consequently, the reduced size found at 80 and 90 mm distance from the distributor plate in </w:t>
      </w:r>
      <w:r>
        <w:fldChar w:fldCharType="begin"/>
      </w:r>
      <w:r>
        <w:instrText xml:space="preserve"> REF _Ref457914650 \h  \* MERGEFORMAT </w:instrText>
      </w:r>
      <w:r>
        <w:fldChar w:fldCharType="separate"/>
      </w:r>
      <w:r w:rsidR="005D3AE0">
        <w:t xml:space="preserve">Figure </w:t>
      </w:r>
      <w:r w:rsidR="005D3AE0">
        <w:rPr>
          <w:noProof/>
        </w:rPr>
        <w:t>7</w:t>
      </w:r>
      <w:r w:rsidR="005D3AE0">
        <w:rPr>
          <w:noProof/>
        </w:rPr>
        <w:noBreakHyphen/>
        <w:t>28</w:t>
      </w:r>
      <w:r>
        <w:fldChar w:fldCharType="end"/>
      </w:r>
      <w:r>
        <w:t>b is less marked than that found in the 15 cm initial static bed height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6"/>
        <w:gridCol w:w="4596"/>
      </w:tblGrid>
      <w:tr w:rsidR="00DB7212" w14:paraId="51EE11A8" w14:textId="77777777" w:rsidTr="00656269">
        <w:tc>
          <w:tcPr>
            <w:tcW w:w="4646" w:type="dxa"/>
          </w:tcPr>
          <w:p w14:paraId="48F2345D" w14:textId="77777777" w:rsidR="00DB7212" w:rsidRDefault="00DB7212" w:rsidP="00EA5CD1">
            <w:pPr>
              <w:spacing w:line="276" w:lineRule="auto"/>
            </w:pPr>
            <w:r>
              <w:lastRenderedPageBreak/>
              <w:t>a) increasing gas velocities</w:t>
            </w:r>
          </w:p>
        </w:tc>
        <w:tc>
          <w:tcPr>
            <w:tcW w:w="4596" w:type="dxa"/>
          </w:tcPr>
          <w:p w14:paraId="0ECFB8B8" w14:textId="77777777" w:rsidR="00DB7212" w:rsidRDefault="00DB7212" w:rsidP="00EA5CD1">
            <w:pPr>
              <w:spacing w:line="276" w:lineRule="auto"/>
            </w:pPr>
            <w:r>
              <w:t>b) height from distributor plate at 2.59x10</w:t>
            </w:r>
            <w:r w:rsidRPr="00C67275">
              <w:rPr>
                <w:vertAlign w:val="superscript"/>
              </w:rPr>
              <w:t>-3</w:t>
            </w:r>
            <w:r>
              <w:t xml:space="preserve"> m/s</w:t>
            </w:r>
          </w:p>
        </w:tc>
      </w:tr>
      <w:tr w:rsidR="00DB7212" w14:paraId="1FB8F0F0" w14:textId="77777777" w:rsidTr="00656269">
        <w:tc>
          <w:tcPr>
            <w:tcW w:w="4646" w:type="dxa"/>
          </w:tcPr>
          <w:p w14:paraId="35283751" w14:textId="77777777" w:rsidR="00DB7212" w:rsidRDefault="00DB7212" w:rsidP="00EA5CD1">
            <w:pPr>
              <w:spacing w:line="276" w:lineRule="auto"/>
            </w:pPr>
            <w:r>
              <w:rPr>
                <w:noProof/>
                <w:lang w:eastAsia="en-GB"/>
              </w:rPr>
              <w:drawing>
                <wp:inline distT="0" distB="0" distL="0" distR="0" wp14:anchorId="34AA34D1" wp14:editId="00B91563">
                  <wp:extent cx="2814221" cy="2902998"/>
                  <wp:effectExtent l="0" t="0" r="5715" b="0"/>
                  <wp:docPr id="8283" name="Chart 82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4"/>
                    </a:graphicData>
                  </a:graphic>
                </wp:inline>
              </w:drawing>
            </w:r>
          </w:p>
        </w:tc>
        <w:tc>
          <w:tcPr>
            <w:tcW w:w="4596" w:type="dxa"/>
          </w:tcPr>
          <w:p w14:paraId="62DEFDBC" w14:textId="77777777" w:rsidR="00DB7212" w:rsidRDefault="00DB7212" w:rsidP="00EA5CD1">
            <w:pPr>
              <w:spacing w:line="276" w:lineRule="auto"/>
            </w:pPr>
            <w:r>
              <w:rPr>
                <w:noProof/>
                <w:lang w:eastAsia="en-GB"/>
              </w:rPr>
              <w:drawing>
                <wp:inline distT="0" distB="0" distL="0" distR="0" wp14:anchorId="57763A2D" wp14:editId="6DA2A790">
                  <wp:extent cx="2787588" cy="2902998"/>
                  <wp:effectExtent l="0" t="0" r="0" b="0"/>
                  <wp:docPr id="8284" name="Chart 828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5"/>
                    </a:graphicData>
                  </a:graphic>
                </wp:inline>
              </w:drawing>
            </w:r>
          </w:p>
        </w:tc>
      </w:tr>
    </w:tbl>
    <w:p w14:paraId="14FFE049" w14:textId="3DF1049B" w:rsidR="00DB7212" w:rsidRDefault="00DB7212" w:rsidP="00EA5CD1">
      <w:pPr>
        <w:pStyle w:val="Caption"/>
        <w:spacing w:line="276" w:lineRule="auto"/>
      </w:pPr>
      <w:bookmarkStart w:id="547" w:name="_Ref457914650"/>
      <w:bookmarkStart w:id="548" w:name="_Toc474686693"/>
      <w:r>
        <w:t xml:space="preserve">Figure </w:t>
      </w:r>
      <w:fldSimple w:instr=" STYLEREF 1 \s ">
        <w:r w:rsidR="005D3AE0">
          <w:rPr>
            <w:noProof/>
          </w:rPr>
          <w:t>7</w:t>
        </w:r>
      </w:fldSimple>
      <w:r w:rsidR="00F02E7D">
        <w:noBreakHyphen/>
      </w:r>
      <w:fldSimple w:instr=" SEQ Figure \* ARABIC \s 1 ">
        <w:r w:rsidR="005D3AE0">
          <w:rPr>
            <w:noProof/>
          </w:rPr>
          <w:t>28</w:t>
        </w:r>
      </w:fldSimple>
      <w:bookmarkEnd w:id="547"/>
      <w:r w:rsidRPr="00D24507">
        <w:rPr>
          <w:b/>
        </w:rPr>
        <w:t>.</w:t>
      </w:r>
      <w:r>
        <w:t xml:space="preserve">  </w:t>
      </w:r>
      <w:r w:rsidRPr="00A108AA">
        <w:t>A</w:t>
      </w:r>
      <w:r>
        <w:t>verage bubble horizontal diameter at a) increasing gas flow velocities (U) under continuous and pulsed flow regimes and b) average bubble horizontal diameter at increasing distance from the distributor plate at a gas velocity of 2.59x10</w:t>
      </w:r>
      <w:r w:rsidRPr="00370614">
        <w:rPr>
          <w:vertAlign w:val="superscript"/>
        </w:rPr>
        <w:t>-3</w:t>
      </w:r>
      <w:r>
        <w:t xml:space="preserve"> m/s for 83 μm polystyrene spheres in the single inlet bed, with error bars representing standard error for the continuous and 239 Hz pulsed flow regimes,</w:t>
      </w:r>
      <w:r w:rsidRPr="00E24BC6">
        <w:t xml:space="preserve"> </w:t>
      </w:r>
      <w:r>
        <w:t>h</w:t>
      </w:r>
      <w:r w:rsidRPr="00E24BC6">
        <w:rPr>
          <w:vertAlign w:val="subscript"/>
        </w:rPr>
        <w:t>bed</w:t>
      </w:r>
      <w:r>
        <w:t>/D = 0.5.</w:t>
      </w:r>
      <w:bookmarkEnd w:id="548"/>
    </w:p>
    <w:p w14:paraId="374C13BB" w14:textId="77777777" w:rsidR="00656269" w:rsidRDefault="00656269" w:rsidP="00EA5CD1">
      <w:pPr>
        <w:spacing w:line="276" w:lineRule="auto"/>
      </w:pPr>
    </w:p>
    <w:p w14:paraId="4B7AD021" w14:textId="4CFAB1F1" w:rsidR="00DB7212" w:rsidRDefault="00DB7212" w:rsidP="00EA5CD1">
      <w:pPr>
        <w:pStyle w:val="Caption"/>
        <w:spacing w:line="276" w:lineRule="auto"/>
      </w:pPr>
      <w:bookmarkStart w:id="549" w:name="_Ref461552638"/>
      <w:bookmarkStart w:id="550" w:name="_Toc474686783"/>
      <w:r>
        <w:t xml:space="preserve">Table </w:t>
      </w:r>
      <w:fldSimple w:instr=" STYLEREF 1 \s ">
        <w:r w:rsidR="005D3AE0">
          <w:rPr>
            <w:noProof/>
          </w:rPr>
          <w:t>7</w:t>
        </w:r>
      </w:fldSimple>
      <w:r>
        <w:noBreakHyphen/>
      </w:r>
      <w:fldSimple w:instr=" SEQ Table \* ARABIC \s 1 ">
        <w:r w:rsidR="005D3AE0">
          <w:rPr>
            <w:noProof/>
          </w:rPr>
          <w:t>6</w:t>
        </w:r>
      </w:fldSimple>
      <w:bookmarkEnd w:id="549"/>
      <w:r>
        <w:t xml:space="preserve">.  Standard deviation of average bubble diameter </w:t>
      </w:r>
      <w:r w:rsidR="00AD4665">
        <w:t xml:space="preserve">(mm) </w:t>
      </w:r>
      <w:r>
        <w:t>for 83 μm polystyrene at 7.5 cm initial static bed height.</w:t>
      </w:r>
      <w:bookmarkEnd w:id="550"/>
    </w:p>
    <w:tbl>
      <w:tblPr>
        <w:tblStyle w:val="LightShading"/>
        <w:tblW w:w="0" w:type="auto"/>
        <w:tblLook w:val="04A0" w:firstRow="1" w:lastRow="0" w:firstColumn="1" w:lastColumn="0" w:noHBand="0" w:noVBand="1"/>
      </w:tblPr>
      <w:tblGrid>
        <w:gridCol w:w="1848"/>
        <w:gridCol w:w="1848"/>
        <w:gridCol w:w="1849"/>
        <w:gridCol w:w="1848"/>
        <w:gridCol w:w="1849"/>
      </w:tblGrid>
      <w:tr w:rsidR="00DB7212" w14:paraId="617A343E" w14:textId="77777777" w:rsidTr="00480D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Borders>
              <w:top w:val="single" w:sz="18" w:space="0" w:color="auto"/>
            </w:tcBorders>
            <w:shd w:val="clear" w:color="auto" w:fill="FFFFFF" w:themeFill="background1"/>
          </w:tcPr>
          <w:p w14:paraId="418F523D" w14:textId="77777777" w:rsidR="00DB7212" w:rsidRDefault="00DB7212" w:rsidP="00EA5CD1">
            <w:pPr>
              <w:spacing w:before="0" w:line="276" w:lineRule="auto"/>
            </w:pPr>
            <w:r>
              <w:rPr>
                <w:rFonts w:ascii="Calibri" w:hAnsi="Calibri"/>
                <w:color w:val="000000"/>
              </w:rPr>
              <w:t>Ux10</w:t>
            </w:r>
            <w:r w:rsidRPr="00E3083D">
              <w:rPr>
                <w:rFonts w:ascii="Calibri" w:hAnsi="Calibri"/>
                <w:color w:val="000000"/>
                <w:vertAlign w:val="superscript"/>
              </w:rPr>
              <w:t>-3</w:t>
            </w:r>
            <w:r>
              <w:rPr>
                <w:rFonts w:ascii="Calibri" w:hAnsi="Calibri"/>
                <w:color w:val="000000"/>
              </w:rPr>
              <w:t xml:space="preserve"> (m/s)</w:t>
            </w:r>
          </w:p>
        </w:tc>
        <w:tc>
          <w:tcPr>
            <w:tcW w:w="1848" w:type="dxa"/>
            <w:tcBorders>
              <w:top w:val="single" w:sz="18" w:space="0" w:color="auto"/>
            </w:tcBorders>
            <w:shd w:val="clear" w:color="auto" w:fill="FFFFFF" w:themeFill="background1"/>
            <w:vAlign w:val="bottom"/>
          </w:tcPr>
          <w:p w14:paraId="3252B63E" w14:textId="77777777" w:rsidR="00DB7212" w:rsidRDefault="00DB7212" w:rsidP="00EA5CD1">
            <w:pPr>
              <w:spacing w:before="0" w:line="276"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Continuous</w:t>
            </w:r>
          </w:p>
        </w:tc>
        <w:tc>
          <w:tcPr>
            <w:tcW w:w="1849" w:type="dxa"/>
            <w:tcBorders>
              <w:top w:val="single" w:sz="18" w:space="0" w:color="auto"/>
            </w:tcBorders>
            <w:shd w:val="clear" w:color="auto" w:fill="FFFFFF" w:themeFill="background1"/>
            <w:vAlign w:val="bottom"/>
          </w:tcPr>
          <w:p w14:paraId="2A263853" w14:textId="77777777" w:rsidR="00DB7212" w:rsidRDefault="00DB7212" w:rsidP="00EA5CD1">
            <w:pPr>
              <w:spacing w:before="0" w:line="276"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238 Hz</w:t>
            </w:r>
          </w:p>
        </w:tc>
        <w:tc>
          <w:tcPr>
            <w:tcW w:w="1848" w:type="dxa"/>
            <w:tcBorders>
              <w:top w:val="single" w:sz="18" w:space="0" w:color="auto"/>
            </w:tcBorders>
            <w:vAlign w:val="bottom"/>
          </w:tcPr>
          <w:p w14:paraId="174B8CCA" w14:textId="77777777" w:rsidR="00DB7212" w:rsidRDefault="00DB7212" w:rsidP="00EA5CD1">
            <w:pPr>
              <w:spacing w:before="0" w:line="276"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245 Hz</w:t>
            </w:r>
          </w:p>
        </w:tc>
        <w:tc>
          <w:tcPr>
            <w:tcW w:w="1849" w:type="dxa"/>
            <w:tcBorders>
              <w:top w:val="single" w:sz="18" w:space="0" w:color="auto"/>
            </w:tcBorders>
            <w:vAlign w:val="bottom"/>
          </w:tcPr>
          <w:p w14:paraId="4864E38B" w14:textId="77777777" w:rsidR="00DB7212" w:rsidRDefault="00DB7212" w:rsidP="00EA5CD1">
            <w:pPr>
              <w:spacing w:before="0" w:line="276"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239 Hz</w:t>
            </w:r>
          </w:p>
        </w:tc>
      </w:tr>
      <w:tr w:rsidR="00DB7212" w14:paraId="09E5EC62" w14:textId="77777777" w:rsidTr="00480D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shd w:val="clear" w:color="auto" w:fill="auto"/>
          </w:tcPr>
          <w:p w14:paraId="28332C2E" w14:textId="77777777" w:rsidR="00DB7212" w:rsidRDefault="00DB7212" w:rsidP="00EA5CD1">
            <w:pPr>
              <w:spacing w:before="0" w:line="276" w:lineRule="auto"/>
            </w:pPr>
            <w:r>
              <w:t>0.74</w:t>
            </w:r>
          </w:p>
        </w:tc>
        <w:tc>
          <w:tcPr>
            <w:tcW w:w="1848" w:type="dxa"/>
            <w:shd w:val="clear" w:color="auto" w:fill="auto"/>
            <w:vAlign w:val="bottom"/>
          </w:tcPr>
          <w:p w14:paraId="4E32ABA4"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424</w:t>
            </w:r>
          </w:p>
        </w:tc>
        <w:tc>
          <w:tcPr>
            <w:tcW w:w="1849" w:type="dxa"/>
            <w:shd w:val="clear" w:color="auto" w:fill="auto"/>
          </w:tcPr>
          <w:p w14:paraId="08EF7EA2"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p>
        </w:tc>
        <w:tc>
          <w:tcPr>
            <w:tcW w:w="1848" w:type="dxa"/>
            <w:shd w:val="clear" w:color="auto" w:fill="auto"/>
          </w:tcPr>
          <w:p w14:paraId="66D9CE56"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p>
        </w:tc>
        <w:tc>
          <w:tcPr>
            <w:tcW w:w="1849" w:type="dxa"/>
            <w:shd w:val="clear" w:color="auto" w:fill="auto"/>
          </w:tcPr>
          <w:p w14:paraId="4CCDB001"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p>
        </w:tc>
      </w:tr>
      <w:tr w:rsidR="00DB7212" w14:paraId="2C537573" w14:textId="77777777" w:rsidTr="00480DEA">
        <w:tc>
          <w:tcPr>
            <w:cnfStyle w:val="001000000000" w:firstRow="0" w:lastRow="0" w:firstColumn="1" w:lastColumn="0" w:oddVBand="0" w:evenVBand="0" w:oddHBand="0" w:evenHBand="0" w:firstRowFirstColumn="0" w:firstRowLastColumn="0" w:lastRowFirstColumn="0" w:lastRowLastColumn="0"/>
            <w:tcW w:w="1848" w:type="dxa"/>
            <w:shd w:val="clear" w:color="auto" w:fill="auto"/>
          </w:tcPr>
          <w:p w14:paraId="54AA3328" w14:textId="77777777" w:rsidR="00DB7212" w:rsidRDefault="00DB7212" w:rsidP="00EA5CD1">
            <w:pPr>
              <w:spacing w:before="0" w:line="276" w:lineRule="auto"/>
            </w:pPr>
            <w:r w:rsidRPr="00370614">
              <w:rPr>
                <w:rFonts w:ascii="Calibri" w:eastAsia="Times New Roman" w:hAnsi="Calibri" w:cs="Times New Roman"/>
                <w:color w:val="000000"/>
                <w:lang w:eastAsia="en-GB"/>
              </w:rPr>
              <w:t>0.93</w:t>
            </w:r>
          </w:p>
        </w:tc>
        <w:tc>
          <w:tcPr>
            <w:tcW w:w="1848" w:type="dxa"/>
            <w:shd w:val="clear" w:color="auto" w:fill="auto"/>
            <w:vAlign w:val="bottom"/>
          </w:tcPr>
          <w:p w14:paraId="20797148" w14:textId="77777777" w:rsidR="00DB7212" w:rsidRDefault="00DB7212"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2.858</w:t>
            </w:r>
          </w:p>
        </w:tc>
        <w:tc>
          <w:tcPr>
            <w:tcW w:w="1849" w:type="dxa"/>
            <w:shd w:val="clear" w:color="auto" w:fill="auto"/>
          </w:tcPr>
          <w:p w14:paraId="6DFB9246" w14:textId="77777777" w:rsidR="00DB7212" w:rsidRDefault="00DB7212"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p>
        </w:tc>
        <w:tc>
          <w:tcPr>
            <w:tcW w:w="1848" w:type="dxa"/>
            <w:shd w:val="clear" w:color="auto" w:fill="auto"/>
          </w:tcPr>
          <w:p w14:paraId="67276D55" w14:textId="77777777" w:rsidR="00DB7212" w:rsidRDefault="00DB7212"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p>
        </w:tc>
        <w:tc>
          <w:tcPr>
            <w:tcW w:w="1849" w:type="dxa"/>
            <w:shd w:val="clear" w:color="auto" w:fill="auto"/>
          </w:tcPr>
          <w:p w14:paraId="6E9A30EA" w14:textId="77777777" w:rsidR="00DB7212" w:rsidRDefault="00DB7212"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p>
        </w:tc>
      </w:tr>
      <w:tr w:rsidR="00DB7212" w14:paraId="17173416" w14:textId="77777777" w:rsidTr="00480D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shd w:val="clear" w:color="auto" w:fill="auto"/>
          </w:tcPr>
          <w:p w14:paraId="18CD7ABF" w14:textId="77777777" w:rsidR="00DB7212" w:rsidRDefault="00DB7212" w:rsidP="00EA5CD1">
            <w:pPr>
              <w:spacing w:before="0" w:line="276" w:lineRule="auto"/>
            </w:pPr>
            <w:r w:rsidRPr="00370614">
              <w:rPr>
                <w:rFonts w:ascii="Calibri" w:eastAsia="Times New Roman" w:hAnsi="Calibri" w:cs="Times New Roman"/>
                <w:color w:val="000000"/>
                <w:lang w:eastAsia="en-GB"/>
              </w:rPr>
              <w:t>1.11</w:t>
            </w:r>
          </w:p>
        </w:tc>
        <w:tc>
          <w:tcPr>
            <w:tcW w:w="1848" w:type="dxa"/>
            <w:shd w:val="clear" w:color="auto" w:fill="auto"/>
            <w:vAlign w:val="bottom"/>
          </w:tcPr>
          <w:p w14:paraId="1DEAAD2F"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3.427</w:t>
            </w:r>
          </w:p>
        </w:tc>
        <w:tc>
          <w:tcPr>
            <w:tcW w:w="1849" w:type="dxa"/>
            <w:shd w:val="clear" w:color="auto" w:fill="auto"/>
          </w:tcPr>
          <w:p w14:paraId="4F02959A"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p>
        </w:tc>
        <w:tc>
          <w:tcPr>
            <w:tcW w:w="1848" w:type="dxa"/>
            <w:shd w:val="clear" w:color="auto" w:fill="auto"/>
          </w:tcPr>
          <w:p w14:paraId="31321142"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p>
        </w:tc>
        <w:tc>
          <w:tcPr>
            <w:tcW w:w="1849" w:type="dxa"/>
            <w:shd w:val="clear" w:color="auto" w:fill="auto"/>
          </w:tcPr>
          <w:p w14:paraId="68CCE26C"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p>
        </w:tc>
      </w:tr>
      <w:tr w:rsidR="00DB7212" w14:paraId="39DA482A" w14:textId="77777777" w:rsidTr="00480DEA">
        <w:tc>
          <w:tcPr>
            <w:cnfStyle w:val="001000000000" w:firstRow="0" w:lastRow="0" w:firstColumn="1" w:lastColumn="0" w:oddVBand="0" w:evenVBand="0" w:oddHBand="0" w:evenHBand="0" w:firstRowFirstColumn="0" w:firstRowLastColumn="0" w:lastRowFirstColumn="0" w:lastRowLastColumn="0"/>
            <w:tcW w:w="1848" w:type="dxa"/>
            <w:shd w:val="clear" w:color="auto" w:fill="auto"/>
          </w:tcPr>
          <w:p w14:paraId="7035E437" w14:textId="77777777" w:rsidR="00DB7212" w:rsidRDefault="00DB7212" w:rsidP="00EA5CD1">
            <w:pPr>
              <w:spacing w:before="0" w:line="276" w:lineRule="auto"/>
            </w:pPr>
            <w:r w:rsidRPr="00370614">
              <w:rPr>
                <w:rFonts w:ascii="Calibri" w:eastAsia="Times New Roman" w:hAnsi="Calibri" w:cs="Times New Roman"/>
                <w:color w:val="000000"/>
                <w:lang w:eastAsia="en-GB"/>
              </w:rPr>
              <w:t>1.30</w:t>
            </w:r>
          </w:p>
        </w:tc>
        <w:tc>
          <w:tcPr>
            <w:tcW w:w="1848" w:type="dxa"/>
            <w:shd w:val="clear" w:color="auto" w:fill="auto"/>
            <w:vAlign w:val="bottom"/>
          </w:tcPr>
          <w:p w14:paraId="5E8102F9" w14:textId="77777777" w:rsidR="00DB7212" w:rsidRDefault="00DB7212"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4.006</w:t>
            </w:r>
          </w:p>
        </w:tc>
        <w:tc>
          <w:tcPr>
            <w:tcW w:w="1849" w:type="dxa"/>
            <w:shd w:val="clear" w:color="auto" w:fill="auto"/>
          </w:tcPr>
          <w:p w14:paraId="165BE101" w14:textId="77777777" w:rsidR="00DB7212" w:rsidRDefault="00DB7212"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p>
        </w:tc>
        <w:tc>
          <w:tcPr>
            <w:tcW w:w="1848" w:type="dxa"/>
            <w:shd w:val="clear" w:color="auto" w:fill="auto"/>
          </w:tcPr>
          <w:p w14:paraId="5DD38EF8" w14:textId="77777777" w:rsidR="00DB7212" w:rsidRDefault="00DB7212"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p>
        </w:tc>
        <w:tc>
          <w:tcPr>
            <w:tcW w:w="1849" w:type="dxa"/>
            <w:shd w:val="clear" w:color="auto" w:fill="auto"/>
          </w:tcPr>
          <w:p w14:paraId="1820B55C" w14:textId="77777777" w:rsidR="00DB7212" w:rsidRDefault="00DB7212"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p>
        </w:tc>
      </w:tr>
      <w:tr w:rsidR="00DB7212" w14:paraId="7306C8F0" w14:textId="77777777" w:rsidTr="00480D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shd w:val="clear" w:color="auto" w:fill="auto"/>
          </w:tcPr>
          <w:p w14:paraId="060F4083" w14:textId="77777777" w:rsidR="00DB7212" w:rsidRDefault="00DB7212" w:rsidP="00EA5CD1">
            <w:pPr>
              <w:spacing w:before="0" w:line="276" w:lineRule="auto"/>
            </w:pPr>
            <w:r w:rsidRPr="00370614">
              <w:rPr>
                <w:rFonts w:ascii="Calibri" w:eastAsia="Times New Roman" w:hAnsi="Calibri" w:cs="Times New Roman"/>
                <w:color w:val="000000"/>
                <w:lang w:eastAsia="en-GB"/>
              </w:rPr>
              <w:t>1.48</w:t>
            </w:r>
          </w:p>
        </w:tc>
        <w:tc>
          <w:tcPr>
            <w:tcW w:w="1848" w:type="dxa"/>
            <w:shd w:val="clear" w:color="auto" w:fill="auto"/>
            <w:vAlign w:val="bottom"/>
          </w:tcPr>
          <w:p w14:paraId="122A9F7C"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4.287</w:t>
            </w:r>
          </w:p>
        </w:tc>
        <w:tc>
          <w:tcPr>
            <w:tcW w:w="1849" w:type="dxa"/>
            <w:shd w:val="clear" w:color="auto" w:fill="auto"/>
          </w:tcPr>
          <w:p w14:paraId="08350CE0"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p>
        </w:tc>
        <w:tc>
          <w:tcPr>
            <w:tcW w:w="1848" w:type="dxa"/>
            <w:shd w:val="clear" w:color="auto" w:fill="auto"/>
          </w:tcPr>
          <w:p w14:paraId="763BA305"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p>
        </w:tc>
        <w:tc>
          <w:tcPr>
            <w:tcW w:w="1849" w:type="dxa"/>
            <w:shd w:val="clear" w:color="auto" w:fill="auto"/>
          </w:tcPr>
          <w:p w14:paraId="68E9F91D"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p>
        </w:tc>
      </w:tr>
      <w:tr w:rsidR="00DB7212" w14:paraId="35E96B8F" w14:textId="77777777" w:rsidTr="00480DEA">
        <w:tc>
          <w:tcPr>
            <w:cnfStyle w:val="001000000000" w:firstRow="0" w:lastRow="0" w:firstColumn="1" w:lastColumn="0" w:oddVBand="0" w:evenVBand="0" w:oddHBand="0" w:evenHBand="0" w:firstRowFirstColumn="0" w:firstRowLastColumn="0" w:lastRowFirstColumn="0" w:lastRowLastColumn="0"/>
            <w:tcW w:w="1848" w:type="dxa"/>
            <w:shd w:val="clear" w:color="auto" w:fill="auto"/>
          </w:tcPr>
          <w:p w14:paraId="6657A59B" w14:textId="77777777" w:rsidR="00DB7212" w:rsidRDefault="00DB7212" w:rsidP="00EA5CD1">
            <w:pPr>
              <w:spacing w:before="0" w:line="276" w:lineRule="auto"/>
            </w:pPr>
            <w:r w:rsidRPr="00370614">
              <w:rPr>
                <w:rFonts w:ascii="Calibri" w:eastAsia="Times New Roman" w:hAnsi="Calibri" w:cs="Times New Roman"/>
                <w:color w:val="000000"/>
                <w:lang w:eastAsia="en-GB"/>
              </w:rPr>
              <w:t>1.67</w:t>
            </w:r>
          </w:p>
        </w:tc>
        <w:tc>
          <w:tcPr>
            <w:tcW w:w="1848" w:type="dxa"/>
            <w:shd w:val="clear" w:color="auto" w:fill="auto"/>
            <w:vAlign w:val="bottom"/>
          </w:tcPr>
          <w:p w14:paraId="4B79266A" w14:textId="77777777" w:rsidR="00DB7212" w:rsidRDefault="00DB7212"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4.813</w:t>
            </w:r>
          </w:p>
        </w:tc>
        <w:tc>
          <w:tcPr>
            <w:tcW w:w="1849" w:type="dxa"/>
            <w:shd w:val="clear" w:color="auto" w:fill="auto"/>
          </w:tcPr>
          <w:p w14:paraId="01C39B0F" w14:textId="77777777" w:rsidR="00DB7212" w:rsidRDefault="00DB7212"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p>
        </w:tc>
        <w:tc>
          <w:tcPr>
            <w:tcW w:w="1848" w:type="dxa"/>
            <w:shd w:val="clear" w:color="auto" w:fill="auto"/>
          </w:tcPr>
          <w:p w14:paraId="48204D2A" w14:textId="77777777" w:rsidR="00DB7212" w:rsidRDefault="00DB7212"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p>
        </w:tc>
        <w:tc>
          <w:tcPr>
            <w:tcW w:w="1849" w:type="dxa"/>
            <w:shd w:val="clear" w:color="auto" w:fill="auto"/>
          </w:tcPr>
          <w:p w14:paraId="1A3D1F60" w14:textId="77777777" w:rsidR="00DB7212" w:rsidRDefault="00DB7212"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p>
        </w:tc>
      </w:tr>
      <w:tr w:rsidR="00DB7212" w14:paraId="00AA4792" w14:textId="77777777" w:rsidTr="00480D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shd w:val="clear" w:color="auto" w:fill="auto"/>
          </w:tcPr>
          <w:p w14:paraId="56D023F1" w14:textId="77777777" w:rsidR="00DB7212" w:rsidRDefault="00DB7212" w:rsidP="00EA5CD1">
            <w:pPr>
              <w:spacing w:before="0" w:line="276" w:lineRule="auto"/>
            </w:pPr>
            <w:r w:rsidRPr="00370614">
              <w:rPr>
                <w:rFonts w:ascii="Calibri" w:eastAsia="Times New Roman" w:hAnsi="Calibri" w:cs="Times New Roman"/>
                <w:color w:val="000000"/>
                <w:lang w:eastAsia="en-GB"/>
              </w:rPr>
              <w:t>1.85</w:t>
            </w:r>
          </w:p>
        </w:tc>
        <w:tc>
          <w:tcPr>
            <w:tcW w:w="1848" w:type="dxa"/>
            <w:shd w:val="clear" w:color="auto" w:fill="auto"/>
            <w:vAlign w:val="bottom"/>
          </w:tcPr>
          <w:p w14:paraId="09FFA9F9"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5.417</w:t>
            </w:r>
          </w:p>
        </w:tc>
        <w:tc>
          <w:tcPr>
            <w:tcW w:w="1849" w:type="dxa"/>
            <w:shd w:val="clear" w:color="auto" w:fill="auto"/>
          </w:tcPr>
          <w:p w14:paraId="30286BA2"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p>
        </w:tc>
        <w:tc>
          <w:tcPr>
            <w:tcW w:w="1848" w:type="dxa"/>
            <w:shd w:val="clear" w:color="auto" w:fill="auto"/>
          </w:tcPr>
          <w:p w14:paraId="19B5E5D8"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p>
        </w:tc>
        <w:tc>
          <w:tcPr>
            <w:tcW w:w="1849" w:type="dxa"/>
            <w:shd w:val="clear" w:color="auto" w:fill="auto"/>
          </w:tcPr>
          <w:p w14:paraId="723F4796"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p>
        </w:tc>
      </w:tr>
      <w:tr w:rsidR="00DB7212" w14:paraId="18FA8690" w14:textId="77777777" w:rsidTr="00480DEA">
        <w:tc>
          <w:tcPr>
            <w:cnfStyle w:val="001000000000" w:firstRow="0" w:lastRow="0" w:firstColumn="1" w:lastColumn="0" w:oddVBand="0" w:evenVBand="0" w:oddHBand="0" w:evenHBand="0" w:firstRowFirstColumn="0" w:firstRowLastColumn="0" w:lastRowFirstColumn="0" w:lastRowLastColumn="0"/>
            <w:tcW w:w="1848" w:type="dxa"/>
            <w:shd w:val="clear" w:color="auto" w:fill="auto"/>
          </w:tcPr>
          <w:p w14:paraId="1F886C1B" w14:textId="77777777" w:rsidR="00DB7212" w:rsidRDefault="00DB7212" w:rsidP="00EA5CD1">
            <w:pPr>
              <w:spacing w:before="0" w:line="276" w:lineRule="auto"/>
            </w:pPr>
            <w:r w:rsidRPr="00370614">
              <w:rPr>
                <w:rFonts w:ascii="Calibri" w:eastAsia="Times New Roman" w:hAnsi="Calibri" w:cs="Times New Roman"/>
                <w:color w:val="000000"/>
                <w:lang w:eastAsia="en-GB"/>
              </w:rPr>
              <w:t>2.04</w:t>
            </w:r>
          </w:p>
        </w:tc>
        <w:tc>
          <w:tcPr>
            <w:tcW w:w="1848" w:type="dxa"/>
            <w:shd w:val="clear" w:color="auto" w:fill="auto"/>
            <w:vAlign w:val="bottom"/>
          </w:tcPr>
          <w:p w14:paraId="4FA806E6" w14:textId="77777777" w:rsidR="00DB7212" w:rsidRDefault="00DB7212"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5.715</w:t>
            </w:r>
          </w:p>
        </w:tc>
        <w:tc>
          <w:tcPr>
            <w:tcW w:w="1849" w:type="dxa"/>
            <w:shd w:val="clear" w:color="auto" w:fill="auto"/>
          </w:tcPr>
          <w:p w14:paraId="7C1D88A5" w14:textId="77777777" w:rsidR="00DB7212" w:rsidRDefault="00DB7212"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p>
        </w:tc>
        <w:tc>
          <w:tcPr>
            <w:tcW w:w="1848" w:type="dxa"/>
            <w:shd w:val="clear" w:color="auto" w:fill="auto"/>
          </w:tcPr>
          <w:p w14:paraId="1410176F" w14:textId="77777777" w:rsidR="00DB7212" w:rsidRDefault="00DB7212"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p>
        </w:tc>
        <w:tc>
          <w:tcPr>
            <w:tcW w:w="1849" w:type="dxa"/>
            <w:shd w:val="clear" w:color="auto" w:fill="auto"/>
          </w:tcPr>
          <w:p w14:paraId="485FA99B" w14:textId="77777777" w:rsidR="00DB7212" w:rsidRDefault="00DB7212"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p>
        </w:tc>
      </w:tr>
      <w:tr w:rsidR="00DB7212" w14:paraId="66FDD858" w14:textId="77777777" w:rsidTr="00480D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shd w:val="clear" w:color="auto" w:fill="auto"/>
          </w:tcPr>
          <w:p w14:paraId="5E090153" w14:textId="77777777" w:rsidR="00DB7212" w:rsidRDefault="00DB7212" w:rsidP="00EA5CD1">
            <w:pPr>
              <w:spacing w:before="0" w:line="276" w:lineRule="auto"/>
            </w:pPr>
            <w:r w:rsidRPr="00370614">
              <w:rPr>
                <w:rFonts w:ascii="Calibri" w:eastAsia="Times New Roman" w:hAnsi="Calibri" w:cs="Times New Roman"/>
                <w:color w:val="000000"/>
                <w:lang w:eastAsia="en-GB"/>
              </w:rPr>
              <w:t>2.22</w:t>
            </w:r>
          </w:p>
        </w:tc>
        <w:tc>
          <w:tcPr>
            <w:tcW w:w="1848" w:type="dxa"/>
            <w:shd w:val="clear" w:color="auto" w:fill="auto"/>
            <w:vAlign w:val="bottom"/>
          </w:tcPr>
          <w:p w14:paraId="1A84C424"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5.898</w:t>
            </w:r>
          </w:p>
        </w:tc>
        <w:tc>
          <w:tcPr>
            <w:tcW w:w="1849" w:type="dxa"/>
            <w:shd w:val="clear" w:color="auto" w:fill="auto"/>
          </w:tcPr>
          <w:p w14:paraId="72655DA2"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p>
        </w:tc>
        <w:tc>
          <w:tcPr>
            <w:tcW w:w="1848" w:type="dxa"/>
            <w:shd w:val="clear" w:color="auto" w:fill="auto"/>
          </w:tcPr>
          <w:p w14:paraId="35C617C6"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p>
        </w:tc>
        <w:tc>
          <w:tcPr>
            <w:tcW w:w="1849" w:type="dxa"/>
            <w:shd w:val="clear" w:color="auto" w:fill="auto"/>
          </w:tcPr>
          <w:p w14:paraId="0B8ACD97"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pPr>
          </w:p>
        </w:tc>
      </w:tr>
      <w:tr w:rsidR="00DB7212" w14:paraId="07847C55" w14:textId="77777777" w:rsidTr="00480DEA">
        <w:tc>
          <w:tcPr>
            <w:cnfStyle w:val="001000000000" w:firstRow="0" w:lastRow="0" w:firstColumn="1" w:lastColumn="0" w:oddVBand="0" w:evenVBand="0" w:oddHBand="0" w:evenHBand="0" w:firstRowFirstColumn="0" w:firstRowLastColumn="0" w:lastRowFirstColumn="0" w:lastRowLastColumn="0"/>
            <w:tcW w:w="1848" w:type="dxa"/>
            <w:shd w:val="clear" w:color="auto" w:fill="auto"/>
          </w:tcPr>
          <w:p w14:paraId="3361948A" w14:textId="77777777" w:rsidR="00DB7212" w:rsidRDefault="00DB7212" w:rsidP="00EA5CD1">
            <w:pPr>
              <w:spacing w:before="0" w:line="276" w:lineRule="auto"/>
            </w:pPr>
            <w:r w:rsidRPr="00370614">
              <w:rPr>
                <w:rFonts w:ascii="Calibri" w:eastAsia="Times New Roman" w:hAnsi="Calibri" w:cs="Times New Roman"/>
                <w:color w:val="000000"/>
                <w:lang w:eastAsia="en-GB"/>
              </w:rPr>
              <w:t>2.41</w:t>
            </w:r>
          </w:p>
        </w:tc>
        <w:tc>
          <w:tcPr>
            <w:tcW w:w="1848" w:type="dxa"/>
            <w:shd w:val="clear" w:color="auto" w:fill="auto"/>
            <w:vAlign w:val="bottom"/>
          </w:tcPr>
          <w:p w14:paraId="418C538A" w14:textId="77777777" w:rsidR="00DB7212" w:rsidRDefault="00DB7212"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6.378</w:t>
            </w:r>
          </w:p>
        </w:tc>
        <w:tc>
          <w:tcPr>
            <w:tcW w:w="1849" w:type="dxa"/>
            <w:shd w:val="clear" w:color="auto" w:fill="auto"/>
          </w:tcPr>
          <w:p w14:paraId="3F6DB411" w14:textId="77777777" w:rsidR="00DB7212" w:rsidRDefault="00DB7212"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pPr>
            <w:r>
              <w:t>6.591</w:t>
            </w:r>
          </w:p>
        </w:tc>
        <w:tc>
          <w:tcPr>
            <w:tcW w:w="1848" w:type="dxa"/>
            <w:shd w:val="clear" w:color="auto" w:fill="auto"/>
          </w:tcPr>
          <w:p w14:paraId="6EA1CF55" w14:textId="77777777" w:rsidR="00DB7212" w:rsidRDefault="00DB7212"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noProof/>
                <w:lang w:eastAsia="en-GB"/>
              </w:rPr>
            </w:pPr>
          </w:p>
        </w:tc>
        <w:tc>
          <w:tcPr>
            <w:tcW w:w="1849" w:type="dxa"/>
            <w:shd w:val="clear" w:color="auto" w:fill="auto"/>
          </w:tcPr>
          <w:p w14:paraId="509BE3F1" w14:textId="77777777" w:rsidR="00DB7212" w:rsidRDefault="00DB7212" w:rsidP="00EA5CD1">
            <w:pPr>
              <w:spacing w:before="0" w:line="276" w:lineRule="auto"/>
              <w:jc w:val="left"/>
              <w:cnfStyle w:val="000000000000" w:firstRow="0" w:lastRow="0" w:firstColumn="0" w:lastColumn="0" w:oddVBand="0" w:evenVBand="0" w:oddHBand="0" w:evenHBand="0" w:firstRowFirstColumn="0" w:firstRowLastColumn="0" w:lastRowFirstColumn="0" w:lastRowLastColumn="0"/>
              <w:rPr>
                <w:noProof/>
                <w:lang w:eastAsia="en-GB"/>
              </w:rPr>
            </w:pPr>
          </w:p>
        </w:tc>
      </w:tr>
      <w:tr w:rsidR="00DB7212" w14:paraId="4ED65FE7" w14:textId="77777777" w:rsidTr="00480D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Borders>
              <w:bottom w:val="single" w:sz="18" w:space="0" w:color="auto"/>
            </w:tcBorders>
            <w:shd w:val="clear" w:color="auto" w:fill="auto"/>
          </w:tcPr>
          <w:p w14:paraId="00A26BF3" w14:textId="77777777" w:rsidR="00DB7212" w:rsidRDefault="00DB7212" w:rsidP="00EA5CD1">
            <w:pPr>
              <w:spacing w:before="0" w:line="276" w:lineRule="auto"/>
            </w:pPr>
            <w:r w:rsidRPr="00370614">
              <w:rPr>
                <w:rFonts w:ascii="Calibri" w:eastAsia="Times New Roman" w:hAnsi="Calibri" w:cs="Times New Roman"/>
                <w:color w:val="000000"/>
                <w:lang w:eastAsia="en-GB"/>
              </w:rPr>
              <w:t>2.59</w:t>
            </w:r>
          </w:p>
        </w:tc>
        <w:tc>
          <w:tcPr>
            <w:tcW w:w="1848" w:type="dxa"/>
            <w:tcBorders>
              <w:bottom w:val="single" w:sz="18" w:space="0" w:color="auto"/>
            </w:tcBorders>
            <w:shd w:val="clear" w:color="auto" w:fill="auto"/>
            <w:vAlign w:val="bottom"/>
          </w:tcPr>
          <w:p w14:paraId="7213FD0D"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6.480</w:t>
            </w:r>
          </w:p>
        </w:tc>
        <w:tc>
          <w:tcPr>
            <w:tcW w:w="1849" w:type="dxa"/>
            <w:tcBorders>
              <w:bottom w:val="single" w:sz="18" w:space="0" w:color="auto"/>
            </w:tcBorders>
            <w:shd w:val="clear" w:color="auto" w:fill="auto"/>
            <w:vAlign w:val="bottom"/>
          </w:tcPr>
          <w:p w14:paraId="03DFC946"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7.129</w:t>
            </w:r>
          </w:p>
        </w:tc>
        <w:tc>
          <w:tcPr>
            <w:tcW w:w="1848" w:type="dxa"/>
            <w:tcBorders>
              <w:bottom w:val="single" w:sz="18" w:space="0" w:color="auto"/>
            </w:tcBorders>
            <w:shd w:val="clear" w:color="auto" w:fill="auto"/>
            <w:vAlign w:val="bottom"/>
          </w:tcPr>
          <w:p w14:paraId="3B393083"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7.624</w:t>
            </w:r>
          </w:p>
        </w:tc>
        <w:tc>
          <w:tcPr>
            <w:tcW w:w="1849" w:type="dxa"/>
            <w:tcBorders>
              <w:bottom w:val="single" w:sz="18" w:space="0" w:color="auto"/>
            </w:tcBorders>
            <w:shd w:val="clear" w:color="auto" w:fill="auto"/>
            <w:vAlign w:val="bottom"/>
          </w:tcPr>
          <w:p w14:paraId="1C06E044" w14:textId="77777777" w:rsidR="00DB7212" w:rsidRDefault="00DB7212" w:rsidP="00EA5CD1">
            <w:pPr>
              <w:spacing w:before="0" w:line="276"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7.061</w:t>
            </w:r>
          </w:p>
        </w:tc>
      </w:tr>
    </w:tbl>
    <w:p w14:paraId="3A2F3B58" w14:textId="77777777" w:rsidR="00F02E7D" w:rsidRDefault="00F02E7D" w:rsidP="00F02E7D">
      <w:pPr>
        <w:spacing w:line="276" w:lineRule="auto"/>
      </w:pPr>
    </w:p>
    <w:p w14:paraId="00AA9F23" w14:textId="34B98EE9" w:rsidR="00F02E7D" w:rsidRDefault="00F02E7D" w:rsidP="00F02E7D">
      <w:pPr>
        <w:spacing w:line="276" w:lineRule="auto"/>
      </w:pPr>
      <w:r>
        <w:t xml:space="preserve">Bubble population is presented in </w:t>
      </w:r>
      <w:r>
        <w:fldChar w:fldCharType="begin"/>
      </w:r>
      <w:r>
        <w:instrText xml:space="preserve"> REF _Ref457921713 \h  \* MERGEFORMAT </w:instrText>
      </w:r>
      <w:r>
        <w:fldChar w:fldCharType="separate"/>
      </w:r>
      <w:r w:rsidR="005D3AE0">
        <w:t xml:space="preserve">Figure </w:t>
      </w:r>
      <w:r w:rsidR="005D3AE0">
        <w:rPr>
          <w:noProof/>
        </w:rPr>
        <w:t>7</w:t>
      </w:r>
      <w:r w:rsidR="005D3AE0">
        <w:rPr>
          <w:noProof/>
        </w:rPr>
        <w:noBreakHyphen/>
        <w:t>29</w:t>
      </w:r>
      <w:r>
        <w:fldChar w:fldCharType="end"/>
      </w:r>
      <w:r>
        <w:t>, plotted against velocity (</w:t>
      </w:r>
      <w:r>
        <w:fldChar w:fldCharType="begin"/>
      </w:r>
      <w:r>
        <w:instrText xml:space="preserve"> REF _Ref457921713 \h  \* MERGEFORMAT </w:instrText>
      </w:r>
      <w:r>
        <w:fldChar w:fldCharType="separate"/>
      </w:r>
      <w:r w:rsidR="005D3AE0">
        <w:t xml:space="preserve">Figure </w:t>
      </w:r>
      <w:r w:rsidR="005D3AE0">
        <w:rPr>
          <w:noProof/>
        </w:rPr>
        <w:t>7</w:t>
      </w:r>
      <w:r w:rsidR="005D3AE0">
        <w:rPr>
          <w:noProof/>
        </w:rPr>
        <w:noBreakHyphen/>
        <w:t>29</w:t>
      </w:r>
      <w:r>
        <w:fldChar w:fldCharType="end"/>
      </w:r>
      <w:r>
        <w:t>a) and height from the distributor plate (</w:t>
      </w:r>
      <w:r>
        <w:fldChar w:fldCharType="begin"/>
      </w:r>
      <w:r>
        <w:instrText xml:space="preserve"> REF _Ref457921713 \h  \* MERGEFORMAT </w:instrText>
      </w:r>
      <w:r>
        <w:fldChar w:fldCharType="separate"/>
      </w:r>
      <w:r w:rsidR="005D3AE0">
        <w:t xml:space="preserve">Figure </w:t>
      </w:r>
      <w:r w:rsidR="005D3AE0">
        <w:rPr>
          <w:noProof/>
        </w:rPr>
        <w:t>7</w:t>
      </w:r>
      <w:r w:rsidR="005D3AE0">
        <w:rPr>
          <w:noProof/>
        </w:rPr>
        <w:noBreakHyphen/>
        <w:t>29</w:t>
      </w:r>
      <w:r>
        <w:fldChar w:fldCharType="end"/>
      </w:r>
      <w:r>
        <w:t>b) at 2.59x10</w:t>
      </w:r>
      <w:r w:rsidRPr="00370614">
        <w:rPr>
          <w:vertAlign w:val="superscript"/>
        </w:rPr>
        <w:t>-3</w:t>
      </w:r>
      <w:r>
        <w:t xml:space="preserve"> m/</w:t>
      </w:r>
      <w:r w:rsidR="002338A4">
        <w:t>s.</w:t>
      </w:r>
      <w:r>
        <w:t xml:space="preserve">  At the 7.5 static initial height bed, bubble population was found to be higher under the pulsed flow regimes.  A difference of 2.38 bubbles was found between the continuous and 238 Hz pulsed flow regime at 2.4x10</w:t>
      </w:r>
      <w:r w:rsidRPr="00370614">
        <w:rPr>
          <w:vertAlign w:val="superscript"/>
        </w:rPr>
        <w:t>-3</w:t>
      </w:r>
      <w:r>
        <w:t xml:space="preserve"> m/s and 2.42 bubbles </w:t>
      </w:r>
      <w:r>
        <w:lastRenderedPageBreak/>
        <w:t>between 245 Hz pulsed flow regime and continuous flow at 2.6x10</w:t>
      </w:r>
      <w:r w:rsidRPr="00370614">
        <w:rPr>
          <w:vertAlign w:val="superscript"/>
        </w:rPr>
        <w:t>-3</w:t>
      </w:r>
      <w:r>
        <w:t xml:space="preserve"> m/s (</w:t>
      </w:r>
      <w:r>
        <w:fldChar w:fldCharType="begin"/>
      </w:r>
      <w:r>
        <w:instrText xml:space="preserve"> REF _Ref457921713 \h  \* MERGEFORMAT </w:instrText>
      </w:r>
      <w:r>
        <w:fldChar w:fldCharType="separate"/>
      </w:r>
      <w:r w:rsidR="005D3AE0">
        <w:t xml:space="preserve">Figure </w:t>
      </w:r>
      <w:r w:rsidR="005D3AE0">
        <w:rPr>
          <w:noProof/>
        </w:rPr>
        <w:t>7</w:t>
      </w:r>
      <w:r w:rsidR="005D3AE0">
        <w:rPr>
          <w:noProof/>
        </w:rPr>
        <w:noBreakHyphen/>
        <w:t>29</w:t>
      </w:r>
      <w:r>
        <w:fldChar w:fldCharType="end"/>
      </w:r>
      <w:r>
        <w:t>a).  Bubble population was highest at a bed area of 20 mm from the distributor plate, and decreased at higher distances from the distributor plate (</w:t>
      </w:r>
      <w:r>
        <w:fldChar w:fldCharType="begin"/>
      </w:r>
      <w:r>
        <w:instrText xml:space="preserve"> REF _Ref457921713 \h  \* MERGEFORMAT </w:instrText>
      </w:r>
      <w:r>
        <w:fldChar w:fldCharType="separate"/>
      </w:r>
      <w:r w:rsidR="005D3AE0">
        <w:t xml:space="preserve">Figure </w:t>
      </w:r>
      <w:r w:rsidR="005D3AE0">
        <w:rPr>
          <w:noProof/>
        </w:rPr>
        <w:t>7</w:t>
      </w:r>
      <w:r w:rsidR="005D3AE0">
        <w:rPr>
          <w:noProof/>
        </w:rPr>
        <w:noBreakHyphen/>
        <w:t>29</w:t>
      </w:r>
      <w:r>
        <w:fldChar w:fldCharType="end"/>
      </w:r>
      <w:r>
        <w:t>b).  The difference between the pulsed and continuous flow regimes also decreased from 0.614 bubbles at 10 mm from the distributor plate to 0.087 bubbles at 90 mm from the distributor pl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DB7212" w14:paraId="33E7C0C8" w14:textId="77777777" w:rsidTr="00DB7212">
        <w:tc>
          <w:tcPr>
            <w:tcW w:w="4621" w:type="dxa"/>
          </w:tcPr>
          <w:p w14:paraId="127D168A" w14:textId="77777777" w:rsidR="00DB7212" w:rsidRDefault="00DB7212" w:rsidP="00EA5CD1">
            <w:pPr>
              <w:spacing w:line="276" w:lineRule="auto"/>
            </w:pPr>
            <w:r>
              <w:t>a) increasing gas velocity</w:t>
            </w:r>
          </w:p>
        </w:tc>
        <w:tc>
          <w:tcPr>
            <w:tcW w:w="4621" w:type="dxa"/>
          </w:tcPr>
          <w:p w14:paraId="63D66B85" w14:textId="77777777" w:rsidR="00DB7212" w:rsidRDefault="00DB7212" w:rsidP="00EA5CD1">
            <w:pPr>
              <w:spacing w:line="276" w:lineRule="auto"/>
            </w:pPr>
            <w:r>
              <w:t>b) height from distributor plate at 2.59x10</w:t>
            </w:r>
            <w:r w:rsidRPr="00370614">
              <w:rPr>
                <w:vertAlign w:val="superscript"/>
              </w:rPr>
              <w:t>-3</w:t>
            </w:r>
            <w:r>
              <w:t xml:space="preserve"> m/s</w:t>
            </w:r>
          </w:p>
        </w:tc>
      </w:tr>
      <w:tr w:rsidR="00DB7212" w14:paraId="6235E4BA" w14:textId="77777777" w:rsidTr="00DB7212">
        <w:tc>
          <w:tcPr>
            <w:tcW w:w="4621" w:type="dxa"/>
          </w:tcPr>
          <w:p w14:paraId="5CDB8EF9" w14:textId="77777777" w:rsidR="00DB7212" w:rsidRDefault="00DB7212" w:rsidP="00EA5CD1">
            <w:pPr>
              <w:spacing w:line="276" w:lineRule="auto"/>
            </w:pPr>
            <w:r>
              <w:rPr>
                <w:noProof/>
                <w:lang w:eastAsia="en-GB"/>
              </w:rPr>
              <w:drawing>
                <wp:inline distT="0" distB="0" distL="0" distR="0" wp14:anchorId="1403351A" wp14:editId="5A18EE9A">
                  <wp:extent cx="2787588" cy="2823099"/>
                  <wp:effectExtent l="0" t="0" r="0" b="0"/>
                  <wp:docPr id="8285" name="Chart 82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6"/>
                    </a:graphicData>
                  </a:graphic>
                </wp:inline>
              </w:drawing>
            </w:r>
          </w:p>
        </w:tc>
        <w:tc>
          <w:tcPr>
            <w:tcW w:w="4621" w:type="dxa"/>
          </w:tcPr>
          <w:p w14:paraId="6E08C9E2" w14:textId="77777777" w:rsidR="00DB7212" w:rsidRDefault="00DB7212" w:rsidP="00EA5CD1">
            <w:pPr>
              <w:spacing w:line="276" w:lineRule="auto"/>
            </w:pPr>
            <w:r>
              <w:rPr>
                <w:noProof/>
                <w:lang w:eastAsia="en-GB"/>
              </w:rPr>
              <w:drawing>
                <wp:inline distT="0" distB="0" distL="0" distR="0" wp14:anchorId="098660B7" wp14:editId="03390CFF">
                  <wp:extent cx="2787588" cy="2769833"/>
                  <wp:effectExtent l="0" t="0" r="0" b="0"/>
                  <wp:docPr id="8286" name="Chart 828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7"/>
                    </a:graphicData>
                  </a:graphic>
                </wp:inline>
              </w:drawing>
            </w:r>
          </w:p>
        </w:tc>
      </w:tr>
    </w:tbl>
    <w:p w14:paraId="489496B3" w14:textId="381E192C" w:rsidR="00DB7212" w:rsidRDefault="00DB7212" w:rsidP="00EA5CD1">
      <w:pPr>
        <w:pStyle w:val="Caption"/>
        <w:spacing w:line="276" w:lineRule="auto"/>
      </w:pPr>
      <w:bookmarkStart w:id="551" w:name="_Ref457921713"/>
      <w:bookmarkStart w:id="552" w:name="_Toc474686694"/>
      <w:r>
        <w:t xml:space="preserve">Figure </w:t>
      </w:r>
      <w:fldSimple w:instr=" STYLEREF 1 \s ">
        <w:r w:rsidR="005D3AE0">
          <w:rPr>
            <w:noProof/>
          </w:rPr>
          <w:t>7</w:t>
        </w:r>
      </w:fldSimple>
      <w:r w:rsidR="00F02E7D">
        <w:noBreakHyphen/>
      </w:r>
      <w:fldSimple w:instr=" SEQ Figure \* ARABIC \s 1 ">
        <w:r w:rsidR="005D3AE0">
          <w:rPr>
            <w:noProof/>
          </w:rPr>
          <w:t>29</w:t>
        </w:r>
      </w:fldSimple>
      <w:bookmarkEnd w:id="551"/>
      <w:r w:rsidRPr="00D24507">
        <w:rPr>
          <w:b/>
        </w:rPr>
        <w:t>.</w:t>
      </w:r>
      <w:r>
        <w:t xml:space="preserve">  Average bubble population per frame at a) increasing gas velocities under continuous and pulsed flow regimes and b) at increasing distance from the distributor plate at a gas velocity of 2.59x10</w:t>
      </w:r>
      <w:r w:rsidRPr="00370614">
        <w:rPr>
          <w:vertAlign w:val="superscript"/>
        </w:rPr>
        <w:t>-3</w:t>
      </w:r>
      <w:r>
        <w:t xml:space="preserve"> m/s for 83 μm polystyrene spheres in the single inlet bed, h</w:t>
      </w:r>
      <w:r w:rsidRPr="00370614">
        <w:rPr>
          <w:vertAlign w:val="subscript"/>
        </w:rPr>
        <w:t>bed</w:t>
      </w:r>
      <w:r>
        <w:t>/D = 0.5.</w:t>
      </w:r>
      <w:bookmarkEnd w:id="552"/>
    </w:p>
    <w:p w14:paraId="076636C9" w14:textId="77777777" w:rsidR="00DB7212" w:rsidRDefault="00DB7212" w:rsidP="00EA5CD1">
      <w:pPr>
        <w:spacing w:line="276" w:lineRule="auto"/>
      </w:pPr>
    </w:p>
    <w:p w14:paraId="36D43AA7" w14:textId="77777777" w:rsidR="00DB7212" w:rsidRDefault="00DB7212" w:rsidP="00EA5CD1">
      <w:pPr>
        <w:pStyle w:val="Heading3"/>
        <w:numPr>
          <w:ilvl w:val="2"/>
          <w:numId w:val="2"/>
        </w:numPr>
        <w:spacing w:line="276" w:lineRule="auto"/>
        <w:jc w:val="both"/>
      </w:pPr>
      <w:bookmarkStart w:id="553" w:name="_Toc474696434"/>
      <w:r>
        <w:t>7.3.2</w:t>
      </w:r>
      <w:r>
        <w:tab/>
        <w:t>Mixing</w:t>
      </w:r>
      <w:bookmarkEnd w:id="553"/>
    </w:p>
    <w:p w14:paraId="06DAF090" w14:textId="77777777" w:rsidR="00DB7212" w:rsidRDefault="00DB7212" w:rsidP="00EA5CD1">
      <w:pPr>
        <w:spacing w:line="276" w:lineRule="auto"/>
      </w:pPr>
      <w:r>
        <w:t xml:space="preserve">Mixing was studied in the single inlet pseudo 2D bed.  This allowed for the mixing of two differently coloured powders to be observed over time under fluidisation.  </w:t>
      </w:r>
    </w:p>
    <w:p w14:paraId="184B7A43" w14:textId="77777777" w:rsidR="00DB7212" w:rsidRDefault="00DB7212" w:rsidP="00EA5CD1">
      <w:pPr>
        <w:spacing w:line="276" w:lineRule="auto"/>
      </w:pPr>
    </w:p>
    <w:p w14:paraId="229E2DCA" w14:textId="77777777" w:rsidR="00DB7212" w:rsidRDefault="00DB7212" w:rsidP="00EA5CD1">
      <w:pPr>
        <w:pStyle w:val="Heading3"/>
        <w:numPr>
          <w:ilvl w:val="2"/>
          <w:numId w:val="2"/>
        </w:numPr>
        <w:spacing w:line="276" w:lineRule="auto"/>
        <w:jc w:val="both"/>
      </w:pPr>
      <w:bookmarkStart w:id="554" w:name="_Toc474696435"/>
      <w:r>
        <w:t>7.3.2.1</w:t>
      </w:r>
      <w:r>
        <w:tab/>
        <w:t>Pilot trials</w:t>
      </w:r>
      <w:bookmarkEnd w:id="554"/>
    </w:p>
    <w:p w14:paraId="294F62DE" w14:textId="1DEA7891" w:rsidR="00DB7212" w:rsidRDefault="00DB7212" w:rsidP="00EA5CD1">
      <w:pPr>
        <w:spacing w:line="276" w:lineRule="auto"/>
      </w:pPr>
      <w:r>
        <w:t xml:space="preserve">The conditions studied in the pilot tests are outlined in </w:t>
      </w:r>
      <w:r>
        <w:fldChar w:fldCharType="begin"/>
      </w:r>
      <w:r>
        <w:instrText xml:space="preserve"> REF _Ref462177271 \h </w:instrText>
      </w:r>
      <w:r w:rsidR="00EA5CD1">
        <w:instrText xml:space="preserve"> \* MERGEFORMAT </w:instrText>
      </w:r>
      <w:r>
        <w:fldChar w:fldCharType="separate"/>
      </w:r>
      <w:r w:rsidR="005D3AE0">
        <w:t xml:space="preserve">Table </w:t>
      </w:r>
      <w:r w:rsidR="005D3AE0">
        <w:rPr>
          <w:noProof/>
        </w:rPr>
        <w:t>7</w:t>
      </w:r>
      <w:r w:rsidR="005D3AE0">
        <w:rPr>
          <w:noProof/>
        </w:rPr>
        <w:noBreakHyphen/>
        <w:t>7</w:t>
      </w:r>
      <w:r>
        <w:fldChar w:fldCharType="end"/>
      </w:r>
      <w:r>
        <w:t>.  Initially glass ballotini were dyed and used to study mixing with undyed particles, but it was found that these beads were indistinguishable once mixed (</w:t>
      </w:r>
      <w:r>
        <w:fldChar w:fldCharType="begin"/>
      </w:r>
      <w:r>
        <w:instrText xml:space="preserve"> REF _Ref450645258 \h  \* MERGEFORMAT </w:instrText>
      </w:r>
      <w:r>
        <w:fldChar w:fldCharType="separate"/>
      </w:r>
      <w:r w:rsidR="005D3AE0">
        <w:t xml:space="preserve">Figure </w:t>
      </w:r>
      <w:r w:rsidR="005D3AE0">
        <w:rPr>
          <w:noProof/>
        </w:rPr>
        <w:t>7</w:t>
      </w:r>
      <w:r w:rsidR="005D3AE0">
        <w:rPr>
          <w:noProof/>
        </w:rPr>
        <w:noBreakHyphen/>
        <w:t>30</w:t>
      </w:r>
      <w:r>
        <w:fldChar w:fldCharType="end"/>
      </w:r>
      <w:r>
        <w:t xml:space="preserve">).  The image area was set at 928x928 pixels, or approximately 12 mm, which gave a 21.7217 frame per second rate.  However, individual particles were not easily distinguishable, so this was reduced to 448x448 pixels, which is approximately 6 mm image size.  This smaller area of focus allowed the frame rate to increase to 155.835 fps.  The lens was adjusted to increase the light gain, and the image size reduced to produce images within which both colours were more visible.  Therefore, the smallest image size used in the pilot tests was 336x336 pixels, or approximately 5 mm.  This had the highest fps rate of 225.13.  However, as </w:t>
      </w:r>
      <w:r>
        <w:fldChar w:fldCharType="begin"/>
      </w:r>
      <w:r>
        <w:instrText xml:space="preserve"> REF _Ref450645258 \h  \* MERGEFORMAT </w:instrText>
      </w:r>
      <w:r>
        <w:fldChar w:fldCharType="separate"/>
      </w:r>
      <w:r w:rsidR="005D3AE0">
        <w:t xml:space="preserve">Figure </w:t>
      </w:r>
      <w:r w:rsidR="005D3AE0">
        <w:rPr>
          <w:noProof/>
        </w:rPr>
        <w:t>7</w:t>
      </w:r>
      <w:r w:rsidR="005D3AE0">
        <w:rPr>
          <w:noProof/>
        </w:rPr>
        <w:noBreakHyphen/>
        <w:t>30</w:t>
      </w:r>
      <w:r>
        <w:fldChar w:fldCharType="end"/>
      </w:r>
      <w:r>
        <w:t xml:space="preserve"> shows, even at these small, highly magnified levels, the two colour fractions were indecipherable.  For this reason, sand was used instead to study mixing.</w:t>
      </w:r>
    </w:p>
    <w:p w14:paraId="6590B93C" w14:textId="0F6B2FAA" w:rsidR="00DB7212" w:rsidRDefault="00DB7212" w:rsidP="00EA5CD1">
      <w:pPr>
        <w:pStyle w:val="Caption"/>
        <w:spacing w:line="276" w:lineRule="auto"/>
      </w:pPr>
      <w:bookmarkStart w:id="555" w:name="_Ref462177271"/>
      <w:bookmarkStart w:id="556" w:name="_Toc474686784"/>
      <w:r>
        <w:lastRenderedPageBreak/>
        <w:t xml:space="preserve">Table </w:t>
      </w:r>
      <w:fldSimple w:instr=" STYLEREF 1 \s ">
        <w:r w:rsidR="005D3AE0">
          <w:rPr>
            <w:noProof/>
          </w:rPr>
          <w:t>7</w:t>
        </w:r>
      </w:fldSimple>
      <w:r>
        <w:noBreakHyphen/>
      </w:r>
      <w:fldSimple w:instr=" SEQ Table \* ARABIC \s 1 ">
        <w:r w:rsidR="005D3AE0">
          <w:rPr>
            <w:noProof/>
          </w:rPr>
          <w:t>7</w:t>
        </w:r>
      </w:fldSimple>
      <w:bookmarkEnd w:id="555"/>
      <w:r>
        <w:t>.  Pilot mixing experimental conditions.</w:t>
      </w:r>
      <w:bookmarkEnd w:id="556"/>
    </w:p>
    <w:tbl>
      <w:tblPr>
        <w:tblStyle w:val="LightShading"/>
        <w:tblW w:w="0" w:type="auto"/>
        <w:tblLook w:val="04A0" w:firstRow="1" w:lastRow="0" w:firstColumn="1" w:lastColumn="0" w:noHBand="0" w:noVBand="1"/>
      </w:tblPr>
      <w:tblGrid>
        <w:gridCol w:w="2011"/>
        <w:gridCol w:w="1215"/>
        <w:gridCol w:w="1318"/>
        <w:gridCol w:w="1737"/>
        <w:gridCol w:w="941"/>
        <w:gridCol w:w="1010"/>
        <w:gridCol w:w="1010"/>
      </w:tblGrid>
      <w:tr w:rsidR="00DB7212" w14:paraId="6D084F0A" w14:textId="77777777" w:rsidTr="00DB72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tcBorders>
            <w:shd w:val="clear" w:color="auto" w:fill="FFFFFF" w:themeFill="background1"/>
          </w:tcPr>
          <w:p w14:paraId="7C1F23C9" w14:textId="77777777" w:rsidR="00DB7212" w:rsidRDefault="00DB7212" w:rsidP="00EA5CD1">
            <w:pPr>
              <w:spacing w:before="0" w:line="276" w:lineRule="auto"/>
            </w:pPr>
            <w:r>
              <w:t>Particle</w:t>
            </w:r>
          </w:p>
        </w:tc>
        <w:tc>
          <w:tcPr>
            <w:tcW w:w="0" w:type="auto"/>
            <w:tcBorders>
              <w:top w:val="single" w:sz="18" w:space="0" w:color="auto"/>
            </w:tcBorders>
            <w:shd w:val="clear" w:color="auto" w:fill="auto"/>
          </w:tcPr>
          <w:p w14:paraId="51ACD2ED" w14:textId="77777777" w:rsidR="00DB7212" w:rsidRDefault="00DB7212"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pPr>
            <w:r>
              <w:t>Ux10</w:t>
            </w:r>
            <w:r w:rsidRPr="00722C29">
              <w:rPr>
                <w:vertAlign w:val="superscript"/>
              </w:rPr>
              <w:t>-3</w:t>
            </w:r>
            <w:r>
              <w:t xml:space="preserve"> (m/s)</w:t>
            </w:r>
          </w:p>
        </w:tc>
        <w:tc>
          <w:tcPr>
            <w:tcW w:w="0" w:type="auto"/>
            <w:tcBorders>
              <w:top w:val="single" w:sz="18" w:space="0" w:color="auto"/>
            </w:tcBorders>
            <w:shd w:val="clear" w:color="auto" w:fill="auto"/>
          </w:tcPr>
          <w:p w14:paraId="6E24A024" w14:textId="77777777" w:rsidR="00DB7212" w:rsidRDefault="00DB7212"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pPr>
            <w:r>
              <w:t>Flow regime</w:t>
            </w:r>
          </w:p>
        </w:tc>
        <w:tc>
          <w:tcPr>
            <w:tcW w:w="0" w:type="auto"/>
            <w:tcBorders>
              <w:top w:val="single" w:sz="18" w:space="0" w:color="auto"/>
            </w:tcBorders>
          </w:tcPr>
          <w:p w14:paraId="0E208150" w14:textId="77777777" w:rsidR="00DB7212" w:rsidRDefault="00DB7212"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pPr>
            <w:r>
              <w:t>Image size (pixels)</w:t>
            </w:r>
          </w:p>
        </w:tc>
        <w:tc>
          <w:tcPr>
            <w:tcW w:w="0" w:type="auto"/>
            <w:tcBorders>
              <w:top w:val="single" w:sz="18" w:space="0" w:color="auto"/>
            </w:tcBorders>
          </w:tcPr>
          <w:p w14:paraId="100D93D6" w14:textId="77777777" w:rsidR="00DB7212" w:rsidRDefault="00DB7212"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pPr>
            <w:r>
              <w:t>fps</w:t>
            </w:r>
          </w:p>
        </w:tc>
        <w:tc>
          <w:tcPr>
            <w:tcW w:w="0" w:type="auto"/>
            <w:gridSpan w:val="2"/>
            <w:tcBorders>
              <w:top w:val="single" w:sz="18" w:space="0" w:color="auto"/>
            </w:tcBorders>
          </w:tcPr>
          <w:p w14:paraId="73ED2DF0" w14:textId="77777777" w:rsidR="00DB7212" w:rsidRDefault="00DB7212" w:rsidP="00EA5CD1">
            <w:pPr>
              <w:spacing w:before="0" w:line="276" w:lineRule="auto"/>
              <w:jc w:val="left"/>
              <w:cnfStyle w:val="100000000000" w:firstRow="1" w:lastRow="0" w:firstColumn="0" w:lastColumn="0" w:oddVBand="0" w:evenVBand="0" w:oddHBand="0" w:evenHBand="0" w:firstRowFirstColumn="0" w:firstRowLastColumn="0" w:lastRowFirstColumn="0" w:lastRowLastColumn="0"/>
            </w:pPr>
            <w:r>
              <w:t>Weight of sample (g)</w:t>
            </w:r>
          </w:p>
        </w:tc>
      </w:tr>
      <w:tr w:rsidR="00DB7212" w14:paraId="6AE03AF0" w14:textId="77777777" w:rsidTr="00DB7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2CD2066" w14:textId="77777777" w:rsidR="00DB7212" w:rsidRDefault="00DB7212" w:rsidP="00EA5CD1">
            <w:pPr>
              <w:spacing w:before="0" w:line="276" w:lineRule="auto"/>
            </w:pPr>
          </w:p>
        </w:tc>
        <w:tc>
          <w:tcPr>
            <w:tcW w:w="0" w:type="auto"/>
            <w:shd w:val="clear" w:color="auto" w:fill="auto"/>
          </w:tcPr>
          <w:p w14:paraId="4260ED4E"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tcPr>
          <w:p w14:paraId="1B7C93BE"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tcPr>
          <w:p w14:paraId="153CA1AA"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tcPr>
          <w:p w14:paraId="5212AEBA"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tcPr>
          <w:p w14:paraId="31C609B6"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Purple</w:t>
            </w:r>
          </w:p>
        </w:tc>
        <w:tc>
          <w:tcPr>
            <w:tcW w:w="0" w:type="auto"/>
            <w:shd w:val="clear" w:color="auto" w:fill="auto"/>
          </w:tcPr>
          <w:p w14:paraId="156F536D"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White</w:t>
            </w:r>
          </w:p>
        </w:tc>
      </w:tr>
      <w:tr w:rsidR="00DB7212" w14:paraId="297AAFF9" w14:textId="77777777" w:rsidTr="00DB7212">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3741E7D3" w14:textId="77777777" w:rsidR="00DB7212" w:rsidRDefault="00DB7212" w:rsidP="00EA5CD1">
            <w:pPr>
              <w:spacing w:before="0" w:line="276" w:lineRule="auto"/>
              <w:jc w:val="left"/>
            </w:pPr>
            <w:r>
              <w:t>250 μm glass ballotini</w:t>
            </w:r>
          </w:p>
        </w:tc>
        <w:tc>
          <w:tcPr>
            <w:tcW w:w="0" w:type="auto"/>
            <w:shd w:val="clear" w:color="auto" w:fill="auto"/>
          </w:tcPr>
          <w:p w14:paraId="76674D03"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2.96</w:t>
            </w:r>
          </w:p>
        </w:tc>
        <w:tc>
          <w:tcPr>
            <w:tcW w:w="0" w:type="auto"/>
            <w:shd w:val="clear" w:color="auto" w:fill="auto"/>
          </w:tcPr>
          <w:p w14:paraId="7402513D"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Continuous</w:t>
            </w:r>
          </w:p>
        </w:tc>
        <w:tc>
          <w:tcPr>
            <w:tcW w:w="0" w:type="auto"/>
            <w:shd w:val="clear" w:color="auto" w:fill="auto"/>
          </w:tcPr>
          <w:p w14:paraId="17F399C2"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1680x1704</w:t>
            </w:r>
          </w:p>
        </w:tc>
        <w:tc>
          <w:tcPr>
            <w:tcW w:w="0" w:type="auto"/>
            <w:shd w:val="clear" w:color="auto" w:fill="auto"/>
          </w:tcPr>
          <w:p w14:paraId="775E600B"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21.7217</w:t>
            </w:r>
          </w:p>
        </w:tc>
        <w:tc>
          <w:tcPr>
            <w:tcW w:w="0" w:type="auto"/>
            <w:shd w:val="clear" w:color="auto" w:fill="auto"/>
          </w:tcPr>
          <w:p w14:paraId="7A978B84"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171</w:t>
            </w:r>
          </w:p>
        </w:tc>
        <w:tc>
          <w:tcPr>
            <w:tcW w:w="0" w:type="auto"/>
            <w:shd w:val="clear" w:color="auto" w:fill="auto"/>
          </w:tcPr>
          <w:p w14:paraId="22D03B2B"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171</w:t>
            </w:r>
          </w:p>
        </w:tc>
      </w:tr>
      <w:tr w:rsidR="00DB7212" w14:paraId="5F17FCE2" w14:textId="77777777" w:rsidTr="00DB7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62BDA4A5" w14:textId="77777777" w:rsidR="00DB7212" w:rsidRDefault="00DB7212" w:rsidP="00EA5CD1">
            <w:pPr>
              <w:spacing w:before="0" w:line="276" w:lineRule="auto"/>
            </w:pPr>
          </w:p>
        </w:tc>
        <w:tc>
          <w:tcPr>
            <w:tcW w:w="0" w:type="auto"/>
            <w:shd w:val="clear" w:color="auto" w:fill="auto"/>
          </w:tcPr>
          <w:p w14:paraId="206228D5"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tcPr>
          <w:p w14:paraId="70C53384"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Pulsed</w:t>
            </w:r>
          </w:p>
        </w:tc>
        <w:tc>
          <w:tcPr>
            <w:tcW w:w="0" w:type="auto"/>
            <w:shd w:val="clear" w:color="auto" w:fill="auto"/>
          </w:tcPr>
          <w:p w14:paraId="58563B60"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1680x1704</w:t>
            </w:r>
          </w:p>
        </w:tc>
        <w:tc>
          <w:tcPr>
            <w:tcW w:w="0" w:type="auto"/>
            <w:shd w:val="clear" w:color="auto" w:fill="auto"/>
          </w:tcPr>
          <w:p w14:paraId="7F30A56B"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21.7217</w:t>
            </w:r>
          </w:p>
        </w:tc>
        <w:tc>
          <w:tcPr>
            <w:tcW w:w="0" w:type="auto"/>
            <w:shd w:val="clear" w:color="auto" w:fill="auto"/>
          </w:tcPr>
          <w:p w14:paraId="0846E805"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171</w:t>
            </w:r>
          </w:p>
        </w:tc>
        <w:tc>
          <w:tcPr>
            <w:tcW w:w="0" w:type="auto"/>
            <w:shd w:val="clear" w:color="auto" w:fill="auto"/>
          </w:tcPr>
          <w:p w14:paraId="233FBBE5"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171</w:t>
            </w:r>
          </w:p>
        </w:tc>
      </w:tr>
      <w:tr w:rsidR="00DB7212" w14:paraId="11C8B41A" w14:textId="77777777" w:rsidTr="00DB7212">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64D48E3" w14:textId="77777777" w:rsidR="00DB7212" w:rsidRDefault="00DB7212" w:rsidP="00EA5CD1">
            <w:pPr>
              <w:spacing w:before="0" w:line="276" w:lineRule="auto"/>
            </w:pPr>
          </w:p>
        </w:tc>
        <w:tc>
          <w:tcPr>
            <w:tcW w:w="0" w:type="auto"/>
            <w:shd w:val="clear" w:color="auto" w:fill="auto"/>
          </w:tcPr>
          <w:p w14:paraId="4DF1FDB0"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2.59</w:t>
            </w:r>
          </w:p>
        </w:tc>
        <w:tc>
          <w:tcPr>
            <w:tcW w:w="0" w:type="auto"/>
            <w:shd w:val="clear" w:color="auto" w:fill="auto"/>
          </w:tcPr>
          <w:p w14:paraId="579E1EE1"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Continuous</w:t>
            </w:r>
          </w:p>
        </w:tc>
        <w:tc>
          <w:tcPr>
            <w:tcW w:w="0" w:type="auto"/>
            <w:shd w:val="clear" w:color="auto" w:fill="auto"/>
          </w:tcPr>
          <w:p w14:paraId="681384B0"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1680x1704</w:t>
            </w:r>
          </w:p>
        </w:tc>
        <w:tc>
          <w:tcPr>
            <w:tcW w:w="0" w:type="auto"/>
            <w:shd w:val="clear" w:color="auto" w:fill="auto"/>
          </w:tcPr>
          <w:p w14:paraId="4FD643CE"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21.7217</w:t>
            </w:r>
          </w:p>
        </w:tc>
        <w:tc>
          <w:tcPr>
            <w:tcW w:w="0" w:type="auto"/>
            <w:shd w:val="clear" w:color="auto" w:fill="auto"/>
          </w:tcPr>
          <w:p w14:paraId="69F416F1"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200</w:t>
            </w:r>
          </w:p>
        </w:tc>
        <w:tc>
          <w:tcPr>
            <w:tcW w:w="0" w:type="auto"/>
            <w:shd w:val="clear" w:color="auto" w:fill="auto"/>
          </w:tcPr>
          <w:p w14:paraId="542104F9"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200</w:t>
            </w:r>
          </w:p>
        </w:tc>
      </w:tr>
      <w:tr w:rsidR="00DB7212" w14:paraId="3F121348" w14:textId="77777777" w:rsidTr="00DB7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BB215A5" w14:textId="77777777" w:rsidR="00DB7212" w:rsidRDefault="00DB7212" w:rsidP="00EA5CD1">
            <w:pPr>
              <w:spacing w:before="0" w:line="276" w:lineRule="auto"/>
            </w:pPr>
          </w:p>
        </w:tc>
        <w:tc>
          <w:tcPr>
            <w:tcW w:w="0" w:type="auto"/>
            <w:shd w:val="clear" w:color="auto" w:fill="auto"/>
          </w:tcPr>
          <w:p w14:paraId="59F550BA"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tcPr>
          <w:p w14:paraId="3326DE17"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tcPr>
          <w:p w14:paraId="7522EF1F"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1680x1704</w:t>
            </w:r>
          </w:p>
        </w:tc>
        <w:tc>
          <w:tcPr>
            <w:tcW w:w="0" w:type="auto"/>
            <w:shd w:val="clear" w:color="auto" w:fill="auto"/>
          </w:tcPr>
          <w:p w14:paraId="583C5F23"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21.7217</w:t>
            </w:r>
          </w:p>
        </w:tc>
        <w:tc>
          <w:tcPr>
            <w:tcW w:w="0" w:type="auto"/>
            <w:shd w:val="clear" w:color="auto" w:fill="auto"/>
          </w:tcPr>
          <w:p w14:paraId="1F1AAAB1"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100</w:t>
            </w:r>
          </w:p>
        </w:tc>
        <w:tc>
          <w:tcPr>
            <w:tcW w:w="0" w:type="auto"/>
            <w:shd w:val="clear" w:color="auto" w:fill="auto"/>
          </w:tcPr>
          <w:p w14:paraId="5D130E22"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100</w:t>
            </w:r>
          </w:p>
        </w:tc>
      </w:tr>
      <w:tr w:rsidR="00DB7212" w14:paraId="0995F141" w14:textId="77777777" w:rsidTr="00DB7212">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37A7E55" w14:textId="77777777" w:rsidR="00DB7212" w:rsidRDefault="00DB7212" w:rsidP="00EA5CD1">
            <w:pPr>
              <w:spacing w:before="0" w:line="276" w:lineRule="auto"/>
            </w:pPr>
          </w:p>
        </w:tc>
        <w:tc>
          <w:tcPr>
            <w:tcW w:w="0" w:type="auto"/>
            <w:shd w:val="clear" w:color="auto" w:fill="auto"/>
          </w:tcPr>
          <w:p w14:paraId="7D4D6029"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tcPr>
          <w:p w14:paraId="1C6F0A92"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tcPr>
          <w:p w14:paraId="6AF53850"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928x928</w:t>
            </w:r>
          </w:p>
        </w:tc>
        <w:tc>
          <w:tcPr>
            <w:tcW w:w="0" w:type="auto"/>
            <w:shd w:val="clear" w:color="auto" w:fill="auto"/>
          </w:tcPr>
          <w:p w14:paraId="5C7E3485"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w:t>
            </w:r>
          </w:p>
        </w:tc>
        <w:tc>
          <w:tcPr>
            <w:tcW w:w="0" w:type="auto"/>
            <w:shd w:val="clear" w:color="auto" w:fill="auto"/>
          </w:tcPr>
          <w:p w14:paraId="70B1BC0A"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150.93</w:t>
            </w:r>
          </w:p>
        </w:tc>
        <w:tc>
          <w:tcPr>
            <w:tcW w:w="0" w:type="auto"/>
            <w:shd w:val="clear" w:color="auto" w:fill="auto"/>
          </w:tcPr>
          <w:p w14:paraId="6D87B0C9"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t>150.44</w:t>
            </w:r>
          </w:p>
        </w:tc>
      </w:tr>
      <w:tr w:rsidR="00DB7212" w14:paraId="7DFC0D0F" w14:textId="77777777" w:rsidTr="00DB7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855032F" w14:textId="77777777" w:rsidR="00DB7212" w:rsidRDefault="00DB7212" w:rsidP="00EA5CD1">
            <w:pPr>
              <w:spacing w:before="0" w:line="276" w:lineRule="auto"/>
            </w:pPr>
          </w:p>
        </w:tc>
        <w:tc>
          <w:tcPr>
            <w:tcW w:w="0" w:type="auto"/>
            <w:shd w:val="clear" w:color="auto" w:fill="auto"/>
          </w:tcPr>
          <w:p w14:paraId="5068013C"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p>
        </w:tc>
        <w:tc>
          <w:tcPr>
            <w:tcW w:w="0" w:type="auto"/>
            <w:shd w:val="clear" w:color="auto" w:fill="auto"/>
          </w:tcPr>
          <w:p w14:paraId="4104287F"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p>
        </w:tc>
        <w:tc>
          <w:tcPr>
            <w:tcW w:w="0" w:type="auto"/>
            <w:shd w:val="clear" w:color="auto" w:fill="auto"/>
          </w:tcPr>
          <w:p w14:paraId="579277D6"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448x448</w:t>
            </w:r>
          </w:p>
        </w:tc>
        <w:tc>
          <w:tcPr>
            <w:tcW w:w="0" w:type="auto"/>
            <w:shd w:val="clear" w:color="auto" w:fill="auto"/>
          </w:tcPr>
          <w:p w14:paraId="290C3592"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155.835</w:t>
            </w:r>
          </w:p>
        </w:tc>
        <w:tc>
          <w:tcPr>
            <w:tcW w:w="0" w:type="auto"/>
            <w:shd w:val="clear" w:color="auto" w:fill="auto"/>
          </w:tcPr>
          <w:p w14:paraId="546FD9EF"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150.37</w:t>
            </w:r>
          </w:p>
        </w:tc>
        <w:tc>
          <w:tcPr>
            <w:tcW w:w="0" w:type="auto"/>
            <w:shd w:val="clear" w:color="auto" w:fill="auto"/>
          </w:tcPr>
          <w:p w14:paraId="620892FE"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pPr>
            <w:r>
              <w:t>150.26</w:t>
            </w:r>
          </w:p>
        </w:tc>
      </w:tr>
      <w:tr w:rsidR="00DB7212" w14:paraId="4FC4BDB2" w14:textId="77777777" w:rsidTr="00DB7212">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98E0324" w14:textId="77777777" w:rsidR="00DB7212" w:rsidRDefault="00DB7212" w:rsidP="00EA5CD1">
            <w:pPr>
              <w:spacing w:before="0" w:line="276" w:lineRule="auto"/>
            </w:pPr>
          </w:p>
        </w:tc>
        <w:tc>
          <w:tcPr>
            <w:tcW w:w="0" w:type="auto"/>
            <w:shd w:val="clear" w:color="auto" w:fill="auto"/>
          </w:tcPr>
          <w:p w14:paraId="681B5E4F"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0" w:type="auto"/>
            <w:shd w:val="clear" w:color="auto" w:fill="auto"/>
          </w:tcPr>
          <w:p w14:paraId="7CFDDB8E"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0" w:type="auto"/>
            <w:shd w:val="clear" w:color="auto" w:fill="auto"/>
          </w:tcPr>
          <w:p w14:paraId="31DCD524"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noProof/>
                <w:lang w:eastAsia="en-GB"/>
              </w:rPr>
              <w:t>336x336</w:t>
            </w:r>
          </w:p>
        </w:tc>
        <w:tc>
          <w:tcPr>
            <w:tcW w:w="0" w:type="auto"/>
            <w:shd w:val="clear" w:color="auto" w:fill="auto"/>
          </w:tcPr>
          <w:p w14:paraId="7FE997F9"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noProof/>
                <w:lang w:eastAsia="en-GB"/>
              </w:rPr>
              <w:t>225.13</w:t>
            </w:r>
          </w:p>
        </w:tc>
        <w:tc>
          <w:tcPr>
            <w:tcW w:w="0" w:type="auto"/>
            <w:shd w:val="clear" w:color="auto" w:fill="auto"/>
          </w:tcPr>
          <w:p w14:paraId="3F7819C0"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noProof/>
                <w:lang w:eastAsia="en-GB"/>
              </w:rPr>
              <w:t>150.3</w:t>
            </w:r>
          </w:p>
        </w:tc>
        <w:tc>
          <w:tcPr>
            <w:tcW w:w="0" w:type="auto"/>
            <w:shd w:val="clear" w:color="auto" w:fill="auto"/>
          </w:tcPr>
          <w:p w14:paraId="7D80C2F9"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pPr>
            <w:r>
              <w:rPr>
                <w:noProof/>
                <w:lang w:eastAsia="en-GB"/>
              </w:rPr>
              <w:t>150.03</w:t>
            </w:r>
          </w:p>
        </w:tc>
      </w:tr>
      <w:tr w:rsidR="00DB7212" w14:paraId="1D2C496D" w14:textId="77777777" w:rsidTr="00DB7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9AE3D97" w14:textId="77777777" w:rsidR="00DB7212" w:rsidRDefault="00DB7212" w:rsidP="00EA5CD1">
            <w:pPr>
              <w:spacing w:before="0" w:line="276" w:lineRule="auto"/>
            </w:pPr>
          </w:p>
        </w:tc>
        <w:tc>
          <w:tcPr>
            <w:tcW w:w="0" w:type="auto"/>
            <w:shd w:val="clear" w:color="auto" w:fill="auto"/>
          </w:tcPr>
          <w:p w14:paraId="3C7DA139"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p>
        </w:tc>
        <w:tc>
          <w:tcPr>
            <w:tcW w:w="0" w:type="auto"/>
            <w:shd w:val="clear" w:color="auto" w:fill="auto"/>
          </w:tcPr>
          <w:p w14:paraId="3A9ED99B"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Pulsed</w:t>
            </w:r>
          </w:p>
        </w:tc>
        <w:tc>
          <w:tcPr>
            <w:tcW w:w="0" w:type="auto"/>
            <w:shd w:val="clear" w:color="auto" w:fill="auto"/>
          </w:tcPr>
          <w:p w14:paraId="7B0ED73D"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t>1680x1704</w:t>
            </w:r>
          </w:p>
        </w:tc>
        <w:tc>
          <w:tcPr>
            <w:tcW w:w="0" w:type="auto"/>
            <w:shd w:val="clear" w:color="auto" w:fill="auto"/>
          </w:tcPr>
          <w:p w14:paraId="03642764"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w:t>
            </w:r>
          </w:p>
        </w:tc>
        <w:tc>
          <w:tcPr>
            <w:tcW w:w="0" w:type="auto"/>
            <w:shd w:val="clear" w:color="auto" w:fill="auto"/>
          </w:tcPr>
          <w:p w14:paraId="3447CDEB"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100</w:t>
            </w:r>
          </w:p>
        </w:tc>
        <w:tc>
          <w:tcPr>
            <w:tcW w:w="0" w:type="auto"/>
            <w:shd w:val="clear" w:color="auto" w:fill="auto"/>
          </w:tcPr>
          <w:p w14:paraId="41B378C1"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100</w:t>
            </w:r>
          </w:p>
        </w:tc>
      </w:tr>
      <w:tr w:rsidR="00DB7212" w14:paraId="589DC645" w14:textId="77777777" w:rsidTr="00DB7212">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7098EBF" w14:textId="77777777" w:rsidR="00DB7212" w:rsidRDefault="00DB7212" w:rsidP="00EA5CD1">
            <w:pPr>
              <w:spacing w:before="0" w:line="276" w:lineRule="auto"/>
            </w:pPr>
          </w:p>
        </w:tc>
        <w:tc>
          <w:tcPr>
            <w:tcW w:w="0" w:type="auto"/>
            <w:shd w:val="clear" w:color="auto" w:fill="auto"/>
          </w:tcPr>
          <w:p w14:paraId="54B61F69"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0" w:type="auto"/>
            <w:shd w:val="clear" w:color="auto" w:fill="auto"/>
          </w:tcPr>
          <w:p w14:paraId="69DFD9CE"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0" w:type="auto"/>
            <w:shd w:val="clear" w:color="auto" w:fill="auto"/>
          </w:tcPr>
          <w:p w14:paraId="4BB3ABCC"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0" w:type="auto"/>
            <w:shd w:val="clear" w:color="auto" w:fill="auto"/>
          </w:tcPr>
          <w:p w14:paraId="46D28388"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0" w:type="auto"/>
            <w:shd w:val="clear" w:color="auto" w:fill="auto"/>
          </w:tcPr>
          <w:p w14:paraId="150CCAC1"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200</w:t>
            </w:r>
          </w:p>
        </w:tc>
        <w:tc>
          <w:tcPr>
            <w:tcW w:w="0" w:type="auto"/>
            <w:shd w:val="clear" w:color="auto" w:fill="auto"/>
          </w:tcPr>
          <w:p w14:paraId="26CB197E"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200</w:t>
            </w:r>
          </w:p>
        </w:tc>
      </w:tr>
      <w:tr w:rsidR="00DB7212" w14:paraId="38D36EEF" w14:textId="77777777" w:rsidTr="00DB7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7CC3A8E" w14:textId="77777777" w:rsidR="00DB7212" w:rsidRDefault="00DB7212" w:rsidP="00EA5CD1">
            <w:pPr>
              <w:spacing w:before="0" w:line="276" w:lineRule="auto"/>
            </w:pPr>
            <w:r>
              <w:t>83 μm polystyrene</w:t>
            </w:r>
          </w:p>
        </w:tc>
        <w:tc>
          <w:tcPr>
            <w:tcW w:w="0" w:type="auto"/>
            <w:shd w:val="clear" w:color="auto" w:fill="auto"/>
          </w:tcPr>
          <w:p w14:paraId="30EF2C3C"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t>2.59</w:t>
            </w:r>
          </w:p>
        </w:tc>
        <w:tc>
          <w:tcPr>
            <w:tcW w:w="0" w:type="auto"/>
            <w:shd w:val="clear" w:color="auto" w:fill="auto"/>
          </w:tcPr>
          <w:p w14:paraId="6280BAAF"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Continuous</w:t>
            </w:r>
          </w:p>
        </w:tc>
        <w:tc>
          <w:tcPr>
            <w:tcW w:w="0" w:type="auto"/>
            <w:shd w:val="clear" w:color="auto" w:fill="auto"/>
          </w:tcPr>
          <w:p w14:paraId="7F86B0F3"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t>1680x1704</w:t>
            </w:r>
          </w:p>
        </w:tc>
        <w:tc>
          <w:tcPr>
            <w:tcW w:w="0" w:type="auto"/>
            <w:shd w:val="clear" w:color="auto" w:fill="auto"/>
          </w:tcPr>
          <w:p w14:paraId="6D3F5143"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t>21.7217</w:t>
            </w:r>
          </w:p>
        </w:tc>
        <w:tc>
          <w:tcPr>
            <w:tcW w:w="0" w:type="auto"/>
            <w:shd w:val="clear" w:color="auto" w:fill="auto"/>
          </w:tcPr>
          <w:p w14:paraId="311D6244"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50</w:t>
            </w:r>
          </w:p>
        </w:tc>
        <w:tc>
          <w:tcPr>
            <w:tcW w:w="0" w:type="auto"/>
            <w:shd w:val="clear" w:color="auto" w:fill="auto"/>
          </w:tcPr>
          <w:p w14:paraId="4F4F85F9"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50</w:t>
            </w:r>
          </w:p>
        </w:tc>
      </w:tr>
      <w:tr w:rsidR="00DB7212" w14:paraId="7F4029F2" w14:textId="77777777" w:rsidTr="00DB7212">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253999F" w14:textId="77777777" w:rsidR="00DB7212" w:rsidRDefault="00DB7212" w:rsidP="00EA5CD1">
            <w:pPr>
              <w:spacing w:before="0" w:line="276" w:lineRule="auto"/>
            </w:pPr>
            <w:r>
              <w:t>605 μm sand</w:t>
            </w:r>
          </w:p>
        </w:tc>
        <w:tc>
          <w:tcPr>
            <w:tcW w:w="0" w:type="auto"/>
            <w:shd w:val="clear" w:color="auto" w:fill="auto"/>
          </w:tcPr>
          <w:p w14:paraId="7C393795"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4.82</w:t>
            </w:r>
          </w:p>
        </w:tc>
        <w:tc>
          <w:tcPr>
            <w:tcW w:w="0" w:type="auto"/>
            <w:shd w:val="clear" w:color="auto" w:fill="auto"/>
          </w:tcPr>
          <w:p w14:paraId="3A1652A1"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Continuous</w:t>
            </w:r>
          </w:p>
        </w:tc>
        <w:tc>
          <w:tcPr>
            <w:tcW w:w="0" w:type="auto"/>
            <w:shd w:val="clear" w:color="auto" w:fill="auto"/>
          </w:tcPr>
          <w:p w14:paraId="056CBBF0"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sidRPr="000673F6">
              <w:t>1584x992</w:t>
            </w:r>
          </w:p>
        </w:tc>
        <w:tc>
          <w:tcPr>
            <w:tcW w:w="0" w:type="auto"/>
            <w:shd w:val="clear" w:color="auto" w:fill="auto"/>
          </w:tcPr>
          <w:p w14:paraId="3772AAAC"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38.61</w:t>
            </w:r>
          </w:p>
        </w:tc>
        <w:tc>
          <w:tcPr>
            <w:tcW w:w="0" w:type="auto"/>
            <w:shd w:val="clear" w:color="auto" w:fill="auto"/>
          </w:tcPr>
          <w:p w14:paraId="450A6313"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92.8</w:t>
            </w:r>
          </w:p>
        </w:tc>
        <w:tc>
          <w:tcPr>
            <w:tcW w:w="0" w:type="auto"/>
            <w:shd w:val="clear" w:color="auto" w:fill="auto"/>
          </w:tcPr>
          <w:p w14:paraId="3A879A88" w14:textId="77777777" w:rsidR="00DB7212" w:rsidRDefault="00DB7212" w:rsidP="00EA5CD1">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50.11</w:t>
            </w:r>
          </w:p>
        </w:tc>
      </w:tr>
      <w:tr w:rsidR="00DB7212" w14:paraId="3DAD6240" w14:textId="77777777" w:rsidTr="00DB7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shd w:val="clear" w:color="auto" w:fill="auto"/>
          </w:tcPr>
          <w:p w14:paraId="5B96213F" w14:textId="77777777" w:rsidR="00DB7212" w:rsidRDefault="00DB7212" w:rsidP="00EA5CD1">
            <w:pPr>
              <w:spacing w:before="0" w:line="276" w:lineRule="auto"/>
            </w:pPr>
            <w:r>
              <w:t>335 μm sand</w:t>
            </w:r>
          </w:p>
        </w:tc>
        <w:tc>
          <w:tcPr>
            <w:tcW w:w="0" w:type="auto"/>
            <w:tcBorders>
              <w:bottom w:val="single" w:sz="18" w:space="0" w:color="auto"/>
            </w:tcBorders>
            <w:shd w:val="clear" w:color="auto" w:fill="auto"/>
          </w:tcPr>
          <w:p w14:paraId="2986634D"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2.96</w:t>
            </w:r>
          </w:p>
        </w:tc>
        <w:tc>
          <w:tcPr>
            <w:tcW w:w="0" w:type="auto"/>
            <w:tcBorders>
              <w:bottom w:val="single" w:sz="18" w:space="0" w:color="auto"/>
            </w:tcBorders>
            <w:shd w:val="clear" w:color="auto" w:fill="auto"/>
          </w:tcPr>
          <w:p w14:paraId="239C4CA7"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Continuous</w:t>
            </w:r>
          </w:p>
        </w:tc>
        <w:tc>
          <w:tcPr>
            <w:tcW w:w="0" w:type="auto"/>
            <w:tcBorders>
              <w:bottom w:val="single" w:sz="18" w:space="0" w:color="auto"/>
            </w:tcBorders>
            <w:shd w:val="clear" w:color="auto" w:fill="auto"/>
          </w:tcPr>
          <w:p w14:paraId="3E3567AD"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sidRPr="000673F6">
              <w:t>1584x992</w:t>
            </w:r>
          </w:p>
        </w:tc>
        <w:tc>
          <w:tcPr>
            <w:tcW w:w="0" w:type="auto"/>
            <w:tcBorders>
              <w:bottom w:val="single" w:sz="18" w:space="0" w:color="auto"/>
            </w:tcBorders>
            <w:shd w:val="clear" w:color="auto" w:fill="auto"/>
          </w:tcPr>
          <w:p w14:paraId="21D73CDA"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38.61</w:t>
            </w:r>
          </w:p>
        </w:tc>
        <w:tc>
          <w:tcPr>
            <w:tcW w:w="0" w:type="auto"/>
            <w:tcBorders>
              <w:bottom w:val="single" w:sz="18" w:space="0" w:color="auto"/>
            </w:tcBorders>
            <w:shd w:val="clear" w:color="auto" w:fill="auto"/>
          </w:tcPr>
          <w:p w14:paraId="59464B57"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51.15</w:t>
            </w:r>
          </w:p>
        </w:tc>
        <w:tc>
          <w:tcPr>
            <w:tcW w:w="0" w:type="auto"/>
            <w:tcBorders>
              <w:bottom w:val="single" w:sz="18" w:space="0" w:color="auto"/>
            </w:tcBorders>
            <w:shd w:val="clear" w:color="auto" w:fill="auto"/>
          </w:tcPr>
          <w:p w14:paraId="78C521C4" w14:textId="77777777" w:rsidR="00DB7212" w:rsidRDefault="00DB7212" w:rsidP="00EA5CD1">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50.71</w:t>
            </w:r>
          </w:p>
        </w:tc>
      </w:tr>
    </w:tbl>
    <w:p w14:paraId="3F9F0971" w14:textId="77777777" w:rsidR="00DB7212" w:rsidRDefault="00DB7212" w:rsidP="00EA5CD1">
      <w:pPr>
        <w:spacing w:line="276" w:lineRule="auto"/>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0"/>
        <w:gridCol w:w="6802"/>
      </w:tblGrid>
      <w:tr w:rsidR="00DB7212" w14:paraId="13301B83" w14:textId="77777777" w:rsidTr="00DB7212">
        <w:tc>
          <w:tcPr>
            <w:tcW w:w="1320" w:type="pct"/>
          </w:tcPr>
          <w:p w14:paraId="74002356" w14:textId="77777777" w:rsidR="00DB7212" w:rsidRDefault="00DB7212" w:rsidP="00EA5CD1">
            <w:pPr>
              <w:spacing w:line="276" w:lineRule="auto"/>
              <w:jc w:val="left"/>
            </w:pPr>
            <w:r>
              <w:t>a) large image size for greater sample accuracy</w:t>
            </w:r>
          </w:p>
        </w:tc>
        <w:tc>
          <w:tcPr>
            <w:tcW w:w="3680" w:type="pct"/>
            <w:shd w:val="clear" w:color="auto" w:fill="auto"/>
          </w:tcPr>
          <w:p w14:paraId="44588697" w14:textId="77777777" w:rsidR="00DB7212" w:rsidRDefault="00DB7212" w:rsidP="00EA5CD1">
            <w:pPr>
              <w:spacing w:line="276" w:lineRule="auto"/>
            </w:pPr>
            <w:r>
              <w:rPr>
                <w:noProof/>
                <w:lang w:eastAsia="en-GB"/>
              </w:rPr>
              <w:drawing>
                <wp:inline distT="0" distB="0" distL="0" distR="0" wp14:anchorId="1F0F3DAC" wp14:editId="26BDB339">
                  <wp:extent cx="2254928" cy="1201966"/>
                  <wp:effectExtent l="0" t="0" r="0" b="0"/>
                  <wp:docPr id="96" name="Picture 96" descr="E:\Mixing\test\close up\test0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Mixing\test\close up\test0002.tif"/>
                          <pic:cNvPicPr>
                            <a:picLocks noChangeAspect="1" noChangeArrowheads="1"/>
                          </pic:cNvPicPr>
                        </pic:nvPicPr>
                        <pic:blipFill rotWithShape="1">
                          <a:blip r:embed="rId278" cstate="print">
                            <a:extLst>
                              <a:ext uri="{28A0092B-C50C-407E-A947-70E740481C1C}">
                                <a14:useLocalDpi xmlns:a14="http://schemas.microsoft.com/office/drawing/2010/main" val="0"/>
                              </a:ext>
                            </a:extLst>
                          </a:blip>
                          <a:srcRect b="11160"/>
                          <a:stretch/>
                        </pic:blipFill>
                        <pic:spPr bwMode="auto">
                          <a:xfrm>
                            <a:off x="0" y="0"/>
                            <a:ext cx="2266723" cy="120825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B7212" w14:paraId="7427F363" w14:textId="77777777" w:rsidTr="00DB7212">
        <w:tc>
          <w:tcPr>
            <w:tcW w:w="1320" w:type="pct"/>
          </w:tcPr>
          <w:p w14:paraId="379C1D19" w14:textId="77777777" w:rsidR="00DB7212" w:rsidRDefault="00DB7212" w:rsidP="00EA5CD1">
            <w:pPr>
              <w:spacing w:line="276" w:lineRule="auto"/>
              <w:jc w:val="left"/>
            </w:pPr>
            <w:r>
              <w:t>b) medium and smallest image sizes with varying degrees of light gain</w:t>
            </w:r>
          </w:p>
        </w:tc>
        <w:tc>
          <w:tcPr>
            <w:tcW w:w="3680" w:type="pct"/>
            <w:shd w:val="clear" w:color="auto" w:fill="auto"/>
          </w:tcPr>
          <w:p w14:paraId="7B151DDF" w14:textId="77777777" w:rsidR="00DB7212" w:rsidRDefault="00DB7212" w:rsidP="00EA5CD1">
            <w:pPr>
              <w:spacing w:line="276" w:lineRule="auto"/>
            </w:pPr>
            <w:r>
              <w:rPr>
                <w:noProof/>
                <w:lang w:eastAsia="en-GB"/>
              </w:rPr>
              <w:drawing>
                <wp:inline distT="0" distB="0" distL="0" distR="0" wp14:anchorId="56914CF9" wp14:editId="1F42E04C">
                  <wp:extent cx="1325658" cy="993002"/>
                  <wp:effectExtent l="0" t="0" r="8255" b="0"/>
                  <wp:docPr id="97" name="Picture 97" descr="E:\Mixing\test\close up\test00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Mixing\test\close up\test0003.tif"/>
                          <pic:cNvPicPr>
                            <a:picLocks noChangeAspect="1" noChangeArrowheads="1"/>
                          </pic:cNvPicPr>
                        </pic:nvPicPr>
                        <pic:blipFill>
                          <a:blip r:embed="rId279" cstate="print">
                            <a:extLst>
                              <a:ext uri="{28A0092B-C50C-407E-A947-70E740481C1C}">
                                <a14:useLocalDpi xmlns:a14="http://schemas.microsoft.com/office/drawing/2010/main" val="0"/>
                              </a:ext>
                            </a:extLst>
                          </a:blip>
                          <a:srcRect/>
                          <a:stretch>
                            <a:fillRect/>
                          </a:stretch>
                        </pic:blipFill>
                        <pic:spPr bwMode="auto">
                          <a:xfrm>
                            <a:off x="0" y="0"/>
                            <a:ext cx="1328151" cy="994869"/>
                          </a:xfrm>
                          <a:prstGeom prst="rect">
                            <a:avLst/>
                          </a:prstGeom>
                          <a:noFill/>
                          <a:ln>
                            <a:noFill/>
                          </a:ln>
                        </pic:spPr>
                      </pic:pic>
                    </a:graphicData>
                  </a:graphic>
                </wp:inline>
              </w:drawing>
            </w:r>
            <w:r>
              <w:t xml:space="preserve"> </w:t>
            </w:r>
            <w:r>
              <w:rPr>
                <w:noProof/>
                <w:lang w:eastAsia="en-GB"/>
              </w:rPr>
              <w:drawing>
                <wp:inline distT="0" distB="0" distL="0" distR="0" wp14:anchorId="63A39667" wp14:editId="15CDE29C">
                  <wp:extent cx="1331650" cy="997490"/>
                  <wp:effectExtent l="0" t="0" r="1905" b="0"/>
                  <wp:docPr id="98" name="Picture 98" descr="E:\Mixing\test\close up\test00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Mixing\test\close up\test0010.tif"/>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1334582" cy="999686"/>
                          </a:xfrm>
                          <a:prstGeom prst="rect">
                            <a:avLst/>
                          </a:prstGeom>
                          <a:noFill/>
                          <a:ln>
                            <a:noFill/>
                          </a:ln>
                        </pic:spPr>
                      </pic:pic>
                    </a:graphicData>
                  </a:graphic>
                </wp:inline>
              </w:drawing>
            </w:r>
            <w:r>
              <w:t xml:space="preserve"> </w:t>
            </w:r>
            <w:r>
              <w:rPr>
                <w:noProof/>
                <w:lang w:eastAsia="en-GB"/>
              </w:rPr>
              <w:drawing>
                <wp:inline distT="0" distB="0" distL="0" distR="0" wp14:anchorId="167B3173" wp14:editId="0F24B3CA">
                  <wp:extent cx="1334535" cy="999651"/>
                  <wp:effectExtent l="0" t="0" r="0" b="0"/>
                  <wp:docPr id="99" name="Picture 99" descr="E:\Mixing\test\close up\test000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Mixing\test\close up\test0009.tif"/>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1337862" cy="1002143"/>
                          </a:xfrm>
                          <a:prstGeom prst="rect">
                            <a:avLst/>
                          </a:prstGeom>
                          <a:noFill/>
                          <a:ln>
                            <a:noFill/>
                          </a:ln>
                        </pic:spPr>
                      </pic:pic>
                    </a:graphicData>
                  </a:graphic>
                </wp:inline>
              </w:drawing>
            </w:r>
          </w:p>
        </w:tc>
      </w:tr>
      <w:tr w:rsidR="00DB7212" w14:paraId="0AD06651" w14:textId="77777777" w:rsidTr="00DB7212">
        <w:tc>
          <w:tcPr>
            <w:tcW w:w="1320" w:type="pct"/>
          </w:tcPr>
          <w:p w14:paraId="3BB11513" w14:textId="77777777" w:rsidR="00DB7212" w:rsidRDefault="00DB7212" w:rsidP="00EA5CD1">
            <w:pPr>
              <w:spacing w:line="276" w:lineRule="auto"/>
              <w:jc w:val="left"/>
            </w:pPr>
            <w:r>
              <w:t xml:space="preserve">c) sample images that show areas of fast movement, producing blurred regions </w:t>
            </w:r>
          </w:p>
        </w:tc>
        <w:tc>
          <w:tcPr>
            <w:tcW w:w="3680" w:type="pct"/>
            <w:shd w:val="clear" w:color="auto" w:fill="auto"/>
          </w:tcPr>
          <w:p w14:paraId="13825A57" w14:textId="77777777" w:rsidR="00DB7212" w:rsidRDefault="00DB7212" w:rsidP="00EA5CD1">
            <w:pPr>
              <w:spacing w:line="276" w:lineRule="auto"/>
            </w:pPr>
            <w:r>
              <w:rPr>
                <w:noProof/>
                <w:lang w:eastAsia="en-GB"/>
              </w:rPr>
              <w:drawing>
                <wp:inline distT="0" distB="0" distL="0" distR="0" wp14:anchorId="0E1209E7" wp14:editId="65129B43">
                  <wp:extent cx="1340527" cy="994299"/>
                  <wp:effectExtent l="0" t="0" r="0" b="0"/>
                  <wp:docPr id="100" name="Picture 100" descr="E:\Mixing\test\close up\test00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Mixing\test\close up\test0006.tif"/>
                          <pic:cNvPicPr>
                            <a:picLocks noChangeAspect="1" noChangeArrowheads="1"/>
                          </pic:cNvPicPr>
                        </pic:nvPicPr>
                        <pic:blipFill rotWithShape="1">
                          <a:blip r:embed="rId282">
                            <a:extLst>
                              <a:ext uri="{28A0092B-C50C-407E-A947-70E740481C1C}">
                                <a14:useLocalDpi xmlns:a14="http://schemas.microsoft.com/office/drawing/2010/main" val="0"/>
                              </a:ext>
                            </a:extLst>
                          </a:blip>
                          <a:srcRect t="7438" r="6522"/>
                          <a:stretch/>
                        </pic:blipFill>
                        <pic:spPr bwMode="auto">
                          <a:xfrm>
                            <a:off x="0" y="0"/>
                            <a:ext cx="1353346" cy="1003807"/>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lang w:eastAsia="en-GB"/>
              </w:rPr>
              <w:drawing>
                <wp:inline distT="0" distB="0" distL="0" distR="0" wp14:anchorId="15DB49F6" wp14:editId="18B11612">
                  <wp:extent cx="1331651" cy="997491"/>
                  <wp:effectExtent l="0" t="0" r="1905" b="0"/>
                  <wp:docPr id="101" name="Picture 101" descr="E:\Mixing\test\close up\test00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Mixing\test\close up\test0004.tif"/>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1332551" cy="998165"/>
                          </a:xfrm>
                          <a:prstGeom prst="rect">
                            <a:avLst/>
                          </a:prstGeom>
                          <a:noFill/>
                          <a:ln>
                            <a:noFill/>
                          </a:ln>
                        </pic:spPr>
                      </pic:pic>
                    </a:graphicData>
                  </a:graphic>
                </wp:inline>
              </w:drawing>
            </w:r>
            <w:r>
              <w:t xml:space="preserve"> </w:t>
            </w:r>
            <w:r>
              <w:rPr>
                <w:noProof/>
                <w:lang w:eastAsia="en-GB"/>
              </w:rPr>
              <w:drawing>
                <wp:inline distT="0" distB="0" distL="0" distR="0" wp14:anchorId="5CA870C0" wp14:editId="44FA6924">
                  <wp:extent cx="1322064" cy="994300"/>
                  <wp:effectExtent l="0" t="0" r="0" b="0"/>
                  <wp:docPr id="102" name="Picture 102" descr="E:\Mixing\test\close up\test0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Mixing\test\close up\test0001.tif"/>
                          <pic:cNvPicPr>
                            <a:picLocks noChangeAspect="1" noChangeArrowheads="1"/>
                          </pic:cNvPicPr>
                        </pic:nvPicPr>
                        <pic:blipFill rotWithShape="1">
                          <a:blip r:embed="rId284" cstate="print">
                            <a:extLst>
                              <a:ext uri="{28A0092B-C50C-407E-A947-70E740481C1C}">
                                <a14:useLocalDpi xmlns:a14="http://schemas.microsoft.com/office/drawing/2010/main" val="0"/>
                              </a:ext>
                            </a:extLst>
                          </a:blip>
                          <a:srcRect l="2439" t="8196" r="21463"/>
                          <a:stretch/>
                        </pic:blipFill>
                        <pic:spPr bwMode="auto">
                          <a:xfrm>
                            <a:off x="0" y="0"/>
                            <a:ext cx="1324508" cy="996138"/>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p>
        </w:tc>
      </w:tr>
    </w:tbl>
    <w:p w14:paraId="77F1F96E" w14:textId="7934A39E" w:rsidR="00DB7212" w:rsidRDefault="00DB7212" w:rsidP="00EA5CD1">
      <w:pPr>
        <w:spacing w:line="276" w:lineRule="auto"/>
      </w:pPr>
      <w:bookmarkStart w:id="557" w:name="_Ref450645258"/>
      <w:bookmarkStart w:id="558" w:name="_Toc474686695"/>
      <w:r>
        <w:t xml:space="preserve">Figure </w:t>
      </w:r>
      <w:fldSimple w:instr=" STYLEREF 1 \s ">
        <w:r w:rsidR="005D3AE0">
          <w:rPr>
            <w:noProof/>
          </w:rPr>
          <w:t>7</w:t>
        </w:r>
      </w:fldSimple>
      <w:r w:rsidR="00F02E7D">
        <w:noBreakHyphen/>
      </w:r>
      <w:fldSimple w:instr=" SEQ Figure \* ARABIC \s 1 ">
        <w:r w:rsidR="005D3AE0">
          <w:rPr>
            <w:noProof/>
          </w:rPr>
          <w:t>30</w:t>
        </w:r>
      </w:fldSimple>
      <w:bookmarkEnd w:id="557"/>
      <w:r>
        <w:t>.  Glass ballotini mixing pilot trial sample images.</w:t>
      </w:r>
      <w:bookmarkEnd w:id="558"/>
    </w:p>
    <w:p w14:paraId="4904D4DC" w14:textId="77777777" w:rsidR="000361FE" w:rsidRDefault="000361FE" w:rsidP="00EA5CD1">
      <w:pPr>
        <w:spacing w:line="276" w:lineRule="auto"/>
      </w:pPr>
    </w:p>
    <w:p w14:paraId="18FAE028" w14:textId="52A2C24D" w:rsidR="00656269" w:rsidRDefault="000361FE" w:rsidP="00EA5CD1">
      <w:pPr>
        <w:spacing w:line="276" w:lineRule="auto"/>
      </w:pPr>
      <w:r>
        <w:t xml:space="preserve">Turning on the gas flow was trialled under two regimes to try to reduce this effect.  Firstly, the bed was filled with the two colour fractions, and then the flow meter control was opened, which incrementally allows more gas through.  Secondly, the flow meter was set to the correct flow rate whilst open, and then the taps controlling flow through the oscillator or diversion were both switched off.  This allowed an instantaneous start to the gas flow when both were opened together, </w:t>
      </w:r>
      <w:r>
        <w:lastRenderedPageBreak/>
        <w:t>and reduced the effect of the incremental increase in flow rates to the desired velocity.  As a Group B powder was being used, fluidisation began at low flow rates, which caused some fluidisation, and therefore mixing to occur before the test conditions were reached.  However, the second method was found to produce a high back pressure behind the oscillator and diversion taps, which when released caused a high flow rate to pass through the bed, producing a large slug and lifting the whole bed, before collapsing.  This consequently changed the overall behaviour of the bed considerably from those found under the desired conditions.  The first method was used in the further mixing studies.</w:t>
      </w:r>
    </w:p>
    <w:p w14:paraId="6B762749" w14:textId="1387C254" w:rsidR="00DB7212" w:rsidRDefault="00DB7212" w:rsidP="00EA5CD1">
      <w:pPr>
        <w:spacing w:line="276" w:lineRule="auto"/>
      </w:pPr>
      <w:r>
        <w:t>These pilot mixing trials using glass ballotini dyed and undyed beads were used to develop the mixing method.  In these trials, the bed was found to mix two fractions of 250 μm dyed and undyed glass ballotini within 10 seconds.  Lines of coloured particles followed the passage of bubbles, which caused the majority of mixing to be complete within 5 seconds, and to appear fully mixed at 10 seconds (</w:t>
      </w:r>
      <w:r>
        <w:fldChar w:fldCharType="begin"/>
      </w:r>
      <w:r>
        <w:instrText xml:space="preserve"> REF _Ref450657313 \h  \* MERGEFORMAT </w:instrText>
      </w:r>
      <w:r>
        <w:fldChar w:fldCharType="separate"/>
      </w:r>
      <w:r w:rsidR="005D3AE0">
        <w:t xml:space="preserve">Figure </w:t>
      </w:r>
      <w:r w:rsidR="005D3AE0">
        <w:rPr>
          <w:noProof/>
        </w:rPr>
        <w:t>7</w:t>
      </w:r>
      <w:r w:rsidR="005D3AE0">
        <w:rPr>
          <w:noProof/>
        </w:rPr>
        <w:noBreakHyphen/>
        <w:t>31</w:t>
      </w:r>
      <w:r>
        <w:fldChar w:fldCharType="end"/>
      </w:r>
      <w:r>
        <w:t>).  Consequently, a second pilot test was run for continuous and pulsed flow with images taken at 10 ms intervals (</w:t>
      </w:r>
      <w:r>
        <w:fldChar w:fldCharType="begin"/>
      </w:r>
      <w:r>
        <w:instrText xml:space="preserve"> REF _Ref450658674 \h  \* MERGEFORMAT </w:instrText>
      </w:r>
      <w:r>
        <w:fldChar w:fldCharType="separate"/>
      </w:r>
      <w:r w:rsidR="005D3AE0">
        <w:t xml:space="preserve">Figure </w:t>
      </w:r>
      <w:r w:rsidR="005D3AE0">
        <w:rPr>
          <w:noProof/>
        </w:rPr>
        <w:t>7</w:t>
      </w:r>
      <w:r w:rsidR="005D3AE0">
        <w:rPr>
          <w:noProof/>
        </w:rPr>
        <w:noBreakHyphen/>
        <w:t>32</w:t>
      </w:r>
      <w:r>
        <w:fldChar w:fldCharType="end"/>
      </w:r>
      <w:r>
        <w:t xml:space="preserve">).  This allowed a greater degree of detail to be seen in bed mixing over time.  It also highlighted the influence of bubble movement on mixing, and therefore suggested that larger areas should be filmed to reduce the chance of capturing a sample area where bubble movement had caused a sudden change in mixture composition.  The wall effect is also demonstrated in </w:t>
      </w:r>
      <w:r>
        <w:fldChar w:fldCharType="begin"/>
      </w:r>
      <w:r>
        <w:instrText xml:space="preserve"> REF _Ref450658674 \h  \* MERGEFORMAT </w:instrText>
      </w:r>
      <w:r>
        <w:fldChar w:fldCharType="separate"/>
      </w:r>
      <w:r w:rsidR="005D3AE0">
        <w:t xml:space="preserve">Figure </w:t>
      </w:r>
      <w:r w:rsidR="005D3AE0">
        <w:rPr>
          <w:noProof/>
        </w:rPr>
        <w:t>7</w:t>
      </w:r>
      <w:r w:rsidR="005D3AE0">
        <w:rPr>
          <w:noProof/>
        </w:rPr>
        <w:noBreakHyphen/>
        <w:t>32</w:t>
      </w:r>
      <w:r>
        <w:fldChar w:fldCharType="end"/>
      </w:r>
      <w:r>
        <w:t>, as at lower flow rates dead zones were evident to the eye, and mixing was not complete at 180 ms.  However, at higher flow rates of 2.96x10</w:t>
      </w:r>
      <w:r w:rsidRPr="003A39C6">
        <w:rPr>
          <w:vertAlign w:val="superscript"/>
        </w:rPr>
        <w:t>-3</w:t>
      </w:r>
      <w:r>
        <w:t xml:space="preserve"> m/s compared to 2.59x10</w:t>
      </w:r>
      <w:r w:rsidRPr="003A39C6">
        <w:rPr>
          <w:vertAlign w:val="superscript"/>
        </w:rPr>
        <w:t>-3</w:t>
      </w:r>
      <w:r>
        <w:t xml:space="preserve"> m/s, mixing was complete by 100 ms.  Both </w:t>
      </w:r>
      <w:r>
        <w:fldChar w:fldCharType="begin"/>
      </w:r>
      <w:r>
        <w:instrText xml:space="preserve"> REF _Ref450657313 \h  \* MERGEFORMAT </w:instrText>
      </w:r>
      <w:r>
        <w:fldChar w:fldCharType="separate"/>
      </w:r>
      <w:r w:rsidR="005D3AE0">
        <w:t xml:space="preserve">Figure </w:t>
      </w:r>
      <w:r w:rsidR="005D3AE0">
        <w:rPr>
          <w:noProof/>
        </w:rPr>
        <w:t>7</w:t>
      </w:r>
      <w:r w:rsidR="005D3AE0">
        <w:rPr>
          <w:noProof/>
        </w:rPr>
        <w:noBreakHyphen/>
        <w:t>31</w:t>
      </w:r>
      <w:r>
        <w:fldChar w:fldCharType="end"/>
      </w:r>
      <w:r>
        <w:t xml:space="preserve"> and </w:t>
      </w:r>
      <w:r>
        <w:fldChar w:fldCharType="begin"/>
      </w:r>
      <w:r>
        <w:instrText xml:space="preserve"> REF _Ref450658674 \h  \* MERGEFORMAT </w:instrText>
      </w:r>
      <w:r>
        <w:fldChar w:fldCharType="separate"/>
      </w:r>
      <w:r w:rsidR="005D3AE0">
        <w:t xml:space="preserve">Figure </w:t>
      </w:r>
      <w:r w:rsidR="005D3AE0">
        <w:rPr>
          <w:noProof/>
        </w:rPr>
        <w:t>7</w:t>
      </w:r>
      <w:r w:rsidR="005D3AE0">
        <w:rPr>
          <w:noProof/>
        </w:rPr>
        <w:noBreakHyphen/>
        <w:t>32</w:t>
      </w:r>
      <w:r>
        <w:fldChar w:fldCharType="end"/>
      </w:r>
      <w:r>
        <w:t xml:space="preserve"> show that bubbles rise primarily in the centre of the bed, such as that seen at 15-25 ms in </w:t>
      </w:r>
      <w:r>
        <w:fldChar w:fldCharType="begin"/>
      </w:r>
      <w:r>
        <w:instrText xml:space="preserve"> REF _Ref450658674 \h  \* MERGEFORMAT </w:instrText>
      </w:r>
      <w:r>
        <w:fldChar w:fldCharType="separate"/>
      </w:r>
      <w:r w:rsidR="005D3AE0">
        <w:t xml:space="preserve">Figure </w:t>
      </w:r>
      <w:r w:rsidR="005D3AE0">
        <w:rPr>
          <w:noProof/>
        </w:rPr>
        <w:t>7</w:t>
      </w:r>
      <w:r w:rsidR="005D3AE0">
        <w:rPr>
          <w:noProof/>
        </w:rPr>
        <w:noBreakHyphen/>
        <w:t>32</w:t>
      </w:r>
      <w:r>
        <w:fldChar w:fldCharType="end"/>
      </w:r>
      <w:r>
        <w:t xml:space="preserve">b.  This is caused by the wall effect at lower velocities as the gas is turned on.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9"/>
        <w:gridCol w:w="1849"/>
        <w:gridCol w:w="1848"/>
        <w:gridCol w:w="1848"/>
        <w:gridCol w:w="1848"/>
      </w:tblGrid>
      <w:tr w:rsidR="00DB7212" w14:paraId="435EA18B" w14:textId="77777777" w:rsidTr="00DB7212">
        <w:tc>
          <w:tcPr>
            <w:tcW w:w="1000" w:type="pct"/>
          </w:tcPr>
          <w:p w14:paraId="306FA38B" w14:textId="77777777" w:rsidR="00DB7212" w:rsidRDefault="00DB7212" w:rsidP="00EA5CD1">
            <w:pPr>
              <w:spacing w:before="0" w:line="276" w:lineRule="auto"/>
            </w:pPr>
            <w:r>
              <w:t>1 s</w:t>
            </w:r>
          </w:p>
        </w:tc>
        <w:tc>
          <w:tcPr>
            <w:tcW w:w="1000" w:type="pct"/>
          </w:tcPr>
          <w:p w14:paraId="45E1DEF7" w14:textId="77777777" w:rsidR="00DB7212" w:rsidRDefault="00DB7212" w:rsidP="00EA5CD1">
            <w:pPr>
              <w:spacing w:before="0" w:line="276" w:lineRule="auto"/>
            </w:pPr>
            <w:r>
              <w:t>2 s</w:t>
            </w:r>
          </w:p>
        </w:tc>
        <w:tc>
          <w:tcPr>
            <w:tcW w:w="1000" w:type="pct"/>
          </w:tcPr>
          <w:p w14:paraId="053390E9" w14:textId="77777777" w:rsidR="00DB7212" w:rsidRDefault="00DB7212" w:rsidP="00EA5CD1">
            <w:pPr>
              <w:spacing w:before="0" w:line="276" w:lineRule="auto"/>
            </w:pPr>
            <w:r>
              <w:t>3 s</w:t>
            </w:r>
          </w:p>
        </w:tc>
        <w:tc>
          <w:tcPr>
            <w:tcW w:w="1000" w:type="pct"/>
          </w:tcPr>
          <w:p w14:paraId="264AF2B1" w14:textId="77777777" w:rsidR="00DB7212" w:rsidRDefault="00DB7212" w:rsidP="00EA5CD1">
            <w:pPr>
              <w:spacing w:before="0" w:line="276" w:lineRule="auto"/>
            </w:pPr>
            <w:r>
              <w:t>4 s</w:t>
            </w:r>
          </w:p>
        </w:tc>
        <w:tc>
          <w:tcPr>
            <w:tcW w:w="1000" w:type="pct"/>
          </w:tcPr>
          <w:p w14:paraId="244D450C" w14:textId="77777777" w:rsidR="00DB7212" w:rsidRDefault="00DB7212" w:rsidP="00EA5CD1">
            <w:pPr>
              <w:spacing w:before="0" w:line="276" w:lineRule="auto"/>
            </w:pPr>
            <w:r>
              <w:t>5 s</w:t>
            </w:r>
          </w:p>
        </w:tc>
      </w:tr>
      <w:tr w:rsidR="00DB7212" w14:paraId="13FE6F97" w14:textId="77777777" w:rsidTr="00DB7212">
        <w:tc>
          <w:tcPr>
            <w:tcW w:w="1000" w:type="pct"/>
          </w:tcPr>
          <w:p w14:paraId="20683694" w14:textId="77777777" w:rsidR="00DB7212" w:rsidRDefault="00DB7212" w:rsidP="00EA5CD1">
            <w:pPr>
              <w:spacing w:before="0" w:line="276" w:lineRule="auto"/>
            </w:pPr>
            <w:r>
              <w:rPr>
                <w:noProof/>
                <w:lang w:eastAsia="en-GB"/>
              </w:rPr>
              <w:drawing>
                <wp:inline distT="0" distB="0" distL="0" distR="0" wp14:anchorId="55A0596D" wp14:editId="03939227">
                  <wp:extent cx="981075" cy="735861"/>
                  <wp:effectExtent l="0" t="0" r="0" b="762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st0069.tif"/>
                          <pic:cNvPicPr/>
                        </pic:nvPicPr>
                        <pic:blipFill>
                          <a:blip r:embed="rId285" cstate="print">
                            <a:extLst>
                              <a:ext uri="{28A0092B-C50C-407E-A947-70E740481C1C}">
                                <a14:useLocalDpi xmlns:a14="http://schemas.microsoft.com/office/drawing/2010/main" val="0"/>
                              </a:ext>
                            </a:extLst>
                          </a:blip>
                          <a:stretch>
                            <a:fillRect/>
                          </a:stretch>
                        </pic:blipFill>
                        <pic:spPr>
                          <a:xfrm>
                            <a:off x="0" y="0"/>
                            <a:ext cx="998873" cy="749211"/>
                          </a:xfrm>
                          <a:prstGeom prst="rect">
                            <a:avLst/>
                          </a:prstGeom>
                        </pic:spPr>
                      </pic:pic>
                    </a:graphicData>
                  </a:graphic>
                </wp:inline>
              </w:drawing>
            </w:r>
          </w:p>
        </w:tc>
        <w:tc>
          <w:tcPr>
            <w:tcW w:w="1000" w:type="pct"/>
          </w:tcPr>
          <w:p w14:paraId="59028084" w14:textId="77777777" w:rsidR="00DB7212" w:rsidRDefault="00DB7212" w:rsidP="00EA5CD1">
            <w:pPr>
              <w:spacing w:before="0" w:line="276" w:lineRule="auto"/>
            </w:pPr>
            <w:r>
              <w:rPr>
                <w:noProof/>
                <w:lang w:eastAsia="en-GB"/>
              </w:rPr>
              <w:drawing>
                <wp:inline distT="0" distB="0" distL="0" distR="0" wp14:anchorId="4F5A96B1" wp14:editId="6153EACD">
                  <wp:extent cx="997585" cy="748244"/>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st0070.tif"/>
                          <pic:cNvPicPr/>
                        </pic:nvPicPr>
                        <pic:blipFill>
                          <a:blip r:embed="rId286" cstate="print">
                            <a:extLst>
                              <a:ext uri="{28A0092B-C50C-407E-A947-70E740481C1C}">
                                <a14:useLocalDpi xmlns:a14="http://schemas.microsoft.com/office/drawing/2010/main" val="0"/>
                              </a:ext>
                            </a:extLst>
                          </a:blip>
                          <a:stretch>
                            <a:fillRect/>
                          </a:stretch>
                        </pic:blipFill>
                        <pic:spPr>
                          <a:xfrm>
                            <a:off x="0" y="0"/>
                            <a:ext cx="1006764" cy="755129"/>
                          </a:xfrm>
                          <a:prstGeom prst="rect">
                            <a:avLst/>
                          </a:prstGeom>
                        </pic:spPr>
                      </pic:pic>
                    </a:graphicData>
                  </a:graphic>
                </wp:inline>
              </w:drawing>
            </w:r>
          </w:p>
        </w:tc>
        <w:tc>
          <w:tcPr>
            <w:tcW w:w="1000" w:type="pct"/>
          </w:tcPr>
          <w:p w14:paraId="50091CFF" w14:textId="77777777" w:rsidR="00DB7212" w:rsidRDefault="00DB7212" w:rsidP="00EA5CD1">
            <w:pPr>
              <w:spacing w:before="0" w:line="276" w:lineRule="auto"/>
            </w:pPr>
            <w:r>
              <w:rPr>
                <w:noProof/>
                <w:lang w:eastAsia="en-GB"/>
              </w:rPr>
              <w:drawing>
                <wp:inline distT="0" distB="0" distL="0" distR="0" wp14:anchorId="6B63A6E4" wp14:editId="690672A9">
                  <wp:extent cx="988060" cy="741100"/>
                  <wp:effectExtent l="0" t="0" r="2540" b="190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st0071.tif"/>
                          <pic:cNvPicPr/>
                        </pic:nvPicPr>
                        <pic:blipFill>
                          <a:blip r:embed="rId287" cstate="print">
                            <a:extLst>
                              <a:ext uri="{28A0092B-C50C-407E-A947-70E740481C1C}">
                                <a14:useLocalDpi xmlns:a14="http://schemas.microsoft.com/office/drawing/2010/main" val="0"/>
                              </a:ext>
                            </a:extLst>
                          </a:blip>
                          <a:stretch>
                            <a:fillRect/>
                          </a:stretch>
                        </pic:blipFill>
                        <pic:spPr>
                          <a:xfrm>
                            <a:off x="0" y="0"/>
                            <a:ext cx="1001504" cy="751184"/>
                          </a:xfrm>
                          <a:prstGeom prst="rect">
                            <a:avLst/>
                          </a:prstGeom>
                        </pic:spPr>
                      </pic:pic>
                    </a:graphicData>
                  </a:graphic>
                </wp:inline>
              </w:drawing>
            </w:r>
          </w:p>
        </w:tc>
        <w:tc>
          <w:tcPr>
            <w:tcW w:w="1000" w:type="pct"/>
          </w:tcPr>
          <w:p w14:paraId="08AA42B3" w14:textId="77777777" w:rsidR="00DB7212" w:rsidRDefault="00DB7212" w:rsidP="00EA5CD1">
            <w:pPr>
              <w:spacing w:before="0" w:line="276" w:lineRule="auto"/>
            </w:pPr>
            <w:r>
              <w:rPr>
                <w:noProof/>
                <w:lang w:eastAsia="en-GB"/>
              </w:rPr>
              <w:drawing>
                <wp:inline distT="0" distB="0" distL="0" distR="0" wp14:anchorId="3769A4B9" wp14:editId="6AE11330">
                  <wp:extent cx="988060" cy="741100"/>
                  <wp:effectExtent l="0" t="0" r="2540"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st0072.tif"/>
                          <pic:cNvPicPr/>
                        </pic:nvPicPr>
                        <pic:blipFill>
                          <a:blip r:embed="rId288" cstate="print">
                            <a:extLst>
                              <a:ext uri="{28A0092B-C50C-407E-A947-70E740481C1C}">
                                <a14:useLocalDpi xmlns:a14="http://schemas.microsoft.com/office/drawing/2010/main" val="0"/>
                              </a:ext>
                            </a:extLst>
                          </a:blip>
                          <a:stretch>
                            <a:fillRect/>
                          </a:stretch>
                        </pic:blipFill>
                        <pic:spPr>
                          <a:xfrm>
                            <a:off x="0" y="0"/>
                            <a:ext cx="993977" cy="745538"/>
                          </a:xfrm>
                          <a:prstGeom prst="rect">
                            <a:avLst/>
                          </a:prstGeom>
                        </pic:spPr>
                      </pic:pic>
                    </a:graphicData>
                  </a:graphic>
                </wp:inline>
              </w:drawing>
            </w:r>
          </w:p>
        </w:tc>
        <w:tc>
          <w:tcPr>
            <w:tcW w:w="1000" w:type="pct"/>
          </w:tcPr>
          <w:p w14:paraId="06CD7B43" w14:textId="77777777" w:rsidR="00DB7212" w:rsidRDefault="00DB7212" w:rsidP="00EA5CD1">
            <w:pPr>
              <w:spacing w:before="0" w:line="276" w:lineRule="auto"/>
            </w:pPr>
            <w:r>
              <w:rPr>
                <w:noProof/>
                <w:lang w:eastAsia="en-GB"/>
              </w:rPr>
              <w:drawing>
                <wp:inline distT="0" distB="0" distL="0" distR="0" wp14:anchorId="57AA0B4D" wp14:editId="31807459">
                  <wp:extent cx="997585" cy="748244"/>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t0073.tif"/>
                          <pic:cNvPicPr/>
                        </pic:nvPicPr>
                        <pic:blipFill>
                          <a:blip r:embed="rId289" cstate="print">
                            <a:extLst>
                              <a:ext uri="{28A0092B-C50C-407E-A947-70E740481C1C}">
                                <a14:useLocalDpi xmlns:a14="http://schemas.microsoft.com/office/drawing/2010/main" val="0"/>
                              </a:ext>
                            </a:extLst>
                          </a:blip>
                          <a:stretch>
                            <a:fillRect/>
                          </a:stretch>
                        </pic:blipFill>
                        <pic:spPr>
                          <a:xfrm>
                            <a:off x="0" y="0"/>
                            <a:ext cx="1005933" cy="754506"/>
                          </a:xfrm>
                          <a:prstGeom prst="rect">
                            <a:avLst/>
                          </a:prstGeom>
                        </pic:spPr>
                      </pic:pic>
                    </a:graphicData>
                  </a:graphic>
                </wp:inline>
              </w:drawing>
            </w:r>
          </w:p>
        </w:tc>
      </w:tr>
      <w:tr w:rsidR="00DB7212" w14:paraId="36AA3E5F" w14:textId="77777777" w:rsidTr="00DB7212">
        <w:tc>
          <w:tcPr>
            <w:tcW w:w="1000" w:type="pct"/>
          </w:tcPr>
          <w:p w14:paraId="230BBAD1" w14:textId="77777777" w:rsidR="00DB7212" w:rsidRDefault="00DB7212" w:rsidP="00EA5CD1">
            <w:pPr>
              <w:spacing w:before="0" w:line="276" w:lineRule="auto"/>
            </w:pPr>
            <w:r>
              <w:t>6 s</w:t>
            </w:r>
          </w:p>
        </w:tc>
        <w:tc>
          <w:tcPr>
            <w:tcW w:w="1000" w:type="pct"/>
          </w:tcPr>
          <w:p w14:paraId="140A97EE" w14:textId="77777777" w:rsidR="00DB7212" w:rsidRDefault="00DB7212" w:rsidP="00EA5CD1">
            <w:pPr>
              <w:spacing w:before="0" w:line="276" w:lineRule="auto"/>
            </w:pPr>
            <w:r>
              <w:t>7 s</w:t>
            </w:r>
          </w:p>
        </w:tc>
        <w:tc>
          <w:tcPr>
            <w:tcW w:w="1000" w:type="pct"/>
          </w:tcPr>
          <w:p w14:paraId="75733B2E" w14:textId="77777777" w:rsidR="00DB7212" w:rsidRDefault="00DB7212" w:rsidP="00EA5CD1">
            <w:pPr>
              <w:spacing w:before="0" w:line="276" w:lineRule="auto"/>
            </w:pPr>
            <w:r>
              <w:t>8 s</w:t>
            </w:r>
          </w:p>
        </w:tc>
        <w:tc>
          <w:tcPr>
            <w:tcW w:w="1000" w:type="pct"/>
          </w:tcPr>
          <w:p w14:paraId="60B25CFA" w14:textId="77777777" w:rsidR="00DB7212" w:rsidRDefault="00DB7212" w:rsidP="00EA5CD1">
            <w:pPr>
              <w:spacing w:before="0" w:line="276" w:lineRule="auto"/>
            </w:pPr>
            <w:r>
              <w:t>9 s</w:t>
            </w:r>
          </w:p>
        </w:tc>
        <w:tc>
          <w:tcPr>
            <w:tcW w:w="1000" w:type="pct"/>
          </w:tcPr>
          <w:p w14:paraId="35A5DA08" w14:textId="77777777" w:rsidR="00DB7212" w:rsidRDefault="00DB7212" w:rsidP="00EA5CD1">
            <w:pPr>
              <w:spacing w:before="0" w:line="276" w:lineRule="auto"/>
            </w:pPr>
            <w:r>
              <w:t>10 s</w:t>
            </w:r>
          </w:p>
        </w:tc>
      </w:tr>
      <w:tr w:rsidR="00DB7212" w14:paraId="3B419820" w14:textId="77777777" w:rsidTr="00DB7212">
        <w:tc>
          <w:tcPr>
            <w:tcW w:w="1000" w:type="pct"/>
          </w:tcPr>
          <w:p w14:paraId="3C2797B5" w14:textId="77777777" w:rsidR="00DB7212" w:rsidRDefault="00DB7212" w:rsidP="00EA5CD1">
            <w:pPr>
              <w:spacing w:before="0" w:line="276" w:lineRule="auto"/>
            </w:pPr>
            <w:r>
              <w:rPr>
                <w:noProof/>
                <w:lang w:eastAsia="en-GB"/>
              </w:rPr>
              <w:drawing>
                <wp:inline distT="0" distB="0" distL="0" distR="0" wp14:anchorId="27FC38F9" wp14:editId="12227C9B">
                  <wp:extent cx="982061" cy="736600"/>
                  <wp:effectExtent l="0" t="0" r="8890" b="635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st0074.tif"/>
                          <pic:cNvPicPr/>
                        </pic:nvPicPr>
                        <pic:blipFill>
                          <a:blip r:embed="rId290" cstate="print">
                            <a:extLst>
                              <a:ext uri="{28A0092B-C50C-407E-A947-70E740481C1C}">
                                <a14:useLocalDpi xmlns:a14="http://schemas.microsoft.com/office/drawing/2010/main" val="0"/>
                              </a:ext>
                            </a:extLst>
                          </a:blip>
                          <a:stretch>
                            <a:fillRect/>
                          </a:stretch>
                        </pic:blipFill>
                        <pic:spPr>
                          <a:xfrm>
                            <a:off x="0" y="0"/>
                            <a:ext cx="988585" cy="741494"/>
                          </a:xfrm>
                          <a:prstGeom prst="rect">
                            <a:avLst/>
                          </a:prstGeom>
                        </pic:spPr>
                      </pic:pic>
                    </a:graphicData>
                  </a:graphic>
                </wp:inline>
              </w:drawing>
            </w:r>
          </w:p>
        </w:tc>
        <w:tc>
          <w:tcPr>
            <w:tcW w:w="1000" w:type="pct"/>
          </w:tcPr>
          <w:p w14:paraId="55F3C262" w14:textId="77777777" w:rsidR="00DB7212" w:rsidRDefault="00DB7212" w:rsidP="00EA5CD1">
            <w:pPr>
              <w:spacing w:before="0" w:line="276" w:lineRule="auto"/>
            </w:pPr>
            <w:r>
              <w:rPr>
                <w:noProof/>
                <w:lang w:eastAsia="en-GB"/>
              </w:rPr>
              <w:drawing>
                <wp:inline distT="0" distB="0" distL="0" distR="0" wp14:anchorId="5012F91C" wp14:editId="02EB86DC">
                  <wp:extent cx="994760" cy="74612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st0075.tif"/>
                          <pic:cNvPicPr/>
                        </pic:nvPicPr>
                        <pic:blipFill>
                          <a:blip r:embed="rId291" cstate="print">
                            <a:extLst>
                              <a:ext uri="{28A0092B-C50C-407E-A947-70E740481C1C}">
                                <a14:useLocalDpi xmlns:a14="http://schemas.microsoft.com/office/drawing/2010/main" val="0"/>
                              </a:ext>
                            </a:extLst>
                          </a:blip>
                          <a:stretch>
                            <a:fillRect/>
                          </a:stretch>
                        </pic:blipFill>
                        <pic:spPr>
                          <a:xfrm>
                            <a:off x="0" y="0"/>
                            <a:ext cx="996190" cy="747197"/>
                          </a:xfrm>
                          <a:prstGeom prst="rect">
                            <a:avLst/>
                          </a:prstGeom>
                        </pic:spPr>
                      </pic:pic>
                    </a:graphicData>
                  </a:graphic>
                </wp:inline>
              </w:drawing>
            </w:r>
          </w:p>
        </w:tc>
        <w:tc>
          <w:tcPr>
            <w:tcW w:w="1000" w:type="pct"/>
          </w:tcPr>
          <w:p w14:paraId="03751C52" w14:textId="77777777" w:rsidR="00DB7212" w:rsidRDefault="00DB7212" w:rsidP="00EA5CD1">
            <w:pPr>
              <w:spacing w:before="0" w:line="276" w:lineRule="auto"/>
            </w:pPr>
            <w:r>
              <w:rPr>
                <w:noProof/>
                <w:lang w:eastAsia="en-GB"/>
              </w:rPr>
              <w:drawing>
                <wp:inline distT="0" distB="0" distL="0" distR="0" wp14:anchorId="20A157AD" wp14:editId="68AD52B4">
                  <wp:extent cx="988060" cy="741100"/>
                  <wp:effectExtent l="0" t="0" r="254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st0076.tif"/>
                          <pic:cNvPicPr/>
                        </pic:nvPicPr>
                        <pic:blipFill>
                          <a:blip r:embed="rId292" cstate="print">
                            <a:extLst>
                              <a:ext uri="{28A0092B-C50C-407E-A947-70E740481C1C}">
                                <a14:useLocalDpi xmlns:a14="http://schemas.microsoft.com/office/drawing/2010/main" val="0"/>
                              </a:ext>
                            </a:extLst>
                          </a:blip>
                          <a:stretch>
                            <a:fillRect/>
                          </a:stretch>
                        </pic:blipFill>
                        <pic:spPr>
                          <a:xfrm>
                            <a:off x="0" y="0"/>
                            <a:ext cx="995749" cy="746867"/>
                          </a:xfrm>
                          <a:prstGeom prst="rect">
                            <a:avLst/>
                          </a:prstGeom>
                        </pic:spPr>
                      </pic:pic>
                    </a:graphicData>
                  </a:graphic>
                </wp:inline>
              </w:drawing>
            </w:r>
          </w:p>
        </w:tc>
        <w:tc>
          <w:tcPr>
            <w:tcW w:w="1000" w:type="pct"/>
          </w:tcPr>
          <w:p w14:paraId="3ECC2CC9" w14:textId="77777777" w:rsidR="00DB7212" w:rsidRDefault="00DB7212" w:rsidP="00EA5CD1">
            <w:pPr>
              <w:spacing w:before="0" w:line="276" w:lineRule="auto"/>
            </w:pPr>
            <w:r>
              <w:rPr>
                <w:noProof/>
                <w:lang w:eastAsia="en-GB"/>
              </w:rPr>
              <w:drawing>
                <wp:inline distT="0" distB="0" distL="0" distR="0" wp14:anchorId="5C4A9F7A" wp14:editId="35D4EE3A">
                  <wp:extent cx="982061" cy="736600"/>
                  <wp:effectExtent l="0" t="0" r="8890" b="635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est0077.tif"/>
                          <pic:cNvPicPr/>
                        </pic:nvPicPr>
                        <pic:blipFill>
                          <a:blip r:embed="rId293" cstate="print">
                            <a:extLst>
                              <a:ext uri="{28A0092B-C50C-407E-A947-70E740481C1C}">
                                <a14:useLocalDpi xmlns:a14="http://schemas.microsoft.com/office/drawing/2010/main" val="0"/>
                              </a:ext>
                            </a:extLst>
                          </a:blip>
                          <a:stretch>
                            <a:fillRect/>
                          </a:stretch>
                        </pic:blipFill>
                        <pic:spPr>
                          <a:xfrm>
                            <a:off x="0" y="0"/>
                            <a:ext cx="986966" cy="740279"/>
                          </a:xfrm>
                          <a:prstGeom prst="rect">
                            <a:avLst/>
                          </a:prstGeom>
                        </pic:spPr>
                      </pic:pic>
                    </a:graphicData>
                  </a:graphic>
                </wp:inline>
              </w:drawing>
            </w:r>
          </w:p>
        </w:tc>
        <w:tc>
          <w:tcPr>
            <w:tcW w:w="1000" w:type="pct"/>
          </w:tcPr>
          <w:p w14:paraId="39DF014C" w14:textId="77777777" w:rsidR="00DB7212" w:rsidRDefault="00DB7212" w:rsidP="00EA5CD1">
            <w:pPr>
              <w:spacing w:before="0" w:line="276" w:lineRule="auto"/>
            </w:pPr>
            <w:r>
              <w:rPr>
                <w:noProof/>
                <w:lang w:eastAsia="en-GB"/>
              </w:rPr>
              <w:drawing>
                <wp:inline distT="0" distB="0" distL="0" distR="0" wp14:anchorId="44C3F7EB" wp14:editId="2D0ACBD6">
                  <wp:extent cx="982061" cy="736600"/>
                  <wp:effectExtent l="0" t="0" r="8890" b="635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est0078.tif"/>
                          <pic:cNvPicPr/>
                        </pic:nvPicPr>
                        <pic:blipFill>
                          <a:blip r:embed="rId294" cstate="print">
                            <a:extLst>
                              <a:ext uri="{28A0092B-C50C-407E-A947-70E740481C1C}">
                                <a14:useLocalDpi xmlns:a14="http://schemas.microsoft.com/office/drawing/2010/main" val="0"/>
                              </a:ext>
                            </a:extLst>
                          </a:blip>
                          <a:stretch>
                            <a:fillRect/>
                          </a:stretch>
                        </pic:blipFill>
                        <pic:spPr>
                          <a:xfrm>
                            <a:off x="0" y="0"/>
                            <a:ext cx="991851" cy="743943"/>
                          </a:xfrm>
                          <a:prstGeom prst="rect">
                            <a:avLst/>
                          </a:prstGeom>
                        </pic:spPr>
                      </pic:pic>
                    </a:graphicData>
                  </a:graphic>
                </wp:inline>
              </w:drawing>
            </w:r>
          </w:p>
        </w:tc>
      </w:tr>
    </w:tbl>
    <w:p w14:paraId="5E75E375" w14:textId="760064C0" w:rsidR="00DB7212" w:rsidRDefault="00DB7212" w:rsidP="00EA5CD1">
      <w:pPr>
        <w:spacing w:line="276" w:lineRule="auto"/>
      </w:pPr>
      <w:bookmarkStart w:id="559" w:name="_Ref450657313"/>
      <w:bookmarkStart w:id="560" w:name="_Toc474686696"/>
      <w:r>
        <w:t xml:space="preserve">Figure </w:t>
      </w:r>
      <w:fldSimple w:instr=" STYLEREF 1 \s ">
        <w:r w:rsidR="005D3AE0">
          <w:rPr>
            <w:noProof/>
          </w:rPr>
          <w:t>7</w:t>
        </w:r>
      </w:fldSimple>
      <w:r w:rsidR="00F02E7D">
        <w:noBreakHyphen/>
      </w:r>
      <w:fldSimple w:instr=" SEQ Figure \* ARABIC \s 1 ">
        <w:r w:rsidR="005D3AE0">
          <w:rPr>
            <w:noProof/>
          </w:rPr>
          <w:t>31</w:t>
        </w:r>
      </w:fldSimple>
      <w:bookmarkEnd w:id="559"/>
      <w:r>
        <w:t>.  Initial 250 μm glass ballotini mixing pilot test, continuous flow, 2.96x10</w:t>
      </w:r>
      <w:r w:rsidRPr="00703AC5">
        <w:rPr>
          <w:vertAlign w:val="superscript"/>
        </w:rPr>
        <w:t>-3</w:t>
      </w:r>
      <w:r>
        <w:t xml:space="preserve"> m/s, 250 μm, 171 g each colour.</w:t>
      </w:r>
      <w:bookmarkEnd w:id="560"/>
    </w:p>
    <w:p w14:paraId="6BA3E58E" w14:textId="77777777" w:rsidR="00DB7212" w:rsidRDefault="00DB7212" w:rsidP="00EA5CD1">
      <w:pPr>
        <w:spacing w:line="276" w:lineRule="auto"/>
      </w:pPr>
    </w:p>
    <w:p w14:paraId="5966C5BA" w14:textId="77777777" w:rsidR="000361FE" w:rsidRDefault="000361FE" w:rsidP="00EA5CD1">
      <w:pPr>
        <w:spacing w:line="276" w:lineRule="auto"/>
      </w:pPr>
    </w:p>
    <w:p w14:paraId="56BC4730" w14:textId="77777777" w:rsidR="000361FE" w:rsidRDefault="000361FE" w:rsidP="00EA5CD1">
      <w:pPr>
        <w:spacing w:line="276" w:lineRule="auto"/>
      </w:pPr>
    </w:p>
    <w:p w14:paraId="1003D561" w14:textId="77777777" w:rsidR="000361FE" w:rsidRDefault="000361FE" w:rsidP="00EA5CD1">
      <w:pPr>
        <w:spacing w:line="276" w:lineRule="auto"/>
      </w:pPr>
    </w:p>
    <w:p w14:paraId="7E1DB503" w14:textId="77777777" w:rsidR="000361FE" w:rsidRDefault="000361FE" w:rsidP="00EA5CD1">
      <w:pPr>
        <w:spacing w:line="276" w:lineRule="auto"/>
      </w:pPr>
    </w:p>
    <w:p w14:paraId="54B63EEE" w14:textId="77777777" w:rsidR="000361FE" w:rsidRDefault="000361FE" w:rsidP="00EA5CD1">
      <w:pPr>
        <w:spacing w:line="276" w:lineRule="auto"/>
      </w:pPr>
    </w:p>
    <w:p w14:paraId="6E9920A0" w14:textId="77777777" w:rsidR="000361FE" w:rsidRDefault="000361FE" w:rsidP="00EA5CD1">
      <w:pPr>
        <w:spacing w:line="276" w:lineRule="auto"/>
      </w:pPr>
    </w:p>
    <w:p w14:paraId="09AA6190" w14:textId="77777777" w:rsidR="00DB7212" w:rsidRDefault="00DB7212" w:rsidP="00EA5CD1">
      <w:pPr>
        <w:spacing w:line="276" w:lineRule="auto"/>
      </w:pPr>
      <w:r>
        <w:lastRenderedPageBreak/>
        <w:t>a) pulsed f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1842"/>
        <w:gridCol w:w="1842"/>
        <w:gridCol w:w="1858"/>
        <w:gridCol w:w="1858"/>
      </w:tblGrid>
      <w:tr w:rsidR="00DB7212" w14:paraId="15D48700" w14:textId="77777777" w:rsidTr="00DB7212">
        <w:tc>
          <w:tcPr>
            <w:tcW w:w="1803" w:type="dxa"/>
          </w:tcPr>
          <w:p w14:paraId="686D9738" w14:textId="77777777" w:rsidR="00DB7212" w:rsidRDefault="00DB7212" w:rsidP="00EA5CD1">
            <w:pPr>
              <w:spacing w:before="0" w:line="276" w:lineRule="auto"/>
            </w:pPr>
            <w:r>
              <w:t>10 ms</w:t>
            </w:r>
          </w:p>
        </w:tc>
        <w:tc>
          <w:tcPr>
            <w:tcW w:w="1803" w:type="dxa"/>
          </w:tcPr>
          <w:p w14:paraId="4F4F2B3D" w14:textId="77777777" w:rsidR="00DB7212" w:rsidRDefault="00DB7212" w:rsidP="00EA5CD1">
            <w:pPr>
              <w:spacing w:before="0" w:line="276" w:lineRule="auto"/>
            </w:pPr>
            <w:r>
              <w:t>20 ms</w:t>
            </w:r>
          </w:p>
        </w:tc>
        <w:tc>
          <w:tcPr>
            <w:tcW w:w="1803" w:type="dxa"/>
          </w:tcPr>
          <w:p w14:paraId="2B3AB295" w14:textId="77777777" w:rsidR="00DB7212" w:rsidRDefault="00DB7212" w:rsidP="00EA5CD1">
            <w:pPr>
              <w:spacing w:before="0" w:line="276" w:lineRule="auto"/>
            </w:pPr>
            <w:r>
              <w:t>30 ms</w:t>
            </w:r>
          </w:p>
        </w:tc>
        <w:tc>
          <w:tcPr>
            <w:tcW w:w="1803" w:type="dxa"/>
          </w:tcPr>
          <w:p w14:paraId="05E1B56E" w14:textId="77777777" w:rsidR="00DB7212" w:rsidRDefault="00DB7212" w:rsidP="00EA5CD1">
            <w:pPr>
              <w:spacing w:before="0" w:line="276" w:lineRule="auto"/>
            </w:pPr>
            <w:r>
              <w:t>40 ms</w:t>
            </w:r>
          </w:p>
        </w:tc>
        <w:tc>
          <w:tcPr>
            <w:tcW w:w="1804" w:type="dxa"/>
          </w:tcPr>
          <w:p w14:paraId="3EF9F263" w14:textId="77777777" w:rsidR="00DB7212" w:rsidRDefault="00DB7212" w:rsidP="00EA5CD1">
            <w:pPr>
              <w:spacing w:before="0" w:line="276" w:lineRule="auto"/>
            </w:pPr>
            <w:r>
              <w:t>50 ms</w:t>
            </w:r>
          </w:p>
        </w:tc>
      </w:tr>
      <w:tr w:rsidR="00DB7212" w14:paraId="6D3B06AB" w14:textId="77777777" w:rsidTr="00DB7212">
        <w:tc>
          <w:tcPr>
            <w:tcW w:w="1803" w:type="dxa"/>
          </w:tcPr>
          <w:p w14:paraId="154BC5F9" w14:textId="77777777" w:rsidR="00DB7212" w:rsidRDefault="00DB7212" w:rsidP="00EA5CD1">
            <w:pPr>
              <w:spacing w:before="0" w:line="276" w:lineRule="auto"/>
            </w:pPr>
            <w:r>
              <w:rPr>
                <w:noProof/>
                <w:lang w:eastAsia="en-GB"/>
              </w:rPr>
              <w:drawing>
                <wp:inline distT="0" distB="0" distL="0" distR="0" wp14:anchorId="123AA5F0" wp14:editId="6EFCAFD1">
                  <wp:extent cx="1045556" cy="784225"/>
                  <wp:effectExtent l="0" t="0" r="254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est0009.tif"/>
                          <pic:cNvPicPr/>
                        </pic:nvPicPr>
                        <pic:blipFill>
                          <a:blip r:embed="rId295" cstate="print">
                            <a:extLst>
                              <a:ext uri="{28A0092B-C50C-407E-A947-70E740481C1C}">
                                <a14:useLocalDpi xmlns:a14="http://schemas.microsoft.com/office/drawing/2010/main" val="0"/>
                              </a:ext>
                            </a:extLst>
                          </a:blip>
                          <a:stretch>
                            <a:fillRect/>
                          </a:stretch>
                        </pic:blipFill>
                        <pic:spPr>
                          <a:xfrm>
                            <a:off x="0" y="0"/>
                            <a:ext cx="1052739" cy="789613"/>
                          </a:xfrm>
                          <a:prstGeom prst="rect">
                            <a:avLst/>
                          </a:prstGeom>
                        </pic:spPr>
                      </pic:pic>
                    </a:graphicData>
                  </a:graphic>
                </wp:inline>
              </w:drawing>
            </w:r>
          </w:p>
        </w:tc>
        <w:tc>
          <w:tcPr>
            <w:tcW w:w="1803" w:type="dxa"/>
          </w:tcPr>
          <w:p w14:paraId="16F69310" w14:textId="77777777" w:rsidR="00DB7212" w:rsidRDefault="00DB7212" w:rsidP="00EA5CD1">
            <w:pPr>
              <w:spacing w:before="0" w:line="276" w:lineRule="auto"/>
            </w:pPr>
            <w:r>
              <w:rPr>
                <w:noProof/>
                <w:lang w:eastAsia="en-GB"/>
              </w:rPr>
              <w:drawing>
                <wp:inline distT="0" distB="0" distL="0" distR="0" wp14:anchorId="6EF1D7A3" wp14:editId="4EEA8C03">
                  <wp:extent cx="1028700" cy="771582"/>
                  <wp:effectExtent l="0" t="0" r="0"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est0010.tif"/>
                          <pic:cNvPicPr/>
                        </pic:nvPicPr>
                        <pic:blipFill>
                          <a:blip r:embed="rId296" cstate="print">
                            <a:extLst>
                              <a:ext uri="{28A0092B-C50C-407E-A947-70E740481C1C}">
                                <a14:useLocalDpi xmlns:a14="http://schemas.microsoft.com/office/drawing/2010/main" val="0"/>
                              </a:ext>
                            </a:extLst>
                          </a:blip>
                          <a:stretch>
                            <a:fillRect/>
                          </a:stretch>
                        </pic:blipFill>
                        <pic:spPr>
                          <a:xfrm>
                            <a:off x="0" y="0"/>
                            <a:ext cx="1049143" cy="786915"/>
                          </a:xfrm>
                          <a:prstGeom prst="rect">
                            <a:avLst/>
                          </a:prstGeom>
                        </pic:spPr>
                      </pic:pic>
                    </a:graphicData>
                  </a:graphic>
                </wp:inline>
              </w:drawing>
            </w:r>
          </w:p>
        </w:tc>
        <w:tc>
          <w:tcPr>
            <w:tcW w:w="1803" w:type="dxa"/>
          </w:tcPr>
          <w:p w14:paraId="0C7489BC" w14:textId="77777777" w:rsidR="00DB7212" w:rsidRDefault="00DB7212" w:rsidP="00EA5CD1">
            <w:pPr>
              <w:spacing w:before="0" w:line="276" w:lineRule="auto"/>
            </w:pPr>
            <w:r>
              <w:rPr>
                <w:noProof/>
                <w:lang w:eastAsia="en-GB"/>
              </w:rPr>
              <w:drawing>
                <wp:inline distT="0" distB="0" distL="0" distR="0" wp14:anchorId="170A3C6A" wp14:editId="7EBC6281">
                  <wp:extent cx="1026160" cy="769677"/>
                  <wp:effectExtent l="0" t="0" r="254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est0011.tif"/>
                          <pic:cNvPicPr/>
                        </pic:nvPicPr>
                        <pic:blipFill>
                          <a:blip r:embed="rId297" cstate="print">
                            <a:extLst>
                              <a:ext uri="{28A0092B-C50C-407E-A947-70E740481C1C}">
                                <a14:useLocalDpi xmlns:a14="http://schemas.microsoft.com/office/drawing/2010/main" val="0"/>
                              </a:ext>
                            </a:extLst>
                          </a:blip>
                          <a:stretch>
                            <a:fillRect/>
                          </a:stretch>
                        </pic:blipFill>
                        <pic:spPr>
                          <a:xfrm>
                            <a:off x="0" y="0"/>
                            <a:ext cx="1034557" cy="775975"/>
                          </a:xfrm>
                          <a:prstGeom prst="rect">
                            <a:avLst/>
                          </a:prstGeom>
                        </pic:spPr>
                      </pic:pic>
                    </a:graphicData>
                  </a:graphic>
                </wp:inline>
              </w:drawing>
            </w:r>
          </w:p>
        </w:tc>
        <w:tc>
          <w:tcPr>
            <w:tcW w:w="1803" w:type="dxa"/>
          </w:tcPr>
          <w:p w14:paraId="6DD49842" w14:textId="77777777" w:rsidR="00DB7212" w:rsidRDefault="00DB7212" w:rsidP="00EA5CD1">
            <w:pPr>
              <w:spacing w:before="0" w:line="276" w:lineRule="auto"/>
            </w:pPr>
            <w:r>
              <w:rPr>
                <w:noProof/>
                <w:lang w:eastAsia="en-GB"/>
              </w:rPr>
              <w:drawing>
                <wp:inline distT="0" distB="0" distL="0" distR="0" wp14:anchorId="1C1BF151" wp14:editId="77056D0A">
                  <wp:extent cx="1035685" cy="776821"/>
                  <wp:effectExtent l="0" t="0" r="0" b="444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st0012.tif"/>
                          <pic:cNvPicPr/>
                        </pic:nvPicPr>
                        <pic:blipFill>
                          <a:blip r:embed="rId298" cstate="print">
                            <a:extLst>
                              <a:ext uri="{28A0092B-C50C-407E-A947-70E740481C1C}">
                                <a14:useLocalDpi xmlns:a14="http://schemas.microsoft.com/office/drawing/2010/main" val="0"/>
                              </a:ext>
                            </a:extLst>
                          </a:blip>
                          <a:stretch>
                            <a:fillRect/>
                          </a:stretch>
                        </pic:blipFill>
                        <pic:spPr>
                          <a:xfrm>
                            <a:off x="0" y="0"/>
                            <a:ext cx="1042166" cy="781682"/>
                          </a:xfrm>
                          <a:prstGeom prst="rect">
                            <a:avLst/>
                          </a:prstGeom>
                        </pic:spPr>
                      </pic:pic>
                    </a:graphicData>
                  </a:graphic>
                </wp:inline>
              </w:drawing>
            </w:r>
          </w:p>
        </w:tc>
        <w:tc>
          <w:tcPr>
            <w:tcW w:w="1804" w:type="dxa"/>
          </w:tcPr>
          <w:p w14:paraId="0FE20734" w14:textId="77777777" w:rsidR="00DB7212" w:rsidRDefault="00DB7212" w:rsidP="00EA5CD1">
            <w:pPr>
              <w:spacing w:before="0" w:line="276" w:lineRule="auto"/>
            </w:pPr>
            <w:r>
              <w:rPr>
                <w:noProof/>
                <w:lang w:eastAsia="en-GB"/>
              </w:rPr>
              <w:drawing>
                <wp:inline distT="0" distB="0" distL="0" distR="0" wp14:anchorId="263516D0" wp14:editId="5DB8FEE8">
                  <wp:extent cx="1016635" cy="762533"/>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est0013.tif"/>
                          <pic:cNvPicPr/>
                        </pic:nvPicPr>
                        <pic:blipFill>
                          <a:blip r:embed="rId299" cstate="print">
                            <a:extLst>
                              <a:ext uri="{28A0092B-C50C-407E-A947-70E740481C1C}">
                                <a14:useLocalDpi xmlns:a14="http://schemas.microsoft.com/office/drawing/2010/main" val="0"/>
                              </a:ext>
                            </a:extLst>
                          </a:blip>
                          <a:stretch>
                            <a:fillRect/>
                          </a:stretch>
                        </pic:blipFill>
                        <pic:spPr>
                          <a:xfrm>
                            <a:off x="0" y="0"/>
                            <a:ext cx="1024092" cy="768126"/>
                          </a:xfrm>
                          <a:prstGeom prst="rect">
                            <a:avLst/>
                          </a:prstGeom>
                        </pic:spPr>
                      </pic:pic>
                    </a:graphicData>
                  </a:graphic>
                </wp:inline>
              </w:drawing>
            </w:r>
          </w:p>
        </w:tc>
      </w:tr>
      <w:tr w:rsidR="00DB7212" w14:paraId="5487E2C5" w14:textId="77777777" w:rsidTr="00DB7212">
        <w:tc>
          <w:tcPr>
            <w:tcW w:w="1803" w:type="dxa"/>
          </w:tcPr>
          <w:p w14:paraId="0C7BB17B" w14:textId="77777777" w:rsidR="00DB7212" w:rsidRDefault="00DB7212" w:rsidP="00EA5CD1">
            <w:pPr>
              <w:spacing w:before="0" w:line="276" w:lineRule="auto"/>
            </w:pPr>
            <w:r>
              <w:t>60 ms</w:t>
            </w:r>
          </w:p>
        </w:tc>
        <w:tc>
          <w:tcPr>
            <w:tcW w:w="1803" w:type="dxa"/>
          </w:tcPr>
          <w:p w14:paraId="005469C5" w14:textId="77777777" w:rsidR="00DB7212" w:rsidRDefault="00DB7212" w:rsidP="00EA5CD1">
            <w:pPr>
              <w:spacing w:before="0" w:line="276" w:lineRule="auto"/>
            </w:pPr>
            <w:r>
              <w:t>70 ms</w:t>
            </w:r>
          </w:p>
        </w:tc>
        <w:tc>
          <w:tcPr>
            <w:tcW w:w="1803" w:type="dxa"/>
          </w:tcPr>
          <w:p w14:paraId="416A52E1" w14:textId="77777777" w:rsidR="00DB7212" w:rsidRDefault="00DB7212" w:rsidP="00EA5CD1">
            <w:pPr>
              <w:spacing w:before="0" w:line="276" w:lineRule="auto"/>
            </w:pPr>
            <w:r>
              <w:t>80 ms</w:t>
            </w:r>
          </w:p>
        </w:tc>
        <w:tc>
          <w:tcPr>
            <w:tcW w:w="1803" w:type="dxa"/>
          </w:tcPr>
          <w:p w14:paraId="26FA50F1" w14:textId="77777777" w:rsidR="00DB7212" w:rsidRDefault="00DB7212" w:rsidP="00EA5CD1">
            <w:pPr>
              <w:spacing w:before="0" w:line="276" w:lineRule="auto"/>
            </w:pPr>
            <w:r>
              <w:t>90 ms</w:t>
            </w:r>
          </w:p>
        </w:tc>
        <w:tc>
          <w:tcPr>
            <w:tcW w:w="1804" w:type="dxa"/>
          </w:tcPr>
          <w:p w14:paraId="6BFFEF30" w14:textId="77777777" w:rsidR="00DB7212" w:rsidRDefault="00DB7212" w:rsidP="00EA5CD1">
            <w:pPr>
              <w:spacing w:before="0" w:line="276" w:lineRule="auto"/>
            </w:pPr>
            <w:r>
              <w:t>100 ms</w:t>
            </w:r>
          </w:p>
        </w:tc>
      </w:tr>
      <w:tr w:rsidR="00DB7212" w14:paraId="087059D6" w14:textId="77777777" w:rsidTr="00DB7212">
        <w:tc>
          <w:tcPr>
            <w:tcW w:w="1803" w:type="dxa"/>
          </w:tcPr>
          <w:p w14:paraId="7C1393C7" w14:textId="77777777" w:rsidR="00DB7212" w:rsidRDefault="00DB7212" w:rsidP="00EA5CD1">
            <w:pPr>
              <w:spacing w:before="0" w:line="276" w:lineRule="auto"/>
            </w:pPr>
            <w:r>
              <w:rPr>
                <w:noProof/>
                <w:lang w:eastAsia="en-GB"/>
              </w:rPr>
              <w:drawing>
                <wp:inline distT="0" distB="0" distL="0" distR="0" wp14:anchorId="1D17DFDA" wp14:editId="37F3724E">
                  <wp:extent cx="1112586" cy="834501"/>
                  <wp:effectExtent l="0" t="0" r="0" b="381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est0014.tif"/>
                          <pic:cNvPicPr/>
                        </pic:nvPicPr>
                        <pic:blipFill>
                          <a:blip r:embed="rId300" cstate="print">
                            <a:extLst>
                              <a:ext uri="{28A0092B-C50C-407E-A947-70E740481C1C}">
                                <a14:useLocalDpi xmlns:a14="http://schemas.microsoft.com/office/drawing/2010/main" val="0"/>
                              </a:ext>
                            </a:extLst>
                          </a:blip>
                          <a:stretch>
                            <a:fillRect/>
                          </a:stretch>
                        </pic:blipFill>
                        <pic:spPr>
                          <a:xfrm>
                            <a:off x="0" y="0"/>
                            <a:ext cx="1115115" cy="836398"/>
                          </a:xfrm>
                          <a:prstGeom prst="rect">
                            <a:avLst/>
                          </a:prstGeom>
                        </pic:spPr>
                      </pic:pic>
                    </a:graphicData>
                  </a:graphic>
                </wp:inline>
              </w:drawing>
            </w:r>
          </w:p>
        </w:tc>
        <w:tc>
          <w:tcPr>
            <w:tcW w:w="1803" w:type="dxa"/>
          </w:tcPr>
          <w:p w14:paraId="16192EEF" w14:textId="77777777" w:rsidR="00DB7212" w:rsidRDefault="00DB7212" w:rsidP="00EA5CD1">
            <w:pPr>
              <w:spacing w:before="0" w:line="276" w:lineRule="auto"/>
            </w:pPr>
            <w:r>
              <w:rPr>
                <w:noProof/>
                <w:lang w:eastAsia="en-GB"/>
              </w:rPr>
              <w:drawing>
                <wp:inline distT="0" distB="0" distL="0" distR="0" wp14:anchorId="1174F873" wp14:editId="4F6C0CA6">
                  <wp:extent cx="1112586" cy="834501"/>
                  <wp:effectExtent l="0" t="0" r="0" b="381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est0015.tif"/>
                          <pic:cNvPicPr/>
                        </pic:nvPicPr>
                        <pic:blipFill>
                          <a:blip r:embed="rId301" cstate="print">
                            <a:extLst>
                              <a:ext uri="{28A0092B-C50C-407E-A947-70E740481C1C}">
                                <a14:useLocalDpi xmlns:a14="http://schemas.microsoft.com/office/drawing/2010/main" val="0"/>
                              </a:ext>
                            </a:extLst>
                          </a:blip>
                          <a:stretch>
                            <a:fillRect/>
                          </a:stretch>
                        </pic:blipFill>
                        <pic:spPr>
                          <a:xfrm>
                            <a:off x="0" y="0"/>
                            <a:ext cx="1125473" cy="844167"/>
                          </a:xfrm>
                          <a:prstGeom prst="rect">
                            <a:avLst/>
                          </a:prstGeom>
                        </pic:spPr>
                      </pic:pic>
                    </a:graphicData>
                  </a:graphic>
                </wp:inline>
              </w:drawing>
            </w:r>
          </w:p>
        </w:tc>
        <w:tc>
          <w:tcPr>
            <w:tcW w:w="1803" w:type="dxa"/>
          </w:tcPr>
          <w:p w14:paraId="5F2A4131" w14:textId="77777777" w:rsidR="00DB7212" w:rsidRDefault="00DB7212" w:rsidP="00EA5CD1">
            <w:pPr>
              <w:spacing w:before="0" w:line="276" w:lineRule="auto"/>
            </w:pPr>
            <w:r>
              <w:rPr>
                <w:noProof/>
                <w:lang w:eastAsia="en-GB"/>
              </w:rPr>
              <w:drawing>
                <wp:inline distT="0" distB="0" distL="0" distR="0" wp14:anchorId="7F2E10F8" wp14:editId="254E040A">
                  <wp:extent cx="1112586" cy="834501"/>
                  <wp:effectExtent l="0" t="0" r="0" b="381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est0016.tif"/>
                          <pic:cNvPicPr/>
                        </pic:nvPicPr>
                        <pic:blipFill>
                          <a:blip r:embed="rId302" cstate="print">
                            <a:extLst>
                              <a:ext uri="{28A0092B-C50C-407E-A947-70E740481C1C}">
                                <a14:useLocalDpi xmlns:a14="http://schemas.microsoft.com/office/drawing/2010/main" val="0"/>
                              </a:ext>
                            </a:extLst>
                          </a:blip>
                          <a:stretch>
                            <a:fillRect/>
                          </a:stretch>
                        </pic:blipFill>
                        <pic:spPr>
                          <a:xfrm>
                            <a:off x="0" y="0"/>
                            <a:ext cx="1116413" cy="837371"/>
                          </a:xfrm>
                          <a:prstGeom prst="rect">
                            <a:avLst/>
                          </a:prstGeom>
                        </pic:spPr>
                      </pic:pic>
                    </a:graphicData>
                  </a:graphic>
                </wp:inline>
              </w:drawing>
            </w:r>
          </w:p>
        </w:tc>
        <w:tc>
          <w:tcPr>
            <w:tcW w:w="1803" w:type="dxa"/>
          </w:tcPr>
          <w:p w14:paraId="7313E1BE" w14:textId="77777777" w:rsidR="00DB7212" w:rsidRDefault="00DB7212" w:rsidP="00EA5CD1">
            <w:pPr>
              <w:spacing w:before="0" w:line="276" w:lineRule="auto"/>
            </w:pPr>
            <w:r>
              <w:rPr>
                <w:noProof/>
                <w:lang w:eastAsia="en-GB"/>
              </w:rPr>
              <w:drawing>
                <wp:inline distT="0" distB="0" distL="0" distR="0" wp14:anchorId="3CFDB68B" wp14:editId="6C50D433">
                  <wp:extent cx="1118505" cy="838940"/>
                  <wp:effectExtent l="0" t="0" r="571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est0017.tif"/>
                          <pic:cNvPicPr/>
                        </pic:nvPicPr>
                        <pic:blipFill>
                          <a:blip r:embed="rId303" cstate="print">
                            <a:extLst>
                              <a:ext uri="{28A0092B-C50C-407E-A947-70E740481C1C}">
                                <a14:useLocalDpi xmlns:a14="http://schemas.microsoft.com/office/drawing/2010/main" val="0"/>
                              </a:ext>
                            </a:extLst>
                          </a:blip>
                          <a:stretch>
                            <a:fillRect/>
                          </a:stretch>
                        </pic:blipFill>
                        <pic:spPr>
                          <a:xfrm>
                            <a:off x="0" y="0"/>
                            <a:ext cx="1129064" cy="846860"/>
                          </a:xfrm>
                          <a:prstGeom prst="rect">
                            <a:avLst/>
                          </a:prstGeom>
                        </pic:spPr>
                      </pic:pic>
                    </a:graphicData>
                  </a:graphic>
                </wp:inline>
              </w:drawing>
            </w:r>
          </w:p>
        </w:tc>
        <w:tc>
          <w:tcPr>
            <w:tcW w:w="1804" w:type="dxa"/>
          </w:tcPr>
          <w:p w14:paraId="5CC83A45" w14:textId="77777777" w:rsidR="00DB7212" w:rsidRDefault="00DB7212" w:rsidP="00EA5CD1">
            <w:pPr>
              <w:spacing w:before="0" w:line="276" w:lineRule="auto"/>
            </w:pPr>
            <w:r>
              <w:rPr>
                <w:noProof/>
                <w:lang w:eastAsia="en-GB"/>
              </w:rPr>
              <w:drawing>
                <wp:inline distT="0" distB="0" distL="0" distR="0" wp14:anchorId="73E9A355" wp14:editId="652BE8FD">
                  <wp:extent cx="1118499" cy="838937"/>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t0018.tif"/>
                          <pic:cNvPicPr/>
                        </pic:nvPicPr>
                        <pic:blipFill>
                          <a:blip r:embed="rId304" cstate="print">
                            <a:extLst>
                              <a:ext uri="{28A0092B-C50C-407E-A947-70E740481C1C}">
                                <a14:useLocalDpi xmlns:a14="http://schemas.microsoft.com/office/drawing/2010/main" val="0"/>
                              </a:ext>
                            </a:extLst>
                          </a:blip>
                          <a:stretch>
                            <a:fillRect/>
                          </a:stretch>
                        </pic:blipFill>
                        <pic:spPr>
                          <a:xfrm>
                            <a:off x="0" y="0"/>
                            <a:ext cx="1121187" cy="840953"/>
                          </a:xfrm>
                          <a:prstGeom prst="rect">
                            <a:avLst/>
                          </a:prstGeom>
                        </pic:spPr>
                      </pic:pic>
                    </a:graphicData>
                  </a:graphic>
                </wp:inline>
              </w:drawing>
            </w:r>
          </w:p>
        </w:tc>
      </w:tr>
    </w:tbl>
    <w:p w14:paraId="59332861" w14:textId="77777777" w:rsidR="00DB7212" w:rsidRDefault="00DB7212" w:rsidP="00EA5CD1">
      <w:pPr>
        <w:spacing w:line="276" w:lineRule="auto"/>
      </w:pPr>
      <w:r>
        <w:t>b) continuous f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6"/>
        <w:gridCol w:w="1806"/>
        <w:gridCol w:w="1866"/>
        <w:gridCol w:w="1815"/>
        <w:gridCol w:w="1817"/>
      </w:tblGrid>
      <w:tr w:rsidR="00DB7212" w14:paraId="0487F4E9" w14:textId="77777777" w:rsidTr="000B29A5">
        <w:tc>
          <w:tcPr>
            <w:tcW w:w="1806" w:type="dxa"/>
          </w:tcPr>
          <w:p w14:paraId="1AA0EF93" w14:textId="77777777" w:rsidR="00DB7212" w:rsidRDefault="00DB7212" w:rsidP="00EA5CD1">
            <w:pPr>
              <w:spacing w:before="0" w:line="276" w:lineRule="auto"/>
            </w:pPr>
            <w:r>
              <w:t>5 ms</w:t>
            </w:r>
          </w:p>
        </w:tc>
        <w:tc>
          <w:tcPr>
            <w:tcW w:w="1806" w:type="dxa"/>
          </w:tcPr>
          <w:p w14:paraId="2B13A82E" w14:textId="77777777" w:rsidR="00DB7212" w:rsidRDefault="00DB7212" w:rsidP="00EA5CD1">
            <w:pPr>
              <w:spacing w:before="0" w:line="276" w:lineRule="auto"/>
            </w:pPr>
            <w:r>
              <w:t>10 ms</w:t>
            </w:r>
          </w:p>
        </w:tc>
        <w:tc>
          <w:tcPr>
            <w:tcW w:w="1866" w:type="dxa"/>
          </w:tcPr>
          <w:p w14:paraId="2C27B505" w14:textId="77777777" w:rsidR="00DB7212" w:rsidRDefault="00DB7212" w:rsidP="00EA5CD1">
            <w:pPr>
              <w:spacing w:before="0" w:line="276" w:lineRule="auto"/>
            </w:pPr>
            <w:r>
              <w:t>15 ms</w:t>
            </w:r>
          </w:p>
        </w:tc>
        <w:tc>
          <w:tcPr>
            <w:tcW w:w="1815" w:type="dxa"/>
          </w:tcPr>
          <w:p w14:paraId="0A583F29" w14:textId="77777777" w:rsidR="00DB7212" w:rsidRDefault="00DB7212" w:rsidP="00EA5CD1">
            <w:pPr>
              <w:spacing w:before="0" w:line="276" w:lineRule="auto"/>
            </w:pPr>
            <w:r>
              <w:t>20 ms</w:t>
            </w:r>
          </w:p>
        </w:tc>
        <w:tc>
          <w:tcPr>
            <w:tcW w:w="1817" w:type="dxa"/>
          </w:tcPr>
          <w:p w14:paraId="767BC02A" w14:textId="77777777" w:rsidR="00DB7212" w:rsidRDefault="00DB7212" w:rsidP="00EA5CD1">
            <w:pPr>
              <w:spacing w:before="0" w:line="276" w:lineRule="auto"/>
            </w:pPr>
            <w:r>
              <w:t>25 ms</w:t>
            </w:r>
          </w:p>
        </w:tc>
      </w:tr>
      <w:tr w:rsidR="00DB7212" w14:paraId="02B93E80" w14:textId="77777777" w:rsidTr="000B29A5">
        <w:tc>
          <w:tcPr>
            <w:tcW w:w="1806" w:type="dxa"/>
          </w:tcPr>
          <w:p w14:paraId="6ECB469D" w14:textId="77777777" w:rsidR="00DB7212" w:rsidRDefault="00DB7212" w:rsidP="00EA5CD1">
            <w:pPr>
              <w:spacing w:before="0" w:line="276" w:lineRule="auto"/>
            </w:pPr>
            <w:r>
              <w:rPr>
                <w:noProof/>
                <w:lang w:eastAsia="en-GB"/>
              </w:rPr>
              <w:drawing>
                <wp:inline distT="0" distB="0" distL="0" distR="0" wp14:anchorId="60962E84" wp14:editId="7C835A69">
                  <wp:extent cx="999840" cy="74993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low test0081.tif"/>
                          <pic:cNvPicPr/>
                        </pic:nvPicPr>
                        <pic:blipFill>
                          <a:blip r:embed="rId305" cstate="print">
                            <a:extLst>
                              <a:ext uri="{28A0092B-C50C-407E-A947-70E740481C1C}">
                                <a14:useLocalDpi xmlns:a14="http://schemas.microsoft.com/office/drawing/2010/main" val="0"/>
                              </a:ext>
                            </a:extLst>
                          </a:blip>
                          <a:stretch>
                            <a:fillRect/>
                          </a:stretch>
                        </pic:blipFill>
                        <pic:spPr>
                          <a:xfrm>
                            <a:off x="0" y="0"/>
                            <a:ext cx="1006459" cy="754900"/>
                          </a:xfrm>
                          <a:prstGeom prst="rect">
                            <a:avLst/>
                          </a:prstGeom>
                        </pic:spPr>
                      </pic:pic>
                    </a:graphicData>
                  </a:graphic>
                </wp:inline>
              </w:drawing>
            </w:r>
          </w:p>
        </w:tc>
        <w:tc>
          <w:tcPr>
            <w:tcW w:w="1806" w:type="dxa"/>
          </w:tcPr>
          <w:p w14:paraId="0760E92E" w14:textId="77777777" w:rsidR="00DB7212" w:rsidRDefault="00DB7212" w:rsidP="00EA5CD1">
            <w:pPr>
              <w:spacing w:before="0" w:line="276" w:lineRule="auto"/>
            </w:pPr>
            <w:r>
              <w:rPr>
                <w:noProof/>
                <w:lang w:eastAsia="en-GB"/>
              </w:rPr>
              <w:drawing>
                <wp:inline distT="0" distB="0" distL="0" distR="0" wp14:anchorId="563073E4" wp14:editId="1BDAD483">
                  <wp:extent cx="1000125" cy="750149"/>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low test0082.tif"/>
                          <pic:cNvPicPr/>
                        </pic:nvPicPr>
                        <pic:blipFill>
                          <a:blip r:embed="rId306" cstate="print">
                            <a:extLst>
                              <a:ext uri="{28A0092B-C50C-407E-A947-70E740481C1C}">
                                <a14:useLocalDpi xmlns:a14="http://schemas.microsoft.com/office/drawing/2010/main" val="0"/>
                              </a:ext>
                            </a:extLst>
                          </a:blip>
                          <a:stretch>
                            <a:fillRect/>
                          </a:stretch>
                        </pic:blipFill>
                        <pic:spPr>
                          <a:xfrm>
                            <a:off x="0" y="0"/>
                            <a:ext cx="1007223" cy="755473"/>
                          </a:xfrm>
                          <a:prstGeom prst="rect">
                            <a:avLst/>
                          </a:prstGeom>
                        </pic:spPr>
                      </pic:pic>
                    </a:graphicData>
                  </a:graphic>
                </wp:inline>
              </w:drawing>
            </w:r>
          </w:p>
        </w:tc>
        <w:tc>
          <w:tcPr>
            <w:tcW w:w="1866" w:type="dxa"/>
          </w:tcPr>
          <w:p w14:paraId="2BDE2BCE" w14:textId="77777777" w:rsidR="00DB7212" w:rsidRDefault="00DB7212" w:rsidP="00EA5CD1">
            <w:pPr>
              <w:spacing w:before="0" w:line="276" w:lineRule="auto"/>
            </w:pPr>
            <w:r>
              <w:rPr>
                <w:noProof/>
                <w:lang w:eastAsia="en-GB"/>
              </w:rPr>
              <w:drawing>
                <wp:inline distT="0" distB="0" distL="0" distR="0" wp14:anchorId="35176189" wp14:editId="5D05843B">
                  <wp:extent cx="1041325" cy="781050"/>
                  <wp:effectExtent l="0" t="0" r="698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low test0083.tif"/>
                          <pic:cNvPicPr/>
                        </pic:nvPicPr>
                        <pic:blipFill>
                          <a:blip r:embed="rId307" cstate="print">
                            <a:extLst>
                              <a:ext uri="{28A0092B-C50C-407E-A947-70E740481C1C}">
                                <a14:useLocalDpi xmlns:a14="http://schemas.microsoft.com/office/drawing/2010/main" val="0"/>
                              </a:ext>
                            </a:extLst>
                          </a:blip>
                          <a:stretch>
                            <a:fillRect/>
                          </a:stretch>
                        </pic:blipFill>
                        <pic:spPr>
                          <a:xfrm>
                            <a:off x="0" y="0"/>
                            <a:ext cx="1049096" cy="786879"/>
                          </a:xfrm>
                          <a:prstGeom prst="rect">
                            <a:avLst/>
                          </a:prstGeom>
                        </pic:spPr>
                      </pic:pic>
                    </a:graphicData>
                  </a:graphic>
                </wp:inline>
              </w:drawing>
            </w:r>
          </w:p>
        </w:tc>
        <w:tc>
          <w:tcPr>
            <w:tcW w:w="1815" w:type="dxa"/>
          </w:tcPr>
          <w:p w14:paraId="05434A1E" w14:textId="77777777" w:rsidR="00DB7212" w:rsidRDefault="00DB7212" w:rsidP="00EA5CD1">
            <w:pPr>
              <w:spacing w:before="0" w:line="276" w:lineRule="auto"/>
            </w:pPr>
            <w:r>
              <w:rPr>
                <w:noProof/>
                <w:lang w:eastAsia="en-GB"/>
              </w:rPr>
              <w:drawing>
                <wp:inline distT="0" distB="0" distL="0" distR="0" wp14:anchorId="37AEC5DE" wp14:editId="46E9A7D8">
                  <wp:extent cx="1015926" cy="76200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low test0084.tif"/>
                          <pic:cNvPicPr/>
                        </pic:nvPicPr>
                        <pic:blipFill>
                          <a:blip r:embed="rId308" cstate="print">
                            <a:extLst>
                              <a:ext uri="{28A0092B-C50C-407E-A947-70E740481C1C}">
                                <a14:useLocalDpi xmlns:a14="http://schemas.microsoft.com/office/drawing/2010/main" val="0"/>
                              </a:ext>
                            </a:extLst>
                          </a:blip>
                          <a:stretch>
                            <a:fillRect/>
                          </a:stretch>
                        </pic:blipFill>
                        <pic:spPr>
                          <a:xfrm>
                            <a:off x="0" y="0"/>
                            <a:ext cx="1019488" cy="764672"/>
                          </a:xfrm>
                          <a:prstGeom prst="rect">
                            <a:avLst/>
                          </a:prstGeom>
                        </pic:spPr>
                      </pic:pic>
                    </a:graphicData>
                  </a:graphic>
                </wp:inline>
              </w:drawing>
            </w:r>
          </w:p>
        </w:tc>
        <w:tc>
          <w:tcPr>
            <w:tcW w:w="1817" w:type="dxa"/>
          </w:tcPr>
          <w:p w14:paraId="017F10EE" w14:textId="77777777" w:rsidR="00DB7212" w:rsidRDefault="00DB7212" w:rsidP="00EA5CD1">
            <w:pPr>
              <w:spacing w:before="0" w:line="276" w:lineRule="auto"/>
            </w:pPr>
            <w:r>
              <w:rPr>
                <w:noProof/>
                <w:lang w:eastAsia="en-GB"/>
              </w:rPr>
              <w:drawing>
                <wp:inline distT="0" distB="0" distL="0" distR="0" wp14:anchorId="0CD8ED47" wp14:editId="79136E2B">
                  <wp:extent cx="1016635" cy="762532"/>
                  <wp:effectExtent l="0" t="0" r="0" b="0"/>
                  <wp:docPr id="9088" name="Picture 9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low test0085.tif"/>
                          <pic:cNvPicPr/>
                        </pic:nvPicPr>
                        <pic:blipFill>
                          <a:blip r:embed="rId309" cstate="print">
                            <a:extLst>
                              <a:ext uri="{28A0092B-C50C-407E-A947-70E740481C1C}">
                                <a14:useLocalDpi xmlns:a14="http://schemas.microsoft.com/office/drawing/2010/main" val="0"/>
                              </a:ext>
                            </a:extLst>
                          </a:blip>
                          <a:stretch>
                            <a:fillRect/>
                          </a:stretch>
                        </pic:blipFill>
                        <pic:spPr>
                          <a:xfrm>
                            <a:off x="0" y="0"/>
                            <a:ext cx="1024739" cy="768610"/>
                          </a:xfrm>
                          <a:prstGeom prst="rect">
                            <a:avLst/>
                          </a:prstGeom>
                        </pic:spPr>
                      </pic:pic>
                    </a:graphicData>
                  </a:graphic>
                </wp:inline>
              </w:drawing>
            </w:r>
          </w:p>
        </w:tc>
      </w:tr>
      <w:tr w:rsidR="00DB7212" w14:paraId="119F26C4" w14:textId="77777777" w:rsidTr="000B29A5">
        <w:tc>
          <w:tcPr>
            <w:tcW w:w="1806" w:type="dxa"/>
          </w:tcPr>
          <w:p w14:paraId="179F6548" w14:textId="77777777" w:rsidR="00DB7212" w:rsidRDefault="00DB7212" w:rsidP="00EA5CD1">
            <w:pPr>
              <w:spacing w:before="0" w:line="276" w:lineRule="auto"/>
            </w:pPr>
            <w:r>
              <w:t>160 ms</w:t>
            </w:r>
          </w:p>
        </w:tc>
        <w:tc>
          <w:tcPr>
            <w:tcW w:w="1806" w:type="dxa"/>
          </w:tcPr>
          <w:p w14:paraId="58FD43A5" w14:textId="77777777" w:rsidR="00DB7212" w:rsidRDefault="00DB7212" w:rsidP="00EA5CD1">
            <w:pPr>
              <w:spacing w:before="0" w:line="276" w:lineRule="auto"/>
            </w:pPr>
            <w:r>
              <w:t>165 ms</w:t>
            </w:r>
          </w:p>
        </w:tc>
        <w:tc>
          <w:tcPr>
            <w:tcW w:w="1866" w:type="dxa"/>
          </w:tcPr>
          <w:p w14:paraId="07190340" w14:textId="77777777" w:rsidR="00DB7212" w:rsidRDefault="00DB7212" w:rsidP="00EA5CD1">
            <w:pPr>
              <w:spacing w:before="0" w:line="276" w:lineRule="auto"/>
            </w:pPr>
            <w:r>
              <w:t>170 ms</w:t>
            </w:r>
          </w:p>
        </w:tc>
        <w:tc>
          <w:tcPr>
            <w:tcW w:w="1815" w:type="dxa"/>
          </w:tcPr>
          <w:p w14:paraId="659E5210" w14:textId="77777777" w:rsidR="00DB7212" w:rsidRDefault="00DB7212" w:rsidP="00EA5CD1">
            <w:pPr>
              <w:spacing w:before="0" w:line="276" w:lineRule="auto"/>
            </w:pPr>
            <w:r>
              <w:t>175 ms</w:t>
            </w:r>
          </w:p>
        </w:tc>
        <w:tc>
          <w:tcPr>
            <w:tcW w:w="1817" w:type="dxa"/>
          </w:tcPr>
          <w:p w14:paraId="05BF2946" w14:textId="77777777" w:rsidR="00DB7212" w:rsidRDefault="00DB7212" w:rsidP="00EA5CD1">
            <w:pPr>
              <w:spacing w:before="0" w:line="276" w:lineRule="auto"/>
            </w:pPr>
            <w:r>
              <w:t>180 ms</w:t>
            </w:r>
          </w:p>
        </w:tc>
      </w:tr>
      <w:tr w:rsidR="00DB7212" w14:paraId="0333F88D" w14:textId="77777777" w:rsidTr="000B29A5">
        <w:tc>
          <w:tcPr>
            <w:tcW w:w="1806" w:type="dxa"/>
          </w:tcPr>
          <w:p w14:paraId="219EF9DB" w14:textId="77777777" w:rsidR="00DB7212" w:rsidRDefault="00DB7212" w:rsidP="00EA5CD1">
            <w:pPr>
              <w:spacing w:before="0" w:line="276" w:lineRule="auto"/>
            </w:pPr>
            <w:r>
              <w:rPr>
                <w:noProof/>
                <w:lang w:eastAsia="en-GB"/>
              </w:rPr>
              <w:drawing>
                <wp:inline distT="0" distB="0" distL="0" distR="0" wp14:anchorId="79765C5B" wp14:editId="4CC20F43">
                  <wp:extent cx="1003225" cy="752475"/>
                  <wp:effectExtent l="0" t="0" r="6985" b="0"/>
                  <wp:docPr id="9153" name="Picture 9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low test0112.tif"/>
                          <pic:cNvPicPr/>
                        </pic:nvPicPr>
                        <pic:blipFill>
                          <a:blip r:embed="rId310" cstate="print">
                            <a:extLst>
                              <a:ext uri="{28A0092B-C50C-407E-A947-70E740481C1C}">
                                <a14:useLocalDpi xmlns:a14="http://schemas.microsoft.com/office/drawing/2010/main" val="0"/>
                              </a:ext>
                            </a:extLst>
                          </a:blip>
                          <a:stretch>
                            <a:fillRect/>
                          </a:stretch>
                        </pic:blipFill>
                        <pic:spPr>
                          <a:xfrm>
                            <a:off x="0" y="0"/>
                            <a:ext cx="1007454" cy="755647"/>
                          </a:xfrm>
                          <a:prstGeom prst="rect">
                            <a:avLst/>
                          </a:prstGeom>
                        </pic:spPr>
                      </pic:pic>
                    </a:graphicData>
                  </a:graphic>
                </wp:inline>
              </w:drawing>
            </w:r>
          </w:p>
        </w:tc>
        <w:tc>
          <w:tcPr>
            <w:tcW w:w="1806" w:type="dxa"/>
          </w:tcPr>
          <w:p w14:paraId="6AE4196D" w14:textId="77777777" w:rsidR="00DB7212" w:rsidRDefault="00DB7212" w:rsidP="00EA5CD1">
            <w:pPr>
              <w:spacing w:before="0" w:line="276" w:lineRule="auto"/>
            </w:pPr>
            <w:r>
              <w:rPr>
                <w:noProof/>
                <w:lang w:eastAsia="en-GB"/>
              </w:rPr>
              <w:drawing>
                <wp:inline distT="0" distB="0" distL="0" distR="0" wp14:anchorId="4BD04F16" wp14:editId="1176DF5A">
                  <wp:extent cx="1003228" cy="752475"/>
                  <wp:effectExtent l="0" t="0" r="6985" b="0"/>
                  <wp:docPr id="9154" name="Picture 9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low test0113.tif"/>
                          <pic:cNvPicPr/>
                        </pic:nvPicPr>
                        <pic:blipFill>
                          <a:blip r:embed="rId311" cstate="print">
                            <a:extLst>
                              <a:ext uri="{28A0092B-C50C-407E-A947-70E740481C1C}">
                                <a14:useLocalDpi xmlns:a14="http://schemas.microsoft.com/office/drawing/2010/main" val="0"/>
                              </a:ext>
                            </a:extLst>
                          </a:blip>
                          <a:stretch>
                            <a:fillRect/>
                          </a:stretch>
                        </pic:blipFill>
                        <pic:spPr>
                          <a:xfrm>
                            <a:off x="0" y="0"/>
                            <a:ext cx="1008393" cy="756349"/>
                          </a:xfrm>
                          <a:prstGeom prst="rect">
                            <a:avLst/>
                          </a:prstGeom>
                        </pic:spPr>
                      </pic:pic>
                    </a:graphicData>
                  </a:graphic>
                </wp:inline>
              </w:drawing>
            </w:r>
          </w:p>
        </w:tc>
        <w:tc>
          <w:tcPr>
            <w:tcW w:w="1866" w:type="dxa"/>
          </w:tcPr>
          <w:p w14:paraId="4BB066C1" w14:textId="77777777" w:rsidR="00DB7212" w:rsidRDefault="00DB7212" w:rsidP="00EA5CD1">
            <w:pPr>
              <w:spacing w:before="0" w:line="276" w:lineRule="auto"/>
            </w:pPr>
            <w:r>
              <w:rPr>
                <w:noProof/>
                <w:lang w:eastAsia="en-GB"/>
              </w:rPr>
              <w:drawing>
                <wp:inline distT="0" distB="0" distL="0" distR="0" wp14:anchorId="186349CD" wp14:editId="3413099A">
                  <wp:extent cx="1003225" cy="752475"/>
                  <wp:effectExtent l="0" t="0" r="6985" b="0"/>
                  <wp:docPr id="9155" name="Picture 9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low test0114.tif"/>
                          <pic:cNvPicPr/>
                        </pic:nvPicPr>
                        <pic:blipFill>
                          <a:blip r:embed="rId312" cstate="print">
                            <a:extLst>
                              <a:ext uri="{28A0092B-C50C-407E-A947-70E740481C1C}">
                                <a14:useLocalDpi xmlns:a14="http://schemas.microsoft.com/office/drawing/2010/main" val="0"/>
                              </a:ext>
                            </a:extLst>
                          </a:blip>
                          <a:stretch>
                            <a:fillRect/>
                          </a:stretch>
                        </pic:blipFill>
                        <pic:spPr>
                          <a:xfrm>
                            <a:off x="0" y="0"/>
                            <a:ext cx="1008153" cy="756171"/>
                          </a:xfrm>
                          <a:prstGeom prst="rect">
                            <a:avLst/>
                          </a:prstGeom>
                        </pic:spPr>
                      </pic:pic>
                    </a:graphicData>
                  </a:graphic>
                </wp:inline>
              </w:drawing>
            </w:r>
          </w:p>
        </w:tc>
        <w:tc>
          <w:tcPr>
            <w:tcW w:w="1815" w:type="dxa"/>
          </w:tcPr>
          <w:p w14:paraId="4962D334" w14:textId="77777777" w:rsidR="00DB7212" w:rsidRDefault="00DB7212" w:rsidP="00EA5CD1">
            <w:pPr>
              <w:spacing w:before="0" w:line="276" w:lineRule="auto"/>
            </w:pPr>
            <w:r>
              <w:rPr>
                <w:noProof/>
                <w:lang w:eastAsia="en-GB"/>
              </w:rPr>
              <w:drawing>
                <wp:inline distT="0" distB="0" distL="0" distR="0" wp14:anchorId="59642166" wp14:editId="716238B1">
                  <wp:extent cx="998855" cy="749196"/>
                  <wp:effectExtent l="0" t="0" r="0" b="0"/>
                  <wp:docPr id="9156" name="Picture 9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low test0115.tif"/>
                          <pic:cNvPicPr/>
                        </pic:nvPicPr>
                        <pic:blipFill>
                          <a:blip r:embed="rId313" cstate="print">
                            <a:extLst>
                              <a:ext uri="{28A0092B-C50C-407E-A947-70E740481C1C}">
                                <a14:useLocalDpi xmlns:a14="http://schemas.microsoft.com/office/drawing/2010/main" val="0"/>
                              </a:ext>
                            </a:extLst>
                          </a:blip>
                          <a:stretch>
                            <a:fillRect/>
                          </a:stretch>
                        </pic:blipFill>
                        <pic:spPr>
                          <a:xfrm>
                            <a:off x="0" y="0"/>
                            <a:ext cx="1003794" cy="752901"/>
                          </a:xfrm>
                          <a:prstGeom prst="rect">
                            <a:avLst/>
                          </a:prstGeom>
                        </pic:spPr>
                      </pic:pic>
                    </a:graphicData>
                  </a:graphic>
                </wp:inline>
              </w:drawing>
            </w:r>
          </w:p>
        </w:tc>
        <w:tc>
          <w:tcPr>
            <w:tcW w:w="1817" w:type="dxa"/>
          </w:tcPr>
          <w:p w14:paraId="6F4D4A9A" w14:textId="77777777" w:rsidR="00DB7212" w:rsidRDefault="00DB7212" w:rsidP="00EA5CD1">
            <w:pPr>
              <w:spacing w:before="0" w:line="276" w:lineRule="auto"/>
            </w:pPr>
            <w:r>
              <w:rPr>
                <w:noProof/>
                <w:lang w:eastAsia="en-GB"/>
              </w:rPr>
              <w:drawing>
                <wp:inline distT="0" distB="0" distL="0" distR="0" wp14:anchorId="6025DB0E" wp14:editId="27519290">
                  <wp:extent cx="988060" cy="741101"/>
                  <wp:effectExtent l="0" t="0" r="2540" b="1905"/>
                  <wp:docPr id="9157" name="Picture 9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low test0116.tif"/>
                          <pic:cNvPicPr/>
                        </pic:nvPicPr>
                        <pic:blipFill>
                          <a:blip r:embed="rId314" cstate="print">
                            <a:extLst>
                              <a:ext uri="{28A0092B-C50C-407E-A947-70E740481C1C}">
                                <a14:useLocalDpi xmlns:a14="http://schemas.microsoft.com/office/drawing/2010/main" val="0"/>
                              </a:ext>
                            </a:extLst>
                          </a:blip>
                          <a:stretch>
                            <a:fillRect/>
                          </a:stretch>
                        </pic:blipFill>
                        <pic:spPr>
                          <a:xfrm>
                            <a:off x="0" y="0"/>
                            <a:ext cx="993347" cy="745066"/>
                          </a:xfrm>
                          <a:prstGeom prst="rect">
                            <a:avLst/>
                          </a:prstGeom>
                        </pic:spPr>
                      </pic:pic>
                    </a:graphicData>
                  </a:graphic>
                </wp:inline>
              </w:drawing>
            </w:r>
          </w:p>
        </w:tc>
      </w:tr>
    </w:tbl>
    <w:p w14:paraId="7BD2DD69" w14:textId="7AB852C8" w:rsidR="00DB7212" w:rsidRDefault="00DB7212" w:rsidP="00EA5CD1">
      <w:pPr>
        <w:pStyle w:val="Caption"/>
        <w:spacing w:line="276" w:lineRule="auto"/>
      </w:pPr>
      <w:bookmarkStart w:id="561" w:name="_Ref450658674"/>
      <w:bookmarkStart w:id="562" w:name="_Toc474686697"/>
      <w:r>
        <w:t xml:space="preserve">Figure </w:t>
      </w:r>
      <w:fldSimple w:instr=" STYLEREF 1 \s ">
        <w:r w:rsidR="005D3AE0">
          <w:rPr>
            <w:noProof/>
          </w:rPr>
          <w:t>7</w:t>
        </w:r>
      </w:fldSimple>
      <w:r w:rsidR="00F02E7D">
        <w:noBreakHyphen/>
      </w:r>
      <w:fldSimple w:instr=" SEQ Figure \* ARABIC \s 1 ">
        <w:r w:rsidR="005D3AE0">
          <w:rPr>
            <w:noProof/>
          </w:rPr>
          <w:t>32</w:t>
        </w:r>
      </w:fldSimple>
      <w:bookmarkEnd w:id="561"/>
      <w:r>
        <w:t>.  Glass ballotini mixing test for a) pulsed flow at 2.96x10</w:t>
      </w:r>
      <w:r w:rsidRPr="00703AC5">
        <w:rPr>
          <w:vertAlign w:val="superscript"/>
        </w:rPr>
        <w:t>-3</w:t>
      </w:r>
      <w:r>
        <w:t xml:space="preserve"> m/s and b) continuous flow at 2.56x10</w:t>
      </w:r>
      <w:r w:rsidRPr="00703AC5">
        <w:rPr>
          <w:vertAlign w:val="superscript"/>
        </w:rPr>
        <w:t>-3</w:t>
      </w:r>
      <w:r>
        <w:t xml:space="preserve"> m/s, 250 μm glass ballotini.</w:t>
      </w:r>
      <w:bookmarkEnd w:id="562"/>
    </w:p>
    <w:p w14:paraId="6384FB15" w14:textId="77777777" w:rsidR="00DB7212" w:rsidRDefault="00DB7212" w:rsidP="00EA5CD1">
      <w:pPr>
        <w:spacing w:line="276" w:lineRule="auto"/>
      </w:pPr>
    </w:p>
    <w:p w14:paraId="7FA141CC" w14:textId="4520C8BF" w:rsidR="00DB7212" w:rsidRDefault="00DB7212" w:rsidP="00EA5CD1">
      <w:pPr>
        <w:spacing w:line="276" w:lineRule="auto"/>
      </w:pPr>
      <w:r>
        <w:t>The effect of bed depth was also tested to determine the optimum quantity of beads to film.  A shallow bed of 200 g total particle weight and a deep bed of 400 g total weight were filmed through the course of mixing (</w:t>
      </w:r>
      <w:r>
        <w:fldChar w:fldCharType="begin"/>
      </w:r>
      <w:r>
        <w:instrText xml:space="preserve"> REF _Ref450659996 \h  \* MERGEFORMAT </w:instrText>
      </w:r>
      <w:r>
        <w:fldChar w:fldCharType="separate"/>
      </w:r>
      <w:r w:rsidR="005D3AE0">
        <w:t xml:space="preserve">Figure </w:t>
      </w:r>
      <w:r w:rsidR="005D3AE0">
        <w:rPr>
          <w:noProof/>
        </w:rPr>
        <w:t>7</w:t>
      </w:r>
      <w:r w:rsidR="005D3AE0">
        <w:rPr>
          <w:noProof/>
        </w:rPr>
        <w:noBreakHyphen/>
        <w:t>33</w:t>
      </w:r>
      <w:r>
        <w:fldChar w:fldCharType="end"/>
      </w:r>
      <w:r>
        <w:t xml:space="preserve">).  This showed that deeper beds take longer to mix, and the greater particle weight increased the pressure drop across the bed, increasing gas distribution across the plate and producing more bubble tracks where coloured particles are caught in the wake of a bubble.  For example, in </w:t>
      </w:r>
      <w:r>
        <w:fldChar w:fldCharType="begin"/>
      </w:r>
      <w:r>
        <w:instrText xml:space="preserve"> REF _Ref450659996 \h  \* MERGEFORMAT </w:instrText>
      </w:r>
      <w:r>
        <w:fldChar w:fldCharType="separate"/>
      </w:r>
      <w:r w:rsidR="005D3AE0">
        <w:t xml:space="preserve">Figure </w:t>
      </w:r>
      <w:r w:rsidR="005D3AE0">
        <w:rPr>
          <w:noProof/>
        </w:rPr>
        <w:t>7</w:t>
      </w:r>
      <w:r w:rsidR="005D3AE0">
        <w:rPr>
          <w:noProof/>
        </w:rPr>
        <w:noBreakHyphen/>
        <w:t>33</w:t>
      </w:r>
      <w:r>
        <w:fldChar w:fldCharType="end"/>
      </w:r>
      <w:r>
        <w:t xml:space="preserve"> the shallow bed produced two initial bubble wakes, whilst the deep bed produced four bubble wakes.  As the aim of the mixing study was to compare the effect of high frequency pulsed flow to continuous flow, the deeper bed was preferable as it reduced the effect of bed design and gas distribution.  Finally, a Group A particle was mixed to follow mixing in a non-bubbling regime (</w:t>
      </w:r>
      <w:r>
        <w:fldChar w:fldCharType="begin"/>
      </w:r>
      <w:r>
        <w:instrText xml:space="preserve"> REF _Ref450660590 \h  \* MERGEFORMAT </w:instrText>
      </w:r>
      <w:r>
        <w:fldChar w:fldCharType="separate"/>
      </w:r>
      <w:r w:rsidR="005D3AE0">
        <w:t xml:space="preserve">Figure </w:t>
      </w:r>
      <w:r w:rsidR="005D3AE0">
        <w:rPr>
          <w:noProof/>
        </w:rPr>
        <w:t>7</w:t>
      </w:r>
      <w:r w:rsidR="005D3AE0">
        <w:rPr>
          <w:noProof/>
        </w:rPr>
        <w:noBreakHyphen/>
        <w:t>34</w:t>
      </w:r>
      <w:r>
        <w:fldChar w:fldCharType="end"/>
      </w:r>
      <w:r>
        <w:t>).  However, the low minimum fluidisation velocity of the 85 μm polystyrene spheres caused the bed to fully mix before the 2.59x10</w:t>
      </w:r>
      <w:r w:rsidRPr="00703AC5">
        <w:rPr>
          <w:vertAlign w:val="superscript"/>
        </w:rPr>
        <w:t>-3</w:t>
      </w:r>
      <w:r>
        <w:t xml:space="preserve"> m/s flow rate was reached.  Whilst this would allow observation of mixing in the continuous flow regime, a comparison to high frequency pulsed flow would not be possible as pulsation begins at 2.59x10</w:t>
      </w:r>
      <w:r w:rsidRPr="00703AC5">
        <w:rPr>
          <w:vertAlign w:val="superscript"/>
        </w:rPr>
        <w:t>-3</w:t>
      </w:r>
      <w:r>
        <w:t xml:space="preserve"> m/s.</w:t>
      </w:r>
    </w:p>
    <w:p w14:paraId="0385971C" w14:textId="77777777" w:rsidR="000361FE" w:rsidRDefault="000361FE" w:rsidP="00EA5CD1">
      <w:pPr>
        <w:spacing w:line="276" w:lineRule="auto"/>
      </w:pPr>
    </w:p>
    <w:p w14:paraId="3702BFC0" w14:textId="77777777" w:rsidR="000361FE" w:rsidRDefault="000361FE" w:rsidP="00EA5CD1">
      <w:pPr>
        <w:spacing w:line="276" w:lineRule="auto"/>
      </w:pPr>
    </w:p>
    <w:p w14:paraId="7F82F386" w14:textId="77777777" w:rsidR="000361FE" w:rsidRDefault="000361FE" w:rsidP="00EA5CD1">
      <w:pPr>
        <w:spacing w:line="276" w:lineRule="auto"/>
      </w:pPr>
    </w:p>
    <w:p w14:paraId="312F58E3" w14:textId="77777777" w:rsidR="00DB7212" w:rsidRDefault="00DB7212" w:rsidP="00EA5CD1">
      <w:pPr>
        <w:spacing w:line="276" w:lineRule="auto"/>
      </w:pPr>
      <w:r>
        <w:lastRenderedPageBreak/>
        <w:t>a) shallow b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DB7212" w14:paraId="0E2FC3E3" w14:textId="77777777" w:rsidTr="00DB7212">
        <w:tc>
          <w:tcPr>
            <w:tcW w:w="1803" w:type="dxa"/>
          </w:tcPr>
          <w:p w14:paraId="0071B843" w14:textId="77777777" w:rsidR="00DB7212" w:rsidRDefault="00DB7212" w:rsidP="00EA5CD1">
            <w:pPr>
              <w:spacing w:before="0" w:line="276" w:lineRule="auto"/>
            </w:pPr>
            <w:r>
              <w:t>2 ms</w:t>
            </w:r>
          </w:p>
        </w:tc>
        <w:tc>
          <w:tcPr>
            <w:tcW w:w="1803" w:type="dxa"/>
          </w:tcPr>
          <w:p w14:paraId="25B693DF" w14:textId="77777777" w:rsidR="00DB7212" w:rsidRDefault="00DB7212" w:rsidP="00EA5CD1">
            <w:pPr>
              <w:spacing w:before="0" w:line="276" w:lineRule="auto"/>
            </w:pPr>
            <w:r>
              <w:t>4 ms</w:t>
            </w:r>
          </w:p>
        </w:tc>
        <w:tc>
          <w:tcPr>
            <w:tcW w:w="1803" w:type="dxa"/>
          </w:tcPr>
          <w:p w14:paraId="685387F6" w14:textId="77777777" w:rsidR="00DB7212" w:rsidRDefault="00DB7212" w:rsidP="00EA5CD1">
            <w:pPr>
              <w:spacing w:before="0" w:line="276" w:lineRule="auto"/>
            </w:pPr>
            <w:r>
              <w:t>6 ms</w:t>
            </w:r>
          </w:p>
        </w:tc>
        <w:tc>
          <w:tcPr>
            <w:tcW w:w="1803" w:type="dxa"/>
          </w:tcPr>
          <w:p w14:paraId="6793C550" w14:textId="77777777" w:rsidR="00DB7212" w:rsidRDefault="00DB7212" w:rsidP="00EA5CD1">
            <w:pPr>
              <w:spacing w:before="0" w:line="276" w:lineRule="auto"/>
            </w:pPr>
            <w:r>
              <w:t>8 ms</w:t>
            </w:r>
          </w:p>
        </w:tc>
        <w:tc>
          <w:tcPr>
            <w:tcW w:w="1804" w:type="dxa"/>
          </w:tcPr>
          <w:p w14:paraId="2B058799" w14:textId="77777777" w:rsidR="00DB7212" w:rsidRDefault="00DB7212" w:rsidP="00EA5CD1">
            <w:pPr>
              <w:spacing w:before="0" w:line="276" w:lineRule="auto"/>
            </w:pPr>
            <w:r>
              <w:t>10 ms</w:t>
            </w:r>
          </w:p>
        </w:tc>
      </w:tr>
      <w:tr w:rsidR="00DB7212" w14:paraId="05DB96B4" w14:textId="77777777" w:rsidTr="00DB7212">
        <w:tc>
          <w:tcPr>
            <w:tcW w:w="1803" w:type="dxa"/>
          </w:tcPr>
          <w:p w14:paraId="597AA3FF" w14:textId="77777777" w:rsidR="00DB7212" w:rsidRDefault="00DB7212" w:rsidP="00EA5CD1">
            <w:pPr>
              <w:spacing w:before="0" w:line="276" w:lineRule="auto"/>
            </w:pPr>
            <w:r>
              <w:rPr>
                <w:noProof/>
                <w:lang w:eastAsia="en-GB"/>
              </w:rPr>
              <w:drawing>
                <wp:inline distT="0" distB="0" distL="0" distR="0" wp14:anchorId="7F70560E" wp14:editId="13A25CB0">
                  <wp:extent cx="997974" cy="647700"/>
                  <wp:effectExtent l="0" t="0" r="0" b="0"/>
                  <wp:docPr id="9158" name="Picture 9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50_cont0093.tif"/>
                          <pic:cNvPicPr/>
                        </pic:nvPicPr>
                        <pic:blipFill>
                          <a:blip r:embed="rId315" cstate="print">
                            <a:extLst>
                              <a:ext uri="{28A0092B-C50C-407E-A947-70E740481C1C}">
                                <a14:useLocalDpi xmlns:a14="http://schemas.microsoft.com/office/drawing/2010/main" val="0"/>
                              </a:ext>
                            </a:extLst>
                          </a:blip>
                          <a:stretch>
                            <a:fillRect/>
                          </a:stretch>
                        </pic:blipFill>
                        <pic:spPr>
                          <a:xfrm>
                            <a:off x="0" y="0"/>
                            <a:ext cx="1008020" cy="654220"/>
                          </a:xfrm>
                          <a:prstGeom prst="rect">
                            <a:avLst/>
                          </a:prstGeom>
                        </pic:spPr>
                      </pic:pic>
                    </a:graphicData>
                  </a:graphic>
                </wp:inline>
              </w:drawing>
            </w:r>
          </w:p>
        </w:tc>
        <w:tc>
          <w:tcPr>
            <w:tcW w:w="1803" w:type="dxa"/>
          </w:tcPr>
          <w:p w14:paraId="50F240E2" w14:textId="77777777" w:rsidR="00DB7212" w:rsidRDefault="00DB7212" w:rsidP="00EA5CD1">
            <w:pPr>
              <w:spacing w:before="0" w:line="276" w:lineRule="auto"/>
            </w:pPr>
            <w:r>
              <w:rPr>
                <w:noProof/>
                <w:lang w:eastAsia="en-GB"/>
              </w:rPr>
              <w:drawing>
                <wp:inline distT="0" distB="0" distL="0" distR="0" wp14:anchorId="56CA7A51" wp14:editId="30C35FFA">
                  <wp:extent cx="983299" cy="638175"/>
                  <wp:effectExtent l="0" t="0" r="7620" b="0"/>
                  <wp:docPr id="9159" name="Picture 9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50_cont0094.tif"/>
                          <pic:cNvPicPr/>
                        </pic:nvPicPr>
                        <pic:blipFill>
                          <a:blip r:embed="rId316" cstate="print">
                            <a:extLst>
                              <a:ext uri="{28A0092B-C50C-407E-A947-70E740481C1C}">
                                <a14:useLocalDpi xmlns:a14="http://schemas.microsoft.com/office/drawing/2010/main" val="0"/>
                              </a:ext>
                            </a:extLst>
                          </a:blip>
                          <a:stretch>
                            <a:fillRect/>
                          </a:stretch>
                        </pic:blipFill>
                        <pic:spPr>
                          <a:xfrm>
                            <a:off x="0" y="0"/>
                            <a:ext cx="989144" cy="641968"/>
                          </a:xfrm>
                          <a:prstGeom prst="rect">
                            <a:avLst/>
                          </a:prstGeom>
                        </pic:spPr>
                      </pic:pic>
                    </a:graphicData>
                  </a:graphic>
                </wp:inline>
              </w:drawing>
            </w:r>
          </w:p>
        </w:tc>
        <w:tc>
          <w:tcPr>
            <w:tcW w:w="1803" w:type="dxa"/>
          </w:tcPr>
          <w:p w14:paraId="78AFF05F" w14:textId="77777777" w:rsidR="00DB7212" w:rsidRDefault="00DB7212" w:rsidP="00EA5CD1">
            <w:pPr>
              <w:spacing w:before="0" w:line="276" w:lineRule="auto"/>
            </w:pPr>
            <w:r>
              <w:rPr>
                <w:noProof/>
                <w:lang w:eastAsia="en-GB"/>
              </w:rPr>
              <w:drawing>
                <wp:inline distT="0" distB="0" distL="0" distR="0" wp14:anchorId="5245B889" wp14:editId="57C53AE2">
                  <wp:extent cx="983299" cy="638175"/>
                  <wp:effectExtent l="0" t="0" r="7620" b="0"/>
                  <wp:docPr id="9160" name="Picture 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50_cont0095.tif"/>
                          <pic:cNvPicPr/>
                        </pic:nvPicPr>
                        <pic:blipFill>
                          <a:blip r:embed="rId317" cstate="print">
                            <a:extLst>
                              <a:ext uri="{28A0092B-C50C-407E-A947-70E740481C1C}">
                                <a14:useLocalDpi xmlns:a14="http://schemas.microsoft.com/office/drawing/2010/main" val="0"/>
                              </a:ext>
                            </a:extLst>
                          </a:blip>
                          <a:stretch>
                            <a:fillRect/>
                          </a:stretch>
                        </pic:blipFill>
                        <pic:spPr>
                          <a:xfrm>
                            <a:off x="0" y="0"/>
                            <a:ext cx="993930" cy="645075"/>
                          </a:xfrm>
                          <a:prstGeom prst="rect">
                            <a:avLst/>
                          </a:prstGeom>
                        </pic:spPr>
                      </pic:pic>
                    </a:graphicData>
                  </a:graphic>
                </wp:inline>
              </w:drawing>
            </w:r>
          </w:p>
        </w:tc>
        <w:tc>
          <w:tcPr>
            <w:tcW w:w="1803" w:type="dxa"/>
          </w:tcPr>
          <w:p w14:paraId="10A5574A" w14:textId="77777777" w:rsidR="00DB7212" w:rsidRDefault="00DB7212" w:rsidP="00EA5CD1">
            <w:pPr>
              <w:spacing w:before="0" w:line="276" w:lineRule="auto"/>
            </w:pPr>
            <w:r>
              <w:rPr>
                <w:noProof/>
                <w:lang w:eastAsia="en-GB"/>
              </w:rPr>
              <w:drawing>
                <wp:inline distT="0" distB="0" distL="0" distR="0" wp14:anchorId="4470C525" wp14:editId="3547FC80">
                  <wp:extent cx="968621" cy="628650"/>
                  <wp:effectExtent l="0" t="0" r="3175" b="0"/>
                  <wp:docPr id="9161" name="Picture 9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250_cont0096.tif"/>
                          <pic:cNvPicPr/>
                        </pic:nvPicPr>
                        <pic:blipFill>
                          <a:blip r:embed="rId318" cstate="print">
                            <a:extLst>
                              <a:ext uri="{28A0092B-C50C-407E-A947-70E740481C1C}">
                                <a14:useLocalDpi xmlns:a14="http://schemas.microsoft.com/office/drawing/2010/main" val="0"/>
                              </a:ext>
                            </a:extLst>
                          </a:blip>
                          <a:stretch>
                            <a:fillRect/>
                          </a:stretch>
                        </pic:blipFill>
                        <pic:spPr>
                          <a:xfrm>
                            <a:off x="0" y="0"/>
                            <a:ext cx="978275" cy="634916"/>
                          </a:xfrm>
                          <a:prstGeom prst="rect">
                            <a:avLst/>
                          </a:prstGeom>
                        </pic:spPr>
                      </pic:pic>
                    </a:graphicData>
                  </a:graphic>
                </wp:inline>
              </w:drawing>
            </w:r>
          </w:p>
        </w:tc>
        <w:tc>
          <w:tcPr>
            <w:tcW w:w="1804" w:type="dxa"/>
          </w:tcPr>
          <w:p w14:paraId="32125F37" w14:textId="77777777" w:rsidR="00DB7212" w:rsidRDefault="00DB7212" w:rsidP="00EA5CD1">
            <w:pPr>
              <w:spacing w:before="0" w:line="276" w:lineRule="auto"/>
            </w:pPr>
            <w:r>
              <w:rPr>
                <w:noProof/>
                <w:lang w:eastAsia="en-GB"/>
              </w:rPr>
              <w:drawing>
                <wp:inline distT="0" distB="0" distL="0" distR="0" wp14:anchorId="25AE8F19" wp14:editId="34B46855">
                  <wp:extent cx="968622" cy="628650"/>
                  <wp:effectExtent l="0" t="0" r="3175" b="0"/>
                  <wp:docPr id="9169" name="Picture 9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250_cont0097.tif"/>
                          <pic:cNvPicPr/>
                        </pic:nvPicPr>
                        <pic:blipFill>
                          <a:blip r:embed="rId319" cstate="print">
                            <a:extLst>
                              <a:ext uri="{28A0092B-C50C-407E-A947-70E740481C1C}">
                                <a14:useLocalDpi xmlns:a14="http://schemas.microsoft.com/office/drawing/2010/main" val="0"/>
                              </a:ext>
                            </a:extLst>
                          </a:blip>
                          <a:stretch>
                            <a:fillRect/>
                          </a:stretch>
                        </pic:blipFill>
                        <pic:spPr>
                          <a:xfrm>
                            <a:off x="0" y="0"/>
                            <a:ext cx="979956" cy="636006"/>
                          </a:xfrm>
                          <a:prstGeom prst="rect">
                            <a:avLst/>
                          </a:prstGeom>
                        </pic:spPr>
                      </pic:pic>
                    </a:graphicData>
                  </a:graphic>
                </wp:inline>
              </w:drawing>
            </w:r>
          </w:p>
        </w:tc>
      </w:tr>
    </w:tbl>
    <w:p w14:paraId="54312313" w14:textId="77777777" w:rsidR="00DB7212" w:rsidRDefault="00DB7212" w:rsidP="00EA5CD1">
      <w:pPr>
        <w:spacing w:line="276" w:lineRule="auto"/>
      </w:pPr>
      <w:r>
        <w:t>b) deep b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DB7212" w14:paraId="07A8D811" w14:textId="77777777" w:rsidTr="00DB7212">
        <w:tc>
          <w:tcPr>
            <w:tcW w:w="1803" w:type="dxa"/>
          </w:tcPr>
          <w:p w14:paraId="7C1B65C4" w14:textId="77777777" w:rsidR="00DB7212" w:rsidRDefault="00DB7212" w:rsidP="00EA5CD1">
            <w:pPr>
              <w:spacing w:before="0" w:line="276" w:lineRule="auto"/>
            </w:pPr>
            <w:r>
              <w:t>2ms</w:t>
            </w:r>
          </w:p>
        </w:tc>
        <w:tc>
          <w:tcPr>
            <w:tcW w:w="1803" w:type="dxa"/>
          </w:tcPr>
          <w:p w14:paraId="421C168D" w14:textId="77777777" w:rsidR="00DB7212" w:rsidRDefault="00DB7212" w:rsidP="00EA5CD1">
            <w:pPr>
              <w:spacing w:before="0" w:line="276" w:lineRule="auto"/>
            </w:pPr>
            <w:r>
              <w:t>4 ms</w:t>
            </w:r>
          </w:p>
        </w:tc>
        <w:tc>
          <w:tcPr>
            <w:tcW w:w="1803" w:type="dxa"/>
          </w:tcPr>
          <w:p w14:paraId="4A99ECEC" w14:textId="77777777" w:rsidR="00DB7212" w:rsidRDefault="00DB7212" w:rsidP="00EA5CD1">
            <w:pPr>
              <w:spacing w:before="0" w:line="276" w:lineRule="auto"/>
            </w:pPr>
            <w:r>
              <w:t>6 ms</w:t>
            </w:r>
          </w:p>
        </w:tc>
        <w:tc>
          <w:tcPr>
            <w:tcW w:w="1803" w:type="dxa"/>
          </w:tcPr>
          <w:p w14:paraId="0E230170" w14:textId="77777777" w:rsidR="00DB7212" w:rsidRDefault="00DB7212" w:rsidP="00EA5CD1">
            <w:pPr>
              <w:spacing w:before="0" w:line="276" w:lineRule="auto"/>
            </w:pPr>
            <w:r>
              <w:t>8 ms</w:t>
            </w:r>
          </w:p>
        </w:tc>
        <w:tc>
          <w:tcPr>
            <w:tcW w:w="1804" w:type="dxa"/>
          </w:tcPr>
          <w:p w14:paraId="6FFAE825" w14:textId="77777777" w:rsidR="00DB7212" w:rsidRDefault="00DB7212" w:rsidP="00EA5CD1">
            <w:pPr>
              <w:spacing w:before="0" w:line="276" w:lineRule="auto"/>
            </w:pPr>
            <w:r>
              <w:t>10 ms</w:t>
            </w:r>
          </w:p>
        </w:tc>
      </w:tr>
      <w:tr w:rsidR="00DB7212" w14:paraId="7D2C32B0" w14:textId="77777777" w:rsidTr="00DB7212">
        <w:tc>
          <w:tcPr>
            <w:tcW w:w="1803" w:type="dxa"/>
          </w:tcPr>
          <w:p w14:paraId="7375CB21" w14:textId="77777777" w:rsidR="00DB7212" w:rsidRDefault="00DB7212" w:rsidP="00EA5CD1">
            <w:pPr>
              <w:spacing w:before="0" w:line="276" w:lineRule="auto"/>
            </w:pPr>
            <w:r>
              <w:rPr>
                <w:noProof/>
                <w:lang w:eastAsia="en-GB"/>
              </w:rPr>
              <w:drawing>
                <wp:inline distT="0" distB="0" distL="0" distR="0" wp14:anchorId="08134BD7" wp14:editId="67512B1B">
                  <wp:extent cx="971550" cy="672636"/>
                  <wp:effectExtent l="0" t="0" r="0" b="0"/>
                  <wp:docPr id="9170" name="Picture 9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50_cont0086.tif"/>
                          <pic:cNvPicPr/>
                        </pic:nvPicPr>
                        <pic:blipFill>
                          <a:blip r:embed="rId320" cstate="print">
                            <a:extLst>
                              <a:ext uri="{28A0092B-C50C-407E-A947-70E740481C1C}">
                                <a14:useLocalDpi xmlns:a14="http://schemas.microsoft.com/office/drawing/2010/main" val="0"/>
                              </a:ext>
                            </a:extLst>
                          </a:blip>
                          <a:stretch>
                            <a:fillRect/>
                          </a:stretch>
                        </pic:blipFill>
                        <pic:spPr>
                          <a:xfrm>
                            <a:off x="0" y="0"/>
                            <a:ext cx="976760" cy="676243"/>
                          </a:xfrm>
                          <a:prstGeom prst="rect">
                            <a:avLst/>
                          </a:prstGeom>
                        </pic:spPr>
                      </pic:pic>
                    </a:graphicData>
                  </a:graphic>
                </wp:inline>
              </w:drawing>
            </w:r>
          </w:p>
        </w:tc>
        <w:tc>
          <w:tcPr>
            <w:tcW w:w="1803" w:type="dxa"/>
          </w:tcPr>
          <w:p w14:paraId="08FEB1B8" w14:textId="77777777" w:rsidR="00DB7212" w:rsidRDefault="00DB7212" w:rsidP="00EA5CD1">
            <w:pPr>
              <w:spacing w:before="0" w:line="276" w:lineRule="auto"/>
            </w:pPr>
            <w:r>
              <w:rPr>
                <w:noProof/>
                <w:lang w:eastAsia="en-GB"/>
              </w:rPr>
              <w:drawing>
                <wp:inline distT="0" distB="0" distL="0" distR="0" wp14:anchorId="2FEF86E6" wp14:editId="1316E21A">
                  <wp:extent cx="971550" cy="672636"/>
                  <wp:effectExtent l="0" t="0" r="0" b="0"/>
                  <wp:docPr id="9171" name="Picture 9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250_cont0087.tif"/>
                          <pic:cNvPicPr/>
                        </pic:nvPicPr>
                        <pic:blipFill>
                          <a:blip r:embed="rId321" cstate="print">
                            <a:extLst>
                              <a:ext uri="{28A0092B-C50C-407E-A947-70E740481C1C}">
                                <a14:useLocalDpi xmlns:a14="http://schemas.microsoft.com/office/drawing/2010/main" val="0"/>
                              </a:ext>
                            </a:extLst>
                          </a:blip>
                          <a:stretch>
                            <a:fillRect/>
                          </a:stretch>
                        </pic:blipFill>
                        <pic:spPr>
                          <a:xfrm>
                            <a:off x="0" y="0"/>
                            <a:ext cx="975397" cy="675300"/>
                          </a:xfrm>
                          <a:prstGeom prst="rect">
                            <a:avLst/>
                          </a:prstGeom>
                        </pic:spPr>
                      </pic:pic>
                    </a:graphicData>
                  </a:graphic>
                </wp:inline>
              </w:drawing>
            </w:r>
          </w:p>
        </w:tc>
        <w:tc>
          <w:tcPr>
            <w:tcW w:w="1803" w:type="dxa"/>
          </w:tcPr>
          <w:p w14:paraId="2DF495B8" w14:textId="77777777" w:rsidR="00DB7212" w:rsidRDefault="00DB7212" w:rsidP="00EA5CD1">
            <w:pPr>
              <w:spacing w:before="0" w:line="276" w:lineRule="auto"/>
            </w:pPr>
            <w:r>
              <w:rPr>
                <w:noProof/>
                <w:lang w:eastAsia="en-GB"/>
              </w:rPr>
              <w:drawing>
                <wp:inline distT="0" distB="0" distL="0" distR="0" wp14:anchorId="6FECA9ED" wp14:editId="653FE8EC">
                  <wp:extent cx="971550" cy="672637"/>
                  <wp:effectExtent l="0" t="0" r="0" b="0"/>
                  <wp:docPr id="9172" name="Picture 9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50_cont0088.tif"/>
                          <pic:cNvPicPr/>
                        </pic:nvPicPr>
                        <pic:blipFill>
                          <a:blip r:embed="rId322" cstate="print">
                            <a:extLst>
                              <a:ext uri="{28A0092B-C50C-407E-A947-70E740481C1C}">
                                <a14:useLocalDpi xmlns:a14="http://schemas.microsoft.com/office/drawing/2010/main" val="0"/>
                              </a:ext>
                            </a:extLst>
                          </a:blip>
                          <a:stretch>
                            <a:fillRect/>
                          </a:stretch>
                        </pic:blipFill>
                        <pic:spPr>
                          <a:xfrm>
                            <a:off x="0" y="0"/>
                            <a:ext cx="981529" cy="679546"/>
                          </a:xfrm>
                          <a:prstGeom prst="rect">
                            <a:avLst/>
                          </a:prstGeom>
                        </pic:spPr>
                      </pic:pic>
                    </a:graphicData>
                  </a:graphic>
                </wp:inline>
              </w:drawing>
            </w:r>
          </w:p>
        </w:tc>
        <w:tc>
          <w:tcPr>
            <w:tcW w:w="1803" w:type="dxa"/>
          </w:tcPr>
          <w:p w14:paraId="1B207E53" w14:textId="77777777" w:rsidR="00DB7212" w:rsidRDefault="00DB7212" w:rsidP="00EA5CD1">
            <w:pPr>
              <w:spacing w:before="0" w:line="276" w:lineRule="auto"/>
            </w:pPr>
            <w:r>
              <w:rPr>
                <w:noProof/>
                <w:lang w:eastAsia="en-GB"/>
              </w:rPr>
              <w:drawing>
                <wp:inline distT="0" distB="0" distL="0" distR="0" wp14:anchorId="5FD7A170" wp14:editId="6E59419E">
                  <wp:extent cx="976805" cy="676275"/>
                  <wp:effectExtent l="0" t="0" r="0" b="0"/>
                  <wp:docPr id="9173" name="Picture 9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250_cont0089.tif"/>
                          <pic:cNvPicPr/>
                        </pic:nvPicPr>
                        <pic:blipFill>
                          <a:blip r:embed="rId323" cstate="print">
                            <a:extLst>
                              <a:ext uri="{28A0092B-C50C-407E-A947-70E740481C1C}">
                                <a14:useLocalDpi xmlns:a14="http://schemas.microsoft.com/office/drawing/2010/main" val="0"/>
                              </a:ext>
                            </a:extLst>
                          </a:blip>
                          <a:stretch>
                            <a:fillRect/>
                          </a:stretch>
                        </pic:blipFill>
                        <pic:spPr>
                          <a:xfrm>
                            <a:off x="0" y="0"/>
                            <a:ext cx="984692" cy="681736"/>
                          </a:xfrm>
                          <a:prstGeom prst="rect">
                            <a:avLst/>
                          </a:prstGeom>
                        </pic:spPr>
                      </pic:pic>
                    </a:graphicData>
                  </a:graphic>
                </wp:inline>
              </w:drawing>
            </w:r>
          </w:p>
        </w:tc>
        <w:tc>
          <w:tcPr>
            <w:tcW w:w="1804" w:type="dxa"/>
          </w:tcPr>
          <w:p w14:paraId="489AFEC2" w14:textId="77777777" w:rsidR="00DB7212" w:rsidRDefault="00DB7212" w:rsidP="00EA5CD1">
            <w:pPr>
              <w:spacing w:before="0" w:line="276" w:lineRule="auto"/>
            </w:pPr>
            <w:r>
              <w:rPr>
                <w:noProof/>
                <w:lang w:eastAsia="en-GB"/>
              </w:rPr>
              <w:drawing>
                <wp:inline distT="0" distB="0" distL="0" distR="0" wp14:anchorId="713734DE" wp14:editId="6DF42D32">
                  <wp:extent cx="977718" cy="676907"/>
                  <wp:effectExtent l="0" t="0" r="0" b="9525"/>
                  <wp:docPr id="9174" name="Picture 9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250_cont0090.tif"/>
                          <pic:cNvPicPr/>
                        </pic:nvPicPr>
                        <pic:blipFill>
                          <a:blip r:embed="rId324" cstate="print">
                            <a:extLst>
                              <a:ext uri="{28A0092B-C50C-407E-A947-70E740481C1C}">
                                <a14:useLocalDpi xmlns:a14="http://schemas.microsoft.com/office/drawing/2010/main" val="0"/>
                              </a:ext>
                            </a:extLst>
                          </a:blip>
                          <a:stretch>
                            <a:fillRect/>
                          </a:stretch>
                        </pic:blipFill>
                        <pic:spPr>
                          <a:xfrm>
                            <a:off x="0" y="0"/>
                            <a:ext cx="983930" cy="681208"/>
                          </a:xfrm>
                          <a:prstGeom prst="rect">
                            <a:avLst/>
                          </a:prstGeom>
                        </pic:spPr>
                      </pic:pic>
                    </a:graphicData>
                  </a:graphic>
                </wp:inline>
              </w:drawing>
            </w:r>
          </w:p>
        </w:tc>
      </w:tr>
    </w:tbl>
    <w:p w14:paraId="23A17E74" w14:textId="35C80B07" w:rsidR="00DB7212" w:rsidRDefault="00DB7212" w:rsidP="00EA5CD1">
      <w:pPr>
        <w:pStyle w:val="Caption"/>
        <w:spacing w:line="276" w:lineRule="auto"/>
      </w:pPr>
      <w:bookmarkStart w:id="563" w:name="_Ref450659996"/>
      <w:bookmarkStart w:id="564" w:name="_Toc474686698"/>
      <w:r>
        <w:t xml:space="preserve">Figure </w:t>
      </w:r>
      <w:fldSimple w:instr=" STYLEREF 1 \s ">
        <w:r w:rsidR="005D3AE0">
          <w:rPr>
            <w:noProof/>
          </w:rPr>
          <w:t>7</w:t>
        </w:r>
      </w:fldSimple>
      <w:r w:rsidR="00F02E7D">
        <w:noBreakHyphen/>
      </w:r>
      <w:fldSimple w:instr=" SEQ Figure \* ARABIC \s 1 ">
        <w:r w:rsidR="005D3AE0">
          <w:rPr>
            <w:noProof/>
          </w:rPr>
          <w:t>33</w:t>
        </w:r>
      </w:fldSimple>
      <w:bookmarkEnd w:id="563"/>
      <w:r>
        <w:t>.  250 μm glass ballotini pilot tests for shallow (a) and deep (b) beds, using 100 g each colour for the shallow bed and 200 g each for the deep bed, continuous flow, 2.59x10</w:t>
      </w:r>
      <w:r w:rsidRPr="00703AC5">
        <w:rPr>
          <w:vertAlign w:val="superscript"/>
        </w:rPr>
        <w:t>-3</w:t>
      </w:r>
      <w:r>
        <w:t xml:space="preserve"> m/s.</w:t>
      </w:r>
      <w:bookmarkEnd w:id="564"/>
    </w:p>
    <w:p w14:paraId="057CED01" w14:textId="77777777" w:rsidR="000B29A5" w:rsidRDefault="000B29A5" w:rsidP="00EA5CD1">
      <w:pPr>
        <w:spacing w:line="276" w:lineRule="auto"/>
      </w:pPr>
    </w:p>
    <w:p w14:paraId="20B4D928" w14:textId="77777777" w:rsidR="0023313A" w:rsidRDefault="0023313A" w:rsidP="00EA5CD1">
      <w:pPr>
        <w:spacing w:line="276" w:lineRule="auto"/>
      </w:pPr>
      <w:r>
        <w:t>As the 250 μm glass ballotini results did not provide a clear differentiation between the two particle colours once fully mixed, sand particles were tested.  The pilot tests found that running longer experiments reduced the number of images that could be captured in the early stages of mixing and did not produce closer results at the final measurement.  For these reasons, an average mixing time of 9-12 seconds was u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7"/>
        <w:gridCol w:w="1819"/>
        <w:gridCol w:w="1840"/>
        <w:gridCol w:w="1840"/>
        <w:gridCol w:w="1840"/>
      </w:tblGrid>
      <w:tr w:rsidR="00DB7212" w14:paraId="782E6944" w14:textId="77777777" w:rsidTr="00DB7212">
        <w:tc>
          <w:tcPr>
            <w:tcW w:w="1877" w:type="dxa"/>
          </w:tcPr>
          <w:p w14:paraId="33B29890" w14:textId="77777777" w:rsidR="00DB7212" w:rsidRDefault="00DB7212" w:rsidP="00EA5CD1">
            <w:pPr>
              <w:spacing w:before="0" w:line="276" w:lineRule="auto"/>
            </w:pPr>
            <w:r>
              <w:t>2 ms</w:t>
            </w:r>
          </w:p>
        </w:tc>
        <w:tc>
          <w:tcPr>
            <w:tcW w:w="1819" w:type="dxa"/>
          </w:tcPr>
          <w:p w14:paraId="6593A4BA" w14:textId="77777777" w:rsidR="00DB7212" w:rsidRDefault="00DB7212" w:rsidP="00EA5CD1">
            <w:pPr>
              <w:spacing w:before="0" w:line="276" w:lineRule="auto"/>
            </w:pPr>
            <w:r>
              <w:t>4 ms</w:t>
            </w:r>
          </w:p>
        </w:tc>
        <w:tc>
          <w:tcPr>
            <w:tcW w:w="1840" w:type="dxa"/>
          </w:tcPr>
          <w:p w14:paraId="6C235A4B" w14:textId="77777777" w:rsidR="00DB7212" w:rsidRDefault="00DB7212" w:rsidP="00EA5CD1">
            <w:pPr>
              <w:spacing w:before="0" w:line="276" w:lineRule="auto"/>
            </w:pPr>
            <w:r>
              <w:t>6 ms</w:t>
            </w:r>
          </w:p>
        </w:tc>
        <w:tc>
          <w:tcPr>
            <w:tcW w:w="1840" w:type="dxa"/>
          </w:tcPr>
          <w:p w14:paraId="234BF093" w14:textId="77777777" w:rsidR="00DB7212" w:rsidRDefault="00DB7212" w:rsidP="00EA5CD1">
            <w:pPr>
              <w:spacing w:before="0" w:line="276" w:lineRule="auto"/>
            </w:pPr>
            <w:r>
              <w:t>8 ms</w:t>
            </w:r>
          </w:p>
        </w:tc>
        <w:tc>
          <w:tcPr>
            <w:tcW w:w="1840" w:type="dxa"/>
          </w:tcPr>
          <w:p w14:paraId="3358FEA9" w14:textId="77777777" w:rsidR="00DB7212" w:rsidRDefault="00DB7212" w:rsidP="00EA5CD1">
            <w:pPr>
              <w:spacing w:before="0" w:line="276" w:lineRule="auto"/>
            </w:pPr>
            <w:r>
              <w:t>10 ms</w:t>
            </w:r>
          </w:p>
        </w:tc>
      </w:tr>
      <w:tr w:rsidR="00DB7212" w14:paraId="69020BEE" w14:textId="77777777" w:rsidTr="00DB7212">
        <w:tc>
          <w:tcPr>
            <w:tcW w:w="1877" w:type="dxa"/>
          </w:tcPr>
          <w:p w14:paraId="278947AC" w14:textId="77777777" w:rsidR="00DB7212" w:rsidRDefault="00DB7212" w:rsidP="00EA5CD1">
            <w:pPr>
              <w:spacing w:before="0" w:line="276" w:lineRule="auto"/>
            </w:pPr>
            <w:r>
              <w:rPr>
                <w:noProof/>
                <w:lang w:eastAsia="en-GB"/>
              </w:rPr>
              <w:drawing>
                <wp:inline distT="0" distB="0" distL="0" distR="0" wp14:anchorId="4B76BD71" wp14:editId="254E6FA5">
                  <wp:extent cx="1038225" cy="718796"/>
                  <wp:effectExtent l="0" t="0" r="0" b="5715"/>
                  <wp:docPr id="9175" name="Picture 9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250_pulsed0308.tif"/>
                          <pic:cNvPicPr/>
                        </pic:nvPicPr>
                        <pic:blipFill>
                          <a:blip r:embed="rId325" cstate="print">
                            <a:extLst>
                              <a:ext uri="{28A0092B-C50C-407E-A947-70E740481C1C}">
                                <a14:useLocalDpi xmlns:a14="http://schemas.microsoft.com/office/drawing/2010/main" val="0"/>
                              </a:ext>
                            </a:extLst>
                          </a:blip>
                          <a:stretch>
                            <a:fillRect/>
                          </a:stretch>
                        </pic:blipFill>
                        <pic:spPr>
                          <a:xfrm>
                            <a:off x="0" y="0"/>
                            <a:ext cx="1051827" cy="728213"/>
                          </a:xfrm>
                          <a:prstGeom prst="rect">
                            <a:avLst/>
                          </a:prstGeom>
                        </pic:spPr>
                      </pic:pic>
                    </a:graphicData>
                  </a:graphic>
                </wp:inline>
              </w:drawing>
            </w:r>
          </w:p>
        </w:tc>
        <w:tc>
          <w:tcPr>
            <w:tcW w:w="1819" w:type="dxa"/>
          </w:tcPr>
          <w:p w14:paraId="588F4F99" w14:textId="77777777" w:rsidR="00DB7212" w:rsidRDefault="00DB7212" w:rsidP="00EA5CD1">
            <w:pPr>
              <w:spacing w:before="0" w:line="276" w:lineRule="auto"/>
            </w:pPr>
            <w:r>
              <w:rPr>
                <w:noProof/>
                <w:lang w:eastAsia="en-GB"/>
              </w:rPr>
              <w:drawing>
                <wp:inline distT="0" distB="0" distL="0" distR="0" wp14:anchorId="4D1DCD61" wp14:editId="0B5CE42C">
                  <wp:extent cx="1018080" cy="704850"/>
                  <wp:effectExtent l="0" t="0" r="0" b="0"/>
                  <wp:docPr id="9176" name="Picture 9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250_pulsed0309.tif"/>
                          <pic:cNvPicPr/>
                        </pic:nvPicPr>
                        <pic:blipFill>
                          <a:blip r:embed="rId326" cstate="print">
                            <a:extLst>
                              <a:ext uri="{28A0092B-C50C-407E-A947-70E740481C1C}">
                                <a14:useLocalDpi xmlns:a14="http://schemas.microsoft.com/office/drawing/2010/main" val="0"/>
                              </a:ext>
                            </a:extLst>
                          </a:blip>
                          <a:stretch>
                            <a:fillRect/>
                          </a:stretch>
                        </pic:blipFill>
                        <pic:spPr>
                          <a:xfrm>
                            <a:off x="0" y="0"/>
                            <a:ext cx="1030122" cy="713187"/>
                          </a:xfrm>
                          <a:prstGeom prst="rect">
                            <a:avLst/>
                          </a:prstGeom>
                        </pic:spPr>
                      </pic:pic>
                    </a:graphicData>
                  </a:graphic>
                </wp:inline>
              </w:drawing>
            </w:r>
          </w:p>
        </w:tc>
        <w:tc>
          <w:tcPr>
            <w:tcW w:w="1840" w:type="dxa"/>
          </w:tcPr>
          <w:p w14:paraId="0CED90AE" w14:textId="77777777" w:rsidR="00DB7212" w:rsidRDefault="00DB7212" w:rsidP="00EA5CD1">
            <w:pPr>
              <w:spacing w:before="0" w:line="276" w:lineRule="auto"/>
            </w:pPr>
            <w:r>
              <w:rPr>
                <w:noProof/>
                <w:lang w:eastAsia="en-GB"/>
              </w:rPr>
              <w:drawing>
                <wp:inline distT="0" distB="0" distL="0" distR="0" wp14:anchorId="05AA2EF9" wp14:editId="6CD8C8C4">
                  <wp:extent cx="1004321" cy="695325"/>
                  <wp:effectExtent l="0" t="0" r="5715" b="0"/>
                  <wp:docPr id="9177" name="Picture 9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250_pulsed0310.tif"/>
                          <pic:cNvPicPr/>
                        </pic:nvPicPr>
                        <pic:blipFill>
                          <a:blip r:embed="rId327" cstate="print">
                            <a:extLst>
                              <a:ext uri="{28A0092B-C50C-407E-A947-70E740481C1C}">
                                <a14:useLocalDpi xmlns:a14="http://schemas.microsoft.com/office/drawing/2010/main" val="0"/>
                              </a:ext>
                            </a:extLst>
                          </a:blip>
                          <a:stretch>
                            <a:fillRect/>
                          </a:stretch>
                        </pic:blipFill>
                        <pic:spPr>
                          <a:xfrm>
                            <a:off x="0" y="0"/>
                            <a:ext cx="1017097" cy="704170"/>
                          </a:xfrm>
                          <a:prstGeom prst="rect">
                            <a:avLst/>
                          </a:prstGeom>
                        </pic:spPr>
                      </pic:pic>
                    </a:graphicData>
                  </a:graphic>
                </wp:inline>
              </w:drawing>
            </w:r>
          </w:p>
        </w:tc>
        <w:tc>
          <w:tcPr>
            <w:tcW w:w="1840" w:type="dxa"/>
          </w:tcPr>
          <w:p w14:paraId="10D40C80" w14:textId="77777777" w:rsidR="00DB7212" w:rsidRDefault="00DB7212" w:rsidP="00EA5CD1">
            <w:pPr>
              <w:spacing w:before="0" w:line="276" w:lineRule="auto"/>
            </w:pPr>
            <w:r>
              <w:rPr>
                <w:noProof/>
                <w:lang w:eastAsia="en-GB"/>
              </w:rPr>
              <w:drawing>
                <wp:inline distT="0" distB="0" distL="0" distR="0" wp14:anchorId="539AFDE3" wp14:editId="7C0AE2E0">
                  <wp:extent cx="1015800" cy="703272"/>
                  <wp:effectExtent l="0" t="0" r="0" b="1905"/>
                  <wp:docPr id="9178" name="Picture 9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50_pulsed0311.tif"/>
                          <pic:cNvPicPr/>
                        </pic:nvPicPr>
                        <pic:blipFill>
                          <a:blip r:embed="rId328" cstate="print">
                            <a:extLst>
                              <a:ext uri="{28A0092B-C50C-407E-A947-70E740481C1C}">
                                <a14:useLocalDpi xmlns:a14="http://schemas.microsoft.com/office/drawing/2010/main" val="0"/>
                              </a:ext>
                            </a:extLst>
                          </a:blip>
                          <a:stretch>
                            <a:fillRect/>
                          </a:stretch>
                        </pic:blipFill>
                        <pic:spPr>
                          <a:xfrm>
                            <a:off x="0" y="0"/>
                            <a:ext cx="1047333" cy="725103"/>
                          </a:xfrm>
                          <a:prstGeom prst="rect">
                            <a:avLst/>
                          </a:prstGeom>
                        </pic:spPr>
                      </pic:pic>
                    </a:graphicData>
                  </a:graphic>
                </wp:inline>
              </w:drawing>
            </w:r>
          </w:p>
        </w:tc>
        <w:tc>
          <w:tcPr>
            <w:tcW w:w="1840" w:type="dxa"/>
          </w:tcPr>
          <w:p w14:paraId="31F04133" w14:textId="77777777" w:rsidR="00DB7212" w:rsidRDefault="00DB7212" w:rsidP="00EA5CD1">
            <w:pPr>
              <w:spacing w:before="0" w:line="276" w:lineRule="auto"/>
            </w:pPr>
            <w:r>
              <w:rPr>
                <w:noProof/>
                <w:lang w:eastAsia="en-GB"/>
              </w:rPr>
              <w:drawing>
                <wp:inline distT="0" distB="0" distL="0" distR="0" wp14:anchorId="48AE9D6A" wp14:editId="6DD9D707">
                  <wp:extent cx="1018080" cy="704850"/>
                  <wp:effectExtent l="0" t="0" r="0" b="0"/>
                  <wp:docPr id="9179" name="Picture 9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250_pulsed0312.tif"/>
                          <pic:cNvPicPr/>
                        </pic:nvPicPr>
                        <pic:blipFill>
                          <a:blip r:embed="rId329" cstate="print">
                            <a:extLst>
                              <a:ext uri="{28A0092B-C50C-407E-A947-70E740481C1C}">
                                <a14:useLocalDpi xmlns:a14="http://schemas.microsoft.com/office/drawing/2010/main" val="0"/>
                              </a:ext>
                            </a:extLst>
                          </a:blip>
                          <a:stretch>
                            <a:fillRect/>
                          </a:stretch>
                        </pic:blipFill>
                        <pic:spPr>
                          <a:xfrm>
                            <a:off x="0" y="0"/>
                            <a:ext cx="1023801" cy="708811"/>
                          </a:xfrm>
                          <a:prstGeom prst="rect">
                            <a:avLst/>
                          </a:prstGeom>
                        </pic:spPr>
                      </pic:pic>
                    </a:graphicData>
                  </a:graphic>
                </wp:inline>
              </w:drawing>
            </w:r>
          </w:p>
        </w:tc>
      </w:tr>
      <w:tr w:rsidR="00DB7212" w14:paraId="3867749C" w14:textId="77777777" w:rsidTr="00DB7212">
        <w:tc>
          <w:tcPr>
            <w:tcW w:w="1877" w:type="dxa"/>
          </w:tcPr>
          <w:p w14:paraId="0E909177" w14:textId="77777777" w:rsidR="00DB7212" w:rsidRDefault="00DB7212" w:rsidP="00EA5CD1">
            <w:pPr>
              <w:spacing w:before="0" w:line="276" w:lineRule="auto"/>
            </w:pPr>
            <w:r>
              <w:t>44 ms</w:t>
            </w:r>
          </w:p>
        </w:tc>
        <w:tc>
          <w:tcPr>
            <w:tcW w:w="1819" w:type="dxa"/>
          </w:tcPr>
          <w:p w14:paraId="5B293A33" w14:textId="77777777" w:rsidR="00DB7212" w:rsidRDefault="00DB7212" w:rsidP="00EA5CD1">
            <w:pPr>
              <w:spacing w:before="0" w:line="276" w:lineRule="auto"/>
            </w:pPr>
            <w:r>
              <w:t>46 ms</w:t>
            </w:r>
          </w:p>
        </w:tc>
        <w:tc>
          <w:tcPr>
            <w:tcW w:w="1840" w:type="dxa"/>
          </w:tcPr>
          <w:p w14:paraId="57AAAAAA" w14:textId="77777777" w:rsidR="00DB7212" w:rsidRDefault="00DB7212" w:rsidP="00EA5CD1">
            <w:pPr>
              <w:spacing w:before="0" w:line="276" w:lineRule="auto"/>
            </w:pPr>
            <w:r>
              <w:t>48 ms</w:t>
            </w:r>
          </w:p>
        </w:tc>
        <w:tc>
          <w:tcPr>
            <w:tcW w:w="1840" w:type="dxa"/>
          </w:tcPr>
          <w:p w14:paraId="49622A6D" w14:textId="77777777" w:rsidR="00DB7212" w:rsidRDefault="00DB7212" w:rsidP="00EA5CD1">
            <w:pPr>
              <w:spacing w:before="0" w:line="276" w:lineRule="auto"/>
            </w:pPr>
            <w:r>
              <w:t>50 ms</w:t>
            </w:r>
          </w:p>
        </w:tc>
        <w:tc>
          <w:tcPr>
            <w:tcW w:w="1840" w:type="dxa"/>
          </w:tcPr>
          <w:p w14:paraId="56027C4D" w14:textId="77777777" w:rsidR="00DB7212" w:rsidRDefault="00DB7212" w:rsidP="00EA5CD1">
            <w:pPr>
              <w:spacing w:before="0" w:line="276" w:lineRule="auto"/>
            </w:pPr>
            <w:r>
              <w:t>52 ms</w:t>
            </w:r>
          </w:p>
        </w:tc>
      </w:tr>
      <w:tr w:rsidR="00DB7212" w14:paraId="58524DA5" w14:textId="77777777" w:rsidTr="00DB7212">
        <w:tc>
          <w:tcPr>
            <w:tcW w:w="1877" w:type="dxa"/>
          </w:tcPr>
          <w:p w14:paraId="73F147F4" w14:textId="77777777" w:rsidR="00DB7212" w:rsidRDefault="00DB7212" w:rsidP="00EA5CD1">
            <w:pPr>
              <w:spacing w:before="0" w:line="276" w:lineRule="auto"/>
            </w:pPr>
            <w:r>
              <w:rPr>
                <w:noProof/>
                <w:lang w:eastAsia="en-GB"/>
              </w:rPr>
              <w:drawing>
                <wp:inline distT="0" distB="0" distL="0" distR="0" wp14:anchorId="591B1A7B" wp14:editId="7FD3D318">
                  <wp:extent cx="1054735" cy="730228"/>
                  <wp:effectExtent l="0" t="0" r="0" b="0"/>
                  <wp:docPr id="9180" name="Picture 9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250_pulsed0329.tif"/>
                          <pic:cNvPicPr/>
                        </pic:nvPicPr>
                        <pic:blipFill>
                          <a:blip r:embed="rId330" cstate="print">
                            <a:extLst>
                              <a:ext uri="{28A0092B-C50C-407E-A947-70E740481C1C}">
                                <a14:useLocalDpi xmlns:a14="http://schemas.microsoft.com/office/drawing/2010/main" val="0"/>
                              </a:ext>
                            </a:extLst>
                          </a:blip>
                          <a:stretch>
                            <a:fillRect/>
                          </a:stretch>
                        </pic:blipFill>
                        <pic:spPr>
                          <a:xfrm>
                            <a:off x="0" y="0"/>
                            <a:ext cx="1058345" cy="732727"/>
                          </a:xfrm>
                          <a:prstGeom prst="rect">
                            <a:avLst/>
                          </a:prstGeom>
                        </pic:spPr>
                      </pic:pic>
                    </a:graphicData>
                  </a:graphic>
                </wp:inline>
              </w:drawing>
            </w:r>
          </w:p>
        </w:tc>
        <w:tc>
          <w:tcPr>
            <w:tcW w:w="1819" w:type="dxa"/>
          </w:tcPr>
          <w:p w14:paraId="0A626031" w14:textId="77777777" w:rsidR="00DB7212" w:rsidRDefault="00DB7212" w:rsidP="00EA5CD1">
            <w:pPr>
              <w:spacing w:before="0" w:line="276" w:lineRule="auto"/>
            </w:pPr>
            <w:r>
              <w:rPr>
                <w:noProof/>
                <w:lang w:eastAsia="en-GB"/>
              </w:rPr>
              <w:drawing>
                <wp:inline distT="0" distB="0" distL="0" distR="0" wp14:anchorId="7C564DEE" wp14:editId="15F89A60">
                  <wp:extent cx="1017905" cy="704728"/>
                  <wp:effectExtent l="0" t="0" r="0" b="635"/>
                  <wp:docPr id="9181" name="Picture 9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250_pulsed0329.tif"/>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1023798" cy="708808"/>
                          </a:xfrm>
                          <a:prstGeom prst="rect">
                            <a:avLst/>
                          </a:prstGeom>
                        </pic:spPr>
                      </pic:pic>
                    </a:graphicData>
                  </a:graphic>
                </wp:inline>
              </w:drawing>
            </w:r>
          </w:p>
        </w:tc>
        <w:tc>
          <w:tcPr>
            <w:tcW w:w="1840" w:type="dxa"/>
          </w:tcPr>
          <w:p w14:paraId="7B10F7B6" w14:textId="77777777" w:rsidR="00DB7212" w:rsidRDefault="00DB7212" w:rsidP="00EA5CD1">
            <w:pPr>
              <w:spacing w:before="0" w:line="276" w:lineRule="auto"/>
            </w:pPr>
            <w:r>
              <w:rPr>
                <w:noProof/>
                <w:lang w:eastAsia="en-GB"/>
              </w:rPr>
              <w:drawing>
                <wp:inline distT="0" distB="0" distL="0" distR="0" wp14:anchorId="7D47128A" wp14:editId="2A9F24C8">
                  <wp:extent cx="1031838" cy="714375"/>
                  <wp:effectExtent l="0" t="0" r="0" b="0"/>
                  <wp:docPr id="9182" name="Picture 9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250_pulsed0330.tif"/>
                          <pic:cNvPicPr/>
                        </pic:nvPicPr>
                        <pic:blipFill>
                          <a:blip r:embed="rId332" cstate="print">
                            <a:extLst>
                              <a:ext uri="{28A0092B-C50C-407E-A947-70E740481C1C}">
                                <a14:useLocalDpi xmlns:a14="http://schemas.microsoft.com/office/drawing/2010/main" val="0"/>
                              </a:ext>
                            </a:extLst>
                          </a:blip>
                          <a:stretch>
                            <a:fillRect/>
                          </a:stretch>
                        </pic:blipFill>
                        <pic:spPr>
                          <a:xfrm>
                            <a:off x="0" y="0"/>
                            <a:ext cx="1039077" cy="719387"/>
                          </a:xfrm>
                          <a:prstGeom prst="rect">
                            <a:avLst/>
                          </a:prstGeom>
                        </pic:spPr>
                      </pic:pic>
                    </a:graphicData>
                  </a:graphic>
                </wp:inline>
              </w:drawing>
            </w:r>
          </w:p>
        </w:tc>
        <w:tc>
          <w:tcPr>
            <w:tcW w:w="1840" w:type="dxa"/>
          </w:tcPr>
          <w:p w14:paraId="54FBFEFF" w14:textId="77777777" w:rsidR="00DB7212" w:rsidRDefault="00DB7212" w:rsidP="00EA5CD1">
            <w:pPr>
              <w:spacing w:before="0" w:line="276" w:lineRule="auto"/>
            </w:pPr>
            <w:r>
              <w:rPr>
                <w:noProof/>
                <w:lang w:eastAsia="en-GB"/>
              </w:rPr>
              <w:drawing>
                <wp:inline distT="0" distB="0" distL="0" distR="0" wp14:anchorId="3652CED2" wp14:editId="21D510AD">
                  <wp:extent cx="1031837" cy="714375"/>
                  <wp:effectExtent l="0" t="0" r="0" b="0"/>
                  <wp:docPr id="9183" name="Picture 9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250_pulsed0331.tif"/>
                          <pic:cNvPicPr/>
                        </pic:nvPicPr>
                        <pic:blipFill>
                          <a:blip r:embed="rId333" cstate="print">
                            <a:extLst>
                              <a:ext uri="{28A0092B-C50C-407E-A947-70E740481C1C}">
                                <a14:useLocalDpi xmlns:a14="http://schemas.microsoft.com/office/drawing/2010/main" val="0"/>
                              </a:ext>
                            </a:extLst>
                          </a:blip>
                          <a:stretch>
                            <a:fillRect/>
                          </a:stretch>
                        </pic:blipFill>
                        <pic:spPr>
                          <a:xfrm>
                            <a:off x="0" y="0"/>
                            <a:ext cx="1039695" cy="719815"/>
                          </a:xfrm>
                          <a:prstGeom prst="rect">
                            <a:avLst/>
                          </a:prstGeom>
                        </pic:spPr>
                      </pic:pic>
                    </a:graphicData>
                  </a:graphic>
                </wp:inline>
              </w:drawing>
            </w:r>
          </w:p>
        </w:tc>
        <w:tc>
          <w:tcPr>
            <w:tcW w:w="1840" w:type="dxa"/>
          </w:tcPr>
          <w:p w14:paraId="62725C78" w14:textId="77777777" w:rsidR="00DB7212" w:rsidRDefault="00DB7212" w:rsidP="00EA5CD1">
            <w:pPr>
              <w:spacing w:before="0" w:line="276" w:lineRule="auto"/>
            </w:pPr>
            <w:r>
              <w:rPr>
                <w:noProof/>
                <w:lang w:eastAsia="en-GB"/>
              </w:rPr>
              <w:drawing>
                <wp:inline distT="0" distB="0" distL="0" distR="0" wp14:anchorId="05ED9425" wp14:editId="0658F403">
                  <wp:extent cx="1031838" cy="714375"/>
                  <wp:effectExtent l="0" t="0" r="0" b="0"/>
                  <wp:docPr id="9196" name="Picture 9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250_pulsed0332.tif"/>
                          <pic:cNvPicPr/>
                        </pic:nvPicPr>
                        <pic:blipFill>
                          <a:blip r:embed="rId334" cstate="print">
                            <a:extLst>
                              <a:ext uri="{28A0092B-C50C-407E-A947-70E740481C1C}">
                                <a14:useLocalDpi xmlns:a14="http://schemas.microsoft.com/office/drawing/2010/main" val="0"/>
                              </a:ext>
                            </a:extLst>
                          </a:blip>
                          <a:stretch>
                            <a:fillRect/>
                          </a:stretch>
                        </pic:blipFill>
                        <pic:spPr>
                          <a:xfrm>
                            <a:off x="0" y="0"/>
                            <a:ext cx="1039289" cy="719534"/>
                          </a:xfrm>
                          <a:prstGeom prst="rect">
                            <a:avLst/>
                          </a:prstGeom>
                        </pic:spPr>
                      </pic:pic>
                    </a:graphicData>
                  </a:graphic>
                </wp:inline>
              </w:drawing>
            </w:r>
          </w:p>
        </w:tc>
      </w:tr>
    </w:tbl>
    <w:p w14:paraId="68799BEA" w14:textId="1A6BB021" w:rsidR="00DB7212" w:rsidRDefault="00DB7212" w:rsidP="00EA5CD1">
      <w:pPr>
        <w:pStyle w:val="Caption"/>
        <w:spacing w:line="276" w:lineRule="auto"/>
      </w:pPr>
      <w:bookmarkStart w:id="565" w:name="_Ref450660590"/>
      <w:bookmarkStart w:id="566" w:name="_Toc474686699"/>
      <w:r>
        <w:t xml:space="preserve">Figure </w:t>
      </w:r>
      <w:fldSimple w:instr=" STYLEREF 1 \s ">
        <w:r w:rsidR="005D3AE0">
          <w:rPr>
            <w:noProof/>
          </w:rPr>
          <w:t>7</w:t>
        </w:r>
      </w:fldSimple>
      <w:r w:rsidR="00F02E7D">
        <w:noBreakHyphen/>
      </w:r>
      <w:fldSimple w:instr=" SEQ Figure \* ARABIC \s 1 ">
        <w:r w:rsidR="005D3AE0">
          <w:rPr>
            <w:noProof/>
          </w:rPr>
          <w:t>34</w:t>
        </w:r>
      </w:fldSimple>
      <w:bookmarkEnd w:id="565"/>
      <w:r>
        <w:t>.  83 μm polystyrene Group A mixing pilot test using 50 g each colour.</w:t>
      </w:r>
      <w:bookmarkEnd w:id="566"/>
      <w:r>
        <w:t xml:space="preserve"> </w:t>
      </w:r>
    </w:p>
    <w:p w14:paraId="3B9CC505" w14:textId="77777777" w:rsidR="005937A2" w:rsidRDefault="005937A2" w:rsidP="00EA5CD1">
      <w:pPr>
        <w:spacing w:line="276" w:lineRule="auto"/>
      </w:pPr>
    </w:p>
    <w:p w14:paraId="2279F445" w14:textId="77777777" w:rsidR="005937A2" w:rsidRDefault="005937A2" w:rsidP="00EA5CD1">
      <w:pPr>
        <w:pStyle w:val="Heading3"/>
        <w:spacing w:line="276" w:lineRule="auto"/>
      </w:pPr>
      <w:bookmarkStart w:id="567" w:name="_Toc474696436"/>
      <w:r>
        <w:t>7.3.2.2</w:t>
      </w:r>
      <w:r>
        <w:tab/>
        <w:t>The effect of flow regime on mixing</w:t>
      </w:r>
      <w:bookmarkEnd w:id="567"/>
    </w:p>
    <w:p w14:paraId="23E358E5" w14:textId="472006C0" w:rsidR="005937A2" w:rsidRDefault="005937A2" w:rsidP="00EA5CD1">
      <w:pPr>
        <w:spacing w:line="276" w:lineRule="auto"/>
      </w:pPr>
      <w:r>
        <w:t xml:space="preserve">Three size fractions of sand were used to study mixing in the pseudo 2D bed.  The conditions studied are outlined in </w:t>
      </w:r>
      <w:r w:rsidR="0023313A">
        <w:fldChar w:fldCharType="begin"/>
      </w:r>
      <w:r w:rsidR="0023313A">
        <w:instrText xml:space="preserve"> REF _Ref462400312 \h </w:instrText>
      </w:r>
      <w:r w:rsidR="00EA5CD1">
        <w:instrText xml:space="preserve"> \* MERGEFORMAT </w:instrText>
      </w:r>
      <w:r w:rsidR="0023313A">
        <w:fldChar w:fldCharType="separate"/>
      </w:r>
      <w:r w:rsidR="005D3AE0">
        <w:t xml:space="preserve">Table </w:t>
      </w:r>
      <w:r w:rsidR="005D3AE0">
        <w:rPr>
          <w:noProof/>
        </w:rPr>
        <w:t>7</w:t>
      </w:r>
      <w:r w:rsidR="005D3AE0">
        <w:rPr>
          <w:noProof/>
        </w:rPr>
        <w:noBreakHyphen/>
        <w:t>8</w:t>
      </w:r>
      <w:r w:rsidR="0023313A">
        <w:fldChar w:fldCharType="end"/>
      </w:r>
      <w:r>
        <w:t xml:space="preserve">.  The pulsed flow regime had an average pulsation frequency of 245 Hz over the two flow rates studied, and was carried out using the 320 mm feedback loop on the fluidic oscillator.  A video was captured of the bed with an image size of </w:t>
      </w:r>
      <w:r w:rsidRPr="000673F6">
        <w:t>1584x992</w:t>
      </w:r>
      <w:r>
        <w:t xml:space="preserve"> pixels, which equated to a bed width of approximately 2.5 cm).  38.61 frames per second were captured.    </w:t>
      </w:r>
    </w:p>
    <w:p w14:paraId="2754ABE2" w14:textId="77777777" w:rsidR="000361FE" w:rsidRDefault="005937A2" w:rsidP="000361FE">
      <w:pPr>
        <w:spacing w:line="276" w:lineRule="auto"/>
      </w:pPr>
      <w:r>
        <w:t xml:space="preserve">The analysis method showed that a segregated system undergoing mixing during fluidisation demonstrated a variance which changes over time.  This variance then approached a steady value as the powder bed became fully mixed.  Therefore, the time taken for this value to be reached could be used as a measure of the time to achieve mixing.  This takes the sample area of the image as an </w:t>
      </w:r>
      <w:r>
        <w:lastRenderedPageBreak/>
        <w:t xml:space="preserve">indicator for the mixing of the whole bed area.  The steps used for data analysis of the video sequence images are summarised in </w:t>
      </w:r>
      <w:r w:rsidR="0023313A">
        <w:fldChar w:fldCharType="begin"/>
      </w:r>
      <w:r w:rsidR="0023313A">
        <w:instrText xml:space="preserve"> REF _Ref462400325 \h </w:instrText>
      </w:r>
      <w:r w:rsidR="00EA5CD1">
        <w:instrText xml:space="preserve"> \* MERGEFORMAT </w:instrText>
      </w:r>
      <w:r w:rsidR="0023313A">
        <w:fldChar w:fldCharType="separate"/>
      </w:r>
      <w:r w:rsidR="005D3AE0">
        <w:t xml:space="preserve">Table </w:t>
      </w:r>
      <w:r w:rsidR="005D3AE0">
        <w:rPr>
          <w:noProof/>
        </w:rPr>
        <w:t>7</w:t>
      </w:r>
      <w:r w:rsidR="005D3AE0">
        <w:rPr>
          <w:noProof/>
        </w:rPr>
        <w:noBreakHyphen/>
        <w:t>9</w:t>
      </w:r>
      <w:r w:rsidR="0023313A">
        <w:fldChar w:fldCharType="end"/>
      </w:r>
      <w:r>
        <w:t xml:space="preserve">. </w:t>
      </w:r>
      <w:r w:rsidR="000361FE">
        <w:fldChar w:fldCharType="begin"/>
      </w:r>
      <w:r w:rsidR="000361FE">
        <w:instrText xml:space="preserve"> REF _Ref462400344 \h  \* MERGEFORMAT </w:instrText>
      </w:r>
      <w:r w:rsidR="000361FE">
        <w:fldChar w:fldCharType="separate"/>
      </w:r>
      <w:r w:rsidR="005D3AE0">
        <w:t xml:space="preserve">Figure </w:t>
      </w:r>
      <w:r w:rsidR="005D3AE0">
        <w:rPr>
          <w:noProof/>
        </w:rPr>
        <w:t>7</w:t>
      </w:r>
      <w:r w:rsidR="005D3AE0">
        <w:rPr>
          <w:noProof/>
        </w:rPr>
        <w:noBreakHyphen/>
        <w:t>35</w:t>
      </w:r>
      <w:r w:rsidR="000361FE">
        <w:fldChar w:fldCharType="end"/>
      </w:r>
      <w:r w:rsidR="000361FE">
        <w:t xml:space="preserve"> shows a sample image of 500-710 μm sand recorded at U=0.  Light gain was adjusted to capture the definition between individual coloured particles.  This caused the white particles to lose their definition, and these consequently appeared as one flat area in the images.</w:t>
      </w:r>
    </w:p>
    <w:p w14:paraId="63D614A4" w14:textId="32AFD6CE" w:rsidR="005937A2" w:rsidRDefault="005937A2" w:rsidP="00EA5CD1">
      <w:pPr>
        <w:spacing w:line="276" w:lineRule="auto"/>
      </w:pPr>
    </w:p>
    <w:p w14:paraId="26E2D469" w14:textId="15567F8C" w:rsidR="005937A2" w:rsidRDefault="005937A2" w:rsidP="00EA5CD1">
      <w:pPr>
        <w:pStyle w:val="Caption"/>
        <w:spacing w:line="276" w:lineRule="auto"/>
      </w:pPr>
      <w:bookmarkStart w:id="568" w:name="_Ref462400312"/>
      <w:bookmarkStart w:id="569" w:name="_Toc474686785"/>
      <w:r>
        <w:t xml:space="preserve">Table </w:t>
      </w:r>
      <w:fldSimple w:instr=" STYLEREF 1 \s ">
        <w:r w:rsidR="005D3AE0">
          <w:rPr>
            <w:noProof/>
          </w:rPr>
          <w:t>7</w:t>
        </w:r>
      </w:fldSimple>
      <w:r>
        <w:noBreakHyphen/>
      </w:r>
      <w:fldSimple w:instr=" SEQ Table \* ARABIC \s 1 ">
        <w:r w:rsidR="005D3AE0">
          <w:rPr>
            <w:noProof/>
          </w:rPr>
          <w:t>8</w:t>
        </w:r>
      </w:fldSimple>
      <w:bookmarkEnd w:id="568"/>
      <w:r>
        <w:t>.  Experimental conditions for sand mixing in the single inlet pseudo 2D bed.</w:t>
      </w:r>
      <w:bookmarkEnd w:id="569"/>
    </w:p>
    <w:tbl>
      <w:tblPr>
        <w:tblStyle w:val="LightShading"/>
        <w:tblW w:w="3862" w:type="pct"/>
        <w:tblLook w:val="04A0" w:firstRow="1" w:lastRow="0" w:firstColumn="1" w:lastColumn="0" w:noHBand="0" w:noVBand="1"/>
      </w:tblPr>
      <w:tblGrid>
        <w:gridCol w:w="2921"/>
        <w:gridCol w:w="2109"/>
        <w:gridCol w:w="2109"/>
      </w:tblGrid>
      <w:tr w:rsidR="005937A2" w14:paraId="17121561" w14:textId="77777777" w:rsidTr="00137A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6" w:type="pct"/>
            <w:tcBorders>
              <w:top w:val="single" w:sz="18" w:space="0" w:color="auto"/>
            </w:tcBorders>
            <w:shd w:val="clear" w:color="auto" w:fill="FFFFFF" w:themeFill="background1"/>
          </w:tcPr>
          <w:p w14:paraId="66FB8B25" w14:textId="77777777" w:rsidR="005937A2" w:rsidRDefault="005937A2" w:rsidP="00EA5CD1">
            <w:pPr>
              <w:spacing w:line="276" w:lineRule="auto"/>
            </w:pPr>
            <w:r>
              <w:t>Sand size fraction (μm)</w:t>
            </w:r>
          </w:p>
        </w:tc>
        <w:tc>
          <w:tcPr>
            <w:tcW w:w="1477" w:type="pct"/>
            <w:tcBorders>
              <w:top w:val="single" w:sz="18" w:space="0" w:color="auto"/>
            </w:tcBorders>
            <w:shd w:val="clear" w:color="auto" w:fill="auto"/>
          </w:tcPr>
          <w:p w14:paraId="5B1603D3" w14:textId="77777777" w:rsidR="005937A2" w:rsidRDefault="005937A2" w:rsidP="00EA5CD1">
            <w:pPr>
              <w:spacing w:line="276" w:lineRule="auto"/>
              <w:jc w:val="center"/>
              <w:cnfStyle w:val="100000000000" w:firstRow="1" w:lastRow="0" w:firstColumn="0" w:lastColumn="0" w:oddVBand="0" w:evenVBand="0" w:oddHBand="0" w:evenHBand="0" w:firstRowFirstColumn="0" w:firstRowLastColumn="0" w:lastRowFirstColumn="0" w:lastRowLastColumn="0"/>
            </w:pPr>
            <w:r>
              <w:t>U (x10</w:t>
            </w:r>
            <w:r w:rsidRPr="00EB0B4E">
              <w:rPr>
                <w:vertAlign w:val="superscript"/>
              </w:rPr>
              <w:t>-3</w:t>
            </w:r>
            <w:r>
              <w:t>, m/s)</w:t>
            </w:r>
          </w:p>
        </w:tc>
        <w:tc>
          <w:tcPr>
            <w:tcW w:w="1477" w:type="pct"/>
            <w:tcBorders>
              <w:top w:val="single" w:sz="18" w:space="0" w:color="auto"/>
            </w:tcBorders>
            <w:shd w:val="clear" w:color="auto" w:fill="auto"/>
          </w:tcPr>
          <w:p w14:paraId="769D9961" w14:textId="77777777" w:rsidR="005937A2" w:rsidRDefault="005937A2" w:rsidP="00EA5CD1">
            <w:pPr>
              <w:spacing w:line="276" w:lineRule="auto"/>
              <w:jc w:val="center"/>
              <w:cnfStyle w:val="100000000000" w:firstRow="1" w:lastRow="0" w:firstColumn="0" w:lastColumn="0" w:oddVBand="0" w:evenVBand="0" w:oddHBand="0" w:evenHBand="0" w:firstRowFirstColumn="0" w:firstRowLastColumn="0" w:lastRowFirstColumn="0" w:lastRowLastColumn="0"/>
            </w:pPr>
            <w:r>
              <w:t>Flow regime</w:t>
            </w:r>
          </w:p>
        </w:tc>
      </w:tr>
      <w:tr w:rsidR="005937A2" w14:paraId="3CF8D44E" w14:textId="77777777" w:rsidTr="00137A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6" w:type="pct"/>
            <w:shd w:val="clear" w:color="auto" w:fill="auto"/>
          </w:tcPr>
          <w:p w14:paraId="2BCAD65F" w14:textId="77777777" w:rsidR="005937A2" w:rsidRPr="0045022D" w:rsidRDefault="005937A2" w:rsidP="00EA5CD1">
            <w:pPr>
              <w:spacing w:line="276" w:lineRule="auto"/>
              <w:rPr>
                <w:b w:val="0"/>
              </w:rPr>
            </w:pPr>
            <w:r w:rsidRPr="0045022D">
              <w:rPr>
                <w:rFonts w:ascii="Calibri" w:eastAsia="Times New Roman" w:hAnsi="Calibri" w:cs="Times New Roman"/>
                <w:b w:val="0"/>
                <w:color w:val="000000"/>
              </w:rPr>
              <w:t>500-710</w:t>
            </w:r>
          </w:p>
        </w:tc>
        <w:tc>
          <w:tcPr>
            <w:tcW w:w="1477" w:type="pct"/>
            <w:shd w:val="clear" w:color="auto" w:fill="auto"/>
          </w:tcPr>
          <w:p w14:paraId="1F8ED3D4" w14:textId="77777777" w:rsidR="005937A2" w:rsidRDefault="005937A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t>4.82</w:t>
            </w:r>
          </w:p>
        </w:tc>
        <w:tc>
          <w:tcPr>
            <w:tcW w:w="1477" w:type="pct"/>
            <w:shd w:val="clear" w:color="auto" w:fill="auto"/>
          </w:tcPr>
          <w:p w14:paraId="45613346" w14:textId="77777777" w:rsidR="005937A2" w:rsidRDefault="005937A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t>Continuous</w:t>
            </w:r>
          </w:p>
        </w:tc>
      </w:tr>
      <w:tr w:rsidR="005937A2" w14:paraId="7A7FA3F3" w14:textId="77777777" w:rsidTr="00137A56">
        <w:tc>
          <w:tcPr>
            <w:cnfStyle w:val="001000000000" w:firstRow="0" w:lastRow="0" w:firstColumn="1" w:lastColumn="0" w:oddVBand="0" w:evenVBand="0" w:oddHBand="0" w:evenHBand="0" w:firstRowFirstColumn="0" w:firstRowLastColumn="0" w:lastRowFirstColumn="0" w:lastRowLastColumn="0"/>
            <w:tcW w:w="2046" w:type="pct"/>
            <w:shd w:val="clear" w:color="auto" w:fill="auto"/>
          </w:tcPr>
          <w:p w14:paraId="30F57FF1" w14:textId="77777777" w:rsidR="005937A2" w:rsidRPr="0045022D" w:rsidRDefault="005937A2" w:rsidP="00EA5CD1">
            <w:pPr>
              <w:spacing w:line="276" w:lineRule="auto"/>
              <w:rPr>
                <w:b w:val="0"/>
              </w:rPr>
            </w:pPr>
            <w:r w:rsidRPr="0045022D">
              <w:rPr>
                <w:rFonts w:ascii="Calibri" w:eastAsia="Times New Roman" w:hAnsi="Calibri" w:cs="Times New Roman"/>
                <w:b w:val="0"/>
                <w:color w:val="000000"/>
              </w:rPr>
              <w:t>335-425</w:t>
            </w:r>
          </w:p>
        </w:tc>
        <w:tc>
          <w:tcPr>
            <w:tcW w:w="1477" w:type="pct"/>
            <w:shd w:val="clear" w:color="auto" w:fill="auto"/>
          </w:tcPr>
          <w:p w14:paraId="5539FE97" w14:textId="77777777" w:rsidR="005937A2" w:rsidRDefault="005937A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t>2.96</w:t>
            </w:r>
          </w:p>
        </w:tc>
        <w:tc>
          <w:tcPr>
            <w:tcW w:w="1477" w:type="pct"/>
            <w:shd w:val="clear" w:color="auto" w:fill="auto"/>
          </w:tcPr>
          <w:p w14:paraId="2CE8CFFB" w14:textId="77777777" w:rsidR="005937A2" w:rsidRDefault="005937A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t>Continuous</w:t>
            </w:r>
          </w:p>
        </w:tc>
      </w:tr>
      <w:tr w:rsidR="005937A2" w14:paraId="2918CC9A" w14:textId="77777777" w:rsidTr="00137A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6" w:type="pct"/>
            <w:shd w:val="clear" w:color="auto" w:fill="auto"/>
          </w:tcPr>
          <w:p w14:paraId="0DC1A455" w14:textId="77777777" w:rsidR="005937A2" w:rsidRPr="0045022D" w:rsidRDefault="005937A2" w:rsidP="00EA5CD1">
            <w:pPr>
              <w:spacing w:line="276" w:lineRule="auto"/>
              <w:rPr>
                <w:b w:val="0"/>
              </w:rPr>
            </w:pPr>
          </w:p>
        </w:tc>
        <w:tc>
          <w:tcPr>
            <w:tcW w:w="1477" w:type="pct"/>
            <w:shd w:val="clear" w:color="auto" w:fill="auto"/>
          </w:tcPr>
          <w:p w14:paraId="58C9F884" w14:textId="77777777" w:rsidR="005937A2" w:rsidRDefault="005937A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1477" w:type="pct"/>
            <w:shd w:val="clear" w:color="auto" w:fill="auto"/>
          </w:tcPr>
          <w:p w14:paraId="574FBD2A" w14:textId="77777777" w:rsidR="005937A2" w:rsidRDefault="005937A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t>Pulsed</w:t>
            </w:r>
          </w:p>
        </w:tc>
      </w:tr>
      <w:tr w:rsidR="005937A2" w14:paraId="4B8FCCBA" w14:textId="77777777" w:rsidTr="00137A56">
        <w:tc>
          <w:tcPr>
            <w:cnfStyle w:val="001000000000" w:firstRow="0" w:lastRow="0" w:firstColumn="1" w:lastColumn="0" w:oddVBand="0" w:evenVBand="0" w:oddHBand="0" w:evenHBand="0" w:firstRowFirstColumn="0" w:firstRowLastColumn="0" w:lastRowFirstColumn="0" w:lastRowLastColumn="0"/>
            <w:tcW w:w="2046" w:type="pct"/>
            <w:shd w:val="clear" w:color="auto" w:fill="auto"/>
          </w:tcPr>
          <w:p w14:paraId="376DE957" w14:textId="77777777" w:rsidR="005937A2" w:rsidRPr="0045022D" w:rsidRDefault="005937A2" w:rsidP="00EA5CD1">
            <w:pPr>
              <w:spacing w:line="276" w:lineRule="auto"/>
              <w:rPr>
                <w:b w:val="0"/>
              </w:rPr>
            </w:pPr>
            <w:r w:rsidRPr="0045022D">
              <w:rPr>
                <w:rFonts w:ascii="Calibri" w:eastAsia="Times New Roman" w:hAnsi="Calibri" w:cs="Times New Roman"/>
                <w:b w:val="0"/>
                <w:color w:val="000000"/>
              </w:rPr>
              <w:t>&lt;335</w:t>
            </w:r>
          </w:p>
        </w:tc>
        <w:tc>
          <w:tcPr>
            <w:tcW w:w="1477" w:type="pct"/>
            <w:shd w:val="clear" w:color="auto" w:fill="auto"/>
          </w:tcPr>
          <w:p w14:paraId="0E9D8DB1" w14:textId="77777777" w:rsidR="005937A2" w:rsidRDefault="005937A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noProof/>
                <w:lang w:eastAsia="en-GB"/>
              </w:rPr>
              <w:t>2.96</w:t>
            </w:r>
          </w:p>
        </w:tc>
        <w:tc>
          <w:tcPr>
            <w:tcW w:w="1477" w:type="pct"/>
            <w:shd w:val="clear" w:color="auto" w:fill="auto"/>
          </w:tcPr>
          <w:p w14:paraId="4D518608" w14:textId="77777777" w:rsidR="005937A2" w:rsidRDefault="005937A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t>Continuous</w:t>
            </w:r>
          </w:p>
        </w:tc>
      </w:tr>
      <w:tr w:rsidR="005937A2" w14:paraId="7AF88630" w14:textId="77777777" w:rsidTr="00137A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6" w:type="pct"/>
            <w:tcBorders>
              <w:bottom w:val="single" w:sz="18" w:space="0" w:color="auto"/>
            </w:tcBorders>
            <w:shd w:val="clear" w:color="auto" w:fill="auto"/>
          </w:tcPr>
          <w:p w14:paraId="66ADE405" w14:textId="77777777" w:rsidR="005937A2" w:rsidRPr="0045022D" w:rsidRDefault="005937A2" w:rsidP="00EA5CD1">
            <w:pPr>
              <w:spacing w:line="276" w:lineRule="auto"/>
              <w:rPr>
                <w:b w:val="0"/>
              </w:rPr>
            </w:pPr>
          </w:p>
        </w:tc>
        <w:tc>
          <w:tcPr>
            <w:tcW w:w="1477" w:type="pct"/>
            <w:tcBorders>
              <w:bottom w:val="single" w:sz="18" w:space="0" w:color="auto"/>
            </w:tcBorders>
            <w:shd w:val="clear" w:color="auto" w:fill="auto"/>
          </w:tcPr>
          <w:p w14:paraId="38117599" w14:textId="77777777" w:rsidR="005937A2" w:rsidRDefault="005937A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p>
        </w:tc>
        <w:tc>
          <w:tcPr>
            <w:tcW w:w="1477" w:type="pct"/>
            <w:tcBorders>
              <w:bottom w:val="single" w:sz="18" w:space="0" w:color="auto"/>
            </w:tcBorders>
            <w:shd w:val="clear" w:color="auto" w:fill="auto"/>
          </w:tcPr>
          <w:p w14:paraId="10D949FF" w14:textId="77777777" w:rsidR="005937A2" w:rsidRDefault="005937A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t>Pulsed</w:t>
            </w:r>
          </w:p>
        </w:tc>
      </w:tr>
    </w:tbl>
    <w:p w14:paraId="2B40D560" w14:textId="77777777" w:rsidR="005937A2" w:rsidRDefault="005937A2" w:rsidP="00EA5CD1">
      <w:pPr>
        <w:pStyle w:val="Caption"/>
        <w:spacing w:line="276" w:lineRule="auto"/>
      </w:pPr>
    </w:p>
    <w:p w14:paraId="714699F7" w14:textId="293C0670" w:rsidR="005937A2" w:rsidRDefault="005937A2" w:rsidP="00EA5CD1">
      <w:pPr>
        <w:pStyle w:val="Caption"/>
        <w:spacing w:line="276" w:lineRule="auto"/>
      </w:pPr>
      <w:bookmarkStart w:id="570" w:name="_Ref462400325"/>
      <w:bookmarkStart w:id="571" w:name="_Toc474686786"/>
      <w:r>
        <w:t xml:space="preserve">Table </w:t>
      </w:r>
      <w:fldSimple w:instr=" STYLEREF 1 \s ">
        <w:r w:rsidR="005D3AE0">
          <w:rPr>
            <w:noProof/>
          </w:rPr>
          <w:t>7</w:t>
        </w:r>
      </w:fldSimple>
      <w:r>
        <w:noBreakHyphen/>
      </w:r>
      <w:fldSimple w:instr=" SEQ Table \* ARABIC \s 1 ">
        <w:r w:rsidR="005D3AE0">
          <w:rPr>
            <w:noProof/>
          </w:rPr>
          <w:t>9</w:t>
        </w:r>
      </w:fldSimple>
      <w:bookmarkEnd w:id="570"/>
      <w:r>
        <w:t>.  Data analysis steps for sand mixing experiments in MatLab.</w:t>
      </w:r>
      <w:bookmarkEnd w:id="571"/>
    </w:p>
    <w:tbl>
      <w:tblPr>
        <w:tblStyle w:val="LightShading"/>
        <w:tblW w:w="5000" w:type="pct"/>
        <w:tblLook w:val="04A0" w:firstRow="1" w:lastRow="0" w:firstColumn="1" w:lastColumn="0" w:noHBand="0" w:noVBand="1"/>
      </w:tblPr>
      <w:tblGrid>
        <w:gridCol w:w="4621"/>
        <w:gridCol w:w="4621"/>
      </w:tblGrid>
      <w:tr w:rsidR="005937A2" w14:paraId="24B29E0A" w14:textId="77777777" w:rsidTr="00137A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Borders>
              <w:top w:val="single" w:sz="18" w:space="0" w:color="auto"/>
            </w:tcBorders>
            <w:shd w:val="clear" w:color="auto" w:fill="FFFFFF" w:themeFill="background1"/>
          </w:tcPr>
          <w:p w14:paraId="3C8D8D9E" w14:textId="77777777" w:rsidR="005937A2" w:rsidRDefault="005937A2" w:rsidP="00EA5CD1">
            <w:pPr>
              <w:spacing w:line="276" w:lineRule="auto"/>
            </w:pPr>
            <w:r>
              <w:t>Analysis step</w:t>
            </w:r>
          </w:p>
        </w:tc>
        <w:tc>
          <w:tcPr>
            <w:tcW w:w="2500" w:type="pct"/>
            <w:tcBorders>
              <w:top w:val="single" w:sz="18" w:space="0" w:color="auto"/>
            </w:tcBorders>
          </w:tcPr>
          <w:p w14:paraId="1D7ECE07" w14:textId="77777777" w:rsidR="005937A2" w:rsidRDefault="005937A2" w:rsidP="00EA5CD1">
            <w:pPr>
              <w:spacing w:line="276" w:lineRule="auto"/>
              <w:jc w:val="left"/>
              <w:cnfStyle w:val="100000000000" w:firstRow="1" w:lastRow="0" w:firstColumn="0" w:lastColumn="0" w:oddVBand="0" w:evenVBand="0" w:oddHBand="0" w:evenHBand="0" w:firstRowFirstColumn="0" w:firstRowLastColumn="0" w:lastRowFirstColumn="0" w:lastRowLastColumn="0"/>
            </w:pPr>
            <w:r>
              <w:t>Example</w:t>
            </w:r>
          </w:p>
        </w:tc>
      </w:tr>
      <w:tr w:rsidR="005937A2" w14:paraId="55E29765" w14:textId="77777777" w:rsidTr="00137A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shd w:val="clear" w:color="auto" w:fill="auto"/>
          </w:tcPr>
          <w:p w14:paraId="7365A1A6" w14:textId="77777777" w:rsidR="005937A2" w:rsidRDefault="005937A2" w:rsidP="00EA5CD1">
            <w:pPr>
              <w:spacing w:line="276" w:lineRule="auto"/>
            </w:pPr>
            <w:r>
              <w:t>Marker for image</w:t>
            </w:r>
          </w:p>
        </w:tc>
        <w:tc>
          <w:tcPr>
            <w:tcW w:w="2500" w:type="pct"/>
            <w:shd w:val="clear" w:color="auto" w:fill="auto"/>
          </w:tcPr>
          <w:p w14:paraId="1CF74A1A" w14:textId="77777777" w:rsidR="005937A2" w:rsidRDefault="005937A2" w:rsidP="00EA5CD1">
            <w:pPr>
              <w:spacing w:line="276" w:lineRule="auto"/>
              <w:jc w:val="left"/>
              <w:cnfStyle w:val="000000100000" w:firstRow="0" w:lastRow="0" w:firstColumn="0" w:lastColumn="0" w:oddVBand="0" w:evenVBand="0" w:oddHBand="1" w:evenHBand="0" w:firstRowFirstColumn="0" w:firstRowLastColumn="0" w:lastRowFirstColumn="0" w:lastRowLastColumn="0"/>
            </w:pPr>
            <w:r>
              <w:t>1</w:t>
            </w:r>
          </w:p>
        </w:tc>
      </w:tr>
      <w:tr w:rsidR="005937A2" w14:paraId="396D0F56" w14:textId="77777777" w:rsidTr="00137A56">
        <w:tc>
          <w:tcPr>
            <w:cnfStyle w:val="001000000000" w:firstRow="0" w:lastRow="0" w:firstColumn="1" w:lastColumn="0" w:oddVBand="0" w:evenVBand="0" w:oddHBand="0" w:evenHBand="0" w:firstRowFirstColumn="0" w:firstRowLastColumn="0" w:lastRowFirstColumn="0" w:lastRowLastColumn="0"/>
            <w:tcW w:w="2500" w:type="pct"/>
            <w:shd w:val="clear" w:color="auto" w:fill="auto"/>
          </w:tcPr>
          <w:p w14:paraId="70D6D042" w14:textId="77777777" w:rsidR="005937A2" w:rsidRDefault="005937A2" w:rsidP="00EA5CD1">
            <w:pPr>
              <w:spacing w:line="276" w:lineRule="auto"/>
            </w:pPr>
            <w:r>
              <w:t>Pixels described by colour (%)</w:t>
            </w:r>
          </w:p>
        </w:tc>
        <w:tc>
          <w:tcPr>
            <w:tcW w:w="2500" w:type="pct"/>
            <w:shd w:val="clear" w:color="auto" w:fill="auto"/>
          </w:tcPr>
          <w:p w14:paraId="7C007A9F" w14:textId="77777777" w:rsidR="005937A2" w:rsidRDefault="005937A2" w:rsidP="00EA5CD1">
            <w:pPr>
              <w:spacing w:line="276" w:lineRule="auto"/>
              <w:jc w:val="left"/>
              <w:cnfStyle w:val="000000000000" w:firstRow="0" w:lastRow="0" w:firstColumn="0" w:lastColumn="0" w:oddVBand="0" w:evenVBand="0" w:oddHBand="0" w:evenHBand="0" w:firstRowFirstColumn="0" w:firstRowLastColumn="0" w:lastRowFirstColumn="0" w:lastRowLastColumn="0"/>
            </w:pPr>
            <w:r>
              <w:t>(blue + red + green) = 100%</w:t>
            </w:r>
          </w:p>
        </w:tc>
      </w:tr>
      <w:tr w:rsidR="005937A2" w14:paraId="23CCBE15" w14:textId="77777777" w:rsidTr="00137A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shd w:val="clear" w:color="auto" w:fill="auto"/>
          </w:tcPr>
          <w:p w14:paraId="27F22D89" w14:textId="77777777" w:rsidR="005937A2" w:rsidRDefault="005937A2" w:rsidP="00EA5CD1">
            <w:pPr>
              <w:spacing w:line="276" w:lineRule="auto"/>
            </w:pPr>
            <w:r>
              <w:t>% blue for each pixel in image</w:t>
            </w:r>
          </w:p>
        </w:tc>
        <w:tc>
          <w:tcPr>
            <w:tcW w:w="2500" w:type="pct"/>
            <w:shd w:val="clear" w:color="auto" w:fill="auto"/>
          </w:tcPr>
          <w:p w14:paraId="10C9ABB3" w14:textId="77777777" w:rsidR="005937A2" w:rsidRDefault="005937A2" w:rsidP="00EA5CD1">
            <w:pPr>
              <w:spacing w:line="276" w:lineRule="auto"/>
              <w:jc w:val="left"/>
              <w:cnfStyle w:val="000000100000" w:firstRow="0" w:lastRow="0" w:firstColumn="0" w:lastColumn="0" w:oddVBand="0" w:evenVBand="0" w:oddHBand="1" w:evenHBand="0" w:firstRowFirstColumn="0" w:firstRowLastColumn="0" w:lastRowFirstColumn="0" w:lastRowLastColumn="0"/>
            </w:pPr>
            <w:r>
              <w:t>e.g.  33.33 % (white)</w:t>
            </w:r>
          </w:p>
        </w:tc>
      </w:tr>
      <w:tr w:rsidR="005937A2" w14:paraId="199301A2" w14:textId="77777777" w:rsidTr="00137A56">
        <w:tc>
          <w:tcPr>
            <w:cnfStyle w:val="001000000000" w:firstRow="0" w:lastRow="0" w:firstColumn="1" w:lastColumn="0" w:oddVBand="0" w:evenVBand="0" w:oddHBand="0" w:evenHBand="0" w:firstRowFirstColumn="0" w:firstRowLastColumn="0" w:lastRowFirstColumn="0" w:lastRowLastColumn="0"/>
            <w:tcW w:w="2500" w:type="pct"/>
            <w:shd w:val="clear" w:color="auto" w:fill="auto"/>
          </w:tcPr>
          <w:p w14:paraId="00A4ED1F" w14:textId="77777777" w:rsidR="005937A2" w:rsidRDefault="005937A2" w:rsidP="00EA5CD1">
            <w:pPr>
              <w:spacing w:line="276" w:lineRule="auto"/>
            </w:pPr>
            <w:r>
              <w:t>Image split into grid</w:t>
            </w:r>
          </w:p>
        </w:tc>
        <w:tc>
          <w:tcPr>
            <w:tcW w:w="2500" w:type="pct"/>
            <w:shd w:val="clear" w:color="auto" w:fill="auto"/>
          </w:tcPr>
          <w:p w14:paraId="5229684C" w14:textId="77777777" w:rsidR="005937A2" w:rsidRDefault="005937A2" w:rsidP="00EA5CD1">
            <w:pPr>
              <w:spacing w:line="276" w:lineRule="auto"/>
              <w:jc w:val="left"/>
              <w:cnfStyle w:val="000000000000" w:firstRow="0" w:lastRow="0" w:firstColumn="0" w:lastColumn="0" w:oddVBand="0" w:evenVBand="0" w:oddHBand="0" w:evenHBand="0" w:firstRowFirstColumn="0" w:firstRowLastColumn="0" w:lastRowFirstColumn="0" w:lastRowLastColumn="0"/>
            </w:pPr>
            <w:r>
              <w:t>8 x 8</w:t>
            </w:r>
          </w:p>
        </w:tc>
      </w:tr>
      <w:tr w:rsidR="005937A2" w14:paraId="53F87DC7" w14:textId="77777777" w:rsidTr="00137A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shd w:val="clear" w:color="auto" w:fill="auto"/>
          </w:tcPr>
          <w:p w14:paraId="37B25082" w14:textId="77777777" w:rsidR="005937A2" w:rsidRDefault="005937A2" w:rsidP="00EA5CD1">
            <w:pPr>
              <w:spacing w:line="276" w:lineRule="auto"/>
            </w:pPr>
            <w:r>
              <w:t>Average % blue for each grid area</w:t>
            </w:r>
          </w:p>
        </w:tc>
        <w:tc>
          <w:tcPr>
            <w:tcW w:w="2500" w:type="pct"/>
            <w:shd w:val="clear" w:color="auto" w:fill="auto"/>
          </w:tcPr>
          <w:p w14:paraId="4EC76EF5" w14:textId="422A7CC3" w:rsidR="005937A2" w:rsidRDefault="005937A2" w:rsidP="00EA5CD1">
            <w:pPr>
              <w:spacing w:line="276" w:lineRule="auto"/>
              <w:jc w:val="left"/>
              <w:cnfStyle w:val="000000100000" w:firstRow="0" w:lastRow="0" w:firstColumn="0" w:lastColumn="0" w:oddVBand="0" w:evenVBand="0" w:oddHBand="1" w:evenHBand="0" w:firstRowFirstColumn="0" w:firstRowLastColumn="0" w:lastRowFirstColumn="0" w:lastRowLastColumn="0"/>
            </w:pPr>
            <w:r>
              <w:t>e.g. 44.21 % at t = 0 (</w:t>
            </w:r>
            <w:r>
              <w:fldChar w:fldCharType="begin"/>
            </w:r>
            <w:r>
              <w:instrText xml:space="preserve"> REF _Ref462181203 \h  \* MERGEFORMAT </w:instrText>
            </w:r>
            <w:r>
              <w:fldChar w:fldCharType="separate"/>
            </w:r>
            <w:r w:rsidR="005D3AE0">
              <w:rPr>
                <w:b/>
                <w:bCs/>
                <w:lang w:val="en-US"/>
              </w:rPr>
              <w:t>Error! Reference source not found.</w:t>
            </w:r>
            <w:r>
              <w:fldChar w:fldCharType="end"/>
            </w:r>
            <w:r>
              <w:t xml:space="preserve">) </w:t>
            </w:r>
          </w:p>
        </w:tc>
      </w:tr>
      <w:tr w:rsidR="005937A2" w14:paraId="5856B548" w14:textId="77777777" w:rsidTr="00137A56">
        <w:tc>
          <w:tcPr>
            <w:cnfStyle w:val="001000000000" w:firstRow="0" w:lastRow="0" w:firstColumn="1" w:lastColumn="0" w:oddVBand="0" w:evenVBand="0" w:oddHBand="0" w:evenHBand="0" w:firstRowFirstColumn="0" w:firstRowLastColumn="0" w:lastRowFirstColumn="0" w:lastRowLastColumn="0"/>
            <w:tcW w:w="2500" w:type="pct"/>
            <w:tcBorders>
              <w:bottom w:val="single" w:sz="18" w:space="0" w:color="auto"/>
            </w:tcBorders>
            <w:shd w:val="clear" w:color="auto" w:fill="auto"/>
          </w:tcPr>
          <w:p w14:paraId="7EFE0DC9" w14:textId="77777777" w:rsidR="005937A2" w:rsidRDefault="005937A2" w:rsidP="00EA5CD1">
            <w:pPr>
              <w:spacing w:line="276" w:lineRule="auto"/>
            </w:pPr>
            <w:r>
              <w:t>Average and standard deviation for each image</w:t>
            </w:r>
          </w:p>
        </w:tc>
        <w:tc>
          <w:tcPr>
            <w:tcW w:w="2500" w:type="pct"/>
            <w:tcBorders>
              <w:bottom w:val="single" w:sz="18" w:space="0" w:color="auto"/>
            </w:tcBorders>
            <w:shd w:val="clear" w:color="auto" w:fill="auto"/>
          </w:tcPr>
          <w:p w14:paraId="7363D7B2" w14:textId="77777777" w:rsidR="005937A2" w:rsidRDefault="005937A2" w:rsidP="00EA5CD1">
            <w:pPr>
              <w:spacing w:line="276" w:lineRule="auto"/>
              <w:jc w:val="left"/>
              <w:cnfStyle w:val="000000000000" w:firstRow="0" w:lastRow="0" w:firstColumn="0" w:lastColumn="0" w:oddVBand="0" w:evenVBand="0" w:oddHBand="0" w:evenHBand="0" w:firstRowFirstColumn="0" w:firstRowLastColumn="0" w:lastRowFirstColumn="0" w:lastRowLastColumn="0"/>
            </w:pPr>
            <w:r>
              <w:t>e.g. 44.21 % and 11.44 %.</w:t>
            </w:r>
          </w:p>
        </w:tc>
      </w:tr>
    </w:tbl>
    <w:p w14:paraId="6F226FD6" w14:textId="77777777" w:rsidR="000361FE" w:rsidRDefault="000361FE" w:rsidP="00EA5CD1">
      <w:pPr>
        <w:spacing w:line="276" w:lineRule="auto"/>
        <w:jc w:val="center"/>
      </w:pPr>
    </w:p>
    <w:p w14:paraId="7BD379A1" w14:textId="77777777" w:rsidR="005937A2" w:rsidRDefault="005937A2" w:rsidP="00EA5CD1">
      <w:pPr>
        <w:spacing w:line="276" w:lineRule="auto"/>
        <w:jc w:val="center"/>
      </w:pPr>
      <w:r>
        <w:rPr>
          <w:noProof/>
          <w:lang w:eastAsia="en-GB"/>
        </w:rPr>
        <w:drawing>
          <wp:inline distT="0" distB="0" distL="0" distR="0" wp14:anchorId="01F6B761" wp14:editId="74DA10B4">
            <wp:extent cx="1895475" cy="1948126"/>
            <wp:effectExtent l="19050" t="19050" r="9525" b="14605"/>
            <wp:docPr id="9287" name="Picture 9287" descr="C:\Users\Emma Ireland\AppData\Local\Temp\Copy of test0004-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mma Ireland\AppData\Local\Temp\Copy of test0004-1.tif"/>
                    <pic:cNvPicPr>
                      <a:picLocks noChangeAspect="1" noChangeArrowheads="1"/>
                    </pic:cNvPicPr>
                  </pic:nvPicPr>
                  <pic:blipFill rotWithShape="1">
                    <a:blip r:embed="rId335" cstate="print">
                      <a:extLst>
                        <a:ext uri="{28A0092B-C50C-407E-A947-70E740481C1C}">
                          <a14:useLocalDpi xmlns:a14="http://schemas.microsoft.com/office/drawing/2010/main" val="0"/>
                        </a:ext>
                      </a:extLst>
                    </a:blip>
                    <a:srcRect l="22836" r="16269"/>
                    <a:stretch/>
                  </pic:blipFill>
                  <pic:spPr bwMode="auto">
                    <a:xfrm>
                      <a:off x="0" y="0"/>
                      <a:ext cx="1899473" cy="195223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EE0C19" w14:textId="311071E1" w:rsidR="005937A2" w:rsidRDefault="005937A2" w:rsidP="00EA5CD1">
      <w:pPr>
        <w:pStyle w:val="Caption"/>
        <w:spacing w:line="276" w:lineRule="auto"/>
      </w:pPr>
      <w:bookmarkStart w:id="572" w:name="_Ref462400344"/>
      <w:bookmarkStart w:id="573" w:name="_Toc474686700"/>
      <w:r>
        <w:t xml:space="preserve">Figure </w:t>
      </w:r>
      <w:fldSimple w:instr=" STYLEREF 1 \s ">
        <w:r w:rsidR="005D3AE0">
          <w:rPr>
            <w:noProof/>
          </w:rPr>
          <w:t>7</w:t>
        </w:r>
      </w:fldSimple>
      <w:r w:rsidR="00F02E7D">
        <w:noBreakHyphen/>
      </w:r>
      <w:fldSimple w:instr=" SEQ Figure \* ARABIC \s 1 ">
        <w:r w:rsidR="005D3AE0">
          <w:rPr>
            <w:noProof/>
          </w:rPr>
          <w:t>35</w:t>
        </w:r>
      </w:fldSimple>
      <w:bookmarkEnd w:id="572"/>
      <w:r>
        <w:t>.  Sample image of 605 μm sand prior to fluidisation.</w:t>
      </w:r>
      <w:bookmarkEnd w:id="573"/>
      <w:r>
        <w:t xml:space="preserve"> </w:t>
      </w:r>
    </w:p>
    <w:p w14:paraId="0F354611" w14:textId="3F2353FC" w:rsidR="005937A2" w:rsidRDefault="004951D1" w:rsidP="00EA5CD1">
      <w:pPr>
        <w:spacing w:line="276" w:lineRule="auto"/>
      </w:pPr>
      <w:r>
        <w:lastRenderedPageBreak/>
        <w:fldChar w:fldCharType="begin"/>
      </w:r>
      <w:r>
        <w:instrText xml:space="preserve"> REF _Ref462400376 \h </w:instrText>
      </w:r>
      <w:r w:rsidR="00EA5CD1">
        <w:instrText xml:space="preserve"> \* MERGEFORMAT </w:instrText>
      </w:r>
      <w:r>
        <w:fldChar w:fldCharType="separate"/>
      </w:r>
      <w:r w:rsidR="005D3AE0">
        <w:t xml:space="preserve">Figure </w:t>
      </w:r>
      <w:r w:rsidR="005D3AE0">
        <w:rPr>
          <w:noProof/>
        </w:rPr>
        <w:t>7</w:t>
      </w:r>
      <w:r w:rsidR="005D3AE0">
        <w:rPr>
          <w:noProof/>
        </w:rPr>
        <w:noBreakHyphen/>
        <w:t>36</w:t>
      </w:r>
      <w:r>
        <w:fldChar w:fldCharType="end"/>
      </w:r>
      <w:r w:rsidR="005937A2">
        <w:t xml:space="preserve"> shows the results of the method.  The initial % blue value was 44.2 %, with a standard deviation between the grid areas of 11.43 %.  As fluidisation began, the average % blue fraction of the image increased to 57.45 % as coloured particles were carried into the frame in the wake of a bubble.  This increase in average % blue fraction caused a decrease in the standard deviation, as a higher proportion of the frame was occupied by coloured particles.  As the bed became mixed, the average % blue fraction returned to a value close to the starting conditions.  Standard deviation also reduced in variability, indicating a homogenously and well mixed fluidised bed.</w:t>
      </w:r>
    </w:p>
    <w:p w14:paraId="344EFD09" w14:textId="77777777" w:rsidR="005937A2" w:rsidRPr="00083A33" w:rsidRDefault="005937A2" w:rsidP="00EA5CD1">
      <w:pPr>
        <w:spacing w:line="276" w:lineRule="auto"/>
        <w:jc w:val="center"/>
        <w:rPr>
          <w:lang w:val="en-US"/>
        </w:rPr>
      </w:pPr>
      <w:r>
        <w:rPr>
          <w:noProof/>
          <w:lang w:eastAsia="en-GB"/>
        </w:rPr>
        <w:drawing>
          <wp:inline distT="0" distB="0" distL="0" distR="0" wp14:anchorId="39976434" wp14:editId="7FEBFFC5">
            <wp:extent cx="5124450" cy="3148013"/>
            <wp:effectExtent l="0" t="0" r="0" b="0"/>
            <wp:docPr id="9288" name="Chart 928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6"/>
              </a:graphicData>
            </a:graphic>
          </wp:inline>
        </w:drawing>
      </w:r>
    </w:p>
    <w:p w14:paraId="554E20D4" w14:textId="4AD886C3" w:rsidR="005937A2" w:rsidRDefault="005937A2" w:rsidP="00EA5CD1">
      <w:pPr>
        <w:pStyle w:val="Caption"/>
        <w:spacing w:line="276" w:lineRule="auto"/>
      </w:pPr>
      <w:bookmarkStart w:id="574" w:name="_Ref462400376"/>
      <w:bookmarkStart w:id="575" w:name="_Toc474686701"/>
      <w:r>
        <w:t xml:space="preserve">Figure </w:t>
      </w:r>
      <w:fldSimple w:instr=" STYLEREF 1 \s ">
        <w:r w:rsidR="005D3AE0">
          <w:rPr>
            <w:noProof/>
          </w:rPr>
          <w:t>7</w:t>
        </w:r>
      </w:fldSimple>
      <w:r w:rsidR="00F02E7D">
        <w:noBreakHyphen/>
      </w:r>
      <w:fldSimple w:instr=" SEQ Figure \* ARABIC \s 1 ">
        <w:r w:rsidR="005D3AE0">
          <w:rPr>
            <w:noProof/>
          </w:rPr>
          <w:t>36</w:t>
        </w:r>
      </w:fldSimple>
      <w:bookmarkEnd w:id="574"/>
      <w:r>
        <w:t>.  Sand mixing over time, showing average % blue value of each frame and standard deviation of the range of grid areas for 500-710 μm sand at 4.82x10</w:t>
      </w:r>
      <w:r w:rsidRPr="00AD57CA">
        <w:rPr>
          <w:vertAlign w:val="superscript"/>
        </w:rPr>
        <w:t>-3</w:t>
      </w:r>
      <w:r>
        <w:t xml:space="preserve"> m/s under continuous flow.</w:t>
      </w:r>
      <w:bookmarkEnd w:id="575"/>
      <w:r>
        <w:t xml:space="preserve"> </w:t>
      </w:r>
    </w:p>
    <w:p w14:paraId="314E47B3" w14:textId="77777777" w:rsidR="005937A2" w:rsidRDefault="005937A2" w:rsidP="00EA5CD1">
      <w:pPr>
        <w:spacing w:line="276" w:lineRule="auto"/>
      </w:pPr>
    </w:p>
    <w:p w14:paraId="232159F9" w14:textId="6CBFBCB4" w:rsidR="005937A2" w:rsidRDefault="005937A2" w:rsidP="00EA5CD1">
      <w:pPr>
        <w:spacing w:line="276" w:lineRule="auto"/>
      </w:pPr>
      <w:r>
        <w:t xml:space="preserve">To compare between the imposed change in flow regime, </w:t>
      </w:r>
      <w:r w:rsidR="004951D1">
        <w:fldChar w:fldCharType="begin"/>
      </w:r>
      <w:r w:rsidR="004951D1">
        <w:instrText xml:space="preserve"> REF _Ref462400399 \h </w:instrText>
      </w:r>
      <w:r w:rsidR="00EA5CD1">
        <w:instrText xml:space="preserve"> \* MERGEFORMAT </w:instrText>
      </w:r>
      <w:r w:rsidR="004951D1">
        <w:fldChar w:fldCharType="separate"/>
      </w:r>
      <w:r w:rsidR="005D3AE0">
        <w:t xml:space="preserve">Figure </w:t>
      </w:r>
      <w:r w:rsidR="005D3AE0">
        <w:rPr>
          <w:noProof/>
        </w:rPr>
        <w:t>7</w:t>
      </w:r>
      <w:r w:rsidR="005D3AE0">
        <w:rPr>
          <w:noProof/>
        </w:rPr>
        <w:noBreakHyphen/>
        <w:t>37</w:t>
      </w:r>
      <w:r w:rsidR="004951D1">
        <w:fldChar w:fldCharType="end"/>
      </w:r>
      <w:r>
        <w:t xml:space="preserve"> shows the variance for the mixing of white and coloured 335-425 μm particles over time.  This indicates that mixing varied between the flow regimes up to 4 seconds, after which mixing was comparable.  Standard deviation of the range between each grid area reflected the variability found in the data, which was caused by the motion of bubbles and movement in the bed.  Therefore, in the early stages of mixing, influential mixing processes such as bubble movement or slugging could be affecting the mixing analysis results.  For example, </w:t>
      </w:r>
      <w:r w:rsidR="004951D1">
        <w:fldChar w:fldCharType="begin"/>
      </w:r>
      <w:r w:rsidR="004951D1">
        <w:instrText xml:space="preserve"> REF _Ref462400399 \h </w:instrText>
      </w:r>
      <w:r w:rsidR="00EA5CD1">
        <w:instrText xml:space="preserve"> \* MERGEFORMAT </w:instrText>
      </w:r>
      <w:r w:rsidR="004951D1">
        <w:fldChar w:fldCharType="separate"/>
      </w:r>
      <w:r w:rsidR="005D3AE0">
        <w:t xml:space="preserve">Figure </w:t>
      </w:r>
      <w:r w:rsidR="005D3AE0">
        <w:rPr>
          <w:noProof/>
        </w:rPr>
        <w:t>7</w:t>
      </w:r>
      <w:r w:rsidR="005D3AE0">
        <w:rPr>
          <w:noProof/>
        </w:rPr>
        <w:noBreakHyphen/>
        <w:t>37</w:t>
      </w:r>
      <w:r w:rsidR="004951D1">
        <w:fldChar w:fldCharType="end"/>
      </w:r>
      <w:r>
        <w:t xml:space="preserve"> gives two image examples of the continuous and pulsed flow fluidised beds at different time stages, indicating that factors such as the passage of a bubble can influence the degree of mixing recorded.  A</w:t>
      </w:r>
      <w:r w:rsidR="000361FE">
        <w:t>t</w:t>
      </w:r>
      <w:r>
        <w:t xml:space="preserve"> the conditions presented in</w:t>
      </w:r>
      <w:r w:rsidR="004951D1">
        <w:t xml:space="preserve"> </w:t>
      </w:r>
      <w:r w:rsidR="004951D1">
        <w:fldChar w:fldCharType="begin"/>
      </w:r>
      <w:r w:rsidR="004951D1">
        <w:instrText xml:space="preserve"> REF _Ref462400399 \h </w:instrText>
      </w:r>
      <w:r w:rsidR="00EA5CD1">
        <w:instrText xml:space="preserve"> \* MERGEFORMAT </w:instrText>
      </w:r>
      <w:r w:rsidR="004951D1">
        <w:fldChar w:fldCharType="separate"/>
      </w:r>
      <w:r w:rsidR="005D3AE0">
        <w:t xml:space="preserve">Figure </w:t>
      </w:r>
      <w:r w:rsidR="005D3AE0">
        <w:rPr>
          <w:noProof/>
        </w:rPr>
        <w:t>7</w:t>
      </w:r>
      <w:r w:rsidR="005D3AE0">
        <w:rPr>
          <w:noProof/>
        </w:rPr>
        <w:noBreakHyphen/>
        <w:t>37</w:t>
      </w:r>
      <w:r w:rsidR="004951D1">
        <w:fldChar w:fldCharType="end"/>
      </w:r>
      <w:r>
        <w:t xml:space="preserve">, the sand mixed with a continuous air flow achieved a variance close to the final value at around 1.1 seconds, as opposed to the pulsed flow regime, which took longer at around 3.7 seconds.  </w:t>
      </w:r>
    </w:p>
    <w:p w14:paraId="518564EC" w14:textId="77777777" w:rsidR="005937A2" w:rsidRDefault="005937A2" w:rsidP="00EA5CD1">
      <w:pPr>
        <w:spacing w:line="276" w:lineRule="auto"/>
      </w:pPr>
    </w:p>
    <w:p w14:paraId="057D85CF" w14:textId="1AC0F780" w:rsidR="005937A2" w:rsidRDefault="002338A4" w:rsidP="00EA5CD1">
      <w:pPr>
        <w:spacing w:line="276" w:lineRule="auto"/>
      </w:pPr>
      <w:r>
        <w:rPr>
          <w:noProof/>
          <w:lang w:eastAsia="en-GB"/>
        </w:rPr>
        <w:lastRenderedPageBreak/>
        <mc:AlternateContent>
          <mc:Choice Requires="wps">
            <w:drawing>
              <wp:anchor distT="0" distB="0" distL="114300" distR="114300" simplePos="0" relativeHeight="254996992" behindDoc="0" locked="0" layoutInCell="1" allowOverlap="1" wp14:anchorId="4A03E4AC" wp14:editId="1F669271">
                <wp:simplePos x="0" y="0"/>
                <wp:positionH relativeFrom="column">
                  <wp:posOffset>3669030</wp:posOffset>
                </wp:positionH>
                <wp:positionV relativeFrom="paragraph">
                  <wp:posOffset>1105535</wp:posOffset>
                </wp:positionV>
                <wp:extent cx="1047115" cy="1403985"/>
                <wp:effectExtent l="0" t="0" r="0" b="5715"/>
                <wp:wrapNone/>
                <wp:docPr id="92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7115" cy="1403985"/>
                        </a:xfrm>
                        <a:prstGeom prst="rect">
                          <a:avLst/>
                        </a:prstGeom>
                        <a:noFill/>
                        <a:ln w="9525">
                          <a:noFill/>
                          <a:miter lim="800000"/>
                          <a:headEnd/>
                          <a:tailEnd/>
                        </a:ln>
                      </wps:spPr>
                      <wps:txbx>
                        <w:txbxContent>
                          <w:p w14:paraId="1E319847" w14:textId="77777777" w:rsidR="00BF4C3A" w:rsidRDefault="00BF4C3A" w:rsidP="005937A2">
                            <w:r>
                              <w:t>t = 1.34 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326" type="#_x0000_t202" style="position:absolute;left:0;text-align:left;margin-left:288.9pt;margin-top:87.05pt;width:82.45pt;height:110.55pt;z-index:2549969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" filled="f" stroked="f">
                <v:textbox style="mso-fit-shape-to-text:t">
                  <w:txbxContent>
                    <w:p w14:paraId="1E319847" w14:textId="77777777" w:rsidR="00BF4C3A" w:rsidRDefault="00BF4C3A" w:rsidP="005937A2">
                      <w:r>
                        <w:t>t = 1.34 s</w:t>
                      </w:r>
                    </w:p>
                  </w:txbxContent>
                </v:textbox>
              </v:shape>
            </w:pict>
          </mc:Fallback>
        </mc:AlternateContent>
      </w:r>
      <w:r w:rsidR="005937A2">
        <w:rPr>
          <w:noProof/>
          <w:lang w:eastAsia="en-GB"/>
        </w:rPr>
        <w:drawing>
          <wp:anchor distT="0" distB="0" distL="114300" distR="114300" simplePos="0" relativeHeight="254963200" behindDoc="0" locked="0" layoutInCell="1" allowOverlap="1" wp14:anchorId="1BC02374" wp14:editId="351CC86C">
            <wp:simplePos x="0" y="0"/>
            <wp:positionH relativeFrom="column">
              <wp:posOffset>1261803</wp:posOffset>
            </wp:positionH>
            <wp:positionV relativeFrom="paragraph">
              <wp:posOffset>766445</wp:posOffset>
            </wp:positionV>
            <wp:extent cx="1517650" cy="949325"/>
            <wp:effectExtent l="0" t="0" r="6350" b="3175"/>
            <wp:wrapNone/>
            <wp:docPr id="9289" name="Picture 9289" descr="C:\Users\Emma Ireland\AppData\Local\Temp\test059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mma Ireland\AppData\Local\Temp\test0596.tif"/>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1517650" cy="94932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7A2">
        <w:rPr>
          <w:noProof/>
          <w:lang w:eastAsia="en-GB"/>
        </w:rPr>
        <mc:AlternateContent>
          <mc:Choice Requires="wps">
            <w:drawing>
              <wp:anchor distT="0" distB="0" distL="114300" distR="114300" simplePos="0" relativeHeight="254974464" behindDoc="0" locked="0" layoutInCell="1" allowOverlap="1" wp14:anchorId="2C41A250" wp14:editId="6CFCB10D">
                <wp:simplePos x="0" y="0"/>
                <wp:positionH relativeFrom="column">
                  <wp:posOffset>1284951</wp:posOffset>
                </wp:positionH>
                <wp:positionV relativeFrom="paragraph">
                  <wp:posOffset>446578</wp:posOffset>
                </wp:positionV>
                <wp:extent cx="1047565" cy="1403985"/>
                <wp:effectExtent l="0" t="0" r="0" b="5715"/>
                <wp:wrapNone/>
                <wp:docPr id="92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7565" cy="1403985"/>
                        </a:xfrm>
                        <a:prstGeom prst="rect">
                          <a:avLst/>
                        </a:prstGeom>
                        <a:noFill/>
                        <a:ln w="9525">
                          <a:noFill/>
                          <a:miter lim="800000"/>
                          <a:headEnd/>
                          <a:tailEnd/>
                        </a:ln>
                      </wps:spPr>
                      <wps:txbx>
                        <w:txbxContent>
                          <w:p w14:paraId="3149AC80" w14:textId="77777777" w:rsidR="00BF4C3A" w:rsidRDefault="00BF4C3A" w:rsidP="005937A2">
                            <w:r>
                              <w:t>t = 1.01 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327" type="#_x0000_t202" style="position:absolute;left:0;text-align:left;margin-left:101.2pt;margin-top:35.15pt;width:82.5pt;height:110.55pt;z-index:254974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" filled="f" stroked="f">
                <v:textbox style="mso-fit-shape-to-text:t">
                  <w:txbxContent>
                    <w:p w14:paraId="3149AC80" w14:textId="77777777" w:rsidR="00BF4C3A" w:rsidRDefault="00BF4C3A" w:rsidP="005937A2">
                      <w:r>
                        <w:t>t = 1.01 s</w:t>
                      </w:r>
                    </w:p>
                  </w:txbxContent>
                </v:textbox>
              </v:shape>
            </w:pict>
          </mc:Fallback>
        </mc:AlternateContent>
      </w:r>
      <w:r w:rsidR="005937A2">
        <w:rPr>
          <w:noProof/>
          <w:lang w:eastAsia="en-GB"/>
        </w:rPr>
        <mc:AlternateContent>
          <mc:Choice Requires="wps">
            <w:drawing>
              <wp:anchor distT="0" distB="0" distL="114300" distR="114300" simplePos="0" relativeHeight="255008256" behindDoc="0" locked="0" layoutInCell="1" allowOverlap="1" wp14:anchorId="35211F55" wp14:editId="52BBD107">
                <wp:simplePos x="0" y="0"/>
                <wp:positionH relativeFrom="column">
                  <wp:posOffset>1645227</wp:posOffset>
                </wp:positionH>
                <wp:positionV relativeFrom="paragraph">
                  <wp:posOffset>1724890</wp:posOffset>
                </wp:positionV>
                <wp:extent cx="1717502" cy="619991"/>
                <wp:effectExtent l="0" t="0" r="35560" b="27940"/>
                <wp:wrapNone/>
                <wp:docPr id="9285" name="Straight Connector 1"/>
                <wp:cNvGraphicFramePr/>
                <a:graphic xmlns:a="http://schemas.openxmlformats.org/drawingml/2006/main">
                  <a:graphicData uri="http://schemas.microsoft.com/office/word/2010/wordprocessingShape">
                    <wps:wsp>
                      <wps:cNvCnPr/>
                      <wps:spPr>
                        <a:xfrm flipV="1">
                          <a:off x="0" y="0"/>
                          <a:ext cx="1717502" cy="61999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flip:y;z-index:25500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55pt,135.8pt" to="264.8pt,18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" strokecolor="black [3040]"/>
            </w:pict>
          </mc:Fallback>
        </mc:AlternateContent>
      </w:r>
      <w:r w:rsidR="005937A2">
        <w:rPr>
          <w:noProof/>
          <w:lang w:eastAsia="en-GB"/>
        </w:rPr>
        <w:drawing>
          <wp:anchor distT="0" distB="0" distL="114300" distR="114300" simplePos="0" relativeHeight="254985728" behindDoc="0" locked="0" layoutInCell="1" allowOverlap="1" wp14:anchorId="0A4EC885" wp14:editId="77E39CE6">
            <wp:simplePos x="0" y="0"/>
            <wp:positionH relativeFrom="column">
              <wp:posOffset>3318221</wp:posOffset>
            </wp:positionH>
            <wp:positionV relativeFrom="paragraph">
              <wp:posOffset>1435793</wp:posOffset>
            </wp:positionV>
            <wp:extent cx="1517862" cy="949911"/>
            <wp:effectExtent l="0" t="0" r="6350" b="3175"/>
            <wp:wrapNone/>
            <wp:docPr id="9290" name="Picture 9290" descr="C:\Users\Emma Ireland\Downloads\test102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mma Ireland\Downloads\test1026.tif"/>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bwMode="auto">
                    <a:xfrm>
                      <a:off x="0" y="0"/>
                      <a:ext cx="1517862" cy="949911"/>
                    </a:xfrm>
                    <a:prstGeom prst="rect">
                      <a:avLst/>
                    </a:prstGeom>
                    <a:noFill/>
                    <a:ln>
                      <a:noFill/>
                    </a:ln>
                  </pic:spPr>
                </pic:pic>
              </a:graphicData>
            </a:graphic>
            <wp14:sizeRelH relativeFrom="page">
              <wp14:pctWidth>0</wp14:pctWidth>
            </wp14:sizeRelH>
            <wp14:sizeRelV relativeFrom="page">
              <wp14:pctHeight>0</wp14:pctHeight>
            </wp14:sizeRelV>
          </wp:anchor>
        </w:drawing>
      </w:r>
      <w:r w:rsidR="005937A2">
        <w:rPr>
          <w:noProof/>
          <w:lang w:eastAsia="en-GB"/>
        </w:rPr>
        <w:drawing>
          <wp:inline distT="0" distB="0" distL="0" distR="0" wp14:anchorId="4DE15333" wp14:editId="4AB65274">
            <wp:extent cx="5734050" cy="3238500"/>
            <wp:effectExtent l="0" t="0" r="0" b="0"/>
            <wp:docPr id="9291" name="Chart 929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9"/>
              </a:graphicData>
            </a:graphic>
          </wp:inline>
        </w:drawing>
      </w:r>
    </w:p>
    <w:p w14:paraId="3B830208" w14:textId="09E0E222" w:rsidR="005937A2" w:rsidRDefault="005937A2" w:rsidP="00EA5CD1">
      <w:pPr>
        <w:pStyle w:val="Caption"/>
        <w:spacing w:line="276" w:lineRule="auto"/>
      </w:pPr>
      <w:bookmarkStart w:id="576" w:name="_Ref462400399"/>
      <w:bookmarkStart w:id="577" w:name="_Toc474686702"/>
      <w:r>
        <w:t xml:space="preserve">Figure </w:t>
      </w:r>
      <w:fldSimple w:instr=" STYLEREF 1 \s ">
        <w:r w:rsidR="005D3AE0">
          <w:rPr>
            <w:noProof/>
          </w:rPr>
          <w:t>7</w:t>
        </w:r>
      </w:fldSimple>
      <w:r w:rsidR="00F02E7D">
        <w:noBreakHyphen/>
      </w:r>
      <w:fldSimple w:instr=" SEQ Figure \* ARABIC \s 1 ">
        <w:r w:rsidR="005D3AE0">
          <w:rPr>
            <w:noProof/>
          </w:rPr>
          <w:t>37</w:t>
        </w:r>
      </w:fldSimple>
      <w:bookmarkEnd w:id="576"/>
      <w:r>
        <w:t>.  Sand mixing over time for 335-425 μm sand particles under pulsed and continuous flow regimes, showing variance in the % blue value of the range of grid areas at 2.96x10</w:t>
      </w:r>
      <w:r w:rsidRPr="00AD57CA">
        <w:rPr>
          <w:vertAlign w:val="superscript"/>
        </w:rPr>
        <w:t>-3</w:t>
      </w:r>
      <w:r>
        <w:t xml:space="preserve"> m/s with sample images.</w:t>
      </w:r>
      <w:bookmarkEnd w:id="577"/>
    </w:p>
    <w:p w14:paraId="2BF1D0B6" w14:textId="77777777" w:rsidR="005937A2" w:rsidRDefault="005937A2" w:rsidP="000361FE">
      <w:pPr>
        <w:spacing w:before="0" w:line="240" w:lineRule="auto"/>
      </w:pPr>
    </w:p>
    <w:p w14:paraId="76E0ADDB" w14:textId="3C741EFE" w:rsidR="005937A2" w:rsidRDefault="005937A2" w:rsidP="00EA5CD1">
      <w:pPr>
        <w:spacing w:line="276" w:lineRule="auto"/>
      </w:pPr>
      <w:r>
        <w:t xml:space="preserve">Mixing in &lt;335 μm sand was also studied.  </w:t>
      </w:r>
      <w:r w:rsidR="004951D1">
        <w:fldChar w:fldCharType="begin"/>
      </w:r>
      <w:r w:rsidR="004951D1">
        <w:instrText xml:space="preserve"> REF _Ref462400433 \h </w:instrText>
      </w:r>
      <w:r w:rsidR="00EA5CD1">
        <w:instrText xml:space="preserve"> \* MERGEFORMAT </w:instrText>
      </w:r>
      <w:r w:rsidR="004951D1">
        <w:fldChar w:fldCharType="separate"/>
      </w:r>
      <w:r w:rsidR="005D3AE0">
        <w:t xml:space="preserve">Figure </w:t>
      </w:r>
      <w:r w:rsidR="005D3AE0">
        <w:rPr>
          <w:noProof/>
        </w:rPr>
        <w:t>7</w:t>
      </w:r>
      <w:r w:rsidR="005D3AE0">
        <w:rPr>
          <w:noProof/>
        </w:rPr>
        <w:noBreakHyphen/>
        <w:t>38</w:t>
      </w:r>
      <w:r w:rsidR="004951D1">
        <w:fldChar w:fldCharType="end"/>
      </w:r>
      <w:r>
        <w:t xml:space="preserve"> shows the variance in the average % blue of each image in a time sequence for 335 μm sand particles.  In these experiments, the variance shows a lot of variability for both the continuous and pulsed flow regimes.  Similarly to the 335-425 μm sand particles, the &lt;335</w:t>
      </w:r>
      <w:r w:rsidRPr="00204608">
        <w:t xml:space="preserve"> </w:t>
      </w:r>
      <w:r>
        <w:t>μm sand approached a stable variance value faster for the continuous flow than for the pulsed flow.</w:t>
      </w:r>
      <w:r w:rsidRPr="00C23BA0">
        <w:t xml:space="preserve"> </w:t>
      </w:r>
      <w:r>
        <w:t>Under the continuous flow regime, a stable variance value was seen at approximately 3.0 seconds, whilst the pulsed flow regime found a delayed stable variance value of approximately 4 seconds.</w:t>
      </w:r>
    </w:p>
    <w:p w14:paraId="0F3E004D" w14:textId="77777777" w:rsidR="005937A2" w:rsidRDefault="005937A2" w:rsidP="000361FE">
      <w:pPr>
        <w:spacing w:line="276" w:lineRule="auto"/>
        <w:jc w:val="center"/>
      </w:pPr>
      <w:r>
        <w:rPr>
          <w:noProof/>
          <w:lang w:eastAsia="en-GB"/>
        </w:rPr>
        <w:drawing>
          <wp:inline distT="0" distB="0" distL="0" distR="0" wp14:anchorId="6C6E766B" wp14:editId="222EB39F">
            <wp:extent cx="4448175" cy="2543175"/>
            <wp:effectExtent l="0" t="0" r="0" b="0"/>
            <wp:docPr id="9292" name="Chart 929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0"/>
              </a:graphicData>
            </a:graphic>
          </wp:inline>
        </w:drawing>
      </w:r>
    </w:p>
    <w:p w14:paraId="589E4DB5" w14:textId="49EC3E13" w:rsidR="005937A2" w:rsidRDefault="005937A2" w:rsidP="00EA5CD1">
      <w:pPr>
        <w:pStyle w:val="Caption"/>
        <w:spacing w:line="276" w:lineRule="auto"/>
      </w:pPr>
      <w:bookmarkStart w:id="578" w:name="_Ref462400433"/>
      <w:bookmarkStart w:id="579" w:name="_Toc474686703"/>
      <w:r>
        <w:t xml:space="preserve">Figure </w:t>
      </w:r>
      <w:fldSimple w:instr=" STYLEREF 1 \s ">
        <w:r w:rsidR="005D3AE0">
          <w:rPr>
            <w:noProof/>
          </w:rPr>
          <w:t>7</w:t>
        </w:r>
      </w:fldSimple>
      <w:r w:rsidR="00F02E7D">
        <w:noBreakHyphen/>
      </w:r>
      <w:fldSimple w:instr=" SEQ Figure \* ARABIC \s 1 ">
        <w:r w:rsidR="005D3AE0">
          <w:rPr>
            <w:noProof/>
          </w:rPr>
          <w:t>38</w:t>
        </w:r>
      </w:fldSimple>
      <w:bookmarkEnd w:id="578"/>
      <w:r>
        <w:t>.  Sand mixing over time for 335 μm sand particles under pulsed and continuous flow regimes, showing variance in the % blue value of each image at 2.96x10</w:t>
      </w:r>
      <w:r w:rsidRPr="00AD57CA">
        <w:rPr>
          <w:vertAlign w:val="superscript"/>
        </w:rPr>
        <w:t>-3</w:t>
      </w:r>
      <w:r>
        <w:t xml:space="preserve"> m/s.</w:t>
      </w:r>
      <w:bookmarkEnd w:id="579"/>
    </w:p>
    <w:p w14:paraId="4EED7571" w14:textId="77777777" w:rsidR="005937A2" w:rsidRPr="001D25B3" w:rsidRDefault="005937A2" w:rsidP="00EA5CD1">
      <w:pPr>
        <w:spacing w:line="276" w:lineRule="auto"/>
      </w:pPr>
      <w:r>
        <w:lastRenderedPageBreak/>
        <w:t>Overall, mixing in sand between white and coloured particles demonstrated small differences between the imposed change in flow regime conditions.  The method used provided an accurate analysis of the mixing properties of a sample image area from a pseudo 2D bed.  However, more experimental data would be required to have confidence in the differences.</w:t>
      </w:r>
    </w:p>
    <w:p w14:paraId="72744DA7" w14:textId="77777777" w:rsidR="005937A2" w:rsidRDefault="005937A2" w:rsidP="00EA5CD1">
      <w:pPr>
        <w:spacing w:line="276" w:lineRule="auto"/>
      </w:pPr>
    </w:p>
    <w:p w14:paraId="5F50E1FE" w14:textId="36429023" w:rsidR="00426E03" w:rsidRPr="00426E03" w:rsidRDefault="00426E03" w:rsidP="00426E03">
      <w:pPr>
        <w:pStyle w:val="Heading2"/>
        <w:rPr>
          <w:b/>
        </w:rPr>
      </w:pPr>
      <w:bookmarkStart w:id="580" w:name="_Toc474696437"/>
      <w:r w:rsidRPr="00426E03">
        <w:rPr>
          <w:b/>
        </w:rPr>
        <w:t xml:space="preserve">7.4 </w:t>
      </w:r>
      <w:r>
        <w:rPr>
          <w:b/>
        </w:rPr>
        <w:tab/>
      </w:r>
      <w:r w:rsidRPr="00426E03">
        <w:rPr>
          <w:b/>
        </w:rPr>
        <w:t>Discussion</w:t>
      </w:r>
      <w:bookmarkEnd w:id="580"/>
    </w:p>
    <w:p w14:paraId="23C7A321" w14:textId="77777777" w:rsidR="00426E03" w:rsidRDefault="00426E03" w:rsidP="00426E03">
      <w:pPr>
        <w:spacing w:line="276" w:lineRule="auto"/>
      </w:pPr>
      <w:r>
        <w:t xml:space="preserve">The combination of the results for bubble production in 250 μm glass beads in the pseudo 2D bed suggests that high frequency pulsation produces a larger proportion of small bubbles than under continuous flow, particularly in lower bed sections.  In Group A powders, bubbles were found to be larger in diameter and 2D area, but also more populous.  Other pulsed flow fluidisation studies attribute changes in bubble size to the amount of air that enters the bed during the ‘on’ period, as described in </w:t>
      </w:r>
      <w:r w:rsidRPr="002A2F62">
        <w:fldChar w:fldCharType="begin"/>
      </w:r>
      <w:r w:rsidRPr="002A2F62">
        <w:instrText xml:space="preserve"> REF _Ref457150410 \h  \* MERGEFORMAT </w:instrText>
      </w:r>
      <w:r w:rsidRPr="002A2F62">
        <w:fldChar w:fldCharType="separate"/>
      </w:r>
      <w:r w:rsidR="005D3AE0">
        <w:t xml:space="preserve">Figure </w:t>
      </w:r>
      <w:r w:rsidR="005D3AE0">
        <w:rPr>
          <w:noProof/>
        </w:rPr>
        <w:t>7</w:t>
      </w:r>
      <w:r w:rsidR="005D3AE0">
        <w:rPr>
          <w:noProof/>
        </w:rPr>
        <w:noBreakHyphen/>
        <w:t>39</w:t>
      </w:r>
      <w:r w:rsidRPr="002A2F62">
        <w:fldChar w:fldCharType="end"/>
      </w:r>
      <w:r>
        <w:t xml:space="preserve">.  Higher frequencies feature smaller amplitudes, which reduces the volume of air that enters the bed during each pulsation cycle.  However, previous studies such as </w:t>
      </w:r>
      <w:r>
        <w:fldChar w:fldCharType="begin" w:fldLock="1"/>
      </w:r>
      <w:r>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manualFormatting" : "Bizhaem &amp; Tabrizi (2013)", "plainTextFormattedCitation" : "(Bizhaem &amp; Tabrizi 2013)", "previouslyFormattedCitation" : "(Bizhaem &amp; Tabrizi 2013)" }, "properties" : { "noteIndex" : 0 }, "schema" : "https://github.com/citation-style-language/schema/raw/master/csl-citation.json" }</w:instrText>
      </w:r>
      <w:r>
        <w:fldChar w:fldCharType="separate"/>
      </w:r>
      <w:r w:rsidRPr="005E31E7">
        <w:rPr>
          <w:noProof/>
        </w:rPr>
        <w:t xml:space="preserve">Bizhaem &amp; Tabrizi </w:t>
      </w:r>
      <w:r>
        <w:rPr>
          <w:noProof/>
        </w:rPr>
        <w:t>(</w:t>
      </w:r>
      <w:r w:rsidRPr="005E31E7">
        <w:rPr>
          <w:noProof/>
        </w:rPr>
        <w:t>2013)</w:t>
      </w:r>
      <w:r>
        <w:fldChar w:fldCharType="end"/>
      </w:r>
      <w:r>
        <w:t xml:space="preserve"> have found that higher frequencies do not supply sufficient gas to separate the bubble from the distributor plate at each ‘off’ period.  The characteristics of the particles in the bed can control the point at which the bubble separates from the plate.  However, if a 10 Hz frequency was found to be sufficient to create an individual and separated bubble in Group B particles, then the high frequency pulsation of 200-300 Hz used in this study is unlikely to be causing the changes.  This is because the small amount of air entering the fluidised bed during each pulse cycle is reduced by an order of magnitude.  </w:t>
      </w:r>
    </w:p>
    <w:p w14:paraId="4236DDD5" w14:textId="77777777" w:rsidR="00426E03" w:rsidRDefault="00426E03" w:rsidP="00426E03">
      <w:pPr>
        <w:spacing w:line="276" w:lineRule="auto"/>
      </w:pPr>
      <w:r>
        <w:rPr>
          <w:noProof/>
          <w:lang w:eastAsia="en-GB"/>
        </w:rPr>
        <mc:AlternateContent>
          <mc:Choice Requires="wps">
            <w:drawing>
              <wp:anchor distT="0" distB="0" distL="114300" distR="114300" simplePos="0" relativeHeight="255037952" behindDoc="0" locked="0" layoutInCell="1" allowOverlap="1" wp14:anchorId="71547A84" wp14:editId="50ED1DC0">
                <wp:simplePos x="0" y="0"/>
                <wp:positionH relativeFrom="column">
                  <wp:posOffset>2186305</wp:posOffset>
                </wp:positionH>
                <wp:positionV relativeFrom="paragraph">
                  <wp:posOffset>393065</wp:posOffset>
                </wp:positionV>
                <wp:extent cx="0" cy="876300"/>
                <wp:effectExtent l="0" t="0" r="19050" b="19050"/>
                <wp:wrapTopAndBottom/>
                <wp:docPr id="9208" name="Straight Connector 9208"/>
                <wp:cNvGraphicFramePr/>
                <a:graphic xmlns:a="http://schemas.openxmlformats.org/drawingml/2006/main">
                  <a:graphicData uri="http://schemas.microsoft.com/office/word/2010/wordprocessingShape">
                    <wps:wsp>
                      <wps:cNvCnPr/>
                      <wps:spPr>
                        <a:xfrm>
                          <a:off x="0" y="0"/>
                          <a:ext cx="0" cy="876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9208" o:spid="_x0000_s1026" style="position:absolute;z-index:255037952;visibility:visible;mso-wrap-style:square;mso-wrap-distance-left:9pt;mso-wrap-distance-top:0;mso-wrap-distance-right:9pt;mso-wrap-distance-bottom:0;mso-position-horizontal:absolute;mso-position-horizontal-relative:text;mso-position-vertical:absolute;mso-position-vertical-relative:text" from="172.15pt,30.95pt" to="172.15pt,9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" strokecolor="black [3040]">
                <w10:wrap type="topAndBottom"/>
              </v:line>
            </w:pict>
          </mc:Fallback>
        </mc:AlternateContent>
      </w:r>
      <w:r>
        <w:rPr>
          <w:noProof/>
          <w:lang w:eastAsia="en-GB"/>
        </w:rPr>
        <mc:AlternateContent>
          <mc:Choice Requires="wps">
            <w:drawing>
              <wp:anchor distT="0" distB="0" distL="114300" distR="114300" simplePos="0" relativeHeight="255038976" behindDoc="0" locked="0" layoutInCell="1" allowOverlap="1" wp14:anchorId="339B3C12" wp14:editId="655C58E7">
                <wp:simplePos x="0" y="0"/>
                <wp:positionH relativeFrom="column">
                  <wp:posOffset>2186305</wp:posOffset>
                </wp:positionH>
                <wp:positionV relativeFrom="paragraph">
                  <wp:posOffset>1269365</wp:posOffset>
                </wp:positionV>
                <wp:extent cx="952500" cy="0"/>
                <wp:effectExtent l="0" t="0" r="19050" b="19050"/>
                <wp:wrapNone/>
                <wp:docPr id="9209" name="Straight Connector 9209"/>
                <wp:cNvGraphicFramePr/>
                <a:graphic xmlns:a="http://schemas.openxmlformats.org/drawingml/2006/main">
                  <a:graphicData uri="http://schemas.microsoft.com/office/word/2010/wordprocessingShape">
                    <wps:wsp>
                      <wps:cNvCnPr/>
                      <wps:spPr>
                        <a:xfrm>
                          <a:off x="0" y="0"/>
                          <a:ext cx="952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9209" o:spid="_x0000_s1026" style="position:absolute;z-index:255038976;visibility:visible;mso-wrap-style:square;mso-wrap-distance-left:9pt;mso-wrap-distance-top:0;mso-wrap-distance-right:9pt;mso-wrap-distance-bottom:0;mso-position-horizontal:absolute;mso-position-horizontal-relative:text;mso-position-vertical:absolute;mso-position-vertical-relative:text" from="172.15pt,99.95pt" to="247.15pt,9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" strokecolor="black [3040]"/>
            </w:pict>
          </mc:Fallback>
        </mc:AlternateContent>
      </w:r>
      <w:r>
        <w:rPr>
          <w:noProof/>
          <w:lang w:eastAsia="en-GB"/>
        </w:rPr>
        <mc:AlternateContent>
          <mc:Choice Requires="wps">
            <w:drawing>
              <wp:anchor distT="0" distB="0" distL="114300" distR="114300" simplePos="0" relativeHeight="255041024" behindDoc="0" locked="0" layoutInCell="1" allowOverlap="1" wp14:anchorId="22CB7202" wp14:editId="71E17344">
                <wp:simplePos x="0" y="0"/>
                <wp:positionH relativeFrom="column">
                  <wp:posOffset>2291080</wp:posOffset>
                </wp:positionH>
                <wp:positionV relativeFrom="paragraph">
                  <wp:posOffset>1002665</wp:posOffset>
                </wp:positionV>
                <wp:extent cx="266700" cy="266700"/>
                <wp:effectExtent l="0" t="0" r="19050" b="19050"/>
                <wp:wrapNone/>
                <wp:docPr id="9210" name="Oval 9210"/>
                <wp:cNvGraphicFramePr/>
                <a:graphic xmlns:a="http://schemas.openxmlformats.org/drawingml/2006/main">
                  <a:graphicData uri="http://schemas.microsoft.com/office/word/2010/wordprocessingShape">
                    <wps:wsp>
                      <wps:cNvSpPr/>
                      <wps:spPr>
                        <a:xfrm>
                          <a:off x="0" y="0"/>
                          <a:ext cx="266700" cy="2667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9210" o:spid="_x0000_s1026" style="position:absolute;margin-left:180.4pt;margin-top:78.95pt;width:21pt;height:21pt;z-index:255041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" fillcolor="white [3201]" strokecolor="black [3200]" strokeweight="2pt"/>
            </w:pict>
          </mc:Fallback>
        </mc:AlternateContent>
      </w:r>
      <w:r>
        <w:rPr>
          <w:noProof/>
          <w:lang w:eastAsia="en-GB"/>
        </w:rPr>
        <mc:AlternateContent>
          <mc:Choice Requires="wps">
            <w:drawing>
              <wp:anchor distT="0" distB="0" distL="114300" distR="114300" simplePos="0" relativeHeight="255042048" behindDoc="0" locked="0" layoutInCell="1" allowOverlap="1" wp14:anchorId="710FEEE9" wp14:editId="0B4D608D">
                <wp:simplePos x="0" y="0"/>
                <wp:positionH relativeFrom="column">
                  <wp:posOffset>2738755</wp:posOffset>
                </wp:positionH>
                <wp:positionV relativeFrom="paragraph">
                  <wp:posOffset>1136015</wp:posOffset>
                </wp:positionV>
                <wp:extent cx="133350" cy="133350"/>
                <wp:effectExtent l="0" t="0" r="19050" b="19050"/>
                <wp:wrapNone/>
                <wp:docPr id="9215" name="Oval 9215"/>
                <wp:cNvGraphicFramePr/>
                <a:graphic xmlns:a="http://schemas.openxmlformats.org/drawingml/2006/main">
                  <a:graphicData uri="http://schemas.microsoft.com/office/word/2010/wordprocessingShape">
                    <wps:wsp>
                      <wps:cNvSpPr/>
                      <wps:spPr>
                        <a:xfrm>
                          <a:off x="0" y="0"/>
                          <a:ext cx="133350" cy="13335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9215" o:spid="_x0000_s1026" style="position:absolute;margin-left:215.65pt;margin-top:89.45pt;width:10.5pt;height:10.5pt;z-index:255042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" fillcolor="white [3201]" strokecolor="black [3200]" strokeweight="2pt"/>
            </w:pict>
          </mc:Fallback>
        </mc:AlternateContent>
      </w:r>
      <w:r>
        <w:rPr>
          <w:noProof/>
          <w:lang w:eastAsia="en-GB"/>
        </w:rPr>
        <mc:AlternateContent>
          <mc:Choice Requires="wps">
            <w:drawing>
              <wp:anchor distT="0" distB="0" distL="114300" distR="114300" simplePos="0" relativeHeight="255040000" behindDoc="0" locked="0" layoutInCell="1" allowOverlap="1" wp14:anchorId="327DB719" wp14:editId="1BE60490">
                <wp:simplePos x="0" y="0"/>
                <wp:positionH relativeFrom="column">
                  <wp:posOffset>3138817</wp:posOffset>
                </wp:positionH>
                <wp:positionV relativeFrom="paragraph">
                  <wp:posOffset>391160</wp:posOffset>
                </wp:positionV>
                <wp:extent cx="0" cy="876300"/>
                <wp:effectExtent l="0" t="0" r="19050" b="19050"/>
                <wp:wrapNone/>
                <wp:docPr id="1041" name="Straight Connector 1041"/>
                <wp:cNvGraphicFramePr/>
                <a:graphic xmlns:a="http://schemas.openxmlformats.org/drawingml/2006/main">
                  <a:graphicData uri="http://schemas.microsoft.com/office/word/2010/wordprocessingShape">
                    <wps:wsp>
                      <wps:cNvCnPr/>
                      <wps:spPr>
                        <a:xfrm flipV="1">
                          <a:off x="0" y="0"/>
                          <a:ext cx="0" cy="876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041" o:spid="_x0000_s1026" style="position:absolute;flip:y;z-index:255040000;visibility:visible;mso-wrap-style:square;mso-wrap-distance-left:9pt;mso-wrap-distance-top:0;mso-wrap-distance-right:9pt;mso-wrap-distance-bottom:0;mso-position-horizontal:absolute;mso-position-horizontal-relative:text;mso-position-vertical:absolute;mso-position-vertical-relative:text" from="247.15pt,30.8pt" to="247.15pt,9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" strokecolor="black [3040]"/>
            </w:pict>
          </mc:Fallback>
        </mc:AlternateContent>
      </w:r>
    </w:p>
    <w:p w14:paraId="4DE90740" w14:textId="77777777" w:rsidR="00426E03" w:rsidRDefault="00426E03" w:rsidP="00426E03">
      <w:pPr>
        <w:spacing w:line="276" w:lineRule="auto"/>
        <w:ind w:left="2880" w:firstLine="720"/>
      </w:pPr>
      <w:r>
        <w:t>5         10         Hz</w:t>
      </w:r>
    </w:p>
    <w:p w14:paraId="35839703" w14:textId="77777777" w:rsidR="00426E03" w:rsidRPr="004F3046" w:rsidRDefault="00426E03" w:rsidP="00426E03">
      <w:pPr>
        <w:pStyle w:val="Caption"/>
        <w:spacing w:line="276" w:lineRule="auto"/>
      </w:pPr>
      <w:bookmarkStart w:id="581" w:name="_Ref457150410"/>
      <w:bookmarkStart w:id="582" w:name="_Toc474686704"/>
      <w:r>
        <w:t xml:space="preserve">Figure </w:t>
      </w:r>
      <w:fldSimple w:instr=" STYLEREF 1 \s ">
        <w:r w:rsidR="005D3AE0">
          <w:rPr>
            <w:noProof/>
          </w:rPr>
          <w:t>7</w:t>
        </w:r>
      </w:fldSimple>
      <w:r>
        <w:noBreakHyphen/>
      </w:r>
      <w:fldSimple w:instr=" SEQ Figure \* ARABIC \s 1 ">
        <w:r w:rsidR="005D3AE0">
          <w:rPr>
            <w:noProof/>
          </w:rPr>
          <w:t>39</w:t>
        </w:r>
      </w:fldSimple>
      <w:bookmarkEnd w:id="581"/>
      <w:r w:rsidRPr="00725782">
        <w:t xml:space="preserve">. </w:t>
      </w:r>
      <w:r>
        <w:t xml:space="preserve"> Bubble formation under a low pulsation frequency.</w:t>
      </w:r>
      <w:bookmarkEnd w:id="582"/>
    </w:p>
    <w:p w14:paraId="14B3DA48" w14:textId="77777777" w:rsidR="00123174" w:rsidRDefault="00123174" w:rsidP="00123174">
      <w:pPr>
        <w:spacing w:line="276" w:lineRule="auto"/>
      </w:pPr>
    </w:p>
    <w:p w14:paraId="17578889" w14:textId="77777777" w:rsidR="00123174" w:rsidRDefault="00123174" w:rsidP="00123174">
      <w:pPr>
        <w:spacing w:line="276" w:lineRule="auto"/>
      </w:pPr>
      <w:r>
        <w:t xml:space="preserve">A different suggestion to explain the results may be the effect of the pulsation within the bubble.  High frequency pulsation features low pulsation amplitudes.  When entering the bed, the gas features regular pressure peaks and troughs that average the pressure drop found in continuous flow over the distributor plate.  As these wave cycles pass through the distributor plate, their structure and amplitude can be assumed to change.  Their consequent structure when encountering the particles above the plate are complex to make assumptions about.  When </w:t>
      </w:r>
      <w:r>
        <w:fldChar w:fldCharType="begin" w:fldLock="1"/>
      </w:r>
      <w:r>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manualFormatting" : "Zhang &amp; Koksal (2006)", "plainTextFormattedCitation" : "(Zhang &amp; Koksal 2006)", "previouslyFormattedCitation" : "(Zhang &amp; Koksal 2006)" }, "properties" : { "noteIndex" : 0 }, "schema" : "https://github.com/citation-style-language/schema/raw/master/csl-citation.json" }</w:instrText>
      </w:r>
      <w:r>
        <w:fldChar w:fldCharType="separate"/>
      </w:r>
      <w:r w:rsidRPr="00C4429E">
        <w:rPr>
          <w:noProof/>
        </w:rPr>
        <w:t xml:space="preserve">Zhang &amp; Koksal </w:t>
      </w:r>
      <w:r>
        <w:rPr>
          <w:noProof/>
        </w:rPr>
        <w:t>(</w:t>
      </w:r>
      <w:r w:rsidRPr="00C4429E">
        <w:rPr>
          <w:noProof/>
        </w:rPr>
        <w:t>2006)</w:t>
      </w:r>
      <w:r>
        <w:fldChar w:fldCharType="end"/>
      </w:r>
      <w:r>
        <w:t xml:space="preserve"> used a pressure sensor to observe the effect of the pulsation motion over pressure readings within the bed, the influence of each pulsation cycle was clearly observable within the bed.  However, at such high frequencies, at lower amplitudes, the pulsation pattern within the bed was not observable over the noise of the natural frequency of the bed, which is caused by bubble movement and passage.  If the amplitude of the pulsation cycle caused pressure readings to not register the effect of the pulsation, there must therefore be another reason causing the change in bubble diameter and </w:t>
      </w:r>
      <w:r>
        <w:lastRenderedPageBreak/>
        <w:t>number seen in the Group A particles.  One theory to explain this is a vibrational effect on the particles on the edges of the bubbles (</w:t>
      </w:r>
      <w:r>
        <w:fldChar w:fldCharType="begin"/>
      </w:r>
      <w:r>
        <w:instrText xml:space="preserve"> REF _Ref457333043 \h  \* MERGEFORMAT </w:instrText>
      </w:r>
      <w:r>
        <w:fldChar w:fldCharType="separate"/>
      </w:r>
      <w:r w:rsidR="005D3AE0">
        <w:t xml:space="preserve">Figure </w:t>
      </w:r>
      <w:r w:rsidR="005D3AE0">
        <w:rPr>
          <w:noProof/>
        </w:rPr>
        <w:t>7</w:t>
      </w:r>
      <w:r w:rsidR="005D3AE0">
        <w:rPr>
          <w:noProof/>
        </w:rPr>
        <w:noBreakHyphen/>
        <w:t>40</w:t>
      </w:r>
      <w:r>
        <w:fldChar w:fldCharType="end"/>
      </w:r>
      <w:r>
        <w:t xml:space="preserve">).  </w:t>
      </w:r>
    </w:p>
    <w:p w14:paraId="141DB562" w14:textId="77777777" w:rsidR="00123174" w:rsidRDefault="00123174" w:rsidP="00123174">
      <w:pPr>
        <w:spacing w:line="276" w:lineRule="auto"/>
      </w:pPr>
      <w:r>
        <w:t xml:space="preserve">It is known that bubbles in fluidised beds are particle free voids that feature walls, which are formed of a constantly falling ‘shell’ of particles, which displace the bubble, causing it to rise upwards </w:t>
      </w:r>
      <w:r>
        <w:fldChar w:fldCharType="begin" w:fldLock="1"/>
      </w:r>
      <w:r>
        <w:instrText>ADDIN CSL_CITATION { "citationItems" : [ { "id" : "ITEM-1", "itemData" : { "author" : [ { "dropping-particle" : "", "family" : "Zenz", "given" : "F. A.", "non-dropping-particle" : "", "parse-names" : false, "suffix" : "" } ], "container-title" : "The Fibonacci Quarterly", "id" : "ITEM-1", "issue" : "2", "issued" : { "date-parts" : [ [ "1978" ] ] }, "page" : "171-183", "title" : "The Fluid Mechanics of Bubbling Beds", "type" : "article-journal", "volume" : "16" }, "uris" : [ "http://www.mendeley.com/documents/?uuid=e5e31606-a3a2-4ddf-b353-26d61b3150f1" ] } ], "mendeley" : { "formattedCitation" : "(Zenz 1978)", "plainTextFormattedCitation" : "(Zenz 1978)", "previouslyFormattedCitation" : "(Zenz 1978)" }, "properties" : { "noteIndex" : 0 }, "schema" : "https://github.com/citation-style-language/schema/raw/master/csl-citation.json" }</w:instrText>
      </w:r>
      <w:r>
        <w:fldChar w:fldCharType="separate"/>
      </w:r>
      <w:r w:rsidRPr="00F33499">
        <w:rPr>
          <w:noProof/>
        </w:rPr>
        <w:t>(Zenz 1978)</w:t>
      </w:r>
      <w:r>
        <w:fldChar w:fldCharType="end"/>
      </w:r>
      <w:r>
        <w:t xml:space="preserve">.  The pulsation of the airflow, if assumed to propagate through the distributor plate, could be maintaining the pulsation wave cycles within the bubbles, which may affect the particles within the shell, which contributes to the characteristics of the bubble.  For example, if particles within the shell at any one point in time were either sped up or slowed down in their movement within the bubble walls, they would change the bubble rise velocity within the bed.  Alternatively, the vibration of the particles within the walls of the bubble shell could be creating an order in a chaotic system, which would explain the constant results found in the 83 μm polystyrene particles in the 7.5 cm initial static height bed.  </w:t>
      </w:r>
    </w:p>
    <w:p w14:paraId="3AE3351A" w14:textId="52C9B61D" w:rsidR="00426E03" w:rsidRDefault="00426E03" w:rsidP="00426E03">
      <w:pPr>
        <w:spacing w:line="276" w:lineRule="auto"/>
      </w:pPr>
      <w:r>
        <w:rPr>
          <w:noProof/>
          <w:lang w:eastAsia="en-GB"/>
        </w:rPr>
        <mc:AlternateContent>
          <mc:Choice Requires="wps">
            <w:drawing>
              <wp:anchor distT="0" distB="0" distL="114300" distR="114300" simplePos="0" relativeHeight="255053312" behindDoc="0" locked="0" layoutInCell="1" allowOverlap="1" wp14:anchorId="6249D0EB" wp14:editId="44E0A196">
                <wp:simplePos x="0" y="0"/>
                <wp:positionH relativeFrom="column">
                  <wp:posOffset>2463165</wp:posOffset>
                </wp:positionH>
                <wp:positionV relativeFrom="paragraph">
                  <wp:posOffset>927100</wp:posOffset>
                </wp:positionV>
                <wp:extent cx="333375" cy="180975"/>
                <wp:effectExtent l="0" t="0" r="28575" b="28575"/>
                <wp:wrapNone/>
                <wp:docPr id="9216" name="Freeform 9216"/>
                <wp:cNvGraphicFramePr/>
                <a:graphic xmlns:a="http://schemas.openxmlformats.org/drawingml/2006/main">
                  <a:graphicData uri="http://schemas.microsoft.com/office/word/2010/wordprocessingShape">
                    <wps:wsp>
                      <wps:cNvSpPr/>
                      <wps:spPr>
                        <a:xfrm>
                          <a:off x="0" y="0"/>
                          <a:ext cx="333375" cy="180975"/>
                        </a:xfrm>
                        <a:custGeom>
                          <a:avLst/>
                          <a:gdLst>
                            <a:gd name="connsiteX0" fmla="*/ 0 w 333375"/>
                            <a:gd name="connsiteY0" fmla="*/ 66726 h 181426"/>
                            <a:gd name="connsiteX1" fmla="*/ 38100 w 333375"/>
                            <a:gd name="connsiteY1" fmla="*/ 152451 h 181426"/>
                            <a:gd name="connsiteX2" fmla="*/ 104775 w 333375"/>
                            <a:gd name="connsiteY2" fmla="*/ 51 h 181426"/>
                            <a:gd name="connsiteX3" fmla="*/ 190500 w 333375"/>
                            <a:gd name="connsiteY3" fmla="*/ 171501 h 181426"/>
                            <a:gd name="connsiteX4" fmla="*/ 238125 w 333375"/>
                            <a:gd name="connsiteY4" fmla="*/ 28626 h 181426"/>
                            <a:gd name="connsiteX5" fmla="*/ 304800 w 333375"/>
                            <a:gd name="connsiteY5" fmla="*/ 181026 h 181426"/>
                            <a:gd name="connsiteX6" fmla="*/ 333375 w 333375"/>
                            <a:gd name="connsiteY6" fmla="*/ 76251 h 181426"/>
                            <a:gd name="connsiteX7" fmla="*/ 333375 w 333375"/>
                            <a:gd name="connsiteY7" fmla="*/ 76251 h 1814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33375" h="181426">
                              <a:moveTo>
                                <a:pt x="0" y="66726"/>
                              </a:moveTo>
                              <a:cubicBezTo>
                                <a:pt x="10319" y="115144"/>
                                <a:pt x="20638" y="163563"/>
                                <a:pt x="38100" y="152451"/>
                              </a:cubicBezTo>
                              <a:cubicBezTo>
                                <a:pt x="55562" y="141339"/>
                                <a:pt x="79375" y="-3124"/>
                                <a:pt x="104775" y="51"/>
                              </a:cubicBezTo>
                              <a:cubicBezTo>
                                <a:pt x="130175" y="3226"/>
                                <a:pt x="168275" y="166739"/>
                                <a:pt x="190500" y="171501"/>
                              </a:cubicBezTo>
                              <a:cubicBezTo>
                                <a:pt x="212725" y="176264"/>
                                <a:pt x="219075" y="27039"/>
                                <a:pt x="238125" y="28626"/>
                              </a:cubicBezTo>
                              <a:cubicBezTo>
                                <a:pt x="257175" y="30213"/>
                                <a:pt x="288925" y="173089"/>
                                <a:pt x="304800" y="181026"/>
                              </a:cubicBezTo>
                              <a:cubicBezTo>
                                <a:pt x="320675" y="188963"/>
                                <a:pt x="333375" y="76251"/>
                                <a:pt x="333375" y="76251"/>
                              </a:cubicBezTo>
                              <a:lnTo>
                                <a:pt x="333375" y="76251"/>
                              </a:ln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reeform 9216" o:spid="_x0000_s1026" style="position:absolute;margin-left:193.95pt;margin-top:73pt;width:26.25pt;height:14.25pt;z-index:255053312;visibility:visible;mso-wrap-style:square;mso-wrap-distance-left:9pt;mso-wrap-distance-top:0;mso-wrap-distance-right:9pt;mso-wrap-distance-bottom:0;mso-position-horizontal:absolute;mso-position-horizontal-relative:text;mso-position-vertical:absolute;mso-position-vertical-relative:text;v-text-anchor:middle" coordsize="333375,1814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" path="m,66726v10319,48418,20638,96837,38100,85725c55562,141339,79375,-3124,104775,51v25400,3175,63500,166688,85725,171450c212725,176264,219075,27039,238125,28626v19050,1587,50800,144463,66675,152400c320675,188963,333375,76251,333375,76251r,e" filled="f" strokecolor="black [3040]">
                <v:path arrowok="t" o:connecttype="custom" o:connectlocs="0,66560;38100,152072;104775,51;190500,171075;238125,28555;304800,180576;333375,76061;333375,76061" o:connectangles="0,0,0,0,0,0,0,0"/>
              </v:shape>
            </w:pict>
          </mc:Fallback>
        </mc:AlternateContent>
      </w:r>
      <w:r>
        <w:rPr>
          <w:noProof/>
          <w:lang w:eastAsia="en-GB"/>
        </w:rPr>
        <mc:AlternateContent>
          <mc:Choice Requires="wps">
            <w:drawing>
              <wp:anchor distT="0" distB="0" distL="114300" distR="114300" simplePos="0" relativeHeight="255052288" behindDoc="0" locked="0" layoutInCell="1" allowOverlap="1" wp14:anchorId="78A3C5A4" wp14:editId="3DE20FBA">
                <wp:simplePos x="0" y="0"/>
                <wp:positionH relativeFrom="column">
                  <wp:posOffset>2701290</wp:posOffset>
                </wp:positionH>
                <wp:positionV relativeFrom="paragraph">
                  <wp:posOffset>518160</wp:posOffset>
                </wp:positionV>
                <wp:extent cx="0" cy="295275"/>
                <wp:effectExtent l="95250" t="38100" r="57150" b="66675"/>
                <wp:wrapNone/>
                <wp:docPr id="9217" name="Straight Arrow Connector 9217"/>
                <wp:cNvGraphicFramePr/>
                <a:graphic xmlns:a="http://schemas.openxmlformats.org/drawingml/2006/main">
                  <a:graphicData uri="http://schemas.microsoft.com/office/word/2010/wordprocessingShape">
                    <wps:wsp>
                      <wps:cNvCnPr/>
                      <wps:spPr>
                        <a:xfrm>
                          <a:off x="0" y="0"/>
                          <a:ext cx="0" cy="295275"/>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217" o:spid="_x0000_s1026" type="#_x0000_t32" style="position:absolute;margin-left:212.7pt;margin-top:40.8pt;width:0;height:23.25pt;z-index:255052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" strokecolor="black [3040]">
                <v:stroke startarrow="open" endarrow="open"/>
              </v:shape>
            </w:pict>
          </mc:Fallback>
        </mc:AlternateContent>
      </w:r>
      <w:r>
        <w:rPr>
          <w:noProof/>
          <w:lang w:eastAsia="en-GB"/>
        </w:rPr>
        <mc:AlternateContent>
          <mc:Choice Requires="wps">
            <w:drawing>
              <wp:anchor distT="0" distB="0" distL="114300" distR="114300" simplePos="0" relativeHeight="255049216" behindDoc="0" locked="0" layoutInCell="1" allowOverlap="1" wp14:anchorId="248222AC" wp14:editId="2F78DAA1">
                <wp:simplePos x="0" y="0"/>
                <wp:positionH relativeFrom="column">
                  <wp:posOffset>2548890</wp:posOffset>
                </wp:positionH>
                <wp:positionV relativeFrom="paragraph">
                  <wp:posOffset>508635</wp:posOffset>
                </wp:positionV>
                <wp:extent cx="0" cy="295275"/>
                <wp:effectExtent l="95250" t="38100" r="57150" b="66675"/>
                <wp:wrapNone/>
                <wp:docPr id="9218" name="Straight Arrow Connector 9218"/>
                <wp:cNvGraphicFramePr/>
                <a:graphic xmlns:a="http://schemas.openxmlformats.org/drawingml/2006/main">
                  <a:graphicData uri="http://schemas.microsoft.com/office/word/2010/wordprocessingShape">
                    <wps:wsp>
                      <wps:cNvCnPr/>
                      <wps:spPr>
                        <a:xfrm>
                          <a:off x="0" y="0"/>
                          <a:ext cx="0" cy="295275"/>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218" o:spid="_x0000_s1026" type="#_x0000_t32" style="position:absolute;margin-left:200.7pt;margin-top:40.05pt;width:0;height:23.25pt;z-index:255049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" strokecolor="black [3040]">
                <v:stroke startarrow="open" endarrow="open"/>
              </v:shape>
            </w:pict>
          </mc:Fallback>
        </mc:AlternateContent>
      </w:r>
      <w:r>
        <w:rPr>
          <w:noProof/>
          <w:lang w:eastAsia="en-GB"/>
        </w:rPr>
        <mc:AlternateContent>
          <mc:Choice Requires="wps">
            <w:drawing>
              <wp:anchor distT="0" distB="0" distL="114300" distR="114300" simplePos="0" relativeHeight="255050240" behindDoc="0" locked="0" layoutInCell="1" allowOverlap="1" wp14:anchorId="4A682A87" wp14:editId="1934674B">
                <wp:simplePos x="0" y="0"/>
                <wp:positionH relativeFrom="column">
                  <wp:posOffset>2386965</wp:posOffset>
                </wp:positionH>
                <wp:positionV relativeFrom="paragraph">
                  <wp:posOffset>641985</wp:posOffset>
                </wp:positionV>
                <wp:extent cx="0" cy="295275"/>
                <wp:effectExtent l="95250" t="38100" r="57150" b="66675"/>
                <wp:wrapNone/>
                <wp:docPr id="9219" name="Straight Arrow Connector 9219"/>
                <wp:cNvGraphicFramePr/>
                <a:graphic xmlns:a="http://schemas.openxmlformats.org/drawingml/2006/main">
                  <a:graphicData uri="http://schemas.microsoft.com/office/word/2010/wordprocessingShape">
                    <wps:wsp>
                      <wps:cNvCnPr/>
                      <wps:spPr>
                        <a:xfrm>
                          <a:off x="0" y="0"/>
                          <a:ext cx="0" cy="295275"/>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219" o:spid="_x0000_s1026" type="#_x0000_t32" style="position:absolute;margin-left:187.95pt;margin-top:50.55pt;width:0;height:23.25pt;z-index:255050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" strokecolor="black [3040]">
                <v:stroke startarrow="open" endarrow="open"/>
              </v:shape>
            </w:pict>
          </mc:Fallback>
        </mc:AlternateContent>
      </w:r>
      <w:r>
        <w:rPr>
          <w:noProof/>
          <w:lang w:eastAsia="en-GB"/>
        </w:rPr>
        <mc:AlternateContent>
          <mc:Choice Requires="wps">
            <w:drawing>
              <wp:anchor distT="0" distB="0" distL="114300" distR="114300" simplePos="0" relativeHeight="255051264" behindDoc="0" locked="0" layoutInCell="1" allowOverlap="1" wp14:anchorId="0A6B7174" wp14:editId="56EC3460">
                <wp:simplePos x="0" y="0"/>
                <wp:positionH relativeFrom="column">
                  <wp:posOffset>2329815</wp:posOffset>
                </wp:positionH>
                <wp:positionV relativeFrom="paragraph">
                  <wp:posOffset>937260</wp:posOffset>
                </wp:positionV>
                <wp:extent cx="0" cy="295275"/>
                <wp:effectExtent l="95250" t="38100" r="57150" b="66675"/>
                <wp:wrapNone/>
                <wp:docPr id="9220" name="Straight Arrow Connector 9220"/>
                <wp:cNvGraphicFramePr/>
                <a:graphic xmlns:a="http://schemas.openxmlformats.org/drawingml/2006/main">
                  <a:graphicData uri="http://schemas.microsoft.com/office/word/2010/wordprocessingShape">
                    <wps:wsp>
                      <wps:cNvCnPr/>
                      <wps:spPr>
                        <a:xfrm>
                          <a:off x="0" y="0"/>
                          <a:ext cx="0" cy="295275"/>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220" o:spid="_x0000_s1026" type="#_x0000_t32" style="position:absolute;margin-left:183.45pt;margin-top:73.8pt;width:0;height:23.25pt;z-index:255051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" strokecolor="black [3040]">
                <v:stroke startarrow="open" endarrow="open"/>
              </v:shape>
            </w:pict>
          </mc:Fallback>
        </mc:AlternateContent>
      </w:r>
      <w:r>
        <w:rPr>
          <w:noProof/>
          <w:lang w:eastAsia="en-GB"/>
        </w:rPr>
        <mc:AlternateContent>
          <mc:Choice Requires="wps">
            <w:drawing>
              <wp:anchor distT="0" distB="0" distL="114300" distR="114300" simplePos="0" relativeHeight="255048192" behindDoc="0" locked="0" layoutInCell="1" allowOverlap="1" wp14:anchorId="3EA21A6C" wp14:editId="6BDC6903">
                <wp:simplePos x="0" y="0"/>
                <wp:positionH relativeFrom="column">
                  <wp:posOffset>2863215</wp:posOffset>
                </wp:positionH>
                <wp:positionV relativeFrom="paragraph">
                  <wp:posOffset>641985</wp:posOffset>
                </wp:positionV>
                <wp:extent cx="0" cy="295275"/>
                <wp:effectExtent l="95250" t="38100" r="57150" b="66675"/>
                <wp:wrapNone/>
                <wp:docPr id="9221" name="Straight Arrow Connector 9221"/>
                <wp:cNvGraphicFramePr/>
                <a:graphic xmlns:a="http://schemas.openxmlformats.org/drawingml/2006/main">
                  <a:graphicData uri="http://schemas.microsoft.com/office/word/2010/wordprocessingShape">
                    <wps:wsp>
                      <wps:cNvCnPr/>
                      <wps:spPr>
                        <a:xfrm>
                          <a:off x="0" y="0"/>
                          <a:ext cx="0" cy="295275"/>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221" o:spid="_x0000_s1026" type="#_x0000_t32" style="position:absolute;margin-left:225.45pt;margin-top:50.55pt;width:0;height:23.25pt;z-index:255048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" strokecolor="black [3040]">
                <v:stroke startarrow="open" endarrow="open"/>
              </v:shape>
            </w:pict>
          </mc:Fallback>
        </mc:AlternateContent>
      </w:r>
      <w:r>
        <w:rPr>
          <w:noProof/>
          <w:lang w:eastAsia="en-GB"/>
        </w:rPr>
        <mc:AlternateContent>
          <mc:Choice Requires="wps">
            <w:drawing>
              <wp:anchor distT="0" distB="0" distL="114300" distR="114300" simplePos="0" relativeHeight="255047168" behindDoc="0" locked="0" layoutInCell="1" allowOverlap="1" wp14:anchorId="01B598BF" wp14:editId="2EB18638">
                <wp:simplePos x="0" y="0"/>
                <wp:positionH relativeFrom="column">
                  <wp:posOffset>2929890</wp:posOffset>
                </wp:positionH>
                <wp:positionV relativeFrom="paragraph">
                  <wp:posOffset>937260</wp:posOffset>
                </wp:positionV>
                <wp:extent cx="0" cy="295275"/>
                <wp:effectExtent l="95250" t="38100" r="57150" b="66675"/>
                <wp:wrapNone/>
                <wp:docPr id="9222" name="Straight Arrow Connector 9222"/>
                <wp:cNvGraphicFramePr/>
                <a:graphic xmlns:a="http://schemas.openxmlformats.org/drawingml/2006/main">
                  <a:graphicData uri="http://schemas.microsoft.com/office/word/2010/wordprocessingShape">
                    <wps:wsp>
                      <wps:cNvCnPr/>
                      <wps:spPr>
                        <a:xfrm>
                          <a:off x="0" y="0"/>
                          <a:ext cx="0" cy="295275"/>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222" o:spid="_x0000_s1026" type="#_x0000_t32" style="position:absolute;margin-left:230.7pt;margin-top:73.8pt;width:0;height:23.25pt;z-index:255047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" strokecolor="black [3040]">
                <v:stroke startarrow="open" endarrow="open"/>
              </v:shape>
            </w:pict>
          </mc:Fallback>
        </mc:AlternateContent>
      </w:r>
      <w:r>
        <w:rPr>
          <w:noProof/>
          <w:lang w:eastAsia="en-GB"/>
        </w:rPr>
        <mc:AlternateContent>
          <mc:Choice Requires="wps">
            <w:drawing>
              <wp:anchor distT="0" distB="0" distL="114300" distR="114300" simplePos="0" relativeHeight="255046144" behindDoc="0" locked="0" layoutInCell="1" allowOverlap="1" wp14:anchorId="6B76D9FA" wp14:editId="49952F2D">
                <wp:simplePos x="0" y="0"/>
                <wp:positionH relativeFrom="column">
                  <wp:posOffset>2434590</wp:posOffset>
                </wp:positionH>
                <wp:positionV relativeFrom="paragraph">
                  <wp:posOffset>851535</wp:posOffset>
                </wp:positionV>
                <wp:extent cx="381000" cy="381000"/>
                <wp:effectExtent l="0" t="0" r="19050" b="19050"/>
                <wp:wrapNone/>
                <wp:docPr id="9223" name="Oval 9223"/>
                <wp:cNvGraphicFramePr/>
                <a:graphic xmlns:a="http://schemas.openxmlformats.org/drawingml/2006/main">
                  <a:graphicData uri="http://schemas.microsoft.com/office/word/2010/wordprocessingShape">
                    <wps:wsp>
                      <wps:cNvSpPr/>
                      <wps:spPr>
                        <a:xfrm>
                          <a:off x="0" y="0"/>
                          <a:ext cx="381000" cy="3810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9223" o:spid="_x0000_s1026" style="position:absolute;margin-left:191.7pt;margin-top:67.05pt;width:30pt;height:30pt;z-index:255046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" fillcolor="white [3201]" strokecolor="black [3200]" strokeweight="2pt"/>
            </w:pict>
          </mc:Fallback>
        </mc:AlternateContent>
      </w:r>
      <w:r>
        <w:rPr>
          <w:noProof/>
          <w:lang w:eastAsia="en-GB"/>
        </w:rPr>
        <mc:AlternateContent>
          <mc:Choice Requires="wps">
            <w:drawing>
              <wp:anchor distT="0" distB="0" distL="114300" distR="114300" simplePos="0" relativeHeight="255045120" behindDoc="0" locked="0" layoutInCell="1" allowOverlap="1" wp14:anchorId="7B3FA5A4" wp14:editId="53C26BAE">
                <wp:simplePos x="0" y="0"/>
                <wp:positionH relativeFrom="column">
                  <wp:posOffset>3082290</wp:posOffset>
                </wp:positionH>
                <wp:positionV relativeFrom="paragraph">
                  <wp:posOffset>308610</wp:posOffset>
                </wp:positionV>
                <wp:extent cx="0" cy="923925"/>
                <wp:effectExtent l="0" t="0" r="19050" b="9525"/>
                <wp:wrapNone/>
                <wp:docPr id="9224" name="Straight Connector 9224"/>
                <wp:cNvGraphicFramePr/>
                <a:graphic xmlns:a="http://schemas.openxmlformats.org/drawingml/2006/main">
                  <a:graphicData uri="http://schemas.microsoft.com/office/word/2010/wordprocessingShape">
                    <wps:wsp>
                      <wps:cNvCnPr/>
                      <wps:spPr>
                        <a:xfrm flipV="1">
                          <a:off x="0" y="0"/>
                          <a:ext cx="0" cy="9239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9224" o:spid="_x0000_s1026" style="position:absolute;flip:y;z-index:255045120;visibility:visible;mso-wrap-style:square;mso-wrap-distance-left:9pt;mso-wrap-distance-top:0;mso-wrap-distance-right:9pt;mso-wrap-distance-bottom:0;mso-position-horizontal:absolute;mso-position-horizontal-relative:text;mso-position-vertical:absolute;mso-position-vertical-relative:text" from="242.7pt,24.3pt" to="242.7pt,9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" strokecolor="black [3040]"/>
            </w:pict>
          </mc:Fallback>
        </mc:AlternateContent>
      </w:r>
      <w:r>
        <w:rPr>
          <w:noProof/>
          <w:lang w:eastAsia="en-GB"/>
        </w:rPr>
        <mc:AlternateContent>
          <mc:Choice Requires="wps">
            <w:drawing>
              <wp:anchor distT="0" distB="0" distL="114300" distR="114300" simplePos="0" relativeHeight="255044096" behindDoc="0" locked="0" layoutInCell="1" allowOverlap="1" wp14:anchorId="64A9C9A6" wp14:editId="60A9E488">
                <wp:simplePos x="0" y="0"/>
                <wp:positionH relativeFrom="column">
                  <wp:posOffset>2196465</wp:posOffset>
                </wp:positionH>
                <wp:positionV relativeFrom="paragraph">
                  <wp:posOffset>1232535</wp:posOffset>
                </wp:positionV>
                <wp:extent cx="885825" cy="0"/>
                <wp:effectExtent l="0" t="0" r="9525" b="19050"/>
                <wp:wrapNone/>
                <wp:docPr id="9225" name="Straight Connector 9225"/>
                <wp:cNvGraphicFramePr/>
                <a:graphic xmlns:a="http://schemas.openxmlformats.org/drawingml/2006/main">
                  <a:graphicData uri="http://schemas.microsoft.com/office/word/2010/wordprocessingShape">
                    <wps:wsp>
                      <wps:cNvCnPr/>
                      <wps:spPr>
                        <a:xfrm>
                          <a:off x="0" y="0"/>
                          <a:ext cx="885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9225" o:spid="_x0000_s1026" style="position:absolute;z-index:255044096;visibility:visible;mso-wrap-style:square;mso-wrap-distance-left:9pt;mso-wrap-distance-top:0;mso-wrap-distance-right:9pt;mso-wrap-distance-bottom:0;mso-position-horizontal:absolute;mso-position-horizontal-relative:text;mso-position-vertical:absolute;mso-position-vertical-relative:text" from="172.95pt,97.05pt" to="242.7pt,9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" strokecolor="black [3040]"/>
            </w:pict>
          </mc:Fallback>
        </mc:AlternateContent>
      </w:r>
      <w:r>
        <w:rPr>
          <w:noProof/>
          <w:lang w:eastAsia="en-GB"/>
        </w:rPr>
        <mc:AlternateContent>
          <mc:Choice Requires="wps">
            <w:drawing>
              <wp:anchor distT="0" distB="0" distL="114300" distR="114300" simplePos="0" relativeHeight="255043072" behindDoc="0" locked="0" layoutInCell="1" allowOverlap="1" wp14:anchorId="70B11F94" wp14:editId="5615595D">
                <wp:simplePos x="0" y="0"/>
                <wp:positionH relativeFrom="column">
                  <wp:posOffset>2196465</wp:posOffset>
                </wp:positionH>
                <wp:positionV relativeFrom="paragraph">
                  <wp:posOffset>308610</wp:posOffset>
                </wp:positionV>
                <wp:extent cx="0" cy="923925"/>
                <wp:effectExtent l="0" t="0" r="19050" b="9525"/>
                <wp:wrapTopAndBottom/>
                <wp:docPr id="9226" name="Straight Connector 9226"/>
                <wp:cNvGraphicFramePr/>
                <a:graphic xmlns:a="http://schemas.openxmlformats.org/drawingml/2006/main">
                  <a:graphicData uri="http://schemas.microsoft.com/office/word/2010/wordprocessingShape">
                    <wps:wsp>
                      <wps:cNvCnPr/>
                      <wps:spPr>
                        <a:xfrm>
                          <a:off x="0" y="0"/>
                          <a:ext cx="0" cy="9239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9226" o:spid="_x0000_s1026" style="position:absolute;z-index:255043072;visibility:visible;mso-wrap-style:square;mso-wrap-distance-left:9pt;mso-wrap-distance-top:0;mso-wrap-distance-right:9pt;mso-wrap-distance-bottom:0;mso-position-horizontal:absolute;mso-position-horizontal-relative:text;mso-position-vertical:absolute;mso-position-vertical-relative:text" from="172.95pt,24.3pt" to="172.95pt,9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" strokecolor="black [3040]">
                <w10:wrap type="topAndBottom"/>
              </v:line>
            </w:pict>
          </mc:Fallback>
        </mc:AlternateContent>
      </w:r>
    </w:p>
    <w:p w14:paraId="3978F08D" w14:textId="77777777" w:rsidR="00426E03" w:rsidRPr="004F3046" w:rsidRDefault="00426E03" w:rsidP="00426E03">
      <w:pPr>
        <w:pStyle w:val="Caption"/>
        <w:spacing w:line="276" w:lineRule="auto"/>
      </w:pPr>
      <w:bookmarkStart w:id="583" w:name="_Ref457333043"/>
      <w:bookmarkStart w:id="584" w:name="_Toc474686705"/>
      <w:r>
        <w:t xml:space="preserve">Figure </w:t>
      </w:r>
      <w:fldSimple w:instr=" STYLEREF 1 \s ">
        <w:r w:rsidR="005D3AE0">
          <w:rPr>
            <w:noProof/>
          </w:rPr>
          <w:t>7</w:t>
        </w:r>
      </w:fldSimple>
      <w:r>
        <w:noBreakHyphen/>
      </w:r>
      <w:fldSimple w:instr=" SEQ Figure \* ARABIC \s 1 ">
        <w:r w:rsidR="005D3AE0">
          <w:rPr>
            <w:noProof/>
          </w:rPr>
          <w:t>40</w:t>
        </w:r>
      </w:fldSimple>
      <w:bookmarkEnd w:id="583"/>
      <w:r w:rsidRPr="00725782">
        <w:t>.</w:t>
      </w:r>
      <w:r>
        <w:t xml:space="preserve"> </w:t>
      </w:r>
      <w:r w:rsidRPr="00725782">
        <w:t xml:space="preserve"> </w:t>
      </w:r>
      <w:r w:rsidRPr="004F3046">
        <w:t xml:space="preserve">Bubble formation under high </w:t>
      </w:r>
      <w:r>
        <w:t>pulsation frequency.</w:t>
      </w:r>
      <w:bookmarkEnd w:id="584"/>
      <w:r w:rsidRPr="004F3046">
        <w:tab/>
      </w:r>
    </w:p>
    <w:p w14:paraId="6FB11D59" w14:textId="77777777" w:rsidR="00426E03" w:rsidRDefault="00426E03" w:rsidP="00426E03">
      <w:pPr>
        <w:spacing w:line="276" w:lineRule="auto"/>
      </w:pPr>
    </w:p>
    <w:p w14:paraId="78BFCE26" w14:textId="77777777" w:rsidR="00426E03" w:rsidRDefault="00426E03" w:rsidP="00426E03">
      <w:pPr>
        <w:spacing w:line="276" w:lineRule="auto"/>
      </w:pPr>
      <w:r>
        <w:t xml:space="preserve">The 83 μm polystyrene spheres demonstrated a change in bubble formation of larger but more populous bubbles under the pulsed flow regime compared to the continuous flow regime.  For this result to occur at the same gas flow rates, this indicates that the pulsed flow regime causes an increase in gas movement through the bubble phase, and by that process reduce the movement of gas through the interstitial particulate phase.  This is most likely to support the vibration effect theory, as particle interactions within the bed would cause gas to move out of the particulate phase and into bubbles.  </w:t>
      </w:r>
    </w:p>
    <w:p w14:paraId="3CFAC083" w14:textId="77777777" w:rsidR="00426E03" w:rsidRDefault="00426E03" w:rsidP="00EA5CD1">
      <w:pPr>
        <w:spacing w:line="276" w:lineRule="auto"/>
      </w:pPr>
    </w:p>
    <w:p w14:paraId="72D4032A" w14:textId="4D53D2B7" w:rsidR="005937A2" w:rsidRPr="00B55C3F" w:rsidRDefault="005937A2" w:rsidP="00EA5CD1">
      <w:pPr>
        <w:pStyle w:val="Heading2"/>
        <w:spacing w:line="276" w:lineRule="auto"/>
        <w:rPr>
          <w:b/>
        </w:rPr>
      </w:pPr>
      <w:bookmarkStart w:id="585" w:name="_Toc474696438"/>
      <w:r w:rsidRPr="00B55C3F">
        <w:rPr>
          <w:b/>
        </w:rPr>
        <w:t>7.</w:t>
      </w:r>
      <w:r w:rsidR="00426E03">
        <w:rPr>
          <w:b/>
        </w:rPr>
        <w:t>5</w:t>
      </w:r>
      <w:r w:rsidRPr="00B55C3F">
        <w:rPr>
          <w:b/>
        </w:rPr>
        <w:tab/>
      </w:r>
      <w:r>
        <w:rPr>
          <w:b/>
        </w:rPr>
        <w:t>C</w:t>
      </w:r>
      <w:r w:rsidRPr="00B55C3F">
        <w:rPr>
          <w:b/>
        </w:rPr>
        <w:t>onclusions</w:t>
      </w:r>
      <w:bookmarkEnd w:id="585"/>
    </w:p>
    <w:p w14:paraId="4A8A5A11" w14:textId="77777777" w:rsidR="005937A2" w:rsidRDefault="005937A2" w:rsidP="00EA5CD1">
      <w:pPr>
        <w:spacing w:line="276" w:lineRule="auto"/>
      </w:pPr>
      <w:r>
        <w:t>Studying bubble formation in the two pseudo 2D bed designs has shown the effect of changing the flow regime on a range of bubble formation characteristics.  These have included bubble horizontal maximum and average diameter, bubble population and 2D area.  These were used to show any changes in bubble density and size caused by the change in flow regime.  The two designs were not intended to provide a contrast in mechanism and experimental design, but rather to develop the method.  The first design featured two inlets from the oscillator, allowing for a larger range of flow velocities to be used.  However, the drawback to this design was the uneven flow of air through the inlets at low flow velocities or with light particles.  However, the wide range of parameters studied allowed the single inlet study to identify interesting results, and consequently a study of these areas with more accuracy could be designed.  The single inlet study produced more reliable results due to the even flow of gas through the distributor plate, but featured a higher back pressure distributor plate which increased resistance to the pulsed flow pulsation cycles.</w:t>
      </w:r>
    </w:p>
    <w:p w14:paraId="38AE2919" w14:textId="77777777" w:rsidR="005937A2" w:rsidRDefault="005937A2" w:rsidP="00EA5CD1">
      <w:pPr>
        <w:spacing w:line="276" w:lineRule="auto"/>
      </w:pPr>
      <w:r>
        <w:lastRenderedPageBreak/>
        <w:t xml:space="preserve">The double inlet bed provided a range of results that were inconclusive regarding the difference between the pulsed and continuous flow regimes.  As the studies examining the sample rate showed, the small sample rate of 100 frames for these conditions was not reliable.  However, some indications were made towards a change in bubble formation, notably the difference in bubble population at different flow velocities for 250 μm glass ballotini, and the greater maximum feret bubble diameters under the pulsed flow regime in 250 and 90 μm glass ballotini.  </w:t>
      </w:r>
    </w:p>
    <w:p w14:paraId="0C6B85A4" w14:textId="32A063DC" w:rsidR="005937A2" w:rsidRDefault="005937A2" w:rsidP="00EA5CD1">
      <w:pPr>
        <w:spacing w:line="276" w:lineRule="auto"/>
      </w:pPr>
      <w:r>
        <w:t xml:space="preserve">Low frequency pulsed flow fluidisation has been found in the literature to improve mixing processes and to produce ordered bubble patterns </w:t>
      </w:r>
      <w:r>
        <w:fldChar w:fldCharType="begin" w:fldLock="1"/>
      </w:r>
      <w:r w:rsidR="00D37BCC">
        <w:instrText>ADDIN CSL_CITATION { "citationItems" : [ { "id" : "ITEM-1", "itemData" : { "DOI" : "10.1016/j.cej.2003.08.007", "ISSN" : "13858947", "author" : [ { "dropping-particle" : "", "family" : "Coppens", "given" : "Marc-Olivier", "non-dropping-particle" : "", "parse-names" : false, "suffix" : "" }, { "dropping-particle" : "", "family" : "Ommen", "given" : "J. Ruud", "non-dropping-particle" : "van", "parse-names" : false, "suffix" : "" } ], "container-title" : "Chemical Engineering Journal", "id" : "ITEM-1", "issue" : "1-3", "issued" : { "date-parts" : [ [ "2003", "12" ] ] }, "page" : "117-124", "title" : "Structuring chaotic fluidized beds", "type" : "article-journal", "volume" : "96" }, "uris" : [ "http://www.mendeley.com/documents/?uuid=8d8ea52b-e562-44f1-ba09-b5e5953caa9e" ] } ], "mendeley" : { "formattedCitation" : "(Coppens &amp; van Ommen 2003)", "plainTextFormattedCitation" : "(Coppens &amp; van Ommen 2003)", "previouslyFormattedCitation" : "(Coppens &amp; van Ommen 2003)" }, "properties" : { "noteIndex" : 0 }, "schema" : "https://github.com/citation-style-language/schema/raw/master/csl-citation.json" }</w:instrText>
      </w:r>
      <w:r>
        <w:fldChar w:fldCharType="separate"/>
      </w:r>
      <w:r w:rsidRPr="00EC1C54">
        <w:rPr>
          <w:noProof/>
        </w:rPr>
        <w:t>(Coppens &amp; van Ommen 2003)</w:t>
      </w:r>
      <w:r>
        <w:fldChar w:fldCharType="end"/>
      </w:r>
      <w:r>
        <w:t>.  However, the methods used in this study have shown no difference between the continuous and pulsed flow regimes for either characteristic.  For example, the contour plots used to analyse bubble order showed no indication of rows of bubbles occurring over time, and the mixing method used to distinguish between the flow regimes was inconclusive due to expected outside factors.  However, in the 83 μm polystyrene spheres, particularly in the H</w:t>
      </w:r>
      <w:r w:rsidRPr="00D304C7">
        <w:rPr>
          <w:vertAlign w:val="subscript"/>
        </w:rPr>
        <w:t>bed</w:t>
      </w:r>
      <w:r>
        <w:t xml:space="preserve">/D 0.5 condition, the pulsed flow regime was found to produce larger bubble diameters, </w:t>
      </w:r>
      <w:r w:rsidR="007416F6">
        <w:t xml:space="preserve">and </w:t>
      </w:r>
      <w:r>
        <w:t xml:space="preserve">larger bubble populations than the continuous flow regime.  This indicates that in this smaller and lighter powder bed, the pulsed flow regime changed the formation of bubbles.  </w:t>
      </w:r>
    </w:p>
    <w:p w14:paraId="13F2AB17" w14:textId="77777777" w:rsidR="005937A2" w:rsidRDefault="005937A2" w:rsidP="00EA5CD1">
      <w:pPr>
        <w:spacing w:line="276" w:lineRule="auto"/>
      </w:pPr>
      <w:r>
        <w:t>A methodology for the study of mixing two powders was developed.  This found that it is possible to accurately track the mixing of Group B sand particles over time.  However, the low minimum fluidisation velocities caused these particles to mix quickly.  In these studies continuous flow appeared to have a faster mixing time than the pulsed flow, however further experimentation would be required to have confidence in this behaviour.</w:t>
      </w:r>
    </w:p>
    <w:p w14:paraId="5F9A41E8" w14:textId="77777777" w:rsidR="005937A2" w:rsidRPr="00185121" w:rsidRDefault="005937A2" w:rsidP="00EA5CD1">
      <w:pPr>
        <w:spacing w:line="276" w:lineRule="auto"/>
      </w:pPr>
      <w:r>
        <w:t>Bubble formation and bubble characteristics can influence the behaviour of a fluidised bed, which in turn can control the process being carried out.  Consequently, the micro and bubble formation studies are combined in Chapter 8 to study fluidisation dynamics and drying kinetics in a lab scale 3D bed.</w:t>
      </w:r>
    </w:p>
    <w:p w14:paraId="3BDF5618" w14:textId="77777777" w:rsidR="005937A2" w:rsidRPr="00185121" w:rsidRDefault="005937A2" w:rsidP="00EA5CD1">
      <w:pPr>
        <w:tabs>
          <w:tab w:val="left" w:pos="1350"/>
        </w:tabs>
        <w:spacing w:line="276" w:lineRule="auto"/>
      </w:pPr>
      <w:r>
        <w:tab/>
      </w:r>
    </w:p>
    <w:p w14:paraId="6A2A0412" w14:textId="77777777" w:rsidR="004951D1" w:rsidRDefault="004951D1" w:rsidP="00EA5CD1">
      <w:pPr>
        <w:spacing w:line="276" w:lineRule="auto"/>
        <w:sectPr w:rsidR="004951D1" w:rsidSect="00C2391E">
          <w:headerReference w:type="default" r:id="rId341"/>
          <w:type w:val="oddPage"/>
          <w:pgSz w:w="11906" w:h="16838" w:code="9"/>
          <w:pgMar w:top="1440" w:right="1440" w:bottom="1440" w:left="1440" w:header="709" w:footer="709" w:gutter="0"/>
          <w:cols w:space="708"/>
          <w:docGrid w:linePitch="360"/>
        </w:sectPr>
      </w:pPr>
    </w:p>
    <w:p w14:paraId="16A86267" w14:textId="77777777" w:rsidR="00374D82" w:rsidRPr="000361FE" w:rsidRDefault="00374D82" w:rsidP="00EA5CD1">
      <w:pPr>
        <w:spacing w:line="276" w:lineRule="auto"/>
        <w:rPr>
          <w:sz w:val="40"/>
          <w:szCs w:val="40"/>
        </w:rPr>
      </w:pPr>
    </w:p>
    <w:p w14:paraId="54D3CC41" w14:textId="77777777" w:rsidR="00374D82" w:rsidRPr="000361FE" w:rsidRDefault="00374D82" w:rsidP="00EA5CD1">
      <w:pPr>
        <w:spacing w:line="276" w:lineRule="auto"/>
        <w:rPr>
          <w:sz w:val="40"/>
          <w:szCs w:val="40"/>
        </w:rPr>
      </w:pPr>
    </w:p>
    <w:p w14:paraId="5C4FB45A" w14:textId="77777777" w:rsidR="00374D82" w:rsidRPr="00FC766B" w:rsidRDefault="00374D82" w:rsidP="00EA5CD1">
      <w:pPr>
        <w:pStyle w:val="Heading1"/>
        <w:spacing w:line="276" w:lineRule="auto"/>
      </w:pPr>
      <w:bookmarkStart w:id="586" w:name="_Toc474696439"/>
      <w:r>
        <w:t>MACRO SCALE INVESTIGATION</w:t>
      </w:r>
      <w:bookmarkEnd w:id="586"/>
    </w:p>
    <w:p w14:paraId="78C6B942" w14:textId="77777777" w:rsidR="00374D82" w:rsidRDefault="00374D82" w:rsidP="00EA5CD1">
      <w:pPr>
        <w:pStyle w:val="Heading2"/>
        <w:numPr>
          <w:ilvl w:val="1"/>
          <w:numId w:val="2"/>
        </w:numPr>
        <w:spacing w:line="276" w:lineRule="auto"/>
      </w:pPr>
    </w:p>
    <w:p w14:paraId="7ABE0DA3" w14:textId="77777777" w:rsidR="00374D82" w:rsidRDefault="00374D82" w:rsidP="00EA5CD1">
      <w:pPr>
        <w:pStyle w:val="Heading2"/>
        <w:numPr>
          <w:ilvl w:val="1"/>
          <w:numId w:val="2"/>
        </w:numPr>
        <w:spacing w:line="276" w:lineRule="auto"/>
      </w:pPr>
    </w:p>
    <w:p w14:paraId="681E1F5F" w14:textId="77777777" w:rsidR="00374D82" w:rsidRDefault="00374D82" w:rsidP="00EA5CD1">
      <w:pPr>
        <w:pStyle w:val="Heading2"/>
        <w:numPr>
          <w:ilvl w:val="1"/>
          <w:numId w:val="2"/>
        </w:numPr>
        <w:spacing w:line="276" w:lineRule="auto"/>
      </w:pPr>
    </w:p>
    <w:p w14:paraId="66A674C6" w14:textId="77777777" w:rsidR="00374D82" w:rsidRPr="00BF23B6" w:rsidRDefault="00374D82" w:rsidP="00EA5CD1">
      <w:pPr>
        <w:pStyle w:val="Heading2"/>
        <w:numPr>
          <w:ilvl w:val="1"/>
          <w:numId w:val="2"/>
        </w:numPr>
        <w:spacing w:line="276" w:lineRule="auto"/>
        <w:rPr>
          <w:b/>
        </w:rPr>
      </w:pPr>
      <w:bookmarkStart w:id="587" w:name="_Toc474696440"/>
      <w:r>
        <w:rPr>
          <w:b/>
        </w:rPr>
        <w:t>8</w:t>
      </w:r>
      <w:r w:rsidRPr="003F11E7">
        <w:rPr>
          <w:b/>
        </w:rPr>
        <w:t>.1</w:t>
      </w:r>
      <w:r w:rsidRPr="003F11E7">
        <w:rPr>
          <w:b/>
        </w:rPr>
        <w:tab/>
      </w:r>
      <w:r>
        <w:rPr>
          <w:b/>
        </w:rPr>
        <w:t>Introduction</w:t>
      </w:r>
      <w:bookmarkEnd w:id="587"/>
    </w:p>
    <w:p w14:paraId="1ADAB409" w14:textId="77777777" w:rsidR="00374D82" w:rsidRDefault="00374D82" w:rsidP="00EA5CD1">
      <w:pPr>
        <w:spacing w:line="276" w:lineRule="auto"/>
      </w:pPr>
      <w:r>
        <w:t xml:space="preserve">The investigation into the influence of imposing a high frequency pulsed flow to particle drying, particle movement and bubble formation has so far only considered the laboratory conditions of single particles and fluidisation within a pseudo 2D bed.  Consequently, the final experimental stage analysed the effect of a high frequency pulsed flow in a laboratory scale 3D fluidised bed.  This chapter presents the results of this imposed flow regime in comparison to a continuous flow regime on bed characteristics such as pressure drop, bed expansion and wet powder drying.  In addition to this, the comparison of both double and single inlets from the oscillator are presented.  These studies will provide an insight into the practical adoption of high frequency pulsed flow in fluidised bed technology.  </w:t>
      </w:r>
    </w:p>
    <w:p w14:paraId="53398A85" w14:textId="77777777" w:rsidR="00374D82" w:rsidRDefault="00374D82" w:rsidP="00EA5CD1">
      <w:pPr>
        <w:spacing w:line="276" w:lineRule="auto"/>
      </w:pPr>
    </w:p>
    <w:p w14:paraId="6183F492" w14:textId="77777777" w:rsidR="00374D82" w:rsidRPr="006E7E21" w:rsidRDefault="00374D82" w:rsidP="00EA5CD1">
      <w:pPr>
        <w:pStyle w:val="Heading2"/>
        <w:numPr>
          <w:ilvl w:val="1"/>
          <w:numId w:val="2"/>
        </w:numPr>
        <w:spacing w:before="120" w:line="276" w:lineRule="auto"/>
        <w:jc w:val="both"/>
        <w:rPr>
          <w:b/>
        </w:rPr>
      </w:pPr>
      <w:bookmarkStart w:id="588" w:name="_Toc474696441"/>
      <w:r w:rsidRPr="006E7E21">
        <w:rPr>
          <w:b/>
        </w:rPr>
        <w:t>8.2</w:t>
      </w:r>
      <w:r w:rsidRPr="006E7E21">
        <w:rPr>
          <w:b/>
        </w:rPr>
        <w:tab/>
      </w:r>
      <w:r>
        <w:rPr>
          <w:b/>
        </w:rPr>
        <w:t>Dry powder experiments</w:t>
      </w:r>
      <w:bookmarkEnd w:id="588"/>
    </w:p>
    <w:p w14:paraId="1BB5D2B8" w14:textId="77777777" w:rsidR="004951D1" w:rsidRDefault="00374D82" w:rsidP="00EA5CD1">
      <w:pPr>
        <w:spacing w:line="276" w:lineRule="auto"/>
      </w:pPr>
      <w:r>
        <w:t xml:space="preserve">As described in Section 4.5.1.3 of Chapter 4, the oscillator was operated with either both outlets open, or one was closed off to leave one outlet open.  This produced either the single or double inlet gas flow conditions.  The 3D bed was initially built to be supplied by both inlets from the oscillator.  This operating regime was studied first, as although the flow through each outlet was not measured, it allowed observation of the effect of both outlets.  Subsequently, the use of a single outlet was studied. Here, one outlet was sealed, allowing for the full flow of gas to pass through a single oscillator outlet, and further experiments were carried out in this mode of operation. </w:t>
      </w:r>
    </w:p>
    <w:p w14:paraId="1E4A603B" w14:textId="58895934" w:rsidR="00374D82" w:rsidRDefault="00374D82" w:rsidP="00EA5CD1">
      <w:pPr>
        <w:spacing w:line="276" w:lineRule="auto"/>
      </w:pPr>
      <w:r>
        <w:t xml:space="preserve"> </w:t>
      </w:r>
    </w:p>
    <w:p w14:paraId="265A6D16" w14:textId="77777777" w:rsidR="00374D82" w:rsidRDefault="00374D82" w:rsidP="00EA5CD1">
      <w:pPr>
        <w:pStyle w:val="Heading3"/>
        <w:numPr>
          <w:ilvl w:val="2"/>
          <w:numId w:val="2"/>
        </w:numPr>
        <w:spacing w:line="276" w:lineRule="auto"/>
      </w:pPr>
      <w:bookmarkStart w:id="589" w:name="_Toc474696442"/>
      <w:r>
        <w:t>8.2.1</w:t>
      </w:r>
      <w:r>
        <w:tab/>
        <w:t>Double inlet pilot tests</w:t>
      </w:r>
      <w:bookmarkEnd w:id="589"/>
    </w:p>
    <w:p w14:paraId="76179A90" w14:textId="77777777" w:rsidR="00374D82" w:rsidRDefault="00374D82" w:rsidP="00EA5CD1">
      <w:pPr>
        <w:spacing w:line="276" w:lineRule="auto"/>
      </w:pPr>
      <w:r>
        <w:t>The double inlet operating mode was tested in two experimental sets.  Initially, a small number of wide parameters were tested for a small range of fluidisation characteristics to gauge the areas most likely to require further study.  The second set studied a more detailed range of shallow bed depths.  The major findings are presented in this section, with the full set of results given in Appendix 7.</w:t>
      </w:r>
    </w:p>
    <w:p w14:paraId="029181A6" w14:textId="77777777" w:rsidR="00374D82" w:rsidRDefault="00374D82" w:rsidP="00EA5CD1">
      <w:pPr>
        <w:spacing w:line="276" w:lineRule="auto"/>
      </w:pPr>
    </w:p>
    <w:p w14:paraId="23277009" w14:textId="77777777" w:rsidR="00374D82" w:rsidRPr="0079118E" w:rsidRDefault="00374D82" w:rsidP="00EA5CD1">
      <w:pPr>
        <w:spacing w:line="276" w:lineRule="auto"/>
        <w:rPr>
          <w:i/>
        </w:rPr>
      </w:pPr>
      <w:r w:rsidRPr="0079118E">
        <w:rPr>
          <w:i/>
        </w:rPr>
        <w:lastRenderedPageBreak/>
        <w:t>Double inlet 1; 5 – 20 cm static bed depth.</w:t>
      </w:r>
    </w:p>
    <w:p w14:paraId="3B01BBA0" w14:textId="6F92BC7E" w:rsidR="00374D82" w:rsidRPr="00284754" w:rsidRDefault="00374D82" w:rsidP="00EA5CD1">
      <w:pPr>
        <w:spacing w:line="276" w:lineRule="auto"/>
        <w:rPr>
          <w:b/>
        </w:rPr>
      </w:pPr>
      <w:r>
        <w:t xml:space="preserve">The first study carried out in the 3D bed was in the double inlet operating mode with 250 μm glass ballotini at four static initial bed depths of 5 – 20 cm.  The conditions tested for this experiment are outlined in </w:t>
      </w:r>
      <w:r>
        <w:fldChar w:fldCharType="begin"/>
      </w:r>
      <w:r>
        <w:instrText xml:space="preserve"> REF _Ref458004512 \h  \* MERGEFORMAT </w:instrText>
      </w:r>
      <w:r>
        <w:fldChar w:fldCharType="separate"/>
      </w:r>
      <w:r w:rsidR="005D3AE0">
        <w:t xml:space="preserve">Table </w:t>
      </w:r>
      <w:r w:rsidR="005D3AE0">
        <w:rPr>
          <w:noProof/>
        </w:rPr>
        <w:t>8</w:t>
      </w:r>
      <w:r w:rsidR="005D3AE0">
        <w:rPr>
          <w:noProof/>
        </w:rPr>
        <w:noBreakHyphen/>
        <w:t>1</w:t>
      </w:r>
      <w:r>
        <w:fldChar w:fldCharType="end"/>
      </w:r>
      <w:r>
        <w:t>.  These were studied for pressure drop across the bed, bed expansion, frequencies in the pulsed regime and pressure peaks at the oscillator.  Each of these conditions were tested in the range of 0.01 – 0.21 m/s in 0.01 m/s increments.</w:t>
      </w:r>
    </w:p>
    <w:p w14:paraId="4C87B600" w14:textId="5930B9FF" w:rsidR="00374D82" w:rsidRDefault="00374D82" w:rsidP="00EA5CD1">
      <w:pPr>
        <w:spacing w:line="276" w:lineRule="auto"/>
      </w:pPr>
    </w:p>
    <w:p w14:paraId="0D5E05C7" w14:textId="2C40605F" w:rsidR="00374D82" w:rsidRDefault="00374D82" w:rsidP="00EA5CD1">
      <w:pPr>
        <w:pStyle w:val="Caption"/>
        <w:spacing w:line="276" w:lineRule="auto"/>
        <w:rPr>
          <w:b/>
        </w:rPr>
      </w:pPr>
      <w:bookmarkStart w:id="590" w:name="_Ref458004512"/>
      <w:bookmarkStart w:id="591" w:name="_Toc474686787"/>
      <w:r>
        <w:t xml:space="preserve">Table </w:t>
      </w:r>
      <w:fldSimple w:instr=" STYLEREF 1 \s ">
        <w:r w:rsidR="005D3AE0">
          <w:rPr>
            <w:noProof/>
          </w:rPr>
          <w:t>8</w:t>
        </w:r>
      </w:fldSimple>
      <w:r>
        <w:noBreakHyphen/>
      </w:r>
      <w:fldSimple w:instr=" SEQ Table \* ARABIC \s 1 ">
        <w:r w:rsidR="005D3AE0">
          <w:rPr>
            <w:noProof/>
          </w:rPr>
          <w:t>1</w:t>
        </w:r>
      </w:fldSimple>
      <w:bookmarkEnd w:id="590"/>
      <w:r w:rsidRPr="001E7F77">
        <w:t>.</w:t>
      </w:r>
      <w:r w:rsidRPr="0079118E">
        <w:rPr>
          <w:b/>
        </w:rPr>
        <w:t xml:space="preserve"> </w:t>
      </w:r>
      <w:r>
        <w:rPr>
          <w:b/>
        </w:rPr>
        <w:t xml:space="preserve"> </w:t>
      </w:r>
      <w:r w:rsidRPr="006738EB">
        <w:t xml:space="preserve">Experimental conditions for initial </w:t>
      </w:r>
      <w:r>
        <w:t xml:space="preserve">double inlet </w:t>
      </w:r>
      <w:r w:rsidRPr="006738EB">
        <w:t>3D bed tests.</w:t>
      </w:r>
      <w:bookmarkEnd w:id="591"/>
    </w:p>
    <w:tbl>
      <w:tblPr>
        <w:tblStyle w:val="LightShading"/>
        <w:tblW w:w="0" w:type="auto"/>
        <w:tblLook w:val="04A0" w:firstRow="1" w:lastRow="0" w:firstColumn="1" w:lastColumn="0" w:noHBand="0" w:noVBand="1"/>
      </w:tblPr>
      <w:tblGrid>
        <w:gridCol w:w="1101"/>
        <w:gridCol w:w="708"/>
        <w:gridCol w:w="1276"/>
        <w:gridCol w:w="1843"/>
        <w:gridCol w:w="1135"/>
        <w:gridCol w:w="1510"/>
        <w:gridCol w:w="1669"/>
      </w:tblGrid>
      <w:tr w:rsidR="00374D82" w14:paraId="54861B4F" w14:textId="77777777" w:rsidTr="00FB46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Borders>
              <w:top w:val="single" w:sz="18" w:space="0" w:color="auto"/>
            </w:tcBorders>
            <w:shd w:val="clear" w:color="auto" w:fill="FFFFFF" w:themeFill="background1"/>
          </w:tcPr>
          <w:p w14:paraId="6B106CB8" w14:textId="77777777" w:rsidR="00374D82" w:rsidRDefault="00374D82" w:rsidP="000361FE">
            <w:pPr>
              <w:spacing w:before="0" w:line="276" w:lineRule="auto"/>
            </w:pPr>
            <w:r>
              <w:t>Material</w:t>
            </w:r>
          </w:p>
        </w:tc>
        <w:tc>
          <w:tcPr>
            <w:tcW w:w="708" w:type="dxa"/>
            <w:tcBorders>
              <w:top w:val="single" w:sz="18" w:space="0" w:color="auto"/>
            </w:tcBorders>
            <w:shd w:val="clear" w:color="auto" w:fill="auto"/>
          </w:tcPr>
          <w:p w14:paraId="7027CF58" w14:textId="77777777" w:rsidR="00374D82" w:rsidRDefault="00374D82" w:rsidP="000361FE">
            <w:pPr>
              <w:spacing w:before="0" w:line="276" w:lineRule="auto"/>
              <w:cnfStyle w:val="100000000000" w:firstRow="1" w:lastRow="0" w:firstColumn="0" w:lastColumn="0" w:oddVBand="0" w:evenVBand="0" w:oddHBand="0" w:evenHBand="0" w:firstRowFirstColumn="0" w:firstRowLastColumn="0" w:lastRowFirstColumn="0" w:lastRowLastColumn="0"/>
            </w:pPr>
            <w:r>
              <w:t>Size (μm)</w:t>
            </w:r>
          </w:p>
        </w:tc>
        <w:tc>
          <w:tcPr>
            <w:tcW w:w="1276" w:type="dxa"/>
            <w:tcBorders>
              <w:top w:val="single" w:sz="18" w:space="0" w:color="auto"/>
            </w:tcBorders>
            <w:shd w:val="clear" w:color="auto" w:fill="auto"/>
          </w:tcPr>
          <w:p w14:paraId="424A5097" w14:textId="77777777" w:rsidR="00374D82" w:rsidRDefault="00374D82" w:rsidP="000361FE">
            <w:pPr>
              <w:spacing w:before="0" w:line="276" w:lineRule="auto"/>
              <w:jc w:val="left"/>
              <w:cnfStyle w:val="100000000000" w:firstRow="1" w:lastRow="0" w:firstColumn="0" w:lastColumn="0" w:oddVBand="0" w:evenVBand="0" w:oddHBand="0" w:evenHBand="0" w:firstRowFirstColumn="0" w:firstRowLastColumn="0" w:lastRowFirstColumn="0" w:lastRowLastColumn="0"/>
            </w:pPr>
            <w:r>
              <w:t>Initial bed height (cm)</w:t>
            </w:r>
          </w:p>
        </w:tc>
        <w:tc>
          <w:tcPr>
            <w:tcW w:w="1843" w:type="dxa"/>
            <w:tcBorders>
              <w:top w:val="single" w:sz="18" w:space="0" w:color="auto"/>
            </w:tcBorders>
            <w:shd w:val="clear" w:color="auto" w:fill="auto"/>
          </w:tcPr>
          <w:p w14:paraId="380280CE" w14:textId="77777777" w:rsidR="00374D82" w:rsidRDefault="00374D82" w:rsidP="000361FE">
            <w:pPr>
              <w:spacing w:before="0" w:line="276" w:lineRule="auto"/>
              <w:cnfStyle w:val="100000000000" w:firstRow="1" w:lastRow="0" w:firstColumn="0" w:lastColumn="0" w:oddVBand="0" w:evenVBand="0" w:oddHBand="0" w:evenHBand="0" w:firstRowFirstColumn="0" w:firstRowLastColumn="0" w:lastRowFirstColumn="0" w:lastRowLastColumn="0"/>
            </w:pPr>
            <w:r>
              <w:t>Flow regime</w:t>
            </w:r>
          </w:p>
        </w:tc>
        <w:tc>
          <w:tcPr>
            <w:tcW w:w="1135" w:type="dxa"/>
            <w:tcBorders>
              <w:top w:val="single" w:sz="18" w:space="0" w:color="auto"/>
            </w:tcBorders>
            <w:shd w:val="clear" w:color="auto" w:fill="auto"/>
          </w:tcPr>
          <w:p w14:paraId="53143168" w14:textId="77777777" w:rsidR="00374D82" w:rsidRDefault="00374D82" w:rsidP="000361FE">
            <w:pPr>
              <w:spacing w:before="0" w:line="276" w:lineRule="auto"/>
              <w:cnfStyle w:val="100000000000" w:firstRow="1" w:lastRow="0" w:firstColumn="0" w:lastColumn="0" w:oddVBand="0" w:evenVBand="0" w:oddHBand="0" w:evenHBand="0" w:firstRowFirstColumn="0" w:firstRowLastColumn="0" w:lastRowFirstColumn="0" w:lastRowLastColumn="0"/>
            </w:pPr>
            <w:r>
              <w:t>U (m/s)</w:t>
            </w:r>
          </w:p>
        </w:tc>
        <w:tc>
          <w:tcPr>
            <w:tcW w:w="0" w:type="auto"/>
            <w:tcBorders>
              <w:top w:val="single" w:sz="18" w:space="0" w:color="auto"/>
            </w:tcBorders>
            <w:shd w:val="clear" w:color="auto" w:fill="auto"/>
          </w:tcPr>
          <w:p w14:paraId="48B84310" w14:textId="77777777" w:rsidR="00374D82" w:rsidRDefault="00374D82" w:rsidP="000361FE">
            <w:pPr>
              <w:spacing w:before="0" w:line="276" w:lineRule="auto"/>
              <w:cnfStyle w:val="100000000000" w:firstRow="1" w:lastRow="0" w:firstColumn="0" w:lastColumn="0" w:oddVBand="0" w:evenVBand="0" w:oddHBand="0" w:evenHBand="0" w:firstRowFirstColumn="0" w:firstRowLastColumn="0" w:lastRowFirstColumn="0" w:lastRowLastColumn="0"/>
            </w:pPr>
            <w:r>
              <w:t>Measurement</w:t>
            </w:r>
          </w:p>
        </w:tc>
        <w:tc>
          <w:tcPr>
            <w:tcW w:w="1669" w:type="dxa"/>
            <w:tcBorders>
              <w:top w:val="single" w:sz="18" w:space="0" w:color="auto"/>
            </w:tcBorders>
          </w:tcPr>
          <w:p w14:paraId="5FF1A64F" w14:textId="77777777" w:rsidR="00374D82" w:rsidRDefault="00374D82" w:rsidP="000361FE">
            <w:pPr>
              <w:spacing w:before="0" w:line="276" w:lineRule="auto"/>
              <w:jc w:val="left"/>
              <w:cnfStyle w:val="100000000000" w:firstRow="1" w:lastRow="0" w:firstColumn="0" w:lastColumn="0" w:oddVBand="0" w:evenVBand="0" w:oddHBand="0" w:evenHBand="0" w:firstRowFirstColumn="0" w:firstRowLastColumn="0" w:lastRowFirstColumn="0" w:lastRowLastColumn="0"/>
            </w:pPr>
            <w:r>
              <w:t>Number of measurements</w:t>
            </w:r>
          </w:p>
        </w:tc>
      </w:tr>
      <w:tr w:rsidR="00374D82" w14:paraId="67D973E0"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37D29425" w14:textId="77777777" w:rsidR="00374D82" w:rsidRDefault="00374D82" w:rsidP="000361FE">
            <w:pPr>
              <w:spacing w:before="0" w:line="276" w:lineRule="auto"/>
            </w:pPr>
            <w:r>
              <w:t>Glass ballotini</w:t>
            </w:r>
          </w:p>
        </w:tc>
        <w:tc>
          <w:tcPr>
            <w:tcW w:w="708" w:type="dxa"/>
            <w:shd w:val="clear" w:color="auto" w:fill="auto"/>
          </w:tcPr>
          <w:p w14:paraId="248A1F3E"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250</w:t>
            </w:r>
          </w:p>
        </w:tc>
        <w:tc>
          <w:tcPr>
            <w:tcW w:w="1276" w:type="dxa"/>
            <w:shd w:val="clear" w:color="auto" w:fill="auto"/>
          </w:tcPr>
          <w:p w14:paraId="61DD5228"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5-20</w:t>
            </w:r>
          </w:p>
        </w:tc>
        <w:tc>
          <w:tcPr>
            <w:tcW w:w="1843" w:type="dxa"/>
            <w:shd w:val="clear" w:color="auto" w:fill="auto"/>
          </w:tcPr>
          <w:p w14:paraId="02A5B10F"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Continuous</w:t>
            </w:r>
          </w:p>
        </w:tc>
        <w:tc>
          <w:tcPr>
            <w:tcW w:w="1135" w:type="dxa"/>
            <w:shd w:val="clear" w:color="auto" w:fill="auto"/>
          </w:tcPr>
          <w:p w14:paraId="29864ED6"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0.01-0.21</w:t>
            </w:r>
          </w:p>
        </w:tc>
        <w:tc>
          <w:tcPr>
            <w:tcW w:w="0" w:type="auto"/>
            <w:shd w:val="clear" w:color="auto" w:fill="auto"/>
          </w:tcPr>
          <w:p w14:paraId="208B3F0A"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Δp</w:t>
            </w:r>
          </w:p>
        </w:tc>
        <w:tc>
          <w:tcPr>
            <w:tcW w:w="1669" w:type="dxa"/>
            <w:shd w:val="clear" w:color="auto" w:fill="auto"/>
          </w:tcPr>
          <w:p w14:paraId="18FE1E34"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5</w:t>
            </w:r>
          </w:p>
        </w:tc>
      </w:tr>
      <w:tr w:rsidR="00374D82" w14:paraId="55208977" w14:textId="77777777" w:rsidTr="00FB46C5">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1C3F410D" w14:textId="77777777" w:rsidR="00374D82" w:rsidRDefault="00374D82" w:rsidP="000361FE">
            <w:pPr>
              <w:spacing w:before="0" w:line="276" w:lineRule="auto"/>
            </w:pPr>
          </w:p>
        </w:tc>
        <w:tc>
          <w:tcPr>
            <w:tcW w:w="708" w:type="dxa"/>
            <w:shd w:val="clear" w:color="auto" w:fill="auto"/>
          </w:tcPr>
          <w:p w14:paraId="41AF600C"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tcPr>
          <w:p w14:paraId="00047B6A"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843" w:type="dxa"/>
            <w:shd w:val="clear" w:color="auto" w:fill="auto"/>
          </w:tcPr>
          <w:p w14:paraId="46FF36D2"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135" w:type="dxa"/>
            <w:shd w:val="clear" w:color="auto" w:fill="auto"/>
          </w:tcPr>
          <w:p w14:paraId="47E701AA"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r>
              <w:t>0.13-0.21</w:t>
            </w:r>
          </w:p>
        </w:tc>
        <w:tc>
          <w:tcPr>
            <w:tcW w:w="0" w:type="auto"/>
            <w:shd w:val="clear" w:color="auto" w:fill="auto"/>
          </w:tcPr>
          <w:p w14:paraId="0437A343"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r>
              <w:t>bed expansion</w:t>
            </w:r>
          </w:p>
        </w:tc>
        <w:tc>
          <w:tcPr>
            <w:tcW w:w="1669" w:type="dxa"/>
            <w:shd w:val="clear" w:color="auto" w:fill="auto"/>
          </w:tcPr>
          <w:p w14:paraId="657F0646"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r>
              <w:t>1x10</w:t>
            </w:r>
          </w:p>
        </w:tc>
      </w:tr>
      <w:tr w:rsidR="00374D82" w14:paraId="6C42F15E"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5C46727F" w14:textId="77777777" w:rsidR="00374D82" w:rsidRDefault="00374D82" w:rsidP="000361FE">
            <w:pPr>
              <w:spacing w:before="0" w:line="276" w:lineRule="auto"/>
            </w:pPr>
          </w:p>
        </w:tc>
        <w:tc>
          <w:tcPr>
            <w:tcW w:w="708" w:type="dxa"/>
            <w:shd w:val="clear" w:color="auto" w:fill="auto"/>
          </w:tcPr>
          <w:p w14:paraId="15A34AEE"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tcPr>
          <w:p w14:paraId="347E494E"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843" w:type="dxa"/>
            <w:shd w:val="clear" w:color="auto" w:fill="auto"/>
          </w:tcPr>
          <w:p w14:paraId="6BCEFBB1"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Pulsed: 320 mm feedback tube</w:t>
            </w:r>
          </w:p>
        </w:tc>
        <w:tc>
          <w:tcPr>
            <w:tcW w:w="1135" w:type="dxa"/>
            <w:shd w:val="clear" w:color="auto" w:fill="auto"/>
          </w:tcPr>
          <w:p w14:paraId="7E9AA4A4"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0.13-0.21</w:t>
            </w:r>
          </w:p>
        </w:tc>
        <w:tc>
          <w:tcPr>
            <w:tcW w:w="0" w:type="auto"/>
            <w:shd w:val="clear" w:color="auto" w:fill="auto"/>
          </w:tcPr>
          <w:p w14:paraId="0DAB24A3"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Δp</w:t>
            </w:r>
          </w:p>
        </w:tc>
        <w:tc>
          <w:tcPr>
            <w:tcW w:w="1669" w:type="dxa"/>
            <w:shd w:val="clear" w:color="auto" w:fill="auto"/>
          </w:tcPr>
          <w:p w14:paraId="79A93AD5"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5</w:t>
            </w:r>
          </w:p>
        </w:tc>
      </w:tr>
      <w:tr w:rsidR="00374D82" w14:paraId="35DD663E" w14:textId="77777777" w:rsidTr="00FB46C5">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5F3283E1" w14:textId="77777777" w:rsidR="00374D82" w:rsidRDefault="00374D82" w:rsidP="000361FE">
            <w:pPr>
              <w:spacing w:before="0" w:line="276" w:lineRule="auto"/>
            </w:pPr>
          </w:p>
        </w:tc>
        <w:tc>
          <w:tcPr>
            <w:tcW w:w="708" w:type="dxa"/>
            <w:shd w:val="clear" w:color="auto" w:fill="auto"/>
          </w:tcPr>
          <w:p w14:paraId="2FFA3BC3"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tcPr>
          <w:p w14:paraId="2DD36655"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843" w:type="dxa"/>
            <w:shd w:val="clear" w:color="auto" w:fill="auto"/>
          </w:tcPr>
          <w:p w14:paraId="22099117"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135" w:type="dxa"/>
            <w:shd w:val="clear" w:color="auto" w:fill="auto"/>
          </w:tcPr>
          <w:p w14:paraId="640FDA66"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tcPr>
          <w:p w14:paraId="4F3A59FD"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r>
              <w:t>bed expansion</w:t>
            </w:r>
          </w:p>
        </w:tc>
        <w:tc>
          <w:tcPr>
            <w:tcW w:w="1669" w:type="dxa"/>
            <w:shd w:val="clear" w:color="auto" w:fill="auto"/>
          </w:tcPr>
          <w:p w14:paraId="0C9B1E13"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r>
              <w:t>1 x10</w:t>
            </w:r>
          </w:p>
        </w:tc>
      </w:tr>
      <w:tr w:rsidR="00374D82" w14:paraId="3EC1202E"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09A819DD" w14:textId="77777777" w:rsidR="00374D82" w:rsidRDefault="00374D82" w:rsidP="000361FE">
            <w:pPr>
              <w:spacing w:before="0" w:line="276" w:lineRule="auto"/>
            </w:pPr>
          </w:p>
        </w:tc>
        <w:tc>
          <w:tcPr>
            <w:tcW w:w="708" w:type="dxa"/>
            <w:shd w:val="clear" w:color="auto" w:fill="auto"/>
          </w:tcPr>
          <w:p w14:paraId="10F4F5C0"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tcPr>
          <w:p w14:paraId="20847EA6"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843" w:type="dxa"/>
            <w:shd w:val="clear" w:color="auto" w:fill="auto"/>
          </w:tcPr>
          <w:p w14:paraId="15FB6D1D"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135" w:type="dxa"/>
            <w:shd w:val="clear" w:color="auto" w:fill="auto"/>
          </w:tcPr>
          <w:p w14:paraId="6995BDF6"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tcPr>
          <w:p w14:paraId="30A56AB3"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frequency</w:t>
            </w:r>
          </w:p>
        </w:tc>
        <w:tc>
          <w:tcPr>
            <w:tcW w:w="1669" w:type="dxa"/>
            <w:shd w:val="clear" w:color="auto" w:fill="auto"/>
          </w:tcPr>
          <w:p w14:paraId="54FB10D2"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1</w:t>
            </w:r>
          </w:p>
        </w:tc>
      </w:tr>
      <w:tr w:rsidR="00374D82" w14:paraId="3D56BC6F" w14:textId="77777777" w:rsidTr="00FB46C5">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11FC6107" w14:textId="77777777" w:rsidR="00374D82" w:rsidRDefault="00374D82" w:rsidP="000361FE">
            <w:pPr>
              <w:spacing w:before="0" w:line="276" w:lineRule="auto"/>
            </w:pPr>
          </w:p>
        </w:tc>
        <w:tc>
          <w:tcPr>
            <w:tcW w:w="708" w:type="dxa"/>
            <w:shd w:val="clear" w:color="auto" w:fill="auto"/>
          </w:tcPr>
          <w:p w14:paraId="1A22F4A1"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tcPr>
          <w:p w14:paraId="4A0F88F9"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843" w:type="dxa"/>
            <w:shd w:val="clear" w:color="auto" w:fill="auto"/>
          </w:tcPr>
          <w:p w14:paraId="5106930B"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135" w:type="dxa"/>
            <w:shd w:val="clear" w:color="auto" w:fill="auto"/>
          </w:tcPr>
          <w:p w14:paraId="0443FDFE"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tcPr>
          <w:p w14:paraId="3F73A974"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r>
              <w:t>peak to peak</w:t>
            </w:r>
          </w:p>
        </w:tc>
        <w:tc>
          <w:tcPr>
            <w:tcW w:w="1669" w:type="dxa"/>
            <w:shd w:val="clear" w:color="auto" w:fill="auto"/>
          </w:tcPr>
          <w:p w14:paraId="5338991D"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r>
              <w:t>1</w:t>
            </w:r>
          </w:p>
        </w:tc>
      </w:tr>
      <w:tr w:rsidR="00374D82" w14:paraId="453EF930"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4387D26E" w14:textId="77777777" w:rsidR="00374D82" w:rsidRDefault="00374D82" w:rsidP="000361FE">
            <w:pPr>
              <w:spacing w:before="0" w:line="276" w:lineRule="auto"/>
            </w:pPr>
          </w:p>
        </w:tc>
        <w:tc>
          <w:tcPr>
            <w:tcW w:w="708" w:type="dxa"/>
            <w:shd w:val="clear" w:color="auto" w:fill="auto"/>
          </w:tcPr>
          <w:p w14:paraId="4CA09336"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tcPr>
          <w:p w14:paraId="473C62DF"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843" w:type="dxa"/>
            <w:shd w:val="clear" w:color="auto" w:fill="auto"/>
          </w:tcPr>
          <w:p w14:paraId="72A9E032"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Pulsed: 350 mm feedback tube</w:t>
            </w:r>
          </w:p>
        </w:tc>
        <w:tc>
          <w:tcPr>
            <w:tcW w:w="1135" w:type="dxa"/>
            <w:shd w:val="clear" w:color="auto" w:fill="auto"/>
          </w:tcPr>
          <w:p w14:paraId="7A0AE089"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0.13-0.21</w:t>
            </w:r>
          </w:p>
        </w:tc>
        <w:tc>
          <w:tcPr>
            <w:tcW w:w="0" w:type="auto"/>
            <w:shd w:val="clear" w:color="auto" w:fill="auto"/>
          </w:tcPr>
          <w:p w14:paraId="0E54EA13"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Δp</w:t>
            </w:r>
          </w:p>
        </w:tc>
        <w:tc>
          <w:tcPr>
            <w:tcW w:w="1669" w:type="dxa"/>
            <w:shd w:val="clear" w:color="auto" w:fill="auto"/>
          </w:tcPr>
          <w:p w14:paraId="6AA48995"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5</w:t>
            </w:r>
          </w:p>
        </w:tc>
      </w:tr>
      <w:tr w:rsidR="00374D82" w14:paraId="7DF9539C" w14:textId="77777777" w:rsidTr="00FB46C5">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1BEA7B09" w14:textId="77777777" w:rsidR="00374D82" w:rsidRDefault="00374D82" w:rsidP="000361FE">
            <w:pPr>
              <w:spacing w:before="0" w:line="276" w:lineRule="auto"/>
            </w:pPr>
          </w:p>
        </w:tc>
        <w:tc>
          <w:tcPr>
            <w:tcW w:w="708" w:type="dxa"/>
            <w:shd w:val="clear" w:color="auto" w:fill="auto"/>
          </w:tcPr>
          <w:p w14:paraId="0D7EBE85"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tcPr>
          <w:p w14:paraId="525FBB46"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843" w:type="dxa"/>
            <w:shd w:val="clear" w:color="auto" w:fill="auto"/>
          </w:tcPr>
          <w:p w14:paraId="3DA046CB"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135" w:type="dxa"/>
            <w:shd w:val="clear" w:color="auto" w:fill="auto"/>
          </w:tcPr>
          <w:p w14:paraId="48C8B5D5"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tcPr>
          <w:p w14:paraId="56F48F48"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r>
              <w:t>bed expansion</w:t>
            </w:r>
          </w:p>
        </w:tc>
        <w:tc>
          <w:tcPr>
            <w:tcW w:w="1669" w:type="dxa"/>
            <w:shd w:val="clear" w:color="auto" w:fill="auto"/>
          </w:tcPr>
          <w:p w14:paraId="7F29B45D"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r>
              <w:t>1 x10</w:t>
            </w:r>
          </w:p>
        </w:tc>
      </w:tr>
      <w:tr w:rsidR="00374D82" w14:paraId="5DEF68A1"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6109833A" w14:textId="77777777" w:rsidR="00374D82" w:rsidRDefault="00374D82" w:rsidP="000361FE">
            <w:pPr>
              <w:spacing w:before="0" w:line="276" w:lineRule="auto"/>
            </w:pPr>
          </w:p>
        </w:tc>
        <w:tc>
          <w:tcPr>
            <w:tcW w:w="708" w:type="dxa"/>
            <w:shd w:val="clear" w:color="auto" w:fill="auto"/>
          </w:tcPr>
          <w:p w14:paraId="44FC3624"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tcPr>
          <w:p w14:paraId="1AB5D667"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843" w:type="dxa"/>
            <w:shd w:val="clear" w:color="auto" w:fill="auto"/>
          </w:tcPr>
          <w:p w14:paraId="4CEEE04B"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135" w:type="dxa"/>
            <w:shd w:val="clear" w:color="auto" w:fill="auto"/>
          </w:tcPr>
          <w:p w14:paraId="031F83E7"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tcPr>
          <w:p w14:paraId="6B13E28C"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frequency</w:t>
            </w:r>
          </w:p>
        </w:tc>
        <w:tc>
          <w:tcPr>
            <w:tcW w:w="1669" w:type="dxa"/>
            <w:shd w:val="clear" w:color="auto" w:fill="auto"/>
          </w:tcPr>
          <w:p w14:paraId="74E70673"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1</w:t>
            </w:r>
          </w:p>
        </w:tc>
      </w:tr>
      <w:tr w:rsidR="00374D82" w14:paraId="431921BC" w14:textId="77777777" w:rsidTr="00FB46C5">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448DD642" w14:textId="77777777" w:rsidR="00374D82" w:rsidRDefault="00374D82" w:rsidP="000361FE">
            <w:pPr>
              <w:spacing w:before="0" w:line="276" w:lineRule="auto"/>
            </w:pPr>
          </w:p>
        </w:tc>
        <w:tc>
          <w:tcPr>
            <w:tcW w:w="708" w:type="dxa"/>
            <w:shd w:val="clear" w:color="auto" w:fill="auto"/>
          </w:tcPr>
          <w:p w14:paraId="10617FCA"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tcPr>
          <w:p w14:paraId="07702BBF"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843" w:type="dxa"/>
            <w:shd w:val="clear" w:color="auto" w:fill="auto"/>
          </w:tcPr>
          <w:p w14:paraId="754AFD2C"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135" w:type="dxa"/>
            <w:shd w:val="clear" w:color="auto" w:fill="auto"/>
          </w:tcPr>
          <w:p w14:paraId="58DF896D"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tcPr>
          <w:p w14:paraId="12A811F6"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r>
              <w:t>peak to peak</w:t>
            </w:r>
          </w:p>
        </w:tc>
        <w:tc>
          <w:tcPr>
            <w:tcW w:w="1669" w:type="dxa"/>
            <w:shd w:val="clear" w:color="auto" w:fill="auto"/>
          </w:tcPr>
          <w:p w14:paraId="54C5CB67"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r>
              <w:t>1</w:t>
            </w:r>
          </w:p>
        </w:tc>
      </w:tr>
      <w:tr w:rsidR="00374D82" w14:paraId="7B602965"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362FF1AE" w14:textId="77777777" w:rsidR="00374D82" w:rsidRDefault="00374D82" w:rsidP="000361FE">
            <w:pPr>
              <w:spacing w:before="0" w:line="276" w:lineRule="auto"/>
            </w:pPr>
          </w:p>
        </w:tc>
        <w:tc>
          <w:tcPr>
            <w:tcW w:w="708" w:type="dxa"/>
            <w:shd w:val="clear" w:color="auto" w:fill="auto"/>
          </w:tcPr>
          <w:p w14:paraId="68576584"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p>
        </w:tc>
        <w:tc>
          <w:tcPr>
            <w:tcW w:w="1276" w:type="dxa"/>
            <w:shd w:val="clear" w:color="auto" w:fill="auto"/>
          </w:tcPr>
          <w:p w14:paraId="7BDE79D4"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p>
        </w:tc>
        <w:tc>
          <w:tcPr>
            <w:tcW w:w="1843" w:type="dxa"/>
            <w:shd w:val="clear" w:color="auto" w:fill="auto"/>
          </w:tcPr>
          <w:p w14:paraId="20F4A40B"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Pulsed: 400 mm feedback tube</w:t>
            </w:r>
          </w:p>
        </w:tc>
        <w:tc>
          <w:tcPr>
            <w:tcW w:w="1135" w:type="dxa"/>
            <w:shd w:val="clear" w:color="auto" w:fill="auto"/>
          </w:tcPr>
          <w:p w14:paraId="6445EE5E"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0.13-0.21</w:t>
            </w:r>
          </w:p>
        </w:tc>
        <w:tc>
          <w:tcPr>
            <w:tcW w:w="0" w:type="auto"/>
            <w:shd w:val="clear" w:color="auto" w:fill="auto"/>
          </w:tcPr>
          <w:p w14:paraId="69D68B13"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Δp</w:t>
            </w:r>
          </w:p>
        </w:tc>
        <w:tc>
          <w:tcPr>
            <w:tcW w:w="1669" w:type="dxa"/>
            <w:shd w:val="clear" w:color="auto" w:fill="auto"/>
          </w:tcPr>
          <w:p w14:paraId="66A24C90"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5</w:t>
            </w:r>
          </w:p>
        </w:tc>
      </w:tr>
      <w:tr w:rsidR="00374D82" w14:paraId="78F820CC" w14:textId="77777777" w:rsidTr="00FB46C5">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3320F5E9" w14:textId="77777777" w:rsidR="00374D82" w:rsidRDefault="00374D82" w:rsidP="000361FE">
            <w:pPr>
              <w:spacing w:before="0" w:line="276" w:lineRule="auto"/>
            </w:pPr>
          </w:p>
        </w:tc>
        <w:tc>
          <w:tcPr>
            <w:tcW w:w="708" w:type="dxa"/>
            <w:shd w:val="clear" w:color="auto" w:fill="auto"/>
          </w:tcPr>
          <w:p w14:paraId="1286CCFB"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1276" w:type="dxa"/>
            <w:shd w:val="clear" w:color="auto" w:fill="auto"/>
          </w:tcPr>
          <w:p w14:paraId="58726AC9"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1843" w:type="dxa"/>
            <w:shd w:val="clear" w:color="auto" w:fill="auto"/>
          </w:tcPr>
          <w:p w14:paraId="3877844D"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135" w:type="dxa"/>
            <w:shd w:val="clear" w:color="auto" w:fill="auto"/>
          </w:tcPr>
          <w:p w14:paraId="5C1B4B4C"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tcPr>
          <w:p w14:paraId="1E248DD6"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r>
              <w:t>bed expansion</w:t>
            </w:r>
          </w:p>
        </w:tc>
        <w:tc>
          <w:tcPr>
            <w:tcW w:w="1669" w:type="dxa"/>
            <w:shd w:val="clear" w:color="auto" w:fill="auto"/>
          </w:tcPr>
          <w:p w14:paraId="7B61FB71"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r>
              <w:t>1 x10</w:t>
            </w:r>
          </w:p>
        </w:tc>
      </w:tr>
      <w:tr w:rsidR="00374D82" w14:paraId="41B09582"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620F30F6" w14:textId="77777777" w:rsidR="00374D82" w:rsidRDefault="00374D82" w:rsidP="000361FE">
            <w:pPr>
              <w:spacing w:before="0" w:line="276" w:lineRule="auto"/>
            </w:pPr>
          </w:p>
        </w:tc>
        <w:tc>
          <w:tcPr>
            <w:tcW w:w="708" w:type="dxa"/>
            <w:shd w:val="clear" w:color="auto" w:fill="auto"/>
          </w:tcPr>
          <w:p w14:paraId="7BD63B22"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p>
        </w:tc>
        <w:tc>
          <w:tcPr>
            <w:tcW w:w="1276" w:type="dxa"/>
            <w:shd w:val="clear" w:color="auto" w:fill="auto"/>
          </w:tcPr>
          <w:p w14:paraId="64A78B86"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p>
        </w:tc>
        <w:tc>
          <w:tcPr>
            <w:tcW w:w="1843" w:type="dxa"/>
            <w:shd w:val="clear" w:color="auto" w:fill="auto"/>
          </w:tcPr>
          <w:p w14:paraId="0AA07D68"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135" w:type="dxa"/>
            <w:shd w:val="clear" w:color="auto" w:fill="auto"/>
          </w:tcPr>
          <w:p w14:paraId="49F7BD92"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tcPr>
          <w:p w14:paraId="40306C1F"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frequency</w:t>
            </w:r>
          </w:p>
        </w:tc>
        <w:tc>
          <w:tcPr>
            <w:tcW w:w="1669" w:type="dxa"/>
            <w:shd w:val="clear" w:color="auto" w:fill="auto"/>
          </w:tcPr>
          <w:p w14:paraId="1CB0B230"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1</w:t>
            </w:r>
          </w:p>
        </w:tc>
      </w:tr>
      <w:tr w:rsidR="00374D82" w14:paraId="1F3F6401" w14:textId="77777777" w:rsidTr="00FB46C5">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2E646D4D" w14:textId="77777777" w:rsidR="00374D82" w:rsidRDefault="00374D82" w:rsidP="000361FE">
            <w:pPr>
              <w:spacing w:before="0" w:line="276" w:lineRule="auto"/>
            </w:pPr>
          </w:p>
        </w:tc>
        <w:tc>
          <w:tcPr>
            <w:tcW w:w="708" w:type="dxa"/>
            <w:shd w:val="clear" w:color="auto" w:fill="auto"/>
          </w:tcPr>
          <w:p w14:paraId="5DC1EAFA"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1276" w:type="dxa"/>
            <w:shd w:val="clear" w:color="auto" w:fill="auto"/>
          </w:tcPr>
          <w:p w14:paraId="73606803"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1843" w:type="dxa"/>
            <w:shd w:val="clear" w:color="auto" w:fill="auto"/>
          </w:tcPr>
          <w:p w14:paraId="54832A35"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135" w:type="dxa"/>
            <w:shd w:val="clear" w:color="auto" w:fill="auto"/>
          </w:tcPr>
          <w:p w14:paraId="46F71B7B"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tcPr>
          <w:p w14:paraId="10E60A90"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r>
              <w:t>peak to peak</w:t>
            </w:r>
          </w:p>
        </w:tc>
        <w:tc>
          <w:tcPr>
            <w:tcW w:w="1669" w:type="dxa"/>
            <w:shd w:val="clear" w:color="auto" w:fill="auto"/>
          </w:tcPr>
          <w:p w14:paraId="642FF7B9"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r>
              <w:t>1</w:t>
            </w:r>
          </w:p>
        </w:tc>
      </w:tr>
      <w:tr w:rsidR="00374D82" w14:paraId="7733FCBB"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5DEC2E23" w14:textId="77777777" w:rsidR="00374D82" w:rsidRDefault="00374D82" w:rsidP="000361FE">
            <w:pPr>
              <w:spacing w:before="0" w:line="276" w:lineRule="auto"/>
            </w:pPr>
          </w:p>
        </w:tc>
        <w:tc>
          <w:tcPr>
            <w:tcW w:w="708" w:type="dxa"/>
            <w:shd w:val="clear" w:color="auto" w:fill="auto"/>
          </w:tcPr>
          <w:p w14:paraId="48B2E243"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p>
        </w:tc>
        <w:tc>
          <w:tcPr>
            <w:tcW w:w="1276" w:type="dxa"/>
            <w:shd w:val="clear" w:color="auto" w:fill="auto"/>
          </w:tcPr>
          <w:p w14:paraId="119EED40"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p>
        </w:tc>
        <w:tc>
          <w:tcPr>
            <w:tcW w:w="1843" w:type="dxa"/>
            <w:shd w:val="clear" w:color="auto" w:fill="auto"/>
          </w:tcPr>
          <w:p w14:paraId="1900599D"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Pulsed: 450 mm feedback tube</w:t>
            </w:r>
          </w:p>
        </w:tc>
        <w:tc>
          <w:tcPr>
            <w:tcW w:w="1135" w:type="dxa"/>
            <w:shd w:val="clear" w:color="auto" w:fill="auto"/>
          </w:tcPr>
          <w:p w14:paraId="3D7A99B4"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0.13-0.21</w:t>
            </w:r>
          </w:p>
        </w:tc>
        <w:tc>
          <w:tcPr>
            <w:tcW w:w="0" w:type="auto"/>
            <w:shd w:val="clear" w:color="auto" w:fill="auto"/>
          </w:tcPr>
          <w:p w14:paraId="236754AD"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Δp</w:t>
            </w:r>
          </w:p>
        </w:tc>
        <w:tc>
          <w:tcPr>
            <w:tcW w:w="1669" w:type="dxa"/>
            <w:shd w:val="clear" w:color="auto" w:fill="auto"/>
          </w:tcPr>
          <w:p w14:paraId="4E2832DC"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5</w:t>
            </w:r>
          </w:p>
        </w:tc>
      </w:tr>
      <w:tr w:rsidR="00374D82" w14:paraId="1DC00D97" w14:textId="77777777" w:rsidTr="00FB46C5">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207397D5" w14:textId="77777777" w:rsidR="00374D82" w:rsidRDefault="00374D82" w:rsidP="000361FE">
            <w:pPr>
              <w:spacing w:before="0" w:line="276" w:lineRule="auto"/>
            </w:pPr>
          </w:p>
        </w:tc>
        <w:tc>
          <w:tcPr>
            <w:tcW w:w="708" w:type="dxa"/>
            <w:shd w:val="clear" w:color="auto" w:fill="auto"/>
          </w:tcPr>
          <w:p w14:paraId="0D9490A3"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1276" w:type="dxa"/>
            <w:shd w:val="clear" w:color="auto" w:fill="auto"/>
          </w:tcPr>
          <w:p w14:paraId="177D70EB"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1843" w:type="dxa"/>
            <w:shd w:val="clear" w:color="auto" w:fill="auto"/>
          </w:tcPr>
          <w:p w14:paraId="4261A796"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135" w:type="dxa"/>
            <w:shd w:val="clear" w:color="auto" w:fill="auto"/>
          </w:tcPr>
          <w:p w14:paraId="3766F285"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tcPr>
          <w:p w14:paraId="0372A7AB"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r>
              <w:t>bed expansion</w:t>
            </w:r>
          </w:p>
        </w:tc>
        <w:tc>
          <w:tcPr>
            <w:tcW w:w="1669" w:type="dxa"/>
            <w:shd w:val="clear" w:color="auto" w:fill="auto"/>
          </w:tcPr>
          <w:p w14:paraId="60970C4F"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pPr>
            <w:r>
              <w:t>1 x10</w:t>
            </w:r>
          </w:p>
        </w:tc>
      </w:tr>
      <w:tr w:rsidR="00374D82" w14:paraId="5DDBEB4A"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6BD619FE" w14:textId="77777777" w:rsidR="00374D82" w:rsidRDefault="00374D82" w:rsidP="000361FE">
            <w:pPr>
              <w:spacing w:before="0" w:line="276" w:lineRule="auto"/>
            </w:pPr>
          </w:p>
        </w:tc>
        <w:tc>
          <w:tcPr>
            <w:tcW w:w="708" w:type="dxa"/>
            <w:shd w:val="clear" w:color="auto" w:fill="auto"/>
          </w:tcPr>
          <w:p w14:paraId="0FB011B3"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p>
        </w:tc>
        <w:tc>
          <w:tcPr>
            <w:tcW w:w="1276" w:type="dxa"/>
            <w:shd w:val="clear" w:color="auto" w:fill="auto"/>
          </w:tcPr>
          <w:p w14:paraId="70A3AD35"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p>
        </w:tc>
        <w:tc>
          <w:tcPr>
            <w:tcW w:w="1843" w:type="dxa"/>
            <w:shd w:val="clear" w:color="auto" w:fill="auto"/>
          </w:tcPr>
          <w:p w14:paraId="5238B866"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135" w:type="dxa"/>
            <w:shd w:val="clear" w:color="auto" w:fill="auto"/>
          </w:tcPr>
          <w:p w14:paraId="6506FB57"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tcPr>
          <w:p w14:paraId="57E53416"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frequency</w:t>
            </w:r>
          </w:p>
        </w:tc>
        <w:tc>
          <w:tcPr>
            <w:tcW w:w="1669" w:type="dxa"/>
            <w:shd w:val="clear" w:color="auto" w:fill="auto"/>
          </w:tcPr>
          <w:p w14:paraId="0F0C1706" w14:textId="77777777" w:rsidR="00374D82" w:rsidRDefault="00374D82" w:rsidP="000361FE">
            <w:pPr>
              <w:spacing w:before="0" w:line="276" w:lineRule="auto"/>
              <w:cnfStyle w:val="000000100000" w:firstRow="0" w:lastRow="0" w:firstColumn="0" w:lastColumn="0" w:oddVBand="0" w:evenVBand="0" w:oddHBand="1" w:evenHBand="0" w:firstRowFirstColumn="0" w:firstRowLastColumn="0" w:lastRowFirstColumn="0" w:lastRowLastColumn="0"/>
            </w:pPr>
            <w:r>
              <w:t>1</w:t>
            </w:r>
          </w:p>
        </w:tc>
      </w:tr>
      <w:tr w:rsidR="00374D82" w14:paraId="0CD92D6E" w14:textId="77777777" w:rsidTr="00FB46C5">
        <w:tc>
          <w:tcPr>
            <w:cnfStyle w:val="001000000000" w:firstRow="0" w:lastRow="0" w:firstColumn="1" w:lastColumn="0" w:oddVBand="0" w:evenVBand="0" w:oddHBand="0" w:evenHBand="0" w:firstRowFirstColumn="0" w:firstRowLastColumn="0" w:lastRowFirstColumn="0" w:lastRowLastColumn="0"/>
            <w:tcW w:w="1101" w:type="dxa"/>
            <w:tcBorders>
              <w:bottom w:val="single" w:sz="18" w:space="0" w:color="auto"/>
            </w:tcBorders>
            <w:shd w:val="clear" w:color="auto" w:fill="auto"/>
          </w:tcPr>
          <w:p w14:paraId="58DE52DE" w14:textId="77777777" w:rsidR="00374D82" w:rsidRDefault="00374D82" w:rsidP="000361FE">
            <w:pPr>
              <w:spacing w:before="0" w:line="276" w:lineRule="auto"/>
            </w:pPr>
          </w:p>
        </w:tc>
        <w:tc>
          <w:tcPr>
            <w:tcW w:w="708" w:type="dxa"/>
            <w:tcBorders>
              <w:bottom w:val="single" w:sz="18" w:space="0" w:color="auto"/>
            </w:tcBorders>
            <w:shd w:val="clear" w:color="auto" w:fill="auto"/>
          </w:tcPr>
          <w:p w14:paraId="641DF872"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1276" w:type="dxa"/>
            <w:tcBorders>
              <w:bottom w:val="single" w:sz="18" w:space="0" w:color="auto"/>
            </w:tcBorders>
            <w:shd w:val="clear" w:color="auto" w:fill="auto"/>
          </w:tcPr>
          <w:p w14:paraId="6CD11988"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1843" w:type="dxa"/>
            <w:tcBorders>
              <w:bottom w:val="single" w:sz="18" w:space="0" w:color="auto"/>
            </w:tcBorders>
            <w:shd w:val="clear" w:color="auto" w:fill="auto"/>
          </w:tcPr>
          <w:p w14:paraId="2CCD7ABB"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1135" w:type="dxa"/>
            <w:tcBorders>
              <w:bottom w:val="single" w:sz="18" w:space="0" w:color="auto"/>
            </w:tcBorders>
            <w:shd w:val="clear" w:color="auto" w:fill="auto"/>
          </w:tcPr>
          <w:p w14:paraId="61EA293B"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0" w:type="auto"/>
            <w:tcBorders>
              <w:bottom w:val="single" w:sz="18" w:space="0" w:color="auto"/>
            </w:tcBorders>
            <w:shd w:val="clear" w:color="auto" w:fill="auto"/>
          </w:tcPr>
          <w:p w14:paraId="6F3C9958"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t>peak to peak</w:t>
            </w:r>
          </w:p>
        </w:tc>
        <w:tc>
          <w:tcPr>
            <w:tcW w:w="1669" w:type="dxa"/>
            <w:tcBorders>
              <w:bottom w:val="single" w:sz="18" w:space="0" w:color="auto"/>
            </w:tcBorders>
            <w:shd w:val="clear" w:color="auto" w:fill="auto"/>
          </w:tcPr>
          <w:p w14:paraId="02D3A7CE" w14:textId="77777777" w:rsidR="00374D82" w:rsidRDefault="00374D82" w:rsidP="000361FE">
            <w:pPr>
              <w:spacing w:before="0" w:line="276" w:lineRule="auto"/>
              <w:cnfStyle w:val="000000000000" w:firstRow="0" w:lastRow="0" w:firstColumn="0" w:lastColumn="0" w:oddVBand="0" w:evenVBand="0" w:oddHBand="0" w:evenHBand="0" w:firstRowFirstColumn="0" w:firstRowLastColumn="0" w:lastRowFirstColumn="0" w:lastRowLastColumn="0"/>
              <w:rPr>
                <w:noProof/>
                <w:lang w:eastAsia="en-GB"/>
              </w:rPr>
            </w:pPr>
            <w:r>
              <w:t>1</w:t>
            </w:r>
          </w:p>
        </w:tc>
      </w:tr>
    </w:tbl>
    <w:p w14:paraId="02B09328" w14:textId="3A7F7451" w:rsidR="00374D82" w:rsidRDefault="00374D82" w:rsidP="00EA5CD1">
      <w:pPr>
        <w:spacing w:line="276" w:lineRule="auto"/>
      </w:pPr>
    </w:p>
    <w:p w14:paraId="2C27BB8A" w14:textId="77777777" w:rsidR="000361FE" w:rsidRDefault="000361FE" w:rsidP="000361FE">
      <w:pPr>
        <w:spacing w:line="276" w:lineRule="auto"/>
      </w:pPr>
      <w:r>
        <w:t xml:space="preserve">The first parameter measured in the double inlet 3D bed was pressure drop across the bed.  A sample of the data analysis method for calculating pressure drop is given in </w:t>
      </w:r>
      <w:r>
        <w:fldChar w:fldCharType="begin"/>
      </w:r>
      <w:r>
        <w:instrText xml:space="preserve"> REF _Ref461555069 \h  \* MERGEFORMAT </w:instrText>
      </w:r>
      <w:r>
        <w:fldChar w:fldCharType="separate"/>
      </w:r>
      <w:r w:rsidR="005D3AE0">
        <w:t xml:space="preserve">Table </w:t>
      </w:r>
      <w:r w:rsidR="005D3AE0">
        <w:rPr>
          <w:noProof/>
        </w:rPr>
        <w:t>8</w:t>
      </w:r>
      <w:r w:rsidR="005D3AE0">
        <w:rPr>
          <w:noProof/>
        </w:rPr>
        <w:noBreakHyphen/>
        <w:t>2</w:t>
      </w:r>
      <w:r>
        <w:fldChar w:fldCharType="end"/>
      </w:r>
      <w:r>
        <w:t xml:space="preserve">.  In these </w:t>
      </w:r>
      <w:r>
        <w:lastRenderedPageBreak/>
        <w:t xml:space="preserve">experiments, a set of five pressure drop readings were taken for each condition studied.  An example of these is given in </w:t>
      </w:r>
      <w:r>
        <w:fldChar w:fldCharType="begin"/>
      </w:r>
      <w:r>
        <w:instrText xml:space="preserve"> REF _Ref461555160 \h  \* MERGEFORMAT </w:instrText>
      </w:r>
      <w:r>
        <w:fldChar w:fldCharType="separate"/>
      </w:r>
      <w:r w:rsidR="005D3AE0">
        <w:t xml:space="preserve">Figure </w:t>
      </w:r>
      <w:r w:rsidR="005D3AE0">
        <w:rPr>
          <w:noProof/>
        </w:rPr>
        <w:t>8</w:t>
      </w:r>
      <w:r w:rsidR="005D3AE0">
        <w:rPr>
          <w:noProof/>
        </w:rPr>
        <w:noBreakHyphen/>
        <w:t>1</w:t>
      </w:r>
      <w:r>
        <w:fldChar w:fldCharType="end"/>
      </w:r>
      <w:r>
        <w:t xml:space="preserve"> for a 5 cm initial static bed height.  This shows that the 250 μm glass ballotini fluidised bed varied between experiments by 342 Pa.  This method excluded the pressure drop across the distributor plate which would have influenced the results to produce a constantly climbing curve with increasing gas velocity.  </w:t>
      </w:r>
    </w:p>
    <w:p w14:paraId="33186579" w14:textId="77777777" w:rsidR="004951D1" w:rsidRDefault="004951D1" w:rsidP="00EA5CD1">
      <w:pPr>
        <w:spacing w:line="276" w:lineRule="auto"/>
      </w:pPr>
    </w:p>
    <w:p w14:paraId="5F819F7D" w14:textId="30D6940A" w:rsidR="00374D82" w:rsidRDefault="00374D82" w:rsidP="00EA5CD1">
      <w:pPr>
        <w:pStyle w:val="Caption"/>
        <w:spacing w:line="276" w:lineRule="auto"/>
      </w:pPr>
      <w:bookmarkStart w:id="592" w:name="_Ref461555069"/>
      <w:bookmarkStart w:id="593" w:name="_Toc474686788"/>
      <w:r>
        <w:t xml:space="preserve">Table </w:t>
      </w:r>
      <w:fldSimple w:instr=" STYLEREF 1 \s ">
        <w:r w:rsidR="005D3AE0">
          <w:rPr>
            <w:noProof/>
          </w:rPr>
          <w:t>8</w:t>
        </w:r>
      </w:fldSimple>
      <w:r>
        <w:noBreakHyphen/>
      </w:r>
      <w:fldSimple w:instr=" SEQ Table \* ARABIC \s 1 ">
        <w:r w:rsidR="005D3AE0">
          <w:rPr>
            <w:noProof/>
          </w:rPr>
          <w:t>2</w:t>
        </w:r>
      </w:fldSimple>
      <w:bookmarkEnd w:id="592"/>
      <w:r>
        <w:t>.  Pressure drop across the bed data analysis sample steps.</w:t>
      </w:r>
      <w:bookmarkEnd w:id="593"/>
    </w:p>
    <w:tbl>
      <w:tblPr>
        <w:tblStyle w:val="LightShading"/>
        <w:tblW w:w="5000" w:type="pct"/>
        <w:tblLook w:val="04A0" w:firstRow="1" w:lastRow="0" w:firstColumn="1" w:lastColumn="0" w:noHBand="0" w:noVBand="1"/>
      </w:tblPr>
      <w:tblGrid>
        <w:gridCol w:w="2313"/>
        <w:gridCol w:w="851"/>
        <w:gridCol w:w="850"/>
        <w:gridCol w:w="850"/>
        <w:gridCol w:w="850"/>
        <w:gridCol w:w="850"/>
        <w:gridCol w:w="850"/>
        <w:gridCol w:w="980"/>
        <w:gridCol w:w="848"/>
      </w:tblGrid>
      <w:tr w:rsidR="00374D82" w14:paraId="7A83D957" w14:textId="77777777" w:rsidTr="00FB46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1" w:type="pct"/>
            <w:tcBorders>
              <w:top w:val="single" w:sz="18" w:space="0" w:color="auto"/>
            </w:tcBorders>
            <w:shd w:val="clear" w:color="auto" w:fill="FFFFFF" w:themeFill="background1"/>
          </w:tcPr>
          <w:p w14:paraId="0AD078FF" w14:textId="77777777" w:rsidR="00374D82" w:rsidRDefault="00374D82" w:rsidP="00EA5CD1">
            <w:pPr>
              <w:spacing w:line="276" w:lineRule="auto"/>
            </w:pPr>
          </w:p>
        </w:tc>
        <w:tc>
          <w:tcPr>
            <w:tcW w:w="3749" w:type="pct"/>
            <w:gridSpan w:val="8"/>
            <w:tcBorders>
              <w:top w:val="single" w:sz="18" w:space="0" w:color="auto"/>
            </w:tcBorders>
          </w:tcPr>
          <w:p w14:paraId="7ABE8867" w14:textId="77777777" w:rsidR="00374D82" w:rsidRDefault="00374D82" w:rsidP="00EA5CD1">
            <w:pPr>
              <w:spacing w:line="276" w:lineRule="auto"/>
              <w:jc w:val="center"/>
              <w:cnfStyle w:val="100000000000" w:firstRow="1" w:lastRow="0" w:firstColumn="0" w:lastColumn="0" w:oddVBand="0" w:evenVBand="0" w:oddHBand="0" w:evenHBand="0" w:firstRowFirstColumn="0" w:firstRowLastColumn="0" w:lastRowFirstColumn="0" w:lastRowLastColumn="0"/>
            </w:pPr>
            <w:r w:rsidRPr="0048313D">
              <w:rPr>
                <w:rFonts w:ascii="Calibri" w:hAnsi="Calibri"/>
                <w:color w:val="000000"/>
              </w:rPr>
              <w:t>Pressure drop (Pa)</w:t>
            </w:r>
          </w:p>
        </w:tc>
      </w:tr>
      <w:tr w:rsidR="00374D82" w14:paraId="0FC48CFE" w14:textId="77777777" w:rsidTr="000361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1" w:type="pct"/>
            <w:shd w:val="clear" w:color="auto" w:fill="auto"/>
          </w:tcPr>
          <w:p w14:paraId="2F35DD76" w14:textId="77777777" w:rsidR="00374D82" w:rsidRDefault="00374D82" w:rsidP="00EA5CD1">
            <w:pPr>
              <w:spacing w:line="276" w:lineRule="auto"/>
            </w:pPr>
            <w:r>
              <w:t>U (m/s)</w:t>
            </w:r>
          </w:p>
        </w:tc>
        <w:tc>
          <w:tcPr>
            <w:tcW w:w="460" w:type="pct"/>
            <w:shd w:val="clear" w:color="auto" w:fill="auto"/>
            <w:vAlign w:val="bottom"/>
          </w:tcPr>
          <w:p w14:paraId="407DBF46"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b/>
                <w:bCs/>
                <w:color w:val="000000"/>
              </w:rPr>
              <w:t>0.021</w:t>
            </w:r>
          </w:p>
        </w:tc>
        <w:tc>
          <w:tcPr>
            <w:tcW w:w="460" w:type="pct"/>
            <w:shd w:val="clear" w:color="auto" w:fill="auto"/>
            <w:vAlign w:val="bottom"/>
          </w:tcPr>
          <w:p w14:paraId="331FBE3E"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b/>
                <w:bCs/>
                <w:color w:val="000000"/>
              </w:rPr>
              <w:t>0.032</w:t>
            </w:r>
          </w:p>
        </w:tc>
        <w:tc>
          <w:tcPr>
            <w:tcW w:w="460" w:type="pct"/>
            <w:shd w:val="clear" w:color="auto" w:fill="auto"/>
            <w:vAlign w:val="bottom"/>
          </w:tcPr>
          <w:p w14:paraId="63D213E2"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b/>
                <w:bCs/>
                <w:color w:val="000000"/>
              </w:rPr>
              <w:t>0.042</w:t>
            </w:r>
          </w:p>
        </w:tc>
        <w:tc>
          <w:tcPr>
            <w:tcW w:w="460" w:type="pct"/>
            <w:shd w:val="clear" w:color="auto" w:fill="auto"/>
            <w:vAlign w:val="bottom"/>
          </w:tcPr>
          <w:p w14:paraId="0D51AA42"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b/>
                <w:bCs/>
                <w:color w:val="000000"/>
              </w:rPr>
              <w:t>0.053</w:t>
            </w:r>
          </w:p>
        </w:tc>
        <w:tc>
          <w:tcPr>
            <w:tcW w:w="460" w:type="pct"/>
            <w:shd w:val="clear" w:color="auto" w:fill="auto"/>
            <w:vAlign w:val="bottom"/>
          </w:tcPr>
          <w:p w14:paraId="10FD61B3"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b/>
                <w:bCs/>
                <w:color w:val="000000"/>
              </w:rPr>
              <w:t>0.064</w:t>
            </w:r>
          </w:p>
        </w:tc>
        <w:tc>
          <w:tcPr>
            <w:tcW w:w="460" w:type="pct"/>
            <w:shd w:val="clear" w:color="auto" w:fill="auto"/>
            <w:vAlign w:val="bottom"/>
          </w:tcPr>
          <w:p w14:paraId="6399BA96"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b/>
                <w:bCs/>
                <w:color w:val="000000"/>
              </w:rPr>
              <w:t>0.074</w:t>
            </w:r>
          </w:p>
        </w:tc>
        <w:tc>
          <w:tcPr>
            <w:tcW w:w="530" w:type="pct"/>
            <w:shd w:val="clear" w:color="auto" w:fill="auto"/>
            <w:vAlign w:val="bottom"/>
          </w:tcPr>
          <w:p w14:paraId="1B97ECED"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b/>
                <w:bCs/>
                <w:color w:val="000000"/>
              </w:rPr>
              <w:t>0.085</w:t>
            </w:r>
          </w:p>
        </w:tc>
        <w:tc>
          <w:tcPr>
            <w:tcW w:w="459" w:type="pct"/>
            <w:shd w:val="clear" w:color="auto" w:fill="auto"/>
            <w:vAlign w:val="bottom"/>
          </w:tcPr>
          <w:p w14:paraId="2E69112C"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b/>
                <w:bCs/>
                <w:color w:val="000000"/>
              </w:rPr>
              <w:t>0.095</w:t>
            </w:r>
          </w:p>
        </w:tc>
      </w:tr>
      <w:tr w:rsidR="00374D82" w14:paraId="1723FEA5" w14:textId="77777777" w:rsidTr="000361FE">
        <w:tc>
          <w:tcPr>
            <w:cnfStyle w:val="001000000000" w:firstRow="0" w:lastRow="0" w:firstColumn="1" w:lastColumn="0" w:oddVBand="0" w:evenVBand="0" w:oddHBand="0" w:evenHBand="0" w:firstRowFirstColumn="0" w:firstRowLastColumn="0" w:lastRowFirstColumn="0" w:lastRowLastColumn="0"/>
            <w:tcW w:w="1251" w:type="pct"/>
            <w:shd w:val="clear" w:color="auto" w:fill="auto"/>
          </w:tcPr>
          <w:p w14:paraId="0261B51C" w14:textId="77777777" w:rsidR="00374D82" w:rsidRDefault="00374D82" w:rsidP="00EA5CD1">
            <w:pPr>
              <w:spacing w:line="276" w:lineRule="auto"/>
            </w:pPr>
            <w:r>
              <w:t>Reading 1</w:t>
            </w:r>
          </w:p>
        </w:tc>
        <w:tc>
          <w:tcPr>
            <w:tcW w:w="460" w:type="pct"/>
            <w:shd w:val="clear" w:color="auto" w:fill="auto"/>
            <w:vAlign w:val="center"/>
          </w:tcPr>
          <w:p w14:paraId="796D9590"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67</w:t>
            </w:r>
          </w:p>
        </w:tc>
        <w:tc>
          <w:tcPr>
            <w:tcW w:w="460" w:type="pct"/>
            <w:shd w:val="clear" w:color="auto" w:fill="auto"/>
            <w:vAlign w:val="center"/>
          </w:tcPr>
          <w:p w14:paraId="7C0F9D76"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20</w:t>
            </w:r>
          </w:p>
        </w:tc>
        <w:tc>
          <w:tcPr>
            <w:tcW w:w="460" w:type="pct"/>
            <w:shd w:val="clear" w:color="auto" w:fill="auto"/>
            <w:vAlign w:val="center"/>
          </w:tcPr>
          <w:p w14:paraId="7E18BB10"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02</w:t>
            </w:r>
          </w:p>
        </w:tc>
        <w:tc>
          <w:tcPr>
            <w:tcW w:w="460" w:type="pct"/>
            <w:shd w:val="clear" w:color="auto" w:fill="auto"/>
            <w:vAlign w:val="center"/>
          </w:tcPr>
          <w:p w14:paraId="15CD571E"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815</w:t>
            </w:r>
          </w:p>
        </w:tc>
        <w:tc>
          <w:tcPr>
            <w:tcW w:w="460" w:type="pct"/>
            <w:shd w:val="clear" w:color="auto" w:fill="auto"/>
            <w:vAlign w:val="center"/>
          </w:tcPr>
          <w:p w14:paraId="0193C895"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83</w:t>
            </w:r>
          </w:p>
        </w:tc>
        <w:tc>
          <w:tcPr>
            <w:tcW w:w="460" w:type="pct"/>
            <w:shd w:val="clear" w:color="auto" w:fill="auto"/>
            <w:vAlign w:val="center"/>
          </w:tcPr>
          <w:p w14:paraId="1D82B5D3"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199</w:t>
            </w:r>
          </w:p>
        </w:tc>
        <w:tc>
          <w:tcPr>
            <w:tcW w:w="530" w:type="pct"/>
            <w:shd w:val="clear" w:color="auto" w:fill="auto"/>
            <w:vAlign w:val="center"/>
          </w:tcPr>
          <w:p w14:paraId="3A863440"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237</w:t>
            </w:r>
          </w:p>
        </w:tc>
        <w:tc>
          <w:tcPr>
            <w:tcW w:w="459" w:type="pct"/>
            <w:shd w:val="clear" w:color="auto" w:fill="auto"/>
            <w:vAlign w:val="center"/>
          </w:tcPr>
          <w:p w14:paraId="498F3D00"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251</w:t>
            </w:r>
          </w:p>
        </w:tc>
      </w:tr>
      <w:tr w:rsidR="00374D82" w14:paraId="568711AD" w14:textId="77777777" w:rsidTr="000361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1" w:type="pct"/>
            <w:shd w:val="clear" w:color="auto" w:fill="auto"/>
          </w:tcPr>
          <w:p w14:paraId="5AECCB05" w14:textId="77777777" w:rsidR="00374D82" w:rsidRDefault="00374D82" w:rsidP="00EA5CD1">
            <w:pPr>
              <w:spacing w:line="276" w:lineRule="auto"/>
            </w:pPr>
            <w:r>
              <w:t>Reading 2</w:t>
            </w:r>
          </w:p>
        </w:tc>
        <w:tc>
          <w:tcPr>
            <w:tcW w:w="460" w:type="pct"/>
            <w:shd w:val="clear" w:color="auto" w:fill="auto"/>
            <w:vAlign w:val="center"/>
          </w:tcPr>
          <w:p w14:paraId="493558CE"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68</w:t>
            </w:r>
          </w:p>
        </w:tc>
        <w:tc>
          <w:tcPr>
            <w:tcW w:w="460" w:type="pct"/>
            <w:shd w:val="clear" w:color="auto" w:fill="auto"/>
            <w:vAlign w:val="center"/>
          </w:tcPr>
          <w:p w14:paraId="1E9CB672"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21</w:t>
            </w:r>
          </w:p>
        </w:tc>
        <w:tc>
          <w:tcPr>
            <w:tcW w:w="460" w:type="pct"/>
            <w:shd w:val="clear" w:color="auto" w:fill="auto"/>
            <w:vAlign w:val="center"/>
          </w:tcPr>
          <w:p w14:paraId="7D10048F"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603</w:t>
            </w:r>
          </w:p>
        </w:tc>
        <w:tc>
          <w:tcPr>
            <w:tcW w:w="460" w:type="pct"/>
            <w:shd w:val="clear" w:color="auto" w:fill="auto"/>
            <w:vAlign w:val="center"/>
          </w:tcPr>
          <w:p w14:paraId="6A8BD749"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816</w:t>
            </w:r>
          </w:p>
        </w:tc>
        <w:tc>
          <w:tcPr>
            <w:tcW w:w="460" w:type="pct"/>
            <w:shd w:val="clear" w:color="auto" w:fill="auto"/>
            <w:vAlign w:val="center"/>
          </w:tcPr>
          <w:p w14:paraId="11CEF698"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986</w:t>
            </w:r>
          </w:p>
        </w:tc>
        <w:tc>
          <w:tcPr>
            <w:tcW w:w="460" w:type="pct"/>
            <w:shd w:val="clear" w:color="auto" w:fill="auto"/>
            <w:vAlign w:val="center"/>
          </w:tcPr>
          <w:p w14:paraId="4BD6EE59"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205</w:t>
            </w:r>
          </w:p>
        </w:tc>
        <w:tc>
          <w:tcPr>
            <w:tcW w:w="530" w:type="pct"/>
            <w:shd w:val="clear" w:color="auto" w:fill="auto"/>
            <w:vAlign w:val="center"/>
          </w:tcPr>
          <w:p w14:paraId="0F82B0F7"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239</w:t>
            </w:r>
          </w:p>
        </w:tc>
        <w:tc>
          <w:tcPr>
            <w:tcW w:w="459" w:type="pct"/>
            <w:shd w:val="clear" w:color="auto" w:fill="auto"/>
            <w:vAlign w:val="center"/>
          </w:tcPr>
          <w:p w14:paraId="23CBA509"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284</w:t>
            </w:r>
          </w:p>
        </w:tc>
      </w:tr>
      <w:tr w:rsidR="00374D82" w14:paraId="56E195B9" w14:textId="77777777" w:rsidTr="000361FE">
        <w:tc>
          <w:tcPr>
            <w:cnfStyle w:val="001000000000" w:firstRow="0" w:lastRow="0" w:firstColumn="1" w:lastColumn="0" w:oddVBand="0" w:evenVBand="0" w:oddHBand="0" w:evenHBand="0" w:firstRowFirstColumn="0" w:firstRowLastColumn="0" w:lastRowFirstColumn="0" w:lastRowLastColumn="0"/>
            <w:tcW w:w="1251" w:type="pct"/>
            <w:shd w:val="clear" w:color="auto" w:fill="auto"/>
          </w:tcPr>
          <w:p w14:paraId="16BDF7A9" w14:textId="77777777" w:rsidR="00374D82" w:rsidRDefault="00374D82" w:rsidP="00EA5CD1">
            <w:pPr>
              <w:spacing w:line="276" w:lineRule="auto"/>
            </w:pPr>
            <w:r>
              <w:t>Reading 3</w:t>
            </w:r>
          </w:p>
        </w:tc>
        <w:tc>
          <w:tcPr>
            <w:tcW w:w="460" w:type="pct"/>
            <w:shd w:val="clear" w:color="auto" w:fill="auto"/>
            <w:vAlign w:val="center"/>
          </w:tcPr>
          <w:p w14:paraId="10D2D1C2"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68</w:t>
            </w:r>
          </w:p>
        </w:tc>
        <w:tc>
          <w:tcPr>
            <w:tcW w:w="460" w:type="pct"/>
            <w:shd w:val="clear" w:color="auto" w:fill="auto"/>
            <w:vAlign w:val="center"/>
          </w:tcPr>
          <w:p w14:paraId="02C5BE45"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21</w:t>
            </w:r>
          </w:p>
        </w:tc>
        <w:tc>
          <w:tcPr>
            <w:tcW w:w="460" w:type="pct"/>
            <w:shd w:val="clear" w:color="auto" w:fill="auto"/>
            <w:vAlign w:val="center"/>
          </w:tcPr>
          <w:p w14:paraId="772118C8"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03</w:t>
            </w:r>
          </w:p>
        </w:tc>
        <w:tc>
          <w:tcPr>
            <w:tcW w:w="460" w:type="pct"/>
            <w:shd w:val="clear" w:color="auto" w:fill="auto"/>
            <w:vAlign w:val="center"/>
          </w:tcPr>
          <w:p w14:paraId="4BC0A7F2"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817</w:t>
            </w:r>
          </w:p>
        </w:tc>
        <w:tc>
          <w:tcPr>
            <w:tcW w:w="460" w:type="pct"/>
            <w:shd w:val="clear" w:color="auto" w:fill="auto"/>
            <w:vAlign w:val="center"/>
          </w:tcPr>
          <w:p w14:paraId="38F7BFEA"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87</w:t>
            </w:r>
          </w:p>
        </w:tc>
        <w:tc>
          <w:tcPr>
            <w:tcW w:w="460" w:type="pct"/>
            <w:shd w:val="clear" w:color="auto" w:fill="auto"/>
            <w:vAlign w:val="center"/>
          </w:tcPr>
          <w:p w14:paraId="138A350C"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202</w:t>
            </w:r>
          </w:p>
        </w:tc>
        <w:tc>
          <w:tcPr>
            <w:tcW w:w="530" w:type="pct"/>
            <w:shd w:val="clear" w:color="auto" w:fill="auto"/>
            <w:vAlign w:val="center"/>
          </w:tcPr>
          <w:p w14:paraId="3821DA50"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269</w:t>
            </w:r>
          </w:p>
        </w:tc>
        <w:tc>
          <w:tcPr>
            <w:tcW w:w="459" w:type="pct"/>
            <w:shd w:val="clear" w:color="auto" w:fill="auto"/>
            <w:vAlign w:val="center"/>
          </w:tcPr>
          <w:p w14:paraId="05C0F772"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254</w:t>
            </w:r>
          </w:p>
        </w:tc>
      </w:tr>
      <w:tr w:rsidR="00374D82" w14:paraId="4C708ED0" w14:textId="77777777" w:rsidTr="000361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1" w:type="pct"/>
            <w:shd w:val="clear" w:color="auto" w:fill="auto"/>
          </w:tcPr>
          <w:p w14:paraId="2739B4B9" w14:textId="77777777" w:rsidR="00374D82" w:rsidRDefault="00374D82" w:rsidP="00EA5CD1">
            <w:pPr>
              <w:spacing w:line="276" w:lineRule="auto"/>
            </w:pPr>
            <w:r>
              <w:t>Reading 4</w:t>
            </w:r>
          </w:p>
        </w:tc>
        <w:tc>
          <w:tcPr>
            <w:tcW w:w="460" w:type="pct"/>
            <w:shd w:val="clear" w:color="auto" w:fill="auto"/>
            <w:vAlign w:val="center"/>
          </w:tcPr>
          <w:p w14:paraId="6BD6E0DD"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69</w:t>
            </w:r>
          </w:p>
        </w:tc>
        <w:tc>
          <w:tcPr>
            <w:tcW w:w="460" w:type="pct"/>
            <w:shd w:val="clear" w:color="auto" w:fill="auto"/>
            <w:vAlign w:val="center"/>
          </w:tcPr>
          <w:p w14:paraId="2D7D7F50"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421</w:t>
            </w:r>
          </w:p>
        </w:tc>
        <w:tc>
          <w:tcPr>
            <w:tcW w:w="460" w:type="pct"/>
            <w:shd w:val="clear" w:color="auto" w:fill="auto"/>
            <w:vAlign w:val="center"/>
          </w:tcPr>
          <w:p w14:paraId="4289F1A9"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603</w:t>
            </w:r>
          </w:p>
        </w:tc>
        <w:tc>
          <w:tcPr>
            <w:tcW w:w="460" w:type="pct"/>
            <w:shd w:val="clear" w:color="auto" w:fill="auto"/>
            <w:vAlign w:val="center"/>
          </w:tcPr>
          <w:p w14:paraId="4108B2D1"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818</w:t>
            </w:r>
          </w:p>
        </w:tc>
        <w:tc>
          <w:tcPr>
            <w:tcW w:w="460" w:type="pct"/>
            <w:shd w:val="clear" w:color="auto" w:fill="auto"/>
            <w:vAlign w:val="center"/>
          </w:tcPr>
          <w:p w14:paraId="05C0CE47"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988</w:t>
            </w:r>
          </w:p>
        </w:tc>
        <w:tc>
          <w:tcPr>
            <w:tcW w:w="460" w:type="pct"/>
            <w:shd w:val="clear" w:color="auto" w:fill="auto"/>
            <w:vAlign w:val="center"/>
          </w:tcPr>
          <w:p w14:paraId="50B61ECF"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202</w:t>
            </w:r>
          </w:p>
        </w:tc>
        <w:tc>
          <w:tcPr>
            <w:tcW w:w="530" w:type="pct"/>
            <w:shd w:val="clear" w:color="auto" w:fill="auto"/>
            <w:vAlign w:val="center"/>
          </w:tcPr>
          <w:p w14:paraId="75C8BAB2"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244</w:t>
            </w:r>
          </w:p>
        </w:tc>
        <w:tc>
          <w:tcPr>
            <w:tcW w:w="459" w:type="pct"/>
            <w:shd w:val="clear" w:color="auto" w:fill="auto"/>
            <w:vAlign w:val="center"/>
          </w:tcPr>
          <w:p w14:paraId="30AF3427"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278</w:t>
            </w:r>
          </w:p>
        </w:tc>
      </w:tr>
      <w:tr w:rsidR="00374D82" w14:paraId="61235711" w14:textId="77777777" w:rsidTr="000361FE">
        <w:tc>
          <w:tcPr>
            <w:cnfStyle w:val="001000000000" w:firstRow="0" w:lastRow="0" w:firstColumn="1" w:lastColumn="0" w:oddVBand="0" w:evenVBand="0" w:oddHBand="0" w:evenHBand="0" w:firstRowFirstColumn="0" w:firstRowLastColumn="0" w:lastRowFirstColumn="0" w:lastRowLastColumn="0"/>
            <w:tcW w:w="1251" w:type="pct"/>
            <w:shd w:val="clear" w:color="auto" w:fill="auto"/>
          </w:tcPr>
          <w:p w14:paraId="1523A8D1" w14:textId="77777777" w:rsidR="00374D82" w:rsidRDefault="00374D82" w:rsidP="00EA5CD1">
            <w:pPr>
              <w:spacing w:line="276" w:lineRule="auto"/>
            </w:pPr>
            <w:r>
              <w:t>Reading 5</w:t>
            </w:r>
          </w:p>
        </w:tc>
        <w:tc>
          <w:tcPr>
            <w:tcW w:w="460" w:type="pct"/>
            <w:shd w:val="clear" w:color="auto" w:fill="auto"/>
            <w:vAlign w:val="center"/>
          </w:tcPr>
          <w:p w14:paraId="141018F2"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269</w:t>
            </w:r>
          </w:p>
        </w:tc>
        <w:tc>
          <w:tcPr>
            <w:tcW w:w="460" w:type="pct"/>
            <w:shd w:val="clear" w:color="auto" w:fill="auto"/>
            <w:vAlign w:val="center"/>
          </w:tcPr>
          <w:p w14:paraId="4899A62C"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421</w:t>
            </w:r>
          </w:p>
        </w:tc>
        <w:tc>
          <w:tcPr>
            <w:tcW w:w="460" w:type="pct"/>
            <w:shd w:val="clear" w:color="auto" w:fill="auto"/>
            <w:vAlign w:val="center"/>
          </w:tcPr>
          <w:p w14:paraId="4988D0E8"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603</w:t>
            </w:r>
          </w:p>
        </w:tc>
        <w:tc>
          <w:tcPr>
            <w:tcW w:w="460" w:type="pct"/>
            <w:shd w:val="clear" w:color="auto" w:fill="auto"/>
            <w:vAlign w:val="center"/>
          </w:tcPr>
          <w:p w14:paraId="20C335D7"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819</w:t>
            </w:r>
          </w:p>
        </w:tc>
        <w:tc>
          <w:tcPr>
            <w:tcW w:w="460" w:type="pct"/>
            <w:shd w:val="clear" w:color="auto" w:fill="auto"/>
            <w:vAlign w:val="center"/>
          </w:tcPr>
          <w:p w14:paraId="7BF53F9C"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989</w:t>
            </w:r>
          </w:p>
        </w:tc>
        <w:tc>
          <w:tcPr>
            <w:tcW w:w="460" w:type="pct"/>
            <w:shd w:val="clear" w:color="auto" w:fill="auto"/>
            <w:vAlign w:val="center"/>
          </w:tcPr>
          <w:p w14:paraId="0A9640F5"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202</w:t>
            </w:r>
          </w:p>
        </w:tc>
        <w:tc>
          <w:tcPr>
            <w:tcW w:w="530" w:type="pct"/>
            <w:shd w:val="clear" w:color="auto" w:fill="auto"/>
            <w:vAlign w:val="center"/>
          </w:tcPr>
          <w:p w14:paraId="41469F17"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228</w:t>
            </w:r>
          </w:p>
        </w:tc>
        <w:tc>
          <w:tcPr>
            <w:tcW w:w="459" w:type="pct"/>
            <w:shd w:val="clear" w:color="auto" w:fill="auto"/>
            <w:vAlign w:val="center"/>
          </w:tcPr>
          <w:p w14:paraId="4D521603"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253</w:t>
            </w:r>
          </w:p>
        </w:tc>
      </w:tr>
      <w:tr w:rsidR="00374D82" w14:paraId="220B4373" w14:textId="77777777" w:rsidTr="000361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1" w:type="pct"/>
            <w:shd w:val="clear" w:color="auto" w:fill="auto"/>
          </w:tcPr>
          <w:p w14:paraId="23D0092F" w14:textId="77777777" w:rsidR="00374D82" w:rsidRDefault="00374D82" w:rsidP="00EA5CD1">
            <w:pPr>
              <w:spacing w:line="276" w:lineRule="auto"/>
            </w:pPr>
            <w:r>
              <w:t>Average</w:t>
            </w:r>
          </w:p>
        </w:tc>
        <w:tc>
          <w:tcPr>
            <w:tcW w:w="460" w:type="pct"/>
            <w:shd w:val="clear" w:color="auto" w:fill="auto"/>
            <w:vAlign w:val="center"/>
          </w:tcPr>
          <w:p w14:paraId="7EFD1A06"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68.2</w:t>
            </w:r>
          </w:p>
        </w:tc>
        <w:tc>
          <w:tcPr>
            <w:tcW w:w="460" w:type="pct"/>
            <w:shd w:val="clear" w:color="auto" w:fill="auto"/>
            <w:vAlign w:val="center"/>
          </w:tcPr>
          <w:p w14:paraId="4EDC6319"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420.8</w:t>
            </w:r>
          </w:p>
        </w:tc>
        <w:tc>
          <w:tcPr>
            <w:tcW w:w="460" w:type="pct"/>
            <w:shd w:val="clear" w:color="auto" w:fill="auto"/>
            <w:vAlign w:val="center"/>
          </w:tcPr>
          <w:p w14:paraId="77D286C7"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602.8</w:t>
            </w:r>
          </w:p>
        </w:tc>
        <w:tc>
          <w:tcPr>
            <w:tcW w:w="460" w:type="pct"/>
            <w:shd w:val="clear" w:color="auto" w:fill="auto"/>
            <w:vAlign w:val="center"/>
          </w:tcPr>
          <w:p w14:paraId="6289722F"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817</w:t>
            </w:r>
          </w:p>
        </w:tc>
        <w:tc>
          <w:tcPr>
            <w:tcW w:w="460" w:type="pct"/>
            <w:shd w:val="clear" w:color="auto" w:fill="auto"/>
            <w:vAlign w:val="center"/>
          </w:tcPr>
          <w:p w14:paraId="4DEE5282"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986.6</w:t>
            </w:r>
          </w:p>
        </w:tc>
        <w:tc>
          <w:tcPr>
            <w:tcW w:w="460" w:type="pct"/>
            <w:shd w:val="clear" w:color="auto" w:fill="auto"/>
            <w:vAlign w:val="center"/>
          </w:tcPr>
          <w:p w14:paraId="4AE03279"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202</w:t>
            </w:r>
          </w:p>
        </w:tc>
        <w:tc>
          <w:tcPr>
            <w:tcW w:w="530" w:type="pct"/>
            <w:shd w:val="clear" w:color="auto" w:fill="auto"/>
            <w:vAlign w:val="center"/>
          </w:tcPr>
          <w:p w14:paraId="15FD1F5B"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243.4</w:t>
            </w:r>
          </w:p>
        </w:tc>
        <w:tc>
          <w:tcPr>
            <w:tcW w:w="459" w:type="pct"/>
            <w:shd w:val="clear" w:color="auto" w:fill="auto"/>
            <w:vAlign w:val="center"/>
          </w:tcPr>
          <w:p w14:paraId="2AA89FE8"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264</w:t>
            </w:r>
          </w:p>
        </w:tc>
      </w:tr>
      <w:tr w:rsidR="00374D82" w14:paraId="53EB576A" w14:textId="77777777" w:rsidTr="000361FE">
        <w:tc>
          <w:tcPr>
            <w:cnfStyle w:val="001000000000" w:firstRow="0" w:lastRow="0" w:firstColumn="1" w:lastColumn="0" w:oddVBand="0" w:evenVBand="0" w:oddHBand="0" w:evenHBand="0" w:firstRowFirstColumn="0" w:firstRowLastColumn="0" w:lastRowFirstColumn="0" w:lastRowLastColumn="0"/>
            <w:tcW w:w="1251" w:type="pct"/>
            <w:shd w:val="clear" w:color="auto" w:fill="auto"/>
          </w:tcPr>
          <w:p w14:paraId="25276726" w14:textId="77777777" w:rsidR="00374D82" w:rsidRDefault="00374D82" w:rsidP="00EA5CD1">
            <w:pPr>
              <w:spacing w:line="276" w:lineRule="auto"/>
            </w:pPr>
            <w:r>
              <w:t>Standard deviation</w:t>
            </w:r>
          </w:p>
        </w:tc>
        <w:tc>
          <w:tcPr>
            <w:tcW w:w="460" w:type="pct"/>
            <w:shd w:val="clear" w:color="auto" w:fill="auto"/>
            <w:vAlign w:val="center"/>
          </w:tcPr>
          <w:p w14:paraId="73ACE482"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0.837</w:t>
            </w:r>
          </w:p>
        </w:tc>
        <w:tc>
          <w:tcPr>
            <w:tcW w:w="460" w:type="pct"/>
            <w:shd w:val="clear" w:color="auto" w:fill="auto"/>
            <w:vAlign w:val="center"/>
          </w:tcPr>
          <w:p w14:paraId="4AC748E9"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0.447</w:t>
            </w:r>
          </w:p>
        </w:tc>
        <w:tc>
          <w:tcPr>
            <w:tcW w:w="460" w:type="pct"/>
            <w:shd w:val="clear" w:color="auto" w:fill="auto"/>
            <w:vAlign w:val="center"/>
          </w:tcPr>
          <w:p w14:paraId="5A44EBE2"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0.447</w:t>
            </w:r>
          </w:p>
        </w:tc>
        <w:tc>
          <w:tcPr>
            <w:tcW w:w="460" w:type="pct"/>
            <w:shd w:val="clear" w:color="auto" w:fill="auto"/>
            <w:vAlign w:val="center"/>
          </w:tcPr>
          <w:p w14:paraId="211A23C1"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1.581</w:t>
            </w:r>
          </w:p>
        </w:tc>
        <w:tc>
          <w:tcPr>
            <w:tcW w:w="460" w:type="pct"/>
            <w:shd w:val="clear" w:color="auto" w:fill="auto"/>
            <w:vAlign w:val="center"/>
          </w:tcPr>
          <w:p w14:paraId="02DA771D"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2.302</w:t>
            </w:r>
          </w:p>
        </w:tc>
        <w:tc>
          <w:tcPr>
            <w:tcW w:w="460" w:type="pct"/>
            <w:shd w:val="clear" w:color="auto" w:fill="auto"/>
            <w:vAlign w:val="center"/>
          </w:tcPr>
          <w:p w14:paraId="12183867"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2.121</w:t>
            </w:r>
          </w:p>
        </w:tc>
        <w:tc>
          <w:tcPr>
            <w:tcW w:w="530" w:type="pct"/>
            <w:shd w:val="clear" w:color="auto" w:fill="auto"/>
            <w:vAlign w:val="center"/>
          </w:tcPr>
          <w:p w14:paraId="463888FC"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15.437</w:t>
            </w:r>
          </w:p>
        </w:tc>
        <w:tc>
          <w:tcPr>
            <w:tcW w:w="459" w:type="pct"/>
            <w:shd w:val="clear" w:color="auto" w:fill="auto"/>
            <w:vAlign w:val="center"/>
          </w:tcPr>
          <w:p w14:paraId="01EBF38F"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15.7</w:t>
            </w:r>
          </w:p>
        </w:tc>
      </w:tr>
      <w:tr w:rsidR="00374D82" w14:paraId="1CE83E16" w14:textId="77777777" w:rsidTr="000361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1" w:type="pct"/>
            <w:tcBorders>
              <w:bottom w:val="single" w:sz="18" w:space="0" w:color="auto"/>
            </w:tcBorders>
            <w:shd w:val="clear" w:color="auto" w:fill="auto"/>
          </w:tcPr>
          <w:p w14:paraId="06856CA2" w14:textId="77777777" w:rsidR="00374D82" w:rsidRDefault="00374D82" w:rsidP="00EA5CD1">
            <w:pPr>
              <w:spacing w:line="276" w:lineRule="auto"/>
            </w:pPr>
            <w:r>
              <w:t>Standard error</w:t>
            </w:r>
          </w:p>
        </w:tc>
        <w:tc>
          <w:tcPr>
            <w:tcW w:w="460" w:type="pct"/>
            <w:tcBorders>
              <w:bottom w:val="single" w:sz="18" w:space="0" w:color="auto"/>
            </w:tcBorders>
            <w:shd w:val="clear" w:color="auto" w:fill="auto"/>
            <w:vAlign w:val="bottom"/>
          </w:tcPr>
          <w:p w14:paraId="47A53547"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374</w:t>
            </w:r>
          </w:p>
        </w:tc>
        <w:tc>
          <w:tcPr>
            <w:tcW w:w="460" w:type="pct"/>
            <w:tcBorders>
              <w:bottom w:val="single" w:sz="18" w:space="0" w:color="auto"/>
            </w:tcBorders>
            <w:shd w:val="clear" w:color="auto" w:fill="auto"/>
            <w:vAlign w:val="bottom"/>
          </w:tcPr>
          <w:p w14:paraId="27F9C800"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2</w:t>
            </w:r>
          </w:p>
        </w:tc>
        <w:tc>
          <w:tcPr>
            <w:tcW w:w="460" w:type="pct"/>
            <w:tcBorders>
              <w:bottom w:val="single" w:sz="18" w:space="0" w:color="auto"/>
            </w:tcBorders>
            <w:shd w:val="clear" w:color="auto" w:fill="auto"/>
            <w:vAlign w:val="bottom"/>
          </w:tcPr>
          <w:p w14:paraId="347A6E5C"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2</w:t>
            </w:r>
          </w:p>
        </w:tc>
        <w:tc>
          <w:tcPr>
            <w:tcW w:w="460" w:type="pct"/>
            <w:tcBorders>
              <w:bottom w:val="single" w:sz="18" w:space="0" w:color="auto"/>
            </w:tcBorders>
            <w:shd w:val="clear" w:color="auto" w:fill="auto"/>
            <w:vAlign w:val="bottom"/>
          </w:tcPr>
          <w:p w14:paraId="57E88867"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707</w:t>
            </w:r>
          </w:p>
        </w:tc>
        <w:tc>
          <w:tcPr>
            <w:tcW w:w="460" w:type="pct"/>
            <w:tcBorders>
              <w:bottom w:val="single" w:sz="18" w:space="0" w:color="auto"/>
            </w:tcBorders>
            <w:shd w:val="clear" w:color="auto" w:fill="auto"/>
            <w:vAlign w:val="bottom"/>
          </w:tcPr>
          <w:p w14:paraId="0EC5AE1D"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1.03</w:t>
            </w:r>
          </w:p>
        </w:tc>
        <w:tc>
          <w:tcPr>
            <w:tcW w:w="460" w:type="pct"/>
            <w:tcBorders>
              <w:bottom w:val="single" w:sz="18" w:space="0" w:color="auto"/>
            </w:tcBorders>
            <w:shd w:val="clear" w:color="auto" w:fill="auto"/>
            <w:vAlign w:val="bottom"/>
          </w:tcPr>
          <w:p w14:paraId="50B54814"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949</w:t>
            </w:r>
          </w:p>
        </w:tc>
        <w:tc>
          <w:tcPr>
            <w:tcW w:w="530" w:type="pct"/>
            <w:tcBorders>
              <w:bottom w:val="single" w:sz="18" w:space="0" w:color="auto"/>
            </w:tcBorders>
            <w:shd w:val="clear" w:color="auto" w:fill="auto"/>
            <w:vAlign w:val="bottom"/>
          </w:tcPr>
          <w:p w14:paraId="559B1449"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6.904</w:t>
            </w:r>
          </w:p>
        </w:tc>
        <w:tc>
          <w:tcPr>
            <w:tcW w:w="459" w:type="pct"/>
            <w:tcBorders>
              <w:bottom w:val="single" w:sz="18" w:space="0" w:color="auto"/>
            </w:tcBorders>
            <w:shd w:val="clear" w:color="auto" w:fill="auto"/>
            <w:vAlign w:val="bottom"/>
          </w:tcPr>
          <w:p w14:paraId="39661960"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7.021</w:t>
            </w:r>
          </w:p>
        </w:tc>
      </w:tr>
    </w:tbl>
    <w:p w14:paraId="14A28D0A" w14:textId="77777777" w:rsidR="00374D82" w:rsidRDefault="00374D82" w:rsidP="00EA5CD1">
      <w:pPr>
        <w:spacing w:line="276" w:lineRule="auto"/>
      </w:pPr>
    </w:p>
    <w:p w14:paraId="3B097134" w14:textId="77777777" w:rsidR="00374D82" w:rsidRDefault="00374D82" w:rsidP="00EA5CD1">
      <w:pPr>
        <w:spacing w:line="276" w:lineRule="auto"/>
        <w:jc w:val="center"/>
      </w:pPr>
      <w:r>
        <w:rPr>
          <w:noProof/>
          <w:lang w:eastAsia="en-GB"/>
        </w:rPr>
        <w:drawing>
          <wp:inline distT="0" distB="0" distL="0" distR="0" wp14:anchorId="7CB8F1AB" wp14:editId="5E1C3544">
            <wp:extent cx="4802820" cy="2929631"/>
            <wp:effectExtent l="0" t="0" r="0" b="4445"/>
            <wp:docPr id="9236" name="Chart 9236"/>
            <wp:cNvGraphicFramePr/>
            <a:graphic xmlns:a="http://schemas.openxmlformats.org/drawingml/2006/main">
              <a:graphicData uri="http://schemas.openxmlformats.org/drawingml/2006/chart">
                <c:chart xmlns:c="http://schemas.openxmlformats.org/drawingml/2006/chart" xmlns:r="http://schemas.openxmlformats.org/officeDocument/2006/relationships" r:id="rId342"/>
              </a:graphicData>
            </a:graphic>
          </wp:inline>
        </w:drawing>
      </w:r>
    </w:p>
    <w:p w14:paraId="7448B70C" w14:textId="55B3BC40" w:rsidR="00374D82" w:rsidRDefault="00374D82" w:rsidP="00EA5CD1">
      <w:pPr>
        <w:pStyle w:val="Caption"/>
        <w:spacing w:line="276" w:lineRule="auto"/>
      </w:pPr>
      <w:bookmarkStart w:id="594" w:name="_Ref461555160"/>
      <w:bookmarkStart w:id="595" w:name="_Toc474686706"/>
      <w:r>
        <w:t xml:space="preserve">Figure </w:t>
      </w:r>
      <w:fldSimple w:instr=" STYLEREF 1 \s ">
        <w:r w:rsidR="005D3AE0">
          <w:rPr>
            <w:noProof/>
          </w:rPr>
          <w:t>8</w:t>
        </w:r>
      </w:fldSimple>
      <w:r w:rsidR="00F02E7D">
        <w:noBreakHyphen/>
      </w:r>
      <w:fldSimple w:instr=" SEQ Figure \* ARABIC \s 1 ">
        <w:r w:rsidR="005D3AE0">
          <w:rPr>
            <w:noProof/>
          </w:rPr>
          <w:t>1</w:t>
        </w:r>
      </w:fldSimple>
      <w:bookmarkEnd w:id="594"/>
      <w:r>
        <w:t>.  Sample data repeats for pressure drop across the bed (</w:t>
      </w:r>
      <m:oMath>
        <m:r>
          <w:rPr>
            <w:rFonts w:ascii="Cambria Math" w:hAnsi="Cambria Math"/>
          </w:rPr>
          <m:t>∆p</m:t>
        </m:r>
      </m:oMath>
      <w:r>
        <w:rPr>
          <w:rFonts w:eastAsiaTheme="minorEastAsia"/>
        </w:rPr>
        <w:t xml:space="preserve">) </w:t>
      </w:r>
      <w:r>
        <w:t>at increasing gas velocities (U) for a 5 cm static initial bed height in the 250 μm glass ballotini double inlet 3D bed.</w:t>
      </w:r>
      <w:bookmarkEnd w:id="595"/>
    </w:p>
    <w:p w14:paraId="22498F8C" w14:textId="77777777" w:rsidR="000361FE" w:rsidRDefault="000361FE" w:rsidP="000361FE">
      <w:pPr>
        <w:spacing w:line="276" w:lineRule="auto"/>
      </w:pPr>
    </w:p>
    <w:p w14:paraId="15F99158" w14:textId="77777777" w:rsidR="000361FE" w:rsidRDefault="000361FE" w:rsidP="000361FE">
      <w:pPr>
        <w:spacing w:line="276" w:lineRule="auto"/>
      </w:pPr>
      <w:r>
        <w:lastRenderedPageBreak/>
        <w:fldChar w:fldCharType="begin"/>
      </w:r>
      <w:r>
        <w:instrText xml:space="preserve"> REF _Ref458004619 \h  \* MERGEFORMAT </w:instrText>
      </w:r>
      <w:r>
        <w:fldChar w:fldCharType="separate"/>
      </w:r>
      <w:r w:rsidR="005D3AE0">
        <w:t xml:space="preserve">Figure </w:t>
      </w:r>
      <w:r w:rsidR="005D3AE0">
        <w:rPr>
          <w:noProof/>
        </w:rPr>
        <w:t>8</w:t>
      </w:r>
      <w:r w:rsidR="005D3AE0">
        <w:rPr>
          <w:noProof/>
        </w:rPr>
        <w:noBreakHyphen/>
        <w:t>2</w:t>
      </w:r>
      <w:r>
        <w:fldChar w:fldCharType="end"/>
      </w:r>
      <w:r>
        <w:t xml:space="preserve"> plots the average pressure drop under continuous flow at increasing gas velocities.  Between approximately 0.01 and 0.08 m/s, the pressure drop increased steadily for all static bed heights, after which the pressure drop remained stable at increasing gas velocities (</w:t>
      </w:r>
      <w:r>
        <w:fldChar w:fldCharType="begin"/>
      </w:r>
      <w:r>
        <w:instrText xml:space="preserve"> REF _Ref458004619 \h  \* MERGEFORMAT </w:instrText>
      </w:r>
      <w:r>
        <w:fldChar w:fldCharType="separate"/>
      </w:r>
      <w:r w:rsidR="005D3AE0">
        <w:t xml:space="preserve">Figure </w:t>
      </w:r>
      <w:r w:rsidR="005D3AE0">
        <w:rPr>
          <w:noProof/>
        </w:rPr>
        <w:t>8</w:t>
      </w:r>
      <w:r w:rsidR="005D3AE0">
        <w:rPr>
          <w:noProof/>
        </w:rPr>
        <w:noBreakHyphen/>
        <w:t>2</w:t>
      </w:r>
      <w:r>
        <w:fldChar w:fldCharType="end"/>
      </w:r>
      <w:r>
        <w:t xml:space="preserve">).  This type of curve is commonly seen in dry powder fluidised beds </w:t>
      </w:r>
      <w:r>
        <w:fldChar w:fldCharType="begin" w:fldLock="1"/>
      </w:r>
      <w:r>
        <w:instrText>ADDIN CSL_CITATION { "citationItems" : [ { "id" : "ITEM-1", "itemData" : { "DOI" : "10.1016/j.powtec.2006.06.017", "ISSN" : "00325910", "author" : [ { "dropping-particle" : "", "family" : "Zhang", "given" : "Dahai", "non-dropping-particle" : "", "parse-names" : false, "suffix" : "" }, { "dropping-particle" : "", "family" : "Koksal", "given" : "Murat", "non-dropping-particle" : "", "parse-names" : false, "suffix" : "" } ], "container-title" : "Powder Technology", "id" : "ITEM-1", "issue" : "1", "issued" : { "date-parts" : [ [ "2006", "10" ] ] }, "page" : "21-31", "title" : "Heat transfer in a pulsed bubbling fluidized bed", "type" : "article-journal", "volume" : "168" }, "uris" : [ "http://www.mendeley.com/documents/?uuid=b4de0edb-7b19-4db6-847e-c076f529e283" ] } ], "mendeley" : { "formattedCitation" : "(Zhang &amp; Koksal 2006)", "plainTextFormattedCitation" : "(Zhang &amp; Koksal 2006)", "previouslyFormattedCitation" : "(Zhang &amp; Koksal 2006)" }, "properties" : { "noteIndex" : 0 }, "schema" : "https://github.com/citation-style-language/schema/raw/master/csl-citation.json" }</w:instrText>
      </w:r>
      <w:r>
        <w:fldChar w:fldCharType="separate"/>
      </w:r>
      <w:r w:rsidRPr="00E85FCE">
        <w:rPr>
          <w:noProof/>
        </w:rPr>
        <w:t>(Zhang &amp; Koksal 2006)</w:t>
      </w:r>
      <w:r>
        <w:fldChar w:fldCharType="end"/>
      </w:r>
      <w:r>
        <w:t>.  However, the bubbling motion of the particles produced an uneven pressure drop at higher gas velocities, and the small number of five measurements taken caused this to influence the average pressure drop data, producing a variable line rather than what can be assumed to be a smooth line with more measurements.  This indicates that in further experiments more pressure drop data is needed to be collected for each condition.  As the initial static bed height increased, the final value for constant pressure drop was higher for each increase in initial static bed height, with a pressure drop of 12000 Pa at 0.2 m/s for a 5 cm static bed, but a pressure drop of 3180 Pa at the same flow rate in the 20 cm static bed.</w:t>
      </w:r>
    </w:p>
    <w:p w14:paraId="24A33B6D" w14:textId="77777777" w:rsidR="00374D82" w:rsidRDefault="00374D82" w:rsidP="00EA5CD1">
      <w:pPr>
        <w:spacing w:line="276" w:lineRule="auto"/>
      </w:pPr>
      <w:r>
        <w:rPr>
          <w:noProof/>
          <w:lang w:eastAsia="en-GB"/>
        </w:rPr>
        <w:drawing>
          <wp:inline distT="0" distB="0" distL="0" distR="0" wp14:anchorId="7B344D30" wp14:editId="20822253">
            <wp:extent cx="5948039" cy="3888420"/>
            <wp:effectExtent l="0" t="0" r="0" b="0"/>
            <wp:docPr id="9237" name="Chart 923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3"/>
              </a:graphicData>
            </a:graphic>
          </wp:inline>
        </w:drawing>
      </w:r>
    </w:p>
    <w:p w14:paraId="252B8603" w14:textId="576225D8" w:rsidR="00374D82" w:rsidRDefault="00374D82" w:rsidP="00EA5CD1">
      <w:pPr>
        <w:pStyle w:val="Caption"/>
        <w:spacing w:line="276" w:lineRule="auto"/>
      </w:pPr>
      <w:bookmarkStart w:id="596" w:name="_Ref458004619"/>
      <w:bookmarkStart w:id="597" w:name="_Toc474686707"/>
      <w:r>
        <w:t xml:space="preserve">Figure </w:t>
      </w:r>
      <w:fldSimple w:instr=" STYLEREF 1 \s ">
        <w:r w:rsidR="005D3AE0">
          <w:rPr>
            <w:noProof/>
          </w:rPr>
          <w:t>8</w:t>
        </w:r>
      </w:fldSimple>
      <w:r w:rsidR="00F02E7D">
        <w:noBreakHyphen/>
      </w:r>
      <w:fldSimple w:instr=" SEQ Figure \* ARABIC \s 1 ">
        <w:r w:rsidR="005D3AE0">
          <w:rPr>
            <w:noProof/>
          </w:rPr>
          <w:t>2</w:t>
        </w:r>
      </w:fldSimple>
      <w:bookmarkEnd w:id="596"/>
      <w:r w:rsidRPr="001E7F77">
        <w:t>.</w:t>
      </w:r>
      <w:r w:rsidRPr="00284754">
        <w:t xml:space="preserve"> </w:t>
      </w:r>
      <w:r>
        <w:t xml:space="preserve"> </w:t>
      </w:r>
      <w:r w:rsidRPr="006738EB">
        <w:t xml:space="preserve">Pressure drop in 250 μm glass ballotini at increasing </w:t>
      </w:r>
      <w:r>
        <w:t>gas velocities across the bed (</w:t>
      </w:r>
      <m:oMath>
        <m:r>
          <w:rPr>
            <w:rFonts w:ascii="Cambria Math" w:hAnsi="Cambria Math"/>
          </w:rPr>
          <m:t>∆p</m:t>
        </m:r>
      </m:oMath>
      <w:r>
        <w:rPr>
          <w:rFonts w:eastAsiaTheme="minorEastAsia"/>
        </w:rPr>
        <w:t>)</w:t>
      </w:r>
      <w:r w:rsidRPr="006738EB">
        <w:t xml:space="preserve">, showing the fluidisation regime at increasing </w:t>
      </w:r>
      <w:r>
        <w:t xml:space="preserve">initial static </w:t>
      </w:r>
      <w:r w:rsidRPr="006738EB">
        <w:t>bed heights</w:t>
      </w:r>
      <w:r>
        <w:t xml:space="preserve"> in the</w:t>
      </w:r>
      <w:r w:rsidRPr="006738EB">
        <w:t xml:space="preserve"> double inlet </w:t>
      </w:r>
      <w:r>
        <w:t xml:space="preserve">3D </w:t>
      </w:r>
      <w:r w:rsidRPr="006738EB">
        <w:t>bed</w:t>
      </w:r>
      <w:r>
        <w:t xml:space="preserve"> under</w:t>
      </w:r>
      <w:r w:rsidRPr="006738EB">
        <w:t xml:space="preserve"> continuous flow.</w:t>
      </w:r>
      <w:bookmarkEnd w:id="597"/>
    </w:p>
    <w:p w14:paraId="11C0EA86" w14:textId="77777777" w:rsidR="00374D82" w:rsidRDefault="00374D82" w:rsidP="00EA5CD1">
      <w:pPr>
        <w:spacing w:line="276" w:lineRule="auto"/>
      </w:pPr>
    </w:p>
    <w:p w14:paraId="30F1CA75" w14:textId="1DBF2134" w:rsidR="00374D82" w:rsidRDefault="00374D82" w:rsidP="00EA5CD1">
      <w:pPr>
        <w:spacing w:line="276" w:lineRule="auto"/>
      </w:pPr>
      <w:r>
        <w:t xml:space="preserve">The 250 μm double inlet fluidised bed was videoed at each experimental parameter, and the videos further analysed using LabView software to identify the highest point of the bed in each individual image.  An example of the raw data and image processing steps is given in </w:t>
      </w:r>
      <w:r>
        <w:fldChar w:fldCharType="begin"/>
      </w:r>
      <w:r>
        <w:instrText xml:space="preserve"> REF _Ref461612757 \h </w:instrText>
      </w:r>
      <w:r w:rsidR="00EA5CD1">
        <w:instrText xml:space="preserve"> \* MERGEFORMAT </w:instrText>
      </w:r>
      <w:r>
        <w:fldChar w:fldCharType="separate"/>
      </w:r>
      <w:r w:rsidR="005D3AE0">
        <w:t xml:space="preserve">Table </w:t>
      </w:r>
      <w:r w:rsidR="005D3AE0">
        <w:rPr>
          <w:noProof/>
        </w:rPr>
        <w:t>8</w:t>
      </w:r>
      <w:r w:rsidR="005D3AE0">
        <w:rPr>
          <w:noProof/>
        </w:rPr>
        <w:noBreakHyphen/>
        <w:t>3</w:t>
      </w:r>
      <w:r>
        <w:fldChar w:fldCharType="end"/>
      </w:r>
      <w:r>
        <w:t xml:space="preserve">.  Ten images were captured for each velocity at each initial static bed height and each flow regime.  Each of these analysed image sets plotted the movement of the top of the bed as a function of time.  For example, </w:t>
      </w:r>
      <w:r>
        <w:fldChar w:fldCharType="begin"/>
      </w:r>
      <w:r>
        <w:instrText xml:space="preserve"> REF _Ref461614637 \h </w:instrText>
      </w:r>
      <w:r w:rsidR="00EA5CD1">
        <w:instrText xml:space="preserve"> \* MERGEFORMAT </w:instrText>
      </w:r>
      <w:r>
        <w:fldChar w:fldCharType="separate"/>
      </w:r>
      <w:r w:rsidR="005D3AE0">
        <w:t xml:space="preserve">Figure </w:t>
      </w:r>
      <w:r w:rsidR="005D3AE0">
        <w:rPr>
          <w:noProof/>
        </w:rPr>
        <w:t>8</w:t>
      </w:r>
      <w:r w:rsidR="005D3AE0">
        <w:rPr>
          <w:noProof/>
        </w:rPr>
        <w:noBreakHyphen/>
        <w:t>3</w:t>
      </w:r>
      <w:r>
        <w:fldChar w:fldCharType="end"/>
      </w:r>
      <w:r>
        <w:t xml:space="preserve"> shows the ten measurements of bed maximum height for a 10 cm bed at 0.21 m/s gas velocity.  </w:t>
      </w:r>
      <w:r>
        <w:fldChar w:fldCharType="begin"/>
      </w:r>
      <w:r>
        <w:instrText xml:space="preserve"> REF _Ref462209875 \h </w:instrText>
      </w:r>
      <w:r w:rsidR="00EA5CD1">
        <w:instrText xml:space="preserve"> \* MERGEFORMAT </w:instrText>
      </w:r>
      <w:r>
        <w:fldChar w:fldCharType="separate"/>
      </w:r>
      <w:r w:rsidR="005D3AE0" w:rsidRPr="001E7F77">
        <w:t xml:space="preserve">Figure </w:t>
      </w:r>
      <w:r w:rsidR="005D3AE0">
        <w:rPr>
          <w:noProof/>
        </w:rPr>
        <w:t>8</w:t>
      </w:r>
      <w:r w:rsidR="005D3AE0">
        <w:rPr>
          <w:noProof/>
        </w:rPr>
        <w:noBreakHyphen/>
        <w:t>4</w:t>
      </w:r>
      <w:r>
        <w:fldChar w:fldCharType="end"/>
      </w:r>
      <w:r>
        <w:t xml:space="preserve"> shows the average of the ten measurements for each static initial bed height at </w:t>
      </w:r>
      <w:r>
        <w:lastRenderedPageBreak/>
        <w:t xml:space="preserve">increasing gas velocities.  When these measurements were averaged, they demonstrate the top level of the main bulk of the bed as erupting bubbles and sprayed particles above the surface were removed by the software.  The four initial static bed heights were comparable as the change in bed height from the static bed height is shown.  </w:t>
      </w:r>
    </w:p>
    <w:p w14:paraId="1C272D79" w14:textId="77777777" w:rsidR="004951D1" w:rsidRDefault="004951D1" w:rsidP="00EA5CD1">
      <w:pPr>
        <w:spacing w:line="276" w:lineRule="auto"/>
      </w:pPr>
    </w:p>
    <w:p w14:paraId="46F0B1B0" w14:textId="36C33FC5" w:rsidR="00374D82" w:rsidRPr="00EA1123" w:rsidRDefault="00374D82" w:rsidP="00EA5CD1">
      <w:pPr>
        <w:pStyle w:val="Caption"/>
        <w:spacing w:line="276" w:lineRule="auto"/>
      </w:pPr>
      <w:bookmarkStart w:id="598" w:name="_Ref461612757"/>
      <w:bookmarkStart w:id="599" w:name="_Toc474686789"/>
      <w:r>
        <w:t xml:space="preserve">Table </w:t>
      </w:r>
      <w:fldSimple w:instr=" STYLEREF 1 \s ">
        <w:r w:rsidR="005D3AE0">
          <w:rPr>
            <w:noProof/>
          </w:rPr>
          <w:t>8</w:t>
        </w:r>
      </w:fldSimple>
      <w:r>
        <w:noBreakHyphen/>
      </w:r>
      <w:fldSimple w:instr=" SEQ Table \* ARABIC \s 1 ">
        <w:r w:rsidR="005D3AE0">
          <w:rPr>
            <w:noProof/>
          </w:rPr>
          <w:t>3</w:t>
        </w:r>
      </w:fldSimple>
      <w:bookmarkEnd w:id="598"/>
      <w:r>
        <w:t>.  Bed expansion data example and analysis steps.</w:t>
      </w:r>
      <w:bookmarkEnd w:id="599"/>
    </w:p>
    <w:tbl>
      <w:tblPr>
        <w:tblStyle w:val="LightShading"/>
        <w:tblW w:w="5000" w:type="pct"/>
        <w:tblLook w:val="04A0" w:firstRow="1" w:lastRow="0" w:firstColumn="1" w:lastColumn="0" w:noHBand="0" w:noVBand="1"/>
      </w:tblPr>
      <w:tblGrid>
        <w:gridCol w:w="3734"/>
        <w:gridCol w:w="3277"/>
        <w:gridCol w:w="743"/>
        <w:gridCol w:w="743"/>
        <w:gridCol w:w="745"/>
      </w:tblGrid>
      <w:tr w:rsidR="00374D82" w14:paraId="6E7287A9" w14:textId="77777777" w:rsidTr="00FB46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0" w:type="pct"/>
            <w:tcBorders>
              <w:top w:val="single" w:sz="18" w:space="0" w:color="auto"/>
            </w:tcBorders>
            <w:shd w:val="clear" w:color="auto" w:fill="FFFFFF" w:themeFill="background1"/>
          </w:tcPr>
          <w:p w14:paraId="1ADD75D8" w14:textId="77777777" w:rsidR="00374D82" w:rsidRDefault="00374D82" w:rsidP="00EA5CD1">
            <w:pPr>
              <w:spacing w:line="276" w:lineRule="auto"/>
            </w:pPr>
          </w:p>
        </w:tc>
        <w:tc>
          <w:tcPr>
            <w:tcW w:w="1773" w:type="pct"/>
            <w:tcBorders>
              <w:top w:val="single" w:sz="18" w:space="0" w:color="auto"/>
            </w:tcBorders>
            <w:shd w:val="clear" w:color="auto" w:fill="auto"/>
          </w:tcPr>
          <w:p w14:paraId="3CFEAF31" w14:textId="77777777" w:rsidR="00374D82" w:rsidRDefault="00374D82" w:rsidP="00EA5CD1">
            <w:pPr>
              <w:spacing w:line="276" w:lineRule="auto"/>
              <w:jc w:val="center"/>
              <w:cnfStyle w:val="100000000000" w:firstRow="1" w:lastRow="0" w:firstColumn="0" w:lastColumn="0" w:oddVBand="0" w:evenVBand="0" w:oddHBand="0" w:evenHBand="0" w:firstRowFirstColumn="0" w:firstRowLastColumn="0" w:lastRowFirstColumn="0" w:lastRowLastColumn="0"/>
            </w:pPr>
          </w:p>
        </w:tc>
        <w:tc>
          <w:tcPr>
            <w:tcW w:w="1207" w:type="pct"/>
            <w:gridSpan w:val="3"/>
            <w:tcBorders>
              <w:top w:val="single" w:sz="18" w:space="0" w:color="auto"/>
            </w:tcBorders>
            <w:shd w:val="clear" w:color="auto" w:fill="auto"/>
          </w:tcPr>
          <w:p w14:paraId="1193CED5" w14:textId="77777777" w:rsidR="00374D82" w:rsidRDefault="00374D82" w:rsidP="00EA5CD1">
            <w:pPr>
              <w:spacing w:line="276" w:lineRule="auto"/>
              <w:jc w:val="center"/>
              <w:cnfStyle w:val="100000000000" w:firstRow="1" w:lastRow="0" w:firstColumn="0" w:lastColumn="0" w:oddVBand="0" w:evenVBand="0" w:oddHBand="0" w:evenHBand="0" w:firstRowFirstColumn="0" w:firstRowLastColumn="0" w:lastRowFirstColumn="0" w:lastRowLastColumn="0"/>
            </w:pPr>
            <w:r>
              <w:t>U (m/s)</w:t>
            </w:r>
          </w:p>
        </w:tc>
      </w:tr>
      <w:tr w:rsidR="00374D82" w14:paraId="61B29FC5"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0" w:type="pct"/>
            <w:shd w:val="clear" w:color="auto" w:fill="auto"/>
          </w:tcPr>
          <w:p w14:paraId="3ACB46C5" w14:textId="77777777" w:rsidR="00374D82" w:rsidRDefault="00374D82" w:rsidP="00EA5CD1">
            <w:pPr>
              <w:spacing w:line="276" w:lineRule="auto"/>
              <w:jc w:val="right"/>
            </w:pPr>
            <w:r>
              <w:t>Reading no.</w:t>
            </w:r>
          </w:p>
        </w:tc>
        <w:tc>
          <w:tcPr>
            <w:tcW w:w="1773" w:type="pct"/>
            <w:shd w:val="clear" w:color="auto" w:fill="auto"/>
          </w:tcPr>
          <w:p w14:paraId="2366CE75"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402" w:type="pct"/>
            <w:shd w:val="clear" w:color="auto" w:fill="auto"/>
            <w:vAlign w:val="bottom"/>
          </w:tcPr>
          <w:p w14:paraId="3A0B1EA5"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b/>
                <w:bCs/>
                <w:color w:val="000000"/>
              </w:rPr>
              <w:t>0.127</w:t>
            </w:r>
          </w:p>
        </w:tc>
        <w:tc>
          <w:tcPr>
            <w:tcW w:w="402" w:type="pct"/>
            <w:shd w:val="clear" w:color="auto" w:fill="auto"/>
            <w:vAlign w:val="bottom"/>
          </w:tcPr>
          <w:p w14:paraId="57A36600"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b/>
                <w:bCs/>
                <w:color w:val="000000"/>
              </w:rPr>
              <w:t>0.138</w:t>
            </w:r>
          </w:p>
        </w:tc>
        <w:tc>
          <w:tcPr>
            <w:tcW w:w="402" w:type="pct"/>
            <w:shd w:val="clear" w:color="auto" w:fill="auto"/>
            <w:vAlign w:val="bottom"/>
          </w:tcPr>
          <w:p w14:paraId="328CE179"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b/>
                <w:bCs/>
                <w:color w:val="000000"/>
              </w:rPr>
              <w:t>0.149</w:t>
            </w:r>
          </w:p>
        </w:tc>
      </w:tr>
      <w:tr w:rsidR="00374D82" w14:paraId="69590072" w14:textId="77777777" w:rsidTr="00FB46C5">
        <w:tc>
          <w:tcPr>
            <w:cnfStyle w:val="001000000000" w:firstRow="0" w:lastRow="0" w:firstColumn="1" w:lastColumn="0" w:oddVBand="0" w:evenVBand="0" w:oddHBand="0" w:evenHBand="0" w:firstRowFirstColumn="0" w:firstRowLastColumn="0" w:lastRowFirstColumn="0" w:lastRowLastColumn="0"/>
            <w:tcW w:w="2020" w:type="pct"/>
            <w:shd w:val="clear" w:color="auto" w:fill="auto"/>
          </w:tcPr>
          <w:p w14:paraId="1CA826FB" w14:textId="77777777" w:rsidR="00374D82" w:rsidRDefault="00374D82" w:rsidP="00EA5CD1">
            <w:pPr>
              <w:spacing w:line="276" w:lineRule="auto"/>
              <w:jc w:val="right"/>
            </w:pPr>
            <w:r>
              <w:t>1</w:t>
            </w:r>
          </w:p>
        </w:tc>
        <w:tc>
          <w:tcPr>
            <w:tcW w:w="1773" w:type="pct"/>
            <w:shd w:val="clear" w:color="auto" w:fill="auto"/>
          </w:tcPr>
          <w:p w14:paraId="79EC1990"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402" w:type="pct"/>
            <w:shd w:val="clear" w:color="auto" w:fill="auto"/>
            <w:vAlign w:val="bottom"/>
          </w:tcPr>
          <w:p w14:paraId="719D93DC"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726</w:t>
            </w:r>
          </w:p>
        </w:tc>
        <w:tc>
          <w:tcPr>
            <w:tcW w:w="402" w:type="pct"/>
            <w:shd w:val="clear" w:color="auto" w:fill="auto"/>
            <w:vAlign w:val="bottom"/>
          </w:tcPr>
          <w:p w14:paraId="453E4400"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564</w:t>
            </w:r>
          </w:p>
        </w:tc>
        <w:tc>
          <w:tcPr>
            <w:tcW w:w="402" w:type="pct"/>
            <w:shd w:val="clear" w:color="auto" w:fill="auto"/>
            <w:vAlign w:val="bottom"/>
          </w:tcPr>
          <w:p w14:paraId="00C38F31"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72</w:t>
            </w:r>
          </w:p>
        </w:tc>
      </w:tr>
      <w:tr w:rsidR="00374D82" w14:paraId="5A7B091D"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0" w:type="pct"/>
            <w:shd w:val="clear" w:color="auto" w:fill="auto"/>
          </w:tcPr>
          <w:p w14:paraId="167317B8" w14:textId="77777777" w:rsidR="00374D82" w:rsidRDefault="00374D82" w:rsidP="00EA5CD1">
            <w:pPr>
              <w:spacing w:line="276" w:lineRule="auto"/>
              <w:jc w:val="right"/>
            </w:pPr>
            <w:r>
              <w:t>2</w:t>
            </w:r>
          </w:p>
        </w:tc>
        <w:tc>
          <w:tcPr>
            <w:tcW w:w="1773" w:type="pct"/>
            <w:shd w:val="clear" w:color="auto" w:fill="auto"/>
          </w:tcPr>
          <w:p w14:paraId="5861A7E9"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402" w:type="pct"/>
            <w:shd w:val="clear" w:color="auto" w:fill="auto"/>
            <w:vAlign w:val="bottom"/>
          </w:tcPr>
          <w:p w14:paraId="35738D15"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29</w:t>
            </w:r>
          </w:p>
        </w:tc>
        <w:tc>
          <w:tcPr>
            <w:tcW w:w="402" w:type="pct"/>
            <w:shd w:val="clear" w:color="auto" w:fill="auto"/>
            <w:vAlign w:val="bottom"/>
          </w:tcPr>
          <w:p w14:paraId="2CF826A3"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88</w:t>
            </w:r>
          </w:p>
        </w:tc>
        <w:tc>
          <w:tcPr>
            <w:tcW w:w="402" w:type="pct"/>
            <w:shd w:val="clear" w:color="auto" w:fill="auto"/>
            <w:vAlign w:val="bottom"/>
          </w:tcPr>
          <w:p w14:paraId="46EF040C"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609</w:t>
            </w:r>
          </w:p>
        </w:tc>
      </w:tr>
      <w:tr w:rsidR="00374D82" w14:paraId="2925E403" w14:textId="77777777" w:rsidTr="00FB46C5">
        <w:tc>
          <w:tcPr>
            <w:cnfStyle w:val="001000000000" w:firstRow="0" w:lastRow="0" w:firstColumn="1" w:lastColumn="0" w:oddVBand="0" w:evenVBand="0" w:oddHBand="0" w:evenHBand="0" w:firstRowFirstColumn="0" w:firstRowLastColumn="0" w:lastRowFirstColumn="0" w:lastRowLastColumn="0"/>
            <w:tcW w:w="2020" w:type="pct"/>
            <w:shd w:val="clear" w:color="auto" w:fill="auto"/>
          </w:tcPr>
          <w:p w14:paraId="3D1985B0" w14:textId="77777777" w:rsidR="00374D82" w:rsidRDefault="00374D82" w:rsidP="00EA5CD1">
            <w:pPr>
              <w:spacing w:line="276" w:lineRule="auto"/>
              <w:jc w:val="right"/>
            </w:pPr>
            <w:r>
              <w:t>3</w:t>
            </w:r>
          </w:p>
        </w:tc>
        <w:tc>
          <w:tcPr>
            <w:tcW w:w="1773" w:type="pct"/>
            <w:shd w:val="clear" w:color="auto" w:fill="auto"/>
          </w:tcPr>
          <w:p w14:paraId="172A76D9"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402" w:type="pct"/>
            <w:shd w:val="clear" w:color="auto" w:fill="auto"/>
            <w:vAlign w:val="bottom"/>
          </w:tcPr>
          <w:p w14:paraId="531E285D"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09</w:t>
            </w:r>
          </w:p>
        </w:tc>
        <w:tc>
          <w:tcPr>
            <w:tcW w:w="402" w:type="pct"/>
            <w:shd w:val="clear" w:color="auto" w:fill="auto"/>
            <w:vAlign w:val="bottom"/>
          </w:tcPr>
          <w:p w14:paraId="46FF6734"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92</w:t>
            </w:r>
          </w:p>
        </w:tc>
        <w:tc>
          <w:tcPr>
            <w:tcW w:w="402" w:type="pct"/>
            <w:shd w:val="clear" w:color="auto" w:fill="auto"/>
            <w:vAlign w:val="bottom"/>
          </w:tcPr>
          <w:p w14:paraId="4F27138D"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849</w:t>
            </w:r>
          </w:p>
        </w:tc>
      </w:tr>
      <w:tr w:rsidR="00374D82" w14:paraId="2A9E9FD3"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0" w:type="pct"/>
            <w:shd w:val="clear" w:color="auto" w:fill="auto"/>
          </w:tcPr>
          <w:p w14:paraId="2DA90E20" w14:textId="77777777" w:rsidR="00374D82" w:rsidRDefault="00374D82" w:rsidP="00EA5CD1">
            <w:pPr>
              <w:spacing w:line="276" w:lineRule="auto"/>
              <w:jc w:val="right"/>
            </w:pPr>
            <w:r>
              <w:t>4</w:t>
            </w:r>
          </w:p>
        </w:tc>
        <w:tc>
          <w:tcPr>
            <w:tcW w:w="1773" w:type="pct"/>
            <w:shd w:val="clear" w:color="auto" w:fill="auto"/>
          </w:tcPr>
          <w:p w14:paraId="498F9C98"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402" w:type="pct"/>
            <w:shd w:val="clear" w:color="auto" w:fill="auto"/>
            <w:vAlign w:val="bottom"/>
          </w:tcPr>
          <w:p w14:paraId="25774B30"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68</w:t>
            </w:r>
          </w:p>
        </w:tc>
        <w:tc>
          <w:tcPr>
            <w:tcW w:w="402" w:type="pct"/>
            <w:shd w:val="clear" w:color="auto" w:fill="auto"/>
            <w:vAlign w:val="bottom"/>
          </w:tcPr>
          <w:p w14:paraId="6C8C2D5A"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950</w:t>
            </w:r>
          </w:p>
        </w:tc>
        <w:tc>
          <w:tcPr>
            <w:tcW w:w="402" w:type="pct"/>
            <w:shd w:val="clear" w:color="auto" w:fill="auto"/>
            <w:vAlign w:val="bottom"/>
          </w:tcPr>
          <w:p w14:paraId="58B4C962"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844</w:t>
            </w:r>
          </w:p>
        </w:tc>
      </w:tr>
      <w:tr w:rsidR="00374D82" w14:paraId="408DE51D" w14:textId="77777777" w:rsidTr="00FB46C5">
        <w:tc>
          <w:tcPr>
            <w:cnfStyle w:val="001000000000" w:firstRow="0" w:lastRow="0" w:firstColumn="1" w:lastColumn="0" w:oddVBand="0" w:evenVBand="0" w:oddHBand="0" w:evenHBand="0" w:firstRowFirstColumn="0" w:firstRowLastColumn="0" w:lastRowFirstColumn="0" w:lastRowLastColumn="0"/>
            <w:tcW w:w="2020" w:type="pct"/>
            <w:shd w:val="clear" w:color="auto" w:fill="auto"/>
          </w:tcPr>
          <w:p w14:paraId="226638B9" w14:textId="77777777" w:rsidR="00374D82" w:rsidRDefault="00374D82" w:rsidP="00EA5CD1">
            <w:pPr>
              <w:spacing w:line="276" w:lineRule="auto"/>
              <w:jc w:val="right"/>
            </w:pPr>
            <w:r>
              <w:t>5</w:t>
            </w:r>
          </w:p>
        </w:tc>
        <w:tc>
          <w:tcPr>
            <w:tcW w:w="1773" w:type="pct"/>
            <w:shd w:val="clear" w:color="auto" w:fill="auto"/>
          </w:tcPr>
          <w:p w14:paraId="469AC73B"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402" w:type="pct"/>
            <w:shd w:val="clear" w:color="auto" w:fill="auto"/>
            <w:vAlign w:val="bottom"/>
          </w:tcPr>
          <w:p w14:paraId="3AD9FADA"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55</w:t>
            </w:r>
          </w:p>
        </w:tc>
        <w:tc>
          <w:tcPr>
            <w:tcW w:w="402" w:type="pct"/>
            <w:shd w:val="clear" w:color="auto" w:fill="auto"/>
            <w:vAlign w:val="bottom"/>
          </w:tcPr>
          <w:p w14:paraId="57793D8F"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02</w:t>
            </w:r>
          </w:p>
        </w:tc>
        <w:tc>
          <w:tcPr>
            <w:tcW w:w="402" w:type="pct"/>
            <w:shd w:val="clear" w:color="auto" w:fill="auto"/>
            <w:vAlign w:val="bottom"/>
          </w:tcPr>
          <w:p w14:paraId="613B71E9"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95</w:t>
            </w:r>
          </w:p>
        </w:tc>
      </w:tr>
      <w:tr w:rsidR="00374D82" w14:paraId="5089E5D2"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0" w:type="pct"/>
            <w:shd w:val="clear" w:color="auto" w:fill="auto"/>
          </w:tcPr>
          <w:p w14:paraId="1E9B71D6" w14:textId="77777777" w:rsidR="00374D82" w:rsidRDefault="00374D82" w:rsidP="00EA5CD1">
            <w:pPr>
              <w:spacing w:line="276" w:lineRule="auto"/>
              <w:jc w:val="right"/>
            </w:pPr>
            <w:r>
              <w:t>6</w:t>
            </w:r>
          </w:p>
        </w:tc>
        <w:tc>
          <w:tcPr>
            <w:tcW w:w="1773" w:type="pct"/>
            <w:shd w:val="clear" w:color="auto" w:fill="auto"/>
          </w:tcPr>
          <w:p w14:paraId="4C6AF296"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402" w:type="pct"/>
            <w:shd w:val="clear" w:color="auto" w:fill="auto"/>
            <w:vAlign w:val="bottom"/>
          </w:tcPr>
          <w:p w14:paraId="3DE94826"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74</w:t>
            </w:r>
          </w:p>
        </w:tc>
        <w:tc>
          <w:tcPr>
            <w:tcW w:w="402" w:type="pct"/>
            <w:shd w:val="clear" w:color="auto" w:fill="auto"/>
            <w:vAlign w:val="bottom"/>
          </w:tcPr>
          <w:p w14:paraId="3981A39C"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687</w:t>
            </w:r>
          </w:p>
        </w:tc>
        <w:tc>
          <w:tcPr>
            <w:tcW w:w="402" w:type="pct"/>
            <w:shd w:val="clear" w:color="auto" w:fill="auto"/>
            <w:vAlign w:val="bottom"/>
          </w:tcPr>
          <w:p w14:paraId="3D6E6E4A"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22</w:t>
            </w:r>
          </w:p>
        </w:tc>
      </w:tr>
      <w:tr w:rsidR="00374D82" w14:paraId="19E4DE76" w14:textId="77777777" w:rsidTr="00FB46C5">
        <w:tc>
          <w:tcPr>
            <w:cnfStyle w:val="001000000000" w:firstRow="0" w:lastRow="0" w:firstColumn="1" w:lastColumn="0" w:oddVBand="0" w:evenVBand="0" w:oddHBand="0" w:evenHBand="0" w:firstRowFirstColumn="0" w:firstRowLastColumn="0" w:lastRowFirstColumn="0" w:lastRowLastColumn="0"/>
            <w:tcW w:w="2020" w:type="pct"/>
            <w:shd w:val="clear" w:color="auto" w:fill="auto"/>
          </w:tcPr>
          <w:p w14:paraId="55429A6E" w14:textId="77777777" w:rsidR="00374D82" w:rsidRDefault="00374D82" w:rsidP="00EA5CD1">
            <w:pPr>
              <w:spacing w:line="276" w:lineRule="auto"/>
              <w:jc w:val="right"/>
            </w:pPr>
            <w:r>
              <w:t>7</w:t>
            </w:r>
          </w:p>
        </w:tc>
        <w:tc>
          <w:tcPr>
            <w:tcW w:w="1773" w:type="pct"/>
            <w:shd w:val="clear" w:color="auto" w:fill="auto"/>
          </w:tcPr>
          <w:p w14:paraId="772B5270"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402" w:type="pct"/>
            <w:shd w:val="clear" w:color="auto" w:fill="auto"/>
            <w:vAlign w:val="bottom"/>
          </w:tcPr>
          <w:p w14:paraId="540682C8"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562</w:t>
            </w:r>
          </w:p>
        </w:tc>
        <w:tc>
          <w:tcPr>
            <w:tcW w:w="402" w:type="pct"/>
            <w:shd w:val="clear" w:color="auto" w:fill="auto"/>
            <w:vAlign w:val="bottom"/>
          </w:tcPr>
          <w:p w14:paraId="18D4024F"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824</w:t>
            </w:r>
          </w:p>
        </w:tc>
        <w:tc>
          <w:tcPr>
            <w:tcW w:w="402" w:type="pct"/>
            <w:shd w:val="clear" w:color="auto" w:fill="auto"/>
            <w:vAlign w:val="bottom"/>
          </w:tcPr>
          <w:p w14:paraId="18694766"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515</w:t>
            </w:r>
          </w:p>
        </w:tc>
      </w:tr>
      <w:tr w:rsidR="00374D82" w14:paraId="410B03FE"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0" w:type="pct"/>
            <w:shd w:val="clear" w:color="auto" w:fill="auto"/>
          </w:tcPr>
          <w:p w14:paraId="7C371680" w14:textId="77777777" w:rsidR="00374D82" w:rsidRDefault="00374D82" w:rsidP="00EA5CD1">
            <w:pPr>
              <w:spacing w:line="276" w:lineRule="auto"/>
              <w:jc w:val="right"/>
            </w:pPr>
            <w:r>
              <w:t>8</w:t>
            </w:r>
          </w:p>
        </w:tc>
        <w:tc>
          <w:tcPr>
            <w:tcW w:w="1773" w:type="pct"/>
            <w:shd w:val="clear" w:color="auto" w:fill="auto"/>
          </w:tcPr>
          <w:p w14:paraId="68673132"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402" w:type="pct"/>
            <w:shd w:val="clear" w:color="auto" w:fill="auto"/>
            <w:vAlign w:val="bottom"/>
          </w:tcPr>
          <w:p w14:paraId="59D73F60"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41</w:t>
            </w:r>
          </w:p>
        </w:tc>
        <w:tc>
          <w:tcPr>
            <w:tcW w:w="402" w:type="pct"/>
            <w:shd w:val="clear" w:color="auto" w:fill="auto"/>
            <w:vAlign w:val="bottom"/>
          </w:tcPr>
          <w:p w14:paraId="31A73B83"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645</w:t>
            </w:r>
          </w:p>
        </w:tc>
        <w:tc>
          <w:tcPr>
            <w:tcW w:w="402" w:type="pct"/>
            <w:shd w:val="clear" w:color="auto" w:fill="auto"/>
            <w:vAlign w:val="bottom"/>
          </w:tcPr>
          <w:p w14:paraId="77A2F12B"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604</w:t>
            </w:r>
          </w:p>
        </w:tc>
      </w:tr>
      <w:tr w:rsidR="00374D82" w14:paraId="176EA655" w14:textId="77777777" w:rsidTr="00FB46C5">
        <w:tc>
          <w:tcPr>
            <w:cnfStyle w:val="001000000000" w:firstRow="0" w:lastRow="0" w:firstColumn="1" w:lastColumn="0" w:oddVBand="0" w:evenVBand="0" w:oddHBand="0" w:evenHBand="0" w:firstRowFirstColumn="0" w:firstRowLastColumn="0" w:lastRowFirstColumn="0" w:lastRowLastColumn="0"/>
            <w:tcW w:w="2020" w:type="pct"/>
            <w:shd w:val="clear" w:color="auto" w:fill="auto"/>
          </w:tcPr>
          <w:p w14:paraId="5EA50D66" w14:textId="77777777" w:rsidR="00374D82" w:rsidRDefault="00374D82" w:rsidP="00EA5CD1">
            <w:pPr>
              <w:spacing w:line="276" w:lineRule="auto"/>
              <w:jc w:val="right"/>
            </w:pPr>
            <w:r>
              <w:t>9</w:t>
            </w:r>
          </w:p>
        </w:tc>
        <w:tc>
          <w:tcPr>
            <w:tcW w:w="1773" w:type="pct"/>
            <w:shd w:val="clear" w:color="auto" w:fill="auto"/>
          </w:tcPr>
          <w:p w14:paraId="7CFFF1FF"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402" w:type="pct"/>
            <w:shd w:val="clear" w:color="auto" w:fill="auto"/>
            <w:vAlign w:val="bottom"/>
          </w:tcPr>
          <w:p w14:paraId="01F3ABB7"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542</w:t>
            </w:r>
          </w:p>
        </w:tc>
        <w:tc>
          <w:tcPr>
            <w:tcW w:w="402" w:type="pct"/>
            <w:shd w:val="clear" w:color="auto" w:fill="auto"/>
            <w:vAlign w:val="bottom"/>
          </w:tcPr>
          <w:p w14:paraId="7C0F4A7E"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98</w:t>
            </w:r>
          </w:p>
        </w:tc>
        <w:tc>
          <w:tcPr>
            <w:tcW w:w="402" w:type="pct"/>
            <w:shd w:val="clear" w:color="auto" w:fill="auto"/>
            <w:vAlign w:val="bottom"/>
          </w:tcPr>
          <w:p w14:paraId="71A9BAC2"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2</w:t>
            </w:r>
          </w:p>
        </w:tc>
      </w:tr>
      <w:tr w:rsidR="00374D82" w14:paraId="6E03438A"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0" w:type="pct"/>
            <w:shd w:val="clear" w:color="auto" w:fill="auto"/>
          </w:tcPr>
          <w:p w14:paraId="0AEFB61E" w14:textId="77777777" w:rsidR="00374D82" w:rsidRDefault="00374D82" w:rsidP="00EA5CD1">
            <w:pPr>
              <w:spacing w:line="276" w:lineRule="auto"/>
              <w:jc w:val="right"/>
            </w:pPr>
            <w:r>
              <w:t>10</w:t>
            </w:r>
          </w:p>
        </w:tc>
        <w:tc>
          <w:tcPr>
            <w:tcW w:w="1773" w:type="pct"/>
            <w:shd w:val="clear" w:color="auto" w:fill="auto"/>
          </w:tcPr>
          <w:p w14:paraId="292A48F5"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402" w:type="pct"/>
            <w:shd w:val="clear" w:color="auto" w:fill="auto"/>
            <w:vAlign w:val="bottom"/>
          </w:tcPr>
          <w:p w14:paraId="563DB159"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709</w:t>
            </w:r>
          </w:p>
        </w:tc>
        <w:tc>
          <w:tcPr>
            <w:tcW w:w="402" w:type="pct"/>
            <w:shd w:val="clear" w:color="auto" w:fill="auto"/>
            <w:vAlign w:val="bottom"/>
          </w:tcPr>
          <w:p w14:paraId="17C99513"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62</w:t>
            </w:r>
          </w:p>
        </w:tc>
        <w:tc>
          <w:tcPr>
            <w:tcW w:w="402" w:type="pct"/>
            <w:shd w:val="clear" w:color="auto" w:fill="auto"/>
            <w:vAlign w:val="bottom"/>
          </w:tcPr>
          <w:p w14:paraId="2B68C967"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61</w:t>
            </w:r>
          </w:p>
        </w:tc>
      </w:tr>
      <w:tr w:rsidR="00374D82" w14:paraId="200ECDFA" w14:textId="77777777" w:rsidTr="00FB46C5">
        <w:tc>
          <w:tcPr>
            <w:cnfStyle w:val="001000000000" w:firstRow="0" w:lastRow="0" w:firstColumn="1" w:lastColumn="0" w:oddVBand="0" w:evenVBand="0" w:oddHBand="0" w:evenHBand="0" w:firstRowFirstColumn="0" w:firstRowLastColumn="0" w:lastRowFirstColumn="0" w:lastRowLastColumn="0"/>
            <w:tcW w:w="2020" w:type="pct"/>
            <w:shd w:val="clear" w:color="auto" w:fill="auto"/>
          </w:tcPr>
          <w:p w14:paraId="0E42FE25" w14:textId="77777777" w:rsidR="00374D82" w:rsidRPr="000A3809" w:rsidRDefault="00374D82" w:rsidP="00EA5CD1">
            <w:pPr>
              <w:spacing w:line="276" w:lineRule="auto"/>
              <w:rPr>
                <w:rFonts w:ascii="Calibri" w:eastAsia="Times New Roman" w:hAnsi="Calibri" w:cs="Times New Roman"/>
                <w:b w:val="0"/>
                <w:bCs w:val="0"/>
                <w:color w:val="000000"/>
                <w:lang w:eastAsia="en-GB"/>
              </w:rPr>
            </w:pPr>
          </w:p>
        </w:tc>
        <w:tc>
          <w:tcPr>
            <w:tcW w:w="1773" w:type="pct"/>
            <w:shd w:val="clear" w:color="auto" w:fill="auto"/>
          </w:tcPr>
          <w:p w14:paraId="3B1C9268" w14:textId="77777777" w:rsidR="00374D82" w:rsidRPr="00E13C29" w:rsidRDefault="00374D82" w:rsidP="00EA5CD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lang w:eastAsia="en-GB"/>
              </w:rPr>
            </w:pPr>
            <w:r w:rsidRPr="00E13C29">
              <w:rPr>
                <w:b/>
              </w:rPr>
              <w:t>Calculation</w:t>
            </w:r>
          </w:p>
        </w:tc>
        <w:tc>
          <w:tcPr>
            <w:tcW w:w="402" w:type="pct"/>
            <w:shd w:val="clear" w:color="auto" w:fill="auto"/>
            <w:vAlign w:val="bottom"/>
          </w:tcPr>
          <w:p w14:paraId="522965C3"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p>
        </w:tc>
        <w:tc>
          <w:tcPr>
            <w:tcW w:w="402" w:type="pct"/>
            <w:shd w:val="clear" w:color="auto" w:fill="auto"/>
            <w:vAlign w:val="bottom"/>
          </w:tcPr>
          <w:p w14:paraId="1931DCB5"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p>
        </w:tc>
        <w:tc>
          <w:tcPr>
            <w:tcW w:w="402" w:type="pct"/>
            <w:shd w:val="clear" w:color="auto" w:fill="auto"/>
            <w:vAlign w:val="bottom"/>
          </w:tcPr>
          <w:p w14:paraId="28ECD0B1"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p>
        </w:tc>
      </w:tr>
      <w:tr w:rsidR="00374D82" w14:paraId="17B62F6D"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0" w:type="pct"/>
            <w:shd w:val="clear" w:color="auto" w:fill="auto"/>
          </w:tcPr>
          <w:p w14:paraId="7300A1B8" w14:textId="77777777" w:rsidR="00374D82" w:rsidRDefault="00374D82" w:rsidP="00EA5CD1">
            <w:pPr>
              <w:spacing w:line="276" w:lineRule="auto"/>
            </w:pPr>
            <w:r w:rsidRPr="000A3809">
              <w:rPr>
                <w:rFonts w:ascii="Calibri" w:eastAsia="Times New Roman" w:hAnsi="Calibri" w:cs="Times New Roman"/>
                <w:color w:val="000000"/>
                <w:lang w:eastAsia="en-GB"/>
              </w:rPr>
              <w:t>Average</w:t>
            </w:r>
          </w:p>
        </w:tc>
        <w:tc>
          <w:tcPr>
            <w:tcW w:w="1773" w:type="pct"/>
            <w:shd w:val="clear" w:color="auto" w:fill="auto"/>
          </w:tcPr>
          <w:p w14:paraId="7A490EFE" w14:textId="77777777" w:rsidR="00374D82" w:rsidRDefault="00374D82" w:rsidP="00EA5CD1">
            <w:pPr>
              <w:spacing w:line="276" w:lineRule="auto"/>
              <w:cnfStyle w:val="000000100000" w:firstRow="0" w:lastRow="0" w:firstColumn="0" w:lastColumn="0" w:oddVBand="0" w:evenVBand="0" w:oddHBand="1" w:evenHBand="0" w:firstRowFirstColumn="0" w:firstRowLastColumn="0" w:lastRowFirstColumn="0" w:lastRowLastColumn="0"/>
            </w:pPr>
            <w:r w:rsidRPr="000A3809">
              <w:rPr>
                <w:rFonts w:ascii="Calibri" w:eastAsia="Times New Roman" w:hAnsi="Calibri" w:cs="Times New Roman"/>
                <w:color w:val="000000"/>
                <w:lang w:eastAsia="en-GB"/>
              </w:rPr>
              <w:t>mean (1-10)</w:t>
            </w:r>
          </w:p>
        </w:tc>
        <w:tc>
          <w:tcPr>
            <w:tcW w:w="402" w:type="pct"/>
            <w:shd w:val="clear" w:color="auto" w:fill="auto"/>
            <w:vAlign w:val="bottom"/>
          </w:tcPr>
          <w:p w14:paraId="5FD12FEA"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51.5</w:t>
            </w:r>
          </w:p>
        </w:tc>
        <w:tc>
          <w:tcPr>
            <w:tcW w:w="402" w:type="pct"/>
            <w:shd w:val="clear" w:color="auto" w:fill="auto"/>
            <w:vAlign w:val="bottom"/>
          </w:tcPr>
          <w:p w14:paraId="772817C5"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95</w:t>
            </w:r>
          </w:p>
        </w:tc>
        <w:tc>
          <w:tcPr>
            <w:tcW w:w="402" w:type="pct"/>
            <w:shd w:val="clear" w:color="auto" w:fill="auto"/>
            <w:vAlign w:val="bottom"/>
          </w:tcPr>
          <w:p w14:paraId="5824D2C2"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50</w:t>
            </w:r>
          </w:p>
        </w:tc>
      </w:tr>
      <w:tr w:rsidR="00374D82" w14:paraId="116017F3" w14:textId="77777777" w:rsidTr="00FB46C5">
        <w:tc>
          <w:tcPr>
            <w:cnfStyle w:val="001000000000" w:firstRow="0" w:lastRow="0" w:firstColumn="1" w:lastColumn="0" w:oddVBand="0" w:evenVBand="0" w:oddHBand="0" w:evenHBand="0" w:firstRowFirstColumn="0" w:firstRowLastColumn="0" w:lastRowFirstColumn="0" w:lastRowLastColumn="0"/>
            <w:tcW w:w="2020" w:type="pct"/>
            <w:shd w:val="clear" w:color="auto" w:fill="auto"/>
          </w:tcPr>
          <w:p w14:paraId="43461EFF" w14:textId="77777777" w:rsidR="00374D82" w:rsidRDefault="00374D82" w:rsidP="00EA5CD1">
            <w:pPr>
              <w:spacing w:line="276" w:lineRule="auto"/>
            </w:pPr>
            <w:r w:rsidRPr="000A3809">
              <w:rPr>
                <w:rFonts w:ascii="Calibri" w:eastAsia="Times New Roman" w:hAnsi="Calibri" w:cs="Times New Roman"/>
                <w:color w:val="000000"/>
                <w:lang w:eastAsia="en-GB"/>
              </w:rPr>
              <w:t xml:space="preserve">Camera height </w:t>
            </w:r>
            <w:r>
              <w:rPr>
                <w:rFonts w:ascii="Calibri" w:eastAsia="Times New Roman" w:hAnsi="Calibri" w:cs="Times New Roman"/>
                <w:color w:val="000000"/>
                <w:lang w:eastAsia="en-GB"/>
              </w:rPr>
              <w:t>(</w:t>
            </w:r>
            <w:r w:rsidRPr="000A3809">
              <w:rPr>
                <w:rFonts w:ascii="Calibri" w:eastAsia="Times New Roman" w:hAnsi="Calibri" w:cs="Times New Roman"/>
                <w:color w:val="000000"/>
                <w:lang w:eastAsia="en-GB"/>
              </w:rPr>
              <w:t>pixels</w:t>
            </w:r>
            <w:r>
              <w:rPr>
                <w:rFonts w:ascii="Calibri" w:eastAsia="Times New Roman" w:hAnsi="Calibri" w:cs="Times New Roman"/>
                <w:color w:val="000000"/>
                <w:lang w:eastAsia="en-GB"/>
              </w:rPr>
              <w:t>)</w:t>
            </w:r>
          </w:p>
        </w:tc>
        <w:tc>
          <w:tcPr>
            <w:tcW w:w="1773" w:type="pct"/>
            <w:shd w:val="clear" w:color="auto" w:fill="auto"/>
          </w:tcPr>
          <w:p w14:paraId="741FF187" w14:textId="77777777" w:rsidR="00374D82" w:rsidRDefault="00374D82" w:rsidP="00EA5CD1">
            <w:pPr>
              <w:spacing w:line="276" w:lineRule="auto"/>
              <w:cnfStyle w:val="000000000000" w:firstRow="0" w:lastRow="0" w:firstColumn="0" w:lastColumn="0" w:oddVBand="0" w:evenVBand="0" w:oddHBand="0" w:evenHBand="0" w:firstRowFirstColumn="0" w:firstRowLastColumn="0" w:lastRowFirstColumn="0" w:lastRowLastColumn="0"/>
            </w:pPr>
          </w:p>
        </w:tc>
        <w:tc>
          <w:tcPr>
            <w:tcW w:w="402" w:type="pct"/>
            <w:shd w:val="clear" w:color="auto" w:fill="auto"/>
            <w:vAlign w:val="bottom"/>
          </w:tcPr>
          <w:p w14:paraId="0881C088"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24.7</w:t>
            </w:r>
          </w:p>
        </w:tc>
        <w:tc>
          <w:tcPr>
            <w:tcW w:w="402" w:type="pct"/>
            <w:shd w:val="clear" w:color="auto" w:fill="auto"/>
            <w:vAlign w:val="bottom"/>
          </w:tcPr>
          <w:p w14:paraId="74C3D7E0"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24.7</w:t>
            </w:r>
          </w:p>
        </w:tc>
        <w:tc>
          <w:tcPr>
            <w:tcW w:w="402" w:type="pct"/>
            <w:shd w:val="clear" w:color="auto" w:fill="auto"/>
            <w:vAlign w:val="bottom"/>
          </w:tcPr>
          <w:p w14:paraId="183DAE9A"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24.7</w:t>
            </w:r>
          </w:p>
        </w:tc>
      </w:tr>
      <w:tr w:rsidR="00374D82" w14:paraId="47E83E78"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0" w:type="pct"/>
            <w:shd w:val="clear" w:color="auto" w:fill="auto"/>
          </w:tcPr>
          <w:p w14:paraId="2E837C20" w14:textId="77777777" w:rsidR="00374D82" w:rsidRDefault="00374D82" w:rsidP="00EA5CD1">
            <w:pPr>
              <w:spacing w:line="276" w:lineRule="auto"/>
            </w:pPr>
            <w:r w:rsidRPr="000A3809">
              <w:rPr>
                <w:rFonts w:ascii="Calibri" w:eastAsia="Times New Roman" w:hAnsi="Calibri" w:cs="Times New Roman"/>
                <w:color w:val="000000"/>
                <w:lang w:eastAsia="en-GB"/>
              </w:rPr>
              <w:t xml:space="preserve">Bed expansion </w:t>
            </w:r>
            <w:r>
              <w:rPr>
                <w:rFonts w:ascii="Calibri" w:eastAsia="Times New Roman" w:hAnsi="Calibri" w:cs="Times New Roman"/>
                <w:color w:val="000000"/>
                <w:lang w:eastAsia="en-GB"/>
              </w:rPr>
              <w:t>(</w:t>
            </w:r>
            <w:r w:rsidRPr="000A3809">
              <w:rPr>
                <w:rFonts w:ascii="Calibri" w:eastAsia="Times New Roman" w:hAnsi="Calibri" w:cs="Times New Roman"/>
                <w:color w:val="000000"/>
                <w:lang w:eastAsia="en-GB"/>
              </w:rPr>
              <w:t>pixels</w:t>
            </w:r>
            <w:r>
              <w:rPr>
                <w:rFonts w:ascii="Calibri" w:eastAsia="Times New Roman" w:hAnsi="Calibri" w:cs="Times New Roman"/>
                <w:color w:val="000000"/>
                <w:lang w:eastAsia="en-GB"/>
              </w:rPr>
              <w:t>)</w:t>
            </w:r>
          </w:p>
        </w:tc>
        <w:tc>
          <w:tcPr>
            <w:tcW w:w="1773" w:type="pct"/>
            <w:shd w:val="clear" w:color="auto" w:fill="auto"/>
          </w:tcPr>
          <w:p w14:paraId="053DAFF8" w14:textId="77777777" w:rsidR="00374D82" w:rsidRDefault="00374D82" w:rsidP="00EA5CD1">
            <w:pPr>
              <w:spacing w:line="276" w:lineRule="auto"/>
              <w:cnfStyle w:val="000000100000" w:firstRow="0" w:lastRow="0" w:firstColumn="0" w:lastColumn="0" w:oddVBand="0" w:evenVBand="0" w:oddHBand="1" w:evenHBand="0" w:firstRowFirstColumn="0" w:firstRowLastColumn="0" w:lastRowFirstColumn="0" w:lastRowLastColumn="0"/>
            </w:pPr>
            <w:r w:rsidRPr="000A3809">
              <w:rPr>
                <w:rFonts w:ascii="Calibri" w:eastAsia="Times New Roman" w:hAnsi="Calibri" w:cs="Times New Roman"/>
                <w:color w:val="000000"/>
                <w:lang w:eastAsia="en-GB"/>
              </w:rPr>
              <w:t>Average+camera height</w:t>
            </w:r>
          </w:p>
        </w:tc>
        <w:tc>
          <w:tcPr>
            <w:tcW w:w="402" w:type="pct"/>
            <w:shd w:val="clear" w:color="auto" w:fill="auto"/>
            <w:vAlign w:val="bottom"/>
          </w:tcPr>
          <w:p w14:paraId="2A94767E"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676</w:t>
            </w:r>
          </w:p>
        </w:tc>
        <w:tc>
          <w:tcPr>
            <w:tcW w:w="402" w:type="pct"/>
            <w:shd w:val="clear" w:color="auto" w:fill="auto"/>
            <w:vAlign w:val="bottom"/>
          </w:tcPr>
          <w:p w14:paraId="1C92787F"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720</w:t>
            </w:r>
          </w:p>
        </w:tc>
        <w:tc>
          <w:tcPr>
            <w:tcW w:w="402" w:type="pct"/>
            <w:shd w:val="clear" w:color="auto" w:fill="auto"/>
            <w:vAlign w:val="bottom"/>
          </w:tcPr>
          <w:p w14:paraId="3A2566DF"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75</w:t>
            </w:r>
          </w:p>
        </w:tc>
      </w:tr>
      <w:tr w:rsidR="00374D82" w14:paraId="720A1585" w14:textId="77777777" w:rsidTr="00FB46C5">
        <w:tc>
          <w:tcPr>
            <w:cnfStyle w:val="001000000000" w:firstRow="0" w:lastRow="0" w:firstColumn="1" w:lastColumn="0" w:oddVBand="0" w:evenVBand="0" w:oddHBand="0" w:evenHBand="0" w:firstRowFirstColumn="0" w:firstRowLastColumn="0" w:lastRowFirstColumn="0" w:lastRowLastColumn="0"/>
            <w:tcW w:w="2020" w:type="pct"/>
            <w:shd w:val="clear" w:color="auto" w:fill="auto"/>
          </w:tcPr>
          <w:p w14:paraId="33B16A0B" w14:textId="77777777" w:rsidR="00374D82" w:rsidRDefault="00374D82" w:rsidP="00EA5CD1">
            <w:pPr>
              <w:spacing w:line="276" w:lineRule="auto"/>
            </w:pPr>
            <w:r w:rsidRPr="000A3809">
              <w:rPr>
                <w:rFonts w:ascii="Calibri" w:eastAsia="Times New Roman" w:hAnsi="Calibri" w:cs="Times New Roman"/>
                <w:color w:val="000000"/>
                <w:lang w:eastAsia="en-GB"/>
              </w:rPr>
              <w:t xml:space="preserve">Static bed height </w:t>
            </w:r>
            <w:r>
              <w:rPr>
                <w:rFonts w:ascii="Calibri" w:eastAsia="Times New Roman" w:hAnsi="Calibri" w:cs="Times New Roman"/>
                <w:color w:val="000000"/>
                <w:lang w:eastAsia="en-GB"/>
              </w:rPr>
              <w:t>(</w:t>
            </w:r>
            <w:r w:rsidRPr="000A3809">
              <w:rPr>
                <w:rFonts w:ascii="Calibri" w:eastAsia="Times New Roman" w:hAnsi="Calibri" w:cs="Times New Roman"/>
                <w:color w:val="000000"/>
                <w:lang w:eastAsia="en-GB"/>
              </w:rPr>
              <w:t>pixels</w:t>
            </w:r>
            <w:r>
              <w:rPr>
                <w:rFonts w:ascii="Calibri" w:eastAsia="Times New Roman" w:hAnsi="Calibri" w:cs="Times New Roman"/>
                <w:color w:val="000000"/>
                <w:lang w:eastAsia="en-GB"/>
              </w:rPr>
              <w:t>)</w:t>
            </w:r>
          </w:p>
        </w:tc>
        <w:tc>
          <w:tcPr>
            <w:tcW w:w="1773" w:type="pct"/>
            <w:shd w:val="clear" w:color="auto" w:fill="auto"/>
          </w:tcPr>
          <w:p w14:paraId="383E09C7" w14:textId="77777777" w:rsidR="00374D82" w:rsidRDefault="00374D82" w:rsidP="00EA5CD1">
            <w:pPr>
              <w:spacing w:line="276" w:lineRule="auto"/>
              <w:cnfStyle w:val="000000000000" w:firstRow="0" w:lastRow="0" w:firstColumn="0" w:lastColumn="0" w:oddVBand="0" w:evenVBand="0" w:oddHBand="0" w:evenHBand="0" w:firstRowFirstColumn="0" w:firstRowLastColumn="0" w:lastRowFirstColumn="0" w:lastRowLastColumn="0"/>
            </w:pPr>
          </w:p>
        </w:tc>
        <w:tc>
          <w:tcPr>
            <w:tcW w:w="402" w:type="pct"/>
            <w:shd w:val="clear" w:color="auto" w:fill="auto"/>
            <w:vAlign w:val="bottom"/>
          </w:tcPr>
          <w:p w14:paraId="3F09F2B5"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42</w:t>
            </w:r>
          </w:p>
        </w:tc>
        <w:tc>
          <w:tcPr>
            <w:tcW w:w="402" w:type="pct"/>
            <w:shd w:val="clear" w:color="auto" w:fill="auto"/>
            <w:vAlign w:val="bottom"/>
          </w:tcPr>
          <w:p w14:paraId="7BB0D44E"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42</w:t>
            </w:r>
          </w:p>
        </w:tc>
        <w:tc>
          <w:tcPr>
            <w:tcW w:w="402" w:type="pct"/>
            <w:shd w:val="clear" w:color="auto" w:fill="auto"/>
            <w:vAlign w:val="bottom"/>
          </w:tcPr>
          <w:p w14:paraId="49CDAA46"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42</w:t>
            </w:r>
          </w:p>
        </w:tc>
      </w:tr>
      <w:tr w:rsidR="00374D82" w14:paraId="16230844"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0" w:type="pct"/>
            <w:shd w:val="clear" w:color="auto" w:fill="auto"/>
          </w:tcPr>
          <w:p w14:paraId="07E88435" w14:textId="77777777" w:rsidR="00374D82" w:rsidRDefault="00374D82" w:rsidP="00EA5CD1">
            <w:pPr>
              <w:spacing w:line="276" w:lineRule="auto"/>
            </w:pPr>
            <w:r w:rsidRPr="000A3809">
              <w:rPr>
                <w:rFonts w:ascii="Calibri" w:eastAsia="Times New Roman" w:hAnsi="Calibri" w:cs="Times New Roman"/>
                <w:color w:val="000000"/>
                <w:lang w:eastAsia="en-GB"/>
              </w:rPr>
              <w:t xml:space="preserve">Comparable bed expansion </w:t>
            </w:r>
            <w:r>
              <w:rPr>
                <w:rFonts w:ascii="Calibri" w:eastAsia="Times New Roman" w:hAnsi="Calibri" w:cs="Times New Roman"/>
                <w:color w:val="000000"/>
                <w:lang w:eastAsia="en-GB"/>
              </w:rPr>
              <w:t>(</w:t>
            </w:r>
            <w:r w:rsidRPr="000A3809">
              <w:rPr>
                <w:rFonts w:ascii="Calibri" w:eastAsia="Times New Roman" w:hAnsi="Calibri" w:cs="Times New Roman"/>
                <w:color w:val="000000"/>
                <w:lang w:eastAsia="en-GB"/>
              </w:rPr>
              <w:t>pixels</w:t>
            </w:r>
            <w:r>
              <w:rPr>
                <w:rFonts w:ascii="Calibri" w:eastAsia="Times New Roman" w:hAnsi="Calibri" w:cs="Times New Roman"/>
                <w:color w:val="000000"/>
                <w:lang w:eastAsia="en-GB"/>
              </w:rPr>
              <w:t>)</w:t>
            </w:r>
          </w:p>
        </w:tc>
        <w:tc>
          <w:tcPr>
            <w:tcW w:w="1773" w:type="pct"/>
            <w:shd w:val="clear" w:color="auto" w:fill="auto"/>
          </w:tcPr>
          <w:p w14:paraId="7E24A683" w14:textId="77777777" w:rsidR="00374D82" w:rsidRDefault="00374D82" w:rsidP="00EA5CD1">
            <w:pPr>
              <w:spacing w:line="276" w:lineRule="auto"/>
              <w:cnfStyle w:val="000000100000" w:firstRow="0" w:lastRow="0" w:firstColumn="0" w:lastColumn="0" w:oddVBand="0" w:evenVBand="0" w:oddHBand="1" w:evenHBand="0" w:firstRowFirstColumn="0" w:firstRowLastColumn="0" w:lastRowFirstColumn="0" w:lastRowLastColumn="0"/>
              <w:rPr>
                <w:noProof/>
                <w:lang w:eastAsia="en-GB"/>
              </w:rPr>
            </w:pPr>
            <w:r w:rsidRPr="000A3809">
              <w:rPr>
                <w:rFonts w:ascii="Calibri" w:eastAsia="Times New Roman" w:hAnsi="Calibri" w:cs="Times New Roman"/>
                <w:color w:val="000000"/>
                <w:lang w:eastAsia="en-GB"/>
              </w:rPr>
              <w:t>Bed expansion - static bed height</w:t>
            </w:r>
          </w:p>
        </w:tc>
        <w:tc>
          <w:tcPr>
            <w:tcW w:w="402" w:type="pct"/>
            <w:shd w:val="clear" w:color="auto" w:fill="auto"/>
            <w:vAlign w:val="bottom"/>
          </w:tcPr>
          <w:p w14:paraId="5F14F7CF"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534</w:t>
            </w:r>
          </w:p>
        </w:tc>
        <w:tc>
          <w:tcPr>
            <w:tcW w:w="402" w:type="pct"/>
            <w:shd w:val="clear" w:color="auto" w:fill="auto"/>
            <w:vAlign w:val="bottom"/>
          </w:tcPr>
          <w:p w14:paraId="4273A295"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578</w:t>
            </w:r>
          </w:p>
        </w:tc>
        <w:tc>
          <w:tcPr>
            <w:tcW w:w="402" w:type="pct"/>
            <w:shd w:val="clear" w:color="auto" w:fill="auto"/>
            <w:vAlign w:val="bottom"/>
          </w:tcPr>
          <w:p w14:paraId="6930F48F"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433</w:t>
            </w:r>
          </w:p>
        </w:tc>
      </w:tr>
      <w:tr w:rsidR="00374D82" w14:paraId="5F8F69AA" w14:textId="77777777" w:rsidTr="00FB46C5">
        <w:tc>
          <w:tcPr>
            <w:cnfStyle w:val="001000000000" w:firstRow="0" w:lastRow="0" w:firstColumn="1" w:lastColumn="0" w:oddVBand="0" w:evenVBand="0" w:oddHBand="0" w:evenHBand="0" w:firstRowFirstColumn="0" w:firstRowLastColumn="0" w:lastRowFirstColumn="0" w:lastRowLastColumn="0"/>
            <w:tcW w:w="2020" w:type="pct"/>
            <w:tcBorders>
              <w:bottom w:val="single" w:sz="18" w:space="0" w:color="auto"/>
            </w:tcBorders>
            <w:shd w:val="clear" w:color="auto" w:fill="auto"/>
          </w:tcPr>
          <w:p w14:paraId="5900C4E9" w14:textId="77777777" w:rsidR="00374D82" w:rsidRDefault="00374D82" w:rsidP="00EA5CD1">
            <w:pPr>
              <w:spacing w:line="276" w:lineRule="auto"/>
            </w:pPr>
            <w:r w:rsidRPr="000A3809">
              <w:rPr>
                <w:rFonts w:ascii="Calibri" w:eastAsia="Times New Roman" w:hAnsi="Calibri" w:cs="Times New Roman"/>
                <w:color w:val="000000"/>
                <w:lang w:eastAsia="en-GB"/>
              </w:rPr>
              <w:t>Comparable bed expansion</w:t>
            </w:r>
            <w:r>
              <w:rPr>
                <w:rFonts w:ascii="Calibri" w:eastAsia="Times New Roman" w:hAnsi="Calibri" w:cs="Times New Roman"/>
                <w:color w:val="000000"/>
                <w:lang w:eastAsia="en-GB"/>
              </w:rPr>
              <w:t xml:space="preserve"> (E</w:t>
            </w:r>
            <w:r w:rsidRPr="00E13C29">
              <w:rPr>
                <w:rFonts w:ascii="Calibri" w:eastAsia="Times New Roman" w:hAnsi="Calibri" w:cs="Times New Roman"/>
                <w:color w:val="000000"/>
                <w:vertAlign w:val="subscript"/>
                <w:lang w:eastAsia="en-GB"/>
              </w:rPr>
              <w:t>b</w:t>
            </w:r>
            <w:r>
              <w:rPr>
                <w:rFonts w:ascii="Calibri" w:eastAsia="Times New Roman" w:hAnsi="Calibri" w:cs="Times New Roman"/>
                <w:color w:val="000000"/>
                <w:lang w:eastAsia="en-GB"/>
              </w:rPr>
              <w:t>)</w:t>
            </w:r>
            <w:r w:rsidRPr="000A3809">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w:t>
            </w:r>
            <w:r w:rsidRPr="000A3809">
              <w:rPr>
                <w:rFonts w:ascii="Calibri" w:eastAsia="Times New Roman" w:hAnsi="Calibri" w:cs="Times New Roman"/>
                <w:color w:val="000000"/>
                <w:lang w:eastAsia="en-GB"/>
              </w:rPr>
              <w:t>mm</w:t>
            </w:r>
            <w:r>
              <w:rPr>
                <w:rFonts w:ascii="Calibri" w:eastAsia="Times New Roman" w:hAnsi="Calibri" w:cs="Times New Roman"/>
                <w:color w:val="000000"/>
                <w:lang w:eastAsia="en-GB"/>
              </w:rPr>
              <w:t>)</w:t>
            </w:r>
          </w:p>
        </w:tc>
        <w:tc>
          <w:tcPr>
            <w:tcW w:w="1773" w:type="pct"/>
            <w:tcBorders>
              <w:bottom w:val="single" w:sz="18" w:space="0" w:color="auto"/>
            </w:tcBorders>
            <w:shd w:val="clear" w:color="auto" w:fill="auto"/>
          </w:tcPr>
          <w:p w14:paraId="0D8EFEEE" w14:textId="77777777" w:rsidR="00374D82" w:rsidRDefault="00374D82" w:rsidP="00EA5CD1">
            <w:pPr>
              <w:spacing w:line="276" w:lineRule="auto"/>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eastAsia="Times New Roman" w:hAnsi="Calibri" w:cs="Times New Roman"/>
                <w:color w:val="000000"/>
                <w:lang w:eastAsia="en-GB"/>
              </w:rPr>
              <w:t>/ pixels per c</w:t>
            </w:r>
            <w:r w:rsidRPr="000A3809">
              <w:rPr>
                <w:rFonts w:ascii="Calibri" w:eastAsia="Times New Roman" w:hAnsi="Calibri" w:cs="Times New Roman"/>
                <w:color w:val="000000"/>
                <w:lang w:eastAsia="en-GB"/>
              </w:rPr>
              <w:t>m x 10</w:t>
            </w:r>
          </w:p>
        </w:tc>
        <w:tc>
          <w:tcPr>
            <w:tcW w:w="402" w:type="pct"/>
            <w:tcBorders>
              <w:bottom w:val="single" w:sz="18" w:space="0" w:color="auto"/>
            </w:tcBorders>
            <w:shd w:val="clear" w:color="auto" w:fill="auto"/>
            <w:vAlign w:val="bottom"/>
          </w:tcPr>
          <w:p w14:paraId="41D6B399"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188</w:t>
            </w:r>
          </w:p>
        </w:tc>
        <w:tc>
          <w:tcPr>
            <w:tcW w:w="402" w:type="pct"/>
            <w:tcBorders>
              <w:bottom w:val="single" w:sz="18" w:space="0" w:color="auto"/>
            </w:tcBorders>
            <w:shd w:val="clear" w:color="auto" w:fill="auto"/>
            <w:vAlign w:val="bottom"/>
          </w:tcPr>
          <w:p w14:paraId="64B4C4D4"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213</w:t>
            </w:r>
          </w:p>
        </w:tc>
        <w:tc>
          <w:tcPr>
            <w:tcW w:w="402" w:type="pct"/>
            <w:tcBorders>
              <w:bottom w:val="single" w:sz="18" w:space="0" w:color="auto"/>
            </w:tcBorders>
            <w:shd w:val="clear" w:color="auto" w:fill="auto"/>
            <w:vAlign w:val="bottom"/>
          </w:tcPr>
          <w:p w14:paraId="05EFE777"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169</w:t>
            </w:r>
          </w:p>
        </w:tc>
      </w:tr>
    </w:tbl>
    <w:p w14:paraId="1BD589C2" w14:textId="77777777" w:rsidR="00374D82" w:rsidRDefault="00374D82" w:rsidP="00EA5CD1">
      <w:pPr>
        <w:spacing w:line="276" w:lineRule="auto"/>
      </w:pPr>
    </w:p>
    <w:p w14:paraId="6A1299A3" w14:textId="77777777" w:rsidR="00374D82" w:rsidRDefault="00374D82" w:rsidP="00EA5CD1">
      <w:pPr>
        <w:spacing w:line="276" w:lineRule="auto"/>
        <w:jc w:val="center"/>
      </w:pPr>
      <w:r>
        <w:rPr>
          <w:noProof/>
          <w:lang w:eastAsia="en-GB"/>
        </w:rPr>
        <w:lastRenderedPageBreak/>
        <w:drawing>
          <wp:inline distT="0" distB="0" distL="0" distR="0" wp14:anchorId="3B6B959B" wp14:editId="731A5BC3">
            <wp:extent cx="4162425" cy="2533650"/>
            <wp:effectExtent l="0" t="0" r="0" b="0"/>
            <wp:docPr id="9238" name="Chart 923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4"/>
              </a:graphicData>
            </a:graphic>
          </wp:inline>
        </w:drawing>
      </w:r>
    </w:p>
    <w:p w14:paraId="669CEAF6" w14:textId="0097484D" w:rsidR="00374D82" w:rsidRDefault="00374D82" w:rsidP="00EA5CD1">
      <w:pPr>
        <w:pStyle w:val="Caption"/>
        <w:spacing w:line="276" w:lineRule="auto"/>
      </w:pPr>
      <w:bookmarkStart w:id="600" w:name="_Ref461614637"/>
      <w:bookmarkStart w:id="601" w:name="_Toc474686708"/>
      <w:r>
        <w:t xml:space="preserve">Figure </w:t>
      </w:r>
      <w:fldSimple w:instr=" STYLEREF 1 \s ">
        <w:r w:rsidR="005D3AE0">
          <w:rPr>
            <w:noProof/>
          </w:rPr>
          <w:t>8</w:t>
        </w:r>
      </w:fldSimple>
      <w:r w:rsidR="00F02E7D">
        <w:noBreakHyphen/>
      </w:r>
      <w:fldSimple w:instr=" SEQ Figure \* ARABIC \s 1 ">
        <w:r w:rsidR="005D3AE0">
          <w:rPr>
            <w:noProof/>
          </w:rPr>
          <w:t>3</w:t>
        </w:r>
      </w:fldSimple>
      <w:bookmarkEnd w:id="600"/>
      <w:r>
        <w:t>.  Bed expansion for 250 μm glass ballotini as a function of time at 10 cm static initial bed height, U=0.21 m/s, continuous flow regime.</w:t>
      </w:r>
      <w:bookmarkEnd w:id="601"/>
    </w:p>
    <w:p w14:paraId="2CEEDD06" w14:textId="77777777" w:rsidR="00374D82" w:rsidRDefault="00374D82" w:rsidP="00EA5CD1">
      <w:pPr>
        <w:spacing w:line="276" w:lineRule="auto"/>
      </w:pPr>
    </w:p>
    <w:p w14:paraId="0E38018F" w14:textId="7148B76F" w:rsidR="004951D1" w:rsidRDefault="00D5642A" w:rsidP="00EA5CD1">
      <w:pPr>
        <w:spacing w:line="276" w:lineRule="auto"/>
      </w:pPr>
      <w:r>
        <w:fldChar w:fldCharType="begin"/>
      </w:r>
      <w:r>
        <w:instrText xml:space="preserve"> REF _Ref442356746 \h </w:instrText>
      </w:r>
      <w:r>
        <w:fldChar w:fldCharType="separate"/>
      </w:r>
      <w:r w:rsidR="005D3AE0" w:rsidRPr="001E7F77">
        <w:t xml:space="preserve">Figure </w:t>
      </w:r>
      <w:r w:rsidR="005D3AE0">
        <w:rPr>
          <w:noProof/>
        </w:rPr>
        <w:t>8</w:t>
      </w:r>
      <w:r w:rsidR="005D3AE0">
        <w:noBreakHyphen/>
      </w:r>
      <w:r w:rsidR="005D3AE0">
        <w:rPr>
          <w:noProof/>
        </w:rPr>
        <w:t>4</w:t>
      </w:r>
      <w:r>
        <w:fldChar w:fldCharType="end"/>
      </w:r>
      <w:r>
        <w:t xml:space="preserve"> </w:t>
      </w:r>
      <w:r w:rsidR="00374D82">
        <w:rPr>
          <w:noProof/>
        </w:rPr>
        <w:t xml:space="preserve">compares the average distance of the highest point of the bed above the static initial height at increasing gas velocities.  </w:t>
      </w:r>
      <w:r w:rsidR="00374D82">
        <w:t>At a 5 cm static bed height, the average distance from the distributor gradually increased from 0.13 m/s to 0.212 m/s, which can also be seen for a 10 cm static bed height (</w:t>
      </w:r>
      <w:r w:rsidR="00374D82">
        <w:fldChar w:fldCharType="begin"/>
      </w:r>
      <w:r w:rsidR="00374D82">
        <w:instrText xml:space="preserve"> REF _Ref442356746 \h  \* MERGEFORMAT </w:instrText>
      </w:r>
      <w:r w:rsidR="00374D82">
        <w:fldChar w:fldCharType="separate"/>
      </w:r>
      <w:r w:rsidR="005D3AE0" w:rsidRPr="001E7F77">
        <w:t xml:space="preserve">Figure </w:t>
      </w:r>
      <w:r w:rsidR="005D3AE0">
        <w:rPr>
          <w:noProof/>
        </w:rPr>
        <w:t>8</w:t>
      </w:r>
      <w:r w:rsidR="005D3AE0">
        <w:rPr>
          <w:noProof/>
        </w:rPr>
        <w:noBreakHyphen/>
        <w:t>4</w:t>
      </w:r>
      <w:r w:rsidR="00374D82">
        <w:fldChar w:fldCharType="end"/>
      </w:r>
      <w:r w:rsidR="00374D82">
        <w:t>).  However, bed expansion at 15 and 20 cm initial static bed heights varies across all gas velocities, with a trend for the 20 cm static bed to increase in average bed expansion, but with little increase in the 15 cm bed.  This shows that the average distance from the distributor has been calculated as the bed peaks or slumps from bubble rise and burst, which influences the average height seen.  To improve the accuracy of the measurement technique more than ten images need to be captured.</w:t>
      </w:r>
      <w:r w:rsidR="004951D1" w:rsidRPr="004951D1">
        <w:t xml:space="preserve"> </w:t>
      </w:r>
    </w:p>
    <w:p w14:paraId="7B04D039" w14:textId="77777777" w:rsidR="00374D82" w:rsidRDefault="00374D82" w:rsidP="00EA5CD1">
      <w:pPr>
        <w:spacing w:line="276" w:lineRule="auto"/>
        <w:jc w:val="center"/>
      </w:pPr>
      <w:r>
        <w:rPr>
          <w:noProof/>
          <w:lang w:eastAsia="en-GB"/>
        </w:rPr>
        <w:drawing>
          <wp:inline distT="0" distB="0" distL="0" distR="0" wp14:anchorId="111D6A4D" wp14:editId="4FFA76B3">
            <wp:extent cx="4238625" cy="2667000"/>
            <wp:effectExtent l="0" t="0" r="0" b="0"/>
            <wp:docPr id="9239" name="Chart 923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5"/>
              </a:graphicData>
            </a:graphic>
          </wp:inline>
        </w:drawing>
      </w:r>
    </w:p>
    <w:p w14:paraId="02B50290" w14:textId="23FFE298" w:rsidR="00374D82" w:rsidRDefault="00374D82" w:rsidP="00EA5CD1">
      <w:pPr>
        <w:pStyle w:val="Caption"/>
        <w:spacing w:line="276" w:lineRule="auto"/>
      </w:pPr>
      <w:bookmarkStart w:id="602" w:name="_Ref442356746"/>
      <w:bookmarkStart w:id="603" w:name="_Ref462209875"/>
      <w:bookmarkStart w:id="604" w:name="_Toc474686709"/>
      <w:r w:rsidRPr="001E7F77">
        <w:t xml:space="preserve">Figure </w:t>
      </w:r>
      <w:fldSimple w:instr=" STYLEREF 1 \s ">
        <w:r w:rsidR="005D3AE0">
          <w:rPr>
            <w:noProof/>
          </w:rPr>
          <w:t>8</w:t>
        </w:r>
      </w:fldSimple>
      <w:r w:rsidR="00F02E7D">
        <w:noBreakHyphen/>
      </w:r>
      <w:fldSimple w:instr=" SEQ Figure \* ARABIC \s 1 ">
        <w:r w:rsidR="005D3AE0">
          <w:rPr>
            <w:noProof/>
          </w:rPr>
          <w:t>4</w:t>
        </w:r>
      </w:fldSimple>
      <w:bookmarkEnd w:id="602"/>
      <w:bookmarkEnd w:id="603"/>
      <w:r w:rsidRPr="001E7F77">
        <w:t>.</w:t>
      </w:r>
      <w:r w:rsidRPr="00DD6B63">
        <w:t xml:space="preserve">  </w:t>
      </w:r>
      <w:r w:rsidRPr="006738EB">
        <w:t xml:space="preserve">Bed expansion in 250 μm glass ballotini </w:t>
      </w:r>
      <w:r>
        <w:t>as a function of</w:t>
      </w:r>
      <w:r w:rsidRPr="006738EB">
        <w:t xml:space="preserve"> increasing gas </w:t>
      </w:r>
      <w:r>
        <w:t>velocity</w:t>
      </w:r>
      <w:r w:rsidRPr="006738EB">
        <w:t>, showing the average bed height under fluidisation at increasing initial static bed heights</w:t>
      </w:r>
      <w:r>
        <w:t xml:space="preserve"> in the</w:t>
      </w:r>
      <w:r w:rsidRPr="006738EB">
        <w:t xml:space="preserve"> double inlet </w:t>
      </w:r>
      <w:r>
        <w:t xml:space="preserve">3D </w:t>
      </w:r>
      <w:r w:rsidRPr="006738EB">
        <w:t>bed</w:t>
      </w:r>
      <w:r>
        <w:t xml:space="preserve"> under</w:t>
      </w:r>
      <w:r w:rsidRPr="006738EB">
        <w:t xml:space="preserve"> continuous flow.</w:t>
      </w:r>
      <w:bookmarkEnd w:id="604"/>
    </w:p>
    <w:p w14:paraId="079DB5B3" w14:textId="77777777" w:rsidR="00D5642A" w:rsidRDefault="00D5642A" w:rsidP="00D5642A">
      <w:pPr>
        <w:spacing w:line="276" w:lineRule="auto"/>
      </w:pPr>
      <w:r>
        <w:lastRenderedPageBreak/>
        <w:t xml:space="preserve">As well as the continuous flow regime, several pulsed flow regimes were studied in the double inlet bed at these conditions.  These were the 320, 350, 400 and 450 mm feedback tubes, which produced a frequency range of 273 to 324 Hz from 0.13 to 0.21 m/s.  A sample pulsation frequency range is presented in </w:t>
      </w:r>
      <w:r>
        <w:fldChar w:fldCharType="begin"/>
      </w:r>
      <w:r>
        <w:instrText xml:space="preserve"> REF _Ref442358655 \h  \* MERGEFORMAT </w:instrText>
      </w:r>
      <w:r>
        <w:fldChar w:fldCharType="separate"/>
      </w:r>
      <w:r w:rsidR="005D3AE0" w:rsidRPr="001E7F77">
        <w:t xml:space="preserve">Figure </w:t>
      </w:r>
      <w:r w:rsidR="005D3AE0">
        <w:rPr>
          <w:noProof/>
        </w:rPr>
        <w:t>8</w:t>
      </w:r>
      <w:r w:rsidR="005D3AE0">
        <w:rPr>
          <w:noProof/>
        </w:rPr>
        <w:noBreakHyphen/>
        <w:t>5</w:t>
      </w:r>
      <w:r>
        <w:fldChar w:fldCharType="end"/>
      </w:r>
      <w:r>
        <w:t xml:space="preserve"> for the 350 mm feedback loop.  The frequency ranges produced by each pulsed flow regime differed by around 50 Hz.  </w:t>
      </w:r>
      <w:r w:rsidRPr="009F502F">
        <w:t xml:space="preserve"> </w:t>
      </w:r>
      <w:r>
        <w:fldChar w:fldCharType="begin"/>
      </w:r>
      <w:r>
        <w:instrText xml:space="preserve"> REF _Ref442360213 \h  \* MERGEFORMAT </w:instrText>
      </w:r>
      <w:r>
        <w:fldChar w:fldCharType="separate"/>
      </w:r>
      <w:r w:rsidR="005D3AE0" w:rsidRPr="001E7F77">
        <w:t xml:space="preserve">Figure </w:t>
      </w:r>
      <w:r w:rsidR="005D3AE0">
        <w:rPr>
          <w:noProof/>
        </w:rPr>
        <w:t>8</w:t>
      </w:r>
      <w:r w:rsidR="005D3AE0">
        <w:rPr>
          <w:noProof/>
        </w:rPr>
        <w:noBreakHyphen/>
        <w:t>6</w:t>
      </w:r>
      <w:r>
        <w:fldChar w:fldCharType="end"/>
      </w:r>
      <w:r>
        <w:t xml:space="preserve"> plots these at each static initial bed height, which shows the same results at each static bed height.  For example, at 5 cm initial static bed height, the 320 mm feedback tube produces a pulsation range of 292 to 324 Hz and the 450 mm feedback tube produces a range of 273 to 278 Hz (</w:t>
      </w:r>
      <w:r>
        <w:fldChar w:fldCharType="begin"/>
      </w:r>
      <w:r>
        <w:instrText xml:space="preserve"> REF _Ref442360213 \h  \* MERGEFORMAT </w:instrText>
      </w:r>
      <w:r>
        <w:fldChar w:fldCharType="separate"/>
      </w:r>
      <w:r w:rsidR="005D3AE0" w:rsidRPr="001E7F77">
        <w:t xml:space="preserve">Figure </w:t>
      </w:r>
      <w:r w:rsidR="005D3AE0">
        <w:rPr>
          <w:noProof/>
        </w:rPr>
        <w:t>8</w:t>
      </w:r>
      <w:r w:rsidR="005D3AE0">
        <w:rPr>
          <w:noProof/>
        </w:rPr>
        <w:noBreakHyphen/>
        <w:t>6</w:t>
      </w:r>
      <w:r>
        <w:fldChar w:fldCharType="end"/>
      </w:r>
      <w:r>
        <w:t>a).</w:t>
      </w:r>
    </w:p>
    <w:p w14:paraId="4AE60F2E" w14:textId="77777777" w:rsidR="00374D82" w:rsidRDefault="00374D82" w:rsidP="00EA5CD1">
      <w:pPr>
        <w:spacing w:line="276" w:lineRule="auto"/>
        <w:jc w:val="center"/>
      </w:pPr>
      <w:r>
        <w:rPr>
          <w:noProof/>
          <w:lang w:eastAsia="en-GB"/>
        </w:rPr>
        <w:drawing>
          <wp:inline distT="0" distB="0" distL="0" distR="0" wp14:anchorId="484EDC38" wp14:editId="6233985C">
            <wp:extent cx="4286250" cy="3028950"/>
            <wp:effectExtent l="0" t="0" r="0" b="0"/>
            <wp:docPr id="9240" name="Chart 924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6"/>
              </a:graphicData>
            </a:graphic>
          </wp:inline>
        </w:drawing>
      </w:r>
    </w:p>
    <w:p w14:paraId="76E1336C" w14:textId="3C0A7067" w:rsidR="00374D82" w:rsidRDefault="00374D82" w:rsidP="00D5642A">
      <w:pPr>
        <w:spacing w:line="276" w:lineRule="auto"/>
      </w:pPr>
      <w:bookmarkStart w:id="605" w:name="_Ref442358655"/>
      <w:bookmarkStart w:id="606" w:name="_Toc474686710"/>
      <w:r w:rsidRPr="001E7F77">
        <w:t xml:space="preserve">Figure </w:t>
      </w:r>
      <w:fldSimple w:instr=" STYLEREF 1 \s ">
        <w:r w:rsidR="005D3AE0">
          <w:rPr>
            <w:noProof/>
          </w:rPr>
          <w:t>8</w:t>
        </w:r>
      </w:fldSimple>
      <w:r w:rsidR="00F02E7D">
        <w:noBreakHyphen/>
      </w:r>
      <w:fldSimple w:instr=" SEQ Figure \* ARABIC \s 1 ">
        <w:r w:rsidR="005D3AE0">
          <w:rPr>
            <w:noProof/>
          </w:rPr>
          <w:t>5</w:t>
        </w:r>
      </w:fldSimple>
      <w:bookmarkEnd w:id="605"/>
      <w:r w:rsidRPr="001E7F77">
        <w:t>.</w:t>
      </w:r>
      <w:r w:rsidRPr="00EA242B">
        <w:t xml:space="preserve">  </w:t>
      </w:r>
      <w:r w:rsidRPr="006738EB">
        <w:t xml:space="preserve">Pulsation frequencies produced by the 350 mm feedback tube at increasing static bed heights over increasing gas </w:t>
      </w:r>
      <w:r>
        <w:t>velocity in the</w:t>
      </w:r>
      <w:r w:rsidRPr="006738EB">
        <w:t xml:space="preserve"> double inlet </w:t>
      </w:r>
      <w:r>
        <w:t xml:space="preserve">3D </w:t>
      </w:r>
      <w:r w:rsidRPr="006738EB">
        <w:t>bed</w:t>
      </w:r>
      <w:r>
        <w:t xml:space="preserve"> for 250 μm glass ballotini</w:t>
      </w:r>
      <w:r w:rsidRPr="006738EB">
        <w:t>.</w:t>
      </w:r>
      <w:bookmarkEnd w:id="606"/>
    </w:p>
    <w:p w14:paraId="7786E4F3" w14:textId="77777777" w:rsidR="00D5642A" w:rsidRDefault="00D5642A" w:rsidP="00EA5CD1">
      <w:pPr>
        <w:spacing w:line="276" w:lineRule="auto"/>
      </w:pPr>
    </w:p>
    <w:p w14:paraId="4572D08F" w14:textId="41B0F096" w:rsidR="004951D1" w:rsidRDefault="00D5642A" w:rsidP="00EA5CD1">
      <w:pPr>
        <w:spacing w:line="276" w:lineRule="auto"/>
      </w:pPr>
      <w:r>
        <w:t xml:space="preserve">The same conditions were also studied for bed expansion under each flow regime.  Despite the problems already identified with the method used for obtaining the data in </w:t>
      </w:r>
      <w:r w:rsidRPr="006738EB">
        <w:fldChar w:fldCharType="begin"/>
      </w:r>
      <w:r w:rsidRPr="006738EB">
        <w:instrText xml:space="preserve"> REF _Ref442356746 \h  \* MERGEFORMAT </w:instrText>
      </w:r>
      <w:r w:rsidRPr="006738EB">
        <w:fldChar w:fldCharType="separate"/>
      </w:r>
      <w:r w:rsidR="005D3AE0" w:rsidRPr="001E7F77">
        <w:t xml:space="preserve">Figure </w:t>
      </w:r>
      <w:r w:rsidR="005D3AE0">
        <w:t>8</w:t>
      </w:r>
      <w:r w:rsidR="005D3AE0">
        <w:noBreakHyphen/>
        <w:t>4</w:t>
      </w:r>
      <w:r w:rsidRPr="006738EB">
        <w:fldChar w:fldCharType="end"/>
      </w:r>
      <w:r>
        <w:t xml:space="preserve">, the different flow regimes were compared to highlight any notable differences.  </w:t>
      </w:r>
      <w:r w:rsidRPr="00D279EB">
        <w:fldChar w:fldCharType="begin"/>
      </w:r>
      <w:r w:rsidRPr="00D279EB">
        <w:instrText xml:space="preserve"> REF _Ref442362613 \h  \* MERGEFORMAT </w:instrText>
      </w:r>
      <w:r w:rsidRPr="00D279EB">
        <w:fldChar w:fldCharType="separate"/>
      </w:r>
      <w:r w:rsidR="005D3AE0" w:rsidRPr="001E7F77">
        <w:t xml:space="preserve">Figure </w:t>
      </w:r>
      <w:r w:rsidR="005D3AE0">
        <w:t>8</w:t>
      </w:r>
      <w:r w:rsidR="005D3AE0">
        <w:noBreakHyphen/>
        <w:t>7</w:t>
      </w:r>
      <w:r w:rsidRPr="00D279EB">
        <w:fldChar w:fldCharType="end"/>
      </w:r>
      <w:r>
        <w:t xml:space="preserve"> gives an example of these results, showing the bed expansion found at a 20 cm static initial bed height.  The full data set is presented in Appendix 7.  At a 5 cm initial static bed height the pulsed and continuous regimes followed a similar increase in average bed height.  At 10 cm initial static bed height a greater difference in bed expansion was evident in comparison to the 5 cm static bed, with all flow regimes demonstrating a general trend to increase in bed expansion with increasing gas velocities.  However, each regime demonstrated the effect of the small sample size, with bed expansion values that indicate either a bubble bursting or collapsing.  This effect was most pronounced in the 15 cm initial static height bed, with all flow regimes demonstrating peaks and troughs in average bed height.  At a 20 cm initial static bed height there was less variation in average bed expansion, but again all flow regimes followed a similar increase from 0.13 to 0.21 m/s, with the exception that continuous flow produced the lowest bed expansion values between 0.18 and 0.21 m/s, compared to the pulsed flow regimes (</w:t>
      </w:r>
      <w:r w:rsidRPr="00D279EB">
        <w:fldChar w:fldCharType="begin"/>
      </w:r>
      <w:r w:rsidRPr="00D279EB">
        <w:instrText xml:space="preserve"> REF _Ref442362613 \h  \* MERGEFORMAT </w:instrText>
      </w:r>
      <w:r w:rsidRPr="00D279EB">
        <w:fldChar w:fldCharType="separate"/>
      </w:r>
      <w:r w:rsidR="005D3AE0" w:rsidRPr="001E7F77">
        <w:t xml:space="preserve">Figure </w:t>
      </w:r>
      <w:r w:rsidR="005D3AE0">
        <w:t>8</w:t>
      </w:r>
      <w:r w:rsidR="005D3AE0">
        <w:noBreakHyphen/>
        <w:t>7</w:t>
      </w:r>
      <w:r w:rsidRPr="00D279EB">
        <w:fldChar w:fldCharType="end"/>
      </w:r>
      <w:r>
        <w:t xml:space="preserve">).  </w:t>
      </w:r>
    </w:p>
    <w:p w14:paraId="0D0A2DB3" w14:textId="77777777" w:rsidR="00D5642A" w:rsidRPr="00AA06F0" w:rsidRDefault="00D5642A" w:rsidP="00EA5CD1">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21"/>
        <w:gridCol w:w="4621"/>
      </w:tblGrid>
      <w:tr w:rsidR="00374D82" w14:paraId="5C593967" w14:textId="77777777" w:rsidTr="00FB46C5">
        <w:tc>
          <w:tcPr>
            <w:tcW w:w="4621" w:type="dxa"/>
          </w:tcPr>
          <w:p w14:paraId="5CF7104B" w14:textId="77777777" w:rsidR="00374D82" w:rsidRDefault="00374D82" w:rsidP="00EA5CD1">
            <w:pPr>
              <w:spacing w:line="276" w:lineRule="auto"/>
            </w:pPr>
            <w:r>
              <w:lastRenderedPageBreak/>
              <w:t>a) 5 cm initial static bed height</w:t>
            </w:r>
          </w:p>
        </w:tc>
        <w:tc>
          <w:tcPr>
            <w:tcW w:w="4621" w:type="dxa"/>
          </w:tcPr>
          <w:p w14:paraId="0D38EFEE" w14:textId="77777777" w:rsidR="00374D82" w:rsidRDefault="00374D82" w:rsidP="00EA5CD1">
            <w:pPr>
              <w:spacing w:line="276" w:lineRule="auto"/>
            </w:pPr>
            <w:r>
              <w:t>b) 10cm initial static bed height</w:t>
            </w:r>
          </w:p>
        </w:tc>
      </w:tr>
      <w:tr w:rsidR="00374D82" w14:paraId="5CA61733" w14:textId="77777777" w:rsidTr="00FB46C5">
        <w:tc>
          <w:tcPr>
            <w:tcW w:w="4621" w:type="dxa"/>
          </w:tcPr>
          <w:p w14:paraId="65FC0A3E" w14:textId="77777777" w:rsidR="00374D82" w:rsidRDefault="00374D82" w:rsidP="00EA5CD1">
            <w:pPr>
              <w:spacing w:line="276" w:lineRule="auto"/>
            </w:pPr>
            <w:r>
              <w:rPr>
                <w:noProof/>
                <w:lang w:eastAsia="en-GB"/>
              </w:rPr>
              <w:drawing>
                <wp:inline distT="0" distB="0" distL="0" distR="0" wp14:anchorId="39FA4E65" wp14:editId="529E5201">
                  <wp:extent cx="2938509" cy="2539013"/>
                  <wp:effectExtent l="0" t="0" r="0" b="0"/>
                  <wp:docPr id="9241" name="Chart 924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7"/>
                    </a:graphicData>
                  </a:graphic>
                </wp:inline>
              </w:drawing>
            </w:r>
          </w:p>
        </w:tc>
        <w:tc>
          <w:tcPr>
            <w:tcW w:w="4621" w:type="dxa"/>
          </w:tcPr>
          <w:p w14:paraId="1121E6F6" w14:textId="77777777" w:rsidR="00374D82" w:rsidRDefault="00374D82" w:rsidP="00EA5CD1">
            <w:pPr>
              <w:spacing w:line="276" w:lineRule="auto"/>
            </w:pPr>
            <w:r>
              <w:rPr>
                <w:noProof/>
                <w:lang w:eastAsia="en-GB"/>
              </w:rPr>
              <w:drawing>
                <wp:inline distT="0" distB="0" distL="0" distR="0" wp14:anchorId="1EBCDDFC" wp14:editId="4E9CDC6B">
                  <wp:extent cx="2911875" cy="2556769"/>
                  <wp:effectExtent l="0" t="0" r="3175" b="0"/>
                  <wp:docPr id="9242" name="Chart 92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8"/>
                    </a:graphicData>
                  </a:graphic>
                </wp:inline>
              </w:drawing>
            </w:r>
          </w:p>
        </w:tc>
      </w:tr>
      <w:tr w:rsidR="00374D82" w14:paraId="2924A137" w14:textId="77777777" w:rsidTr="00FB46C5">
        <w:tc>
          <w:tcPr>
            <w:tcW w:w="4621" w:type="dxa"/>
          </w:tcPr>
          <w:p w14:paraId="6AD4E354" w14:textId="77777777" w:rsidR="00374D82" w:rsidRDefault="00374D82" w:rsidP="00EA5CD1">
            <w:pPr>
              <w:spacing w:line="276" w:lineRule="auto"/>
            </w:pPr>
            <w:r>
              <w:t>c) 15 cm initial static bed height</w:t>
            </w:r>
          </w:p>
        </w:tc>
        <w:tc>
          <w:tcPr>
            <w:tcW w:w="4621" w:type="dxa"/>
          </w:tcPr>
          <w:p w14:paraId="04220BA0" w14:textId="77777777" w:rsidR="00374D82" w:rsidRDefault="00374D82" w:rsidP="00EA5CD1">
            <w:pPr>
              <w:spacing w:line="276" w:lineRule="auto"/>
            </w:pPr>
            <w:r>
              <w:t>d) 20 cm initial static bed height</w:t>
            </w:r>
          </w:p>
        </w:tc>
      </w:tr>
      <w:tr w:rsidR="00374D82" w14:paraId="505B4BDD" w14:textId="77777777" w:rsidTr="00FB46C5">
        <w:tc>
          <w:tcPr>
            <w:tcW w:w="4621" w:type="dxa"/>
          </w:tcPr>
          <w:p w14:paraId="7D497545" w14:textId="77777777" w:rsidR="00374D82" w:rsidRDefault="00374D82" w:rsidP="00EA5CD1">
            <w:pPr>
              <w:spacing w:line="276" w:lineRule="auto"/>
            </w:pPr>
            <w:r>
              <w:rPr>
                <w:noProof/>
                <w:lang w:eastAsia="en-GB"/>
              </w:rPr>
              <w:drawing>
                <wp:inline distT="0" distB="0" distL="0" distR="0" wp14:anchorId="72C0E6D6" wp14:editId="6D648425">
                  <wp:extent cx="2938509" cy="2743200"/>
                  <wp:effectExtent l="0" t="0" r="0" b="0"/>
                  <wp:docPr id="9243" name="Chart 924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9"/>
                    </a:graphicData>
                  </a:graphic>
                </wp:inline>
              </w:drawing>
            </w:r>
          </w:p>
        </w:tc>
        <w:tc>
          <w:tcPr>
            <w:tcW w:w="4621" w:type="dxa"/>
          </w:tcPr>
          <w:p w14:paraId="0624E469" w14:textId="77777777" w:rsidR="00374D82" w:rsidRDefault="00374D82" w:rsidP="00EA5CD1">
            <w:pPr>
              <w:spacing w:line="276" w:lineRule="auto"/>
            </w:pPr>
            <w:r>
              <w:rPr>
                <w:noProof/>
                <w:lang w:eastAsia="en-GB"/>
              </w:rPr>
              <w:drawing>
                <wp:inline distT="0" distB="0" distL="0" distR="0" wp14:anchorId="442E6891" wp14:editId="436E5685">
                  <wp:extent cx="2911875" cy="2743200"/>
                  <wp:effectExtent l="0" t="0" r="3175" b="0"/>
                  <wp:docPr id="9244" name="Chart 924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0"/>
                    </a:graphicData>
                  </a:graphic>
                </wp:inline>
              </w:drawing>
            </w:r>
          </w:p>
        </w:tc>
      </w:tr>
    </w:tbl>
    <w:p w14:paraId="597A2E35" w14:textId="43154CCF" w:rsidR="00374D82" w:rsidRDefault="00374D82" w:rsidP="00EA5CD1">
      <w:pPr>
        <w:pStyle w:val="Caption"/>
        <w:spacing w:line="276" w:lineRule="auto"/>
        <w:rPr>
          <w:b/>
        </w:rPr>
      </w:pPr>
      <w:bookmarkStart w:id="607" w:name="_Ref442360213"/>
      <w:bookmarkStart w:id="608" w:name="_Toc474686711"/>
      <w:r w:rsidRPr="001E7F77">
        <w:t xml:space="preserve">Figure </w:t>
      </w:r>
      <w:fldSimple w:instr=" STYLEREF 1 \s ">
        <w:r w:rsidR="005D3AE0">
          <w:rPr>
            <w:noProof/>
          </w:rPr>
          <w:t>8</w:t>
        </w:r>
      </w:fldSimple>
      <w:r w:rsidR="00F02E7D">
        <w:noBreakHyphen/>
      </w:r>
      <w:fldSimple w:instr=" SEQ Figure \* ARABIC \s 1 ">
        <w:r w:rsidR="005D3AE0">
          <w:rPr>
            <w:noProof/>
          </w:rPr>
          <w:t>6</w:t>
        </w:r>
      </w:fldSimple>
      <w:bookmarkEnd w:id="607"/>
      <w:r w:rsidRPr="001E7F77">
        <w:t>.</w:t>
      </w:r>
      <w:r>
        <w:t xml:space="preserve">  Pulsation frequency </w:t>
      </w:r>
      <w:r w:rsidRPr="006738EB">
        <w:t xml:space="preserve">ranges for the pulsed flow regimes at increasing gas </w:t>
      </w:r>
      <w:r>
        <w:t>velocity</w:t>
      </w:r>
      <w:r w:rsidRPr="006738EB">
        <w:t xml:space="preserve"> at a) 5, b) 10 cm, c) 15 cm and d) 20 cm initial static bed height</w:t>
      </w:r>
      <w:r>
        <w:t xml:space="preserve"> in the</w:t>
      </w:r>
      <w:r w:rsidRPr="006738EB">
        <w:t xml:space="preserve"> double inlet </w:t>
      </w:r>
      <w:r>
        <w:t xml:space="preserve">3D </w:t>
      </w:r>
      <w:r w:rsidRPr="006738EB">
        <w:t>bed</w:t>
      </w:r>
      <w:r>
        <w:t xml:space="preserve"> in a 250 μm glass ballotini bed</w:t>
      </w:r>
      <w:r w:rsidRPr="006738EB">
        <w:t>.</w:t>
      </w:r>
      <w:bookmarkEnd w:id="608"/>
    </w:p>
    <w:p w14:paraId="5A87E366" w14:textId="77777777" w:rsidR="00D5642A" w:rsidRDefault="00D5642A" w:rsidP="00D5642A">
      <w:pPr>
        <w:spacing w:line="276" w:lineRule="auto"/>
      </w:pPr>
    </w:p>
    <w:p w14:paraId="64D17FF9" w14:textId="77777777" w:rsidR="00D5642A" w:rsidRDefault="00D5642A" w:rsidP="00D5642A">
      <w:pPr>
        <w:spacing w:line="276" w:lineRule="auto"/>
      </w:pPr>
      <w:r>
        <w:t xml:space="preserve">As already in seen in </w:t>
      </w:r>
      <w:r>
        <w:fldChar w:fldCharType="begin"/>
      </w:r>
      <w:r>
        <w:instrText xml:space="preserve"> REF _Ref458004619 \h  \* MERGEFORMAT </w:instrText>
      </w:r>
      <w:r>
        <w:fldChar w:fldCharType="separate"/>
      </w:r>
      <w:r w:rsidR="005D3AE0">
        <w:t xml:space="preserve">Figure </w:t>
      </w:r>
      <w:r w:rsidR="005D3AE0">
        <w:rPr>
          <w:noProof/>
        </w:rPr>
        <w:t>8</w:t>
      </w:r>
      <w:r w:rsidR="005D3AE0">
        <w:rPr>
          <w:noProof/>
        </w:rPr>
        <w:noBreakHyphen/>
        <w:t>2</w:t>
      </w:r>
      <w:r>
        <w:fldChar w:fldCharType="end"/>
      </w:r>
      <w:r>
        <w:t xml:space="preserve">, the pressure drop across the bed increased with static bed height.  </w:t>
      </w:r>
      <w:r>
        <w:fldChar w:fldCharType="begin"/>
      </w:r>
      <w:r>
        <w:instrText xml:space="preserve"> REF _Ref442363420 \h  \* MERGEFORMAT </w:instrText>
      </w:r>
      <w:r>
        <w:fldChar w:fldCharType="separate"/>
      </w:r>
      <w:r w:rsidR="005D3AE0" w:rsidRPr="001E7F77">
        <w:t xml:space="preserve">Figure </w:t>
      </w:r>
      <w:r w:rsidR="005D3AE0">
        <w:rPr>
          <w:noProof/>
        </w:rPr>
        <w:t>8</w:t>
      </w:r>
      <w:r w:rsidR="005D3AE0">
        <w:rPr>
          <w:noProof/>
        </w:rPr>
        <w:noBreakHyphen/>
        <w:t>8</w:t>
      </w:r>
      <w:r>
        <w:fldChar w:fldCharType="end"/>
      </w:r>
      <w:r>
        <w:t xml:space="preserve"> shows pressure drop at increasing gas velocities under the 309 Hz pulsed flow regime.  Pressure drop increased with static initial bed height under all the pulsed flow regimes (see Appendix 7).  Under 309 Hz pulsed flow regime, pressure drop increased from 1240 Pa at 0.13 m/s in the 5 cm static bed to 3160 Pa at the same gas velocity in the 20 cm static bed (</w:t>
      </w:r>
      <w:r>
        <w:fldChar w:fldCharType="begin"/>
      </w:r>
      <w:r>
        <w:instrText xml:space="preserve"> REF _Ref442363420 \h  \* MERGEFORMAT </w:instrText>
      </w:r>
      <w:r>
        <w:fldChar w:fldCharType="separate"/>
      </w:r>
      <w:r w:rsidR="005D3AE0" w:rsidRPr="001E7F77">
        <w:t xml:space="preserve">Figure </w:t>
      </w:r>
      <w:r w:rsidR="005D3AE0">
        <w:rPr>
          <w:noProof/>
        </w:rPr>
        <w:t>8</w:t>
      </w:r>
      <w:r w:rsidR="005D3AE0">
        <w:rPr>
          <w:noProof/>
        </w:rPr>
        <w:noBreakHyphen/>
        <w:t>8</w:t>
      </w:r>
      <w:r>
        <w:fldChar w:fldCharType="end"/>
      </w:r>
      <w:r>
        <w:t>).  The bubbling motion produced a variable pressure drop at higher velocities such as at 0.19 and 0.2 m/s in the 10 cm static height bed.</w:t>
      </w:r>
    </w:p>
    <w:p w14:paraId="3F4B87B0" w14:textId="77777777" w:rsidR="00374D82" w:rsidRDefault="00374D82" w:rsidP="00EA5CD1">
      <w:pPr>
        <w:spacing w:line="276" w:lineRule="auto"/>
      </w:pPr>
    </w:p>
    <w:p w14:paraId="77880718" w14:textId="77777777" w:rsidR="00374D82" w:rsidRDefault="00374D82" w:rsidP="00EA5CD1">
      <w:pPr>
        <w:spacing w:line="276" w:lineRule="auto"/>
      </w:pPr>
      <w:r>
        <w:rPr>
          <w:noProof/>
          <w:lang w:eastAsia="en-GB"/>
        </w:rPr>
        <w:lastRenderedPageBreak/>
        <w:drawing>
          <wp:inline distT="0" distB="0" distL="0" distR="0" wp14:anchorId="7AFA0FF8" wp14:editId="66438D42">
            <wp:extent cx="5726097" cy="3480046"/>
            <wp:effectExtent l="0" t="0" r="8255" b="6350"/>
            <wp:docPr id="9245" name="Chart 9245"/>
            <wp:cNvGraphicFramePr/>
            <a:graphic xmlns:a="http://schemas.openxmlformats.org/drawingml/2006/main">
              <a:graphicData uri="http://schemas.openxmlformats.org/drawingml/2006/chart">
                <c:chart xmlns:c="http://schemas.openxmlformats.org/drawingml/2006/chart" xmlns:r="http://schemas.openxmlformats.org/officeDocument/2006/relationships" r:id="rId351"/>
              </a:graphicData>
            </a:graphic>
          </wp:inline>
        </w:drawing>
      </w:r>
    </w:p>
    <w:p w14:paraId="643363C3" w14:textId="1DAEBC25" w:rsidR="00374D82" w:rsidRDefault="00374D82" w:rsidP="00EA5CD1">
      <w:pPr>
        <w:pStyle w:val="Caption"/>
        <w:spacing w:line="276" w:lineRule="auto"/>
      </w:pPr>
      <w:bookmarkStart w:id="609" w:name="_Ref442362613"/>
      <w:bookmarkStart w:id="610" w:name="_Toc474686712"/>
      <w:r w:rsidRPr="001E7F77">
        <w:t xml:space="preserve">Figure </w:t>
      </w:r>
      <w:fldSimple w:instr=" STYLEREF 1 \s ">
        <w:r w:rsidR="005D3AE0">
          <w:rPr>
            <w:noProof/>
          </w:rPr>
          <w:t>8</w:t>
        </w:r>
      </w:fldSimple>
      <w:r w:rsidR="00F02E7D">
        <w:noBreakHyphen/>
      </w:r>
      <w:fldSimple w:instr=" SEQ Figure \* ARABIC \s 1 ">
        <w:r w:rsidR="005D3AE0">
          <w:rPr>
            <w:noProof/>
          </w:rPr>
          <w:t>7</w:t>
        </w:r>
      </w:fldSimple>
      <w:bookmarkEnd w:id="609"/>
      <w:r w:rsidRPr="001E7F77">
        <w:t>.</w:t>
      </w:r>
      <w:r>
        <w:t xml:space="preserve">  Bed expansion under both continuous and pulsed flow regimes for 250 μm glass ballotini at increasing gas velocity at 20 cm initial static bed height in the double inlet 3D bed.</w:t>
      </w:r>
      <w:bookmarkEnd w:id="610"/>
    </w:p>
    <w:p w14:paraId="228717FE" w14:textId="77777777" w:rsidR="00374D82" w:rsidRDefault="00374D82" w:rsidP="00EA5CD1">
      <w:pPr>
        <w:spacing w:line="276" w:lineRule="auto"/>
      </w:pPr>
    </w:p>
    <w:p w14:paraId="33B0312F" w14:textId="77777777" w:rsidR="00374D82" w:rsidRDefault="00374D82" w:rsidP="00EA5CD1">
      <w:pPr>
        <w:spacing w:line="276" w:lineRule="auto"/>
        <w:jc w:val="center"/>
      </w:pPr>
      <w:r>
        <w:rPr>
          <w:noProof/>
          <w:lang w:eastAsia="en-GB"/>
        </w:rPr>
        <w:drawing>
          <wp:inline distT="0" distB="0" distL="0" distR="0" wp14:anchorId="488F1A08" wp14:editId="34E684D1">
            <wp:extent cx="4758431" cy="3275860"/>
            <wp:effectExtent l="0" t="0" r="4445" b="1270"/>
            <wp:docPr id="9246" name="Chart 924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2"/>
              </a:graphicData>
            </a:graphic>
          </wp:inline>
        </w:drawing>
      </w:r>
    </w:p>
    <w:p w14:paraId="095B9D9D" w14:textId="1C7F103A" w:rsidR="00374D82" w:rsidRDefault="00374D82" w:rsidP="00EA5CD1">
      <w:pPr>
        <w:pStyle w:val="Caption"/>
        <w:spacing w:line="276" w:lineRule="auto"/>
      </w:pPr>
      <w:bookmarkStart w:id="611" w:name="_Ref442363420"/>
      <w:bookmarkStart w:id="612" w:name="_Toc474686713"/>
      <w:r w:rsidRPr="001E7F77">
        <w:t xml:space="preserve">Figure </w:t>
      </w:r>
      <w:fldSimple w:instr=" STYLEREF 1 \s ">
        <w:r w:rsidR="005D3AE0">
          <w:rPr>
            <w:noProof/>
          </w:rPr>
          <w:t>8</w:t>
        </w:r>
      </w:fldSimple>
      <w:r w:rsidR="00F02E7D">
        <w:noBreakHyphen/>
      </w:r>
      <w:fldSimple w:instr=" SEQ Figure \* ARABIC \s 1 ">
        <w:r w:rsidR="005D3AE0">
          <w:rPr>
            <w:noProof/>
          </w:rPr>
          <w:t>8</w:t>
        </w:r>
      </w:fldSimple>
      <w:bookmarkEnd w:id="611"/>
      <w:r w:rsidRPr="001E7F77">
        <w:t>.</w:t>
      </w:r>
      <w:r>
        <w:t xml:space="preserve">  Pressure drop across the bed (</w:t>
      </w:r>
      <m:oMath>
        <m:r>
          <w:rPr>
            <w:rFonts w:ascii="Cambria Math" w:hAnsi="Cambria Math"/>
          </w:rPr>
          <m:t>∆p</m:t>
        </m:r>
      </m:oMath>
      <w:r>
        <w:rPr>
          <w:rFonts w:eastAsiaTheme="minorEastAsia"/>
        </w:rPr>
        <w:t>)</w:t>
      </w:r>
      <w:r>
        <w:t xml:space="preserve"> in 250 μm glass ballotini at increasing gas velocities and increasing initial static bed heights for the 320 mm feedback tube 309 Hz pulsed flow regime in the double inlet 3D bed.</w:t>
      </w:r>
      <w:bookmarkEnd w:id="612"/>
    </w:p>
    <w:p w14:paraId="1ABA32BB" w14:textId="77777777" w:rsidR="00374D82" w:rsidRDefault="00374D82" w:rsidP="00EA5CD1">
      <w:pPr>
        <w:spacing w:line="276" w:lineRule="auto"/>
      </w:pPr>
    </w:p>
    <w:p w14:paraId="7438E73A" w14:textId="412B275C" w:rsidR="00374D82" w:rsidRDefault="00374D82" w:rsidP="00EA5CD1">
      <w:pPr>
        <w:spacing w:line="276" w:lineRule="auto"/>
      </w:pPr>
      <w:r>
        <w:lastRenderedPageBreak/>
        <w:t xml:space="preserve">To compare both the pulsed and continuous flow regimes, </w:t>
      </w:r>
      <w:r>
        <w:fldChar w:fldCharType="begin"/>
      </w:r>
      <w:r>
        <w:instrText xml:space="preserve"> REF _Ref459729377 \h  \* MERGEFORMAT </w:instrText>
      </w:r>
      <w:r>
        <w:fldChar w:fldCharType="separate"/>
      </w:r>
      <w:r w:rsidR="005D3AE0" w:rsidRPr="001E7F77">
        <w:t xml:space="preserve">Figure </w:t>
      </w:r>
      <w:r w:rsidR="005D3AE0">
        <w:rPr>
          <w:noProof/>
        </w:rPr>
        <w:t>8</w:t>
      </w:r>
      <w:r w:rsidR="005D3AE0">
        <w:rPr>
          <w:noProof/>
        </w:rPr>
        <w:noBreakHyphen/>
        <w:t>9</w:t>
      </w:r>
      <w:r>
        <w:fldChar w:fldCharType="end"/>
      </w:r>
      <w:r>
        <w:t xml:space="preserve"> presents pressure drop as a function of gas velocity for all flow regimes.  The effect of bubbling on pressure drop was again seen at higher gas velocities.  At 5 cm initial static bed height, all flow regimes followed a similar pressure drop trend, with a variation of 40 Pa at 0.16 m/s increasing to 200 Pa at 0.21 m/s (</w:t>
      </w:r>
      <w:r>
        <w:fldChar w:fldCharType="begin"/>
      </w:r>
      <w:r>
        <w:instrText xml:space="preserve"> REF _Ref459729377 \h  \* MERGEFORMAT </w:instrText>
      </w:r>
      <w:r>
        <w:fldChar w:fldCharType="separate"/>
      </w:r>
      <w:r w:rsidR="005D3AE0" w:rsidRPr="001E7F77">
        <w:t xml:space="preserve">Figure </w:t>
      </w:r>
      <w:r w:rsidR="005D3AE0">
        <w:rPr>
          <w:noProof/>
        </w:rPr>
        <w:t>8</w:t>
      </w:r>
      <w:r w:rsidR="005D3AE0">
        <w:rPr>
          <w:noProof/>
        </w:rPr>
        <w:noBreakHyphen/>
        <w:t>9</w:t>
      </w:r>
      <w:r>
        <w:fldChar w:fldCharType="end"/>
      </w:r>
      <w:r>
        <w:t>a).  This was repeated in the 10 cm static bed, where the pressure drop in all flow regimes didn’t vary more than 220 Pa from 0.13 to 0.21 m/s (</w:t>
      </w:r>
      <w:r>
        <w:fldChar w:fldCharType="begin"/>
      </w:r>
      <w:r>
        <w:instrText xml:space="preserve"> REF _Ref459729377 \h  \* MERGEFORMAT </w:instrText>
      </w:r>
      <w:r>
        <w:fldChar w:fldCharType="separate"/>
      </w:r>
      <w:r w:rsidR="005D3AE0" w:rsidRPr="001E7F77">
        <w:t xml:space="preserve">Figure </w:t>
      </w:r>
      <w:r w:rsidR="005D3AE0">
        <w:rPr>
          <w:noProof/>
        </w:rPr>
        <w:t>8</w:t>
      </w:r>
      <w:r w:rsidR="005D3AE0">
        <w:rPr>
          <w:noProof/>
        </w:rPr>
        <w:noBreakHyphen/>
        <w:t>9</w:t>
      </w:r>
      <w:r>
        <w:fldChar w:fldCharType="end"/>
      </w:r>
      <w:r>
        <w:t>b).  At 10 and 20 cm initial static bed heights this result again repeated (</w:t>
      </w:r>
      <w:r>
        <w:fldChar w:fldCharType="begin"/>
      </w:r>
      <w:r>
        <w:instrText xml:space="preserve"> REF _Ref459729377 \h  \* MERGEFORMAT </w:instrText>
      </w:r>
      <w:r>
        <w:fldChar w:fldCharType="separate"/>
      </w:r>
      <w:r w:rsidR="005D3AE0" w:rsidRPr="001E7F77">
        <w:t xml:space="preserve">Figure </w:t>
      </w:r>
      <w:r w:rsidR="005D3AE0">
        <w:rPr>
          <w:noProof/>
        </w:rPr>
        <w:t>8</w:t>
      </w:r>
      <w:r w:rsidR="005D3AE0">
        <w:rPr>
          <w:noProof/>
        </w:rPr>
        <w:noBreakHyphen/>
        <w:t>9</w:t>
      </w:r>
      <w:r>
        <w:fldChar w:fldCharType="end"/>
      </w:r>
      <w:r>
        <w:t>b,c), demonstrating that despite the low sample number, there was no indication of a difference between the pulsed and continuous flow regimes in the pressure drop across the bed at any initial bed height between 5 and 20 cm.</w:t>
      </w:r>
    </w:p>
    <w:p w14:paraId="0C839847" w14:textId="77777777" w:rsidR="00DC3FAE" w:rsidRDefault="00DC3FAE" w:rsidP="00EA5CD1">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374D82" w14:paraId="1B76ACC0" w14:textId="77777777" w:rsidTr="00FB46C5">
        <w:tc>
          <w:tcPr>
            <w:tcW w:w="4621" w:type="dxa"/>
          </w:tcPr>
          <w:p w14:paraId="20368822" w14:textId="77777777" w:rsidR="00374D82" w:rsidRDefault="00374D82" w:rsidP="00EA5CD1">
            <w:pPr>
              <w:spacing w:line="276" w:lineRule="auto"/>
            </w:pPr>
            <w:r>
              <w:t>a) 5 cm initial static bed height</w:t>
            </w:r>
          </w:p>
        </w:tc>
        <w:tc>
          <w:tcPr>
            <w:tcW w:w="4621" w:type="dxa"/>
          </w:tcPr>
          <w:p w14:paraId="67113DA4" w14:textId="77777777" w:rsidR="00374D82" w:rsidRDefault="00374D82" w:rsidP="00EA5CD1">
            <w:pPr>
              <w:spacing w:line="276" w:lineRule="auto"/>
            </w:pPr>
            <w:r>
              <w:t>b) 10 cm initial static bed height</w:t>
            </w:r>
          </w:p>
        </w:tc>
      </w:tr>
      <w:tr w:rsidR="00374D82" w14:paraId="5A08201D" w14:textId="77777777" w:rsidTr="00FB46C5">
        <w:tc>
          <w:tcPr>
            <w:tcW w:w="4621" w:type="dxa"/>
          </w:tcPr>
          <w:p w14:paraId="32CDF201" w14:textId="77777777" w:rsidR="00374D82" w:rsidRDefault="00374D82" w:rsidP="00EA5CD1">
            <w:pPr>
              <w:spacing w:line="276" w:lineRule="auto"/>
            </w:pPr>
            <w:r>
              <w:rPr>
                <w:noProof/>
                <w:lang w:eastAsia="en-GB"/>
              </w:rPr>
              <w:drawing>
                <wp:inline distT="0" distB="0" distL="0" distR="0" wp14:anchorId="0A820C96" wp14:editId="3A2994FC">
                  <wp:extent cx="2840854" cy="2414726"/>
                  <wp:effectExtent l="0" t="0" r="0" b="5080"/>
                  <wp:docPr id="9247" name="Chart 9247"/>
                  <wp:cNvGraphicFramePr/>
                  <a:graphic xmlns:a="http://schemas.openxmlformats.org/drawingml/2006/main">
                    <a:graphicData uri="http://schemas.openxmlformats.org/drawingml/2006/chart">
                      <c:chart xmlns:c="http://schemas.openxmlformats.org/drawingml/2006/chart" xmlns:r="http://schemas.openxmlformats.org/officeDocument/2006/relationships" r:id="rId353"/>
                    </a:graphicData>
                  </a:graphic>
                </wp:inline>
              </w:drawing>
            </w:r>
          </w:p>
        </w:tc>
        <w:tc>
          <w:tcPr>
            <w:tcW w:w="4621" w:type="dxa"/>
          </w:tcPr>
          <w:p w14:paraId="21C9E94E" w14:textId="77777777" w:rsidR="00374D82" w:rsidRDefault="00374D82" w:rsidP="00EA5CD1">
            <w:pPr>
              <w:spacing w:line="276" w:lineRule="auto"/>
            </w:pPr>
            <w:r>
              <w:rPr>
                <w:noProof/>
                <w:lang w:eastAsia="en-GB"/>
              </w:rPr>
              <w:drawing>
                <wp:inline distT="0" distB="0" distL="0" distR="0" wp14:anchorId="68454DC1" wp14:editId="45C4C685">
                  <wp:extent cx="2840854" cy="2414726"/>
                  <wp:effectExtent l="0" t="0" r="0" b="5080"/>
                  <wp:docPr id="9248" name="Chart 924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4"/>
                    </a:graphicData>
                  </a:graphic>
                </wp:inline>
              </w:drawing>
            </w:r>
          </w:p>
        </w:tc>
      </w:tr>
      <w:tr w:rsidR="00374D82" w14:paraId="645D56B9" w14:textId="77777777" w:rsidTr="00FB46C5">
        <w:tc>
          <w:tcPr>
            <w:tcW w:w="4621" w:type="dxa"/>
          </w:tcPr>
          <w:p w14:paraId="04C4DD05" w14:textId="77777777" w:rsidR="00374D82" w:rsidRDefault="00374D82" w:rsidP="00EA5CD1">
            <w:pPr>
              <w:spacing w:line="276" w:lineRule="auto"/>
            </w:pPr>
            <w:r>
              <w:t>c) 15 cm initial static bed height</w:t>
            </w:r>
          </w:p>
        </w:tc>
        <w:tc>
          <w:tcPr>
            <w:tcW w:w="4621" w:type="dxa"/>
          </w:tcPr>
          <w:p w14:paraId="0F5FAC30" w14:textId="77777777" w:rsidR="00374D82" w:rsidRDefault="00374D82" w:rsidP="00EA5CD1">
            <w:pPr>
              <w:spacing w:line="276" w:lineRule="auto"/>
            </w:pPr>
            <w:r>
              <w:t>d) 20 cm initial static bed height</w:t>
            </w:r>
          </w:p>
        </w:tc>
      </w:tr>
      <w:tr w:rsidR="00374D82" w14:paraId="580A54AB" w14:textId="77777777" w:rsidTr="00FB46C5">
        <w:tc>
          <w:tcPr>
            <w:tcW w:w="4621" w:type="dxa"/>
          </w:tcPr>
          <w:p w14:paraId="6BD4D444" w14:textId="77777777" w:rsidR="00374D82" w:rsidRDefault="00374D82" w:rsidP="00EA5CD1">
            <w:pPr>
              <w:spacing w:line="276" w:lineRule="auto"/>
            </w:pPr>
            <w:r>
              <w:rPr>
                <w:noProof/>
                <w:lang w:eastAsia="en-GB"/>
              </w:rPr>
              <w:drawing>
                <wp:inline distT="0" distB="0" distL="0" distR="0" wp14:anchorId="2900BB41" wp14:editId="1C1C6569">
                  <wp:extent cx="2840854" cy="2414726"/>
                  <wp:effectExtent l="0" t="0" r="0" b="5080"/>
                  <wp:docPr id="9249" name="Chart 924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5"/>
                    </a:graphicData>
                  </a:graphic>
                </wp:inline>
              </w:drawing>
            </w:r>
          </w:p>
        </w:tc>
        <w:tc>
          <w:tcPr>
            <w:tcW w:w="4621" w:type="dxa"/>
          </w:tcPr>
          <w:p w14:paraId="5EE02578" w14:textId="77777777" w:rsidR="00374D82" w:rsidRDefault="00374D82" w:rsidP="00EA5CD1">
            <w:pPr>
              <w:spacing w:line="276" w:lineRule="auto"/>
            </w:pPr>
            <w:r>
              <w:rPr>
                <w:noProof/>
                <w:lang w:eastAsia="en-GB"/>
              </w:rPr>
              <w:drawing>
                <wp:inline distT="0" distB="0" distL="0" distR="0" wp14:anchorId="086B3AD9" wp14:editId="14BD582C">
                  <wp:extent cx="2840854" cy="2414726"/>
                  <wp:effectExtent l="0" t="0" r="0" b="5080"/>
                  <wp:docPr id="9250" name="Chart 9250"/>
                  <wp:cNvGraphicFramePr/>
                  <a:graphic xmlns:a="http://schemas.openxmlformats.org/drawingml/2006/main">
                    <a:graphicData uri="http://schemas.openxmlformats.org/drawingml/2006/chart">
                      <c:chart xmlns:c="http://schemas.openxmlformats.org/drawingml/2006/chart" xmlns:r="http://schemas.openxmlformats.org/officeDocument/2006/relationships" r:id="rId356"/>
                    </a:graphicData>
                  </a:graphic>
                </wp:inline>
              </w:drawing>
            </w:r>
          </w:p>
        </w:tc>
      </w:tr>
    </w:tbl>
    <w:p w14:paraId="1F5F096D" w14:textId="72C4661B" w:rsidR="00374D82" w:rsidRPr="0051131D" w:rsidRDefault="00374D82" w:rsidP="00EA5CD1">
      <w:pPr>
        <w:pStyle w:val="Caption"/>
        <w:spacing w:line="276" w:lineRule="auto"/>
      </w:pPr>
      <w:bookmarkStart w:id="613" w:name="_Ref459729377"/>
      <w:bookmarkStart w:id="614" w:name="_Toc474686714"/>
      <w:r w:rsidRPr="001E7F77">
        <w:t xml:space="preserve">Figure </w:t>
      </w:r>
      <w:fldSimple w:instr=" STYLEREF 1 \s ">
        <w:r w:rsidR="005D3AE0">
          <w:rPr>
            <w:noProof/>
          </w:rPr>
          <w:t>8</w:t>
        </w:r>
      </w:fldSimple>
      <w:r w:rsidR="00F02E7D">
        <w:noBreakHyphen/>
      </w:r>
      <w:fldSimple w:instr=" SEQ Figure \* ARABIC \s 1 ">
        <w:r w:rsidR="005D3AE0">
          <w:rPr>
            <w:noProof/>
          </w:rPr>
          <w:t>9</w:t>
        </w:r>
      </w:fldSimple>
      <w:bookmarkEnd w:id="613"/>
      <w:r w:rsidRPr="001E7F77">
        <w:t xml:space="preserve">.  </w:t>
      </w:r>
      <w:r>
        <w:t>Pressure drop across the bed (</w:t>
      </w:r>
      <m:oMath>
        <m:r>
          <w:rPr>
            <w:rFonts w:ascii="Cambria Math" w:hAnsi="Cambria Math"/>
          </w:rPr>
          <m:t>∆p</m:t>
        </m:r>
      </m:oMath>
      <w:r>
        <w:rPr>
          <w:rFonts w:eastAsiaTheme="minorEastAsia"/>
        </w:rPr>
        <w:t xml:space="preserve">) </w:t>
      </w:r>
      <w:r>
        <w:t>in 250 μm glass ballotini as a function of increasing gas velocity at increasing initial static bed heights of a) 5 cm, b) 10 cm, c) 15 cm and d) 20 cm in the double inlet 3D bed with frequency presented as an average of all flow rates.</w:t>
      </w:r>
      <w:bookmarkEnd w:id="614"/>
    </w:p>
    <w:p w14:paraId="7A263847" w14:textId="77777777" w:rsidR="00D5642A" w:rsidRDefault="00D5642A" w:rsidP="00D5642A">
      <w:pPr>
        <w:spacing w:line="276" w:lineRule="auto"/>
      </w:pPr>
    </w:p>
    <w:p w14:paraId="141E1673" w14:textId="77777777" w:rsidR="00D5642A" w:rsidRDefault="00D5642A" w:rsidP="00D5642A">
      <w:pPr>
        <w:spacing w:line="276" w:lineRule="auto"/>
      </w:pPr>
      <w:r>
        <w:lastRenderedPageBreak/>
        <w:t>The double inlet 5-20 cm initial static bed depth study was designed to cover a wide range of parameters to enable further research to study greater levels of detail with some guidance.  However, the low sample numbers used in assessing bed pressure drop and bed expansion produced inconclusive results, particularly for bed expansion.  As Section 7.3.1 of Chapter 7 indicated that there are some small differences in bubble production in Group A and B particles, it can be assumed that these differences will cause further changes to the fluidisation characteristics.  For this reason, further experiments were carried out on the double inlet apparatus to identify whether the indication of no difference between the regimes remained true, or whether increased sample numbers changed the results.  Therefore, the next experimental set studied a smaller range of conditions with a higher number of repeats.</w:t>
      </w:r>
    </w:p>
    <w:p w14:paraId="614FF485" w14:textId="77777777" w:rsidR="00D5642A" w:rsidRDefault="00D5642A" w:rsidP="00D5642A">
      <w:pPr>
        <w:spacing w:line="276" w:lineRule="auto"/>
      </w:pPr>
    </w:p>
    <w:p w14:paraId="53647BBD" w14:textId="77777777" w:rsidR="00D5642A" w:rsidRPr="0079118E" w:rsidRDefault="00D5642A" w:rsidP="00D5642A">
      <w:pPr>
        <w:spacing w:line="276" w:lineRule="auto"/>
        <w:rPr>
          <w:i/>
        </w:rPr>
      </w:pPr>
      <w:r w:rsidRPr="0079118E">
        <w:rPr>
          <w:i/>
        </w:rPr>
        <w:t xml:space="preserve">Double inlet </w:t>
      </w:r>
      <w:r>
        <w:rPr>
          <w:i/>
        </w:rPr>
        <w:t>2</w:t>
      </w:r>
      <w:r w:rsidRPr="0079118E">
        <w:rPr>
          <w:i/>
        </w:rPr>
        <w:t xml:space="preserve">; </w:t>
      </w:r>
      <w:r>
        <w:rPr>
          <w:i/>
        </w:rPr>
        <w:t>1</w:t>
      </w:r>
      <w:r w:rsidRPr="0079118E">
        <w:rPr>
          <w:i/>
        </w:rPr>
        <w:t xml:space="preserve"> – </w:t>
      </w:r>
      <w:r>
        <w:rPr>
          <w:i/>
        </w:rPr>
        <w:t>8</w:t>
      </w:r>
      <w:r w:rsidRPr="0079118E">
        <w:rPr>
          <w:i/>
        </w:rPr>
        <w:t xml:space="preserve"> cm static bed depth.</w:t>
      </w:r>
    </w:p>
    <w:p w14:paraId="50EBF14D" w14:textId="77777777" w:rsidR="00D5642A" w:rsidRDefault="00D5642A" w:rsidP="00D5642A">
      <w:pPr>
        <w:spacing w:line="276" w:lineRule="auto"/>
      </w:pPr>
      <w:r>
        <w:t xml:space="preserve">The second study carried out in the double inlet 3D bed also used 250 μm glass ballotini as a test material.  </w:t>
      </w:r>
      <w:r>
        <w:fldChar w:fldCharType="begin"/>
      </w:r>
      <w:r>
        <w:instrText xml:space="preserve"> REF _Ref442377211 \h  \* MERGEFORMAT </w:instrText>
      </w:r>
      <w:r>
        <w:fldChar w:fldCharType="separate"/>
      </w:r>
      <w:r w:rsidR="005D3AE0" w:rsidRPr="001E7F77">
        <w:t xml:space="preserve">Table </w:t>
      </w:r>
      <w:r w:rsidR="005D3AE0">
        <w:rPr>
          <w:noProof/>
        </w:rPr>
        <w:t>8</w:t>
      </w:r>
      <w:r w:rsidR="005D3AE0">
        <w:rPr>
          <w:noProof/>
        </w:rPr>
        <w:noBreakHyphen/>
        <w:t>4</w:t>
      </w:r>
      <w:r>
        <w:fldChar w:fldCharType="end"/>
      </w:r>
      <w:r>
        <w:t xml:space="preserve"> presents the experimental conditions.  A range of 1 – 8 cm initial static bed depths were analysed for the same bed characteristics such as bed pressure drop, bed expansion, pulsation frequency range and amplitude.  These conditions included further experiments to analyse the effect of different pulsed flow regimes from the 320, 350, 400 and 450 mm feedback tubes.</w:t>
      </w:r>
    </w:p>
    <w:p w14:paraId="72A68CE6" w14:textId="77777777" w:rsidR="00374D82" w:rsidRDefault="00374D82" w:rsidP="00EA5CD1">
      <w:pPr>
        <w:spacing w:line="276" w:lineRule="auto"/>
      </w:pPr>
    </w:p>
    <w:p w14:paraId="7A7845D2" w14:textId="7371676B" w:rsidR="00374D82" w:rsidRDefault="00374D82" w:rsidP="00EA5CD1">
      <w:pPr>
        <w:pStyle w:val="Caption"/>
        <w:spacing w:line="276" w:lineRule="auto"/>
      </w:pPr>
      <w:bookmarkStart w:id="615" w:name="_Ref442377211"/>
      <w:bookmarkStart w:id="616" w:name="_Toc474686790"/>
      <w:r w:rsidRPr="001E7F77">
        <w:t xml:space="preserve">Table </w:t>
      </w:r>
      <w:fldSimple w:instr=" STYLEREF 1 \s ">
        <w:r w:rsidR="005D3AE0">
          <w:rPr>
            <w:noProof/>
          </w:rPr>
          <w:t>8</w:t>
        </w:r>
      </w:fldSimple>
      <w:r>
        <w:noBreakHyphen/>
      </w:r>
      <w:fldSimple w:instr=" SEQ Table \* ARABIC \s 1 ">
        <w:r w:rsidR="005D3AE0">
          <w:rPr>
            <w:noProof/>
          </w:rPr>
          <w:t>4</w:t>
        </w:r>
      </w:fldSimple>
      <w:bookmarkEnd w:id="615"/>
      <w:r w:rsidRPr="001E7F77">
        <w:t>.</w:t>
      </w:r>
      <w:r>
        <w:t xml:space="preserve">  Experimental conditions for 3D double inlet detailed study of 1 – 8 cm initial static bed depth, 0.01 m/s increments.</w:t>
      </w:r>
      <w:bookmarkEnd w:id="616"/>
    </w:p>
    <w:tbl>
      <w:tblPr>
        <w:tblStyle w:val="LightShading"/>
        <w:tblW w:w="0" w:type="auto"/>
        <w:tblLook w:val="04A0" w:firstRow="1" w:lastRow="0" w:firstColumn="1" w:lastColumn="0" w:noHBand="0" w:noVBand="1"/>
      </w:tblPr>
      <w:tblGrid>
        <w:gridCol w:w="1100"/>
        <w:gridCol w:w="708"/>
        <w:gridCol w:w="1277"/>
        <w:gridCol w:w="1701"/>
        <w:gridCol w:w="1276"/>
        <w:gridCol w:w="1599"/>
        <w:gridCol w:w="1581"/>
      </w:tblGrid>
      <w:tr w:rsidR="00374D82" w14:paraId="23D9B47F" w14:textId="77777777" w:rsidTr="00DC3F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dxa"/>
            <w:tcBorders>
              <w:top w:val="single" w:sz="18" w:space="0" w:color="auto"/>
            </w:tcBorders>
            <w:shd w:val="clear" w:color="auto" w:fill="FFFFFF" w:themeFill="background1"/>
          </w:tcPr>
          <w:p w14:paraId="731B7A34" w14:textId="77777777" w:rsidR="00374D82" w:rsidRDefault="00374D82" w:rsidP="00D5642A">
            <w:pPr>
              <w:spacing w:before="0" w:line="240" w:lineRule="auto"/>
            </w:pPr>
            <w:r>
              <w:t>Material</w:t>
            </w:r>
          </w:p>
        </w:tc>
        <w:tc>
          <w:tcPr>
            <w:tcW w:w="708" w:type="dxa"/>
            <w:tcBorders>
              <w:top w:val="single" w:sz="18" w:space="0" w:color="auto"/>
            </w:tcBorders>
            <w:shd w:val="clear" w:color="auto" w:fill="auto"/>
          </w:tcPr>
          <w:p w14:paraId="002C12E8" w14:textId="77777777" w:rsidR="00374D82" w:rsidRDefault="00374D82" w:rsidP="00D5642A">
            <w:pPr>
              <w:spacing w:before="0" w:line="240" w:lineRule="auto"/>
              <w:cnfStyle w:val="100000000000" w:firstRow="1" w:lastRow="0" w:firstColumn="0" w:lastColumn="0" w:oddVBand="0" w:evenVBand="0" w:oddHBand="0" w:evenHBand="0" w:firstRowFirstColumn="0" w:firstRowLastColumn="0" w:lastRowFirstColumn="0" w:lastRowLastColumn="0"/>
            </w:pPr>
            <w:r>
              <w:t>Size (μm)</w:t>
            </w:r>
          </w:p>
        </w:tc>
        <w:tc>
          <w:tcPr>
            <w:tcW w:w="1277" w:type="dxa"/>
            <w:tcBorders>
              <w:top w:val="single" w:sz="18" w:space="0" w:color="auto"/>
            </w:tcBorders>
            <w:shd w:val="clear" w:color="auto" w:fill="auto"/>
          </w:tcPr>
          <w:p w14:paraId="35DE050E" w14:textId="77777777" w:rsidR="00374D82" w:rsidRDefault="00374D82" w:rsidP="00DC3FAE">
            <w:pPr>
              <w:spacing w:before="0" w:line="240" w:lineRule="auto"/>
              <w:jc w:val="left"/>
              <w:cnfStyle w:val="100000000000" w:firstRow="1" w:lastRow="0" w:firstColumn="0" w:lastColumn="0" w:oddVBand="0" w:evenVBand="0" w:oddHBand="0" w:evenHBand="0" w:firstRowFirstColumn="0" w:firstRowLastColumn="0" w:lastRowFirstColumn="0" w:lastRowLastColumn="0"/>
            </w:pPr>
            <w:r>
              <w:t>Initial bed height (cm)</w:t>
            </w:r>
          </w:p>
        </w:tc>
        <w:tc>
          <w:tcPr>
            <w:tcW w:w="1701" w:type="dxa"/>
            <w:tcBorders>
              <w:top w:val="single" w:sz="18" w:space="0" w:color="auto"/>
            </w:tcBorders>
            <w:shd w:val="clear" w:color="auto" w:fill="auto"/>
          </w:tcPr>
          <w:p w14:paraId="2174BB76" w14:textId="77777777" w:rsidR="00374D82" w:rsidRDefault="00374D82" w:rsidP="00D5642A">
            <w:pPr>
              <w:spacing w:before="0" w:line="240" w:lineRule="auto"/>
              <w:cnfStyle w:val="100000000000" w:firstRow="1" w:lastRow="0" w:firstColumn="0" w:lastColumn="0" w:oddVBand="0" w:evenVBand="0" w:oddHBand="0" w:evenHBand="0" w:firstRowFirstColumn="0" w:firstRowLastColumn="0" w:lastRowFirstColumn="0" w:lastRowLastColumn="0"/>
            </w:pPr>
            <w:r>
              <w:t>Flow regime</w:t>
            </w:r>
          </w:p>
        </w:tc>
        <w:tc>
          <w:tcPr>
            <w:tcW w:w="1276" w:type="dxa"/>
            <w:tcBorders>
              <w:top w:val="single" w:sz="18" w:space="0" w:color="auto"/>
            </w:tcBorders>
            <w:shd w:val="clear" w:color="auto" w:fill="auto"/>
          </w:tcPr>
          <w:p w14:paraId="164869C6" w14:textId="77777777" w:rsidR="00374D82" w:rsidRDefault="00374D82" w:rsidP="00D5642A">
            <w:pPr>
              <w:spacing w:before="0" w:line="240" w:lineRule="auto"/>
              <w:cnfStyle w:val="100000000000" w:firstRow="1" w:lastRow="0" w:firstColumn="0" w:lastColumn="0" w:oddVBand="0" w:evenVBand="0" w:oddHBand="0" w:evenHBand="0" w:firstRowFirstColumn="0" w:firstRowLastColumn="0" w:lastRowFirstColumn="0" w:lastRowLastColumn="0"/>
            </w:pPr>
            <w:r>
              <w:t>U (m/s)</w:t>
            </w:r>
          </w:p>
        </w:tc>
        <w:tc>
          <w:tcPr>
            <w:tcW w:w="1599" w:type="dxa"/>
            <w:tcBorders>
              <w:top w:val="single" w:sz="18" w:space="0" w:color="auto"/>
            </w:tcBorders>
            <w:shd w:val="clear" w:color="auto" w:fill="auto"/>
          </w:tcPr>
          <w:p w14:paraId="730E847A" w14:textId="77777777" w:rsidR="00374D82" w:rsidRDefault="00374D82" w:rsidP="00D5642A">
            <w:pPr>
              <w:spacing w:before="0" w:line="240" w:lineRule="auto"/>
              <w:cnfStyle w:val="100000000000" w:firstRow="1" w:lastRow="0" w:firstColumn="0" w:lastColumn="0" w:oddVBand="0" w:evenVBand="0" w:oddHBand="0" w:evenHBand="0" w:firstRowFirstColumn="0" w:firstRowLastColumn="0" w:lastRowFirstColumn="0" w:lastRowLastColumn="0"/>
            </w:pPr>
            <w:r>
              <w:t>Measurement</w:t>
            </w:r>
          </w:p>
        </w:tc>
        <w:tc>
          <w:tcPr>
            <w:tcW w:w="1581" w:type="dxa"/>
            <w:tcBorders>
              <w:top w:val="single" w:sz="18" w:space="0" w:color="auto"/>
            </w:tcBorders>
          </w:tcPr>
          <w:p w14:paraId="0EFD3B54" w14:textId="77777777" w:rsidR="00374D82" w:rsidRDefault="00374D82" w:rsidP="00DC3FAE">
            <w:pPr>
              <w:spacing w:before="0" w:line="240" w:lineRule="auto"/>
              <w:jc w:val="left"/>
              <w:cnfStyle w:val="100000000000" w:firstRow="1" w:lastRow="0" w:firstColumn="0" w:lastColumn="0" w:oddVBand="0" w:evenVBand="0" w:oddHBand="0" w:evenHBand="0" w:firstRowFirstColumn="0" w:firstRowLastColumn="0" w:lastRowFirstColumn="0" w:lastRowLastColumn="0"/>
            </w:pPr>
            <w:r>
              <w:t>Number of measurements</w:t>
            </w:r>
          </w:p>
        </w:tc>
      </w:tr>
      <w:tr w:rsidR="00374D82" w14:paraId="52FCD334" w14:textId="77777777" w:rsidTr="00DC3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dxa"/>
            <w:shd w:val="clear" w:color="auto" w:fill="auto"/>
          </w:tcPr>
          <w:p w14:paraId="71EE41B4" w14:textId="77777777" w:rsidR="00374D82" w:rsidRPr="00344C15" w:rsidRDefault="00374D82" w:rsidP="00D5642A">
            <w:pPr>
              <w:spacing w:before="0" w:line="240" w:lineRule="auto"/>
              <w:rPr>
                <w:b w:val="0"/>
              </w:rPr>
            </w:pPr>
            <w:r w:rsidRPr="00344C15">
              <w:rPr>
                <w:b w:val="0"/>
              </w:rPr>
              <w:t>Glass ballotini</w:t>
            </w:r>
          </w:p>
        </w:tc>
        <w:tc>
          <w:tcPr>
            <w:tcW w:w="708" w:type="dxa"/>
            <w:shd w:val="clear" w:color="auto" w:fill="auto"/>
          </w:tcPr>
          <w:p w14:paraId="5C5B80DD"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250</w:t>
            </w:r>
          </w:p>
        </w:tc>
        <w:tc>
          <w:tcPr>
            <w:tcW w:w="1277" w:type="dxa"/>
            <w:shd w:val="clear" w:color="auto" w:fill="auto"/>
          </w:tcPr>
          <w:p w14:paraId="3D6B7C78"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1-8</w:t>
            </w:r>
          </w:p>
        </w:tc>
        <w:tc>
          <w:tcPr>
            <w:tcW w:w="1701" w:type="dxa"/>
            <w:shd w:val="clear" w:color="auto" w:fill="auto"/>
          </w:tcPr>
          <w:p w14:paraId="5F92EDCB"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Continuous</w:t>
            </w:r>
          </w:p>
        </w:tc>
        <w:tc>
          <w:tcPr>
            <w:tcW w:w="1276" w:type="dxa"/>
            <w:shd w:val="clear" w:color="auto" w:fill="auto"/>
          </w:tcPr>
          <w:p w14:paraId="22B97BA9"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0.01-0.21</w:t>
            </w:r>
          </w:p>
        </w:tc>
        <w:tc>
          <w:tcPr>
            <w:tcW w:w="1599" w:type="dxa"/>
            <w:shd w:val="clear" w:color="auto" w:fill="auto"/>
          </w:tcPr>
          <w:p w14:paraId="40C9BFFC"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Δp</w:t>
            </w:r>
          </w:p>
        </w:tc>
        <w:tc>
          <w:tcPr>
            <w:tcW w:w="1581" w:type="dxa"/>
            <w:shd w:val="clear" w:color="auto" w:fill="auto"/>
          </w:tcPr>
          <w:p w14:paraId="16D70C3A"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10</w:t>
            </w:r>
          </w:p>
        </w:tc>
      </w:tr>
      <w:tr w:rsidR="00374D82" w14:paraId="66C3EA05" w14:textId="77777777" w:rsidTr="00DC3FAE">
        <w:tc>
          <w:tcPr>
            <w:cnfStyle w:val="001000000000" w:firstRow="0" w:lastRow="0" w:firstColumn="1" w:lastColumn="0" w:oddVBand="0" w:evenVBand="0" w:oddHBand="0" w:evenHBand="0" w:firstRowFirstColumn="0" w:firstRowLastColumn="0" w:lastRowFirstColumn="0" w:lastRowLastColumn="0"/>
            <w:tcW w:w="1100" w:type="dxa"/>
            <w:shd w:val="clear" w:color="auto" w:fill="auto"/>
          </w:tcPr>
          <w:p w14:paraId="483F4C54" w14:textId="77777777" w:rsidR="00374D82" w:rsidRDefault="00374D82" w:rsidP="00D5642A">
            <w:pPr>
              <w:spacing w:before="0" w:line="240" w:lineRule="auto"/>
            </w:pPr>
          </w:p>
        </w:tc>
        <w:tc>
          <w:tcPr>
            <w:tcW w:w="708" w:type="dxa"/>
            <w:shd w:val="clear" w:color="auto" w:fill="auto"/>
          </w:tcPr>
          <w:p w14:paraId="3F601592"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277" w:type="dxa"/>
            <w:shd w:val="clear" w:color="auto" w:fill="auto"/>
          </w:tcPr>
          <w:p w14:paraId="642860D2"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701" w:type="dxa"/>
            <w:shd w:val="clear" w:color="auto" w:fill="auto"/>
          </w:tcPr>
          <w:p w14:paraId="7C174FDF"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tcPr>
          <w:p w14:paraId="25601A52"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r>
              <w:t>0.01-0.21</w:t>
            </w:r>
          </w:p>
        </w:tc>
        <w:tc>
          <w:tcPr>
            <w:tcW w:w="1599" w:type="dxa"/>
            <w:shd w:val="clear" w:color="auto" w:fill="auto"/>
          </w:tcPr>
          <w:p w14:paraId="72DE7C73"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r>
              <w:t>bed expansion</w:t>
            </w:r>
          </w:p>
        </w:tc>
        <w:tc>
          <w:tcPr>
            <w:tcW w:w="1581" w:type="dxa"/>
            <w:shd w:val="clear" w:color="auto" w:fill="auto"/>
          </w:tcPr>
          <w:p w14:paraId="5C593E9D"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r>
              <w:t>1x30</w:t>
            </w:r>
          </w:p>
        </w:tc>
      </w:tr>
      <w:tr w:rsidR="00374D82" w14:paraId="3D29AACF" w14:textId="77777777" w:rsidTr="00DC3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dxa"/>
            <w:shd w:val="clear" w:color="auto" w:fill="auto"/>
          </w:tcPr>
          <w:p w14:paraId="04F5AB9E" w14:textId="77777777" w:rsidR="00374D82" w:rsidRDefault="00374D82" w:rsidP="00D5642A">
            <w:pPr>
              <w:spacing w:before="0" w:line="240" w:lineRule="auto"/>
            </w:pPr>
          </w:p>
        </w:tc>
        <w:tc>
          <w:tcPr>
            <w:tcW w:w="708" w:type="dxa"/>
            <w:shd w:val="clear" w:color="auto" w:fill="auto"/>
          </w:tcPr>
          <w:p w14:paraId="5FC59228"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p>
        </w:tc>
        <w:tc>
          <w:tcPr>
            <w:tcW w:w="1277" w:type="dxa"/>
            <w:shd w:val="clear" w:color="auto" w:fill="auto"/>
          </w:tcPr>
          <w:p w14:paraId="3984E67E"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p>
        </w:tc>
        <w:tc>
          <w:tcPr>
            <w:tcW w:w="1701" w:type="dxa"/>
            <w:shd w:val="clear" w:color="auto" w:fill="auto"/>
          </w:tcPr>
          <w:p w14:paraId="3A8B4112"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Pulsed: 320 mm feedback tube</w:t>
            </w:r>
          </w:p>
        </w:tc>
        <w:tc>
          <w:tcPr>
            <w:tcW w:w="1276" w:type="dxa"/>
            <w:shd w:val="clear" w:color="auto" w:fill="auto"/>
          </w:tcPr>
          <w:p w14:paraId="0B4C2C74"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0.13-0.21</w:t>
            </w:r>
          </w:p>
        </w:tc>
        <w:tc>
          <w:tcPr>
            <w:tcW w:w="1599" w:type="dxa"/>
            <w:shd w:val="clear" w:color="auto" w:fill="auto"/>
          </w:tcPr>
          <w:p w14:paraId="04521A9D"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Δp</w:t>
            </w:r>
          </w:p>
        </w:tc>
        <w:tc>
          <w:tcPr>
            <w:tcW w:w="1581" w:type="dxa"/>
            <w:shd w:val="clear" w:color="auto" w:fill="auto"/>
          </w:tcPr>
          <w:p w14:paraId="5CD39C8D"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10</w:t>
            </w:r>
          </w:p>
        </w:tc>
      </w:tr>
      <w:tr w:rsidR="00374D82" w14:paraId="43C97DA9" w14:textId="77777777" w:rsidTr="00DC3FAE">
        <w:tc>
          <w:tcPr>
            <w:cnfStyle w:val="001000000000" w:firstRow="0" w:lastRow="0" w:firstColumn="1" w:lastColumn="0" w:oddVBand="0" w:evenVBand="0" w:oddHBand="0" w:evenHBand="0" w:firstRowFirstColumn="0" w:firstRowLastColumn="0" w:lastRowFirstColumn="0" w:lastRowLastColumn="0"/>
            <w:tcW w:w="1100" w:type="dxa"/>
            <w:shd w:val="clear" w:color="auto" w:fill="auto"/>
          </w:tcPr>
          <w:p w14:paraId="028A9C06" w14:textId="77777777" w:rsidR="00374D82" w:rsidRDefault="00374D82" w:rsidP="00D5642A">
            <w:pPr>
              <w:spacing w:before="0" w:line="240" w:lineRule="auto"/>
            </w:pPr>
          </w:p>
        </w:tc>
        <w:tc>
          <w:tcPr>
            <w:tcW w:w="708" w:type="dxa"/>
            <w:shd w:val="clear" w:color="auto" w:fill="auto"/>
          </w:tcPr>
          <w:p w14:paraId="1A9036F9"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277" w:type="dxa"/>
            <w:shd w:val="clear" w:color="auto" w:fill="auto"/>
          </w:tcPr>
          <w:p w14:paraId="2999A90E"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701" w:type="dxa"/>
            <w:shd w:val="clear" w:color="auto" w:fill="auto"/>
          </w:tcPr>
          <w:p w14:paraId="06F74A38"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tcPr>
          <w:p w14:paraId="57E6E86F"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599" w:type="dxa"/>
            <w:shd w:val="clear" w:color="auto" w:fill="auto"/>
          </w:tcPr>
          <w:p w14:paraId="506FDCF7"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r>
              <w:t>bed expansion</w:t>
            </w:r>
          </w:p>
        </w:tc>
        <w:tc>
          <w:tcPr>
            <w:tcW w:w="1581" w:type="dxa"/>
            <w:shd w:val="clear" w:color="auto" w:fill="auto"/>
          </w:tcPr>
          <w:p w14:paraId="6E7CC61F"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r>
              <w:t>1 x30</w:t>
            </w:r>
          </w:p>
        </w:tc>
      </w:tr>
      <w:tr w:rsidR="00374D82" w14:paraId="2002B319" w14:textId="77777777" w:rsidTr="00DC3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dxa"/>
            <w:shd w:val="clear" w:color="auto" w:fill="auto"/>
          </w:tcPr>
          <w:p w14:paraId="23E6938A" w14:textId="77777777" w:rsidR="00374D82" w:rsidRDefault="00374D82" w:rsidP="00D5642A">
            <w:pPr>
              <w:spacing w:before="0" w:line="240" w:lineRule="auto"/>
            </w:pPr>
          </w:p>
        </w:tc>
        <w:tc>
          <w:tcPr>
            <w:tcW w:w="708" w:type="dxa"/>
            <w:shd w:val="clear" w:color="auto" w:fill="auto"/>
          </w:tcPr>
          <w:p w14:paraId="5FB6D21F"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p>
        </w:tc>
        <w:tc>
          <w:tcPr>
            <w:tcW w:w="1277" w:type="dxa"/>
            <w:shd w:val="clear" w:color="auto" w:fill="auto"/>
          </w:tcPr>
          <w:p w14:paraId="03A7E9EC"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p>
        </w:tc>
        <w:tc>
          <w:tcPr>
            <w:tcW w:w="1701" w:type="dxa"/>
            <w:shd w:val="clear" w:color="auto" w:fill="auto"/>
          </w:tcPr>
          <w:p w14:paraId="5BC5C379"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tcPr>
          <w:p w14:paraId="4CE8D066"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p>
        </w:tc>
        <w:tc>
          <w:tcPr>
            <w:tcW w:w="1599" w:type="dxa"/>
            <w:shd w:val="clear" w:color="auto" w:fill="auto"/>
          </w:tcPr>
          <w:p w14:paraId="1A8FB1EC"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frequency</w:t>
            </w:r>
          </w:p>
        </w:tc>
        <w:tc>
          <w:tcPr>
            <w:tcW w:w="1581" w:type="dxa"/>
            <w:shd w:val="clear" w:color="auto" w:fill="auto"/>
          </w:tcPr>
          <w:p w14:paraId="15A96E8C"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1</w:t>
            </w:r>
          </w:p>
        </w:tc>
      </w:tr>
      <w:tr w:rsidR="00374D82" w14:paraId="15BF84AF" w14:textId="77777777" w:rsidTr="00DC3FAE">
        <w:tc>
          <w:tcPr>
            <w:cnfStyle w:val="001000000000" w:firstRow="0" w:lastRow="0" w:firstColumn="1" w:lastColumn="0" w:oddVBand="0" w:evenVBand="0" w:oddHBand="0" w:evenHBand="0" w:firstRowFirstColumn="0" w:firstRowLastColumn="0" w:lastRowFirstColumn="0" w:lastRowLastColumn="0"/>
            <w:tcW w:w="1100" w:type="dxa"/>
            <w:shd w:val="clear" w:color="auto" w:fill="auto"/>
          </w:tcPr>
          <w:p w14:paraId="229D8F70" w14:textId="77777777" w:rsidR="00374D82" w:rsidRDefault="00374D82" w:rsidP="00D5642A">
            <w:pPr>
              <w:spacing w:before="0" w:line="240" w:lineRule="auto"/>
            </w:pPr>
          </w:p>
        </w:tc>
        <w:tc>
          <w:tcPr>
            <w:tcW w:w="708" w:type="dxa"/>
            <w:shd w:val="clear" w:color="auto" w:fill="auto"/>
          </w:tcPr>
          <w:p w14:paraId="11948EDC"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277" w:type="dxa"/>
            <w:shd w:val="clear" w:color="auto" w:fill="auto"/>
          </w:tcPr>
          <w:p w14:paraId="0B39593A"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701" w:type="dxa"/>
            <w:shd w:val="clear" w:color="auto" w:fill="auto"/>
          </w:tcPr>
          <w:p w14:paraId="3220CE9A"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tcPr>
          <w:p w14:paraId="2FA2BD31"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599" w:type="dxa"/>
            <w:shd w:val="clear" w:color="auto" w:fill="auto"/>
          </w:tcPr>
          <w:p w14:paraId="1140D313"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r>
              <w:t>peak to peak</w:t>
            </w:r>
          </w:p>
        </w:tc>
        <w:tc>
          <w:tcPr>
            <w:tcW w:w="1581" w:type="dxa"/>
            <w:shd w:val="clear" w:color="auto" w:fill="auto"/>
          </w:tcPr>
          <w:p w14:paraId="7EEE444F"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r>
              <w:t>1</w:t>
            </w:r>
          </w:p>
        </w:tc>
      </w:tr>
      <w:tr w:rsidR="00374D82" w14:paraId="15E4867C" w14:textId="77777777" w:rsidTr="00DC3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dxa"/>
            <w:shd w:val="clear" w:color="auto" w:fill="auto"/>
          </w:tcPr>
          <w:p w14:paraId="6F51FC52" w14:textId="77777777" w:rsidR="00374D82" w:rsidRDefault="00374D82" w:rsidP="00D5642A">
            <w:pPr>
              <w:spacing w:before="0" w:line="240" w:lineRule="auto"/>
            </w:pPr>
          </w:p>
        </w:tc>
        <w:tc>
          <w:tcPr>
            <w:tcW w:w="708" w:type="dxa"/>
            <w:shd w:val="clear" w:color="auto" w:fill="auto"/>
          </w:tcPr>
          <w:p w14:paraId="3749D252"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p>
        </w:tc>
        <w:tc>
          <w:tcPr>
            <w:tcW w:w="1277" w:type="dxa"/>
            <w:shd w:val="clear" w:color="auto" w:fill="auto"/>
          </w:tcPr>
          <w:p w14:paraId="26166949"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p>
        </w:tc>
        <w:tc>
          <w:tcPr>
            <w:tcW w:w="1701" w:type="dxa"/>
            <w:shd w:val="clear" w:color="auto" w:fill="auto"/>
          </w:tcPr>
          <w:p w14:paraId="44D1D2A9"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Pulsed: 350 mm feedback tube</w:t>
            </w:r>
          </w:p>
        </w:tc>
        <w:tc>
          <w:tcPr>
            <w:tcW w:w="1276" w:type="dxa"/>
            <w:shd w:val="clear" w:color="auto" w:fill="auto"/>
          </w:tcPr>
          <w:p w14:paraId="408B7FA0"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0.13-0.21</w:t>
            </w:r>
          </w:p>
        </w:tc>
        <w:tc>
          <w:tcPr>
            <w:tcW w:w="1599" w:type="dxa"/>
            <w:shd w:val="clear" w:color="auto" w:fill="auto"/>
          </w:tcPr>
          <w:p w14:paraId="42ABFBFC"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Δp</w:t>
            </w:r>
          </w:p>
        </w:tc>
        <w:tc>
          <w:tcPr>
            <w:tcW w:w="1581" w:type="dxa"/>
            <w:shd w:val="clear" w:color="auto" w:fill="auto"/>
          </w:tcPr>
          <w:p w14:paraId="5AEECABC"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10</w:t>
            </w:r>
          </w:p>
        </w:tc>
      </w:tr>
      <w:tr w:rsidR="00374D82" w14:paraId="6D512DEC" w14:textId="77777777" w:rsidTr="00DC3FAE">
        <w:tc>
          <w:tcPr>
            <w:cnfStyle w:val="001000000000" w:firstRow="0" w:lastRow="0" w:firstColumn="1" w:lastColumn="0" w:oddVBand="0" w:evenVBand="0" w:oddHBand="0" w:evenHBand="0" w:firstRowFirstColumn="0" w:firstRowLastColumn="0" w:lastRowFirstColumn="0" w:lastRowLastColumn="0"/>
            <w:tcW w:w="1100" w:type="dxa"/>
            <w:shd w:val="clear" w:color="auto" w:fill="auto"/>
          </w:tcPr>
          <w:p w14:paraId="7B080402" w14:textId="77777777" w:rsidR="00374D82" w:rsidRDefault="00374D82" w:rsidP="00D5642A">
            <w:pPr>
              <w:spacing w:before="0" w:line="240" w:lineRule="auto"/>
            </w:pPr>
          </w:p>
        </w:tc>
        <w:tc>
          <w:tcPr>
            <w:tcW w:w="708" w:type="dxa"/>
            <w:shd w:val="clear" w:color="auto" w:fill="auto"/>
          </w:tcPr>
          <w:p w14:paraId="7D8EAD12"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277" w:type="dxa"/>
            <w:shd w:val="clear" w:color="auto" w:fill="auto"/>
          </w:tcPr>
          <w:p w14:paraId="65927E67"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701" w:type="dxa"/>
            <w:shd w:val="clear" w:color="auto" w:fill="auto"/>
          </w:tcPr>
          <w:p w14:paraId="400820CA"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tcPr>
          <w:p w14:paraId="12DECA64"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599" w:type="dxa"/>
            <w:shd w:val="clear" w:color="auto" w:fill="auto"/>
          </w:tcPr>
          <w:p w14:paraId="08070C1D"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r>
              <w:t>bed expansion</w:t>
            </w:r>
          </w:p>
        </w:tc>
        <w:tc>
          <w:tcPr>
            <w:tcW w:w="1581" w:type="dxa"/>
            <w:shd w:val="clear" w:color="auto" w:fill="auto"/>
          </w:tcPr>
          <w:p w14:paraId="11686757"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r>
              <w:t>1 x30</w:t>
            </w:r>
          </w:p>
        </w:tc>
      </w:tr>
      <w:tr w:rsidR="00374D82" w14:paraId="0E81B5DE" w14:textId="77777777" w:rsidTr="00DC3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dxa"/>
            <w:shd w:val="clear" w:color="auto" w:fill="auto"/>
          </w:tcPr>
          <w:p w14:paraId="5E5BB536" w14:textId="77777777" w:rsidR="00374D82" w:rsidRDefault="00374D82" w:rsidP="00D5642A">
            <w:pPr>
              <w:spacing w:before="0" w:line="240" w:lineRule="auto"/>
            </w:pPr>
          </w:p>
        </w:tc>
        <w:tc>
          <w:tcPr>
            <w:tcW w:w="708" w:type="dxa"/>
            <w:shd w:val="clear" w:color="auto" w:fill="auto"/>
          </w:tcPr>
          <w:p w14:paraId="7F43C9D5"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p>
        </w:tc>
        <w:tc>
          <w:tcPr>
            <w:tcW w:w="1277" w:type="dxa"/>
            <w:shd w:val="clear" w:color="auto" w:fill="auto"/>
          </w:tcPr>
          <w:p w14:paraId="66A2DBD3"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p>
        </w:tc>
        <w:tc>
          <w:tcPr>
            <w:tcW w:w="1701" w:type="dxa"/>
            <w:shd w:val="clear" w:color="auto" w:fill="auto"/>
          </w:tcPr>
          <w:p w14:paraId="10D819A1"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tcPr>
          <w:p w14:paraId="4D5BDF26"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p>
        </w:tc>
        <w:tc>
          <w:tcPr>
            <w:tcW w:w="1599" w:type="dxa"/>
            <w:shd w:val="clear" w:color="auto" w:fill="auto"/>
          </w:tcPr>
          <w:p w14:paraId="588C8E58"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frequency</w:t>
            </w:r>
          </w:p>
        </w:tc>
        <w:tc>
          <w:tcPr>
            <w:tcW w:w="1581" w:type="dxa"/>
            <w:shd w:val="clear" w:color="auto" w:fill="auto"/>
          </w:tcPr>
          <w:p w14:paraId="233DA222"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1</w:t>
            </w:r>
          </w:p>
        </w:tc>
      </w:tr>
      <w:tr w:rsidR="00374D82" w14:paraId="21DB077D" w14:textId="77777777" w:rsidTr="00DC3FAE">
        <w:tc>
          <w:tcPr>
            <w:cnfStyle w:val="001000000000" w:firstRow="0" w:lastRow="0" w:firstColumn="1" w:lastColumn="0" w:oddVBand="0" w:evenVBand="0" w:oddHBand="0" w:evenHBand="0" w:firstRowFirstColumn="0" w:firstRowLastColumn="0" w:lastRowFirstColumn="0" w:lastRowLastColumn="0"/>
            <w:tcW w:w="1100" w:type="dxa"/>
            <w:shd w:val="clear" w:color="auto" w:fill="auto"/>
          </w:tcPr>
          <w:p w14:paraId="212AAC04" w14:textId="77777777" w:rsidR="00374D82" w:rsidRDefault="00374D82" w:rsidP="00D5642A">
            <w:pPr>
              <w:spacing w:before="0" w:line="240" w:lineRule="auto"/>
            </w:pPr>
          </w:p>
        </w:tc>
        <w:tc>
          <w:tcPr>
            <w:tcW w:w="708" w:type="dxa"/>
            <w:shd w:val="clear" w:color="auto" w:fill="auto"/>
          </w:tcPr>
          <w:p w14:paraId="7D15C8ED"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277" w:type="dxa"/>
            <w:shd w:val="clear" w:color="auto" w:fill="auto"/>
          </w:tcPr>
          <w:p w14:paraId="47CA2422"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701" w:type="dxa"/>
            <w:shd w:val="clear" w:color="auto" w:fill="auto"/>
          </w:tcPr>
          <w:p w14:paraId="30D905BE"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tcPr>
          <w:p w14:paraId="10BE1840"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599" w:type="dxa"/>
            <w:shd w:val="clear" w:color="auto" w:fill="auto"/>
          </w:tcPr>
          <w:p w14:paraId="67B51B00"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r>
              <w:t>peak to peak</w:t>
            </w:r>
          </w:p>
        </w:tc>
        <w:tc>
          <w:tcPr>
            <w:tcW w:w="1581" w:type="dxa"/>
            <w:shd w:val="clear" w:color="auto" w:fill="auto"/>
          </w:tcPr>
          <w:p w14:paraId="29D9C158"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r>
              <w:t>1</w:t>
            </w:r>
          </w:p>
        </w:tc>
      </w:tr>
      <w:tr w:rsidR="00374D82" w14:paraId="68E49D1D" w14:textId="77777777" w:rsidTr="00DC3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dxa"/>
            <w:shd w:val="clear" w:color="auto" w:fill="auto"/>
          </w:tcPr>
          <w:p w14:paraId="6ABB1AED" w14:textId="77777777" w:rsidR="00374D82" w:rsidRDefault="00374D82" w:rsidP="00D5642A">
            <w:pPr>
              <w:spacing w:before="0" w:line="240" w:lineRule="auto"/>
            </w:pPr>
          </w:p>
        </w:tc>
        <w:tc>
          <w:tcPr>
            <w:tcW w:w="708" w:type="dxa"/>
            <w:shd w:val="clear" w:color="auto" w:fill="auto"/>
          </w:tcPr>
          <w:p w14:paraId="2704F21B"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rPr>
                <w:noProof/>
                <w:lang w:eastAsia="en-GB"/>
              </w:rPr>
            </w:pPr>
          </w:p>
        </w:tc>
        <w:tc>
          <w:tcPr>
            <w:tcW w:w="1277" w:type="dxa"/>
            <w:shd w:val="clear" w:color="auto" w:fill="auto"/>
          </w:tcPr>
          <w:p w14:paraId="03C8C0E4"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rPr>
                <w:noProof/>
                <w:lang w:eastAsia="en-GB"/>
              </w:rPr>
            </w:pPr>
          </w:p>
        </w:tc>
        <w:tc>
          <w:tcPr>
            <w:tcW w:w="1701" w:type="dxa"/>
            <w:shd w:val="clear" w:color="auto" w:fill="auto"/>
          </w:tcPr>
          <w:p w14:paraId="479C9E74"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Pulsed: 400 mm feedback tube</w:t>
            </w:r>
          </w:p>
        </w:tc>
        <w:tc>
          <w:tcPr>
            <w:tcW w:w="1276" w:type="dxa"/>
            <w:shd w:val="clear" w:color="auto" w:fill="auto"/>
          </w:tcPr>
          <w:p w14:paraId="5E77A7BF"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0.13-0.21</w:t>
            </w:r>
          </w:p>
        </w:tc>
        <w:tc>
          <w:tcPr>
            <w:tcW w:w="1599" w:type="dxa"/>
            <w:shd w:val="clear" w:color="auto" w:fill="auto"/>
          </w:tcPr>
          <w:p w14:paraId="2F6B41E6"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Δp</w:t>
            </w:r>
          </w:p>
        </w:tc>
        <w:tc>
          <w:tcPr>
            <w:tcW w:w="1581" w:type="dxa"/>
            <w:shd w:val="clear" w:color="auto" w:fill="auto"/>
          </w:tcPr>
          <w:p w14:paraId="40CBE388"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10</w:t>
            </w:r>
          </w:p>
        </w:tc>
      </w:tr>
      <w:tr w:rsidR="00374D82" w14:paraId="1ED5E30F" w14:textId="77777777" w:rsidTr="00DC3FAE">
        <w:tc>
          <w:tcPr>
            <w:cnfStyle w:val="001000000000" w:firstRow="0" w:lastRow="0" w:firstColumn="1" w:lastColumn="0" w:oddVBand="0" w:evenVBand="0" w:oddHBand="0" w:evenHBand="0" w:firstRowFirstColumn="0" w:firstRowLastColumn="0" w:lastRowFirstColumn="0" w:lastRowLastColumn="0"/>
            <w:tcW w:w="1100" w:type="dxa"/>
            <w:shd w:val="clear" w:color="auto" w:fill="auto"/>
          </w:tcPr>
          <w:p w14:paraId="256C5108" w14:textId="77777777" w:rsidR="00374D82" w:rsidRDefault="00374D82" w:rsidP="00D5642A">
            <w:pPr>
              <w:spacing w:before="0" w:line="240" w:lineRule="auto"/>
            </w:pPr>
          </w:p>
        </w:tc>
        <w:tc>
          <w:tcPr>
            <w:tcW w:w="708" w:type="dxa"/>
            <w:shd w:val="clear" w:color="auto" w:fill="auto"/>
          </w:tcPr>
          <w:p w14:paraId="476D5E2C"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1277" w:type="dxa"/>
            <w:shd w:val="clear" w:color="auto" w:fill="auto"/>
          </w:tcPr>
          <w:p w14:paraId="49C295A6"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1701" w:type="dxa"/>
            <w:shd w:val="clear" w:color="auto" w:fill="auto"/>
          </w:tcPr>
          <w:p w14:paraId="48F3EF13"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tcPr>
          <w:p w14:paraId="512789B6"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599" w:type="dxa"/>
            <w:shd w:val="clear" w:color="auto" w:fill="auto"/>
          </w:tcPr>
          <w:p w14:paraId="74DAF4D7"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r>
              <w:t>bed expansion</w:t>
            </w:r>
          </w:p>
        </w:tc>
        <w:tc>
          <w:tcPr>
            <w:tcW w:w="1581" w:type="dxa"/>
            <w:shd w:val="clear" w:color="auto" w:fill="auto"/>
          </w:tcPr>
          <w:p w14:paraId="0EEFC143"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r>
              <w:t>1 x30</w:t>
            </w:r>
          </w:p>
        </w:tc>
      </w:tr>
      <w:tr w:rsidR="00374D82" w14:paraId="1CBD77A1" w14:textId="77777777" w:rsidTr="00DC3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dxa"/>
            <w:shd w:val="clear" w:color="auto" w:fill="auto"/>
          </w:tcPr>
          <w:p w14:paraId="0E748760" w14:textId="77777777" w:rsidR="00374D82" w:rsidRDefault="00374D82" w:rsidP="00D5642A">
            <w:pPr>
              <w:spacing w:before="0" w:line="240" w:lineRule="auto"/>
            </w:pPr>
          </w:p>
        </w:tc>
        <w:tc>
          <w:tcPr>
            <w:tcW w:w="708" w:type="dxa"/>
            <w:shd w:val="clear" w:color="auto" w:fill="auto"/>
          </w:tcPr>
          <w:p w14:paraId="277A27F2"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rPr>
                <w:noProof/>
                <w:lang w:eastAsia="en-GB"/>
              </w:rPr>
            </w:pPr>
          </w:p>
        </w:tc>
        <w:tc>
          <w:tcPr>
            <w:tcW w:w="1277" w:type="dxa"/>
            <w:shd w:val="clear" w:color="auto" w:fill="auto"/>
          </w:tcPr>
          <w:p w14:paraId="145B3FFD"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rPr>
                <w:noProof/>
                <w:lang w:eastAsia="en-GB"/>
              </w:rPr>
            </w:pPr>
          </w:p>
        </w:tc>
        <w:tc>
          <w:tcPr>
            <w:tcW w:w="1701" w:type="dxa"/>
            <w:shd w:val="clear" w:color="auto" w:fill="auto"/>
          </w:tcPr>
          <w:p w14:paraId="0BB294EB"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tcPr>
          <w:p w14:paraId="5D07C433"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p>
        </w:tc>
        <w:tc>
          <w:tcPr>
            <w:tcW w:w="1599" w:type="dxa"/>
            <w:shd w:val="clear" w:color="auto" w:fill="auto"/>
          </w:tcPr>
          <w:p w14:paraId="0DFEC7A6"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frequency</w:t>
            </w:r>
          </w:p>
        </w:tc>
        <w:tc>
          <w:tcPr>
            <w:tcW w:w="1581" w:type="dxa"/>
            <w:shd w:val="clear" w:color="auto" w:fill="auto"/>
          </w:tcPr>
          <w:p w14:paraId="023DED19"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1</w:t>
            </w:r>
          </w:p>
        </w:tc>
      </w:tr>
      <w:tr w:rsidR="00374D82" w14:paraId="0E12DA8F" w14:textId="77777777" w:rsidTr="00DC3FAE">
        <w:tc>
          <w:tcPr>
            <w:cnfStyle w:val="001000000000" w:firstRow="0" w:lastRow="0" w:firstColumn="1" w:lastColumn="0" w:oddVBand="0" w:evenVBand="0" w:oddHBand="0" w:evenHBand="0" w:firstRowFirstColumn="0" w:firstRowLastColumn="0" w:lastRowFirstColumn="0" w:lastRowLastColumn="0"/>
            <w:tcW w:w="1100" w:type="dxa"/>
            <w:shd w:val="clear" w:color="auto" w:fill="auto"/>
          </w:tcPr>
          <w:p w14:paraId="2BA32107" w14:textId="77777777" w:rsidR="00374D82" w:rsidRDefault="00374D82" w:rsidP="00D5642A">
            <w:pPr>
              <w:spacing w:before="0" w:line="240" w:lineRule="auto"/>
            </w:pPr>
          </w:p>
        </w:tc>
        <w:tc>
          <w:tcPr>
            <w:tcW w:w="708" w:type="dxa"/>
            <w:shd w:val="clear" w:color="auto" w:fill="auto"/>
          </w:tcPr>
          <w:p w14:paraId="2C36C33D"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1277" w:type="dxa"/>
            <w:shd w:val="clear" w:color="auto" w:fill="auto"/>
          </w:tcPr>
          <w:p w14:paraId="4BECCFC1"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1701" w:type="dxa"/>
            <w:shd w:val="clear" w:color="auto" w:fill="auto"/>
          </w:tcPr>
          <w:p w14:paraId="56EAFBB9"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tcPr>
          <w:p w14:paraId="0FC7D588"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599" w:type="dxa"/>
            <w:shd w:val="clear" w:color="auto" w:fill="auto"/>
          </w:tcPr>
          <w:p w14:paraId="00577669"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r>
              <w:t>peak to peak</w:t>
            </w:r>
          </w:p>
        </w:tc>
        <w:tc>
          <w:tcPr>
            <w:tcW w:w="1581" w:type="dxa"/>
            <w:shd w:val="clear" w:color="auto" w:fill="auto"/>
          </w:tcPr>
          <w:p w14:paraId="36664FDE"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r>
              <w:t>1</w:t>
            </w:r>
          </w:p>
        </w:tc>
      </w:tr>
      <w:tr w:rsidR="00374D82" w14:paraId="5E07B4B3" w14:textId="77777777" w:rsidTr="00DC3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dxa"/>
            <w:shd w:val="clear" w:color="auto" w:fill="auto"/>
          </w:tcPr>
          <w:p w14:paraId="045758D3" w14:textId="77777777" w:rsidR="00374D82" w:rsidRDefault="00374D82" w:rsidP="00D5642A">
            <w:pPr>
              <w:spacing w:before="0" w:line="240" w:lineRule="auto"/>
            </w:pPr>
          </w:p>
        </w:tc>
        <w:tc>
          <w:tcPr>
            <w:tcW w:w="708" w:type="dxa"/>
            <w:shd w:val="clear" w:color="auto" w:fill="auto"/>
          </w:tcPr>
          <w:p w14:paraId="25F744F6"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rPr>
                <w:noProof/>
                <w:lang w:eastAsia="en-GB"/>
              </w:rPr>
            </w:pPr>
          </w:p>
        </w:tc>
        <w:tc>
          <w:tcPr>
            <w:tcW w:w="1277" w:type="dxa"/>
            <w:shd w:val="clear" w:color="auto" w:fill="auto"/>
          </w:tcPr>
          <w:p w14:paraId="1A1D4E96"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rPr>
                <w:noProof/>
                <w:lang w:eastAsia="en-GB"/>
              </w:rPr>
            </w:pPr>
          </w:p>
        </w:tc>
        <w:tc>
          <w:tcPr>
            <w:tcW w:w="1701" w:type="dxa"/>
            <w:shd w:val="clear" w:color="auto" w:fill="auto"/>
          </w:tcPr>
          <w:p w14:paraId="715C9353"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Pulsed: 450 mm feedback tube</w:t>
            </w:r>
          </w:p>
        </w:tc>
        <w:tc>
          <w:tcPr>
            <w:tcW w:w="1276" w:type="dxa"/>
            <w:shd w:val="clear" w:color="auto" w:fill="auto"/>
          </w:tcPr>
          <w:p w14:paraId="078CD842"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0.13-0.21</w:t>
            </w:r>
          </w:p>
        </w:tc>
        <w:tc>
          <w:tcPr>
            <w:tcW w:w="1599" w:type="dxa"/>
            <w:shd w:val="clear" w:color="auto" w:fill="auto"/>
          </w:tcPr>
          <w:p w14:paraId="41510E41"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Δp</w:t>
            </w:r>
          </w:p>
        </w:tc>
        <w:tc>
          <w:tcPr>
            <w:tcW w:w="1581" w:type="dxa"/>
            <w:shd w:val="clear" w:color="auto" w:fill="auto"/>
          </w:tcPr>
          <w:p w14:paraId="5D9CA8E1"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10</w:t>
            </w:r>
          </w:p>
        </w:tc>
      </w:tr>
      <w:tr w:rsidR="00374D82" w14:paraId="3E382D51" w14:textId="77777777" w:rsidTr="00DC3FAE">
        <w:tc>
          <w:tcPr>
            <w:cnfStyle w:val="001000000000" w:firstRow="0" w:lastRow="0" w:firstColumn="1" w:lastColumn="0" w:oddVBand="0" w:evenVBand="0" w:oddHBand="0" w:evenHBand="0" w:firstRowFirstColumn="0" w:firstRowLastColumn="0" w:lastRowFirstColumn="0" w:lastRowLastColumn="0"/>
            <w:tcW w:w="1100" w:type="dxa"/>
            <w:shd w:val="clear" w:color="auto" w:fill="auto"/>
          </w:tcPr>
          <w:p w14:paraId="68AC259F" w14:textId="77777777" w:rsidR="00374D82" w:rsidRDefault="00374D82" w:rsidP="00D5642A">
            <w:pPr>
              <w:spacing w:before="0" w:line="240" w:lineRule="auto"/>
            </w:pPr>
          </w:p>
        </w:tc>
        <w:tc>
          <w:tcPr>
            <w:tcW w:w="708" w:type="dxa"/>
            <w:shd w:val="clear" w:color="auto" w:fill="auto"/>
          </w:tcPr>
          <w:p w14:paraId="2F2C2280"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1277" w:type="dxa"/>
            <w:shd w:val="clear" w:color="auto" w:fill="auto"/>
          </w:tcPr>
          <w:p w14:paraId="4B3444E4"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1701" w:type="dxa"/>
            <w:shd w:val="clear" w:color="auto" w:fill="auto"/>
          </w:tcPr>
          <w:p w14:paraId="2F43C81B"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tcPr>
          <w:p w14:paraId="56606F27"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1599" w:type="dxa"/>
            <w:shd w:val="clear" w:color="auto" w:fill="auto"/>
          </w:tcPr>
          <w:p w14:paraId="4C94FF9D"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r>
              <w:t>bed expansion</w:t>
            </w:r>
          </w:p>
        </w:tc>
        <w:tc>
          <w:tcPr>
            <w:tcW w:w="1581" w:type="dxa"/>
            <w:shd w:val="clear" w:color="auto" w:fill="auto"/>
          </w:tcPr>
          <w:p w14:paraId="0B1EF8B7" w14:textId="77777777" w:rsidR="00374D82" w:rsidRDefault="00374D82" w:rsidP="00D5642A">
            <w:pPr>
              <w:spacing w:before="0" w:line="240" w:lineRule="auto"/>
              <w:cnfStyle w:val="000000000000" w:firstRow="0" w:lastRow="0" w:firstColumn="0" w:lastColumn="0" w:oddVBand="0" w:evenVBand="0" w:oddHBand="0" w:evenHBand="0" w:firstRowFirstColumn="0" w:firstRowLastColumn="0" w:lastRowFirstColumn="0" w:lastRowLastColumn="0"/>
            </w:pPr>
            <w:r>
              <w:t>1 x30</w:t>
            </w:r>
          </w:p>
        </w:tc>
      </w:tr>
      <w:tr w:rsidR="00374D82" w14:paraId="1A423638" w14:textId="77777777" w:rsidTr="00DC3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dxa"/>
            <w:shd w:val="clear" w:color="auto" w:fill="auto"/>
          </w:tcPr>
          <w:p w14:paraId="0C2F560B" w14:textId="77777777" w:rsidR="00374D82" w:rsidRDefault="00374D82" w:rsidP="00D5642A">
            <w:pPr>
              <w:spacing w:before="0" w:line="240" w:lineRule="auto"/>
            </w:pPr>
          </w:p>
        </w:tc>
        <w:tc>
          <w:tcPr>
            <w:tcW w:w="708" w:type="dxa"/>
            <w:shd w:val="clear" w:color="auto" w:fill="auto"/>
          </w:tcPr>
          <w:p w14:paraId="0F04A0C4"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rPr>
                <w:noProof/>
                <w:lang w:eastAsia="en-GB"/>
              </w:rPr>
            </w:pPr>
          </w:p>
        </w:tc>
        <w:tc>
          <w:tcPr>
            <w:tcW w:w="1277" w:type="dxa"/>
            <w:shd w:val="clear" w:color="auto" w:fill="auto"/>
          </w:tcPr>
          <w:p w14:paraId="3F983E98"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rPr>
                <w:noProof/>
                <w:lang w:eastAsia="en-GB"/>
              </w:rPr>
            </w:pPr>
          </w:p>
        </w:tc>
        <w:tc>
          <w:tcPr>
            <w:tcW w:w="1701" w:type="dxa"/>
            <w:shd w:val="clear" w:color="auto" w:fill="auto"/>
          </w:tcPr>
          <w:p w14:paraId="4EA61A52"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tcPr>
          <w:p w14:paraId="554C921B"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p>
        </w:tc>
        <w:tc>
          <w:tcPr>
            <w:tcW w:w="1599" w:type="dxa"/>
            <w:shd w:val="clear" w:color="auto" w:fill="auto"/>
          </w:tcPr>
          <w:p w14:paraId="758DF93C"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frequency</w:t>
            </w:r>
          </w:p>
        </w:tc>
        <w:tc>
          <w:tcPr>
            <w:tcW w:w="1581" w:type="dxa"/>
            <w:shd w:val="clear" w:color="auto" w:fill="auto"/>
          </w:tcPr>
          <w:p w14:paraId="629F746C" w14:textId="77777777" w:rsidR="00374D82" w:rsidRDefault="00374D82" w:rsidP="00D5642A">
            <w:pPr>
              <w:spacing w:before="0" w:line="240" w:lineRule="auto"/>
              <w:cnfStyle w:val="000000100000" w:firstRow="0" w:lastRow="0" w:firstColumn="0" w:lastColumn="0" w:oddVBand="0" w:evenVBand="0" w:oddHBand="1" w:evenHBand="0" w:firstRowFirstColumn="0" w:firstRowLastColumn="0" w:lastRowFirstColumn="0" w:lastRowLastColumn="0"/>
            </w:pPr>
            <w:r>
              <w:t>1</w:t>
            </w:r>
          </w:p>
        </w:tc>
      </w:tr>
      <w:tr w:rsidR="00DC3FAE" w14:paraId="2F196719" w14:textId="77777777" w:rsidTr="00DC3FAE">
        <w:tc>
          <w:tcPr>
            <w:cnfStyle w:val="001000000000" w:firstRow="0" w:lastRow="0" w:firstColumn="1" w:lastColumn="0" w:oddVBand="0" w:evenVBand="0" w:oddHBand="0" w:evenHBand="0" w:firstRowFirstColumn="0" w:firstRowLastColumn="0" w:lastRowFirstColumn="0" w:lastRowLastColumn="0"/>
            <w:tcW w:w="1100" w:type="dxa"/>
            <w:tcBorders>
              <w:bottom w:val="single" w:sz="18" w:space="0" w:color="auto"/>
            </w:tcBorders>
            <w:shd w:val="clear" w:color="auto" w:fill="auto"/>
          </w:tcPr>
          <w:p w14:paraId="5616D11B" w14:textId="77777777" w:rsidR="00DC3FAE" w:rsidRDefault="00DC3FAE" w:rsidP="00D5642A">
            <w:pPr>
              <w:spacing w:before="0" w:line="240" w:lineRule="auto"/>
            </w:pPr>
          </w:p>
        </w:tc>
        <w:tc>
          <w:tcPr>
            <w:tcW w:w="708" w:type="dxa"/>
            <w:tcBorders>
              <w:bottom w:val="single" w:sz="18" w:space="0" w:color="auto"/>
            </w:tcBorders>
            <w:shd w:val="clear" w:color="auto" w:fill="auto"/>
          </w:tcPr>
          <w:p w14:paraId="4460E84D" w14:textId="77777777" w:rsidR="00DC3FAE" w:rsidRDefault="00DC3FAE" w:rsidP="00D5642A">
            <w:pPr>
              <w:spacing w:before="0" w:line="240"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1277" w:type="dxa"/>
            <w:tcBorders>
              <w:bottom w:val="single" w:sz="18" w:space="0" w:color="auto"/>
            </w:tcBorders>
            <w:shd w:val="clear" w:color="auto" w:fill="auto"/>
          </w:tcPr>
          <w:p w14:paraId="54BCB69A" w14:textId="77777777" w:rsidR="00DC3FAE" w:rsidRDefault="00DC3FAE" w:rsidP="00D5642A">
            <w:pPr>
              <w:spacing w:before="0" w:line="240"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1701" w:type="dxa"/>
            <w:tcBorders>
              <w:bottom w:val="single" w:sz="18" w:space="0" w:color="auto"/>
            </w:tcBorders>
            <w:shd w:val="clear" w:color="auto" w:fill="auto"/>
          </w:tcPr>
          <w:p w14:paraId="66B6099C" w14:textId="77777777" w:rsidR="00DC3FAE" w:rsidRDefault="00DC3FAE" w:rsidP="00D5642A">
            <w:pPr>
              <w:spacing w:before="0" w:line="240"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1276" w:type="dxa"/>
            <w:tcBorders>
              <w:bottom w:val="single" w:sz="18" w:space="0" w:color="auto"/>
            </w:tcBorders>
            <w:shd w:val="clear" w:color="auto" w:fill="auto"/>
          </w:tcPr>
          <w:p w14:paraId="709B9370" w14:textId="77777777" w:rsidR="00DC3FAE" w:rsidRDefault="00DC3FAE" w:rsidP="00D5642A">
            <w:pPr>
              <w:spacing w:before="0" w:line="240"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1599" w:type="dxa"/>
            <w:tcBorders>
              <w:bottom w:val="single" w:sz="18" w:space="0" w:color="auto"/>
            </w:tcBorders>
            <w:shd w:val="clear" w:color="auto" w:fill="auto"/>
          </w:tcPr>
          <w:p w14:paraId="1B7433DD" w14:textId="31C632E3" w:rsidR="00DC3FAE" w:rsidRDefault="00DC3FAE" w:rsidP="00D5642A">
            <w:pPr>
              <w:spacing w:before="0" w:line="240" w:lineRule="auto"/>
              <w:cnfStyle w:val="000000000000" w:firstRow="0" w:lastRow="0" w:firstColumn="0" w:lastColumn="0" w:oddVBand="0" w:evenVBand="0" w:oddHBand="0" w:evenHBand="0" w:firstRowFirstColumn="0" w:firstRowLastColumn="0" w:lastRowFirstColumn="0" w:lastRowLastColumn="0"/>
              <w:rPr>
                <w:noProof/>
                <w:lang w:eastAsia="en-GB"/>
              </w:rPr>
            </w:pPr>
            <w:r>
              <w:t>peak to peak</w:t>
            </w:r>
          </w:p>
        </w:tc>
        <w:tc>
          <w:tcPr>
            <w:tcW w:w="1581" w:type="dxa"/>
            <w:tcBorders>
              <w:bottom w:val="single" w:sz="18" w:space="0" w:color="auto"/>
            </w:tcBorders>
            <w:shd w:val="clear" w:color="auto" w:fill="auto"/>
          </w:tcPr>
          <w:p w14:paraId="53F668A5" w14:textId="1B9B07DB" w:rsidR="00DC3FAE" w:rsidRDefault="00DC3FAE" w:rsidP="00D5642A">
            <w:pPr>
              <w:spacing w:before="0" w:line="240" w:lineRule="auto"/>
              <w:cnfStyle w:val="000000000000" w:firstRow="0" w:lastRow="0" w:firstColumn="0" w:lastColumn="0" w:oddVBand="0" w:evenVBand="0" w:oddHBand="0" w:evenHBand="0" w:firstRowFirstColumn="0" w:firstRowLastColumn="0" w:lastRowFirstColumn="0" w:lastRowLastColumn="0"/>
              <w:rPr>
                <w:noProof/>
                <w:lang w:eastAsia="en-GB"/>
              </w:rPr>
            </w:pPr>
            <w:r>
              <w:t>1</w:t>
            </w:r>
          </w:p>
        </w:tc>
      </w:tr>
    </w:tbl>
    <w:p w14:paraId="7740BA64" w14:textId="4D6F7CF6" w:rsidR="00374D82" w:rsidRDefault="00374D82" w:rsidP="00EA5CD1">
      <w:pPr>
        <w:spacing w:line="276" w:lineRule="auto"/>
      </w:pPr>
      <w:r>
        <w:lastRenderedPageBreak/>
        <w:t xml:space="preserve">When initially studying the continuous flow regime, pressured drop across the bed and bed expansion were analysed.  </w:t>
      </w:r>
      <w:r w:rsidRPr="00E60131">
        <w:fldChar w:fldCharType="begin"/>
      </w:r>
      <w:r w:rsidRPr="00E60131">
        <w:instrText xml:space="preserve"> REF _Ref442458138 \h  \* MERGEFORMAT </w:instrText>
      </w:r>
      <w:r w:rsidRPr="00E60131">
        <w:fldChar w:fldCharType="separate"/>
      </w:r>
      <w:r w:rsidR="005D3AE0" w:rsidRPr="001E7F77">
        <w:t xml:space="preserve">Figure </w:t>
      </w:r>
      <w:r w:rsidR="005D3AE0">
        <w:rPr>
          <w:noProof/>
        </w:rPr>
        <w:t>8</w:t>
      </w:r>
      <w:r w:rsidR="005D3AE0">
        <w:rPr>
          <w:noProof/>
        </w:rPr>
        <w:noBreakHyphen/>
        <w:t>10</w:t>
      </w:r>
      <w:r w:rsidRPr="00E60131">
        <w:fldChar w:fldCharType="end"/>
      </w:r>
      <w:r>
        <w:t xml:space="preserve"> presents pressure drop across the bed as a function of gas velocity under the continuous flow regime.  The 1-8 cm static initial bed height double inlet 3D bed produced a fluidisation regime under continuous flow that featured a steady increase in pressure drop over the bed from 0.01 to 0.07 m/s and a constant value thereafter.  This reflects the findings seen in </w:t>
      </w:r>
      <w:r>
        <w:fldChar w:fldCharType="begin"/>
      </w:r>
      <w:r>
        <w:instrText xml:space="preserve"> REF _Ref458004619 \h  \* MERGEFORMAT </w:instrText>
      </w:r>
      <w:r>
        <w:fldChar w:fldCharType="separate"/>
      </w:r>
      <w:r w:rsidR="005D3AE0">
        <w:t xml:space="preserve">Figure </w:t>
      </w:r>
      <w:r w:rsidR="005D3AE0">
        <w:rPr>
          <w:noProof/>
        </w:rPr>
        <w:t>8</w:t>
      </w:r>
      <w:r w:rsidR="005D3AE0">
        <w:rPr>
          <w:noProof/>
        </w:rPr>
        <w:noBreakHyphen/>
        <w:t>2</w:t>
      </w:r>
      <w:r>
        <w:fldChar w:fldCharType="end"/>
      </w:r>
      <w:r>
        <w:t xml:space="preserve"> for 5 to 20 cm static bed heights.  In this more detailed study, a range of 1 – 8 cm static initial bed heights were analysed, with a pressure drop of 723 Pa at 0.21 m/s in a 1 cm static height bed and 1759 Pa in an 8 cm static height bed (</w:t>
      </w:r>
      <w:r w:rsidRPr="00E60131">
        <w:fldChar w:fldCharType="begin"/>
      </w:r>
      <w:r w:rsidRPr="00E60131">
        <w:instrText xml:space="preserve"> REF _Ref442458138 \h  \* MERGEFORMAT </w:instrText>
      </w:r>
      <w:r w:rsidRPr="00E60131">
        <w:fldChar w:fldCharType="separate"/>
      </w:r>
      <w:r w:rsidR="005D3AE0" w:rsidRPr="001E7F77">
        <w:t xml:space="preserve">Figure </w:t>
      </w:r>
      <w:r w:rsidR="005D3AE0">
        <w:rPr>
          <w:noProof/>
        </w:rPr>
        <w:t>8</w:t>
      </w:r>
      <w:r w:rsidR="005D3AE0">
        <w:rPr>
          <w:noProof/>
        </w:rPr>
        <w:noBreakHyphen/>
        <w:t>10</w:t>
      </w:r>
      <w:r w:rsidRPr="00E60131">
        <w:fldChar w:fldCharType="end"/>
      </w:r>
      <w:r>
        <w:t>).</w:t>
      </w:r>
    </w:p>
    <w:p w14:paraId="4DD4BDC6" w14:textId="77777777" w:rsidR="00374D82" w:rsidRDefault="00374D82" w:rsidP="00EA5CD1">
      <w:pPr>
        <w:spacing w:line="276" w:lineRule="auto"/>
      </w:pPr>
      <w:r>
        <w:rPr>
          <w:noProof/>
          <w:lang w:eastAsia="en-GB"/>
        </w:rPr>
        <w:drawing>
          <wp:inline distT="0" distB="0" distL="0" distR="0" wp14:anchorId="3EEC5272" wp14:editId="0B23BDAD">
            <wp:extent cx="5690586" cy="3613212"/>
            <wp:effectExtent l="0" t="0" r="5715" b="6350"/>
            <wp:docPr id="9251" name="Chart 925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7"/>
              </a:graphicData>
            </a:graphic>
          </wp:inline>
        </w:drawing>
      </w:r>
    </w:p>
    <w:p w14:paraId="758123E7" w14:textId="31D4043A" w:rsidR="00374D82" w:rsidRDefault="00374D82" w:rsidP="00EA5CD1">
      <w:pPr>
        <w:pStyle w:val="Caption"/>
        <w:spacing w:line="276" w:lineRule="auto"/>
      </w:pPr>
      <w:bookmarkStart w:id="617" w:name="_Ref442458138"/>
      <w:bookmarkStart w:id="618" w:name="_Toc474686715"/>
      <w:r w:rsidRPr="001E7F77">
        <w:t xml:space="preserve">Figure </w:t>
      </w:r>
      <w:fldSimple w:instr=" STYLEREF 1 \s ">
        <w:r w:rsidR="005D3AE0">
          <w:rPr>
            <w:noProof/>
          </w:rPr>
          <w:t>8</w:t>
        </w:r>
      </w:fldSimple>
      <w:r w:rsidR="00F02E7D">
        <w:noBreakHyphen/>
      </w:r>
      <w:fldSimple w:instr=" SEQ Figure \* ARABIC \s 1 ">
        <w:r w:rsidR="005D3AE0">
          <w:rPr>
            <w:noProof/>
          </w:rPr>
          <w:t>10</w:t>
        </w:r>
      </w:fldSimple>
      <w:bookmarkEnd w:id="617"/>
      <w:r w:rsidRPr="001E7F77">
        <w:t xml:space="preserve">.  </w:t>
      </w:r>
      <w:r>
        <w:t>Continuous flow pressure drop across the bed (</w:t>
      </w:r>
      <m:oMath>
        <m:r>
          <w:rPr>
            <w:rFonts w:ascii="Cambria Math" w:hAnsi="Cambria Math"/>
          </w:rPr>
          <m:t>∆p</m:t>
        </m:r>
      </m:oMath>
      <w:r>
        <w:rPr>
          <w:rFonts w:eastAsiaTheme="minorEastAsia"/>
        </w:rPr>
        <w:t xml:space="preserve">) </w:t>
      </w:r>
      <w:r>
        <w:t>in 250 μm glass ballotini plotted against increasing gas velocity at increasing initial static bed heights in the double inlet 3D bed.</w:t>
      </w:r>
      <w:bookmarkEnd w:id="618"/>
    </w:p>
    <w:p w14:paraId="764B3FFD" w14:textId="77777777" w:rsidR="00374D82" w:rsidRDefault="00374D82" w:rsidP="00EA5CD1">
      <w:pPr>
        <w:spacing w:line="276" w:lineRule="auto"/>
      </w:pPr>
    </w:p>
    <w:p w14:paraId="3FE2BC7B" w14:textId="04E940E9" w:rsidR="00374D82" w:rsidRDefault="00374D82" w:rsidP="00EA5CD1">
      <w:pPr>
        <w:spacing w:line="276" w:lineRule="auto"/>
      </w:pPr>
      <w:r>
        <w:t xml:space="preserve">The range of 10 pressure measurements taken in </w:t>
      </w:r>
      <w:r>
        <w:fldChar w:fldCharType="begin"/>
      </w:r>
      <w:r>
        <w:instrText xml:space="preserve"> REF _Ref442458138 \h  \* MERGEFORMAT </w:instrText>
      </w:r>
      <w:r>
        <w:fldChar w:fldCharType="separate"/>
      </w:r>
      <w:r w:rsidR="005D3AE0" w:rsidRPr="001E7F77">
        <w:t xml:space="preserve">Figure </w:t>
      </w:r>
      <w:r w:rsidR="005D3AE0">
        <w:rPr>
          <w:noProof/>
        </w:rPr>
        <w:t>8</w:t>
      </w:r>
      <w:r w:rsidR="005D3AE0">
        <w:rPr>
          <w:noProof/>
        </w:rPr>
        <w:noBreakHyphen/>
        <w:t>10</w:t>
      </w:r>
      <w:r>
        <w:fldChar w:fldCharType="end"/>
      </w:r>
      <w:r>
        <w:t xml:space="preserve"> adequately distinguished between the 8 initial static bed heights studied.  However, when increasing the bed expansion measurements to 30 samples, a representative sample was still not captured.  In </w:t>
      </w:r>
      <w:r>
        <w:fldChar w:fldCharType="begin"/>
      </w:r>
      <w:r>
        <w:instrText xml:space="preserve"> REF _Ref442458616 \h  \* MERGEFORMAT </w:instrText>
      </w:r>
      <w:r>
        <w:fldChar w:fldCharType="separate"/>
      </w:r>
      <w:r w:rsidR="005D3AE0">
        <w:t xml:space="preserve">Figure </w:t>
      </w:r>
      <w:r w:rsidR="005D3AE0">
        <w:rPr>
          <w:noProof/>
        </w:rPr>
        <w:t>8</w:t>
      </w:r>
      <w:r w:rsidR="005D3AE0">
        <w:rPr>
          <w:noProof/>
        </w:rPr>
        <w:noBreakHyphen/>
        <w:t>11</w:t>
      </w:r>
      <w:r>
        <w:fldChar w:fldCharType="end"/>
      </w:r>
      <w:r>
        <w:t xml:space="preserve"> normalised bed expansion is plotted against gas velocity, showing changes in bed average bed height from the lowest gas velocity. The peaks and troughs seen in bubbling fluidisation cause this small sample to unreliably depict bed expansion trends for the bed as a whole.  For example, whilst all initial static bed heights increased in bed expansion with greater gas velocities, the highest expansion was found in the 5 cm static height bed and the lowest in the 3 cm static height bed at the highest velocity studied of 0.212 m/s (</w:t>
      </w:r>
      <w:r>
        <w:fldChar w:fldCharType="begin"/>
      </w:r>
      <w:r>
        <w:instrText xml:space="preserve"> REF _Ref442458616 \h  \* MERGEFORMAT </w:instrText>
      </w:r>
      <w:r>
        <w:fldChar w:fldCharType="separate"/>
      </w:r>
      <w:r w:rsidR="005D3AE0">
        <w:t xml:space="preserve">Figure </w:t>
      </w:r>
      <w:r w:rsidR="005D3AE0">
        <w:rPr>
          <w:noProof/>
        </w:rPr>
        <w:t>8</w:t>
      </w:r>
      <w:r w:rsidR="005D3AE0">
        <w:rPr>
          <w:noProof/>
        </w:rPr>
        <w:noBreakHyphen/>
        <w:t>11</w:t>
      </w:r>
      <w:r>
        <w:fldChar w:fldCharType="end"/>
      </w:r>
      <w:r>
        <w:t xml:space="preserve">).  </w:t>
      </w:r>
      <w:r>
        <w:fldChar w:fldCharType="begin"/>
      </w:r>
      <w:r>
        <w:instrText xml:space="preserve"> REF _Ref442458616 \h  \* MERGEFORMAT </w:instrText>
      </w:r>
      <w:r>
        <w:fldChar w:fldCharType="separate"/>
      </w:r>
      <w:r w:rsidR="005D3AE0">
        <w:t xml:space="preserve">Figure </w:t>
      </w:r>
      <w:r w:rsidR="005D3AE0">
        <w:rPr>
          <w:noProof/>
        </w:rPr>
        <w:t>8</w:t>
      </w:r>
      <w:r w:rsidR="005D3AE0">
        <w:rPr>
          <w:noProof/>
        </w:rPr>
        <w:noBreakHyphen/>
        <w:t>11</w:t>
      </w:r>
      <w:r>
        <w:fldChar w:fldCharType="end"/>
      </w:r>
      <w:r>
        <w:t xml:space="preserve"> shows the comparable bed expansion to provide a comparison between the different initial bed heights.  Consequently, each condition is plotted as the change from the initial bed height, producing a starting value of 1 for all static initial bed heights.  This indicates that the sample size was not large enough as there was not an obvious connection between the average bed expansion at increasing gas flow rates and initial static bed height.</w:t>
      </w:r>
    </w:p>
    <w:p w14:paraId="78657FFD" w14:textId="77777777" w:rsidR="00374D82" w:rsidRDefault="00374D82" w:rsidP="00EA5CD1">
      <w:pPr>
        <w:spacing w:line="276" w:lineRule="auto"/>
        <w:jc w:val="center"/>
      </w:pPr>
      <w:r>
        <w:rPr>
          <w:noProof/>
          <w:lang w:eastAsia="en-GB"/>
        </w:rPr>
        <w:lastRenderedPageBreak/>
        <w:drawing>
          <wp:inline distT="0" distB="0" distL="0" distR="0" wp14:anchorId="75305CA7" wp14:editId="5B5F6575">
            <wp:extent cx="5202314" cy="3559946"/>
            <wp:effectExtent l="0" t="0" r="0" b="2540"/>
            <wp:docPr id="9252" name="Chart 92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8"/>
              </a:graphicData>
            </a:graphic>
          </wp:inline>
        </w:drawing>
      </w:r>
    </w:p>
    <w:p w14:paraId="68EC0DC9" w14:textId="4B6B3E28" w:rsidR="00374D82" w:rsidRDefault="00374D82" w:rsidP="00EA5CD1">
      <w:pPr>
        <w:pStyle w:val="Caption"/>
        <w:spacing w:line="276" w:lineRule="auto"/>
      </w:pPr>
      <w:bookmarkStart w:id="619" w:name="_Ref442458616"/>
      <w:bookmarkStart w:id="620" w:name="_Toc474686716"/>
      <w:r>
        <w:t xml:space="preserve">Figure </w:t>
      </w:r>
      <w:fldSimple w:instr=" STYLEREF 1 \s ">
        <w:r w:rsidR="005D3AE0">
          <w:rPr>
            <w:noProof/>
          </w:rPr>
          <w:t>8</w:t>
        </w:r>
      </w:fldSimple>
      <w:r w:rsidR="00F02E7D">
        <w:noBreakHyphen/>
      </w:r>
      <w:fldSimple w:instr=" SEQ Figure \* ARABIC \s 1 ">
        <w:r w:rsidR="005D3AE0">
          <w:rPr>
            <w:noProof/>
          </w:rPr>
          <w:t>11</w:t>
        </w:r>
      </w:fldSimple>
      <w:bookmarkEnd w:id="619"/>
      <w:r>
        <w:t>.  Bed expansion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Pr>
          <w:rFonts w:eastAsiaTheme="minorEastAsia"/>
        </w:rPr>
        <w:t>)</w:t>
      </w:r>
      <w:r>
        <w:t xml:space="preserve"> in 250 μm glass ballotini under continuous flow showing normalised average bed height (</w:t>
      </w:r>
      <m:oMath>
        <m:sSub>
          <m:sSubPr>
            <m:ctrlPr>
              <w:rPr>
                <w:rFonts w:ascii="Cambria Math" w:hAnsi="Cambria Math"/>
                <w:i/>
              </w:rPr>
            </m:ctrlPr>
          </m:sSubPr>
          <m:e>
            <m:r>
              <w:rPr>
                <w:rFonts w:ascii="Cambria Math" w:hAnsi="Cambria Math"/>
              </w:rPr>
              <m:t>E</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b0</m:t>
            </m:r>
          </m:sub>
        </m:sSub>
      </m:oMath>
      <w:r>
        <w:rPr>
          <w:rFonts w:eastAsiaTheme="minorEastAsia"/>
        </w:rPr>
        <w:t xml:space="preserve">) </w:t>
      </w:r>
      <w:r>
        <w:t>plotted against increasing gas velocity at increasing initial static bed heights in the double inlet 3D bed.</w:t>
      </w:r>
      <w:bookmarkEnd w:id="620"/>
      <w:r>
        <w:t xml:space="preserve"> </w:t>
      </w:r>
    </w:p>
    <w:p w14:paraId="42D9C20B" w14:textId="77777777" w:rsidR="00374D82" w:rsidRDefault="00374D82" w:rsidP="00EA5CD1">
      <w:pPr>
        <w:spacing w:line="276" w:lineRule="auto"/>
      </w:pPr>
    </w:p>
    <w:p w14:paraId="36F5FAA9" w14:textId="79CA1AFF" w:rsidR="00374D82" w:rsidRDefault="00374D82" w:rsidP="00EA5CD1">
      <w:pPr>
        <w:spacing w:line="276" w:lineRule="auto"/>
      </w:pPr>
      <w:r>
        <w:fldChar w:fldCharType="begin"/>
      </w:r>
      <w:r>
        <w:instrText xml:space="preserve"> REF _Ref442458776 \h  \* MERGEFORMAT </w:instrText>
      </w:r>
      <w:r>
        <w:fldChar w:fldCharType="separate"/>
      </w:r>
      <w:r w:rsidR="005D3AE0">
        <w:t xml:space="preserve">Figure </w:t>
      </w:r>
      <w:r w:rsidR="005D3AE0">
        <w:rPr>
          <w:noProof/>
        </w:rPr>
        <w:t>8</w:t>
      </w:r>
      <w:r w:rsidR="005D3AE0">
        <w:rPr>
          <w:noProof/>
        </w:rPr>
        <w:noBreakHyphen/>
        <w:t>12</w:t>
      </w:r>
      <w:r>
        <w:fldChar w:fldCharType="end"/>
      </w:r>
      <w:r>
        <w:t xml:space="preserve"> presents the pulsation frequencies recorded at increasing gas velocities.  In contrast to the pulsation frequency ranges found in the first double inlet 3D bed study, pulsation frequencies in the 1-8 cm static bed height study were seen to vary more at the highest gas velocity of 0.21 m/s by 11 Hz under the 320 mm feedback tube pulsed regime (</w:t>
      </w:r>
      <w:r>
        <w:fldChar w:fldCharType="begin"/>
      </w:r>
      <w:r>
        <w:instrText xml:space="preserve"> REF _Ref442458776 \h  \* MERGEFORMAT </w:instrText>
      </w:r>
      <w:r>
        <w:fldChar w:fldCharType="separate"/>
      </w:r>
      <w:r w:rsidR="005D3AE0">
        <w:t xml:space="preserve">Figure </w:t>
      </w:r>
      <w:r w:rsidR="005D3AE0">
        <w:rPr>
          <w:noProof/>
        </w:rPr>
        <w:t>8</w:t>
      </w:r>
      <w:r w:rsidR="005D3AE0">
        <w:rPr>
          <w:noProof/>
        </w:rPr>
        <w:noBreakHyphen/>
        <w:t>12</w:t>
      </w:r>
      <w:r>
        <w:fldChar w:fldCharType="end"/>
      </w:r>
      <w:r>
        <w:t xml:space="preserve">a).  The pulsation frequency range varied between pulsed regimes by a maximum of 34 Hz at a 1 cm static initial bed height (Figure 1-12b).  The 320 mm feedback tube produced a frequency range of 291 to 312 Hz (Figure 1-12a), whilst the 450 mm feedback tube was not as influenced by velocity, and therefore featured a range of 272 to 278 Hz (see Appendix 7). </w:t>
      </w:r>
    </w:p>
    <w:p w14:paraId="159DF6FF" w14:textId="16F02C4C" w:rsidR="00374D82" w:rsidRDefault="00374D82" w:rsidP="00EA5CD1">
      <w:pPr>
        <w:spacing w:line="276" w:lineRule="auto"/>
      </w:pPr>
      <w:r>
        <w:t xml:space="preserve">The broad range double inlet study indicated that there was no discernible difference between the pulsed and continuous flow regimes in regard to bed expansion.  However, when studying the additional narrow range initial static bed heights of 1 – 8 cm, there was an indication of a difference between the two flow regimes at lower static bed heights.  </w:t>
      </w:r>
      <w:r>
        <w:fldChar w:fldCharType="begin"/>
      </w:r>
      <w:r>
        <w:instrText xml:space="preserve"> REF _Ref442792502 \h  \* MERGEFORMAT </w:instrText>
      </w:r>
      <w:r>
        <w:fldChar w:fldCharType="separate"/>
      </w:r>
      <w:r w:rsidR="005D3AE0">
        <w:t xml:space="preserve">Figure </w:t>
      </w:r>
      <w:r w:rsidR="005D3AE0">
        <w:rPr>
          <w:noProof/>
        </w:rPr>
        <w:t>8</w:t>
      </w:r>
      <w:r w:rsidR="005D3AE0">
        <w:rPr>
          <w:noProof/>
        </w:rPr>
        <w:noBreakHyphen/>
        <w:t>13</w:t>
      </w:r>
      <w:r>
        <w:fldChar w:fldCharType="end"/>
      </w:r>
      <w:r>
        <w:t xml:space="preserve"> shows an example of these results, presenting bed expansion for a 5 cm static initial bed height.  All other data is presented in Appendix 7.  At the lowest initial static bed height studied of 1 cm, the continuous flow regime featured the lowest bed expansion of all flow regimes.  However, each flow regime displayed variations in bed expansion that indicates that the small sample number influences the average bed expansion values during bubble burst and collapse phases, which increases or decreases the average.</w:t>
      </w:r>
    </w:p>
    <w:p w14:paraId="25892AC9" w14:textId="77777777" w:rsidR="00DC3FAE" w:rsidRDefault="00DC3FAE" w:rsidP="00EA5CD1">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3"/>
        <w:gridCol w:w="4609"/>
      </w:tblGrid>
      <w:tr w:rsidR="00374D82" w14:paraId="7553A177" w14:textId="77777777" w:rsidTr="00FB46C5">
        <w:tc>
          <w:tcPr>
            <w:tcW w:w="4633" w:type="dxa"/>
          </w:tcPr>
          <w:p w14:paraId="681940B1" w14:textId="77777777" w:rsidR="00374D82" w:rsidRDefault="00374D82" w:rsidP="00EA5CD1">
            <w:pPr>
              <w:spacing w:line="276" w:lineRule="auto"/>
            </w:pPr>
            <w:r>
              <w:lastRenderedPageBreak/>
              <w:t>a) 320 mm feedback loop</w:t>
            </w:r>
          </w:p>
        </w:tc>
        <w:tc>
          <w:tcPr>
            <w:tcW w:w="4609" w:type="dxa"/>
          </w:tcPr>
          <w:p w14:paraId="2BD3BF03" w14:textId="77777777" w:rsidR="00374D82" w:rsidRDefault="00374D82" w:rsidP="00EA5CD1">
            <w:pPr>
              <w:spacing w:line="276" w:lineRule="auto"/>
            </w:pPr>
            <w:r>
              <w:t>b) 1 cm initial bed height</w:t>
            </w:r>
          </w:p>
        </w:tc>
      </w:tr>
      <w:tr w:rsidR="00374D82" w14:paraId="2EE603FD" w14:textId="77777777" w:rsidTr="00FB46C5">
        <w:tc>
          <w:tcPr>
            <w:tcW w:w="4633" w:type="dxa"/>
          </w:tcPr>
          <w:p w14:paraId="24664818" w14:textId="77777777" w:rsidR="00374D82" w:rsidRDefault="00374D82" w:rsidP="00EA5CD1">
            <w:pPr>
              <w:spacing w:line="276" w:lineRule="auto"/>
            </w:pPr>
            <w:r>
              <w:rPr>
                <w:noProof/>
                <w:lang w:eastAsia="en-GB"/>
              </w:rPr>
              <w:drawing>
                <wp:inline distT="0" distB="0" distL="0" distR="0" wp14:anchorId="75C41DD4" wp14:editId="7FB95688">
                  <wp:extent cx="2805344" cy="2743200"/>
                  <wp:effectExtent l="0" t="0" r="0" b="0"/>
                  <wp:docPr id="9253" name="Chart 9253"/>
                  <wp:cNvGraphicFramePr/>
                  <a:graphic xmlns:a="http://schemas.openxmlformats.org/drawingml/2006/main">
                    <a:graphicData uri="http://schemas.openxmlformats.org/drawingml/2006/chart">
                      <c:chart xmlns:c="http://schemas.openxmlformats.org/drawingml/2006/chart" xmlns:r="http://schemas.openxmlformats.org/officeDocument/2006/relationships" r:id="rId359"/>
                    </a:graphicData>
                  </a:graphic>
                </wp:inline>
              </w:drawing>
            </w:r>
          </w:p>
        </w:tc>
        <w:tc>
          <w:tcPr>
            <w:tcW w:w="4609" w:type="dxa"/>
          </w:tcPr>
          <w:p w14:paraId="02E88FEC" w14:textId="77777777" w:rsidR="00374D82" w:rsidRDefault="00374D82" w:rsidP="00EA5CD1">
            <w:pPr>
              <w:spacing w:line="276" w:lineRule="auto"/>
            </w:pPr>
            <w:r>
              <w:rPr>
                <w:noProof/>
                <w:lang w:eastAsia="en-GB"/>
              </w:rPr>
              <w:drawing>
                <wp:inline distT="0" distB="0" distL="0" distR="0" wp14:anchorId="04399DAA" wp14:editId="316238C8">
                  <wp:extent cx="2778711" cy="2743200"/>
                  <wp:effectExtent l="0" t="0" r="3175" b="0"/>
                  <wp:docPr id="9254" name="Chart 9254"/>
                  <wp:cNvGraphicFramePr/>
                  <a:graphic xmlns:a="http://schemas.openxmlformats.org/drawingml/2006/main">
                    <a:graphicData uri="http://schemas.openxmlformats.org/drawingml/2006/chart">
                      <c:chart xmlns:c="http://schemas.openxmlformats.org/drawingml/2006/chart" xmlns:r="http://schemas.openxmlformats.org/officeDocument/2006/relationships" r:id="rId360"/>
                    </a:graphicData>
                  </a:graphic>
                </wp:inline>
              </w:drawing>
            </w:r>
          </w:p>
        </w:tc>
      </w:tr>
    </w:tbl>
    <w:p w14:paraId="4933BDAE" w14:textId="0EC5D29C" w:rsidR="00374D82" w:rsidRDefault="00374D82" w:rsidP="00EA5CD1">
      <w:pPr>
        <w:pStyle w:val="Caption"/>
        <w:spacing w:line="276" w:lineRule="auto"/>
      </w:pPr>
      <w:bookmarkStart w:id="621" w:name="_Ref442458776"/>
      <w:bookmarkStart w:id="622" w:name="_Toc474686717"/>
      <w:r>
        <w:t xml:space="preserve">Figure </w:t>
      </w:r>
      <w:fldSimple w:instr=" STYLEREF 1 \s ">
        <w:r w:rsidR="005D3AE0">
          <w:rPr>
            <w:noProof/>
          </w:rPr>
          <w:t>8</w:t>
        </w:r>
      </w:fldSimple>
      <w:r w:rsidR="00F02E7D">
        <w:noBreakHyphen/>
      </w:r>
      <w:fldSimple w:instr=" SEQ Figure \* ARABIC \s 1 ">
        <w:r w:rsidR="005D3AE0">
          <w:rPr>
            <w:noProof/>
          </w:rPr>
          <w:t>12</w:t>
        </w:r>
      </w:fldSimple>
      <w:bookmarkEnd w:id="621"/>
      <w:r>
        <w:t>.  Pulsation frequency change as a function of increasing gas velocity in a 250 μm glass ballotini bed at a) increasing initial static bed heights using the 320 feedback loop pulsed regime and b) at 1 cm initial static bed height for each pulsed flow regime in the double inlet 3D bed.</w:t>
      </w:r>
      <w:bookmarkEnd w:id="622"/>
    </w:p>
    <w:p w14:paraId="6100929A" w14:textId="77777777" w:rsidR="00374D82" w:rsidRDefault="00374D82" w:rsidP="00EA5CD1">
      <w:pPr>
        <w:spacing w:line="276" w:lineRule="auto"/>
      </w:pPr>
    </w:p>
    <w:p w14:paraId="6E050857" w14:textId="2E19B41D" w:rsidR="00374D82" w:rsidRDefault="00374D82" w:rsidP="00EA5CD1">
      <w:pPr>
        <w:spacing w:line="276" w:lineRule="auto"/>
      </w:pPr>
      <w:r>
        <w:t>At 5 cm static initial bed height the continuous flow regime produced, on average, the lowest bed expansion from 0.13 to 0.21 m/s (</w:t>
      </w:r>
      <w:r>
        <w:fldChar w:fldCharType="begin"/>
      </w:r>
      <w:r>
        <w:instrText xml:space="preserve"> REF _Ref442792502 \h  \* MERGEFORMAT </w:instrText>
      </w:r>
      <w:r>
        <w:fldChar w:fldCharType="separate"/>
      </w:r>
      <w:r w:rsidR="005D3AE0">
        <w:t xml:space="preserve">Figure </w:t>
      </w:r>
      <w:r w:rsidR="005D3AE0">
        <w:rPr>
          <w:noProof/>
        </w:rPr>
        <w:t>8</w:t>
      </w:r>
      <w:r w:rsidR="005D3AE0">
        <w:rPr>
          <w:noProof/>
        </w:rPr>
        <w:noBreakHyphen/>
        <w:t>13</w:t>
      </w:r>
      <w:r>
        <w:fldChar w:fldCharType="end"/>
      </w:r>
      <w:r>
        <w:t xml:space="preserve">).  The 320 and 350 mm feedback tube pulsed flow regimes produced, on average, higher bed expansion, and the 400 and 450 mm feedback loop produced the greatest bed expansion.  This difference between the degree of bed expansion seen at 5 cm initial static bed heights indicates that there could be two potential controlling mechanisms involved.  The first could be that the pulsed flow regimes interact with the fluidisation behaviour of the bed which increases bed expansion over the range of flow rates studied, when compared to the continuous flow regime.  The second is that the initial static bed height controls the interaction between the gas flow and the solid particles, changing the fluidisation behaviour and therefore producing the different bed expansion results seen.  The low sample rate of 30 frames could influence the results, but the consistent trends at each static initial bed height suggest that this is not the case.  This suggests that there is a link between an imposed pulsation on the incoming gas flow and the behaviour of the fluidising bed.  The results at 5 cm initial static bed height were repeats at several of the static bed heights studied, and was mostly evident at lower static bed heights.  </w:t>
      </w:r>
    </w:p>
    <w:p w14:paraId="521DEF1C" w14:textId="77777777" w:rsidR="00374D82" w:rsidRDefault="00374D82" w:rsidP="00DC3FAE">
      <w:pPr>
        <w:spacing w:line="276" w:lineRule="auto"/>
        <w:jc w:val="center"/>
      </w:pPr>
      <w:r>
        <w:rPr>
          <w:noProof/>
          <w:lang w:eastAsia="en-GB"/>
        </w:rPr>
        <w:lastRenderedPageBreak/>
        <w:drawing>
          <wp:inline distT="0" distB="0" distL="0" distR="0" wp14:anchorId="20292913" wp14:editId="1A3B2CC6">
            <wp:extent cx="4838330" cy="3568823"/>
            <wp:effectExtent l="0" t="0" r="635" b="0"/>
            <wp:docPr id="9255" name="Chart 9255"/>
            <wp:cNvGraphicFramePr/>
            <a:graphic xmlns:a="http://schemas.openxmlformats.org/drawingml/2006/main">
              <a:graphicData uri="http://schemas.openxmlformats.org/drawingml/2006/chart">
                <c:chart xmlns:c="http://schemas.openxmlformats.org/drawingml/2006/chart" xmlns:r="http://schemas.openxmlformats.org/officeDocument/2006/relationships" r:id="rId361"/>
              </a:graphicData>
            </a:graphic>
          </wp:inline>
        </w:drawing>
      </w:r>
    </w:p>
    <w:p w14:paraId="616AE89A" w14:textId="7886E85C" w:rsidR="00374D82" w:rsidRDefault="00374D82" w:rsidP="00EA5CD1">
      <w:pPr>
        <w:pStyle w:val="Caption"/>
        <w:spacing w:line="276" w:lineRule="auto"/>
      </w:pPr>
      <w:bookmarkStart w:id="623" w:name="_Ref442792502"/>
      <w:bookmarkStart w:id="624" w:name="_Toc474686718"/>
      <w:r>
        <w:t xml:space="preserve">Figure </w:t>
      </w:r>
      <w:fldSimple w:instr=" STYLEREF 1 \s ">
        <w:r w:rsidR="005D3AE0">
          <w:rPr>
            <w:noProof/>
          </w:rPr>
          <w:t>8</w:t>
        </w:r>
      </w:fldSimple>
      <w:r w:rsidR="00F02E7D">
        <w:noBreakHyphen/>
      </w:r>
      <w:fldSimple w:instr=" SEQ Figure \* ARABIC \s 1 ">
        <w:r w:rsidR="005D3AE0">
          <w:rPr>
            <w:noProof/>
          </w:rPr>
          <w:t>13</w:t>
        </w:r>
      </w:fldSimple>
      <w:bookmarkEnd w:id="623"/>
      <w:r>
        <w:t>.  Bed expansion in 250 μm glass ballotini plotted against increasing gas velocity showing the pulsed and continuous flow regimes at an initial static bed height of 5 cm in the double inlet 3D bed.</w:t>
      </w:r>
      <w:bookmarkEnd w:id="624"/>
    </w:p>
    <w:p w14:paraId="5D6A3735" w14:textId="77777777" w:rsidR="00374D82" w:rsidRDefault="00374D82" w:rsidP="00EA5CD1">
      <w:pPr>
        <w:spacing w:line="276" w:lineRule="auto"/>
      </w:pPr>
    </w:p>
    <w:p w14:paraId="4ED4CF3C" w14:textId="462B6E7E" w:rsidR="00374D82" w:rsidRDefault="00374D82" w:rsidP="00EA5CD1">
      <w:pPr>
        <w:spacing w:line="276" w:lineRule="auto"/>
      </w:pPr>
      <w:r>
        <w:t xml:space="preserve">The pressure drop across the bed under the pulsed flow regime is presented in </w:t>
      </w:r>
      <w:r>
        <w:fldChar w:fldCharType="begin"/>
      </w:r>
      <w:r>
        <w:instrText xml:space="preserve"> REF _Ref442807018 \h  \* MERGEFORMAT </w:instrText>
      </w:r>
      <w:r>
        <w:fldChar w:fldCharType="separate"/>
      </w:r>
      <w:r w:rsidR="005D3AE0">
        <w:t xml:space="preserve">Figure </w:t>
      </w:r>
      <w:r w:rsidR="005D3AE0">
        <w:rPr>
          <w:noProof/>
        </w:rPr>
        <w:t>8</w:t>
      </w:r>
      <w:r w:rsidR="005D3AE0">
        <w:rPr>
          <w:noProof/>
        </w:rPr>
        <w:noBreakHyphen/>
        <w:t>14</w:t>
      </w:r>
      <w:r>
        <w:fldChar w:fldCharType="end"/>
      </w:r>
      <w:r>
        <w:t>.  In similarity to pressure drop across the bed under the continuous flow regime (</w:t>
      </w:r>
      <w:r>
        <w:fldChar w:fldCharType="begin"/>
      </w:r>
      <w:r>
        <w:instrText xml:space="preserve"> REF _Ref442458138 \h  \* MERGEFORMAT </w:instrText>
      </w:r>
      <w:r>
        <w:fldChar w:fldCharType="separate"/>
      </w:r>
      <w:r w:rsidR="005D3AE0" w:rsidRPr="001E7F77">
        <w:t xml:space="preserve">Figure </w:t>
      </w:r>
      <w:r w:rsidR="005D3AE0">
        <w:rPr>
          <w:noProof/>
        </w:rPr>
        <w:t>8</w:t>
      </w:r>
      <w:r w:rsidR="005D3AE0">
        <w:rPr>
          <w:noProof/>
        </w:rPr>
        <w:noBreakHyphen/>
        <w:t>10</w:t>
      </w:r>
      <w:r>
        <w:fldChar w:fldCharType="end"/>
      </w:r>
      <w:r>
        <w:t>), pressure drop across the bed under a pulsed flow regime increased with increasing static initial bed height.  For example, pressure drop across the bed in a pulsed flow regime 1 cm static height bed at 0.13 m/s was 688 Pa, whilst in an 8 cm static bed it was 1702 Pa (</w:t>
      </w:r>
      <w:r>
        <w:fldChar w:fldCharType="begin"/>
      </w:r>
      <w:r>
        <w:instrText xml:space="preserve"> REF _Ref442807018 \h  \* MERGEFORMAT </w:instrText>
      </w:r>
      <w:r>
        <w:fldChar w:fldCharType="separate"/>
      </w:r>
      <w:r w:rsidR="005D3AE0">
        <w:t xml:space="preserve">Figure </w:t>
      </w:r>
      <w:r w:rsidR="005D3AE0">
        <w:rPr>
          <w:noProof/>
        </w:rPr>
        <w:t>8</w:t>
      </w:r>
      <w:r w:rsidR="005D3AE0">
        <w:rPr>
          <w:noProof/>
        </w:rPr>
        <w:noBreakHyphen/>
        <w:t>14</w:t>
      </w:r>
      <w:r>
        <w:fldChar w:fldCharType="end"/>
      </w:r>
      <w:r>
        <w:t xml:space="preserve">).  These results are the average of 10 readings in one experiment, which accurately captures the average value in the 1 cm initial height bed where there was a change of 48 Pa from 0.13 to 0.21 m/s.  However, at higher initial static bed heights the back pressure caused by bubble movement in the bed produced a more variable pressure drop up to 133 Pa, which caused the variation seen in the 8 cm static height bed.  </w:t>
      </w:r>
    </w:p>
    <w:p w14:paraId="7659174C" w14:textId="77777777" w:rsidR="00DC3FAE" w:rsidRDefault="00DC3FAE" w:rsidP="00DC3FAE">
      <w:pPr>
        <w:spacing w:line="276" w:lineRule="auto"/>
      </w:pPr>
      <w:r>
        <w:t xml:space="preserve">To compare the two flow regimes, each pulsed flow regime was plotted against the results for the continuous flow regime at each increase in static bed height.  A sample of the results are presented in </w:t>
      </w:r>
      <w:r>
        <w:fldChar w:fldCharType="begin"/>
      </w:r>
      <w:r>
        <w:instrText xml:space="preserve"> REF _Ref442807581 \h  \* MERGEFORMAT </w:instrText>
      </w:r>
      <w:r>
        <w:fldChar w:fldCharType="separate"/>
      </w:r>
      <w:r w:rsidR="005D3AE0">
        <w:t xml:space="preserve">Figure </w:t>
      </w:r>
      <w:r w:rsidR="005D3AE0">
        <w:rPr>
          <w:noProof/>
        </w:rPr>
        <w:t>8</w:t>
      </w:r>
      <w:r w:rsidR="005D3AE0">
        <w:rPr>
          <w:noProof/>
        </w:rPr>
        <w:noBreakHyphen/>
        <w:t>15</w:t>
      </w:r>
      <w:r>
        <w:fldChar w:fldCharType="end"/>
      </w:r>
      <w:r>
        <w:t>.  The full results are presented in Appendix 7.  The minimum fluidisation velocity of the 250 μm glass beads was less than the minimum velocity required to begin oscillation.  For this reason the flow regimes are only comparable during active fluidisation of the bed (</w:t>
      </w:r>
      <w:r>
        <w:fldChar w:fldCharType="begin"/>
      </w:r>
      <w:r>
        <w:instrText xml:space="preserve"> REF _Ref442807581 \h  \* MERGEFORMAT </w:instrText>
      </w:r>
      <w:r>
        <w:fldChar w:fldCharType="separate"/>
      </w:r>
      <w:r w:rsidR="005D3AE0">
        <w:t xml:space="preserve">Figure </w:t>
      </w:r>
      <w:r w:rsidR="005D3AE0">
        <w:rPr>
          <w:noProof/>
        </w:rPr>
        <w:t>8</w:t>
      </w:r>
      <w:r w:rsidR="005D3AE0">
        <w:rPr>
          <w:noProof/>
        </w:rPr>
        <w:noBreakHyphen/>
        <w:t>15</w:t>
      </w:r>
      <w:r>
        <w:fldChar w:fldCharType="end"/>
      </w:r>
      <w:r>
        <w:t xml:space="preserve">).  At a 1-4 cm initial static bed height all flow regimes produced the same pressure drop within a range of 60 Pa from 0.127 to 0.212 m/s.  This trend remained true to the final initial static bed height of 8 cm, the highest studied.  </w:t>
      </w:r>
    </w:p>
    <w:p w14:paraId="551F089D" w14:textId="77777777" w:rsidR="00374D82" w:rsidRDefault="00374D82" w:rsidP="00EA5CD1">
      <w:pPr>
        <w:spacing w:line="276" w:lineRule="auto"/>
      </w:pPr>
    </w:p>
    <w:p w14:paraId="229A4461" w14:textId="77777777" w:rsidR="00374D82" w:rsidRDefault="00374D82" w:rsidP="00EA5CD1">
      <w:pPr>
        <w:spacing w:line="276" w:lineRule="auto"/>
      </w:pPr>
    </w:p>
    <w:p w14:paraId="133E12CF" w14:textId="77777777" w:rsidR="00374D82" w:rsidRDefault="00374D82" w:rsidP="00EA5CD1">
      <w:pPr>
        <w:spacing w:line="276" w:lineRule="auto"/>
        <w:jc w:val="center"/>
      </w:pPr>
      <w:r>
        <w:rPr>
          <w:noProof/>
          <w:lang w:eastAsia="en-GB"/>
        </w:rPr>
        <w:lastRenderedPageBreak/>
        <w:drawing>
          <wp:inline distT="0" distB="0" distL="0" distR="0" wp14:anchorId="7B0DD1AA" wp14:editId="69ED82A9">
            <wp:extent cx="4400550" cy="2638425"/>
            <wp:effectExtent l="0" t="0" r="0" b="0"/>
            <wp:docPr id="9256" name="Chart 9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2"/>
              </a:graphicData>
            </a:graphic>
          </wp:inline>
        </w:drawing>
      </w:r>
    </w:p>
    <w:p w14:paraId="4F64534F" w14:textId="4138A021" w:rsidR="00374D82" w:rsidRDefault="00374D82" w:rsidP="00EA5CD1">
      <w:pPr>
        <w:pStyle w:val="Caption"/>
        <w:spacing w:line="276" w:lineRule="auto"/>
      </w:pPr>
      <w:bookmarkStart w:id="625" w:name="_Ref442807018"/>
      <w:bookmarkStart w:id="626" w:name="_Toc474686719"/>
      <w:r>
        <w:t xml:space="preserve">Figure </w:t>
      </w:r>
      <w:fldSimple w:instr=" STYLEREF 1 \s ">
        <w:r w:rsidR="005D3AE0">
          <w:rPr>
            <w:noProof/>
          </w:rPr>
          <w:t>8</w:t>
        </w:r>
      </w:fldSimple>
      <w:r w:rsidR="00F02E7D">
        <w:noBreakHyphen/>
      </w:r>
      <w:fldSimple w:instr=" SEQ Figure \* ARABIC \s 1 ">
        <w:r w:rsidR="005D3AE0">
          <w:rPr>
            <w:noProof/>
          </w:rPr>
          <w:t>14</w:t>
        </w:r>
      </w:fldSimple>
      <w:bookmarkEnd w:id="625"/>
      <w:r>
        <w:t>.  Pressure drop across the bed (</w:t>
      </w:r>
      <m:oMath>
        <m:r>
          <w:rPr>
            <w:rFonts w:ascii="Cambria Math" w:hAnsi="Cambria Math"/>
          </w:rPr>
          <m:t>∆p</m:t>
        </m:r>
      </m:oMath>
      <w:r>
        <w:rPr>
          <w:rFonts w:eastAsiaTheme="minorEastAsia"/>
        </w:rPr>
        <w:t xml:space="preserve">) </w:t>
      </w:r>
      <w:r>
        <w:t>as a function of increasing gas velocity at increasing initial static bed heights under a pulsed flow regime with the 320 mm feedback loop in the double inlet 3D bed.</w:t>
      </w:r>
      <w:bookmarkEnd w:id="626"/>
    </w:p>
    <w:p w14:paraId="56DCDBCF" w14:textId="77777777" w:rsidR="00374D82" w:rsidRDefault="00374D82" w:rsidP="00EA5CD1">
      <w:pPr>
        <w:spacing w:line="276" w:lineRule="auto"/>
      </w:pPr>
    </w:p>
    <w:p w14:paraId="23FE3DFF" w14:textId="14600696" w:rsidR="00374D82" w:rsidRDefault="00374D82" w:rsidP="00EA5CD1">
      <w:pPr>
        <w:spacing w:line="276" w:lineRule="auto"/>
      </w:pPr>
      <w:r>
        <w:t>The double inlet experiments were designed to provide a wide range of conditions and characteristics to compare the pulsed and continuous flow regimes.  This showed that there are areas of interest for further study, but that sample rates need to be higher and repeat experiments are required to confirm such findings.  The double inlet 3D bed has a fine mesh distributor plate.  This allows propagation of the oscillation through the mesh with the least possible disturbance and at a low pressure drop.  However, the inconsistent bed expansion results (</w:t>
      </w:r>
      <w:r>
        <w:fldChar w:fldCharType="begin"/>
      </w:r>
      <w:r>
        <w:instrText xml:space="preserve"> REF _Ref442792502 \h  \* MERGEFORMAT </w:instrText>
      </w:r>
      <w:r>
        <w:fldChar w:fldCharType="separate"/>
      </w:r>
      <w:r w:rsidR="005D3AE0">
        <w:t xml:space="preserve">Figure </w:t>
      </w:r>
      <w:r w:rsidR="005D3AE0">
        <w:rPr>
          <w:noProof/>
        </w:rPr>
        <w:t>8</w:t>
      </w:r>
      <w:r w:rsidR="005D3AE0">
        <w:rPr>
          <w:noProof/>
        </w:rPr>
        <w:noBreakHyphen/>
        <w:t>13</w:t>
      </w:r>
      <w:r>
        <w:fldChar w:fldCharType="end"/>
      </w:r>
      <w:r>
        <w:t xml:space="preserve">) and no difference between flow regimes in pressure drop across the bed could be caused by an uneven flow of air through the two outlets.  As these are not monitored, this condition was not controlled or adjusted for.  Therefore, the 3D bed was subsequently switched to the single inlet mode and fitted with a distributor plate with a higher pressure drop to ensure even distribution of the fluidising gas. </w:t>
      </w:r>
    </w:p>
    <w:p w14:paraId="6B9D1CDA" w14:textId="77777777" w:rsidR="00374D82" w:rsidRPr="00257BF9" w:rsidRDefault="00374D82" w:rsidP="00EA5CD1">
      <w:pPr>
        <w:spacing w:line="276" w:lineRule="auto"/>
        <w:jc w:val="center"/>
      </w:pPr>
      <w:r>
        <w:rPr>
          <w:noProof/>
          <w:lang w:eastAsia="en-GB"/>
        </w:rPr>
        <w:drawing>
          <wp:inline distT="0" distB="0" distL="0" distR="0" wp14:anchorId="6B791D71" wp14:editId="35E16F0B">
            <wp:extent cx="3333750" cy="2333625"/>
            <wp:effectExtent l="0" t="0" r="0" b="0"/>
            <wp:docPr id="9257" name="Chart 9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363"/>
              </a:graphicData>
            </a:graphic>
          </wp:inline>
        </w:drawing>
      </w:r>
    </w:p>
    <w:p w14:paraId="0568C066" w14:textId="00B21E47" w:rsidR="00374D82" w:rsidRDefault="00374D82" w:rsidP="00EA5CD1">
      <w:pPr>
        <w:pStyle w:val="Caption"/>
        <w:spacing w:line="276" w:lineRule="auto"/>
      </w:pPr>
      <w:bookmarkStart w:id="627" w:name="_Ref442807581"/>
      <w:bookmarkStart w:id="628" w:name="_Toc474686720"/>
      <w:r>
        <w:t xml:space="preserve">Figure </w:t>
      </w:r>
      <w:fldSimple w:instr=" STYLEREF 1 \s ">
        <w:r w:rsidR="005D3AE0">
          <w:rPr>
            <w:noProof/>
          </w:rPr>
          <w:t>8</w:t>
        </w:r>
      </w:fldSimple>
      <w:r w:rsidR="00F02E7D">
        <w:noBreakHyphen/>
      </w:r>
      <w:fldSimple w:instr=" SEQ Figure \* ARABIC \s 1 ">
        <w:r w:rsidR="005D3AE0">
          <w:rPr>
            <w:noProof/>
          </w:rPr>
          <w:t>15</w:t>
        </w:r>
      </w:fldSimple>
      <w:bookmarkEnd w:id="627"/>
      <w:r>
        <w:t>.  Pressure drop across the bed (</w:t>
      </w:r>
      <m:oMath>
        <m:r>
          <w:rPr>
            <w:rFonts w:ascii="Cambria Math" w:hAnsi="Cambria Math"/>
          </w:rPr>
          <m:t>∆p</m:t>
        </m:r>
      </m:oMath>
      <w:r>
        <w:rPr>
          <w:rFonts w:eastAsiaTheme="minorEastAsia"/>
        </w:rPr>
        <w:t xml:space="preserve">) </w:t>
      </w:r>
      <w:r>
        <w:t>over the 250 μm glass ballotini bed at increasing gas flow rates for continuous and pulsed flow regimes at an initial static bed height of 4 cm in the double inlet 3D bed.</w:t>
      </w:r>
      <w:bookmarkEnd w:id="628"/>
    </w:p>
    <w:p w14:paraId="70D4FD86" w14:textId="77777777" w:rsidR="00374D82" w:rsidRDefault="00374D82" w:rsidP="00EA5CD1">
      <w:pPr>
        <w:pStyle w:val="Heading3"/>
        <w:numPr>
          <w:ilvl w:val="2"/>
          <w:numId w:val="2"/>
        </w:numPr>
        <w:spacing w:line="276" w:lineRule="auto"/>
      </w:pPr>
      <w:bookmarkStart w:id="629" w:name="_Toc474696443"/>
      <w:r>
        <w:lastRenderedPageBreak/>
        <w:t>8.2.2</w:t>
      </w:r>
      <w:r>
        <w:tab/>
        <w:t>The effect of flow regime in the single inlet 3D bed</w:t>
      </w:r>
      <w:bookmarkEnd w:id="629"/>
    </w:p>
    <w:p w14:paraId="360EF258" w14:textId="2CC11E48" w:rsidR="00374D82" w:rsidRDefault="00374D82" w:rsidP="00EA5CD1">
      <w:pPr>
        <w:spacing w:line="276" w:lineRule="auto"/>
      </w:pPr>
      <w:r>
        <w:t xml:space="preserve">The single inlet experiments were designed to repeat the interesting or uncertain areas highlighted by the double inlet experiments.  Therefore, bed expansion was studied at low static initial bed heights to identify whether the change in distributor plate would alter the results found in the double inlet study.  The particles and conditions studied in the single inlet experiments are outlined in </w:t>
      </w:r>
      <w:r>
        <w:fldChar w:fldCharType="begin"/>
      </w:r>
      <w:r>
        <w:instrText xml:space="preserve"> REF _Ref442870192 \h  \* MERGEFORMAT </w:instrText>
      </w:r>
      <w:r>
        <w:fldChar w:fldCharType="separate"/>
      </w:r>
      <w:r w:rsidR="005D3AE0">
        <w:t xml:space="preserve">Table </w:t>
      </w:r>
      <w:r w:rsidR="005D3AE0">
        <w:rPr>
          <w:noProof/>
        </w:rPr>
        <w:t>8</w:t>
      </w:r>
      <w:r w:rsidR="005D3AE0">
        <w:rPr>
          <w:noProof/>
        </w:rPr>
        <w:noBreakHyphen/>
        <w:t>5</w:t>
      </w:r>
      <w:r>
        <w:fldChar w:fldCharType="end"/>
      </w:r>
      <w:r>
        <w:t xml:space="preserve">.  The range of pulsed flow regimes was reduced to the 320 and 350 mm feedback tubes to allow for larger data sets to be collected.  For example, the sample size to study bed expansion was increased from 30 frames to 500 frames with three repeats.  The range of gas velocities was repeated, however the increments were halved to add an extra layer of detail to demonstrate trends in averages.  The back pressure from the distributor plate in the single inlet bed caused the lower frequency pulsed flow regimes such as the 400 and 450 mm feedback tubes to operate inconsistently.  As the results of the double inlet study suggested that there was little difference between the pulsed flow regimes, the resistance of the distributor plate was not adjusted to increase the range, but rather maintained at a high enough level to allow for limited pulsed regime operation and create an even gas distribution.  </w:t>
      </w:r>
    </w:p>
    <w:p w14:paraId="7673ECC3" w14:textId="77777777" w:rsidR="00374D82" w:rsidRDefault="00374D82" w:rsidP="00EA5CD1">
      <w:pPr>
        <w:spacing w:line="276" w:lineRule="auto"/>
      </w:pPr>
    </w:p>
    <w:p w14:paraId="584EEA07" w14:textId="644168F3" w:rsidR="00374D82" w:rsidRDefault="00374D82" w:rsidP="00EA5CD1">
      <w:pPr>
        <w:pStyle w:val="Caption"/>
        <w:spacing w:line="276" w:lineRule="auto"/>
      </w:pPr>
      <w:bookmarkStart w:id="630" w:name="_Ref442870192"/>
      <w:bookmarkStart w:id="631" w:name="_Toc474686791"/>
      <w:r>
        <w:t xml:space="preserve">Table </w:t>
      </w:r>
      <w:fldSimple w:instr=" STYLEREF 1 \s ">
        <w:r w:rsidR="005D3AE0">
          <w:rPr>
            <w:noProof/>
          </w:rPr>
          <w:t>8</w:t>
        </w:r>
      </w:fldSimple>
      <w:r>
        <w:noBreakHyphen/>
      </w:r>
      <w:fldSimple w:instr=" SEQ Table \* ARABIC \s 1 ">
        <w:r w:rsidR="005D3AE0">
          <w:rPr>
            <w:noProof/>
          </w:rPr>
          <w:t>5</w:t>
        </w:r>
      </w:fldSimple>
      <w:bookmarkEnd w:id="630"/>
      <w:r>
        <w:t>. Experimental conditions for the single inlet 3D bed dry powder studies with velocity increments of 5.3x10</w:t>
      </w:r>
      <w:r w:rsidRPr="009D6C4D">
        <w:rPr>
          <w:vertAlign w:val="superscript"/>
        </w:rPr>
        <w:t>-3</w:t>
      </w:r>
      <w:r>
        <w:t xml:space="preserve"> m/s.</w:t>
      </w:r>
      <w:bookmarkEnd w:id="631"/>
    </w:p>
    <w:tbl>
      <w:tblPr>
        <w:tblStyle w:val="LightShading"/>
        <w:tblW w:w="9782" w:type="dxa"/>
        <w:tblInd w:w="-34" w:type="dxa"/>
        <w:tblLayout w:type="fixed"/>
        <w:tblLook w:val="04A0" w:firstRow="1" w:lastRow="0" w:firstColumn="1" w:lastColumn="0" w:noHBand="0" w:noVBand="1"/>
      </w:tblPr>
      <w:tblGrid>
        <w:gridCol w:w="1418"/>
        <w:gridCol w:w="709"/>
        <w:gridCol w:w="1276"/>
        <w:gridCol w:w="1701"/>
        <w:gridCol w:w="1417"/>
        <w:gridCol w:w="1559"/>
        <w:gridCol w:w="1702"/>
      </w:tblGrid>
      <w:tr w:rsidR="00DC3FAE" w14:paraId="1EEF3410" w14:textId="77777777" w:rsidTr="00DC3F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single" w:sz="18" w:space="0" w:color="auto"/>
            </w:tcBorders>
            <w:shd w:val="clear" w:color="auto" w:fill="FFFFFF" w:themeFill="background1"/>
          </w:tcPr>
          <w:p w14:paraId="6674EBAD" w14:textId="77777777" w:rsidR="00374D82" w:rsidRDefault="00374D82" w:rsidP="00DC3FAE">
            <w:pPr>
              <w:spacing w:before="0" w:line="276" w:lineRule="auto"/>
            </w:pPr>
            <w:r>
              <w:t>Material</w:t>
            </w:r>
          </w:p>
        </w:tc>
        <w:tc>
          <w:tcPr>
            <w:tcW w:w="709" w:type="dxa"/>
            <w:tcBorders>
              <w:top w:val="single" w:sz="18" w:space="0" w:color="auto"/>
            </w:tcBorders>
            <w:shd w:val="clear" w:color="auto" w:fill="auto"/>
          </w:tcPr>
          <w:p w14:paraId="2E824396" w14:textId="77777777" w:rsidR="00374D82" w:rsidRDefault="00374D82" w:rsidP="00DC3FAE">
            <w:pPr>
              <w:spacing w:before="0" w:line="276" w:lineRule="auto"/>
              <w:cnfStyle w:val="100000000000" w:firstRow="1" w:lastRow="0" w:firstColumn="0" w:lastColumn="0" w:oddVBand="0" w:evenVBand="0" w:oddHBand="0" w:evenHBand="0" w:firstRowFirstColumn="0" w:firstRowLastColumn="0" w:lastRowFirstColumn="0" w:lastRowLastColumn="0"/>
            </w:pPr>
            <w:r>
              <w:t>Size (μm)</w:t>
            </w:r>
          </w:p>
        </w:tc>
        <w:tc>
          <w:tcPr>
            <w:tcW w:w="1276" w:type="dxa"/>
            <w:tcBorders>
              <w:top w:val="single" w:sz="18" w:space="0" w:color="auto"/>
            </w:tcBorders>
            <w:shd w:val="clear" w:color="auto" w:fill="auto"/>
          </w:tcPr>
          <w:p w14:paraId="56678F02" w14:textId="77777777" w:rsidR="00374D82" w:rsidRDefault="00374D82" w:rsidP="00DC3FAE">
            <w:pPr>
              <w:spacing w:before="0" w:line="276" w:lineRule="auto"/>
              <w:cnfStyle w:val="100000000000" w:firstRow="1" w:lastRow="0" w:firstColumn="0" w:lastColumn="0" w:oddVBand="0" w:evenVBand="0" w:oddHBand="0" w:evenHBand="0" w:firstRowFirstColumn="0" w:firstRowLastColumn="0" w:lastRowFirstColumn="0" w:lastRowLastColumn="0"/>
            </w:pPr>
            <w:r>
              <w:t>Initial bed height (cm)</w:t>
            </w:r>
          </w:p>
        </w:tc>
        <w:tc>
          <w:tcPr>
            <w:tcW w:w="1701" w:type="dxa"/>
            <w:tcBorders>
              <w:top w:val="single" w:sz="18" w:space="0" w:color="auto"/>
            </w:tcBorders>
            <w:shd w:val="clear" w:color="auto" w:fill="auto"/>
          </w:tcPr>
          <w:p w14:paraId="5DE61E6F" w14:textId="77777777" w:rsidR="00374D82" w:rsidRDefault="00374D82" w:rsidP="00DC3FAE">
            <w:pPr>
              <w:spacing w:before="0" w:line="276" w:lineRule="auto"/>
              <w:cnfStyle w:val="100000000000" w:firstRow="1" w:lastRow="0" w:firstColumn="0" w:lastColumn="0" w:oddVBand="0" w:evenVBand="0" w:oddHBand="0" w:evenHBand="0" w:firstRowFirstColumn="0" w:firstRowLastColumn="0" w:lastRowFirstColumn="0" w:lastRowLastColumn="0"/>
            </w:pPr>
            <w:r>
              <w:t>Flow regime</w:t>
            </w:r>
          </w:p>
        </w:tc>
        <w:tc>
          <w:tcPr>
            <w:tcW w:w="1417" w:type="dxa"/>
            <w:tcBorders>
              <w:top w:val="single" w:sz="18" w:space="0" w:color="auto"/>
            </w:tcBorders>
            <w:shd w:val="clear" w:color="auto" w:fill="auto"/>
          </w:tcPr>
          <w:p w14:paraId="602A78F1" w14:textId="77777777" w:rsidR="00374D82" w:rsidRDefault="00374D82" w:rsidP="00DC3FAE">
            <w:pPr>
              <w:spacing w:before="0" w:line="276" w:lineRule="auto"/>
              <w:cnfStyle w:val="100000000000" w:firstRow="1" w:lastRow="0" w:firstColumn="0" w:lastColumn="0" w:oddVBand="0" w:evenVBand="0" w:oddHBand="0" w:evenHBand="0" w:firstRowFirstColumn="0" w:firstRowLastColumn="0" w:lastRowFirstColumn="0" w:lastRowLastColumn="0"/>
            </w:pPr>
            <w:r>
              <w:t>Gas velocity range (m/s)</w:t>
            </w:r>
          </w:p>
        </w:tc>
        <w:tc>
          <w:tcPr>
            <w:tcW w:w="1559" w:type="dxa"/>
            <w:tcBorders>
              <w:top w:val="single" w:sz="18" w:space="0" w:color="auto"/>
            </w:tcBorders>
            <w:shd w:val="clear" w:color="auto" w:fill="auto"/>
          </w:tcPr>
          <w:p w14:paraId="586E8F9D" w14:textId="77777777" w:rsidR="00374D82" w:rsidRDefault="00374D82" w:rsidP="00DC3FAE">
            <w:pPr>
              <w:spacing w:before="0" w:line="276" w:lineRule="auto"/>
              <w:cnfStyle w:val="100000000000" w:firstRow="1" w:lastRow="0" w:firstColumn="0" w:lastColumn="0" w:oddVBand="0" w:evenVBand="0" w:oddHBand="0" w:evenHBand="0" w:firstRowFirstColumn="0" w:firstRowLastColumn="0" w:lastRowFirstColumn="0" w:lastRowLastColumn="0"/>
            </w:pPr>
            <w:r>
              <w:t>Measurement</w:t>
            </w:r>
          </w:p>
        </w:tc>
        <w:tc>
          <w:tcPr>
            <w:tcW w:w="1702" w:type="dxa"/>
            <w:tcBorders>
              <w:top w:val="single" w:sz="18" w:space="0" w:color="auto"/>
            </w:tcBorders>
          </w:tcPr>
          <w:p w14:paraId="2488609D" w14:textId="77777777" w:rsidR="00374D82" w:rsidRDefault="00374D82" w:rsidP="00DC3FAE">
            <w:pPr>
              <w:spacing w:before="0" w:line="276" w:lineRule="auto"/>
              <w:jc w:val="left"/>
              <w:cnfStyle w:val="100000000000" w:firstRow="1" w:lastRow="0" w:firstColumn="0" w:lastColumn="0" w:oddVBand="0" w:evenVBand="0" w:oddHBand="0" w:evenHBand="0" w:firstRowFirstColumn="0" w:firstRowLastColumn="0" w:lastRowFirstColumn="0" w:lastRowLastColumn="0"/>
            </w:pPr>
            <w:r>
              <w:t>Number of measurements</w:t>
            </w:r>
          </w:p>
        </w:tc>
      </w:tr>
      <w:tr w:rsidR="00DC3FAE" w14:paraId="291211DF" w14:textId="77777777" w:rsidTr="00DC3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restart"/>
            <w:shd w:val="clear" w:color="auto" w:fill="auto"/>
          </w:tcPr>
          <w:p w14:paraId="59AD1929" w14:textId="77777777" w:rsidR="00374D82" w:rsidRDefault="00374D82" w:rsidP="00DC3FAE">
            <w:pPr>
              <w:spacing w:before="0" w:line="276" w:lineRule="auto"/>
            </w:pPr>
            <w:r>
              <w:t>Glass ballotini</w:t>
            </w:r>
          </w:p>
        </w:tc>
        <w:tc>
          <w:tcPr>
            <w:tcW w:w="709" w:type="dxa"/>
            <w:tcBorders>
              <w:bottom w:val="nil"/>
            </w:tcBorders>
            <w:shd w:val="clear" w:color="auto" w:fill="auto"/>
          </w:tcPr>
          <w:p w14:paraId="60AB2172"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w:r>
              <w:t>250</w:t>
            </w:r>
          </w:p>
        </w:tc>
        <w:tc>
          <w:tcPr>
            <w:tcW w:w="1276" w:type="dxa"/>
            <w:tcBorders>
              <w:bottom w:val="nil"/>
            </w:tcBorders>
            <w:shd w:val="clear" w:color="auto" w:fill="auto"/>
          </w:tcPr>
          <w:p w14:paraId="202EED4E"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w:r>
              <w:t>3.8</w:t>
            </w:r>
          </w:p>
        </w:tc>
        <w:tc>
          <w:tcPr>
            <w:tcW w:w="1701" w:type="dxa"/>
            <w:tcBorders>
              <w:bottom w:val="nil"/>
            </w:tcBorders>
            <w:shd w:val="clear" w:color="auto" w:fill="auto"/>
          </w:tcPr>
          <w:p w14:paraId="4352897A"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w:r>
              <w:t>Continuous</w:t>
            </w:r>
          </w:p>
        </w:tc>
        <w:tc>
          <w:tcPr>
            <w:tcW w:w="1417" w:type="dxa"/>
            <w:tcBorders>
              <w:bottom w:val="nil"/>
            </w:tcBorders>
            <w:shd w:val="clear" w:color="auto" w:fill="auto"/>
          </w:tcPr>
          <w:p w14:paraId="5070D361"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w:r>
              <w:t>0.021-0.21</w:t>
            </w:r>
          </w:p>
        </w:tc>
        <w:tc>
          <w:tcPr>
            <w:tcW w:w="1559" w:type="dxa"/>
            <w:tcBorders>
              <w:bottom w:val="nil"/>
            </w:tcBorders>
            <w:shd w:val="clear" w:color="auto" w:fill="auto"/>
          </w:tcPr>
          <w:p w14:paraId="136A03B6"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p</m:t>
                </m:r>
              </m:oMath>
            </m:oMathPara>
          </w:p>
        </w:tc>
        <w:tc>
          <w:tcPr>
            <w:tcW w:w="1702" w:type="dxa"/>
            <w:tcBorders>
              <w:bottom w:val="nil"/>
            </w:tcBorders>
            <w:shd w:val="clear" w:color="auto" w:fill="auto"/>
          </w:tcPr>
          <w:p w14:paraId="651D1DEE"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w:r>
              <w:t>3x10</w:t>
            </w:r>
          </w:p>
        </w:tc>
      </w:tr>
      <w:tr w:rsidR="00DC3FAE" w14:paraId="3E85DB98" w14:textId="77777777" w:rsidTr="00DC3FAE">
        <w:tc>
          <w:tcPr>
            <w:cnfStyle w:val="001000000000" w:firstRow="0" w:lastRow="0" w:firstColumn="1" w:lastColumn="0" w:oddVBand="0" w:evenVBand="0" w:oddHBand="0" w:evenHBand="0" w:firstRowFirstColumn="0" w:firstRowLastColumn="0" w:lastRowFirstColumn="0" w:lastRowLastColumn="0"/>
            <w:tcW w:w="1418" w:type="dxa"/>
            <w:vMerge/>
            <w:tcBorders>
              <w:bottom w:val="nil"/>
            </w:tcBorders>
            <w:shd w:val="clear" w:color="auto" w:fill="auto"/>
          </w:tcPr>
          <w:p w14:paraId="35446CC2" w14:textId="77777777" w:rsidR="00374D82" w:rsidRDefault="00374D82" w:rsidP="00DC3FAE">
            <w:pPr>
              <w:spacing w:before="0" w:line="276" w:lineRule="auto"/>
            </w:pPr>
          </w:p>
        </w:tc>
        <w:tc>
          <w:tcPr>
            <w:tcW w:w="709" w:type="dxa"/>
            <w:tcBorders>
              <w:top w:val="nil"/>
              <w:bottom w:val="nil"/>
              <w:right w:val="nil"/>
            </w:tcBorders>
            <w:shd w:val="clear" w:color="auto" w:fill="auto"/>
          </w:tcPr>
          <w:p w14:paraId="1D0D12AA" w14:textId="77777777" w:rsidR="00374D82" w:rsidRDefault="00374D82" w:rsidP="00DC3FA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276" w:type="dxa"/>
            <w:tcBorders>
              <w:top w:val="nil"/>
              <w:left w:val="nil"/>
              <w:bottom w:val="nil"/>
              <w:right w:val="nil"/>
            </w:tcBorders>
            <w:shd w:val="clear" w:color="auto" w:fill="auto"/>
          </w:tcPr>
          <w:p w14:paraId="1991C27A" w14:textId="77777777" w:rsidR="00374D82" w:rsidRDefault="00374D82" w:rsidP="00DC3FA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701" w:type="dxa"/>
            <w:tcBorders>
              <w:top w:val="nil"/>
              <w:left w:val="nil"/>
              <w:bottom w:val="nil"/>
              <w:right w:val="nil"/>
            </w:tcBorders>
            <w:shd w:val="clear" w:color="auto" w:fill="auto"/>
          </w:tcPr>
          <w:p w14:paraId="07DE7713" w14:textId="77777777" w:rsidR="00374D82" w:rsidRDefault="00374D82" w:rsidP="00DC3FA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417" w:type="dxa"/>
            <w:tcBorders>
              <w:top w:val="nil"/>
              <w:left w:val="nil"/>
              <w:bottom w:val="nil"/>
              <w:right w:val="nil"/>
            </w:tcBorders>
            <w:shd w:val="clear" w:color="auto" w:fill="auto"/>
          </w:tcPr>
          <w:p w14:paraId="7C8AC294" w14:textId="77777777" w:rsidR="00374D82" w:rsidRDefault="00374D82" w:rsidP="00DC3FAE">
            <w:pPr>
              <w:spacing w:before="0" w:line="276" w:lineRule="auto"/>
              <w:cnfStyle w:val="000000000000" w:firstRow="0" w:lastRow="0" w:firstColumn="0" w:lastColumn="0" w:oddVBand="0" w:evenVBand="0" w:oddHBand="0" w:evenHBand="0" w:firstRowFirstColumn="0" w:firstRowLastColumn="0" w:lastRowFirstColumn="0" w:lastRowLastColumn="0"/>
            </w:pPr>
            <w:r>
              <w:t>0.02-0.21-0.02</w:t>
            </w:r>
          </w:p>
        </w:tc>
        <w:tc>
          <w:tcPr>
            <w:tcW w:w="1559" w:type="dxa"/>
            <w:tcBorders>
              <w:top w:val="nil"/>
              <w:left w:val="nil"/>
              <w:bottom w:val="nil"/>
              <w:right w:val="nil"/>
            </w:tcBorders>
            <w:shd w:val="clear" w:color="auto" w:fill="auto"/>
          </w:tcPr>
          <w:p w14:paraId="7257AE2F" w14:textId="77777777" w:rsidR="00374D82" w:rsidRDefault="00374D82" w:rsidP="00DC3FAE">
            <w:pPr>
              <w:spacing w:before="0" w:line="276" w:lineRule="auto"/>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p</m:t>
                </m:r>
              </m:oMath>
            </m:oMathPara>
          </w:p>
        </w:tc>
        <w:tc>
          <w:tcPr>
            <w:tcW w:w="1702" w:type="dxa"/>
            <w:tcBorders>
              <w:top w:val="nil"/>
              <w:left w:val="nil"/>
              <w:bottom w:val="nil"/>
              <w:right w:val="nil"/>
            </w:tcBorders>
            <w:shd w:val="clear" w:color="auto" w:fill="auto"/>
          </w:tcPr>
          <w:p w14:paraId="28C23C09" w14:textId="77777777" w:rsidR="00374D82" w:rsidRDefault="00374D82" w:rsidP="00DC3FAE">
            <w:pPr>
              <w:spacing w:before="0" w:line="276" w:lineRule="auto"/>
              <w:cnfStyle w:val="000000000000" w:firstRow="0" w:lastRow="0" w:firstColumn="0" w:lastColumn="0" w:oddVBand="0" w:evenVBand="0" w:oddHBand="0" w:evenHBand="0" w:firstRowFirstColumn="0" w:firstRowLastColumn="0" w:lastRowFirstColumn="0" w:lastRowLastColumn="0"/>
            </w:pPr>
            <w:r>
              <w:t>1x10</w:t>
            </w:r>
          </w:p>
        </w:tc>
      </w:tr>
      <w:tr w:rsidR="00DC3FAE" w14:paraId="484A58DD" w14:textId="77777777" w:rsidTr="00DC3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shd w:val="clear" w:color="auto" w:fill="auto"/>
          </w:tcPr>
          <w:p w14:paraId="30462425" w14:textId="77777777" w:rsidR="00374D82" w:rsidRDefault="00374D82" w:rsidP="00DC3FAE">
            <w:pPr>
              <w:spacing w:before="0" w:line="276" w:lineRule="auto"/>
            </w:pPr>
          </w:p>
        </w:tc>
        <w:tc>
          <w:tcPr>
            <w:tcW w:w="709" w:type="dxa"/>
            <w:tcBorders>
              <w:top w:val="nil"/>
              <w:bottom w:val="nil"/>
            </w:tcBorders>
            <w:shd w:val="clear" w:color="auto" w:fill="auto"/>
          </w:tcPr>
          <w:p w14:paraId="0DE575B0"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276" w:type="dxa"/>
            <w:tcBorders>
              <w:top w:val="nil"/>
              <w:bottom w:val="nil"/>
            </w:tcBorders>
            <w:shd w:val="clear" w:color="auto" w:fill="auto"/>
          </w:tcPr>
          <w:p w14:paraId="36E09709"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701" w:type="dxa"/>
            <w:tcBorders>
              <w:top w:val="nil"/>
              <w:bottom w:val="nil"/>
            </w:tcBorders>
            <w:shd w:val="clear" w:color="auto" w:fill="auto"/>
          </w:tcPr>
          <w:p w14:paraId="610F13A7"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417" w:type="dxa"/>
            <w:tcBorders>
              <w:top w:val="nil"/>
              <w:bottom w:val="nil"/>
            </w:tcBorders>
            <w:shd w:val="clear" w:color="auto" w:fill="auto"/>
          </w:tcPr>
          <w:p w14:paraId="1A71D047"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w:r>
              <w:t>0-0.21</w:t>
            </w:r>
          </w:p>
        </w:tc>
        <w:tc>
          <w:tcPr>
            <w:tcW w:w="1559" w:type="dxa"/>
            <w:tcBorders>
              <w:top w:val="nil"/>
              <w:bottom w:val="nil"/>
            </w:tcBorders>
            <w:shd w:val="clear" w:color="auto" w:fill="auto"/>
          </w:tcPr>
          <w:p w14:paraId="1B4FE8C5"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w:r>
              <w:t>bed pressure signals</w:t>
            </w:r>
          </w:p>
        </w:tc>
        <w:tc>
          <w:tcPr>
            <w:tcW w:w="1702" w:type="dxa"/>
            <w:tcBorders>
              <w:top w:val="nil"/>
              <w:bottom w:val="nil"/>
            </w:tcBorders>
            <w:shd w:val="clear" w:color="auto" w:fill="auto"/>
          </w:tcPr>
          <w:p w14:paraId="63A19126"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w:r>
              <w:t>1</w:t>
            </w:r>
          </w:p>
        </w:tc>
      </w:tr>
      <w:tr w:rsidR="00DC3FAE" w14:paraId="2D77661B" w14:textId="77777777" w:rsidTr="00DC3FAE">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shd w:val="clear" w:color="auto" w:fill="auto"/>
          </w:tcPr>
          <w:p w14:paraId="673FEC00" w14:textId="77777777" w:rsidR="00374D82" w:rsidRDefault="00374D82" w:rsidP="00DC3FAE">
            <w:pPr>
              <w:spacing w:before="0" w:line="276" w:lineRule="auto"/>
            </w:pPr>
          </w:p>
        </w:tc>
        <w:tc>
          <w:tcPr>
            <w:tcW w:w="709" w:type="dxa"/>
            <w:tcBorders>
              <w:top w:val="nil"/>
              <w:left w:val="nil"/>
              <w:bottom w:val="nil"/>
              <w:right w:val="nil"/>
            </w:tcBorders>
            <w:shd w:val="clear" w:color="auto" w:fill="auto"/>
          </w:tcPr>
          <w:p w14:paraId="1A4DB46A" w14:textId="77777777" w:rsidR="00374D82" w:rsidRDefault="00374D82" w:rsidP="00DC3FA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276" w:type="dxa"/>
            <w:tcBorders>
              <w:top w:val="nil"/>
              <w:left w:val="nil"/>
              <w:bottom w:val="nil"/>
              <w:right w:val="nil"/>
            </w:tcBorders>
            <w:shd w:val="clear" w:color="auto" w:fill="auto"/>
          </w:tcPr>
          <w:p w14:paraId="320EF603" w14:textId="77777777" w:rsidR="00374D82" w:rsidRDefault="00374D82" w:rsidP="00DC3FA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701" w:type="dxa"/>
            <w:tcBorders>
              <w:top w:val="nil"/>
              <w:left w:val="nil"/>
              <w:bottom w:val="nil"/>
              <w:right w:val="nil"/>
            </w:tcBorders>
            <w:shd w:val="clear" w:color="auto" w:fill="auto"/>
          </w:tcPr>
          <w:p w14:paraId="0300B114" w14:textId="77777777" w:rsidR="00374D82" w:rsidRDefault="00374D82" w:rsidP="00DC3FAE">
            <w:pPr>
              <w:spacing w:before="0" w:line="276" w:lineRule="auto"/>
              <w:cnfStyle w:val="000000000000" w:firstRow="0" w:lastRow="0" w:firstColumn="0" w:lastColumn="0" w:oddVBand="0" w:evenVBand="0" w:oddHBand="0" w:evenHBand="0" w:firstRowFirstColumn="0" w:firstRowLastColumn="0" w:lastRowFirstColumn="0" w:lastRowLastColumn="0"/>
            </w:pPr>
            <w:r>
              <w:t>Pulsed: 320 mm feedback tube</w:t>
            </w:r>
          </w:p>
        </w:tc>
        <w:tc>
          <w:tcPr>
            <w:tcW w:w="1417" w:type="dxa"/>
            <w:tcBorders>
              <w:top w:val="nil"/>
              <w:left w:val="nil"/>
              <w:bottom w:val="nil"/>
              <w:right w:val="nil"/>
            </w:tcBorders>
            <w:shd w:val="clear" w:color="auto" w:fill="auto"/>
          </w:tcPr>
          <w:p w14:paraId="4C95F387" w14:textId="77777777" w:rsidR="00374D82" w:rsidRDefault="00374D82" w:rsidP="00DC3FAE">
            <w:pPr>
              <w:spacing w:before="0" w:line="276" w:lineRule="auto"/>
              <w:cnfStyle w:val="000000000000" w:firstRow="0" w:lastRow="0" w:firstColumn="0" w:lastColumn="0" w:oddVBand="0" w:evenVBand="0" w:oddHBand="0" w:evenHBand="0" w:firstRowFirstColumn="0" w:firstRowLastColumn="0" w:lastRowFirstColumn="0" w:lastRowLastColumn="0"/>
            </w:pPr>
            <w:r>
              <w:t>0.09-0.21-0.09</w:t>
            </w:r>
          </w:p>
        </w:tc>
        <w:tc>
          <w:tcPr>
            <w:tcW w:w="1559" w:type="dxa"/>
            <w:tcBorders>
              <w:top w:val="nil"/>
              <w:left w:val="nil"/>
              <w:bottom w:val="nil"/>
              <w:right w:val="nil"/>
            </w:tcBorders>
            <w:shd w:val="clear" w:color="auto" w:fill="auto"/>
          </w:tcPr>
          <w:p w14:paraId="2FAC62C7" w14:textId="77777777" w:rsidR="00374D82" w:rsidRDefault="00374D82" w:rsidP="00DC3FAE">
            <w:pPr>
              <w:spacing w:before="0" w:line="276" w:lineRule="auto"/>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p</m:t>
                </m:r>
              </m:oMath>
            </m:oMathPara>
          </w:p>
        </w:tc>
        <w:tc>
          <w:tcPr>
            <w:tcW w:w="1702" w:type="dxa"/>
            <w:tcBorders>
              <w:top w:val="nil"/>
              <w:left w:val="nil"/>
              <w:bottom w:val="nil"/>
              <w:right w:val="nil"/>
            </w:tcBorders>
            <w:shd w:val="clear" w:color="auto" w:fill="auto"/>
          </w:tcPr>
          <w:p w14:paraId="035649E2" w14:textId="77777777" w:rsidR="00374D82" w:rsidRDefault="00374D82" w:rsidP="00DC3FAE">
            <w:pPr>
              <w:spacing w:before="0" w:line="276" w:lineRule="auto"/>
              <w:cnfStyle w:val="000000000000" w:firstRow="0" w:lastRow="0" w:firstColumn="0" w:lastColumn="0" w:oddVBand="0" w:evenVBand="0" w:oddHBand="0" w:evenHBand="0" w:firstRowFirstColumn="0" w:firstRowLastColumn="0" w:lastRowFirstColumn="0" w:lastRowLastColumn="0"/>
            </w:pPr>
            <w:r>
              <w:t>3x10</w:t>
            </w:r>
          </w:p>
          <w:p w14:paraId="205D118F" w14:textId="77777777" w:rsidR="00374D82" w:rsidRDefault="00374D82" w:rsidP="00DC3FAE">
            <w:pPr>
              <w:spacing w:before="0" w:line="276" w:lineRule="auto"/>
              <w:cnfStyle w:val="000000000000" w:firstRow="0" w:lastRow="0" w:firstColumn="0" w:lastColumn="0" w:oddVBand="0" w:evenVBand="0" w:oddHBand="0" w:evenHBand="0" w:firstRowFirstColumn="0" w:firstRowLastColumn="0" w:lastRowFirstColumn="0" w:lastRowLastColumn="0"/>
            </w:pPr>
            <w:r>
              <w:t>9x1</w:t>
            </w:r>
          </w:p>
        </w:tc>
      </w:tr>
      <w:tr w:rsidR="00DC3FAE" w14:paraId="39D296F6" w14:textId="77777777" w:rsidTr="00DC3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shd w:val="clear" w:color="auto" w:fill="auto"/>
          </w:tcPr>
          <w:p w14:paraId="5894D467" w14:textId="77777777" w:rsidR="00374D82" w:rsidRDefault="00374D82" w:rsidP="00DC3FAE">
            <w:pPr>
              <w:spacing w:before="0" w:line="276" w:lineRule="auto"/>
            </w:pPr>
          </w:p>
        </w:tc>
        <w:tc>
          <w:tcPr>
            <w:tcW w:w="709" w:type="dxa"/>
            <w:tcBorders>
              <w:top w:val="nil"/>
              <w:bottom w:val="nil"/>
            </w:tcBorders>
            <w:shd w:val="clear" w:color="auto" w:fill="auto"/>
          </w:tcPr>
          <w:p w14:paraId="60A54EE7"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276" w:type="dxa"/>
            <w:tcBorders>
              <w:top w:val="nil"/>
              <w:bottom w:val="nil"/>
            </w:tcBorders>
            <w:shd w:val="clear" w:color="auto" w:fill="auto"/>
          </w:tcPr>
          <w:p w14:paraId="40D0EBCE"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701" w:type="dxa"/>
            <w:tcBorders>
              <w:top w:val="nil"/>
              <w:bottom w:val="nil"/>
            </w:tcBorders>
            <w:shd w:val="clear" w:color="auto" w:fill="auto"/>
          </w:tcPr>
          <w:p w14:paraId="29F3094A"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w:r>
              <w:t>Pulsed: 350 mm feedback tube</w:t>
            </w:r>
          </w:p>
        </w:tc>
        <w:tc>
          <w:tcPr>
            <w:tcW w:w="1417" w:type="dxa"/>
            <w:tcBorders>
              <w:top w:val="nil"/>
              <w:bottom w:val="nil"/>
            </w:tcBorders>
            <w:shd w:val="clear" w:color="auto" w:fill="auto"/>
          </w:tcPr>
          <w:p w14:paraId="6BB83259"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w:r>
              <w:t>0.095-0.21</w:t>
            </w:r>
          </w:p>
        </w:tc>
        <w:tc>
          <w:tcPr>
            <w:tcW w:w="1559" w:type="dxa"/>
            <w:tcBorders>
              <w:top w:val="nil"/>
              <w:bottom w:val="nil"/>
            </w:tcBorders>
            <w:shd w:val="clear" w:color="auto" w:fill="auto"/>
          </w:tcPr>
          <w:p w14:paraId="147071B4"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p</m:t>
                </m:r>
              </m:oMath>
            </m:oMathPara>
          </w:p>
        </w:tc>
        <w:tc>
          <w:tcPr>
            <w:tcW w:w="1702" w:type="dxa"/>
            <w:tcBorders>
              <w:top w:val="nil"/>
              <w:bottom w:val="nil"/>
            </w:tcBorders>
            <w:shd w:val="clear" w:color="auto" w:fill="auto"/>
          </w:tcPr>
          <w:p w14:paraId="38C6B320"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w:r>
              <w:t>3x10</w:t>
            </w:r>
          </w:p>
        </w:tc>
      </w:tr>
      <w:tr w:rsidR="00DC3FAE" w14:paraId="1B47035D" w14:textId="77777777" w:rsidTr="00DC3FAE">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shd w:val="clear" w:color="auto" w:fill="auto"/>
          </w:tcPr>
          <w:p w14:paraId="5EF62804" w14:textId="77777777" w:rsidR="00374D82" w:rsidRDefault="00374D82" w:rsidP="00DC3FAE">
            <w:pPr>
              <w:spacing w:before="0" w:line="276" w:lineRule="auto"/>
            </w:pPr>
          </w:p>
        </w:tc>
        <w:tc>
          <w:tcPr>
            <w:tcW w:w="709" w:type="dxa"/>
            <w:tcBorders>
              <w:top w:val="nil"/>
              <w:left w:val="nil"/>
              <w:bottom w:val="nil"/>
              <w:right w:val="nil"/>
            </w:tcBorders>
            <w:shd w:val="clear" w:color="auto" w:fill="auto"/>
          </w:tcPr>
          <w:p w14:paraId="246A1AB0" w14:textId="77777777" w:rsidR="00374D82" w:rsidRDefault="00374D82" w:rsidP="00DC3FA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276" w:type="dxa"/>
            <w:tcBorders>
              <w:top w:val="nil"/>
              <w:left w:val="nil"/>
              <w:bottom w:val="nil"/>
              <w:right w:val="nil"/>
            </w:tcBorders>
            <w:shd w:val="clear" w:color="auto" w:fill="auto"/>
          </w:tcPr>
          <w:p w14:paraId="158EA7BC" w14:textId="77777777" w:rsidR="00374D82" w:rsidRDefault="00374D82" w:rsidP="00DC3FAE">
            <w:pPr>
              <w:spacing w:before="0" w:line="276" w:lineRule="auto"/>
              <w:cnfStyle w:val="000000000000" w:firstRow="0" w:lastRow="0" w:firstColumn="0" w:lastColumn="0" w:oddVBand="0" w:evenVBand="0" w:oddHBand="0" w:evenHBand="0" w:firstRowFirstColumn="0" w:firstRowLastColumn="0" w:lastRowFirstColumn="0" w:lastRowLastColumn="0"/>
            </w:pPr>
            <w:r>
              <w:t>6.8</w:t>
            </w:r>
          </w:p>
        </w:tc>
        <w:tc>
          <w:tcPr>
            <w:tcW w:w="1701" w:type="dxa"/>
            <w:tcBorders>
              <w:top w:val="nil"/>
              <w:left w:val="nil"/>
              <w:bottom w:val="nil"/>
              <w:right w:val="nil"/>
            </w:tcBorders>
            <w:shd w:val="clear" w:color="auto" w:fill="auto"/>
          </w:tcPr>
          <w:p w14:paraId="1CC589F3" w14:textId="77777777" w:rsidR="00374D82" w:rsidRDefault="00374D82" w:rsidP="00DC3FAE">
            <w:pPr>
              <w:spacing w:before="0" w:line="276" w:lineRule="auto"/>
              <w:cnfStyle w:val="000000000000" w:firstRow="0" w:lastRow="0" w:firstColumn="0" w:lastColumn="0" w:oddVBand="0" w:evenVBand="0" w:oddHBand="0" w:evenHBand="0" w:firstRowFirstColumn="0" w:firstRowLastColumn="0" w:lastRowFirstColumn="0" w:lastRowLastColumn="0"/>
            </w:pPr>
            <w:r>
              <w:t>Continuous</w:t>
            </w:r>
          </w:p>
        </w:tc>
        <w:tc>
          <w:tcPr>
            <w:tcW w:w="1417" w:type="dxa"/>
            <w:tcBorders>
              <w:top w:val="nil"/>
              <w:left w:val="nil"/>
              <w:bottom w:val="nil"/>
              <w:right w:val="nil"/>
            </w:tcBorders>
            <w:shd w:val="clear" w:color="auto" w:fill="auto"/>
          </w:tcPr>
          <w:p w14:paraId="614A0106" w14:textId="77777777" w:rsidR="00374D82" w:rsidRDefault="00374D82" w:rsidP="00DC3FAE">
            <w:pPr>
              <w:spacing w:before="0" w:line="276" w:lineRule="auto"/>
              <w:cnfStyle w:val="000000000000" w:firstRow="0" w:lastRow="0" w:firstColumn="0" w:lastColumn="0" w:oddVBand="0" w:evenVBand="0" w:oddHBand="0" w:evenHBand="0" w:firstRowFirstColumn="0" w:firstRowLastColumn="0" w:lastRowFirstColumn="0" w:lastRowLastColumn="0"/>
            </w:pPr>
            <w:r>
              <w:t>0.095-0.17</w:t>
            </w:r>
          </w:p>
        </w:tc>
        <w:tc>
          <w:tcPr>
            <w:tcW w:w="1559" w:type="dxa"/>
            <w:tcBorders>
              <w:top w:val="nil"/>
              <w:left w:val="nil"/>
              <w:bottom w:val="nil"/>
              <w:right w:val="nil"/>
            </w:tcBorders>
            <w:shd w:val="clear" w:color="auto" w:fill="auto"/>
          </w:tcPr>
          <w:p w14:paraId="6F162389" w14:textId="77777777" w:rsidR="00374D82" w:rsidRDefault="00374D82" w:rsidP="00DC3FAE">
            <w:pPr>
              <w:spacing w:before="0" w:line="276" w:lineRule="auto"/>
              <w:cnfStyle w:val="000000000000" w:firstRow="0" w:lastRow="0" w:firstColumn="0" w:lastColumn="0" w:oddVBand="0" w:evenVBand="0" w:oddHBand="0" w:evenHBand="0" w:firstRowFirstColumn="0" w:firstRowLastColumn="0" w:lastRowFirstColumn="0" w:lastRowLastColumn="0"/>
            </w:pPr>
            <w:r>
              <w:t>bed expansion</w:t>
            </w:r>
          </w:p>
        </w:tc>
        <w:tc>
          <w:tcPr>
            <w:tcW w:w="1702" w:type="dxa"/>
            <w:tcBorders>
              <w:top w:val="nil"/>
              <w:left w:val="nil"/>
              <w:bottom w:val="nil"/>
              <w:right w:val="nil"/>
            </w:tcBorders>
            <w:shd w:val="clear" w:color="auto" w:fill="auto"/>
          </w:tcPr>
          <w:p w14:paraId="3F5E2F3D" w14:textId="77777777" w:rsidR="00374D82" w:rsidRDefault="00374D82" w:rsidP="00DC3FAE">
            <w:pPr>
              <w:spacing w:before="0" w:line="276" w:lineRule="auto"/>
              <w:cnfStyle w:val="000000000000" w:firstRow="0" w:lastRow="0" w:firstColumn="0" w:lastColumn="0" w:oddVBand="0" w:evenVBand="0" w:oddHBand="0" w:evenHBand="0" w:firstRowFirstColumn="0" w:firstRowLastColumn="0" w:lastRowFirstColumn="0" w:lastRowLastColumn="0"/>
            </w:pPr>
            <w:r>
              <w:t>x3</w:t>
            </w:r>
          </w:p>
        </w:tc>
      </w:tr>
      <w:tr w:rsidR="00DC3FAE" w14:paraId="146E624B" w14:textId="77777777" w:rsidTr="00DC3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shd w:val="clear" w:color="auto" w:fill="auto"/>
          </w:tcPr>
          <w:p w14:paraId="0E58D636" w14:textId="77777777" w:rsidR="00374D82" w:rsidRDefault="00374D82" w:rsidP="00DC3FAE">
            <w:pPr>
              <w:spacing w:before="0" w:line="276" w:lineRule="auto"/>
            </w:pPr>
          </w:p>
        </w:tc>
        <w:tc>
          <w:tcPr>
            <w:tcW w:w="709" w:type="dxa"/>
            <w:tcBorders>
              <w:top w:val="nil"/>
              <w:bottom w:val="nil"/>
            </w:tcBorders>
            <w:shd w:val="clear" w:color="auto" w:fill="auto"/>
          </w:tcPr>
          <w:p w14:paraId="011E9DC7"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276" w:type="dxa"/>
            <w:tcBorders>
              <w:top w:val="nil"/>
              <w:bottom w:val="nil"/>
            </w:tcBorders>
            <w:shd w:val="clear" w:color="auto" w:fill="auto"/>
          </w:tcPr>
          <w:p w14:paraId="0E978BB3"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701" w:type="dxa"/>
            <w:tcBorders>
              <w:top w:val="nil"/>
              <w:bottom w:val="nil"/>
            </w:tcBorders>
            <w:shd w:val="clear" w:color="auto" w:fill="auto"/>
          </w:tcPr>
          <w:p w14:paraId="66D7128A"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w:r>
              <w:t>Pulsed: 320 mm feedback tube</w:t>
            </w:r>
          </w:p>
        </w:tc>
        <w:tc>
          <w:tcPr>
            <w:tcW w:w="1417" w:type="dxa"/>
            <w:tcBorders>
              <w:top w:val="nil"/>
              <w:bottom w:val="nil"/>
            </w:tcBorders>
            <w:shd w:val="clear" w:color="auto" w:fill="auto"/>
          </w:tcPr>
          <w:p w14:paraId="63EF2C88"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w:r>
              <w:t>0.09-0.17</w:t>
            </w:r>
          </w:p>
        </w:tc>
        <w:tc>
          <w:tcPr>
            <w:tcW w:w="1559" w:type="dxa"/>
            <w:tcBorders>
              <w:top w:val="nil"/>
              <w:bottom w:val="nil"/>
            </w:tcBorders>
            <w:shd w:val="clear" w:color="auto" w:fill="auto"/>
          </w:tcPr>
          <w:p w14:paraId="698C5151"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w:r>
              <w:t>bed expansion</w:t>
            </w:r>
          </w:p>
        </w:tc>
        <w:tc>
          <w:tcPr>
            <w:tcW w:w="1702" w:type="dxa"/>
            <w:tcBorders>
              <w:top w:val="nil"/>
              <w:bottom w:val="nil"/>
            </w:tcBorders>
            <w:shd w:val="clear" w:color="auto" w:fill="auto"/>
          </w:tcPr>
          <w:p w14:paraId="4718908E" w14:textId="77777777" w:rsidR="00374D82" w:rsidRDefault="00374D82" w:rsidP="00DC3FAE">
            <w:pPr>
              <w:spacing w:before="0" w:line="276" w:lineRule="auto"/>
              <w:cnfStyle w:val="000000100000" w:firstRow="0" w:lastRow="0" w:firstColumn="0" w:lastColumn="0" w:oddVBand="0" w:evenVBand="0" w:oddHBand="1" w:evenHBand="0" w:firstRowFirstColumn="0" w:firstRowLastColumn="0" w:lastRowFirstColumn="0" w:lastRowLastColumn="0"/>
            </w:pPr>
            <w:r>
              <w:t>x3</w:t>
            </w:r>
          </w:p>
        </w:tc>
      </w:tr>
      <w:tr w:rsidR="00DC3FAE" w14:paraId="5FCBBED0" w14:textId="77777777" w:rsidTr="00DC3FAE">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shd w:val="clear" w:color="auto" w:fill="auto"/>
          </w:tcPr>
          <w:p w14:paraId="69BD8E64" w14:textId="77777777" w:rsidR="00C17E93" w:rsidRDefault="00C17E93" w:rsidP="00DC3FAE">
            <w:pPr>
              <w:spacing w:before="0" w:line="276" w:lineRule="auto"/>
            </w:pPr>
          </w:p>
        </w:tc>
        <w:tc>
          <w:tcPr>
            <w:tcW w:w="709" w:type="dxa"/>
            <w:tcBorders>
              <w:top w:val="nil"/>
              <w:left w:val="nil"/>
              <w:bottom w:val="nil"/>
              <w:right w:val="nil"/>
            </w:tcBorders>
            <w:shd w:val="clear" w:color="auto" w:fill="auto"/>
          </w:tcPr>
          <w:p w14:paraId="280C868B" w14:textId="77777777" w:rsidR="00C17E93" w:rsidRDefault="00C17E93" w:rsidP="00DC3FA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276" w:type="dxa"/>
            <w:tcBorders>
              <w:top w:val="nil"/>
              <w:left w:val="nil"/>
              <w:bottom w:val="nil"/>
              <w:right w:val="nil"/>
            </w:tcBorders>
            <w:shd w:val="clear" w:color="auto" w:fill="auto"/>
          </w:tcPr>
          <w:p w14:paraId="039251C6" w14:textId="77777777" w:rsidR="00C17E93" w:rsidRDefault="00C17E93" w:rsidP="00DC3FAE">
            <w:pPr>
              <w:spacing w:before="0" w:line="276" w:lineRule="auto"/>
              <w:cnfStyle w:val="000000000000" w:firstRow="0" w:lastRow="0" w:firstColumn="0" w:lastColumn="0" w:oddVBand="0" w:evenVBand="0" w:oddHBand="0" w:evenHBand="0" w:firstRowFirstColumn="0" w:firstRowLastColumn="0" w:lastRowFirstColumn="0" w:lastRowLastColumn="0"/>
            </w:pPr>
            <w:r>
              <w:t>9.8, 12.8</w:t>
            </w:r>
          </w:p>
        </w:tc>
        <w:tc>
          <w:tcPr>
            <w:tcW w:w="1701" w:type="dxa"/>
            <w:tcBorders>
              <w:top w:val="nil"/>
              <w:left w:val="nil"/>
              <w:bottom w:val="nil"/>
              <w:right w:val="nil"/>
            </w:tcBorders>
            <w:shd w:val="clear" w:color="auto" w:fill="auto"/>
          </w:tcPr>
          <w:p w14:paraId="1F57D327" w14:textId="617301A0" w:rsidR="00C17E93" w:rsidRDefault="00C17E93" w:rsidP="00DC3FAE">
            <w:pPr>
              <w:spacing w:before="0" w:line="276" w:lineRule="auto"/>
              <w:cnfStyle w:val="000000000000" w:firstRow="0" w:lastRow="0" w:firstColumn="0" w:lastColumn="0" w:oddVBand="0" w:evenVBand="0" w:oddHBand="0" w:evenHBand="0" w:firstRowFirstColumn="0" w:firstRowLastColumn="0" w:lastRowFirstColumn="0" w:lastRowLastColumn="0"/>
            </w:pPr>
            <w:r>
              <w:t>Continuous</w:t>
            </w:r>
          </w:p>
        </w:tc>
        <w:tc>
          <w:tcPr>
            <w:tcW w:w="1417" w:type="dxa"/>
            <w:tcBorders>
              <w:top w:val="nil"/>
              <w:left w:val="nil"/>
              <w:bottom w:val="nil"/>
              <w:right w:val="nil"/>
            </w:tcBorders>
            <w:shd w:val="clear" w:color="auto" w:fill="auto"/>
          </w:tcPr>
          <w:p w14:paraId="074C37D1" w14:textId="77777777" w:rsidR="00C17E93" w:rsidRDefault="00C17E93" w:rsidP="00DC3FAE">
            <w:pPr>
              <w:spacing w:before="0" w:line="276" w:lineRule="auto"/>
              <w:cnfStyle w:val="000000000000" w:firstRow="0" w:lastRow="0" w:firstColumn="0" w:lastColumn="0" w:oddVBand="0" w:evenVBand="0" w:oddHBand="0" w:evenHBand="0" w:firstRowFirstColumn="0" w:firstRowLastColumn="0" w:lastRowFirstColumn="0" w:lastRowLastColumn="0"/>
            </w:pPr>
            <w:r>
              <w:t>0.02-0.21</w:t>
            </w:r>
          </w:p>
        </w:tc>
        <w:tc>
          <w:tcPr>
            <w:tcW w:w="1559" w:type="dxa"/>
            <w:tcBorders>
              <w:top w:val="nil"/>
              <w:left w:val="nil"/>
              <w:bottom w:val="nil"/>
              <w:right w:val="nil"/>
            </w:tcBorders>
            <w:shd w:val="clear" w:color="auto" w:fill="auto"/>
          </w:tcPr>
          <w:p w14:paraId="12060CB1" w14:textId="77777777" w:rsidR="00C17E93" w:rsidRDefault="00C17E93" w:rsidP="00DC3FAE">
            <w:pPr>
              <w:spacing w:before="0" w:line="276" w:lineRule="auto"/>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p</m:t>
                </m:r>
              </m:oMath>
            </m:oMathPara>
          </w:p>
        </w:tc>
        <w:tc>
          <w:tcPr>
            <w:tcW w:w="1702" w:type="dxa"/>
            <w:tcBorders>
              <w:top w:val="nil"/>
              <w:left w:val="nil"/>
              <w:bottom w:val="nil"/>
              <w:right w:val="nil"/>
            </w:tcBorders>
            <w:shd w:val="clear" w:color="auto" w:fill="auto"/>
          </w:tcPr>
          <w:p w14:paraId="0D21ABE2" w14:textId="77777777" w:rsidR="00C17E93" w:rsidRDefault="00C17E93" w:rsidP="00DC3FAE">
            <w:pPr>
              <w:spacing w:before="0" w:line="276" w:lineRule="auto"/>
              <w:cnfStyle w:val="000000000000" w:firstRow="0" w:lastRow="0" w:firstColumn="0" w:lastColumn="0" w:oddVBand="0" w:evenVBand="0" w:oddHBand="0" w:evenHBand="0" w:firstRowFirstColumn="0" w:firstRowLastColumn="0" w:lastRowFirstColumn="0" w:lastRowLastColumn="0"/>
            </w:pPr>
            <w:r>
              <w:t>3x10</w:t>
            </w:r>
          </w:p>
        </w:tc>
      </w:tr>
      <w:tr w:rsidR="00DC3FAE" w14:paraId="6A2F9928" w14:textId="77777777" w:rsidTr="00DC3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shd w:val="clear" w:color="auto" w:fill="auto"/>
          </w:tcPr>
          <w:p w14:paraId="266416DE" w14:textId="77777777" w:rsidR="00C17E93" w:rsidRDefault="00C17E93" w:rsidP="00DC3FAE">
            <w:pPr>
              <w:spacing w:before="0" w:line="276" w:lineRule="auto"/>
            </w:pPr>
          </w:p>
        </w:tc>
        <w:tc>
          <w:tcPr>
            <w:tcW w:w="709" w:type="dxa"/>
            <w:tcBorders>
              <w:top w:val="nil"/>
              <w:bottom w:val="nil"/>
            </w:tcBorders>
            <w:shd w:val="clear" w:color="auto" w:fill="auto"/>
          </w:tcPr>
          <w:p w14:paraId="68CE0C4D" w14:textId="77777777" w:rsidR="00C17E93" w:rsidRDefault="00C17E93" w:rsidP="00DC3FAE">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p>
        </w:tc>
        <w:tc>
          <w:tcPr>
            <w:tcW w:w="1276" w:type="dxa"/>
            <w:tcBorders>
              <w:top w:val="nil"/>
              <w:bottom w:val="nil"/>
            </w:tcBorders>
            <w:shd w:val="clear" w:color="auto" w:fill="auto"/>
          </w:tcPr>
          <w:p w14:paraId="43BAD504" w14:textId="77777777" w:rsidR="00C17E93" w:rsidRDefault="00C17E93" w:rsidP="00DC3FA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701" w:type="dxa"/>
            <w:tcBorders>
              <w:top w:val="nil"/>
              <w:bottom w:val="nil"/>
            </w:tcBorders>
            <w:shd w:val="clear" w:color="auto" w:fill="auto"/>
          </w:tcPr>
          <w:p w14:paraId="718ADBA2" w14:textId="141247E5" w:rsidR="00C17E93" w:rsidRDefault="00C17E93" w:rsidP="00DC3FAE">
            <w:pPr>
              <w:spacing w:before="0" w:line="276" w:lineRule="auto"/>
              <w:cnfStyle w:val="000000100000" w:firstRow="0" w:lastRow="0" w:firstColumn="0" w:lastColumn="0" w:oddVBand="0" w:evenVBand="0" w:oddHBand="1" w:evenHBand="0" w:firstRowFirstColumn="0" w:firstRowLastColumn="0" w:lastRowFirstColumn="0" w:lastRowLastColumn="0"/>
            </w:pPr>
            <w:r>
              <w:t>Pulsed: 320 mm feedback tube</w:t>
            </w:r>
          </w:p>
        </w:tc>
        <w:tc>
          <w:tcPr>
            <w:tcW w:w="1417" w:type="dxa"/>
            <w:tcBorders>
              <w:top w:val="nil"/>
              <w:bottom w:val="nil"/>
            </w:tcBorders>
            <w:shd w:val="clear" w:color="auto" w:fill="auto"/>
          </w:tcPr>
          <w:p w14:paraId="7718C63E" w14:textId="77777777" w:rsidR="00C17E93" w:rsidRDefault="00C17E93" w:rsidP="00DC3FAE">
            <w:pPr>
              <w:spacing w:before="0" w:line="276" w:lineRule="auto"/>
              <w:cnfStyle w:val="000000100000" w:firstRow="0" w:lastRow="0" w:firstColumn="0" w:lastColumn="0" w:oddVBand="0" w:evenVBand="0" w:oddHBand="1" w:evenHBand="0" w:firstRowFirstColumn="0" w:firstRowLastColumn="0" w:lastRowFirstColumn="0" w:lastRowLastColumn="0"/>
            </w:pPr>
            <w:r>
              <w:t>0.09-0.21</w:t>
            </w:r>
          </w:p>
        </w:tc>
        <w:tc>
          <w:tcPr>
            <w:tcW w:w="1559" w:type="dxa"/>
            <w:tcBorders>
              <w:top w:val="nil"/>
              <w:bottom w:val="nil"/>
            </w:tcBorders>
            <w:shd w:val="clear" w:color="auto" w:fill="auto"/>
          </w:tcPr>
          <w:p w14:paraId="0C7A240D" w14:textId="77777777" w:rsidR="00C17E93" w:rsidRDefault="00C17E93" w:rsidP="00DC3FAE">
            <w:pPr>
              <w:spacing w:before="0" w:line="276" w:lineRule="auto"/>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p</m:t>
                </m:r>
              </m:oMath>
            </m:oMathPara>
          </w:p>
        </w:tc>
        <w:tc>
          <w:tcPr>
            <w:tcW w:w="1702" w:type="dxa"/>
            <w:tcBorders>
              <w:top w:val="nil"/>
              <w:bottom w:val="nil"/>
            </w:tcBorders>
            <w:shd w:val="clear" w:color="auto" w:fill="auto"/>
          </w:tcPr>
          <w:p w14:paraId="44C5AD03" w14:textId="77777777" w:rsidR="00C17E93" w:rsidRDefault="00C17E93" w:rsidP="00DC3FAE">
            <w:pPr>
              <w:spacing w:before="0" w:line="276" w:lineRule="auto"/>
              <w:cnfStyle w:val="000000100000" w:firstRow="0" w:lastRow="0" w:firstColumn="0" w:lastColumn="0" w:oddVBand="0" w:evenVBand="0" w:oddHBand="1" w:evenHBand="0" w:firstRowFirstColumn="0" w:firstRowLastColumn="0" w:lastRowFirstColumn="0" w:lastRowLastColumn="0"/>
            </w:pPr>
            <w:r>
              <w:t>3x10</w:t>
            </w:r>
          </w:p>
          <w:p w14:paraId="6E8B1EF5" w14:textId="77777777" w:rsidR="00C17E93" w:rsidRDefault="00C17E93" w:rsidP="00DC3FAE">
            <w:pPr>
              <w:spacing w:before="0" w:line="276" w:lineRule="auto"/>
              <w:cnfStyle w:val="000000100000" w:firstRow="0" w:lastRow="0" w:firstColumn="0" w:lastColumn="0" w:oddVBand="0" w:evenVBand="0" w:oddHBand="1" w:evenHBand="0" w:firstRowFirstColumn="0" w:firstRowLastColumn="0" w:lastRowFirstColumn="0" w:lastRowLastColumn="0"/>
            </w:pPr>
          </w:p>
        </w:tc>
      </w:tr>
      <w:tr w:rsidR="00DC3FAE" w14:paraId="13229698" w14:textId="77777777" w:rsidTr="00DC3FAE">
        <w:tc>
          <w:tcPr>
            <w:cnfStyle w:val="001000000000" w:firstRow="0" w:lastRow="0" w:firstColumn="1" w:lastColumn="0" w:oddVBand="0" w:evenVBand="0" w:oddHBand="0" w:evenHBand="0" w:firstRowFirstColumn="0" w:firstRowLastColumn="0" w:lastRowFirstColumn="0" w:lastRowLastColumn="0"/>
            <w:tcW w:w="1418" w:type="dxa"/>
            <w:vMerge w:val="restart"/>
            <w:tcBorders>
              <w:top w:val="nil"/>
              <w:left w:val="nil"/>
              <w:right w:val="nil"/>
            </w:tcBorders>
            <w:shd w:val="clear" w:color="auto" w:fill="auto"/>
          </w:tcPr>
          <w:p w14:paraId="3F1392FC" w14:textId="77777777" w:rsidR="00C17E93" w:rsidRDefault="00C17E93" w:rsidP="00DC3FAE">
            <w:pPr>
              <w:spacing w:before="0" w:line="276" w:lineRule="auto"/>
            </w:pPr>
            <w:r>
              <w:t>Polystyrene spheres</w:t>
            </w:r>
          </w:p>
        </w:tc>
        <w:tc>
          <w:tcPr>
            <w:tcW w:w="709" w:type="dxa"/>
            <w:tcBorders>
              <w:top w:val="nil"/>
              <w:left w:val="nil"/>
              <w:bottom w:val="nil"/>
              <w:right w:val="nil"/>
            </w:tcBorders>
            <w:shd w:val="clear" w:color="auto" w:fill="auto"/>
          </w:tcPr>
          <w:p w14:paraId="6CFAA642" w14:textId="77777777" w:rsidR="00C17E93" w:rsidRDefault="00C17E93" w:rsidP="00DC3FAE">
            <w:pPr>
              <w:spacing w:before="0" w:line="276" w:lineRule="auto"/>
              <w:cnfStyle w:val="000000000000" w:firstRow="0" w:lastRow="0" w:firstColumn="0" w:lastColumn="0" w:oddVBand="0" w:evenVBand="0" w:oddHBand="0" w:evenHBand="0" w:firstRowFirstColumn="0" w:firstRowLastColumn="0" w:lastRowFirstColumn="0" w:lastRowLastColumn="0"/>
            </w:pPr>
            <w:r>
              <w:t>52</w:t>
            </w:r>
          </w:p>
        </w:tc>
        <w:tc>
          <w:tcPr>
            <w:tcW w:w="1276" w:type="dxa"/>
            <w:tcBorders>
              <w:top w:val="nil"/>
              <w:left w:val="nil"/>
              <w:bottom w:val="nil"/>
              <w:right w:val="nil"/>
            </w:tcBorders>
            <w:shd w:val="clear" w:color="auto" w:fill="auto"/>
          </w:tcPr>
          <w:p w14:paraId="66C93493" w14:textId="77777777" w:rsidR="00C17E93" w:rsidRDefault="00C17E93" w:rsidP="00DC3FAE">
            <w:pPr>
              <w:spacing w:before="0" w:line="276" w:lineRule="auto"/>
              <w:cnfStyle w:val="000000000000" w:firstRow="0" w:lastRow="0" w:firstColumn="0" w:lastColumn="0" w:oddVBand="0" w:evenVBand="0" w:oddHBand="0" w:evenHBand="0" w:firstRowFirstColumn="0" w:firstRowLastColumn="0" w:lastRowFirstColumn="0" w:lastRowLastColumn="0"/>
            </w:pPr>
            <w:r>
              <w:t>3.8, 6.8, 9.8</w:t>
            </w:r>
          </w:p>
        </w:tc>
        <w:tc>
          <w:tcPr>
            <w:tcW w:w="1701" w:type="dxa"/>
            <w:tcBorders>
              <w:top w:val="nil"/>
              <w:left w:val="nil"/>
              <w:bottom w:val="nil"/>
              <w:right w:val="nil"/>
            </w:tcBorders>
            <w:shd w:val="clear" w:color="auto" w:fill="auto"/>
          </w:tcPr>
          <w:p w14:paraId="4FF2DC52" w14:textId="77777777" w:rsidR="00C17E93" w:rsidRDefault="00C17E93" w:rsidP="00DC3FAE">
            <w:pPr>
              <w:spacing w:before="0" w:line="276" w:lineRule="auto"/>
              <w:cnfStyle w:val="000000000000" w:firstRow="0" w:lastRow="0" w:firstColumn="0" w:lastColumn="0" w:oddVBand="0" w:evenVBand="0" w:oddHBand="0" w:evenHBand="0" w:firstRowFirstColumn="0" w:firstRowLastColumn="0" w:lastRowFirstColumn="0" w:lastRowLastColumn="0"/>
            </w:pPr>
            <w:r>
              <w:t>Continuous</w:t>
            </w:r>
          </w:p>
        </w:tc>
        <w:tc>
          <w:tcPr>
            <w:tcW w:w="1417" w:type="dxa"/>
            <w:tcBorders>
              <w:top w:val="nil"/>
              <w:left w:val="nil"/>
              <w:bottom w:val="nil"/>
              <w:right w:val="nil"/>
            </w:tcBorders>
            <w:shd w:val="clear" w:color="auto" w:fill="auto"/>
          </w:tcPr>
          <w:p w14:paraId="32FB055D" w14:textId="77777777" w:rsidR="00C17E93" w:rsidRDefault="00C17E93" w:rsidP="00DC3FAE">
            <w:pPr>
              <w:spacing w:before="0" w:line="276" w:lineRule="auto"/>
              <w:cnfStyle w:val="000000000000" w:firstRow="0" w:lastRow="0" w:firstColumn="0" w:lastColumn="0" w:oddVBand="0" w:evenVBand="0" w:oddHBand="0" w:evenHBand="0" w:firstRowFirstColumn="0" w:firstRowLastColumn="0" w:lastRowFirstColumn="0" w:lastRowLastColumn="0"/>
            </w:pPr>
            <w:r>
              <w:t>0.02-0.09</w:t>
            </w:r>
          </w:p>
        </w:tc>
        <w:tc>
          <w:tcPr>
            <w:tcW w:w="1559" w:type="dxa"/>
            <w:tcBorders>
              <w:top w:val="nil"/>
              <w:left w:val="nil"/>
              <w:bottom w:val="nil"/>
              <w:right w:val="nil"/>
            </w:tcBorders>
            <w:shd w:val="clear" w:color="auto" w:fill="auto"/>
          </w:tcPr>
          <w:p w14:paraId="630996E0" w14:textId="77777777" w:rsidR="00C17E93" w:rsidRDefault="00C17E93" w:rsidP="00DC3FAE">
            <w:pPr>
              <w:spacing w:before="0" w:line="276" w:lineRule="auto"/>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p</m:t>
                </m:r>
              </m:oMath>
            </m:oMathPara>
          </w:p>
        </w:tc>
        <w:tc>
          <w:tcPr>
            <w:tcW w:w="1702" w:type="dxa"/>
            <w:tcBorders>
              <w:top w:val="nil"/>
              <w:left w:val="nil"/>
              <w:bottom w:val="nil"/>
              <w:right w:val="nil"/>
            </w:tcBorders>
            <w:shd w:val="clear" w:color="auto" w:fill="auto"/>
          </w:tcPr>
          <w:p w14:paraId="232665F8" w14:textId="29026AED" w:rsidR="00C17E93" w:rsidRDefault="00C17E93" w:rsidP="00DC3FAE">
            <w:pPr>
              <w:spacing w:before="0" w:line="276" w:lineRule="auto"/>
              <w:cnfStyle w:val="000000000000" w:firstRow="0" w:lastRow="0" w:firstColumn="0" w:lastColumn="0" w:oddVBand="0" w:evenVBand="0" w:oddHBand="0" w:evenHBand="0" w:firstRowFirstColumn="0" w:firstRowLastColumn="0" w:lastRowFirstColumn="0" w:lastRowLastColumn="0"/>
            </w:pPr>
            <w:r>
              <w:t>3x10</w:t>
            </w:r>
          </w:p>
        </w:tc>
      </w:tr>
      <w:tr w:rsidR="00DC3FAE" w14:paraId="4EB0ACC4" w14:textId="77777777" w:rsidTr="00DC3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tcBorders>
              <w:bottom w:val="nil"/>
            </w:tcBorders>
            <w:shd w:val="clear" w:color="auto" w:fill="auto"/>
          </w:tcPr>
          <w:p w14:paraId="30F7F1E1" w14:textId="77777777" w:rsidR="00C17E93" w:rsidRDefault="00C17E93" w:rsidP="00DC3FAE">
            <w:pPr>
              <w:spacing w:before="0" w:line="276" w:lineRule="auto"/>
            </w:pPr>
          </w:p>
        </w:tc>
        <w:tc>
          <w:tcPr>
            <w:tcW w:w="709" w:type="dxa"/>
            <w:tcBorders>
              <w:top w:val="nil"/>
              <w:bottom w:val="nil"/>
            </w:tcBorders>
            <w:shd w:val="clear" w:color="auto" w:fill="auto"/>
          </w:tcPr>
          <w:p w14:paraId="3307021B" w14:textId="77777777" w:rsidR="00C17E93" w:rsidRDefault="00C17E93" w:rsidP="00DC3FA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276" w:type="dxa"/>
            <w:tcBorders>
              <w:top w:val="nil"/>
              <w:bottom w:val="nil"/>
            </w:tcBorders>
            <w:shd w:val="clear" w:color="auto" w:fill="auto"/>
          </w:tcPr>
          <w:p w14:paraId="2EE89695" w14:textId="77777777" w:rsidR="00C17E93" w:rsidRDefault="00C17E93" w:rsidP="00DC3FAE">
            <w:pPr>
              <w:spacing w:before="0" w:line="276" w:lineRule="auto"/>
              <w:cnfStyle w:val="000000100000" w:firstRow="0" w:lastRow="0" w:firstColumn="0" w:lastColumn="0" w:oddVBand="0" w:evenVBand="0" w:oddHBand="1" w:evenHBand="0" w:firstRowFirstColumn="0" w:firstRowLastColumn="0" w:lastRowFirstColumn="0" w:lastRowLastColumn="0"/>
            </w:pPr>
          </w:p>
        </w:tc>
        <w:tc>
          <w:tcPr>
            <w:tcW w:w="1701" w:type="dxa"/>
            <w:tcBorders>
              <w:top w:val="nil"/>
              <w:bottom w:val="nil"/>
            </w:tcBorders>
            <w:shd w:val="clear" w:color="auto" w:fill="auto"/>
          </w:tcPr>
          <w:p w14:paraId="2BE5A4A0" w14:textId="77777777" w:rsidR="00C17E93" w:rsidRDefault="00C17E93" w:rsidP="00DC3FAE">
            <w:pPr>
              <w:spacing w:before="0" w:line="276" w:lineRule="auto"/>
              <w:cnfStyle w:val="000000100000" w:firstRow="0" w:lastRow="0" w:firstColumn="0" w:lastColumn="0" w:oddVBand="0" w:evenVBand="0" w:oddHBand="1" w:evenHBand="0" w:firstRowFirstColumn="0" w:firstRowLastColumn="0" w:lastRowFirstColumn="0" w:lastRowLastColumn="0"/>
            </w:pPr>
            <w:r>
              <w:t>Pulsed: 320 mm feedback tube</w:t>
            </w:r>
          </w:p>
        </w:tc>
        <w:tc>
          <w:tcPr>
            <w:tcW w:w="1417" w:type="dxa"/>
            <w:tcBorders>
              <w:top w:val="nil"/>
              <w:bottom w:val="nil"/>
            </w:tcBorders>
            <w:shd w:val="clear" w:color="auto" w:fill="auto"/>
          </w:tcPr>
          <w:p w14:paraId="23E96771" w14:textId="77777777" w:rsidR="00C17E93" w:rsidRDefault="00C17E93" w:rsidP="00DC3FAE">
            <w:pPr>
              <w:spacing w:before="0" w:line="276" w:lineRule="auto"/>
              <w:cnfStyle w:val="000000100000" w:firstRow="0" w:lastRow="0" w:firstColumn="0" w:lastColumn="0" w:oddVBand="0" w:evenVBand="0" w:oddHBand="1" w:evenHBand="0" w:firstRowFirstColumn="0" w:firstRowLastColumn="0" w:lastRowFirstColumn="0" w:lastRowLastColumn="0"/>
            </w:pPr>
            <w:r>
              <w:t>0.07-0.09</w:t>
            </w:r>
          </w:p>
        </w:tc>
        <w:tc>
          <w:tcPr>
            <w:tcW w:w="1559" w:type="dxa"/>
            <w:tcBorders>
              <w:top w:val="nil"/>
              <w:bottom w:val="nil"/>
            </w:tcBorders>
            <w:shd w:val="clear" w:color="auto" w:fill="auto"/>
          </w:tcPr>
          <w:p w14:paraId="4C32214F" w14:textId="77777777" w:rsidR="00C17E93" w:rsidRDefault="00C17E93" w:rsidP="00DC3FAE">
            <w:pPr>
              <w:spacing w:before="0" w:line="276" w:lineRule="auto"/>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p</m:t>
                </m:r>
              </m:oMath>
            </m:oMathPara>
          </w:p>
        </w:tc>
        <w:tc>
          <w:tcPr>
            <w:tcW w:w="1702" w:type="dxa"/>
            <w:tcBorders>
              <w:top w:val="nil"/>
              <w:bottom w:val="nil"/>
            </w:tcBorders>
            <w:shd w:val="clear" w:color="auto" w:fill="auto"/>
          </w:tcPr>
          <w:p w14:paraId="3A34A393" w14:textId="77777777" w:rsidR="00C17E93" w:rsidRDefault="00C17E93" w:rsidP="00DC3FAE">
            <w:pPr>
              <w:spacing w:before="0" w:line="276" w:lineRule="auto"/>
              <w:cnfStyle w:val="000000100000" w:firstRow="0" w:lastRow="0" w:firstColumn="0" w:lastColumn="0" w:oddVBand="0" w:evenVBand="0" w:oddHBand="1" w:evenHBand="0" w:firstRowFirstColumn="0" w:firstRowLastColumn="0" w:lastRowFirstColumn="0" w:lastRowLastColumn="0"/>
            </w:pPr>
            <w:r>
              <w:t>3x10</w:t>
            </w:r>
          </w:p>
          <w:p w14:paraId="10740A02" w14:textId="77777777" w:rsidR="00C17E93" w:rsidRDefault="00C17E93" w:rsidP="00DC3FAE">
            <w:pPr>
              <w:spacing w:before="0" w:line="276" w:lineRule="auto"/>
              <w:cnfStyle w:val="000000100000" w:firstRow="0" w:lastRow="0" w:firstColumn="0" w:lastColumn="0" w:oddVBand="0" w:evenVBand="0" w:oddHBand="1" w:evenHBand="0" w:firstRowFirstColumn="0" w:firstRowLastColumn="0" w:lastRowFirstColumn="0" w:lastRowLastColumn="0"/>
            </w:pPr>
          </w:p>
        </w:tc>
      </w:tr>
      <w:tr w:rsidR="00DC3FAE" w14:paraId="6DF80719" w14:textId="77777777" w:rsidTr="00DC3FAE">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shd w:val="clear" w:color="auto" w:fill="auto"/>
          </w:tcPr>
          <w:p w14:paraId="6AE0C453" w14:textId="77777777" w:rsidR="00C17E93" w:rsidRDefault="00C17E93" w:rsidP="00DC3FAE">
            <w:pPr>
              <w:spacing w:before="0" w:line="276" w:lineRule="auto"/>
            </w:pPr>
          </w:p>
        </w:tc>
        <w:tc>
          <w:tcPr>
            <w:tcW w:w="709" w:type="dxa"/>
            <w:tcBorders>
              <w:top w:val="nil"/>
              <w:left w:val="nil"/>
              <w:bottom w:val="nil"/>
              <w:right w:val="nil"/>
            </w:tcBorders>
            <w:shd w:val="clear" w:color="auto" w:fill="auto"/>
          </w:tcPr>
          <w:p w14:paraId="4BD89E49" w14:textId="77777777" w:rsidR="00C17E93" w:rsidRDefault="00C17E93" w:rsidP="00DC3FAE">
            <w:pPr>
              <w:spacing w:before="0" w:line="276" w:lineRule="auto"/>
              <w:cnfStyle w:val="000000000000" w:firstRow="0" w:lastRow="0" w:firstColumn="0" w:lastColumn="0" w:oddVBand="0" w:evenVBand="0" w:oddHBand="0" w:evenHBand="0" w:firstRowFirstColumn="0" w:firstRowLastColumn="0" w:lastRowFirstColumn="0" w:lastRowLastColumn="0"/>
            </w:pPr>
          </w:p>
        </w:tc>
        <w:tc>
          <w:tcPr>
            <w:tcW w:w="1276" w:type="dxa"/>
            <w:tcBorders>
              <w:top w:val="nil"/>
              <w:left w:val="nil"/>
              <w:bottom w:val="nil"/>
              <w:right w:val="nil"/>
            </w:tcBorders>
            <w:shd w:val="clear" w:color="auto" w:fill="auto"/>
          </w:tcPr>
          <w:p w14:paraId="503D3335" w14:textId="77777777" w:rsidR="00C17E93" w:rsidRDefault="00C17E93" w:rsidP="00DC3FAE">
            <w:pPr>
              <w:spacing w:before="0" w:line="276" w:lineRule="auto"/>
              <w:cnfStyle w:val="000000000000" w:firstRow="0" w:lastRow="0" w:firstColumn="0" w:lastColumn="0" w:oddVBand="0" w:evenVBand="0" w:oddHBand="0" w:evenHBand="0" w:firstRowFirstColumn="0" w:firstRowLastColumn="0" w:lastRowFirstColumn="0" w:lastRowLastColumn="0"/>
            </w:pPr>
            <w:r>
              <w:t>12.8</w:t>
            </w:r>
          </w:p>
        </w:tc>
        <w:tc>
          <w:tcPr>
            <w:tcW w:w="1701" w:type="dxa"/>
            <w:tcBorders>
              <w:top w:val="nil"/>
              <w:left w:val="nil"/>
              <w:bottom w:val="nil"/>
              <w:right w:val="nil"/>
            </w:tcBorders>
            <w:shd w:val="clear" w:color="auto" w:fill="auto"/>
          </w:tcPr>
          <w:p w14:paraId="56E2462E" w14:textId="77777777" w:rsidR="00C17E93" w:rsidRDefault="00C17E93" w:rsidP="00DC3FAE">
            <w:pPr>
              <w:spacing w:before="0" w:line="276" w:lineRule="auto"/>
              <w:cnfStyle w:val="000000000000" w:firstRow="0" w:lastRow="0" w:firstColumn="0" w:lastColumn="0" w:oddVBand="0" w:evenVBand="0" w:oddHBand="0" w:evenHBand="0" w:firstRowFirstColumn="0" w:firstRowLastColumn="0" w:lastRowFirstColumn="0" w:lastRowLastColumn="0"/>
            </w:pPr>
            <w:r>
              <w:t>Continuous</w:t>
            </w:r>
          </w:p>
        </w:tc>
        <w:tc>
          <w:tcPr>
            <w:tcW w:w="1417" w:type="dxa"/>
            <w:tcBorders>
              <w:top w:val="nil"/>
              <w:left w:val="nil"/>
              <w:bottom w:val="nil"/>
              <w:right w:val="nil"/>
            </w:tcBorders>
            <w:shd w:val="clear" w:color="auto" w:fill="auto"/>
          </w:tcPr>
          <w:p w14:paraId="41AB28F4" w14:textId="77777777" w:rsidR="00C17E93" w:rsidRDefault="00C17E93" w:rsidP="00DC3FAE">
            <w:pPr>
              <w:spacing w:before="0" w:line="276" w:lineRule="auto"/>
              <w:cnfStyle w:val="000000000000" w:firstRow="0" w:lastRow="0" w:firstColumn="0" w:lastColumn="0" w:oddVBand="0" w:evenVBand="0" w:oddHBand="0" w:evenHBand="0" w:firstRowFirstColumn="0" w:firstRowLastColumn="0" w:lastRowFirstColumn="0" w:lastRowLastColumn="0"/>
            </w:pPr>
            <w:r>
              <w:t>0.02-0.095</w:t>
            </w:r>
          </w:p>
        </w:tc>
        <w:tc>
          <w:tcPr>
            <w:tcW w:w="1559" w:type="dxa"/>
            <w:tcBorders>
              <w:top w:val="nil"/>
              <w:left w:val="nil"/>
              <w:bottom w:val="nil"/>
              <w:right w:val="nil"/>
            </w:tcBorders>
            <w:shd w:val="clear" w:color="auto" w:fill="auto"/>
          </w:tcPr>
          <w:p w14:paraId="5E4EF51A" w14:textId="77777777" w:rsidR="00C17E93" w:rsidRDefault="00C17E93" w:rsidP="00DC3FAE">
            <w:pPr>
              <w:spacing w:before="0" w:line="276" w:lineRule="auto"/>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p</m:t>
                </m:r>
              </m:oMath>
            </m:oMathPara>
          </w:p>
        </w:tc>
        <w:tc>
          <w:tcPr>
            <w:tcW w:w="1702" w:type="dxa"/>
            <w:tcBorders>
              <w:top w:val="nil"/>
              <w:left w:val="nil"/>
              <w:bottom w:val="nil"/>
              <w:right w:val="nil"/>
            </w:tcBorders>
            <w:shd w:val="clear" w:color="auto" w:fill="auto"/>
          </w:tcPr>
          <w:p w14:paraId="0F3B38A0" w14:textId="771CDACA" w:rsidR="00C17E93" w:rsidRDefault="00C17E93" w:rsidP="00DC3FAE">
            <w:pPr>
              <w:spacing w:before="0" w:line="276" w:lineRule="auto"/>
              <w:cnfStyle w:val="000000000000" w:firstRow="0" w:lastRow="0" w:firstColumn="0" w:lastColumn="0" w:oddVBand="0" w:evenVBand="0" w:oddHBand="0" w:evenHBand="0" w:firstRowFirstColumn="0" w:firstRowLastColumn="0" w:lastRowFirstColumn="0" w:lastRowLastColumn="0"/>
            </w:pPr>
            <w:r>
              <w:t>3x10</w:t>
            </w:r>
          </w:p>
        </w:tc>
      </w:tr>
      <w:tr w:rsidR="00DC3FAE" w14:paraId="2BD67A62" w14:textId="77777777" w:rsidTr="00DC3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nil"/>
              <w:bottom w:val="single" w:sz="18" w:space="0" w:color="auto"/>
            </w:tcBorders>
            <w:shd w:val="clear" w:color="auto" w:fill="auto"/>
          </w:tcPr>
          <w:p w14:paraId="5F353407" w14:textId="77777777" w:rsidR="00C17E93" w:rsidRDefault="00C17E93" w:rsidP="00DC3FAE">
            <w:pPr>
              <w:spacing w:before="0" w:line="276" w:lineRule="auto"/>
            </w:pPr>
          </w:p>
        </w:tc>
        <w:tc>
          <w:tcPr>
            <w:tcW w:w="709" w:type="dxa"/>
            <w:tcBorders>
              <w:top w:val="nil"/>
              <w:bottom w:val="single" w:sz="18" w:space="0" w:color="auto"/>
            </w:tcBorders>
            <w:shd w:val="clear" w:color="auto" w:fill="auto"/>
          </w:tcPr>
          <w:p w14:paraId="1719EA9B" w14:textId="77777777" w:rsidR="00C17E93" w:rsidRDefault="00C17E93" w:rsidP="00DC3FAE">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p>
        </w:tc>
        <w:tc>
          <w:tcPr>
            <w:tcW w:w="1276" w:type="dxa"/>
            <w:tcBorders>
              <w:top w:val="nil"/>
              <w:bottom w:val="single" w:sz="18" w:space="0" w:color="auto"/>
            </w:tcBorders>
            <w:shd w:val="clear" w:color="auto" w:fill="auto"/>
          </w:tcPr>
          <w:p w14:paraId="5849EBAA" w14:textId="77777777" w:rsidR="00C17E93" w:rsidRDefault="00C17E93" w:rsidP="00DC3FAE">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p>
        </w:tc>
        <w:tc>
          <w:tcPr>
            <w:tcW w:w="1701" w:type="dxa"/>
            <w:tcBorders>
              <w:top w:val="nil"/>
              <w:bottom w:val="single" w:sz="18" w:space="0" w:color="auto"/>
            </w:tcBorders>
            <w:shd w:val="clear" w:color="auto" w:fill="auto"/>
          </w:tcPr>
          <w:p w14:paraId="26E2AACE" w14:textId="77777777" w:rsidR="00C17E93" w:rsidRDefault="00C17E93" w:rsidP="00DC3FAE">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t>Pulsed: 320 mm feedback tube</w:t>
            </w:r>
          </w:p>
        </w:tc>
        <w:tc>
          <w:tcPr>
            <w:tcW w:w="1417" w:type="dxa"/>
            <w:tcBorders>
              <w:top w:val="nil"/>
              <w:bottom w:val="single" w:sz="18" w:space="0" w:color="auto"/>
            </w:tcBorders>
            <w:shd w:val="clear" w:color="auto" w:fill="auto"/>
          </w:tcPr>
          <w:p w14:paraId="60BF76B4" w14:textId="77777777" w:rsidR="00C17E93" w:rsidRDefault="00C17E93" w:rsidP="00DC3FAE">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r>
              <w:t>0.07-0.095</w:t>
            </w:r>
          </w:p>
        </w:tc>
        <w:tc>
          <w:tcPr>
            <w:tcW w:w="1559" w:type="dxa"/>
            <w:tcBorders>
              <w:top w:val="nil"/>
              <w:bottom w:val="single" w:sz="18" w:space="0" w:color="auto"/>
            </w:tcBorders>
            <w:shd w:val="clear" w:color="auto" w:fill="auto"/>
          </w:tcPr>
          <w:p w14:paraId="2C39B760" w14:textId="77777777" w:rsidR="00C17E93" w:rsidRDefault="00C17E93" w:rsidP="00DC3FAE">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m:oMathPara>
              <m:oMath>
                <m:r>
                  <w:rPr>
                    <w:rFonts w:ascii="Cambria Math" w:hAnsi="Cambria Math"/>
                  </w:rPr>
                  <m:t>∆p</m:t>
                </m:r>
              </m:oMath>
            </m:oMathPara>
          </w:p>
        </w:tc>
        <w:tc>
          <w:tcPr>
            <w:tcW w:w="1702" w:type="dxa"/>
            <w:tcBorders>
              <w:top w:val="nil"/>
              <w:bottom w:val="single" w:sz="18" w:space="0" w:color="auto"/>
            </w:tcBorders>
            <w:shd w:val="clear" w:color="auto" w:fill="auto"/>
          </w:tcPr>
          <w:p w14:paraId="3D3CAB80" w14:textId="77777777" w:rsidR="00C17E93" w:rsidRDefault="00C17E93" w:rsidP="00DC3FAE">
            <w:pPr>
              <w:spacing w:before="0" w:line="276" w:lineRule="auto"/>
              <w:cnfStyle w:val="000000100000" w:firstRow="0" w:lastRow="0" w:firstColumn="0" w:lastColumn="0" w:oddVBand="0" w:evenVBand="0" w:oddHBand="1" w:evenHBand="0" w:firstRowFirstColumn="0" w:firstRowLastColumn="0" w:lastRowFirstColumn="0" w:lastRowLastColumn="0"/>
            </w:pPr>
            <w:r>
              <w:t>3x10</w:t>
            </w:r>
          </w:p>
          <w:p w14:paraId="5B8C2E3B" w14:textId="77777777" w:rsidR="00C17E93" w:rsidRDefault="00C17E93" w:rsidP="00DC3FAE">
            <w:pPr>
              <w:spacing w:before="0" w:line="276" w:lineRule="auto"/>
              <w:cnfStyle w:val="000000100000" w:firstRow="0" w:lastRow="0" w:firstColumn="0" w:lastColumn="0" w:oddVBand="0" w:evenVBand="0" w:oddHBand="1" w:evenHBand="0" w:firstRowFirstColumn="0" w:firstRowLastColumn="0" w:lastRowFirstColumn="0" w:lastRowLastColumn="0"/>
              <w:rPr>
                <w:noProof/>
                <w:lang w:eastAsia="en-GB"/>
              </w:rPr>
            </w:pPr>
          </w:p>
        </w:tc>
      </w:tr>
    </w:tbl>
    <w:p w14:paraId="5E21B91F" w14:textId="6CC01193" w:rsidR="00374D82" w:rsidRDefault="00374D82" w:rsidP="00EA5CD1">
      <w:pPr>
        <w:spacing w:line="276" w:lineRule="auto"/>
      </w:pPr>
      <w:r>
        <w:lastRenderedPageBreak/>
        <w:t>The single inlet study initially used 250 μm glass beads.  Fewer initial static bed depths were used, with a starting height of 3.8 cm (</w:t>
      </w:r>
      <w:r>
        <w:fldChar w:fldCharType="begin"/>
      </w:r>
      <w:r>
        <w:instrText xml:space="preserve"> REF _Ref442870192 \h  \* MERGEFORMAT </w:instrText>
      </w:r>
      <w:r>
        <w:fldChar w:fldCharType="separate"/>
      </w:r>
      <w:r w:rsidR="005D3AE0">
        <w:t xml:space="preserve">Table </w:t>
      </w:r>
      <w:r w:rsidR="005D3AE0">
        <w:rPr>
          <w:noProof/>
        </w:rPr>
        <w:t>8</w:t>
      </w:r>
      <w:r w:rsidR="005D3AE0">
        <w:rPr>
          <w:noProof/>
        </w:rPr>
        <w:noBreakHyphen/>
        <w:t>5</w:t>
      </w:r>
      <w:r>
        <w:fldChar w:fldCharType="end"/>
      </w:r>
      <w:r>
        <w:t xml:space="preserve">).  Pressure drop measurements were designed to measure the pressure drop across the bed.  </w:t>
      </w:r>
      <w:r>
        <w:fldChar w:fldCharType="begin"/>
      </w:r>
      <w:r>
        <w:instrText xml:space="preserve"> REF _Ref442883792 \h  \* MERGEFORMAT </w:instrText>
      </w:r>
      <w:r>
        <w:fldChar w:fldCharType="separate"/>
      </w:r>
      <w:r w:rsidR="005D3AE0">
        <w:t xml:space="preserve">Figure </w:t>
      </w:r>
      <w:r w:rsidR="005D3AE0">
        <w:rPr>
          <w:noProof/>
        </w:rPr>
        <w:t>8</w:t>
      </w:r>
      <w:r w:rsidR="005D3AE0">
        <w:rPr>
          <w:noProof/>
        </w:rPr>
        <w:noBreakHyphen/>
        <w:t>16</w:t>
      </w:r>
      <w:r>
        <w:fldChar w:fldCharType="end"/>
      </w:r>
      <w:r>
        <w:t xml:space="preserve"> shows pressure drop across the bed at increasing gas velocities for the continuous flow regime.  When averaging 10 measurements taken from one experiment, the standard deviation, shown by the error bars, indicates a homogeneously fluidised bed to a flow rate of 0.15 m/s, after which vigorous bubbling fluidisation influenced the accuracy of the pressure drop measurements (</w:t>
      </w:r>
      <w:r>
        <w:fldChar w:fldCharType="begin"/>
      </w:r>
      <w:r>
        <w:instrText xml:space="preserve"> REF _Ref442883792 \h  \* MERGEFORMAT </w:instrText>
      </w:r>
      <w:r>
        <w:fldChar w:fldCharType="separate"/>
      </w:r>
      <w:r w:rsidR="005D3AE0">
        <w:t xml:space="preserve">Figure </w:t>
      </w:r>
      <w:r w:rsidR="005D3AE0">
        <w:rPr>
          <w:noProof/>
        </w:rPr>
        <w:t>8</w:t>
      </w:r>
      <w:r w:rsidR="005D3AE0">
        <w:rPr>
          <w:noProof/>
        </w:rPr>
        <w:noBreakHyphen/>
        <w:t>16</w:t>
      </w:r>
      <w:r>
        <w:fldChar w:fldCharType="end"/>
      </w:r>
      <w:r>
        <w:t>a).  When the three repeats of 10 measurements were averaged, the error bars showing standard deviation are slightly larger (</w:t>
      </w:r>
      <w:r>
        <w:fldChar w:fldCharType="begin"/>
      </w:r>
      <w:r>
        <w:instrText xml:space="preserve"> REF _Ref442883792 \h  \* MERGEFORMAT </w:instrText>
      </w:r>
      <w:r>
        <w:fldChar w:fldCharType="separate"/>
      </w:r>
      <w:r w:rsidR="005D3AE0">
        <w:t xml:space="preserve">Figure </w:t>
      </w:r>
      <w:r w:rsidR="005D3AE0">
        <w:rPr>
          <w:noProof/>
        </w:rPr>
        <w:t>8</w:t>
      </w:r>
      <w:r w:rsidR="005D3AE0">
        <w:rPr>
          <w:noProof/>
        </w:rPr>
        <w:noBreakHyphen/>
        <w:t>16</w:t>
      </w:r>
      <w:r>
        <w:fldChar w:fldCharType="end"/>
      </w:r>
      <w:r>
        <w:t xml:space="preserve">b).  This echoes the results for pressure drop across the distributor plate described in Chapter 4, as the inaccuracy of the flowmeter is includ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374D82" w14:paraId="63E24FF0" w14:textId="77777777" w:rsidTr="00FB46C5">
        <w:tc>
          <w:tcPr>
            <w:tcW w:w="4621" w:type="dxa"/>
          </w:tcPr>
          <w:p w14:paraId="4EC7CAF4" w14:textId="77777777" w:rsidR="00374D82" w:rsidRDefault="00374D82" w:rsidP="00EA5CD1">
            <w:pPr>
              <w:spacing w:line="276" w:lineRule="auto"/>
            </w:pPr>
            <w:r>
              <w:t xml:space="preserve">a) 10 measurements </w:t>
            </w:r>
          </w:p>
        </w:tc>
        <w:tc>
          <w:tcPr>
            <w:tcW w:w="4621" w:type="dxa"/>
          </w:tcPr>
          <w:p w14:paraId="61C1D3AC" w14:textId="77777777" w:rsidR="00374D82" w:rsidRDefault="00374D82" w:rsidP="00EA5CD1">
            <w:pPr>
              <w:spacing w:line="276" w:lineRule="auto"/>
            </w:pPr>
            <w:r>
              <w:t xml:space="preserve">b) 3 sets of 10 measurements </w:t>
            </w:r>
          </w:p>
        </w:tc>
      </w:tr>
      <w:tr w:rsidR="00374D82" w14:paraId="3A027F8A" w14:textId="77777777" w:rsidTr="00FB46C5">
        <w:tc>
          <w:tcPr>
            <w:tcW w:w="4621" w:type="dxa"/>
          </w:tcPr>
          <w:p w14:paraId="7C219DF3" w14:textId="77777777" w:rsidR="00374D82" w:rsidRDefault="00374D82" w:rsidP="00EA5CD1">
            <w:pPr>
              <w:spacing w:line="276" w:lineRule="auto"/>
            </w:pPr>
            <w:r>
              <w:rPr>
                <w:noProof/>
                <w:lang w:eastAsia="en-GB"/>
              </w:rPr>
              <w:drawing>
                <wp:inline distT="0" distB="0" distL="0" distR="0" wp14:anchorId="5616859A" wp14:editId="3910557D">
                  <wp:extent cx="2778711" cy="2743200"/>
                  <wp:effectExtent l="0" t="0" r="3175" b="0"/>
                  <wp:docPr id="9258" name="Chart 9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64"/>
                    </a:graphicData>
                  </a:graphic>
                </wp:inline>
              </w:drawing>
            </w:r>
          </w:p>
        </w:tc>
        <w:tc>
          <w:tcPr>
            <w:tcW w:w="4621" w:type="dxa"/>
          </w:tcPr>
          <w:p w14:paraId="30B56578" w14:textId="77777777" w:rsidR="00374D82" w:rsidRDefault="00374D82" w:rsidP="00EA5CD1">
            <w:pPr>
              <w:spacing w:line="276" w:lineRule="auto"/>
            </w:pPr>
            <w:r>
              <w:rPr>
                <w:noProof/>
                <w:lang w:eastAsia="en-GB"/>
              </w:rPr>
              <w:drawing>
                <wp:inline distT="0" distB="0" distL="0" distR="0" wp14:anchorId="42AC6F81" wp14:editId="6C3E928F">
                  <wp:extent cx="2787588" cy="2743200"/>
                  <wp:effectExtent l="0" t="0" r="0" b="0"/>
                  <wp:docPr id="9259" name="Chart 925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5"/>
                    </a:graphicData>
                  </a:graphic>
                </wp:inline>
              </w:drawing>
            </w:r>
          </w:p>
        </w:tc>
      </w:tr>
    </w:tbl>
    <w:p w14:paraId="0CE3ADE6" w14:textId="11E226A4" w:rsidR="00374D82" w:rsidRDefault="00374D82" w:rsidP="00EA5CD1">
      <w:pPr>
        <w:pStyle w:val="Caption"/>
        <w:spacing w:line="276" w:lineRule="auto"/>
      </w:pPr>
      <w:bookmarkStart w:id="632" w:name="_Ref442883792"/>
      <w:bookmarkStart w:id="633" w:name="_Toc474686721"/>
      <w:r>
        <w:t xml:space="preserve">Figure </w:t>
      </w:r>
      <w:fldSimple w:instr=" STYLEREF 1 \s ">
        <w:r w:rsidR="005D3AE0">
          <w:rPr>
            <w:noProof/>
          </w:rPr>
          <w:t>8</w:t>
        </w:r>
      </w:fldSimple>
      <w:r w:rsidR="00F02E7D">
        <w:noBreakHyphen/>
      </w:r>
      <w:fldSimple w:instr=" SEQ Figure \* ARABIC \s 1 ">
        <w:r w:rsidR="005D3AE0">
          <w:rPr>
            <w:noProof/>
          </w:rPr>
          <w:t>16</w:t>
        </w:r>
      </w:fldSimple>
      <w:bookmarkEnd w:id="632"/>
      <w:r>
        <w:t>.  Pressure drop across the bed (</w:t>
      </w:r>
      <m:oMath>
        <m:r>
          <w:rPr>
            <w:rFonts w:ascii="Cambria Math" w:hAnsi="Cambria Math"/>
          </w:rPr>
          <m:t>∆p</m:t>
        </m:r>
      </m:oMath>
      <w:r>
        <w:rPr>
          <w:rFonts w:eastAsiaTheme="minorEastAsia"/>
        </w:rPr>
        <w:t xml:space="preserve">) </w:t>
      </w:r>
      <w:r>
        <w:t>at increasing gas velocities for measurements of a) 10 and b) 3 repeats of 10 in a continuous flow regime 250 μm glass ballotini bed at a static initial height of 3.8 cm in the single inlet 3D bed.</w:t>
      </w:r>
      <w:bookmarkEnd w:id="633"/>
    </w:p>
    <w:p w14:paraId="1592FF17" w14:textId="77777777" w:rsidR="00374D82" w:rsidRPr="00D07E71" w:rsidRDefault="00374D82" w:rsidP="00EA5CD1">
      <w:pPr>
        <w:spacing w:line="276" w:lineRule="auto"/>
      </w:pPr>
    </w:p>
    <w:p w14:paraId="4350C11D" w14:textId="377C54A0" w:rsidR="00374D82" w:rsidRDefault="00374D82" w:rsidP="00EA5CD1">
      <w:pPr>
        <w:spacing w:line="276" w:lineRule="auto"/>
      </w:pPr>
      <w:r>
        <w:t xml:space="preserve">Studying the same conditions under pulsed flow, </w:t>
      </w:r>
      <w:r>
        <w:fldChar w:fldCharType="begin"/>
      </w:r>
      <w:r>
        <w:instrText xml:space="preserve"> REF _Ref442884430 \h  \* MERGEFORMAT </w:instrText>
      </w:r>
      <w:r>
        <w:fldChar w:fldCharType="separate"/>
      </w:r>
      <w:r w:rsidR="005D3AE0">
        <w:t xml:space="preserve">Figure </w:t>
      </w:r>
      <w:r w:rsidR="005D3AE0">
        <w:rPr>
          <w:noProof/>
        </w:rPr>
        <w:t>8</w:t>
      </w:r>
      <w:r w:rsidR="005D3AE0">
        <w:rPr>
          <w:noProof/>
        </w:rPr>
        <w:noBreakHyphen/>
        <w:t>17</w:t>
      </w:r>
      <w:r>
        <w:fldChar w:fldCharType="end"/>
      </w:r>
      <w:r>
        <w:t xml:space="preserve"> presents pressure drop across the bed at 281 and 270 Hz.  The pressure drop across the bed over increasing gas velocities at 281 Hz demonstrates an increase in pressure drop from 448 Pa at 0.08 m/s to 490 Pa at 0.21 m/s (</w:t>
      </w:r>
      <w:r>
        <w:fldChar w:fldCharType="begin"/>
      </w:r>
      <w:r>
        <w:instrText xml:space="preserve"> REF _Ref442884430 \h  \* MERGEFORMAT </w:instrText>
      </w:r>
      <w:r>
        <w:fldChar w:fldCharType="separate"/>
      </w:r>
      <w:r w:rsidR="005D3AE0">
        <w:t xml:space="preserve">Figure </w:t>
      </w:r>
      <w:r w:rsidR="005D3AE0">
        <w:rPr>
          <w:noProof/>
        </w:rPr>
        <w:t>8</w:t>
      </w:r>
      <w:r w:rsidR="005D3AE0">
        <w:rPr>
          <w:noProof/>
        </w:rPr>
        <w:noBreakHyphen/>
        <w:t>17</w:t>
      </w:r>
      <w:r>
        <w:fldChar w:fldCharType="end"/>
      </w:r>
      <w:r>
        <w:t>a).  The reduced possible velocities for the pulsed flow regime cause the range of measurements to reduce, but this can still be seen to become progressively more variable with increasing gas velocity.  The 270 Hz regime produced a similar pressure drop result, with a change of 43 Pa between 0.09 and 0.21 m/s (</w:t>
      </w:r>
      <w:r>
        <w:fldChar w:fldCharType="begin"/>
      </w:r>
      <w:r>
        <w:instrText xml:space="preserve"> REF _Ref442884430 \h  \* MERGEFORMAT </w:instrText>
      </w:r>
      <w:r>
        <w:fldChar w:fldCharType="separate"/>
      </w:r>
      <w:r w:rsidR="005D3AE0">
        <w:t xml:space="preserve">Figure </w:t>
      </w:r>
      <w:r w:rsidR="005D3AE0">
        <w:rPr>
          <w:noProof/>
        </w:rPr>
        <w:t>8</w:t>
      </w:r>
      <w:r w:rsidR="005D3AE0">
        <w:rPr>
          <w:noProof/>
        </w:rPr>
        <w:noBreakHyphen/>
        <w:t>17</w:t>
      </w:r>
      <w:r>
        <w:fldChar w:fldCharType="end"/>
      </w:r>
      <w:r>
        <w:t>b).</w:t>
      </w:r>
    </w:p>
    <w:p w14:paraId="0C0D5260" w14:textId="77777777" w:rsidR="00374D82" w:rsidRDefault="00374D82" w:rsidP="00EA5CD1">
      <w:pPr>
        <w:spacing w:line="276" w:lineRule="auto"/>
      </w:pPr>
    </w:p>
    <w:p w14:paraId="349E0B3F" w14:textId="77777777" w:rsidR="00B77C81" w:rsidRDefault="00B77C81" w:rsidP="00EA5CD1">
      <w:pPr>
        <w:spacing w:line="276" w:lineRule="auto"/>
      </w:pPr>
    </w:p>
    <w:p w14:paraId="2E223D4A" w14:textId="77777777" w:rsidR="00B77C81" w:rsidRDefault="00B77C81" w:rsidP="00EA5CD1">
      <w:pPr>
        <w:spacing w:line="276" w:lineRule="auto"/>
      </w:pPr>
    </w:p>
    <w:p w14:paraId="72960BB5" w14:textId="77777777" w:rsidR="00B77C81" w:rsidRDefault="00B77C81" w:rsidP="00EA5CD1">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6"/>
        <w:gridCol w:w="4616"/>
      </w:tblGrid>
      <w:tr w:rsidR="00374D82" w14:paraId="687F50A9" w14:textId="77777777" w:rsidTr="00FB46C5">
        <w:tc>
          <w:tcPr>
            <w:tcW w:w="4621" w:type="dxa"/>
          </w:tcPr>
          <w:p w14:paraId="761DE25F" w14:textId="77777777" w:rsidR="00374D82" w:rsidRDefault="00374D82" w:rsidP="00EA5CD1">
            <w:pPr>
              <w:spacing w:line="276" w:lineRule="auto"/>
            </w:pPr>
            <w:r>
              <w:lastRenderedPageBreak/>
              <w:t>a) 3x 10 measurements, 281 Hz</w:t>
            </w:r>
          </w:p>
        </w:tc>
        <w:tc>
          <w:tcPr>
            <w:tcW w:w="4621" w:type="dxa"/>
          </w:tcPr>
          <w:p w14:paraId="73824ADF" w14:textId="77777777" w:rsidR="00374D82" w:rsidRDefault="00374D82" w:rsidP="00EA5CD1">
            <w:pPr>
              <w:spacing w:line="276" w:lineRule="auto"/>
            </w:pPr>
            <w:r>
              <w:t xml:space="preserve">b) 3 x 10 measurements, 270 Hz </w:t>
            </w:r>
          </w:p>
        </w:tc>
      </w:tr>
      <w:tr w:rsidR="00374D82" w14:paraId="134E88E5" w14:textId="77777777" w:rsidTr="00FB46C5">
        <w:tc>
          <w:tcPr>
            <w:tcW w:w="4621" w:type="dxa"/>
          </w:tcPr>
          <w:p w14:paraId="774642C6" w14:textId="77777777" w:rsidR="00374D82" w:rsidRDefault="00374D82" w:rsidP="00EA5CD1">
            <w:pPr>
              <w:spacing w:line="276" w:lineRule="auto"/>
            </w:pPr>
            <w:r>
              <w:rPr>
                <w:noProof/>
                <w:lang w:eastAsia="en-GB"/>
              </w:rPr>
              <w:drawing>
                <wp:inline distT="0" distB="0" distL="0" distR="0" wp14:anchorId="37896AF7" wp14:editId="2DD958AD">
                  <wp:extent cx="2796466" cy="2743200"/>
                  <wp:effectExtent l="0" t="0" r="4445" b="0"/>
                  <wp:docPr id="9260" name="Chart 9260"/>
                  <wp:cNvGraphicFramePr/>
                  <a:graphic xmlns:a="http://schemas.openxmlformats.org/drawingml/2006/main">
                    <a:graphicData uri="http://schemas.openxmlformats.org/drawingml/2006/chart">
                      <c:chart xmlns:c="http://schemas.openxmlformats.org/drawingml/2006/chart" xmlns:r="http://schemas.openxmlformats.org/officeDocument/2006/relationships" r:id="rId366"/>
                    </a:graphicData>
                  </a:graphic>
                </wp:inline>
              </w:drawing>
            </w:r>
          </w:p>
        </w:tc>
        <w:tc>
          <w:tcPr>
            <w:tcW w:w="4621" w:type="dxa"/>
          </w:tcPr>
          <w:p w14:paraId="5D7CAEE6" w14:textId="77777777" w:rsidR="00374D82" w:rsidRDefault="00374D82" w:rsidP="00EA5CD1">
            <w:pPr>
              <w:spacing w:line="276" w:lineRule="auto"/>
            </w:pPr>
            <w:r>
              <w:rPr>
                <w:noProof/>
                <w:lang w:eastAsia="en-GB"/>
              </w:rPr>
              <w:drawing>
                <wp:inline distT="0" distB="0" distL="0" distR="0" wp14:anchorId="062BC19D" wp14:editId="57AF5291">
                  <wp:extent cx="2787588" cy="2743200"/>
                  <wp:effectExtent l="0" t="0" r="0" b="0"/>
                  <wp:docPr id="9261" name="Chart 926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7"/>
                    </a:graphicData>
                  </a:graphic>
                </wp:inline>
              </w:drawing>
            </w:r>
          </w:p>
        </w:tc>
      </w:tr>
    </w:tbl>
    <w:p w14:paraId="46E67CC7" w14:textId="7DF14A8E" w:rsidR="00374D82" w:rsidRDefault="00374D82" w:rsidP="00EA5CD1">
      <w:pPr>
        <w:pStyle w:val="Caption"/>
        <w:spacing w:line="276" w:lineRule="auto"/>
      </w:pPr>
      <w:bookmarkStart w:id="634" w:name="_Ref442884430"/>
      <w:bookmarkStart w:id="635" w:name="_Toc474686722"/>
      <w:r>
        <w:t xml:space="preserve">Figure </w:t>
      </w:r>
      <w:fldSimple w:instr=" STYLEREF 1 \s ">
        <w:r w:rsidR="005D3AE0">
          <w:rPr>
            <w:noProof/>
          </w:rPr>
          <w:t>8</w:t>
        </w:r>
      </w:fldSimple>
      <w:r w:rsidR="00F02E7D">
        <w:noBreakHyphen/>
      </w:r>
      <w:fldSimple w:instr=" SEQ Figure \* ARABIC \s 1 ">
        <w:r w:rsidR="005D3AE0">
          <w:rPr>
            <w:noProof/>
          </w:rPr>
          <w:t>17</w:t>
        </w:r>
      </w:fldSimple>
      <w:bookmarkEnd w:id="634"/>
      <w:r>
        <w:t>.  Pressure drop across the bed (</w:t>
      </w:r>
      <m:oMath>
        <m:r>
          <w:rPr>
            <w:rFonts w:ascii="Cambria Math" w:hAnsi="Cambria Math"/>
          </w:rPr>
          <m:t>∆p</m:t>
        </m:r>
      </m:oMath>
      <w:r>
        <w:rPr>
          <w:rFonts w:eastAsiaTheme="minorEastAsia"/>
        </w:rPr>
        <w:t xml:space="preserve">) </w:t>
      </w:r>
      <w:r>
        <w:t>at increasing gas velocity under a) 281 Hz and b) 270 Hz</w:t>
      </w:r>
      <w:r w:rsidRPr="00D07E71">
        <w:t xml:space="preserve"> </w:t>
      </w:r>
      <w:r>
        <w:t>pulsed flow regimes in a 3.8 cm initial static height 250 μm glass ballotini fluidised in the single inlet 3D bed.</w:t>
      </w:r>
      <w:bookmarkEnd w:id="635"/>
    </w:p>
    <w:p w14:paraId="134DB1FE" w14:textId="77777777" w:rsidR="00374D82" w:rsidRPr="00D07E71" w:rsidRDefault="00374D82" w:rsidP="00EA5CD1">
      <w:pPr>
        <w:spacing w:line="276" w:lineRule="auto"/>
      </w:pPr>
    </w:p>
    <w:p w14:paraId="26B20CA1" w14:textId="55A232EB" w:rsidR="00374D82" w:rsidRDefault="00374D82" w:rsidP="00EA5CD1">
      <w:pPr>
        <w:spacing w:line="276" w:lineRule="auto"/>
      </w:pPr>
      <w:r>
        <w:t xml:space="preserve">Pressure drop across the bed is presented in </w:t>
      </w:r>
      <w:r>
        <w:fldChar w:fldCharType="begin"/>
      </w:r>
      <w:r>
        <w:instrText xml:space="preserve"> REF _Ref442886173 \h  \* MERGEFORMAT </w:instrText>
      </w:r>
      <w:r>
        <w:fldChar w:fldCharType="separate"/>
      </w:r>
      <w:r w:rsidR="005D3AE0">
        <w:t xml:space="preserve">Figure </w:t>
      </w:r>
      <w:r w:rsidR="005D3AE0">
        <w:rPr>
          <w:noProof/>
        </w:rPr>
        <w:t>8</w:t>
      </w:r>
      <w:r w:rsidR="005D3AE0">
        <w:rPr>
          <w:noProof/>
        </w:rPr>
        <w:noBreakHyphen/>
        <w:t>18</w:t>
      </w:r>
      <w:r>
        <w:fldChar w:fldCharType="end"/>
      </w:r>
      <w:r>
        <w:t xml:space="preserve"> for the three flow regimes at increasing gas velocities.  The continuous flow regime was the only regime able to fluidise the beads through the full fluidisation process.  However, the pulsed flow regimes began at 0.08 and 0.09 m/s for the 320 (281 Hz) and 350 mm (270 Hz) feedback tubes respectively (</w:t>
      </w:r>
      <w:r>
        <w:fldChar w:fldCharType="begin"/>
      </w:r>
      <w:r>
        <w:instrText xml:space="preserve"> REF _Ref442886173 \h  \* MERGEFORMAT </w:instrText>
      </w:r>
      <w:r>
        <w:fldChar w:fldCharType="separate"/>
      </w:r>
      <w:r w:rsidR="005D3AE0">
        <w:t xml:space="preserve">Figure </w:t>
      </w:r>
      <w:r w:rsidR="005D3AE0">
        <w:rPr>
          <w:noProof/>
        </w:rPr>
        <w:t>8</w:t>
      </w:r>
      <w:r w:rsidR="005D3AE0">
        <w:rPr>
          <w:noProof/>
        </w:rPr>
        <w:noBreakHyphen/>
        <w:t>18</w:t>
      </w:r>
      <w:r>
        <w:fldChar w:fldCharType="end"/>
      </w:r>
      <w:r>
        <w:t>).  At these lower flow rates the pulsed regimes were 12.4 Pa below the continuous flow regime, but above that all regimes produced similar results.  Above 0.16 m/s the pulsed regimes had slightly higher average pressure drops, but this might be a difference caused by the variability of measurements at the highest flow rates.</w:t>
      </w:r>
    </w:p>
    <w:p w14:paraId="3C20B3A3" w14:textId="77777777" w:rsidR="00374D82" w:rsidRDefault="00374D82" w:rsidP="00EA5CD1">
      <w:pPr>
        <w:spacing w:line="276" w:lineRule="auto"/>
        <w:jc w:val="center"/>
      </w:pPr>
      <w:r>
        <w:rPr>
          <w:noProof/>
          <w:lang w:eastAsia="en-GB"/>
        </w:rPr>
        <w:drawing>
          <wp:inline distT="0" distB="0" distL="0" distR="0" wp14:anchorId="7BFF56CB" wp14:editId="210C9F12">
            <wp:extent cx="3724275" cy="2371725"/>
            <wp:effectExtent l="0" t="0" r="0" b="0"/>
            <wp:docPr id="9262" name="Chart 926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8"/>
              </a:graphicData>
            </a:graphic>
          </wp:inline>
        </w:drawing>
      </w:r>
    </w:p>
    <w:p w14:paraId="4D985433" w14:textId="4A1CA9A1" w:rsidR="00374D82" w:rsidRDefault="00374D82" w:rsidP="00EA5CD1">
      <w:pPr>
        <w:pStyle w:val="Caption"/>
        <w:spacing w:line="276" w:lineRule="auto"/>
      </w:pPr>
      <w:bookmarkStart w:id="636" w:name="_Ref442886173"/>
      <w:bookmarkStart w:id="637" w:name="_Toc474686723"/>
      <w:r>
        <w:t xml:space="preserve">Figure </w:t>
      </w:r>
      <w:fldSimple w:instr=" STYLEREF 1 \s ">
        <w:r w:rsidR="005D3AE0">
          <w:rPr>
            <w:noProof/>
          </w:rPr>
          <w:t>8</w:t>
        </w:r>
      </w:fldSimple>
      <w:r w:rsidR="00F02E7D">
        <w:noBreakHyphen/>
      </w:r>
      <w:fldSimple w:instr=" SEQ Figure \* ARABIC \s 1 ">
        <w:r w:rsidR="005D3AE0">
          <w:rPr>
            <w:noProof/>
          </w:rPr>
          <w:t>18</w:t>
        </w:r>
      </w:fldSimple>
      <w:bookmarkEnd w:id="636"/>
      <w:r>
        <w:t>.  Pressure drop across the bed (</w:t>
      </w:r>
      <m:oMath>
        <m:r>
          <w:rPr>
            <w:rFonts w:ascii="Cambria Math" w:hAnsi="Cambria Math"/>
          </w:rPr>
          <m:t>∆p</m:t>
        </m:r>
      </m:oMath>
      <w:r>
        <w:rPr>
          <w:rFonts w:eastAsiaTheme="minorEastAsia"/>
        </w:rPr>
        <w:t xml:space="preserve">) </w:t>
      </w:r>
      <w:r>
        <w:t>at increasing gas velocity under three different flow regimes in a 250 μm glass ballotini single inlet 3D bed.</w:t>
      </w:r>
      <w:bookmarkEnd w:id="637"/>
    </w:p>
    <w:p w14:paraId="6B5C284A" w14:textId="77777777" w:rsidR="004951D1" w:rsidRDefault="00374D82" w:rsidP="00EA5CD1">
      <w:pPr>
        <w:spacing w:line="276" w:lineRule="auto"/>
      </w:pPr>
      <w:r>
        <w:lastRenderedPageBreak/>
        <w:t xml:space="preserve">To verify how representative the measurements taken were, a comparison of a single measurement and an average of 12 single measurement tests were studied, which are presented in </w:t>
      </w:r>
      <w:r>
        <w:fldChar w:fldCharType="begin"/>
      </w:r>
      <w:r>
        <w:instrText xml:space="preserve"> REF _Ref442886249 \h  \* MERGEFORMAT </w:instrText>
      </w:r>
      <w:r>
        <w:fldChar w:fldCharType="separate"/>
      </w:r>
      <w:r w:rsidR="005D3AE0">
        <w:t xml:space="preserve">Figure </w:t>
      </w:r>
      <w:r w:rsidR="005D3AE0">
        <w:rPr>
          <w:noProof/>
        </w:rPr>
        <w:t>8</w:t>
      </w:r>
      <w:r w:rsidR="005D3AE0">
        <w:rPr>
          <w:noProof/>
        </w:rPr>
        <w:noBreakHyphen/>
        <w:t>19</w:t>
      </w:r>
      <w:r>
        <w:fldChar w:fldCharType="end"/>
      </w:r>
      <w:r>
        <w:t xml:space="preserve">.  This demonstrated that whilst the single measurement was highly influenced by changes in the formation and structure of the bed from bubble growth and burst, the average of 12 single measurement experiments still reflects this variability.  This suggests that the difference seen at higher flow rates in </w:t>
      </w:r>
      <w:r>
        <w:fldChar w:fldCharType="begin"/>
      </w:r>
      <w:r>
        <w:instrText xml:space="preserve"> REF _Ref442886173 \h  \* MERGEFORMAT </w:instrText>
      </w:r>
      <w:r>
        <w:fldChar w:fldCharType="separate"/>
      </w:r>
      <w:r w:rsidR="005D3AE0">
        <w:t xml:space="preserve">Figure </w:t>
      </w:r>
      <w:r w:rsidR="005D3AE0">
        <w:rPr>
          <w:noProof/>
        </w:rPr>
        <w:t>8</w:t>
      </w:r>
      <w:r w:rsidR="005D3AE0">
        <w:rPr>
          <w:noProof/>
        </w:rPr>
        <w:noBreakHyphen/>
        <w:t>18</w:t>
      </w:r>
      <w:r>
        <w:fldChar w:fldCharType="end"/>
      </w:r>
      <w:r>
        <w:t xml:space="preserve"> was caused by the bed behaviour and was not indicative of an influence caused by the change between pulsed and continuous flow regimes.</w:t>
      </w:r>
      <w:r w:rsidR="004951D1" w:rsidRPr="004951D1">
        <w:t xml:space="preserve"> </w:t>
      </w:r>
    </w:p>
    <w:p w14:paraId="090A16E7" w14:textId="77777777" w:rsidR="00374D82" w:rsidRDefault="00374D82" w:rsidP="00EA5CD1">
      <w:pPr>
        <w:spacing w:line="276" w:lineRule="auto"/>
        <w:jc w:val="center"/>
      </w:pPr>
      <w:r>
        <w:rPr>
          <w:noProof/>
          <w:lang w:eastAsia="en-GB"/>
        </w:rPr>
        <w:drawing>
          <wp:inline distT="0" distB="0" distL="0" distR="0" wp14:anchorId="74449BD9" wp14:editId="60B82BFF">
            <wp:extent cx="3781425" cy="2667000"/>
            <wp:effectExtent l="0" t="0" r="0" b="0"/>
            <wp:docPr id="9263" name="Chart 926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9"/>
              </a:graphicData>
            </a:graphic>
          </wp:inline>
        </w:drawing>
      </w:r>
    </w:p>
    <w:p w14:paraId="631D6280" w14:textId="558823B5" w:rsidR="00374D82" w:rsidRDefault="00374D82" w:rsidP="00EA5CD1">
      <w:pPr>
        <w:pStyle w:val="Caption"/>
        <w:spacing w:line="276" w:lineRule="auto"/>
      </w:pPr>
      <w:bookmarkStart w:id="638" w:name="_Ref442886249"/>
      <w:bookmarkStart w:id="639" w:name="_Toc474686724"/>
      <w:r>
        <w:t xml:space="preserve">Figure </w:t>
      </w:r>
      <w:fldSimple w:instr=" STYLEREF 1 \s ">
        <w:r w:rsidR="005D3AE0">
          <w:rPr>
            <w:noProof/>
          </w:rPr>
          <w:t>8</w:t>
        </w:r>
      </w:fldSimple>
      <w:r w:rsidR="00F02E7D">
        <w:noBreakHyphen/>
      </w:r>
      <w:fldSimple w:instr=" SEQ Figure \* ARABIC \s 1 ">
        <w:r w:rsidR="005D3AE0">
          <w:rPr>
            <w:noProof/>
          </w:rPr>
          <w:t>19</w:t>
        </w:r>
      </w:fldSimple>
      <w:bookmarkEnd w:id="638"/>
      <w:r>
        <w:t>.  Comparison of measurement frequency on accuracy of pressure drop across the bed (</w:t>
      </w:r>
      <m:oMath>
        <m:r>
          <w:rPr>
            <w:rFonts w:ascii="Cambria Math" w:hAnsi="Cambria Math"/>
          </w:rPr>
          <m:t>∆p</m:t>
        </m:r>
      </m:oMath>
      <w:r>
        <w:rPr>
          <w:rFonts w:eastAsiaTheme="minorEastAsia"/>
        </w:rPr>
        <w:t xml:space="preserve">) </w:t>
      </w:r>
      <w:r>
        <w:t>at increasing gas velocity in the 320 mm feedback tube pulsed flow regime in the single inlet 3D bed.</w:t>
      </w:r>
      <w:bookmarkEnd w:id="639"/>
    </w:p>
    <w:p w14:paraId="0FA0075E" w14:textId="77777777" w:rsidR="00B77C81" w:rsidRDefault="00B77C81" w:rsidP="00B77C81">
      <w:pPr>
        <w:spacing w:line="276" w:lineRule="auto"/>
      </w:pPr>
    </w:p>
    <w:p w14:paraId="44D3E25E" w14:textId="77777777" w:rsidR="00B77C81" w:rsidRDefault="00B77C81" w:rsidP="00B77C81">
      <w:pPr>
        <w:spacing w:line="276" w:lineRule="auto"/>
      </w:pPr>
      <w:r>
        <w:fldChar w:fldCharType="begin"/>
      </w:r>
      <w:r>
        <w:instrText xml:space="preserve"> REF _Ref442886691 \h  \* MERGEFORMAT </w:instrText>
      </w:r>
      <w:r>
        <w:fldChar w:fldCharType="separate"/>
      </w:r>
      <w:r w:rsidR="005D3AE0">
        <w:t xml:space="preserve">Figure </w:t>
      </w:r>
      <w:r w:rsidR="005D3AE0">
        <w:rPr>
          <w:noProof/>
        </w:rPr>
        <w:t>8</w:t>
      </w:r>
      <w:r w:rsidR="005D3AE0">
        <w:rPr>
          <w:noProof/>
        </w:rPr>
        <w:noBreakHyphen/>
        <w:t>20</w:t>
      </w:r>
      <w:r>
        <w:fldChar w:fldCharType="end"/>
      </w:r>
      <w:r>
        <w:t xml:space="preserve"> presents the pulsation frequencies recorded for the two feedback tube lengths at 3.8 cm static bed height.  The peak seen at 0.18 m/s in pulsation frequency in the empty bed described in Section 4.5.2 of Chapter 4 was still present when studying the frequencies produced in the 250 μm glass ballotini bed at 3.8 cm static initial bed height.  The 320 mm feedback loop produced a frequency range of 251 to 318 Hz and the 350 mm feedback loop a range of 244 to 305 Hz (</w:t>
      </w:r>
      <w:r>
        <w:fldChar w:fldCharType="begin"/>
      </w:r>
      <w:r>
        <w:instrText xml:space="preserve"> REF _Ref442886691 \h  \* MERGEFORMAT </w:instrText>
      </w:r>
      <w:r>
        <w:fldChar w:fldCharType="separate"/>
      </w:r>
      <w:r w:rsidR="005D3AE0">
        <w:t xml:space="preserve">Figure </w:t>
      </w:r>
      <w:r w:rsidR="005D3AE0">
        <w:rPr>
          <w:noProof/>
        </w:rPr>
        <w:t>8</w:t>
      </w:r>
      <w:r w:rsidR="005D3AE0">
        <w:rPr>
          <w:noProof/>
        </w:rPr>
        <w:noBreakHyphen/>
        <w:t>20</w:t>
      </w:r>
      <w:r>
        <w:fldChar w:fldCharType="end"/>
      </w:r>
      <w:r>
        <w:t xml:space="preserve">).  </w:t>
      </w:r>
    </w:p>
    <w:p w14:paraId="2F595DD0" w14:textId="77777777" w:rsidR="00B77C81" w:rsidRDefault="00B77C81" w:rsidP="00B77C81">
      <w:pPr>
        <w:spacing w:line="276" w:lineRule="auto"/>
      </w:pPr>
      <w:r>
        <w:t xml:space="preserve">After analysis of the results for bed expansion in the double inlet 3D bed study, the lowest two static initial bed heights were studied for bed expansion.  This was calculated as the distance between the distributor plate and the top of the bed.  The analysis steps were reduced from those shown in </w:t>
      </w:r>
      <w:r>
        <w:fldChar w:fldCharType="begin"/>
      </w:r>
      <w:r>
        <w:instrText xml:space="preserve"> REF _Ref461612757 \h  \* MERGEFORMAT </w:instrText>
      </w:r>
      <w:r>
        <w:fldChar w:fldCharType="separate"/>
      </w:r>
      <w:r w:rsidR="005D3AE0">
        <w:t xml:space="preserve">Table </w:t>
      </w:r>
      <w:r w:rsidR="005D3AE0">
        <w:rPr>
          <w:noProof/>
        </w:rPr>
        <w:t>8</w:t>
      </w:r>
      <w:r w:rsidR="005D3AE0">
        <w:rPr>
          <w:noProof/>
        </w:rPr>
        <w:noBreakHyphen/>
        <w:t>3</w:t>
      </w:r>
      <w:r>
        <w:fldChar w:fldCharType="end"/>
      </w:r>
      <w:r>
        <w:t xml:space="preserve"> to that outlined in </w:t>
      </w:r>
      <w:r>
        <w:fldChar w:fldCharType="begin"/>
      </w:r>
      <w:r>
        <w:instrText xml:space="preserve"> REF _Ref461700622 \h  \* MERGEFORMAT </w:instrText>
      </w:r>
      <w:r>
        <w:fldChar w:fldCharType="separate"/>
      </w:r>
      <w:r w:rsidR="005D3AE0">
        <w:t xml:space="preserve">Table </w:t>
      </w:r>
      <w:r w:rsidR="005D3AE0">
        <w:rPr>
          <w:noProof/>
        </w:rPr>
        <w:t>8</w:t>
      </w:r>
      <w:r w:rsidR="005D3AE0">
        <w:rPr>
          <w:noProof/>
        </w:rPr>
        <w:noBreakHyphen/>
        <w:t>6</w:t>
      </w:r>
      <w:r>
        <w:fldChar w:fldCharType="end"/>
      </w:r>
      <w:r>
        <w:t xml:space="preserve">.  The spray and elutriated particles from bubbles bursting were not included as part of the bed, but rather the area of the bed compacted against the side of the wall.  </w:t>
      </w:r>
      <w:r>
        <w:fldChar w:fldCharType="begin"/>
      </w:r>
      <w:r>
        <w:instrText xml:space="preserve"> REF _Ref458160711 \h  \* MERGEFORMAT </w:instrText>
      </w:r>
      <w:r>
        <w:fldChar w:fldCharType="separate"/>
      </w:r>
      <w:r w:rsidR="005D3AE0">
        <w:t xml:space="preserve">Figure </w:t>
      </w:r>
      <w:r w:rsidR="005D3AE0">
        <w:rPr>
          <w:noProof/>
        </w:rPr>
        <w:t>8</w:t>
      </w:r>
      <w:r w:rsidR="005D3AE0">
        <w:rPr>
          <w:noProof/>
        </w:rPr>
        <w:noBreakHyphen/>
        <w:t>21</w:t>
      </w:r>
      <w:r>
        <w:fldChar w:fldCharType="end"/>
      </w:r>
      <w:r>
        <w:t xml:space="preserve"> shows a sample of bed expansion over time and average bed expansion at increasing gas velocities.  At 0.149 m/s, both the continuous and pulsed flow regimes followed similar bed surface expansion over time (</w:t>
      </w:r>
      <w:r>
        <w:fldChar w:fldCharType="begin"/>
      </w:r>
      <w:r>
        <w:instrText xml:space="preserve"> REF _Ref458160711 \h  \* MERGEFORMAT </w:instrText>
      </w:r>
      <w:r>
        <w:fldChar w:fldCharType="separate"/>
      </w:r>
      <w:r w:rsidR="005D3AE0">
        <w:t xml:space="preserve">Figure </w:t>
      </w:r>
      <w:r w:rsidR="005D3AE0">
        <w:rPr>
          <w:noProof/>
        </w:rPr>
        <w:t>8</w:t>
      </w:r>
      <w:r w:rsidR="005D3AE0">
        <w:rPr>
          <w:noProof/>
        </w:rPr>
        <w:noBreakHyphen/>
        <w:t>21</w:t>
      </w:r>
      <w:r>
        <w:fldChar w:fldCharType="end"/>
      </w:r>
      <w:r>
        <w:t xml:space="preserve">a).  Both regimes featured a steady height over time, with small peaks and troughs in the top height of the bed indicating the passage of small bubbles rising to the top of the bed and bursting.  When the distance from the distributor plate was averaged over all 500 frames, and for each of the three repeats, no discernible difference was evident between the pulsed </w:t>
      </w:r>
      <w:r>
        <w:lastRenderedPageBreak/>
        <w:t>and continuous flow regimes (</w:t>
      </w:r>
      <w:r>
        <w:fldChar w:fldCharType="begin"/>
      </w:r>
      <w:r>
        <w:instrText xml:space="preserve"> REF _Ref458160711 \h  \* MERGEFORMAT </w:instrText>
      </w:r>
      <w:r>
        <w:fldChar w:fldCharType="separate"/>
      </w:r>
      <w:r w:rsidR="005D3AE0">
        <w:t xml:space="preserve">Figure </w:t>
      </w:r>
      <w:r w:rsidR="005D3AE0">
        <w:rPr>
          <w:noProof/>
        </w:rPr>
        <w:t>8</w:t>
      </w:r>
      <w:r w:rsidR="005D3AE0">
        <w:rPr>
          <w:noProof/>
        </w:rPr>
        <w:noBreakHyphen/>
        <w:t>21</w:t>
      </w:r>
      <w:r>
        <w:fldChar w:fldCharType="end"/>
      </w:r>
      <w:r>
        <w:t xml:space="preserve">b).  At all but one gas velocity, the pulsed flow regime average bed height was less than that found under the continuous flow regime by 0.2 to 0.9 mm.  The highest standard error at all conditions was 0.1 mm.  </w:t>
      </w:r>
    </w:p>
    <w:p w14:paraId="21099448" w14:textId="77777777" w:rsidR="00374D82" w:rsidRDefault="00374D82" w:rsidP="00EA5CD1">
      <w:pPr>
        <w:spacing w:line="276" w:lineRule="auto"/>
        <w:jc w:val="center"/>
      </w:pPr>
      <w:r>
        <w:rPr>
          <w:noProof/>
          <w:lang w:eastAsia="en-GB"/>
        </w:rPr>
        <w:drawing>
          <wp:inline distT="0" distB="0" distL="0" distR="0" wp14:anchorId="50E75759" wp14:editId="560ECA0C">
            <wp:extent cx="3835153" cy="2370338"/>
            <wp:effectExtent l="0" t="0" r="0" b="0"/>
            <wp:docPr id="9264" name="Chart 9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370"/>
              </a:graphicData>
            </a:graphic>
          </wp:inline>
        </w:drawing>
      </w:r>
    </w:p>
    <w:p w14:paraId="078A4A41" w14:textId="220A598F" w:rsidR="00374D82" w:rsidRDefault="00374D82" w:rsidP="00EA5CD1">
      <w:pPr>
        <w:pStyle w:val="Caption"/>
        <w:spacing w:line="276" w:lineRule="auto"/>
      </w:pPr>
      <w:bookmarkStart w:id="640" w:name="_Ref442886691"/>
      <w:bookmarkStart w:id="641" w:name="_Toc474686725"/>
      <w:r>
        <w:t xml:space="preserve">Figure </w:t>
      </w:r>
      <w:fldSimple w:instr=" STYLEREF 1 \s ">
        <w:r w:rsidR="005D3AE0">
          <w:rPr>
            <w:noProof/>
          </w:rPr>
          <w:t>8</w:t>
        </w:r>
      </w:fldSimple>
      <w:r w:rsidR="00F02E7D">
        <w:noBreakHyphen/>
      </w:r>
      <w:fldSimple w:instr=" SEQ Figure \* ARABIC \s 1 ">
        <w:r w:rsidR="005D3AE0">
          <w:rPr>
            <w:noProof/>
          </w:rPr>
          <w:t>20</w:t>
        </w:r>
      </w:fldSimple>
      <w:bookmarkEnd w:id="640"/>
      <w:r>
        <w:t>.  Pulsation frequencies produced in the 3.8 static initial height 250 μm glass ballotini bed at increasing gas velocity in each pulsed flow regime in the single inlet 3D bed.</w:t>
      </w:r>
      <w:bookmarkEnd w:id="641"/>
    </w:p>
    <w:p w14:paraId="2AF51B15" w14:textId="77777777" w:rsidR="00374D82" w:rsidRDefault="00374D82" w:rsidP="00EA5CD1">
      <w:pPr>
        <w:spacing w:line="276" w:lineRule="auto"/>
      </w:pPr>
    </w:p>
    <w:p w14:paraId="181CD178" w14:textId="09F53F32" w:rsidR="00374D82" w:rsidRDefault="00374D82" w:rsidP="00EA5CD1">
      <w:pPr>
        <w:pStyle w:val="Caption"/>
        <w:spacing w:line="276" w:lineRule="auto"/>
      </w:pPr>
      <w:bookmarkStart w:id="642" w:name="_Ref461700622"/>
      <w:bookmarkStart w:id="643" w:name="_Toc474686792"/>
      <w:r>
        <w:t xml:space="preserve">Table </w:t>
      </w:r>
      <w:fldSimple w:instr=" STYLEREF 1 \s ">
        <w:r w:rsidR="005D3AE0">
          <w:rPr>
            <w:noProof/>
          </w:rPr>
          <w:t>8</w:t>
        </w:r>
      </w:fldSimple>
      <w:r>
        <w:noBreakHyphen/>
      </w:r>
      <w:fldSimple w:instr=" SEQ Table \* ARABIC \s 1 ">
        <w:r w:rsidR="005D3AE0">
          <w:rPr>
            <w:noProof/>
          </w:rPr>
          <w:t>6</w:t>
        </w:r>
      </w:fldSimple>
      <w:bookmarkEnd w:id="642"/>
      <w:r>
        <w:t>.  Data analysis steps for bed expansion in the single inlet 3D bed.</w:t>
      </w:r>
      <w:bookmarkEnd w:id="643"/>
    </w:p>
    <w:tbl>
      <w:tblPr>
        <w:tblStyle w:val="LightShading"/>
        <w:tblW w:w="0" w:type="auto"/>
        <w:tblLook w:val="04A0" w:firstRow="1" w:lastRow="0" w:firstColumn="1" w:lastColumn="0" w:noHBand="0" w:noVBand="1"/>
      </w:tblPr>
      <w:tblGrid>
        <w:gridCol w:w="1851"/>
        <w:gridCol w:w="2369"/>
        <w:gridCol w:w="2511"/>
        <w:gridCol w:w="2511"/>
      </w:tblGrid>
      <w:tr w:rsidR="00374D82" w14:paraId="0DFAB825" w14:textId="77777777" w:rsidTr="00FB46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1" w:type="dxa"/>
            <w:vMerge w:val="restart"/>
            <w:tcBorders>
              <w:top w:val="single" w:sz="18" w:space="0" w:color="auto"/>
            </w:tcBorders>
            <w:shd w:val="clear" w:color="auto" w:fill="FFFFFF" w:themeFill="background1"/>
          </w:tcPr>
          <w:p w14:paraId="2769CCB9" w14:textId="77777777" w:rsidR="00374D82" w:rsidRDefault="00374D82" w:rsidP="00EA5CD1">
            <w:pPr>
              <w:spacing w:line="276" w:lineRule="auto"/>
            </w:pPr>
            <w:r>
              <w:rPr>
                <w:noProof/>
                <w:lang w:eastAsia="en-GB"/>
              </w:rPr>
              <mc:AlternateContent>
                <mc:Choice Requires="wps">
                  <w:drawing>
                    <wp:anchor distT="0" distB="0" distL="114300" distR="114300" simplePos="0" relativeHeight="254951936" behindDoc="0" locked="0" layoutInCell="1" allowOverlap="1" wp14:anchorId="106A0A99" wp14:editId="4F255A0F">
                      <wp:simplePos x="0" y="0"/>
                      <wp:positionH relativeFrom="column">
                        <wp:posOffset>204187</wp:posOffset>
                      </wp:positionH>
                      <wp:positionV relativeFrom="paragraph">
                        <wp:posOffset>1152155</wp:posOffset>
                      </wp:positionV>
                      <wp:extent cx="257452" cy="648027"/>
                      <wp:effectExtent l="0" t="0" r="28575" b="19050"/>
                      <wp:wrapNone/>
                      <wp:docPr id="9232" name="Straight Connector 9232"/>
                      <wp:cNvGraphicFramePr/>
                      <a:graphic xmlns:a="http://schemas.openxmlformats.org/drawingml/2006/main">
                        <a:graphicData uri="http://schemas.microsoft.com/office/word/2010/wordprocessingShape">
                          <wps:wsp>
                            <wps:cNvCnPr/>
                            <wps:spPr>
                              <a:xfrm flipH="1">
                                <a:off x="0" y="0"/>
                                <a:ext cx="257452" cy="64802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232" o:spid="_x0000_s1026" style="position:absolute;flip:x;z-index:2549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pt,90.7pt" to="36.35pt,14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" strokecolor="black [3040]"/>
                  </w:pict>
                </mc:Fallback>
              </mc:AlternateContent>
            </w:r>
            <w:r w:rsidRPr="00C27ECF">
              <w:rPr>
                <w:noProof/>
                <w:lang w:eastAsia="en-GB"/>
              </w:rPr>
              <mc:AlternateContent>
                <mc:Choice Requires="wps">
                  <w:drawing>
                    <wp:anchor distT="0" distB="0" distL="114300" distR="114300" simplePos="0" relativeHeight="254940672" behindDoc="0" locked="0" layoutInCell="1" allowOverlap="1" wp14:anchorId="66FCE06A" wp14:editId="0E3A4317">
                      <wp:simplePos x="0" y="0"/>
                      <wp:positionH relativeFrom="column">
                        <wp:posOffset>461645</wp:posOffset>
                      </wp:positionH>
                      <wp:positionV relativeFrom="paragraph">
                        <wp:posOffset>810895</wp:posOffset>
                      </wp:positionV>
                      <wp:extent cx="967105" cy="1403985"/>
                      <wp:effectExtent l="0" t="0" r="0" b="635"/>
                      <wp:wrapNone/>
                      <wp:docPr id="92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7105" cy="1403985"/>
                              </a:xfrm>
                              <a:prstGeom prst="rect">
                                <a:avLst/>
                              </a:prstGeom>
                              <a:noFill/>
                              <a:ln w="9525">
                                <a:noFill/>
                                <a:miter lim="800000"/>
                                <a:headEnd/>
                                <a:tailEnd/>
                              </a:ln>
                            </wps:spPr>
                            <wps:txbx>
                              <w:txbxContent>
                                <w:p w14:paraId="7A31EF1A" w14:textId="77777777" w:rsidR="00BF4C3A" w:rsidRPr="00C27ECF" w:rsidRDefault="00BF4C3A" w:rsidP="00B77C81">
                                  <w:pPr>
                                    <w:spacing w:line="240" w:lineRule="auto"/>
                                    <w:jc w:val="left"/>
                                  </w:pPr>
                                  <w:r>
                                    <w:t>Splash zone eliminated from analysi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328" type="#_x0000_t202" style="position:absolute;left:0;text-align:left;margin-left:36.35pt;margin-top:63.85pt;width:76.15pt;height:110.55pt;z-index:2549406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" filled="f" stroked="f">
                      <v:textbox style="mso-fit-shape-to-text:t">
                        <w:txbxContent>
                          <w:p w14:paraId="7A31EF1A" w14:textId="77777777" w:rsidR="00BF4C3A" w:rsidRPr="00C27ECF" w:rsidRDefault="00BF4C3A" w:rsidP="00B77C81">
                            <w:pPr>
                              <w:spacing w:line="240" w:lineRule="auto"/>
                              <w:jc w:val="left"/>
                            </w:pPr>
                            <w:r>
                              <w:t>Splash zone eliminated from analysis</w:t>
                            </w:r>
                          </w:p>
                        </w:txbxContent>
                      </v:textbox>
                    </v:shape>
                  </w:pict>
                </mc:Fallback>
              </mc:AlternateContent>
            </w:r>
            <w:r>
              <w:rPr>
                <w:noProof/>
                <w:lang w:eastAsia="en-GB"/>
              </w:rPr>
              <mc:AlternateContent>
                <mc:Choice Requires="wps">
                  <w:drawing>
                    <wp:anchor distT="0" distB="0" distL="114300" distR="114300" simplePos="0" relativeHeight="254929408" behindDoc="0" locked="0" layoutInCell="1" allowOverlap="1" wp14:anchorId="6C2C7124" wp14:editId="7FFD5D39">
                      <wp:simplePos x="0" y="0"/>
                      <wp:positionH relativeFrom="column">
                        <wp:posOffset>248575</wp:posOffset>
                      </wp:positionH>
                      <wp:positionV relativeFrom="paragraph">
                        <wp:posOffset>2102066</wp:posOffset>
                      </wp:positionV>
                      <wp:extent cx="452761" cy="239697"/>
                      <wp:effectExtent l="0" t="0" r="23495" b="27305"/>
                      <wp:wrapNone/>
                      <wp:docPr id="9234" name="Straight Connector 9234"/>
                      <wp:cNvGraphicFramePr/>
                      <a:graphic xmlns:a="http://schemas.openxmlformats.org/drawingml/2006/main">
                        <a:graphicData uri="http://schemas.microsoft.com/office/word/2010/wordprocessingShape">
                          <wps:wsp>
                            <wps:cNvCnPr/>
                            <wps:spPr>
                              <a:xfrm flipH="1">
                                <a:off x="0" y="0"/>
                                <a:ext cx="452761" cy="23969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9234" o:spid="_x0000_s1026" style="position:absolute;flip:x;z-index:254929408;visibility:visible;mso-wrap-style:square;mso-wrap-distance-left:9pt;mso-wrap-distance-top:0;mso-wrap-distance-right:9pt;mso-wrap-distance-bottom:0;mso-position-horizontal:absolute;mso-position-horizontal-relative:text;mso-position-vertical:absolute;mso-position-vertical-relative:text" from="19.55pt,165.5pt" to="55.2pt,18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" strokecolor="black [3040]"/>
                  </w:pict>
                </mc:Fallback>
              </mc:AlternateContent>
            </w:r>
            <w:r w:rsidRPr="00C27ECF">
              <w:rPr>
                <w:noProof/>
                <w:lang w:eastAsia="en-GB"/>
              </w:rPr>
              <mc:AlternateContent>
                <mc:Choice Requires="wps">
                  <w:drawing>
                    <wp:anchor distT="0" distB="0" distL="114300" distR="114300" simplePos="0" relativeHeight="254918144" behindDoc="0" locked="0" layoutInCell="1" allowOverlap="1" wp14:anchorId="35EE4A2B" wp14:editId="11A03435">
                      <wp:simplePos x="0" y="0"/>
                      <wp:positionH relativeFrom="column">
                        <wp:posOffset>647502</wp:posOffset>
                      </wp:positionH>
                      <wp:positionV relativeFrom="paragraph">
                        <wp:posOffset>1933211</wp:posOffset>
                      </wp:positionV>
                      <wp:extent cx="967666" cy="1403985"/>
                      <wp:effectExtent l="0" t="0" r="0" b="635"/>
                      <wp:wrapNone/>
                      <wp:docPr id="9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7666" cy="1403985"/>
                              </a:xfrm>
                              <a:prstGeom prst="rect">
                                <a:avLst/>
                              </a:prstGeom>
                              <a:noFill/>
                              <a:ln w="9525">
                                <a:noFill/>
                                <a:miter lim="800000"/>
                                <a:headEnd/>
                                <a:tailEnd/>
                              </a:ln>
                            </wps:spPr>
                            <wps:txbx>
                              <w:txbxContent>
                                <w:p w14:paraId="1292629C" w14:textId="77777777" w:rsidR="00BF4C3A" w:rsidRPr="00C27ECF" w:rsidRDefault="00BF4C3A" w:rsidP="00B77C81">
                                  <w:pPr>
                                    <w:spacing w:line="240" w:lineRule="auto"/>
                                    <w:jc w:val="left"/>
                                  </w:pPr>
                                  <w:r>
                                    <w:t>Bed height taken as maximum height of fluidised reg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329" type="#_x0000_t202" style="position:absolute;left:0;text-align:left;margin-left:51pt;margin-top:152.2pt;width:76.2pt;height:110.55pt;z-index:2549181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" filled="f" stroked="f">
                      <v:textbox style="mso-fit-shape-to-text:t">
                        <w:txbxContent>
                          <w:p w14:paraId="1292629C" w14:textId="77777777" w:rsidR="00BF4C3A" w:rsidRPr="00C27ECF" w:rsidRDefault="00BF4C3A" w:rsidP="00B77C81">
                            <w:pPr>
                              <w:spacing w:line="240" w:lineRule="auto"/>
                              <w:jc w:val="left"/>
                            </w:pPr>
                            <w:r>
                              <w:t>Bed height taken as maximum height of fluidised region</w:t>
                            </w:r>
                          </w:p>
                        </w:txbxContent>
                      </v:textbox>
                    </v:shape>
                  </w:pict>
                </mc:Fallback>
              </mc:AlternateContent>
            </w:r>
            <w:r>
              <w:rPr>
                <w:noProof/>
                <w:lang w:eastAsia="en-GB"/>
              </w:rPr>
              <w:drawing>
                <wp:inline distT="0" distB="0" distL="0" distR="0" wp14:anchorId="49FF8DE6" wp14:editId="6BF396AE">
                  <wp:extent cx="363984" cy="3866437"/>
                  <wp:effectExtent l="19050" t="19050" r="17145" b="20320"/>
                  <wp:docPr id="9265" name="Picture 9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1000001.tif"/>
                          <pic:cNvPicPr/>
                        </pic:nvPicPr>
                        <pic:blipFill>
                          <a:blip r:embed="rId371" cstate="print">
                            <a:extLst>
                              <a:ext uri="{28A0092B-C50C-407E-A947-70E740481C1C}">
                                <a14:useLocalDpi xmlns:a14="http://schemas.microsoft.com/office/drawing/2010/main" val="0"/>
                              </a:ext>
                            </a:extLst>
                          </a:blip>
                          <a:stretch>
                            <a:fillRect/>
                          </a:stretch>
                        </pic:blipFill>
                        <pic:spPr>
                          <a:xfrm>
                            <a:off x="0" y="0"/>
                            <a:ext cx="363627" cy="3862641"/>
                          </a:xfrm>
                          <a:prstGeom prst="rect">
                            <a:avLst/>
                          </a:prstGeom>
                          <a:ln>
                            <a:solidFill>
                              <a:schemeClr val="tx1"/>
                            </a:solidFill>
                          </a:ln>
                        </pic:spPr>
                      </pic:pic>
                    </a:graphicData>
                  </a:graphic>
                </wp:inline>
              </w:drawing>
            </w:r>
          </w:p>
        </w:tc>
        <w:tc>
          <w:tcPr>
            <w:tcW w:w="2369" w:type="dxa"/>
            <w:tcBorders>
              <w:top w:val="single" w:sz="18" w:space="0" w:color="auto"/>
            </w:tcBorders>
          </w:tcPr>
          <w:p w14:paraId="20DF8C0F" w14:textId="77777777" w:rsidR="00374D82" w:rsidRDefault="00374D82" w:rsidP="00EA5CD1">
            <w:pPr>
              <w:spacing w:line="276" w:lineRule="auto"/>
              <w:jc w:val="center"/>
              <w:cnfStyle w:val="100000000000" w:firstRow="1" w:lastRow="0" w:firstColumn="0" w:lastColumn="0" w:oddVBand="0" w:evenVBand="0" w:oddHBand="0" w:evenHBand="0" w:firstRowFirstColumn="0" w:firstRowLastColumn="0" w:lastRowFirstColumn="0" w:lastRowLastColumn="0"/>
            </w:pPr>
            <w:r>
              <w:t>t (s)</w:t>
            </w:r>
          </w:p>
        </w:tc>
        <w:tc>
          <w:tcPr>
            <w:tcW w:w="2511" w:type="dxa"/>
            <w:tcBorders>
              <w:top w:val="single" w:sz="18" w:space="0" w:color="auto"/>
            </w:tcBorders>
          </w:tcPr>
          <w:p w14:paraId="3B0CCD6D" w14:textId="77777777" w:rsidR="00374D82" w:rsidRDefault="00374D82" w:rsidP="00EA5CD1">
            <w:pPr>
              <w:spacing w:line="276" w:lineRule="auto"/>
              <w:jc w:val="center"/>
              <w:cnfStyle w:val="100000000000" w:firstRow="1" w:lastRow="0" w:firstColumn="0" w:lastColumn="0" w:oddVBand="0" w:evenVBand="0" w:oddHBand="0" w:evenHBand="0" w:firstRowFirstColumn="0" w:firstRowLastColumn="0" w:lastRowFirstColumn="0" w:lastRowLastColumn="0"/>
            </w:pPr>
            <w:r>
              <w:t>Bed height (pixels)</w:t>
            </w:r>
          </w:p>
        </w:tc>
        <w:tc>
          <w:tcPr>
            <w:tcW w:w="2511" w:type="dxa"/>
            <w:tcBorders>
              <w:top w:val="single" w:sz="18" w:space="0" w:color="auto"/>
            </w:tcBorders>
          </w:tcPr>
          <w:p w14:paraId="7531AE5A" w14:textId="77777777" w:rsidR="00374D82" w:rsidRDefault="00374D82" w:rsidP="00EA5CD1">
            <w:pPr>
              <w:spacing w:line="276" w:lineRule="auto"/>
              <w:jc w:val="center"/>
              <w:cnfStyle w:val="100000000000" w:firstRow="1" w:lastRow="0" w:firstColumn="0" w:lastColumn="0" w:oddVBand="0" w:evenVBand="0" w:oddHBand="0" w:evenHBand="0" w:firstRowFirstColumn="0" w:firstRowLastColumn="0" w:lastRowFirstColumn="0" w:lastRowLastColumn="0"/>
            </w:pPr>
            <w:r>
              <w:t xml:space="preserve">Bed height (mm) </w:t>
            </w:r>
          </w:p>
        </w:tc>
      </w:tr>
      <w:tr w:rsidR="00374D82" w14:paraId="3ABF9EC1"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1" w:type="dxa"/>
            <w:vMerge/>
            <w:shd w:val="clear" w:color="auto" w:fill="auto"/>
          </w:tcPr>
          <w:p w14:paraId="66772A3F" w14:textId="77777777" w:rsidR="00374D82" w:rsidRDefault="00374D82" w:rsidP="00EA5CD1">
            <w:pPr>
              <w:spacing w:line="276" w:lineRule="auto"/>
            </w:pPr>
          </w:p>
        </w:tc>
        <w:tc>
          <w:tcPr>
            <w:tcW w:w="2369" w:type="dxa"/>
            <w:shd w:val="clear" w:color="auto" w:fill="auto"/>
            <w:vAlign w:val="bottom"/>
          </w:tcPr>
          <w:p w14:paraId="049CA5AE" w14:textId="77777777" w:rsidR="00374D82" w:rsidRDefault="00374D82" w:rsidP="00EA5CD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p>
        </w:tc>
        <w:tc>
          <w:tcPr>
            <w:tcW w:w="2511" w:type="dxa"/>
            <w:shd w:val="clear" w:color="auto" w:fill="auto"/>
            <w:vAlign w:val="bottom"/>
          </w:tcPr>
          <w:p w14:paraId="088CC22E"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p>
        </w:tc>
        <w:tc>
          <w:tcPr>
            <w:tcW w:w="2511" w:type="dxa"/>
            <w:shd w:val="clear" w:color="auto" w:fill="auto"/>
          </w:tcPr>
          <w:p w14:paraId="1B021A82"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t>/ pixels per mm</w:t>
            </w:r>
          </w:p>
        </w:tc>
      </w:tr>
      <w:tr w:rsidR="00374D82" w14:paraId="0EBD2015" w14:textId="77777777" w:rsidTr="00FB46C5">
        <w:tc>
          <w:tcPr>
            <w:cnfStyle w:val="001000000000" w:firstRow="0" w:lastRow="0" w:firstColumn="1" w:lastColumn="0" w:oddVBand="0" w:evenVBand="0" w:oddHBand="0" w:evenHBand="0" w:firstRowFirstColumn="0" w:firstRowLastColumn="0" w:lastRowFirstColumn="0" w:lastRowLastColumn="0"/>
            <w:tcW w:w="1851" w:type="dxa"/>
            <w:vMerge/>
            <w:shd w:val="clear" w:color="auto" w:fill="auto"/>
          </w:tcPr>
          <w:p w14:paraId="643A2E6C" w14:textId="77777777" w:rsidR="00374D82" w:rsidRDefault="00374D82" w:rsidP="00EA5CD1">
            <w:pPr>
              <w:spacing w:line="276" w:lineRule="auto"/>
            </w:pPr>
          </w:p>
        </w:tc>
        <w:tc>
          <w:tcPr>
            <w:tcW w:w="2369" w:type="dxa"/>
            <w:shd w:val="clear" w:color="auto" w:fill="auto"/>
            <w:vAlign w:val="bottom"/>
          </w:tcPr>
          <w:p w14:paraId="2713DD0C" w14:textId="77777777" w:rsidR="00374D82" w:rsidRDefault="00374D82" w:rsidP="00EA5CD1">
            <w:pPr>
              <w:spacing w:line="276" w:lineRule="auto"/>
              <w:jc w:val="right"/>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18</w:t>
            </w:r>
          </w:p>
        </w:tc>
        <w:tc>
          <w:tcPr>
            <w:tcW w:w="2511" w:type="dxa"/>
            <w:shd w:val="clear" w:color="auto" w:fill="auto"/>
            <w:vAlign w:val="bottom"/>
          </w:tcPr>
          <w:p w14:paraId="4013D9D8"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307</w:t>
            </w:r>
          </w:p>
        </w:tc>
        <w:tc>
          <w:tcPr>
            <w:tcW w:w="2511" w:type="dxa"/>
            <w:shd w:val="clear" w:color="auto" w:fill="auto"/>
            <w:vAlign w:val="bottom"/>
          </w:tcPr>
          <w:p w14:paraId="54990E0E"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48.52</w:t>
            </w:r>
          </w:p>
        </w:tc>
      </w:tr>
      <w:tr w:rsidR="00374D82" w14:paraId="76700681"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1" w:type="dxa"/>
            <w:vMerge/>
            <w:shd w:val="clear" w:color="auto" w:fill="auto"/>
          </w:tcPr>
          <w:p w14:paraId="088475D0" w14:textId="77777777" w:rsidR="00374D82" w:rsidRDefault="00374D82" w:rsidP="00EA5CD1">
            <w:pPr>
              <w:spacing w:line="276" w:lineRule="auto"/>
            </w:pPr>
          </w:p>
        </w:tc>
        <w:tc>
          <w:tcPr>
            <w:tcW w:w="2369" w:type="dxa"/>
            <w:shd w:val="clear" w:color="auto" w:fill="auto"/>
            <w:vAlign w:val="bottom"/>
          </w:tcPr>
          <w:p w14:paraId="5CA8582B" w14:textId="77777777" w:rsidR="00374D82" w:rsidRDefault="00374D82" w:rsidP="00EA5CD1">
            <w:pPr>
              <w:spacing w:line="276" w:lineRule="auto"/>
              <w:jc w:val="right"/>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37</w:t>
            </w:r>
          </w:p>
        </w:tc>
        <w:tc>
          <w:tcPr>
            <w:tcW w:w="2511" w:type="dxa"/>
            <w:shd w:val="clear" w:color="auto" w:fill="auto"/>
            <w:vAlign w:val="bottom"/>
          </w:tcPr>
          <w:p w14:paraId="414B5EE2"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327</w:t>
            </w:r>
          </w:p>
        </w:tc>
        <w:tc>
          <w:tcPr>
            <w:tcW w:w="2511" w:type="dxa"/>
            <w:shd w:val="clear" w:color="auto" w:fill="auto"/>
            <w:vAlign w:val="bottom"/>
          </w:tcPr>
          <w:p w14:paraId="0383E836"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50.80</w:t>
            </w:r>
          </w:p>
        </w:tc>
      </w:tr>
      <w:tr w:rsidR="00374D82" w14:paraId="605759F1" w14:textId="77777777" w:rsidTr="00FB46C5">
        <w:tc>
          <w:tcPr>
            <w:cnfStyle w:val="001000000000" w:firstRow="0" w:lastRow="0" w:firstColumn="1" w:lastColumn="0" w:oddVBand="0" w:evenVBand="0" w:oddHBand="0" w:evenHBand="0" w:firstRowFirstColumn="0" w:firstRowLastColumn="0" w:lastRowFirstColumn="0" w:lastRowLastColumn="0"/>
            <w:tcW w:w="1851" w:type="dxa"/>
            <w:vMerge/>
            <w:shd w:val="clear" w:color="auto" w:fill="auto"/>
          </w:tcPr>
          <w:p w14:paraId="42B6671E" w14:textId="77777777" w:rsidR="00374D82" w:rsidRDefault="00374D82" w:rsidP="00EA5CD1">
            <w:pPr>
              <w:spacing w:line="276" w:lineRule="auto"/>
            </w:pPr>
          </w:p>
        </w:tc>
        <w:tc>
          <w:tcPr>
            <w:tcW w:w="2369" w:type="dxa"/>
            <w:shd w:val="clear" w:color="auto" w:fill="auto"/>
            <w:vAlign w:val="bottom"/>
          </w:tcPr>
          <w:p w14:paraId="6A9EC515" w14:textId="77777777" w:rsidR="00374D82" w:rsidRDefault="00374D82" w:rsidP="00EA5CD1">
            <w:pPr>
              <w:spacing w:line="276" w:lineRule="auto"/>
              <w:jc w:val="right"/>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55</w:t>
            </w:r>
          </w:p>
        </w:tc>
        <w:tc>
          <w:tcPr>
            <w:tcW w:w="2511" w:type="dxa"/>
            <w:shd w:val="clear" w:color="auto" w:fill="auto"/>
            <w:vAlign w:val="bottom"/>
          </w:tcPr>
          <w:p w14:paraId="67FBB901"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381</w:t>
            </w:r>
          </w:p>
        </w:tc>
        <w:tc>
          <w:tcPr>
            <w:tcW w:w="2511" w:type="dxa"/>
            <w:shd w:val="clear" w:color="auto" w:fill="auto"/>
            <w:vAlign w:val="bottom"/>
          </w:tcPr>
          <w:p w14:paraId="3EF5374D"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56.93</w:t>
            </w:r>
          </w:p>
        </w:tc>
      </w:tr>
      <w:tr w:rsidR="00374D82" w14:paraId="17487EA7"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1" w:type="dxa"/>
            <w:vMerge/>
            <w:shd w:val="clear" w:color="auto" w:fill="auto"/>
          </w:tcPr>
          <w:p w14:paraId="12224BA5" w14:textId="77777777" w:rsidR="00374D82" w:rsidRDefault="00374D82" w:rsidP="00EA5CD1">
            <w:pPr>
              <w:spacing w:line="276" w:lineRule="auto"/>
            </w:pPr>
          </w:p>
        </w:tc>
        <w:tc>
          <w:tcPr>
            <w:tcW w:w="2369" w:type="dxa"/>
            <w:shd w:val="clear" w:color="auto" w:fill="auto"/>
            <w:vAlign w:val="bottom"/>
          </w:tcPr>
          <w:p w14:paraId="48BCAB4B" w14:textId="77777777" w:rsidR="00374D82" w:rsidRDefault="00374D82" w:rsidP="00EA5CD1">
            <w:pPr>
              <w:spacing w:line="276" w:lineRule="auto"/>
              <w:jc w:val="right"/>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73</w:t>
            </w:r>
          </w:p>
        </w:tc>
        <w:tc>
          <w:tcPr>
            <w:tcW w:w="2511" w:type="dxa"/>
            <w:shd w:val="clear" w:color="auto" w:fill="auto"/>
            <w:vAlign w:val="bottom"/>
          </w:tcPr>
          <w:p w14:paraId="0904387D"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380</w:t>
            </w:r>
          </w:p>
        </w:tc>
        <w:tc>
          <w:tcPr>
            <w:tcW w:w="2511" w:type="dxa"/>
            <w:shd w:val="clear" w:color="auto" w:fill="auto"/>
            <w:vAlign w:val="bottom"/>
          </w:tcPr>
          <w:p w14:paraId="01F7B788"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56.82</w:t>
            </w:r>
          </w:p>
        </w:tc>
      </w:tr>
      <w:tr w:rsidR="00374D82" w14:paraId="4B733300" w14:textId="77777777" w:rsidTr="00FB46C5">
        <w:tc>
          <w:tcPr>
            <w:cnfStyle w:val="001000000000" w:firstRow="0" w:lastRow="0" w:firstColumn="1" w:lastColumn="0" w:oddVBand="0" w:evenVBand="0" w:oddHBand="0" w:evenHBand="0" w:firstRowFirstColumn="0" w:firstRowLastColumn="0" w:lastRowFirstColumn="0" w:lastRowLastColumn="0"/>
            <w:tcW w:w="1851" w:type="dxa"/>
            <w:vMerge/>
            <w:shd w:val="clear" w:color="auto" w:fill="auto"/>
          </w:tcPr>
          <w:p w14:paraId="532F8085" w14:textId="77777777" w:rsidR="00374D82" w:rsidRDefault="00374D82" w:rsidP="00EA5CD1">
            <w:pPr>
              <w:spacing w:line="276" w:lineRule="auto"/>
            </w:pPr>
          </w:p>
        </w:tc>
        <w:tc>
          <w:tcPr>
            <w:tcW w:w="2369" w:type="dxa"/>
            <w:shd w:val="clear" w:color="auto" w:fill="auto"/>
            <w:vAlign w:val="bottom"/>
          </w:tcPr>
          <w:p w14:paraId="60625378" w14:textId="77777777" w:rsidR="00374D82" w:rsidRDefault="00374D82" w:rsidP="00EA5CD1">
            <w:pPr>
              <w:spacing w:line="276" w:lineRule="auto"/>
              <w:jc w:val="right"/>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92</w:t>
            </w:r>
          </w:p>
        </w:tc>
        <w:tc>
          <w:tcPr>
            <w:tcW w:w="2511" w:type="dxa"/>
            <w:shd w:val="clear" w:color="auto" w:fill="auto"/>
            <w:vAlign w:val="bottom"/>
          </w:tcPr>
          <w:p w14:paraId="372904AD"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347</w:t>
            </w:r>
          </w:p>
        </w:tc>
        <w:tc>
          <w:tcPr>
            <w:tcW w:w="2511" w:type="dxa"/>
            <w:shd w:val="clear" w:color="auto" w:fill="auto"/>
            <w:vAlign w:val="bottom"/>
          </w:tcPr>
          <w:p w14:paraId="3BA531C5"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53.07</w:t>
            </w:r>
          </w:p>
        </w:tc>
      </w:tr>
      <w:tr w:rsidR="00374D82" w14:paraId="456F710D"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1" w:type="dxa"/>
            <w:vMerge/>
            <w:shd w:val="clear" w:color="auto" w:fill="auto"/>
          </w:tcPr>
          <w:p w14:paraId="1D785813" w14:textId="77777777" w:rsidR="00374D82" w:rsidRDefault="00374D82" w:rsidP="00EA5CD1">
            <w:pPr>
              <w:spacing w:line="276" w:lineRule="auto"/>
            </w:pPr>
          </w:p>
        </w:tc>
        <w:tc>
          <w:tcPr>
            <w:tcW w:w="2369" w:type="dxa"/>
            <w:shd w:val="clear" w:color="auto" w:fill="auto"/>
            <w:vAlign w:val="bottom"/>
          </w:tcPr>
          <w:p w14:paraId="2CD798E9" w14:textId="77777777" w:rsidR="00374D82" w:rsidRDefault="00374D82" w:rsidP="00EA5CD1">
            <w:pPr>
              <w:spacing w:line="276" w:lineRule="auto"/>
              <w:jc w:val="right"/>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0.110</w:t>
            </w:r>
          </w:p>
        </w:tc>
        <w:tc>
          <w:tcPr>
            <w:tcW w:w="2511" w:type="dxa"/>
            <w:shd w:val="clear" w:color="auto" w:fill="auto"/>
            <w:vAlign w:val="bottom"/>
          </w:tcPr>
          <w:p w14:paraId="6611EB79"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1341</w:t>
            </w:r>
          </w:p>
        </w:tc>
        <w:tc>
          <w:tcPr>
            <w:tcW w:w="2511" w:type="dxa"/>
            <w:shd w:val="clear" w:color="auto" w:fill="auto"/>
            <w:vAlign w:val="bottom"/>
          </w:tcPr>
          <w:p w14:paraId="58837013"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noProof/>
                <w:lang w:eastAsia="en-GB"/>
              </w:rPr>
            </w:pPr>
            <w:r>
              <w:rPr>
                <w:rFonts w:ascii="Calibri" w:hAnsi="Calibri"/>
                <w:color w:val="000000"/>
              </w:rPr>
              <w:t>152.39</w:t>
            </w:r>
          </w:p>
        </w:tc>
      </w:tr>
      <w:tr w:rsidR="00374D82" w14:paraId="516DD208" w14:textId="77777777" w:rsidTr="00FB46C5">
        <w:trPr>
          <w:trHeight w:val="343"/>
        </w:trPr>
        <w:tc>
          <w:tcPr>
            <w:cnfStyle w:val="001000000000" w:firstRow="0" w:lastRow="0" w:firstColumn="1" w:lastColumn="0" w:oddVBand="0" w:evenVBand="0" w:oddHBand="0" w:evenHBand="0" w:firstRowFirstColumn="0" w:firstRowLastColumn="0" w:lastRowFirstColumn="0" w:lastRowLastColumn="0"/>
            <w:tcW w:w="1851" w:type="dxa"/>
            <w:vMerge/>
            <w:shd w:val="clear" w:color="auto" w:fill="auto"/>
          </w:tcPr>
          <w:p w14:paraId="5F50EBFE" w14:textId="77777777" w:rsidR="00374D82" w:rsidRDefault="00374D82" w:rsidP="00EA5CD1">
            <w:pPr>
              <w:spacing w:line="276" w:lineRule="auto"/>
            </w:pPr>
          </w:p>
        </w:tc>
        <w:tc>
          <w:tcPr>
            <w:tcW w:w="2369" w:type="dxa"/>
            <w:vMerge w:val="restart"/>
            <w:shd w:val="clear" w:color="auto" w:fill="auto"/>
          </w:tcPr>
          <w:p w14:paraId="3E7A5B2C" w14:textId="77777777" w:rsidR="00374D82" w:rsidRDefault="00374D82" w:rsidP="00EA5CD1">
            <w:pPr>
              <w:spacing w:line="276" w:lineRule="auto"/>
              <w:jc w:val="right"/>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0.128</w:t>
            </w:r>
          </w:p>
        </w:tc>
        <w:tc>
          <w:tcPr>
            <w:tcW w:w="2511" w:type="dxa"/>
            <w:shd w:val="clear" w:color="auto" w:fill="auto"/>
          </w:tcPr>
          <w:p w14:paraId="77087009"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1338</w:t>
            </w:r>
          </w:p>
        </w:tc>
        <w:tc>
          <w:tcPr>
            <w:tcW w:w="2511" w:type="dxa"/>
            <w:shd w:val="clear" w:color="auto" w:fill="auto"/>
          </w:tcPr>
          <w:p w14:paraId="19BF0D4C" w14:textId="77777777" w:rsidR="00374D82" w:rsidRDefault="00374D82" w:rsidP="00EA5CD1">
            <w:pPr>
              <w:spacing w:line="276" w:lineRule="auto"/>
              <w:jc w:val="center"/>
              <w:cnfStyle w:val="000000000000" w:firstRow="0" w:lastRow="0" w:firstColumn="0" w:lastColumn="0" w:oddVBand="0" w:evenVBand="0" w:oddHBand="0" w:evenHBand="0" w:firstRowFirstColumn="0" w:firstRowLastColumn="0" w:lastRowFirstColumn="0" w:lastRowLastColumn="0"/>
              <w:rPr>
                <w:noProof/>
                <w:lang w:eastAsia="en-GB"/>
              </w:rPr>
            </w:pPr>
            <w:r>
              <w:rPr>
                <w:rFonts w:ascii="Calibri" w:hAnsi="Calibri"/>
                <w:color w:val="000000"/>
              </w:rPr>
              <w:t>152.05</w:t>
            </w:r>
          </w:p>
        </w:tc>
      </w:tr>
      <w:tr w:rsidR="00374D82" w14:paraId="3272F6D5" w14:textId="77777777" w:rsidTr="00FB46C5">
        <w:trPr>
          <w:cnfStyle w:val="000000100000" w:firstRow="0" w:lastRow="0" w:firstColumn="0" w:lastColumn="0" w:oddVBand="0" w:evenVBand="0" w:oddHBand="1" w:evenHBand="0" w:firstRowFirstColumn="0" w:firstRowLastColumn="0" w:lastRowFirstColumn="0" w:lastRowLastColumn="0"/>
          <w:trHeight w:val="1852"/>
        </w:trPr>
        <w:tc>
          <w:tcPr>
            <w:cnfStyle w:val="001000000000" w:firstRow="0" w:lastRow="0" w:firstColumn="1" w:lastColumn="0" w:oddVBand="0" w:evenVBand="0" w:oddHBand="0" w:evenHBand="0" w:firstRowFirstColumn="0" w:firstRowLastColumn="0" w:lastRowFirstColumn="0" w:lastRowLastColumn="0"/>
            <w:tcW w:w="1851" w:type="dxa"/>
            <w:vMerge/>
            <w:tcBorders>
              <w:bottom w:val="single" w:sz="18" w:space="0" w:color="auto"/>
            </w:tcBorders>
            <w:shd w:val="clear" w:color="auto" w:fill="auto"/>
          </w:tcPr>
          <w:p w14:paraId="7D1F6A4C" w14:textId="77777777" w:rsidR="00374D82" w:rsidRDefault="00374D82" w:rsidP="00EA5CD1">
            <w:pPr>
              <w:spacing w:line="276" w:lineRule="auto"/>
            </w:pPr>
          </w:p>
        </w:tc>
        <w:tc>
          <w:tcPr>
            <w:tcW w:w="2369" w:type="dxa"/>
            <w:vMerge/>
            <w:tcBorders>
              <w:bottom w:val="single" w:sz="18" w:space="0" w:color="auto"/>
            </w:tcBorders>
            <w:shd w:val="clear" w:color="auto" w:fill="auto"/>
          </w:tcPr>
          <w:p w14:paraId="393DED4E" w14:textId="77777777" w:rsidR="00374D82" w:rsidRDefault="00374D82" w:rsidP="00EA5CD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p>
        </w:tc>
        <w:tc>
          <w:tcPr>
            <w:tcW w:w="2511" w:type="dxa"/>
            <w:tcBorders>
              <w:bottom w:val="single" w:sz="18" w:space="0" w:color="auto"/>
            </w:tcBorders>
            <w:shd w:val="clear" w:color="auto" w:fill="auto"/>
          </w:tcPr>
          <w:p w14:paraId="17C5A161" w14:textId="77777777" w:rsidR="00374D82" w:rsidRPr="008F5C36" w:rsidRDefault="00374D82" w:rsidP="00EA5CD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b/>
                <w:color w:val="000000"/>
              </w:rPr>
            </w:pPr>
            <w:r w:rsidRPr="008F5C36">
              <w:rPr>
                <w:rFonts w:ascii="Calibri" w:hAnsi="Calibri"/>
                <w:b/>
                <w:color w:val="000000"/>
              </w:rPr>
              <w:t>Average</w:t>
            </w:r>
          </w:p>
        </w:tc>
        <w:tc>
          <w:tcPr>
            <w:tcW w:w="2511" w:type="dxa"/>
            <w:tcBorders>
              <w:bottom w:val="single" w:sz="18" w:space="0" w:color="auto"/>
            </w:tcBorders>
            <w:shd w:val="clear" w:color="auto" w:fill="auto"/>
          </w:tcPr>
          <w:p w14:paraId="13CCCA20" w14:textId="77777777" w:rsidR="00374D82" w:rsidRDefault="00374D82" w:rsidP="00EA5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52.94</w:t>
            </w:r>
          </w:p>
        </w:tc>
      </w:tr>
    </w:tbl>
    <w:p w14:paraId="7F740E9C" w14:textId="77777777" w:rsidR="00374D82" w:rsidRDefault="00374D82" w:rsidP="00EA5CD1">
      <w:pPr>
        <w:spacing w:line="276" w:lineRule="auto"/>
      </w:pPr>
    </w:p>
    <w:p w14:paraId="22617095" w14:textId="7CFE975D" w:rsidR="00374D82" w:rsidRDefault="00374D82" w:rsidP="00EA5CD1">
      <w:pPr>
        <w:spacing w:line="276" w:lineRule="auto"/>
      </w:pPr>
      <w:r>
        <w:lastRenderedPageBreak/>
        <w:t xml:space="preserve">In contrast to the results found in the double inlet study such as in </w:t>
      </w:r>
      <w:r>
        <w:fldChar w:fldCharType="begin"/>
      </w:r>
      <w:r>
        <w:instrText xml:space="preserve"> REF _Ref442362613 \h  \* MERGEFORMAT </w:instrText>
      </w:r>
      <w:r>
        <w:fldChar w:fldCharType="separate"/>
      </w:r>
      <w:r w:rsidR="005D3AE0" w:rsidRPr="001E7F77">
        <w:t xml:space="preserve">Figure </w:t>
      </w:r>
      <w:r w:rsidR="005D3AE0">
        <w:rPr>
          <w:noProof/>
        </w:rPr>
        <w:t>8</w:t>
      </w:r>
      <w:r w:rsidR="005D3AE0">
        <w:rPr>
          <w:noProof/>
        </w:rPr>
        <w:noBreakHyphen/>
        <w:t>7</w:t>
      </w:r>
      <w:r>
        <w:fldChar w:fldCharType="end"/>
      </w:r>
      <w:r>
        <w:t xml:space="preserve"> and </w:t>
      </w:r>
      <w:r>
        <w:fldChar w:fldCharType="begin"/>
      </w:r>
      <w:r>
        <w:instrText xml:space="preserve"> REF _Ref442458616 \h  \* MERGEFORMAT </w:instrText>
      </w:r>
      <w:r>
        <w:fldChar w:fldCharType="separate"/>
      </w:r>
      <w:r w:rsidR="005D3AE0">
        <w:t xml:space="preserve">Figure </w:t>
      </w:r>
      <w:r w:rsidR="005D3AE0">
        <w:rPr>
          <w:noProof/>
        </w:rPr>
        <w:t>8</w:t>
      </w:r>
      <w:r w:rsidR="005D3AE0">
        <w:rPr>
          <w:noProof/>
        </w:rPr>
        <w:noBreakHyphen/>
        <w:t>11</w:t>
      </w:r>
      <w:r>
        <w:fldChar w:fldCharType="end"/>
      </w:r>
      <w:r>
        <w:t xml:space="preserve">, average bed expansion reduced at increasing gas velocities.  This result is dependent on the thresholding level used to identify the top height of the bed, which identifies either the bed where it sits against the wall or the burst of bubbles within the image.  As the thresholding in the single inlet 3D bed study was set to record the height of the particles against the wall, the average over all 1500 frames reduced at increasing gas velocities.  For example, the continuous flow regime reduced from an average distance from the distributor plate of 170 mm at 0.07 m/s to 148 mm at 0.16 m/s.  The pulsed flow regime, provided by the 320 mm feedback tube, produced similar bed expansion values of 167 mm at 0.08 m/s to 148 at 0.16 m/s.  This demonstrates that as the bed becomes increasingly vigorously fluidised, the amount of powder carried above the bed in bubble shells and consequent bursts increases, reducing the average bed heigh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3"/>
        <w:gridCol w:w="4609"/>
      </w:tblGrid>
      <w:tr w:rsidR="00374D82" w14:paraId="7ACFA6D5" w14:textId="77777777" w:rsidTr="00FB46C5">
        <w:tc>
          <w:tcPr>
            <w:tcW w:w="4633" w:type="dxa"/>
          </w:tcPr>
          <w:p w14:paraId="0F28CBFD" w14:textId="77777777" w:rsidR="00374D82" w:rsidRDefault="00374D82" w:rsidP="00EA5CD1">
            <w:pPr>
              <w:spacing w:line="276" w:lineRule="auto"/>
            </w:pPr>
            <w:r>
              <w:t>a) bed height at 0.149 m/s</w:t>
            </w:r>
          </w:p>
        </w:tc>
        <w:tc>
          <w:tcPr>
            <w:tcW w:w="4609" w:type="dxa"/>
          </w:tcPr>
          <w:p w14:paraId="2B2663CE" w14:textId="77777777" w:rsidR="00374D82" w:rsidRDefault="00374D82" w:rsidP="00EA5CD1">
            <w:pPr>
              <w:spacing w:line="276" w:lineRule="auto"/>
            </w:pPr>
            <w:r>
              <w:t>b) comparison of regimes</w:t>
            </w:r>
          </w:p>
        </w:tc>
      </w:tr>
      <w:tr w:rsidR="00374D82" w14:paraId="0A17CD35" w14:textId="77777777" w:rsidTr="00FB46C5">
        <w:tc>
          <w:tcPr>
            <w:tcW w:w="4633" w:type="dxa"/>
          </w:tcPr>
          <w:p w14:paraId="0B4020C9" w14:textId="77777777" w:rsidR="00374D82" w:rsidRDefault="00374D82" w:rsidP="00EA5CD1">
            <w:pPr>
              <w:spacing w:line="276" w:lineRule="auto"/>
            </w:pPr>
          </w:p>
          <w:p w14:paraId="3636659C" w14:textId="77777777" w:rsidR="00374D82" w:rsidRDefault="00374D82" w:rsidP="00EA5CD1">
            <w:pPr>
              <w:spacing w:line="276" w:lineRule="auto"/>
            </w:pPr>
            <w:r>
              <w:rPr>
                <w:noProof/>
                <w:lang w:eastAsia="en-GB"/>
              </w:rPr>
              <w:drawing>
                <wp:inline distT="0" distB="0" distL="0" distR="0" wp14:anchorId="7AE88127" wp14:editId="44AF9D3E">
                  <wp:extent cx="2716567" cy="2823099"/>
                  <wp:effectExtent l="0" t="0" r="7620" b="0"/>
                  <wp:docPr id="9266" name="Chart 9266"/>
                  <wp:cNvGraphicFramePr/>
                  <a:graphic xmlns:a="http://schemas.openxmlformats.org/drawingml/2006/main">
                    <a:graphicData uri="http://schemas.openxmlformats.org/drawingml/2006/chart">
                      <c:chart xmlns:c="http://schemas.openxmlformats.org/drawingml/2006/chart" xmlns:r="http://schemas.openxmlformats.org/officeDocument/2006/relationships" r:id="rId372"/>
                    </a:graphicData>
                  </a:graphic>
                </wp:inline>
              </w:drawing>
            </w:r>
          </w:p>
        </w:tc>
        <w:tc>
          <w:tcPr>
            <w:tcW w:w="4609" w:type="dxa"/>
          </w:tcPr>
          <w:p w14:paraId="5FE4DA0D" w14:textId="77777777" w:rsidR="00374D82" w:rsidRDefault="00374D82" w:rsidP="00EA5CD1">
            <w:pPr>
              <w:spacing w:line="276" w:lineRule="auto"/>
            </w:pPr>
          </w:p>
          <w:p w14:paraId="698E1064" w14:textId="77777777" w:rsidR="00374D82" w:rsidRDefault="00374D82" w:rsidP="00EA5CD1">
            <w:pPr>
              <w:spacing w:line="276" w:lineRule="auto"/>
            </w:pPr>
            <w:r>
              <w:rPr>
                <w:noProof/>
                <w:lang w:eastAsia="en-GB"/>
              </w:rPr>
              <w:drawing>
                <wp:inline distT="0" distB="0" distL="0" distR="0" wp14:anchorId="203038E7" wp14:editId="7503C68A">
                  <wp:extent cx="2769833" cy="2858610"/>
                  <wp:effectExtent l="0" t="0" r="0" b="0"/>
                  <wp:docPr id="9267" name="Chart 926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3"/>
                    </a:graphicData>
                  </a:graphic>
                </wp:inline>
              </w:drawing>
            </w:r>
          </w:p>
        </w:tc>
      </w:tr>
    </w:tbl>
    <w:p w14:paraId="4E282DEA" w14:textId="50D48685" w:rsidR="00374D82" w:rsidRDefault="00374D82" w:rsidP="00EA5CD1">
      <w:pPr>
        <w:pStyle w:val="Caption"/>
        <w:spacing w:line="276" w:lineRule="auto"/>
      </w:pPr>
      <w:bookmarkStart w:id="644" w:name="_Ref458160711"/>
      <w:bookmarkStart w:id="645" w:name="_Toc474686726"/>
      <w:r>
        <w:t xml:space="preserve">Figure </w:t>
      </w:r>
      <w:fldSimple w:instr=" STYLEREF 1 \s ">
        <w:r w:rsidR="005D3AE0">
          <w:rPr>
            <w:noProof/>
          </w:rPr>
          <w:t>8</w:t>
        </w:r>
      </w:fldSimple>
      <w:r w:rsidR="00F02E7D">
        <w:noBreakHyphen/>
      </w:r>
      <w:fldSimple w:instr=" SEQ Figure \* ARABIC \s 1 ">
        <w:r w:rsidR="005D3AE0">
          <w:rPr>
            <w:noProof/>
          </w:rPr>
          <w:t>21</w:t>
        </w:r>
      </w:fldSimple>
      <w:bookmarkEnd w:id="644"/>
      <w:r>
        <w:t>.  Bed expansion in 250 μm glass ballotini at a static initial bed height of 3.8 cm, showing a) bed height plotted against time at 0.149 m/s and b) average bed height at increasing gas velocity under two flow regimes, with error bars representing standard error in the single inlet bed.</w:t>
      </w:r>
      <w:bookmarkEnd w:id="645"/>
    </w:p>
    <w:p w14:paraId="767644AB" w14:textId="77777777" w:rsidR="00374D82" w:rsidRPr="001D5690" w:rsidRDefault="00374D82" w:rsidP="00EA5CD1">
      <w:pPr>
        <w:spacing w:line="276" w:lineRule="auto"/>
      </w:pPr>
    </w:p>
    <w:p w14:paraId="32354C15" w14:textId="0D1C11C4" w:rsidR="00374D82" w:rsidRDefault="00374D82" w:rsidP="00EA5CD1">
      <w:pPr>
        <w:spacing w:line="276" w:lineRule="auto"/>
      </w:pPr>
      <w:r>
        <w:t xml:space="preserve">The static initial bed height was increased from 3.8 to 6.8 cm.  </w:t>
      </w:r>
      <w:r>
        <w:fldChar w:fldCharType="begin"/>
      </w:r>
      <w:r>
        <w:instrText xml:space="preserve"> REF _Ref445379233 \h  \* MERGEFORMAT </w:instrText>
      </w:r>
      <w:r>
        <w:fldChar w:fldCharType="separate"/>
      </w:r>
      <w:r w:rsidR="005D3AE0">
        <w:t xml:space="preserve">Figure </w:t>
      </w:r>
      <w:r w:rsidR="005D3AE0">
        <w:rPr>
          <w:noProof/>
        </w:rPr>
        <w:t>8</w:t>
      </w:r>
      <w:r w:rsidR="005D3AE0">
        <w:rPr>
          <w:noProof/>
        </w:rPr>
        <w:noBreakHyphen/>
        <w:t>22</w:t>
      </w:r>
      <w:r>
        <w:fldChar w:fldCharType="end"/>
      </w:r>
      <w:r>
        <w:t xml:space="preserve"> presents bed expansion over time and at increasing gas velocities for this increased static initial bed height.  At 6.8 cm static initial bed height the bed varied in height over time to a greater extent.  As </w:t>
      </w:r>
      <w:r>
        <w:fldChar w:fldCharType="begin"/>
      </w:r>
      <w:r>
        <w:instrText xml:space="preserve"> REF _Ref445379233 \h  \* MERGEFORMAT </w:instrText>
      </w:r>
      <w:r>
        <w:fldChar w:fldCharType="separate"/>
      </w:r>
      <w:r w:rsidR="005D3AE0">
        <w:t xml:space="preserve">Figure </w:t>
      </w:r>
      <w:r w:rsidR="005D3AE0">
        <w:rPr>
          <w:noProof/>
        </w:rPr>
        <w:t>8</w:t>
      </w:r>
      <w:r w:rsidR="005D3AE0">
        <w:rPr>
          <w:noProof/>
        </w:rPr>
        <w:noBreakHyphen/>
        <w:t>22</w:t>
      </w:r>
      <w:r>
        <w:fldChar w:fldCharType="end"/>
      </w:r>
      <w:r>
        <w:t>a shows, over a time period of 1.5 s, the continuous flow regime bed at 0.159 m/s fluctuated in bed height in a range of 39.7 mm.  The pulsed flow regime also fluctuated within these conditions, showing the rise and fall of the bed as bubbles rise, erupt and burst, within a similar range of 28.9 mm.  When comparing the average distance from the distributor, termed bed expansion, between the continuous and the pulsed flow regimes there was a small difference that was not seen at a static initial bed height of 3.8 cm (</w:t>
      </w:r>
      <w:r>
        <w:fldChar w:fldCharType="begin"/>
      </w:r>
      <w:r>
        <w:instrText xml:space="preserve"> REF _Ref445379233 \h  \* MERGEFORMAT </w:instrText>
      </w:r>
      <w:r>
        <w:fldChar w:fldCharType="separate"/>
      </w:r>
      <w:r w:rsidR="005D3AE0">
        <w:t xml:space="preserve">Figure </w:t>
      </w:r>
      <w:r w:rsidR="005D3AE0">
        <w:rPr>
          <w:noProof/>
        </w:rPr>
        <w:t>8</w:t>
      </w:r>
      <w:r w:rsidR="005D3AE0">
        <w:rPr>
          <w:noProof/>
        </w:rPr>
        <w:noBreakHyphen/>
        <w:t>22</w:t>
      </w:r>
      <w:r>
        <w:fldChar w:fldCharType="end"/>
      </w:r>
      <w:r>
        <w:t xml:space="preserve">b).  Instead, the final average bed expansion at 6.8 cm featured a difference of 2.52 mm, with the pulsed flow regime producing a bed expansion of 32.14 </w:t>
      </w:r>
      <w:r>
        <w:lastRenderedPageBreak/>
        <w:t>mm at 0.17 m/s, compared to 34.66 mm under the continuous flow regime.  This difference was small but present from a gas flow rate of 0.11 m/s.  At 0.1 m/s, the continuous flow regime bed expansion drops from 56.79 to 53.29 mm, in contrast to a drop of only 0.41 mm under the pulsed flow regime.  This indicates that as the bed begins to fluidise the flow regimes interact differently with the bed.</w:t>
      </w:r>
    </w:p>
    <w:p w14:paraId="41B49420" w14:textId="77777777" w:rsidR="00374D82" w:rsidRDefault="00374D82" w:rsidP="00EA5CD1">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1"/>
        <w:gridCol w:w="4751"/>
      </w:tblGrid>
      <w:tr w:rsidR="00374D82" w14:paraId="38DB5113" w14:textId="77777777" w:rsidTr="00FB46C5">
        <w:tc>
          <w:tcPr>
            <w:tcW w:w="4593" w:type="dxa"/>
          </w:tcPr>
          <w:p w14:paraId="47A368F0" w14:textId="77777777" w:rsidR="00374D82" w:rsidRDefault="00374D82" w:rsidP="00EA5CD1">
            <w:pPr>
              <w:spacing w:line="276" w:lineRule="auto"/>
            </w:pPr>
            <w:r>
              <w:t>a) bed height over time at 0.159 m/s</w:t>
            </w:r>
          </w:p>
        </w:tc>
        <w:tc>
          <w:tcPr>
            <w:tcW w:w="4649" w:type="dxa"/>
          </w:tcPr>
          <w:p w14:paraId="62FDACCE" w14:textId="77777777" w:rsidR="00374D82" w:rsidRDefault="00374D82" w:rsidP="00EA5CD1">
            <w:pPr>
              <w:spacing w:line="276" w:lineRule="auto"/>
            </w:pPr>
            <w:r>
              <w:t>b) comparison of regimes</w:t>
            </w:r>
          </w:p>
        </w:tc>
      </w:tr>
      <w:tr w:rsidR="00374D82" w14:paraId="1C2E27D4" w14:textId="77777777" w:rsidTr="00FB46C5">
        <w:tc>
          <w:tcPr>
            <w:tcW w:w="4593" w:type="dxa"/>
          </w:tcPr>
          <w:p w14:paraId="50C21181" w14:textId="77777777" w:rsidR="00374D82" w:rsidRDefault="00374D82" w:rsidP="00EA5CD1">
            <w:pPr>
              <w:spacing w:line="276" w:lineRule="auto"/>
            </w:pPr>
            <w:r>
              <w:rPr>
                <w:noProof/>
                <w:lang w:eastAsia="en-GB"/>
              </w:rPr>
              <w:drawing>
                <wp:inline distT="0" distB="0" distL="0" distR="0" wp14:anchorId="2CE4870F" wp14:editId="561E05B7">
                  <wp:extent cx="2787588" cy="2743200"/>
                  <wp:effectExtent l="0" t="0" r="0" b="0"/>
                  <wp:docPr id="9268" name="Chart 9268"/>
                  <wp:cNvGraphicFramePr/>
                  <a:graphic xmlns:a="http://schemas.openxmlformats.org/drawingml/2006/main">
                    <a:graphicData uri="http://schemas.openxmlformats.org/drawingml/2006/chart">
                      <c:chart xmlns:c="http://schemas.openxmlformats.org/drawingml/2006/chart" xmlns:r="http://schemas.openxmlformats.org/officeDocument/2006/relationships" r:id="rId374"/>
                    </a:graphicData>
                  </a:graphic>
                </wp:inline>
              </w:drawing>
            </w:r>
          </w:p>
        </w:tc>
        <w:tc>
          <w:tcPr>
            <w:tcW w:w="4649" w:type="dxa"/>
          </w:tcPr>
          <w:p w14:paraId="40266644" w14:textId="77777777" w:rsidR="00374D82" w:rsidRDefault="00374D82" w:rsidP="00EA5CD1">
            <w:pPr>
              <w:spacing w:line="276" w:lineRule="auto"/>
            </w:pPr>
            <w:r>
              <w:rPr>
                <w:noProof/>
                <w:lang w:eastAsia="en-GB"/>
              </w:rPr>
              <w:drawing>
                <wp:inline distT="0" distB="0" distL="0" distR="0" wp14:anchorId="58CE3152" wp14:editId="7946E995">
                  <wp:extent cx="2956264" cy="2823099"/>
                  <wp:effectExtent l="0" t="0" r="0" b="0"/>
                  <wp:docPr id="9269" name="Chart 926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5"/>
                    </a:graphicData>
                  </a:graphic>
                </wp:inline>
              </w:drawing>
            </w:r>
          </w:p>
        </w:tc>
      </w:tr>
    </w:tbl>
    <w:p w14:paraId="31BAC3C9" w14:textId="717A9CE1" w:rsidR="00374D82" w:rsidRDefault="00374D82" w:rsidP="00EA5CD1">
      <w:pPr>
        <w:pStyle w:val="Caption"/>
        <w:spacing w:line="276" w:lineRule="auto"/>
      </w:pPr>
      <w:bookmarkStart w:id="646" w:name="_Ref445379233"/>
      <w:bookmarkStart w:id="647" w:name="_Toc474686727"/>
      <w:r>
        <w:t xml:space="preserve">Figure </w:t>
      </w:r>
      <w:fldSimple w:instr=" STYLEREF 1 \s ">
        <w:r w:rsidR="005D3AE0">
          <w:rPr>
            <w:noProof/>
          </w:rPr>
          <w:t>8</w:t>
        </w:r>
      </w:fldSimple>
      <w:r w:rsidR="00F02E7D">
        <w:noBreakHyphen/>
      </w:r>
      <w:fldSimple w:instr=" SEQ Figure \* ARABIC \s 1 ">
        <w:r w:rsidR="005D3AE0">
          <w:rPr>
            <w:noProof/>
          </w:rPr>
          <w:t>22</w:t>
        </w:r>
      </w:fldSimple>
      <w:bookmarkEnd w:id="646"/>
      <w:r>
        <w:t>.  Bed expansion in 250 μm glass ballotini at a static initial bed height of 6.8 cm, showing a) bed height as a function of time at 0.159 m/s, b) average bed height at increasing gas velocity under two flow regimes, with error bars representing standard error in the single inlet 3D bed.</w:t>
      </w:r>
      <w:bookmarkEnd w:id="647"/>
    </w:p>
    <w:p w14:paraId="64F5D2B4" w14:textId="77777777" w:rsidR="00374D82" w:rsidRDefault="00374D82" w:rsidP="00EA5CD1">
      <w:pPr>
        <w:spacing w:line="276" w:lineRule="auto"/>
        <w:rPr>
          <w:bCs/>
          <w:szCs w:val="18"/>
        </w:rPr>
      </w:pPr>
    </w:p>
    <w:p w14:paraId="45A137AE" w14:textId="602A7308" w:rsidR="00374D82" w:rsidRPr="00A90E2E" w:rsidRDefault="00374D82" w:rsidP="00EA5CD1">
      <w:pPr>
        <w:spacing w:line="276" w:lineRule="auto"/>
      </w:pPr>
      <w:r>
        <w:rPr>
          <w:bCs/>
          <w:szCs w:val="18"/>
        </w:rPr>
        <w:t xml:space="preserve">As some differences were seen in the double inlet 3D bed study between the continuous and pulsed flow regimes, four static initial bed heights were studied for the dry powder experiments.  </w:t>
      </w:r>
      <w:r>
        <w:rPr>
          <w:bCs/>
          <w:szCs w:val="18"/>
        </w:rPr>
        <w:fldChar w:fldCharType="begin"/>
      </w:r>
      <w:r>
        <w:rPr>
          <w:bCs/>
          <w:szCs w:val="18"/>
        </w:rPr>
        <w:instrText xml:space="preserve"> REF _Ref459730725 \h  \* MERGEFORMAT </w:instrText>
      </w:r>
      <w:r>
        <w:rPr>
          <w:bCs/>
          <w:szCs w:val="18"/>
        </w:rPr>
      </w:r>
      <w:r>
        <w:rPr>
          <w:bCs/>
          <w:szCs w:val="18"/>
        </w:rPr>
        <w:fldChar w:fldCharType="separate"/>
      </w:r>
      <w:r w:rsidR="005D3AE0">
        <w:t xml:space="preserve">Figure </w:t>
      </w:r>
      <w:r w:rsidR="005D3AE0">
        <w:rPr>
          <w:noProof/>
        </w:rPr>
        <w:t>8</w:t>
      </w:r>
      <w:r w:rsidR="005D3AE0">
        <w:rPr>
          <w:noProof/>
        </w:rPr>
        <w:noBreakHyphen/>
        <w:t>23</w:t>
      </w:r>
      <w:r>
        <w:rPr>
          <w:bCs/>
          <w:szCs w:val="18"/>
        </w:rPr>
        <w:fldChar w:fldCharType="end"/>
      </w:r>
      <w:r>
        <w:rPr>
          <w:bCs/>
          <w:szCs w:val="18"/>
        </w:rPr>
        <w:t xml:space="preserve"> shows pressure drop across the bed at increasing gas velocities for these bed heights.  This showed that the difference in pressure drop across the distributor plate between the pulsed and continuous flow regimes did not have an influence on pressure drop across the bed (</w:t>
      </w:r>
      <w:r>
        <w:rPr>
          <w:bCs/>
          <w:szCs w:val="18"/>
        </w:rPr>
        <w:fldChar w:fldCharType="begin"/>
      </w:r>
      <w:r>
        <w:rPr>
          <w:bCs/>
          <w:szCs w:val="18"/>
        </w:rPr>
        <w:instrText xml:space="preserve"> REF _Ref459730725 \h  \* MERGEFORMAT </w:instrText>
      </w:r>
      <w:r>
        <w:rPr>
          <w:bCs/>
          <w:szCs w:val="18"/>
        </w:rPr>
      </w:r>
      <w:r>
        <w:rPr>
          <w:bCs/>
          <w:szCs w:val="18"/>
        </w:rPr>
        <w:fldChar w:fldCharType="separate"/>
      </w:r>
      <w:r w:rsidR="005D3AE0">
        <w:t xml:space="preserve">Figure </w:t>
      </w:r>
      <w:r w:rsidR="005D3AE0">
        <w:rPr>
          <w:noProof/>
        </w:rPr>
        <w:t>8</w:t>
      </w:r>
      <w:r w:rsidR="005D3AE0">
        <w:rPr>
          <w:noProof/>
        </w:rPr>
        <w:noBreakHyphen/>
        <w:t>23</w:t>
      </w:r>
      <w:r>
        <w:rPr>
          <w:bCs/>
          <w:szCs w:val="18"/>
        </w:rPr>
        <w:fldChar w:fldCharType="end"/>
      </w:r>
      <w:r>
        <w:rPr>
          <w:bCs/>
          <w:szCs w:val="18"/>
        </w:rPr>
        <w:t>).  At each initial static bed height the pressure drop across the bed remained comparable between each flow regime, with the greatest difference occurring at 12.8 cm at 0.159 m/s, with a difference of 39.3 Pa.  Here, the continuous flow regime produced a pressure drop across the bed of 1938 Pa, whilst the pulsed flow regime produced a pressure drop across the bed of 1898 Pa, caused by the greater bed mass producing a more variable fluidisation regime.</w:t>
      </w:r>
    </w:p>
    <w:p w14:paraId="54E1E474" w14:textId="2127643C" w:rsidR="00374D82" w:rsidRDefault="00374D82" w:rsidP="00EA5CD1">
      <w:pPr>
        <w:spacing w:line="276" w:lineRule="auto"/>
      </w:pPr>
      <w:r>
        <w:fldChar w:fldCharType="begin"/>
      </w:r>
      <w:r>
        <w:instrText xml:space="preserve"> REF _Ref459730745 \h  \* MERGEFORMAT </w:instrText>
      </w:r>
      <w:r>
        <w:fldChar w:fldCharType="separate"/>
      </w:r>
      <w:r w:rsidR="005D3AE0">
        <w:t xml:space="preserve">Figure </w:t>
      </w:r>
      <w:r w:rsidR="005D3AE0">
        <w:rPr>
          <w:noProof/>
        </w:rPr>
        <w:t>8</w:t>
      </w:r>
      <w:r w:rsidR="005D3AE0">
        <w:rPr>
          <w:noProof/>
        </w:rPr>
        <w:noBreakHyphen/>
        <w:t>24</w:t>
      </w:r>
      <w:r>
        <w:fldChar w:fldCharType="end"/>
      </w:r>
      <w:r>
        <w:t xml:space="preserve"> shows pulsation frequency over gas flow velocities at increasing static initial bed heights.  The effect of the distributor plate was maintained when studying pulsation frequencies, as at a static initial bed height of 3.8 cm the pulsation frequency followed a similar increase to that found in an empty bed, as seen in Chapter 4, Section 4.5.2.  However, at greater initial static bed heights the peak in pulsation frequency between 0.175 and 0.212 m/s was not repeated (</w:t>
      </w:r>
      <w:r>
        <w:fldChar w:fldCharType="begin"/>
      </w:r>
      <w:r>
        <w:instrText xml:space="preserve"> REF _Ref459730745 \h  \* MERGEFORMAT </w:instrText>
      </w:r>
      <w:r>
        <w:fldChar w:fldCharType="separate"/>
      </w:r>
      <w:r w:rsidR="005D3AE0">
        <w:t xml:space="preserve">Figure </w:t>
      </w:r>
      <w:r w:rsidR="005D3AE0">
        <w:rPr>
          <w:noProof/>
        </w:rPr>
        <w:t>8</w:t>
      </w:r>
      <w:r w:rsidR="005D3AE0">
        <w:rPr>
          <w:noProof/>
        </w:rPr>
        <w:noBreakHyphen/>
        <w:t>24</w:t>
      </w:r>
      <w:r>
        <w:fldChar w:fldCharType="end"/>
      </w:r>
      <w:r>
        <w:t xml:space="preserve">).  This </w:t>
      </w:r>
      <w:r>
        <w:lastRenderedPageBreak/>
        <w:t>indicates that the effect of the distributor plate was reduced by the increased back pressure supplied by the higher static bed depths.</w:t>
      </w:r>
    </w:p>
    <w:p w14:paraId="531A7A8B" w14:textId="77777777" w:rsidR="00374D82" w:rsidRDefault="00374D82" w:rsidP="00EA5CD1">
      <w:pPr>
        <w:spacing w:line="276" w:lineRule="auto"/>
      </w:pPr>
      <w:r>
        <w:rPr>
          <w:noProof/>
          <w:lang w:eastAsia="en-GB"/>
        </w:rPr>
        <w:drawing>
          <wp:inline distT="0" distB="0" distL="0" distR="0" wp14:anchorId="307BEE51" wp14:editId="1D727690">
            <wp:extent cx="5575177" cy="3249227"/>
            <wp:effectExtent l="0" t="0" r="6985" b="8890"/>
            <wp:docPr id="9270" name="Chart 9270"/>
            <wp:cNvGraphicFramePr/>
            <a:graphic xmlns:a="http://schemas.openxmlformats.org/drawingml/2006/main">
              <a:graphicData uri="http://schemas.openxmlformats.org/drawingml/2006/chart">
                <c:chart xmlns:c="http://schemas.openxmlformats.org/drawingml/2006/chart" xmlns:r="http://schemas.openxmlformats.org/officeDocument/2006/relationships" r:id="rId376"/>
              </a:graphicData>
            </a:graphic>
          </wp:inline>
        </w:drawing>
      </w:r>
    </w:p>
    <w:p w14:paraId="39DC134B" w14:textId="4B442D31" w:rsidR="00374D82" w:rsidRDefault="00374D82" w:rsidP="00EA5CD1">
      <w:pPr>
        <w:pStyle w:val="Caption"/>
        <w:spacing w:line="276" w:lineRule="auto"/>
      </w:pPr>
      <w:bookmarkStart w:id="648" w:name="_Ref459730725"/>
      <w:bookmarkStart w:id="649" w:name="_Toc474686728"/>
      <w:r>
        <w:t xml:space="preserve">Figure </w:t>
      </w:r>
      <w:fldSimple w:instr=" STYLEREF 1 \s ">
        <w:r w:rsidR="005D3AE0">
          <w:rPr>
            <w:noProof/>
          </w:rPr>
          <w:t>8</w:t>
        </w:r>
      </w:fldSimple>
      <w:r w:rsidR="00F02E7D">
        <w:noBreakHyphen/>
      </w:r>
      <w:fldSimple w:instr=" SEQ Figure \* ARABIC \s 1 ">
        <w:r w:rsidR="005D3AE0">
          <w:rPr>
            <w:noProof/>
          </w:rPr>
          <w:t>23</w:t>
        </w:r>
      </w:fldSimple>
      <w:bookmarkEnd w:id="648"/>
      <w:r>
        <w:t>.  Pressure drop across the bed (</w:t>
      </w:r>
      <m:oMath>
        <m:r>
          <w:rPr>
            <w:rFonts w:ascii="Cambria Math" w:hAnsi="Cambria Math"/>
          </w:rPr>
          <m:t>∆p</m:t>
        </m:r>
      </m:oMath>
      <w:r>
        <w:rPr>
          <w:rFonts w:eastAsiaTheme="minorEastAsia"/>
        </w:rPr>
        <w:t xml:space="preserve">) </w:t>
      </w:r>
      <w:r>
        <w:t>at increasing gas velocity over increasing initial static bed heights and flow regimes in 250 μm glass ballotini in the single inlet 3D bed.</w:t>
      </w:r>
      <w:bookmarkEnd w:id="649"/>
    </w:p>
    <w:p w14:paraId="4ADCF432" w14:textId="77777777" w:rsidR="00374D82" w:rsidRDefault="00374D82" w:rsidP="00EA5CD1">
      <w:pPr>
        <w:spacing w:line="276" w:lineRule="auto"/>
      </w:pPr>
    </w:p>
    <w:p w14:paraId="1990F4BD" w14:textId="77777777" w:rsidR="00374D82" w:rsidRDefault="00374D82" w:rsidP="00EA5CD1">
      <w:pPr>
        <w:spacing w:line="276" w:lineRule="auto"/>
        <w:jc w:val="center"/>
      </w:pPr>
      <w:r>
        <w:rPr>
          <w:noProof/>
          <w:lang w:eastAsia="en-GB"/>
        </w:rPr>
        <w:drawing>
          <wp:inline distT="0" distB="0" distL="0" distR="0" wp14:anchorId="4B3B43AF" wp14:editId="3BA07474">
            <wp:extent cx="4572000" cy="2743200"/>
            <wp:effectExtent l="0" t="0" r="0" b="0"/>
            <wp:docPr id="9271" name="Chart 927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7"/>
              </a:graphicData>
            </a:graphic>
          </wp:inline>
        </w:drawing>
      </w:r>
    </w:p>
    <w:p w14:paraId="6909B094" w14:textId="2349E9E1" w:rsidR="00374D82" w:rsidRDefault="00374D82" w:rsidP="00EA5CD1">
      <w:pPr>
        <w:pStyle w:val="Caption"/>
        <w:spacing w:line="276" w:lineRule="auto"/>
      </w:pPr>
      <w:bookmarkStart w:id="650" w:name="_Ref459730745"/>
      <w:bookmarkStart w:id="651" w:name="_Toc474686729"/>
      <w:r>
        <w:t xml:space="preserve">Figure </w:t>
      </w:r>
      <w:fldSimple w:instr=" STYLEREF 1 \s ">
        <w:r w:rsidR="005D3AE0">
          <w:rPr>
            <w:noProof/>
          </w:rPr>
          <w:t>8</w:t>
        </w:r>
      </w:fldSimple>
      <w:r w:rsidR="00F02E7D">
        <w:noBreakHyphen/>
      </w:r>
      <w:fldSimple w:instr=" SEQ Figure \* ARABIC \s 1 ">
        <w:r w:rsidR="005D3AE0">
          <w:rPr>
            <w:noProof/>
          </w:rPr>
          <w:t>24</w:t>
        </w:r>
      </w:fldSimple>
      <w:bookmarkEnd w:id="650"/>
      <w:r>
        <w:t>.  Pulsation frequency as a function of increasing gas velocity at different static initial bed heights under the 320 mm feedback tube pulsed flow regime for 250 μm glass ballotini in the single inlet 3D bed.</w:t>
      </w:r>
      <w:bookmarkEnd w:id="651"/>
    </w:p>
    <w:p w14:paraId="2470AE0B" w14:textId="77777777" w:rsidR="00B77C81" w:rsidRDefault="00B77C81" w:rsidP="00B77C81">
      <w:pPr>
        <w:spacing w:line="276" w:lineRule="auto"/>
      </w:pPr>
    </w:p>
    <w:p w14:paraId="22049263" w14:textId="77777777" w:rsidR="00B77C81" w:rsidRDefault="00B77C81" w:rsidP="00B77C81">
      <w:pPr>
        <w:spacing w:line="276" w:lineRule="auto"/>
      </w:pPr>
      <w:r>
        <w:t xml:space="preserve">To provide a comparison of these results, a fine Group A powder was also studied for pressure drop across the bed.  </w:t>
      </w:r>
      <w:r>
        <w:fldChar w:fldCharType="begin"/>
      </w:r>
      <w:r>
        <w:instrText xml:space="preserve"> REF _Ref459730814 \h  \* MERGEFORMAT </w:instrText>
      </w:r>
      <w:r>
        <w:fldChar w:fldCharType="separate"/>
      </w:r>
      <w:r w:rsidR="005D3AE0">
        <w:t xml:space="preserve">Figure </w:t>
      </w:r>
      <w:r w:rsidR="005D3AE0">
        <w:rPr>
          <w:noProof/>
        </w:rPr>
        <w:t>8</w:t>
      </w:r>
      <w:r w:rsidR="005D3AE0">
        <w:rPr>
          <w:noProof/>
        </w:rPr>
        <w:noBreakHyphen/>
        <w:t>25</w:t>
      </w:r>
      <w:r>
        <w:fldChar w:fldCharType="end"/>
      </w:r>
      <w:r>
        <w:t xml:space="preserve"> plots pressure drop over increasing gas velocity for 52 μm polystyrene.  </w:t>
      </w:r>
      <w:r>
        <w:lastRenderedPageBreak/>
        <w:t>Repeating the set of four initial static bed heights, the results demonstrate that the effect of increasing the initial static bed height but show that there was no difference in pressure drop between the imposed flow regimes (</w:t>
      </w:r>
      <w:r>
        <w:fldChar w:fldCharType="begin"/>
      </w:r>
      <w:r>
        <w:instrText xml:space="preserve"> REF _Ref459730814 \h  \* MERGEFORMAT </w:instrText>
      </w:r>
      <w:r>
        <w:fldChar w:fldCharType="separate"/>
      </w:r>
      <w:r w:rsidR="005D3AE0">
        <w:t xml:space="preserve">Figure </w:t>
      </w:r>
      <w:r w:rsidR="005D3AE0">
        <w:rPr>
          <w:noProof/>
        </w:rPr>
        <w:t>8</w:t>
      </w:r>
      <w:r w:rsidR="005D3AE0">
        <w:rPr>
          <w:noProof/>
        </w:rPr>
        <w:noBreakHyphen/>
        <w:t>25</w:t>
      </w:r>
      <w:r>
        <w:fldChar w:fldCharType="end"/>
      </w:r>
      <w:r>
        <w:t>).</w:t>
      </w:r>
    </w:p>
    <w:p w14:paraId="6AC4D7B8" w14:textId="77777777" w:rsidR="00374D82" w:rsidRDefault="00374D82" w:rsidP="00EA5CD1">
      <w:pPr>
        <w:spacing w:line="276" w:lineRule="auto"/>
      </w:pPr>
      <w:r>
        <w:rPr>
          <w:noProof/>
          <w:lang w:eastAsia="en-GB"/>
        </w:rPr>
        <w:drawing>
          <wp:inline distT="0" distB="0" distL="0" distR="0" wp14:anchorId="15A064DA" wp14:editId="4549C973">
            <wp:extent cx="5734975" cy="3195962"/>
            <wp:effectExtent l="0" t="0" r="0" b="4445"/>
            <wp:docPr id="9272" name="Chart 927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8"/>
              </a:graphicData>
            </a:graphic>
          </wp:inline>
        </w:drawing>
      </w:r>
    </w:p>
    <w:p w14:paraId="1C94A402" w14:textId="65257650" w:rsidR="00374D82" w:rsidRDefault="00374D82" w:rsidP="00EA5CD1">
      <w:pPr>
        <w:pStyle w:val="Caption"/>
        <w:spacing w:line="276" w:lineRule="auto"/>
      </w:pPr>
      <w:bookmarkStart w:id="652" w:name="_Ref459730814"/>
      <w:bookmarkStart w:id="653" w:name="_Toc474686730"/>
      <w:r>
        <w:t xml:space="preserve">Figure </w:t>
      </w:r>
      <w:fldSimple w:instr=" STYLEREF 1 \s ">
        <w:r w:rsidR="005D3AE0">
          <w:rPr>
            <w:noProof/>
          </w:rPr>
          <w:t>8</w:t>
        </w:r>
      </w:fldSimple>
      <w:r w:rsidR="00F02E7D">
        <w:noBreakHyphen/>
      </w:r>
      <w:fldSimple w:instr=" SEQ Figure \* ARABIC \s 1 ">
        <w:r w:rsidR="005D3AE0">
          <w:rPr>
            <w:noProof/>
          </w:rPr>
          <w:t>25</w:t>
        </w:r>
      </w:fldSimple>
      <w:bookmarkEnd w:id="652"/>
      <w:r>
        <w:t>.  Pressure drop across the bed (</w:t>
      </w:r>
      <m:oMath>
        <m:r>
          <w:rPr>
            <w:rFonts w:ascii="Cambria Math" w:hAnsi="Cambria Math"/>
          </w:rPr>
          <m:t>∆p</m:t>
        </m:r>
      </m:oMath>
      <w:r>
        <w:rPr>
          <w:rFonts w:eastAsiaTheme="minorEastAsia"/>
        </w:rPr>
        <w:t xml:space="preserve">) </w:t>
      </w:r>
      <w:r>
        <w:t>over increasing gas velocity at increasing initial static bed heights and flow regimes for 52 μm polystyrene spheres in the single inlet 3D bed.</w:t>
      </w:r>
      <w:bookmarkEnd w:id="653"/>
    </w:p>
    <w:p w14:paraId="0D64A570" w14:textId="77777777" w:rsidR="00374D82" w:rsidRDefault="00374D82" w:rsidP="00EA5CD1">
      <w:pPr>
        <w:spacing w:line="276" w:lineRule="auto"/>
      </w:pPr>
    </w:p>
    <w:p w14:paraId="692B82D1" w14:textId="77777777" w:rsidR="00374D82" w:rsidRDefault="00374D82" w:rsidP="00EA5CD1">
      <w:pPr>
        <w:spacing w:line="276" w:lineRule="auto"/>
      </w:pPr>
      <w:r>
        <w:t>This is of interest because the lighter particles feature a much smaller pressure drop across the bed, indicating that the effects of the high frequency pulsation are not reduced by the denser and larger 250 μm glass ballotini.  This is in contrast to the 2D bubble formation studies, where the smaller Group A powder showed the most notable differences between the flow regimes compared to the Group B powders.</w:t>
      </w:r>
    </w:p>
    <w:p w14:paraId="4546708E" w14:textId="77777777" w:rsidR="00374D82" w:rsidRDefault="00374D82" w:rsidP="00EA5CD1">
      <w:pPr>
        <w:spacing w:line="276" w:lineRule="auto"/>
      </w:pPr>
    </w:p>
    <w:p w14:paraId="3A58CF41" w14:textId="77777777" w:rsidR="00374D82" w:rsidRPr="007910D5" w:rsidRDefault="00374D82" w:rsidP="00EA5CD1">
      <w:pPr>
        <w:pStyle w:val="Heading2"/>
        <w:numPr>
          <w:ilvl w:val="1"/>
          <w:numId w:val="2"/>
        </w:numPr>
        <w:spacing w:line="276" w:lineRule="auto"/>
        <w:rPr>
          <w:b/>
        </w:rPr>
      </w:pPr>
      <w:bookmarkStart w:id="654" w:name="_Toc474696444"/>
      <w:r w:rsidRPr="007910D5">
        <w:rPr>
          <w:b/>
        </w:rPr>
        <w:t>8.3</w:t>
      </w:r>
      <w:r w:rsidRPr="007910D5">
        <w:rPr>
          <w:b/>
        </w:rPr>
        <w:tab/>
        <w:t>Drying wet powders in the single inlet 3D bed</w:t>
      </w:r>
      <w:bookmarkEnd w:id="654"/>
    </w:p>
    <w:p w14:paraId="7C13B804" w14:textId="562F517A" w:rsidR="00374D82" w:rsidRDefault="00374D82" w:rsidP="00EA5CD1">
      <w:pPr>
        <w:spacing w:line="276" w:lineRule="auto"/>
      </w:pPr>
      <w:r>
        <w:t>Wet powders were studied in the 3D bed to identify changes in drying characteristics caused by the change in flow regime.  Therefore, a range of powder types and conditions were applied, and followed through a drying process under both a continuous and pulsed flow regime.  These conditions are outline</w:t>
      </w:r>
      <w:r w:rsidR="00E93DF6">
        <w:t>d</w:t>
      </w:r>
      <w:r>
        <w:t xml:space="preserve"> in </w:t>
      </w:r>
      <w:r>
        <w:fldChar w:fldCharType="begin"/>
      </w:r>
      <w:r>
        <w:instrText xml:space="preserve"> REF _Ref459730954 \h  \* MERGEFORMAT </w:instrText>
      </w:r>
      <w:r>
        <w:fldChar w:fldCharType="separate"/>
      </w:r>
      <w:r w:rsidR="005D3AE0">
        <w:t xml:space="preserve">Table </w:t>
      </w:r>
      <w:r w:rsidR="005D3AE0">
        <w:rPr>
          <w:noProof/>
        </w:rPr>
        <w:t>8</w:t>
      </w:r>
      <w:r w:rsidR="005D3AE0">
        <w:rPr>
          <w:noProof/>
        </w:rPr>
        <w:noBreakHyphen/>
        <w:t>7</w:t>
      </w:r>
      <w:r>
        <w:fldChar w:fldCharType="end"/>
      </w:r>
      <w:r>
        <w:t xml:space="preserve">.  Group B and D particles were dried to provide a comparison between different moisture retention and fluidisation properties.  In addition, a range of temperatures were applied to dry particles at different rates.  This allows for the comparison of each flow regime during drying processes controlled by different parameters such as gas flow, moisture availability and temperature, as these have all been shown in previous published research to be influential factors </w:t>
      </w:r>
      <w:r>
        <w:fldChar w:fldCharType="begin" w:fldLock="1"/>
      </w:r>
      <w:r w:rsidR="00D37BCC">
        <w:instrText>ADDIN CSL_CITATION { "citationItems" : [ { "id" : "ITEM-1", "itemData" : { "DOI" : "10.1016/j.jfoodeng.2006.05.025", "ISSN" : "02608774", "author" : [ { "dropping-particle" : "", "family" : "Nitz", "given" : "Marcello", "non-dropping-particle" : "", "parse-names" : false, "suffix" : "" }, { "dropping-particle" : "", "family" : "Taranto", "given" : "O.P.", "non-dropping-particle" : "", "parse-names" : false, "suffix" : "" } ], "container-title" : "Journal of Food Engineering", "id" : "ITEM-1", "issue" : "1", "issued" : { "date-parts" : [ [ "2007", "5" ] ] }, "page" : "249-256", "title" : "Drying of beans in a pulsed fluid bed dryer: drying kinetics, fluid-dynamic study and comparisons with conventional fluidization", "type" : "article-journal", "volume" : "80" }, "uris" : [ "http://www.mendeley.com/documents/?uuid=d9618c90-97b7-4dea-9ce0-370472cbef4f" ] }, { "id" : "ITEM-2", "itemData" : { "DOI" : "10.1080/07373937.2010.487715", "ISSN" : "0737-3937", "author" : [ { "dropping-particle" : "", "family" : "Godoi", "given" : "F.C.", "non-dropping-particle" : "", "parse-names" : false, "suffix" : "" }, { "dropping-particle" : "", "family" : "Boin", "given" : "E.S.F.", "non-dropping-particle" : "", "parse-names" : false, "suffix" : "" }, { "dropping-particle" : "", "family" : "Pereira", "given" : "N.R.", "non-dropping-particle" : "", "parse-names" : false, "suffix" : "" }, { "dropping-particle" : "", "family" : "Rocha", "given" : "S.C.S.", "non-dropping-particle" : "", "parse-names" : false, "suffix" : "" } ], "container-title" : "Drying Technology", "id" : "ITEM-2", "issue" : "11", "issued" : { "date-parts" : [ [ "2010", "11", "5" ] ] }, "page" : "1297-1306", "title" : "Fluid dynamics and drying of cohesive particles of a biodegradable polymer (Poly-Hydroxybutyrate) in a rotating pulsed fluidized bed", "type" : "article-journal", "volume" : "28" }, "uris" : [ "http://www.mendeley.com/documents/?uuid=f53a10d8-0afa-4714-851a-bb41da10591c" ] } ], "mendeley" : { "formattedCitation" : "(Nitz &amp; Taranto 2007; Godoi et al. 2010)", "plainTextFormattedCitation" : "(Nitz &amp; Taranto 2007; Godoi et al. 2010)", "previouslyFormattedCitation" : "(Nitz &amp; Taranto 2007; Godoi et al. 2010)" }, "properties" : { "noteIndex" : 0 }, "schema" : "https://github.com/citation-style-language/schema/raw/master/csl-citation.json" }</w:instrText>
      </w:r>
      <w:r>
        <w:fldChar w:fldCharType="separate"/>
      </w:r>
      <w:r w:rsidRPr="00E14F0A">
        <w:rPr>
          <w:noProof/>
        </w:rPr>
        <w:t>(Nitz &amp; Taranto 2007; Godoi et al. 2010)</w:t>
      </w:r>
      <w:r>
        <w:fldChar w:fldCharType="end"/>
      </w:r>
      <w:r>
        <w:t>.  As the high pressure drop distributor plate was used in the single inlet 3D bed, only the 320 mm feedback tube was used as a comparison to the continuous flow regime.</w:t>
      </w:r>
    </w:p>
    <w:p w14:paraId="0B5FB803" w14:textId="77777777" w:rsidR="004951D1" w:rsidRDefault="004951D1" w:rsidP="00EA5CD1">
      <w:pPr>
        <w:spacing w:line="276" w:lineRule="auto"/>
      </w:pPr>
      <w:r>
        <w:lastRenderedPageBreak/>
        <w:t xml:space="preserve">Each drying experiment was conducted in the single inlet 3D bed.  As described in Chapter 5, this was fitted with a humidity and temperature sensor underneath the distributor plate and above the freeboard region of the fluidised bed.  These sensors allowed for a simple constant monitoring of the drying process.  The sensors below the distributor plate monitored the incoming gas flow, which provided a check on the temperature and humidity entering the bed.  Therefore, fluctuations in the moisture content of the compressed air or errors in temperature from the air heater were checked before the powder.  The temperature and humidity sensor above the freeboard region of the bed were sited within the fluidisation column, but above the region of bubble burst and powder entrainment.  These sensors were attached to the side of the column, and monitored the air that passed the sensor surface in the adjacent region.  This allowed for a real time analysis of the air leaving the fluidised bed, and the consequent change in temperature from the incoming gas, and gain in moisture.  </w:t>
      </w:r>
    </w:p>
    <w:p w14:paraId="20E9E1DF" w14:textId="77777777" w:rsidR="004951D1" w:rsidRDefault="004951D1" w:rsidP="00EA5CD1">
      <w:pPr>
        <w:spacing w:line="276" w:lineRule="auto"/>
      </w:pPr>
    </w:p>
    <w:p w14:paraId="36B864DA" w14:textId="4E95233B" w:rsidR="00374D82" w:rsidRDefault="00374D82" w:rsidP="00EA5CD1">
      <w:pPr>
        <w:pStyle w:val="Caption"/>
        <w:spacing w:line="276" w:lineRule="auto"/>
      </w:pPr>
      <w:bookmarkStart w:id="655" w:name="_Ref459730954"/>
      <w:bookmarkStart w:id="656" w:name="_Toc474686793"/>
      <w:r>
        <w:t xml:space="preserve">Table </w:t>
      </w:r>
      <w:fldSimple w:instr=" STYLEREF 1 \s ">
        <w:r w:rsidR="005D3AE0">
          <w:rPr>
            <w:noProof/>
          </w:rPr>
          <w:t>8</w:t>
        </w:r>
      </w:fldSimple>
      <w:r>
        <w:noBreakHyphen/>
      </w:r>
      <w:fldSimple w:instr=" SEQ Table \* ARABIC \s 1 ">
        <w:r w:rsidR="005D3AE0">
          <w:rPr>
            <w:noProof/>
          </w:rPr>
          <w:t>7</w:t>
        </w:r>
      </w:fldSimple>
      <w:bookmarkEnd w:id="655"/>
      <w:r>
        <w:t>.  Experimental conditions for wet powder drying in the 3D single inlet bed.</w:t>
      </w:r>
      <w:bookmarkEnd w:id="656"/>
    </w:p>
    <w:tbl>
      <w:tblPr>
        <w:tblStyle w:val="LightShading"/>
        <w:tblW w:w="5000" w:type="pct"/>
        <w:tblLook w:val="04A0" w:firstRow="1" w:lastRow="0" w:firstColumn="1" w:lastColumn="0" w:noHBand="0" w:noVBand="1"/>
      </w:tblPr>
      <w:tblGrid>
        <w:gridCol w:w="1613"/>
        <w:gridCol w:w="1018"/>
        <w:gridCol w:w="2554"/>
        <w:gridCol w:w="1403"/>
        <w:gridCol w:w="1701"/>
        <w:gridCol w:w="953"/>
      </w:tblGrid>
      <w:tr w:rsidR="00374D82" w14:paraId="6CC2925D" w14:textId="77777777" w:rsidTr="00FB46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3" w:type="pct"/>
            <w:tcBorders>
              <w:top w:val="single" w:sz="18" w:space="0" w:color="auto"/>
            </w:tcBorders>
            <w:shd w:val="clear" w:color="auto" w:fill="FFFFFF" w:themeFill="background1"/>
          </w:tcPr>
          <w:p w14:paraId="5B01BDFC" w14:textId="77777777" w:rsidR="00374D82" w:rsidRDefault="00374D82" w:rsidP="00B77C81">
            <w:pPr>
              <w:spacing w:line="240" w:lineRule="auto"/>
            </w:pPr>
            <w:r>
              <w:t>Material</w:t>
            </w:r>
          </w:p>
        </w:tc>
        <w:tc>
          <w:tcPr>
            <w:tcW w:w="551" w:type="pct"/>
            <w:tcBorders>
              <w:top w:val="single" w:sz="18" w:space="0" w:color="auto"/>
            </w:tcBorders>
            <w:shd w:val="clear" w:color="auto" w:fill="auto"/>
          </w:tcPr>
          <w:p w14:paraId="6CE24EA0" w14:textId="77777777" w:rsidR="00374D82" w:rsidRDefault="00374D82" w:rsidP="00B77C81">
            <w:pPr>
              <w:spacing w:line="240" w:lineRule="auto"/>
              <w:cnfStyle w:val="100000000000" w:firstRow="1" w:lastRow="0" w:firstColumn="0" w:lastColumn="0" w:oddVBand="0" w:evenVBand="0" w:oddHBand="0" w:evenHBand="0" w:firstRowFirstColumn="0" w:firstRowLastColumn="0" w:lastRowFirstColumn="0" w:lastRowLastColumn="0"/>
            </w:pPr>
            <w:r>
              <w:t>Size (mm)</w:t>
            </w:r>
          </w:p>
        </w:tc>
        <w:tc>
          <w:tcPr>
            <w:tcW w:w="1382" w:type="pct"/>
            <w:tcBorders>
              <w:top w:val="single" w:sz="18" w:space="0" w:color="auto"/>
            </w:tcBorders>
            <w:shd w:val="clear" w:color="auto" w:fill="auto"/>
          </w:tcPr>
          <w:p w14:paraId="40EF4769" w14:textId="77777777" w:rsidR="00374D82" w:rsidRDefault="00374D82" w:rsidP="00B77C81">
            <w:pPr>
              <w:spacing w:line="240" w:lineRule="auto"/>
              <w:cnfStyle w:val="100000000000" w:firstRow="1" w:lastRow="0" w:firstColumn="0" w:lastColumn="0" w:oddVBand="0" w:evenVBand="0" w:oddHBand="0" w:evenHBand="0" w:firstRowFirstColumn="0" w:firstRowLastColumn="0" w:lastRowFirstColumn="0" w:lastRowLastColumn="0"/>
            </w:pPr>
            <w:r>
              <w:t>Flow regime</w:t>
            </w:r>
          </w:p>
        </w:tc>
        <w:tc>
          <w:tcPr>
            <w:tcW w:w="759" w:type="pct"/>
            <w:tcBorders>
              <w:top w:val="single" w:sz="18" w:space="0" w:color="auto"/>
            </w:tcBorders>
            <w:shd w:val="clear" w:color="auto" w:fill="auto"/>
          </w:tcPr>
          <w:p w14:paraId="36936794" w14:textId="77777777" w:rsidR="00374D82" w:rsidRDefault="00374D82" w:rsidP="002C3E20">
            <w:pPr>
              <w:spacing w:line="240" w:lineRule="auto"/>
              <w:jc w:val="left"/>
              <w:cnfStyle w:val="100000000000" w:firstRow="1" w:lastRow="0" w:firstColumn="0" w:lastColumn="0" w:oddVBand="0" w:evenVBand="0" w:oddHBand="0" w:evenHBand="0" w:firstRowFirstColumn="0" w:firstRowLastColumn="0" w:lastRowFirstColumn="0" w:lastRowLastColumn="0"/>
            </w:pPr>
            <w:r>
              <w:t>Flow rate (m/s)</w:t>
            </w:r>
          </w:p>
        </w:tc>
        <w:tc>
          <w:tcPr>
            <w:tcW w:w="920" w:type="pct"/>
            <w:tcBorders>
              <w:top w:val="single" w:sz="18" w:space="0" w:color="auto"/>
            </w:tcBorders>
            <w:shd w:val="clear" w:color="auto" w:fill="auto"/>
          </w:tcPr>
          <w:p w14:paraId="4FF969D6" w14:textId="77777777" w:rsidR="00374D82" w:rsidRDefault="00374D82" w:rsidP="00B77C81">
            <w:pPr>
              <w:spacing w:line="240" w:lineRule="auto"/>
              <w:cnfStyle w:val="100000000000" w:firstRow="1" w:lastRow="0" w:firstColumn="0" w:lastColumn="0" w:oddVBand="0" w:evenVBand="0" w:oddHBand="0" w:evenHBand="0" w:firstRowFirstColumn="0" w:firstRowLastColumn="0" w:lastRowFirstColumn="0" w:lastRowLastColumn="0"/>
            </w:pPr>
            <w:r>
              <w:t xml:space="preserve">Temperature (°C) </w:t>
            </w:r>
          </w:p>
        </w:tc>
        <w:tc>
          <w:tcPr>
            <w:tcW w:w="516" w:type="pct"/>
            <w:tcBorders>
              <w:top w:val="single" w:sz="18" w:space="0" w:color="auto"/>
            </w:tcBorders>
          </w:tcPr>
          <w:p w14:paraId="2E5E251D" w14:textId="77777777" w:rsidR="00374D82" w:rsidRDefault="00374D82" w:rsidP="00B77C81">
            <w:pPr>
              <w:spacing w:line="240" w:lineRule="auto"/>
              <w:cnfStyle w:val="100000000000" w:firstRow="1" w:lastRow="0" w:firstColumn="0" w:lastColumn="0" w:oddVBand="0" w:evenVBand="0" w:oddHBand="0" w:evenHBand="0" w:firstRowFirstColumn="0" w:firstRowLastColumn="0" w:lastRowFirstColumn="0" w:lastRowLastColumn="0"/>
            </w:pPr>
            <w:r>
              <w:t>Repeats</w:t>
            </w:r>
          </w:p>
        </w:tc>
      </w:tr>
      <w:tr w:rsidR="00374D82" w14:paraId="2672F904"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3" w:type="pct"/>
            <w:tcBorders>
              <w:bottom w:val="nil"/>
            </w:tcBorders>
            <w:shd w:val="clear" w:color="auto" w:fill="auto"/>
          </w:tcPr>
          <w:p w14:paraId="7F75E8E6" w14:textId="77777777" w:rsidR="00374D82" w:rsidRDefault="00374D82" w:rsidP="00B77C81">
            <w:pPr>
              <w:spacing w:line="240" w:lineRule="auto"/>
            </w:pPr>
            <w:r>
              <w:t>Molecular Sieves</w:t>
            </w:r>
          </w:p>
        </w:tc>
        <w:tc>
          <w:tcPr>
            <w:tcW w:w="551" w:type="pct"/>
            <w:tcBorders>
              <w:bottom w:val="nil"/>
            </w:tcBorders>
            <w:shd w:val="clear" w:color="auto" w:fill="auto"/>
          </w:tcPr>
          <w:p w14:paraId="6974CE24"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4.75</w:t>
            </w:r>
          </w:p>
        </w:tc>
        <w:tc>
          <w:tcPr>
            <w:tcW w:w="1382" w:type="pct"/>
            <w:tcBorders>
              <w:bottom w:val="nil"/>
            </w:tcBorders>
            <w:shd w:val="clear" w:color="auto" w:fill="auto"/>
          </w:tcPr>
          <w:p w14:paraId="41152E65"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Continuous</w:t>
            </w:r>
          </w:p>
        </w:tc>
        <w:tc>
          <w:tcPr>
            <w:tcW w:w="759" w:type="pct"/>
            <w:tcBorders>
              <w:bottom w:val="nil"/>
            </w:tcBorders>
            <w:shd w:val="clear" w:color="auto" w:fill="auto"/>
          </w:tcPr>
          <w:p w14:paraId="64A1A112"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0.15</w:t>
            </w:r>
          </w:p>
        </w:tc>
        <w:tc>
          <w:tcPr>
            <w:tcW w:w="920" w:type="pct"/>
            <w:tcBorders>
              <w:bottom w:val="nil"/>
            </w:tcBorders>
            <w:shd w:val="clear" w:color="auto" w:fill="auto"/>
          </w:tcPr>
          <w:p w14:paraId="27AD1B36"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25</w:t>
            </w:r>
          </w:p>
        </w:tc>
        <w:tc>
          <w:tcPr>
            <w:tcW w:w="516" w:type="pct"/>
            <w:tcBorders>
              <w:bottom w:val="nil"/>
            </w:tcBorders>
            <w:shd w:val="clear" w:color="auto" w:fill="auto"/>
          </w:tcPr>
          <w:p w14:paraId="36F9C122"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2</w:t>
            </w:r>
          </w:p>
        </w:tc>
      </w:tr>
      <w:tr w:rsidR="00374D82" w14:paraId="18B70415" w14:textId="77777777" w:rsidTr="00FB46C5">
        <w:tc>
          <w:tcPr>
            <w:cnfStyle w:val="001000000000" w:firstRow="0" w:lastRow="0" w:firstColumn="1" w:lastColumn="0" w:oddVBand="0" w:evenVBand="0" w:oddHBand="0" w:evenHBand="0" w:firstRowFirstColumn="0" w:firstRowLastColumn="0" w:lastRowFirstColumn="0" w:lastRowLastColumn="0"/>
            <w:tcW w:w="873" w:type="pct"/>
            <w:tcBorders>
              <w:top w:val="nil"/>
              <w:left w:val="nil"/>
              <w:bottom w:val="nil"/>
              <w:right w:val="nil"/>
            </w:tcBorders>
            <w:shd w:val="clear" w:color="auto" w:fill="auto"/>
          </w:tcPr>
          <w:p w14:paraId="23C7C2C1" w14:textId="77777777" w:rsidR="00374D82" w:rsidRDefault="00374D82" w:rsidP="00B77C81">
            <w:pPr>
              <w:spacing w:line="240" w:lineRule="auto"/>
            </w:pPr>
          </w:p>
        </w:tc>
        <w:tc>
          <w:tcPr>
            <w:tcW w:w="551" w:type="pct"/>
            <w:tcBorders>
              <w:top w:val="nil"/>
              <w:left w:val="nil"/>
              <w:bottom w:val="nil"/>
              <w:right w:val="nil"/>
            </w:tcBorders>
            <w:shd w:val="clear" w:color="auto" w:fill="auto"/>
          </w:tcPr>
          <w:p w14:paraId="418737B6"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p>
        </w:tc>
        <w:tc>
          <w:tcPr>
            <w:tcW w:w="1382" w:type="pct"/>
            <w:tcBorders>
              <w:top w:val="nil"/>
              <w:left w:val="nil"/>
              <w:bottom w:val="nil"/>
              <w:right w:val="nil"/>
            </w:tcBorders>
            <w:shd w:val="clear" w:color="auto" w:fill="auto"/>
          </w:tcPr>
          <w:p w14:paraId="7B711389"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r>
              <w:t>Pulsed: 320 mm feedback tube</w:t>
            </w:r>
          </w:p>
        </w:tc>
        <w:tc>
          <w:tcPr>
            <w:tcW w:w="759" w:type="pct"/>
            <w:tcBorders>
              <w:top w:val="nil"/>
              <w:left w:val="nil"/>
              <w:bottom w:val="nil"/>
              <w:right w:val="nil"/>
            </w:tcBorders>
            <w:shd w:val="clear" w:color="auto" w:fill="auto"/>
          </w:tcPr>
          <w:p w14:paraId="3C07677B"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r>
              <w:t>0.15</w:t>
            </w:r>
          </w:p>
        </w:tc>
        <w:tc>
          <w:tcPr>
            <w:tcW w:w="920" w:type="pct"/>
            <w:tcBorders>
              <w:top w:val="nil"/>
              <w:left w:val="nil"/>
              <w:bottom w:val="nil"/>
              <w:right w:val="nil"/>
            </w:tcBorders>
            <w:shd w:val="clear" w:color="auto" w:fill="auto"/>
          </w:tcPr>
          <w:p w14:paraId="0319A524"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r>
              <w:t>25</w:t>
            </w:r>
          </w:p>
        </w:tc>
        <w:tc>
          <w:tcPr>
            <w:tcW w:w="516" w:type="pct"/>
            <w:tcBorders>
              <w:top w:val="nil"/>
              <w:left w:val="nil"/>
              <w:bottom w:val="nil"/>
              <w:right w:val="nil"/>
            </w:tcBorders>
            <w:shd w:val="clear" w:color="auto" w:fill="auto"/>
          </w:tcPr>
          <w:p w14:paraId="09E10630"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r>
              <w:t>2</w:t>
            </w:r>
          </w:p>
        </w:tc>
      </w:tr>
      <w:tr w:rsidR="00374D82" w14:paraId="37883D46"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3" w:type="pct"/>
            <w:tcBorders>
              <w:top w:val="nil"/>
              <w:bottom w:val="nil"/>
            </w:tcBorders>
            <w:shd w:val="clear" w:color="auto" w:fill="auto"/>
          </w:tcPr>
          <w:p w14:paraId="40245D48" w14:textId="77777777" w:rsidR="00374D82" w:rsidRDefault="00374D82" w:rsidP="00B77C81">
            <w:pPr>
              <w:spacing w:line="240" w:lineRule="auto"/>
            </w:pPr>
            <w:r>
              <w:t>Glass Ballotini</w:t>
            </w:r>
          </w:p>
        </w:tc>
        <w:tc>
          <w:tcPr>
            <w:tcW w:w="551" w:type="pct"/>
            <w:tcBorders>
              <w:top w:val="nil"/>
              <w:bottom w:val="nil"/>
            </w:tcBorders>
            <w:shd w:val="clear" w:color="auto" w:fill="auto"/>
          </w:tcPr>
          <w:p w14:paraId="4E1B5E92"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0.25</w:t>
            </w:r>
          </w:p>
        </w:tc>
        <w:tc>
          <w:tcPr>
            <w:tcW w:w="1382" w:type="pct"/>
            <w:tcBorders>
              <w:top w:val="nil"/>
              <w:bottom w:val="nil"/>
            </w:tcBorders>
            <w:shd w:val="clear" w:color="auto" w:fill="auto"/>
          </w:tcPr>
          <w:p w14:paraId="0B07ED3F"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Continuous</w:t>
            </w:r>
          </w:p>
        </w:tc>
        <w:tc>
          <w:tcPr>
            <w:tcW w:w="759" w:type="pct"/>
            <w:tcBorders>
              <w:top w:val="nil"/>
              <w:bottom w:val="nil"/>
            </w:tcBorders>
            <w:shd w:val="clear" w:color="auto" w:fill="auto"/>
          </w:tcPr>
          <w:p w14:paraId="4A253412"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0.15</w:t>
            </w:r>
          </w:p>
        </w:tc>
        <w:tc>
          <w:tcPr>
            <w:tcW w:w="920" w:type="pct"/>
            <w:tcBorders>
              <w:top w:val="nil"/>
              <w:bottom w:val="nil"/>
            </w:tcBorders>
            <w:shd w:val="clear" w:color="auto" w:fill="auto"/>
          </w:tcPr>
          <w:p w14:paraId="104B7A7F"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25</w:t>
            </w:r>
          </w:p>
        </w:tc>
        <w:tc>
          <w:tcPr>
            <w:tcW w:w="516" w:type="pct"/>
            <w:tcBorders>
              <w:top w:val="nil"/>
              <w:bottom w:val="nil"/>
            </w:tcBorders>
            <w:shd w:val="clear" w:color="auto" w:fill="auto"/>
          </w:tcPr>
          <w:p w14:paraId="3AA71974"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3</w:t>
            </w:r>
          </w:p>
        </w:tc>
      </w:tr>
      <w:tr w:rsidR="00374D82" w14:paraId="46C3B762" w14:textId="77777777" w:rsidTr="00FB46C5">
        <w:tc>
          <w:tcPr>
            <w:cnfStyle w:val="001000000000" w:firstRow="0" w:lastRow="0" w:firstColumn="1" w:lastColumn="0" w:oddVBand="0" w:evenVBand="0" w:oddHBand="0" w:evenHBand="0" w:firstRowFirstColumn="0" w:firstRowLastColumn="0" w:lastRowFirstColumn="0" w:lastRowLastColumn="0"/>
            <w:tcW w:w="873" w:type="pct"/>
            <w:tcBorders>
              <w:top w:val="nil"/>
              <w:left w:val="nil"/>
              <w:bottom w:val="nil"/>
              <w:right w:val="nil"/>
            </w:tcBorders>
            <w:shd w:val="clear" w:color="auto" w:fill="auto"/>
          </w:tcPr>
          <w:p w14:paraId="00A380DF" w14:textId="77777777" w:rsidR="00374D82" w:rsidRDefault="00374D82" w:rsidP="00B77C81">
            <w:pPr>
              <w:spacing w:line="240" w:lineRule="auto"/>
            </w:pPr>
          </w:p>
        </w:tc>
        <w:tc>
          <w:tcPr>
            <w:tcW w:w="551" w:type="pct"/>
            <w:tcBorders>
              <w:top w:val="nil"/>
              <w:left w:val="nil"/>
              <w:bottom w:val="nil"/>
              <w:right w:val="nil"/>
            </w:tcBorders>
            <w:shd w:val="clear" w:color="auto" w:fill="auto"/>
          </w:tcPr>
          <w:p w14:paraId="1B93A7B5"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p>
        </w:tc>
        <w:tc>
          <w:tcPr>
            <w:tcW w:w="1382" w:type="pct"/>
            <w:tcBorders>
              <w:top w:val="nil"/>
              <w:left w:val="nil"/>
              <w:bottom w:val="nil"/>
              <w:right w:val="nil"/>
            </w:tcBorders>
            <w:shd w:val="clear" w:color="auto" w:fill="auto"/>
          </w:tcPr>
          <w:p w14:paraId="0A95832E"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p>
        </w:tc>
        <w:tc>
          <w:tcPr>
            <w:tcW w:w="759" w:type="pct"/>
            <w:tcBorders>
              <w:top w:val="nil"/>
              <w:left w:val="nil"/>
              <w:bottom w:val="nil"/>
              <w:right w:val="nil"/>
            </w:tcBorders>
            <w:shd w:val="clear" w:color="auto" w:fill="auto"/>
          </w:tcPr>
          <w:p w14:paraId="24D63213"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p>
        </w:tc>
        <w:tc>
          <w:tcPr>
            <w:tcW w:w="920" w:type="pct"/>
            <w:tcBorders>
              <w:top w:val="nil"/>
              <w:left w:val="nil"/>
              <w:bottom w:val="nil"/>
              <w:right w:val="nil"/>
            </w:tcBorders>
            <w:shd w:val="clear" w:color="auto" w:fill="auto"/>
          </w:tcPr>
          <w:p w14:paraId="484BC121"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r>
              <w:t>35</w:t>
            </w:r>
          </w:p>
        </w:tc>
        <w:tc>
          <w:tcPr>
            <w:tcW w:w="516" w:type="pct"/>
            <w:tcBorders>
              <w:top w:val="nil"/>
              <w:left w:val="nil"/>
              <w:bottom w:val="nil"/>
              <w:right w:val="nil"/>
            </w:tcBorders>
            <w:shd w:val="clear" w:color="auto" w:fill="auto"/>
          </w:tcPr>
          <w:p w14:paraId="1D3CF65B"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r>
              <w:t>1</w:t>
            </w:r>
          </w:p>
        </w:tc>
      </w:tr>
      <w:tr w:rsidR="00374D82" w14:paraId="6687EEB8"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3" w:type="pct"/>
            <w:tcBorders>
              <w:top w:val="nil"/>
              <w:bottom w:val="nil"/>
            </w:tcBorders>
            <w:shd w:val="clear" w:color="auto" w:fill="auto"/>
          </w:tcPr>
          <w:p w14:paraId="5D5EF887" w14:textId="77777777" w:rsidR="00374D82" w:rsidRDefault="00374D82" w:rsidP="00B77C81">
            <w:pPr>
              <w:spacing w:line="240" w:lineRule="auto"/>
            </w:pPr>
          </w:p>
        </w:tc>
        <w:tc>
          <w:tcPr>
            <w:tcW w:w="551" w:type="pct"/>
            <w:tcBorders>
              <w:top w:val="nil"/>
              <w:bottom w:val="nil"/>
            </w:tcBorders>
            <w:shd w:val="clear" w:color="auto" w:fill="auto"/>
          </w:tcPr>
          <w:p w14:paraId="1F71294A"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p>
        </w:tc>
        <w:tc>
          <w:tcPr>
            <w:tcW w:w="1382" w:type="pct"/>
            <w:tcBorders>
              <w:top w:val="nil"/>
              <w:bottom w:val="nil"/>
            </w:tcBorders>
            <w:shd w:val="clear" w:color="auto" w:fill="auto"/>
          </w:tcPr>
          <w:p w14:paraId="5349B1FB"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p>
        </w:tc>
        <w:tc>
          <w:tcPr>
            <w:tcW w:w="759" w:type="pct"/>
            <w:tcBorders>
              <w:top w:val="nil"/>
              <w:bottom w:val="nil"/>
            </w:tcBorders>
            <w:shd w:val="clear" w:color="auto" w:fill="auto"/>
          </w:tcPr>
          <w:p w14:paraId="4D3DC991"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p>
        </w:tc>
        <w:tc>
          <w:tcPr>
            <w:tcW w:w="920" w:type="pct"/>
            <w:tcBorders>
              <w:top w:val="nil"/>
              <w:bottom w:val="nil"/>
            </w:tcBorders>
            <w:shd w:val="clear" w:color="auto" w:fill="auto"/>
          </w:tcPr>
          <w:p w14:paraId="566AA248"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60</w:t>
            </w:r>
          </w:p>
        </w:tc>
        <w:tc>
          <w:tcPr>
            <w:tcW w:w="516" w:type="pct"/>
            <w:tcBorders>
              <w:top w:val="nil"/>
              <w:bottom w:val="nil"/>
            </w:tcBorders>
            <w:shd w:val="clear" w:color="auto" w:fill="auto"/>
          </w:tcPr>
          <w:p w14:paraId="53E07F7E"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3</w:t>
            </w:r>
          </w:p>
        </w:tc>
      </w:tr>
      <w:tr w:rsidR="00374D82" w14:paraId="31BE6DF5" w14:textId="77777777" w:rsidTr="00FB46C5">
        <w:tc>
          <w:tcPr>
            <w:cnfStyle w:val="001000000000" w:firstRow="0" w:lastRow="0" w:firstColumn="1" w:lastColumn="0" w:oddVBand="0" w:evenVBand="0" w:oddHBand="0" w:evenHBand="0" w:firstRowFirstColumn="0" w:firstRowLastColumn="0" w:lastRowFirstColumn="0" w:lastRowLastColumn="0"/>
            <w:tcW w:w="873" w:type="pct"/>
            <w:tcBorders>
              <w:top w:val="nil"/>
              <w:left w:val="nil"/>
              <w:bottom w:val="nil"/>
              <w:right w:val="nil"/>
            </w:tcBorders>
            <w:shd w:val="clear" w:color="auto" w:fill="auto"/>
          </w:tcPr>
          <w:p w14:paraId="07DE02E8" w14:textId="77777777" w:rsidR="00374D82" w:rsidRDefault="00374D82" w:rsidP="00B77C81">
            <w:pPr>
              <w:spacing w:line="240" w:lineRule="auto"/>
            </w:pPr>
          </w:p>
        </w:tc>
        <w:tc>
          <w:tcPr>
            <w:tcW w:w="551" w:type="pct"/>
            <w:tcBorders>
              <w:top w:val="nil"/>
              <w:left w:val="nil"/>
              <w:bottom w:val="nil"/>
              <w:right w:val="nil"/>
            </w:tcBorders>
            <w:shd w:val="clear" w:color="auto" w:fill="auto"/>
          </w:tcPr>
          <w:p w14:paraId="6B222DA2"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p>
        </w:tc>
        <w:tc>
          <w:tcPr>
            <w:tcW w:w="1382" w:type="pct"/>
            <w:tcBorders>
              <w:top w:val="nil"/>
              <w:left w:val="nil"/>
              <w:bottom w:val="nil"/>
              <w:right w:val="nil"/>
            </w:tcBorders>
            <w:shd w:val="clear" w:color="auto" w:fill="auto"/>
          </w:tcPr>
          <w:p w14:paraId="193D9844"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r>
              <w:t>Pulsed: 320 mm feedback tube</w:t>
            </w:r>
          </w:p>
        </w:tc>
        <w:tc>
          <w:tcPr>
            <w:tcW w:w="759" w:type="pct"/>
            <w:tcBorders>
              <w:top w:val="nil"/>
              <w:left w:val="nil"/>
              <w:bottom w:val="nil"/>
              <w:right w:val="nil"/>
            </w:tcBorders>
            <w:shd w:val="clear" w:color="auto" w:fill="auto"/>
          </w:tcPr>
          <w:p w14:paraId="6B071848"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r>
              <w:t>0.15</w:t>
            </w:r>
          </w:p>
        </w:tc>
        <w:tc>
          <w:tcPr>
            <w:tcW w:w="920" w:type="pct"/>
            <w:tcBorders>
              <w:top w:val="nil"/>
              <w:left w:val="nil"/>
              <w:bottom w:val="nil"/>
              <w:right w:val="nil"/>
            </w:tcBorders>
            <w:shd w:val="clear" w:color="auto" w:fill="auto"/>
          </w:tcPr>
          <w:p w14:paraId="0A3B691D"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r>
              <w:t>25</w:t>
            </w:r>
          </w:p>
        </w:tc>
        <w:tc>
          <w:tcPr>
            <w:tcW w:w="516" w:type="pct"/>
            <w:tcBorders>
              <w:top w:val="nil"/>
              <w:left w:val="nil"/>
              <w:bottom w:val="nil"/>
              <w:right w:val="nil"/>
            </w:tcBorders>
            <w:shd w:val="clear" w:color="auto" w:fill="auto"/>
          </w:tcPr>
          <w:p w14:paraId="243C20AE"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r>
              <w:t>3</w:t>
            </w:r>
          </w:p>
        </w:tc>
      </w:tr>
      <w:tr w:rsidR="00374D82" w14:paraId="292F6F63"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3" w:type="pct"/>
            <w:tcBorders>
              <w:top w:val="nil"/>
              <w:bottom w:val="nil"/>
            </w:tcBorders>
            <w:shd w:val="clear" w:color="auto" w:fill="auto"/>
          </w:tcPr>
          <w:p w14:paraId="718D1310" w14:textId="77777777" w:rsidR="00374D82" w:rsidRDefault="00374D82" w:rsidP="00B77C81">
            <w:pPr>
              <w:spacing w:line="240" w:lineRule="auto"/>
            </w:pPr>
          </w:p>
        </w:tc>
        <w:tc>
          <w:tcPr>
            <w:tcW w:w="551" w:type="pct"/>
            <w:tcBorders>
              <w:top w:val="nil"/>
              <w:bottom w:val="nil"/>
            </w:tcBorders>
            <w:shd w:val="clear" w:color="auto" w:fill="auto"/>
          </w:tcPr>
          <w:p w14:paraId="4C213C75"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p>
        </w:tc>
        <w:tc>
          <w:tcPr>
            <w:tcW w:w="1382" w:type="pct"/>
            <w:tcBorders>
              <w:top w:val="nil"/>
              <w:bottom w:val="nil"/>
            </w:tcBorders>
            <w:shd w:val="clear" w:color="auto" w:fill="auto"/>
          </w:tcPr>
          <w:p w14:paraId="321920B5"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p>
        </w:tc>
        <w:tc>
          <w:tcPr>
            <w:tcW w:w="759" w:type="pct"/>
            <w:tcBorders>
              <w:top w:val="nil"/>
              <w:bottom w:val="nil"/>
            </w:tcBorders>
            <w:shd w:val="clear" w:color="auto" w:fill="auto"/>
          </w:tcPr>
          <w:p w14:paraId="09088F2E"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p>
        </w:tc>
        <w:tc>
          <w:tcPr>
            <w:tcW w:w="920" w:type="pct"/>
            <w:tcBorders>
              <w:top w:val="nil"/>
              <w:bottom w:val="nil"/>
            </w:tcBorders>
            <w:shd w:val="clear" w:color="auto" w:fill="auto"/>
          </w:tcPr>
          <w:p w14:paraId="28699FDE"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35</w:t>
            </w:r>
          </w:p>
        </w:tc>
        <w:tc>
          <w:tcPr>
            <w:tcW w:w="516" w:type="pct"/>
            <w:tcBorders>
              <w:top w:val="nil"/>
              <w:bottom w:val="nil"/>
            </w:tcBorders>
            <w:shd w:val="clear" w:color="auto" w:fill="auto"/>
          </w:tcPr>
          <w:p w14:paraId="7726DE6A"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1</w:t>
            </w:r>
          </w:p>
        </w:tc>
      </w:tr>
      <w:tr w:rsidR="00374D82" w14:paraId="4768FE7B" w14:textId="77777777" w:rsidTr="00FB46C5">
        <w:tc>
          <w:tcPr>
            <w:cnfStyle w:val="001000000000" w:firstRow="0" w:lastRow="0" w:firstColumn="1" w:lastColumn="0" w:oddVBand="0" w:evenVBand="0" w:oddHBand="0" w:evenHBand="0" w:firstRowFirstColumn="0" w:firstRowLastColumn="0" w:lastRowFirstColumn="0" w:lastRowLastColumn="0"/>
            <w:tcW w:w="873" w:type="pct"/>
            <w:tcBorders>
              <w:top w:val="nil"/>
              <w:left w:val="nil"/>
              <w:bottom w:val="nil"/>
              <w:right w:val="nil"/>
            </w:tcBorders>
            <w:shd w:val="clear" w:color="auto" w:fill="auto"/>
          </w:tcPr>
          <w:p w14:paraId="1BD0EB94" w14:textId="77777777" w:rsidR="00374D82" w:rsidRDefault="00374D82" w:rsidP="00B77C81">
            <w:pPr>
              <w:spacing w:line="240" w:lineRule="auto"/>
            </w:pPr>
          </w:p>
        </w:tc>
        <w:tc>
          <w:tcPr>
            <w:tcW w:w="551" w:type="pct"/>
            <w:tcBorders>
              <w:top w:val="nil"/>
              <w:left w:val="nil"/>
              <w:bottom w:val="nil"/>
              <w:right w:val="nil"/>
            </w:tcBorders>
            <w:shd w:val="clear" w:color="auto" w:fill="auto"/>
          </w:tcPr>
          <w:p w14:paraId="38EA5299"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p>
        </w:tc>
        <w:tc>
          <w:tcPr>
            <w:tcW w:w="1382" w:type="pct"/>
            <w:tcBorders>
              <w:top w:val="nil"/>
              <w:left w:val="nil"/>
              <w:bottom w:val="nil"/>
              <w:right w:val="nil"/>
            </w:tcBorders>
            <w:shd w:val="clear" w:color="auto" w:fill="auto"/>
          </w:tcPr>
          <w:p w14:paraId="106F9C83"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p>
        </w:tc>
        <w:tc>
          <w:tcPr>
            <w:tcW w:w="759" w:type="pct"/>
            <w:tcBorders>
              <w:top w:val="nil"/>
              <w:left w:val="nil"/>
              <w:bottom w:val="nil"/>
              <w:right w:val="nil"/>
            </w:tcBorders>
            <w:shd w:val="clear" w:color="auto" w:fill="auto"/>
          </w:tcPr>
          <w:p w14:paraId="24D41AC5"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p>
        </w:tc>
        <w:tc>
          <w:tcPr>
            <w:tcW w:w="920" w:type="pct"/>
            <w:tcBorders>
              <w:top w:val="nil"/>
              <w:left w:val="nil"/>
              <w:bottom w:val="nil"/>
              <w:right w:val="nil"/>
            </w:tcBorders>
            <w:shd w:val="clear" w:color="auto" w:fill="auto"/>
          </w:tcPr>
          <w:p w14:paraId="7813AE7C"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r>
              <w:t>60</w:t>
            </w:r>
          </w:p>
        </w:tc>
        <w:tc>
          <w:tcPr>
            <w:tcW w:w="516" w:type="pct"/>
            <w:tcBorders>
              <w:top w:val="nil"/>
              <w:left w:val="nil"/>
              <w:bottom w:val="nil"/>
              <w:right w:val="nil"/>
            </w:tcBorders>
            <w:shd w:val="clear" w:color="auto" w:fill="auto"/>
          </w:tcPr>
          <w:p w14:paraId="2619D0B9"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r>
              <w:t>3</w:t>
            </w:r>
          </w:p>
        </w:tc>
      </w:tr>
      <w:tr w:rsidR="00374D82" w14:paraId="037F1EEB"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3" w:type="pct"/>
            <w:tcBorders>
              <w:top w:val="nil"/>
              <w:bottom w:val="nil"/>
            </w:tcBorders>
            <w:shd w:val="clear" w:color="auto" w:fill="auto"/>
          </w:tcPr>
          <w:p w14:paraId="21F79425" w14:textId="77777777" w:rsidR="00374D82" w:rsidRDefault="00374D82" w:rsidP="00B77C81">
            <w:pPr>
              <w:spacing w:line="240" w:lineRule="auto"/>
            </w:pPr>
            <w:r>
              <w:t>Wheat</w:t>
            </w:r>
          </w:p>
        </w:tc>
        <w:tc>
          <w:tcPr>
            <w:tcW w:w="551" w:type="pct"/>
            <w:tcBorders>
              <w:top w:val="nil"/>
              <w:bottom w:val="nil"/>
            </w:tcBorders>
            <w:shd w:val="clear" w:color="auto" w:fill="auto"/>
          </w:tcPr>
          <w:p w14:paraId="31FB12A7"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3.35</w:t>
            </w:r>
          </w:p>
        </w:tc>
        <w:tc>
          <w:tcPr>
            <w:tcW w:w="1382" w:type="pct"/>
            <w:tcBorders>
              <w:top w:val="nil"/>
              <w:bottom w:val="nil"/>
            </w:tcBorders>
            <w:shd w:val="clear" w:color="auto" w:fill="auto"/>
          </w:tcPr>
          <w:p w14:paraId="080767E3"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Continuous</w:t>
            </w:r>
          </w:p>
        </w:tc>
        <w:tc>
          <w:tcPr>
            <w:tcW w:w="759" w:type="pct"/>
            <w:tcBorders>
              <w:top w:val="nil"/>
              <w:bottom w:val="nil"/>
            </w:tcBorders>
            <w:shd w:val="clear" w:color="auto" w:fill="auto"/>
          </w:tcPr>
          <w:p w14:paraId="1F29336D"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0.15</w:t>
            </w:r>
          </w:p>
        </w:tc>
        <w:tc>
          <w:tcPr>
            <w:tcW w:w="920" w:type="pct"/>
            <w:tcBorders>
              <w:top w:val="nil"/>
              <w:bottom w:val="nil"/>
            </w:tcBorders>
            <w:shd w:val="clear" w:color="auto" w:fill="auto"/>
          </w:tcPr>
          <w:p w14:paraId="0AA6ACC6"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60</w:t>
            </w:r>
          </w:p>
        </w:tc>
        <w:tc>
          <w:tcPr>
            <w:tcW w:w="516" w:type="pct"/>
            <w:tcBorders>
              <w:top w:val="nil"/>
              <w:bottom w:val="nil"/>
            </w:tcBorders>
            <w:shd w:val="clear" w:color="auto" w:fill="auto"/>
          </w:tcPr>
          <w:p w14:paraId="373EE90B"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4</w:t>
            </w:r>
          </w:p>
        </w:tc>
      </w:tr>
      <w:tr w:rsidR="00374D82" w14:paraId="66E5E009" w14:textId="77777777" w:rsidTr="00FB46C5">
        <w:tc>
          <w:tcPr>
            <w:cnfStyle w:val="001000000000" w:firstRow="0" w:lastRow="0" w:firstColumn="1" w:lastColumn="0" w:oddVBand="0" w:evenVBand="0" w:oddHBand="0" w:evenHBand="0" w:firstRowFirstColumn="0" w:firstRowLastColumn="0" w:lastRowFirstColumn="0" w:lastRowLastColumn="0"/>
            <w:tcW w:w="873" w:type="pct"/>
            <w:tcBorders>
              <w:top w:val="nil"/>
              <w:left w:val="nil"/>
              <w:bottom w:val="nil"/>
              <w:right w:val="nil"/>
            </w:tcBorders>
            <w:shd w:val="clear" w:color="auto" w:fill="auto"/>
          </w:tcPr>
          <w:p w14:paraId="3ED1E1A2" w14:textId="77777777" w:rsidR="00374D82" w:rsidRDefault="00374D82" w:rsidP="00B77C81">
            <w:pPr>
              <w:spacing w:line="240" w:lineRule="auto"/>
            </w:pPr>
          </w:p>
        </w:tc>
        <w:tc>
          <w:tcPr>
            <w:tcW w:w="551" w:type="pct"/>
            <w:tcBorders>
              <w:top w:val="nil"/>
              <w:left w:val="nil"/>
              <w:bottom w:val="nil"/>
              <w:right w:val="nil"/>
            </w:tcBorders>
            <w:shd w:val="clear" w:color="auto" w:fill="auto"/>
          </w:tcPr>
          <w:p w14:paraId="14C9C98A"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p>
        </w:tc>
        <w:tc>
          <w:tcPr>
            <w:tcW w:w="1382" w:type="pct"/>
            <w:tcBorders>
              <w:top w:val="nil"/>
              <w:left w:val="nil"/>
              <w:bottom w:val="nil"/>
              <w:right w:val="nil"/>
            </w:tcBorders>
            <w:shd w:val="clear" w:color="auto" w:fill="auto"/>
          </w:tcPr>
          <w:p w14:paraId="1C4563C4"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r>
              <w:t>Pulsed: 320 mm feedback tube</w:t>
            </w:r>
          </w:p>
        </w:tc>
        <w:tc>
          <w:tcPr>
            <w:tcW w:w="759" w:type="pct"/>
            <w:tcBorders>
              <w:top w:val="nil"/>
              <w:left w:val="nil"/>
              <w:bottom w:val="nil"/>
              <w:right w:val="nil"/>
            </w:tcBorders>
            <w:shd w:val="clear" w:color="auto" w:fill="auto"/>
          </w:tcPr>
          <w:p w14:paraId="2D110542"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r>
              <w:t>0.15</w:t>
            </w:r>
          </w:p>
        </w:tc>
        <w:tc>
          <w:tcPr>
            <w:tcW w:w="920" w:type="pct"/>
            <w:tcBorders>
              <w:top w:val="nil"/>
              <w:left w:val="nil"/>
              <w:bottom w:val="nil"/>
              <w:right w:val="nil"/>
            </w:tcBorders>
            <w:shd w:val="clear" w:color="auto" w:fill="auto"/>
          </w:tcPr>
          <w:p w14:paraId="01039184"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r>
              <w:t>60</w:t>
            </w:r>
          </w:p>
        </w:tc>
        <w:tc>
          <w:tcPr>
            <w:tcW w:w="516" w:type="pct"/>
            <w:tcBorders>
              <w:top w:val="nil"/>
              <w:left w:val="nil"/>
              <w:bottom w:val="nil"/>
              <w:right w:val="nil"/>
            </w:tcBorders>
            <w:shd w:val="clear" w:color="auto" w:fill="auto"/>
          </w:tcPr>
          <w:p w14:paraId="00F234F2"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pPr>
            <w:r>
              <w:t>4</w:t>
            </w:r>
          </w:p>
        </w:tc>
      </w:tr>
      <w:tr w:rsidR="00374D82" w14:paraId="3BCD06BA" w14:textId="77777777" w:rsidTr="00FB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3" w:type="pct"/>
            <w:tcBorders>
              <w:top w:val="nil"/>
              <w:bottom w:val="nil"/>
            </w:tcBorders>
            <w:shd w:val="clear" w:color="auto" w:fill="auto"/>
          </w:tcPr>
          <w:p w14:paraId="1BD0A07C" w14:textId="77777777" w:rsidR="00374D82" w:rsidRDefault="00374D82" w:rsidP="00B77C81">
            <w:pPr>
              <w:spacing w:line="240" w:lineRule="auto"/>
            </w:pPr>
            <w:r>
              <w:t>Perlite</w:t>
            </w:r>
          </w:p>
        </w:tc>
        <w:tc>
          <w:tcPr>
            <w:tcW w:w="551" w:type="pct"/>
            <w:tcBorders>
              <w:top w:val="nil"/>
              <w:bottom w:val="nil"/>
            </w:tcBorders>
            <w:shd w:val="clear" w:color="auto" w:fill="auto"/>
          </w:tcPr>
          <w:p w14:paraId="2DA96CCC"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rPr>
                <w:noProof/>
                <w:lang w:eastAsia="en-GB"/>
              </w:rPr>
            </w:pPr>
            <w:r>
              <w:rPr>
                <w:noProof/>
                <w:lang w:eastAsia="en-GB"/>
              </w:rPr>
              <w:t>4.75</w:t>
            </w:r>
          </w:p>
        </w:tc>
        <w:tc>
          <w:tcPr>
            <w:tcW w:w="1382" w:type="pct"/>
            <w:tcBorders>
              <w:top w:val="nil"/>
              <w:bottom w:val="nil"/>
            </w:tcBorders>
            <w:shd w:val="clear" w:color="auto" w:fill="auto"/>
          </w:tcPr>
          <w:p w14:paraId="57BF86FB"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Continuous</w:t>
            </w:r>
          </w:p>
        </w:tc>
        <w:tc>
          <w:tcPr>
            <w:tcW w:w="759" w:type="pct"/>
            <w:tcBorders>
              <w:top w:val="nil"/>
              <w:bottom w:val="nil"/>
            </w:tcBorders>
            <w:shd w:val="clear" w:color="auto" w:fill="auto"/>
          </w:tcPr>
          <w:p w14:paraId="69AA1FDA"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0.15</w:t>
            </w:r>
          </w:p>
        </w:tc>
        <w:tc>
          <w:tcPr>
            <w:tcW w:w="920" w:type="pct"/>
            <w:tcBorders>
              <w:top w:val="nil"/>
              <w:bottom w:val="nil"/>
            </w:tcBorders>
            <w:shd w:val="clear" w:color="auto" w:fill="auto"/>
          </w:tcPr>
          <w:p w14:paraId="3E94D1C7"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60</w:t>
            </w:r>
          </w:p>
        </w:tc>
        <w:tc>
          <w:tcPr>
            <w:tcW w:w="516" w:type="pct"/>
            <w:tcBorders>
              <w:top w:val="nil"/>
              <w:bottom w:val="nil"/>
            </w:tcBorders>
            <w:shd w:val="clear" w:color="auto" w:fill="auto"/>
          </w:tcPr>
          <w:p w14:paraId="6E408220" w14:textId="77777777" w:rsidR="00374D82" w:rsidRDefault="00374D82" w:rsidP="00B77C81">
            <w:pPr>
              <w:spacing w:line="240" w:lineRule="auto"/>
              <w:cnfStyle w:val="000000100000" w:firstRow="0" w:lastRow="0" w:firstColumn="0" w:lastColumn="0" w:oddVBand="0" w:evenVBand="0" w:oddHBand="1" w:evenHBand="0" w:firstRowFirstColumn="0" w:firstRowLastColumn="0" w:lastRowFirstColumn="0" w:lastRowLastColumn="0"/>
            </w:pPr>
            <w:r>
              <w:t>1</w:t>
            </w:r>
          </w:p>
        </w:tc>
      </w:tr>
      <w:tr w:rsidR="00374D82" w14:paraId="6616BB50" w14:textId="77777777" w:rsidTr="00FB46C5">
        <w:tc>
          <w:tcPr>
            <w:cnfStyle w:val="001000000000" w:firstRow="0" w:lastRow="0" w:firstColumn="1" w:lastColumn="0" w:oddVBand="0" w:evenVBand="0" w:oddHBand="0" w:evenHBand="0" w:firstRowFirstColumn="0" w:firstRowLastColumn="0" w:lastRowFirstColumn="0" w:lastRowLastColumn="0"/>
            <w:tcW w:w="873" w:type="pct"/>
            <w:tcBorders>
              <w:bottom w:val="single" w:sz="18" w:space="0" w:color="auto"/>
            </w:tcBorders>
            <w:shd w:val="clear" w:color="auto" w:fill="auto"/>
          </w:tcPr>
          <w:p w14:paraId="4387E636" w14:textId="77777777" w:rsidR="00374D82" w:rsidRDefault="00374D82" w:rsidP="00B77C81">
            <w:pPr>
              <w:spacing w:line="240" w:lineRule="auto"/>
            </w:pPr>
          </w:p>
        </w:tc>
        <w:tc>
          <w:tcPr>
            <w:tcW w:w="551" w:type="pct"/>
            <w:tcBorders>
              <w:bottom w:val="single" w:sz="18" w:space="0" w:color="auto"/>
            </w:tcBorders>
            <w:shd w:val="clear" w:color="auto" w:fill="auto"/>
          </w:tcPr>
          <w:p w14:paraId="4F977AE3"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rPr>
                <w:noProof/>
                <w:lang w:eastAsia="en-GB"/>
              </w:rPr>
            </w:pPr>
          </w:p>
        </w:tc>
        <w:tc>
          <w:tcPr>
            <w:tcW w:w="1382" w:type="pct"/>
            <w:tcBorders>
              <w:bottom w:val="single" w:sz="18" w:space="0" w:color="auto"/>
            </w:tcBorders>
            <w:shd w:val="clear" w:color="auto" w:fill="auto"/>
          </w:tcPr>
          <w:p w14:paraId="01522512"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rPr>
                <w:noProof/>
                <w:lang w:eastAsia="en-GB"/>
              </w:rPr>
            </w:pPr>
            <w:r>
              <w:t>Pulsed: 320 mm feedback tube</w:t>
            </w:r>
          </w:p>
        </w:tc>
        <w:tc>
          <w:tcPr>
            <w:tcW w:w="759" w:type="pct"/>
            <w:tcBorders>
              <w:bottom w:val="single" w:sz="18" w:space="0" w:color="auto"/>
            </w:tcBorders>
            <w:shd w:val="clear" w:color="auto" w:fill="auto"/>
          </w:tcPr>
          <w:p w14:paraId="4764C568"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rPr>
                <w:noProof/>
                <w:lang w:eastAsia="en-GB"/>
              </w:rPr>
            </w:pPr>
            <w:r>
              <w:t>0.15</w:t>
            </w:r>
          </w:p>
        </w:tc>
        <w:tc>
          <w:tcPr>
            <w:tcW w:w="920" w:type="pct"/>
            <w:tcBorders>
              <w:bottom w:val="single" w:sz="18" w:space="0" w:color="auto"/>
            </w:tcBorders>
            <w:shd w:val="clear" w:color="auto" w:fill="auto"/>
          </w:tcPr>
          <w:p w14:paraId="7FF60484"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rPr>
                <w:noProof/>
                <w:lang w:eastAsia="en-GB"/>
              </w:rPr>
            </w:pPr>
            <w:r>
              <w:t>60</w:t>
            </w:r>
          </w:p>
        </w:tc>
        <w:tc>
          <w:tcPr>
            <w:tcW w:w="516" w:type="pct"/>
            <w:tcBorders>
              <w:bottom w:val="single" w:sz="18" w:space="0" w:color="auto"/>
            </w:tcBorders>
            <w:shd w:val="clear" w:color="auto" w:fill="auto"/>
          </w:tcPr>
          <w:p w14:paraId="1C182A2D" w14:textId="77777777" w:rsidR="00374D82" w:rsidRDefault="00374D82" w:rsidP="00B77C81">
            <w:pPr>
              <w:spacing w:line="240" w:lineRule="auto"/>
              <w:cnfStyle w:val="000000000000" w:firstRow="0" w:lastRow="0" w:firstColumn="0" w:lastColumn="0" w:oddVBand="0" w:evenVBand="0" w:oddHBand="0" w:evenHBand="0" w:firstRowFirstColumn="0" w:firstRowLastColumn="0" w:lastRowFirstColumn="0" w:lastRowLastColumn="0"/>
              <w:rPr>
                <w:noProof/>
                <w:lang w:eastAsia="en-GB"/>
              </w:rPr>
            </w:pPr>
            <w:r>
              <w:t>1</w:t>
            </w:r>
          </w:p>
        </w:tc>
      </w:tr>
    </w:tbl>
    <w:p w14:paraId="111CEA65" w14:textId="77777777" w:rsidR="00374D82" w:rsidRDefault="00374D82" w:rsidP="00EA5CD1">
      <w:pPr>
        <w:spacing w:line="276" w:lineRule="auto"/>
      </w:pPr>
    </w:p>
    <w:p w14:paraId="75D3EAFF" w14:textId="7D4720FD" w:rsidR="00374D82" w:rsidRDefault="00374D82" w:rsidP="00EA5CD1">
      <w:pPr>
        <w:spacing w:line="276" w:lineRule="auto"/>
      </w:pPr>
      <w:r>
        <w:t xml:space="preserve">The process was limited to a maximum recording time of around 3000 seconds, allowing for a snapshot of the early stages of drying.  Consequently, the full drying process was not followed and analysed.  </w:t>
      </w:r>
      <w:r>
        <w:fldChar w:fldCharType="begin"/>
      </w:r>
      <w:r>
        <w:instrText xml:space="preserve"> REF _Ref458170524 \h  \* MERGEFORMAT </w:instrText>
      </w:r>
      <w:r>
        <w:fldChar w:fldCharType="separate"/>
      </w:r>
      <w:r w:rsidR="005D3AE0">
        <w:t xml:space="preserve">Figure </w:t>
      </w:r>
      <w:r w:rsidR="005D3AE0">
        <w:rPr>
          <w:noProof/>
        </w:rPr>
        <w:t>8</w:t>
      </w:r>
      <w:r w:rsidR="005D3AE0">
        <w:rPr>
          <w:noProof/>
        </w:rPr>
        <w:noBreakHyphen/>
        <w:t>26</w:t>
      </w:r>
      <w:r>
        <w:fldChar w:fldCharType="end"/>
      </w:r>
      <w:r>
        <w:t xml:space="preserve"> shows a full range of data collected for a bed of perlite particles drying under the continuous flow regime.  The perlite in this test had an initial moisture content of 86.6 %.  During the drying process, exhaust temperature dropped to a lower temperature than the inlet </w:t>
      </w:r>
      <w:r>
        <w:lastRenderedPageBreak/>
        <w:t>temperature.  Exhaust % relative humidity increased initially, and slowly reduced to 1 %, which was equal to the inlet % relative humidity.  Temperature also slowly rose after 5000 seconds to 20 °C. Variation was seen as peaks and troughs over time, indicating that bed movement or bubble formation may influence the amount of moisture lost to the air (</w:t>
      </w:r>
      <w:r>
        <w:fldChar w:fldCharType="begin"/>
      </w:r>
      <w:r>
        <w:instrText xml:space="preserve"> REF _Ref458170524 \h  \* MERGEFORMAT </w:instrText>
      </w:r>
      <w:r>
        <w:fldChar w:fldCharType="separate"/>
      </w:r>
      <w:r w:rsidR="005D3AE0">
        <w:t xml:space="preserve">Figure </w:t>
      </w:r>
      <w:r w:rsidR="005D3AE0">
        <w:rPr>
          <w:noProof/>
        </w:rPr>
        <w:t>8</w:t>
      </w:r>
      <w:r w:rsidR="005D3AE0">
        <w:rPr>
          <w:noProof/>
        </w:rPr>
        <w:noBreakHyphen/>
        <w:t>26</w:t>
      </w:r>
      <w:r>
        <w:fldChar w:fldCharType="end"/>
      </w:r>
      <w:r>
        <w:t>).</w:t>
      </w:r>
    </w:p>
    <w:p w14:paraId="5DEB23DC" w14:textId="77777777" w:rsidR="00374D82" w:rsidRDefault="00374D82" w:rsidP="00EA5CD1">
      <w:pPr>
        <w:spacing w:line="276" w:lineRule="auto"/>
      </w:pPr>
      <w:r>
        <w:rPr>
          <w:noProof/>
          <w:lang w:eastAsia="en-GB"/>
        </w:rPr>
        <w:drawing>
          <wp:inline distT="0" distB="0" distL="0" distR="0" wp14:anchorId="3AC21AD7" wp14:editId="438C90AF">
            <wp:extent cx="5663953" cy="3275860"/>
            <wp:effectExtent l="0" t="0" r="0" b="1270"/>
            <wp:docPr id="9273" name="Chart 927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9"/>
              </a:graphicData>
            </a:graphic>
          </wp:inline>
        </w:drawing>
      </w:r>
    </w:p>
    <w:p w14:paraId="20CB8611" w14:textId="7B24F2E0" w:rsidR="00374D82" w:rsidRDefault="00374D82" w:rsidP="00EA5CD1">
      <w:pPr>
        <w:pStyle w:val="Caption"/>
        <w:spacing w:line="276" w:lineRule="auto"/>
      </w:pPr>
      <w:bookmarkStart w:id="657" w:name="_Ref458170524"/>
      <w:bookmarkStart w:id="658" w:name="_Toc474686731"/>
      <w:r>
        <w:t xml:space="preserve">Figure </w:t>
      </w:r>
      <w:fldSimple w:instr=" STYLEREF 1 \s ">
        <w:r w:rsidR="005D3AE0">
          <w:rPr>
            <w:noProof/>
          </w:rPr>
          <w:t>8</w:t>
        </w:r>
      </w:fldSimple>
      <w:r w:rsidR="00F02E7D">
        <w:noBreakHyphen/>
      </w:r>
      <w:fldSimple w:instr=" SEQ Figure \* ARABIC \s 1 ">
        <w:r w:rsidR="005D3AE0">
          <w:rPr>
            <w:noProof/>
          </w:rPr>
          <w:t>26</w:t>
        </w:r>
      </w:fldSimple>
      <w:bookmarkEnd w:id="657"/>
      <w:r>
        <w:t>.  Full drying process data for a bed of perlite in the single inlet 3D bed at 0.15 m/s and 20 °C under the continuous flow regime showing the change in temperature and % relative humidity over time for sensors 1 (below the distributor plate) and 2 (above the fluidised bed).</w:t>
      </w:r>
      <w:bookmarkEnd w:id="658"/>
    </w:p>
    <w:p w14:paraId="3AE2F72B" w14:textId="77777777" w:rsidR="00374D82" w:rsidRDefault="00374D82" w:rsidP="00EA5CD1">
      <w:pPr>
        <w:spacing w:line="276" w:lineRule="auto"/>
      </w:pPr>
    </w:p>
    <w:p w14:paraId="303100EB" w14:textId="106C2BAD" w:rsidR="00374D82" w:rsidRDefault="00374D82" w:rsidP="00EA5CD1">
      <w:pPr>
        <w:spacing w:line="276" w:lineRule="auto"/>
      </w:pPr>
      <w:r>
        <w:t xml:space="preserve">Perlite was also studied for one repeat under the pulsed flow regime using the 320 mm feedback tube.  This produced a pulsation frequency of 301 Hz.  The perlite in the pulsed flow study had an initial moisture content of 85.1 %.  As the incoming gas characteristics remained the same, the data from sensor 1 for each parameter was removed.  This allowed a comparison to be made between the flow regimes.  </w:t>
      </w:r>
      <w:r>
        <w:fldChar w:fldCharType="begin"/>
      </w:r>
      <w:r>
        <w:instrText xml:space="preserve"> REF _Ref458172778 \h  \* MERGEFORMAT </w:instrText>
      </w:r>
      <w:r>
        <w:fldChar w:fldCharType="separate"/>
      </w:r>
      <w:r w:rsidR="005D3AE0">
        <w:t xml:space="preserve">Figure </w:t>
      </w:r>
      <w:r w:rsidR="005D3AE0">
        <w:rPr>
          <w:noProof/>
        </w:rPr>
        <w:t>8</w:t>
      </w:r>
      <w:r w:rsidR="005D3AE0">
        <w:rPr>
          <w:noProof/>
        </w:rPr>
        <w:noBreakHyphen/>
        <w:t>27</w:t>
      </w:r>
      <w:r>
        <w:fldChar w:fldCharType="end"/>
      </w:r>
      <w:r>
        <w:t xml:space="preserve"> shows both perlite drying studies, and plots the temperature and humidity of the gas above the fluidised bed as a function of time.  The temperature did not drop over the study period for either flow regime.  However, the pulsed flow regime produced a lower temperature of 21.61 °C on average over the 600 seconds, whilst the continuous flow regime produced an average temperature of 22.04 °C.  The greatest difference between the flow regimes was seen in the humidity of the air above the fluidised bed.  From 32 seconds onwards, the pulsed flow regime produced a higher % relative humidity level than the continuous flow regime.  This difference had a maximum of 17.3 % at 432 seconds.  Despite both regimes producing a variable exit relative humidity, the pulsed regime produced a higher % relative humidity continuously from 32 seconds till the full 600 seconds.  This indicates that the pulsed flow regime could be increasing the drying process occurring in the fluidised bed, or that variation in the experimental procedure, such as bed formation, caking or channel formation could be influencing the results.</w:t>
      </w:r>
    </w:p>
    <w:p w14:paraId="62FCF81B" w14:textId="77777777" w:rsidR="00374D82" w:rsidRDefault="00374D82" w:rsidP="00EA5CD1">
      <w:pPr>
        <w:spacing w:line="276" w:lineRule="auto"/>
      </w:pPr>
      <w:r>
        <w:rPr>
          <w:noProof/>
          <w:lang w:eastAsia="en-GB"/>
        </w:rPr>
        <w:lastRenderedPageBreak/>
        <w:drawing>
          <wp:inline distT="0" distB="0" distL="0" distR="0" wp14:anchorId="0297569B" wp14:editId="02E2214C">
            <wp:extent cx="5575177" cy="3861786"/>
            <wp:effectExtent l="0" t="0" r="6985" b="5715"/>
            <wp:docPr id="9274" name="Chart 9274"/>
            <wp:cNvGraphicFramePr/>
            <a:graphic xmlns:a="http://schemas.openxmlformats.org/drawingml/2006/main">
              <a:graphicData uri="http://schemas.openxmlformats.org/drawingml/2006/chart">
                <c:chart xmlns:c="http://schemas.openxmlformats.org/drawingml/2006/chart" xmlns:r="http://schemas.openxmlformats.org/officeDocument/2006/relationships" r:id="rId380"/>
              </a:graphicData>
            </a:graphic>
          </wp:inline>
        </w:drawing>
      </w:r>
    </w:p>
    <w:p w14:paraId="1DC7219E" w14:textId="06B5A62C" w:rsidR="00374D82" w:rsidRDefault="00374D82" w:rsidP="00EA5CD1">
      <w:pPr>
        <w:pStyle w:val="Caption"/>
        <w:spacing w:line="276" w:lineRule="auto"/>
      </w:pPr>
      <w:bookmarkStart w:id="659" w:name="_Ref458172778"/>
      <w:bookmarkStart w:id="660" w:name="_Toc474686732"/>
      <w:r>
        <w:t xml:space="preserve">Figure </w:t>
      </w:r>
      <w:fldSimple w:instr=" STYLEREF 1 \s ">
        <w:r w:rsidR="005D3AE0">
          <w:rPr>
            <w:noProof/>
          </w:rPr>
          <w:t>8</w:t>
        </w:r>
      </w:fldSimple>
      <w:r w:rsidR="00F02E7D">
        <w:noBreakHyphen/>
      </w:r>
      <w:fldSimple w:instr=" SEQ Figure \* ARABIC \s 1 ">
        <w:r w:rsidR="005D3AE0">
          <w:rPr>
            <w:noProof/>
          </w:rPr>
          <w:t>27</w:t>
        </w:r>
      </w:fldSimple>
      <w:bookmarkEnd w:id="659"/>
      <w:r>
        <w:t>.  Comparison between drying processes for perlite particles under pulsed and continuous flow regimes in the single inlet 3D bed showing change in % relative humidity and temperature as a function of time at 60 °C and at 0.15 m/s.</w:t>
      </w:r>
      <w:bookmarkEnd w:id="660"/>
    </w:p>
    <w:p w14:paraId="7B615CE6" w14:textId="77777777" w:rsidR="00374D82" w:rsidRDefault="00374D82" w:rsidP="00EA5CD1">
      <w:pPr>
        <w:spacing w:line="276" w:lineRule="auto"/>
      </w:pPr>
    </w:p>
    <w:p w14:paraId="052DDE37" w14:textId="77777777" w:rsidR="00374D82" w:rsidRDefault="00374D82" w:rsidP="00EA5CD1">
      <w:pPr>
        <w:spacing w:line="276" w:lineRule="auto"/>
      </w:pPr>
      <w:r>
        <w:t xml:space="preserve">For this reason, the number of repeats was studied to identify the influence of uncontrollable parameters compared to the influence of the imposed flow regime.  This was studied by drying wheat under each flow regime for four repeats.  The condition of a 60 °C gas supply was maintained and a gas flow rate of 0.15 m/s was also again used.  This adequately fluidised the Group D particles.  The 320 mm feedback tube was used, which produced an average pulsation frequency of 297 Hz.  This varied between each experiment from 294 Hz to 300 Hz.  </w:t>
      </w:r>
    </w:p>
    <w:p w14:paraId="4BB28CAB" w14:textId="7278CFB2" w:rsidR="00374D82" w:rsidRDefault="00374D82" w:rsidP="00EA5CD1">
      <w:pPr>
        <w:spacing w:line="276" w:lineRule="auto"/>
      </w:pPr>
      <w:r>
        <w:t>A single measurement under the continuous flow regime showed that the humidity of the gas entering the bed did not deviate from 1 % for the full 300 second test length (</w:t>
      </w:r>
      <w:r>
        <w:fldChar w:fldCharType="begin"/>
      </w:r>
      <w:r>
        <w:instrText xml:space="preserve"> REF _Ref459731150 \h  \* MERGEFORMAT </w:instrText>
      </w:r>
      <w:r>
        <w:fldChar w:fldCharType="separate"/>
      </w:r>
      <w:r w:rsidR="005D3AE0">
        <w:t xml:space="preserve">Figure </w:t>
      </w:r>
      <w:r w:rsidR="005D3AE0">
        <w:rPr>
          <w:noProof/>
        </w:rPr>
        <w:t>8</w:t>
      </w:r>
      <w:r w:rsidR="005D3AE0">
        <w:rPr>
          <w:noProof/>
        </w:rPr>
        <w:noBreakHyphen/>
        <w:t>28</w:t>
      </w:r>
      <w:r>
        <w:fldChar w:fldCharType="end"/>
      </w:r>
      <w:r>
        <w:t>).  The heated gas produced another spike in temperature as the drying process began and the air was switched on, but returned to a steady 60 °C after 258 seconds.  The exhaust temperature was initially recorded at 20.8 °C and increased to a final measurement of 26.9 °C at 3000 seconds.  As the temperature of the exhaust gas can be assumed to be equal to the inflowing gas by the end of the drying process, this indicates that some of the heat supplied to the bed was passing through to the exhaust gas by 3000 seconds.  The exhaust humidity also changed through the 3000 second study time.  This increased sharply from 0 seconds to 60 seconds, increasing from 51.6 % relative humidity to 76.7 % relative humidity.  After this, a decrease occurred to 1260 seconds of 44.8 %.  A further but less marked drop continued to the full time, with a final value of 26.7 % relative humidity.  Therefore, the moisture in the wheat particles in this study demonstrated a fast drying process of the surface moisture, after which the particles slowly reduced in internal moisture.</w:t>
      </w:r>
    </w:p>
    <w:p w14:paraId="1BCB47CD" w14:textId="77777777" w:rsidR="00374D82" w:rsidRDefault="00374D82" w:rsidP="002C3E20">
      <w:pPr>
        <w:spacing w:line="276" w:lineRule="auto"/>
        <w:jc w:val="center"/>
      </w:pPr>
      <w:r>
        <w:rPr>
          <w:noProof/>
          <w:lang w:eastAsia="en-GB"/>
        </w:rPr>
        <w:lastRenderedPageBreak/>
        <w:drawing>
          <wp:inline distT="0" distB="0" distL="0" distR="0" wp14:anchorId="382421CD" wp14:editId="0A614481">
            <wp:extent cx="5553075" cy="3495675"/>
            <wp:effectExtent l="0" t="0" r="0" b="0"/>
            <wp:docPr id="9275" name="Chart 9275"/>
            <wp:cNvGraphicFramePr/>
            <a:graphic xmlns:a="http://schemas.openxmlformats.org/drawingml/2006/main">
              <a:graphicData uri="http://schemas.openxmlformats.org/drawingml/2006/chart">
                <c:chart xmlns:c="http://schemas.openxmlformats.org/drawingml/2006/chart" xmlns:r="http://schemas.openxmlformats.org/officeDocument/2006/relationships" r:id="rId381"/>
              </a:graphicData>
            </a:graphic>
          </wp:inline>
        </w:drawing>
      </w:r>
    </w:p>
    <w:p w14:paraId="608E487B" w14:textId="2C20578A" w:rsidR="00374D82" w:rsidRDefault="00374D82" w:rsidP="00EA5CD1">
      <w:pPr>
        <w:pStyle w:val="Caption"/>
        <w:spacing w:line="276" w:lineRule="auto"/>
      </w:pPr>
      <w:bookmarkStart w:id="661" w:name="_Ref459731150"/>
      <w:bookmarkStart w:id="662" w:name="_Toc474686733"/>
      <w:r>
        <w:t xml:space="preserve">Figure </w:t>
      </w:r>
      <w:fldSimple w:instr=" STYLEREF 1 \s ">
        <w:r w:rsidR="005D3AE0">
          <w:rPr>
            <w:noProof/>
          </w:rPr>
          <w:t>8</w:t>
        </w:r>
      </w:fldSimple>
      <w:r w:rsidR="00F02E7D">
        <w:noBreakHyphen/>
      </w:r>
      <w:fldSimple w:instr=" SEQ Figure \* ARABIC \s 1 ">
        <w:r w:rsidR="005D3AE0">
          <w:rPr>
            <w:noProof/>
          </w:rPr>
          <w:t>28</w:t>
        </w:r>
      </w:fldSimple>
      <w:bookmarkEnd w:id="661"/>
      <w:r>
        <w:t>.  Full drying process data for a bed of wheat in the single inlet 3D bed at 0.15 m/s and 60 °C under the continuous flow regime showing the change in temperature and % relative humidity over time for sensors 1 (below the distributor plate) and 2 (above the fluidised bed).</w:t>
      </w:r>
      <w:bookmarkEnd w:id="662"/>
    </w:p>
    <w:p w14:paraId="4D7F7BB0" w14:textId="77777777" w:rsidR="00374D82" w:rsidRDefault="00374D82" w:rsidP="00EA5CD1">
      <w:pPr>
        <w:pStyle w:val="Caption"/>
        <w:spacing w:line="276" w:lineRule="auto"/>
      </w:pPr>
    </w:p>
    <w:p w14:paraId="2EB8E315" w14:textId="6C7118D0" w:rsidR="00374D82" w:rsidRDefault="00374D82" w:rsidP="00EA5CD1">
      <w:pPr>
        <w:spacing w:line="276" w:lineRule="auto"/>
        <w:rPr>
          <w:noProof/>
          <w:lang w:eastAsia="en-GB"/>
        </w:rPr>
      </w:pPr>
      <w:r>
        <w:rPr>
          <w:noProof/>
          <w:lang w:eastAsia="en-GB"/>
        </w:rPr>
        <w:t>To identify the effect of sample rate on this drying process, four repeats were performed in wheat particles for each flow regime (</w:t>
      </w:r>
      <w:r>
        <w:rPr>
          <w:noProof/>
          <w:lang w:eastAsia="en-GB"/>
        </w:rPr>
        <w:fldChar w:fldCharType="begin"/>
      </w:r>
      <w:r>
        <w:rPr>
          <w:noProof/>
          <w:lang w:eastAsia="en-GB"/>
        </w:rPr>
        <w:instrText xml:space="preserve"> REF _Ref458178589 \h  \* MERGEFORMAT </w:instrText>
      </w:r>
      <w:r>
        <w:rPr>
          <w:noProof/>
          <w:lang w:eastAsia="en-GB"/>
        </w:rPr>
      </w:r>
      <w:r>
        <w:rPr>
          <w:noProof/>
          <w:lang w:eastAsia="en-GB"/>
        </w:rPr>
        <w:fldChar w:fldCharType="separate"/>
      </w:r>
      <w:r w:rsidR="005D3AE0">
        <w:t xml:space="preserve">Figure </w:t>
      </w:r>
      <w:r w:rsidR="005D3AE0">
        <w:rPr>
          <w:noProof/>
        </w:rPr>
        <w:t>8</w:t>
      </w:r>
      <w:r w:rsidR="005D3AE0">
        <w:rPr>
          <w:noProof/>
        </w:rPr>
        <w:noBreakHyphen/>
        <w:t>29</w:t>
      </w:r>
      <w:r>
        <w:rPr>
          <w:noProof/>
          <w:lang w:eastAsia="en-GB"/>
        </w:rPr>
        <w:fldChar w:fldCharType="end"/>
      </w:r>
      <w:r>
        <w:rPr>
          <w:noProof/>
          <w:lang w:eastAsia="en-GB"/>
        </w:rPr>
        <w:t>).  This showed that differences in the particles, or other external factors, caused large differences in the drying results gained.  The samples had an initial moisture content of 94.03 % prior to being dried.  The % relative humidity spiked in three of the four repeats, and increased to a value of 76.7 % in the first repeat.  However, each experiment started with a different value, which influenced the initial moisture content of the exhaust gas.  By 331 seconds, this effect had reduced, and the four repeats reduced in range, with a maximum range of 7.6 % at 1000 seconds, between 36.4 % for the third repeat and 28.8 % for the fourth.  By the final 3000 seconds however, the four repeats had become very similar, indicating that initial differences had reduced.  Here the lowest value was found for the first repeat with 26.5 %, and the highest for the third repeat, with 28.8 %.  The exhaust gas temperature in the continuous flow regime repeats gave a similar result, with an initial difference at 0 seconds of 5.9 °C, which reduced to a difference of 2.2 °C at 3000 seconds.  All four repeats increased in temperature over the test period, with a varying degree of change.  For example, the first repeat increased from 20.9 °C at 0 seconds to 26.9 °C at 3000 seconds, and the fourth repeat increased by the smallest amount from 26.8 °C at 0 seconds to 28.2 °C at 3000 seconds.</w:t>
      </w:r>
    </w:p>
    <w:p w14:paraId="23273E83" w14:textId="77777777" w:rsidR="002C3E20" w:rsidRDefault="002C3E20" w:rsidP="00EA5CD1">
      <w:pPr>
        <w:spacing w:line="276" w:lineRule="auto"/>
        <w:rPr>
          <w:noProof/>
          <w:lang w:eastAsia="en-GB"/>
        </w:rPr>
      </w:pPr>
    </w:p>
    <w:p w14:paraId="3395F5F7" w14:textId="77777777" w:rsidR="002C3E20" w:rsidRDefault="002C3E20" w:rsidP="00EA5CD1">
      <w:pPr>
        <w:spacing w:line="276" w:lineRule="auto"/>
        <w:rPr>
          <w:noProof/>
          <w:lang w:eastAsia="en-GB"/>
        </w:rPr>
      </w:pPr>
    </w:p>
    <w:p w14:paraId="508DC0FC" w14:textId="77777777" w:rsidR="002C3E20" w:rsidRDefault="002C3E20" w:rsidP="00EA5CD1">
      <w:pPr>
        <w:spacing w:line="276" w:lineRule="auto"/>
        <w:rPr>
          <w:noProof/>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649"/>
      </w:tblGrid>
      <w:tr w:rsidR="00374D82" w14:paraId="6B027013" w14:textId="77777777" w:rsidTr="00FB46C5">
        <w:tc>
          <w:tcPr>
            <w:tcW w:w="4593" w:type="dxa"/>
          </w:tcPr>
          <w:p w14:paraId="05EC75CC" w14:textId="77777777" w:rsidR="00374D82" w:rsidRDefault="00374D82" w:rsidP="00EA5CD1">
            <w:pPr>
              <w:spacing w:line="276" w:lineRule="auto"/>
            </w:pPr>
            <w:r>
              <w:lastRenderedPageBreak/>
              <w:t>a) humidity repeats</w:t>
            </w:r>
          </w:p>
        </w:tc>
        <w:tc>
          <w:tcPr>
            <w:tcW w:w="4649" w:type="dxa"/>
          </w:tcPr>
          <w:p w14:paraId="5B6FCC6E" w14:textId="77777777" w:rsidR="00374D82" w:rsidRDefault="00374D82" w:rsidP="00EA5CD1">
            <w:pPr>
              <w:spacing w:line="276" w:lineRule="auto"/>
            </w:pPr>
            <w:r>
              <w:t>b) temperature repeats</w:t>
            </w:r>
          </w:p>
        </w:tc>
      </w:tr>
      <w:tr w:rsidR="00374D82" w14:paraId="724047CF" w14:textId="77777777" w:rsidTr="00FB46C5">
        <w:tc>
          <w:tcPr>
            <w:tcW w:w="4593" w:type="dxa"/>
          </w:tcPr>
          <w:p w14:paraId="57927A1E" w14:textId="77777777" w:rsidR="00374D82" w:rsidRDefault="00374D82" w:rsidP="00EA5CD1">
            <w:pPr>
              <w:spacing w:line="276" w:lineRule="auto"/>
            </w:pPr>
            <w:r>
              <w:rPr>
                <w:noProof/>
                <w:lang w:eastAsia="en-GB"/>
              </w:rPr>
              <w:drawing>
                <wp:inline distT="0" distB="0" distL="0" distR="0" wp14:anchorId="4F2E8C6E" wp14:editId="47CE30FA">
                  <wp:extent cx="2787588" cy="2512381"/>
                  <wp:effectExtent l="0" t="0" r="0" b="2540"/>
                  <wp:docPr id="9276" name="Chart 9276"/>
                  <wp:cNvGraphicFramePr/>
                  <a:graphic xmlns:a="http://schemas.openxmlformats.org/drawingml/2006/main">
                    <a:graphicData uri="http://schemas.openxmlformats.org/drawingml/2006/chart">
                      <c:chart xmlns:c="http://schemas.openxmlformats.org/drawingml/2006/chart" xmlns:r="http://schemas.openxmlformats.org/officeDocument/2006/relationships" r:id="rId382"/>
                    </a:graphicData>
                  </a:graphic>
                </wp:inline>
              </w:drawing>
            </w:r>
          </w:p>
        </w:tc>
        <w:tc>
          <w:tcPr>
            <w:tcW w:w="4649" w:type="dxa"/>
          </w:tcPr>
          <w:p w14:paraId="2963BC6C" w14:textId="77777777" w:rsidR="00374D82" w:rsidRDefault="00374D82" w:rsidP="00EA5CD1">
            <w:pPr>
              <w:spacing w:line="276" w:lineRule="auto"/>
            </w:pPr>
            <w:r>
              <w:rPr>
                <w:noProof/>
                <w:lang w:eastAsia="en-GB"/>
              </w:rPr>
              <w:drawing>
                <wp:inline distT="0" distB="0" distL="0" distR="0" wp14:anchorId="4C39B891" wp14:editId="5D6A7308">
                  <wp:extent cx="2823099" cy="2512381"/>
                  <wp:effectExtent l="0" t="0" r="0" b="2540"/>
                  <wp:docPr id="9277" name="Chart 9277"/>
                  <wp:cNvGraphicFramePr/>
                  <a:graphic xmlns:a="http://schemas.openxmlformats.org/drawingml/2006/main">
                    <a:graphicData uri="http://schemas.openxmlformats.org/drawingml/2006/chart">
                      <c:chart xmlns:c="http://schemas.openxmlformats.org/drawingml/2006/chart" xmlns:r="http://schemas.openxmlformats.org/officeDocument/2006/relationships" r:id="rId383"/>
                    </a:graphicData>
                  </a:graphic>
                </wp:inline>
              </w:drawing>
            </w:r>
          </w:p>
        </w:tc>
      </w:tr>
    </w:tbl>
    <w:p w14:paraId="270FC277" w14:textId="7EC4394B" w:rsidR="00374D82" w:rsidRDefault="00374D82" w:rsidP="00EA5CD1">
      <w:pPr>
        <w:pStyle w:val="Caption"/>
        <w:spacing w:line="276" w:lineRule="auto"/>
      </w:pPr>
      <w:bookmarkStart w:id="663" w:name="_Ref458178589"/>
      <w:bookmarkStart w:id="664" w:name="_Toc474686734"/>
      <w:r>
        <w:t xml:space="preserve">Figure </w:t>
      </w:r>
      <w:fldSimple w:instr=" STYLEREF 1 \s ">
        <w:r w:rsidR="005D3AE0">
          <w:rPr>
            <w:noProof/>
          </w:rPr>
          <w:t>8</w:t>
        </w:r>
      </w:fldSimple>
      <w:r w:rsidR="00F02E7D">
        <w:noBreakHyphen/>
      </w:r>
      <w:fldSimple w:instr=" SEQ Figure \* ARABIC \s 1 ">
        <w:r w:rsidR="005D3AE0">
          <w:rPr>
            <w:noProof/>
          </w:rPr>
          <w:t>29</w:t>
        </w:r>
      </w:fldSimple>
      <w:bookmarkEnd w:id="663"/>
      <w:r>
        <w:t>.  Effect of sample rate on drying studies, showing the % relative humidity (a) and temperature (b) at sensor location 2 over time for continuous flow drying of wheat particles in the 3D single inlet bed.</w:t>
      </w:r>
      <w:bookmarkEnd w:id="664"/>
    </w:p>
    <w:p w14:paraId="22A42939" w14:textId="77777777" w:rsidR="00374D82" w:rsidRDefault="00374D82" w:rsidP="00EA5CD1">
      <w:pPr>
        <w:spacing w:line="276" w:lineRule="auto"/>
      </w:pPr>
    </w:p>
    <w:p w14:paraId="1605E9CA" w14:textId="3548045A" w:rsidR="00374D82" w:rsidRDefault="00374D82" w:rsidP="00EA5CD1">
      <w:pPr>
        <w:spacing w:line="276" w:lineRule="auto"/>
      </w:pPr>
      <w:r>
        <w:t xml:space="preserve">The pulsed flow regime repeats also produced similar results.  The initial % relative humidity of the exhaust gas varied by 6.7 % at 0 seconds under the pulsed flow regime, which caused each repeat test to follow a similar spike a drop pattern, as seen in the continuous flow repeats in </w:t>
      </w:r>
      <w:r>
        <w:fldChar w:fldCharType="begin"/>
      </w:r>
      <w:r>
        <w:instrText xml:space="preserve"> REF _Ref458178589 \h  \* MERGEFORMAT </w:instrText>
      </w:r>
      <w:r>
        <w:fldChar w:fldCharType="separate"/>
      </w:r>
      <w:r w:rsidR="005D3AE0">
        <w:t xml:space="preserve">Figure </w:t>
      </w:r>
      <w:r w:rsidR="005D3AE0">
        <w:rPr>
          <w:noProof/>
        </w:rPr>
        <w:t>8</w:t>
      </w:r>
      <w:r w:rsidR="005D3AE0">
        <w:rPr>
          <w:noProof/>
        </w:rPr>
        <w:noBreakHyphen/>
        <w:t>29</w:t>
      </w:r>
      <w:r>
        <w:fldChar w:fldCharType="end"/>
      </w:r>
      <w:r>
        <w:t>a.  The four repeats reduced in % relative humidity in the exhaust gas to a range of 4.7 % at 3000 seconds.  The initial and final temperature values in the pulsed flow regime for the exhaust gas also varied the same amount or less than under the continuous flow regime, with an initial difference of 2.9 °C reducing to a difference of 2.5 °C.</w:t>
      </w:r>
    </w:p>
    <w:p w14:paraId="7BE6B95B" w14:textId="77777777" w:rsidR="00374D82" w:rsidRDefault="00374D82" w:rsidP="00EA5CD1">
      <w:pPr>
        <w:spacing w:line="276" w:lineRule="auto"/>
      </w:pPr>
      <w:r>
        <w:t>The repeats for each flow regime were averaged and compared against each other.  This showed that the influence of the initial % relative humidity of the exhaust gas was influential on the average of all four repeats, with the continuous flow average increasing sharply above the pulsed flow average at 18 seconds.  However, after 557 seconds the continuous flow regime exhaust gas relative humidity continued to drop to a final value of 27.35 %.  In contrast, the average pulsed flow regime exhaust gas relative humidity dropped at a slower rate, reducing to a final value of 31.2 %.  This higher gas humidity was maintained from 557 seconds to 3000 seconds under the pulsed flow regime.  Despite the small repeat number of four, this difference of 3.85 % was larger than the standard error for each mean, which was 0.5 and 0.9 % for the continuous and pulsed flow regimes respectively at 3000 seconds.  The average temperature increased under both flow regimes, but produced a much smoother increase over time under the pulsed flow regime.  The continuous flow regime increased from an average of 24.3 °C at 0 seconds to 28.3 °C at 3000 seconds.  However, the pulsed flow regime produced a lower final exhaust gas average temperature of 27.75 °C.  However, both flow regimes produced a standard error at 3000 seconds of 0.5 °C, whilst the difference in average final temperature was 0.55 °C.</w:t>
      </w:r>
    </w:p>
    <w:p w14:paraId="5D61C321" w14:textId="77777777" w:rsidR="00374D82" w:rsidRDefault="00374D82" w:rsidP="002C3E20">
      <w:pPr>
        <w:spacing w:line="276" w:lineRule="auto"/>
        <w:jc w:val="center"/>
      </w:pPr>
      <w:r>
        <w:rPr>
          <w:noProof/>
          <w:lang w:eastAsia="en-GB"/>
        </w:rPr>
        <w:lastRenderedPageBreak/>
        <w:drawing>
          <wp:inline distT="0" distB="0" distL="0" distR="0" wp14:anchorId="57CBEA5F" wp14:editId="40464DDF">
            <wp:extent cx="5429250" cy="3790950"/>
            <wp:effectExtent l="0" t="0" r="0" b="0"/>
            <wp:docPr id="9278" name="Chart 927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4"/>
              </a:graphicData>
            </a:graphic>
          </wp:inline>
        </w:drawing>
      </w:r>
    </w:p>
    <w:p w14:paraId="0A87B88F" w14:textId="75462E1D" w:rsidR="00374D82" w:rsidRDefault="00374D82" w:rsidP="00EA5CD1">
      <w:pPr>
        <w:pStyle w:val="Caption"/>
        <w:spacing w:line="276" w:lineRule="auto"/>
      </w:pPr>
      <w:bookmarkStart w:id="665" w:name="_Ref458186318"/>
      <w:bookmarkStart w:id="666" w:name="_Toc474686735"/>
      <w:r>
        <w:t xml:space="preserve">Figure </w:t>
      </w:r>
      <w:fldSimple w:instr=" STYLEREF 1 \s ">
        <w:r w:rsidR="005D3AE0">
          <w:rPr>
            <w:noProof/>
          </w:rPr>
          <w:t>8</w:t>
        </w:r>
      </w:fldSimple>
      <w:r w:rsidR="00F02E7D">
        <w:noBreakHyphen/>
      </w:r>
      <w:fldSimple w:instr=" SEQ Figure \* ARABIC \s 1 ">
        <w:r w:rsidR="005D3AE0">
          <w:rPr>
            <w:noProof/>
          </w:rPr>
          <w:t>30</w:t>
        </w:r>
      </w:fldSimple>
      <w:bookmarkEnd w:id="665"/>
      <w:r>
        <w:t>.  Comparison between drying processes for wheat particles under pulsed and continuous flow regimes in the single inlet 3D bed showing change in average % relative humidity and temperature over time at 60 °C and at 0.15 m/s.</w:t>
      </w:r>
      <w:bookmarkEnd w:id="666"/>
    </w:p>
    <w:p w14:paraId="1B09DE6C" w14:textId="77777777" w:rsidR="002C3E20" w:rsidRDefault="002C3E20" w:rsidP="00EA5CD1">
      <w:pPr>
        <w:spacing w:line="276" w:lineRule="auto"/>
      </w:pPr>
    </w:p>
    <w:p w14:paraId="4979DD9E" w14:textId="1F859905" w:rsidR="00374D82" w:rsidRDefault="00374D82" w:rsidP="00EA5CD1">
      <w:pPr>
        <w:spacing w:line="276" w:lineRule="auto"/>
      </w:pPr>
      <w:r>
        <w:t>To identify whether temperature was having a controlling effect on either the drying process or the interaction of the flow regime, 2 repeats were carried out on a Group D particle at 25 °C.  As only 60 °C had been studied so far, this changed the drying characteristics and slowed down the initial stages of drying for observation.  The particles dried were 4 Å zeolite molecular sieves, with an initial moisture content of 68.9 %.  The continuous flow regime started the drying process with a higher initial % relative humidity in the air above the fluidised bed (</w:t>
      </w:r>
      <w:r>
        <w:fldChar w:fldCharType="begin"/>
      </w:r>
      <w:r>
        <w:instrText xml:space="preserve"> REF _Ref458186338 \h  \* MERGEFORMAT </w:instrText>
      </w:r>
      <w:r>
        <w:fldChar w:fldCharType="separate"/>
      </w:r>
      <w:r w:rsidR="005D3AE0">
        <w:t xml:space="preserve">Figure </w:t>
      </w:r>
      <w:r w:rsidR="005D3AE0">
        <w:rPr>
          <w:noProof/>
        </w:rPr>
        <w:t>8</w:t>
      </w:r>
      <w:r w:rsidR="005D3AE0">
        <w:rPr>
          <w:noProof/>
        </w:rPr>
        <w:noBreakHyphen/>
        <w:t>31</w:t>
      </w:r>
      <w:r>
        <w:fldChar w:fldCharType="end"/>
      </w:r>
      <w:r>
        <w:t xml:space="preserve">).  However, the average humidity for both regimes spiked to a value of around 65 % relative humidity by 235 seconds.  After this time, the pulsed flow average relative humidity dropped rapidly to 37.15 % at 842 seconds, whilst the continuous flow regime average was 49.8 %.  The % relative humidity decreased slowly to 2500 seconds, with the pulsed flow regime producing a lower value by 4.25 %.  This result is the opposite to that found at the higher temperatures tested in </w:t>
      </w:r>
      <w:r>
        <w:fldChar w:fldCharType="begin"/>
      </w:r>
      <w:r>
        <w:instrText xml:space="preserve"> REF _Ref458172778 \h  \* MERGEFORMAT </w:instrText>
      </w:r>
      <w:r>
        <w:fldChar w:fldCharType="separate"/>
      </w:r>
      <w:r w:rsidR="005D3AE0">
        <w:t xml:space="preserve">Figure </w:t>
      </w:r>
      <w:r w:rsidR="005D3AE0">
        <w:rPr>
          <w:noProof/>
        </w:rPr>
        <w:t>8</w:t>
      </w:r>
      <w:r w:rsidR="005D3AE0">
        <w:rPr>
          <w:noProof/>
        </w:rPr>
        <w:noBreakHyphen/>
        <w:t>27</w:t>
      </w:r>
      <w:r>
        <w:fldChar w:fldCharType="end"/>
      </w:r>
      <w:r>
        <w:t xml:space="preserve"> and </w:t>
      </w:r>
      <w:r>
        <w:fldChar w:fldCharType="begin"/>
      </w:r>
      <w:r>
        <w:instrText xml:space="preserve"> REF _Ref458186318 \h  \* MERGEFORMAT </w:instrText>
      </w:r>
      <w:r>
        <w:fldChar w:fldCharType="separate"/>
      </w:r>
      <w:r w:rsidR="005D3AE0">
        <w:t xml:space="preserve">Figure </w:t>
      </w:r>
      <w:r w:rsidR="005D3AE0">
        <w:rPr>
          <w:noProof/>
        </w:rPr>
        <w:t>8</w:t>
      </w:r>
      <w:r w:rsidR="005D3AE0">
        <w:rPr>
          <w:noProof/>
        </w:rPr>
        <w:noBreakHyphen/>
        <w:t>30</w:t>
      </w:r>
      <w:r>
        <w:fldChar w:fldCharType="end"/>
      </w:r>
      <w:r>
        <w:t>.  The average temperature of the exhaust gas was also different to the previous high temperature studies, with a constantly higher average temperature under the pulsed flow regime compared to the continuous flow regime of up to 1.05 °C.</w:t>
      </w:r>
    </w:p>
    <w:p w14:paraId="6337E48B" w14:textId="77777777" w:rsidR="00374D82" w:rsidRDefault="00374D82" w:rsidP="002C3E20">
      <w:pPr>
        <w:spacing w:line="276" w:lineRule="auto"/>
        <w:jc w:val="center"/>
      </w:pPr>
      <w:r>
        <w:rPr>
          <w:noProof/>
          <w:lang w:eastAsia="en-GB"/>
        </w:rPr>
        <w:lastRenderedPageBreak/>
        <w:drawing>
          <wp:inline distT="0" distB="0" distL="0" distR="0" wp14:anchorId="0DC3BBD3" wp14:editId="2EEAA652">
            <wp:extent cx="5553075" cy="3581400"/>
            <wp:effectExtent l="0" t="0" r="0" b="0"/>
            <wp:docPr id="9279" name="Chart 9279"/>
            <wp:cNvGraphicFramePr/>
            <a:graphic xmlns:a="http://schemas.openxmlformats.org/drawingml/2006/main">
              <a:graphicData uri="http://schemas.openxmlformats.org/drawingml/2006/chart">
                <c:chart xmlns:c="http://schemas.openxmlformats.org/drawingml/2006/chart" xmlns:r="http://schemas.openxmlformats.org/officeDocument/2006/relationships" r:id="rId385"/>
              </a:graphicData>
            </a:graphic>
          </wp:inline>
        </w:drawing>
      </w:r>
    </w:p>
    <w:p w14:paraId="724782C8" w14:textId="1443E1D6" w:rsidR="00374D82" w:rsidRDefault="00374D82" w:rsidP="00EA5CD1">
      <w:pPr>
        <w:pStyle w:val="Caption"/>
        <w:spacing w:line="276" w:lineRule="auto"/>
      </w:pPr>
      <w:bookmarkStart w:id="667" w:name="_Ref458186338"/>
      <w:bookmarkStart w:id="668" w:name="_Toc474686736"/>
      <w:r>
        <w:t xml:space="preserve">Figure </w:t>
      </w:r>
      <w:fldSimple w:instr=" STYLEREF 1 \s ">
        <w:r w:rsidR="005D3AE0">
          <w:rPr>
            <w:noProof/>
          </w:rPr>
          <w:t>8</w:t>
        </w:r>
      </w:fldSimple>
      <w:r w:rsidR="00F02E7D">
        <w:noBreakHyphen/>
      </w:r>
      <w:fldSimple w:instr=" SEQ Figure \* ARABIC \s 1 ">
        <w:r w:rsidR="005D3AE0">
          <w:rPr>
            <w:noProof/>
          </w:rPr>
          <w:t>31</w:t>
        </w:r>
      </w:fldSimple>
      <w:bookmarkEnd w:id="667"/>
      <w:r>
        <w:t>.  Comparison between drying processes for 4 Å zeolite molecular sieve particles under pulsed and continuous flow regimes in the single inlet 3D bed showing change in average % relative humidity and temperature over time at 25 °C and at 0.15 m/s.</w:t>
      </w:r>
      <w:bookmarkEnd w:id="668"/>
    </w:p>
    <w:p w14:paraId="5D03DBBD" w14:textId="77777777" w:rsidR="00374D82" w:rsidRPr="000F18D4" w:rsidRDefault="00374D82" w:rsidP="00EA5CD1">
      <w:pPr>
        <w:spacing w:line="276" w:lineRule="auto"/>
        <w:jc w:val="center"/>
      </w:pPr>
    </w:p>
    <w:p w14:paraId="7811D87E" w14:textId="4B2BD2F2" w:rsidR="00374D82" w:rsidRDefault="00374D82" w:rsidP="00EA5CD1">
      <w:pPr>
        <w:spacing w:line="276" w:lineRule="auto"/>
      </w:pPr>
      <w:r>
        <w:t xml:space="preserve">The results in </w:t>
      </w:r>
      <w:r>
        <w:fldChar w:fldCharType="begin"/>
      </w:r>
      <w:r>
        <w:instrText xml:space="preserve"> REF _Ref458186338 \h  \* MERGEFORMAT </w:instrText>
      </w:r>
      <w:r>
        <w:fldChar w:fldCharType="separate"/>
      </w:r>
      <w:r w:rsidR="005D3AE0">
        <w:t xml:space="preserve">Figure </w:t>
      </w:r>
      <w:r w:rsidR="005D3AE0">
        <w:rPr>
          <w:noProof/>
        </w:rPr>
        <w:t>8</w:t>
      </w:r>
      <w:r w:rsidR="005D3AE0">
        <w:rPr>
          <w:noProof/>
        </w:rPr>
        <w:noBreakHyphen/>
        <w:t>31</w:t>
      </w:r>
      <w:r>
        <w:fldChar w:fldCharType="end"/>
      </w:r>
      <w:r>
        <w:t xml:space="preserve"> could be caused by either the different material being dried or the change in temperature.  However, the results found in </w:t>
      </w:r>
      <w:r>
        <w:fldChar w:fldCharType="begin"/>
      </w:r>
      <w:r>
        <w:instrText xml:space="preserve"> REF _Ref458172778 \h  \* MERGEFORMAT </w:instrText>
      </w:r>
      <w:r>
        <w:fldChar w:fldCharType="separate"/>
      </w:r>
      <w:r w:rsidR="005D3AE0">
        <w:t xml:space="preserve">Figure </w:t>
      </w:r>
      <w:r w:rsidR="005D3AE0">
        <w:rPr>
          <w:noProof/>
        </w:rPr>
        <w:t>8</w:t>
      </w:r>
      <w:r w:rsidR="005D3AE0">
        <w:rPr>
          <w:noProof/>
        </w:rPr>
        <w:noBreakHyphen/>
        <w:t>27</w:t>
      </w:r>
      <w:r>
        <w:fldChar w:fldCharType="end"/>
      </w:r>
      <w:r>
        <w:t xml:space="preserve"> and </w:t>
      </w:r>
      <w:r>
        <w:fldChar w:fldCharType="begin"/>
      </w:r>
      <w:r>
        <w:instrText xml:space="preserve"> REF _Ref458186318 \h  \* MERGEFORMAT </w:instrText>
      </w:r>
      <w:r>
        <w:fldChar w:fldCharType="separate"/>
      </w:r>
      <w:r w:rsidR="005D3AE0">
        <w:t xml:space="preserve">Figure </w:t>
      </w:r>
      <w:r w:rsidR="005D3AE0">
        <w:rPr>
          <w:noProof/>
        </w:rPr>
        <w:t>8</w:t>
      </w:r>
      <w:r w:rsidR="005D3AE0">
        <w:rPr>
          <w:noProof/>
        </w:rPr>
        <w:noBreakHyphen/>
        <w:t>30</w:t>
      </w:r>
      <w:r>
        <w:fldChar w:fldCharType="end"/>
      </w:r>
      <w:r>
        <w:t xml:space="preserve"> were reversed at reduced temperatures.  For this reason, a further investigation was carried out to study the effect of temperature on the influence of the imposed flow regime.  In this set of experiments, 250 μm glass ballotini was dried from an initial moisture content of 7.9 to 12.6 %.  Three repeats were carried out at 25 °C, one repeat at 35 °C and a further three repeats at 60 °C.  These showed that the 25 and 60 °C tests, where an average value was found between three repeats, provided a smoother reduction in % relative humidity than the single test shown for 35 °C (</w:t>
      </w:r>
      <w:r>
        <w:fldChar w:fldCharType="begin"/>
      </w:r>
      <w:r>
        <w:instrText xml:space="preserve"> REF _Ref459731384 \h  \* MERGEFORMAT </w:instrText>
      </w:r>
      <w:r>
        <w:fldChar w:fldCharType="separate"/>
      </w:r>
      <w:r w:rsidR="005D3AE0">
        <w:t xml:space="preserve">Figure </w:t>
      </w:r>
      <w:r w:rsidR="005D3AE0">
        <w:rPr>
          <w:noProof/>
        </w:rPr>
        <w:t>8</w:t>
      </w:r>
      <w:r w:rsidR="005D3AE0">
        <w:rPr>
          <w:noProof/>
        </w:rPr>
        <w:noBreakHyphen/>
        <w:t>32</w:t>
      </w:r>
      <w:r>
        <w:fldChar w:fldCharType="end"/>
      </w:r>
      <w:r>
        <w:t>).  However, the amount of moisture removed showed no difference between each temperature studied.  Each temperature caused a peak in humidity at around 200 seconds, and reduced to an average 23.8 % relative humidity at the final 2500 seconds.  However, the 60 °C average % relative humidity dropped faster than the other two temperatures between 1000 seconds.  This is not an expected result, as the higher temperature theoretically would increase the humidity of the exhaust gas in the early stages of the drying process.</w:t>
      </w:r>
    </w:p>
    <w:p w14:paraId="5FAB5D1F" w14:textId="77777777" w:rsidR="00374D82" w:rsidRDefault="00374D82" w:rsidP="00EA5CD1">
      <w:pPr>
        <w:spacing w:line="276" w:lineRule="auto"/>
      </w:pPr>
      <w:r>
        <w:rPr>
          <w:noProof/>
          <w:lang w:eastAsia="en-GB"/>
        </w:rPr>
        <w:lastRenderedPageBreak/>
        <w:drawing>
          <wp:inline distT="0" distB="0" distL="0" distR="0" wp14:anchorId="610C1811" wp14:editId="638A07D3">
            <wp:extent cx="5372100" cy="3705225"/>
            <wp:effectExtent l="0" t="0" r="0" b="0"/>
            <wp:docPr id="9280" name="Chart 9280"/>
            <wp:cNvGraphicFramePr/>
            <a:graphic xmlns:a="http://schemas.openxmlformats.org/drawingml/2006/main">
              <a:graphicData uri="http://schemas.openxmlformats.org/drawingml/2006/chart">
                <c:chart xmlns:c="http://schemas.openxmlformats.org/drawingml/2006/chart" xmlns:r="http://schemas.openxmlformats.org/officeDocument/2006/relationships" r:id="rId386"/>
              </a:graphicData>
            </a:graphic>
          </wp:inline>
        </w:drawing>
      </w:r>
    </w:p>
    <w:p w14:paraId="4C205823" w14:textId="026473C7" w:rsidR="00374D82" w:rsidRDefault="00374D82" w:rsidP="00EA5CD1">
      <w:pPr>
        <w:pStyle w:val="Caption"/>
        <w:spacing w:line="276" w:lineRule="auto"/>
      </w:pPr>
      <w:bookmarkStart w:id="669" w:name="_Ref459731384"/>
      <w:bookmarkStart w:id="670" w:name="_Toc474686737"/>
      <w:r>
        <w:t xml:space="preserve">Figure </w:t>
      </w:r>
      <w:fldSimple w:instr=" STYLEREF 1 \s ">
        <w:r w:rsidR="005D3AE0">
          <w:rPr>
            <w:noProof/>
          </w:rPr>
          <w:t>8</w:t>
        </w:r>
      </w:fldSimple>
      <w:r w:rsidR="00F02E7D">
        <w:noBreakHyphen/>
      </w:r>
      <w:fldSimple w:instr=" SEQ Figure \* ARABIC \s 1 ">
        <w:r w:rsidR="005D3AE0">
          <w:rPr>
            <w:noProof/>
          </w:rPr>
          <w:t>32</w:t>
        </w:r>
      </w:fldSimple>
      <w:bookmarkEnd w:id="669"/>
      <w:r>
        <w:t>.  Change in average % relative humidity over time at different fluidising gas temperatures under the continuous flow regime for 250 μm glass ballotini drying at 0.15 m/s at humidity sensor 2.</w:t>
      </w:r>
      <w:bookmarkEnd w:id="670"/>
    </w:p>
    <w:p w14:paraId="0FE20372" w14:textId="77777777" w:rsidR="00374D82" w:rsidRDefault="00374D82" w:rsidP="00EA5CD1">
      <w:pPr>
        <w:spacing w:line="276" w:lineRule="auto"/>
      </w:pPr>
    </w:p>
    <w:p w14:paraId="73A8C229" w14:textId="77777777" w:rsidR="004951D1" w:rsidRPr="004951D1" w:rsidRDefault="00374D82" w:rsidP="00EA5CD1">
      <w:pPr>
        <w:spacing w:line="276" w:lineRule="auto"/>
        <w:rPr>
          <w:b/>
        </w:rPr>
      </w:pPr>
      <w:r>
        <w:t xml:space="preserve">The Group B glass ballotini particles showed that the effect of temperature was less influential for this particle type.  For example, </w:t>
      </w:r>
      <w:r>
        <w:fldChar w:fldCharType="begin"/>
      </w:r>
      <w:r>
        <w:instrText xml:space="preserve"> REF _Ref458245161 \h  \* MERGEFORMAT </w:instrText>
      </w:r>
      <w:r>
        <w:fldChar w:fldCharType="separate"/>
      </w:r>
      <w:r w:rsidR="005D3AE0">
        <w:t xml:space="preserve">Figure </w:t>
      </w:r>
      <w:r w:rsidR="005D3AE0">
        <w:rPr>
          <w:noProof/>
        </w:rPr>
        <w:t>8</w:t>
      </w:r>
      <w:r w:rsidR="005D3AE0">
        <w:rPr>
          <w:noProof/>
        </w:rPr>
        <w:noBreakHyphen/>
        <w:t>33</w:t>
      </w:r>
      <w:r>
        <w:fldChar w:fldCharType="end"/>
      </w:r>
      <w:r>
        <w:t xml:space="preserve"> shows the drying process at three gas temperatures.  The 25 °C experiments were comprised of three repeats of each flow regime.  This produced a variable exhaust gas temperature and % relative humidity.  Despite the three repeats being averaged, both the temperature and the % relative humidity varied over time.  In contrast, the 60 °C average temperature and % relative humidity passed through a smooth curve over time.  This indicated that the higher gas temperature had a large influence over the drying process, whilst other factors cause the three repeats at the lower gas temperature to vary more.  In contrast to </w:t>
      </w:r>
      <w:r>
        <w:fldChar w:fldCharType="begin"/>
      </w:r>
      <w:r>
        <w:instrText xml:space="preserve"> REF _Ref458186318 \h  \* MERGEFORMAT </w:instrText>
      </w:r>
      <w:r>
        <w:fldChar w:fldCharType="separate"/>
      </w:r>
      <w:r w:rsidR="005D3AE0">
        <w:t xml:space="preserve">Figure </w:t>
      </w:r>
      <w:r w:rsidR="005D3AE0">
        <w:rPr>
          <w:noProof/>
        </w:rPr>
        <w:t>8</w:t>
      </w:r>
      <w:r w:rsidR="005D3AE0">
        <w:rPr>
          <w:noProof/>
        </w:rPr>
        <w:noBreakHyphen/>
        <w:t>30</w:t>
      </w:r>
      <w:r>
        <w:fldChar w:fldCharType="end"/>
      </w:r>
      <w:r>
        <w:t xml:space="preserve"> and </w:t>
      </w:r>
      <w:r>
        <w:fldChar w:fldCharType="begin"/>
      </w:r>
      <w:r>
        <w:instrText xml:space="preserve"> REF _Ref458186338 \h  \* MERGEFORMAT </w:instrText>
      </w:r>
      <w:r>
        <w:fldChar w:fldCharType="separate"/>
      </w:r>
      <w:r w:rsidR="005D3AE0">
        <w:t xml:space="preserve">Figure </w:t>
      </w:r>
      <w:r w:rsidR="005D3AE0">
        <w:rPr>
          <w:noProof/>
        </w:rPr>
        <w:t>8</w:t>
      </w:r>
      <w:r w:rsidR="005D3AE0">
        <w:rPr>
          <w:noProof/>
        </w:rPr>
        <w:noBreakHyphen/>
        <w:t>31</w:t>
      </w:r>
      <w:r>
        <w:fldChar w:fldCharType="end"/>
      </w:r>
      <w:r>
        <w:t xml:space="preserve">, the 60 °C fluidisation regime did not produce a higher moisture removal under the pulsed flow regime.  </w:t>
      </w:r>
    </w:p>
    <w:p w14:paraId="735D8439" w14:textId="77777777" w:rsidR="004951D1" w:rsidRDefault="004951D1" w:rsidP="00EA5CD1">
      <w:pPr>
        <w:spacing w:line="276" w:lineRule="auto"/>
      </w:pPr>
    </w:p>
    <w:p w14:paraId="6CAADFE3" w14:textId="633495A3" w:rsidR="00374D82" w:rsidRDefault="004951D1" w:rsidP="00EA5CD1">
      <w:pPr>
        <w:spacing w:line="276" w:lineRule="auto"/>
      </w:pPr>
      <w:r>
        <w:tab/>
      </w:r>
    </w:p>
    <w:p w14:paraId="7AFB5AC6" w14:textId="77777777" w:rsidR="002C3E20" w:rsidRDefault="002C3E20" w:rsidP="00EA5CD1">
      <w:pPr>
        <w:spacing w:line="276" w:lineRule="auto"/>
      </w:pPr>
    </w:p>
    <w:p w14:paraId="17D6469B" w14:textId="77777777" w:rsidR="002C3E20" w:rsidRDefault="002C3E20" w:rsidP="00EA5CD1">
      <w:pPr>
        <w:spacing w:line="276" w:lineRule="auto"/>
      </w:pPr>
    </w:p>
    <w:p w14:paraId="125F78B6" w14:textId="77777777" w:rsidR="002C3E20" w:rsidRDefault="002C3E20" w:rsidP="00EA5CD1">
      <w:pPr>
        <w:spacing w:line="276" w:lineRule="auto"/>
      </w:pPr>
    </w:p>
    <w:p w14:paraId="73A68DC5" w14:textId="77777777" w:rsidR="002C3E20" w:rsidRDefault="002C3E20" w:rsidP="00EA5CD1">
      <w:pPr>
        <w:spacing w:line="276" w:lineRule="auto"/>
      </w:pPr>
    </w:p>
    <w:p w14:paraId="5799AC7C" w14:textId="77777777" w:rsidR="002C3E20" w:rsidRDefault="002C3E20" w:rsidP="00EA5CD1">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6"/>
        <w:gridCol w:w="4516"/>
      </w:tblGrid>
      <w:tr w:rsidR="00374D82" w14:paraId="232C75B7" w14:textId="77777777" w:rsidTr="00FB46C5">
        <w:tc>
          <w:tcPr>
            <w:tcW w:w="4726" w:type="dxa"/>
          </w:tcPr>
          <w:p w14:paraId="666CB3B5" w14:textId="77777777" w:rsidR="00374D82" w:rsidRDefault="00374D82" w:rsidP="00EA5CD1">
            <w:pPr>
              <w:spacing w:line="276" w:lineRule="auto"/>
            </w:pPr>
            <w:r>
              <w:lastRenderedPageBreak/>
              <w:t xml:space="preserve">a) 25 °C </w:t>
            </w:r>
          </w:p>
        </w:tc>
        <w:tc>
          <w:tcPr>
            <w:tcW w:w="4516" w:type="dxa"/>
          </w:tcPr>
          <w:p w14:paraId="733714F8" w14:textId="77777777" w:rsidR="00374D82" w:rsidRDefault="00374D82" w:rsidP="00EA5CD1">
            <w:pPr>
              <w:spacing w:line="276" w:lineRule="auto"/>
            </w:pPr>
            <w:r>
              <w:t xml:space="preserve">b) 35 °C </w:t>
            </w:r>
          </w:p>
        </w:tc>
      </w:tr>
      <w:tr w:rsidR="00374D82" w14:paraId="7B5DC728" w14:textId="77777777" w:rsidTr="00FB46C5">
        <w:tc>
          <w:tcPr>
            <w:tcW w:w="4726" w:type="dxa"/>
          </w:tcPr>
          <w:p w14:paraId="7BACBE7A" w14:textId="77777777" w:rsidR="00374D82" w:rsidRDefault="00374D82" w:rsidP="00EA5CD1">
            <w:pPr>
              <w:spacing w:line="276" w:lineRule="auto"/>
            </w:pPr>
            <w:r>
              <w:rPr>
                <w:noProof/>
                <w:lang w:eastAsia="en-GB"/>
              </w:rPr>
              <w:drawing>
                <wp:inline distT="0" distB="0" distL="0" distR="0" wp14:anchorId="437B948B" wp14:editId="76FE7BD9">
                  <wp:extent cx="2876365" cy="2565647"/>
                  <wp:effectExtent l="0" t="0" r="635" b="6350"/>
                  <wp:docPr id="9281" name="Chart 928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7"/>
                    </a:graphicData>
                  </a:graphic>
                </wp:inline>
              </w:drawing>
            </w:r>
          </w:p>
        </w:tc>
        <w:tc>
          <w:tcPr>
            <w:tcW w:w="4516" w:type="dxa"/>
          </w:tcPr>
          <w:p w14:paraId="2D1435B9" w14:textId="77777777" w:rsidR="00374D82" w:rsidRDefault="00374D82" w:rsidP="00EA5CD1">
            <w:pPr>
              <w:spacing w:line="276" w:lineRule="auto"/>
            </w:pPr>
            <w:r>
              <w:rPr>
                <w:noProof/>
                <w:lang w:eastAsia="en-GB"/>
              </w:rPr>
              <w:drawing>
                <wp:inline distT="0" distB="0" distL="0" distR="0" wp14:anchorId="1BE22E7E" wp14:editId="4F1E5896">
                  <wp:extent cx="2734322" cy="2565647"/>
                  <wp:effectExtent l="0" t="0" r="8890" b="6350"/>
                  <wp:docPr id="9282" name="Chart 928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8"/>
                    </a:graphicData>
                  </a:graphic>
                </wp:inline>
              </w:drawing>
            </w:r>
          </w:p>
        </w:tc>
      </w:tr>
      <w:tr w:rsidR="00374D82" w14:paraId="51B1C11A" w14:textId="77777777" w:rsidTr="00FB46C5">
        <w:tc>
          <w:tcPr>
            <w:tcW w:w="9242" w:type="dxa"/>
            <w:gridSpan w:val="2"/>
          </w:tcPr>
          <w:p w14:paraId="57AE3846" w14:textId="77777777" w:rsidR="00374D82" w:rsidRDefault="00374D82" w:rsidP="00EA5CD1">
            <w:pPr>
              <w:spacing w:line="276" w:lineRule="auto"/>
            </w:pPr>
            <w:r>
              <w:t xml:space="preserve">c) 60 °C </w:t>
            </w:r>
          </w:p>
        </w:tc>
      </w:tr>
      <w:tr w:rsidR="00374D82" w14:paraId="4BAE8D07" w14:textId="77777777" w:rsidTr="00FB46C5">
        <w:tc>
          <w:tcPr>
            <w:tcW w:w="9242" w:type="dxa"/>
            <w:gridSpan w:val="2"/>
          </w:tcPr>
          <w:p w14:paraId="2B49DCF6" w14:textId="77777777" w:rsidR="00374D82" w:rsidRDefault="00374D82" w:rsidP="00EA5CD1">
            <w:pPr>
              <w:spacing w:line="276" w:lineRule="auto"/>
            </w:pPr>
            <w:r>
              <w:rPr>
                <w:noProof/>
                <w:lang w:eastAsia="en-GB"/>
              </w:rPr>
              <w:drawing>
                <wp:inline distT="0" distB="0" distL="0" distR="0" wp14:anchorId="5A3950E7" wp14:editId="63E182A9">
                  <wp:extent cx="5734975" cy="2618912"/>
                  <wp:effectExtent l="0" t="0" r="0" b="0"/>
                  <wp:docPr id="9283" name="Chart 928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9"/>
                    </a:graphicData>
                  </a:graphic>
                </wp:inline>
              </w:drawing>
            </w:r>
          </w:p>
        </w:tc>
      </w:tr>
    </w:tbl>
    <w:p w14:paraId="02652036" w14:textId="500A534B" w:rsidR="00374D82" w:rsidRDefault="00374D82" w:rsidP="00EA5CD1">
      <w:pPr>
        <w:pStyle w:val="Caption"/>
        <w:spacing w:line="276" w:lineRule="auto"/>
      </w:pPr>
      <w:bookmarkStart w:id="671" w:name="_Ref458245161"/>
      <w:bookmarkStart w:id="672" w:name="_Ref458245149"/>
      <w:bookmarkStart w:id="673" w:name="_Toc474686738"/>
      <w:r>
        <w:t xml:space="preserve">Figure </w:t>
      </w:r>
      <w:fldSimple w:instr=" STYLEREF 1 \s ">
        <w:r w:rsidR="005D3AE0">
          <w:rPr>
            <w:noProof/>
          </w:rPr>
          <w:t>8</w:t>
        </w:r>
      </w:fldSimple>
      <w:r w:rsidR="00F02E7D">
        <w:noBreakHyphen/>
      </w:r>
      <w:fldSimple w:instr=" SEQ Figure \* ARABIC \s 1 ">
        <w:r w:rsidR="005D3AE0">
          <w:rPr>
            <w:noProof/>
          </w:rPr>
          <w:t>33</w:t>
        </w:r>
      </w:fldSimple>
      <w:bookmarkEnd w:id="671"/>
      <w:r>
        <w:t>.  Comparison between drying processes for 250 μm glass ballotini under pulsed and continuous flow regimes in the single inlet 3D bed at a) 25 °C, b) 35 °C and c) 60 °C showing change in average % relative humidity and temperature over time at 25 °C and at 0.15 m/s.</w:t>
      </w:r>
      <w:bookmarkEnd w:id="672"/>
      <w:bookmarkEnd w:id="673"/>
    </w:p>
    <w:p w14:paraId="708A179E" w14:textId="1B6C2615" w:rsidR="00374D82" w:rsidRDefault="00374D82" w:rsidP="00EA5CD1">
      <w:pPr>
        <w:pStyle w:val="Caption"/>
        <w:spacing w:line="276" w:lineRule="auto"/>
      </w:pPr>
    </w:p>
    <w:p w14:paraId="244B2037" w14:textId="64AE7511" w:rsidR="00123174" w:rsidRPr="00123174" w:rsidRDefault="00123174" w:rsidP="00123174">
      <w:pPr>
        <w:pStyle w:val="Heading2"/>
        <w:rPr>
          <w:b/>
        </w:rPr>
      </w:pPr>
      <w:bookmarkStart w:id="674" w:name="_Toc474696445"/>
      <w:r w:rsidRPr="00123174">
        <w:rPr>
          <w:b/>
        </w:rPr>
        <w:t>8.4</w:t>
      </w:r>
      <w:r w:rsidRPr="00123174">
        <w:rPr>
          <w:b/>
        </w:rPr>
        <w:tab/>
        <w:t>Discussion</w:t>
      </w:r>
      <w:bookmarkEnd w:id="674"/>
    </w:p>
    <w:p w14:paraId="13CE0B6F" w14:textId="77777777" w:rsidR="00123174" w:rsidRDefault="00123174" w:rsidP="00123174">
      <w:pPr>
        <w:spacing w:line="276" w:lineRule="auto"/>
      </w:pPr>
      <w:r>
        <w:t xml:space="preserve">The final experimental stage of this research studied the influence of a high frequency pulsed flow on fluidisation and drying in a lab scale 3D bed.  This increased the uncertainty in the method, but allowed for the study of a small fluidised batch of powder under both continuous and high frequency pulsed flow regimes.  There were two key findings related to bed expansion and drying.  </w:t>
      </w:r>
    </w:p>
    <w:p w14:paraId="62995745" w14:textId="77777777" w:rsidR="00123174" w:rsidRDefault="00123174" w:rsidP="00123174">
      <w:pPr>
        <w:spacing w:line="276" w:lineRule="auto"/>
      </w:pPr>
      <w:r>
        <w:t xml:space="preserve">Bed expansion was found to increase in the double inlet fluidised bed for 250 μm glass ballotini under the pulsed flow regime at low static initial bed heights.  This was measuring the area of bubble burst above the bed.  In the single inlet 3D bed, bed expansion was found to be lower by an average </w:t>
      </w:r>
      <w:r>
        <w:lastRenderedPageBreak/>
        <w:t xml:space="preserve">of 2.52 mm under the pulsed flow regime.  However, these results show the same effect of the high frequency pulsed flow in both instances.  This is due to the analysis method used in the single and double inlet experiments.  In the double inlet study, bed expansion was calculated for the area of bed mass that was solid against the wall of the tank, plus the area of bubbles bursting above the bed.  However, in the single inlet study it was found to be more reliable to measure only the area of particles sat directly against the wall of the tank.  This therefore excluded the region above the bed occupied by bubbles bursting and causing particles to erupt above the bed surface.  As these particles were at varying distances from the camera, the thresholding of the image had a large influence on the results.  Consequently, the reduction in average bed height at increasing gas flow rates was caused by greater levels of bubble eruption and particle entrainment above the bed surface, causing the bed mass against the wall to reduce.  At 6.8 cm static initial bed height therefore the single inlet 3D bed also found an increase in bed expansion including bubble burst under the pulsed flow regime.  </w:t>
      </w:r>
    </w:p>
    <w:p w14:paraId="2FB5E9E1" w14:textId="77777777" w:rsidR="00123174" w:rsidRDefault="00123174" w:rsidP="00123174">
      <w:pPr>
        <w:spacing w:line="276" w:lineRule="auto"/>
      </w:pPr>
      <w:r>
        <w:t xml:space="preserve">Bubble growth within the fluidised bed can be assumed to contribute to bed expansion at the surface of the bed, which indicates that the results of the 2D bed studies (Chapter 7) may support this finding.  In Chapter 7 bubbles were found in Group A powders to be larger and more populous, which would cause the bed to expand.  Although the gas within the bed by necessity must be the same under both regimes due to both being supplied with the same volumetric gas flow rate, the formation of larger bubbles could cause more particles to travel within the shells in bubble walls, which would increase their chance of being entrained and cast above the bed surface once the bubble reaches the top of the bed.  </w:t>
      </w:r>
    </w:p>
    <w:p w14:paraId="70DA2138" w14:textId="77777777" w:rsidR="00123174" w:rsidRPr="002A2F62" w:rsidRDefault="00123174" w:rsidP="00123174">
      <w:pPr>
        <w:spacing w:line="276" w:lineRule="auto"/>
      </w:pPr>
      <w:r>
        <w:t xml:space="preserve">A simplified method of observing the drying of a batch of wet powder was used to study drying in the 3D bed.  This provided a constant array for a short period of humidity and temperature data for the exhaust gas.  A small range of particles and parameters were tested using this method to indicate whether the high frequency pulsed flow may have an effect.  These studies suggested that in Group D particles, variation in the data caused the results to show no difference between the pulsed and continuous flow regimes.  This echoes the results found in the single particle drying study in Chapter 6.  Small differences seen however indicates that a high frequency pulsed flow may either inhibit or increase the vaporisation of moisture from the solid surface to the gas, dependent on the conditions.  </w:t>
      </w:r>
    </w:p>
    <w:p w14:paraId="7B39624B" w14:textId="77777777" w:rsidR="00123174" w:rsidRDefault="00123174" w:rsidP="00123174">
      <w:pPr>
        <w:spacing w:line="276" w:lineRule="auto"/>
      </w:pPr>
      <w:r>
        <w:t xml:space="preserve">These results link to the theory of a changing boundary layer formation under a pulsed flow regime, due to the influence on either or both mass and heat transfer in the drying process.  If drying is simplified to a surface and a gas jet, then pulsation of the jet theoretically stops and starts at the particle surface.  This would alter gas, and consequently heat boundary layer formation at the particle surface.  If heat, or in this case with the perlite particle study, moisture content, difference is bound by conduction and convection, then the boundary layer may control moisture removal from the particle.  By this theory, slow pulsation would be less advantageous, but this does not appear to be the case in the literature reviewed in Chapter 3.  Another explanation may be that it is dependent on the time taken to develop a boundary layer, which itself would be dependent on the surface roughness of the particle and the viscosity of the fluid.  </w:t>
      </w:r>
    </w:p>
    <w:p w14:paraId="711F9BF2" w14:textId="77777777" w:rsidR="00123174" w:rsidRDefault="00123174" w:rsidP="00123174"/>
    <w:p w14:paraId="637CC850" w14:textId="77777777" w:rsidR="00123174" w:rsidRPr="00123174" w:rsidRDefault="00123174" w:rsidP="00123174"/>
    <w:p w14:paraId="653406C6" w14:textId="1829EF20" w:rsidR="002C3E20" w:rsidRPr="00413BC0" w:rsidRDefault="002C3E20" w:rsidP="002C3E20">
      <w:pPr>
        <w:pStyle w:val="Heading2"/>
        <w:numPr>
          <w:ilvl w:val="1"/>
          <w:numId w:val="2"/>
        </w:numPr>
        <w:spacing w:line="276" w:lineRule="auto"/>
        <w:rPr>
          <w:b/>
        </w:rPr>
      </w:pPr>
      <w:bookmarkStart w:id="675" w:name="_Toc474696446"/>
      <w:r w:rsidRPr="00413BC0">
        <w:rPr>
          <w:b/>
        </w:rPr>
        <w:lastRenderedPageBreak/>
        <w:t>8.</w:t>
      </w:r>
      <w:r w:rsidR="00123174">
        <w:rPr>
          <w:b/>
        </w:rPr>
        <w:t>5</w:t>
      </w:r>
      <w:r w:rsidRPr="00413BC0">
        <w:rPr>
          <w:b/>
        </w:rPr>
        <w:tab/>
        <w:t>Conclusions</w:t>
      </w:r>
      <w:bookmarkEnd w:id="675"/>
    </w:p>
    <w:p w14:paraId="17F4D484" w14:textId="77777777" w:rsidR="002C3E20" w:rsidRDefault="002C3E20" w:rsidP="002C3E20">
      <w:pPr>
        <w:pStyle w:val="Caption"/>
        <w:spacing w:line="276" w:lineRule="auto"/>
      </w:pPr>
      <w:r>
        <w:t xml:space="preserve">The 3D fluidised bed study was designed to provide a laboratory scale analysis of the influence of a high frequency pulsed flow over a fluidised bed process.  Both dry and wet powders were studied under fluidisation for bed expansion, pressure drop and drying.  The study was broken into two sections based on the equipment used, as both a single and double inlet 3D bed was constructed.  This allowed for a wide range of initial parameters to be tested in the double inlet bed, after which the single inlet high back pressure bed was used to test a narrow range of parameters.  </w:t>
      </w:r>
    </w:p>
    <w:p w14:paraId="268985BA" w14:textId="77777777" w:rsidR="002C3E20" w:rsidRDefault="002C3E20" w:rsidP="002C3E20">
      <w:pPr>
        <w:spacing w:line="276" w:lineRule="auto"/>
      </w:pPr>
      <w:r>
        <w:t xml:space="preserve">The double inlet 3D bed indicated the importance of using a high sample rate, as some of the results were unreliable due to a low sample rate.  For example, greater bed expansion was found in the double inlet tests under the pulsed flow regime at low bed heights, compared to the continuous flow regime.  In the single inlet bed, no difference was found in bed expansion between the pulsed and continuous flow regimes at low initial static bed heights, but a lower average bed expansion was found under the pulsed flow regime at a 6.8 cm static bed height.  The drying tests in the 3D single inlet bed found that in Group D particles a higher temperature caused the pulsed flow regime to enhance drying, whilst a low gas temperature caused the pulsed flow regime to inhibit drying. </w:t>
      </w:r>
    </w:p>
    <w:p w14:paraId="04DBE5C6" w14:textId="77777777" w:rsidR="002C3E20" w:rsidRDefault="002C3E20" w:rsidP="002C3E20">
      <w:pPr>
        <w:spacing w:line="276" w:lineRule="auto"/>
      </w:pPr>
    </w:p>
    <w:p w14:paraId="030A8F10" w14:textId="77777777" w:rsidR="002C3E20" w:rsidRDefault="002C3E20" w:rsidP="002C3E20">
      <w:pPr>
        <w:spacing w:line="276" w:lineRule="auto"/>
      </w:pPr>
    </w:p>
    <w:p w14:paraId="7BAB46B4" w14:textId="77777777" w:rsidR="00352AE9" w:rsidRDefault="00352AE9" w:rsidP="00EA5CD1">
      <w:pPr>
        <w:spacing w:line="276" w:lineRule="auto"/>
      </w:pPr>
    </w:p>
    <w:p w14:paraId="74C46D82" w14:textId="77777777" w:rsidR="00352AE9" w:rsidRDefault="00352AE9" w:rsidP="00EA5CD1">
      <w:pPr>
        <w:spacing w:line="276" w:lineRule="auto"/>
      </w:pPr>
    </w:p>
    <w:p w14:paraId="2EAA19AD" w14:textId="77777777" w:rsidR="00352AE9" w:rsidRDefault="00352AE9" w:rsidP="00EA5CD1">
      <w:pPr>
        <w:spacing w:line="276" w:lineRule="auto"/>
      </w:pPr>
    </w:p>
    <w:p w14:paraId="0F6E728A" w14:textId="77777777" w:rsidR="00352AE9" w:rsidRDefault="00352AE9" w:rsidP="00EA5CD1">
      <w:pPr>
        <w:spacing w:line="276" w:lineRule="auto"/>
        <w:sectPr w:rsidR="00352AE9" w:rsidSect="00C2391E">
          <w:headerReference w:type="default" r:id="rId390"/>
          <w:type w:val="oddPage"/>
          <w:pgSz w:w="11906" w:h="16838" w:code="9"/>
          <w:pgMar w:top="1440" w:right="1440" w:bottom="1440" w:left="1440" w:header="709" w:footer="709" w:gutter="0"/>
          <w:cols w:space="708"/>
          <w:docGrid w:linePitch="360"/>
        </w:sectPr>
      </w:pPr>
    </w:p>
    <w:p w14:paraId="771B1706" w14:textId="77777777" w:rsidR="00421CD8" w:rsidRPr="00421CD8" w:rsidRDefault="00421CD8" w:rsidP="00EA5CD1">
      <w:pPr>
        <w:spacing w:line="276" w:lineRule="auto"/>
        <w:rPr>
          <w:sz w:val="40"/>
          <w:szCs w:val="40"/>
        </w:rPr>
      </w:pPr>
    </w:p>
    <w:p w14:paraId="654F3684" w14:textId="77777777" w:rsidR="00421CD8" w:rsidRPr="00421CD8" w:rsidRDefault="00421CD8" w:rsidP="00EA5CD1">
      <w:pPr>
        <w:spacing w:line="276" w:lineRule="auto"/>
        <w:rPr>
          <w:sz w:val="40"/>
          <w:szCs w:val="40"/>
        </w:rPr>
      </w:pPr>
    </w:p>
    <w:p w14:paraId="2AEB5107" w14:textId="454973E7" w:rsidR="00421CD8" w:rsidRPr="00FC766B" w:rsidRDefault="00421CD8" w:rsidP="00EA5CD1">
      <w:pPr>
        <w:pStyle w:val="Heading1"/>
        <w:spacing w:line="276" w:lineRule="auto"/>
      </w:pPr>
      <w:bookmarkStart w:id="676" w:name="_Toc474696447"/>
      <w:r>
        <w:t>CONCLUSIONS</w:t>
      </w:r>
      <w:bookmarkEnd w:id="676"/>
    </w:p>
    <w:p w14:paraId="209042AD" w14:textId="77777777" w:rsidR="00421CD8" w:rsidRDefault="00421CD8" w:rsidP="00EA5CD1">
      <w:pPr>
        <w:pStyle w:val="Heading2"/>
        <w:spacing w:line="276" w:lineRule="auto"/>
      </w:pPr>
    </w:p>
    <w:p w14:paraId="595AA51D" w14:textId="77777777" w:rsidR="00421CD8" w:rsidRDefault="00421CD8" w:rsidP="00EA5CD1">
      <w:pPr>
        <w:pStyle w:val="Heading2"/>
        <w:spacing w:line="276" w:lineRule="auto"/>
      </w:pPr>
    </w:p>
    <w:p w14:paraId="057D2135" w14:textId="77777777" w:rsidR="00421CD8" w:rsidRDefault="00421CD8" w:rsidP="00EA5CD1">
      <w:pPr>
        <w:pStyle w:val="Heading2"/>
        <w:spacing w:line="276" w:lineRule="auto"/>
      </w:pPr>
    </w:p>
    <w:p w14:paraId="2C6F8F4C" w14:textId="77777777" w:rsidR="00421CD8" w:rsidRPr="00BF23B6" w:rsidRDefault="00421CD8" w:rsidP="00EA5CD1">
      <w:pPr>
        <w:pStyle w:val="Heading2"/>
        <w:spacing w:line="276" w:lineRule="auto"/>
        <w:rPr>
          <w:b/>
        </w:rPr>
      </w:pPr>
      <w:bookmarkStart w:id="677" w:name="_Toc474696448"/>
      <w:r>
        <w:rPr>
          <w:b/>
        </w:rPr>
        <w:t>9</w:t>
      </w:r>
      <w:r w:rsidRPr="003F11E7">
        <w:rPr>
          <w:b/>
        </w:rPr>
        <w:t>.1</w:t>
      </w:r>
      <w:r w:rsidRPr="003F11E7">
        <w:rPr>
          <w:b/>
        </w:rPr>
        <w:tab/>
      </w:r>
      <w:r>
        <w:rPr>
          <w:b/>
        </w:rPr>
        <w:t>Introduction</w:t>
      </w:r>
      <w:bookmarkEnd w:id="677"/>
    </w:p>
    <w:p w14:paraId="4ED9346B" w14:textId="77777777" w:rsidR="00421CD8" w:rsidRDefault="00421CD8" w:rsidP="00EA5CD1">
      <w:pPr>
        <w:spacing w:line="276" w:lineRule="auto"/>
      </w:pPr>
      <w:r>
        <w:t xml:space="preserve">The key research objective of this research was to increase </w:t>
      </w:r>
      <w:r w:rsidRPr="002714C9">
        <w:t>knowledge o</w:t>
      </w:r>
      <w:r>
        <w:t>n</w:t>
      </w:r>
      <w:r w:rsidRPr="002714C9">
        <w:t xml:space="preserve"> the influence of</w:t>
      </w:r>
      <w:r>
        <w:t xml:space="preserve"> a</w:t>
      </w:r>
      <w:r w:rsidRPr="002714C9">
        <w:t xml:space="preserve"> pulsed flow</w:t>
      </w:r>
      <w:r>
        <w:t xml:space="preserve"> in fluidised bed drying.  A novel fluidised bed was designed and constructed to study the effect of an applied high frequency pulsed flow on fluidisation and drying.  The equipment was designed and tested for the operation of both a high frequency pulsed flow and a continuous flow regime.  This was successful, and operated in a range of 215 to 316 Hz.  The continuous and pulsed flow regimes were compared in a range of experiments for single particle drying and movement, bubble formation, fluidisation dynamics and simplified batch drying.  </w:t>
      </w:r>
    </w:p>
    <w:p w14:paraId="7DBCD697" w14:textId="77777777" w:rsidR="00421CD8" w:rsidRDefault="00421CD8" w:rsidP="00EA5CD1">
      <w:pPr>
        <w:spacing w:line="276" w:lineRule="auto"/>
      </w:pPr>
    </w:p>
    <w:p w14:paraId="50816A5F" w14:textId="77777777" w:rsidR="00421CD8" w:rsidRPr="00857735" w:rsidRDefault="00421CD8" w:rsidP="00EA5CD1">
      <w:pPr>
        <w:pStyle w:val="Heading2"/>
        <w:spacing w:line="276" w:lineRule="auto"/>
        <w:rPr>
          <w:b/>
        </w:rPr>
      </w:pPr>
      <w:bookmarkStart w:id="678" w:name="_Toc474696449"/>
      <w:r w:rsidRPr="00857735">
        <w:rPr>
          <w:rFonts w:eastAsiaTheme="minorEastAsia"/>
          <w:b/>
        </w:rPr>
        <w:t>9.2</w:t>
      </w:r>
      <w:r w:rsidRPr="00857735">
        <w:rPr>
          <w:rFonts w:eastAsiaTheme="minorEastAsia"/>
          <w:b/>
        </w:rPr>
        <w:tab/>
        <w:t>Theories for the influence of a high frequency pulsed flow</w:t>
      </w:r>
      <w:bookmarkEnd w:id="678"/>
    </w:p>
    <w:p w14:paraId="0FDAA099" w14:textId="77777777" w:rsidR="00421CD8" w:rsidRDefault="00421CD8" w:rsidP="00EA5CD1">
      <w:pPr>
        <w:spacing w:line="276" w:lineRule="auto"/>
      </w:pPr>
      <w:r>
        <w:t xml:space="preserve">Many theories have been suggested for the influence of a pulsed flow regime over a continuous fluidised bed in published pulsed flow research.  This is largely due to the range of particles and pulsation forms used in the literature, and the variation of effects they study.  However, the key themes can be categorised into three theoretical principals that explain the results.  </w:t>
      </w:r>
    </w:p>
    <w:p w14:paraId="514FB824" w14:textId="2ED98425" w:rsidR="00421CD8" w:rsidRDefault="00421CD8" w:rsidP="00EA5CD1">
      <w:pPr>
        <w:spacing w:line="276" w:lineRule="auto"/>
      </w:pPr>
      <w:r>
        <w:t xml:space="preserve">Firstly, when high pulsation frequencies are applied, or when bubbles are seen to burst at various bed heights, the effect on the bed behaviour is often attributed to vibration.  In much the same way as acoustic and mechanical vibrations have been successfully applied to improve fluidised bed performance </w:t>
      </w:r>
      <w:r>
        <w:fldChar w:fldCharType="begin" w:fldLock="1"/>
      </w:r>
      <w:r w:rsidR="00D37BCC">
        <w:instrText>ADDIN CSL_CITATION { "citationItems" : [ { "id" : "ITEM-1", "itemData" : { "author" : [ { "dropping-particle" : "", "family" : "Ajbar", "given" : "Abdelhamid", "non-dropping-particle" : "", "parse-names" : false, "suffix" : "" }, { "dropping-particle" : "", "family" : "Bakhbakhi", "given" : "Y.", "non-dropping-particle" : "", "parse-names" : false, "suffix" : "" }, { "dropping-particle" : "", "family" : "Ali", "given" : "Syed Sadiq", "non-dropping-particle" : "", "parse-names" : false, "suffix" : "" }, { "dropping-particle" : "", "family" : "Asif", "given" : "Mohammad", "non-dropping-particle" : "", "parse-names" : false, "suffix" : "" } ], "container-title" : "Powder Technology", "id" : "ITEM-1", "issue" : "3", "issued" : { "date-parts" : [ [ "2011" ] ] }, "page" : "327-337", "title" : "Fluidisation of nano-powders: effect of sound vibration and premixing with Group A particles", "type" : "article-journal", "volume" : "206" }, "uris" : [ "http://www.mendeley.com/documents/?uuid=ce8146fd-0b1a-4b67-9e2b-195bc0036551" ] } ], "mendeley" : { "formattedCitation" : "(Ajbar et al. 2011)", "manualFormatting" : "(e.g. Ajbar et al. (2011))", "plainTextFormattedCitation" : "(Ajbar et al. 2011)", "previouslyFormattedCitation" : "(Ajbar et al. 2011)" }, "properties" : { "noteIndex" : 0 }, "schema" : "https://github.com/citation-style-language/schema/raw/master/csl-citation.json" }</w:instrText>
      </w:r>
      <w:r>
        <w:fldChar w:fldCharType="separate"/>
      </w:r>
      <w:r w:rsidRPr="00101AB4">
        <w:rPr>
          <w:noProof/>
        </w:rPr>
        <w:t>(</w:t>
      </w:r>
      <w:r>
        <w:rPr>
          <w:noProof/>
        </w:rPr>
        <w:t xml:space="preserve">e.g. </w:t>
      </w:r>
      <w:r w:rsidRPr="00101AB4">
        <w:rPr>
          <w:noProof/>
        </w:rPr>
        <w:t xml:space="preserve">Ajbar et al. </w:t>
      </w:r>
      <w:r>
        <w:rPr>
          <w:noProof/>
        </w:rPr>
        <w:t>(</w:t>
      </w:r>
      <w:r w:rsidRPr="00101AB4">
        <w:rPr>
          <w:noProof/>
        </w:rPr>
        <w:t>2011</w:t>
      </w:r>
      <w:r>
        <w:rPr>
          <w:noProof/>
        </w:rPr>
        <w:t>)</w:t>
      </w:r>
      <w:r w:rsidRPr="00101AB4">
        <w:rPr>
          <w:noProof/>
        </w:rPr>
        <w:t>)</w:t>
      </w:r>
      <w:r>
        <w:fldChar w:fldCharType="end"/>
      </w:r>
      <w:r>
        <w:t xml:space="preserve">, the motion of the gas or bubble flow produced under pulsed fluidisation could potentially be vibrating the particles.  For example, pulsed flows reducing agglomerate sizes </w:t>
      </w:r>
      <w:r>
        <w:fldChar w:fldCharType="begin" w:fldLock="1"/>
      </w:r>
      <w:r>
        <w:instrText>ADDIN CSL_CITATION { "citationItems" : [ { "id" : "ITEM-1", "itemData" : { "DOI" : "10.1016/j.apt.2013.05.013", "ISSN" : "09218831", "author" : [ { "dropping-particle" : "", "family" : "Ali", "given" : "Syed Sadiq", "non-dropping-particle" : "", "parse-names" : false, "suffix" : "" }, { "dropping-particle" : "", "family" : "Asif", "given" : "Mohammad", "non-dropping-particle" : "", "parse-names" : false, "suffix" : "" }, { "dropping-particle" : "", "family" : "Ajbar", "given" : "Abdelhamid", "non-dropping-particle" : "", "parse-names" : false, "suffix" : "" } ], "container-title" : "Advanced Powder Technology", "id" : "ITEM-1", "issue" : "1", "issued" : { "date-parts" : [ [ "2014", "1" ] ] }, "page" : "331-337", "publisher" : "The Society of Powder Technology Japan", "title" : "Bed collapse behavior of pulsed fluidized beds of nano-powder", "type" : "article-journal", "volume" : "25" }, "uris" : [ "http://www.mendeley.com/documents/?uuid=7c77889e-ce16-421f-bcaf-0f7fca9c3159" ] } ], "mendeley" : { "formattedCitation" : "(Ali et al. 2014)", "plainTextFormattedCitation" : "(Ali et al. 2014)", "previouslyFormattedCitation" : "(Ali et al. 2014)" }, "properties" : { "noteIndex" : 0 }, "schema" : "https://github.com/citation-style-language/schema/raw/master/csl-citation.json" }</w:instrText>
      </w:r>
      <w:r>
        <w:fldChar w:fldCharType="separate"/>
      </w:r>
      <w:r w:rsidRPr="00954379">
        <w:rPr>
          <w:noProof/>
        </w:rPr>
        <w:t>(Ali et al. 2014)</w:t>
      </w:r>
      <w:r>
        <w:fldChar w:fldCharType="end"/>
      </w:r>
      <w:r>
        <w:t xml:space="preserve"> may be attributable to vibrations overcoming van der Waals forces between particles, increasing gas-particle contact.</w:t>
      </w:r>
    </w:p>
    <w:p w14:paraId="7A581D82" w14:textId="34466D7D" w:rsidR="00421CD8" w:rsidRDefault="00421CD8" w:rsidP="00EA5CD1">
      <w:pPr>
        <w:spacing w:line="276" w:lineRule="auto"/>
      </w:pPr>
      <w:r>
        <w:t xml:space="preserve">Changes in bubble size have also been attributed to some outcomes.  The production of either larger or smaller bubbles compared to continuous flow could be the reason behind effects such as greater mixing, increased gas retention or bed expansion.  For example, </w:t>
      </w:r>
      <w:r>
        <w:fldChar w:fldCharType="begin" w:fldLock="1"/>
      </w:r>
      <w:r w:rsidR="00D37BCC">
        <w:instrText>ADDIN CSL_CITATION { "citationItems" : [ { "id" : "ITEM-1", "itemData" : { "DOI" : "10.1016/j.powtec.2013.01.001", "ISSN" : "00325910", "author" : [ { "dropping-particle" : "", "family" : "Bizhaem", "given" : "H. K.", "non-dropping-particle" : "", "parse-names" : false, "suffix" : "" }, { "dropping-particle" : "", "family" : "Tabrizi", "given" : "H. B.", "non-dropping-particle" : "", "parse-names" : false, "suffix" : "" } ], "container-title" : "Powder Technology", "id" : "ITEM-1", "issued" : { "date-parts" : [ [ "2013", "3" ] ] }, "page" : "14-23", "publisher" : "Elsevier B.V.", "title" : "Experimental study on hydrodynamic characteristics of gas\u2013solid pulsed fluidized bed", "type" : "article-journal", "volume" : "237" }, "uris" : [ "http://www.mendeley.com/documents/?uuid=94110e1a-827c-490d-bb75-1450abfa1b95" ] } ], "mendeley" : { "formattedCitation" : "(Bizhaem &amp; Tabrizi 2013)", "manualFormatting" : "Bizhaem &amp; Tabrizi (2013)", "plainTextFormattedCitation" : "(Bizhaem &amp; Tabrizi 2013)", "previouslyFormattedCitation" : "(Bizhaem &amp; Tabrizi 2013)" }, "properties" : { "noteIndex" : 0 }, "schema" : "https://github.com/citation-style-language/schema/raw/master/csl-citation.json" }</w:instrText>
      </w:r>
      <w:r>
        <w:fldChar w:fldCharType="separate"/>
      </w:r>
      <w:r w:rsidRPr="00676C7F">
        <w:rPr>
          <w:noProof/>
        </w:rPr>
        <w:t xml:space="preserve">Bizhaem &amp; Tabrizi </w:t>
      </w:r>
      <w:r>
        <w:rPr>
          <w:noProof/>
        </w:rPr>
        <w:t>(</w:t>
      </w:r>
      <w:r w:rsidRPr="00676C7F">
        <w:rPr>
          <w:noProof/>
        </w:rPr>
        <w:t>2013)</w:t>
      </w:r>
      <w:r>
        <w:fldChar w:fldCharType="end"/>
      </w:r>
      <w:r>
        <w:t xml:space="preserve"> found that under pulsed flow bubbles coalesced less as they moved up the bed, and </w:t>
      </w:r>
      <w:r>
        <w:fldChar w:fldCharType="begin" w:fldLock="1"/>
      </w:r>
      <w:r>
        <w:instrText>ADDIN CSL_CITATION { "citationItems" : [ { "id" : "ITEM-1", "itemData" : { "author" : [ { "dropping-particle" : "", "family" : "Wong", "given" : "H W", "non-dropping-particle" : "", "parse-names" : false, "suffix" : "" }, { "dropping-particle" : "", "family" : "Baird", "given" : "M H I", "non-dropping-particle" : "", "parse-names" : false, "suffix" : "" } ], "container-title" : "The Chemical Engineering Journal", "id" : "ITEM-1", "issue" : "2", "issued" : { "date-parts" : [ [ "1971" ] ] }, "page" : "104-113", "title" : "Fluidisation in a pulsed gas flow", "type" : "article-journal", "volume" : "2" }, "uris" : [ "http://www.mendeley.com/documents/?uuid=0e8913b2-7e66-48d0-ba71-979413630cf8" ] } ], "mendeley" : { "formattedCitation" : "(Wong &amp; Baird 1971)", "manualFormatting" : "Wong &amp; Baird (1971)", "plainTextFormattedCitation" : "(Wong &amp; Baird 1971)", "previouslyFormattedCitation" : "(Wong &amp; Baird 1971)" }, "properties" : { "noteIndex" : 0 }, "schema" : "https://github.com/citation-style-language/schema/raw/master/csl-citation.json" }</w:instrText>
      </w:r>
      <w:r>
        <w:fldChar w:fldCharType="separate"/>
      </w:r>
      <w:r w:rsidRPr="00676C7F">
        <w:rPr>
          <w:noProof/>
        </w:rPr>
        <w:t xml:space="preserve">Wong &amp; Baird </w:t>
      </w:r>
      <w:r>
        <w:rPr>
          <w:noProof/>
        </w:rPr>
        <w:t>(</w:t>
      </w:r>
      <w:r w:rsidRPr="00676C7F">
        <w:rPr>
          <w:noProof/>
        </w:rPr>
        <w:t>1971)</w:t>
      </w:r>
      <w:r>
        <w:fldChar w:fldCharType="end"/>
      </w:r>
      <w:r>
        <w:t xml:space="preserve"> produced smaller and more uniform bubbles compared to continuous flow.  However, evidence for this theory has been variable, as whilst some studies have found the ‘off’ period to break the bubbles from the distributor plate </w:t>
      </w:r>
      <w:r>
        <w:fldChar w:fldCharType="begin" w:fldLock="1"/>
      </w:r>
      <w:r>
        <w:instrText>ADDIN CSL_CITATION { "citationItems" : [ { "id" : "ITEM-1", "itemData" : { "author" : [ { "dropping-particle" : "", "family" : "Koksal", "given" : "Murat", "non-dropping-particle" : "", "parse-names" : false, "suffix" : "" }, { "dropping-particle" : "", "family" : "Vural", "given" : "Hiseyin", "non-dropping-particle" : "", "parse-names" : false, "suffix" : "" } ], "container-title" : "Powder Technology", "id" : "ITEM-1", "issue" : "3", "issued" : { "date-parts" : [ [ "1998" ] ] }, "page" : "205-213", "title" : "Bubble size control in a two-dimensional fluidized bed using a moving double plate distributor", "type" : "article-journal", "volume" : "95" }, "uris" : [ "http://www.mendeley.com/documents/?uuid=6747b9bc-7cc0-42c1-94f0-728a7fddc7b1" ] } ], "mendeley" : { "formattedCitation" : "(Koksal &amp; Vural 1998)", "plainTextFormattedCitation" : "(Koksal &amp; Vural 1998)", "previouslyFormattedCitation" : "(Koksal &amp; Vural 1998)" }, "properties" : { "noteIndex" : 0 }, "schema" : "https://github.com/citation-style-language/schema/raw/master/csl-citation.json" }</w:instrText>
      </w:r>
      <w:r>
        <w:fldChar w:fldCharType="separate"/>
      </w:r>
      <w:r w:rsidRPr="00676C7F">
        <w:rPr>
          <w:noProof/>
        </w:rPr>
        <w:t>(Koksal &amp; Vural 1998)</w:t>
      </w:r>
      <w:r>
        <w:fldChar w:fldCharType="end"/>
      </w:r>
      <w:r>
        <w:t xml:space="preserve">, others have not </w:t>
      </w:r>
      <w:r>
        <w:fldChar w:fldCharType="begin" w:fldLock="1"/>
      </w:r>
      <w:r w:rsidR="00D37BCC">
        <w:instrText>ADDIN CSL_CITATION { "citationItems" : [ { "id" : "ITEM-1", "itemData" : { "DOI" : "10.1016/S0255-2701(00)00157-4", "ISSN" : "02552701", "author" : [ { "dropping-particle" : "", "family" : "Maucci", "given" : "E.", "non-dropping-particle" : "", "parse-names" : false, "suffix" : "" }, { "dropping-particle" : "", "family" : "Briens", "given" : "Cedric", "non-dropping-particle" : "", "parse-names" : false, "suffix" : "" }, { "dropping-particle" : "", "family" : "Martinuzzi", "given" : "R.J.", "non-dropping-particle" : "", "parse-names" : false, "suffix" : "" }, { "dropping-particle" : "", "family" : "Wild", "given" : "G.", "non-dropping-particle" : "", "parse-names" : false, "suffix" : "" } ], "container-title" : "Chemical Engineering and Processing: Process Intensification", "id" : "ITEM-1", "issue" : "1", "issued" : { "date-parts" : [ [ "2002", "1" ] ] }, "page" : "29-33", "title" : "Improvement of liquid\u2013solid and gas\u2013liquid mass transfer in multiphase pulsing systems", "type" : "article-journal", "volume" : "41" }, "uris" : [ "http://www.mendeley.com/documents/?uuid=c7008979-6248-4b8c-80be-0215ec77f786" ] } ], "mendeley" : { "formattedCitation" : "(Maucci et al. 2002)", "plainTextFormattedCitation" : "(Maucci et al. 2002)", "previouslyFormattedCitation" : "(Maucci et al. 2002)" }, "properties" : { "noteIndex" : 0 }, "schema" : "https://github.com/citation-style-language/schema/raw/master/csl-citation.json" }</w:instrText>
      </w:r>
      <w:r>
        <w:fldChar w:fldCharType="separate"/>
      </w:r>
      <w:r w:rsidRPr="00676C7F">
        <w:rPr>
          <w:noProof/>
        </w:rPr>
        <w:t>(Maucci et al. 2002)</w:t>
      </w:r>
      <w:r>
        <w:fldChar w:fldCharType="end"/>
      </w:r>
      <w:r>
        <w:t>.</w:t>
      </w:r>
    </w:p>
    <w:p w14:paraId="2170FBAA" w14:textId="77777777" w:rsidR="00421CD8" w:rsidRPr="0044638C" w:rsidRDefault="00421CD8" w:rsidP="00EA5CD1">
      <w:pPr>
        <w:spacing w:line="276" w:lineRule="auto"/>
      </w:pPr>
      <w:r>
        <w:lastRenderedPageBreak/>
        <w:t xml:space="preserve">The effects seen in low frequency pulsed flow studies could be attributable to the creation and loss cycle of the boundary layer surrounding each particle.  Studies that have used heat or mass transfer, such as drying as their means of analysis, have indicated that improvements found under specific frequencies could be linked to a boundary layer growth cycle </w:t>
      </w:r>
      <w:r>
        <w:fldChar w:fldCharType="begin" w:fldLock="1"/>
      </w:r>
      <w:r>
        <w:instrText>ADDIN CSL_CITATION { "citationItems" : [ { "id" : "ITEM-1", "itemData" : { "DOI" : "10.1021/ie800458h", "ISSN" : "0888-5885", "author" : [ { "dropping-particle" : "", "family" : "Akhavan", "given" : "Ali", "non-dropping-particle" : "", "parse-names" : false, "suffix" : "" }, { "dropping-particle" : "", "family" : "Ommen", "given" : "J. Ruud", "non-dropping-particle" : "van", "parse-names" : false, "suffix" : "" }, { "dropping-particle" : "", "family" : "Nijenhuis", "given" : "John", "non-dropping-particle" : "", "parse-names" : false, "suffix" : "" }, { "dropping-particle" : "", "family" : "Wang", "given" : "Xiao S.", "non-dropping-particle" : "", "parse-names" : false, "suffix" : "" }, { "dropping-particle" : "", "family" : "Coppens", "given" : "Marc-Olivier", "non-dropping-particle" : "", "parse-names" : false, "suffix" : "" }, { "dropping-particle" : "", "family" : "Rhodes", "given" : "Martin J.", "non-dropping-particle" : "", "parse-names" : false, "suffix" : "" } ], "container-title" : "Industrial &amp; Engineering Chemistry Research", "id" : "ITEM-1", "issue" : "1", "issued" : { "date-parts" : [ [ "2009", "1", "7" ] ] }, "page" : "302-309", "title" : "Improved drying in a pulsation-assisted fluidized bed", "type" : "article-journal", "volume" : "48" }, "uris" : [ "http://www.mendeley.com/documents/?uuid=8ea71386-756c-4bac-a666-47140efd4497" ] } ], "mendeley" : { "formattedCitation" : "(Akhavan et al. 2009)", "plainTextFormattedCitation" : "(Akhavan et al. 2009)", "previouslyFormattedCitation" : "(Akhavan et al. 2009)" }, "properties" : { "noteIndex" : 0 }, "schema" : "https://github.com/citation-style-language/schema/raw/master/csl-citation.json" }</w:instrText>
      </w:r>
      <w:r>
        <w:fldChar w:fldCharType="separate"/>
      </w:r>
      <w:r w:rsidRPr="002F427B">
        <w:rPr>
          <w:noProof/>
        </w:rPr>
        <w:t>(Akhavan et al. 2009)</w:t>
      </w:r>
      <w:r>
        <w:fldChar w:fldCharType="end"/>
      </w:r>
      <w:r>
        <w:t xml:space="preserve">.  For example, when studying particle dispersion for medicine inhalation, </w:t>
      </w:r>
      <w:r>
        <w:fldChar w:fldCharType="begin" w:fldLock="1"/>
      </w:r>
      <w:r>
        <w:instrText>ADDIN CSL_CITATION { "citationItems" : [ { "id" : "ITEM-1", "itemData" : { "DOI" : "10.1016/j.colsurfa.2013.04.018", "ISSN" : "09277757", "author" : [ { "dropping-particle" : "", "family" : "Sosnowski", "given" : "Tomasz R.", "non-dropping-particle" : "", "parse-names" : false, "suffix" : "" }, { "dropping-particle" : "", "family" : "Gi\u017cy\u0144ska", "given" : "Kamila", "non-dropping-particle" : "", "parse-names" : false, "suffix" : "" }, { "dropping-particle" : "", "family" : "\u017bywczyk", "given" : "\u0141ukasz", "non-dropping-particle" : "", "parse-names" : false, "suffix" : "" } ], "container-title" : "Colloids and Surfaces A: Physicochemical and Engineering Aspects", "id" : "ITEM-1", "issued" : { "date-parts" : [ [ "2014", "1" ] ] }, "page" : "905-911", "title" : "Fluidization and break-up of powder particle aggregates during constant and pulsating flow in converging nozzles", "type" : "article-journal", "volume" : "441" }, "uris" : [ "http://www.mendeley.com/documents/?uuid=c67b7a90-6e8a-4ee1-ae0b-854db5fa34c2" ] } ], "mendeley" : { "formattedCitation" : "(Sosnowski et al. 2014)", "manualFormatting" : "Sosnowski et al. (2014)", "plainTextFormattedCitation" : "(Sosnowski et al. 2014)", "previouslyFormattedCitation" : "(Sosnowski et al. 2014)" }, "properties" : { "noteIndex" : 0 }, "schema" : "https://github.com/citation-style-language/schema/raw/master/csl-citation.json" }</w:instrText>
      </w:r>
      <w:r>
        <w:fldChar w:fldCharType="separate"/>
      </w:r>
      <w:r w:rsidRPr="00B92890">
        <w:rPr>
          <w:noProof/>
        </w:rPr>
        <w:t xml:space="preserve">Sosnowski et al. </w:t>
      </w:r>
      <w:r>
        <w:rPr>
          <w:noProof/>
        </w:rPr>
        <w:t>(</w:t>
      </w:r>
      <w:r w:rsidRPr="00B92890">
        <w:rPr>
          <w:noProof/>
        </w:rPr>
        <w:t>2014)</w:t>
      </w:r>
      <w:r>
        <w:fldChar w:fldCharType="end"/>
      </w:r>
      <w:r>
        <w:t xml:space="preserve"> explained the improvement in particulate deagglomeration as due to the pulsation creating a time-dependent flow, which never reaches steady state due to continuous disturbances.  This is further studied by </w:t>
      </w:r>
      <w:r>
        <w:fldChar w:fldCharType="begin" w:fldLock="1"/>
      </w:r>
      <w:r>
        <w:instrText>ADDIN CSL_CITATION { "citationItems" : [ { "id" : "ITEM-1", "itemData" : { "DOI" : "10.1080/02786820252883883", "ISBN" : "0278682025288", "ISSN" : "0278-6826", "author" : [ { "dropping-particle" : "", "family" : "Ziskind", "given" : "G.", "non-dropping-particle" : "", "parse-names" : false, "suffix" : "" }, { "dropping-particle" : "", "family" : "Yarin", "given" : "L. P.", "non-dropping-particle" : "", "parse-names" : false, "suffix" : "" }, { "dropping-particle" : "", "family" : "Peles", "given" : "S.", "non-dropping-particle" : "", "parse-names" : false, "suffix" : "" }, { "dropping-particle" : "", "family" : "Gutfinger", "given" : "C.", "non-dropping-particle" : "", "parse-names" : false, "suffix" : "" } ], "container-title" : "Aerosol Science and Technology", "id" : "ITEM-1", "issue" : "5", "issued" : { "date-parts" : [ [ "2002", "5" ] ] }, "page" : "652-659", "title" : "Experimental Investigation of Particle Removal from Surfaces by Pulsed Air Jets", "type" : "article-journal", "volume" : "36" }, "uris" : [ "http://www.mendeley.com/documents/?uuid=8fb04d94-3469-471a-8eb6-3b8d90e9c26d" ] } ], "mendeley" : { "formattedCitation" : "(Ziskind et al. 2002)", "manualFormatting" : "Ziskind et al. (2002)", "plainTextFormattedCitation" : "(Ziskind et al. 2002)", "previouslyFormattedCitation" : "(Ziskind et al. 2002)" }, "properties" : { "noteIndex" : 0 }, "schema" : "https://github.com/citation-style-language/schema/raw/master/csl-citation.json" }</w:instrText>
      </w:r>
      <w:r>
        <w:fldChar w:fldCharType="separate"/>
      </w:r>
      <w:r w:rsidRPr="00B92890">
        <w:rPr>
          <w:noProof/>
        </w:rPr>
        <w:t xml:space="preserve">Ziskind et al. </w:t>
      </w:r>
      <w:r>
        <w:rPr>
          <w:noProof/>
        </w:rPr>
        <w:t>(</w:t>
      </w:r>
      <w:r w:rsidRPr="00B92890">
        <w:rPr>
          <w:noProof/>
        </w:rPr>
        <w:t>2002)</w:t>
      </w:r>
      <w:r>
        <w:fldChar w:fldCharType="end"/>
      </w:r>
      <w:r>
        <w:t xml:space="preserve"> who found that boundary layer renewal enhanced powder removal from a surface using a pulsed flow jet.</w:t>
      </w:r>
    </w:p>
    <w:p w14:paraId="067370C5" w14:textId="77777777" w:rsidR="00421CD8" w:rsidRDefault="00421CD8" w:rsidP="00EA5CD1">
      <w:pPr>
        <w:spacing w:line="276" w:lineRule="auto"/>
      </w:pPr>
      <w:r>
        <w:t xml:space="preserve">This research tries to complete the picture when studying a pulsed flow in fluidisation.  Whilst a growing body of literature is amassing on the influence of a low frequency pulsed flow in fluidised bed dynamics, little evidence has been identified to highlight the effect of different pulsation frequency rates, and less still has attempted to study a high frequency pulsed flow.  A narrow range of high frequency pulsation ranges therefore offer the ability to compare between high and low frequency results.  This provides both a justification for the pulsation ranges used in future research, and sets the context for further high frequency pulsed flow studies.  Small but significant differences have been presented in this research, which may provide a means of energy saving in fluidised bed operation in industry, if these differences are preferable in a specific manufacturing process.  </w:t>
      </w:r>
    </w:p>
    <w:p w14:paraId="5A0460EE" w14:textId="77777777" w:rsidR="00421CD8" w:rsidRDefault="00421CD8" w:rsidP="00EA5CD1">
      <w:pPr>
        <w:spacing w:line="276" w:lineRule="auto"/>
      </w:pPr>
    </w:p>
    <w:p w14:paraId="75075F6D" w14:textId="7736AC88" w:rsidR="00421CD8" w:rsidRPr="00E85C10" w:rsidRDefault="00421CD8" w:rsidP="00EA5CD1">
      <w:pPr>
        <w:pStyle w:val="Heading2"/>
        <w:spacing w:line="276" w:lineRule="auto"/>
        <w:rPr>
          <w:b/>
        </w:rPr>
      </w:pPr>
      <w:bookmarkStart w:id="679" w:name="_Toc474696450"/>
      <w:r w:rsidRPr="00E85C10">
        <w:rPr>
          <w:b/>
        </w:rPr>
        <w:t>9.</w:t>
      </w:r>
      <w:r w:rsidR="00123174">
        <w:rPr>
          <w:b/>
        </w:rPr>
        <w:t>3</w:t>
      </w:r>
      <w:r w:rsidRPr="00E85C10">
        <w:rPr>
          <w:b/>
        </w:rPr>
        <w:tab/>
      </w:r>
      <w:r>
        <w:rPr>
          <w:b/>
        </w:rPr>
        <w:t>Conclusions</w:t>
      </w:r>
      <w:bookmarkEnd w:id="679"/>
      <w:r>
        <w:rPr>
          <w:b/>
        </w:rPr>
        <w:t xml:space="preserve"> </w:t>
      </w:r>
    </w:p>
    <w:p w14:paraId="36E4D80D" w14:textId="2B3D010B" w:rsidR="00421CD8" w:rsidRDefault="00421CD8" w:rsidP="00EA5CD1">
      <w:pPr>
        <w:spacing w:line="276" w:lineRule="auto"/>
      </w:pPr>
      <w:r>
        <w:t>This research has found that it is possible to apply a high frequency pulsed flow to a fluidised bed.  The reliable and controllable operation of the fluidic jet-deflection amplifier oscillator was one of the key challenges in this research.  It was found that the back pressure caused by a fluidised bed, most notably when the 3D bed equipment was used, produced an unstable pressure to the oscillator.  This resulted in the pulsed flow regime operating intermittently.  Once the pressure balance to the oscillator had been resolved, an equipment design capable of both high frequency pulsation and continuous flow was commissioned.  In addition, experiments using a double and single inlet from the oscillator found that the single inlet experiments were more reliable.  This was due to flow rates not being comparable between the double inlets from the oscillator, which skewed results in studies such as the bubble formation experiments in the 2D bed study (Chapter 7).  Operating the fluidic jet-deflection amplifier oscillator</w:t>
      </w:r>
      <w:r w:rsidR="007F51D7">
        <w:t>,</w:t>
      </w:r>
      <w:r>
        <w:t xml:space="preserve"> with one gas outlet closed</w:t>
      </w:r>
      <w:r w:rsidR="007F51D7">
        <w:t>,</w:t>
      </w:r>
      <w:r>
        <w:t xml:space="preserve"> changes the understood method with which the device creates the pulsation of the gas flow.  However, the movement of the main body of gas past the sensitive region in the oscillator causes a pulsation of the gas flow to still occur.</w:t>
      </w:r>
    </w:p>
    <w:p w14:paraId="0C72E072" w14:textId="2E193A80" w:rsidR="0017160C" w:rsidRPr="0017160C" w:rsidRDefault="0017160C" w:rsidP="00EA5CD1">
      <w:pPr>
        <w:spacing w:line="276" w:lineRule="auto"/>
        <w:rPr>
          <w:i/>
        </w:rPr>
      </w:pPr>
      <w:r w:rsidRPr="0017160C">
        <w:rPr>
          <w:i/>
        </w:rPr>
        <w:t>Literature Review</w:t>
      </w:r>
    </w:p>
    <w:p w14:paraId="04414384" w14:textId="77777777" w:rsidR="00421CD8" w:rsidRDefault="00421CD8" w:rsidP="00EA5CD1">
      <w:pPr>
        <w:spacing w:line="276" w:lineRule="auto"/>
      </w:pPr>
      <w:r>
        <w:t xml:space="preserve">A detailed and thorough review of the current state of research on pulsed flows in fluidised beds was carried out.  This highlighted a number of interesting trends and overarching themes.  The range of methods used to create and supply a reliable flow pulsation to a fluidised bed was described, with the most common devices outlined.  Fluidisation research has many outlets and interests, and therefore this review was divided by the indicators used to analyse a fluidised bed.  These included fluidisation quality, mixing, bubble formation and minimum fluidisation velocities.  Through the course of the experimental work, some of this research was contrasted to the results found at high </w:t>
      </w:r>
      <w:r>
        <w:lastRenderedPageBreak/>
        <w:t xml:space="preserve">frequency pulsed flow.  Other indicators were not comparable, such as minimum fluidisation velocity, as the high frequency pulsed flow used in this study was limited to higher gas velocities.  The literature review of low frequency pulsed flow research indicated a positive impact of applying a pulsed flow, with smaller bubbles potentially increasing gas-solid mixing and reduced minimum fluidisation velocities indicating a reduced gas pumping requirement.  </w:t>
      </w:r>
    </w:p>
    <w:p w14:paraId="18E6061C" w14:textId="0801AAD0" w:rsidR="0017160C" w:rsidRPr="0017160C" w:rsidRDefault="0017160C" w:rsidP="00EA5CD1">
      <w:pPr>
        <w:spacing w:line="276" w:lineRule="auto"/>
        <w:rPr>
          <w:i/>
        </w:rPr>
      </w:pPr>
      <w:r>
        <w:rPr>
          <w:i/>
        </w:rPr>
        <w:t>Test Apparatus Construction</w:t>
      </w:r>
    </w:p>
    <w:p w14:paraId="56C7DBCB" w14:textId="77777777" w:rsidR="00421CD8" w:rsidRDefault="00421CD8" w:rsidP="00EA5CD1">
      <w:pPr>
        <w:spacing w:line="276" w:lineRule="auto"/>
      </w:pPr>
      <w:r>
        <w:t xml:space="preserve">The experimental equipment design of the pulsed and continuous gas supply remained the same for all three bodies of experimental work.  Each of these studied the effect of the two flow regimes on a range of particles and indicators.  Another approach to this research project would have been to study only one experimental method, which would have increased the detail and reliability of the results found for that area.  However, as the aims in Chapter 1 described, the purpose of this study was to review the effect of the high frequency pulsed flow regime compared to a continuous flow regime on a range of indicators.  This included studying individual single particles, bubble formation and fluidisation characteristics, including drying.  To cover each of these areas, a small study was completed for each, suggesting areas of interest for further research.  </w:t>
      </w:r>
    </w:p>
    <w:p w14:paraId="4302A10A" w14:textId="56E8CE4E" w:rsidR="0017160C" w:rsidRPr="0017160C" w:rsidRDefault="0017160C" w:rsidP="00EA5CD1">
      <w:pPr>
        <w:spacing w:line="276" w:lineRule="auto"/>
        <w:rPr>
          <w:i/>
        </w:rPr>
      </w:pPr>
      <w:r w:rsidRPr="0017160C">
        <w:rPr>
          <w:i/>
        </w:rPr>
        <w:t>Experimental Results</w:t>
      </w:r>
    </w:p>
    <w:p w14:paraId="5E5DDC16" w14:textId="77777777" w:rsidR="007F51D7" w:rsidRDefault="00421CD8" w:rsidP="00EA5CD1">
      <w:pPr>
        <w:spacing w:line="276" w:lineRule="auto"/>
      </w:pPr>
      <w:r>
        <w:t xml:space="preserve">Key findings have been found in each area of study, and their applicability to the fluidisation industry depends on the importance of changing the outcome of a continuous flow of gas.  </w:t>
      </w:r>
      <w:r w:rsidR="007F51D7">
        <w:t>The key experimental findings of this research were:</w:t>
      </w:r>
    </w:p>
    <w:p w14:paraId="5C7ACBFD" w14:textId="799ADDD1" w:rsidR="007F51D7" w:rsidRDefault="0017160C" w:rsidP="0017160C">
      <w:pPr>
        <w:pStyle w:val="ListParagraph"/>
        <w:numPr>
          <w:ilvl w:val="0"/>
          <w:numId w:val="38"/>
        </w:numPr>
        <w:spacing w:line="276" w:lineRule="auto"/>
        <w:jc w:val="both"/>
      </w:pPr>
      <w:r>
        <w:t xml:space="preserve">A greater pressure drop was found under a pulsed flow regime over the distributor plate, when compared to a continuous flow regime.  </w:t>
      </w:r>
      <w:r>
        <w:t xml:space="preserve">The difference in pressure drop over the distributor plate under the pulsed flow regime indicates that pulsed flow may potentially increase even gas distribution at lower gas velocities.  </w:t>
      </w:r>
    </w:p>
    <w:p w14:paraId="3C7EB4AB" w14:textId="61987DFA" w:rsidR="0017160C" w:rsidRDefault="0017160C" w:rsidP="0017160C">
      <w:pPr>
        <w:pStyle w:val="ListParagraph"/>
        <w:numPr>
          <w:ilvl w:val="0"/>
          <w:numId w:val="38"/>
        </w:numPr>
        <w:spacing w:line="276" w:lineRule="auto"/>
        <w:jc w:val="both"/>
      </w:pPr>
      <w:r>
        <w:t xml:space="preserve">In Group A particles bubbles were found to be larger and more populous.  This could be a negative influence on gas to solid interaction, but also suggests that the high frequency pulsation provided a level of control in the bed, changing the results of bubble formation.  </w:t>
      </w:r>
    </w:p>
    <w:p w14:paraId="3225D5FC" w14:textId="428A2A41" w:rsidR="0017160C" w:rsidRDefault="0017160C" w:rsidP="0017160C">
      <w:pPr>
        <w:pStyle w:val="ListParagraph"/>
        <w:numPr>
          <w:ilvl w:val="0"/>
          <w:numId w:val="38"/>
        </w:numPr>
        <w:spacing w:line="276" w:lineRule="auto"/>
        <w:jc w:val="both"/>
      </w:pPr>
      <w:r>
        <w:t xml:space="preserve">In the 3D bed, bed expansion was found to be greater under the pulsed flow regime, with more particles being carried above the bed by bubbles rising and bursting.  If a fluidised bed application required active vigorous bubbling fluidisation, this result may be desirable.  </w:t>
      </w:r>
    </w:p>
    <w:p w14:paraId="4983D688" w14:textId="46E6AE06" w:rsidR="0017160C" w:rsidRDefault="0017160C" w:rsidP="0017160C">
      <w:pPr>
        <w:pStyle w:val="ListParagraph"/>
        <w:numPr>
          <w:ilvl w:val="0"/>
          <w:numId w:val="38"/>
        </w:numPr>
        <w:spacing w:line="276" w:lineRule="auto"/>
        <w:jc w:val="both"/>
      </w:pPr>
      <w:r>
        <w:t>No difference, or inconsistent results were found when comparing continuous and pulsed flow static and fluidised single particle drying, bubble production in Group B glass ballotini, and pressure drop over the 3D lab scale fluidised bed.</w:t>
      </w:r>
    </w:p>
    <w:p w14:paraId="7D87AF92" w14:textId="77777777" w:rsidR="00421CD8" w:rsidRDefault="00421CD8" w:rsidP="00EA5CD1">
      <w:pPr>
        <w:spacing w:line="276" w:lineRule="auto"/>
      </w:pPr>
    </w:p>
    <w:p w14:paraId="59677118" w14:textId="320FC3D3" w:rsidR="00421CD8" w:rsidRPr="00A749E2" w:rsidRDefault="00421CD8" w:rsidP="00EA5CD1">
      <w:pPr>
        <w:pStyle w:val="Heading2"/>
        <w:spacing w:line="276" w:lineRule="auto"/>
        <w:rPr>
          <w:b/>
        </w:rPr>
      </w:pPr>
      <w:bookmarkStart w:id="680" w:name="_Toc474696451"/>
      <w:r w:rsidRPr="00A749E2">
        <w:rPr>
          <w:b/>
        </w:rPr>
        <w:t>9.</w:t>
      </w:r>
      <w:r w:rsidR="00123174">
        <w:rPr>
          <w:b/>
        </w:rPr>
        <w:t>4</w:t>
      </w:r>
      <w:r w:rsidRPr="00A749E2">
        <w:rPr>
          <w:b/>
        </w:rPr>
        <w:tab/>
        <w:t>Recommendations for future work</w:t>
      </w:r>
      <w:bookmarkEnd w:id="680"/>
    </w:p>
    <w:p w14:paraId="706A85B3" w14:textId="595DFF4E" w:rsidR="00421CD8" w:rsidRDefault="00421CD8" w:rsidP="00EA5CD1">
      <w:pPr>
        <w:spacing w:line="276" w:lineRule="auto"/>
      </w:pPr>
      <w:r>
        <w:t xml:space="preserve">This research project has provided a proof of concept for high frequency pulsed flow fluidisation.  A method of applying a continuous or high frequency pulsed flow to a range of fluidisation indicators has been developed and interesting results have been found which could be significant to industry.  If utilised, this may offer the potential to save energy use in industrial fluidised bed operation.  The main outcome of this research was the objective of designing and commissioning the equipment.  Each experimental study was designed to identify future areas of interest.  Consequently, a wide </w:t>
      </w:r>
      <w:r>
        <w:lastRenderedPageBreak/>
        <w:t>range of further research could be completed to supplement this new research area.</w:t>
      </w:r>
      <w:r w:rsidR="00AE4CDE">
        <w:t xml:space="preserve">  The key areas of further research are:</w:t>
      </w:r>
    </w:p>
    <w:p w14:paraId="06183FB0" w14:textId="72030DBF" w:rsidR="00AE4CDE" w:rsidRDefault="00EC128D" w:rsidP="00EC128D">
      <w:pPr>
        <w:pStyle w:val="ListParagraph"/>
        <w:numPr>
          <w:ilvl w:val="0"/>
          <w:numId w:val="39"/>
        </w:numPr>
        <w:spacing w:line="276" w:lineRule="auto"/>
        <w:jc w:val="both"/>
      </w:pPr>
      <w:r>
        <w:t xml:space="preserve">To study the impact of a wider range of pulsation frequencies.  </w:t>
      </w:r>
      <w:r>
        <w:t xml:space="preserve">The single inlet static and fluidised drying, and particle movement study provided a controllable method to study the difference between flow regimes.  </w:t>
      </w:r>
      <w:r>
        <w:t>Consequently, the impact of a low to high frequency range could be mapped.</w:t>
      </w:r>
    </w:p>
    <w:p w14:paraId="7A33501E" w14:textId="72BCFE79" w:rsidR="00EC128D" w:rsidRDefault="00EC128D" w:rsidP="00EC128D">
      <w:pPr>
        <w:pStyle w:val="ListParagraph"/>
        <w:numPr>
          <w:ilvl w:val="0"/>
          <w:numId w:val="39"/>
        </w:numPr>
        <w:spacing w:line="276" w:lineRule="auto"/>
        <w:jc w:val="both"/>
      </w:pPr>
      <w:r>
        <w:t xml:space="preserve">Most industrial fluidised bed processes rely on good particle turnover, and mixing is therefore an important area for research.  </w:t>
      </w:r>
      <w:r>
        <w:t>R</w:t>
      </w:r>
      <w:r>
        <w:t xml:space="preserve">esearch in pulsed flow fluidisation would benefit from using the quantitative techniques of laser Particle Image Velocimetry (PIV), X-ray image analysis and </w:t>
      </w:r>
      <w:r w:rsidRPr="003F2644">
        <w:t>Positron Emission Particle Tracking</w:t>
      </w:r>
      <w:r>
        <w:t xml:space="preserve"> (PEPT) to quantitatively analyse mixing.  </w:t>
      </w:r>
    </w:p>
    <w:p w14:paraId="577B6144" w14:textId="1C3C1F60" w:rsidR="00EC128D" w:rsidRDefault="00EC128D" w:rsidP="00EC128D">
      <w:pPr>
        <w:pStyle w:val="ListParagraph"/>
        <w:numPr>
          <w:ilvl w:val="0"/>
          <w:numId w:val="39"/>
        </w:numPr>
        <w:spacing w:line="276" w:lineRule="auto"/>
        <w:jc w:val="both"/>
      </w:pPr>
      <w:r>
        <w:t>Application of high frequency pulsed flow to alternative particle types, such as Group C particles.</w:t>
      </w:r>
    </w:p>
    <w:p w14:paraId="5200A3DE" w14:textId="552C3336" w:rsidR="00EC128D" w:rsidRDefault="00EC128D" w:rsidP="00EC128D">
      <w:pPr>
        <w:pStyle w:val="ListParagraph"/>
        <w:numPr>
          <w:ilvl w:val="0"/>
          <w:numId w:val="39"/>
        </w:numPr>
        <w:spacing w:line="276" w:lineRule="auto"/>
        <w:jc w:val="both"/>
      </w:pPr>
      <w:r>
        <w:t>Use of industrially specific conditions, s</w:t>
      </w:r>
      <w:r>
        <w:t xml:space="preserve">uch as using different gases or industrial particle mixes.  </w:t>
      </w:r>
    </w:p>
    <w:p w14:paraId="589495B9" w14:textId="77777777" w:rsidR="00421CD8" w:rsidRDefault="00421CD8" w:rsidP="00EA5CD1">
      <w:pPr>
        <w:spacing w:line="276" w:lineRule="auto"/>
      </w:pPr>
      <w:r>
        <w:t xml:space="preserve">The principal objective of this research project was to increase knowledge of a high frequency pulsed flow on fluidised bed drying.  This has been achieved through the development of a comprehensive literature review into low frequency pulsed flow fluidisation and fluidised bed drying for typically 1-15 Hz frequencies.  A new equipment concept was designed and commissioned and a range of fluidisation characteristics and drying were studied using it.  This project has demonstrated that high frequency pulsed flows are capable of being applied to fluidised beds.  The project was framed in the fluidised bed drying sector, but the results are applicable to all fluidised bed industries.  </w:t>
      </w:r>
    </w:p>
    <w:p w14:paraId="7EDD6E60" w14:textId="77777777" w:rsidR="00352AE9" w:rsidRDefault="00352AE9" w:rsidP="00EA5CD1">
      <w:pPr>
        <w:spacing w:line="276" w:lineRule="auto"/>
      </w:pPr>
    </w:p>
    <w:p w14:paraId="0FE056FC" w14:textId="77777777" w:rsidR="00352AE9" w:rsidRDefault="00352AE9" w:rsidP="00EA5CD1">
      <w:pPr>
        <w:spacing w:line="276" w:lineRule="auto"/>
      </w:pPr>
    </w:p>
    <w:p w14:paraId="2C75C090" w14:textId="77777777" w:rsidR="00352AE9" w:rsidRDefault="00352AE9" w:rsidP="00EA5CD1">
      <w:pPr>
        <w:spacing w:line="276" w:lineRule="auto"/>
      </w:pPr>
    </w:p>
    <w:p w14:paraId="3C6924F0" w14:textId="77777777" w:rsidR="00352AE9" w:rsidRDefault="00352AE9" w:rsidP="00EA5CD1">
      <w:pPr>
        <w:spacing w:line="276" w:lineRule="auto"/>
      </w:pPr>
    </w:p>
    <w:p w14:paraId="78C4116B" w14:textId="77777777" w:rsidR="00352AE9" w:rsidRDefault="00352AE9" w:rsidP="00EA5CD1">
      <w:pPr>
        <w:spacing w:line="276" w:lineRule="auto"/>
        <w:sectPr w:rsidR="00352AE9" w:rsidSect="00C2391E">
          <w:headerReference w:type="default" r:id="rId391"/>
          <w:type w:val="oddPage"/>
          <w:pgSz w:w="11906" w:h="16838" w:code="9"/>
          <w:pgMar w:top="1440" w:right="1440" w:bottom="1440" w:left="1440" w:header="709" w:footer="709" w:gutter="0"/>
          <w:cols w:space="708"/>
          <w:docGrid w:linePitch="360"/>
        </w:sectPr>
      </w:pPr>
    </w:p>
    <w:p w14:paraId="2E40106A" w14:textId="43F3CAFD" w:rsidR="00352AE9" w:rsidRPr="00352AE9" w:rsidRDefault="00352AE9" w:rsidP="00EA5CD1">
      <w:pPr>
        <w:pStyle w:val="Heading3"/>
        <w:spacing w:line="276" w:lineRule="auto"/>
      </w:pPr>
      <w:bookmarkStart w:id="681" w:name="_Toc474696452"/>
      <w:r w:rsidRPr="00352AE9">
        <w:lastRenderedPageBreak/>
        <w:t>References</w:t>
      </w:r>
      <w:bookmarkEnd w:id="681"/>
    </w:p>
    <w:p w14:paraId="6AC2884C" w14:textId="77777777" w:rsidR="00352AE9" w:rsidRDefault="00352AE9" w:rsidP="00EA5CD1">
      <w:pPr>
        <w:widowControl w:val="0"/>
        <w:autoSpaceDE w:val="0"/>
        <w:autoSpaceDN w:val="0"/>
        <w:adjustRightInd w:val="0"/>
        <w:spacing w:line="276" w:lineRule="auto"/>
        <w:ind w:left="480" w:hanging="480"/>
      </w:pPr>
    </w:p>
    <w:p w14:paraId="3F456E72" w14:textId="4CAEBDA7" w:rsidR="00D37BCC" w:rsidRPr="00D37BCC" w:rsidRDefault="00352AE9" w:rsidP="00EA5CD1">
      <w:pPr>
        <w:widowControl w:val="0"/>
        <w:autoSpaceDE w:val="0"/>
        <w:autoSpaceDN w:val="0"/>
        <w:adjustRightInd w:val="0"/>
        <w:spacing w:line="276"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D37BCC" w:rsidRPr="00D37BCC">
        <w:rPr>
          <w:rFonts w:ascii="Calibri" w:hAnsi="Calibri" w:cs="Times New Roman"/>
          <w:noProof/>
          <w:szCs w:val="24"/>
        </w:rPr>
        <w:t xml:space="preserve">Agarwal, J.C., Davis, W.L. &amp; King, D.T., 1962. Fluidised bed coal dryer. </w:t>
      </w:r>
      <w:r w:rsidR="00D37BCC" w:rsidRPr="00D37BCC">
        <w:rPr>
          <w:rFonts w:ascii="Calibri" w:hAnsi="Calibri" w:cs="Times New Roman"/>
          <w:i/>
          <w:iCs/>
          <w:noProof/>
          <w:szCs w:val="24"/>
        </w:rPr>
        <w:t>Chemical Engineering Progress</w:t>
      </w:r>
      <w:r w:rsidR="00D37BCC" w:rsidRPr="00D37BCC">
        <w:rPr>
          <w:rFonts w:ascii="Calibri" w:hAnsi="Calibri" w:cs="Times New Roman"/>
          <w:noProof/>
          <w:szCs w:val="24"/>
        </w:rPr>
        <w:t>, 58(11), pp.85–90.</w:t>
      </w:r>
    </w:p>
    <w:p w14:paraId="65AAE88C"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Ajbar, A., Bakhbakhi, Y., Ali, S.S. &amp; Asif, M., 2011. Fluidisation of nano-powders: effect of sound vibration and premixing with Group A particles. </w:t>
      </w:r>
      <w:r w:rsidRPr="00D37BCC">
        <w:rPr>
          <w:rFonts w:ascii="Calibri" w:hAnsi="Calibri" w:cs="Times New Roman"/>
          <w:i/>
          <w:iCs/>
          <w:noProof/>
          <w:szCs w:val="24"/>
        </w:rPr>
        <w:t>Powder Technology</w:t>
      </w:r>
      <w:r w:rsidRPr="00D37BCC">
        <w:rPr>
          <w:rFonts w:ascii="Calibri" w:hAnsi="Calibri" w:cs="Times New Roman"/>
          <w:noProof/>
          <w:szCs w:val="24"/>
        </w:rPr>
        <w:t>, 206(3), pp.327–337.</w:t>
      </w:r>
    </w:p>
    <w:p w14:paraId="68A83A98"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Akashi, O., Hanaoka, T., Matsuoka, Y. &amp; Kainuma, M., 2011. A projection for global CO2 emissions from the industrial sector through 2030 based on activity level and technology changes. </w:t>
      </w:r>
      <w:r w:rsidRPr="00D37BCC">
        <w:rPr>
          <w:rFonts w:ascii="Calibri" w:hAnsi="Calibri" w:cs="Times New Roman"/>
          <w:i/>
          <w:iCs/>
          <w:noProof/>
          <w:szCs w:val="24"/>
        </w:rPr>
        <w:t>Energy</w:t>
      </w:r>
      <w:r w:rsidRPr="00D37BCC">
        <w:rPr>
          <w:rFonts w:ascii="Calibri" w:hAnsi="Calibri" w:cs="Times New Roman"/>
          <w:noProof/>
          <w:szCs w:val="24"/>
        </w:rPr>
        <w:t>, 36(4), pp.1855–1867.</w:t>
      </w:r>
    </w:p>
    <w:p w14:paraId="18DCBD1A"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Akhavan, A., van Ommen, J.R., Nijenhuis, J., Wang, X.S., Coppens, M.-O. &amp; Rhodes, M.J., 2009. Improved drying in a pulsation-assisted fluidized bed. </w:t>
      </w:r>
      <w:r w:rsidRPr="00D37BCC">
        <w:rPr>
          <w:rFonts w:ascii="Calibri" w:hAnsi="Calibri" w:cs="Times New Roman"/>
          <w:i/>
          <w:iCs/>
          <w:noProof/>
          <w:szCs w:val="24"/>
        </w:rPr>
        <w:t>Industrial &amp; Engineering Chemistry Research</w:t>
      </w:r>
      <w:r w:rsidRPr="00D37BCC">
        <w:rPr>
          <w:rFonts w:ascii="Calibri" w:hAnsi="Calibri" w:cs="Times New Roman"/>
          <w:noProof/>
          <w:szCs w:val="24"/>
        </w:rPr>
        <w:t>, 48(1), pp.302–309.</w:t>
      </w:r>
    </w:p>
    <w:p w14:paraId="674F46CA"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Akhavan, A., Rahman, F., Wang, S. &amp; Rhodes, M.J., 2015. Enhanced fluidization of nanoparticles with gas phase pulsation assistance. </w:t>
      </w:r>
      <w:r w:rsidRPr="00D37BCC">
        <w:rPr>
          <w:rFonts w:ascii="Calibri" w:hAnsi="Calibri" w:cs="Times New Roman"/>
          <w:i/>
          <w:iCs/>
          <w:noProof/>
          <w:szCs w:val="24"/>
        </w:rPr>
        <w:t>Powder Technology</w:t>
      </w:r>
      <w:r w:rsidRPr="00D37BCC">
        <w:rPr>
          <w:rFonts w:ascii="Calibri" w:hAnsi="Calibri" w:cs="Times New Roman"/>
          <w:noProof/>
          <w:szCs w:val="24"/>
        </w:rPr>
        <w:t>.</w:t>
      </w:r>
    </w:p>
    <w:p w14:paraId="675BA3FF"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Alamian, R., Baniassadi, A. &amp; Tabrizi, H.B., 2011. An experimental study on effects of applying the pulsating flow to a gas-solid fluidized bed. </w:t>
      </w:r>
      <w:r w:rsidRPr="00D37BCC">
        <w:rPr>
          <w:rFonts w:ascii="Calibri" w:hAnsi="Calibri" w:cs="Times New Roman"/>
          <w:i/>
          <w:iCs/>
          <w:noProof/>
          <w:szCs w:val="24"/>
        </w:rPr>
        <w:t>World Academy of Science, Engineering and Technology</w:t>
      </w:r>
      <w:r w:rsidRPr="00D37BCC">
        <w:rPr>
          <w:rFonts w:ascii="Calibri" w:hAnsi="Calibri" w:cs="Times New Roman"/>
          <w:noProof/>
          <w:szCs w:val="24"/>
        </w:rPr>
        <w:t>, 73(1), pp.977–981.</w:t>
      </w:r>
    </w:p>
    <w:p w14:paraId="41AF6E10"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Ali, S.S. &amp; Asif, M., 2012. Fluidization of nano-powders: effect of flow pulsation. </w:t>
      </w:r>
      <w:r w:rsidRPr="00D37BCC">
        <w:rPr>
          <w:rFonts w:ascii="Calibri" w:hAnsi="Calibri" w:cs="Times New Roman"/>
          <w:i/>
          <w:iCs/>
          <w:noProof/>
          <w:szCs w:val="24"/>
        </w:rPr>
        <w:t>Powder Technology</w:t>
      </w:r>
      <w:r w:rsidRPr="00D37BCC">
        <w:rPr>
          <w:rFonts w:ascii="Calibri" w:hAnsi="Calibri" w:cs="Times New Roman"/>
          <w:noProof/>
          <w:szCs w:val="24"/>
        </w:rPr>
        <w:t>, 225(1), pp.86–92.</w:t>
      </w:r>
    </w:p>
    <w:p w14:paraId="021E4265"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Ali, S.S., Asif, M. &amp; Ajbar, A., 2014. Bed collapse behavior of pulsed fluidized beds of nano-powder. </w:t>
      </w:r>
      <w:r w:rsidRPr="00D37BCC">
        <w:rPr>
          <w:rFonts w:ascii="Calibri" w:hAnsi="Calibri" w:cs="Times New Roman"/>
          <w:i/>
          <w:iCs/>
          <w:noProof/>
          <w:szCs w:val="24"/>
        </w:rPr>
        <w:t>Advanced Powder Technology</w:t>
      </w:r>
      <w:r w:rsidRPr="00D37BCC">
        <w:rPr>
          <w:rFonts w:ascii="Calibri" w:hAnsi="Calibri" w:cs="Times New Roman"/>
          <w:noProof/>
          <w:szCs w:val="24"/>
        </w:rPr>
        <w:t>, 25(1), pp.331–337.</w:t>
      </w:r>
    </w:p>
    <w:p w14:paraId="5DE5C35A"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Allen, T., 1997. </w:t>
      </w:r>
      <w:r w:rsidRPr="00D37BCC">
        <w:rPr>
          <w:rFonts w:ascii="Calibri" w:hAnsi="Calibri" w:cs="Times New Roman"/>
          <w:i/>
          <w:iCs/>
          <w:noProof/>
          <w:szCs w:val="24"/>
        </w:rPr>
        <w:t>Particle Size Measurement; Powder sampling and particle size measurement</w:t>
      </w:r>
      <w:r w:rsidRPr="00D37BCC">
        <w:rPr>
          <w:rFonts w:ascii="Calibri" w:hAnsi="Calibri" w:cs="Times New Roman"/>
          <w:noProof/>
          <w:szCs w:val="24"/>
        </w:rPr>
        <w:t xml:space="preserve"> 5th Editio., London: Chapman &amp; Hall.</w:t>
      </w:r>
    </w:p>
    <w:p w14:paraId="52844969"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Al-Mashhadani, M.K.H., Bandulasena, H.C.H. &amp; Zimmerman, W.B., 2011. CO2 mass transfer induced through an airlift loop by a microbubble cloud generated by fluidic oscillation. </w:t>
      </w:r>
      <w:r w:rsidRPr="00D37BCC">
        <w:rPr>
          <w:rFonts w:ascii="Calibri" w:hAnsi="Calibri" w:cs="Times New Roman"/>
          <w:i/>
          <w:iCs/>
          <w:noProof/>
          <w:szCs w:val="24"/>
        </w:rPr>
        <w:t>Industrial and Engineering Chemistry Research</w:t>
      </w:r>
      <w:r w:rsidRPr="00D37BCC">
        <w:rPr>
          <w:rFonts w:ascii="Calibri" w:hAnsi="Calibri" w:cs="Times New Roman"/>
          <w:noProof/>
          <w:szCs w:val="24"/>
        </w:rPr>
        <w:t>, 51, pp.1864–1877.</w:t>
      </w:r>
    </w:p>
    <w:p w14:paraId="38011956"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Altantzis, C., Bates, R.B. &amp; Ghoniem, A.F., 2015. 3D Eulerian modeling of thin rectangular gas–solid fluidized beds: Estimation of the specularity coefficient and its effects on bubbling dynamics and circulation times. </w:t>
      </w:r>
      <w:r w:rsidRPr="00D37BCC">
        <w:rPr>
          <w:rFonts w:ascii="Calibri" w:hAnsi="Calibri" w:cs="Times New Roman"/>
          <w:i/>
          <w:iCs/>
          <w:noProof/>
          <w:szCs w:val="24"/>
        </w:rPr>
        <w:t>Powder Technology</w:t>
      </w:r>
      <w:r w:rsidRPr="00D37BCC">
        <w:rPr>
          <w:rFonts w:ascii="Calibri" w:hAnsi="Calibri" w:cs="Times New Roman"/>
          <w:noProof/>
          <w:szCs w:val="24"/>
        </w:rPr>
        <w:t>, 270, pp.256–270.</w:t>
      </w:r>
    </w:p>
    <w:p w14:paraId="1D35CA11"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Ambrosio, M.C.B. &amp; Taranto, O.P., 2002. The drying of solids in a modified fluidized bed. </w:t>
      </w:r>
      <w:r w:rsidRPr="00D37BCC">
        <w:rPr>
          <w:rFonts w:ascii="Calibri" w:hAnsi="Calibri" w:cs="Times New Roman"/>
          <w:i/>
          <w:iCs/>
          <w:noProof/>
          <w:szCs w:val="24"/>
        </w:rPr>
        <w:t>Brazilian Journal of Chemical Engineering</w:t>
      </w:r>
      <w:r w:rsidRPr="00D37BCC">
        <w:rPr>
          <w:rFonts w:ascii="Calibri" w:hAnsi="Calibri" w:cs="Times New Roman"/>
          <w:noProof/>
          <w:szCs w:val="24"/>
        </w:rPr>
        <w:t>, 19(3), pp.355–358.</w:t>
      </w:r>
    </w:p>
    <w:p w14:paraId="3395AF24"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Ambrosio-Ugri, M.C.B. &amp; Taranto, O.P., 2007. Drying in the rotating-pulsed fluidised bed. </w:t>
      </w:r>
      <w:r w:rsidRPr="00D37BCC">
        <w:rPr>
          <w:rFonts w:ascii="Calibri" w:hAnsi="Calibri" w:cs="Times New Roman"/>
          <w:i/>
          <w:iCs/>
          <w:noProof/>
          <w:szCs w:val="24"/>
        </w:rPr>
        <w:t>Brazilian Journal of Chemical Engineering</w:t>
      </w:r>
      <w:r w:rsidRPr="00D37BCC">
        <w:rPr>
          <w:rFonts w:ascii="Calibri" w:hAnsi="Calibri" w:cs="Times New Roman"/>
          <w:noProof/>
          <w:szCs w:val="24"/>
        </w:rPr>
        <w:t>, 24(1), pp.95–100.</w:t>
      </w:r>
    </w:p>
    <w:p w14:paraId="106CBE10"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Atuonwu, J.C., Jin, X., van Straten, G., Deventer Antonius, H.C. Van &amp; van Boxtel, J.B., 2011. Reducing energy consumption in food drying: opportunities in desiccant adsorption and other dehumidification strategies. </w:t>
      </w:r>
      <w:r w:rsidRPr="00D37BCC">
        <w:rPr>
          <w:rFonts w:ascii="Calibri" w:hAnsi="Calibri" w:cs="Times New Roman"/>
          <w:i/>
          <w:iCs/>
          <w:noProof/>
          <w:szCs w:val="24"/>
        </w:rPr>
        <w:t>Procedia Food Science</w:t>
      </w:r>
      <w:r w:rsidRPr="00D37BCC">
        <w:rPr>
          <w:rFonts w:ascii="Calibri" w:hAnsi="Calibri" w:cs="Times New Roman"/>
          <w:noProof/>
          <w:szCs w:val="24"/>
        </w:rPr>
        <w:t>, 1(1), pp.1799–1805.</w:t>
      </w:r>
    </w:p>
    <w:p w14:paraId="36C43851"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Backhurst, J.R. &amp; Harker, J.H., 2012. </w:t>
      </w:r>
      <w:r w:rsidRPr="00D37BCC">
        <w:rPr>
          <w:rFonts w:ascii="Calibri" w:hAnsi="Calibri" w:cs="Times New Roman"/>
          <w:i/>
          <w:iCs/>
          <w:noProof/>
          <w:szCs w:val="24"/>
        </w:rPr>
        <w:t xml:space="preserve">Coulson and Richardson’s Chemical Engineering; Volume 1 Fluid </w:t>
      </w:r>
      <w:r w:rsidRPr="00D37BCC">
        <w:rPr>
          <w:rFonts w:ascii="Calibri" w:hAnsi="Calibri" w:cs="Times New Roman"/>
          <w:i/>
          <w:iCs/>
          <w:noProof/>
          <w:szCs w:val="24"/>
        </w:rPr>
        <w:lastRenderedPageBreak/>
        <w:t>flow, heat transfer and mass transfer</w:t>
      </w:r>
      <w:r w:rsidRPr="00D37BCC">
        <w:rPr>
          <w:rFonts w:ascii="Calibri" w:hAnsi="Calibri" w:cs="Times New Roman"/>
          <w:noProof/>
          <w:szCs w:val="24"/>
        </w:rPr>
        <w:t xml:space="preserve"> 6th editio., Butterworth - Heinemann: Oxford.</w:t>
      </w:r>
    </w:p>
    <w:p w14:paraId="20B1405D"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Baeyens, J. &amp; Geldart, D., 1974. An investigation into slugging fluidized beds. </w:t>
      </w:r>
      <w:r w:rsidRPr="00D37BCC">
        <w:rPr>
          <w:rFonts w:ascii="Calibri" w:hAnsi="Calibri" w:cs="Times New Roman"/>
          <w:i/>
          <w:iCs/>
          <w:noProof/>
          <w:szCs w:val="24"/>
        </w:rPr>
        <w:t>Chemical Engineering Science</w:t>
      </w:r>
      <w:r w:rsidRPr="00D37BCC">
        <w:rPr>
          <w:rFonts w:ascii="Calibri" w:hAnsi="Calibri" w:cs="Times New Roman"/>
          <w:noProof/>
          <w:szCs w:val="24"/>
        </w:rPr>
        <w:t>, 29, p.255.</w:t>
      </w:r>
    </w:p>
    <w:p w14:paraId="4AFEE775"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Bal, L.M., Satya, S. &amp; Naik, S.N., 2010. Solar dryer with thermal energy storage systems for drying agricultural food products: a review. </w:t>
      </w:r>
      <w:r w:rsidRPr="00D37BCC">
        <w:rPr>
          <w:rFonts w:ascii="Calibri" w:hAnsi="Calibri" w:cs="Times New Roman"/>
          <w:i/>
          <w:iCs/>
          <w:noProof/>
          <w:szCs w:val="24"/>
        </w:rPr>
        <w:t>Renewable and Sustainable Energy Reviews</w:t>
      </w:r>
      <w:r w:rsidRPr="00D37BCC">
        <w:rPr>
          <w:rFonts w:ascii="Calibri" w:hAnsi="Calibri" w:cs="Times New Roman"/>
          <w:noProof/>
          <w:szCs w:val="24"/>
        </w:rPr>
        <w:t>, 14(8), pp.2298–2314.</w:t>
      </w:r>
    </w:p>
    <w:p w14:paraId="30024BC5"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Bhattacharya, S.C. &amp; Harrison, D., 1976. Heat transfer in a pulsed fluidised bed. </w:t>
      </w:r>
      <w:r w:rsidRPr="00D37BCC">
        <w:rPr>
          <w:rFonts w:ascii="Calibri" w:hAnsi="Calibri" w:cs="Times New Roman"/>
          <w:i/>
          <w:iCs/>
          <w:noProof/>
          <w:szCs w:val="24"/>
        </w:rPr>
        <w:t>Trans Inst Chem Eng</w:t>
      </w:r>
      <w:r w:rsidRPr="00D37BCC">
        <w:rPr>
          <w:rFonts w:ascii="Calibri" w:hAnsi="Calibri" w:cs="Times New Roman"/>
          <w:noProof/>
          <w:szCs w:val="24"/>
        </w:rPr>
        <w:t>, 54(4), pp.281–286.</w:t>
      </w:r>
    </w:p>
    <w:p w14:paraId="63219D5B"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Białobrzewski, I., Zielińska, M., Mujumdar, A.S. &amp; Markowski, M., 2008. Heat and mass transfer during drying of a bed of shrinking particles – simulation for carrot cubes dried in a spout-fluidized-bed drier. </w:t>
      </w:r>
      <w:r w:rsidRPr="00D37BCC">
        <w:rPr>
          <w:rFonts w:ascii="Calibri" w:hAnsi="Calibri" w:cs="Times New Roman"/>
          <w:i/>
          <w:iCs/>
          <w:noProof/>
          <w:szCs w:val="24"/>
        </w:rPr>
        <w:t>International Journal of Heat and Mass Transfer</w:t>
      </w:r>
      <w:r w:rsidRPr="00D37BCC">
        <w:rPr>
          <w:rFonts w:ascii="Calibri" w:hAnsi="Calibri" w:cs="Times New Roman"/>
          <w:noProof/>
          <w:szCs w:val="24"/>
        </w:rPr>
        <w:t>, 51(19–20), pp.4704–4716.</w:t>
      </w:r>
    </w:p>
    <w:p w14:paraId="1B9E8F44" w14:textId="77777777" w:rsidR="00D37BCC" w:rsidRPr="00137A56" w:rsidRDefault="00D37BCC" w:rsidP="00EA5CD1">
      <w:pPr>
        <w:widowControl w:val="0"/>
        <w:autoSpaceDE w:val="0"/>
        <w:autoSpaceDN w:val="0"/>
        <w:adjustRightInd w:val="0"/>
        <w:spacing w:line="276" w:lineRule="auto"/>
        <w:ind w:left="480" w:hanging="480"/>
        <w:rPr>
          <w:rFonts w:ascii="Calibri" w:hAnsi="Calibri" w:cs="Times New Roman"/>
          <w:noProof/>
          <w:szCs w:val="24"/>
          <w:lang w:val="nl-NL"/>
        </w:rPr>
      </w:pPr>
      <w:r w:rsidRPr="00D37BCC">
        <w:rPr>
          <w:rFonts w:ascii="Calibri" w:hAnsi="Calibri" w:cs="Times New Roman"/>
          <w:noProof/>
          <w:szCs w:val="24"/>
        </w:rPr>
        <w:t xml:space="preserve">Bizhaem, H.K. &amp; Tabrizi, H.B., 2013. Experimental study on hydrodynamic characteristics of gas–solid pulsed fluidized bed. </w:t>
      </w:r>
      <w:r w:rsidRPr="00137A56">
        <w:rPr>
          <w:rFonts w:ascii="Calibri" w:hAnsi="Calibri" w:cs="Times New Roman"/>
          <w:i/>
          <w:iCs/>
          <w:noProof/>
          <w:szCs w:val="24"/>
          <w:lang w:val="nl-NL"/>
        </w:rPr>
        <w:t>Powder Technology</w:t>
      </w:r>
      <w:r w:rsidRPr="00137A56">
        <w:rPr>
          <w:rFonts w:ascii="Calibri" w:hAnsi="Calibri" w:cs="Times New Roman"/>
          <w:noProof/>
          <w:szCs w:val="24"/>
          <w:lang w:val="nl-NL"/>
        </w:rPr>
        <w:t>, 237, pp.14–23.</w:t>
      </w:r>
    </w:p>
    <w:p w14:paraId="2CEAEA10"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137A56">
        <w:rPr>
          <w:rFonts w:ascii="Calibri" w:hAnsi="Calibri" w:cs="Times New Roman"/>
          <w:noProof/>
          <w:szCs w:val="24"/>
          <w:lang w:val="nl-NL"/>
        </w:rPr>
        <w:t xml:space="preserve">van den Bleek, C.M. &amp; Schouten, J.C., 1993. </w:t>
      </w:r>
      <w:r w:rsidRPr="00D37BCC">
        <w:rPr>
          <w:rFonts w:ascii="Calibri" w:hAnsi="Calibri" w:cs="Times New Roman"/>
          <w:noProof/>
          <w:szCs w:val="24"/>
        </w:rPr>
        <w:t xml:space="preserve">Deterministic chaos: a new tool in fluidized bed design and operation. </w:t>
      </w:r>
      <w:r w:rsidRPr="00D37BCC">
        <w:rPr>
          <w:rFonts w:ascii="Calibri" w:hAnsi="Calibri" w:cs="Times New Roman"/>
          <w:i/>
          <w:iCs/>
          <w:noProof/>
          <w:szCs w:val="24"/>
        </w:rPr>
        <w:t>The Chemical Engineering Journal and the Biochemical Engineering Journal</w:t>
      </w:r>
      <w:r w:rsidRPr="00D37BCC">
        <w:rPr>
          <w:rFonts w:ascii="Calibri" w:hAnsi="Calibri" w:cs="Times New Roman"/>
          <w:noProof/>
          <w:szCs w:val="24"/>
        </w:rPr>
        <w:t>, 53(1), pp.75–87.</w:t>
      </w:r>
    </w:p>
    <w:p w14:paraId="4B2230CB"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137A56">
        <w:rPr>
          <w:rFonts w:ascii="Calibri" w:hAnsi="Calibri" w:cs="Times New Roman"/>
          <w:noProof/>
          <w:szCs w:val="24"/>
          <w:lang w:val="pl-PL"/>
        </w:rPr>
        <w:t xml:space="preserve">Bokun, I.A. &amp; Zabrodski, S.S., 1966. </w:t>
      </w:r>
      <w:r w:rsidRPr="00D37BCC">
        <w:rPr>
          <w:rFonts w:ascii="Calibri" w:hAnsi="Calibri" w:cs="Times New Roman"/>
          <w:noProof/>
          <w:szCs w:val="24"/>
        </w:rPr>
        <w:t xml:space="preserve">Experimental study of heat transfer between a pulsating bed and the heating surface. </w:t>
      </w:r>
      <w:r w:rsidRPr="00D37BCC">
        <w:rPr>
          <w:rFonts w:ascii="Calibri" w:hAnsi="Calibri" w:cs="Times New Roman"/>
          <w:i/>
          <w:iCs/>
          <w:noProof/>
          <w:szCs w:val="24"/>
        </w:rPr>
        <w:t>Nauka Tekh. (Minsk)</w:t>
      </w:r>
      <w:r w:rsidRPr="00D37BCC">
        <w:rPr>
          <w:rFonts w:ascii="Calibri" w:hAnsi="Calibri" w:cs="Times New Roman"/>
          <w:noProof/>
          <w:szCs w:val="24"/>
        </w:rPr>
        <w:t>, pp.27–32.</w:t>
      </w:r>
    </w:p>
    <w:p w14:paraId="79B6B26F"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Cengel, Y.A., 2006. </w:t>
      </w:r>
      <w:r w:rsidRPr="00D37BCC">
        <w:rPr>
          <w:rFonts w:ascii="Calibri" w:hAnsi="Calibri" w:cs="Times New Roman"/>
          <w:i/>
          <w:iCs/>
          <w:noProof/>
          <w:szCs w:val="24"/>
        </w:rPr>
        <w:t>Heat and Mass Transfer: a practical approach</w:t>
      </w:r>
      <w:r w:rsidRPr="00D37BCC">
        <w:rPr>
          <w:rFonts w:ascii="Calibri" w:hAnsi="Calibri" w:cs="Times New Roman"/>
          <w:noProof/>
          <w:szCs w:val="24"/>
        </w:rPr>
        <w:t xml:space="preserve"> 3rd ed., McGraw-Hill.</w:t>
      </w:r>
    </w:p>
    <w:p w14:paraId="70E85298"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Chelkowski, J. ed., 1991. </w:t>
      </w:r>
      <w:r w:rsidRPr="00D37BCC">
        <w:rPr>
          <w:rFonts w:ascii="Calibri" w:hAnsi="Calibri" w:cs="Times New Roman"/>
          <w:i/>
          <w:iCs/>
          <w:noProof/>
          <w:szCs w:val="24"/>
        </w:rPr>
        <w:t>Cereal Grain; Mycotoxins, fungi and quality in drying and storage</w:t>
      </w:r>
      <w:r w:rsidRPr="00D37BCC">
        <w:rPr>
          <w:rFonts w:ascii="Calibri" w:hAnsi="Calibri" w:cs="Times New Roman"/>
          <w:noProof/>
          <w:szCs w:val="24"/>
        </w:rPr>
        <w:t>, Elsevier.</w:t>
      </w:r>
    </w:p>
    <w:p w14:paraId="1BB57E3E"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137A56">
        <w:rPr>
          <w:rFonts w:ascii="Calibri" w:hAnsi="Calibri" w:cs="Times New Roman"/>
          <w:noProof/>
          <w:szCs w:val="24"/>
          <w:lang w:val="nl-NL"/>
        </w:rPr>
        <w:t xml:space="preserve">Christensen, D., Nijenhuis, J., van Ommen, J.R. &amp; Coppens, M.-O., 2008. </w:t>
      </w:r>
      <w:r w:rsidRPr="00D37BCC">
        <w:rPr>
          <w:rFonts w:ascii="Calibri" w:hAnsi="Calibri" w:cs="Times New Roman"/>
          <w:noProof/>
          <w:szCs w:val="24"/>
        </w:rPr>
        <w:t xml:space="preserve">Influence of distributed secondary gas injection on the performance of a bubbling fluidized-bed reactor. </w:t>
      </w:r>
      <w:r w:rsidRPr="00D37BCC">
        <w:rPr>
          <w:rFonts w:ascii="Calibri" w:hAnsi="Calibri" w:cs="Times New Roman"/>
          <w:i/>
          <w:iCs/>
          <w:noProof/>
          <w:szCs w:val="24"/>
        </w:rPr>
        <w:t>Industrial and Engineering Chemistry Research</w:t>
      </w:r>
      <w:r w:rsidRPr="00D37BCC">
        <w:rPr>
          <w:rFonts w:ascii="Calibri" w:hAnsi="Calibri" w:cs="Times New Roman"/>
          <w:noProof/>
          <w:szCs w:val="24"/>
        </w:rPr>
        <w:t>, 47(10), pp.3601–3618.</w:t>
      </w:r>
    </w:p>
    <w:p w14:paraId="1CB8CF17"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Chua, K.J., Mujumdar, A.S. &amp; Chou, S.K., 2003. Intermittent drying of bioproducts––an overview. </w:t>
      </w:r>
      <w:r w:rsidRPr="00D37BCC">
        <w:rPr>
          <w:rFonts w:ascii="Calibri" w:hAnsi="Calibri" w:cs="Times New Roman"/>
          <w:i/>
          <w:iCs/>
          <w:noProof/>
          <w:szCs w:val="24"/>
        </w:rPr>
        <w:t>Bioresource Technology</w:t>
      </w:r>
      <w:r w:rsidRPr="00D37BCC">
        <w:rPr>
          <w:rFonts w:ascii="Calibri" w:hAnsi="Calibri" w:cs="Times New Roman"/>
          <w:noProof/>
          <w:szCs w:val="24"/>
        </w:rPr>
        <w:t>, 90(3), pp.285–295.</w:t>
      </w:r>
    </w:p>
    <w:p w14:paraId="78ED7287"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Ciesielczyk, W., 2009. Novel gas distributor for fluidized bed drying of biomass. </w:t>
      </w:r>
      <w:r w:rsidRPr="00D37BCC">
        <w:rPr>
          <w:rFonts w:ascii="Calibri" w:hAnsi="Calibri" w:cs="Times New Roman"/>
          <w:i/>
          <w:iCs/>
          <w:noProof/>
          <w:szCs w:val="24"/>
        </w:rPr>
        <w:t>Drying Technology</w:t>
      </w:r>
      <w:r w:rsidRPr="00D37BCC">
        <w:rPr>
          <w:rFonts w:ascii="Calibri" w:hAnsi="Calibri" w:cs="Times New Roman"/>
          <w:noProof/>
          <w:szCs w:val="24"/>
        </w:rPr>
        <w:t>, 27(12), pp.1309–1315.</w:t>
      </w:r>
    </w:p>
    <w:p w14:paraId="484FA8B1"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Coppens, M.-O., 2012. A nature-inspired approach to reactor and catalysis engineering. </w:t>
      </w:r>
      <w:r w:rsidRPr="00D37BCC">
        <w:rPr>
          <w:rFonts w:ascii="Calibri" w:hAnsi="Calibri" w:cs="Times New Roman"/>
          <w:i/>
          <w:iCs/>
          <w:noProof/>
          <w:szCs w:val="24"/>
        </w:rPr>
        <w:t>Current Opinion in Chemical Engineering</w:t>
      </w:r>
      <w:r w:rsidRPr="00D37BCC">
        <w:rPr>
          <w:rFonts w:ascii="Calibri" w:hAnsi="Calibri" w:cs="Times New Roman"/>
          <w:noProof/>
          <w:szCs w:val="24"/>
        </w:rPr>
        <w:t>, 1(3), pp.281–289.</w:t>
      </w:r>
    </w:p>
    <w:p w14:paraId="33076DB0"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Coppens, M.-O. &amp; van Ommen, J.R., 2003. Structuring chaotic fluidized beds. </w:t>
      </w:r>
      <w:r w:rsidRPr="00D37BCC">
        <w:rPr>
          <w:rFonts w:ascii="Calibri" w:hAnsi="Calibri" w:cs="Times New Roman"/>
          <w:i/>
          <w:iCs/>
          <w:noProof/>
          <w:szCs w:val="24"/>
        </w:rPr>
        <w:t>Chemical Engineering Journal</w:t>
      </w:r>
      <w:r w:rsidRPr="00D37BCC">
        <w:rPr>
          <w:rFonts w:ascii="Calibri" w:hAnsi="Calibri" w:cs="Times New Roman"/>
          <w:noProof/>
          <w:szCs w:val="24"/>
        </w:rPr>
        <w:t>, 96(1–3), pp.117–124.</w:t>
      </w:r>
    </w:p>
    <w:p w14:paraId="3F07B52E"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Cui, H. &amp; Grace, J.R., 2007. Fluidization of biomass particles: A review of experimental multiphase flow aspects. </w:t>
      </w:r>
      <w:r w:rsidRPr="00D37BCC">
        <w:rPr>
          <w:rFonts w:ascii="Calibri" w:hAnsi="Calibri" w:cs="Times New Roman"/>
          <w:i/>
          <w:iCs/>
          <w:noProof/>
          <w:szCs w:val="24"/>
        </w:rPr>
        <w:t>Chemical Engineering Science</w:t>
      </w:r>
      <w:r w:rsidRPr="00D37BCC">
        <w:rPr>
          <w:rFonts w:ascii="Calibri" w:hAnsi="Calibri" w:cs="Times New Roman"/>
          <w:noProof/>
          <w:szCs w:val="24"/>
        </w:rPr>
        <w:t>, 62(1–2), pp.45–55.</w:t>
      </w:r>
    </w:p>
    <w:p w14:paraId="25BE810D"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Dacanal, G.C., Hirata, T.M. &amp; Menegalli, F.C., 2013. Fluid dynamics and morphological characterization of soy protein isolate particles obtained by agglomeration in pulsed-fluid bed. </w:t>
      </w:r>
      <w:r w:rsidRPr="00D37BCC">
        <w:rPr>
          <w:rFonts w:ascii="Calibri" w:hAnsi="Calibri" w:cs="Times New Roman"/>
          <w:i/>
          <w:iCs/>
          <w:noProof/>
          <w:szCs w:val="24"/>
        </w:rPr>
        <w:t>Powder Technology</w:t>
      </w:r>
      <w:r w:rsidRPr="00D37BCC">
        <w:rPr>
          <w:rFonts w:ascii="Calibri" w:hAnsi="Calibri" w:cs="Times New Roman"/>
          <w:noProof/>
          <w:szCs w:val="24"/>
        </w:rPr>
        <w:t>, 247, pp.222–230.</w:t>
      </w:r>
    </w:p>
    <w:p w14:paraId="18699350"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Danckwerts, P.W., 1953. Definition and measurement of some characteristics of mixtures. </w:t>
      </w:r>
      <w:r w:rsidRPr="00D37BCC">
        <w:rPr>
          <w:rFonts w:ascii="Calibri" w:hAnsi="Calibri" w:cs="Times New Roman"/>
          <w:i/>
          <w:iCs/>
          <w:noProof/>
          <w:szCs w:val="24"/>
        </w:rPr>
        <w:t>Applied Scientific Research</w:t>
      </w:r>
      <w:r w:rsidRPr="00D37BCC">
        <w:rPr>
          <w:rFonts w:ascii="Calibri" w:hAnsi="Calibri" w:cs="Times New Roman"/>
          <w:noProof/>
          <w:szCs w:val="24"/>
        </w:rPr>
        <w:t>, VA3(5), pp.385–390.</w:t>
      </w:r>
    </w:p>
    <w:p w14:paraId="25451165"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lastRenderedPageBreak/>
        <w:t xml:space="preserve">Daud, W.R.W., 2008. Fluidized bed dryers: recent advances. </w:t>
      </w:r>
      <w:r w:rsidRPr="00D37BCC">
        <w:rPr>
          <w:rFonts w:ascii="Calibri" w:hAnsi="Calibri" w:cs="Times New Roman"/>
          <w:i/>
          <w:iCs/>
          <w:noProof/>
          <w:szCs w:val="24"/>
        </w:rPr>
        <w:t>Advanced Powder Technology</w:t>
      </w:r>
      <w:r w:rsidRPr="00D37BCC">
        <w:rPr>
          <w:rFonts w:ascii="Calibri" w:hAnsi="Calibri" w:cs="Times New Roman"/>
          <w:noProof/>
          <w:szCs w:val="24"/>
        </w:rPr>
        <w:t>, 19(1), pp.403–418.</w:t>
      </w:r>
    </w:p>
    <w:p w14:paraId="65B92568"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Davidson, J.F. &amp; Harrison, D., 1963. </w:t>
      </w:r>
      <w:r w:rsidRPr="00D37BCC">
        <w:rPr>
          <w:rFonts w:ascii="Calibri" w:hAnsi="Calibri" w:cs="Times New Roman"/>
          <w:i/>
          <w:iCs/>
          <w:noProof/>
          <w:szCs w:val="24"/>
        </w:rPr>
        <w:t>Fluidized Particles</w:t>
      </w:r>
      <w:r w:rsidRPr="00D37BCC">
        <w:rPr>
          <w:rFonts w:ascii="Calibri" w:hAnsi="Calibri" w:cs="Times New Roman"/>
          <w:noProof/>
          <w:szCs w:val="24"/>
        </w:rPr>
        <w:t>, New York: Cambridge University Press.</w:t>
      </w:r>
    </w:p>
    <w:p w14:paraId="0ADCFF32"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Davies, R.M. &amp; Taylor, G., 1950. The mechanics of large bubbles rising through extended liquids and through liquids in tubes. </w:t>
      </w:r>
      <w:r w:rsidRPr="00D37BCC">
        <w:rPr>
          <w:rFonts w:ascii="Calibri" w:hAnsi="Calibri" w:cs="Times New Roman"/>
          <w:i/>
          <w:iCs/>
          <w:noProof/>
          <w:szCs w:val="24"/>
        </w:rPr>
        <w:t>Proceedings of the Royal Society of London A</w:t>
      </w:r>
      <w:r w:rsidRPr="00D37BCC">
        <w:rPr>
          <w:rFonts w:ascii="Calibri" w:hAnsi="Calibri" w:cs="Times New Roman"/>
          <w:noProof/>
          <w:szCs w:val="24"/>
        </w:rPr>
        <w:t>, 200, pp.375–90.</w:t>
      </w:r>
    </w:p>
    <w:p w14:paraId="5B36D0AB"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Depypere, F., Pieters, J.G. &amp; Dewettinck, K., 2004. CFD analysis of air distribution in fluidised bed equipment. </w:t>
      </w:r>
      <w:r w:rsidRPr="00D37BCC">
        <w:rPr>
          <w:rFonts w:ascii="Calibri" w:hAnsi="Calibri" w:cs="Times New Roman"/>
          <w:i/>
          <w:iCs/>
          <w:noProof/>
          <w:szCs w:val="24"/>
        </w:rPr>
        <w:t>Powder Technology</w:t>
      </w:r>
      <w:r w:rsidRPr="00D37BCC">
        <w:rPr>
          <w:rFonts w:ascii="Calibri" w:hAnsi="Calibri" w:cs="Times New Roman"/>
          <w:noProof/>
          <w:szCs w:val="24"/>
        </w:rPr>
        <w:t>, 145(3), pp.176–189.</w:t>
      </w:r>
    </w:p>
    <w:p w14:paraId="60F0101A"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Dev, S.R.S. &amp; Raghavan, G.S. V., 2012. Advancements in drying techniques for food, fiber, and fuel. </w:t>
      </w:r>
      <w:r w:rsidRPr="00D37BCC">
        <w:rPr>
          <w:rFonts w:ascii="Calibri" w:hAnsi="Calibri" w:cs="Times New Roman"/>
          <w:i/>
          <w:iCs/>
          <w:noProof/>
          <w:szCs w:val="24"/>
        </w:rPr>
        <w:t>Drying Technology</w:t>
      </w:r>
      <w:r w:rsidRPr="00D37BCC">
        <w:rPr>
          <w:rFonts w:ascii="Calibri" w:hAnsi="Calibri" w:cs="Times New Roman"/>
          <w:noProof/>
          <w:szCs w:val="24"/>
        </w:rPr>
        <w:t>, 30(11–12), pp.1147–1159.</w:t>
      </w:r>
    </w:p>
    <w:p w14:paraId="74A6A96E"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Devahastin, S. &amp; Mujumdar, A.S., 2001. Some hydrodynamic and mixing characteristics of a pulsed spouted bed dryer. </w:t>
      </w:r>
      <w:r w:rsidRPr="00D37BCC">
        <w:rPr>
          <w:rFonts w:ascii="Calibri" w:hAnsi="Calibri" w:cs="Times New Roman"/>
          <w:i/>
          <w:iCs/>
          <w:noProof/>
          <w:szCs w:val="24"/>
        </w:rPr>
        <w:t>Powder Technology</w:t>
      </w:r>
      <w:r w:rsidRPr="00D37BCC">
        <w:rPr>
          <w:rFonts w:ascii="Calibri" w:hAnsi="Calibri" w:cs="Times New Roman"/>
          <w:noProof/>
          <w:szCs w:val="24"/>
        </w:rPr>
        <w:t>, 117(3), pp.189–197.</w:t>
      </w:r>
    </w:p>
    <w:p w14:paraId="38BEE80F"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Dias, S.R.., Futata, F.P.., Carvalho, J.., Couto, H.. &amp; Ferreira, M.., 2004. Investigation of food grain drying with pulsating air flows. </w:t>
      </w:r>
      <w:r w:rsidRPr="00D37BCC">
        <w:rPr>
          <w:rFonts w:ascii="Calibri" w:hAnsi="Calibri" w:cs="Times New Roman"/>
          <w:i/>
          <w:iCs/>
          <w:noProof/>
          <w:szCs w:val="24"/>
        </w:rPr>
        <w:t>Int Comm Heat Mass Transfer</w:t>
      </w:r>
      <w:r w:rsidRPr="00D37BCC">
        <w:rPr>
          <w:rFonts w:ascii="Calibri" w:hAnsi="Calibri" w:cs="Times New Roman"/>
          <w:noProof/>
          <w:szCs w:val="24"/>
        </w:rPr>
        <w:t>, 31(3), pp.387–395.</w:t>
      </w:r>
    </w:p>
    <w:p w14:paraId="0ED94E1C"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Dincer, I., 2011. Exergy as a potential tool for sustainable drying systems. </w:t>
      </w:r>
      <w:r w:rsidRPr="00D37BCC">
        <w:rPr>
          <w:rFonts w:ascii="Calibri" w:hAnsi="Calibri" w:cs="Times New Roman"/>
          <w:i/>
          <w:iCs/>
          <w:noProof/>
          <w:szCs w:val="24"/>
        </w:rPr>
        <w:t>Sustainable Cities and Society</w:t>
      </w:r>
      <w:r w:rsidRPr="00D37BCC">
        <w:rPr>
          <w:rFonts w:ascii="Calibri" w:hAnsi="Calibri" w:cs="Times New Roman"/>
          <w:noProof/>
          <w:szCs w:val="24"/>
        </w:rPr>
        <w:t>, 1(2), pp.91–96.</w:t>
      </w:r>
    </w:p>
    <w:p w14:paraId="419646AA"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Dincer, I., 2002. On energetic, exergetic and environmental aspects of drying systems. </w:t>
      </w:r>
      <w:r w:rsidRPr="00D37BCC">
        <w:rPr>
          <w:rFonts w:ascii="Calibri" w:hAnsi="Calibri" w:cs="Times New Roman"/>
          <w:i/>
          <w:iCs/>
          <w:noProof/>
          <w:szCs w:val="24"/>
        </w:rPr>
        <w:t>International Journal of Energy Research</w:t>
      </w:r>
      <w:r w:rsidRPr="00D37BCC">
        <w:rPr>
          <w:rFonts w:ascii="Calibri" w:hAnsi="Calibri" w:cs="Times New Roman"/>
          <w:noProof/>
          <w:szCs w:val="24"/>
        </w:rPr>
        <w:t>, 26(8), pp.717–727.</w:t>
      </w:r>
    </w:p>
    <w:p w14:paraId="3D21ADF7"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Dincer, I., 1998. Thermodynamics, exergy and environmental impact. </w:t>
      </w:r>
      <w:r w:rsidRPr="00D37BCC">
        <w:rPr>
          <w:rFonts w:ascii="Calibri" w:hAnsi="Calibri" w:cs="Times New Roman"/>
          <w:i/>
          <w:iCs/>
          <w:noProof/>
          <w:szCs w:val="24"/>
        </w:rPr>
        <w:t>Energy Sources</w:t>
      </w:r>
      <w:r w:rsidRPr="00D37BCC">
        <w:rPr>
          <w:rFonts w:ascii="Calibri" w:hAnsi="Calibri" w:cs="Times New Roman"/>
          <w:noProof/>
          <w:szCs w:val="24"/>
        </w:rPr>
        <w:t>, 22(8), pp.723–732.</w:t>
      </w:r>
    </w:p>
    <w:p w14:paraId="501BBE23"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Dong, L., Yuemin, Z., Zhenfu, L., Chenlong, D., Yingwei, W., Xuliang, Y. &amp; Bo, Z., 2013. A model for predicting bubble rise velocity in a pulsed gas solid fluidized bed. </w:t>
      </w:r>
      <w:r w:rsidRPr="00D37BCC">
        <w:rPr>
          <w:rFonts w:ascii="Calibri" w:hAnsi="Calibri" w:cs="Times New Roman"/>
          <w:i/>
          <w:iCs/>
          <w:noProof/>
          <w:szCs w:val="24"/>
        </w:rPr>
        <w:t>International Journal of Mining Science and Technology</w:t>
      </w:r>
      <w:r w:rsidRPr="00D37BCC">
        <w:rPr>
          <w:rFonts w:ascii="Calibri" w:hAnsi="Calibri" w:cs="Times New Roman"/>
          <w:noProof/>
          <w:szCs w:val="24"/>
        </w:rPr>
        <w:t>, 23(2), pp.227–230.</w:t>
      </w:r>
    </w:p>
    <w:p w14:paraId="535A23A6"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Dong, L., Zhao, Y., Duan, C., Luo, Z., Zhang, B. &amp; Yang, X., 2014. Characteristics of bubble and fine coal separation using active pulsing air dense medium fluidized bed. </w:t>
      </w:r>
      <w:r w:rsidRPr="00D37BCC">
        <w:rPr>
          <w:rFonts w:ascii="Calibri" w:hAnsi="Calibri" w:cs="Times New Roman"/>
          <w:i/>
          <w:iCs/>
          <w:noProof/>
          <w:szCs w:val="24"/>
        </w:rPr>
        <w:t>Powder Technology</w:t>
      </w:r>
      <w:r w:rsidRPr="00D37BCC">
        <w:rPr>
          <w:rFonts w:ascii="Calibri" w:hAnsi="Calibri" w:cs="Times New Roman"/>
          <w:noProof/>
          <w:szCs w:val="24"/>
        </w:rPr>
        <w:t>, 257, pp.40–46.</w:t>
      </w:r>
    </w:p>
    <w:p w14:paraId="44167677"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Duan, X., Zhang, M., Mujumdar, A.S. &amp; Wang, R., 2010. Trends in microwave-assisted freeze drying of foods. </w:t>
      </w:r>
      <w:r w:rsidRPr="00D37BCC">
        <w:rPr>
          <w:rFonts w:ascii="Calibri" w:hAnsi="Calibri" w:cs="Times New Roman"/>
          <w:i/>
          <w:iCs/>
          <w:noProof/>
          <w:szCs w:val="24"/>
        </w:rPr>
        <w:t>Drying Technology</w:t>
      </w:r>
      <w:r w:rsidRPr="00D37BCC">
        <w:rPr>
          <w:rFonts w:ascii="Calibri" w:hAnsi="Calibri" w:cs="Times New Roman"/>
          <w:noProof/>
          <w:szCs w:val="24"/>
        </w:rPr>
        <w:t>, 28(4), pp.444–453.</w:t>
      </w:r>
    </w:p>
    <w:p w14:paraId="2CCB80EF"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Duflou, J.R., Sutherland, J.W., Dornfeld, D., Herrmann, C., Jeswiet, J., Kara, S., Hauschild, M. &amp; Kellens, K., 2012. Towards energy and resource efficient manufacturing: a processes and systems approach. </w:t>
      </w:r>
      <w:r w:rsidRPr="00D37BCC">
        <w:rPr>
          <w:rFonts w:ascii="Calibri" w:hAnsi="Calibri" w:cs="Times New Roman"/>
          <w:i/>
          <w:iCs/>
          <w:noProof/>
          <w:szCs w:val="24"/>
        </w:rPr>
        <w:t>CIRP Annals - Manufacturing Technology</w:t>
      </w:r>
      <w:r w:rsidRPr="00D37BCC">
        <w:rPr>
          <w:rFonts w:ascii="Calibri" w:hAnsi="Calibri" w:cs="Times New Roman"/>
          <w:noProof/>
          <w:szCs w:val="24"/>
        </w:rPr>
        <w:t>, 61(2), pp.587–609.</w:t>
      </w:r>
    </w:p>
    <w:p w14:paraId="161E122A"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Elenkov, V.R. &amp; Djurkov, T.G., 1992. Rotating-pulsed fluidized bed dryer for high-moisture content bioproducts. </w:t>
      </w:r>
      <w:r w:rsidRPr="00D37BCC">
        <w:rPr>
          <w:rFonts w:ascii="Calibri" w:hAnsi="Calibri" w:cs="Times New Roman"/>
          <w:i/>
          <w:iCs/>
          <w:noProof/>
          <w:szCs w:val="24"/>
        </w:rPr>
        <w:t>IDS Drying “92” Montreal</w:t>
      </w:r>
      <w:r w:rsidRPr="00D37BCC">
        <w:rPr>
          <w:rFonts w:ascii="Calibri" w:hAnsi="Calibri" w:cs="Times New Roman"/>
          <w:noProof/>
          <w:szCs w:val="24"/>
        </w:rPr>
        <w:t>, pp.1636–1641.</w:t>
      </w:r>
    </w:p>
    <w:p w14:paraId="1AAB97B9"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Fagernäs, L., Brammer, J., Wilén, C., Lauer, M. &amp; Verhoeff, F., 2010. Drying of biomass for second generation synfuel production. </w:t>
      </w:r>
      <w:r w:rsidRPr="00D37BCC">
        <w:rPr>
          <w:rFonts w:ascii="Calibri" w:hAnsi="Calibri" w:cs="Times New Roman"/>
          <w:i/>
          <w:iCs/>
          <w:noProof/>
          <w:szCs w:val="24"/>
        </w:rPr>
        <w:t>Biomass and Bioenergy</w:t>
      </w:r>
      <w:r w:rsidRPr="00D37BCC">
        <w:rPr>
          <w:rFonts w:ascii="Calibri" w:hAnsi="Calibri" w:cs="Times New Roman"/>
          <w:noProof/>
          <w:szCs w:val="24"/>
        </w:rPr>
        <w:t>, 34(9), pp.1267–1277.</w:t>
      </w:r>
    </w:p>
    <w:p w14:paraId="43E84C1B"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137A56">
        <w:rPr>
          <w:rFonts w:ascii="Calibri" w:hAnsi="Calibri" w:cs="Times New Roman"/>
          <w:noProof/>
          <w:szCs w:val="24"/>
          <w:lang w:val="pt-PT"/>
        </w:rPr>
        <w:t xml:space="preserve">Fraenkel, S.L., Nogueira, L.A.H., Carvalho, J.A. &amp; Costa, F.S., 1998. </w:t>
      </w:r>
      <w:r w:rsidRPr="00D37BCC">
        <w:rPr>
          <w:rFonts w:ascii="Calibri" w:hAnsi="Calibri" w:cs="Times New Roman"/>
          <w:noProof/>
          <w:szCs w:val="24"/>
        </w:rPr>
        <w:t xml:space="preserve">Heat transfer coefficients for drying in pulsating flows. </w:t>
      </w:r>
      <w:r w:rsidRPr="00D37BCC">
        <w:rPr>
          <w:rFonts w:ascii="Calibri" w:hAnsi="Calibri" w:cs="Times New Roman"/>
          <w:i/>
          <w:iCs/>
          <w:noProof/>
          <w:szCs w:val="24"/>
        </w:rPr>
        <w:t>Int Comm Heat Mass Transfer</w:t>
      </w:r>
      <w:r w:rsidRPr="00D37BCC">
        <w:rPr>
          <w:rFonts w:ascii="Calibri" w:hAnsi="Calibri" w:cs="Times New Roman"/>
          <w:noProof/>
          <w:szCs w:val="24"/>
        </w:rPr>
        <w:t>, 25(4), pp.471–480.</w:t>
      </w:r>
    </w:p>
    <w:p w14:paraId="41BC6E9E"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Gawrzynski, R., Glaser, R. &amp; Zgorzalewicz, J., 1989. Drying of granular material in pulsofluidized bed. </w:t>
      </w:r>
      <w:r w:rsidRPr="00D37BCC">
        <w:rPr>
          <w:rFonts w:ascii="Calibri" w:hAnsi="Calibri" w:cs="Times New Roman"/>
          <w:i/>
          <w:iCs/>
          <w:noProof/>
          <w:szCs w:val="24"/>
        </w:rPr>
        <w:t>Hungarian Journal of Industrial Chemistry</w:t>
      </w:r>
      <w:r w:rsidRPr="00D37BCC">
        <w:rPr>
          <w:rFonts w:ascii="Calibri" w:hAnsi="Calibri" w:cs="Times New Roman"/>
          <w:noProof/>
          <w:szCs w:val="24"/>
        </w:rPr>
        <w:t>, 17(2), pp.245–255.</w:t>
      </w:r>
    </w:p>
    <w:p w14:paraId="74EC6FD3"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lastRenderedPageBreak/>
        <w:t xml:space="preserve">Gawrzynski, Z., Glaser, R. &amp; Kudra, T., 1999. Drying of powdery materials in a pulsed fluid bed dryer. </w:t>
      </w:r>
      <w:r w:rsidRPr="00D37BCC">
        <w:rPr>
          <w:rFonts w:ascii="Calibri" w:hAnsi="Calibri" w:cs="Times New Roman"/>
          <w:i/>
          <w:iCs/>
          <w:noProof/>
          <w:szCs w:val="24"/>
        </w:rPr>
        <w:t>Drying Technology</w:t>
      </w:r>
      <w:r w:rsidRPr="00D37BCC">
        <w:rPr>
          <w:rFonts w:ascii="Calibri" w:hAnsi="Calibri" w:cs="Times New Roman"/>
          <w:noProof/>
          <w:szCs w:val="24"/>
        </w:rPr>
        <w:t>, 17(7–8), pp.1523–1532.</w:t>
      </w:r>
    </w:p>
    <w:p w14:paraId="2D8AD5FC"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Gawrzyński, Z. &amp; Pieczaba, B., 2006. Hydrodynamics of the pulsed fluid bed with cyclically relocated gas stream with lengthwise pulsation. </w:t>
      </w:r>
      <w:r w:rsidRPr="00D37BCC">
        <w:rPr>
          <w:rFonts w:ascii="Calibri" w:hAnsi="Calibri" w:cs="Times New Roman"/>
          <w:i/>
          <w:iCs/>
          <w:noProof/>
          <w:szCs w:val="24"/>
        </w:rPr>
        <w:t>Drying Technology</w:t>
      </w:r>
      <w:r w:rsidRPr="00D37BCC">
        <w:rPr>
          <w:rFonts w:ascii="Calibri" w:hAnsi="Calibri" w:cs="Times New Roman"/>
          <w:noProof/>
          <w:szCs w:val="24"/>
        </w:rPr>
        <w:t>, 24(9), pp.1133–1137.</w:t>
      </w:r>
    </w:p>
    <w:p w14:paraId="423FE06A"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Geldart, D., 1973. Types of gas fluidisation. </w:t>
      </w:r>
      <w:r w:rsidRPr="00D37BCC">
        <w:rPr>
          <w:rFonts w:ascii="Calibri" w:hAnsi="Calibri" w:cs="Times New Roman"/>
          <w:i/>
          <w:iCs/>
          <w:noProof/>
          <w:szCs w:val="24"/>
        </w:rPr>
        <w:t>Powder Technology</w:t>
      </w:r>
      <w:r w:rsidRPr="00D37BCC">
        <w:rPr>
          <w:rFonts w:ascii="Calibri" w:hAnsi="Calibri" w:cs="Times New Roman"/>
          <w:noProof/>
          <w:szCs w:val="24"/>
        </w:rPr>
        <w:t>, 7(1), pp.285–292.</w:t>
      </w:r>
    </w:p>
    <w:p w14:paraId="2791215E"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Godoi, F.C., Boin, E.S.F., Pereira, N.R. &amp; Rocha, S.C.S., 2010. Fluid dynamics and drying of cohesive particles of a biodegradable polymer (Poly-Hydroxybutyrate) in a rotating pulsed fluidized bed. </w:t>
      </w:r>
      <w:r w:rsidRPr="00D37BCC">
        <w:rPr>
          <w:rFonts w:ascii="Calibri" w:hAnsi="Calibri" w:cs="Times New Roman"/>
          <w:i/>
          <w:iCs/>
          <w:noProof/>
          <w:szCs w:val="24"/>
        </w:rPr>
        <w:t>Drying Technology</w:t>
      </w:r>
      <w:r w:rsidRPr="00D37BCC">
        <w:rPr>
          <w:rFonts w:ascii="Calibri" w:hAnsi="Calibri" w:cs="Times New Roman"/>
          <w:noProof/>
          <w:szCs w:val="24"/>
        </w:rPr>
        <w:t>, 28(11), pp.1297–1306.</w:t>
      </w:r>
    </w:p>
    <w:p w14:paraId="05B9EB58"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Godoi, F.C., Pereira, N.R. &amp; Rocha, S.C.S., 2011. Analysis of the drying process of a biopolymer (poly-hydroxybutyrate) in rotating-pulsed fluidized bed. </w:t>
      </w:r>
      <w:r w:rsidRPr="00D37BCC">
        <w:rPr>
          <w:rFonts w:ascii="Calibri" w:hAnsi="Calibri" w:cs="Times New Roman"/>
          <w:i/>
          <w:iCs/>
          <w:noProof/>
          <w:szCs w:val="24"/>
        </w:rPr>
        <w:t>Chemical Engineering and Processing: Process Intensification</w:t>
      </w:r>
      <w:r w:rsidRPr="00D37BCC">
        <w:rPr>
          <w:rFonts w:ascii="Calibri" w:hAnsi="Calibri" w:cs="Times New Roman"/>
          <w:noProof/>
          <w:szCs w:val="24"/>
        </w:rPr>
        <w:t>, 50(7), pp.623–629.</w:t>
      </w:r>
    </w:p>
    <w:p w14:paraId="48863A6D"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Goodenough, T.I.J., Goodenough, P.W. &amp; Goodenough, S.M., 2007. The efficiency of corona wind drying and its application to the food industry. </w:t>
      </w:r>
      <w:r w:rsidRPr="00D37BCC">
        <w:rPr>
          <w:rFonts w:ascii="Calibri" w:hAnsi="Calibri" w:cs="Times New Roman"/>
          <w:i/>
          <w:iCs/>
          <w:noProof/>
          <w:szCs w:val="24"/>
        </w:rPr>
        <w:t>Journal of Food Engineering</w:t>
      </w:r>
      <w:r w:rsidRPr="00D37BCC">
        <w:rPr>
          <w:rFonts w:ascii="Calibri" w:hAnsi="Calibri" w:cs="Times New Roman"/>
          <w:noProof/>
          <w:szCs w:val="24"/>
        </w:rPr>
        <w:t>, 80(4), pp.1233–1238.</w:t>
      </w:r>
    </w:p>
    <w:p w14:paraId="607C4EEC"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Gui, N. &amp; Fan, J., 2009. Numerical simulation of pulsed fluidized bed with immersed tubes using DEM–LES coupling method. </w:t>
      </w:r>
      <w:r w:rsidRPr="00D37BCC">
        <w:rPr>
          <w:rFonts w:ascii="Calibri" w:hAnsi="Calibri" w:cs="Times New Roman"/>
          <w:i/>
          <w:iCs/>
          <w:noProof/>
          <w:szCs w:val="24"/>
        </w:rPr>
        <w:t>Chemical Engineering Science</w:t>
      </w:r>
      <w:r w:rsidRPr="00D37BCC">
        <w:rPr>
          <w:rFonts w:ascii="Calibri" w:hAnsi="Calibri" w:cs="Times New Roman"/>
          <w:noProof/>
          <w:szCs w:val="24"/>
        </w:rPr>
        <w:t>, 64(11), pp.2590–2598.</w:t>
      </w:r>
    </w:p>
    <w:p w14:paraId="1BECA015"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Hadi, B., van Ommen, J.R. &amp; Coppens, M.-O., 2012. Enhanced Particle Mixing in Pulsed Fluidized Beds and the Effect of Internals. </w:t>
      </w:r>
      <w:r w:rsidRPr="00D37BCC">
        <w:rPr>
          <w:rFonts w:ascii="Calibri" w:hAnsi="Calibri" w:cs="Times New Roman"/>
          <w:i/>
          <w:iCs/>
          <w:noProof/>
          <w:szCs w:val="24"/>
        </w:rPr>
        <w:t>Industrial &amp; Engineering Chemistry Research</w:t>
      </w:r>
      <w:r w:rsidRPr="00D37BCC">
        <w:rPr>
          <w:rFonts w:ascii="Calibri" w:hAnsi="Calibri" w:cs="Times New Roman"/>
          <w:noProof/>
          <w:szCs w:val="24"/>
        </w:rPr>
        <w:t>, 51(4), pp.1713–1720.</w:t>
      </w:r>
    </w:p>
    <w:p w14:paraId="5FC61221"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Hajidavalloo, E. &amp; Hamdullahpur, R.F., 2000. Thermal analysis of a fuidized bed drying process for crops. Part II : experimental results and model verification. </w:t>
      </w:r>
      <w:r w:rsidRPr="00D37BCC">
        <w:rPr>
          <w:rFonts w:ascii="Calibri" w:hAnsi="Calibri" w:cs="Times New Roman"/>
          <w:i/>
          <w:iCs/>
          <w:noProof/>
          <w:szCs w:val="24"/>
        </w:rPr>
        <w:t>International Journal of Energy Research</w:t>
      </w:r>
      <w:r w:rsidRPr="00D37BCC">
        <w:rPr>
          <w:rFonts w:ascii="Calibri" w:hAnsi="Calibri" w:cs="Times New Roman"/>
          <w:noProof/>
          <w:szCs w:val="24"/>
        </w:rPr>
        <w:t>, 24(9), pp.809–820.</w:t>
      </w:r>
    </w:p>
    <w:p w14:paraId="4CB26749"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Hanotu, J., Bandulasena, H.C.H., Chiu, T.Y. &amp; Zimmerman, W.B., 2013. Oil emulsion separation with fluidic oscillator generated microbubbles. </w:t>
      </w:r>
      <w:r w:rsidRPr="00D37BCC">
        <w:rPr>
          <w:rFonts w:ascii="Calibri" w:hAnsi="Calibri" w:cs="Times New Roman"/>
          <w:i/>
          <w:iCs/>
          <w:noProof/>
          <w:szCs w:val="24"/>
        </w:rPr>
        <w:t>International Journal of Multiphase Flow</w:t>
      </w:r>
      <w:r w:rsidRPr="00D37BCC">
        <w:rPr>
          <w:rFonts w:ascii="Calibri" w:hAnsi="Calibri" w:cs="Times New Roman"/>
          <w:noProof/>
          <w:szCs w:val="24"/>
        </w:rPr>
        <w:t>, 56(1), pp.119–125.</w:t>
      </w:r>
    </w:p>
    <w:p w14:paraId="7331398D"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Hao, B. &amp; Bi, H.T., 2005. Forced bed mass oscillations in gas–solid fluidized beds. </w:t>
      </w:r>
      <w:r w:rsidRPr="00D37BCC">
        <w:rPr>
          <w:rFonts w:ascii="Calibri" w:hAnsi="Calibri" w:cs="Times New Roman"/>
          <w:i/>
          <w:iCs/>
          <w:noProof/>
          <w:szCs w:val="24"/>
        </w:rPr>
        <w:t>Powder Technology</w:t>
      </w:r>
      <w:r w:rsidRPr="00D37BCC">
        <w:rPr>
          <w:rFonts w:ascii="Calibri" w:hAnsi="Calibri" w:cs="Times New Roman"/>
          <w:noProof/>
          <w:szCs w:val="24"/>
        </w:rPr>
        <w:t>, 149(2–3), pp.51–60.</w:t>
      </w:r>
    </w:p>
    <w:p w14:paraId="4279D4DA"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Highgate, D.J., Probert, S.D., Ziane, C. &amp; Pedersen, J.K., 1993. Heat transfers through mechanically-stimulated particle beds. </w:t>
      </w:r>
      <w:r w:rsidRPr="00D37BCC">
        <w:rPr>
          <w:rFonts w:ascii="Calibri" w:hAnsi="Calibri" w:cs="Times New Roman"/>
          <w:i/>
          <w:iCs/>
          <w:noProof/>
          <w:szCs w:val="24"/>
        </w:rPr>
        <w:t>Applied Energy</w:t>
      </w:r>
      <w:r w:rsidRPr="00D37BCC">
        <w:rPr>
          <w:rFonts w:ascii="Calibri" w:hAnsi="Calibri" w:cs="Times New Roman"/>
          <w:noProof/>
          <w:szCs w:val="24"/>
        </w:rPr>
        <w:t>, 46(4), pp.349–366.</w:t>
      </w:r>
    </w:p>
    <w:p w14:paraId="56E787FC"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Holmberg, H. &amp; Ahtila, P., 2005. Evaluation of energy efficiency in biofuel drying by means of energy and exergy analyses. </w:t>
      </w:r>
      <w:r w:rsidRPr="00D37BCC">
        <w:rPr>
          <w:rFonts w:ascii="Calibri" w:hAnsi="Calibri" w:cs="Times New Roman"/>
          <w:i/>
          <w:iCs/>
          <w:noProof/>
          <w:szCs w:val="24"/>
        </w:rPr>
        <w:t>Applied Thermal Engineering</w:t>
      </w:r>
      <w:r w:rsidRPr="00D37BCC">
        <w:rPr>
          <w:rFonts w:ascii="Calibri" w:hAnsi="Calibri" w:cs="Times New Roman"/>
          <w:noProof/>
          <w:szCs w:val="24"/>
        </w:rPr>
        <w:t>, 25(17–18), pp.3115–3128.</w:t>
      </w:r>
    </w:p>
    <w:p w14:paraId="0B58B1C1"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Howard, J.R., 1989. </w:t>
      </w:r>
      <w:r w:rsidRPr="00D37BCC">
        <w:rPr>
          <w:rFonts w:ascii="Calibri" w:hAnsi="Calibri" w:cs="Times New Roman"/>
          <w:i/>
          <w:iCs/>
          <w:noProof/>
          <w:szCs w:val="24"/>
        </w:rPr>
        <w:t>Fluidized Bed Technology; Principles and applications</w:t>
      </w:r>
      <w:r w:rsidRPr="00D37BCC">
        <w:rPr>
          <w:rFonts w:ascii="Calibri" w:hAnsi="Calibri" w:cs="Times New Roman"/>
          <w:noProof/>
          <w:szCs w:val="24"/>
        </w:rPr>
        <w:t>, Adam Hilger: Bristol.</w:t>
      </w:r>
    </w:p>
    <w:p w14:paraId="64A7FF78"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Incropera, F.P., Dewitt, D.P., Bergman, T.L. &amp; Lavine, A.S., 2013. </w:t>
      </w:r>
      <w:r w:rsidRPr="00D37BCC">
        <w:rPr>
          <w:rFonts w:ascii="Calibri" w:hAnsi="Calibri" w:cs="Times New Roman"/>
          <w:i/>
          <w:iCs/>
          <w:noProof/>
          <w:szCs w:val="24"/>
        </w:rPr>
        <w:t>Principles of Heat and Mass Transfer</w:t>
      </w:r>
      <w:r w:rsidRPr="00D37BCC">
        <w:rPr>
          <w:rFonts w:ascii="Calibri" w:hAnsi="Calibri" w:cs="Times New Roman"/>
          <w:noProof/>
          <w:szCs w:val="24"/>
        </w:rPr>
        <w:t xml:space="preserve"> 7th ed., Singapore: John Wiley &amp; Sons.</w:t>
      </w:r>
    </w:p>
    <w:p w14:paraId="1C008DF1"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Ireland, E.J., Pitt, K. &amp; Smith, R.M., 2016. A review of pulsed flow fluidisation; the effects of intermittent gas flow on fluidised gas–solid bed behaviour. </w:t>
      </w:r>
      <w:r w:rsidRPr="00D37BCC">
        <w:rPr>
          <w:rFonts w:ascii="Calibri" w:hAnsi="Calibri" w:cs="Times New Roman"/>
          <w:i/>
          <w:iCs/>
          <w:noProof/>
          <w:szCs w:val="24"/>
        </w:rPr>
        <w:t>Partcle Technology</w:t>
      </w:r>
      <w:r w:rsidRPr="00D37BCC">
        <w:rPr>
          <w:rFonts w:ascii="Calibri" w:hAnsi="Calibri" w:cs="Times New Roman"/>
          <w:noProof/>
          <w:szCs w:val="24"/>
        </w:rPr>
        <w:t>, 292, pp.108–121.</w:t>
      </w:r>
    </w:p>
    <w:p w14:paraId="5C5206E1"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Jangam, S. V., 2011. An overview of recent developments and some R&amp;D challenges related to drying of foods. </w:t>
      </w:r>
      <w:r w:rsidRPr="00D37BCC">
        <w:rPr>
          <w:rFonts w:ascii="Calibri" w:hAnsi="Calibri" w:cs="Times New Roman"/>
          <w:i/>
          <w:iCs/>
          <w:noProof/>
          <w:szCs w:val="24"/>
        </w:rPr>
        <w:t>Drying Technology</w:t>
      </w:r>
      <w:r w:rsidRPr="00D37BCC">
        <w:rPr>
          <w:rFonts w:ascii="Calibri" w:hAnsi="Calibri" w:cs="Times New Roman"/>
          <w:noProof/>
          <w:szCs w:val="24"/>
        </w:rPr>
        <w:t>, 29(12), pp.1343–1357.</w:t>
      </w:r>
    </w:p>
    <w:p w14:paraId="51DEC5A5"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lastRenderedPageBreak/>
        <w:t xml:space="preserve">Jezowska, A., 1993. Kinetics of drying in a cyclically shifted spouted bed. </w:t>
      </w:r>
      <w:r w:rsidRPr="00D37BCC">
        <w:rPr>
          <w:rFonts w:ascii="Calibri" w:hAnsi="Calibri" w:cs="Times New Roman"/>
          <w:i/>
          <w:iCs/>
          <w:noProof/>
          <w:szCs w:val="24"/>
        </w:rPr>
        <w:t>Drying Technology</w:t>
      </w:r>
      <w:r w:rsidRPr="00D37BCC">
        <w:rPr>
          <w:rFonts w:ascii="Calibri" w:hAnsi="Calibri" w:cs="Times New Roman"/>
          <w:noProof/>
          <w:szCs w:val="24"/>
        </w:rPr>
        <w:t>, 11(2), pp.319–337.</w:t>
      </w:r>
    </w:p>
    <w:p w14:paraId="6A5137F6"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Jia, D., Cathary, O., Peng, J., Bi, X.T., Lim, C.J., Sokhansanj, S., Liu, Y., Wang, R. &amp; Tsutsumi, A., 2015. Fluidization and drying of biomass particles in a vibrating fluidized bed with pulsed gas flow. </w:t>
      </w:r>
      <w:r w:rsidRPr="00D37BCC">
        <w:rPr>
          <w:rFonts w:ascii="Calibri" w:hAnsi="Calibri" w:cs="Times New Roman"/>
          <w:i/>
          <w:iCs/>
          <w:noProof/>
          <w:szCs w:val="24"/>
        </w:rPr>
        <w:t>Fuel Processing Technology</w:t>
      </w:r>
      <w:r w:rsidRPr="00D37BCC">
        <w:rPr>
          <w:rFonts w:ascii="Calibri" w:hAnsi="Calibri" w:cs="Times New Roman"/>
          <w:noProof/>
          <w:szCs w:val="24"/>
        </w:rPr>
        <w:t>.</w:t>
      </w:r>
    </w:p>
    <w:p w14:paraId="48DCBD38"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Jin, G., Nie, Y. &amp; Liu, D., 2001. Numerical simulation of pulsed liquid fluidized bed and its experimental validation. </w:t>
      </w:r>
      <w:r w:rsidRPr="00D37BCC">
        <w:rPr>
          <w:rFonts w:ascii="Calibri" w:hAnsi="Calibri" w:cs="Times New Roman"/>
          <w:i/>
          <w:iCs/>
          <w:noProof/>
          <w:szCs w:val="24"/>
        </w:rPr>
        <w:t>Powder Technology</w:t>
      </w:r>
      <w:r w:rsidRPr="00D37BCC">
        <w:rPr>
          <w:rFonts w:ascii="Calibri" w:hAnsi="Calibri" w:cs="Times New Roman"/>
          <w:noProof/>
          <w:szCs w:val="24"/>
        </w:rPr>
        <w:t>, 19(2–3), pp.153–163.</w:t>
      </w:r>
    </w:p>
    <w:p w14:paraId="5753F9EA" w14:textId="77777777" w:rsidR="00D37BCC" w:rsidRPr="00137A56" w:rsidRDefault="00D37BCC" w:rsidP="00EA5CD1">
      <w:pPr>
        <w:widowControl w:val="0"/>
        <w:autoSpaceDE w:val="0"/>
        <w:autoSpaceDN w:val="0"/>
        <w:adjustRightInd w:val="0"/>
        <w:spacing w:line="276" w:lineRule="auto"/>
        <w:ind w:left="480" w:hanging="480"/>
        <w:rPr>
          <w:rFonts w:ascii="Calibri" w:hAnsi="Calibri" w:cs="Times New Roman"/>
          <w:noProof/>
          <w:szCs w:val="24"/>
          <w:lang w:val="nl-NL"/>
        </w:rPr>
      </w:pPr>
      <w:r w:rsidRPr="00D37BCC">
        <w:rPr>
          <w:rFonts w:ascii="Calibri" w:hAnsi="Calibri" w:cs="Times New Roman"/>
          <w:noProof/>
          <w:szCs w:val="24"/>
        </w:rPr>
        <w:t xml:space="preserve">Kim, H.-S., Matsushita, Y., Oomori, M., Harada, T., Miyawaki, J., Yoon, S.-H. &amp; Mochida, I., 2013. Fluidized bed drying of Loy Yang brown coal with variation of temperature, relative humidity, fluidization velocity and formulation of its drying rate. </w:t>
      </w:r>
      <w:r w:rsidRPr="00137A56">
        <w:rPr>
          <w:rFonts w:ascii="Calibri" w:hAnsi="Calibri" w:cs="Times New Roman"/>
          <w:i/>
          <w:iCs/>
          <w:noProof/>
          <w:szCs w:val="24"/>
          <w:lang w:val="nl-NL"/>
        </w:rPr>
        <w:t>Fuel</w:t>
      </w:r>
      <w:r w:rsidRPr="00137A56">
        <w:rPr>
          <w:rFonts w:ascii="Calibri" w:hAnsi="Calibri" w:cs="Times New Roman"/>
          <w:noProof/>
          <w:szCs w:val="24"/>
          <w:lang w:val="nl-NL"/>
        </w:rPr>
        <w:t>, 105(1), pp.415–424.</w:t>
      </w:r>
    </w:p>
    <w:p w14:paraId="4BA7676A"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137A56">
        <w:rPr>
          <w:rFonts w:ascii="Calibri" w:hAnsi="Calibri" w:cs="Times New Roman"/>
          <w:noProof/>
          <w:szCs w:val="24"/>
          <w:lang w:val="nl-NL"/>
        </w:rPr>
        <w:t xml:space="preserve">Kleijn van Willigen, F., van Ommen, J.R., van Turnhout, J. &amp; Van den Bleek, C.M., 2005. </w:t>
      </w:r>
      <w:r w:rsidRPr="00D37BCC">
        <w:rPr>
          <w:rFonts w:ascii="Calibri" w:hAnsi="Calibri" w:cs="Times New Roman"/>
          <w:noProof/>
          <w:szCs w:val="24"/>
        </w:rPr>
        <w:t xml:space="preserve">Bubble size reduction in electric-field-enhanced fluidized beds. </w:t>
      </w:r>
      <w:r w:rsidRPr="00D37BCC">
        <w:rPr>
          <w:rFonts w:ascii="Calibri" w:hAnsi="Calibri" w:cs="Times New Roman"/>
          <w:i/>
          <w:iCs/>
          <w:noProof/>
          <w:szCs w:val="24"/>
        </w:rPr>
        <w:t>Journal of Electrostatics</w:t>
      </w:r>
      <w:r w:rsidRPr="00D37BCC">
        <w:rPr>
          <w:rFonts w:ascii="Calibri" w:hAnsi="Calibri" w:cs="Times New Roman"/>
          <w:noProof/>
          <w:szCs w:val="24"/>
        </w:rPr>
        <w:t>, 63(6–10), pp.943–948.</w:t>
      </w:r>
    </w:p>
    <w:p w14:paraId="70372C70"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Kobayashi, M., Ramaswami, D. &amp; Brazelton, W.T., 1970. Pulsed-bed approach to fluidization. </w:t>
      </w:r>
      <w:r w:rsidRPr="00D37BCC">
        <w:rPr>
          <w:rFonts w:ascii="Calibri" w:hAnsi="Calibri" w:cs="Times New Roman"/>
          <w:i/>
          <w:iCs/>
          <w:noProof/>
          <w:szCs w:val="24"/>
        </w:rPr>
        <w:t>Chemical Engineering Progress Symposium Series</w:t>
      </w:r>
      <w:r w:rsidRPr="00D37BCC">
        <w:rPr>
          <w:rFonts w:ascii="Calibri" w:hAnsi="Calibri" w:cs="Times New Roman"/>
          <w:noProof/>
          <w:szCs w:val="24"/>
        </w:rPr>
        <w:t>, 66(1), pp.47–57.</w:t>
      </w:r>
    </w:p>
    <w:p w14:paraId="0FB0CA37"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Koksal, M. &amp; Vural, H., 1998. Bubble size control in a two-dimensional fluidized bed using a moving double plate distributor. </w:t>
      </w:r>
      <w:r w:rsidRPr="00D37BCC">
        <w:rPr>
          <w:rFonts w:ascii="Calibri" w:hAnsi="Calibri" w:cs="Times New Roman"/>
          <w:i/>
          <w:iCs/>
          <w:noProof/>
          <w:szCs w:val="24"/>
        </w:rPr>
        <w:t>Powder Technology</w:t>
      </w:r>
      <w:r w:rsidRPr="00D37BCC">
        <w:rPr>
          <w:rFonts w:ascii="Calibri" w:hAnsi="Calibri" w:cs="Times New Roman"/>
          <w:noProof/>
          <w:szCs w:val="24"/>
        </w:rPr>
        <w:t>, 95(3), pp.205–213.</w:t>
      </w:r>
    </w:p>
    <w:p w14:paraId="0C4A4752"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Kudra, T., Gawrzynski, Z., Glaser, R., Stanislawski, J. &amp; Poirier, M., 2002. Drying of pulp and paper sludge in a pulsed fluid bed dryer. </w:t>
      </w:r>
      <w:r w:rsidRPr="00D37BCC">
        <w:rPr>
          <w:rFonts w:ascii="Calibri" w:hAnsi="Calibri" w:cs="Times New Roman"/>
          <w:i/>
          <w:iCs/>
          <w:noProof/>
          <w:szCs w:val="24"/>
        </w:rPr>
        <w:t>Drying Technology</w:t>
      </w:r>
      <w:r w:rsidRPr="00D37BCC">
        <w:rPr>
          <w:rFonts w:ascii="Calibri" w:hAnsi="Calibri" w:cs="Times New Roman"/>
          <w:noProof/>
          <w:szCs w:val="24"/>
        </w:rPr>
        <w:t>, 20(4–5), pp.917–933.</w:t>
      </w:r>
    </w:p>
    <w:p w14:paraId="189ED621"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Kunii, D. &amp; Levenspiel, O., 1991. </w:t>
      </w:r>
      <w:r w:rsidRPr="00D37BCC">
        <w:rPr>
          <w:rFonts w:ascii="Calibri" w:hAnsi="Calibri" w:cs="Times New Roman"/>
          <w:i/>
          <w:iCs/>
          <w:noProof/>
          <w:szCs w:val="24"/>
        </w:rPr>
        <w:t>Fluidization Engineering</w:t>
      </w:r>
      <w:r w:rsidRPr="00D37BCC">
        <w:rPr>
          <w:rFonts w:ascii="Calibri" w:hAnsi="Calibri" w:cs="Times New Roman"/>
          <w:noProof/>
          <w:szCs w:val="24"/>
        </w:rPr>
        <w:t xml:space="preserve"> 2nd Editio., Stoneham: Butterworth-Heinemann.</w:t>
      </w:r>
    </w:p>
    <w:p w14:paraId="20897274"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Kwapinski, W. &amp; Tsotsas, E., 2004. Experimental determination of single-particle kinetics and equilibria for convective drying, desorption or adsorption by a magnetic suspension balance. In </w:t>
      </w:r>
      <w:r w:rsidRPr="00D37BCC">
        <w:rPr>
          <w:rFonts w:ascii="Calibri" w:hAnsi="Calibri" w:cs="Times New Roman"/>
          <w:i/>
          <w:iCs/>
          <w:noProof/>
          <w:szCs w:val="24"/>
        </w:rPr>
        <w:t>Proceedings of the 14th International Drying Symposium</w:t>
      </w:r>
      <w:r w:rsidRPr="00D37BCC">
        <w:rPr>
          <w:rFonts w:ascii="Calibri" w:hAnsi="Calibri" w:cs="Times New Roman"/>
          <w:noProof/>
          <w:szCs w:val="24"/>
        </w:rPr>
        <w:t>. pp. 1419–1426.</w:t>
      </w:r>
    </w:p>
    <w:p w14:paraId="53F88409"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Lacey, P.M.C., 1954. Developments in the theory of particulate mixing. </w:t>
      </w:r>
      <w:r w:rsidRPr="00D37BCC">
        <w:rPr>
          <w:rFonts w:ascii="Calibri" w:hAnsi="Calibri" w:cs="Times New Roman"/>
          <w:i/>
          <w:iCs/>
          <w:noProof/>
          <w:szCs w:val="24"/>
        </w:rPr>
        <w:t>Journal of Applied Chemistry</w:t>
      </w:r>
      <w:r w:rsidRPr="00D37BCC">
        <w:rPr>
          <w:rFonts w:ascii="Calibri" w:hAnsi="Calibri" w:cs="Times New Roman"/>
          <w:noProof/>
          <w:szCs w:val="24"/>
        </w:rPr>
        <w:t>, 4, p.257.</w:t>
      </w:r>
    </w:p>
    <w:p w14:paraId="7FEE3A70"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Lamura, A., Gompper, G., Ihle, T. &amp; Kroll, D.M., 2001. Erratum: Multi-particle collision dynamics: flow around a circular and a square cylinder. </w:t>
      </w:r>
      <w:r w:rsidRPr="00D37BCC">
        <w:rPr>
          <w:rFonts w:ascii="Calibri" w:hAnsi="Calibri" w:cs="Times New Roman"/>
          <w:i/>
          <w:iCs/>
          <w:noProof/>
          <w:szCs w:val="24"/>
        </w:rPr>
        <w:t>Europhysics Letters</w:t>
      </w:r>
      <w:r w:rsidRPr="00D37BCC">
        <w:rPr>
          <w:rFonts w:ascii="Calibri" w:hAnsi="Calibri" w:cs="Times New Roman"/>
          <w:noProof/>
          <w:szCs w:val="24"/>
        </w:rPr>
        <w:t>, 56(5), p.768.</w:t>
      </w:r>
    </w:p>
    <w:p w14:paraId="7144CD7A"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Lee, D., Jangam, S. V. &amp; Mujumdar, A.S., 2013. Some recent advances in drying technologies to produce particulate solids. </w:t>
      </w:r>
      <w:r w:rsidRPr="00D37BCC">
        <w:rPr>
          <w:rFonts w:ascii="Calibri" w:hAnsi="Calibri" w:cs="Times New Roman"/>
          <w:i/>
          <w:iCs/>
          <w:noProof/>
          <w:szCs w:val="24"/>
        </w:rPr>
        <w:t>KONA Powder and Particle Journal</w:t>
      </w:r>
      <w:r w:rsidRPr="00D37BCC">
        <w:rPr>
          <w:rFonts w:ascii="Calibri" w:hAnsi="Calibri" w:cs="Times New Roman"/>
          <w:noProof/>
          <w:szCs w:val="24"/>
        </w:rPr>
        <w:t>, 30(1), pp.69–83.</w:t>
      </w:r>
    </w:p>
    <w:p w14:paraId="778BA5A5"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Li, Z., Kobayashi, N., Deguchi, S. &amp; Hasatani, M., 2004. Investigation on the drying kinetics in a pulsed fluidized bed. </w:t>
      </w:r>
      <w:r w:rsidRPr="00D37BCC">
        <w:rPr>
          <w:rFonts w:ascii="Calibri" w:hAnsi="Calibri" w:cs="Times New Roman"/>
          <w:i/>
          <w:iCs/>
          <w:noProof/>
          <w:szCs w:val="24"/>
        </w:rPr>
        <w:t>Journal of Chemical Engineering of Japan</w:t>
      </w:r>
      <w:r w:rsidRPr="00D37BCC">
        <w:rPr>
          <w:rFonts w:ascii="Calibri" w:hAnsi="Calibri" w:cs="Times New Roman"/>
          <w:noProof/>
          <w:szCs w:val="24"/>
        </w:rPr>
        <w:t>, 37(9), pp.1179–1182.</w:t>
      </w:r>
    </w:p>
    <w:p w14:paraId="435EB389"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Li, Z., Su, W., Wu, Z., Wang, R. &amp; Mujumdar, A.S., 2009. Investigation of flow behaviors and bubble characteristics of a pulse fluidized bed via CFD modeling. </w:t>
      </w:r>
      <w:r w:rsidRPr="00D37BCC">
        <w:rPr>
          <w:rFonts w:ascii="Calibri" w:hAnsi="Calibri" w:cs="Times New Roman"/>
          <w:i/>
          <w:iCs/>
          <w:noProof/>
          <w:szCs w:val="24"/>
        </w:rPr>
        <w:t>Drying Technology</w:t>
      </w:r>
      <w:r w:rsidRPr="00D37BCC">
        <w:rPr>
          <w:rFonts w:ascii="Calibri" w:hAnsi="Calibri" w:cs="Times New Roman"/>
          <w:noProof/>
          <w:szCs w:val="24"/>
        </w:rPr>
        <w:t>, 28(1), pp.78–93.</w:t>
      </w:r>
    </w:p>
    <w:p w14:paraId="231A6DB5"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Liu, C., Wang, L., Wu, P. &amp; Xiang, F., 2012. Size distribution in gas vibration bed and its application on grain drying. </w:t>
      </w:r>
      <w:r w:rsidRPr="00D37BCC">
        <w:rPr>
          <w:rFonts w:ascii="Calibri" w:hAnsi="Calibri" w:cs="Times New Roman"/>
          <w:i/>
          <w:iCs/>
          <w:noProof/>
          <w:szCs w:val="24"/>
        </w:rPr>
        <w:t>Powder Technology</w:t>
      </w:r>
      <w:r w:rsidRPr="00D37BCC">
        <w:rPr>
          <w:rFonts w:ascii="Calibri" w:hAnsi="Calibri" w:cs="Times New Roman"/>
          <w:noProof/>
          <w:szCs w:val="24"/>
        </w:rPr>
        <w:t>, 221(1), pp.192–198.</w:t>
      </w:r>
    </w:p>
    <w:p w14:paraId="47EF718D"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Liu, D. &amp; Jin, G., 2003. Modeling two-phase flow in pulsed fluidized bed. </w:t>
      </w:r>
      <w:r w:rsidRPr="00D37BCC">
        <w:rPr>
          <w:rFonts w:ascii="Calibri" w:hAnsi="Calibri" w:cs="Times New Roman"/>
          <w:i/>
          <w:iCs/>
          <w:noProof/>
          <w:szCs w:val="24"/>
        </w:rPr>
        <w:t>China Particuology</w:t>
      </w:r>
      <w:r w:rsidRPr="00D37BCC">
        <w:rPr>
          <w:rFonts w:ascii="Calibri" w:hAnsi="Calibri" w:cs="Times New Roman"/>
          <w:noProof/>
          <w:szCs w:val="24"/>
        </w:rPr>
        <w:t>, 1(3), pp.95–104.</w:t>
      </w:r>
    </w:p>
    <w:p w14:paraId="47E3FBEC"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lastRenderedPageBreak/>
        <w:t xml:space="preserve">Liu, Y.A., Hamby, R.K. &amp; Colberg, R.D., 1991. Fundamental and practical developments of magnetofluidized beds : a review. </w:t>
      </w:r>
      <w:r w:rsidRPr="00D37BCC">
        <w:rPr>
          <w:rFonts w:ascii="Calibri" w:hAnsi="Calibri" w:cs="Times New Roman"/>
          <w:i/>
          <w:iCs/>
          <w:noProof/>
          <w:szCs w:val="24"/>
        </w:rPr>
        <w:t>Powder Technology</w:t>
      </w:r>
      <w:r w:rsidRPr="00D37BCC">
        <w:rPr>
          <w:rFonts w:ascii="Calibri" w:hAnsi="Calibri" w:cs="Times New Roman"/>
          <w:noProof/>
          <w:szCs w:val="24"/>
        </w:rPr>
        <w:t>, 64(1), pp.3–41.</w:t>
      </w:r>
    </w:p>
    <w:p w14:paraId="10447470"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Lozano-Parada, J.H. &amp; Zimmerman, W.B., 2010. The role of kinetics in the design of plasma microreactors. </w:t>
      </w:r>
      <w:r w:rsidRPr="00D37BCC">
        <w:rPr>
          <w:rFonts w:ascii="Calibri" w:hAnsi="Calibri" w:cs="Times New Roman"/>
          <w:i/>
          <w:iCs/>
          <w:noProof/>
          <w:szCs w:val="24"/>
        </w:rPr>
        <w:t>Chemical Engineering Science</w:t>
      </w:r>
      <w:r w:rsidRPr="00D37BCC">
        <w:rPr>
          <w:rFonts w:ascii="Calibri" w:hAnsi="Calibri" w:cs="Times New Roman"/>
          <w:noProof/>
          <w:szCs w:val="24"/>
        </w:rPr>
        <w:t>, 65, pp.4925–4930.</w:t>
      </w:r>
    </w:p>
    <w:p w14:paraId="2D33AF26"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Marring, E., Hoffmann, A.C. &amp; Janssen, L.P.B.M., 1994. The effect of vibration on the fluidization behaviour of some cohesive powders. </w:t>
      </w:r>
      <w:r w:rsidRPr="00D37BCC">
        <w:rPr>
          <w:rFonts w:ascii="Calibri" w:hAnsi="Calibri" w:cs="Times New Roman"/>
          <w:i/>
          <w:iCs/>
          <w:noProof/>
          <w:szCs w:val="24"/>
        </w:rPr>
        <w:t>Powder Technology</w:t>
      </w:r>
      <w:r w:rsidRPr="00D37BCC">
        <w:rPr>
          <w:rFonts w:ascii="Calibri" w:hAnsi="Calibri" w:cs="Times New Roman"/>
          <w:noProof/>
          <w:szCs w:val="24"/>
        </w:rPr>
        <w:t>, 79(1), pp.1–10.</w:t>
      </w:r>
    </w:p>
    <w:p w14:paraId="32D32311"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Massimilla, L., Volpicelli, G. &amp; Raso, A., 1966. A study on pulsing gas fluidization of beds of particles. </w:t>
      </w:r>
      <w:r w:rsidRPr="00D37BCC">
        <w:rPr>
          <w:rFonts w:ascii="Calibri" w:hAnsi="Calibri" w:cs="Times New Roman"/>
          <w:i/>
          <w:iCs/>
          <w:noProof/>
          <w:szCs w:val="24"/>
        </w:rPr>
        <w:t>Chemical Engineering Progress Symposium Series</w:t>
      </w:r>
      <w:r w:rsidRPr="00D37BCC">
        <w:rPr>
          <w:rFonts w:ascii="Calibri" w:hAnsi="Calibri" w:cs="Times New Roman"/>
          <w:noProof/>
          <w:szCs w:val="24"/>
        </w:rPr>
        <w:t>, 62(1), pp.63–70.</w:t>
      </w:r>
    </w:p>
    <w:p w14:paraId="68F509FB"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Matsusaka, S., Kobayakawa, M., Mizutani, M., Imran, M. &amp; Yasuda, M., 2013. Bubbling behavior of a fluidized bed of fine particles caused by vibration-induced air inflow. </w:t>
      </w:r>
      <w:r w:rsidRPr="00D37BCC">
        <w:rPr>
          <w:rFonts w:ascii="Calibri" w:hAnsi="Calibri" w:cs="Times New Roman"/>
          <w:i/>
          <w:iCs/>
          <w:noProof/>
          <w:szCs w:val="24"/>
        </w:rPr>
        <w:t>Scientific reports</w:t>
      </w:r>
      <w:r w:rsidRPr="00D37BCC">
        <w:rPr>
          <w:rFonts w:ascii="Calibri" w:hAnsi="Calibri" w:cs="Times New Roman"/>
          <w:noProof/>
          <w:szCs w:val="24"/>
        </w:rPr>
        <w:t>, 3, p.1190.</w:t>
      </w:r>
    </w:p>
    <w:p w14:paraId="1B8CD4FA"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Maucci, E., Briens, C., Martinuzzi, R.J. &amp; Wild, G., 2002. Improvement of liquid–solid and gas–liquid mass transfer in multiphase pulsing systems. </w:t>
      </w:r>
      <w:r w:rsidRPr="00D37BCC">
        <w:rPr>
          <w:rFonts w:ascii="Calibri" w:hAnsi="Calibri" w:cs="Times New Roman"/>
          <w:i/>
          <w:iCs/>
          <w:noProof/>
          <w:szCs w:val="24"/>
        </w:rPr>
        <w:t>Chemical Engineering and Processing: Process Intensification</w:t>
      </w:r>
      <w:r w:rsidRPr="00D37BCC">
        <w:rPr>
          <w:rFonts w:ascii="Calibri" w:hAnsi="Calibri" w:cs="Times New Roman"/>
          <w:noProof/>
          <w:szCs w:val="24"/>
        </w:rPr>
        <w:t>, 41(1), pp.29–33.</w:t>
      </w:r>
    </w:p>
    <w:p w14:paraId="04D338CA"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McGlade, C. &amp; Ekins, P., 2015. The geographical distribution of fossil fuels unused when limiting global warming to 2°C. </w:t>
      </w:r>
      <w:r w:rsidRPr="00D37BCC">
        <w:rPr>
          <w:rFonts w:ascii="Calibri" w:hAnsi="Calibri" w:cs="Times New Roman"/>
          <w:i/>
          <w:iCs/>
          <w:noProof/>
          <w:szCs w:val="24"/>
        </w:rPr>
        <w:t>Nature</w:t>
      </w:r>
      <w:r w:rsidRPr="00D37BCC">
        <w:rPr>
          <w:rFonts w:ascii="Calibri" w:hAnsi="Calibri" w:cs="Times New Roman"/>
          <w:noProof/>
          <w:szCs w:val="24"/>
        </w:rPr>
        <w:t>, 517(7533), pp.187–190.</w:t>
      </w:r>
    </w:p>
    <w:p w14:paraId="3636592D"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Meinshausen, M., Meinshausen, N., Hare, W., Raper, S.C.B., Frieler, K., Knutti, R., Frame, D.J. &amp; Allen, M.R., 2009. Greenhouse-gas emission targets for limiting global warming to 2 degrees C. </w:t>
      </w:r>
      <w:r w:rsidRPr="00D37BCC">
        <w:rPr>
          <w:rFonts w:ascii="Calibri" w:hAnsi="Calibri" w:cs="Times New Roman"/>
          <w:i/>
          <w:iCs/>
          <w:noProof/>
          <w:szCs w:val="24"/>
        </w:rPr>
        <w:t>Nature</w:t>
      </w:r>
      <w:r w:rsidRPr="00D37BCC">
        <w:rPr>
          <w:rFonts w:ascii="Calibri" w:hAnsi="Calibri" w:cs="Times New Roman"/>
          <w:noProof/>
          <w:szCs w:val="24"/>
        </w:rPr>
        <w:t>, 458(7242), pp.1158–1162.</w:t>
      </w:r>
    </w:p>
    <w:p w14:paraId="5E07EB3D"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137A56">
        <w:rPr>
          <w:rFonts w:ascii="Calibri" w:hAnsi="Calibri" w:cs="Times New Roman"/>
          <w:noProof/>
          <w:szCs w:val="24"/>
          <w:lang w:val="es-ES_tradnl"/>
        </w:rPr>
        <w:t xml:space="preserve">Moreno, R., Antolín, G. &amp; Reyes, A., 2006. </w:t>
      </w:r>
      <w:r w:rsidRPr="00D37BCC">
        <w:rPr>
          <w:rFonts w:ascii="Calibri" w:hAnsi="Calibri" w:cs="Times New Roman"/>
          <w:noProof/>
          <w:szCs w:val="24"/>
        </w:rPr>
        <w:t xml:space="preserve">Quality of fluidisation for the drying of forestry biomass particles in a fluidised bed. </w:t>
      </w:r>
      <w:r w:rsidRPr="00D37BCC">
        <w:rPr>
          <w:rFonts w:ascii="Calibri" w:hAnsi="Calibri" w:cs="Times New Roman"/>
          <w:i/>
          <w:iCs/>
          <w:noProof/>
          <w:szCs w:val="24"/>
        </w:rPr>
        <w:t>Biosystems Engineering</w:t>
      </w:r>
      <w:r w:rsidRPr="00D37BCC">
        <w:rPr>
          <w:rFonts w:ascii="Calibri" w:hAnsi="Calibri" w:cs="Times New Roman"/>
          <w:noProof/>
          <w:szCs w:val="24"/>
        </w:rPr>
        <w:t>, 94(1), pp.47–56.</w:t>
      </w:r>
    </w:p>
    <w:p w14:paraId="70D85F78"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Moreno, R., Rios, R. &amp; Calbucura, H.O., 2000. Effect of mechanical vibrations on fluidizing velocities for sawdust fluid bed drying. Experimental results. </w:t>
      </w:r>
      <w:r w:rsidRPr="00D37BCC">
        <w:rPr>
          <w:rFonts w:ascii="Calibri" w:hAnsi="Calibri" w:cs="Times New Roman"/>
          <w:i/>
          <w:iCs/>
          <w:noProof/>
          <w:szCs w:val="24"/>
        </w:rPr>
        <w:t>Latin American Applied Research</w:t>
      </w:r>
      <w:r w:rsidRPr="00D37BCC">
        <w:rPr>
          <w:rFonts w:ascii="Calibri" w:hAnsi="Calibri" w:cs="Times New Roman"/>
          <w:noProof/>
          <w:szCs w:val="24"/>
        </w:rPr>
        <w:t>, 30(3), pp.221–226.</w:t>
      </w:r>
    </w:p>
    <w:p w14:paraId="37D37668"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Mujumdar, A.S., 2007. </w:t>
      </w:r>
      <w:r w:rsidRPr="00D37BCC">
        <w:rPr>
          <w:rFonts w:ascii="Calibri" w:hAnsi="Calibri" w:cs="Times New Roman"/>
          <w:i/>
          <w:iCs/>
          <w:noProof/>
          <w:szCs w:val="24"/>
        </w:rPr>
        <w:t>Handbook of Industrial Drying</w:t>
      </w:r>
      <w:r w:rsidRPr="00D37BCC">
        <w:rPr>
          <w:rFonts w:ascii="Calibri" w:hAnsi="Calibri" w:cs="Times New Roman"/>
          <w:noProof/>
          <w:szCs w:val="24"/>
        </w:rPr>
        <w:t>, Boca Raton: CRC Press.</w:t>
      </w:r>
    </w:p>
    <w:p w14:paraId="46723857"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Ngai, E.W.., Chau, D.C.K., Poon, J.K.L. &amp; To, C.K.M., 2013. Energy and utility management maturity model for sustainable manufacturing process. </w:t>
      </w:r>
      <w:r w:rsidRPr="00D37BCC">
        <w:rPr>
          <w:rFonts w:ascii="Calibri" w:hAnsi="Calibri" w:cs="Times New Roman"/>
          <w:i/>
          <w:iCs/>
          <w:noProof/>
          <w:szCs w:val="24"/>
        </w:rPr>
        <w:t>International Journal of Production Economics</w:t>
      </w:r>
      <w:r w:rsidRPr="00D37BCC">
        <w:rPr>
          <w:rFonts w:ascii="Calibri" w:hAnsi="Calibri" w:cs="Times New Roman"/>
          <w:noProof/>
          <w:szCs w:val="24"/>
        </w:rPr>
        <w:t>, in press.</w:t>
      </w:r>
    </w:p>
    <w:p w14:paraId="26E8432A"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Niamnuy, C., Kanthamool, W. &amp; Devahastin, S., 2011. Hydrodynamic characteristics of a pulsed spouted bed of food particulates. </w:t>
      </w:r>
      <w:r w:rsidRPr="00D37BCC">
        <w:rPr>
          <w:rFonts w:ascii="Calibri" w:hAnsi="Calibri" w:cs="Times New Roman"/>
          <w:i/>
          <w:iCs/>
          <w:noProof/>
          <w:szCs w:val="24"/>
        </w:rPr>
        <w:t>Journal of Food Engineering</w:t>
      </w:r>
      <w:r w:rsidRPr="00D37BCC">
        <w:rPr>
          <w:rFonts w:ascii="Calibri" w:hAnsi="Calibri" w:cs="Times New Roman"/>
          <w:noProof/>
          <w:szCs w:val="24"/>
        </w:rPr>
        <w:t>, 103(3), pp.299–307.</w:t>
      </w:r>
    </w:p>
    <w:p w14:paraId="376568C4"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Nie, Y. &amp; Liu, D., 1998. Dynamics of collapsing fluidized beds and its application in the simulation of pulsed fluidised beds. </w:t>
      </w:r>
      <w:r w:rsidRPr="00D37BCC">
        <w:rPr>
          <w:rFonts w:ascii="Calibri" w:hAnsi="Calibri" w:cs="Times New Roman"/>
          <w:i/>
          <w:iCs/>
          <w:noProof/>
          <w:szCs w:val="24"/>
        </w:rPr>
        <w:t>Powder Technology</w:t>
      </w:r>
      <w:r w:rsidRPr="00D37BCC">
        <w:rPr>
          <w:rFonts w:ascii="Calibri" w:hAnsi="Calibri" w:cs="Times New Roman"/>
          <w:noProof/>
          <w:szCs w:val="24"/>
        </w:rPr>
        <w:t>, 99(2), pp.132–139.</w:t>
      </w:r>
    </w:p>
    <w:p w14:paraId="4870FE1F"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Nishimura, A., Deguchi, S., Matsuda, H., Hasatani, M. &amp; Mujumdar, A.S., 2002. Heat transfer characteristics in a pulsating fluidized bed in relation to bubble characteristics. </w:t>
      </w:r>
      <w:r w:rsidRPr="00D37BCC">
        <w:rPr>
          <w:rFonts w:ascii="Calibri" w:hAnsi="Calibri" w:cs="Times New Roman"/>
          <w:i/>
          <w:iCs/>
          <w:noProof/>
          <w:szCs w:val="24"/>
        </w:rPr>
        <w:t>Heat Transfer Asian Research</w:t>
      </w:r>
      <w:r w:rsidRPr="00D37BCC">
        <w:rPr>
          <w:rFonts w:ascii="Calibri" w:hAnsi="Calibri" w:cs="Times New Roman"/>
          <w:noProof/>
          <w:szCs w:val="24"/>
        </w:rPr>
        <w:t>, 31(4), pp.307–319.</w:t>
      </w:r>
    </w:p>
    <w:p w14:paraId="31D1B9B6"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Nitz, M. &amp; Taranto, O.P., 2009. Drying of a porous material in a pulsed fluid bed dryer: the influences of temperature, frequency of pulsation, and air flow rate. </w:t>
      </w:r>
      <w:r w:rsidRPr="00D37BCC">
        <w:rPr>
          <w:rFonts w:ascii="Calibri" w:hAnsi="Calibri" w:cs="Times New Roman"/>
          <w:i/>
          <w:iCs/>
          <w:noProof/>
          <w:szCs w:val="24"/>
        </w:rPr>
        <w:t>Drying Technology</w:t>
      </w:r>
      <w:r w:rsidRPr="00D37BCC">
        <w:rPr>
          <w:rFonts w:ascii="Calibri" w:hAnsi="Calibri" w:cs="Times New Roman"/>
          <w:noProof/>
          <w:szCs w:val="24"/>
        </w:rPr>
        <w:t>, 27(2), pp.212–219.</w:t>
      </w:r>
    </w:p>
    <w:p w14:paraId="55CE5BC6"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lastRenderedPageBreak/>
        <w:t xml:space="preserve">Nitz, M. &amp; Taranto, O.P., 2007. Drying of beans in a pulsed fluid bed dryer: drying kinetics, fluid-dynamic study and comparisons with conventional fluidization. </w:t>
      </w:r>
      <w:r w:rsidRPr="00D37BCC">
        <w:rPr>
          <w:rFonts w:ascii="Calibri" w:hAnsi="Calibri" w:cs="Times New Roman"/>
          <w:i/>
          <w:iCs/>
          <w:noProof/>
          <w:szCs w:val="24"/>
        </w:rPr>
        <w:t>Journal of Food Engineering</w:t>
      </w:r>
      <w:r w:rsidRPr="00D37BCC">
        <w:rPr>
          <w:rFonts w:ascii="Calibri" w:hAnsi="Calibri" w:cs="Times New Roman"/>
          <w:noProof/>
          <w:szCs w:val="24"/>
        </w:rPr>
        <w:t>, 80(1), pp.249–256.</w:t>
      </w:r>
    </w:p>
    <w:p w14:paraId="68A3A0E8"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Nitz, M. &amp; Taranto, O.P., 2008. Film coating of theophylline pellets in a pulsed fluid bed coater. </w:t>
      </w:r>
      <w:r w:rsidRPr="00D37BCC">
        <w:rPr>
          <w:rFonts w:ascii="Calibri" w:hAnsi="Calibri" w:cs="Times New Roman"/>
          <w:i/>
          <w:iCs/>
          <w:noProof/>
          <w:szCs w:val="24"/>
        </w:rPr>
        <w:t>Chemical Engineering and Processing: Process Intensification</w:t>
      </w:r>
      <w:r w:rsidRPr="00D37BCC">
        <w:rPr>
          <w:rFonts w:ascii="Calibri" w:hAnsi="Calibri" w:cs="Times New Roman"/>
          <w:noProof/>
          <w:szCs w:val="24"/>
        </w:rPr>
        <w:t>, 47(8), pp.1412–1419.</w:t>
      </w:r>
    </w:p>
    <w:p w14:paraId="6860C649"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Nonhebel, G. &amp; Moss, A.A.H., 1971. </w:t>
      </w:r>
      <w:r w:rsidRPr="00D37BCC">
        <w:rPr>
          <w:rFonts w:ascii="Calibri" w:hAnsi="Calibri" w:cs="Times New Roman"/>
          <w:i/>
          <w:iCs/>
          <w:noProof/>
          <w:szCs w:val="24"/>
        </w:rPr>
        <w:t>Drying of Solids in the Chemical Industry</w:t>
      </w:r>
      <w:r w:rsidRPr="00D37BCC">
        <w:rPr>
          <w:rFonts w:ascii="Calibri" w:hAnsi="Calibri" w:cs="Times New Roman"/>
          <w:noProof/>
          <w:szCs w:val="24"/>
        </w:rPr>
        <w:t>, London: Butterworth &amp; Co.</w:t>
      </w:r>
    </w:p>
    <w:p w14:paraId="63A3CED6"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137A56">
        <w:rPr>
          <w:rFonts w:ascii="Calibri" w:hAnsi="Calibri" w:cs="Times New Roman"/>
          <w:noProof/>
          <w:szCs w:val="24"/>
          <w:lang w:val="nl-NL"/>
        </w:rPr>
        <w:t xml:space="preserve">van Ommen, J.R., Nijenhuis, J., van den Bleek, C.M. &amp; Coppens, M.-O., 2007. </w:t>
      </w:r>
      <w:r w:rsidRPr="00D37BCC">
        <w:rPr>
          <w:rFonts w:ascii="Calibri" w:hAnsi="Calibri" w:cs="Times New Roman"/>
          <w:noProof/>
          <w:szCs w:val="24"/>
        </w:rPr>
        <w:t xml:space="preserve">Four Ways To Introduce Structure in Fluidized Bed Reactors. </w:t>
      </w:r>
      <w:r w:rsidRPr="00D37BCC">
        <w:rPr>
          <w:rFonts w:ascii="Calibri" w:hAnsi="Calibri" w:cs="Times New Roman"/>
          <w:i/>
          <w:iCs/>
          <w:noProof/>
          <w:szCs w:val="24"/>
        </w:rPr>
        <w:t>Industrial &amp; Engineering Chemistry Research</w:t>
      </w:r>
      <w:r w:rsidRPr="00D37BCC">
        <w:rPr>
          <w:rFonts w:ascii="Calibri" w:hAnsi="Calibri" w:cs="Times New Roman"/>
          <w:noProof/>
          <w:szCs w:val="24"/>
        </w:rPr>
        <w:t>, 46(12), pp.4236–4244.</w:t>
      </w:r>
    </w:p>
    <w:p w14:paraId="1E42CC4C"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137A56">
        <w:rPr>
          <w:rFonts w:ascii="Calibri" w:hAnsi="Calibri" w:cs="Times New Roman"/>
          <w:noProof/>
          <w:szCs w:val="24"/>
          <w:lang w:val="nl-NL"/>
        </w:rPr>
        <w:t xml:space="preserve">van Ommen, J.R., Nijenhuis, J. &amp; Coppens, M.-O., 2009. </w:t>
      </w:r>
      <w:r w:rsidRPr="00D37BCC">
        <w:rPr>
          <w:rFonts w:ascii="Calibri" w:hAnsi="Calibri" w:cs="Times New Roman"/>
          <w:noProof/>
          <w:szCs w:val="24"/>
        </w:rPr>
        <w:t xml:space="preserve">Reshaping the structure of fluidized beds. </w:t>
      </w:r>
      <w:r w:rsidRPr="00D37BCC">
        <w:rPr>
          <w:rFonts w:ascii="Calibri" w:hAnsi="Calibri" w:cs="Times New Roman"/>
          <w:i/>
          <w:iCs/>
          <w:noProof/>
          <w:szCs w:val="24"/>
        </w:rPr>
        <w:t>Chemical Engineering Progress</w:t>
      </w:r>
      <w:r w:rsidRPr="00D37BCC">
        <w:rPr>
          <w:rFonts w:ascii="Calibri" w:hAnsi="Calibri" w:cs="Times New Roman"/>
          <w:noProof/>
          <w:szCs w:val="24"/>
        </w:rPr>
        <w:t>, 105(7), pp.49–57.</w:t>
      </w:r>
    </w:p>
    <w:p w14:paraId="03A45050"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Prachayawarakorn, S., Tia, W., Poopaiboon, K. &amp; Soponronnarit, S., 2005. Comparison of performances of pulsed and conventional fluidised-bed dryers. </w:t>
      </w:r>
      <w:r w:rsidRPr="00D37BCC">
        <w:rPr>
          <w:rFonts w:ascii="Calibri" w:hAnsi="Calibri" w:cs="Times New Roman"/>
          <w:i/>
          <w:iCs/>
          <w:noProof/>
          <w:szCs w:val="24"/>
        </w:rPr>
        <w:t>Journal of Stored Products Research</w:t>
      </w:r>
      <w:r w:rsidRPr="00D37BCC">
        <w:rPr>
          <w:rFonts w:ascii="Calibri" w:hAnsi="Calibri" w:cs="Times New Roman"/>
          <w:noProof/>
          <w:szCs w:val="24"/>
        </w:rPr>
        <w:t>, 41(5), pp.479–497.</w:t>
      </w:r>
    </w:p>
    <w:p w14:paraId="51A9B23A"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Pratt, G.H., 1986. </w:t>
      </w:r>
      <w:r w:rsidRPr="00D37BCC">
        <w:rPr>
          <w:rFonts w:ascii="Calibri" w:hAnsi="Calibri" w:cs="Times New Roman"/>
          <w:i/>
          <w:iCs/>
          <w:noProof/>
          <w:szCs w:val="24"/>
        </w:rPr>
        <w:t>Timber Drying Manual</w:t>
      </w:r>
      <w:r w:rsidRPr="00D37BCC">
        <w:rPr>
          <w:rFonts w:ascii="Calibri" w:hAnsi="Calibri" w:cs="Times New Roman"/>
          <w:noProof/>
          <w:szCs w:val="24"/>
        </w:rPr>
        <w:t xml:space="preserve"> 2nd ed., Watford: Building Research Establishment.</w:t>
      </w:r>
    </w:p>
    <w:p w14:paraId="76273881"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Raghavan, G.S. V., Rennie, T.J., Sunjka, P.S., Orsat, V. &amp; Phaphuangwittayakul, W. Terdtoon, P., 2005. Overview of new techniques for drying biological materials with emphasis on energy aspects. </w:t>
      </w:r>
      <w:r w:rsidRPr="00D37BCC">
        <w:rPr>
          <w:rFonts w:ascii="Calibri" w:hAnsi="Calibri" w:cs="Times New Roman"/>
          <w:i/>
          <w:iCs/>
          <w:noProof/>
          <w:szCs w:val="24"/>
        </w:rPr>
        <w:t>Brazilian Journal of Chemical Engineering</w:t>
      </w:r>
      <w:r w:rsidRPr="00D37BCC">
        <w:rPr>
          <w:rFonts w:ascii="Calibri" w:hAnsi="Calibri" w:cs="Times New Roman"/>
          <w:noProof/>
          <w:szCs w:val="24"/>
        </w:rPr>
        <w:t>, 22(2), pp.195–201.</w:t>
      </w:r>
    </w:p>
    <w:p w14:paraId="59AF9A1C"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Raupach, M.R., Davis, S.J., Peters, G.P., Andrew, R.M., Canadell, J.G., Ciais, P., Friedlingstein, P., Jotzo, F., Vuuren, D.P. Van &amp; Quéré, C. Le, 2014. Sharing a quota on cumulative carbon emissions. </w:t>
      </w:r>
      <w:r w:rsidRPr="00D37BCC">
        <w:rPr>
          <w:rFonts w:ascii="Calibri" w:hAnsi="Calibri" w:cs="Times New Roman"/>
          <w:i/>
          <w:iCs/>
          <w:noProof/>
          <w:szCs w:val="24"/>
        </w:rPr>
        <w:t>Nature Climate Change</w:t>
      </w:r>
      <w:r w:rsidRPr="00D37BCC">
        <w:rPr>
          <w:rFonts w:ascii="Calibri" w:hAnsi="Calibri" w:cs="Times New Roman"/>
          <w:noProof/>
          <w:szCs w:val="24"/>
        </w:rPr>
        <w:t>, 4, pp.873–879.</w:t>
      </w:r>
    </w:p>
    <w:p w14:paraId="40B7F791"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Reyes, A., Campos, C. &amp; Vega, R., 2006. Drying of turnip seeds with microwaves in fixed and pulsed fluidized beds. </w:t>
      </w:r>
      <w:r w:rsidRPr="00D37BCC">
        <w:rPr>
          <w:rFonts w:ascii="Calibri" w:hAnsi="Calibri" w:cs="Times New Roman"/>
          <w:i/>
          <w:iCs/>
          <w:noProof/>
          <w:szCs w:val="24"/>
        </w:rPr>
        <w:t>Drying Technology</w:t>
      </w:r>
      <w:r w:rsidRPr="00D37BCC">
        <w:rPr>
          <w:rFonts w:ascii="Calibri" w:hAnsi="Calibri" w:cs="Times New Roman"/>
          <w:noProof/>
          <w:szCs w:val="24"/>
        </w:rPr>
        <w:t>, 24(11), pp.1469–1480.</w:t>
      </w:r>
    </w:p>
    <w:p w14:paraId="6CA155E2"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Reyes, A., Herrera, N. &amp; Vega, R., 2007. Drying suspensions in a pulsed fluidized bed of inert particles. </w:t>
      </w:r>
      <w:r w:rsidRPr="00D37BCC">
        <w:rPr>
          <w:rFonts w:ascii="Calibri" w:hAnsi="Calibri" w:cs="Times New Roman"/>
          <w:i/>
          <w:iCs/>
          <w:noProof/>
          <w:szCs w:val="24"/>
        </w:rPr>
        <w:t>Drying Technology</w:t>
      </w:r>
      <w:r w:rsidRPr="00D37BCC">
        <w:rPr>
          <w:rFonts w:ascii="Calibri" w:hAnsi="Calibri" w:cs="Times New Roman"/>
          <w:noProof/>
          <w:szCs w:val="24"/>
        </w:rPr>
        <w:t>, 26(1), pp.122–131.</w:t>
      </w:r>
    </w:p>
    <w:p w14:paraId="0468A1A3"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Reyes, A., Mahn, A., Guzmán, C. &amp; Antoniz, D., 2012. Analysis of the drying of broccoli florets in a fluidized pulsed bed. </w:t>
      </w:r>
      <w:r w:rsidRPr="00D37BCC">
        <w:rPr>
          <w:rFonts w:ascii="Calibri" w:hAnsi="Calibri" w:cs="Times New Roman"/>
          <w:i/>
          <w:iCs/>
          <w:noProof/>
          <w:szCs w:val="24"/>
        </w:rPr>
        <w:t>Drying Technology</w:t>
      </w:r>
      <w:r w:rsidRPr="00D37BCC">
        <w:rPr>
          <w:rFonts w:ascii="Calibri" w:hAnsi="Calibri" w:cs="Times New Roman"/>
          <w:noProof/>
          <w:szCs w:val="24"/>
        </w:rPr>
        <w:t>, 30(11–12), pp.1368–1376.</w:t>
      </w:r>
    </w:p>
    <w:p w14:paraId="3D0D984C"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Reyes, A., Moyano, P. &amp; Paz, J., 2007. Drying of potato slices in a pulsed fluidized bed. </w:t>
      </w:r>
      <w:r w:rsidRPr="00D37BCC">
        <w:rPr>
          <w:rFonts w:ascii="Calibri" w:hAnsi="Calibri" w:cs="Times New Roman"/>
          <w:i/>
          <w:iCs/>
          <w:noProof/>
          <w:szCs w:val="24"/>
        </w:rPr>
        <w:t>Drying Technology</w:t>
      </w:r>
      <w:r w:rsidRPr="00D37BCC">
        <w:rPr>
          <w:rFonts w:ascii="Calibri" w:hAnsi="Calibri" w:cs="Times New Roman"/>
          <w:noProof/>
          <w:szCs w:val="24"/>
        </w:rPr>
        <w:t>, 25(4), pp.581–590.</w:t>
      </w:r>
    </w:p>
    <w:p w14:paraId="4D986A49"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Reyes, A., Vega, R. &amp; García, G., 2008. Drying sawdust in a pulsed fluidized bed. </w:t>
      </w:r>
      <w:r w:rsidRPr="00D37BCC">
        <w:rPr>
          <w:rFonts w:ascii="Calibri" w:hAnsi="Calibri" w:cs="Times New Roman"/>
          <w:i/>
          <w:iCs/>
          <w:noProof/>
          <w:szCs w:val="24"/>
        </w:rPr>
        <w:t>Drying Technology</w:t>
      </w:r>
      <w:r w:rsidRPr="00D37BCC">
        <w:rPr>
          <w:rFonts w:ascii="Calibri" w:hAnsi="Calibri" w:cs="Times New Roman"/>
          <w:noProof/>
          <w:szCs w:val="24"/>
        </w:rPr>
        <w:t>, 26(4), pp.476–486.</w:t>
      </w:r>
    </w:p>
    <w:p w14:paraId="6B3241B7"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Rhodes, M.J., 2008. </w:t>
      </w:r>
      <w:r w:rsidRPr="00D37BCC">
        <w:rPr>
          <w:rFonts w:ascii="Calibri" w:hAnsi="Calibri" w:cs="Times New Roman"/>
          <w:i/>
          <w:iCs/>
          <w:noProof/>
          <w:szCs w:val="24"/>
        </w:rPr>
        <w:t>Introduction to Particle Technology</w:t>
      </w:r>
      <w:r w:rsidRPr="00D37BCC">
        <w:rPr>
          <w:rFonts w:ascii="Calibri" w:hAnsi="Calibri" w:cs="Times New Roman"/>
          <w:noProof/>
          <w:szCs w:val="24"/>
        </w:rPr>
        <w:t xml:space="preserve"> 2nd ed., Chichester: John Wiley.</w:t>
      </w:r>
    </w:p>
    <w:p w14:paraId="02100976"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Richardson, J.F. &amp; Ayers, P., 1959. Heat transfer between particles and a gas in a fluidised bed. </w:t>
      </w:r>
      <w:r w:rsidRPr="00D37BCC">
        <w:rPr>
          <w:rFonts w:ascii="Calibri" w:hAnsi="Calibri" w:cs="Times New Roman"/>
          <w:i/>
          <w:iCs/>
          <w:noProof/>
          <w:szCs w:val="24"/>
        </w:rPr>
        <w:t>Trans Inst Chem Eng</w:t>
      </w:r>
      <w:r w:rsidRPr="00D37BCC">
        <w:rPr>
          <w:rFonts w:ascii="Calibri" w:hAnsi="Calibri" w:cs="Times New Roman"/>
          <w:noProof/>
          <w:szCs w:val="24"/>
        </w:rPr>
        <w:t>, 37, p.314.</w:t>
      </w:r>
    </w:p>
    <w:p w14:paraId="3C47B0A2"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Richardson, J.F., Harker, J.H. &amp; Backhurst, J.R., 2002. </w:t>
      </w:r>
      <w:r w:rsidRPr="00D37BCC">
        <w:rPr>
          <w:rFonts w:ascii="Calibri" w:hAnsi="Calibri" w:cs="Times New Roman"/>
          <w:i/>
          <w:iCs/>
          <w:noProof/>
          <w:szCs w:val="24"/>
        </w:rPr>
        <w:t>Coulson and Richardson’s Chemical Engineering; Volume 2 Particle technology and separation processes</w:t>
      </w:r>
      <w:r w:rsidRPr="00D37BCC">
        <w:rPr>
          <w:rFonts w:ascii="Calibri" w:hAnsi="Calibri" w:cs="Times New Roman"/>
          <w:noProof/>
          <w:szCs w:val="24"/>
        </w:rPr>
        <w:t xml:space="preserve"> 5th editio., Butterworth - Heinemann: Oxford.</w:t>
      </w:r>
    </w:p>
    <w:p w14:paraId="25501C9C"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137A56">
        <w:rPr>
          <w:rFonts w:ascii="Calibri" w:hAnsi="Calibri" w:cs="Times New Roman"/>
          <w:noProof/>
          <w:szCs w:val="24"/>
          <w:lang w:val="it-IT"/>
        </w:rPr>
        <w:lastRenderedPageBreak/>
        <w:t xml:space="preserve">Saidi, M., Tabrizi, H.B., Chaichi, S. &amp; Dehghani, M., 2014. </w:t>
      </w:r>
      <w:r w:rsidRPr="00D37BCC">
        <w:rPr>
          <w:rFonts w:ascii="Calibri" w:hAnsi="Calibri" w:cs="Times New Roman"/>
          <w:noProof/>
          <w:szCs w:val="24"/>
        </w:rPr>
        <w:t xml:space="preserve">Pulsating flow effect on the segregation of binary particles in a gas–solid fluidized bed. </w:t>
      </w:r>
      <w:r w:rsidRPr="00D37BCC">
        <w:rPr>
          <w:rFonts w:ascii="Calibri" w:hAnsi="Calibri" w:cs="Times New Roman"/>
          <w:i/>
          <w:iCs/>
          <w:noProof/>
          <w:szCs w:val="24"/>
        </w:rPr>
        <w:t>Powder Technology</w:t>
      </w:r>
      <w:r w:rsidRPr="00D37BCC">
        <w:rPr>
          <w:rFonts w:ascii="Calibri" w:hAnsi="Calibri" w:cs="Times New Roman"/>
          <w:noProof/>
          <w:szCs w:val="24"/>
        </w:rPr>
        <w:t>, 264, pp.570–576.</w:t>
      </w:r>
    </w:p>
    <w:p w14:paraId="0D664A6B"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Siebert, A., Newborough, M. &amp; Highgate, D.J., 2002. Heat transfer in mechanically-fluidized particle beds. </w:t>
      </w:r>
      <w:r w:rsidRPr="00D37BCC">
        <w:rPr>
          <w:rFonts w:ascii="Calibri" w:hAnsi="Calibri" w:cs="Times New Roman"/>
          <w:i/>
          <w:iCs/>
          <w:noProof/>
          <w:szCs w:val="24"/>
        </w:rPr>
        <w:t>Chemical Engineering Research and Design</w:t>
      </w:r>
      <w:r w:rsidRPr="00D37BCC">
        <w:rPr>
          <w:rFonts w:ascii="Calibri" w:hAnsi="Calibri" w:cs="Times New Roman"/>
          <w:noProof/>
          <w:szCs w:val="24"/>
        </w:rPr>
        <w:t>, 80(3), pp.2–4.</w:t>
      </w:r>
    </w:p>
    <w:p w14:paraId="284191C3"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Snezhkin, Y.F. &amp; Khavin, A.A., 1997. Estimation of thermal efficiency of driers working with materials with various initial humidity. </w:t>
      </w:r>
      <w:r w:rsidRPr="00D37BCC">
        <w:rPr>
          <w:rFonts w:ascii="Calibri" w:hAnsi="Calibri" w:cs="Times New Roman"/>
          <w:i/>
          <w:iCs/>
          <w:noProof/>
          <w:szCs w:val="24"/>
        </w:rPr>
        <w:t>Heat Transfer Research</w:t>
      </w:r>
      <w:r w:rsidRPr="00D37BCC">
        <w:rPr>
          <w:rFonts w:ascii="Calibri" w:hAnsi="Calibri" w:cs="Times New Roman"/>
          <w:noProof/>
          <w:szCs w:val="24"/>
        </w:rPr>
        <w:t>, 28(4–6), pp.349–351.</w:t>
      </w:r>
    </w:p>
    <w:p w14:paraId="7681A3BA"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Sobrino, C., Acosta-Iborra,  a., Santana, D. &amp; de Vega, M., 2009. Bubble characteristics in a bubbling fluidized bed with a rotating distributor. </w:t>
      </w:r>
      <w:r w:rsidRPr="00D37BCC">
        <w:rPr>
          <w:rFonts w:ascii="Calibri" w:hAnsi="Calibri" w:cs="Times New Roman"/>
          <w:i/>
          <w:iCs/>
          <w:noProof/>
          <w:szCs w:val="24"/>
        </w:rPr>
        <w:t>International Journal of Multiphase Flow</w:t>
      </w:r>
      <w:r w:rsidRPr="00D37BCC">
        <w:rPr>
          <w:rFonts w:ascii="Calibri" w:hAnsi="Calibri" w:cs="Times New Roman"/>
          <w:noProof/>
          <w:szCs w:val="24"/>
        </w:rPr>
        <w:t>, 35(10), pp.970–976.</w:t>
      </w:r>
    </w:p>
    <w:p w14:paraId="6673181F"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Sobrino, C., Almendros-Ibañez, J., Santana, D. &amp; de Vega, M., 2008. Fluidization of Group B particles with a rotating distributor. </w:t>
      </w:r>
      <w:r w:rsidRPr="00D37BCC">
        <w:rPr>
          <w:rFonts w:ascii="Calibri" w:hAnsi="Calibri" w:cs="Times New Roman"/>
          <w:i/>
          <w:iCs/>
          <w:noProof/>
          <w:szCs w:val="24"/>
        </w:rPr>
        <w:t>Powder Technology</w:t>
      </w:r>
      <w:r w:rsidRPr="00D37BCC">
        <w:rPr>
          <w:rFonts w:ascii="Calibri" w:hAnsi="Calibri" w:cs="Times New Roman"/>
          <w:noProof/>
          <w:szCs w:val="24"/>
        </w:rPr>
        <w:t>, 181(3), pp.273–280.</w:t>
      </w:r>
    </w:p>
    <w:p w14:paraId="68713959"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Song, L., Zhou, T. &amp; Yang, J., 2009. Fluidisation behaviour of nano-particles by adding coarse particles. </w:t>
      </w:r>
      <w:r w:rsidRPr="00D37BCC">
        <w:rPr>
          <w:rFonts w:ascii="Calibri" w:hAnsi="Calibri" w:cs="Times New Roman"/>
          <w:i/>
          <w:iCs/>
          <w:noProof/>
          <w:szCs w:val="24"/>
        </w:rPr>
        <w:t>Advanced Powder Technology</w:t>
      </w:r>
      <w:r w:rsidRPr="00D37BCC">
        <w:rPr>
          <w:rFonts w:ascii="Calibri" w:hAnsi="Calibri" w:cs="Times New Roman"/>
          <w:noProof/>
          <w:szCs w:val="24"/>
        </w:rPr>
        <w:t>, 20(4), pp.366–370.</w:t>
      </w:r>
    </w:p>
    <w:p w14:paraId="5AB1EE3C"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Sosnowski, T.R., Giżyńska, K. &amp; Żywczyk, Ł., 2014. Fluidization and break-up of powder particle aggregates during constant and pulsating flow in converging nozzles. </w:t>
      </w:r>
      <w:r w:rsidRPr="00D37BCC">
        <w:rPr>
          <w:rFonts w:ascii="Calibri" w:hAnsi="Calibri" w:cs="Times New Roman"/>
          <w:i/>
          <w:iCs/>
          <w:noProof/>
          <w:szCs w:val="24"/>
        </w:rPr>
        <w:t>Colloids and Surfaces A: Physicochemical and Engineering Aspects</w:t>
      </w:r>
      <w:r w:rsidRPr="00D37BCC">
        <w:rPr>
          <w:rFonts w:ascii="Calibri" w:hAnsi="Calibri" w:cs="Times New Roman"/>
          <w:noProof/>
          <w:szCs w:val="24"/>
        </w:rPr>
        <w:t>, 441, pp.905–911.</w:t>
      </w:r>
    </w:p>
    <w:p w14:paraId="770D6B01"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de Souza, L.F.G., Nitz, M., Lima, P. &amp; Taranto, O.P., 2010. Drying of Sodium Acetate in a Pulsed Fluid Bed Dryer. </w:t>
      </w:r>
      <w:r w:rsidRPr="00D37BCC">
        <w:rPr>
          <w:rFonts w:ascii="Calibri" w:hAnsi="Calibri" w:cs="Times New Roman"/>
          <w:i/>
          <w:iCs/>
          <w:noProof/>
          <w:szCs w:val="24"/>
        </w:rPr>
        <w:t>Chemical Engineering &amp; Technology</w:t>
      </w:r>
      <w:r w:rsidRPr="00D37BCC">
        <w:rPr>
          <w:rFonts w:ascii="Calibri" w:hAnsi="Calibri" w:cs="Times New Roman"/>
          <w:noProof/>
          <w:szCs w:val="24"/>
        </w:rPr>
        <w:t>, 33(12), pp.2015–2020.</w:t>
      </w:r>
    </w:p>
    <w:p w14:paraId="58CF0531"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Ståhl, M., Granström, K., Berghel, J. &amp; Renström, R., 2004. Industrial processes for biomass drying and their effects on the quality properties of wood pellets. </w:t>
      </w:r>
      <w:r w:rsidRPr="00D37BCC">
        <w:rPr>
          <w:rFonts w:ascii="Calibri" w:hAnsi="Calibri" w:cs="Times New Roman"/>
          <w:i/>
          <w:iCs/>
          <w:noProof/>
          <w:szCs w:val="24"/>
        </w:rPr>
        <w:t>Biomass and Bioenergy</w:t>
      </w:r>
      <w:r w:rsidRPr="00D37BCC">
        <w:rPr>
          <w:rFonts w:ascii="Calibri" w:hAnsi="Calibri" w:cs="Times New Roman"/>
          <w:noProof/>
          <w:szCs w:val="24"/>
        </w:rPr>
        <w:t>, 27(6), pp.621–628.</w:t>
      </w:r>
    </w:p>
    <w:p w14:paraId="1906FDFF"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Strumillo, C., 2006. Perspectives on developments in drying. </w:t>
      </w:r>
      <w:r w:rsidRPr="00D37BCC">
        <w:rPr>
          <w:rFonts w:ascii="Calibri" w:hAnsi="Calibri" w:cs="Times New Roman"/>
          <w:i/>
          <w:iCs/>
          <w:noProof/>
          <w:szCs w:val="24"/>
        </w:rPr>
        <w:t>Drying Technology</w:t>
      </w:r>
      <w:r w:rsidRPr="00D37BCC">
        <w:rPr>
          <w:rFonts w:ascii="Calibri" w:hAnsi="Calibri" w:cs="Times New Roman"/>
          <w:noProof/>
          <w:szCs w:val="24"/>
        </w:rPr>
        <w:t>, 24(9), pp.1059–1068.</w:t>
      </w:r>
    </w:p>
    <w:p w14:paraId="3C4AE745"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Strumillo, C. &amp; Kudra, T., 1986. </w:t>
      </w:r>
      <w:r w:rsidRPr="00D37BCC">
        <w:rPr>
          <w:rFonts w:ascii="Calibri" w:hAnsi="Calibri" w:cs="Times New Roman"/>
          <w:i/>
          <w:iCs/>
          <w:noProof/>
          <w:szCs w:val="24"/>
        </w:rPr>
        <w:t>Drying: Principles, applications and design</w:t>
      </w:r>
      <w:r w:rsidRPr="00D37BCC">
        <w:rPr>
          <w:rFonts w:ascii="Calibri" w:hAnsi="Calibri" w:cs="Times New Roman"/>
          <w:noProof/>
          <w:szCs w:val="24"/>
        </w:rPr>
        <w:t>, Montreux: Gordon and Breach Science Publishers.</w:t>
      </w:r>
    </w:p>
    <w:p w14:paraId="20970E6C"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Tesař, V., 1975. A mosaic of experiences and results from development of high-performace bistable flow-control elements. In </w:t>
      </w:r>
      <w:r w:rsidRPr="00D37BCC">
        <w:rPr>
          <w:rFonts w:ascii="Calibri" w:hAnsi="Calibri" w:cs="Times New Roman"/>
          <w:i/>
          <w:iCs/>
          <w:noProof/>
          <w:szCs w:val="24"/>
        </w:rPr>
        <w:t>Proceedings of Process Control by Power Fluidics</w:t>
      </w:r>
      <w:r w:rsidRPr="00D37BCC">
        <w:rPr>
          <w:rFonts w:ascii="Calibri" w:hAnsi="Calibri" w:cs="Times New Roman"/>
          <w:noProof/>
          <w:szCs w:val="24"/>
        </w:rPr>
        <w:t>.</w:t>
      </w:r>
    </w:p>
    <w:p w14:paraId="5E10FC3B"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The International Bank for Reconstruction and Development &amp; The World Bank, 2011. </w:t>
      </w:r>
      <w:r w:rsidRPr="00D37BCC">
        <w:rPr>
          <w:rFonts w:ascii="Calibri" w:hAnsi="Calibri" w:cs="Times New Roman"/>
          <w:i/>
          <w:iCs/>
          <w:noProof/>
          <w:szCs w:val="24"/>
        </w:rPr>
        <w:t>Missing Food: The case of postharvest grain losses in sub-saharan Africa</w:t>
      </w:r>
      <w:r w:rsidRPr="00D37BCC">
        <w:rPr>
          <w:rFonts w:ascii="Calibri" w:hAnsi="Calibri" w:cs="Times New Roman"/>
          <w:noProof/>
          <w:szCs w:val="24"/>
        </w:rPr>
        <w:t>,</w:t>
      </w:r>
    </w:p>
    <w:p w14:paraId="4CA949B6"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Tippayawong, N., Tantakitti, C. &amp; Thavornun, S., 2008. Energy efficiency improvements in longan drying practice. </w:t>
      </w:r>
      <w:r w:rsidRPr="00D37BCC">
        <w:rPr>
          <w:rFonts w:ascii="Calibri" w:hAnsi="Calibri" w:cs="Times New Roman"/>
          <w:i/>
          <w:iCs/>
          <w:noProof/>
          <w:szCs w:val="24"/>
        </w:rPr>
        <w:t>Energy</w:t>
      </w:r>
      <w:r w:rsidRPr="00D37BCC">
        <w:rPr>
          <w:rFonts w:ascii="Calibri" w:hAnsi="Calibri" w:cs="Times New Roman"/>
          <w:noProof/>
          <w:szCs w:val="24"/>
        </w:rPr>
        <w:t>, 33(7), pp.1137–1143.</w:t>
      </w:r>
    </w:p>
    <w:p w14:paraId="157DA2A3"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Tsotsas, E., 1994. Discrimination of fluid bed models and investigation of particle-to-gas mass transfer by means of drying experiments. </w:t>
      </w:r>
      <w:r w:rsidRPr="00D37BCC">
        <w:rPr>
          <w:rFonts w:ascii="Calibri" w:hAnsi="Calibri" w:cs="Times New Roman"/>
          <w:i/>
          <w:iCs/>
          <w:noProof/>
          <w:szCs w:val="24"/>
        </w:rPr>
        <w:t>Chemical Engineering and Processing</w:t>
      </w:r>
      <w:r w:rsidRPr="00D37BCC">
        <w:rPr>
          <w:rFonts w:ascii="Calibri" w:hAnsi="Calibri" w:cs="Times New Roman"/>
          <w:noProof/>
          <w:szCs w:val="24"/>
        </w:rPr>
        <w:t>, 33, pp.237–245.</w:t>
      </w:r>
    </w:p>
    <w:p w14:paraId="0FD500B0"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U.S. Energy Information Administration, 2006. </w:t>
      </w:r>
      <w:r w:rsidRPr="00D37BCC">
        <w:rPr>
          <w:rFonts w:ascii="Calibri" w:hAnsi="Calibri" w:cs="Times New Roman"/>
          <w:i/>
          <w:iCs/>
          <w:noProof/>
          <w:szCs w:val="24"/>
        </w:rPr>
        <w:t>Emissions of Greenhouse Gases in the United States 2005</w:t>
      </w:r>
      <w:r w:rsidRPr="00D37BCC">
        <w:rPr>
          <w:rFonts w:ascii="Calibri" w:hAnsi="Calibri" w:cs="Times New Roman"/>
          <w:noProof/>
          <w:szCs w:val="24"/>
        </w:rPr>
        <w:t>,</w:t>
      </w:r>
    </w:p>
    <w:p w14:paraId="79881FA0"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U.S. Energy Information Administration, 2013. </w:t>
      </w:r>
      <w:r w:rsidRPr="00D37BCC">
        <w:rPr>
          <w:rFonts w:ascii="Calibri" w:hAnsi="Calibri" w:cs="Times New Roman"/>
          <w:i/>
          <w:iCs/>
          <w:noProof/>
          <w:szCs w:val="24"/>
        </w:rPr>
        <w:t>International Energy Outlook</w:t>
      </w:r>
      <w:r w:rsidRPr="00D37BCC">
        <w:rPr>
          <w:rFonts w:ascii="Calibri" w:hAnsi="Calibri" w:cs="Times New Roman"/>
          <w:noProof/>
          <w:szCs w:val="24"/>
        </w:rPr>
        <w:t>,</w:t>
      </w:r>
    </w:p>
    <w:p w14:paraId="76322619"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U.S. Energy Information Administration, 2014. </w:t>
      </w:r>
      <w:r w:rsidRPr="00D37BCC">
        <w:rPr>
          <w:rFonts w:ascii="Calibri" w:hAnsi="Calibri" w:cs="Times New Roman"/>
          <w:i/>
          <w:iCs/>
          <w:noProof/>
          <w:szCs w:val="24"/>
        </w:rPr>
        <w:t>International Energy Outlook</w:t>
      </w:r>
      <w:r w:rsidRPr="00D37BCC">
        <w:rPr>
          <w:rFonts w:ascii="Calibri" w:hAnsi="Calibri" w:cs="Times New Roman"/>
          <w:noProof/>
          <w:szCs w:val="24"/>
        </w:rPr>
        <w:t>,</w:t>
      </w:r>
    </w:p>
    <w:p w14:paraId="7CEC795A"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lastRenderedPageBreak/>
        <w:t xml:space="preserve">UNFCC, 2009. </w:t>
      </w:r>
      <w:r w:rsidRPr="00D37BCC">
        <w:rPr>
          <w:rFonts w:ascii="Calibri" w:hAnsi="Calibri" w:cs="Times New Roman"/>
          <w:i/>
          <w:iCs/>
          <w:noProof/>
          <w:szCs w:val="24"/>
        </w:rPr>
        <w:t>Report of the Conference of the Parties on its Fifteenth Session, held in Copenhagen from 7-19 December 2009. Part Two: Action taken by the Conference of the Parties at its Fifteenth Session. Report 43</w:t>
      </w:r>
      <w:r w:rsidRPr="00D37BCC">
        <w:rPr>
          <w:rFonts w:ascii="Calibri" w:hAnsi="Calibri" w:cs="Times New Roman"/>
          <w:noProof/>
          <w:szCs w:val="24"/>
        </w:rPr>
        <w:t>,</w:t>
      </w:r>
    </w:p>
    <w:p w14:paraId="16F85DAB"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Verloop, J. &amp; Heertjes, P.M., 1974. Periodic pressure fluctuations in fluidized beds. </w:t>
      </w:r>
      <w:r w:rsidRPr="00D37BCC">
        <w:rPr>
          <w:rFonts w:ascii="Calibri" w:hAnsi="Calibri" w:cs="Times New Roman"/>
          <w:i/>
          <w:iCs/>
          <w:noProof/>
          <w:szCs w:val="24"/>
        </w:rPr>
        <w:t>Chemical Engineering Science</w:t>
      </w:r>
      <w:r w:rsidRPr="00D37BCC">
        <w:rPr>
          <w:rFonts w:ascii="Calibri" w:hAnsi="Calibri" w:cs="Times New Roman"/>
          <w:noProof/>
          <w:szCs w:val="24"/>
        </w:rPr>
        <w:t>, 29, pp.1035–1042.</w:t>
      </w:r>
    </w:p>
    <w:p w14:paraId="512E3938"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Wang, X.S. &amp; Rhodes, M.J., 2005a. Pulsed fluidization—a DEM study of a fascinating phenomenon. </w:t>
      </w:r>
      <w:r w:rsidRPr="00D37BCC">
        <w:rPr>
          <w:rFonts w:ascii="Calibri" w:hAnsi="Calibri" w:cs="Times New Roman"/>
          <w:i/>
          <w:iCs/>
          <w:noProof/>
          <w:szCs w:val="24"/>
        </w:rPr>
        <w:t>Powder Technology</w:t>
      </w:r>
      <w:r w:rsidRPr="00D37BCC">
        <w:rPr>
          <w:rFonts w:ascii="Calibri" w:hAnsi="Calibri" w:cs="Times New Roman"/>
          <w:noProof/>
          <w:szCs w:val="24"/>
        </w:rPr>
        <w:t>, 159(3), pp.142–149.</w:t>
      </w:r>
    </w:p>
    <w:p w14:paraId="7555F9D9"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Wang, X.S. &amp; Rhodes, M.J., 2005b. Using pulsed flow to overcome defluidization. </w:t>
      </w:r>
      <w:r w:rsidRPr="00D37BCC">
        <w:rPr>
          <w:rFonts w:ascii="Calibri" w:hAnsi="Calibri" w:cs="Times New Roman"/>
          <w:i/>
          <w:iCs/>
          <w:noProof/>
          <w:szCs w:val="24"/>
        </w:rPr>
        <w:t>Chemical Engineering Science</w:t>
      </w:r>
      <w:r w:rsidRPr="00D37BCC">
        <w:rPr>
          <w:rFonts w:ascii="Calibri" w:hAnsi="Calibri" w:cs="Times New Roman"/>
          <w:noProof/>
          <w:szCs w:val="24"/>
        </w:rPr>
        <w:t>, 60(18), pp.5177–5181.</w:t>
      </w:r>
    </w:p>
    <w:p w14:paraId="7E5EF83C"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Wen, C.Y. &amp; Yu, Y.H., 1966. A generalised method for predicting minimum fluidization velocity. </w:t>
      </w:r>
      <w:r w:rsidRPr="00D37BCC">
        <w:rPr>
          <w:rFonts w:ascii="Calibri" w:hAnsi="Calibri" w:cs="Times New Roman"/>
          <w:i/>
          <w:iCs/>
          <w:noProof/>
          <w:szCs w:val="24"/>
        </w:rPr>
        <w:t>AIChE Journal</w:t>
      </w:r>
      <w:r w:rsidRPr="00D37BCC">
        <w:rPr>
          <w:rFonts w:ascii="Calibri" w:hAnsi="Calibri" w:cs="Times New Roman"/>
          <w:noProof/>
          <w:szCs w:val="24"/>
        </w:rPr>
        <w:t>, 12, p.610.</w:t>
      </w:r>
    </w:p>
    <w:p w14:paraId="1C66001F"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Wong, H.W. &amp; Baird, M.H.I., 1971. Fluidisation in a pulsed gas flow. </w:t>
      </w:r>
      <w:r w:rsidRPr="00D37BCC">
        <w:rPr>
          <w:rFonts w:ascii="Calibri" w:hAnsi="Calibri" w:cs="Times New Roman"/>
          <w:i/>
          <w:iCs/>
          <w:noProof/>
          <w:szCs w:val="24"/>
        </w:rPr>
        <w:t>The Chemical Engineering Journal</w:t>
      </w:r>
      <w:r w:rsidRPr="00D37BCC">
        <w:rPr>
          <w:rFonts w:ascii="Calibri" w:hAnsi="Calibri" w:cs="Times New Roman"/>
          <w:noProof/>
          <w:szCs w:val="24"/>
        </w:rPr>
        <w:t>, 2(2), pp.104–113.</w:t>
      </w:r>
    </w:p>
    <w:p w14:paraId="101F7583"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Yang, J., Zhou, T. &amp; Song, L., 2009. Agglomerating vibro-fluidization behavior of nano-particles. </w:t>
      </w:r>
      <w:r w:rsidRPr="00D37BCC">
        <w:rPr>
          <w:rFonts w:ascii="Calibri" w:hAnsi="Calibri" w:cs="Times New Roman"/>
          <w:i/>
          <w:iCs/>
          <w:noProof/>
          <w:szCs w:val="24"/>
        </w:rPr>
        <w:t>Advanced Powder Technology</w:t>
      </w:r>
      <w:r w:rsidRPr="00D37BCC">
        <w:rPr>
          <w:rFonts w:ascii="Calibri" w:hAnsi="Calibri" w:cs="Times New Roman"/>
          <w:noProof/>
          <w:szCs w:val="24"/>
        </w:rPr>
        <w:t>, 20(2), pp.158–163.</w:t>
      </w:r>
    </w:p>
    <w:p w14:paraId="21EBEAAC"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Zenz, F.A., 1978. The Fluid Mechanics of Bubbling Beds. </w:t>
      </w:r>
      <w:r w:rsidRPr="00D37BCC">
        <w:rPr>
          <w:rFonts w:ascii="Calibri" w:hAnsi="Calibri" w:cs="Times New Roman"/>
          <w:i/>
          <w:iCs/>
          <w:noProof/>
          <w:szCs w:val="24"/>
        </w:rPr>
        <w:t>The Fibonacci Quarterly</w:t>
      </w:r>
      <w:r w:rsidRPr="00D37BCC">
        <w:rPr>
          <w:rFonts w:ascii="Calibri" w:hAnsi="Calibri" w:cs="Times New Roman"/>
          <w:noProof/>
          <w:szCs w:val="24"/>
        </w:rPr>
        <w:t>, 16(2), pp.171–183.</w:t>
      </w:r>
    </w:p>
    <w:p w14:paraId="72969848"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Zenz, F.A. &amp; Othmer, D.F., 1960. </w:t>
      </w:r>
      <w:r w:rsidRPr="00D37BCC">
        <w:rPr>
          <w:rFonts w:ascii="Calibri" w:hAnsi="Calibri" w:cs="Times New Roman"/>
          <w:i/>
          <w:iCs/>
          <w:noProof/>
          <w:szCs w:val="24"/>
        </w:rPr>
        <w:t>Fluidization and Fluid-Particle Systems</w:t>
      </w:r>
      <w:r w:rsidRPr="00D37BCC">
        <w:rPr>
          <w:rFonts w:ascii="Calibri" w:hAnsi="Calibri" w:cs="Times New Roman"/>
          <w:noProof/>
          <w:szCs w:val="24"/>
        </w:rPr>
        <w:t>, New York: Reinhold.</w:t>
      </w:r>
    </w:p>
    <w:p w14:paraId="165CED28"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Zhang, D. &amp; Koksal, M., 2006. Heat transfer in a pulsed bubbling fluidized bed. </w:t>
      </w:r>
      <w:r w:rsidRPr="00D37BCC">
        <w:rPr>
          <w:rFonts w:ascii="Calibri" w:hAnsi="Calibri" w:cs="Times New Roman"/>
          <w:i/>
          <w:iCs/>
          <w:noProof/>
          <w:szCs w:val="24"/>
        </w:rPr>
        <w:t>Powder Technology</w:t>
      </w:r>
      <w:r w:rsidRPr="00D37BCC">
        <w:rPr>
          <w:rFonts w:ascii="Calibri" w:hAnsi="Calibri" w:cs="Times New Roman"/>
          <w:noProof/>
          <w:szCs w:val="24"/>
        </w:rPr>
        <w:t>, 168(1), pp.21–31.</w:t>
      </w:r>
    </w:p>
    <w:p w14:paraId="0602D9B2"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Zimmerman, W.B., Hewakandamby, B.N., Tesař, V., Bandulasena, H.C.H. &amp; Omotowa, O. a., 2009. On the design and simulation of an airlift loop bioreactor with microbubble generation by fluidic oscillation. </w:t>
      </w:r>
      <w:r w:rsidRPr="00D37BCC">
        <w:rPr>
          <w:rFonts w:ascii="Calibri" w:hAnsi="Calibri" w:cs="Times New Roman"/>
          <w:i/>
          <w:iCs/>
          <w:noProof/>
          <w:szCs w:val="24"/>
        </w:rPr>
        <w:t>Food and Bioproducts Processing</w:t>
      </w:r>
      <w:r w:rsidRPr="00D37BCC">
        <w:rPr>
          <w:rFonts w:ascii="Calibri" w:hAnsi="Calibri" w:cs="Times New Roman"/>
          <w:noProof/>
          <w:szCs w:val="24"/>
        </w:rPr>
        <w:t>, 87(3), pp.215–227.</w:t>
      </w:r>
    </w:p>
    <w:p w14:paraId="3666440D"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Zimmerman, W.B., Zandi, M., Hemaka Bandulasena, H.C., Tesař, V., James Gilmour, D. &amp; Ying, K., 2011. Design of an airlift loop bioreactor and pilot scales studies with fluidic oscillator induced microbubbles for growth of a microalgae Dunaliella salina. </w:t>
      </w:r>
      <w:r w:rsidRPr="00D37BCC">
        <w:rPr>
          <w:rFonts w:ascii="Calibri" w:hAnsi="Calibri" w:cs="Times New Roman"/>
          <w:i/>
          <w:iCs/>
          <w:noProof/>
          <w:szCs w:val="24"/>
        </w:rPr>
        <w:t>Applied Energy</w:t>
      </w:r>
      <w:r w:rsidRPr="00D37BCC">
        <w:rPr>
          <w:rFonts w:ascii="Calibri" w:hAnsi="Calibri" w:cs="Times New Roman"/>
          <w:noProof/>
          <w:szCs w:val="24"/>
        </w:rPr>
        <w:t>, 88(10), pp.3357–3369.</w:t>
      </w:r>
    </w:p>
    <w:p w14:paraId="0C4D7E05" w14:textId="77777777" w:rsidR="00D37BCC" w:rsidRPr="00D37BCC" w:rsidRDefault="00D37BCC" w:rsidP="00EA5CD1">
      <w:pPr>
        <w:widowControl w:val="0"/>
        <w:autoSpaceDE w:val="0"/>
        <w:autoSpaceDN w:val="0"/>
        <w:adjustRightInd w:val="0"/>
        <w:spacing w:line="276" w:lineRule="auto"/>
        <w:ind w:left="480" w:hanging="480"/>
        <w:rPr>
          <w:rFonts w:ascii="Calibri" w:hAnsi="Calibri" w:cs="Times New Roman"/>
          <w:noProof/>
          <w:szCs w:val="24"/>
        </w:rPr>
      </w:pPr>
      <w:r w:rsidRPr="00D37BCC">
        <w:rPr>
          <w:rFonts w:ascii="Calibri" w:hAnsi="Calibri" w:cs="Times New Roman"/>
          <w:noProof/>
          <w:szCs w:val="24"/>
        </w:rPr>
        <w:t xml:space="preserve">Ziskind, G., Yarin, L.P., Peles, S. &amp; Gutfinger, C., 2002. Experimental Investigation of Particle Removal from Surfaces by Pulsed Air Jets. </w:t>
      </w:r>
      <w:r w:rsidRPr="00D37BCC">
        <w:rPr>
          <w:rFonts w:ascii="Calibri" w:hAnsi="Calibri" w:cs="Times New Roman"/>
          <w:i/>
          <w:iCs/>
          <w:noProof/>
          <w:szCs w:val="24"/>
        </w:rPr>
        <w:t>Aerosol Science and Technology</w:t>
      </w:r>
      <w:r w:rsidRPr="00D37BCC">
        <w:rPr>
          <w:rFonts w:ascii="Calibri" w:hAnsi="Calibri" w:cs="Times New Roman"/>
          <w:noProof/>
          <w:szCs w:val="24"/>
        </w:rPr>
        <w:t>, 36(5), pp.652–659.</w:t>
      </w:r>
    </w:p>
    <w:p w14:paraId="13E82A62" w14:textId="77777777" w:rsidR="00D37BCC" w:rsidRPr="00D37BCC" w:rsidRDefault="00D37BCC" w:rsidP="00EA5CD1">
      <w:pPr>
        <w:widowControl w:val="0"/>
        <w:autoSpaceDE w:val="0"/>
        <w:autoSpaceDN w:val="0"/>
        <w:adjustRightInd w:val="0"/>
        <w:spacing w:line="276" w:lineRule="auto"/>
        <w:ind w:left="480" w:hanging="480"/>
        <w:rPr>
          <w:rFonts w:ascii="Calibri" w:hAnsi="Calibri"/>
          <w:noProof/>
        </w:rPr>
      </w:pPr>
      <w:r w:rsidRPr="008A7880">
        <w:rPr>
          <w:rFonts w:ascii="Calibri" w:hAnsi="Calibri" w:cs="Times New Roman"/>
          <w:noProof/>
          <w:szCs w:val="24"/>
        </w:rPr>
        <w:t xml:space="preserve">Zuiderweg, F.J., 1967. No Title. </w:t>
      </w:r>
      <w:r w:rsidRPr="00D37BCC">
        <w:rPr>
          <w:rFonts w:ascii="Calibri" w:hAnsi="Calibri" w:cs="Times New Roman"/>
          <w:noProof/>
          <w:szCs w:val="24"/>
        </w:rPr>
        <w:t xml:space="preserve">In A. A. H. Drinkenburg, ed. </w:t>
      </w:r>
      <w:r w:rsidRPr="00D37BCC">
        <w:rPr>
          <w:rFonts w:ascii="Calibri" w:hAnsi="Calibri" w:cs="Times New Roman"/>
          <w:i/>
          <w:iCs/>
          <w:noProof/>
          <w:szCs w:val="24"/>
        </w:rPr>
        <w:t>Proceeding of the International Symposium on Fluidization</w:t>
      </w:r>
      <w:r w:rsidRPr="00D37BCC">
        <w:rPr>
          <w:rFonts w:ascii="Calibri" w:hAnsi="Calibri" w:cs="Times New Roman"/>
          <w:noProof/>
          <w:szCs w:val="24"/>
        </w:rPr>
        <w:t>. Netherlands University Press: Amsterdam, p. 739.</w:t>
      </w:r>
    </w:p>
    <w:p w14:paraId="28BACFC0" w14:textId="0CE326AF" w:rsidR="00352AE9" w:rsidRPr="00F416FC" w:rsidRDefault="00352AE9" w:rsidP="00EA5CD1">
      <w:pPr>
        <w:widowControl w:val="0"/>
        <w:autoSpaceDE w:val="0"/>
        <w:autoSpaceDN w:val="0"/>
        <w:adjustRightInd w:val="0"/>
        <w:spacing w:line="276" w:lineRule="auto"/>
        <w:ind w:left="480" w:hanging="480"/>
      </w:pPr>
      <w:r>
        <w:fldChar w:fldCharType="end"/>
      </w:r>
    </w:p>
    <w:p w14:paraId="7FA2EC72" w14:textId="77777777" w:rsidR="00CD2CDE" w:rsidRDefault="00CD2CDE" w:rsidP="00EA5CD1">
      <w:pPr>
        <w:spacing w:line="276" w:lineRule="auto"/>
      </w:pPr>
    </w:p>
    <w:sectPr w:rsidR="00CD2CDE" w:rsidSect="00C2391E">
      <w:headerReference w:type="default" r:id="rId392"/>
      <w:type w:val="oddPage"/>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80974E" w14:textId="77777777" w:rsidR="00D039D2" w:rsidRDefault="00D039D2" w:rsidP="00EB2AFB">
      <w:pPr>
        <w:spacing w:before="0" w:line="240" w:lineRule="auto"/>
      </w:pPr>
      <w:r>
        <w:separator/>
      </w:r>
    </w:p>
  </w:endnote>
  <w:endnote w:type="continuationSeparator" w:id="0">
    <w:p w14:paraId="79D72D63" w14:textId="77777777" w:rsidR="00D039D2" w:rsidRDefault="00D039D2" w:rsidP="00EB2AFB">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3631080"/>
      <w:docPartObj>
        <w:docPartGallery w:val="Page Numbers (Bottom of Page)"/>
        <w:docPartUnique/>
      </w:docPartObj>
    </w:sdtPr>
    <w:sdtEndPr>
      <w:rPr>
        <w:noProof/>
      </w:rPr>
    </w:sdtEndPr>
    <w:sdtContent>
      <w:p w14:paraId="42BB54EA" w14:textId="07C17A26" w:rsidR="00BF4C3A" w:rsidRDefault="00BF4C3A">
        <w:pPr>
          <w:pStyle w:val="Footer"/>
          <w:jc w:val="right"/>
        </w:pPr>
        <w:r>
          <w:fldChar w:fldCharType="begin"/>
        </w:r>
        <w:r>
          <w:instrText xml:space="preserve"> PAGE   \* MERGEFORMAT </w:instrText>
        </w:r>
        <w:r>
          <w:fldChar w:fldCharType="separate"/>
        </w:r>
        <w:r w:rsidR="009977C8">
          <w:rPr>
            <w:noProof/>
          </w:rPr>
          <w:t>7</w:t>
        </w:r>
        <w:r>
          <w:rPr>
            <w:noProof/>
          </w:rPr>
          <w:fldChar w:fldCharType="end"/>
        </w:r>
      </w:p>
    </w:sdtContent>
  </w:sdt>
  <w:p w14:paraId="27B579DD" w14:textId="77777777" w:rsidR="00BF4C3A" w:rsidRDefault="00BF4C3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2849346"/>
      <w:docPartObj>
        <w:docPartGallery w:val="Page Numbers (Bottom of Page)"/>
        <w:docPartUnique/>
      </w:docPartObj>
    </w:sdtPr>
    <w:sdtEndPr>
      <w:rPr>
        <w:noProof/>
      </w:rPr>
    </w:sdtEndPr>
    <w:sdtContent>
      <w:p w14:paraId="26428238" w14:textId="187BBC9F" w:rsidR="00BF4C3A" w:rsidRDefault="00BF4C3A">
        <w:pPr>
          <w:pStyle w:val="Footer"/>
          <w:jc w:val="right"/>
        </w:pPr>
        <w:r>
          <w:fldChar w:fldCharType="begin"/>
        </w:r>
        <w:r>
          <w:instrText xml:space="preserve"> PAGE   \* MERGEFORMAT </w:instrText>
        </w:r>
        <w:r>
          <w:fldChar w:fldCharType="separate"/>
        </w:r>
        <w:r w:rsidR="009977C8">
          <w:rPr>
            <w:noProof/>
          </w:rPr>
          <w:t>33</w:t>
        </w:r>
        <w:r>
          <w:rPr>
            <w:noProof/>
          </w:rPr>
          <w:fldChar w:fldCharType="end"/>
        </w:r>
      </w:p>
    </w:sdtContent>
  </w:sdt>
  <w:p w14:paraId="608A67C6" w14:textId="77777777" w:rsidR="00BF4C3A" w:rsidRDefault="00BF4C3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2357824"/>
      <w:docPartObj>
        <w:docPartGallery w:val="Page Numbers (Bottom of Page)"/>
        <w:docPartUnique/>
      </w:docPartObj>
    </w:sdtPr>
    <w:sdtEndPr>
      <w:rPr>
        <w:noProof/>
      </w:rPr>
    </w:sdtEndPr>
    <w:sdtContent>
      <w:p w14:paraId="34A99303" w14:textId="6684D779" w:rsidR="00BF4C3A" w:rsidRDefault="00BF4C3A">
        <w:pPr>
          <w:pStyle w:val="Footer"/>
          <w:jc w:val="right"/>
        </w:pPr>
        <w:r>
          <w:fldChar w:fldCharType="begin"/>
        </w:r>
        <w:r>
          <w:instrText xml:space="preserve"> PAGE   \* MERGEFORMAT </w:instrText>
        </w:r>
        <w:r>
          <w:fldChar w:fldCharType="separate"/>
        </w:r>
        <w:r w:rsidR="009977C8">
          <w:rPr>
            <w:noProof/>
          </w:rPr>
          <w:t>75</w:t>
        </w:r>
        <w:r>
          <w:rPr>
            <w:noProof/>
          </w:rPr>
          <w:fldChar w:fldCharType="end"/>
        </w:r>
      </w:p>
    </w:sdtContent>
  </w:sdt>
  <w:p w14:paraId="6879A79A" w14:textId="77777777" w:rsidR="00BF4C3A" w:rsidRDefault="00BF4C3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3026702"/>
      <w:docPartObj>
        <w:docPartGallery w:val="Page Numbers (Bottom of Page)"/>
        <w:docPartUnique/>
      </w:docPartObj>
    </w:sdtPr>
    <w:sdtEndPr>
      <w:rPr>
        <w:noProof/>
      </w:rPr>
    </w:sdtEndPr>
    <w:sdtContent>
      <w:p w14:paraId="4A671565" w14:textId="7FE8EF08" w:rsidR="00BF4C3A" w:rsidRDefault="00BF4C3A">
        <w:pPr>
          <w:pStyle w:val="Footer"/>
          <w:jc w:val="right"/>
        </w:pPr>
        <w:r>
          <w:fldChar w:fldCharType="begin"/>
        </w:r>
        <w:r>
          <w:instrText xml:space="preserve"> PAGE   \* MERGEFORMAT </w:instrText>
        </w:r>
        <w:r>
          <w:fldChar w:fldCharType="separate"/>
        </w:r>
        <w:r w:rsidR="009977C8">
          <w:rPr>
            <w:noProof/>
          </w:rPr>
          <w:t>249</w:t>
        </w:r>
        <w:r>
          <w:rPr>
            <w:noProof/>
          </w:rPr>
          <w:fldChar w:fldCharType="end"/>
        </w:r>
      </w:p>
    </w:sdtContent>
  </w:sdt>
  <w:p w14:paraId="6FACA29F" w14:textId="77777777" w:rsidR="00BF4C3A" w:rsidRDefault="00BF4C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9E17E4" w14:textId="77777777" w:rsidR="00D039D2" w:rsidRDefault="00D039D2" w:rsidP="00EB2AFB">
      <w:pPr>
        <w:spacing w:before="0" w:line="240" w:lineRule="auto"/>
      </w:pPr>
      <w:r>
        <w:separator/>
      </w:r>
    </w:p>
  </w:footnote>
  <w:footnote w:type="continuationSeparator" w:id="0">
    <w:p w14:paraId="44A81E59" w14:textId="77777777" w:rsidR="00D039D2" w:rsidRDefault="00D039D2" w:rsidP="00EB2AFB">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AB0FD5" w14:textId="77777777" w:rsidR="00BF4C3A" w:rsidRPr="0039625D" w:rsidRDefault="00BF4C3A" w:rsidP="00EB2AFB">
    <w:pPr>
      <w:pStyle w:val="Header"/>
      <w:pBdr>
        <w:between w:val="single" w:sz="4" w:space="1" w:color="4F81BD" w:themeColor="accent1"/>
      </w:pBdr>
      <w:tabs>
        <w:tab w:val="clear" w:pos="4513"/>
      </w:tabs>
      <w:spacing w:line="276" w:lineRule="auto"/>
      <w:jc w:val="center"/>
      <w:rPr>
        <w:i/>
      </w:rPr>
    </w:pPr>
    <w:r>
      <w:rPr>
        <w:i/>
      </w:rPr>
      <w:t>Chapter 1</w:t>
    </w:r>
    <w:sdt>
      <w:sdtPr>
        <w:rPr>
          <w:i/>
        </w:rPr>
        <w:alias w:val="Title"/>
        <w:id w:val="77547040"/>
        <w:showingPlcHdr/>
        <w:dataBinding w:prefixMappings="xmlns:ns0='http://schemas.openxmlformats.org/package/2006/metadata/core-properties' xmlns:ns1='http://purl.org/dc/elements/1.1/'" w:xpath="/ns0:coreProperties[1]/ns1:title[1]" w:storeItemID="{6C3C8BC8-F283-45AE-878A-BAB7291924A1}"/>
        <w:text/>
      </w:sdtPr>
      <w:sdtContent>
        <w:r>
          <w:rPr>
            <w:i/>
          </w:rPr>
          <w:t xml:space="preserve">     </w:t>
        </w:r>
      </w:sdtContent>
    </w:sdt>
    <w:r>
      <w:rPr>
        <w:i/>
      </w:rPr>
      <w:tab/>
      <w:t>Introduction</w:t>
    </w:r>
  </w:p>
  <w:p w14:paraId="758B0EEE" w14:textId="77777777" w:rsidR="00BF4C3A" w:rsidRDefault="00BF4C3A">
    <w:pPr>
      <w:pStyle w:val="Header"/>
      <w:pBdr>
        <w:between w:val="single" w:sz="4" w:space="1" w:color="4F81BD" w:themeColor="accent1"/>
      </w:pBdr>
      <w:spacing w:line="276" w:lineRule="auto"/>
      <w:jc w:val="center"/>
    </w:pPr>
  </w:p>
  <w:p w14:paraId="72C8B545" w14:textId="77777777" w:rsidR="00BF4C3A" w:rsidRDefault="00BF4C3A">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8DD9DF" w14:textId="4A84A310" w:rsidR="00BF4C3A" w:rsidRPr="0039625D" w:rsidRDefault="00BF4C3A" w:rsidP="004951D1">
    <w:pPr>
      <w:pStyle w:val="Header"/>
      <w:pBdr>
        <w:between w:val="single" w:sz="4" w:space="1" w:color="4F81BD" w:themeColor="accent1"/>
      </w:pBdr>
      <w:tabs>
        <w:tab w:val="clear" w:pos="4513"/>
      </w:tabs>
      <w:spacing w:line="276" w:lineRule="auto"/>
      <w:jc w:val="right"/>
      <w:rPr>
        <w:i/>
      </w:rPr>
    </w:pPr>
    <w:r>
      <w:rPr>
        <w:i/>
      </w:rPr>
      <w:tab/>
      <w:t>References</w:t>
    </w:r>
  </w:p>
  <w:p w14:paraId="7BEBFB34" w14:textId="77777777" w:rsidR="00BF4C3A" w:rsidRDefault="00BF4C3A">
    <w:pPr>
      <w:pStyle w:val="Header"/>
      <w:pBdr>
        <w:between w:val="single" w:sz="4" w:space="1" w:color="4F81BD" w:themeColor="accent1"/>
      </w:pBdr>
      <w:spacing w:line="276" w:lineRule="auto"/>
      <w:jc w:val="center"/>
    </w:pPr>
  </w:p>
  <w:p w14:paraId="2710E6C3" w14:textId="77777777" w:rsidR="00BF4C3A" w:rsidRDefault="00BF4C3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74982E" w14:textId="77777777" w:rsidR="00BF4C3A" w:rsidRPr="0039625D" w:rsidRDefault="00BF4C3A" w:rsidP="00BA1D12">
    <w:pPr>
      <w:pStyle w:val="Header"/>
      <w:pBdr>
        <w:between w:val="single" w:sz="4" w:space="1" w:color="4F81BD" w:themeColor="accent1"/>
      </w:pBdr>
      <w:tabs>
        <w:tab w:val="clear" w:pos="4513"/>
      </w:tabs>
      <w:spacing w:line="276" w:lineRule="auto"/>
      <w:jc w:val="right"/>
      <w:rPr>
        <w:i/>
      </w:rPr>
    </w:pPr>
    <w:r>
      <w:rPr>
        <w:i/>
      </w:rPr>
      <w:t>Chapter 2</w:t>
    </w:r>
    <w:sdt>
      <w:sdtPr>
        <w:rPr>
          <w:i/>
        </w:rPr>
        <w:alias w:val="Title"/>
        <w:id w:val="-389112781"/>
        <w:showingPlcHdr/>
        <w:dataBinding w:prefixMappings="xmlns:ns0='http://schemas.openxmlformats.org/package/2006/metadata/core-properties' xmlns:ns1='http://purl.org/dc/elements/1.1/'" w:xpath="/ns0:coreProperties[1]/ns1:title[1]" w:storeItemID="{6C3C8BC8-F283-45AE-878A-BAB7291924A1}"/>
        <w:text/>
      </w:sdtPr>
      <w:sdtContent>
        <w:r>
          <w:rPr>
            <w:i/>
          </w:rPr>
          <w:t xml:space="preserve">     </w:t>
        </w:r>
      </w:sdtContent>
    </w:sdt>
    <w:r>
      <w:rPr>
        <w:i/>
      </w:rPr>
      <w:tab/>
      <w:t>Literature Review: Mechanisms of Drying</w:t>
    </w:r>
  </w:p>
  <w:p w14:paraId="48FEFBA5" w14:textId="77777777" w:rsidR="00BF4C3A" w:rsidRDefault="00BF4C3A">
    <w:pPr>
      <w:pStyle w:val="Header"/>
      <w:pBdr>
        <w:between w:val="single" w:sz="4" w:space="1" w:color="4F81BD" w:themeColor="accent1"/>
      </w:pBdr>
      <w:spacing w:line="276" w:lineRule="auto"/>
      <w:jc w:val="center"/>
    </w:pPr>
  </w:p>
  <w:p w14:paraId="7908C819" w14:textId="77777777" w:rsidR="00BF4C3A" w:rsidRDefault="00BF4C3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1C06B9" w14:textId="77777777" w:rsidR="00BF4C3A" w:rsidRPr="0039625D" w:rsidRDefault="00BF4C3A" w:rsidP="008168D8">
    <w:pPr>
      <w:pStyle w:val="Header"/>
      <w:pBdr>
        <w:between w:val="single" w:sz="4" w:space="1" w:color="4F81BD" w:themeColor="accent1"/>
      </w:pBdr>
      <w:tabs>
        <w:tab w:val="clear" w:pos="4513"/>
      </w:tabs>
      <w:spacing w:line="276" w:lineRule="auto"/>
      <w:jc w:val="right"/>
      <w:rPr>
        <w:i/>
      </w:rPr>
    </w:pPr>
    <w:r>
      <w:rPr>
        <w:i/>
      </w:rPr>
      <w:t>Chapter 3</w:t>
    </w:r>
    <w:sdt>
      <w:sdtPr>
        <w:rPr>
          <w:i/>
        </w:rPr>
        <w:alias w:val="Title"/>
        <w:id w:val="-797292085"/>
        <w:showingPlcHdr/>
        <w:dataBinding w:prefixMappings="xmlns:ns0='http://schemas.openxmlformats.org/package/2006/metadata/core-properties' xmlns:ns1='http://purl.org/dc/elements/1.1/'" w:xpath="/ns0:coreProperties[1]/ns1:title[1]" w:storeItemID="{6C3C8BC8-F283-45AE-878A-BAB7291924A1}"/>
        <w:text/>
      </w:sdtPr>
      <w:sdtContent>
        <w:r>
          <w:rPr>
            <w:i/>
          </w:rPr>
          <w:t xml:space="preserve">     </w:t>
        </w:r>
      </w:sdtContent>
    </w:sdt>
    <w:r>
      <w:rPr>
        <w:i/>
      </w:rPr>
      <w:tab/>
      <w:t>Literature Review: Pulsed Flow Fluidisation</w:t>
    </w:r>
  </w:p>
  <w:p w14:paraId="573AB01C" w14:textId="77777777" w:rsidR="00BF4C3A" w:rsidRDefault="00BF4C3A">
    <w:pPr>
      <w:pStyle w:val="Header"/>
      <w:pBdr>
        <w:between w:val="single" w:sz="4" w:space="1" w:color="4F81BD" w:themeColor="accent1"/>
      </w:pBdr>
      <w:spacing w:line="276" w:lineRule="auto"/>
      <w:jc w:val="center"/>
    </w:pPr>
  </w:p>
  <w:p w14:paraId="01831843" w14:textId="77777777" w:rsidR="00BF4C3A" w:rsidRDefault="00BF4C3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8C7DB1" w14:textId="77777777" w:rsidR="00BF4C3A" w:rsidRPr="0039625D" w:rsidRDefault="00BF4C3A" w:rsidP="00C2391E">
    <w:pPr>
      <w:pStyle w:val="Header"/>
      <w:pBdr>
        <w:between w:val="single" w:sz="4" w:space="1" w:color="4F81BD" w:themeColor="accent1"/>
      </w:pBdr>
      <w:tabs>
        <w:tab w:val="clear" w:pos="4513"/>
      </w:tabs>
      <w:spacing w:line="276" w:lineRule="auto"/>
      <w:jc w:val="right"/>
      <w:rPr>
        <w:i/>
      </w:rPr>
    </w:pPr>
    <w:r>
      <w:rPr>
        <w:i/>
      </w:rPr>
      <w:t>Chapter 4</w:t>
    </w:r>
    <w:sdt>
      <w:sdtPr>
        <w:rPr>
          <w:i/>
        </w:rPr>
        <w:alias w:val="Title"/>
        <w:id w:val="1395084790"/>
        <w:showingPlcHdr/>
        <w:dataBinding w:prefixMappings="xmlns:ns0='http://schemas.openxmlformats.org/package/2006/metadata/core-properties' xmlns:ns1='http://purl.org/dc/elements/1.1/'" w:xpath="/ns0:coreProperties[1]/ns1:title[1]" w:storeItemID="{6C3C8BC8-F283-45AE-878A-BAB7291924A1}"/>
        <w:text/>
      </w:sdtPr>
      <w:sdtContent>
        <w:r>
          <w:rPr>
            <w:i/>
          </w:rPr>
          <w:t xml:space="preserve">     </w:t>
        </w:r>
      </w:sdtContent>
    </w:sdt>
    <w:r>
      <w:rPr>
        <w:i/>
      </w:rPr>
      <w:tab/>
      <w:t>Design and Commission</w:t>
    </w:r>
  </w:p>
  <w:p w14:paraId="0BBEB5F6" w14:textId="77777777" w:rsidR="00BF4C3A" w:rsidRDefault="00BF4C3A">
    <w:pPr>
      <w:pStyle w:val="Header"/>
      <w:pBdr>
        <w:between w:val="single" w:sz="4" w:space="1" w:color="4F81BD" w:themeColor="accent1"/>
      </w:pBdr>
      <w:spacing w:line="276" w:lineRule="auto"/>
      <w:jc w:val="center"/>
    </w:pPr>
  </w:p>
  <w:p w14:paraId="2E575CDC" w14:textId="77777777" w:rsidR="00BF4C3A" w:rsidRDefault="00BF4C3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D5C55E" w14:textId="77777777" w:rsidR="00BF4C3A" w:rsidRPr="0039625D" w:rsidRDefault="00BF4C3A" w:rsidP="00C2391E">
    <w:pPr>
      <w:pStyle w:val="Header"/>
      <w:pBdr>
        <w:between w:val="single" w:sz="4" w:space="1" w:color="4F81BD" w:themeColor="accent1"/>
      </w:pBdr>
      <w:tabs>
        <w:tab w:val="clear" w:pos="4513"/>
      </w:tabs>
      <w:spacing w:line="276" w:lineRule="auto"/>
      <w:jc w:val="right"/>
      <w:rPr>
        <w:i/>
      </w:rPr>
    </w:pPr>
    <w:r>
      <w:rPr>
        <w:i/>
      </w:rPr>
      <w:t>Chapter 5</w:t>
    </w:r>
    <w:sdt>
      <w:sdtPr>
        <w:rPr>
          <w:i/>
        </w:rPr>
        <w:alias w:val="Title"/>
        <w:id w:val="-1543587214"/>
        <w:showingPlcHdr/>
        <w:dataBinding w:prefixMappings="xmlns:ns0='http://schemas.openxmlformats.org/package/2006/metadata/core-properties' xmlns:ns1='http://purl.org/dc/elements/1.1/'" w:xpath="/ns0:coreProperties[1]/ns1:title[1]" w:storeItemID="{6C3C8BC8-F283-45AE-878A-BAB7291924A1}"/>
        <w:text/>
      </w:sdtPr>
      <w:sdtContent>
        <w:r>
          <w:rPr>
            <w:i/>
          </w:rPr>
          <w:t xml:space="preserve">     </w:t>
        </w:r>
      </w:sdtContent>
    </w:sdt>
    <w:r>
      <w:rPr>
        <w:i/>
      </w:rPr>
      <w:tab/>
      <w:t>Materials and Methods</w:t>
    </w:r>
  </w:p>
  <w:p w14:paraId="77019CC8" w14:textId="77777777" w:rsidR="00BF4C3A" w:rsidRDefault="00BF4C3A">
    <w:pPr>
      <w:pStyle w:val="Header"/>
      <w:pBdr>
        <w:between w:val="single" w:sz="4" w:space="1" w:color="4F81BD" w:themeColor="accent1"/>
      </w:pBdr>
      <w:spacing w:line="276" w:lineRule="auto"/>
      <w:jc w:val="center"/>
    </w:pPr>
  </w:p>
  <w:p w14:paraId="13E8ABC1" w14:textId="77777777" w:rsidR="00BF4C3A" w:rsidRDefault="00BF4C3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9576C" w14:textId="77777777" w:rsidR="00BF4C3A" w:rsidRPr="0039625D" w:rsidRDefault="00BF4C3A" w:rsidP="00C2391E">
    <w:pPr>
      <w:pStyle w:val="Header"/>
      <w:pBdr>
        <w:between w:val="single" w:sz="4" w:space="1" w:color="4F81BD" w:themeColor="accent1"/>
      </w:pBdr>
      <w:tabs>
        <w:tab w:val="clear" w:pos="4513"/>
      </w:tabs>
      <w:spacing w:line="276" w:lineRule="auto"/>
      <w:jc w:val="right"/>
      <w:rPr>
        <w:i/>
      </w:rPr>
    </w:pPr>
    <w:r>
      <w:rPr>
        <w:i/>
      </w:rPr>
      <w:t>Chapter 6</w:t>
    </w:r>
    <w:sdt>
      <w:sdtPr>
        <w:rPr>
          <w:i/>
        </w:rPr>
        <w:alias w:val="Title"/>
        <w:id w:val="1111397989"/>
        <w:showingPlcHdr/>
        <w:dataBinding w:prefixMappings="xmlns:ns0='http://schemas.openxmlformats.org/package/2006/metadata/core-properties' xmlns:ns1='http://purl.org/dc/elements/1.1/'" w:xpath="/ns0:coreProperties[1]/ns1:title[1]" w:storeItemID="{6C3C8BC8-F283-45AE-878A-BAB7291924A1}"/>
        <w:text/>
      </w:sdtPr>
      <w:sdtContent>
        <w:r>
          <w:rPr>
            <w:i/>
          </w:rPr>
          <w:t xml:space="preserve">     </w:t>
        </w:r>
      </w:sdtContent>
    </w:sdt>
    <w:r>
      <w:rPr>
        <w:i/>
      </w:rPr>
      <w:tab/>
      <w:t>Micro Scale Investigation</w:t>
    </w:r>
  </w:p>
  <w:p w14:paraId="498B9071" w14:textId="77777777" w:rsidR="00BF4C3A" w:rsidRDefault="00BF4C3A">
    <w:pPr>
      <w:pStyle w:val="Header"/>
      <w:pBdr>
        <w:between w:val="single" w:sz="4" w:space="1" w:color="4F81BD" w:themeColor="accent1"/>
      </w:pBdr>
      <w:spacing w:line="276" w:lineRule="auto"/>
      <w:jc w:val="center"/>
    </w:pPr>
  </w:p>
  <w:p w14:paraId="0A312076" w14:textId="77777777" w:rsidR="00BF4C3A" w:rsidRDefault="00BF4C3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A532D9" w14:textId="77777777" w:rsidR="00BF4C3A" w:rsidRPr="0039625D" w:rsidRDefault="00BF4C3A" w:rsidP="00C2391E">
    <w:pPr>
      <w:pStyle w:val="Header"/>
      <w:pBdr>
        <w:between w:val="single" w:sz="4" w:space="1" w:color="4F81BD" w:themeColor="accent1"/>
      </w:pBdr>
      <w:tabs>
        <w:tab w:val="clear" w:pos="4513"/>
      </w:tabs>
      <w:spacing w:line="276" w:lineRule="auto"/>
      <w:jc w:val="right"/>
      <w:rPr>
        <w:i/>
      </w:rPr>
    </w:pPr>
    <w:r>
      <w:rPr>
        <w:i/>
      </w:rPr>
      <w:t>Chapter 7</w:t>
    </w:r>
    <w:sdt>
      <w:sdtPr>
        <w:rPr>
          <w:i/>
        </w:rPr>
        <w:alias w:val="Title"/>
        <w:id w:val="1151715096"/>
        <w:showingPlcHdr/>
        <w:dataBinding w:prefixMappings="xmlns:ns0='http://schemas.openxmlformats.org/package/2006/metadata/core-properties' xmlns:ns1='http://purl.org/dc/elements/1.1/'" w:xpath="/ns0:coreProperties[1]/ns1:title[1]" w:storeItemID="{6C3C8BC8-F283-45AE-878A-BAB7291924A1}"/>
        <w:text/>
      </w:sdtPr>
      <w:sdtContent>
        <w:r>
          <w:rPr>
            <w:i/>
          </w:rPr>
          <w:t xml:space="preserve">     </w:t>
        </w:r>
      </w:sdtContent>
    </w:sdt>
    <w:r>
      <w:rPr>
        <w:i/>
      </w:rPr>
      <w:tab/>
      <w:t>Bubble Formation Investigation</w:t>
    </w:r>
  </w:p>
  <w:p w14:paraId="659C7C88" w14:textId="77777777" w:rsidR="00BF4C3A" w:rsidRDefault="00BF4C3A">
    <w:pPr>
      <w:pStyle w:val="Header"/>
      <w:pBdr>
        <w:between w:val="single" w:sz="4" w:space="1" w:color="4F81BD" w:themeColor="accent1"/>
      </w:pBdr>
      <w:spacing w:line="276" w:lineRule="auto"/>
      <w:jc w:val="center"/>
    </w:pPr>
  </w:p>
  <w:p w14:paraId="3F62551B" w14:textId="77777777" w:rsidR="00BF4C3A" w:rsidRDefault="00BF4C3A">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601D23" w14:textId="0E2E0DC1" w:rsidR="00BF4C3A" w:rsidRPr="0039625D" w:rsidRDefault="00BF4C3A" w:rsidP="004951D1">
    <w:pPr>
      <w:pStyle w:val="Header"/>
      <w:pBdr>
        <w:between w:val="single" w:sz="4" w:space="1" w:color="4F81BD" w:themeColor="accent1"/>
      </w:pBdr>
      <w:tabs>
        <w:tab w:val="clear" w:pos="4513"/>
      </w:tabs>
      <w:spacing w:line="276" w:lineRule="auto"/>
      <w:jc w:val="right"/>
      <w:rPr>
        <w:i/>
      </w:rPr>
    </w:pPr>
    <w:r>
      <w:rPr>
        <w:i/>
      </w:rPr>
      <w:t>Chapter 8</w:t>
    </w:r>
    <w:sdt>
      <w:sdtPr>
        <w:rPr>
          <w:i/>
        </w:rPr>
        <w:alias w:val="Title"/>
        <w:id w:val="237828012"/>
        <w:showingPlcHdr/>
        <w:dataBinding w:prefixMappings="xmlns:ns0='http://schemas.openxmlformats.org/package/2006/metadata/core-properties' xmlns:ns1='http://purl.org/dc/elements/1.1/'" w:xpath="/ns0:coreProperties[1]/ns1:title[1]" w:storeItemID="{6C3C8BC8-F283-45AE-878A-BAB7291924A1}"/>
        <w:text/>
      </w:sdtPr>
      <w:sdtContent>
        <w:r>
          <w:rPr>
            <w:i/>
          </w:rPr>
          <w:t xml:space="preserve">     </w:t>
        </w:r>
      </w:sdtContent>
    </w:sdt>
    <w:r>
      <w:rPr>
        <w:i/>
      </w:rPr>
      <w:tab/>
      <w:t>Macro Scale Investigation</w:t>
    </w:r>
  </w:p>
  <w:p w14:paraId="494ABB41" w14:textId="77777777" w:rsidR="00BF4C3A" w:rsidRDefault="00BF4C3A">
    <w:pPr>
      <w:pStyle w:val="Header"/>
      <w:pBdr>
        <w:between w:val="single" w:sz="4" w:space="1" w:color="4F81BD" w:themeColor="accent1"/>
      </w:pBdr>
      <w:spacing w:line="276" w:lineRule="auto"/>
      <w:jc w:val="center"/>
    </w:pPr>
  </w:p>
  <w:p w14:paraId="52FE8A0C" w14:textId="77777777" w:rsidR="00BF4C3A" w:rsidRDefault="00BF4C3A">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0864F9" w14:textId="426F5CD7" w:rsidR="00BF4C3A" w:rsidRPr="0039625D" w:rsidRDefault="00BF4C3A" w:rsidP="004951D1">
    <w:pPr>
      <w:pStyle w:val="Header"/>
      <w:pBdr>
        <w:between w:val="single" w:sz="4" w:space="1" w:color="4F81BD" w:themeColor="accent1"/>
      </w:pBdr>
      <w:tabs>
        <w:tab w:val="clear" w:pos="4513"/>
      </w:tabs>
      <w:spacing w:line="276" w:lineRule="auto"/>
      <w:jc w:val="right"/>
      <w:rPr>
        <w:i/>
      </w:rPr>
    </w:pPr>
    <w:r>
      <w:rPr>
        <w:i/>
      </w:rPr>
      <w:t>Chapter 9</w:t>
    </w:r>
    <w:sdt>
      <w:sdtPr>
        <w:rPr>
          <w:i/>
        </w:rPr>
        <w:alias w:val="Title"/>
        <w:id w:val="-2079123467"/>
        <w:showingPlcHdr/>
        <w:dataBinding w:prefixMappings="xmlns:ns0='http://schemas.openxmlformats.org/package/2006/metadata/core-properties' xmlns:ns1='http://purl.org/dc/elements/1.1/'" w:xpath="/ns0:coreProperties[1]/ns1:title[1]" w:storeItemID="{6C3C8BC8-F283-45AE-878A-BAB7291924A1}"/>
        <w:text/>
      </w:sdtPr>
      <w:sdtContent>
        <w:r>
          <w:rPr>
            <w:i/>
          </w:rPr>
          <w:t xml:space="preserve">     </w:t>
        </w:r>
      </w:sdtContent>
    </w:sdt>
    <w:r>
      <w:rPr>
        <w:i/>
      </w:rPr>
      <w:tab/>
      <w:t>Conclusions</w:t>
    </w:r>
  </w:p>
  <w:p w14:paraId="421666B2" w14:textId="77777777" w:rsidR="00BF4C3A" w:rsidRDefault="00BF4C3A">
    <w:pPr>
      <w:pStyle w:val="Header"/>
      <w:pBdr>
        <w:between w:val="single" w:sz="4" w:space="1" w:color="4F81BD" w:themeColor="accent1"/>
      </w:pBdr>
      <w:spacing w:line="276" w:lineRule="auto"/>
      <w:jc w:val="center"/>
    </w:pPr>
  </w:p>
  <w:p w14:paraId="706E8404" w14:textId="77777777" w:rsidR="00BF4C3A" w:rsidRDefault="00BF4C3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05E17"/>
    <w:multiLevelType w:val="multilevel"/>
    <w:tmpl w:val="BCAEFE34"/>
    <w:lvl w:ilvl="0">
      <w:start w:val="6"/>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nsid w:val="07A8614F"/>
    <w:multiLevelType w:val="hybridMultilevel"/>
    <w:tmpl w:val="BC047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E8379C"/>
    <w:multiLevelType w:val="hybridMultilevel"/>
    <w:tmpl w:val="2306EF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05C439B"/>
    <w:multiLevelType w:val="hybridMultilevel"/>
    <w:tmpl w:val="8B6AFE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93B330B"/>
    <w:multiLevelType w:val="hybridMultilevel"/>
    <w:tmpl w:val="C42EACC6"/>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nsid w:val="1C95468B"/>
    <w:multiLevelType w:val="hybridMultilevel"/>
    <w:tmpl w:val="4106FD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EF43C45"/>
    <w:multiLevelType w:val="multilevel"/>
    <w:tmpl w:val="6832BB7A"/>
    <w:lvl w:ilvl="0">
      <w:start w:val="1"/>
      <w:numFmt w:val="decimal"/>
      <w:pStyle w:val="Heading1"/>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22472673"/>
    <w:multiLevelType w:val="hybridMultilevel"/>
    <w:tmpl w:val="8ADA76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4AF12E3"/>
    <w:multiLevelType w:val="hybridMultilevel"/>
    <w:tmpl w:val="645A3AF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25D06176"/>
    <w:multiLevelType w:val="hybridMultilevel"/>
    <w:tmpl w:val="5DAAD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75D4F0E"/>
    <w:multiLevelType w:val="hybridMultilevel"/>
    <w:tmpl w:val="2AC4FE26"/>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76F185F"/>
    <w:multiLevelType w:val="hybridMultilevel"/>
    <w:tmpl w:val="6BF2B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1AD78D9"/>
    <w:multiLevelType w:val="hybridMultilevel"/>
    <w:tmpl w:val="FEBAF0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43B71B7"/>
    <w:multiLevelType w:val="hybridMultilevel"/>
    <w:tmpl w:val="AB404D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44E59F7"/>
    <w:multiLevelType w:val="hybridMultilevel"/>
    <w:tmpl w:val="488C85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49B6787"/>
    <w:multiLevelType w:val="hybridMultilevel"/>
    <w:tmpl w:val="E9C6F9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B920945"/>
    <w:multiLevelType w:val="multilevel"/>
    <w:tmpl w:val="0A0A6A2E"/>
    <w:lvl w:ilvl="0">
      <w:start w:val="1"/>
      <w:numFmt w:val="decimal"/>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7">
    <w:nsid w:val="3C3E6647"/>
    <w:multiLevelType w:val="hybridMultilevel"/>
    <w:tmpl w:val="F506A7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D576E52"/>
    <w:multiLevelType w:val="hybridMultilevel"/>
    <w:tmpl w:val="3D98758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B670404"/>
    <w:multiLevelType w:val="hybridMultilevel"/>
    <w:tmpl w:val="3B906F40"/>
    <w:lvl w:ilvl="0" w:tplc="937437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DF627DC"/>
    <w:multiLevelType w:val="hybridMultilevel"/>
    <w:tmpl w:val="DA684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FAB1BA6"/>
    <w:multiLevelType w:val="hybridMultilevel"/>
    <w:tmpl w:val="A6DCB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2CE63A2"/>
    <w:multiLevelType w:val="hybridMultilevel"/>
    <w:tmpl w:val="1C2C1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9695D5B"/>
    <w:multiLevelType w:val="hybridMultilevel"/>
    <w:tmpl w:val="6A280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9F6707F"/>
    <w:multiLevelType w:val="hybridMultilevel"/>
    <w:tmpl w:val="05444E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1303D3A"/>
    <w:multiLevelType w:val="hybridMultilevel"/>
    <w:tmpl w:val="3E0CC5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209352A"/>
    <w:multiLevelType w:val="hybridMultilevel"/>
    <w:tmpl w:val="96943DAA"/>
    <w:lvl w:ilvl="0" w:tplc="3F4A6EC8">
      <w:start w:val="1"/>
      <w:numFmt w:val="bullet"/>
      <w:lvlText w:val="-"/>
      <w:lvlJc w:val="left"/>
      <w:pPr>
        <w:ind w:left="720" w:hanging="360"/>
      </w:pPr>
      <w:rPr>
        <w:rFonts w:ascii="Calibri" w:eastAsiaTheme="minorHAnsi" w:hAnsi="Calibri" w:cstheme="minorBidi" w:hint="default"/>
      </w:r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27607E3"/>
    <w:multiLevelType w:val="multilevel"/>
    <w:tmpl w:val="3368A136"/>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8">
    <w:nsid w:val="6B4F73AC"/>
    <w:multiLevelType w:val="hybridMultilevel"/>
    <w:tmpl w:val="BD505B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6B946871"/>
    <w:multiLevelType w:val="hybridMultilevel"/>
    <w:tmpl w:val="526E9D6C"/>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0">
    <w:nsid w:val="70177CCD"/>
    <w:multiLevelType w:val="hybridMultilevel"/>
    <w:tmpl w:val="4E0466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9212C3E"/>
    <w:multiLevelType w:val="hybridMultilevel"/>
    <w:tmpl w:val="1FBE3E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C662EA1"/>
    <w:multiLevelType w:val="multilevel"/>
    <w:tmpl w:val="AD366BCA"/>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26"/>
  </w:num>
  <w:num w:numId="2">
    <w:abstractNumId w:val="6"/>
  </w:num>
  <w:num w:numId="3">
    <w:abstractNumId w:val="8"/>
  </w:num>
  <w:num w:numId="4">
    <w:abstractNumId w:val="10"/>
  </w:num>
  <w:num w:numId="5">
    <w:abstractNumId w:val="18"/>
  </w:num>
  <w:num w:numId="6">
    <w:abstractNumId w:val="3"/>
  </w:num>
  <w:num w:numId="7">
    <w:abstractNumId w:val="23"/>
  </w:num>
  <w:num w:numId="8">
    <w:abstractNumId w:val="31"/>
  </w:num>
  <w:num w:numId="9">
    <w:abstractNumId w:val="15"/>
  </w:num>
  <w:num w:numId="10">
    <w:abstractNumId w:val="25"/>
  </w:num>
  <w:num w:numId="11">
    <w:abstractNumId w:val="2"/>
  </w:num>
  <w:num w:numId="12">
    <w:abstractNumId w:val="20"/>
  </w:num>
  <w:num w:numId="13">
    <w:abstractNumId w:val="12"/>
  </w:num>
  <w:num w:numId="14">
    <w:abstractNumId w:val="5"/>
  </w:num>
  <w:num w:numId="15">
    <w:abstractNumId w:val="21"/>
  </w:num>
  <w:num w:numId="16">
    <w:abstractNumId w:val="30"/>
  </w:num>
  <w:num w:numId="17">
    <w:abstractNumId w:val="19"/>
  </w:num>
  <w:num w:numId="18">
    <w:abstractNumId w:val="13"/>
  </w:num>
  <w:num w:numId="19">
    <w:abstractNumId w:val="24"/>
  </w:num>
  <w:num w:numId="20">
    <w:abstractNumId w:val="11"/>
  </w:num>
  <w:num w:numId="21">
    <w:abstractNumId w:val="7"/>
  </w:num>
  <w:num w:numId="22">
    <w:abstractNumId w:val="22"/>
  </w:num>
  <w:num w:numId="23">
    <w:abstractNumId w:val="32"/>
  </w:num>
  <w:num w:numId="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0"/>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9"/>
  </w:num>
  <w:num w:numId="2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4"/>
  </w:num>
  <w:num w:numId="32">
    <w:abstractNumId w:val="9"/>
  </w:num>
  <w:num w:numId="33">
    <w:abstractNumId w:val="27"/>
  </w:num>
  <w:num w:numId="34">
    <w:abstractNumId w:val="16"/>
  </w:num>
  <w:num w:numId="35">
    <w:abstractNumId w:val="1"/>
  </w:num>
  <w:num w:numId="3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7"/>
  </w:num>
  <w:num w:numId="39">
    <w:abstractNumId w:val="2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68FD"/>
    <w:rsid w:val="00000156"/>
    <w:rsid w:val="0000032E"/>
    <w:rsid w:val="00007210"/>
    <w:rsid w:val="00023DA2"/>
    <w:rsid w:val="00032DAD"/>
    <w:rsid w:val="000361FE"/>
    <w:rsid w:val="00044832"/>
    <w:rsid w:val="000550F8"/>
    <w:rsid w:val="00065AC9"/>
    <w:rsid w:val="00081C3C"/>
    <w:rsid w:val="00091494"/>
    <w:rsid w:val="0009160D"/>
    <w:rsid w:val="000A7AA0"/>
    <w:rsid w:val="000B29A5"/>
    <w:rsid w:val="000B35C9"/>
    <w:rsid w:val="000D0682"/>
    <w:rsid w:val="000D5376"/>
    <w:rsid w:val="0010089C"/>
    <w:rsid w:val="00116800"/>
    <w:rsid w:val="00123174"/>
    <w:rsid w:val="00133F13"/>
    <w:rsid w:val="00137A56"/>
    <w:rsid w:val="00155CED"/>
    <w:rsid w:val="00160A8B"/>
    <w:rsid w:val="00164B52"/>
    <w:rsid w:val="0017160C"/>
    <w:rsid w:val="00181D9D"/>
    <w:rsid w:val="001872E3"/>
    <w:rsid w:val="001A6E76"/>
    <w:rsid w:val="001D3D79"/>
    <w:rsid w:val="001D45B5"/>
    <w:rsid w:val="001E469C"/>
    <w:rsid w:val="001E742B"/>
    <w:rsid w:val="001F5575"/>
    <w:rsid w:val="00203A90"/>
    <w:rsid w:val="00207734"/>
    <w:rsid w:val="002229E2"/>
    <w:rsid w:val="0023313A"/>
    <w:rsid w:val="002338A4"/>
    <w:rsid w:val="002359A0"/>
    <w:rsid w:val="002535D5"/>
    <w:rsid w:val="00292A51"/>
    <w:rsid w:val="002948A6"/>
    <w:rsid w:val="002A3BDD"/>
    <w:rsid w:val="002A5CA3"/>
    <w:rsid w:val="002C3E20"/>
    <w:rsid w:val="002D497F"/>
    <w:rsid w:val="002E0210"/>
    <w:rsid w:val="002E461A"/>
    <w:rsid w:val="002E50D0"/>
    <w:rsid w:val="002F278E"/>
    <w:rsid w:val="00311A31"/>
    <w:rsid w:val="00315958"/>
    <w:rsid w:val="0033618E"/>
    <w:rsid w:val="00341062"/>
    <w:rsid w:val="003440E8"/>
    <w:rsid w:val="00352AE9"/>
    <w:rsid w:val="00374D82"/>
    <w:rsid w:val="00383B19"/>
    <w:rsid w:val="003854BA"/>
    <w:rsid w:val="00386C28"/>
    <w:rsid w:val="003B51BE"/>
    <w:rsid w:val="003D1814"/>
    <w:rsid w:val="003E0D4F"/>
    <w:rsid w:val="003F25FE"/>
    <w:rsid w:val="0040687D"/>
    <w:rsid w:val="004166D3"/>
    <w:rsid w:val="00421CD8"/>
    <w:rsid w:val="00426E03"/>
    <w:rsid w:val="00433E2F"/>
    <w:rsid w:val="00437CB9"/>
    <w:rsid w:val="00437E51"/>
    <w:rsid w:val="00454C82"/>
    <w:rsid w:val="00472A46"/>
    <w:rsid w:val="00480DEA"/>
    <w:rsid w:val="00486114"/>
    <w:rsid w:val="00486D5C"/>
    <w:rsid w:val="00493B40"/>
    <w:rsid w:val="004951D1"/>
    <w:rsid w:val="004B3B98"/>
    <w:rsid w:val="004B472A"/>
    <w:rsid w:val="004B5051"/>
    <w:rsid w:val="004D0926"/>
    <w:rsid w:val="004D3C82"/>
    <w:rsid w:val="004E4E28"/>
    <w:rsid w:val="004E6E98"/>
    <w:rsid w:val="00504803"/>
    <w:rsid w:val="00505778"/>
    <w:rsid w:val="00506A64"/>
    <w:rsid w:val="00512E8A"/>
    <w:rsid w:val="00527513"/>
    <w:rsid w:val="0053113E"/>
    <w:rsid w:val="0053487D"/>
    <w:rsid w:val="0054096C"/>
    <w:rsid w:val="00553E25"/>
    <w:rsid w:val="005677B1"/>
    <w:rsid w:val="00581F50"/>
    <w:rsid w:val="00590497"/>
    <w:rsid w:val="005937A2"/>
    <w:rsid w:val="005A13B7"/>
    <w:rsid w:val="005A1DAF"/>
    <w:rsid w:val="005A1FAA"/>
    <w:rsid w:val="005A6BF5"/>
    <w:rsid w:val="005C247B"/>
    <w:rsid w:val="005C3CA3"/>
    <w:rsid w:val="005D3AE0"/>
    <w:rsid w:val="005D66E6"/>
    <w:rsid w:val="005D676B"/>
    <w:rsid w:val="005E5014"/>
    <w:rsid w:val="005E7026"/>
    <w:rsid w:val="00626E5E"/>
    <w:rsid w:val="006317AB"/>
    <w:rsid w:val="00643099"/>
    <w:rsid w:val="00653E02"/>
    <w:rsid w:val="00656269"/>
    <w:rsid w:val="00656A65"/>
    <w:rsid w:val="006579B5"/>
    <w:rsid w:val="00664479"/>
    <w:rsid w:val="00681517"/>
    <w:rsid w:val="00693F47"/>
    <w:rsid w:val="006A474F"/>
    <w:rsid w:val="006E48B6"/>
    <w:rsid w:val="006E4917"/>
    <w:rsid w:val="006E68FD"/>
    <w:rsid w:val="00700E45"/>
    <w:rsid w:val="00701419"/>
    <w:rsid w:val="00727E41"/>
    <w:rsid w:val="007416F6"/>
    <w:rsid w:val="0074281D"/>
    <w:rsid w:val="0076042A"/>
    <w:rsid w:val="00765119"/>
    <w:rsid w:val="007679CC"/>
    <w:rsid w:val="00771C69"/>
    <w:rsid w:val="00771D8A"/>
    <w:rsid w:val="00781177"/>
    <w:rsid w:val="00796192"/>
    <w:rsid w:val="007A1B57"/>
    <w:rsid w:val="007A22C4"/>
    <w:rsid w:val="007A2BC0"/>
    <w:rsid w:val="007A44B9"/>
    <w:rsid w:val="007B6E45"/>
    <w:rsid w:val="007C6700"/>
    <w:rsid w:val="007D1165"/>
    <w:rsid w:val="007F2538"/>
    <w:rsid w:val="007F51D7"/>
    <w:rsid w:val="008016EA"/>
    <w:rsid w:val="008168D8"/>
    <w:rsid w:val="0081788F"/>
    <w:rsid w:val="0082208C"/>
    <w:rsid w:val="0083052F"/>
    <w:rsid w:val="008364F3"/>
    <w:rsid w:val="00850264"/>
    <w:rsid w:val="00854E92"/>
    <w:rsid w:val="00865935"/>
    <w:rsid w:val="00867855"/>
    <w:rsid w:val="00872431"/>
    <w:rsid w:val="00880C18"/>
    <w:rsid w:val="00882C48"/>
    <w:rsid w:val="00882FE0"/>
    <w:rsid w:val="00891C1D"/>
    <w:rsid w:val="00893B01"/>
    <w:rsid w:val="008A6546"/>
    <w:rsid w:val="008A7880"/>
    <w:rsid w:val="008C041D"/>
    <w:rsid w:val="008C6C1D"/>
    <w:rsid w:val="008D6D8D"/>
    <w:rsid w:val="008E309E"/>
    <w:rsid w:val="008E62A3"/>
    <w:rsid w:val="008F1C94"/>
    <w:rsid w:val="00901B77"/>
    <w:rsid w:val="00917267"/>
    <w:rsid w:val="00922F2B"/>
    <w:rsid w:val="00931497"/>
    <w:rsid w:val="009479A3"/>
    <w:rsid w:val="00950C62"/>
    <w:rsid w:val="0096726B"/>
    <w:rsid w:val="00973BA9"/>
    <w:rsid w:val="0099394C"/>
    <w:rsid w:val="009977C8"/>
    <w:rsid w:val="009A2682"/>
    <w:rsid w:val="009A3C6C"/>
    <w:rsid w:val="009A4528"/>
    <w:rsid w:val="009E7ABE"/>
    <w:rsid w:val="009F449C"/>
    <w:rsid w:val="009F66F5"/>
    <w:rsid w:val="00A14D4B"/>
    <w:rsid w:val="00A15A01"/>
    <w:rsid w:val="00A4451D"/>
    <w:rsid w:val="00A45EE6"/>
    <w:rsid w:val="00A52A3C"/>
    <w:rsid w:val="00A57977"/>
    <w:rsid w:val="00A60592"/>
    <w:rsid w:val="00A61DED"/>
    <w:rsid w:val="00A7542E"/>
    <w:rsid w:val="00A95A35"/>
    <w:rsid w:val="00AA4B2D"/>
    <w:rsid w:val="00AB2226"/>
    <w:rsid w:val="00AB4DEF"/>
    <w:rsid w:val="00AB6294"/>
    <w:rsid w:val="00AD4308"/>
    <w:rsid w:val="00AD4665"/>
    <w:rsid w:val="00AD54A5"/>
    <w:rsid w:val="00AE4CDE"/>
    <w:rsid w:val="00AE5671"/>
    <w:rsid w:val="00AF6E92"/>
    <w:rsid w:val="00B138D4"/>
    <w:rsid w:val="00B16ED3"/>
    <w:rsid w:val="00B24403"/>
    <w:rsid w:val="00B32F96"/>
    <w:rsid w:val="00B57820"/>
    <w:rsid w:val="00B6545C"/>
    <w:rsid w:val="00B73C62"/>
    <w:rsid w:val="00B77C81"/>
    <w:rsid w:val="00B94334"/>
    <w:rsid w:val="00BA1D12"/>
    <w:rsid w:val="00BD3DD1"/>
    <w:rsid w:val="00BD497A"/>
    <w:rsid w:val="00BD6B0F"/>
    <w:rsid w:val="00BF2AF7"/>
    <w:rsid w:val="00BF3BF1"/>
    <w:rsid w:val="00BF4C3A"/>
    <w:rsid w:val="00C15877"/>
    <w:rsid w:val="00C17947"/>
    <w:rsid w:val="00C17E93"/>
    <w:rsid w:val="00C2391E"/>
    <w:rsid w:val="00C248C3"/>
    <w:rsid w:val="00C4254F"/>
    <w:rsid w:val="00C50748"/>
    <w:rsid w:val="00C50DF6"/>
    <w:rsid w:val="00C553F6"/>
    <w:rsid w:val="00C63682"/>
    <w:rsid w:val="00C73526"/>
    <w:rsid w:val="00C82CD5"/>
    <w:rsid w:val="00C93A2F"/>
    <w:rsid w:val="00C969DE"/>
    <w:rsid w:val="00C97BAA"/>
    <w:rsid w:val="00CC1F0D"/>
    <w:rsid w:val="00CC21C2"/>
    <w:rsid w:val="00CC3CA0"/>
    <w:rsid w:val="00CC7E1D"/>
    <w:rsid w:val="00CD2CDE"/>
    <w:rsid w:val="00CD3C97"/>
    <w:rsid w:val="00CE30DF"/>
    <w:rsid w:val="00CF1F3B"/>
    <w:rsid w:val="00D01806"/>
    <w:rsid w:val="00D039D2"/>
    <w:rsid w:val="00D03B70"/>
    <w:rsid w:val="00D03C2B"/>
    <w:rsid w:val="00D103A4"/>
    <w:rsid w:val="00D109BE"/>
    <w:rsid w:val="00D13CBB"/>
    <w:rsid w:val="00D22FB9"/>
    <w:rsid w:val="00D25688"/>
    <w:rsid w:val="00D37BCC"/>
    <w:rsid w:val="00D5642A"/>
    <w:rsid w:val="00D810FE"/>
    <w:rsid w:val="00D86DC1"/>
    <w:rsid w:val="00DA0E3F"/>
    <w:rsid w:val="00DA2C7A"/>
    <w:rsid w:val="00DA355C"/>
    <w:rsid w:val="00DB7212"/>
    <w:rsid w:val="00DC3FAE"/>
    <w:rsid w:val="00DD4765"/>
    <w:rsid w:val="00DE4838"/>
    <w:rsid w:val="00DE575F"/>
    <w:rsid w:val="00DE5C83"/>
    <w:rsid w:val="00DF0F26"/>
    <w:rsid w:val="00E01A54"/>
    <w:rsid w:val="00E06DEA"/>
    <w:rsid w:val="00E12927"/>
    <w:rsid w:val="00E14E1F"/>
    <w:rsid w:val="00E274FD"/>
    <w:rsid w:val="00E41B52"/>
    <w:rsid w:val="00E42B04"/>
    <w:rsid w:val="00E755AA"/>
    <w:rsid w:val="00E816C5"/>
    <w:rsid w:val="00E879ED"/>
    <w:rsid w:val="00E9264F"/>
    <w:rsid w:val="00E93DF6"/>
    <w:rsid w:val="00E9524A"/>
    <w:rsid w:val="00E96F9D"/>
    <w:rsid w:val="00E973C9"/>
    <w:rsid w:val="00EA4374"/>
    <w:rsid w:val="00EA4D7A"/>
    <w:rsid w:val="00EA5CD1"/>
    <w:rsid w:val="00EA6077"/>
    <w:rsid w:val="00EB2AFB"/>
    <w:rsid w:val="00EC128D"/>
    <w:rsid w:val="00EF6A35"/>
    <w:rsid w:val="00F00EB8"/>
    <w:rsid w:val="00F02E7D"/>
    <w:rsid w:val="00F215B8"/>
    <w:rsid w:val="00F23FE8"/>
    <w:rsid w:val="00F275BE"/>
    <w:rsid w:val="00F70EC8"/>
    <w:rsid w:val="00F7664B"/>
    <w:rsid w:val="00F84A92"/>
    <w:rsid w:val="00F946A8"/>
    <w:rsid w:val="00FB46C5"/>
    <w:rsid w:val="00FC3BB8"/>
    <w:rsid w:val="00FD395D"/>
    <w:rsid w:val="00FF76F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ECA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68FD"/>
    <w:pPr>
      <w:spacing w:before="120" w:line="360" w:lineRule="auto"/>
      <w:ind w:firstLine="0"/>
      <w:jc w:val="both"/>
    </w:pPr>
    <w:rPr>
      <w:rFonts w:eastAsiaTheme="minorEastAsia"/>
    </w:rPr>
  </w:style>
  <w:style w:type="paragraph" w:styleId="Heading1">
    <w:name w:val="heading 1"/>
    <w:basedOn w:val="Normal"/>
    <w:next w:val="Normal"/>
    <w:link w:val="Heading1Char"/>
    <w:autoRedefine/>
    <w:uiPriority w:val="9"/>
    <w:qFormat/>
    <w:rsid w:val="004951D1"/>
    <w:pPr>
      <w:numPr>
        <w:numId w:val="2"/>
      </w:numPr>
      <w:pBdr>
        <w:bottom w:val="single" w:sz="12" w:space="1" w:color="365F91" w:themeColor="accent1" w:themeShade="BF"/>
      </w:pBdr>
      <w:spacing w:before="600" w:after="80" w:line="240" w:lineRule="auto"/>
      <w:jc w:val="left"/>
      <w:outlineLvl w:val="0"/>
    </w:pPr>
    <w:rPr>
      <w:rFonts w:asciiTheme="majorHAnsi" w:eastAsiaTheme="majorEastAsia" w:hAnsiTheme="majorHAnsi" w:cstheme="majorBidi"/>
      <w:b/>
      <w:bCs/>
      <w:sz w:val="40"/>
      <w:szCs w:val="24"/>
    </w:rPr>
  </w:style>
  <w:style w:type="paragraph" w:styleId="Heading2">
    <w:name w:val="heading 2"/>
    <w:basedOn w:val="Normal"/>
    <w:next w:val="Normal"/>
    <w:link w:val="Heading2Char"/>
    <w:uiPriority w:val="9"/>
    <w:unhideWhenUsed/>
    <w:qFormat/>
    <w:rsid w:val="00EB2AFB"/>
    <w:pPr>
      <w:numPr>
        <w:ilvl w:val="1"/>
        <w:numId w:val="34"/>
      </w:numPr>
      <w:pBdr>
        <w:bottom w:val="single" w:sz="8" w:space="1" w:color="4F81BD" w:themeColor="accent1"/>
      </w:pBdr>
      <w:spacing w:before="200" w:after="80" w:line="240" w:lineRule="auto"/>
      <w:jc w:val="left"/>
      <w:outlineLvl w:val="1"/>
    </w:pPr>
    <w:rPr>
      <w:rFonts w:asciiTheme="majorHAnsi" w:eastAsiaTheme="majorEastAsia" w:hAnsiTheme="majorHAnsi" w:cstheme="majorBidi"/>
      <w:szCs w:val="24"/>
    </w:rPr>
  </w:style>
  <w:style w:type="paragraph" w:styleId="Heading3">
    <w:name w:val="heading 3"/>
    <w:basedOn w:val="Normal"/>
    <w:next w:val="Normal"/>
    <w:link w:val="Heading3Char"/>
    <w:uiPriority w:val="9"/>
    <w:unhideWhenUsed/>
    <w:qFormat/>
    <w:rsid w:val="00BA1D12"/>
    <w:pPr>
      <w:numPr>
        <w:ilvl w:val="2"/>
        <w:numId w:val="34"/>
      </w:numPr>
      <w:pBdr>
        <w:bottom w:val="single" w:sz="4" w:space="1" w:color="95B3D7" w:themeColor="accent1" w:themeTint="99"/>
      </w:pBdr>
      <w:spacing w:before="200" w:after="80" w:line="240" w:lineRule="auto"/>
      <w:jc w:val="left"/>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unhideWhenUsed/>
    <w:qFormat/>
    <w:rsid w:val="00664479"/>
    <w:pPr>
      <w:numPr>
        <w:ilvl w:val="3"/>
        <w:numId w:val="34"/>
      </w:numPr>
      <w:pBdr>
        <w:bottom w:val="single" w:sz="4" w:space="2" w:color="B8CCE4" w:themeColor="accent1" w:themeTint="66"/>
      </w:pBdr>
      <w:spacing w:before="200" w:after="80" w:line="240" w:lineRule="auto"/>
      <w:jc w:val="left"/>
      <w:outlineLvl w:val="3"/>
    </w:pPr>
    <w:rPr>
      <w:rFonts w:asciiTheme="majorHAnsi" w:eastAsiaTheme="majorEastAsia" w:hAnsiTheme="majorHAnsi" w:cstheme="majorBidi"/>
      <w:i/>
      <w:iCs/>
      <w:color w:val="4F81BD" w:themeColor="accent1"/>
      <w:sz w:val="24"/>
      <w:szCs w:val="24"/>
    </w:rPr>
  </w:style>
  <w:style w:type="paragraph" w:styleId="Heading5">
    <w:name w:val="heading 5"/>
    <w:basedOn w:val="Normal"/>
    <w:next w:val="Normal"/>
    <w:link w:val="Heading5Char"/>
    <w:uiPriority w:val="9"/>
    <w:unhideWhenUsed/>
    <w:qFormat/>
    <w:rsid w:val="00664479"/>
    <w:pPr>
      <w:numPr>
        <w:ilvl w:val="4"/>
        <w:numId w:val="34"/>
      </w:numPr>
      <w:spacing w:before="200" w:after="80" w:line="240" w:lineRule="auto"/>
      <w:jc w:val="left"/>
      <w:outlineLvl w:val="4"/>
    </w:pPr>
    <w:rPr>
      <w:rFonts w:asciiTheme="majorHAnsi" w:eastAsiaTheme="majorEastAsia" w:hAnsiTheme="majorHAnsi" w:cstheme="majorBidi"/>
      <w:color w:val="4F81BD" w:themeColor="accent1"/>
    </w:rPr>
  </w:style>
  <w:style w:type="paragraph" w:styleId="Heading6">
    <w:name w:val="heading 6"/>
    <w:basedOn w:val="Normal"/>
    <w:next w:val="Normal"/>
    <w:link w:val="Heading6Char"/>
    <w:uiPriority w:val="9"/>
    <w:semiHidden/>
    <w:unhideWhenUsed/>
    <w:qFormat/>
    <w:rsid w:val="00664479"/>
    <w:pPr>
      <w:numPr>
        <w:ilvl w:val="5"/>
        <w:numId w:val="34"/>
      </w:numPr>
      <w:spacing w:before="280" w:after="100" w:line="240" w:lineRule="auto"/>
      <w:jc w:val="left"/>
      <w:outlineLvl w:val="5"/>
    </w:pPr>
    <w:rPr>
      <w:rFonts w:asciiTheme="majorHAnsi" w:eastAsiaTheme="majorEastAsia" w:hAnsiTheme="majorHAnsi" w:cstheme="majorBidi"/>
      <w:i/>
      <w:iCs/>
      <w:color w:val="4F81BD" w:themeColor="accent1"/>
    </w:rPr>
  </w:style>
  <w:style w:type="paragraph" w:styleId="Heading7">
    <w:name w:val="heading 7"/>
    <w:basedOn w:val="Normal"/>
    <w:next w:val="Normal"/>
    <w:link w:val="Heading7Char"/>
    <w:uiPriority w:val="9"/>
    <w:semiHidden/>
    <w:unhideWhenUsed/>
    <w:qFormat/>
    <w:rsid w:val="00664479"/>
    <w:pPr>
      <w:numPr>
        <w:ilvl w:val="6"/>
        <w:numId w:val="34"/>
      </w:numPr>
      <w:spacing w:before="320" w:after="100" w:line="240" w:lineRule="auto"/>
      <w:jc w:val="left"/>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664479"/>
    <w:pPr>
      <w:numPr>
        <w:ilvl w:val="7"/>
        <w:numId w:val="34"/>
      </w:numPr>
      <w:spacing w:before="320" w:after="100" w:line="240" w:lineRule="auto"/>
      <w:jc w:val="left"/>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664479"/>
    <w:pPr>
      <w:numPr>
        <w:ilvl w:val="8"/>
        <w:numId w:val="34"/>
      </w:numPr>
      <w:spacing w:before="320" w:after="100" w:line="240" w:lineRule="auto"/>
      <w:jc w:val="left"/>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51D1"/>
    <w:rPr>
      <w:rFonts w:asciiTheme="majorHAnsi" w:eastAsiaTheme="majorEastAsia" w:hAnsiTheme="majorHAnsi" w:cstheme="majorBidi"/>
      <w:b/>
      <w:bCs/>
      <w:sz w:val="40"/>
      <w:szCs w:val="24"/>
    </w:rPr>
  </w:style>
  <w:style w:type="character" w:customStyle="1" w:styleId="Heading2Char">
    <w:name w:val="Heading 2 Char"/>
    <w:basedOn w:val="DefaultParagraphFont"/>
    <w:link w:val="Heading2"/>
    <w:uiPriority w:val="9"/>
    <w:rsid w:val="00EB2AFB"/>
    <w:rPr>
      <w:rFonts w:asciiTheme="majorHAnsi" w:eastAsiaTheme="majorEastAsia" w:hAnsiTheme="majorHAnsi" w:cstheme="majorBidi"/>
      <w:szCs w:val="24"/>
    </w:rPr>
  </w:style>
  <w:style w:type="character" w:customStyle="1" w:styleId="Heading3Char">
    <w:name w:val="Heading 3 Char"/>
    <w:basedOn w:val="DefaultParagraphFont"/>
    <w:link w:val="Heading3"/>
    <w:uiPriority w:val="9"/>
    <w:rsid w:val="00BA1D12"/>
    <w:rPr>
      <w:rFonts w:asciiTheme="majorHAnsi" w:eastAsiaTheme="majorEastAsia" w:hAnsiTheme="majorHAnsi" w:cstheme="majorBidi"/>
      <w:szCs w:val="24"/>
    </w:rPr>
  </w:style>
  <w:style w:type="character" w:customStyle="1" w:styleId="Heading4Char">
    <w:name w:val="Heading 4 Char"/>
    <w:basedOn w:val="DefaultParagraphFont"/>
    <w:link w:val="Heading4"/>
    <w:uiPriority w:val="9"/>
    <w:rsid w:val="00664479"/>
    <w:rPr>
      <w:rFonts w:asciiTheme="majorHAnsi" w:eastAsiaTheme="majorEastAsia" w:hAnsiTheme="majorHAnsi" w:cstheme="majorBidi"/>
      <w:i/>
      <w:iCs/>
      <w:color w:val="4F81BD" w:themeColor="accent1"/>
      <w:sz w:val="24"/>
      <w:szCs w:val="24"/>
    </w:rPr>
  </w:style>
  <w:style w:type="character" w:customStyle="1" w:styleId="Heading5Char">
    <w:name w:val="Heading 5 Char"/>
    <w:basedOn w:val="DefaultParagraphFont"/>
    <w:link w:val="Heading5"/>
    <w:uiPriority w:val="9"/>
    <w:rsid w:val="00664479"/>
    <w:rPr>
      <w:rFonts w:asciiTheme="majorHAnsi" w:eastAsiaTheme="majorEastAsia" w:hAnsiTheme="majorHAnsi" w:cstheme="majorBidi"/>
      <w:color w:val="4F81BD" w:themeColor="accent1"/>
    </w:rPr>
  </w:style>
  <w:style w:type="character" w:customStyle="1" w:styleId="Heading6Char">
    <w:name w:val="Heading 6 Char"/>
    <w:basedOn w:val="DefaultParagraphFont"/>
    <w:link w:val="Heading6"/>
    <w:uiPriority w:val="9"/>
    <w:semiHidden/>
    <w:rsid w:val="00664479"/>
    <w:rPr>
      <w:rFonts w:asciiTheme="majorHAnsi" w:eastAsiaTheme="majorEastAsia" w:hAnsiTheme="majorHAnsi" w:cstheme="majorBidi"/>
      <w:i/>
      <w:iCs/>
      <w:color w:val="4F81BD" w:themeColor="accent1"/>
    </w:rPr>
  </w:style>
  <w:style w:type="character" w:customStyle="1" w:styleId="Heading7Char">
    <w:name w:val="Heading 7 Char"/>
    <w:basedOn w:val="DefaultParagraphFont"/>
    <w:link w:val="Heading7"/>
    <w:uiPriority w:val="9"/>
    <w:semiHidden/>
    <w:rsid w:val="00664479"/>
    <w:rPr>
      <w:rFonts w:asciiTheme="majorHAnsi" w:eastAsiaTheme="majorEastAsia" w:hAnsiTheme="majorHAnsi" w:cstheme="majorBidi"/>
      <w:b/>
      <w:bCs/>
      <w:color w:val="9BBB59" w:themeColor="accent3"/>
      <w:sz w:val="20"/>
      <w:szCs w:val="20"/>
    </w:rPr>
  </w:style>
  <w:style w:type="character" w:customStyle="1" w:styleId="Heading8Char">
    <w:name w:val="Heading 8 Char"/>
    <w:basedOn w:val="DefaultParagraphFont"/>
    <w:link w:val="Heading8"/>
    <w:uiPriority w:val="9"/>
    <w:semiHidden/>
    <w:rsid w:val="00664479"/>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664479"/>
    <w:rPr>
      <w:rFonts w:asciiTheme="majorHAnsi" w:eastAsiaTheme="majorEastAsia" w:hAnsiTheme="majorHAnsi" w:cstheme="majorBidi"/>
      <w:i/>
      <w:iCs/>
      <w:color w:val="9BBB59" w:themeColor="accent3"/>
      <w:sz w:val="20"/>
      <w:szCs w:val="20"/>
    </w:rPr>
  </w:style>
  <w:style w:type="paragraph" w:styleId="Caption">
    <w:name w:val="caption"/>
    <w:basedOn w:val="Normal"/>
    <w:next w:val="Normal"/>
    <w:uiPriority w:val="35"/>
    <w:unhideWhenUsed/>
    <w:qFormat/>
    <w:rsid w:val="00F02E7D"/>
    <w:pPr>
      <w:spacing w:after="120" w:line="240" w:lineRule="auto"/>
    </w:pPr>
    <w:rPr>
      <w:rFonts w:eastAsiaTheme="minorHAnsi"/>
      <w:bCs/>
      <w:szCs w:val="18"/>
    </w:rPr>
  </w:style>
  <w:style w:type="paragraph" w:styleId="Title">
    <w:name w:val="Title"/>
    <w:basedOn w:val="Normal"/>
    <w:next w:val="Normal"/>
    <w:link w:val="TitleChar"/>
    <w:uiPriority w:val="10"/>
    <w:qFormat/>
    <w:rsid w:val="00664479"/>
    <w:pPr>
      <w:pBdr>
        <w:top w:val="single" w:sz="8" w:space="10" w:color="A7BFDE" w:themeColor="accent1" w:themeTint="7F"/>
        <w:bottom w:val="single" w:sz="24" w:space="15" w:color="9BBB59" w:themeColor="accent3"/>
      </w:pBdr>
      <w:spacing w:before="0" w:line="240" w:lineRule="auto"/>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664479"/>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rsid w:val="00664479"/>
    <w:pPr>
      <w:spacing w:before="200" w:after="900" w:line="240" w:lineRule="auto"/>
      <w:jc w:val="right"/>
    </w:pPr>
    <w:rPr>
      <w:rFonts w:eastAsiaTheme="minorHAnsi"/>
      <w:i/>
      <w:iCs/>
      <w:sz w:val="24"/>
      <w:szCs w:val="24"/>
    </w:rPr>
  </w:style>
  <w:style w:type="character" w:customStyle="1" w:styleId="SubtitleChar">
    <w:name w:val="Subtitle Char"/>
    <w:basedOn w:val="DefaultParagraphFont"/>
    <w:link w:val="Subtitle"/>
    <w:uiPriority w:val="11"/>
    <w:rsid w:val="00664479"/>
    <w:rPr>
      <w:i/>
      <w:iCs/>
      <w:sz w:val="24"/>
      <w:szCs w:val="24"/>
    </w:rPr>
  </w:style>
  <w:style w:type="character" w:styleId="Strong">
    <w:name w:val="Strong"/>
    <w:basedOn w:val="DefaultParagraphFont"/>
    <w:uiPriority w:val="22"/>
    <w:qFormat/>
    <w:rsid w:val="00664479"/>
    <w:rPr>
      <w:b/>
      <w:bCs/>
      <w:spacing w:val="0"/>
    </w:rPr>
  </w:style>
  <w:style w:type="character" w:styleId="Emphasis">
    <w:name w:val="Emphasis"/>
    <w:uiPriority w:val="20"/>
    <w:qFormat/>
    <w:rsid w:val="00664479"/>
    <w:rPr>
      <w:b/>
      <w:bCs/>
      <w:i/>
      <w:iCs/>
      <w:color w:val="5A5A5A" w:themeColor="text1" w:themeTint="A5"/>
    </w:rPr>
  </w:style>
  <w:style w:type="paragraph" w:styleId="NoSpacing">
    <w:name w:val="No Spacing"/>
    <w:basedOn w:val="Normal"/>
    <w:link w:val="NoSpacingChar"/>
    <w:uiPriority w:val="1"/>
    <w:qFormat/>
    <w:rsid w:val="00664479"/>
    <w:pPr>
      <w:spacing w:before="0" w:line="240" w:lineRule="auto"/>
      <w:jc w:val="left"/>
    </w:pPr>
    <w:rPr>
      <w:rFonts w:eastAsiaTheme="minorHAnsi"/>
    </w:rPr>
  </w:style>
  <w:style w:type="character" w:customStyle="1" w:styleId="NoSpacingChar">
    <w:name w:val="No Spacing Char"/>
    <w:basedOn w:val="DefaultParagraphFont"/>
    <w:link w:val="NoSpacing"/>
    <w:uiPriority w:val="1"/>
    <w:rsid w:val="00664479"/>
  </w:style>
  <w:style w:type="paragraph" w:styleId="ListParagraph">
    <w:name w:val="List Paragraph"/>
    <w:basedOn w:val="Normal"/>
    <w:uiPriority w:val="34"/>
    <w:qFormat/>
    <w:rsid w:val="00664479"/>
    <w:pPr>
      <w:spacing w:before="0" w:line="240" w:lineRule="auto"/>
      <w:ind w:left="720" w:firstLine="360"/>
      <w:contextualSpacing/>
      <w:jc w:val="left"/>
    </w:pPr>
    <w:rPr>
      <w:rFonts w:eastAsiaTheme="minorHAnsi"/>
    </w:rPr>
  </w:style>
  <w:style w:type="paragraph" w:styleId="Quote">
    <w:name w:val="Quote"/>
    <w:basedOn w:val="Normal"/>
    <w:next w:val="Normal"/>
    <w:link w:val="QuoteChar"/>
    <w:uiPriority w:val="29"/>
    <w:qFormat/>
    <w:rsid w:val="00664479"/>
    <w:pPr>
      <w:spacing w:before="0" w:line="240" w:lineRule="auto"/>
      <w:ind w:firstLine="360"/>
      <w:jc w:val="left"/>
    </w:pPr>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664479"/>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664479"/>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firstLine="360"/>
      <w:jc w:val="left"/>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664479"/>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664479"/>
    <w:rPr>
      <w:i/>
      <w:iCs/>
      <w:color w:val="5A5A5A" w:themeColor="text1" w:themeTint="A5"/>
    </w:rPr>
  </w:style>
  <w:style w:type="character" w:styleId="IntenseEmphasis">
    <w:name w:val="Intense Emphasis"/>
    <w:uiPriority w:val="21"/>
    <w:qFormat/>
    <w:rsid w:val="00664479"/>
    <w:rPr>
      <w:b/>
      <w:bCs/>
      <w:i/>
      <w:iCs/>
      <w:color w:val="4F81BD" w:themeColor="accent1"/>
      <w:sz w:val="22"/>
      <w:szCs w:val="22"/>
    </w:rPr>
  </w:style>
  <w:style w:type="character" w:styleId="SubtleReference">
    <w:name w:val="Subtle Reference"/>
    <w:uiPriority w:val="31"/>
    <w:qFormat/>
    <w:rsid w:val="00664479"/>
    <w:rPr>
      <w:color w:val="auto"/>
      <w:u w:val="single" w:color="9BBB59" w:themeColor="accent3"/>
    </w:rPr>
  </w:style>
  <w:style w:type="character" w:styleId="IntenseReference">
    <w:name w:val="Intense Reference"/>
    <w:basedOn w:val="DefaultParagraphFont"/>
    <w:uiPriority w:val="32"/>
    <w:qFormat/>
    <w:rsid w:val="00664479"/>
    <w:rPr>
      <w:b/>
      <w:bCs/>
      <w:color w:val="76923C" w:themeColor="accent3" w:themeShade="BF"/>
      <w:u w:val="single" w:color="9BBB59" w:themeColor="accent3"/>
    </w:rPr>
  </w:style>
  <w:style w:type="character" w:styleId="BookTitle">
    <w:name w:val="Book Title"/>
    <w:basedOn w:val="DefaultParagraphFont"/>
    <w:uiPriority w:val="33"/>
    <w:qFormat/>
    <w:rsid w:val="00664479"/>
    <w:rPr>
      <w:rFonts w:asciiTheme="majorHAnsi" w:eastAsiaTheme="majorEastAsia" w:hAnsiTheme="majorHAnsi" w:cstheme="majorBidi"/>
      <w:b/>
      <w:bCs/>
      <w:i/>
      <w:iCs/>
      <w:color w:val="auto"/>
    </w:rPr>
  </w:style>
  <w:style w:type="paragraph" w:styleId="TOCHeading">
    <w:name w:val="TOC Heading"/>
    <w:basedOn w:val="Heading1"/>
    <w:next w:val="Normal"/>
    <w:uiPriority w:val="39"/>
    <w:unhideWhenUsed/>
    <w:qFormat/>
    <w:rsid w:val="00664479"/>
    <w:pPr>
      <w:outlineLvl w:val="9"/>
    </w:pPr>
    <w:rPr>
      <w:lang w:bidi="en-US"/>
    </w:rPr>
  </w:style>
  <w:style w:type="paragraph" w:styleId="BalloonText">
    <w:name w:val="Balloon Text"/>
    <w:basedOn w:val="Normal"/>
    <w:link w:val="BalloonTextChar"/>
    <w:uiPriority w:val="99"/>
    <w:semiHidden/>
    <w:unhideWhenUsed/>
    <w:rsid w:val="006E68FD"/>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68FD"/>
    <w:rPr>
      <w:rFonts w:ascii="Tahoma" w:eastAsiaTheme="minorEastAsia" w:hAnsi="Tahoma" w:cs="Tahoma"/>
      <w:sz w:val="16"/>
      <w:szCs w:val="16"/>
    </w:rPr>
  </w:style>
  <w:style w:type="table" w:styleId="TableGrid">
    <w:name w:val="Table Grid"/>
    <w:basedOn w:val="TableNormal"/>
    <w:uiPriority w:val="59"/>
    <w:rsid w:val="00E01A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65AC9"/>
    <w:rPr>
      <w:color w:val="808080"/>
    </w:rPr>
  </w:style>
  <w:style w:type="paragraph" w:styleId="Header">
    <w:name w:val="header"/>
    <w:basedOn w:val="Normal"/>
    <w:link w:val="HeaderChar"/>
    <w:uiPriority w:val="99"/>
    <w:unhideWhenUsed/>
    <w:rsid w:val="00EB2AFB"/>
    <w:pPr>
      <w:tabs>
        <w:tab w:val="center" w:pos="4513"/>
        <w:tab w:val="right" w:pos="9026"/>
      </w:tabs>
      <w:spacing w:before="0" w:line="240" w:lineRule="auto"/>
      <w:ind w:firstLine="360"/>
      <w:jc w:val="left"/>
    </w:pPr>
    <w:rPr>
      <w:rFonts w:eastAsiaTheme="minorHAnsi"/>
    </w:rPr>
  </w:style>
  <w:style w:type="character" w:customStyle="1" w:styleId="HeaderChar">
    <w:name w:val="Header Char"/>
    <w:basedOn w:val="DefaultParagraphFont"/>
    <w:link w:val="Header"/>
    <w:uiPriority w:val="99"/>
    <w:rsid w:val="00EB2AFB"/>
  </w:style>
  <w:style w:type="paragraph" w:styleId="Footer">
    <w:name w:val="footer"/>
    <w:basedOn w:val="Normal"/>
    <w:link w:val="FooterChar"/>
    <w:uiPriority w:val="99"/>
    <w:unhideWhenUsed/>
    <w:rsid w:val="00EB2AFB"/>
    <w:pPr>
      <w:tabs>
        <w:tab w:val="center" w:pos="4513"/>
        <w:tab w:val="right" w:pos="9026"/>
      </w:tabs>
      <w:spacing w:before="0" w:line="240" w:lineRule="auto"/>
      <w:ind w:firstLine="360"/>
      <w:jc w:val="left"/>
    </w:pPr>
    <w:rPr>
      <w:rFonts w:eastAsiaTheme="minorHAnsi"/>
    </w:rPr>
  </w:style>
  <w:style w:type="character" w:customStyle="1" w:styleId="FooterChar">
    <w:name w:val="Footer Char"/>
    <w:basedOn w:val="DefaultParagraphFont"/>
    <w:link w:val="Footer"/>
    <w:uiPriority w:val="99"/>
    <w:rsid w:val="00EB2AFB"/>
  </w:style>
  <w:style w:type="table" w:styleId="LightShading">
    <w:name w:val="Light Shading"/>
    <w:basedOn w:val="TableNormal"/>
    <w:uiPriority w:val="60"/>
    <w:rsid w:val="00EB2AF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Accent6">
    <w:name w:val="Medium List 1 Accent 6"/>
    <w:basedOn w:val="TableNormal"/>
    <w:uiPriority w:val="65"/>
    <w:rsid w:val="00BA1D12"/>
    <w:pPr>
      <w:spacing w:before="120" w:line="360" w:lineRule="auto"/>
      <w:ind w:firstLine="0"/>
      <w:jc w:val="both"/>
    </w:pPr>
    <w:rPr>
      <w:rFonts w:eastAsiaTheme="minorEastAsia"/>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numbering" w:customStyle="1" w:styleId="NoList1">
    <w:name w:val="No List1"/>
    <w:next w:val="NoList"/>
    <w:uiPriority w:val="99"/>
    <w:semiHidden/>
    <w:unhideWhenUsed/>
    <w:rsid w:val="00BA1D12"/>
  </w:style>
  <w:style w:type="paragraph" w:styleId="TOC1">
    <w:name w:val="toc 1"/>
    <w:basedOn w:val="Normal"/>
    <w:next w:val="Normal"/>
    <w:autoRedefine/>
    <w:uiPriority w:val="39"/>
    <w:unhideWhenUsed/>
    <w:rsid w:val="00BA1D12"/>
    <w:pPr>
      <w:spacing w:after="100"/>
    </w:pPr>
  </w:style>
  <w:style w:type="paragraph" w:styleId="TOC2">
    <w:name w:val="toc 2"/>
    <w:basedOn w:val="Normal"/>
    <w:next w:val="Normal"/>
    <w:autoRedefine/>
    <w:uiPriority w:val="39"/>
    <w:unhideWhenUsed/>
    <w:rsid w:val="00BA1D12"/>
    <w:pPr>
      <w:spacing w:after="100"/>
      <w:ind w:left="220"/>
    </w:pPr>
  </w:style>
  <w:style w:type="character" w:styleId="Hyperlink">
    <w:name w:val="Hyperlink"/>
    <w:basedOn w:val="DefaultParagraphFont"/>
    <w:uiPriority w:val="99"/>
    <w:unhideWhenUsed/>
    <w:rsid w:val="00BA1D12"/>
    <w:rPr>
      <w:color w:val="0000FF" w:themeColor="hyperlink"/>
      <w:u w:val="single"/>
    </w:rPr>
  </w:style>
  <w:style w:type="paragraph" w:styleId="TableofFigures">
    <w:name w:val="table of figures"/>
    <w:basedOn w:val="Normal"/>
    <w:next w:val="Normal"/>
    <w:uiPriority w:val="99"/>
    <w:unhideWhenUsed/>
    <w:rsid w:val="00BA1D12"/>
  </w:style>
  <w:style w:type="paragraph" w:styleId="TOC3">
    <w:name w:val="toc 3"/>
    <w:basedOn w:val="Normal"/>
    <w:next w:val="Normal"/>
    <w:autoRedefine/>
    <w:uiPriority w:val="39"/>
    <w:unhideWhenUsed/>
    <w:rsid w:val="00BA1D12"/>
    <w:pPr>
      <w:spacing w:after="100"/>
      <w:ind w:left="440"/>
    </w:pPr>
  </w:style>
  <w:style w:type="paragraph" w:styleId="NormalWeb">
    <w:name w:val="Normal (Web)"/>
    <w:basedOn w:val="Normal"/>
    <w:uiPriority w:val="99"/>
    <w:unhideWhenUsed/>
    <w:rsid w:val="00BA1D12"/>
    <w:pPr>
      <w:spacing w:before="100" w:beforeAutospacing="1" w:after="100" w:afterAutospacing="1"/>
    </w:pPr>
    <w:rPr>
      <w:rFonts w:ascii="Times New Roman" w:hAnsi="Times New Roman" w:cs="Times New Roman"/>
      <w:sz w:val="24"/>
      <w:szCs w:val="24"/>
      <w:lang w:eastAsia="en-GB"/>
    </w:rPr>
  </w:style>
  <w:style w:type="paragraph" w:customStyle="1" w:styleId="DecimalAligned">
    <w:name w:val="Decimal Aligned"/>
    <w:basedOn w:val="Normal"/>
    <w:uiPriority w:val="40"/>
    <w:qFormat/>
    <w:rsid w:val="00BA1D12"/>
    <w:pPr>
      <w:tabs>
        <w:tab w:val="decimal" w:pos="360"/>
      </w:tabs>
      <w:spacing w:before="0" w:after="200" w:line="276" w:lineRule="auto"/>
      <w:jc w:val="left"/>
    </w:pPr>
    <w:rPr>
      <w:rFonts w:eastAsiaTheme="minorHAnsi"/>
      <w:lang w:val="en-US" w:eastAsia="ja-JP"/>
    </w:rPr>
  </w:style>
  <w:style w:type="paragraph" w:styleId="FootnoteText">
    <w:name w:val="footnote text"/>
    <w:basedOn w:val="Normal"/>
    <w:link w:val="FootnoteTextChar"/>
    <w:uiPriority w:val="99"/>
    <w:unhideWhenUsed/>
    <w:rsid w:val="00BA1D12"/>
    <w:pPr>
      <w:spacing w:before="0" w:line="240" w:lineRule="auto"/>
      <w:jc w:val="left"/>
    </w:pPr>
    <w:rPr>
      <w:sz w:val="20"/>
      <w:szCs w:val="20"/>
      <w:lang w:val="en-US" w:eastAsia="ja-JP"/>
    </w:rPr>
  </w:style>
  <w:style w:type="character" w:customStyle="1" w:styleId="FootnoteTextChar">
    <w:name w:val="Footnote Text Char"/>
    <w:basedOn w:val="DefaultParagraphFont"/>
    <w:link w:val="FootnoteText"/>
    <w:uiPriority w:val="99"/>
    <w:rsid w:val="00BA1D12"/>
    <w:rPr>
      <w:rFonts w:eastAsiaTheme="minorEastAsia"/>
      <w:sz w:val="20"/>
      <w:szCs w:val="20"/>
      <w:lang w:val="en-US" w:eastAsia="ja-JP"/>
    </w:rPr>
  </w:style>
  <w:style w:type="table" w:styleId="LightShading-Accent1">
    <w:name w:val="Light Shading Accent 1"/>
    <w:basedOn w:val="TableNormal"/>
    <w:uiPriority w:val="60"/>
    <w:rsid w:val="00BA1D12"/>
    <w:pPr>
      <w:ind w:firstLine="0"/>
    </w:pPr>
    <w:rPr>
      <w:rFonts w:eastAsiaTheme="minorEastAsia"/>
      <w:color w:val="365F91" w:themeColor="accent1" w:themeShade="BF"/>
      <w:lang w:val="en-US"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CommentReference">
    <w:name w:val="annotation reference"/>
    <w:basedOn w:val="DefaultParagraphFont"/>
    <w:uiPriority w:val="99"/>
    <w:semiHidden/>
    <w:unhideWhenUsed/>
    <w:rsid w:val="00BA1D12"/>
    <w:rPr>
      <w:sz w:val="16"/>
      <w:szCs w:val="16"/>
    </w:rPr>
  </w:style>
  <w:style w:type="paragraph" w:styleId="CommentText">
    <w:name w:val="annotation text"/>
    <w:basedOn w:val="Normal"/>
    <w:link w:val="CommentTextChar"/>
    <w:uiPriority w:val="99"/>
    <w:semiHidden/>
    <w:unhideWhenUsed/>
    <w:rsid w:val="00BA1D12"/>
    <w:pPr>
      <w:spacing w:before="0" w:line="240" w:lineRule="auto"/>
      <w:ind w:firstLine="360"/>
      <w:jc w:val="left"/>
    </w:pPr>
    <w:rPr>
      <w:rFonts w:eastAsiaTheme="minorHAnsi"/>
      <w:sz w:val="20"/>
      <w:szCs w:val="20"/>
    </w:rPr>
  </w:style>
  <w:style w:type="character" w:customStyle="1" w:styleId="CommentTextChar">
    <w:name w:val="Comment Text Char"/>
    <w:basedOn w:val="DefaultParagraphFont"/>
    <w:link w:val="CommentText"/>
    <w:uiPriority w:val="99"/>
    <w:semiHidden/>
    <w:rsid w:val="00BA1D12"/>
    <w:rPr>
      <w:sz w:val="20"/>
      <w:szCs w:val="20"/>
    </w:rPr>
  </w:style>
  <w:style w:type="paragraph" w:styleId="CommentSubject">
    <w:name w:val="annotation subject"/>
    <w:basedOn w:val="CommentText"/>
    <w:next w:val="CommentText"/>
    <w:link w:val="CommentSubjectChar"/>
    <w:uiPriority w:val="99"/>
    <w:semiHidden/>
    <w:unhideWhenUsed/>
    <w:rsid w:val="00BA1D12"/>
    <w:rPr>
      <w:b/>
      <w:bCs/>
    </w:rPr>
  </w:style>
  <w:style w:type="character" w:customStyle="1" w:styleId="CommentSubjectChar">
    <w:name w:val="Comment Subject Char"/>
    <w:basedOn w:val="CommentTextChar"/>
    <w:link w:val="CommentSubject"/>
    <w:uiPriority w:val="99"/>
    <w:semiHidden/>
    <w:rsid w:val="00BA1D12"/>
    <w:rPr>
      <w:b/>
      <w:bCs/>
      <w:sz w:val="20"/>
      <w:szCs w:val="20"/>
    </w:rPr>
  </w:style>
  <w:style w:type="table" w:styleId="MediumList2">
    <w:name w:val="Medium List 2"/>
    <w:basedOn w:val="TableNormal"/>
    <w:uiPriority w:val="66"/>
    <w:rsid w:val="008168D8"/>
    <w:pPr>
      <w:ind w:firstLine="0"/>
    </w:pPr>
    <w:rPr>
      <w:rFonts w:asciiTheme="majorHAnsi" w:eastAsiaTheme="majorEastAsia" w:hAnsiTheme="majorHAnsi" w:cstheme="majorBidi"/>
      <w:color w:val="000000" w:themeColor="text1"/>
      <w:lang w:eastAsia="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3">
    <w:name w:val="Medium Grid 3"/>
    <w:basedOn w:val="TableNormal"/>
    <w:uiPriority w:val="69"/>
    <w:rsid w:val="00C2391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numbering" w:customStyle="1" w:styleId="NoList2">
    <w:name w:val="No List2"/>
    <w:next w:val="NoList"/>
    <w:uiPriority w:val="99"/>
    <w:semiHidden/>
    <w:unhideWhenUsed/>
    <w:rsid w:val="00693F47"/>
  </w:style>
  <w:style w:type="table" w:customStyle="1" w:styleId="MediumList1-Accent61">
    <w:name w:val="Medium List 1 - Accent 61"/>
    <w:basedOn w:val="TableNormal"/>
    <w:next w:val="MediumList1-Accent6"/>
    <w:uiPriority w:val="65"/>
    <w:rsid w:val="00693F47"/>
    <w:pPr>
      <w:spacing w:before="120" w:line="360" w:lineRule="auto"/>
      <w:ind w:firstLine="0"/>
      <w:jc w:val="both"/>
    </w:pPr>
    <w:rPr>
      <w:rFonts w:eastAsiaTheme="minorEastAsia"/>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customStyle="1" w:styleId="LightShading1">
    <w:name w:val="Light Shading1"/>
    <w:basedOn w:val="TableNormal"/>
    <w:next w:val="LightShading"/>
    <w:uiPriority w:val="60"/>
    <w:rsid w:val="00693F4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693F47"/>
    <w:pPr>
      <w:ind w:firstLine="0"/>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21">
    <w:name w:val="Medium List 21"/>
    <w:basedOn w:val="TableNormal"/>
    <w:next w:val="MediumList2"/>
    <w:uiPriority w:val="66"/>
    <w:rsid w:val="00693F47"/>
    <w:pPr>
      <w:ind w:firstLine="0"/>
    </w:pPr>
    <w:rPr>
      <w:rFonts w:asciiTheme="majorHAnsi" w:eastAsiaTheme="majorEastAsia" w:hAnsiTheme="majorHAnsi" w:cstheme="majorBidi"/>
      <w:color w:val="000000" w:themeColor="text1"/>
      <w:lang w:eastAsia="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Grid31">
    <w:name w:val="Medium Grid 31"/>
    <w:basedOn w:val="TableNormal"/>
    <w:next w:val="MediumGrid3"/>
    <w:uiPriority w:val="69"/>
    <w:rsid w:val="00693F47"/>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character" w:customStyle="1" w:styleId="st">
    <w:name w:val="st"/>
    <w:basedOn w:val="DefaultParagraphFont"/>
    <w:rsid w:val="00693F47"/>
  </w:style>
  <w:style w:type="paragraph" w:styleId="Revision">
    <w:name w:val="Revision"/>
    <w:hidden/>
    <w:uiPriority w:val="99"/>
    <w:semiHidden/>
    <w:rsid w:val="002948A6"/>
    <w:pPr>
      <w:ind w:firstLine="0"/>
    </w:pPr>
  </w:style>
  <w:style w:type="paragraph" w:styleId="TOC4">
    <w:name w:val="toc 4"/>
    <w:basedOn w:val="Normal"/>
    <w:next w:val="Normal"/>
    <w:autoRedefine/>
    <w:uiPriority w:val="39"/>
    <w:unhideWhenUsed/>
    <w:rsid w:val="00137A56"/>
    <w:pPr>
      <w:spacing w:before="0" w:after="100" w:line="259" w:lineRule="auto"/>
      <w:ind w:left="660"/>
      <w:jc w:val="left"/>
    </w:pPr>
    <w:rPr>
      <w:lang w:eastAsia="zh-CN"/>
    </w:rPr>
  </w:style>
  <w:style w:type="paragraph" w:styleId="TOC5">
    <w:name w:val="toc 5"/>
    <w:basedOn w:val="Normal"/>
    <w:next w:val="Normal"/>
    <w:autoRedefine/>
    <w:uiPriority w:val="39"/>
    <w:unhideWhenUsed/>
    <w:rsid w:val="00137A56"/>
    <w:pPr>
      <w:spacing w:before="0" w:after="100" w:line="259" w:lineRule="auto"/>
      <w:ind w:left="880"/>
      <w:jc w:val="left"/>
    </w:pPr>
    <w:rPr>
      <w:lang w:eastAsia="zh-CN"/>
    </w:rPr>
  </w:style>
  <w:style w:type="paragraph" w:styleId="TOC6">
    <w:name w:val="toc 6"/>
    <w:basedOn w:val="Normal"/>
    <w:next w:val="Normal"/>
    <w:autoRedefine/>
    <w:uiPriority w:val="39"/>
    <w:unhideWhenUsed/>
    <w:rsid w:val="00137A56"/>
    <w:pPr>
      <w:spacing w:before="0" w:after="100" w:line="259" w:lineRule="auto"/>
      <w:ind w:left="1100"/>
      <w:jc w:val="left"/>
    </w:pPr>
    <w:rPr>
      <w:lang w:eastAsia="zh-CN"/>
    </w:rPr>
  </w:style>
  <w:style w:type="paragraph" w:styleId="TOC7">
    <w:name w:val="toc 7"/>
    <w:basedOn w:val="Normal"/>
    <w:next w:val="Normal"/>
    <w:autoRedefine/>
    <w:uiPriority w:val="39"/>
    <w:unhideWhenUsed/>
    <w:rsid w:val="00137A56"/>
    <w:pPr>
      <w:spacing w:before="0" w:after="100" w:line="259" w:lineRule="auto"/>
      <w:ind w:left="1320"/>
      <w:jc w:val="left"/>
    </w:pPr>
    <w:rPr>
      <w:lang w:eastAsia="zh-CN"/>
    </w:rPr>
  </w:style>
  <w:style w:type="paragraph" w:styleId="TOC8">
    <w:name w:val="toc 8"/>
    <w:basedOn w:val="Normal"/>
    <w:next w:val="Normal"/>
    <w:autoRedefine/>
    <w:uiPriority w:val="39"/>
    <w:unhideWhenUsed/>
    <w:rsid w:val="00137A56"/>
    <w:pPr>
      <w:spacing w:before="0" w:after="100" w:line="259" w:lineRule="auto"/>
      <w:ind w:left="1540"/>
      <w:jc w:val="left"/>
    </w:pPr>
    <w:rPr>
      <w:lang w:eastAsia="zh-CN"/>
    </w:rPr>
  </w:style>
  <w:style w:type="paragraph" w:styleId="TOC9">
    <w:name w:val="toc 9"/>
    <w:basedOn w:val="Normal"/>
    <w:next w:val="Normal"/>
    <w:autoRedefine/>
    <w:uiPriority w:val="39"/>
    <w:unhideWhenUsed/>
    <w:rsid w:val="00137A56"/>
    <w:pPr>
      <w:spacing w:before="0" w:after="100" w:line="259" w:lineRule="auto"/>
      <w:ind w:left="1760"/>
      <w:jc w:val="left"/>
    </w:pPr>
    <w:rPr>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68FD"/>
    <w:pPr>
      <w:spacing w:before="120" w:line="360" w:lineRule="auto"/>
      <w:ind w:firstLine="0"/>
      <w:jc w:val="both"/>
    </w:pPr>
    <w:rPr>
      <w:rFonts w:eastAsiaTheme="minorEastAsia"/>
    </w:rPr>
  </w:style>
  <w:style w:type="paragraph" w:styleId="Heading1">
    <w:name w:val="heading 1"/>
    <w:basedOn w:val="Normal"/>
    <w:next w:val="Normal"/>
    <w:link w:val="Heading1Char"/>
    <w:autoRedefine/>
    <w:uiPriority w:val="9"/>
    <w:qFormat/>
    <w:rsid w:val="004951D1"/>
    <w:pPr>
      <w:numPr>
        <w:numId w:val="2"/>
      </w:numPr>
      <w:pBdr>
        <w:bottom w:val="single" w:sz="12" w:space="1" w:color="365F91" w:themeColor="accent1" w:themeShade="BF"/>
      </w:pBdr>
      <w:spacing w:before="600" w:after="80" w:line="240" w:lineRule="auto"/>
      <w:jc w:val="left"/>
      <w:outlineLvl w:val="0"/>
    </w:pPr>
    <w:rPr>
      <w:rFonts w:asciiTheme="majorHAnsi" w:eastAsiaTheme="majorEastAsia" w:hAnsiTheme="majorHAnsi" w:cstheme="majorBidi"/>
      <w:b/>
      <w:bCs/>
      <w:sz w:val="40"/>
      <w:szCs w:val="24"/>
    </w:rPr>
  </w:style>
  <w:style w:type="paragraph" w:styleId="Heading2">
    <w:name w:val="heading 2"/>
    <w:basedOn w:val="Normal"/>
    <w:next w:val="Normal"/>
    <w:link w:val="Heading2Char"/>
    <w:uiPriority w:val="9"/>
    <w:unhideWhenUsed/>
    <w:qFormat/>
    <w:rsid w:val="00EB2AFB"/>
    <w:pPr>
      <w:numPr>
        <w:ilvl w:val="1"/>
        <w:numId w:val="34"/>
      </w:numPr>
      <w:pBdr>
        <w:bottom w:val="single" w:sz="8" w:space="1" w:color="4F81BD" w:themeColor="accent1"/>
      </w:pBdr>
      <w:spacing w:before="200" w:after="80" w:line="240" w:lineRule="auto"/>
      <w:jc w:val="left"/>
      <w:outlineLvl w:val="1"/>
    </w:pPr>
    <w:rPr>
      <w:rFonts w:asciiTheme="majorHAnsi" w:eastAsiaTheme="majorEastAsia" w:hAnsiTheme="majorHAnsi" w:cstheme="majorBidi"/>
      <w:szCs w:val="24"/>
    </w:rPr>
  </w:style>
  <w:style w:type="paragraph" w:styleId="Heading3">
    <w:name w:val="heading 3"/>
    <w:basedOn w:val="Normal"/>
    <w:next w:val="Normal"/>
    <w:link w:val="Heading3Char"/>
    <w:uiPriority w:val="9"/>
    <w:unhideWhenUsed/>
    <w:qFormat/>
    <w:rsid w:val="00BA1D12"/>
    <w:pPr>
      <w:numPr>
        <w:ilvl w:val="2"/>
        <w:numId w:val="34"/>
      </w:numPr>
      <w:pBdr>
        <w:bottom w:val="single" w:sz="4" w:space="1" w:color="95B3D7" w:themeColor="accent1" w:themeTint="99"/>
      </w:pBdr>
      <w:spacing w:before="200" w:after="80" w:line="240" w:lineRule="auto"/>
      <w:jc w:val="left"/>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unhideWhenUsed/>
    <w:qFormat/>
    <w:rsid w:val="00664479"/>
    <w:pPr>
      <w:numPr>
        <w:ilvl w:val="3"/>
        <w:numId w:val="34"/>
      </w:numPr>
      <w:pBdr>
        <w:bottom w:val="single" w:sz="4" w:space="2" w:color="B8CCE4" w:themeColor="accent1" w:themeTint="66"/>
      </w:pBdr>
      <w:spacing w:before="200" w:after="80" w:line="240" w:lineRule="auto"/>
      <w:jc w:val="left"/>
      <w:outlineLvl w:val="3"/>
    </w:pPr>
    <w:rPr>
      <w:rFonts w:asciiTheme="majorHAnsi" w:eastAsiaTheme="majorEastAsia" w:hAnsiTheme="majorHAnsi" w:cstheme="majorBidi"/>
      <w:i/>
      <w:iCs/>
      <w:color w:val="4F81BD" w:themeColor="accent1"/>
      <w:sz w:val="24"/>
      <w:szCs w:val="24"/>
    </w:rPr>
  </w:style>
  <w:style w:type="paragraph" w:styleId="Heading5">
    <w:name w:val="heading 5"/>
    <w:basedOn w:val="Normal"/>
    <w:next w:val="Normal"/>
    <w:link w:val="Heading5Char"/>
    <w:uiPriority w:val="9"/>
    <w:unhideWhenUsed/>
    <w:qFormat/>
    <w:rsid w:val="00664479"/>
    <w:pPr>
      <w:numPr>
        <w:ilvl w:val="4"/>
        <w:numId w:val="34"/>
      </w:numPr>
      <w:spacing w:before="200" w:after="80" w:line="240" w:lineRule="auto"/>
      <w:jc w:val="left"/>
      <w:outlineLvl w:val="4"/>
    </w:pPr>
    <w:rPr>
      <w:rFonts w:asciiTheme="majorHAnsi" w:eastAsiaTheme="majorEastAsia" w:hAnsiTheme="majorHAnsi" w:cstheme="majorBidi"/>
      <w:color w:val="4F81BD" w:themeColor="accent1"/>
    </w:rPr>
  </w:style>
  <w:style w:type="paragraph" w:styleId="Heading6">
    <w:name w:val="heading 6"/>
    <w:basedOn w:val="Normal"/>
    <w:next w:val="Normal"/>
    <w:link w:val="Heading6Char"/>
    <w:uiPriority w:val="9"/>
    <w:semiHidden/>
    <w:unhideWhenUsed/>
    <w:qFormat/>
    <w:rsid w:val="00664479"/>
    <w:pPr>
      <w:numPr>
        <w:ilvl w:val="5"/>
        <w:numId w:val="34"/>
      </w:numPr>
      <w:spacing w:before="280" w:after="100" w:line="240" w:lineRule="auto"/>
      <w:jc w:val="left"/>
      <w:outlineLvl w:val="5"/>
    </w:pPr>
    <w:rPr>
      <w:rFonts w:asciiTheme="majorHAnsi" w:eastAsiaTheme="majorEastAsia" w:hAnsiTheme="majorHAnsi" w:cstheme="majorBidi"/>
      <w:i/>
      <w:iCs/>
      <w:color w:val="4F81BD" w:themeColor="accent1"/>
    </w:rPr>
  </w:style>
  <w:style w:type="paragraph" w:styleId="Heading7">
    <w:name w:val="heading 7"/>
    <w:basedOn w:val="Normal"/>
    <w:next w:val="Normal"/>
    <w:link w:val="Heading7Char"/>
    <w:uiPriority w:val="9"/>
    <w:semiHidden/>
    <w:unhideWhenUsed/>
    <w:qFormat/>
    <w:rsid w:val="00664479"/>
    <w:pPr>
      <w:numPr>
        <w:ilvl w:val="6"/>
        <w:numId w:val="34"/>
      </w:numPr>
      <w:spacing w:before="320" w:after="100" w:line="240" w:lineRule="auto"/>
      <w:jc w:val="left"/>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664479"/>
    <w:pPr>
      <w:numPr>
        <w:ilvl w:val="7"/>
        <w:numId w:val="34"/>
      </w:numPr>
      <w:spacing w:before="320" w:after="100" w:line="240" w:lineRule="auto"/>
      <w:jc w:val="left"/>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664479"/>
    <w:pPr>
      <w:numPr>
        <w:ilvl w:val="8"/>
        <w:numId w:val="34"/>
      </w:numPr>
      <w:spacing w:before="320" w:after="100" w:line="240" w:lineRule="auto"/>
      <w:jc w:val="left"/>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51D1"/>
    <w:rPr>
      <w:rFonts w:asciiTheme="majorHAnsi" w:eastAsiaTheme="majorEastAsia" w:hAnsiTheme="majorHAnsi" w:cstheme="majorBidi"/>
      <w:b/>
      <w:bCs/>
      <w:sz w:val="40"/>
      <w:szCs w:val="24"/>
    </w:rPr>
  </w:style>
  <w:style w:type="character" w:customStyle="1" w:styleId="Heading2Char">
    <w:name w:val="Heading 2 Char"/>
    <w:basedOn w:val="DefaultParagraphFont"/>
    <w:link w:val="Heading2"/>
    <w:uiPriority w:val="9"/>
    <w:rsid w:val="00EB2AFB"/>
    <w:rPr>
      <w:rFonts w:asciiTheme="majorHAnsi" w:eastAsiaTheme="majorEastAsia" w:hAnsiTheme="majorHAnsi" w:cstheme="majorBidi"/>
      <w:szCs w:val="24"/>
    </w:rPr>
  </w:style>
  <w:style w:type="character" w:customStyle="1" w:styleId="Heading3Char">
    <w:name w:val="Heading 3 Char"/>
    <w:basedOn w:val="DefaultParagraphFont"/>
    <w:link w:val="Heading3"/>
    <w:uiPriority w:val="9"/>
    <w:rsid w:val="00BA1D12"/>
    <w:rPr>
      <w:rFonts w:asciiTheme="majorHAnsi" w:eastAsiaTheme="majorEastAsia" w:hAnsiTheme="majorHAnsi" w:cstheme="majorBidi"/>
      <w:szCs w:val="24"/>
    </w:rPr>
  </w:style>
  <w:style w:type="character" w:customStyle="1" w:styleId="Heading4Char">
    <w:name w:val="Heading 4 Char"/>
    <w:basedOn w:val="DefaultParagraphFont"/>
    <w:link w:val="Heading4"/>
    <w:uiPriority w:val="9"/>
    <w:rsid w:val="00664479"/>
    <w:rPr>
      <w:rFonts w:asciiTheme="majorHAnsi" w:eastAsiaTheme="majorEastAsia" w:hAnsiTheme="majorHAnsi" w:cstheme="majorBidi"/>
      <w:i/>
      <w:iCs/>
      <w:color w:val="4F81BD" w:themeColor="accent1"/>
      <w:sz w:val="24"/>
      <w:szCs w:val="24"/>
    </w:rPr>
  </w:style>
  <w:style w:type="character" w:customStyle="1" w:styleId="Heading5Char">
    <w:name w:val="Heading 5 Char"/>
    <w:basedOn w:val="DefaultParagraphFont"/>
    <w:link w:val="Heading5"/>
    <w:uiPriority w:val="9"/>
    <w:rsid w:val="00664479"/>
    <w:rPr>
      <w:rFonts w:asciiTheme="majorHAnsi" w:eastAsiaTheme="majorEastAsia" w:hAnsiTheme="majorHAnsi" w:cstheme="majorBidi"/>
      <w:color w:val="4F81BD" w:themeColor="accent1"/>
    </w:rPr>
  </w:style>
  <w:style w:type="character" w:customStyle="1" w:styleId="Heading6Char">
    <w:name w:val="Heading 6 Char"/>
    <w:basedOn w:val="DefaultParagraphFont"/>
    <w:link w:val="Heading6"/>
    <w:uiPriority w:val="9"/>
    <w:semiHidden/>
    <w:rsid w:val="00664479"/>
    <w:rPr>
      <w:rFonts w:asciiTheme="majorHAnsi" w:eastAsiaTheme="majorEastAsia" w:hAnsiTheme="majorHAnsi" w:cstheme="majorBidi"/>
      <w:i/>
      <w:iCs/>
      <w:color w:val="4F81BD" w:themeColor="accent1"/>
    </w:rPr>
  </w:style>
  <w:style w:type="character" w:customStyle="1" w:styleId="Heading7Char">
    <w:name w:val="Heading 7 Char"/>
    <w:basedOn w:val="DefaultParagraphFont"/>
    <w:link w:val="Heading7"/>
    <w:uiPriority w:val="9"/>
    <w:semiHidden/>
    <w:rsid w:val="00664479"/>
    <w:rPr>
      <w:rFonts w:asciiTheme="majorHAnsi" w:eastAsiaTheme="majorEastAsia" w:hAnsiTheme="majorHAnsi" w:cstheme="majorBidi"/>
      <w:b/>
      <w:bCs/>
      <w:color w:val="9BBB59" w:themeColor="accent3"/>
      <w:sz w:val="20"/>
      <w:szCs w:val="20"/>
    </w:rPr>
  </w:style>
  <w:style w:type="character" w:customStyle="1" w:styleId="Heading8Char">
    <w:name w:val="Heading 8 Char"/>
    <w:basedOn w:val="DefaultParagraphFont"/>
    <w:link w:val="Heading8"/>
    <w:uiPriority w:val="9"/>
    <w:semiHidden/>
    <w:rsid w:val="00664479"/>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664479"/>
    <w:rPr>
      <w:rFonts w:asciiTheme="majorHAnsi" w:eastAsiaTheme="majorEastAsia" w:hAnsiTheme="majorHAnsi" w:cstheme="majorBidi"/>
      <w:i/>
      <w:iCs/>
      <w:color w:val="9BBB59" w:themeColor="accent3"/>
      <w:sz w:val="20"/>
      <w:szCs w:val="20"/>
    </w:rPr>
  </w:style>
  <w:style w:type="paragraph" w:styleId="Caption">
    <w:name w:val="caption"/>
    <w:basedOn w:val="Normal"/>
    <w:next w:val="Normal"/>
    <w:uiPriority w:val="35"/>
    <w:unhideWhenUsed/>
    <w:qFormat/>
    <w:rsid w:val="00F02E7D"/>
    <w:pPr>
      <w:spacing w:after="120" w:line="240" w:lineRule="auto"/>
    </w:pPr>
    <w:rPr>
      <w:rFonts w:eastAsiaTheme="minorHAnsi"/>
      <w:bCs/>
      <w:szCs w:val="18"/>
    </w:rPr>
  </w:style>
  <w:style w:type="paragraph" w:styleId="Title">
    <w:name w:val="Title"/>
    <w:basedOn w:val="Normal"/>
    <w:next w:val="Normal"/>
    <w:link w:val="TitleChar"/>
    <w:uiPriority w:val="10"/>
    <w:qFormat/>
    <w:rsid w:val="00664479"/>
    <w:pPr>
      <w:pBdr>
        <w:top w:val="single" w:sz="8" w:space="10" w:color="A7BFDE" w:themeColor="accent1" w:themeTint="7F"/>
        <w:bottom w:val="single" w:sz="24" w:space="15" w:color="9BBB59" w:themeColor="accent3"/>
      </w:pBdr>
      <w:spacing w:before="0" w:line="240" w:lineRule="auto"/>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664479"/>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rsid w:val="00664479"/>
    <w:pPr>
      <w:spacing w:before="200" w:after="900" w:line="240" w:lineRule="auto"/>
      <w:jc w:val="right"/>
    </w:pPr>
    <w:rPr>
      <w:rFonts w:eastAsiaTheme="minorHAnsi"/>
      <w:i/>
      <w:iCs/>
      <w:sz w:val="24"/>
      <w:szCs w:val="24"/>
    </w:rPr>
  </w:style>
  <w:style w:type="character" w:customStyle="1" w:styleId="SubtitleChar">
    <w:name w:val="Subtitle Char"/>
    <w:basedOn w:val="DefaultParagraphFont"/>
    <w:link w:val="Subtitle"/>
    <w:uiPriority w:val="11"/>
    <w:rsid w:val="00664479"/>
    <w:rPr>
      <w:i/>
      <w:iCs/>
      <w:sz w:val="24"/>
      <w:szCs w:val="24"/>
    </w:rPr>
  </w:style>
  <w:style w:type="character" w:styleId="Strong">
    <w:name w:val="Strong"/>
    <w:basedOn w:val="DefaultParagraphFont"/>
    <w:uiPriority w:val="22"/>
    <w:qFormat/>
    <w:rsid w:val="00664479"/>
    <w:rPr>
      <w:b/>
      <w:bCs/>
      <w:spacing w:val="0"/>
    </w:rPr>
  </w:style>
  <w:style w:type="character" w:styleId="Emphasis">
    <w:name w:val="Emphasis"/>
    <w:uiPriority w:val="20"/>
    <w:qFormat/>
    <w:rsid w:val="00664479"/>
    <w:rPr>
      <w:b/>
      <w:bCs/>
      <w:i/>
      <w:iCs/>
      <w:color w:val="5A5A5A" w:themeColor="text1" w:themeTint="A5"/>
    </w:rPr>
  </w:style>
  <w:style w:type="paragraph" w:styleId="NoSpacing">
    <w:name w:val="No Spacing"/>
    <w:basedOn w:val="Normal"/>
    <w:link w:val="NoSpacingChar"/>
    <w:uiPriority w:val="1"/>
    <w:qFormat/>
    <w:rsid w:val="00664479"/>
    <w:pPr>
      <w:spacing w:before="0" w:line="240" w:lineRule="auto"/>
      <w:jc w:val="left"/>
    </w:pPr>
    <w:rPr>
      <w:rFonts w:eastAsiaTheme="minorHAnsi"/>
    </w:rPr>
  </w:style>
  <w:style w:type="character" w:customStyle="1" w:styleId="NoSpacingChar">
    <w:name w:val="No Spacing Char"/>
    <w:basedOn w:val="DefaultParagraphFont"/>
    <w:link w:val="NoSpacing"/>
    <w:uiPriority w:val="1"/>
    <w:rsid w:val="00664479"/>
  </w:style>
  <w:style w:type="paragraph" w:styleId="ListParagraph">
    <w:name w:val="List Paragraph"/>
    <w:basedOn w:val="Normal"/>
    <w:uiPriority w:val="34"/>
    <w:qFormat/>
    <w:rsid w:val="00664479"/>
    <w:pPr>
      <w:spacing w:before="0" w:line="240" w:lineRule="auto"/>
      <w:ind w:left="720" w:firstLine="360"/>
      <w:contextualSpacing/>
      <w:jc w:val="left"/>
    </w:pPr>
    <w:rPr>
      <w:rFonts w:eastAsiaTheme="minorHAnsi"/>
    </w:rPr>
  </w:style>
  <w:style w:type="paragraph" w:styleId="Quote">
    <w:name w:val="Quote"/>
    <w:basedOn w:val="Normal"/>
    <w:next w:val="Normal"/>
    <w:link w:val="QuoteChar"/>
    <w:uiPriority w:val="29"/>
    <w:qFormat/>
    <w:rsid w:val="00664479"/>
    <w:pPr>
      <w:spacing w:before="0" w:line="240" w:lineRule="auto"/>
      <w:ind w:firstLine="360"/>
      <w:jc w:val="left"/>
    </w:pPr>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664479"/>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664479"/>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firstLine="360"/>
      <w:jc w:val="left"/>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664479"/>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664479"/>
    <w:rPr>
      <w:i/>
      <w:iCs/>
      <w:color w:val="5A5A5A" w:themeColor="text1" w:themeTint="A5"/>
    </w:rPr>
  </w:style>
  <w:style w:type="character" w:styleId="IntenseEmphasis">
    <w:name w:val="Intense Emphasis"/>
    <w:uiPriority w:val="21"/>
    <w:qFormat/>
    <w:rsid w:val="00664479"/>
    <w:rPr>
      <w:b/>
      <w:bCs/>
      <w:i/>
      <w:iCs/>
      <w:color w:val="4F81BD" w:themeColor="accent1"/>
      <w:sz w:val="22"/>
      <w:szCs w:val="22"/>
    </w:rPr>
  </w:style>
  <w:style w:type="character" w:styleId="SubtleReference">
    <w:name w:val="Subtle Reference"/>
    <w:uiPriority w:val="31"/>
    <w:qFormat/>
    <w:rsid w:val="00664479"/>
    <w:rPr>
      <w:color w:val="auto"/>
      <w:u w:val="single" w:color="9BBB59" w:themeColor="accent3"/>
    </w:rPr>
  </w:style>
  <w:style w:type="character" w:styleId="IntenseReference">
    <w:name w:val="Intense Reference"/>
    <w:basedOn w:val="DefaultParagraphFont"/>
    <w:uiPriority w:val="32"/>
    <w:qFormat/>
    <w:rsid w:val="00664479"/>
    <w:rPr>
      <w:b/>
      <w:bCs/>
      <w:color w:val="76923C" w:themeColor="accent3" w:themeShade="BF"/>
      <w:u w:val="single" w:color="9BBB59" w:themeColor="accent3"/>
    </w:rPr>
  </w:style>
  <w:style w:type="character" w:styleId="BookTitle">
    <w:name w:val="Book Title"/>
    <w:basedOn w:val="DefaultParagraphFont"/>
    <w:uiPriority w:val="33"/>
    <w:qFormat/>
    <w:rsid w:val="00664479"/>
    <w:rPr>
      <w:rFonts w:asciiTheme="majorHAnsi" w:eastAsiaTheme="majorEastAsia" w:hAnsiTheme="majorHAnsi" w:cstheme="majorBidi"/>
      <w:b/>
      <w:bCs/>
      <w:i/>
      <w:iCs/>
      <w:color w:val="auto"/>
    </w:rPr>
  </w:style>
  <w:style w:type="paragraph" w:styleId="TOCHeading">
    <w:name w:val="TOC Heading"/>
    <w:basedOn w:val="Heading1"/>
    <w:next w:val="Normal"/>
    <w:uiPriority w:val="39"/>
    <w:unhideWhenUsed/>
    <w:qFormat/>
    <w:rsid w:val="00664479"/>
    <w:pPr>
      <w:outlineLvl w:val="9"/>
    </w:pPr>
    <w:rPr>
      <w:lang w:bidi="en-US"/>
    </w:rPr>
  </w:style>
  <w:style w:type="paragraph" w:styleId="BalloonText">
    <w:name w:val="Balloon Text"/>
    <w:basedOn w:val="Normal"/>
    <w:link w:val="BalloonTextChar"/>
    <w:uiPriority w:val="99"/>
    <w:semiHidden/>
    <w:unhideWhenUsed/>
    <w:rsid w:val="006E68FD"/>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68FD"/>
    <w:rPr>
      <w:rFonts w:ascii="Tahoma" w:eastAsiaTheme="minorEastAsia" w:hAnsi="Tahoma" w:cs="Tahoma"/>
      <w:sz w:val="16"/>
      <w:szCs w:val="16"/>
    </w:rPr>
  </w:style>
  <w:style w:type="table" w:styleId="TableGrid">
    <w:name w:val="Table Grid"/>
    <w:basedOn w:val="TableNormal"/>
    <w:uiPriority w:val="59"/>
    <w:rsid w:val="00E01A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65AC9"/>
    <w:rPr>
      <w:color w:val="808080"/>
    </w:rPr>
  </w:style>
  <w:style w:type="paragraph" w:styleId="Header">
    <w:name w:val="header"/>
    <w:basedOn w:val="Normal"/>
    <w:link w:val="HeaderChar"/>
    <w:uiPriority w:val="99"/>
    <w:unhideWhenUsed/>
    <w:rsid w:val="00EB2AFB"/>
    <w:pPr>
      <w:tabs>
        <w:tab w:val="center" w:pos="4513"/>
        <w:tab w:val="right" w:pos="9026"/>
      </w:tabs>
      <w:spacing w:before="0" w:line="240" w:lineRule="auto"/>
      <w:ind w:firstLine="360"/>
      <w:jc w:val="left"/>
    </w:pPr>
    <w:rPr>
      <w:rFonts w:eastAsiaTheme="minorHAnsi"/>
    </w:rPr>
  </w:style>
  <w:style w:type="character" w:customStyle="1" w:styleId="HeaderChar">
    <w:name w:val="Header Char"/>
    <w:basedOn w:val="DefaultParagraphFont"/>
    <w:link w:val="Header"/>
    <w:uiPriority w:val="99"/>
    <w:rsid w:val="00EB2AFB"/>
  </w:style>
  <w:style w:type="paragraph" w:styleId="Footer">
    <w:name w:val="footer"/>
    <w:basedOn w:val="Normal"/>
    <w:link w:val="FooterChar"/>
    <w:uiPriority w:val="99"/>
    <w:unhideWhenUsed/>
    <w:rsid w:val="00EB2AFB"/>
    <w:pPr>
      <w:tabs>
        <w:tab w:val="center" w:pos="4513"/>
        <w:tab w:val="right" w:pos="9026"/>
      </w:tabs>
      <w:spacing w:before="0" w:line="240" w:lineRule="auto"/>
      <w:ind w:firstLine="360"/>
      <w:jc w:val="left"/>
    </w:pPr>
    <w:rPr>
      <w:rFonts w:eastAsiaTheme="minorHAnsi"/>
    </w:rPr>
  </w:style>
  <w:style w:type="character" w:customStyle="1" w:styleId="FooterChar">
    <w:name w:val="Footer Char"/>
    <w:basedOn w:val="DefaultParagraphFont"/>
    <w:link w:val="Footer"/>
    <w:uiPriority w:val="99"/>
    <w:rsid w:val="00EB2AFB"/>
  </w:style>
  <w:style w:type="table" w:styleId="LightShading">
    <w:name w:val="Light Shading"/>
    <w:basedOn w:val="TableNormal"/>
    <w:uiPriority w:val="60"/>
    <w:rsid w:val="00EB2AF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Accent6">
    <w:name w:val="Medium List 1 Accent 6"/>
    <w:basedOn w:val="TableNormal"/>
    <w:uiPriority w:val="65"/>
    <w:rsid w:val="00BA1D12"/>
    <w:pPr>
      <w:spacing w:before="120" w:line="360" w:lineRule="auto"/>
      <w:ind w:firstLine="0"/>
      <w:jc w:val="both"/>
    </w:pPr>
    <w:rPr>
      <w:rFonts w:eastAsiaTheme="minorEastAsia"/>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numbering" w:customStyle="1" w:styleId="NoList1">
    <w:name w:val="No List1"/>
    <w:next w:val="NoList"/>
    <w:uiPriority w:val="99"/>
    <w:semiHidden/>
    <w:unhideWhenUsed/>
    <w:rsid w:val="00BA1D12"/>
  </w:style>
  <w:style w:type="paragraph" w:styleId="TOC1">
    <w:name w:val="toc 1"/>
    <w:basedOn w:val="Normal"/>
    <w:next w:val="Normal"/>
    <w:autoRedefine/>
    <w:uiPriority w:val="39"/>
    <w:unhideWhenUsed/>
    <w:rsid w:val="00BA1D12"/>
    <w:pPr>
      <w:spacing w:after="100"/>
    </w:pPr>
  </w:style>
  <w:style w:type="paragraph" w:styleId="TOC2">
    <w:name w:val="toc 2"/>
    <w:basedOn w:val="Normal"/>
    <w:next w:val="Normal"/>
    <w:autoRedefine/>
    <w:uiPriority w:val="39"/>
    <w:unhideWhenUsed/>
    <w:rsid w:val="00BA1D12"/>
    <w:pPr>
      <w:spacing w:after="100"/>
      <w:ind w:left="220"/>
    </w:pPr>
  </w:style>
  <w:style w:type="character" w:styleId="Hyperlink">
    <w:name w:val="Hyperlink"/>
    <w:basedOn w:val="DefaultParagraphFont"/>
    <w:uiPriority w:val="99"/>
    <w:unhideWhenUsed/>
    <w:rsid w:val="00BA1D12"/>
    <w:rPr>
      <w:color w:val="0000FF" w:themeColor="hyperlink"/>
      <w:u w:val="single"/>
    </w:rPr>
  </w:style>
  <w:style w:type="paragraph" w:styleId="TableofFigures">
    <w:name w:val="table of figures"/>
    <w:basedOn w:val="Normal"/>
    <w:next w:val="Normal"/>
    <w:uiPriority w:val="99"/>
    <w:unhideWhenUsed/>
    <w:rsid w:val="00BA1D12"/>
  </w:style>
  <w:style w:type="paragraph" w:styleId="TOC3">
    <w:name w:val="toc 3"/>
    <w:basedOn w:val="Normal"/>
    <w:next w:val="Normal"/>
    <w:autoRedefine/>
    <w:uiPriority w:val="39"/>
    <w:unhideWhenUsed/>
    <w:rsid w:val="00BA1D12"/>
    <w:pPr>
      <w:spacing w:after="100"/>
      <w:ind w:left="440"/>
    </w:pPr>
  </w:style>
  <w:style w:type="paragraph" w:styleId="NormalWeb">
    <w:name w:val="Normal (Web)"/>
    <w:basedOn w:val="Normal"/>
    <w:uiPriority w:val="99"/>
    <w:unhideWhenUsed/>
    <w:rsid w:val="00BA1D12"/>
    <w:pPr>
      <w:spacing w:before="100" w:beforeAutospacing="1" w:after="100" w:afterAutospacing="1"/>
    </w:pPr>
    <w:rPr>
      <w:rFonts w:ascii="Times New Roman" w:hAnsi="Times New Roman" w:cs="Times New Roman"/>
      <w:sz w:val="24"/>
      <w:szCs w:val="24"/>
      <w:lang w:eastAsia="en-GB"/>
    </w:rPr>
  </w:style>
  <w:style w:type="paragraph" w:customStyle="1" w:styleId="DecimalAligned">
    <w:name w:val="Decimal Aligned"/>
    <w:basedOn w:val="Normal"/>
    <w:uiPriority w:val="40"/>
    <w:qFormat/>
    <w:rsid w:val="00BA1D12"/>
    <w:pPr>
      <w:tabs>
        <w:tab w:val="decimal" w:pos="360"/>
      </w:tabs>
      <w:spacing w:before="0" w:after="200" w:line="276" w:lineRule="auto"/>
      <w:jc w:val="left"/>
    </w:pPr>
    <w:rPr>
      <w:rFonts w:eastAsiaTheme="minorHAnsi"/>
      <w:lang w:val="en-US" w:eastAsia="ja-JP"/>
    </w:rPr>
  </w:style>
  <w:style w:type="paragraph" w:styleId="FootnoteText">
    <w:name w:val="footnote text"/>
    <w:basedOn w:val="Normal"/>
    <w:link w:val="FootnoteTextChar"/>
    <w:uiPriority w:val="99"/>
    <w:unhideWhenUsed/>
    <w:rsid w:val="00BA1D12"/>
    <w:pPr>
      <w:spacing w:before="0" w:line="240" w:lineRule="auto"/>
      <w:jc w:val="left"/>
    </w:pPr>
    <w:rPr>
      <w:sz w:val="20"/>
      <w:szCs w:val="20"/>
      <w:lang w:val="en-US" w:eastAsia="ja-JP"/>
    </w:rPr>
  </w:style>
  <w:style w:type="character" w:customStyle="1" w:styleId="FootnoteTextChar">
    <w:name w:val="Footnote Text Char"/>
    <w:basedOn w:val="DefaultParagraphFont"/>
    <w:link w:val="FootnoteText"/>
    <w:uiPriority w:val="99"/>
    <w:rsid w:val="00BA1D12"/>
    <w:rPr>
      <w:rFonts w:eastAsiaTheme="minorEastAsia"/>
      <w:sz w:val="20"/>
      <w:szCs w:val="20"/>
      <w:lang w:val="en-US" w:eastAsia="ja-JP"/>
    </w:rPr>
  </w:style>
  <w:style w:type="table" w:styleId="LightShading-Accent1">
    <w:name w:val="Light Shading Accent 1"/>
    <w:basedOn w:val="TableNormal"/>
    <w:uiPriority w:val="60"/>
    <w:rsid w:val="00BA1D12"/>
    <w:pPr>
      <w:ind w:firstLine="0"/>
    </w:pPr>
    <w:rPr>
      <w:rFonts w:eastAsiaTheme="minorEastAsia"/>
      <w:color w:val="365F91" w:themeColor="accent1" w:themeShade="BF"/>
      <w:lang w:val="en-US"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CommentReference">
    <w:name w:val="annotation reference"/>
    <w:basedOn w:val="DefaultParagraphFont"/>
    <w:uiPriority w:val="99"/>
    <w:semiHidden/>
    <w:unhideWhenUsed/>
    <w:rsid w:val="00BA1D12"/>
    <w:rPr>
      <w:sz w:val="16"/>
      <w:szCs w:val="16"/>
    </w:rPr>
  </w:style>
  <w:style w:type="paragraph" w:styleId="CommentText">
    <w:name w:val="annotation text"/>
    <w:basedOn w:val="Normal"/>
    <w:link w:val="CommentTextChar"/>
    <w:uiPriority w:val="99"/>
    <w:semiHidden/>
    <w:unhideWhenUsed/>
    <w:rsid w:val="00BA1D12"/>
    <w:pPr>
      <w:spacing w:before="0" w:line="240" w:lineRule="auto"/>
      <w:ind w:firstLine="360"/>
      <w:jc w:val="left"/>
    </w:pPr>
    <w:rPr>
      <w:rFonts w:eastAsiaTheme="minorHAnsi"/>
      <w:sz w:val="20"/>
      <w:szCs w:val="20"/>
    </w:rPr>
  </w:style>
  <w:style w:type="character" w:customStyle="1" w:styleId="CommentTextChar">
    <w:name w:val="Comment Text Char"/>
    <w:basedOn w:val="DefaultParagraphFont"/>
    <w:link w:val="CommentText"/>
    <w:uiPriority w:val="99"/>
    <w:semiHidden/>
    <w:rsid w:val="00BA1D12"/>
    <w:rPr>
      <w:sz w:val="20"/>
      <w:szCs w:val="20"/>
    </w:rPr>
  </w:style>
  <w:style w:type="paragraph" w:styleId="CommentSubject">
    <w:name w:val="annotation subject"/>
    <w:basedOn w:val="CommentText"/>
    <w:next w:val="CommentText"/>
    <w:link w:val="CommentSubjectChar"/>
    <w:uiPriority w:val="99"/>
    <w:semiHidden/>
    <w:unhideWhenUsed/>
    <w:rsid w:val="00BA1D12"/>
    <w:rPr>
      <w:b/>
      <w:bCs/>
    </w:rPr>
  </w:style>
  <w:style w:type="character" w:customStyle="1" w:styleId="CommentSubjectChar">
    <w:name w:val="Comment Subject Char"/>
    <w:basedOn w:val="CommentTextChar"/>
    <w:link w:val="CommentSubject"/>
    <w:uiPriority w:val="99"/>
    <w:semiHidden/>
    <w:rsid w:val="00BA1D12"/>
    <w:rPr>
      <w:b/>
      <w:bCs/>
      <w:sz w:val="20"/>
      <w:szCs w:val="20"/>
    </w:rPr>
  </w:style>
  <w:style w:type="table" w:styleId="MediumList2">
    <w:name w:val="Medium List 2"/>
    <w:basedOn w:val="TableNormal"/>
    <w:uiPriority w:val="66"/>
    <w:rsid w:val="008168D8"/>
    <w:pPr>
      <w:ind w:firstLine="0"/>
    </w:pPr>
    <w:rPr>
      <w:rFonts w:asciiTheme="majorHAnsi" w:eastAsiaTheme="majorEastAsia" w:hAnsiTheme="majorHAnsi" w:cstheme="majorBidi"/>
      <w:color w:val="000000" w:themeColor="text1"/>
      <w:lang w:eastAsia="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3">
    <w:name w:val="Medium Grid 3"/>
    <w:basedOn w:val="TableNormal"/>
    <w:uiPriority w:val="69"/>
    <w:rsid w:val="00C2391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numbering" w:customStyle="1" w:styleId="NoList2">
    <w:name w:val="No List2"/>
    <w:next w:val="NoList"/>
    <w:uiPriority w:val="99"/>
    <w:semiHidden/>
    <w:unhideWhenUsed/>
    <w:rsid w:val="00693F47"/>
  </w:style>
  <w:style w:type="table" w:customStyle="1" w:styleId="MediumList1-Accent61">
    <w:name w:val="Medium List 1 - Accent 61"/>
    <w:basedOn w:val="TableNormal"/>
    <w:next w:val="MediumList1-Accent6"/>
    <w:uiPriority w:val="65"/>
    <w:rsid w:val="00693F47"/>
    <w:pPr>
      <w:spacing w:before="120" w:line="360" w:lineRule="auto"/>
      <w:ind w:firstLine="0"/>
      <w:jc w:val="both"/>
    </w:pPr>
    <w:rPr>
      <w:rFonts w:eastAsiaTheme="minorEastAsia"/>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customStyle="1" w:styleId="LightShading1">
    <w:name w:val="Light Shading1"/>
    <w:basedOn w:val="TableNormal"/>
    <w:next w:val="LightShading"/>
    <w:uiPriority w:val="60"/>
    <w:rsid w:val="00693F4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693F47"/>
    <w:pPr>
      <w:ind w:firstLine="0"/>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21">
    <w:name w:val="Medium List 21"/>
    <w:basedOn w:val="TableNormal"/>
    <w:next w:val="MediumList2"/>
    <w:uiPriority w:val="66"/>
    <w:rsid w:val="00693F47"/>
    <w:pPr>
      <w:ind w:firstLine="0"/>
    </w:pPr>
    <w:rPr>
      <w:rFonts w:asciiTheme="majorHAnsi" w:eastAsiaTheme="majorEastAsia" w:hAnsiTheme="majorHAnsi" w:cstheme="majorBidi"/>
      <w:color w:val="000000" w:themeColor="text1"/>
      <w:lang w:eastAsia="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Grid31">
    <w:name w:val="Medium Grid 31"/>
    <w:basedOn w:val="TableNormal"/>
    <w:next w:val="MediumGrid3"/>
    <w:uiPriority w:val="69"/>
    <w:rsid w:val="00693F47"/>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character" w:customStyle="1" w:styleId="st">
    <w:name w:val="st"/>
    <w:basedOn w:val="DefaultParagraphFont"/>
    <w:rsid w:val="00693F47"/>
  </w:style>
  <w:style w:type="paragraph" w:styleId="Revision">
    <w:name w:val="Revision"/>
    <w:hidden/>
    <w:uiPriority w:val="99"/>
    <w:semiHidden/>
    <w:rsid w:val="002948A6"/>
    <w:pPr>
      <w:ind w:firstLine="0"/>
    </w:pPr>
  </w:style>
  <w:style w:type="paragraph" w:styleId="TOC4">
    <w:name w:val="toc 4"/>
    <w:basedOn w:val="Normal"/>
    <w:next w:val="Normal"/>
    <w:autoRedefine/>
    <w:uiPriority w:val="39"/>
    <w:unhideWhenUsed/>
    <w:rsid w:val="00137A56"/>
    <w:pPr>
      <w:spacing w:before="0" w:after="100" w:line="259" w:lineRule="auto"/>
      <w:ind w:left="660"/>
      <w:jc w:val="left"/>
    </w:pPr>
    <w:rPr>
      <w:lang w:eastAsia="zh-CN"/>
    </w:rPr>
  </w:style>
  <w:style w:type="paragraph" w:styleId="TOC5">
    <w:name w:val="toc 5"/>
    <w:basedOn w:val="Normal"/>
    <w:next w:val="Normal"/>
    <w:autoRedefine/>
    <w:uiPriority w:val="39"/>
    <w:unhideWhenUsed/>
    <w:rsid w:val="00137A56"/>
    <w:pPr>
      <w:spacing w:before="0" w:after="100" w:line="259" w:lineRule="auto"/>
      <w:ind w:left="880"/>
      <w:jc w:val="left"/>
    </w:pPr>
    <w:rPr>
      <w:lang w:eastAsia="zh-CN"/>
    </w:rPr>
  </w:style>
  <w:style w:type="paragraph" w:styleId="TOC6">
    <w:name w:val="toc 6"/>
    <w:basedOn w:val="Normal"/>
    <w:next w:val="Normal"/>
    <w:autoRedefine/>
    <w:uiPriority w:val="39"/>
    <w:unhideWhenUsed/>
    <w:rsid w:val="00137A56"/>
    <w:pPr>
      <w:spacing w:before="0" w:after="100" w:line="259" w:lineRule="auto"/>
      <w:ind w:left="1100"/>
      <w:jc w:val="left"/>
    </w:pPr>
    <w:rPr>
      <w:lang w:eastAsia="zh-CN"/>
    </w:rPr>
  </w:style>
  <w:style w:type="paragraph" w:styleId="TOC7">
    <w:name w:val="toc 7"/>
    <w:basedOn w:val="Normal"/>
    <w:next w:val="Normal"/>
    <w:autoRedefine/>
    <w:uiPriority w:val="39"/>
    <w:unhideWhenUsed/>
    <w:rsid w:val="00137A56"/>
    <w:pPr>
      <w:spacing w:before="0" w:after="100" w:line="259" w:lineRule="auto"/>
      <w:ind w:left="1320"/>
      <w:jc w:val="left"/>
    </w:pPr>
    <w:rPr>
      <w:lang w:eastAsia="zh-CN"/>
    </w:rPr>
  </w:style>
  <w:style w:type="paragraph" w:styleId="TOC8">
    <w:name w:val="toc 8"/>
    <w:basedOn w:val="Normal"/>
    <w:next w:val="Normal"/>
    <w:autoRedefine/>
    <w:uiPriority w:val="39"/>
    <w:unhideWhenUsed/>
    <w:rsid w:val="00137A56"/>
    <w:pPr>
      <w:spacing w:before="0" w:after="100" w:line="259" w:lineRule="auto"/>
      <w:ind w:left="1540"/>
      <w:jc w:val="left"/>
    </w:pPr>
    <w:rPr>
      <w:lang w:eastAsia="zh-CN"/>
    </w:rPr>
  </w:style>
  <w:style w:type="paragraph" w:styleId="TOC9">
    <w:name w:val="toc 9"/>
    <w:basedOn w:val="Normal"/>
    <w:next w:val="Normal"/>
    <w:autoRedefine/>
    <w:uiPriority w:val="39"/>
    <w:unhideWhenUsed/>
    <w:rsid w:val="00137A56"/>
    <w:pPr>
      <w:spacing w:before="0" w:after="100" w:line="259" w:lineRule="auto"/>
      <w:ind w:left="1760"/>
      <w:jc w:val="left"/>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2.tiff"/><Relationship Id="rId299" Type="http://schemas.openxmlformats.org/officeDocument/2006/relationships/image" Target="media/image168.tiff"/><Relationship Id="rId21" Type="http://schemas.openxmlformats.org/officeDocument/2006/relationships/image" Target="media/image11.jpg"/><Relationship Id="rId63" Type="http://schemas.openxmlformats.org/officeDocument/2006/relationships/header" Target="header3.xml"/><Relationship Id="rId159" Type="http://schemas.openxmlformats.org/officeDocument/2006/relationships/header" Target="header5.xml"/><Relationship Id="rId324" Type="http://schemas.openxmlformats.org/officeDocument/2006/relationships/image" Target="media/image193.tiff"/><Relationship Id="rId366" Type="http://schemas.openxmlformats.org/officeDocument/2006/relationships/chart" Target="charts/chart127.xml"/><Relationship Id="rId170" Type="http://schemas.openxmlformats.org/officeDocument/2006/relationships/chart" Target="charts/chart26.xml"/><Relationship Id="rId191" Type="http://schemas.openxmlformats.org/officeDocument/2006/relationships/image" Target="media/image126.png"/><Relationship Id="rId205" Type="http://schemas.openxmlformats.org/officeDocument/2006/relationships/chart" Target="charts/chart46.xml"/><Relationship Id="rId226" Type="http://schemas.openxmlformats.org/officeDocument/2006/relationships/image" Target="media/image136.tiff"/><Relationship Id="rId247" Type="http://schemas.openxmlformats.org/officeDocument/2006/relationships/chart" Target="charts/chart75.xml"/><Relationship Id="rId107" Type="http://schemas.openxmlformats.org/officeDocument/2006/relationships/image" Target="media/image72.png"/><Relationship Id="rId268" Type="http://schemas.openxmlformats.org/officeDocument/2006/relationships/chart" Target="charts/chart90.xml"/><Relationship Id="rId289" Type="http://schemas.openxmlformats.org/officeDocument/2006/relationships/image" Target="media/image158.tiff"/><Relationship Id="rId11" Type="http://schemas.openxmlformats.org/officeDocument/2006/relationships/header" Target="header1.xml"/><Relationship Id="rId32" Type="http://schemas.openxmlformats.org/officeDocument/2006/relationships/image" Target="media/image18.jpeg"/><Relationship Id="rId53" Type="http://schemas.openxmlformats.org/officeDocument/2006/relationships/image" Target="media/image39.png"/><Relationship Id="rId74" Type="http://schemas.openxmlformats.org/officeDocument/2006/relationships/image" Target="media/image57.jpeg"/><Relationship Id="rId128" Type="http://schemas.openxmlformats.org/officeDocument/2006/relationships/image" Target="media/image93.jpeg"/><Relationship Id="rId149" Type="http://schemas.openxmlformats.org/officeDocument/2006/relationships/image" Target="media/image109.png"/><Relationship Id="rId314" Type="http://schemas.openxmlformats.org/officeDocument/2006/relationships/image" Target="media/image183.tiff"/><Relationship Id="rId335" Type="http://schemas.openxmlformats.org/officeDocument/2006/relationships/image" Target="media/image204.tiff"/><Relationship Id="rId356" Type="http://schemas.openxmlformats.org/officeDocument/2006/relationships/chart" Target="charts/chart117.xml"/><Relationship Id="rId377" Type="http://schemas.openxmlformats.org/officeDocument/2006/relationships/chart" Target="charts/chart137.xml"/><Relationship Id="rId5" Type="http://schemas.openxmlformats.org/officeDocument/2006/relationships/settings" Target="settings.xml"/><Relationship Id="rId95" Type="http://schemas.openxmlformats.org/officeDocument/2006/relationships/chart" Target="charts/chart8.xml"/><Relationship Id="rId160" Type="http://schemas.openxmlformats.org/officeDocument/2006/relationships/chart" Target="charts/chart16.xml"/><Relationship Id="rId181" Type="http://schemas.openxmlformats.org/officeDocument/2006/relationships/image" Target="media/image116.png"/><Relationship Id="rId216" Type="http://schemas.openxmlformats.org/officeDocument/2006/relationships/chart" Target="charts/chart56.xml"/><Relationship Id="rId237" Type="http://schemas.openxmlformats.org/officeDocument/2006/relationships/chart" Target="charts/chart65.xml"/><Relationship Id="rId258" Type="http://schemas.openxmlformats.org/officeDocument/2006/relationships/chart" Target="charts/chart80.xml"/><Relationship Id="rId279" Type="http://schemas.openxmlformats.org/officeDocument/2006/relationships/image" Target="media/image148.tiff"/><Relationship Id="rId22" Type="http://schemas.openxmlformats.org/officeDocument/2006/relationships/image" Target="media/image12.jpg"/><Relationship Id="rId43" Type="http://schemas.openxmlformats.org/officeDocument/2006/relationships/image" Target="media/image29.jpeg"/><Relationship Id="rId64" Type="http://schemas.openxmlformats.org/officeDocument/2006/relationships/footer" Target="footer3.xml"/><Relationship Id="rId118" Type="http://schemas.openxmlformats.org/officeDocument/2006/relationships/image" Target="media/image83.tiff"/><Relationship Id="rId139" Type="http://schemas.openxmlformats.org/officeDocument/2006/relationships/image" Target="media/image104.png"/><Relationship Id="rId290" Type="http://schemas.openxmlformats.org/officeDocument/2006/relationships/image" Target="media/image159.tiff"/><Relationship Id="rId304" Type="http://schemas.openxmlformats.org/officeDocument/2006/relationships/image" Target="media/image173.tiff"/><Relationship Id="rId325" Type="http://schemas.openxmlformats.org/officeDocument/2006/relationships/image" Target="media/image194.tiff"/><Relationship Id="rId346" Type="http://schemas.openxmlformats.org/officeDocument/2006/relationships/chart" Target="charts/chart107.xml"/><Relationship Id="rId367" Type="http://schemas.openxmlformats.org/officeDocument/2006/relationships/chart" Target="charts/chart128.xml"/><Relationship Id="rId388" Type="http://schemas.openxmlformats.org/officeDocument/2006/relationships/chart" Target="charts/chart148.xml"/><Relationship Id="rId85" Type="http://schemas.openxmlformats.org/officeDocument/2006/relationships/image" Target="media/image65.jpeg"/><Relationship Id="rId150" Type="http://schemas.microsoft.com/office/2007/relationships/hdphoto" Target="media/hdphoto10.wdp"/><Relationship Id="rId171" Type="http://schemas.openxmlformats.org/officeDocument/2006/relationships/chart" Target="charts/chart27.xml"/><Relationship Id="rId192" Type="http://schemas.openxmlformats.org/officeDocument/2006/relationships/image" Target="media/image127.png"/><Relationship Id="rId206" Type="http://schemas.openxmlformats.org/officeDocument/2006/relationships/chart" Target="charts/chart47.xml"/><Relationship Id="rId227" Type="http://schemas.openxmlformats.org/officeDocument/2006/relationships/image" Target="media/image137.tiff"/><Relationship Id="rId248" Type="http://schemas.openxmlformats.org/officeDocument/2006/relationships/chart" Target="charts/chart76.xml"/><Relationship Id="rId269" Type="http://schemas.openxmlformats.org/officeDocument/2006/relationships/chart" Target="charts/chart91.xml"/><Relationship Id="rId12" Type="http://schemas.openxmlformats.org/officeDocument/2006/relationships/footer" Target="footer1.xml"/><Relationship Id="rId33" Type="http://schemas.openxmlformats.org/officeDocument/2006/relationships/image" Target="media/image19.jpeg"/><Relationship Id="rId108" Type="http://schemas.openxmlformats.org/officeDocument/2006/relationships/image" Target="media/image73.png"/><Relationship Id="rId129" Type="http://schemas.openxmlformats.org/officeDocument/2006/relationships/image" Target="media/image94.jpeg"/><Relationship Id="rId280" Type="http://schemas.openxmlformats.org/officeDocument/2006/relationships/image" Target="media/image149.tiff"/><Relationship Id="rId315" Type="http://schemas.openxmlformats.org/officeDocument/2006/relationships/image" Target="media/image184.tiff"/><Relationship Id="rId336" Type="http://schemas.openxmlformats.org/officeDocument/2006/relationships/chart" Target="charts/chart100.xml"/><Relationship Id="rId357" Type="http://schemas.openxmlformats.org/officeDocument/2006/relationships/chart" Target="charts/chart118.xml"/><Relationship Id="rId54" Type="http://schemas.openxmlformats.org/officeDocument/2006/relationships/image" Target="media/image40.png"/><Relationship Id="rId75" Type="http://schemas.microsoft.com/office/2007/relationships/hdphoto" Target="media/hdphoto2.wdp"/><Relationship Id="rId96" Type="http://schemas.openxmlformats.org/officeDocument/2006/relationships/chart" Target="charts/chart9.xml"/><Relationship Id="rId140" Type="http://schemas.microsoft.com/office/2007/relationships/hdphoto" Target="media/hdphoto5.wdp"/><Relationship Id="rId161" Type="http://schemas.openxmlformats.org/officeDocument/2006/relationships/chart" Target="charts/chart17.xml"/><Relationship Id="rId182" Type="http://schemas.openxmlformats.org/officeDocument/2006/relationships/image" Target="media/image117.png"/><Relationship Id="rId217" Type="http://schemas.openxmlformats.org/officeDocument/2006/relationships/image" Target="media/image130.png"/><Relationship Id="rId378" Type="http://schemas.openxmlformats.org/officeDocument/2006/relationships/chart" Target="charts/chart138.xml"/><Relationship Id="rId6" Type="http://schemas.openxmlformats.org/officeDocument/2006/relationships/webSettings" Target="webSettings.xml"/><Relationship Id="rId238" Type="http://schemas.openxmlformats.org/officeDocument/2006/relationships/chart" Target="charts/chart66.xml"/><Relationship Id="rId259" Type="http://schemas.openxmlformats.org/officeDocument/2006/relationships/chart" Target="charts/chart81.xml"/><Relationship Id="rId23" Type="http://schemas.openxmlformats.org/officeDocument/2006/relationships/image" Target="media/image13.jpg"/><Relationship Id="rId119" Type="http://schemas.openxmlformats.org/officeDocument/2006/relationships/image" Target="media/image84.png"/><Relationship Id="rId270" Type="http://schemas.openxmlformats.org/officeDocument/2006/relationships/chart" Target="charts/chart92.xml"/><Relationship Id="rId291" Type="http://schemas.openxmlformats.org/officeDocument/2006/relationships/image" Target="media/image160.tiff"/><Relationship Id="rId305" Type="http://schemas.openxmlformats.org/officeDocument/2006/relationships/image" Target="media/image174.tiff"/><Relationship Id="rId326" Type="http://schemas.openxmlformats.org/officeDocument/2006/relationships/image" Target="media/image195.jpeg"/><Relationship Id="rId347" Type="http://schemas.openxmlformats.org/officeDocument/2006/relationships/chart" Target="charts/chart108.xml"/><Relationship Id="rId44" Type="http://schemas.openxmlformats.org/officeDocument/2006/relationships/image" Target="media/image30.jpeg"/><Relationship Id="rId65" Type="http://schemas.openxmlformats.org/officeDocument/2006/relationships/image" Target="media/image49.png"/><Relationship Id="rId86" Type="http://schemas.openxmlformats.org/officeDocument/2006/relationships/image" Target="media/image66.jpeg"/><Relationship Id="rId130" Type="http://schemas.openxmlformats.org/officeDocument/2006/relationships/image" Target="media/image95.jpeg"/><Relationship Id="rId151" Type="http://schemas.openxmlformats.org/officeDocument/2006/relationships/image" Target="media/image110.png"/><Relationship Id="rId368" Type="http://schemas.openxmlformats.org/officeDocument/2006/relationships/chart" Target="charts/chart129.xml"/><Relationship Id="rId389" Type="http://schemas.openxmlformats.org/officeDocument/2006/relationships/chart" Target="charts/chart149.xml"/><Relationship Id="rId172" Type="http://schemas.openxmlformats.org/officeDocument/2006/relationships/chart" Target="charts/chart28.xml"/><Relationship Id="rId193" Type="http://schemas.openxmlformats.org/officeDocument/2006/relationships/image" Target="media/image128.png"/><Relationship Id="rId207" Type="http://schemas.openxmlformats.org/officeDocument/2006/relationships/chart" Target="charts/chart48.xml"/><Relationship Id="rId228" Type="http://schemas.openxmlformats.org/officeDocument/2006/relationships/image" Target="media/image138.tiff"/><Relationship Id="rId249" Type="http://schemas.openxmlformats.org/officeDocument/2006/relationships/chart" Target="charts/chart77.xml"/><Relationship Id="rId13" Type="http://schemas.openxmlformats.org/officeDocument/2006/relationships/image" Target="media/image3.png"/><Relationship Id="rId109" Type="http://schemas.openxmlformats.org/officeDocument/2006/relationships/image" Target="media/image74.png"/><Relationship Id="rId260" Type="http://schemas.openxmlformats.org/officeDocument/2006/relationships/chart" Target="charts/chart82.xml"/><Relationship Id="rId281" Type="http://schemas.openxmlformats.org/officeDocument/2006/relationships/image" Target="media/image150.tiff"/><Relationship Id="rId316" Type="http://schemas.openxmlformats.org/officeDocument/2006/relationships/image" Target="media/image185.tiff"/><Relationship Id="rId337" Type="http://schemas.openxmlformats.org/officeDocument/2006/relationships/image" Target="media/image205.tiff"/><Relationship Id="rId34" Type="http://schemas.openxmlformats.org/officeDocument/2006/relationships/image" Target="media/image20.jpeg"/><Relationship Id="rId55" Type="http://schemas.openxmlformats.org/officeDocument/2006/relationships/image" Target="media/image41.png"/><Relationship Id="rId76" Type="http://schemas.openxmlformats.org/officeDocument/2006/relationships/image" Target="media/image58.jpeg"/><Relationship Id="rId97" Type="http://schemas.openxmlformats.org/officeDocument/2006/relationships/chart" Target="charts/chart10.xml"/><Relationship Id="rId120" Type="http://schemas.openxmlformats.org/officeDocument/2006/relationships/image" Target="media/image85.jpeg"/><Relationship Id="rId141" Type="http://schemas.openxmlformats.org/officeDocument/2006/relationships/image" Target="media/image105.png"/><Relationship Id="rId358" Type="http://schemas.openxmlformats.org/officeDocument/2006/relationships/chart" Target="charts/chart119.xml"/><Relationship Id="rId379" Type="http://schemas.openxmlformats.org/officeDocument/2006/relationships/chart" Target="charts/chart139.xml"/><Relationship Id="rId7" Type="http://schemas.openxmlformats.org/officeDocument/2006/relationships/footnotes" Target="footnotes.xml"/><Relationship Id="rId162" Type="http://schemas.openxmlformats.org/officeDocument/2006/relationships/chart" Target="charts/chart18.xml"/><Relationship Id="rId183" Type="http://schemas.openxmlformats.org/officeDocument/2006/relationships/image" Target="media/image118.png"/><Relationship Id="rId218" Type="http://schemas.openxmlformats.org/officeDocument/2006/relationships/header" Target="header6.xml"/><Relationship Id="rId239" Type="http://schemas.openxmlformats.org/officeDocument/2006/relationships/chart" Target="charts/chart67.xml"/><Relationship Id="rId390" Type="http://schemas.openxmlformats.org/officeDocument/2006/relationships/header" Target="header8.xml"/><Relationship Id="rId250" Type="http://schemas.openxmlformats.org/officeDocument/2006/relationships/image" Target="media/image141.tiff"/><Relationship Id="rId271" Type="http://schemas.openxmlformats.org/officeDocument/2006/relationships/chart" Target="charts/chart93.xml"/><Relationship Id="rId292" Type="http://schemas.openxmlformats.org/officeDocument/2006/relationships/image" Target="media/image161.tiff"/><Relationship Id="rId306" Type="http://schemas.openxmlformats.org/officeDocument/2006/relationships/image" Target="media/image175.tiff"/><Relationship Id="rId24" Type="http://schemas.openxmlformats.org/officeDocument/2006/relationships/image" Target="media/image14.jpg"/><Relationship Id="rId45" Type="http://schemas.openxmlformats.org/officeDocument/2006/relationships/image" Target="media/image31.png"/><Relationship Id="rId66" Type="http://schemas.openxmlformats.org/officeDocument/2006/relationships/image" Target="media/image50.jpg"/><Relationship Id="rId87" Type="http://schemas.openxmlformats.org/officeDocument/2006/relationships/image" Target="media/image67.jpg"/><Relationship Id="rId110" Type="http://schemas.openxmlformats.org/officeDocument/2006/relationships/image" Target="media/image75.png"/><Relationship Id="rId131" Type="http://schemas.openxmlformats.org/officeDocument/2006/relationships/image" Target="media/image96.jpeg"/><Relationship Id="rId327" Type="http://schemas.openxmlformats.org/officeDocument/2006/relationships/image" Target="media/image196.tiff"/><Relationship Id="rId348" Type="http://schemas.openxmlformats.org/officeDocument/2006/relationships/chart" Target="charts/chart109.xml"/><Relationship Id="rId369" Type="http://schemas.openxmlformats.org/officeDocument/2006/relationships/chart" Target="charts/chart130.xml"/><Relationship Id="rId152" Type="http://schemas.microsoft.com/office/2007/relationships/hdphoto" Target="media/hdphoto11.wdp"/><Relationship Id="rId173" Type="http://schemas.openxmlformats.org/officeDocument/2006/relationships/chart" Target="charts/chart29.xml"/><Relationship Id="rId194" Type="http://schemas.openxmlformats.org/officeDocument/2006/relationships/chart" Target="charts/chart35.xml"/><Relationship Id="rId208" Type="http://schemas.openxmlformats.org/officeDocument/2006/relationships/chart" Target="charts/chart49.xml"/><Relationship Id="rId229" Type="http://schemas.openxmlformats.org/officeDocument/2006/relationships/image" Target="media/image139.tiff"/><Relationship Id="rId380" Type="http://schemas.openxmlformats.org/officeDocument/2006/relationships/chart" Target="charts/chart140.xml"/><Relationship Id="rId240" Type="http://schemas.openxmlformats.org/officeDocument/2006/relationships/chart" Target="charts/chart68.xml"/><Relationship Id="rId261" Type="http://schemas.openxmlformats.org/officeDocument/2006/relationships/chart" Target="charts/chart83.xml"/><Relationship Id="rId14" Type="http://schemas.openxmlformats.org/officeDocument/2006/relationships/image" Target="media/image4.jpg"/><Relationship Id="rId35" Type="http://schemas.openxmlformats.org/officeDocument/2006/relationships/image" Target="media/image21.jpeg"/><Relationship Id="rId56" Type="http://schemas.openxmlformats.org/officeDocument/2006/relationships/image" Target="media/image42.png"/><Relationship Id="rId77" Type="http://schemas.microsoft.com/office/2007/relationships/hdphoto" Target="media/hdphoto3.wdp"/><Relationship Id="rId100" Type="http://schemas.openxmlformats.org/officeDocument/2006/relationships/chart" Target="charts/chart13.xml"/><Relationship Id="rId282" Type="http://schemas.openxmlformats.org/officeDocument/2006/relationships/image" Target="media/image151.tiff"/><Relationship Id="rId317" Type="http://schemas.openxmlformats.org/officeDocument/2006/relationships/image" Target="media/image186.tiff"/><Relationship Id="rId338" Type="http://schemas.openxmlformats.org/officeDocument/2006/relationships/image" Target="media/image206.tiff"/><Relationship Id="rId359" Type="http://schemas.openxmlformats.org/officeDocument/2006/relationships/chart" Target="charts/chart120.xml"/><Relationship Id="rId8" Type="http://schemas.openxmlformats.org/officeDocument/2006/relationships/endnotes" Target="endnotes.xml"/><Relationship Id="rId98" Type="http://schemas.openxmlformats.org/officeDocument/2006/relationships/chart" Target="charts/chart11.xml"/><Relationship Id="rId121" Type="http://schemas.openxmlformats.org/officeDocument/2006/relationships/image" Target="media/image86.jpeg"/><Relationship Id="rId142" Type="http://schemas.microsoft.com/office/2007/relationships/hdphoto" Target="media/hdphoto6.wdp"/><Relationship Id="rId163" Type="http://schemas.openxmlformats.org/officeDocument/2006/relationships/chart" Target="charts/chart19.xml"/><Relationship Id="rId184" Type="http://schemas.openxmlformats.org/officeDocument/2006/relationships/image" Target="media/image119.png"/><Relationship Id="rId219" Type="http://schemas.openxmlformats.org/officeDocument/2006/relationships/chart" Target="charts/chart57.xml"/><Relationship Id="rId370" Type="http://schemas.openxmlformats.org/officeDocument/2006/relationships/chart" Target="charts/chart131.xml"/><Relationship Id="rId391" Type="http://schemas.openxmlformats.org/officeDocument/2006/relationships/header" Target="header9.xml"/><Relationship Id="rId230" Type="http://schemas.openxmlformats.org/officeDocument/2006/relationships/chart" Target="charts/chart59.xml"/><Relationship Id="rId251" Type="http://schemas.openxmlformats.org/officeDocument/2006/relationships/image" Target="media/image142.tiff"/><Relationship Id="rId25" Type="http://schemas.openxmlformats.org/officeDocument/2006/relationships/image" Target="media/image15.jpg"/><Relationship Id="rId46" Type="http://schemas.openxmlformats.org/officeDocument/2006/relationships/image" Target="media/image32.png"/><Relationship Id="rId67" Type="http://schemas.openxmlformats.org/officeDocument/2006/relationships/image" Target="media/image51.png"/><Relationship Id="rId272" Type="http://schemas.openxmlformats.org/officeDocument/2006/relationships/chart" Target="charts/chart94.xml"/><Relationship Id="rId293" Type="http://schemas.openxmlformats.org/officeDocument/2006/relationships/image" Target="media/image162.tiff"/><Relationship Id="rId307" Type="http://schemas.openxmlformats.org/officeDocument/2006/relationships/image" Target="media/image176.tiff"/><Relationship Id="rId328" Type="http://schemas.openxmlformats.org/officeDocument/2006/relationships/image" Target="media/image197.tiff"/><Relationship Id="rId349" Type="http://schemas.openxmlformats.org/officeDocument/2006/relationships/chart" Target="charts/chart110.xml"/><Relationship Id="rId88" Type="http://schemas.openxmlformats.org/officeDocument/2006/relationships/image" Target="media/image68.jpeg"/><Relationship Id="rId111" Type="http://schemas.openxmlformats.org/officeDocument/2006/relationships/image" Target="media/image76.png"/><Relationship Id="rId132" Type="http://schemas.openxmlformats.org/officeDocument/2006/relationships/image" Target="media/image97.jpeg"/><Relationship Id="rId153" Type="http://schemas.openxmlformats.org/officeDocument/2006/relationships/image" Target="media/image111.png"/><Relationship Id="rId174" Type="http://schemas.openxmlformats.org/officeDocument/2006/relationships/chart" Target="charts/chart30.xml"/><Relationship Id="rId195" Type="http://schemas.openxmlformats.org/officeDocument/2006/relationships/chart" Target="charts/chart36.xml"/><Relationship Id="rId209" Type="http://schemas.openxmlformats.org/officeDocument/2006/relationships/chart" Target="charts/chart50.xml"/><Relationship Id="rId360" Type="http://schemas.openxmlformats.org/officeDocument/2006/relationships/chart" Target="charts/chart121.xml"/><Relationship Id="rId381" Type="http://schemas.openxmlformats.org/officeDocument/2006/relationships/chart" Target="charts/chart141.xml"/><Relationship Id="rId220" Type="http://schemas.openxmlformats.org/officeDocument/2006/relationships/image" Target="media/image131.tiff"/><Relationship Id="rId241" Type="http://schemas.openxmlformats.org/officeDocument/2006/relationships/chart" Target="charts/chart69.xml"/><Relationship Id="rId15" Type="http://schemas.openxmlformats.org/officeDocument/2006/relationships/image" Target="media/image5.jpg"/><Relationship Id="rId36" Type="http://schemas.openxmlformats.org/officeDocument/2006/relationships/image" Target="media/image22.jpeg"/><Relationship Id="rId57" Type="http://schemas.openxmlformats.org/officeDocument/2006/relationships/image" Target="media/image43.jpeg"/><Relationship Id="rId262" Type="http://schemas.openxmlformats.org/officeDocument/2006/relationships/chart" Target="charts/chart84.xml"/><Relationship Id="rId283" Type="http://schemas.openxmlformats.org/officeDocument/2006/relationships/image" Target="media/image152.tiff"/><Relationship Id="rId318" Type="http://schemas.openxmlformats.org/officeDocument/2006/relationships/image" Target="media/image187.tiff"/><Relationship Id="rId339" Type="http://schemas.openxmlformats.org/officeDocument/2006/relationships/chart" Target="charts/chart101.xml"/><Relationship Id="rId78" Type="http://schemas.openxmlformats.org/officeDocument/2006/relationships/image" Target="media/image59.jpeg"/><Relationship Id="rId99" Type="http://schemas.openxmlformats.org/officeDocument/2006/relationships/chart" Target="charts/chart12.xml"/><Relationship Id="rId101" Type="http://schemas.openxmlformats.org/officeDocument/2006/relationships/header" Target="header4.xml"/><Relationship Id="rId122" Type="http://schemas.openxmlformats.org/officeDocument/2006/relationships/image" Target="media/image87.jpeg"/><Relationship Id="rId143" Type="http://schemas.openxmlformats.org/officeDocument/2006/relationships/image" Target="media/image106.png"/><Relationship Id="rId164" Type="http://schemas.openxmlformats.org/officeDocument/2006/relationships/chart" Target="charts/chart20.xml"/><Relationship Id="rId185" Type="http://schemas.openxmlformats.org/officeDocument/2006/relationships/image" Target="media/image120.png"/><Relationship Id="rId350" Type="http://schemas.openxmlformats.org/officeDocument/2006/relationships/chart" Target="charts/chart111.xml"/><Relationship Id="rId371" Type="http://schemas.openxmlformats.org/officeDocument/2006/relationships/image" Target="media/image207.jpeg"/><Relationship Id="rId9" Type="http://schemas.openxmlformats.org/officeDocument/2006/relationships/image" Target="media/image1.jpeg"/><Relationship Id="rId210" Type="http://schemas.openxmlformats.org/officeDocument/2006/relationships/chart" Target="charts/chart51.xml"/><Relationship Id="rId392" Type="http://schemas.openxmlformats.org/officeDocument/2006/relationships/header" Target="header10.xml"/><Relationship Id="rId26" Type="http://schemas.openxmlformats.org/officeDocument/2006/relationships/image" Target="media/image16.jpg"/><Relationship Id="rId231" Type="http://schemas.openxmlformats.org/officeDocument/2006/relationships/chart" Target="charts/chart60.xml"/><Relationship Id="rId252" Type="http://schemas.openxmlformats.org/officeDocument/2006/relationships/image" Target="media/image143.tiff"/><Relationship Id="rId273" Type="http://schemas.openxmlformats.org/officeDocument/2006/relationships/chart" Target="charts/chart95.xml"/><Relationship Id="rId294" Type="http://schemas.openxmlformats.org/officeDocument/2006/relationships/image" Target="media/image163.tiff"/><Relationship Id="rId308" Type="http://schemas.openxmlformats.org/officeDocument/2006/relationships/image" Target="media/image177.tiff"/><Relationship Id="rId329" Type="http://schemas.openxmlformats.org/officeDocument/2006/relationships/image" Target="media/image198.tiff"/><Relationship Id="rId47" Type="http://schemas.openxmlformats.org/officeDocument/2006/relationships/image" Target="media/image33.jpg"/><Relationship Id="rId68" Type="http://schemas.openxmlformats.org/officeDocument/2006/relationships/image" Target="media/image52.jpg"/><Relationship Id="rId89" Type="http://schemas.openxmlformats.org/officeDocument/2006/relationships/image" Target="media/image69.jpg"/><Relationship Id="rId112" Type="http://schemas.openxmlformats.org/officeDocument/2006/relationships/image" Target="media/image77.png"/><Relationship Id="rId133" Type="http://schemas.openxmlformats.org/officeDocument/2006/relationships/image" Target="media/image98.jpeg"/><Relationship Id="rId154" Type="http://schemas.microsoft.com/office/2007/relationships/hdphoto" Target="media/hdphoto12.wdp"/><Relationship Id="rId175" Type="http://schemas.openxmlformats.org/officeDocument/2006/relationships/chart" Target="charts/chart31.xml"/><Relationship Id="rId340" Type="http://schemas.openxmlformats.org/officeDocument/2006/relationships/chart" Target="charts/chart102.xml"/><Relationship Id="rId361" Type="http://schemas.openxmlformats.org/officeDocument/2006/relationships/chart" Target="charts/chart122.xml"/><Relationship Id="rId196" Type="http://schemas.openxmlformats.org/officeDocument/2006/relationships/chart" Target="charts/chart37.xml"/><Relationship Id="rId200" Type="http://schemas.openxmlformats.org/officeDocument/2006/relationships/chart" Target="charts/chart41.xml"/><Relationship Id="rId382" Type="http://schemas.openxmlformats.org/officeDocument/2006/relationships/chart" Target="charts/chart142.xml"/><Relationship Id="rId16" Type="http://schemas.openxmlformats.org/officeDocument/2006/relationships/image" Target="media/image6.jpg"/><Relationship Id="rId221" Type="http://schemas.openxmlformats.org/officeDocument/2006/relationships/image" Target="media/image132.tiff"/><Relationship Id="rId242" Type="http://schemas.openxmlformats.org/officeDocument/2006/relationships/chart" Target="charts/chart70.xml"/><Relationship Id="rId263" Type="http://schemas.openxmlformats.org/officeDocument/2006/relationships/chart" Target="charts/chart85.xml"/><Relationship Id="rId284" Type="http://schemas.openxmlformats.org/officeDocument/2006/relationships/image" Target="media/image153.tiff"/><Relationship Id="rId319" Type="http://schemas.openxmlformats.org/officeDocument/2006/relationships/image" Target="media/image188.tiff"/><Relationship Id="rId37" Type="http://schemas.openxmlformats.org/officeDocument/2006/relationships/image" Target="media/image23.jpg"/><Relationship Id="rId58" Type="http://schemas.openxmlformats.org/officeDocument/2006/relationships/image" Target="media/image44.jpeg"/><Relationship Id="rId79" Type="http://schemas.openxmlformats.org/officeDocument/2006/relationships/image" Target="media/image60.jpeg"/><Relationship Id="rId102" Type="http://schemas.openxmlformats.org/officeDocument/2006/relationships/footer" Target="footer4.xml"/><Relationship Id="rId123" Type="http://schemas.openxmlformats.org/officeDocument/2006/relationships/image" Target="media/image88.jpeg"/><Relationship Id="rId144" Type="http://schemas.microsoft.com/office/2007/relationships/hdphoto" Target="media/hdphoto7.wdp"/><Relationship Id="rId330" Type="http://schemas.openxmlformats.org/officeDocument/2006/relationships/image" Target="media/image199.tiff"/><Relationship Id="rId90" Type="http://schemas.openxmlformats.org/officeDocument/2006/relationships/chart" Target="charts/chart3.xml"/><Relationship Id="rId165" Type="http://schemas.openxmlformats.org/officeDocument/2006/relationships/chart" Target="charts/chart21.xml"/><Relationship Id="rId186" Type="http://schemas.openxmlformats.org/officeDocument/2006/relationships/image" Target="media/image121.png"/><Relationship Id="rId351" Type="http://schemas.openxmlformats.org/officeDocument/2006/relationships/chart" Target="charts/chart112.xml"/><Relationship Id="rId372" Type="http://schemas.openxmlformats.org/officeDocument/2006/relationships/chart" Target="charts/chart132.xml"/><Relationship Id="rId393" Type="http://schemas.openxmlformats.org/officeDocument/2006/relationships/fontTable" Target="fontTable.xml"/><Relationship Id="rId211" Type="http://schemas.openxmlformats.org/officeDocument/2006/relationships/chart" Target="charts/chart52.xml"/><Relationship Id="rId232" Type="http://schemas.openxmlformats.org/officeDocument/2006/relationships/chart" Target="charts/chart61.xml"/><Relationship Id="rId253" Type="http://schemas.openxmlformats.org/officeDocument/2006/relationships/image" Target="media/image144.tiff"/><Relationship Id="rId274" Type="http://schemas.openxmlformats.org/officeDocument/2006/relationships/chart" Target="charts/chart96.xml"/><Relationship Id="rId295" Type="http://schemas.openxmlformats.org/officeDocument/2006/relationships/image" Target="media/image164.tiff"/><Relationship Id="rId309" Type="http://schemas.openxmlformats.org/officeDocument/2006/relationships/image" Target="media/image178.tiff"/><Relationship Id="rId27" Type="http://schemas.openxmlformats.org/officeDocument/2006/relationships/image" Target="media/image17.jpeg"/><Relationship Id="rId48" Type="http://schemas.openxmlformats.org/officeDocument/2006/relationships/image" Target="media/image34.png"/><Relationship Id="rId69" Type="http://schemas.openxmlformats.org/officeDocument/2006/relationships/image" Target="media/image53.jpg"/><Relationship Id="rId113" Type="http://schemas.openxmlformats.org/officeDocument/2006/relationships/image" Target="media/image78.png"/><Relationship Id="rId134" Type="http://schemas.openxmlformats.org/officeDocument/2006/relationships/image" Target="media/image99.tiff"/><Relationship Id="rId320" Type="http://schemas.openxmlformats.org/officeDocument/2006/relationships/image" Target="media/image189.tiff"/><Relationship Id="rId80" Type="http://schemas.microsoft.com/office/2007/relationships/hdphoto" Target="media/hdphoto4.wdp"/><Relationship Id="rId155" Type="http://schemas.openxmlformats.org/officeDocument/2006/relationships/image" Target="media/image112.png"/><Relationship Id="rId176" Type="http://schemas.openxmlformats.org/officeDocument/2006/relationships/chart" Target="charts/chart32.xml"/><Relationship Id="rId197" Type="http://schemas.openxmlformats.org/officeDocument/2006/relationships/chart" Target="charts/chart38.xml"/><Relationship Id="rId341" Type="http://schemas.openxmlformats.org/officeDocument/2006/relationships/header" Target="header7.xml"/><Relationship Id="rId362" Type="http://schemas.openxmlformats.org/officeDocument/2006/relationships/chart" Target="charts/chart123.xml"/><Relationship Id="rId383" Type="http://schemas.openxmlformats.org/officeDocument/2006/relationships/chart" Target="charts/chart143.xml"/><Relationship Id="rId201" Type="http://schemas.openxmlformats.org/officeDocument/2006/relationships/chart" Target="charts/chart42.xml"/><Relationship Id="rId222" Type="http://schemas.openxmlformats.org/officeDocument/2006/relationships/image" Target="media/image133.tiff"/><Relationship Id="rId243" Type="http://schemas.openxmlformats.org/officeDocument/2006/relationships/chart" Target="charts/chart71.xml"/><Relationship Id="rId264" Type="http://schemas.openxmlformats.org/officeDocument/2006/relationships/chart" Target="charts/chart86.xml"/><Relationship Id="rId285" Type="http://schemas.openxmlformats.org/officeDocument/2006/relationships/image" Target="media/image154.tiff"/><Relationship Id="rId17" Type="http://schemas.openxmlformats.org/officeDocument/2006/relationships/image" Target="media/image7.gif"/><Relationship Id="rId38" Type="http://schemas.openxmlformats.org/officeDocument/2006/relationships/image" Target="media/image24.jpg"/><Relationship Id="rId59" Type="http://schemas.openxmlformats.org/officeDocument/2006/relationships/image" Target="media/image45.png"/><Relationship Id="rId103" Type="http://schemas.openxmlformats.org/officeDocument/2006/relationships/image" Target="media/image70.png"/><Relationship Id="rId124" Type="http://schemas.openxmlformats.org/officeDocument/2006/relationships/image" Target="media/image89.jpeg"/><Relationship Id="rId310" Type="http://schemas.openxmlformats.org/officeDocument/2006/relationships/image" Target="media/image179.tiff"/><Relationship Id="rId70" Type="http://schemas.openxmlformats.org/officeDocument/2006/relationships/image" Target="media/image54.jpg"/><Relationship Id="rId91" Type="http://schemas.openxmlformats.org/officeDocument/2006/relationships/chart" Target="charts/chart4.xml"/><Relationship Id="rId145" Type="http://schemas.openxmlformats.org/officeDocument/2006/relationships/image" Target="media/image107.png"/><Relationship Id="rId166" Type="http://schemas.openxmlformats.org/officeDocument/2006/relationships/chart" Target="charts/chart22.xml"/><Relationship Id="rId187" Type="http://schemas.openxmlformats.org/officeDocument/2006/relationships/image" Target="media/image122.png"/><Relationship Id="rId331" Type="http://schemas.openxmlformats.org/officeDocument/2006/relationships/image" Target="media/image200.tiff"/><Relationship Id="rId352" Type="http://schemas.openxmlformats.org/officeDocument/2006/relationships/chart" Target="charts/chart113.xml"/><Relationship Id="rId373" Type="http://schemas.openxmlformats.org/officeDocument/2006/relationships/chart" Target="charts/chart133.xml"/><Relationship Id="rId394" Type="http://schemas.openxmlformats.org/officeDocument/2006/relationships/theme" Target="theme/theme1.xml"/><Relationship Id="rId1" Type="http://schemas.openxmlformats.org/officeDocument/2006/relationships/customXml" Target="../customXml/item1.xml"/><Relationship Id="rId212" Type="http://schemas.openxmlformats.org/officeDocument/2006/relationships/chart" Target="charts/chart53.xml"/><Relationship Id="rId233" Type="http://schemas.openxmlformats.org/officeDocument/2006/relationships/image" Target="media/image140.tiff"/><Relationship Id="rId254" Type="http://schemas.openxmlformats.org/officeDocument/2006/relationships/image" Target="media/image145.tiff"/><Relationship Id="rId28" Type="http://schemas.openxmlformats.org/officeDocument/2006/relationships/header" Target="header2.xml"/><Relationship Id="rId49" Type="http://schemas.openxmlformats.org/officeDocument/2006/relationships/image" Target="media/image35.png"/><Relationship Id="rId114" Type="http://schemas.openxmlformats.org/officeDocument/2006/relationships/image" Target="media/image79.png"/><Relationship Id="rId275" Type="http://schemas.openxmlformats.org/officeDocument/2006/relationships/chart" Target="charts/chart97.xml"/><Relationship Id="rId296" Type="http://schemas.openxmlformats.org/officeDocument/2006/relationships/image" Target="media/image165.tiff"/><Relationship Id="rId300" Type="http://schemas.openxmlformats.org/officeDocument/2006/relationships/image" Target="media/image169.tiff"/><Relationship Id="rId60" Type="http://schemas.openxmlformats.org/officeDocument/2006/relationships/image" Target="media/image46.png"/><Relationship Id="rId81" Type="http://schemas.openxmlformats.org/officeDocument/2006/relationships/image" Target="media/image61.jpeg"/><Relationship Id="rId135" Type="http://schemas.openxmlformats.org/officeDocument/2006/relationships/image" Target="media/image100.jpeg"/><Relationship Id="rId156" Type="http://schemas.microsoft.com/office/2007/relationships/hdphoto" Target="media/hdphoto13.wdp"/><Relationship Id="rId177" Type="http://schemas.openxmlformats.org/officeDocument/2006/relationships/chart" Target="charts/chart33.xml"/><Relationship Id="rId198" Type="http://schemas.openxmlformats.org/officeDocument/2006/relationships/chart" Target="charts/chart39.xml"/><Relationship Id="rId321" Type="http://schemas.openxmlformats.org/officeDocument/2006/relationships/image" Target="media/image190.tiff"/><Relationship Id="rId342" Type="http://schemas.openxmlformats.org/officeDocument/2006/relationships/chart" Target="charts/chart103.xml"/><Relationship Id="rId363" Type="http://schemas.openxmlformats.org/officeDocument/2006/relationships/chart" Target="charts/chart124.xml"/><Relationship Id="rId384" Type="http://schemas.openxmlformats.org/officeDocument/2006/relationships/chart" Target="charts/chart144.xml"/><Relationship Id="rId202" Type="http://schemas.openxmlformats.org/officeDocument/2006/relationships/chart" Target="charts/chart43.xml"/><Relationship Id="rId223" Type="http://schemas.openxmlformats.org/officeDocument/2006/relationships/chart" Target="charts/chart58.xml"/><Relationship Id="rId244" Type="http://schemas.openxmlformats.org/officeDocument/2006/relationships/chart" Target="charts/chart72.xml"/><Relationship Id="rId18" Type="http://schemas.openxmlformats.org/officeDocument/2006/relationships/image" Target="media/image8.png"/><Relationship Id="rId39" Type="http://schemas.openxmlformats.org/officeDocument/2006/relationships/image" Target="media/image25.png"/><Relationship Id="rId265" Type="http://schemas.openxmlformats.org/officeDocument/2006/relationships/chart" Target="charts/chart87.xml"/><Relationship Id="rId286" Type="http://schemas.openxmlformats.org/officeDocument/2006/relationships/image" Target="media/image155.tiff"/><Relationship Id="rId50" Type="http://schemas.openxmlformats.org/officeDocument/2006/relationships/image" Target="media/image36.png"/><Relationship Id="rId104" Type="http://schemas.openxmlformats.org/officeDocument/2006/relationships/image" Target="media/image71.png"/><Relationship Id="rId125" Type="http://schemas.openxmlformats.org/officeDocument/2006/relationships/image" Target="media/image90.jpeg"/><Relationship Id="rId146" Type="http://schemas.microsoft.com/office/2007/relationships/hdphoto" Target="media/hdphoto8.wdp"/><Relationship Id="rId167" Type="http://schemas.openxmlformats.org/officeDocument/2006/relationships/chart" Target="charts/chart23.xml"/><Relationship Id="rId188" Type="http://schemas.openxmlformats.org/officeDocument/2006/relationships/image" Target="media/image123.png"/><Relationship Id="rId311" Type="http://schemas.openxmlformats.org/officeDocument/2006/relationships/image" Target="media/image180.tiff"/><Relationship Id="rId332" Type="http://schemas.openxmlformats.org/officeDocument/2006/relationships/image" Target="media/image201.tiff"/><Relationship Id="rId353" Type="http://schemas.openxmlformats.org/officeDocument/2006/relationships/chart" Target="charts/chart114.xml"/><Relationship Id="rId374" Type="http://schemas.openxmlformats.org/officeDocument/2006/relationships/chart" Target="charts/chart134.xml"/><Relationship Id="rId71" Type="http://schemas.openxmlformats.org/officeDocument/2006/relationships/image" Target="media/image55.jpg"/><Relationship Id="rId92" Type="http://schemas.openxmlformats.org/officeDocument/2006/relationships/chart" Target="charts/chart5.xml"/><Relationship Id="rId213" Type="http://schemas.openxmlformats.org/officeDocument/2006/relationships/image" Target="media/image129.jpeg"/><Relationship Id="rId234" Type="http://schemas.openxmlformats.org/officeDocument/2006/relationships/chart" Target="charts/chart62.xml"/><Relationship Id="rId2" Type="http://schemas.openxmlformats.org/officeDocument/2006/relationships/numbering" Target="numbering.xml"/><Relationship Id="rId29" Type="http://schemas.openxmlformats.org/officeDocument/2006/relationships/footer" Target="footer2.xml"/><Relationship Id="rId255" Type="http://schemas.openxmlformats.org/officeDocument/2006/relationships/image" Target="media/image146.tiff"/><Relationship Id="rId276" Type="http://schemas.openxmlformats.org/officeDocument/2006/relationships/chart" Target="charts/chart98.xml"/><Relationship Id="rId297" Type="http://schemas.openxmlformats.org/officeDocument/2006/relationships/image" Target="media/image166.tiff"/><Relationship Id="rId40" Type="http://schemas.openxmlformats.org/officeDocument/2006/relationships/image" Target="media/image26.png"/><Relationship Id="rId115" Type="http://schemas.openxmlformats.org/officeDocument/2006/relationships/image" Target="media/image80.png"/><Relationship Id="rId136" Type="http://schemas.openxmlformats.org/officeDocument/2006/relationships/image" Target="media/image101.png"/><Relationship Id="rId157" Type="http://schemas.openxmlformats.org/officeDocument/2006/relationships/image" Target="media/image113.png"/><Relationship Id="rId178" Type="http://schemas.openxmlformats.org/officeDocument/2006/relationships/chart" Target="charts/chart34.xml"/><Relationship Id="rId301" Type="http://schemas.openxmlformats.org/officeDocument/2006/relationships/image" Target="media/image170.tiff"/><Relationship Id="rId322" Type="http://schemas.openxmlformats.org/officeDocument/2006/relationships/image" Target="media/image191.jpeg"/><Relationship Id="rId343" Type="http://schemas.openxmlformats.org/officeDocument/2006/relationships/chart" Target="charts/chart104.xml"/><Relationship Id="rId364" Type="http://schemas.openxmlformats.org/officeDocument/2006/relationships/chart" Target="charts/chart125.xml"/><Relationship Id="rId61" Type="http://schemas.openxmlformats.org/officeDocument/2006/relationships/image" Target="media/image47.png"/><Relationship Id="rId82" Type="http://schemas.openxmlformats.org/officeDocument/2006/relationships/image" Target="media/image62.jpeg"/><Relationship Id="rId199" Type="http://schemas.openxmlformats.org/officeDocument/2006/relationships/chart" Target="charts/chart40.xml"/><Relationship Id="rId203" Type="http://schemas.openxmlformats.org/officeDocument/2006/relationships/chart" Target="charts/chart44.xml"/><Relationship Id="rId385" Type="http://schemas.openxmlformats.org/officeDocument/2006/relationships/chart" Target="charts/chart145.xml"/><Relationship Id="rId19" Type="http://schemas.openxmlformats.org/officeDocument/2006/relationships/image" Target="media/image9.jpg"/><Relationship Id="rId224" Type="http://schemas.openxmlformats.org/officeDocument/2006/relationships/image" Target="media/image134.tiff"/><Relationship Id="rId245" Type="http://schemas.openxmlformats.org/officeDocument/2006/relationships/chart" Target="charts/chart73.xml"/><Relationship Id="rId266" Type="http://schemas.openxmlformats.org/officeDocument/2006/relationships/chart" Target="charts/chart88.xml"/><Relationship Id="rId287" Type="http://schemas.openxmlformats.org/officeDocument/2006/relationships/image" Target="media/image156.tiff"/><Relationship Id="rId30" Type="http://schemas.openxmlformats.org/officeDocument/2006/relationships/chart" Target="charts/chart1.xml"/><Relationship Id="rId105" Type="http://schemas.openxmlformats.org/officeDocument/2006/relationships/chart" Target="charts/chart14.xml"/><Relationship Id="rId126" Type="http://schemas.openxmlformats.org/officeDocument/2006/relationships/image" Target="media/image91.jpeg"/><Relationship Id="rId147" Type="http://schemas.openxmlformats.org/officeDocument/2006/relationships/image" Target="media/image108.png"/><Relationship Id="rId168" Type="http://schemas.openxmlformats.org/officeDocument/2006/relationships/chart" Target="charts/chart24.xml"/><Relationship Id="rId312" Type="http://schemas.openxmlformats.org/officeDocument/2006/relationships/image" Target="media/image181.tiff"/><Relationship Id="rId333" Type="http://schemas.openxmlformats.org/officeDocument/2006/relationships/image" Target="media/image202.tiff"/><Relationship Id="rId354" Type="http://schemas.openxmlformats.org/officeDocument/2006/relationships/chart" Target="charts/chart115.xml"/><Relationship Id="rId51" Type="http://schemas.openxmlformats.org/officeDocument/2006/relationships/image" Target="media/image37.png"/><Relationship Id="rId72" Type="http://schemas.openxmlformats.org/officeDocument/2006/relationships/image" Target="media/image56.jpeg"/><Relationship Id="rId93" Type="http://schemas.openxmlformats.org/officeDocument/2006/relationships/chart" Target="charts/chart6.xml"/><Relationship Id="rId189" Type="http://schemas.openxmlformats.org/officeDocument/2006/relationships/image" Target="media/image124.png"/><Relationship Id="rId375" Type="http://schemas.openxmlformats.org/officeDocument/2006/relationships/chart" Target="charts/chart135.xml"/><Relationship Id="rId3" Type="http://schemas.openxmlformats.org/officeDocument/2006/relationships/styles" Target="styles.xml"/><Relationship Id="rId214" Type="http://schemas.openxmlformats.org/officeDocument/2006/relationships/chart" Target="charts/chart54.xml"/><Relationship Id="rId235" Type="http://schemas.openxmlformats.org/officeDocument/2006/relationships/chart" Target="charts/chart63.xml"/><Relationship Id="rId256" Type="http://schemas.openxmlformats.org/officeDocument/2006/relationships/chart" Target="charts/chart78.xml"/><Relationship Id="rId277" Type="http://schemas.openxmlformats.org/officeDocument/2006/relationships/chart" Target="charts/chart99.xml"/><Relationship Id="rId298" Type="http://schemas.openxmlformats.org/officeDocument/2006/relationships/image" Target="media/image167.tiff"/><Relationship Id="rId116" Type="http://schemas.openxmlformats.org/officeDocument/2006/relationships/image" Target="media/image81.tiff"/><Relationship Id="rId137" Type="http://schemas.openxmlformats.org/officeDocument/2006/relationships/image" Target="media/image102.tiff"/><Relationship Id="rId158" Type="http://schemas.microsoft.com/office/2007/relationships/hdphoto" Target="media/hdphoto14.wdp"/><Relationship Id="rId302" Type="http://schemas.openxmlformats.org/officeDocument/2006/relationships/image" Target="media/image171.tiff"/><Relationship Id="rId323" Type="http://schemas.openxmlformats.org/officeDocument/2006/relationships/image" Target="media/image192.tiff"/><Relationship Id="rId344" Type="http://schemas.openxmlformats.org/officeDocument/2006/relationships/chart" Target="charts/chart105.xml"/><Relationship Id="rId20" Type="http://schemas.openxmlformats.org/officeDocument/2006/relationships/image" Target="media/image10.jp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3.jpeg"/><Relationship Id="rId179" Type="http://schemas.openxmlformats.org/officeDocument/2006/relationships/image" Target="media/image114.png"/><Relationship Id="rId365" Type="http://schemas.openxmlformats.org/officeDocument/2006/relationships/chart" Target="charts/chart126.xml"/><Relationship Id="rId386" Type="http://schemas.openxmlformats.org/officeDocument/2006/relationships/chart" Target="charts/chart146.xml"/><Relationship Id="rId190" Type="http://schemas.openxmlformats.org/officeDocument/2006/relationships/image" Target="media/image125.png"/><Relationship Id="rId204" Type="http://schemas.openxmlformats.org/officeDocument/2006/relationships/chart" Target="charts/chart45.xml"/><Relationship Id="rId225" Type="http://schemas.openxmlformats.org/officeDocument/2006/relationships/image" Target="media/image135.tiff"/><Relationship Id="rId246" Type="http://schemas.openxmlformats.org/officeDocument/2006/relationships/chart" Target="charts/chart74.xml"/><Relationship Id="rId267" Type="http://schemas.openxmlformats.org/officeDocument/2006/relationships/chart" Target="charts/chart89.xml"/><Relationship Id="rId288" Type="http://schemas.openxmlformats.org/officeDocument/2006/relationships/image" Target="media/image157.tiff"/><Relationship Id="rId106" Type="http://schemas.openxmlformats.org/officeDocument/2006/relationships/chart" Target="charts/chart15.xml"/><Relationship Id="rId127" Type="http://schemas.openxmlformats.org/officeDocument/2006/relationships/image" Target="media/image92.jpeg"/><Relationship Id="rId313" Type="http://schemas.openxmlformats.org/officeDocument/2006/relationships/image" Target="media/image182.tiff"/><Relationship Id="rId10" Type="http://schemas.openxmlformats.org/officeDocument/2006/relationships/image" Target="media/image2.jpeg"/><Relationship Id="rId31" Type="http://schemas.openxmlformats.org/officeDocument/2006/relationships/chart" Target="charts/chart2.xml"/><Relationship Id="rId52" Type="http://schemas.openxmlformats.org/officeDocument/2006/relationships/image" Target="media/image38.png"/><Relationship Id="rId73" Type="http://schemas.microsoft.com/office/2007/relationships/hdphoto" Target="media/hdphoto1.wdp"/><Relationship Id="rId94" Type="http://schemas.openxmlformats.org/officeDocument/2006/relationships/chart" Target="charts/chart7.xml"/><Relationship Id="rId148" Type="http://schemas.microsoft.com/office/2007/relationships/hdphoto" Target="media/hdphoto9.wdp"/><Relationship Id="rId169" Type="http://schemas.openxmlformats.org/officeDocument/2006/relationships/chart" Target="charts/chart25.xml"/><Relationship Id="rId334" Type="http://schemas.openxmlformats.org/officeDocument/2006/relationships/image" Target="media/image203.tiff"/><Relationship Id="rId355" Type="http://schemas.openxmlformats.org/officeDocument/2006/relationships/chart" Target="charts/chart116.xml"/><Relationship Id="rId376" Type="http://schemas.openxmlformats.org/officeDocument/2006/relationships/chart" Target="charts/chart136.xml"/><Relationship Id="rId4" Type="http://schemas.microsoft.com/office/2007/relationships/stylesWithEffects" Target="stylesWithEffects.xml"/><Relationship Id="rId180" Type="http://schemas.openxmlformats.org/officeDocument/2006/relationships/image" Target="media/image115.png"/><Relationship Id="rId215" Type="http://schemas.openxmlformats.org/officeDocument/2006/relationships/chart" Target="charts/chart55.xml"/><Relationship Id="rId236" Type="http://schemas.openxmlformats.org/officeDocument/2006/relationships/chart" Target="charts/chart64.xml"/><Relationship Id="rId257" Type="http://schemas.openxmlformats.org/officeDocument/2006/relationships/chart" Target="charts/chart79.xml"/><Relationship Id="rId278" Type="http://schemas.openxmlformats.org/officeDocument/2006/relationships/image" Target="media/image147.tiff"/><Relationship Id="rId303" Type="http://schemas.openxmlformats.org/officeDocument/2006/relationships/image" Target="media/image172.tiff"/><Relationship Id="rId42" Type="http://schemas.openxmlformats.org/officeDocument/2006/relationships/image" Target="media/image28.png"/><Relationship Id="rId84" Type="http://schemas.openxmlformats.org/officeDocument/2006/relationships/image" Target="media/image64.jpg"/><Relationship Id="rId138" Type="http://schemas.openxmlformats.org/officeDocument/2006/relationships/image" Target="media/image103.tif"/><Relationship Id="rId345" Type="http://schemas.openxmlformats.org/officeDocument/2006/relationships/chart" Target="charts/chart106.xml"/><Relationship Id="rId387" Type="http://schemas.openxmlformats.org/officeDocument/2006/relationships/chart" Target="charts/chart147.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et%201\3D_DP%20over%20dist%20plate.xlsx" TargetMode="External"/></Relationships>
</file>

<file path=word/charts/_rels/chart100.xml.rels><?xml version="1.0" encoding="UTF-8" standalone="yes"?>
<Relationships xmlns="http://schemas.openxmlformats.org/package/2006/relationships"><Relationship Id="rId2" Type="http://schemas.openxmlformats.org/officeDocument/2006/relationships/oleObject" Target="file:///C:\Users\Emma%20Ireland\AppData\Local\Temp\Mixing%20Analysis.xlsx" TargetMode="External"/><Relationship Id="rId1" Type="http://schemas.openxmlformats.org/officeDocument/2006/relationships/themeOverride" Target="../theme/themeOverride50.xml"/></Relationships>
</file>

<file path=word/charts/_rels/chart101.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C:\Users\Rachel\Google%20Drive\Emma%20Ireland%20draft%20thesis\Copy%20of%20Mixing%20Analysis.xlsx" TargetMode="External"/><Relationship Id="rId1" Type="http://schemas.openxmlformats.org/officeDocument/2006/relationships/themeOverride" Target="../theme/themeOverride51.xml"/></Relationships>
</file>

<file path=word/charts/_rels/chart102.xml.rels><?xml version="1.0" encoding="UTF-8" standalone="yes"?>
<Relationships xmlns="http://schemas.openxmlformats.org/package/2006/relationships"><Relationship Id="rId2" Type="http://schemas.openxmlformats.org/officeDocument/2006/relationships/oleObject" Target="file:///C:\Users\Rachel\Google%20Drive\Emma%20Ireland%20draft%20thesis\Copy%20of%20Mixing%20Analysis.xlsx" TargetMode="External"/><Relationship Id="rId1" Type="http://schemas.openxmlformats.org/officeDocument/2006/relationships/themeOverride" Target="../theme/themeOverride52.xml"/></Relationships>
</file>

<file path=word/charts/_rels/chart103.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ouble%20inlet\250um%20ballotini%201-8%202nd.xlsx" TargetMode="External"/><Relationship Id="rId1" Type="http://schemas.openxmlformats.org/officeDocument/2006/relationships/themeOverride" Target="../theme/themeOverride53.xml"/></Relationships>
</file>

<file path=word/charts/_rels/chart104.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ouble%20inlet\250um%20Ballotini.xlsx" TargetMode="External"/><Relationship Id="rId1" Type="http://schemas.openxmlformats.org/officeDocument/2006/relationships/themeOverride" Target="../theme/themeOverride54.xml"/></Relationships>
</file>

<file path=word/charts/_rels/chart105.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ouble%20inlet\250um%20Ballotini.xlsx" TargetMode="External"/><Relationship Id="rId1" Type="http://schemas.openxmlformats.org/officeDocument/2006/relationships/themeOverride" Target="../theme/themeOverride55.xml"/></Relationships>
</file>

<file path=word/charts/_rels/chart106.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ouble%20inlet\250um%20Ballotini.xlsx" TargetMode="External"/><Relationship Id="rId1" Type="http://schemas.openxmlformats.org/officeDocument/2006/relationships/themeOverride" Target="../theme/themeOverride56.xml"/></Relationships>
</file>

<file path=word/charts/_rels/chart107.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ouble%20inlet\250um%20Ballotini.xlsx" TargetMode="External"/><Relationship Id="rId1" Type="http://schemas.openxmlformats.org/officeDocument/2006/relationships/themeOverride" Target="../theme/themeOverride57.xml"/></Relationships>
</file>

<file path=word/charts/_rels/chart108.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ouble%20inlet\250um%20Ballotini.xlsx" TargetMode="External"/><Relationship Id="rId1" Type="http://schemas.openxmlformats.org/officeDocument/2006/relationships/themeOverride" Target="../theme/themeOverride58.xml"/></Relationships>
</file>

<file path=word/charts/_rels/chart109.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ouble%20inlet\250um%20Ballotini.xlsx" TargetMode="External"/><Relationship Id="rId1" Type="http://schemas.openxmlformats.org/officeDocument/2006/relationships/themeOverride" Target="../theme/themeOverride59.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et%201\3D_DP%20over%20dist%20plate.xlsx" TargetMode="External"/></Relationships>
</file>

<file path=word/charts/_rels/chart110.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ouble%20inlet\250um%20Ballotini.xlsx" TargetMode="External"/><Relationship Id="rId1" Type="http://schemas.openxmlformats.org/officeDocument/2006/relationships/themeOverride" Target="../theme/themeOverride60.xml"/></Relationships>
</file>

<file path=word/charts/_rels/chart111.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ouble%20inlet\250um%20Ballotini.xlsx" TargetMode="External"/><Relationship Id="rId1" Type="http://schemas.openxmlformats.org/officeDocument/2006/relationships/themeOverride" Target="../theme/themeOverride61.xml"/></Relationships>
</file>

<file path=word/charts/_rels/chart112.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ouble%20inlet\250um%20Ballotini.xlsx" TargetMode="External"/><Relationship Id="rId1" Type="http://schemas.openxmlformats.org/officeDocument/2006/relationships/themeOverride" Target="../theme/themeOverride62.xml"/></Relationships>
</file>

<file path=word/charts/_rels/chart113.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ouble%20inlet\250um%20Ballotini.xlsx" TargetMode="External"/><Relationship Id="rId1" Type="http://schemas.openxmlformats.org/officeDocument/2006/relationships/themeOverride" Target="../theme/themeOverride63.xml"/></Relationships>
</file>

<file path=word/charts/_rels/chart114.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ouble%20inlet\250um%20Ballotini.xlsx" TargetMode="External"/><Relationship Id="rId1" Type="http://schemas.openxmlformats.org/officeDocument/2006/relationships/themeOverride" Target="../theme/themeOverride64.xml"/></Relationships>
</file>

<file path=word/charts/_rels/chart115.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ouble%20inlet\250um%20Ballotini.xlsx" TargetMode="External"/><Relationship Id="rId1" Type="http://schemas.openxmlformats.org/officeDocument/2006/relationships/themeOverride" Target="../theme/themeOverride65.xml"/></Relationships>
</file>

<file path=word/charts/_rels/chart116.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ouble%20inlet\250um%20Ballotini.xlsx" TargetMode="External"/><Relationship Id="rId1" Type="http://schemas.openxmlformats.org/officeDocument/2006/relationships/themeOverride" Target="../theme/themeOverride66.xml"/></Relationships>
</file>

<file path=word/charts/_rels/chart117.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ouble%20inlet\250um%20Ballotini.xlsx" TargetMode="External"/><Relationship Id="rId1" Type="http://schemas.openxmlformats.org/officeDocument/2006/relationships/themeOverride" Target="../theme/themeOverride67.xml"/></Relationships>
</file>

<file path=word/charts/_rels/chart118.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ouble%20inlet\250um%20ballotini%201-8%202nd.xlsx" TargetMode="External"/><Relationship Id="rId1" Type="http://schemas.openxmlformats.org/officeDocument/2006/relationships/themeOverride" Target="../theme/themeOverride68.xml"/></Relationships>
</file>

<file path=word/charts/_rels/chart119.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ouble%20inlet\250um%20ballotini%201-8%202nd.xlsx" TargetMode="External"/><Relationship Id="rId1" Type="http://schemas.openxmlformats.org/officeDocument/2006/relationships/themeOverride" Target="../theme/themeOverride69.xml"/></Relationships>
</file>

<file path=word/charts/_rels/chart12.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et%201\3D_DP%20over%20dist%20plate.xlsx" TargetMode="External"/></Relationships>
</file>

<file path=word/charts/_rels/chart120.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ouble%20inlet\250um%20ballotini%201-8%202nd.xlsx" TargetMode="External"/><Relationship Id="rId1" Type="http://schemas.openxmlformats.org/officeDocument/2006/relationships/themeOverride" Target="../theme/themeOverride70.xml"/></Relationships>
</file>

<file path=word/charts/_rels/chart121.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ouble%20inlet\250um%20ballotini%201-8%202nd.xlsx" TargetMode="External"/><Relationship Id="rId1" Type="http://schemas.openxmlformats.org/officeDocument/2006/relationships/themeOverride" Target="../theme/themeOverride71.xml"/></Relationships>
</file>

<file path=word/charts/_rels/chart122.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ouble%20inlet\250um%20ballotini%201-8%202nd.xlsx" TargetMode="External"/><Relationship Id="rId1" Type="http://schemas.openxmlformats.org/officeDocument/2006/relationships/themeOverride" Target="../theme/themeOverride72.xml"/></Relationships>
</file>

<file path=word/charts/_rels/chart123.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ouble%20inlet\250um%20ballotini%201-8%202nd.xlsx" TargetMode="External"/><Relationship Id="rId1" Type="http://schemas.openxmlformats.org/officeDocument/2006/relationships/themeOverride" Target="../theme/themeOverride73.xml"/></Relationships>
</file>

<file path=word/charts/_rels/chart124.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ouble%20inlet\250um%20ballotini%201-8%202nd.xlsx" TargetMode="External"/><Relationship Id="rId1" Type="http://schemas.openxmlformats.org/officeDocument/2006/relationships/themeOverride" Target="../theme/themeOverride74.xml"/></Relationships>
</file>

<file path=word/charts/_rels/chart125.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et%201\3D_250um_3.8cm_v2.xlsx" TargetMode="External"/></Relationships>
</file>

<file path=word/charts/_rels/chart126.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et%201\3D_250um_3.8cm_v2.xlsx" TargetMode="External"/></Relationships>
</file>

<file path=word/charts/_rels/chart127.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et%201\3D_250um_3.8cm_v2.xlsx" TargetMode="External"/></Relationships>
</file>

<file path=word/charts/_rels/chart128.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et%201\3D_250um_3.8cm_v2.xlsx" TargetMode="External"/></Relationships>
</file>

<file path=word/charts/_rels/chart129.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et%201\3D_250um_3.8cm_v2.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et%201\3D_DP%20over%20dist%20plate.xlsx" TargetMode="External"/></Relationships>
</file>

<file path=word/charts/_rels/chart130.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et%201\3D_250um_3.8cm_v2.xlsx" TargetMode="External"/></Relationships>
</file>

<file path=word/charts/_rels/chart131.xml.rels><?xml version="1.0" encoding="UTF-8" standalone="yes"?>
<Relationships xmlns="http://schemas.openxmlformats.org/package/2006/relationships"><Relationship Id="rId1" Type="http://schemas.openxmlformats.org/officeDocument/2006/relationships/oleObject" Target="file:///C:\Users\Emma%20Ireland\AppData\Roaming\Microsoft\Excel\3D_250um_3%20(version%201).xlsb" TargetMode="External"/></Relationships>
</file>

<file path=word/charts/_rels/chart132.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3D_250um_3.8cm_v2.xlsx" TargetMode="External"/><Relationship Id="rId1" Type="http://schemas.openxmlformats.org/officeDocument/2006/relationships/themeOverride" Target="../theme/themeOverride75.xml"/></Relationships>
</file>

<file path=word/charts/_rels/chart133.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3D_250um_3.8cm_v2.xlsx" TargetMode="External"/><Relationship Id="rId1" Type="http://schemas.openxmlformats.org/officeDocument/2006/relationships/themeOverride" Target="../theme/themeOverride76.xml"/></Relationships>
</file>

<file path=word/charts/_rels/chart134.xml.rels><?xml version="1.0" encoding="UTF-8" standalone="yes"?>
<Relationships xmlns="http://schemas.openxmlformats.org/package/2006/relationships"><Relationship Id="rId2" Type="http://schemas.openxmlformats.org/officeDocument/2006/relationships/oleObject" Target="file:///E:\Set%201\3D_250um_6.8cm.xlsx" TargetMode="External"/><Relationship Id="rId1" Type="http://schemas.openxmlformats.org/officeDocument/2006/relationships/themeOverride" Target="../theme/themeOverride77.xml"/></Relationships>
</file>

<file path=word/charts/_rels/chart135.xml.rels><?xml version="1.0" encoding="UTF-8" standalone="yes"?>
<Relationships xmlns="http://schemas.openxmlformats.org/package/2006/relationships"><Relationship Id="rId2" Type="http://schemas.openxmlformats.org/officeDocument/2006/relationships/oleObject" Target="file:///E:\Set%201\3D_250um_6.8cm.xlsx" TargetMode="External"/><Relationship Id="rId1" Type="http://schemas.openxmlformats.org/officeDocument/2006/relationships/themeOverride" Target="../theme/themeOverride78.xml"/></Relationships>
</file>

<file path=word/charts/_rels/chart136.xml.rels><?xml version="1.0" encoding="UTF-8" standalone="yes"?>
<Relationships xmlns="http://schemas.openxmlformats.org/package/2006/relationships"><Relationship Id="rId2" Type="http://schemas.openxmlformats.org/officeDocument/2006/relationships/oleObject" Target="file:///E:\Set%201\3D_250um_12.8cm.xlsx" TargetMode="External"/><Relationship Id="rId1" Type="http://schemas.openxmlformats.org/officeDocument/2006/relationships/themeOverride" Target="../theme/themeOverride79.xml"/></Relationships>
</file>

<file path=word/charts/_rels/chart137.xml.rels><?xml version="1.0" encoding="UTF-8" standalone="yes"?>
<Relationships xmlns="http://schemas.openxmlformats.org/package/2006/relationships"><Relationship Id="rId2" Type="http://schemas.openxmlformats.org/officeDocument/2006/relationships/oleObject" Target="file:///E:\Set%201\3D_250um_12.8cm.xlsx" TargetMode="External"/><Relationship Id="rId1" Type="http://schemas.openxmlformats.org/officeDocument/2006/relationships/themeOverride" Target="../theme/themeOverride80.xml"/></Relationships>
</file>

<file path=word/charts/_rels/chart138.xml.rels><?xml version="1.0" encoding="UTF-8" standalone="yes"?>
<Relationships xmlns="http://schemas.openxmlformats.org/package/2006/relationships"><Relationship Id="rId2" Type="http://schemas.openxmlformats.org/officeDocument/2006/relationships/oleObject" Target="file:///E:\Set%201\3D_52um_12.8cm.xlsx" TargetMode="External"/><Relationship Id="rId1" Type="http://schemas.openxmlformats.org/officeDocument/2006/relationships/themeOverride" Target="../theme/themeOverride81.xml"/></Relationships>
</file>

<file path=word/charts/_rels/chart139.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rying\Perlite%203D%20drying-MC.xlsx" TargetMode="External"/><Relationship Id="rId1" Type="http://schemas.openxmlformats.org/officeDocument/2006/relationships/themeOverride" Target="../theme/themeOverride82.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Group%20A%20diameter%20graph.xlsx" TargetMode="External"/><Relationship Id="rId1" Type="http://schemas.openxmlformats.org/officeDocument/2006/relationships/themeOverride" Target="../theme/themeOverride3.xml"/></Relationships>
</file>

<file path=word/charts/_rels/chart140.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rying\3D%20drying%20comparison.xlsx" TargetMode="External"/><Relationship Id="rId1" Type="http://schemas.openxmlformats.org/officeDocument/2006/relationships/themeOverride" Target="../theme/themeOverride83.xml"/></Relationships>
</file>

<file path=word/charts/_rels/chart141.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rying\3D%20drying%20comparison.xlsx" TargetMode="External"/><Relationship Id="rId1" Type="http://schemas.openxmlformats.org/officeDocument/2006/relationships/themeOverride" Target="../theme/themeOverride84.xml"/></Relationships>
</file>

<file path=word/charts/_rels/chart142.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rying\3D%20drying%20comparison.xlsx" TargetMode="External"/><Relationship Id="rId1" Type="http://schemas.openxmlformats.org/officeDocument/2006/relationships/themeOverride" Target="../theme/themeOverride85.xml"/></Relationships>
</file>

<file path=word/charts/_rels/chart143.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rying\3D%20drying%20comparison.xlsx" TargetMode="External"/><Relationship Id="rId1" Type="http://schemas.openxmlformats.org/officeDocument/2006/relationships/themeOverride" Target="../theme/themeOverride86.xml"/></Relationships>
</file>

<file path=word/charts/_rels/chart144.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rying\3D%20drying%20comparison.xlsx" TargetMode="External"/><Relationship Id="rId1" Type="http://schemas.openxmlformats.org/officeDocument/2006/relationships/themeOverride" Target="../theme/themeOverride87.xml"/></Relationships>
</file>

<file path=word/charts/_rels/chart145.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rying\3D%20drying%20comparison.xlsx" TargetMode="External"/><Relationship Id="rId1" Type="http://schemas.openxmlformats.org/officeDocument/2006/relationships/themeOverride" Target="../theme/themeOverride88.xml"/></Relationships>
</file>

<file path=word/charts/_rels/chart146.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rying\3D%20drying%20comparison.xlsx" TargetMode="External"/><Relationship Id="rId1" Type="http://schemas.openxmlformats.org/officeDocument/2006/relationships/themeOverride" Target="../theme/themeOverride89.xml"/></Relationships>
</file>

<file path=word/charts/_rels/chart147.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rying\3D%20drying%20comparison.xlsx" TargetMode="External"/><Relationship Id="rId1" Type="http://schemas.openxmlformats.org/officeDocument/2006/relationships/themeOverride" Target="../theme/themeOverride90.xml"/></Relationships>
</file>

<file path=word/charts/_rels/chart148.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rying\3D%20drying%20comparison.xlsx" TargetMode="External"/><Relationship Id="rId1" Type="http://schemas.openxmlformats.org/officeDocument/2006/relationships/themeOverride" Target="../theme/themeOverride91.xml"/></Relationships>
</file>

<file path=word/charts/_rels/chart149.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et%201\Drying\3D%20drying%20comparison.xlsx" TargetMode="External"/><Relationship Id="rId1" Type="http://schemas.openxmlformats.org/officeDocument/2006/relationships/themeOverride" Target="../theme/themeOverride92.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Prep\Characterisation\Sieve%20analysis%20ballotini.xlsx" TargetMode="External"/><Relationship Id="rId1" Type="http://schemas.openxmlformats.org/officeDocument/2006/relationships/themeOverride" Target="../theme/themeOverride4.xml"/></Relationships>
</file>

<file path=word/charts/_rels/chart16.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ingle%20Particle\Molecular%20sieves\Copy%20of%20Static%20particle%20drying%20MS%2012.xlsx" TargetMode="External"/><Relationship Id="rId1" Type="http://schemas.openxmlformats.org/officeDocument/2006/relationships/themeOverride" Target="../theme/themeOverride5.xml"/></Relationships>
</file>

<file path=word/charts/_rels/chart17.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Molecular%20sieves\Copy%20of%20Static%20particle%20drying%20MS%2012.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Molecular%20sieves\Copy%20of%20Static%20particle%20drying%20MS%2012.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Molecular%20sieves\Copy%20of%20Static%20particle%20drying%20MS%201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Molecular%20sieves\Copy%20of%20Static%20particle%20drying%20MS%2012.xlsx" TargetMode="External"/></Relationships>
</file>

<file path=word/charts/_rels/chart21.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ingle%20Particle\Perlite\Static%20particle%20drying%20Perlite.xlsx" TargetMode="External"/><Relationship Id="rId1" Type="http://schemas.openxmlformats.org/officeDocument/2006/relationships/themeOverride" Target="../theme/themeOverride6.xml"/></Relationships>
</file>

<file path=word/charts/_rels/chart22.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ingle%20Particle\Perlite\Static%20particle%20drying%20Perlite.xlsx" TargetMode="External"/><Relationship Id="rId1" Type="http://schemas.openxmlformats.org/officeDocument/2006/relationships/themeOverride" Target="../theme/themeOverride7.xml"/></Relationships>
</file>

<file path=word/charts/_rels/chart23.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Perlite\Static%20particle%20drying%20Perlite.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Perlite\Static%20particle%20drying%20Perlite.xlsx" TargetMode="External"/></Relationships>
</file>

<file path=word/charts/_rels/chart25.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ingle%20Particle\Molecular%20sieves\Copy%20of%20Single%20particle%2012%20drying.xlsx" TargetMode="External"/><Relationship Id="rId1" Type="http://schemas.openxmlformats.org/officeDocument/2006/relationships/themeOverride" Target="../theme/themeOverride8.xml"/></Relationships>
</file>

<file path=word/charts/_rels/chart26.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ingle%20Particle\Perlite\Copy%20of%20Static%20particle%20drying%20Perlite%20repeats.xlsx" TargetMode="External"/><Relationship Id="rId1" Type="http://schemas.openxmlformats.org/officeDocument/2006/relationships/themeOverride" Target="../theme/themeOverride9.xml"/></Relationships>
</file>

<file path=word/charts/_rels/chart27.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Molecular%20sieves\Copy%20of%20Static%20particle%20drying%20MS%2012.xlsx" TargetMode="External"/></Relationships>
</file>

<file path=word/charts/_rels/chart28.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ingle%20Particle\Perlite\Copy%20of%20Static%20particle%20drying%20Perlite%20repeats.xlsx" TargetMode="External"/><Relationship Id="rId1" Type="http://schemas.openxmlformats.org/officeDocument/2006/relationships/themeOverride" Target="../theme/themeOverride10.xml"/></Relationships>
</file>

<file path=word/charts/_rels/chart29.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ingle%20Particle\Wheat\Static%20particle%20drying%20Wheat_repeats.xlsx" TargetMode="External"/><Relationship Id="rId1" Type="http://schemas.openxmlformats.org/officeDocument/2006/relationships/themeOverride" Target="../theme/themeOverride11.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Molecular%20sieves\Copy%20of%20Static%20particle%20drying%20MS%2012.xlsx" TargetMode="External"/></Relationships>
</file>

<file path=word/charts/_rels/chart30.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ingle%20Particle\Molecular%20sieves\Copy%20of%20Single%20particle%2062%203A%20drying.xlsx" TargetMode="External"/><Relationship Id="rId1" Type="http://schemas.openxmlformats.org/officeDocument/2006/relationships/themeOverride" Target="../theme/themeOverride12.xml"/></Relationships>
</file>

<file path=word/charts/_rels/chart31.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Molecular%20sieves\Copy%20of%20Single%20particle%2062%203A%20drying.xlsx" TargetMode="External"/></Relationships>
</file>

<file path=word/charts/_rels/chart32.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ingle%20Particle\Molecular%20sieves\Copy%20of%20Single%20particle%2062%203A%20drying.xlsx" TargetMode="External"/><Relationship Id="rId1" Type="http://schemas.openxmlformats.org/officeDocument/2006/relationships/themeOverride" Target="../theme/themeOverride13.xml"/></Relationships>
</file>

<file path=word/charts/_rels/chart33.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Molecular%20sieves\Copy%20of%20Single%20particle%2042%2010A%20drying.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Molecular%20sieves\Copy%20of%20Single%20particle%2012%204A%20drying.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Molecular%20sieves\Single%20particle%20data%20Molecular%20sieves.xlsx"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Molecular%20sieves\Single%20particle%20data%20Molecular%20sieves.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Glass%20beads\Single%20particle%20data_Glass%20beads_2mm.xlsx"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Glass%20beads\Single%20particle%20data_Glass%20beads_2mm.xlsx"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Glass%20beads\Single%20particle%20data_Glass%20beads_2mm.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Molecular%20sieves\Copy%20of%20Static%20particle%20drying%20MS%2012.xlsx" TargetMode="External"/></Relationships>
</file>

<file path=word/charts/_rels/chart40.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Glass%20beads\Single%20particle%20data_Glass%20beads_2mm.xlsx" TargetMode="External"/></Relationships>
</file>

<file path=word/charts/_rels/chart41.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Glass%20beads\Single%20particle%20data_Glass%20beads_2mm.xlsx" TargetMode="External"/></Relationships>
</file>

<file path=word/charts/_rels/chart42.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Glass%20beads\Single%20particle%20data_Glass%20beads_2mm.xlsx" TargetMode="External"/></Relationships>
</file>

<file path=word/charts/_rels/chart43.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ingle%20Particle\Glass%20beads\Single%20particle%20data_Glass%20beads_2mm.xlsx" TargetMode="External"/><Relationship Id="rId1" Type="http://schemas.openxmlformats.org/officeDocument/2006/relationships/themeOverride" Target="../theme/themeOverride14.xml"/></Relationships>
</file>

<file path=word/charts/_rels/chart44.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ingle%20Particle\Glass%20beads\Single%20particle%20data_Glass%20beads_2mm.xlsx" TargetMode="External"/><Relationship Id="rId1" Type="http://schemas.openxmlformats.org/officeDocument/2006/relationships/themeOverride" Target="../theme/themeOverride15.xml"/></Relationships>
</file>

<file path=word/charts/_rels/chart45.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Glass%20beads\Single%20particle%20data_Glass%20beads_2mm.xlsx" TargetMode="External"/></Relationships>
</file>

<file path=word/charts/_rels/chart46.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ingle%20Particle\Glass%20beads\Single%20particle%20data_Glass%20beads_3mmautosave.xlsx" TargetMode="External"/><Relationship Id="rId1" Type="http://schemas.openxmlformats.org/officeDocument/2006/relationships/themeOverride" Target="../theme/themeOverride16.xml"/></Relationships>
</file>

<file path=word/charts/_rels/chart47.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Glass%20beads\Single%20particle%20data_Glass%20beads_3mmautosave.xlsx" TargetMode="External"/></Relationships>
</file>

<file path=word/charts/_rels/chart48.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Glass%20beads\Single%20particle%20data_Glass%20beads_3mmautosave.xlsx" TargetMode="External"/></Relationships>
</file>

<file path=word/charts/_rels/chart49.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Glass%20beads\Single%20particle%20data_Glass%20beads_3mmautosav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Molecular%20sieves\Copy%20of%20Static%20particle%20drying%20MS%2012.xlsx" TargetMode="External"/></Relationships>
</file>

<file path=word/charts/_rels/chart50.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Glass%20beads\Single%20particle%20data_Glass%20beads_3mmautosave.xlsx" TargetMode="External"/></Relationships>
</file>

<file path=word/charts/_rels/chart51.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Glass%20beads\Single%20particle%20data_Glass%20beads_3mmautosave.xlsx" TargetMode="External"/></Relationships>
</file>

<file path=word/charts/_rels/chart52.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ingle%20Particle\Glass%20beads\Single%20particle%20data_Glass%20beads_4mm.xlsx" TargetMode="External"/><Relationship Id="rId1" Type="http://schemas.openxmlformats.org/officeDocument/2006/relationships/themeOverride" Target="../theme/themeOverride17.xml"/></Relationships>
</file>

<file path=word/charts/_rels/chart53.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ingle%20Particle\Glass%20beads\Single%20particle%20data_Glass%20beads_4mm.xlsx" TargetMode="External"/><Relationship Id="rId1" Type="http://schemas.openxmlformats.org/officeDocument/2006/relationships/themeOverride" Target="../theme/themeOverride18.xml"/></Relationships>
</file>

<file path=word/charts/_rels/chart54.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Single%20Particle\Molecular%20sieves\Single%20particle%20data%20Molecular%20sieves.xlsx" TargetMode="External"/><Relationship Id="rId1" Type="http://schemas.openxmlformats.org/officeDocument/2006/relationships/themeOverride" Target="../theme/themeOverride19.xml"/></Relationships>
</file>

<file path=word/charts/_rels/chart5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Emma%20Ireland\Documents\E-Futures%20fourth%20year\Experiemental\Single%20Particle\Molecular%20sieves\Single%20particle%20data%20Molecular%20sieves.xlsx" TargetMode="External"/></Relationships>
</file>

<file path=word/charts/_rels/chart56.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Book1" TargetMode="External"/></Relationships>
</file>

<file path=word/charts/_rels/chart57.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250um%20second%20attempt.xlsx" TargetMode="External"/><Relationship Id="rId1" Type="http://schemas.openxmlformats.org/officeDocument/2006/relationships/themeOverride" Target="../theme/themeOverride20.xml"/></Relationships>
</file>

<file path=word/charts/_rels/chart58.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double%20inlet\Analysis.xlsx" TargetMode="External"/><Relationship Id="rId1" Type="http://schemas.openxmlformats.org/officeDocument/2006/relationships/themeOverride" Target="../theme/themeOverride21.xml"/></Relationships>
</file>

<file path=word/charts/_rels/chart59.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double%20inlet\Analysis.xlsx" TargetMode="External"/><Relationship Id="rId1" Type="http://schemas.openxmlformats.org/officeDocument/2006/relationships/themeOverride" Target="../theme/themeOverride22.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Single%20Particle\Molecular%20sieves\Copy%20of%20Static%20particle%20drying%20MS%2012.xlsx" TargetMode="External"/></Relationships>
</file>

<file path=word/charts/_rels/chart60.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double%20inlet\Analysis.xlsx" TargetMode="External"/><Relationship Id="rId1" Type="http://schemas.openxmlformats.org/officeDocument/2006/relationships/themeOverride" Target="../theme/themeOverride23.xml"/></Relationships>
</file>

<file path=word/charts/_rels/chart61.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double%20inlet\Analysis.xlsx" TargetMode="External"/><Relationship Id="rId1" Type="http://schemas.openxmlformats.org/officeDocument/2006/relationships/themeOverride" Target="../theme/themeOverride24.xml"/></Relationships>
</file>

<file path=word/charts/_rels/chart62.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2D%20bubbling\double%20inlet\Analysis.xlsx" TargetMode="External"/></Relationships>
</file>

<file path=word/charts/_rels/chart63.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2D%20bubbling\double%20inlet\Analysis.xlsx" TargetMode="External"/></Relationships>
</file>

<file path=word/charts/_rels/chart64.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double%20inlet\Analysis.xlsx" TargetMode="External"/><Relationship Id="rId1" Type="http://schemas.openxmlformats.org/officeDocument/2006/relationships/themeOverride" Target="../theme/themeOverride25.xml"/></Relationships>
</file>

<file path=word/charts/_rels/chart65.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double%20inlet\Analysis.xlsx" TargetMode="External"/><Relationship Id="rId1" Type="http://schemas.openxmlformats.org/officeDocument/2006/relationships/themeOverride" Target="../theme/themeOverride26.xml"/></Relationships>
</file>

<file path=word/charts/_rels/chart66.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double%20inlet\Analysis.xlsx" TargetMode="External"/><Relationship Id="rId1" Type="http://schemas.openxmlformats.org/officeDocument/2006/relationships/themeOverride" Target="../theme/themeOverride27.xml"/></Relationships>
</file>

<file path=word/charts/_rels/chart67.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2D%20bubbling\double%20inlet\Analysis.xlsx" TargetMode="External"/></Relationships>
</file>

<file path=word/charts/_rels/chart68.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2D%20bubbling\double%20inlet\422%20frames%20analysis.xlsx" TargetMode="External"/></Relationships>
</file>

<file path=word/charts/_rels/chart69.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double%20inlet\422%20frames%20analysis.xlsx" TargetMode="External"/><Relationship Id="rId1" Type="http://schemas.openxmlformats.org/officeDocument/2006/relationships/themeOverride" Target="../theme/themeOverride28.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250um%20second%20attempt.xlsx" TargetMode="External"/><Relationship Id="rId1" Type="http://schemas.openxmlformats.org/officeDocument/2006/relationships/themeOverride" Target="../theme/themeOverride1.xml"/></Relationships>
</file>

<file path=word/charts/_rels/chart70.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double%20inlet\422%20frames%20analysis.xlsx" TargetMode="External"/><Relationship Id="rId1" Type="http://schemas.openxmlformats.org/officeDocument/2006/relationships/themeOverride" Target="../theme/themeOverride29.xml"/></Relationships>
</file>

<file path=word/charts/_rels/chart71.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250um%20second%20attempt.xlsx" TargetMode="External"/><Relationship Id="rId1" Type="http://schemas.openxmlformats.org/officeDocument/2006/relationships/themeOverride" Target="../theme/themeOverride30.xml"/></Relationships>
</file>

<file path=word/charts/_rels/chart72.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250um%20second%20attempt.xlsx" TargetMode="External"/><Relationship Id="rId1" Type="http://schemas.openxmlformats.org/officeDocument/2006/relationships/themeOverride" Target="../theme/themeOverride31.xml"/></Relationships>
</file>

<file path=word/charts/_rels/chart73.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2D%20bubbling\Single%20inlet\Copy%20of%20Bubbling%20250um%20second%20attempt.xlsx" TargetMode="External"/></Relationships>
</file>

<file path=word/charts/_rels/chart74.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250um%20second%20attempt.xlsx" TargetMode="External"/><Relationship Id="rId1" Type="http://schemas.openxmlformats.org/officeDocument/2006/relationships/themeOverride" Target="../theme/themeOverride32.xml"/></Relationships>
</file>

<file path=word/charts/_rels/chart75.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250um%20second%20attempt.xlsx" TargetMode="External"/><Relationship Id="rId1" Type="http://schemas.openxmlformats.org/officeDocument/2006/relationships/themeOverride" Target="../theme/themeOverride33.xml"/></Relationships>
</file>

<file path=word/charts/_rels/chart76.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250um%20second%20attempt.xlsx" TargetMode="External"/><Relationship Id="rId1" Type="http://schemas.openxmlformats.org/officeDocument/2006/relationships/themeOverride" Target="../theme/themeOverride34.xml"/></Relationships>
</file>

<file path=word/charts/_rels/chart77.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250um%20second%20attempt.xlsx" TargetMode="External"/><Relationship Id="rId1" Type="http://schemas.openxmlformats.org/officeDocument/2006/relationships/themeOverride" Target="../theme/themeOverride35.xml"/></Relationships>
</file>

<file path=word/charts/_rels/chart78.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2D%20bubbling\Single%20inlet\Copy%20of%20Bubbling%20250um%20second%20attempt.xlsx" TargetMode="External"/></Relationships>
</file>

<file path=word/charts/_rels/chart79.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2D%20bubbling\Single%20inlet\Copy%20of%20Bubbling%20250um%20second%20attempt.xlsx" TargetMode="External"/></Relationships>
</file>

<file path=word/charts/_rels/chart8.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250um%20second%20attempt.xlsx" TargetMode="External"/><Relationship Id="rId1" Type="http://schemas.openxmlformats.org/officeDocument/2006/relationships/themeOverride" Target="../theme/themeOverride2.xml"/></Relationships>
</file>

<file path=word/charts/_rels/chart80.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2D%20bubbling\Single%20inlet\Copy%20of%20Bubbling%20250um%20second%20attempt.xlsx" TargetMode="External"/></Relationships>
</file>

<file path=word/charts/_rels/chart81.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2D%20bubbling\Single%20inlet\Copy%20of%20Bubbling%20250um%20second%20attempt.xlsx" TargetMode="External"/></Relationships>
</file>

<file path=word/charts/_rels/chart82.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2D%20bubbling\Single%20inlet\Copy%20of%20Bubbling%20250um%20second%20attempt.xlsx" TargetMode="External"/></Relationships>
</file>

<file path=word/charts/_rels/chart83.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2D%20bubbling\Single%20inlet\Copy%20of%20Bubbling%20250um%20second%20attempt.xlsx" TargetMode="External"/></Relationships>
</file>

<file path=word/charts/_rels/chart84.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250um%20second%20attempt.xlsx" TargetMode="External"/><Relationship Id="rId1" Type="http://schemas.openxmlformats.org/officeDocument/2006/relationships/themeOverride" Target="../theme/themeOverride36.xml"/></Relationships>
</file>

<file path=word/charts/_rels/chart85.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250um%20second%20attempt.xlsx" TargetMode="External"/><Relationship Id="rId1" Type="http://schemas.openxmlformats.org/officeDocument/2006/relationships/themeOverride" Target="../theme/themeOverride37.xml"/></Relationships>
</file>

<file path=word/charts/_rels/chart86.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250um%20second%20attempt.xlsx" TargetMode="External"/><Relationship Id="rId1" Type="http://schemas.openxmlformats.org/officeDocument/2006/relationships/themeOverride" Target="../theme/themeOverride38.xml"/></Relationships>
</file>

<file path=word/charts/_rels/chart87.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250um%20second%20attempt.xlsx" TargetMode="External"/><Relationship Id="rId1" Type="http://schemas.openxmlformats.org/officeDocument/2006/relationships/themeOverride" Target="../theme/themeOverride39.xml"/></Relationships>
</file>

<file path=word/charts/_rels/chart88.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150um.xlsx" TargetMode="External"/><Relationship Id="rId1" Type="http://schemas.openxmlformats.org/officeDocument/2006/relationships/themeOverride" Target="../theme/themeOverride40.xml"/></Relationships>
</file>

<file path=word/charts/_rels/chart89.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2D%20bubbling\Single%20inlet\Copy%20of%20Bubbling%20150um.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E:\Set%201\3D_DP_over_dist.plate.xlsx" TargetMode="External"/></Relationships>
</file>

<file path=word/charts/_rels/chart90.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150um.xlsx" TargetMode="External"/><Relationship Id="rId1" Type="http://schemas.openxmlformats.org/officeDocument/2006/relationships/themeOverride" Target="../theme/themeOverride41.xml"/></Relationships>
</file>

<file path=word/charts/_rels/chart91.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75um.xlsx" TargetMode="External"/><Relationship Id="rId1" Type="http://schemas.openxmlformats.org/officeDocument/2006/relationships/themeOverride" Target="../theme/themeOverride42.xml"/></Relationships>
</file>

<file path=word/charts/_rels/chart92.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85um%20second%20attempt.xlsx" TargetMode="External"/><Relationship Id="rId1" Type="http://schemas.openxmlformats.org/officeDocument/2006/relationships/themeOverride" Target="../theme/themeOverride43.xml"/></Relationships>
</file>

<file path=word/charts/_rels/chart93.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85um%20second%20attempt.xlsx" TargetMode="External"/><Relationship Id="rId1" Type="http://schemas.openxmlformats.org/officeDocument/2006/relationships/themeOverride" Target="../theme/themeOverride44.xml"/></Relationships>
</file>

<file path=word/charts/_rels/chart94.xml.rels><?xml version="1.0" encoding="UTF-8" standalone="yes"?>
<Relationships xmlns="http://schemas.openxmlformats.org/package/2006/relationships"><Relationship Id="rId1" Type="http://schemas.openxmlformats.org/officeDocument/2006/relationships/oleObject" Target="file:///C:\Users\Emma%20Ireland\Documents\E-Futures%20fourth%20year\Experiemental\2D%20bubbling\Single%20inlet\Copy%20of%20Bubbling%2085um%20second%20attempt.xlsx" TargetMode="External"/></Relationships>
</file>

<file path=word/charts/_rels/chart95.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85um%20second%20attempt.xlsx" TargetMode="External"/><Relationship Id="rId1" Type="http://schemas.openxmlformats.org/officeDocument/2006/relationships/themeOverride" Target="../theme/themeOverride45.xml"/></Relationships>
</file>

<file path=word/charts/_rels/chart96.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85um_7.5cm.xlsx" TargetMode="External"/><Relationship Id="rId1" Type="http://schemas.openxmlformats.org/officeDocument/2006/relationships/themeOverride" Target="../theme/themeOverride46.xml"/></Relationships>
</file>

<file path=word/charts/_rels/chart97.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85um_7.5cm.xlsx" TargetMode="External"/><Relationship Id="rId1" Type="http://schemas.openxmlformats.org/officeDocument/2006/relationships/themeOverride" Target="../theme/themeOverride47.xml"/></Relationships>
</file>

<file path=word/charts/_rels/chart98.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85um_7.5cm.xlsx" TargetMode="External"/><Relationship Id="rId1" Type="http://schemas.openxmlformats.org/officeDocument/2006/relationships/themeOverride" Target="../theme/themeOverride48.xml"/></Relationships>
</file>

<file path=word/charts/_rels/chart99.xml.rels><?xml version="1.0" encoding="UTF-8" standalone="yes"?>
<Relationships xmlns="http://schemas.openxmlformats.org/package/2006/relationships"><Relationship Id="rId2" Type="http://schemas.openxmlformats.org/officeDocument/2006/relationships/oleObject" Target="file:///C:\Users\Emma%20Ireland\Documents\E-Futures%20fourth%20year\Experiemental\2D%20bubbling\Single%20inlet\Copy%20of%20Bubbling%2085um_7.5cm.xlsx" TargetMode="External"/><Relationship Id="rId1" Type="http://schemas.openxmlformats.org/officeDocument/2006/relationships/themeOverride" Target="../theme/themeOverride4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3.7597112860892387E-2"/>
          <c:y val="5.0925925925925923E-2"/>
          <c:w val="0.71506606357635349"/>
          <c:h val="0.80369937032240746"/>
        </c:manualLayout>
      </c:layout>
      <c:scatterChart>
        <c:scatterStyle val="lineMarker"/>
        <c:varyColors val="0"/>
        <c:ser>
          <c:idx val="0"/>
          <c:order val="0"/>
          <c:tx>
            <c:strRef>
              <c:f>Sheet1!$C$3</c:f>
              <c:strCache>
                <c:ptCount val="1"/>
                <c:pt idx="0">
                  <c:v>1 Hz</c:v>
                </c:pt>
              </c:strCache>
            </c:strRef>
          </c:tx>
          <c:marker>
            <c:symbol val="none"/>
          </c:marker>
          <c:xVal>
            <c:numRef>
              <c:f>Sheet1!$B$4:$B$44</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xVal>
          <c:yVal>
            <c:numRef>
              <c:f>Sheet1!$C$4:$C$44</c:f>
              <c:numCache>
                <c:formatCode>General</c:formatCode>
                <c:ptCount val="41"/>
                <c:pt idx="0">
                  <c:v>5</c:v>
                </c:pt>
                <c:pt idx="1">
                  <c:v>6</c:v>
                </c:pt>
                <c:pt idx="2">
                  <c:v>5</c:v>
                </c:pt>
                <c:pt idx="3">
                  <c:v>6</c:v>
                </c:pt>
                <c:pt idx="4">
                  <c:v>5</c:v>
                </c:pt>
                <c:pt idx="5">
                  <c:v>6</c:v>
                </c:pt>
                <c:pt idx="6">
                  <c:v>5</c:v>
                </c:pt>
                <c:pt idx="7">
                  <c:v>6</c:v>
                </c:pt>
                <c:pt idx="8">
                  <c:v>5</c:v>
                </c:pt>
                <c:pt idx="9">
                  <c:v>6</c:v>
                </c:pt>
                <c:pt idx="10">
                  <c:v>5</c:v>
                </c:pt>
                <c:pt idx="11">
                  <c:v>6</c:v>
                </c:pt>
                <c:pt idx="12">
                  <c:v>5</c:v>
                </c:pt>
                <c:pt idx="13">
                  <c:v>6</c:v>
                </c:pt>
                <c:pt idx="14">
                  <c:v>5</c:v>
                </c:pt>
                <c:pt idx="15">
                  <c:v>6</c:v>
                </c:pt>
                <c:pt idx="16">
                  <c:v>5</c:v>
                </c:pt>
                <c:pt idx="17">
                  <c:v>6</c:v>
                </c:pt>
                <c:pt idx="18">
                  <c:v>5</c:v>
                </c:pt>
                <c:pt idx="19">
                  <c:v>6</c:v>
                </c:pt>
                <c:pt idx="20">
                  <c:v>5</c:v>
                </c:pt>
                <c:pt idx="21">
                  <c:v>6</c:v>
                </c:pt>
                <c:pt idx="22">
                  <c:v>5</c:v>
                </c:pt>
                <c:pt idx="23">
                  <c:v>6</c:v>
                </c:pt>
                <c:pt idx="24">
                  <c:v>5</c:v>
                </c:pt>
                <c:pt idx="25">
                  <c:v>6</c:v>
                </c:pt>
                <c:pt idx="26">
                  <c:v>5</c:v>
                </c:pt>
                <c:pt idx="27">
                  <c:v>6</c:v>
                </c:pt>
                <c:pt idx="28">
                  <c:v>5</c:v>
                </c:pt>
                <c:pt idx="29">
                  <c:v>6</c:v>
                </c:pt>
                <c:pt idx="30">
                  <c:v>5</c:v>
                </c:pt>
                <c:pt idx="31">
                  <c:v>6</c:v>
                </c:pt>
                <c:pt idx="32">
                  <c:v>5</c:v>
                </c:pt>
                <c:pt idx="33">
                  <c:v>6</c:v>
                </c:pt>
                <c:pt idx="34">
                  <c:v>5</c:v>
                </c:pt>
                <c:pt idx="35">
                  <c:v>6</c:v>
                </c:pt>
                <c:pt idx="36">
                  <c:v>5</c:v>
                </c:pt>
                <c:pt idx="37">
                  <c:v>6</c:v>
                </c:pt>
                <c:pt idx="38">
                  <c:v>5</c:v>
                </c:pt>
                <c:pt idx="39">
                  <c:v>6</c:v>
                </c:pt>
                <c:pt idx="40">
                  <c:v>5</c:v>
                </c:pt>
              </c:numCache>
            </c:numRef>
          </c:yVal>
          <c:smooth val="0"/>
          <c:extLst xmlns:c16r2="http://schemas.microsoft.com/office/drawing/2015/06/chart">
            <c:ext xmlns:c16="http://schemas.microsoft.com/office/drawing/2014/chart" uri="{C3380CC4-5D6E-409C-BE32-E72D297353CC}">
              <c16:uniqueId val="{00000000-684A-431C-9A3E-EF6D3892CF3F}"/>
            </c:ext>
          </c:extLst>
        </c:ser>
        <c:ser>
          <c:idx val="1"/>
          <c:order val="1"/>
          <c:tx>
            <c:strRef>
              <c:f>Sheet1!$D$3</c:f>
              <c:strCache>
                <c:ptCount val="1"/>
                <c:pt idx="0">
                  <c:v>5 Hz</c:v>
                </c:pt>
              </c:strCache>
            </c:strRef>
          </c:tx>
          <c:marker>
            <c:symbol val="none"/>
          </c:marker>
          <c:xVal>
            <c:numRef>
              <c:f>Sheet1!$B$4:$B$44</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xVal>
          <c:yVal>
            <c:numRef>
              <c:f>Sheet1!$D$4:$D$44</c:f>
              <c:numCache>
                <c:formatCode>General</c:formatCode>
                <c:ptCount val="41"/>
                <c:pt idx="0">
                  <c:v>3</c:v>
                </c:pt>
                <c:pt idx="1">
                  <c:v>3</c:v>
                </c:pt>
                <c:pt idx="2">
                  <c:v>3</c:v>
                </c:pt>
                <c:pt idx="3">
                  <c:v>3</c:v>
                </c:pt>
                <c:pt idx="4">
                  <c:v>3</c:v>
                </c:pt>
                <c:pt idx="5">
                  <c:v>4</c:v>
                </c:pt>
                <c:pt idx="6">
                  <c:v>4</c:v>
                </c:pt>
                <c:pt idx="7">
                  <c:v>4</c:v>
                </c:pt>
                <c:pt idx="8">
                  <c:v>4</c:v>
                </c:pt>
                <c:pt idx="9">
                  <c:v>4</c:v>
                </c:pt>
                <c:pt idx="10">
                  <c:v>3</c:v>
                </c:pt>
                <c:pt idx="11">
                  <c:v>3</c:v>
                </c:pt>
                <c:pt idx="12">
                  <c:v>3</c:v>
                </c:pt>
                <c:pt idx="13">
                  <c:v>3</c:v>
                </c:pt>
                <c:pt idx="14">
                  <c:v>3</c:v>
                </c:pt>
                <c:pt idx="15">
                  <c:v>4</c:v>
                </c:pt>
                <c:pt idx="16">
                  <c:v>4</c:v>
                </c:pt>
                <c:pt idx="17">
                  <c:v>4</c:v>
                </c:pt>
                <c:pt idx="18">
                  <c:v>4</c:v>
                </c:pt>
                <c:pt idx="19">
                  <c:v>4</c:v>
                </c:pt>
                <c:pt idx="20">
                  <c:v>3</c:v>
                </c:pt>
                <c:pt idx="21">
                  <c:v>3</c:v>
                </c:pt>
                <c:pt idx="22">
                  <c:v>3</c:v>
                </c:pt>
                <c:pt idx="23">
                  <c:v>3</c:v>
                </c:pt>
                <c:pt idx="24">
                  <c:v>3</c:v>
                </c:pt>
                <c:pt idx="25">
                  <c:v>4</c:v>
                </c:pt>
                <c:pt idx="26">
                  <c:v>4</c:v>
                </c:pt>
                <c:pt idx="27">
                  <c:v>4</c:v>
                </c:pt>
                <c:pt idx="28">
                  <c:v>4</c:v>
                </c:pt>
                <c:pt idx="29">
                  <c:v>4</c:v>
                </c:pt>
                <c:pt idx="30">
                  <c:v>3</c:v>
                </c:pt>
                <c:pt idx="31">
                  <c:v>3</c:v>
                </c:pt>
                <c:pt idx="32">
                  <c:v>3</c:v>
                </c:pt>
                <c:pt idx="33">
                  <c:v>3</c:v>
                </c:pt>
                <c:pt idx="34">
                  <c:v>3</c:v>
                </c:pt>
                <c:pt idx="35">
                  <c:v>4</c:v>
                </c:pt>
                <c:pt idx="36">
                  <c:v>4</c:v>
                </c:pt>
                <c:pt idx="37">
                  <c:v>4</c:v>
                </c:pt>
                <c:pt idx="38">
                  <c:v>4</c:v>
                </c:pt>
                <c:pt idx="39">
                  <c:v>4</c:v>
                </c:pt>
                <c:pt idx="40">
                  <c:v>3</c:v>
                </c:pt>
              </c:numCache>
            </c:numRef>
          </c:yVal>
          <c:smooth val="0"/>
          <c:extLst xmlns:c16r2="http://schemas.microsoft.com/office/drawing/2015/06/chart">
            <c:ext xmlns:c16="http://schemas.microsoft.com/office/drawing/2014/chart" uri="{C3380CC4-5D6E-409C-BE32-E72D297353CC}">
              <c16:uniqueId val="{00000001-684A-431C-9A3E-EF6D3892CF3F}"/>
            </c:ext>
          </c:extLst>
        </c:ser>
        <c:ser>
          <c:idx val="2"/>
          <c:order val="2"/>
          <c:tx>
            <c:strRef>
              <c:f>Sheet1!$E$3</c:f>
              <c:strCache>
                <c:ptCount val="1"/>
                <c:pt idx="0">
                  <c:v>10 Hz</c:v>
                </c:pt>
              </c:strCache>
            </c:strRef>
          </c:tx>
          <c:marker>
            <c:symbol val="none"/>
          </c:marker>
          <c:xVal>
            <c:numRef>
              <c:f>Sheet1!$B$4:$B$44</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xVal>
          <c:yVal>
            <c:numRef>
              <c:f>Sheet1!$E$4:$E$44</c:f>
              <c:numCache>
                <c:formatCode>General</c:formatCode>
                <c:ptCount val="41"/>
                <c:pt idx="0">
                  <c:v>1</c:v>
                </c:pt>
                <c:pt idx="1">
                  <c:v>1</c:v>
                </c:pt>
                <c:pt idx="2">
                  <c:v>1</c:v>
                </c:pt>
                <c:pt idx="3">
                  <c:v>1</c:v>
                </c:pt>
                <c:pt idx="4">
                  <c:v>1</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1</c:v>
                </c:pt>
                <c:pt idx="21">
                  <c:v>1</c:v>
                </c:pt>
                <c:pt idx="22">
                  <c:v>1</c:v>
                </c:pt>
                <c:pt idx="23">
                  <c:v>1</c:v>
                </c:pt>
                <c:pt idx="24">
                  <c:v>1</c:v>
                </c:pt>
                <c:pt idx="25">
                  <c:v>1</c:v>
                </c:pt>
                <c:pt idx="26">
                  <c:v>1</c:v>
                </c:pt>
                <c:pt idx="27">
                  <c:v>1</c:v>
                </c:pt>
                <c:pt idx="28">
                  <c:v>1</c:v>
                </c:pt>
                <c:pt idx="29">
                  <c:v>1</c:v>
                </c:pt>
                <c:pt idx="30">
                  <c:v>2</c:v>
                </c:pt>
                <c:pt idx="31">
                  <c:v>2</c:v>
                </c:pt>
                <c:pt idx="32">
                  <c:v>2</c:v>
                </c:pt>
                <c:pt idx="33">
                  <c:v>2</c:v>
                </c:pt>
                <c:pt idx="34">
                  <c:v>2</c:v>
                </c:pt>
                <c:pt idx="35">
                  <c:v>2</c:v>
                </c:pt>
                <c:pt idx="36">
                  <c:v>2</c:v>
                </c:pt>
                <c:pt idx="37">
                  <c:v>2</c:v>
                </c:pt>
                <c:pt idx="38">
                  <c:v>2</c:v>
                </c:pt>
                <c:pt idx="39">
                  <c:v>2</c:v>
                </c:pt>
                <c:pt idx="40">
                  <c:v>1</c:v>
                </c:pt>
              </c:numCache>
            </c:numRef>
          </c:yVal>
          <c:smooth val="0"/>
          <c:extLst xmlns:c16r2="http://schemas.microsoft.com/office/drawing/2015/06/chart">
            <c:ext xmlns:c16="http://schemas.microsoft.com/office/drawing/2014/chart" uri="{C3380CC4-5D6E-409C-BE32-E72D297353CC}">
              <c16:uniqueId val="{00000002-684A-431C-9A3E-EF6D3892CF3F}"/>
            </c:ext>
          </c:extLst>
        </c:ser>
        <c:dLbls>
          <c:showLegendKey val="0"/>
          <c:showVal val="0"/>
          <c:showCatName val="0"/>
          <c:showSerName val="0"/>
          <c:showPercent val="0"/>
          <c:showBubbleSize val="0"/>
        </c:dLbls>
        <c:axId val="428130688"/>
        <c:axId val="428132608"/>
      </c:scatterChart>
      <c:valAx>
        <c:axId val="428130688"/>
        <c:scaling>
          <c:orientation val="minMax"/>
          <c:max val="40"/>
        </c:scaling>
        <c:delete val="0"/>
        <c:axPos val="b"/>
        <c:title>
          <c:tx>
            <c:rich>
              <a:bodyPr/>
              <a:lstStyle/>
              <a:p>
                <a:pPr>
                  <a:defRPr/>
                </a:pPr>
                <a:r>
                  <a:rPr lang="en-GB" i="1"/>
                  <a:t>t</a:t>
                </a:r>
                <a:r>
                  <a:rPr lang="en-GB"/>
                  <a:t> (s)</a:t>
                </a:r>
              </a:p>
            </c:rich>
          </c:tx>
          <c:overlay val="0"/>
        </c:title>
        <c:numFmt formatCode="General" sourceLinked="1"/>
        <c:majorTickMark val="in"/>
        <c:minorTickMark val="none"/>
        <c:tickLblPos val="nextTo"/>
        <c:crossAx val="428132608"/>
        <c:crosses val="autoZero"/>
        <c:crossBetween val="midCat"/>
      </c:valAx>
      <c:valAx>
        <c:axId val="428132608"/>
        <c:scaling>
          <c:orientation val="minMax"/>
          <c:max val="7"/>
        </c:scaling>
        <c:delete val="0"/>
        <c:axPos val="l"/>
        <c:numFmt formatCode="General" sourceLinked="1"/>
        <c:majorTickMark val="none"/>
        <c:minorTickMark val="none"/>
        <c:tickLblPos val="none"/>
        <c:crossAx val="428130688"/>
        <c:crosses val="autoZero"/>
        <c:crossBetween val="midCat"/>
      </c:valAx>
      <c:spPr>
        <a:ln w="1905">
          <a:solidFill>
            <a:schemeClr val="bg1">
              <a:lumMod val="50000"/>
            </a:schemeClr>
          </a:solidFill>
        </a:ln>
      </c:spPr>
    </c:plotArea>
    <c:legend>
      <c:legendPos val="r"/>
      <c:layout>
        <c:manualLayout>
          <c:xMode val="edge"/>
          <c:yMode val="edge"/>
          <c:x val="0.76192027318513644"/>
          <c:y val="0.36220279544919698"/>
          <c:w val="0.23807969607606494"/>
          <c:h val="0.26579490523018284"/>
        </c:manualLayout>
      </c:layout>
      <c:overlay val="0"/>
    </c:legend>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234872391923772"/>
          <c:y val="3.3038955236978348E-2"/>
          <c:w val="0.83818331722748218"/>
          <c:h val="0.83842292003649221"/>
        </c:manualLayout>
      </c:layout>
      <c:scatterChart>
        <c:scatterStyle val="smoothMarker"/>
        <c:varyColors val="0"/>
        <c:ser>
          <c:idx val="0"/>
          <c:order val="0"/>
          <c:tx>
            <c:strRef>
              <c:f>DP!$A$139</c:f>
              <c:strCache>
                <c:ptCount val="1"/>
                <c:pt idx="0">
                  <c:v>280.23 Hz increase</c:v>
                </c:pt>
              </c:strCache>
            </c:strRef>
          </c:tx>
          <c:marker>
            <c:symbol val="none"/>
          </c:marker>
          <c:xVal>
            <c:numRef>
              <c:f>DP!$B$138:$Z$138</c:f>
              <c:numCache>
                <c:formatCode>General</c:formatCode>
                <c:ptCount val="25"/>
                <c:pt idx="0">
                  <c:v>8.488248000000001E-2</c:v>
                </c:pt>
                <c:pt idx="1">
                  <c:v>9.0187635000000002E-2</c:v>
                </c:pt>
                <c:pt idx="2">
                  <c:v>9.5492790000000008E-2</c:v>
                </c:pt>
                <c:pt idx="3">
                  <c:v>0.100797945</c:v>
                </c:pt>
                <c:pt idx="4">
                  <c:v>0.10610310000000001</c:v>
                </c:pt>
                <c:pt idx="5">
                  <c:v>0.111408255</c:v>
                </c:pt>
                <c:pt idx="6">
                  <c:v>0.11671341</c:v>
                </c:pt>
                <c:pt idx="7">
                  <c:v>0.12201856500000001</c:v>
                </c:pt>
                <c:pt idx="8">
                  <c:v>0.12732372</c:v>
                </c:pt>
                <c:pt idx="9">
                  <c:v>0.13262887500000001</c:v>
                </c:pt>
                <c:pt idx="10">
                  <c:v>0.13793403000000001</c:v>
                </c:pt>
                <c:pt idx="11">
                  <c:v>0.14323918500000002</c:v>
                </c:pt>
                <c:pt idx="12">
                  <c:v>0.14854434</c:v>
                </c:pt>
                <c:pt idx="13">
                  <c:v>0.153849495</c:v>
                </c:pt>
                <c:pt idx="14">
                  <c:v>0.15915465000000001</c:v>
                </c:pt>
                <c:pt idx="15">
                  <c:v>0.16445980500000001</c:v>
                </c:pt>
                <c:pt idx="16">
                  <c:v>0.16976496000000002</c:v>
                </c:pt>
                <c:pt idx="17">
                  <c:v>0.175070115</c:v>
                </c:pt>
                <c:pt idx="18">
                  <c:v>0.18037527</c:v>
                </c:pt>
                <c:pt idx="19">
                  <c:v>0.18568042500000001</c:v>
                </c:pt>
                <c:pt idx="20">
                  <c:v>0.19098558000000002</c:v>
                </c:pt>
                <c:pt idx="21">
                  <c:v>0.19629073499999999</c:v>
                </c:pt>
                <c:pt idx="22">
                  <c:v>0.20159589</c:v>
                </c:pt>
                <c:pt idx="23">
                  <c:v>0.20690104500000001</c:v>
                </c:pt>
                <c:pt idx="24">
                  <c:v>0.21220620000000001</c:v>
                </c:pt>
              </c:numCache>
            </c:numRef>
          </c:xVal>
          <c:yVal>
            <c:numRef>
              <c:f>DP!$B$139:$Z$139</c:f>
              <c:numCache>
                <c:formatCode>General</c:formatCode>
                <c:ptCount val="25"/>
                <c:pt idx="0">
                  <c:v>102.99999999999996</c:v>
                </c:pt>
                <c:pt idx="1">
                  <c:v>108.9666666666667</c:v>
                </c:pt>
                <c:pt idx="2">
                  <c:v>117.20000000000002</c:v>
                </c:pt>
                <c:pt idx="3">
                  <c:v>124.63333333333331</c:v>
                </c:pt>
                <c:pt idx="4">
                  <c:v>133.30000000000004</c:v>
                </c:pt>
                <c:pt idx="5">
                  <c:v>140.06666666666672</c:v>
                </c:pt>
                <c:pt idx="6">
                  <c:v>147.19999999999999</c:v>
                </c:pt>
                <c:pt idx="7">
                  <c:v>153.29999999999998</c:v>
                </c:pt>
                <c:pt idx="8">
                  <c:v>162.40000000000003</c:v>
                </c:pt>
                <c:pt idx="9">
                  <c:v>168.73333333333341</c:v>
                </c:pt>
                <c:pt idx="10">
                  <c:v>178.16666666666666</c:v>
                </c:pt>
                <c:pt idx="11">
                  <c:v>185.89999999999995</c:v>
                </c:pt>
                <c:pt idx="12">
                  <c:v>196.26666666666665</c:v>
                </c:pt>
                <c:pt idx="13">
                  <c:v>203.76666666666671</c:v>
                </c:pt>
                <c:pt idx="14">
                  <c:v>213.30000000000004</c:v>
                </c:pt>
                <c:pt idx="15">
                  <c:v>222.26666666666674</c:v>
                </c:pt>
                <c:pt idx="16">
                  <c:v>235.16666666666666</c:v>
                </c:pt>
                <c:pt idx="17">
                  <c:v>245.1</c:v>
                </c:pt>
                <c:pt idx="18">
                  <c:v>258</c:v>
                </c:pt>
                <c:pt idx="19">
                  <c:v>269.56666666666666</c:v>
                </c:pt>
                <c:pt idx="20">
                  <c:v>285.06666666666672</c:v>
                </c:pt>
                <c:pt idx="21">
                  <c:v>296.96666666666675</c:v>
                </c:pt>
                <c:pt idx="22">
                  <c:v>311.66666666666674</c:v>
                </c:pt>
                <c:pt idx="23">
                  <c:v>326.46666666666675</c:v>
                </c:pt>
                <c:pt idx="24">
                  <c:v>342.30000000000007</c:v>
                </c:pt>
              </c:numCache>
            </c:numRef>
          </c:yVal>
          <c:smooth val="1"/>
          <c:extLst xmlns:c16r2="http://schemas.microsoft.com/office/drawing/2015/06/chart">
            <c:ext xmlns:c16="http://schemas.microsoft.com/office/drawing/2014/chart" uri="{C3380CC4-5D6E-409C-BE32-E72D297353CC}">
              <c16:uniqueId val="{00000000-73DD-4FB3-950A-6C56AF534315}"/>
            </c:ext>
          </c:extLst>
        </c:ser>
        <c:ser>
          <c:idx val="1"/>
          <c:order val="1"/>
          <c:tx>
            <c:strRef>
              <c:f>DP!$A$140</c:f>
              <c:strCache>
                <c:ptCount val="1"/>
                <c:pt idx="0">
                  <c:v>280.23 Hz decrease</c:v>
                </c:pt>
              </c:strCache>
            </c:strRef>
          </c:tx>
          <c:marker>
            <c:symbol val="none"/>
          </c:marker>
          <c:xVal>
            <c:numRef>
              <c:f>DP!$B$138:$Z$138</c:f>
              <c:numCache>
                <c:formatCode>General</c:formatCode>
                <c:ptCount val="25"/>
                <c:pt idx="0">
                  <c:v>8.488248000000001E-2</c:v>
                </c:pt>
                <c:pt idx="1">
                  <c:v>9.0187635000000002E-2</c:v>
                </c:pt>
                <c:pt idx="2">
                  <c:v>9.5492790000000008E-2</c:v>
                </c:pt>
                <c:pt idx="3">
                  <c:v>0.100797945</c:v>
                </c:pt>
                <c:pt idx="4">
                  <c:v>0.10610310000000001</c:v>
                </c:pt>
                <c:pt idx="5">
                  <c:v>0.111408255</c:v>
                </c:pt>
                <c:pt idx="6">
                  <c:v>0.11671341</c:v>
                </c:pt>
                <c:pt idx="7">
                  <c:v>0.12201856500000001</c:v>
                </c:pt>
                <c:pt idx="8">
                  <c:v>0.12732372</c:v>
                </c:pt>
                <c:pt idx="9">
                  <c:v>0.13262887500000001</c:v>
                </c:pt>
                <c:pt idx="10">
                  <c:v>0.13793403000000001</c:v>
                </c:pt>
                <c:pt idx="11">
                  <c:v>0.14323918500000002</c:v>
                </c:pt>
                <c:pt idx="12">
                  <c:v>0.14854434</c:v>
                </c:pt>
                <c:pt idx="13">
                  <c:v>0.153849495</c:v>
                </c:pt>
                <c:pt idx="14">
                  <c:v>0.15915465000000001</c:v>
                </c:pt>
                <c:pt idx="15">
                  <c:v>0.16445980500000001</c:v>
                </c:pt>
                <c:pt idx="16">
                  <c:v>0.16976496000000002</c:v>
                </c:pt>
                <c:pt idx="17">
                  <c:v>0.175070115</c:v>
                </c:pt>
                <c:pt idx="18">
                  <c:v>0.18037527</c:v>
                </c:pt>
                <c:pt idx="19">
                  <c:v>0.18568042500000001</c:v>
                </c:pt>
                <c:pt idx="20">
                  <c:v>0.19098558000000002</c:v>
                </c:pt>
                <c:pt idx="21">
                  <c:v>0.19629073499999999</c:v>
                </c:pt>
                <c:pt idx="22">
                  <c:v>0.20159589</c:v>
                </c:pt>
                <c:pt idx="23">
                  <c:v>0.20690104500000001</c:v>
                </c:pt>
                <c:pt idx="24">
                  <c:v>0.21220620000000001</c:v>
                </c:pt>
              </c:numCache>
            </c:numRef>
          </c:xVal>
          <c:yVal>
            <c:numRef>
              <c:f>DP!$B$140:$Z$140</c:f>
              <c:numCache>
                <c:formatCode>General</c:formatCode>
                <c:ptCount val="25"/>
                <c:pt idx="0">
                  <c:v>103</c:v>
                </c:pt>
                <c:pt idx="1">
                  <c:v>109.79999999999998</c:v>
                </c:pt>
                <c:pt idx="2">
                  <c:v>117.29999999999995</c:v>
                </c:pt>
                <c:pt idx="3">
                  <c:v>124.33333333333331</c:v>
                </c:pt>
                <c:pt idx="4">
                  <c:v>131.6333333333333</c:v>
                </c:pt>
                <c:pt idx="5">
                  <c:v>139.43333333333334</c:v>
                </c:pt>
                <c:pt idx="6">
                  <c:v>148.33333333333329</c:v>
                </c:pt>
                <c:pt idx="7">
                  <c:v>153.96666666666661</c:v>
                </c:pt>
                <c:pt idx="8">
                  <c:v>162.09999999999991</c:v>
                </c:pt>
                <c:pt idx="9">
                  <c:v>169.43333333333339</c:v>
                </c:pt>
                <c:pt idx="10">
                  <c:v>177.93333333333337</c:v>
                </c:pt>
                <c:pt idx="11">
                  <c:v>185.86666666666659</c:v>
                </c:pt>
                <c:pt idx="12">
                  <c:v>196</c:v>
                </c:pt>
                <c:pt idx="13">
                  <c:v>203.23333333333338</c:v>
                </c:pt>
                <c:pt idx="14">
                  <c:v>212.96666666666667</c:v>
                </c:pt>
                <c:pt idx="15">
                  <c:v>222.23333333333332</c:v>
                </c:pt>
                <c:pt idx="16">
                  <c:v>234.20000000000002</c:v>
                </c:pt>
                <c:pt idx="17">
                  <c:v>245.93333333333328</c:v>
                </c:pt>
                <c:pt idx="18">
                  <c:v>258</c:v>
                </c:pt>
                <c:pt idx="19">
                  <c:v>269.16666666666669</c:v>
                </c:pt>
                <c:pt idx="20">
                  <c:v>281.90000000000003</c:v>
                </c:pt>
                <c:pt idx="21">
                  <c:v>296.83333333333331</c:v>
                </c:pt>
                <c:pt idx="22">
                  <c:v>309.0333333333333</c:v>
                </c:pt>
                <c:pt idx="23">
                  <c:v>324.6666666666668</c:v>
                </c:pt>
                <c:pt idx="24">
                  <c:v>342.30000000000007</c:v>
                </c:pt>
              </c:numCache>
            </c:numRef>
          </c:yVal>
          <c:smooth val="1"/>
          <c:extLst xmlns:c16r2="http://schemas.microsoft.com/office/drawing/2015/06/chart">
            <c:ext xmlns:c16="http://schemas.microsoft.com/office/drawing/2014/chart" uri="{C3380CC4-5D6E-409C-BE32-E72D297353CC}">
              <c16:uniqueId val="{00000001-73DD-4FB3-950A-6C56AF534315}"/>
            </c:ext>
          </c:extLst>
        </c:ser>
        <c:ser>
          <c:idx val="2"/>
          <c:order val="2"/>
          <c:tx>
            <c:strRef>
              <c:f>DP!$A$141</c:f>
              <c:strCache>
                <c:ptCount val="1"/>
                <c:pt idx="0">
                  <c:v>276.43 Hz increase</c:v>
                </c:pt>
              </c:strCache>
            </c:strRef>
          </c:tx>
          <c:marker>
            <c:symbol val="none"/>
          </c:marker>
          <c:xVal>
            <c:numRef>
              <c:f>DP!$B$138:$Z$138</c:f>
              <c:numCache>
                <c:formatCode>General</c:formatCode>
                <c:ptCount val="25"/>
                <c:pt idx="0">
                  <c:v>8.488248000000001E-2</c:v>
                </c:pt>
                <c:pt idx="1">
                  <c:v>9.0187635000000002E-2</c:v>
                </c:pt>
                <c:pt idx="2">
                  <c:v>9.5492790000000008E-2</c:v>
                </c:pt>
                <c:pt idx="3">
                  <c:v>0.100797945</c:v>
                </c:pt>
                <c:pt idx="4">
                  <c:v>0.10610310000000001</c:v>
                </c:pt>
                <c:pt idx="5">
                  <c:v>0.111408255</c:v>
                </c:pt>
                <c:pt idx="6">
                  <c:v>0.11671341</c:v>
                </c:pt>
                <c:pt idx="7">
                  <c:v>0.12201856500000001</c:v>
                </c:pt>
                <c:pt idx="8">
                  <c:v>0.12732372</c:v>
                </c:pt>
                <c:pt idx="9">
                  <c:v>0.13262887500000001</c:v>
                </c:pt>
                <c:pt idx="10">
                  <c:v>0.13793403000000001</c:v>
                </c:pt>
                <c:pt idx="11">
                  <c:v>0.14323918500000002</c:v>
                </c:pt>
                <c:pt idx="12">
                  <c:v>0.14854434</c:v>
                </c:pt>
                <c:pt idx="13">
                  <c:v>0.153849495</c:v>
                </c:pt>
                <c:pt idx="14">
                  <c:v>0.15915465000000001</c:v>
                </c:pt>
                <c:pt idx="15">
                  <c:v>0.16445980500000001</c:v>
                </c:pt>
                <c:pt idx="16">
                  <c:v>0.16976496000000002</c:v>
                </c:pt>
                <c:pt idx="17">
                  <c:v>0.175070115</c:v>
                </c:pt>
                <c:pt idx="18">
                  <c:v>0.18037527</c:v>
                </c:pt>
                <c:pt idx="19">
                  <c:v>0.18568042500000001</c:v>
                </c:pt>
                <c:pt idx="20">
                  <c:v>0.19098558000000002</c:v>
                </c:pt>
                <c:pt idx="21">
                  <c:v>0.19629073499999999</c:v>
                </c:pt>
                <c:pt idx="22">
                  <c:v>0.20159589</c:v>
                </c:pt>
                <c:pt idx="23">
                  <c:v>0.20690104500000001</c:v>
                </c:pt>
                <c:pt idx="24">
                  <c:v>0.21220620000000001</c:v>
                </c:pt>
              </c:numCache>
            </c:numRef>
          </c:xVal>
          <c:yVal>
            <c:numRef>
              <c:f>DP!$B$141:$Z$141</c:f>
              <c:numCache>
                <c:formatCode>General</c:formatCode>
                <c:ptCount val="25"/>
                <c:pt idx="1">
                  <c:v>103.43333333333334</c:v>
                </c:pt>
                <c:pt idx="2">
                  <c:v>112.4</c:v>
                </c:pt>
                <c:pt idx="3">
                  <c:v>119.96666666666667</c:v>
                </c:pt>
                <c:pt idx="4">
                  <c:v>128.33333333333337</c:v>
                </c:pt>
                <c:pt idx="5">
                  <c:v>134.53333333333336</c:v>
                </c:pt>
                <c:pt idx="6">
                  <c:v>143.46666666666664</c:v>
                </c:pt>
                <c:pt idx="7">
                  <c:v>149.66666666666671</c:v>
                </c:pt>
                <c:pt idx="8">
                  <c:v>157.60000000000005</c:v>
                </c:pt>
                <c:pt idx="9">
                  <c:v>164.9666666666667</c:v>
                </c:pt>
                <c:pt idx="10">
                  <c:v>174.06666666666661</c:v>
                </c:pt>
                <c:pt idx="11">
                  <c:v>182</c:v>
                </c:pt>
                <c:pt idx="12">
                  <c:v>191.26666666666662</c:v>
                </c:pt>
                <c:pt idx="13">
                  <c:v>199.86666666666662</c:v>
                </c:pt>
                <c:pt idx="14">
                  <c:v>210.1</c:v>
                </c:pt>
                <c:pt idx="15">
                  <c:v>218.33333333333331</c:v>
                </c:pt>
                <c:pt idx="16">
                  <c:v>230.53333333333339</c:v>
                </c:pt>
                <c:pt idx="17">
                  <c:v>240.63333333333344</c:v>
                </c:pt>
                <c:pt idx="18">
                  <c:v>253.39999999999998</c:v>
                </c:pt>
                <c:pt idx="19">
                  <c:v>264.59999999999997</c:v>
                </c:pt>
                <c:pt idx="20">
                  <c:v>279.66666666666663</c:v>
                </c:pt>
                <c:pt idx="21">
                  <c:v>291.53333333333336</c:v>
                </c:pt>
                <c:pt idx="22">
                  <c:v>308.56666666666661</c:v>
                </c:pt>
                <c:pt idx="23">
                  <c:v>321.89999999999992</c:v>
                </c:pt>
                <c:pt idx="24">
                  <c:v>337.53333333333325</c:v>
                </c:pt>
              </c:numCache>
            </c:numRef>
          </c:yVal>
          <c:smooth val="1"/>
          <c:extLst xmlns:c16r2="http://schemas.microsoft.com/office/drawing/2015/06/chart">
            <c:ext xmlns:c16="http://schemas.microsoft.com/office/drawing/2014/chart" uri="{C3380CC4-5D6E-409C-BE32-E72D297353CC}">
              <c16:uniqueId val="{00000002-73DD-4FB3-950A-6C56AF534315}"/>
            </c:ext>
          </c:extLst>
        </c:ser>
        <c:ser>
          <c:idx val="3"/>
          <c:order val="3"/>
          <c:tx>
            <c:strRef>
              <c:f>DP!$A$142</c:f>
              <c:strCache>
                <c:ptCount val="1"/>
                <c:pt idx="0">
                  <c:v>276.43 Hz decrease</c:v>
                </c:pt>
              </c:strCache>
            </c:strRef>
          </c:tx>
          <c:marker>
            <c:symbol val="none"/>
          </c:marker>
          <c:xVal>
            <c:numRef>
              <c:f>DP!$B$138:$Z$138</c:f>
              <c:numCache>
                <c:formatCode>General</c:formatCode>
                <c:ptCount val="25"/>
                <c:pt idx="0">
                  <c:v>8.488248000000001E-2</c:v>
                </c:pt>
                <c:pt idx="1">
                  <c:v>9.0187635000000002E-2</c:v>
                </c:pt>
                <c:pt idx="2">
                  <c:v>9.5492790000000008E-2</c:v>
                </c:pt>
                <c:pt idx="3">
                  <c:v>0.100797945</c:v>
                </c:pt>
                <c:pt idx="4">
                  <c:v>0.10610310000000001</c:v>
                </c:pt>
                <c:pt idx="5">
                  <c:v>0.111408255</c:v>
                </c:pt>
                <c:pt idx="6">
                  <c:v>0.11671341</c:v>
                </c:pt>
                <c:pt idx="7">
                  <c:v>0.12201856500000001</c:v>
                </c:pt>
                <c:pt idx="8">
                  <c:v>0.12732372</c:v>
                </c:pt>
                <c:pt idx="9">
                  <c:v>0.13262887500000001</c:v>
                </c:pt>
                <c:pt idx="10">
                  <c:v>0.13793403000000001</c:v>
                </c:pt>
                <c:pt idx="11">
                  <c:v>0.14323918500000002</c:v>
                </c:pt>
                <c:pt idx="12">
                  <c:v>0.14854434</c:v>
                </c:pt>
                <c:pt idx="13">
                  <c:v>0.153849495</c:v>
                </c:pt>
                <c:pt idx="14">
                  <c:v>0.15915465000000001</c:v>
                </c:pt>
                <c:pt idx="15">
                  <c:v>0.16445980500000001</c:v>
                </c:pt>
                <c:pt idx="16">
                  <c:v>0.16976496000000002</c:v>
                </c:pt>
                <c:pt idx="17">
                  <c:v>0.175070115</c:v>
                </c:pt>
                <c:pt idx="18">
                  <c:v>0.18037527</c:v>
                </c:pt>
                <c:pt idx="19">
                  <c:v>0.18568042500000001</c:v>
                </c:pt>
                <c:pt idx="20">
                  <c:v>0.19098558000000002</c:v>
                </c:pt>
                <c:pt idx="21">
                  <c:v>0.19629073499999999</c:v>
                </c:pt>
                <c:pt idx="22">
                  <c:v>0.20159589</c:v>
                </c:pt>
                <c:pt idx="23">
                  <c:v>0.20690104500000001</c:v>
                </c:pt>
                <c:pt idx="24">
                  <c:v>0.21220620000000001</c:v>
                </c:pt>
              </c:numCache>
            </c:numRef>
          </c:xVal>
          <c:yVal>
            <c:numRef>
              <c:f>DP!$B$142:$Z$142</c:f>
              <c:numCache>
                <c:formatCode>General</c:formatCode>
                <c:ptCount val="25"/>
                <c:pt idx="1">
                  <c:v>106.56666666666665</c:v>
                </c:pt>
                <c:pt idx="2">
                  <c:v>113.66666666666667</c:v>
                </c:pt>
                <c:pt idx="3">
                  <c:v>120.9</c:v>
                </c:pt>
                <c:pt idx="4">
                  <c:v>128.9666666666667</c:v>
                </c:pt>
                <c:pt idx="5">
                  <c:v>135.93333333333334</c:v>
                </c:pt>
                <c:pt idx="6">
                  <c:v>143.49999999999997</c:v>
                </c:pt>
                <c:pt idx="7">
                  <c:v>150.06666666666661</c:v>
                </c:pt>
                <c:pt idx="8">
                  <c:v>158.43333333333339</c:v>
                </c:pt>
                <c:pt idx="9">
                  <c:v>165.13333333333338</c:v>
                </c:pt>
                <c:pt idx="10">
                  <c:v>174.26666666666668</c:v>
                </c:pt>
                <c:pt idx="11">
                  <c:v>181.4666666666667</c:v>
                </c:pt>
                <c:pt idx="12">
                  <c:v>191.1</c:v>
                </c:pt>
                <c:pt idx="13">
                  <c:v>199.06666666666666</c:v>
                </c:pt>
                <c:pt idx="14">
                  <c:v>209.66666666666666</c:v>
                </c:pt>
                <c:pt idx="15">
                  <c:v>218.5333333333333</c:v>
                </c:pt>
                <c:pt idx="16">
                  <c:v>230.39999999999998</c:v>
                </c:pt>
                <c:pt idx="17">
                  <c:v>240.06666666666661</c:v>
                </c:pt>
                <c:pt idx="18">
                  <c:v>253.86666666666665</c:v>
                </c:pt>
                <c:pt idx="19">
                  <c:v>264.5</c:v>
                </c:pt>
                <c:pt idx="20">
                  <c:v>276.93333333333334</c:v>
                </c:pt>
                <c:pt idx="21">
                  <c:v>290.9666666666667</c:v>
                </c:pt>
                <c:pt idx="22">
                  <c:v>306.7</c:v>
                </c:pt>
                <c:pt idx="23">
                  <c:v>320.03333333333342</c:v>
                </c:pt>
                <c:pt idx="24">
                  <c:v>337.53333333333325</c:v>
                </c:pt>
              </c:numCache>
            </c:numRef>
          </c:yVal>
          <c:smooth val="1"/>
          <c:extLst xmlns:c16r2="http://schemas.microsoft.com/office/drawing/2015/06/chart">
            <c:ext xmlns:c16="http://schemas.microsoft.com/office/drawing/2014/chart" uri="{C3380CC4-5D6E-409C-BE32-E72D297353CC}">
              <c16:uniqueId val="{00000003-73DD-4FB3-950A-6C56AF534315}"/>
            </c:ext>
          </c:extLst>
        </c:ser>
        <c:dLbls>
          <c:showLegendKey val="0"/>
          <c:showVal val="0"/>
          <c:showCatName val="0"/>
          <c:showSerName val="0"/>
          <c:showPercent val="0"/>
          <c:showBubbleSize val="0"/>
        </c:dLbls>
        <c:axId val="442954112"/>
        <c:axId val="442956032"/>
      </c:scatterChart>
      <c:valAx>
        <c:axId val="442954112"/>
        <c:scaling>
          <c:orientation val="minMax"/>
          <c:max val="0.21300000000000002"/>
          <c:min val="8.4000000000000019E-2"/>
        </c:scaling>
        <c:delete val="0"/>
        <c:axPos val="b"/>
        <c:title>
          <c:tx>
            <c:rich>
              <a:bodyPr/>
              <a:lstStyle/>
              <a:p>
                <a:pPr>
                  <a:defRPr/>
                </a:pPr>
                <a:r>
                  <a:rPr lang="en-GB"/>
                  <a:t>U (m/s)</a:t>
                </a:r>
              </a:p>
            </c:rich>
          </c:tx>
          <c:overlay val="0"/>
        </c:title>
        <c:numFmt formatCode="General" sourceLinked="0"/>
        <c:majorTickMark val="in"/>
        <c:minorTickMark val="none"/>
        <c:tickLblPos val="nextTo"/>
        <c:crossAx val="442956032"/>
        <c:crosses val="autoZero"/>
        <c:crossBetween val="midCat"/>
      </c:valAx>
      <c:valAx>
        <c:axId val="442956032"/>
        <c:scaling>
          <c:orientation val="minMax"/>
          <c:max val="343"/>
          <c:min val="100"/>
        </c:scaling>
        <c:delete val="0"/>
        <c:axPos val="l"/>
        <c:title>
          <c:tx>
            <c:rich>
              <a:bodyPr rot="-5400000" vert="horz"/>
              <a:lstStyle/>
              <a:p>
                <a:pPr>
                  <a:defRPr/>
                </a:pPr>
                <a:r>
                  <a:rPr lang="en-GB"/>
                  <a:t>Pressure</a:t>
                </a:r>
                <a:r>
                  <a:rPr lang="en-GB" baseline="0"/>
                  <a:t> drop (</a:t>
                </a:r>
                <a:r>
                  <a:rPr lang="en-GB"/>
                  <a:t>Pa)</a:t>
                </a:r>
              </a:p>
            </c:rich>
          </c:tx>
          <c:overlay val="0"/>
        </c:title>
        <c:numFmt formatCode="General" sourceLinked="1"/>
        <c:majorTickMark val="in"/>
        <c:minorTickMark val="none"/>
        <c:tickLblPos val="nextTo"/>
        <c:crossAx val="442954112"/>
        <c:crosses val="autoZero"/>
        <c:crossBetween val="midCat"/>
      </c:valAx>
      <c:spPr>
        <a:ln>
          <a:solidFill>
            <a:schemeClr val="bg1">
              <a:lumMod val="50000"/>
            </a:schemeClr>
          </a:solidFill>
        </a:ln>
      </c:spPr>
    </c:plotArea>
    <c:legend>
      <c:legendPos val="r"/>
      <c:layout>
        <c:manualLayout>
          <c:xMode val="edge"/>
          <c:yMode val="edge"/>
          <c:x val="0.11852017525046724"/>
          <c:y val="6.9754054077990638E-2"/>
          <c:w val="0.31591727609612974"/>
          <c:h val="0.31147779527117037"/>
        </c:manualLayout>
      </c:layout>
      <c:overlay val="0"/>
    </c:legend>
    <c:plotVisOnly val="1"/>
    <c:dispBlanksAs val="gap"/>
    <c:showDLblsOverMax val="0"/>
  </c:chart>
  <c:spPr>
    <a:ln>
      <a:noFill/>
    </a:ln>
  </c:spPr>
  <c:externalData r:id="rId1">
    <c:autoUpdate val="0"/>
  </c:externalData>
</c:chartSpace>
</file>

<file path=word/charts/chart10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400240594925636"/>
          <c:y val="5.1400554097404488E-2"/>
          <c:w val="0.845830271216098"/>
          <c:h val="0.8326195683872849"/>
        </c:manualLayout>
      </c:layout>
      <c:scatterChart>
        <c:scatterStyle val="smoothMarker"/>
        <c:varyColors val="0"/>
        <c:ser>
          <c:idx val="0"/>
          <c:order val="0"/>
          <c:tx>
            <c:strRef>
              <c:f>'[Mixing Analysis.xlsx]Sigma sq mod'!$B$6</c:f>
              <c:strCache>
                <c:ptCount val="1"/>
                <c:pt idx="0">
                  <c:v>Mean</c:v>
                </c:pt>
              </c:strCache>
            </c:strRef>
          </c:tx>
          <c:spPr>
            <a:ln w="15875"/>
          </c:spPr>
          <c:marker>
            <c:symbol val="diamond"/>
            <c:size val="3"/>
          </c:marker>
          <c:xVal>
            <c:numRef>
              <c:f>'[Mixing Analysis.xlsx]Sigma sq mod'!$A$7:$A$380</c:f>
              <c:numCache>
                <c:formatCode>General</c:formatCode>
                <c:ptCount val="374"/>
                <c:pt idx="0">
                  <c:v>2.5900897984133111E-2</c:v>
                </c:pt>
                <c:pt idx="1">
                  <c:v>5.1801795968266222E-2</c:v>
                </c:pt>
                <c:pt idx="2">
                  <c:v>7.7702693952399329E-2</c:v>
                </c:pt>
                <c:pt idx="3">
                  <c:v>0.10360359193653244</c:v>
                </c:pt>
                <c:pt idx="4">
                  <c:v>0.12950448992066554</c:v>
                </c:pt>
                <c:pt idx="5">
                  <c:v>0.15540538790479866</c:v>
                </c:pt>
                <c:pt idx="6">
                  <c:v>0.18130628588893177</c:v>
                </c:pt>
                <c:pt idx="7">
                  <c:v>0.20720718387306489</c:v>
                </c:pt>
                <c:pt idx="8">
                  <c:v>0.233108081857198</c:v>
                </c:pt>
                <c:pt idx="9">
                  <c:v>0.25900897984133109</c:v>
                </c:pt>
                <c:pt idx="10">
                  <c:v>0.28490987782546418</c:v>
                </c:pt>
                <c:pt idx="11">
                  <c:v>0.31081077580959726</c:v>
                </c:pt>
                <c:pt idx="12">
                  <c:v>0.33671167379373035</c:v>
                </c:pt>
                <c:pt idx="13">
                  <c:v>0.36261257177786343</c:v>
                </c:pt>
                <c:pt idx="14">
                  <c:v>0.38851346976199652</c:v>
                </c:pt>
                <c:pt idx="15">
                  <c:v>0.41441436774612961</c:v>
                </c:pt>
                <c:pt idx="16">
                  <c:v>0.44031526573026269</c:v>
                </c:pt>
                <c:pt idx="17">
                  <c:v>0.46621616371439578</c:v>
                </c:pt>
                <c:pt idx="18">
                  <c:v>0.49211706169852887</c:v>
                </c:pt>
                <c:pt idx="19">
                  <c:v>0.51801795968266195</c:v>
                </c:pt>
                <c:pt idx="20">
                  <c:v>0.54391885766679504</c:v>
                </c:pt>
                <c:pt idx="21">
                  <c:v>0.56981975565092813</c:v>
                </c:pt>
                <c:pt idx="22">
                  <c:v>0.59572065363506121</c:v>
                </c:pt>
                <c:pt idx="23">
                  <c:v>0.6216215516191943</c:v>
                </c:pt>
                <c:pt idx="24">
                  <c:v>0.64752244960332739</c:v>
                </c:pt>
                <c:pt idx="25">
                  <c:v>0.67342334758746047</c:v>
                </c:pt>
                <c:pt idx="26">
                  <c:v>0.69932424557159356</c:v>
                </c:pt>
                <c:pt idx="27">
                  <c:v>0.72522514355572665</c:v>
                </c:pt>
                <c:pt idx="28">
                  <c:v>0.75112604153985973</c:v>
                </c:pt>
                <c:pt idx="29">
                  <c:v>0.77702693952399282</c:v>
                </c:pt>
                <c:pt idx="30">
                  <c:v>0.80292783750812591</c:v>
                </c:pt>
                <c:pt idx="31">
                  <c:v>0.82882873549225899</c:v>
                </c:pt>
                <c:pt idx="32">
                  <c:v>0.85472963347639208</c:v>
                </c:pt>
                <c:pt idx="33">
                  <c:v>0.88063053146052517</c:v>
                </c:pt>
                <c:pt idx="34">
                  <c:v>0.90653142944465825</c:v>
                </c:pt>
                <c:pt idx="35">
                  <c:v>0.93243232742879134</c:v>
                </c:pt>
                <c:pt idx="36">
                  <c:v>0.95833322541292443</c:v>
                </c:pt>
                <c:pt idx="37">
                  <c:v>0.98423412339705751</c:v>
                </c:pt>
                <c:pt idx="38">
                  <c:v>1.0101350213811906</c:v>
                </c:pt>
                <c:pt idx="39">
                  <c:v>1.0360359193653237</c:v>
                </c:pt>
                <c:pt idx="40">
                  <c:v>1.0619368173494568</c:v>
                </c:pt>
                <c:pt idx="41">
                  <c:v>1.0878377153335899</c:v>
                </c:pt>
                <c:pt idx="42">
                  <c:v>1.1137386133177229</c:v>
                </c:pt>
                <c:pt idx="43">
                  <c:v>1.139639511301856</c:v>
                </c:pt>
                <c:pt idx="44">
                  <c:v>1.1655404092859891</c:v>
                </c:pt>
                <c:pt idx="45">
                  <c:v>1.1914413072701222</c:v>
                </c:pt>
                <c:pt idx="46">
                  <c:v>1.2173422052542553</c:v>
                </c:pt>
                <c:pt idx="47">
                  <c:v>1.2432431032383884</c:v>
                </c:pt>
                <c:pt idx="48">
                  <c:v>1.2691440012225215</c:v>
                </c:pt>
                <c:pt idx="49">
                  <c:v>1.2950448992066546</c:v>
                </c:pt>
                <c:pt idx="50">
                  <c:v>1.3209457971907876</c:v>
                </c:pt>
                <c:pt idx="51">
                  <c:v>1.3468466951749207</c:v>
                </c:pt>
                <c:pt idx="52">
                  <c:v>1.3727475931590538</c:v>
                </c:pt>
                <c:pt idx="53">
                  <c:v>1.3986484911431869</c:v>
                </c:pt>
                <c:pt idx="54">
                  <c:v>1.42454938912732</c:v>
                </c:pt>
                <c:pt idx="55">
                  <c:v>1.4504502871114531</c:v>
                </c:pt>
                <c:pt idx="56">
                  <c:v>1.4763511850955862</c:v>
                </c:pt>
                <c:pt idx="57">
                  <c:v>1.5022520830797192</c:v>
                </c:pt>
                <c:pt idx="58">
                  <c:v>1.5281529810638523</c:v>
                </c:pt>
                <c:pt idx="59">
                  <c:v>1.5540538790479854</c:v>
                </c:pt>
                <c:pt idx="60">
                  <c:v>1.5799547770321185</c:v>
                </c:pt>
                <c:pt idx="61">
                  <c:v>1.6058556750162516</c:v>
                </c:pt>
                <c:pt idx="62">
                  <c:v>1.6317565730003847</c:v>
                </c:pt>
                <c:pt idx="63">
                  <c:v>1.6576574709845178</c:v>
                </c:pt>
                <c:pt idx="64">
                  <c:v>1.6835583689686509</c:v>
                </c:pt>
                <c:pt idx="65">
                  <c:v>1.7094592669527839</c:v>
                </c:pt>
                <c:pt idx="66">
                  <c:v>1.735360164936917</c:v>
                </c:pt>
                <c:pt idx="67">
                  <c:v>1.7612610629210501</c:v>
                </c:pt>
                <c:pt idx="68">
                  <c:v>1.7871619609051832</c:v>
                </c:pt>
                <c:pt idx="69">
                  <c:v>1.8130628588893163</c:v>
                </c:pt>
                <c:pt idx="70">
                  <c:v>1.8389637568734494</c:v>
                </c:pt>
                <c:pt idx="71">
                  <c:v>1.8648646548575825</c:v>
                </c:pt>
                <c:pt idx="72">
                  <c:v>1.8907655528417155</c:v>
                </c:pt>
                <c:pt idx="73">
                  <c:v>1.9166664508258486</c:v>
                </c:pt>
                <c:pt idx="74">
                  <c:v>1.9425673488099817</c:v>
                </c:pt>
                <c:pt idx="75">
                  <c:v>1.9684682467941148</c:v>
                </c:pt>
                <c:pt idx="76">
                  <c:v>1.9943691447782479</c:v>
                </c:pt>
                <c:pt idx="77">
                  <c:v>2.0202700427623812</c:v>
                </c:pt>
                <c:pt idx="78">
                  <c:v>2.0461709407465145</c:v>
                </c:pt>
                <c:pt idx="79">
                  <c:v>2.0720718387306478</c:v>
                </c:pt>
                <c:pt idx="80">
                  <c:v>2.0979727367147811</c:v>
                </c:pt>
                <c:pt idx="81">
                  <c:v>2.1238736346989144</c:v>
                </c:pt>
                <c:pt idx="82">
                  <c:v>2.1497745326830477</c:v>
                </c:pt>
                <c:pt idx="83">
                  <c:v>2.1756754306671811</c:v>
                </c:pt>
                <c:pt idx="84">
                  <c:v>2.2015763286513144</c:v>
                </c:pt>
                <c:pt idx="85">
                  <c:v>2.2274772266354477</c:v>
                </c:pt>
                <c:pt idx="86">
                  <c:v>2.253378124619581</c:v>
                </c:pt>
                <c:pt idx="87">
                  <c:v>2.2792790226037143</c:v>
                </c:pt>
                <c:pt idx="88">
                  <c:v>2.3051799205878476</c:v>
                </c:pt>
                <c:pt idx="89">
                  <c:v>2.3310808185719809</c:v>
                </c:pt>
                <c:pt idx="90">
                  <c:v>2.3569817165561142</c:v>
                </c:pt>
                <c:pt idx="91">
                  <c:v>2.3828826145402475</c:v>
                </c:pt>
                <c:pt idx="92">
                  <c:v>2.4087835125243808</c:v>
                </c:pt>
                <c:pt idx="93">
                  <c:v>2.4346844105085141</c:v>
                </c:pt>
                <c:pt idx="94">
                  <c:v>2.4605853084926474</c:v>
                </c:pt>
                <c:pt idx="95">
                  <c:v>2.4864862064767808</c:v>
                </c:pt>
                <c:pt idx="96">
                  <c:v>2.5123871044609141</c:v>
                </c:pt>
                <c:pt idx="97">
                  <c:v>2.5382880024450474</c:v>
                </c:pt>
                <c:pt idx="98">
                  <c:v>2.5641889004291807</c:v>
                </c:pt>
                <c:pt idx="99">
                  <c:v>2.590089798413314</c:v>
                </c:pt>
                <c:pt idx="100">
                  <c:v>2.6159906963974473</c:v>
                </c:pt>
                <c:pt idx="101">
                  <c:v>2.6418915943815806</c:v>
                </c:pt>
                <c:pt idx="102">
                  <c:v>2.6677924923657139</c:v>
                </c:pt>
                <c:pt idx="103">
                  <c:v>2.6936933903498472</c:v>
                </c:pt>
                <c:pt idx="104">
                  <c:v>2.7195942883339805</c:v>
                </c:pt>
                <c:pt idx="105">
                  <c:v>2.7454951863181138</c:v>
                </c:pt>
                <c:pt idx="106">
                  <c:v>2.7713960843022472</c:v>
                </c:pt>
                <c:pt idx="107">
                  <c:v>2.7972969822863805</c:v>
                </c:pt>
                <c:pt idx="108">
                  <c:v>2.8231978802705138</c:v>
                </c:pt>
                <c:pt idx="109">
                  <c:v>2.8490987782546471</c:v>
                </c:pt>
                <c:pt idx="110">
                  <c:v>2.8749996762387804</c:v>
                </c:pt>
                <c:pt idx="111">
                  <c:v>2.9009005742229137</c:v>
                </c:pt>
                <c:pt idx="112">
                  <c:v>2.926801472207047</c:v>
                </c:pt>
                <c:pt idx="113">
                  <c:v>2.9527023701911803</c:v>
                </c:pt>
                <c:pt idx="114">
                  <c:v>2.9786032681753136</c:v>
                </c:pt>
                <c:pt idx="115">
                  <c:v>3.0045041661594469</c:v>
                </c:pt>
                <c:pt idx="116">
                  <c:v>3.0304050641435802</c:v>
                </c:pt>
                <c:pt idx="117">
                  <c:v>3.0563059621277135</c:v>
                </c:pt>
                <c:pt idx="118">
                  <c:v>3.0822068601118469</c:v>
                </c:pt>
                <c:pt idx="119">
                  <c:v>3.1081077580959802</c:v>
                </c:pt>
                <c:pt idx="120">
                  <c:v>3.1340086560801135</c:v>
                </c:pt>
                <c:pt idx="121">
                  <c:v>3.1599095540642468</c:v>
                </c:pt>
                <c:pt idx="122">
                  <c:v>3.1858104520483801</c:v>
                </c:pt>
                <c:pt idx="123">
                  <c:v>3.2117113500325134</c:v>
                </c:pt>
                <c:pt idx="124">
                  <c:v>3.2376122480166467</c:v>
                </c:pt>
                <c:pt idx="125">
                  <c:v>3.26351314600078</c:v>
                </c:pt>
                <c:pt idx="126">
                  <c:v>3.2894140439849133</c:v>
                </c:pt>
                <c:pt idx="127">
                  <c:v>3.3153149419690466</c:v>
                </c:pt>
                <c:pt idx="128">
                  <c:v>3.3412158399531799</c:v>
                </c:pt>
                <c:pt idx="129">
                  <c:v>3.3671167379373133</c:v>
                </c:pt>
                <c:pt idx="130">
                  <c:v>3.3930176359214466</c:v>
                </c:pt>
                <c:pt idx="131">
                  <c:v>3.4189185339055799</c:v>
                </c:pt>
                <c:pt idx="132">
                  <c:v>3.4448194318897132</c:v>
                </c:pt>
                <c:pt idx="133">
                  <c:v>3.4707203298738465</c:v>
                </c:pt>
                <c:pt idx="134">
                  <c:v>3.4966212278579798</c:v>
                </c:pt>
                <c:pt idx="135">
                  <c:v>3.5225221258421131</c:v>
                </c:pt>
                <c:pt idx="136">
                  <c:v>3.5484230238262464</c:v>
                </c:pt>
                <c:pt idx="137">
                  <c:v>3.5743239218103797</c:v>
                </c:pt>
                <c:pt idx="138">
                  <c:v>3.600224819794513</c:v>
                </c:pt>
                <c:pt idx="139">
                  <c:v>3.6261257177786463</c:v>
                </c:pt>
                <c:pt idx="140">
                  <c:v>3.6520266157627796</c:v>
                </c:pt>
                <c:pt idx="141">
                  <c:v>3.677927513746913</c:v>
                </c:pt>
                <c:pt idx="142">
                  <c:v>3.7038284117310463</c:v>
                </c:pt>
                <c:pt idx="143">
                  <c:v>3.7297293097151796</c:v>
                </c:pt>
                <c:pt idx="144">
                  <c:v>3.7556302076993129</c:v>
                </c:pt>
                <c:pt idx="145">
                  <c:v>3.7815311056834462</c:v>
                </c:pt>
                <c:pt idx="146">
                  <c:v>3.8074320036675795</c:v>
                </c:pt>
                <c:pt idx="147">
                  <c:v>3.8333329016517128</c:v>
                </c:pt>
                <c:pt idx="148">
                  <c:v>3.8592337996358461</c:v>
                </c:pt>
                <c:pt idx="149">
                  <c:v>3.8851346976199794</c:v>
                </c:pt>
                <c:pt idx="150">
                  <c:v>3.9110355956041127</c:v>
                </c:pt>
                <c:pt idx="151">
                  <c:v>3.936936493588246</c:v>
                </c:pt>
                <c:pt idx="152">
                  <c:v>3.9628373915723794</c:v>
                </c:pt>
                <c:pt idx="153">
                  <c:v>3.9887382895565127</c:v>
                </c:pt>
                <c:pt idx="154">
                  <c:v>4.014639187540646</c:v>
                </c:pt>
                <c:pt idx="155">
                  <c:v>4.0405400855247793</c:v>
                </c:pt>
                <c:pt idx="156">
                  <c:v>4.0664409835089126</c:v>
                </c:pt>
                <c:pt idx="157">
                  <c:v>4.0923418814930459</c:v>
                </c:pt>
                <c:pt idx="158">
                  <c:v>4.1182427794771792</c:v>
                </c:pt>
                <c:pt idx="159">
                  <c:v>4.1441436774613125</c:v>
                </c:pt>
                <c:pt idx="160">
                  <c:v>4.1700445754454458</c:v>
                </c:pt>
                <c:pt idx="161">
                  <c:v>4.1959454734295791</c:v>
                </c:pt>
                <c:pt idx="162">
                  <c:v>4.2218463714137124</c:v>
                </c:pt>
                <c:pt idx="163">
                  <c:v>4.2477472693978457</c:v>
                </c:pt>
                <c:pt idx="164">
                  <c:v>4.2736481673819791</c:v>
                </c:pt>
                <c:pt idx="165">
                  <c:v>4.2995490653661124</c:v>
                </c:pt>
                <c:pt idx="166">
                  <c:v>4.3254499633502457</c:v>
                </c:pt>
                <c:pt idx="167">
                  <c:v>4.351350861334379</c:v>
                </c:pt>
                <c:pt idx="168">
                  <c:v>4.3772517593185123</c:v>
                </c:pt>
                <c:pt idx="169">
                  <c:v>4.4031526573026456</c:v>
                </c:pt>
                <c:pt idx="170">
                  <c:v>4.4290535552867789</c:v>
                </c:pt>
                <c:pt idx="171">
                  <c:v>4.4549544532709122</c:v>
                </c:pt>
                <c:pt idx="172">
                  <c:v>4.4808553512550455</c:v>
                </c:pt>
                <c:pt idx="173">
                  <c:v>4.5067562492391788</c:v>
                </c:pt>
                <c:pt idx="174">
                  <c:v>4.5326571472233121</c:v>
                </c:pt>
                <c:pt idx="175">
                  <c:v>4.5585580452074455</c:v>
                </c:pt>
                <c:pt idx="176">
                  <c:v>4.5844589431915788</c:v>
                </c:pt>
                <c:pt idx="177">
                  <c:v>4.6103598411757121</c:v>
                </c:pt>
                <c:pt idx="178">
                  <c:v>4.6362607391598454</c:v>
                </c:pt>
                <c:pt idx="179">
                  <c:v>4.6621616371439787</c:v>
                </c:pt>
                <c:pt idx="180">
                  <c:v>4.688062535128112</c:v>
                </c:pt>
                <c:pt idx="181">
                  <c:v>4.7139634331122453</c:v>
                </c:pt>
                <c:pt idx="182">
                  <c:v>4.7398643310963786</c:v>
                </c:pt>
                <c:pt idx="183">
                  <c:v>4.7657652290805119</c:v>
                </c:pt>
                <c:pt idx="184">
                  <c:v>4.7916661270646452</c:v>
                </c:pt>
                <c:pt idx="185">
                  <c:v>4.8175670250487785</c:v>
                </c:pt>
                <c:pt idx="186">
                  <c:v>4.8434679230329118</c:v>
                </c:pt>
                <c:pt idx="187">
                  <c:v>4.8693688210170452</c:v>
                </c:pt>
                <c:pt idx="188">
                  <c:v>4.8952697190011785</c:v>
                </c:pt>
                <c:pt idx="189">
                  <c:v>4.9211706169853118</c:v>
                </c:pt>
                <c:pt idx="190">
                  <c:v>4.9470715149694451</c:v>
                </c:pt>
                <c:pt idx="191">
                  <c:v>4.9729724129535784</c:v>
                </c:pt>
                <c:pt idx="192">
                  <c:v>4.9988733109377117</c:v>
                </c:pt>
                <c:pt idx="193">
                  <c:v>5.024774208921845</c:v>
                </c:pt>
                <c:pt idx="194">
                  <c:v>5.0506751069059783</c:v>
                </c:pt>
                <c:pt idx="195">
                  <c:v>5.0765760048901116</c:v>
                </c:pt>
                <c:pt idx="196">
                  <c:v>5.1024769028742449</c:v>
                </c:pt>
                <c:pt idx="197">
                  <c:v>5.1283778008583782</c:v>
                </c:pt>
                <c:pt idx="198">
                  <c:v>5.1542786988425116</c:v>
                </c:pt>
                <c:pt idx="199">
                  <c:v>5.1801795968266449</c:v>
                </c:pt>
                <c:pt idx="200">
                  <c:v>5.2060804948107782</c:v>
                </c:pt>
                <c:pt idx="201">
                  <c:v>5.2319813927949115</c:v>
                </c:pt>
                <c:pt idx="202">
                  <c:v>5.2578822907790448</c:v>
                </c:pt>
                <c:pt idx="203">
                  <c:v>5.2837831887631781</c:v>
                </c:pt>
                <c:pt idx="204">
                  <c:v>5.3096840867473114</c:v>
                </c:pt>
                <c:pt idx="205">
                  <c:v>5.3355849847314447</c:v>
                </c:pt>
                <c:pt idx="206">
                  <c:v>5.361485882715578</c:v>
                </c:pt>
                <c:pt idx="207">
                  <c:v>5.3873867806997113</c:v>
                </c:pt>
                <c:pt idx="208">
                  <c:v>5.4132876786838446</c:v>
                </c:pt>
                <c:pt idx="209">
                  <c:v>5.4391885766679779</c:v>
                </c:pt>
                <c:pt idx="210">
                  <c:v>5.4650894746521113</c:v>
                </c:pt>
                <c:pt idx="211">
                  <c:v>5.4909903726362446</c:v>
                </c:pt>
                <c:pt idx="212">
                  <c:v>5.5168912706203779</c:v>
                </c:pt>
                <c:pt idx="213">
                  <c:v>5.5427921686045112</c:v>
                </c:pt>
                <c:pt idx="214">
                  <c:v>5.5686930665886445</c:v>
                </c:pt>
                <c:pt idx="215">
                  <c:v>5.5945939645727778</c:v>
                </c:pt>
                <c:pt idx="216">
                  <c:v>5.6204948625569111</c:v>
                </c:pt>
                <c:pt idx="217">
                  <c:v>5.6463957605410444</c:v>
                </c:pt>
                <c:pt idx="218">
                  <c:v>5.6722966585251777</c:v>
                </c:pt>
                <c:pt idx="219">
                  <c:v>5.698197556509311</c:v>
                </c:pt>
                <c:pt idx="220">
                  <c:v>5.7240984544934443</c:v>
                </c:pt>
                <c:pt idx="221">
                  <c:v>5.7499993524775777</c:v>
                </c:pt>
                <c:pt idx="222">
                  <c:v>5.775900250461711</c:v>
                </c:pt>
                <c:pt idx="223">
                  <c:v>5.8018011484458443</c:v>
                </c:pt>
                <c:pt idx="224">
                  <c:v>5.8277020464299776</c:v>
                </c:pt>
                <c:pt idx="225">
                  <c:v>5.8536029444141109</c:v>
                </c:pt>
                <c:pt idx="226">
                  <c:v>5.8795038423982442</c:v>
                </c:pt>
                <c:pt idx="227">
                  <c:v>5.9054047403823775</c:v>
                </c:pt>
                <c:pt idx="228">
                  <c:v>5.9313056383665108</c:v>
                </c:pt>
                <c:pt idx="229">
                  <c:v>5.9572065363506441</c:v>
                </c:pt>
                <c:pt idx="230">
                  <c:v>5.9831074343347774</c:v>
                </c:pt>
                <c:pt idx="231">
                  <c:v>6.0090083323189107</c:v>
                </c:pt>
                <c:pt idx="232">
                  <c:v>6.034909230303044</c:v>
                </c:pt>
                <c:pt idx="233">
                  <c:v>6.0608101282871774</c:v>
                </c:pt>
                <c:pt idx="234">
                  <c:v>6.0867110262713107</c:v>
                </c:pt>
                <c:pt idx="235">
                  <c:v>6.112611924255444</c:v>
                </c:pt>
                <c:pt idx="236">
                  <c:v>6.1385128222395773</c:v>
                </c:pt>
                <c:pt idx="237">
                  <c:v>6.1644137202237106</c:v>
                </c:pt>
                <c:pt idx="238">
                  <c:v>6.1903146182078439</c:v>
                </c:pt>
                <c:pt idx="239">
                  <c:v>6.2162155161919772</c:v>
                </c:pt>
                <c:pt idx="240">
                  <c:v>6.2421164141761105</c:v>
                </c:pt>
                <c:pt idx="241">
                  <c:v>6.2680173121602438</c:v>
                </c:pt>
                <c:pt idx="242">
                  <c:v>6.2939182101443771</c:v>
                </c:pt>
                <c:pt idx="243">
                  <c:v>6.3198191081285104</c:v>
                </c:pt>
                <c:pt idx="244">
                  <c:v>6.3457200061126438</c:v>
                </c:pt>
                <c:pt idx="245">
                  <c:v>6.3716209040967771</c:v>
                </c:pt>
                <c:pt idx="246">
                  <c:v>6.3975218020809104</c:v>
                </c:pt>
                <c:pt idx="247">
                  <c:v>6.4234227000650437</c:v>
                </c:pt>
                <c:pt idx="248">
                  <c:v>6.449323598049177</c:v>
                </c:pt>
                <c:pt idx="249">
                  <c:v>6.4752244960333103</c:v>
                </c:pt>
                <c:pt idx="250">
                  <c:v>6.5011253940174436</c:v>
                </c:pt>
                <c:pt idx="251">
                  <c:v>6.5270262920015769</c:v>
                </c:pt>
                <c:pt idx="252">
                  <c:v>6.5529271899857102</c:v>
                </c:pt>
                <c:pt idx="253">
                  <c:v>6.5788280879698435</c:v>
                </c:pt>
                <c:pt idx="254">
                  <c:v>6.6047289859539768</c:v>
                </c:pt>
                <c:pt idx="255">
                  <c:v>6.6306298839381101</c:v>
                </c:pt>
                <c:pt idx="256">
                  <c:v>6.6565307819222435</c:v>
                </c:pt>
                <c:pt idx="257">
                  <c:v>6.6824316799063768</c:v>
                </c:pt>
                <c:pt idx="258">
                  <c:v>6.7083325778905101</c:v>
                </c:pt>
                <c:pt idx="259">
                  <c:v>6.7342334758746434</c:v>
                </c:pt>
                <c:pt idx="260">
                  <c:v>6.7601343738587767</c:v>
                </c:pt>
                <c:pt idx="261">
                  <c:v>6.78603527184291</c:v>
                </c:pt>
                <c:pt idx="262">
                  <c:v>6.8119361698270433</c:v>
                </c:pt>
                <c:pt idx="263">
                  <c:v>6.8378370678111766</c:v>
                </c:pt>
                <c:pt idx="264">
                  <c:v>6.8637379657953099</c:v>
                </c:pt>
                <c:pt idx="265">
                  <c:v>6.8896388637794432</c:v>
                </c:pt>
                <c:pt idx="266">
                  <c:v>6.9155397617635765</c:v>
                </c:pt>
                <c:pt idx="267">
                  <c:v>6.9414406597477099</c:v>
                </c:pt>
                <c:pt idx="268">
                  <c:v>6.9673415577318432</c:v>
                </c:pt>
                <c:pt idx="269">
                  <c:v>6.9932424557159765</c:v>
                </c:pt>
                <c:pt idx="270">
                  <c:v>7.0191433537001098</c:v>
                </c:pt>
                <c:pt idx="271">
                  <c:v>7.0450442516842431</c:v>
                </c:pt>
                <c:pt idx="272">
                  <c:v>7.0709451496683764</c:v>
                </c:pt>
                <c:pt idx="273">
                  <c:v>7.0968460476525097</c:v>
                </c:pt>
                <c:pt idx="274">
                  <c:v>7.122746945636643</c:v>
                </c:pt>
                <c:pt idx="275">
                  <c:v>7.1486478436207763</c:v>
                </c:pt>
                <c:pt idx="276">
                  <c:v>7.1745487416049096</c:v>
                </c:pt>
                <c:pt idx="277">
                  <c:v>7.2004496395890429</c:v>
                </c:pt>
                <c:pt idx="278">
                  <c:v>7.2263505375731762</c:v>
                </c:pt>
                <c:pt idx="279">
                  <c:v>7.2522514355573096</c:v>
                </c:pt>
                <c:pt idx="280">
                  <c:v>7.2781523335414429</c:v>
                </c:pt>
                <c:pt idx="281">
                  <c:v>7.3040532315255762</c:v>
                </c:pt>
                <c:pt idx="282">
                  <c:v>7.3299541295097095</c:v>
                </c:pt>
                <c:pt idx="283">
                  <c:v>7.3558550274938428</c:v>
                </c:pt>
                <c:pt idx="284">
                  <c:v>7.3817559254779761</c:v>
                </c:pt>
                <c:pt idx="285">
                  <c:v>7.4076568234621094</c:v>
                </c:pt>
                <c:pt idx="286">
                  <c:v>7.4335577214462427</c:v>
                </c:pt>
                <c:pt idx="287">
                  <c:v>7.459458619430376</c:v>
                </c:pt>
                <c:pt idx="288">
                  <c:v>7.4853595174145093</c:v>
                </c:pt>
                <c:pt idx="289">
                  <c:v>7.5112604153986426</c:v>
                </c:pt>
                <c:pt idx="290">
                  <c:v>7.537161313382776</c:v>
                </c:pt>
                <c:pt idx="291">
                  <c:v>7.5630622113669093</c:v>
                </c:pt>
                <c:pt idx="292">
                  <c:v>7.5889631093510426</c:v>
                </c:pt>
                <c:pt idx="293">
                  <c:v>7.6148640073351759</c:v>
                </c:pt>
                <c:pt idx="294">
                  <c:v>7.6407649053193092</c:v>
                </c:pt>
                <c:pt idx="295">
                  <c:v>7.6666658033034425</c:v>
                </c:pt>
                <c:pt idx="296">
                  <c:v>7.6925667012875758</c:v>
                </c:pt>
                <c:pt idx="297">
                  <c:v>7.7184675992717091</c:v>
                </c:pt>
                <c:pt idx="298">
                  <c:v>7.7443684972558424</c:v>
                </c:pt>
                <c:pt idx="299">
                  <c:v>7.7702693952399757</c:v>
                </c:pt>
                <c:pt idx="300">
                  <c:v>7.796170293224109</c:v>
                </c:pt>
                <c:pt idx="301">
                  <c:v>7.8220711912082423</c:v>
                </c:pt>
                <c:pt idx="302">
                  <c:v>7.8479720891923757</c:v>
                </c:pt>
                <c:pt idx="303">
                  <c:v>7.873872987176509</c:v>
                </c:pt>
                <c:pt idx="304">
                  <c:v>7.8997738851606423</c:v>
                </c:pt>
                <c:pt idx="305">
                  <c:v>7.9256747831447756</c:v>
                </c:pt>
                <c:pt idx="306">
                  <c:v>7.9515756811289089</c:v>
                </c:pt>
                <c:pt idx="307">
                  <c:v>7.9774765791130422</c:v>
                </c:pt>
                <c:pt idx="308">
                  <c:v>8.0033774770971746</c:v>
                </c:pt>
                <c:pt idx="309">
                  <c:v>8.0292783750813079</c:v>
                </c:pt>
                <c:pt idx="310">
                  <c:v>8.0551792730654412</c:v>
                </c:pt>
                <c:pt idx="311">
                  <c:v>8.0810801710495745</c:v>
                </c:pt>
                <c:pt idx="312">
                  <c:v>8.1069810690337079</c:v>
                </c:pt>
                <c:pt idx="313">
                  <c:v>8.1328819670178412</c:v>
                </c:pt>
                <c:pt idx="314">
                  <c:v>8.1587828650019745</c:v>
                </c:pt>
                <c:pt idx="315">
                  <c:v>8.1846837629861078</c:v>
                </c:pt>
                <c:pt idx="316">
                  <c:v>8.2105846609702411</c:v>
                </c:pt>
                <c:pt idx="317">
                  <c:v>8.2364855589543744</c:v>
                </c:pt>
                <c:pt idx="318">
                  <c:v>8.2623864569385077</c:v>
                </c:pt>
                <c:pt idx="319">
                  <c:v>8.288287354922641</c:v>
                </c:pt>
                <c:pt idx="320">
                  <c:v>8.3141882529067743</c:v>
                </c:pt>
                <c:pt idx="321">
                  <c:v>8.3400891508909076</c:v>
                </c:pt>
                <c:pt idx="322">
                  <c:v>8.3659900488750409</c:v>
                </c:pt>
                <c:pt idx="323">
                  <c:v>8.3918909468591742</c:v>
                </c:pt>
                <c:pt idx="324">
                  <c:v>8.4177918448433076</c:v>
                </c:pt>
                <c:pt idx="325">
                  <c:v>8.4436927428274409</c:v>
                </c:pt>
                <c:pt idx="326">
                  <c:v>8.4695936408115742</c:v>
                </c:pt>
                <c:pt idx="327">
                  <c:v>8.4954945387957075</c:v>
                </c:pt>
                <c:pt idx="328">
                  <c:v>8.5213954367798408</c:v>
                </c:pt>
                <c:pt idx="329">
                  <c:v>8.5472963347639741</c:v>
                </c:pt>
                <c:pt idx="330">
                  <c:v>8.5731972327481074</c:v>
                </c:pt>
                <c:pt idx="331">
                  <c:v>8.5990981307322407</c:v>
                </c:pt>
                <c:pt idx="332">
                  <c:v>8.624999028716374</c:v>
                </c:pt>
                <c:pt idx="333">
                  <c:v>8.6508999267005073</c:v>
                </c:pt>
                <c:pt idx="334">
                  <c:v>8.6768008246846406</c:v>
                </c:pt>
                <c:pt idx="335">
                  <c:v>8.702701722668774</c:v>
                </c:pt>
                <c:pt idx="336">
                  <c:v>8.7286026206529073</c:v>
                </c:pt>
                <c:pt idx="337">
                  <c:v>8.7545035186370406</c:v>
                </c:pt>
                <c:pt idx="338">
                  <c:v>8.7804044166211739</c:v>
                </c:pt>
                <c:pt idx="339">
                  <c:v>8.8063053146053072</c:v>
                </c:pt>
                <c:pt idx="340">
                  <c:v>8.8322062125894405</c:v>
                </c:pt>
                <c:pt idx="341">
                  <c:v>8.8581071105735738</c:v>
                </c:pt>
                <c:pt idx="342">
                  <c:v>8.8840080085577071</c:v>
                </c:pt>
                <c:pt idx="343">
                  <c:v>8.9099089065418404</c:v>
                </c:pt>
                <c:pt idx="344">
                  <c:v>8.9358098045259737</c:v>
                </c:pt>
                <c:pt idx="345">
                  <c:v>8.961710702510107</c:v>
                </c:pt>
                <c:pt idx="346">
                  <c:v>8.9876116004942403</c:v>
                </c:pt>
                <c:pt idx="347">
                  <c:v>9.0135124984783737</c:v>
                </c:pt>
                <c:pt idx="348">
                  <c:v>9.039413396462507</c:v>
                </c:pt>
                <c:pt idx="349">
                  <c:v>9.0653142944466403</c:v>
                </c:pt>
                <c:pt idx="350">
                  <c:v>9.0912151924307736</c:v>
                </c:pt>
                <c:pt idx="351">
                  <c:v>9.1171160904149069</c:v>
                </c:pt>
                <c:pt idx="352">
                  <c:v>9.1430169883990402</c:v>
                </c:pt>
                <c:pt idx="353">
                  <c:v>9.1689178863831735</c:v>
                </c:pt>
                <c:pt idx="354">
                  <c:v>9.1948187843673068</c:v>
                </c:pt>
                <c:pt idx="355">
                  <c:v>9.2207196823514401</c:v>
                </c:pt>
                <c:pt idx="356">
                  <c:v>9.2466205803355734</c:v>
                </c:pt>
                <c:pt idx="357">
                  <c:v>9.2725214783197067</c:v>
                </c:pt>
                <c:pt idx="358">
                  <c:v>9.2984223763038401</c:v>
                </c:pt>
                <c:pt idx="359">
                  <c:v>9.3243232742879734</c:v>
                </c:pt>
                <c:pt idx="360">
                  <c:v>9.3502241722721067</c:v>
                </c:pt>
                <c:pt idx="361">
                  <c:v>9.37612507025624</c:v>
                </c:pt>
                <c:pt idx="362">
                  <c:v>9.4020259682403733</c:v>
                </c:pt>
                <c:pt idx="363">
                  <c:v>9.4279268662245066</c:v>
                </c:pt>
                <c:pt idx="364">
                  <c:v>9.4538277642086399</c:v>
                </c:pt>
                <c:pt idx="365">
                  <c:v>9.4797286621927732</c:v>
                </c:pt>
                <c:pt idx="366">
                  <c:v>9.5056295601769065</c:v>
                </c:pt>
                <c:pt idx="367">
                  <c:v>9.5315304581610398</c:v>
                </c:pt>
                <c:pt idx="368">
                  <c:v>9.5574313561451731</c:v>
                </c:pt>
                <c:pt idx="369">
                  <c:v>9.5833322541293064</c:v>
                </c:pt>
                <c:pt idx="370">
                  <c:v>9.6092331521134398</c:v>
                </c:pt>
                <c:pt idx="371">
                  <c:v>9.6351340500975731</c:v>
                </c:pt>
                <c:pt idx="372">
                  <c:v>9.6610349480817064</c:v>
                </c:pt>
                <c:pt idx="373">
                  <c:v>9.6869358460658397</c:v>
                </c:pt>
              </c:numCache>
            </c:numRef>
          </c:xVal>
          <c:yVal>
            <c:numRef>
              <c:f>'[Mixing Analysis.xlsx]Sigma sq mod'!$B$7:$B$380</c:f>
              <c:numCache>
                <c:formatCode>General</c:formatCode>
                <c:ptCount val="374"/>
                <c:pt idx="0">
                  <c:v>44.20588322552193</c:v>
                </c:pt>
                <c:pt idx="1">
                  <c:v>44.237721849921158</c:v>
                </c:pt>
                <c:pt idx="2">
                  <c:v>45.972553057027937</c:v>
                </c:pt>
                <c:pt idx="3">
                  <c:v>48.058132552843944</c:v>
                </c:pt>
                <c:pt idx="4">
                  <c:v>46.281878178836166</c:v>
                </c:pt>
                <c:pt idx="5">
                  <c:v>47.58457660335408</c:v>
                </c:pt>
                <c:pt idx="6">
                  <c:v>51.379379897766491</c:v>
                </c:pt>
                <c:pt idx="7">
                  <c:v>52.327496379494427</c:v>
                </c:pt>
                <c:pt idx="8">
                  <c:v>51.684462389137302</c:v>
                </c:pt>
                <c:pt idx="9">
                  <c:v>51.572012989647945</c:v>
                </c:pt>
                <c:pt idx="10">
                  <c:v>53.185343902736221</c:v>
                </c:pt>
                <c:pt idx="11">
                  <c:v>52.274830087033564</c:v>
                </c:pt>
                <c:pt idx="12">
                  <c:v>53.326090629071949</c:v>
                </c:pt>
                <c:pt idx="13">
                  <c:v>52.789743745417077</c:v>
                </c:pt>
                <c:pt idx="14">
                  <c:v>55.151007130910379</c:v>
                </c:pt>
                <c:pt idx="15">
                  <c:v>55.825685739705314</c:v>
                </c:pt>
                <c:pt idx="16">
                  <c:v>56.928850002672633</c:v>
                </c:pt>
                <c:pt idx="17">
                  <c:v>56.575026849263558</c:v>
                </c:pt>
                <c:pt idx="18">
                  <c:v>56.183418372230058</c:v>
                </c:pt>
                <c:pt idx="19">
                  <c:v>57.123703993691734</c:v>
                </c:pt>
                <c:pt idx="20">
                  <c:v>57.347207836937798</c:v>
                </c:pt>
                <c:pt idx="21">
                  <c:v>57.007671397060214</c:v>
                </c:pt>
                <c:pt idx="22">
                  <c:v>57.324484175805267</c:v>
                </c:pt>
                <c:pt idx="23">
                  <c:v>57.450970482292448</c:v>
                </c:pt>
                <c:pt idx="24">
                  <c:v>57.542852076078233</c:v>
                </c:pt>
                <c:pt idx="25">
                  <c:v>57.689263338398817</c:v>
                </c:pt>
                <c:pt idx="26">
                  <c:v>57.699743648684056</c:v>
                </c:pt>
                <c:pt idx="27">
                  <c:v>57.872838371109971</c:v>
                </c:pt>
                <c:pt idx="28">
                  <c:v>57.564880424074261</c:v>
                </c:pt>
                <c:pt idx="29">
                  <c:v>57.537714181889157</c:v>
                </c:pt>
                <c:pt idx="30">
                  <c:v>57.450577606966597</c:v>
                </c:pt>
                <c:pt idx="31">
                  <c:v>57.500366246257734</c:v>
                </c:pt>
                <c:pt idx="32">
                  <c:v>57.200939248838928</c:v>
                </c:pt>
                <c:pt idx="33">
                  <c:v>57.548336898470353</c:v>
                </c:pt>
                <c:pt idx="34">
                  <c:v>57.628961417348584</c:v>
                </c:pt>
                <c:pt idx="35">
                  <c:v>57.42028295619992</c:v>
                </c:pt>
                <c:pt idx="36">
                  <c:v>57.269389384647674</c:v>
                </c:pt>
                <c:pt idx="37">
                  <c:v>57.212177190249086</c:v>
                </c:pt>
                <c:pt idx="38">
                  <c:v>57.103065342818034</c:v>
                </c:pt>
                <c:pt idx="39">
                  <c:v>57.141901301955819</c:v>
                </c:pt>
                <c:pt idx="40">
                  <c:v>57.045210148994762</c:v>
                </c:pt>
                <c:pt idx="41">
                  <c:v>56.250907767187442</c:v>
                </c:pt>
                <c:pt idx="42">
                  <c:v>56.451169769137394</c:v>
                </c:pt>
                <c:pt idx="43">
                  <c:v>56.492028778841572</c:v>
                </c:pt>
                <c:pt idx="44">
                  <c:v>56.291385711958014</c:v>
                </c:pt>
                <c:pt idx="45">
                  <c:v>56.252020798967266</c:v>
                </c:pt>
                <c:pt idx="46">
                  <c:v>56.103516585970247</c:v>
                </c:pt>
                <c:pt idx="47">
                  <c:v>56.142240742861773</c:v>
                </c:pt>
                <c:pt idx="48">
                  <c:v>56.669479571419494</c:v>
                </c:pt>
                <c:pt idx="49">
                  <c:v>56.365056246690294</c:v>
                </c:pt>
                <c:pt idx="50">
                  <c:v>56.440039100683933</c:v>
                </c:pt>
                <c:pt idx="51">
                  <c:v>55.531570864262477</c:v>
                </c:pt>
                <c:pt idx="52">
                  <c:v>54.944533555692779</c:v>
                </c:pt>
                <c:pt idx="53">
                  <c:v>55.243813987276852</c:v>
                </c:pt>
                <c:pt idx="54">
                  <c:v>55.164219968077795</c:v>
                </c:pt>
                <c:pt idx="55">
                  <c:v>54.80080940516541</c:v>
                </c:pt>
                <c:pt idx="56">
                  <c:v>54.335427656096762</c:v>
                </c:pt>
                <c:pt idx="57">
                  <c:v>54.163899236186985</c:v>
                </c:pt>
                <c:pt idx="58">
                  <c:v>54.318766043753627</c:v>
                </c:pt>
                <c:pt idx="59">
                  <c:v>54.341200741028914</c:v>
                </c:pt>
                <c:pt idx="60">
                  <c:v>54.198907306430911</c:v>
                </c:pt>
                <c:pt idx="61">
                  <c:v>54.613179147828724</c:v>
                </c:pt>
                <c:pt idx="62">
                  <c:v>54.452702016383085</c:v>
                </c:pt>
                <c:pt idx="63">
                  <c:v>54.18940840931954</c:v>
                </c:pt>
                <c:pt idx="64">
                  <c:v>53.954452795978348</c:v>
                </c:pt>
                <c:pt idx="65">
                  <c:v>53.421389903953425</c:v>
                </c:pt>
                <c:pt idx="66">
                  <c:v>54.181283259128215</c:v>
                </c:pt>
                <c:pt idx="67">
                  <c:v>54.16748908566484</c:v>
                </c:pt>
                <c:pt idx="68">
                  <c:v>53.823886486462335</c:v>
                </c:pt>
                <c:pt idx="69">
                  <c:v>54.17342149761199</c:v>
                </c:pt>
                <c:pt idx="70">
                  <c:v>54.024767605490055</c:v>
                </c:pt>
                <c:pt idx="71">
                  <c:v>53.067776427963771</c:v>
                </c:pt>
                <c:pt idx="72">
                  <c:v>52.512713254011608</c:v>
                </c:pt>
                <c:pt idx="73">
                  <c:v>52.462864361864277</c:v>
                </c:pt>
                <c:pt idx="74">
                  <c:v>52.125538844849416</c:v>
                </c:pt>
                <c:pt idx="75">
                  <c:v>51.767192800611653</c:v>
                </c:pt>
                <c:pt idx="76">
                  <c:v>51.396188849813193</c:v>
                </c:pt>
                <c:pt idx="77">
                  <c:v>51.125458780088543</c:v>
                </c:pt>
                <c:pt idx="78">
                  <c:v>50.171569154880288</c:v>
                </c:pt>
                <c:pt idx="79">
                  <c:v>50.207314532675312</c:v>
                </c:pt>
                <c:pt idx="80">
                  <c:v>50.742898277126038</c:v>
                </c:pt>
                <c:pt idx="81">
                  <c:v>50.41420387977562</c:v>
                </c:pt>
                <c:pt idx="82">
                  <c:v>50.248918378594148</c:v>
                </c:pt>
                <c:pt idx="83">
                  <c:v>50.010153535735178</c:v>
                </c:pt>
                <c:pt idx="84">
                  <c:v>50.116119069347576</c:v>
                </c:pt>
                <c:pt idx="85">
                  <c:v>49.840580249317576</c:v>
                </c:pt>
                <c:pt idx="86">
                  <c:v>49.613375222741013</c:v>
                </c:pt>
                <c:pt idx="87">
                  <c:v>49.392045732017543</c:v>
                </c:pt>
                <c:pt idx="88">
                  <c:v>50.004786169405605</c:v>
                </c:pt>
                <c:pt idx="89">
                  <c:v>50.172306720811633</c:v>
                </c:pt>
                <c:pt idx="90">
                  <c:v>49.809409736222811</c:v>
                </c:pt>
                <c:pt idx="91">
                  <c:v>49.437783452595106</c:v>
                </c:pt>
                <c:pt idx="92">
                  <c:v>49.382908982719968</c:v>
                </c:pt>
                <c:pt idx="93">
                  <c:v>48.15759851921424</c:v>
                </c:pt>
                <c:pt idx="94">
                  <c:v>48.477664453888565</c:v>
                </c:pt>
                <c:pt idx="95">
                  <c:v>49.165149902502876</c:v>
                </c:pt>
                <c:pt idx="96">
                  <c:v>48.23291347318942</c:v>
                </c:pt>
                <c:pt idx="97">
                  <c:v>47.802887243783729</c:v>
                </c:pt>
                <c:pt idx="98">
                  <c:v>46.938144820813349</c:v>
                </c:pt>
                <c:pt idx="99">
                  <c:v>47.670283924170782</c:v>
                </c:pt>
                <c:pt idx="100">
                  <c:v>47.920944903291442</c:v>
                </c:pt>
                <c:pt idx="101">
                  <c:v>47.043858095826657</c:v>
                </c:pt>
                <c:pt idx="102">
                  <c:v>47.789397528268779</c:v>
                </c:pt>
                <c:pt idx="103">
                  <c:v>47.165018932392954</c:v>
                </c:pt>
                <c:pt idx="104">
                  <c:v>45.361954235524763</c:v>
                </c:pt>
                <c:pt idx="105">
                  <c:v>45.679916115539342</c:v>
                </c:pt>
                <c:pt idx="106">
                  <c:v>47.627373622183917</c:v>
                </c:pt>
                <c:pt idx="107">
                  <c:v>47.452324560498568</c:v>
                </c:pt>
                <c:pt idx="108">
                  <c:v>47.403056330695144</c:v>
                </c:pt>
                <c:pt idx="109">
                  <c:v>47.1745905317023</c:v>
                </c:pt>
                <c:pt idx="110">
                  <c:v>46.098133867021581</c:v>
                </c:pt>
                <c:pt idx="111">
                  <c:v>46.657357306048205</c:v>
                </c:pt>
                <c:pt idx="112">
                  <c:v>47.312337827620091</c:v>
                </c:pt>
                <c:pt idx="113">
                  <c:v>46.568961456805376</c:v>
                </c:pt>
                <c:pt idx="114">
                  <c:v>46.136632171003285</c:v>
                </c:pt>
                <c:pt idx="115">
                  <c:v>46.451302715918644</c:v>
                </c:pt>
                <c:pt idx="116">
                  <c:v>46.305856362261117</c:v>
                </c:pt>
                <c:pt idx="117">
                  <c:v>46.16594946058256</c:v>
                </c:pt>
                <c:pt idx="118">
                  <c:v>45.836139304460012</c:v>
                </c:pt>
                <c:pt idx="119">
                  <c:v>45.600993046644618</c:v>
                </c:pt>
                <c:pt idx="120">
                  <c:v>45.31082828219067</c:v>
                </c:pt>
                <c:pt idx="121">
                  <c:v>45.073153363268752</c:v>
                </c:pt>
                <c:pt idx="122">
                  <c:v>44.47283198797345</c:v>
                </c:pt>
                <c:pt idx="123">
                  <c:v>45.062849971487161</c:v>
                </c:pt>
                <c:pt idx="124">
                  <c:v>45.044700468646859</c:v>
                </c:pt>
                <c:pt idx="125">
                  <c:v>44.612240668400879</c:v>
                </c:pt>
                <c:pt idx="126">
                  <c:v>44.474593254239743</c:v>
                </c:pt>
                <c:pt idx="127">
                  <c:v>45.614212125029191</c:v>
                </c:pt>
                <c:pt idx="128">
                  <c:v>46.075567592506523</c:v>
                </c:pt>
                <c:pt idx="129">
                  <c:v>45.285130371251242</c:v>
                </c:pt>
                <c:pt idx="130">
                  <c:v>45.250566026951546</c:v>
                </c:pt>
                <c:pt idx="131">
                  <c:v>44.796969723697572</c:v>
                </c:pt>
                <c:pt idx="132">
                  <c:v>45.633553555972298</c:v>
                </c:pt>
                <c:pt idx="133">
                  <c:v>45.320377083586919</c:v>
                </c:pt>
                <c:pt idx="134">
                  <c:v>44.940426663305132</c:v>
                </c:pt>
                <c:pt idx="135">
                  <c:v>44.23826736238221</c:v>
                </c:pt>
                <c:pt idx="136">
                  <c:v>43.949990370946587</c:v>
                </c:pt>
                <c:pt idx="137">
                  <c:v>43.664641897806753</c:v>
                </c:pt>
                <c:pt idx="138">
                  <c:v>42.582355045538286</c:v>
                </c:pt>
                <c:pt idx="139">
                  <c:v>42.861323230411386</c:v>
                </c:pt>
                <c:pt idx="140">
                  <c:v>42.272611263846052</c:v>
                </c:pt>
                <c:pt idx="141">
                  <c:v>42.698148391040576</c:v>
                </c:pt>
                <c:pt idx="142">
                  <c:v>44.196336822737095</c:v>
                </c:pt>
                <c:pt idx="143">
                  <c:v>43.618640056689365</c:v>
                </c:pt>
                <c:pt idx="144">
                  <c:v>43.923548165626364</c:v>
                </c:pt>
                <c:pt idx="145">
                  <c:v>44.187074037373534</c:v>
                </c:pt>
                <c:pt idx="146">
                  <c:v>43.572881191576116</c:v>
                </c:pt>
                <c:pt idx="147">
                  <c:v>43.495669711223051</c:v>
                </c:pt>
                <c:pt idx="148">
                  <c:v>43.63638347499537</c:v>
                </c:pt>
                <c:pt idx="149">
                  <c:v>43.579795850387036</c:v>
                </c:pt>
                <c:pt idx="150">
                  <c:v>43.891354904257597</c:v>
                </c:pt>
                <c:pt idx="151">
                  <c:v>43.401193587205974</c:v>
                </c:pt>
                <c:pt idx="152">
                  <c:v>42.959132839226946</c:v>
                </c:pt>
                <c:pt idx="153">
                  <c:v>44.169593731542527</c:v>
                </c:pt>
                <c:pt idx="154">
                  <c:v>44.5182202862784</c:v>
                </c:pt>
                <c:pt idx="155">
                  <c:v>44.381226754056073</c:v>
                </c:pt>
                <c:pt idx="156">
                  <c:v>43.993000400296644</c:v>
                </c:pt>
                <c:pt idx="157">
                  <c:v>44.114966656864176</c:v>
                </c:pt>
                <c:pt idx="158">
                  <c:v>43.790877733354485</c:v>
                </c:pt>
                <c:pt idx="159">
                  <c:v>43.777147339063809</c:v>
                </c:pt>
                <c:pt idx="160">
                  <c:v>43.902480926322561</c:v>
                </c:pt>
                <c:pt idx="161">
                  <c:v>45.049112266183897</c:v>
                </c:pt>
                <c:pt idx="162">
                  <c:v>44.370402170010422</c:v>
                </c:pt>
                <c:pt idx="163">
                  <c:v>44.853884822900035</c:v>
                </c:pt>
                <c:pt idx="164">
                  <c:v>44.476585142629581</c:v>
                </c:pt>
                <c:pt idx="165">
                  <c:v>43.844476363940061</c:v>
                </c:pt>
                <c:pt idx="166">
                  <c:v>44.263595916319019</c:v>
                </c:pt>
                <c:pt idx="167">
                  <c:v>44.585817722332976</c:v>
                </c:pt>
                <c:pt idx="168">
                  <c:v>44.084980697217269</c:v>
                </c:pt>
                <c:pt idx="169">
                  <c:v>44.081259651706539</c:v>
                </c:pt>
                <c:pt idx="170">
                  <c:v>44.038145517674991</c:v>
                </c:pt>
                <c:pt idx="171">
                  <c:v>43.71505617986675</c:v>
                </c:pt>
                <c:pt idx="172">
                  <c:v>44.081065244174276</c:v>
                </c:pt>
                <c:pt idx="173">
                  <c:v>44.028838858721805</c:v>
                </c:pt>
                <c:pt idx="174">
                  <c:v>43.964338848412019</c:v>
                </c:pt>
                <c:pt idx="175">
                  <c:v>43.463280224750783</c:v>
                </c:pt>
                <c:pt idx="176">
                  <c:v>44.28704506220064</c:v>
                </c:pt>
                <c:pt idx="177">
                  <c:v>43.955196941057174</c:v>
                </c:pt>
                <c:pt idx="178">
                  <c:v>44.18833681764562</c:v>
                </c:pt>
                <c:pt idx="179">
                  <c:v>44.119173740936304</c:v>
                </c:pt>
                <c:pt idx="180">
                  <c:v>43.230938408783842</c:v>
                </c:pt>
                <c:pt idx="181">
                  <c:v>43.38347480856784</c:v>
                </c:pt>
                <c:pt idx="182">
                  <c:v>43.314056981099696</c:v>
                </c:pt>
                <c:pt idx="183">
                  <c:v>43.09437624811445</c:v>
                </c:pt>
                <c:pt idx="184">
                  <c:v>43.168625975605963</c:v>
                </c:pt>
                <c:pt idx="185">
                  <c:v>42.871927173700762</c:v>
                </c:pt>
                <c:pt idx="186">
                  <c:v>42.981433919587239</c:v>
                </c:pt>
                <c:pt idx="187">
                  <c:v>43.58816294179006</c:v>
                </c:pt>
                <c:pt idx="188">
                  <c:v>44.142296029280992</c:v>
                </c:pt>
                <c:pt idx="189">
                  <c:v>44.321145108785359</c:v>
                </c:pt>
                <c:pt idx="190">
                  <c:v>44.296966501581686</c:v>
                </c:pt>
                <c:pt idx="191">
                  <c:v>43.350298705297057</c:v>
                </c:pt>
                <c:pt idx="192">
                  <c:v>42.387513427493317</c:v>
                </c:pt>
                <c:pt idx="193">
                  <c:v>41.800540306667855</c:v>
                </c:pt>
                <c:pt idx="194">
                  <c:v>41.623862855492362</c:v>
                </c:pt>
                <c:pt idx="195">
                  <c:v>41.774201324609344</c:v>
                </c:pt>
                <c:pt idx="196">
                  <c:v>42.441784185094178</c:v>
                </c:pt>
                <c:pt idx="197">
                  <c:v>42.177767482152547</c:v>
                </c:pt>
                <c:pt idx="198">
                  <c:v>41.752651006025282</c:v>
                </c:pt>
                <c:pt idx="199">
                  <c:v>40.934608758321325</c:v>
                </c:pt>
                <c:pt idx="200">
                  <c:v>40.396389266909658</c:v>
                </c:pt>
                <c:pt idx="201">
                  <c:v>40.483856315291604</c:v>
                </c:pt>
                <c:pt idx="202">
                  <c:v>40.736302694278024</c:v>
                </c:pt>
                <c:pt idx="203">
                  <c:v>41.137419387292162</c:v>
                </c:pt>
                <c:pt idx="204">
                  <c:v>40.539817504680236</c:v>
                </c:pt>
                <c:pt idx="205">
                  <c:v>41.550875631946234</c:v>
                </c:pt>
                <c:pt idx="206">
                  <c:v>41.637779336965785</c:v>
                </c:pt>
                <c:pt idx="207">
                  <c:v>41.723453316746109</c:v>
                </c:pt>
                <c:pt idx="208">
                  <c:v>41.826241062016322</c:v>
                </c:pt>
                <c:pt idx="209">
                  <c:v>41.872778349902475</c:v>
                </c:pt>
                <c:pt idx="210">
                  <c:v>41.878730079267989</c:v>
                </c:pt>
                <c:pt idx="211">
                  <c:v>41.691059876038466</c:v>
                </c:pt>
                <c:pt idx="212">
                  <c:v>42.562634882084538</c:v>
                </c:pt>
                <c:pt idx="213">
                  <c:v>42.31497998762562</c:v>
                </c:pt>
                <c:pt idx="214">
                  <c:v>42.563881653605115</c:v>
                </c:pt>
                <c:pt idx="215">
                  <c:v>42.44262940900667</c:v>
                </c:pt>
                <c:pt idx="216">
                  <c:v>42.504248874834168</c:v>
                </c:pt>
                <c:pt idx="217">
                  <c:v>42.357375813958299</c:v>
                </c:pt>
                <c:pt idx="218">
                  <c:v>42.281039414428584</c:v>
                </c:pt>
                <c:pt idx="219">
                  <c:v>41.956406811305598</c:v>
                </c:pt>
                <c:pt idx="220">
                  <c:v>41.690548138896077</c:v>
                </c:pt>
                <c:pt idx="221">
                  <c:v>41.331057800150937</c:v>
                </c:pt>
                <c:pt idx="222">
                  <c:v>41.187472624426611</c:v>
                </c:pt>
                <c:pt idx="223">
                  <c:v>41.149063784260761</c:v>
                </c:pt>
                <c:pt idx="224">
                  <c:v>40.892199758990557</c:v>
                </c:pt>
                <c:pt idx="225">
                  <c:v>40.877156422462235</c:v>
                </c:pt>
                <c:pt idx="226">
                  <c:v>40.878665445403279</c:v>
                </c:pt>
                <c:pt idx="227">
                  <c:v>40.651556261960984</c:v>
                </c:pt>
                <c:pt idx="228">
                  <c:v>40.900332527642547</c:v>
                </c:pt>
                <c:pt idx="229">
                  <c:v>41.312991689828579</c:v>
                </c:pt>
                <c:pt idx="230">
                  <c:v>41.706162124009552</c:v>
                </c:pt>
                <c:pt idx="231">
                  <c:v>41.506546195953788</c:v>
                </c:pt>
                <c:pt idx="232">
                  <c:v>40.857502644893316</c:v>
                </c:pt>
                <c:pt idx="233">
                  <c:v>40.652211881666247</c:v>
                </c:pt>
                <c:pt idx="234">
                  <c:v>40.60515548503875</c:v>
                </c:pt>
                <c:pt idx="235">
                  <c:v>41.247331056275755</c:v>
                </c:pt>
                <c:pt idx="236">
                  <c:v>41.189936578483852</c:v>
                </c:pt>
                <c:pt idx="237">
                  <c:v>41.886939027367802</c:v>
                </c:pt>
                <c:pt idx="238">
                  <c:v>41.762371349581741</c:v>
                </c:pt>
                <c:pt idx="239">
                  <c:v>41.651256086122991</c:v>
                </c:pt>
                <c:pt idx="240">
                  <c:v>41.451593793209334</c:v>
                </c:pt>
                <c:pt idx="241">
                  <c:v>41.401771474826148</c:v>
                </c:pt>
                <c:pt idx="242">
                  <c:v>42.0395312334511</c:v>
                </c:pt>
                <c:pt idx="243">
                  <c:v>41.800636211405767</c:v>
                </c:pt>
                <c:pt idx="244">
                  <c:v>41.287751676923065</c:v>
                </c:pt>
                <c:pt idx="245">
                  <c:v>41.759898516411596</c:v>
                </c:pt>
                <c:pt idx="246">
                  <c:v>41.871426907046484</c:v>
                </c:pt>
                <c:pt idx="247">
                  <c:v>42.05850214213455</c:v>
                </c:pt>
                <c:pt idx="248">
                  <c:v>41.827557523315498</c:v>
                </c:pt>
                <c:pt idx="249">
                  <c:v>41.806263816336028</c:v>
                </c:pt>
                <c:pt idx="250">
                  <c:v>41.607980792041047</c:v>
                </c:pt>
                <c:pt idx="251">
                  <c:v>41.143289756814433</c:v>
                </c:pt>
                <c:pt idx="252">
                  <c:v>41.676253703361503</c:v>
                </c:pt>
                <c:pt idx="253">
                  <c:v>41.740199232111635</c:v>
                </c:pt>
                <c:pt idx="254">
                  <c:v>41.086295634962937</c:v>
                </c:pt>
                <c:pt idx="255">
                  <c:v>41.215537699955817</c:v>
                </c:pt>
                <c:pt idx="256">
                  <c:v>40.856459476312956</c:v>
                </c:pt>
                <c:pt idx="257">
                  <c:v>42.019093699084856</c:v>
                </c:pt>
                <c:pt idx="258">
                  <c:v>41.363724788011019</c:v>
                </c:pt>
                <c:pt idx="259">
                  <c:v>41.079631807614156</c:v>
                </c:pt>
                <c:pt idx="260">
                  <c:v>40.964216023003907</c:v>
                </c:pt>
                <c:pt idx="261">
                  <c:v>40.895613135255509</c:v>
                </c:pt>
                <c:pt idx="262">
                  <c:v>40.616106160518392</c:v>
                </c:pt>
                <c:pt idx="263">
                  <c:v>40.563105737309193</c:v>
                </c:pt>
                <c:pt idx="264">
                  <c:v>40.66975650023069</c:v>
                </c:pt>
                <c:pt idx="265">
                  <c:v>40.641842271629166</c:v>
                </c:pt>
                <c:pt idx="266">
                  <c:v>40.508558353949148</c:v>
                </c:pt>
                <c:pt idx="267">
                  <c:v>40.395351274205289</c:v>
                </c:pt>
                <c:pt idx="268">
                  <c:v>40.265513681417538</c:v>
                </c:pt>
                <c:pt idx="269">
                  <c:v>40.375896683247952</c:v>
                </c:pt>
                <c:pt idx="270">
                  <c:v>41.043298664375001</c:v>
                </c:pt>
                <c:pt idx="271">
                  <c:v>40.919248460534696</c:v>
                </c:pt>
                <c:pt idx="272">
                  <c:v>40.527944127511788</c:v>
                </c:pt>
                <c:pt idx="273">
                  <c:v>40.201410188703036</c:v>
                </c:pt>
                <c:pt idx="274">
                  <c:v>39.996879902601215</c:v>
                </c:pt>
                <c:pt idx="275">
                  <c:v>40.393028358175151</c:v>
                </c:pt>
                <c:pt idx="276">
                  <c:v>40.30087478234632</c:v>
                </c:pt>
                <c:pt idx="277">
                  <c:v>40.132856705280282</c:v>
                </c:pt>
                <c:pt idx="278">
                  <c:v>40.682970695676104</c:v>
                </c:pt>
                <c:pt idx="279">
                  <c:v>40.664081672951205</c:v>
                </c:pt>
                <c:pt idx="280">
                  <c:v>41.265459013646698</c:v>
                </c:pt>
                <c:pt idx="281">
                  <c:v>41.143986943524951</c:v>
                </c:pt>
                <c:pt idx="282">
                  <c:v>41.000844334216133</c:v>
                </c:pt>
                <c:pt idx="283">
                  <c:v>40.858325541194993</c:v>
                </c:pt>
                <c:pt idx="284">
                  <c:v>41.026974714378753</c:v>
                </c:pt>
                <c:pt idx="285">
                  <c:v>40.800872476017197</c:v>
                </c:pt>
                <c:pt idx="286">
                  <c:v>40.750954058411196</c:v>
                </c:pt>
                <c:pt idx="287">
                  <c:v>40.727832515550432</c:v>
                </c:pt>
                <c:pt idx="288">
                  <c:v>41.207934972835112</c:v>
                </c:pt>
                <c:pt idx="289">
                  <c:v>41.644311476531541</c:v>
                </c:pt>
                <c:pt idx="290">
                  <c:v>41.488532495376617</c:v>
                </c:pt>
                <c:pt idx="291">
                  <c:v>41.212692189978725</c:v>
                </c:pt>
                <c:pt idx="292">
                  <c:v>41.36093161262027</c:v>
                </c:pt>
                <c:pt idx="293">
                  <c:v>41.175246748607108</c:v>
                </c:pt>
                <c:pt idx="294">
                  <c:v>40.797312314166867</c:v>
                </c:pt>
                <c:pt idx="295">
                  <c:v>40.925080741891584</c:v>
                </c:pt>
                <c:pt idx="296">
                  <c:v>41.232981239241902</c:v>
                </c:pt>
                <c:pt idx="297">
                  <c:v>40.997434172811232</c:v>
                </c:pt>
                <c:pt idx="298">
                  <c:v>41.204655530223654</c:v>
                </c:pt>
                <c:pt idx="299">
                  <c:v>41.025648655274509</c:v>
                </c:pt>
                <c:pt idx="300">
                  <c:v>40.919253562588374</c:v>
                </c:pt>
                <c:pt idx="301">
                  <c:v>40.95722438726677</c:v>
                </c:pt>
                <c:pt idx="302">
                  <c:v>41.122277749264043</c:v>
                </c:pt>
                <c:pt idx="303">
                  <c:v>41.15756332604996</c:v>
                </c:pt>
                <c:pt idx="304">
                  <c:v>41.25917138369298</c:v>
                </c:pt>
                <c:pt idx="305">
                  <c:v>41.176532567990556</c:v>
                </c:pt>
                <c:pt idx="306">
                  <c:v>41.024416694029064</c:v>
                </c:pt>
                <c:pt idx="307">
                  <c:v>41.059959108470636</c:v>
                </c:pt>
                <c:pt idx="308">
                  <c:v>41.24971263033261</c:v>
                </c:pt>
                <c:pt idx="309">
                  <c:v>41.031480117451736</c:v>
                </c:pt>
                <c:pt idx="310">
                  <c:v>40.818300750063138</c:v>
                </c:pt>
                <c:pt idx="311">
                  <c:v>41.100070397775347</c:v>
                </c:pt>
                <c:pt idx="312">
                  <c:v>41.406969735851142</c:v>
                </c:pt>
                <c:pt idx="313">
                  <c:v>41.68974199148461</c:v>
                </c:pt>
                <c:pt idx="314">
                  <c:v>41.287088877049335</c:v>
                </c:pt>
                <c:pt idx="315">
                  <c:v>42.582265596359711</c:v>
                </c:pt>
                <c:pt idx="316">
                  <c:v>42.87884760361726</c:v>
                </c:pt>
                <c:pt idx="317">
                  <c:v>42.70368682731845</c:v>
                </c:pt>
                <c:pt idx="318">
                  <c:v>42.319470003905231</c:v>
                </c:pt>
                <c:pt idx="319">
                  <c:v>42.042486029012565</c:v>
                </c:pt>
                <c:pt idx="320">
                  <c:v>41.707418570149628</c:v>
                </c:pt>
                <c:pt idx="321">
                  <c:v>41.614364046078279</c:v>
                </c:pt>
                <c:pt idx="322">
                  <c:v>41.846832754902792</c:v>
                </c:pt>
                <c:pt idx="323">
                  <c:v>41.616304536669659</c:v>
                </c:pt>
                <c:pt idx="324">
                  <c:v>41.191761910941729</c:v>
                </c:pt>
                <c:pt idx="325">
                  <c:v>41.93343568624568</c:v>
                </c:pt>
                <c:pt idx="326">
                  <c:v>42.632397913673707</c:v>
                </c:pt>
                <c:pt idx="327">
                  <c:v>42.512778740655243</c:v>
                </c:pt>
                <c:pt idx="328">
                  <c:v>42.367793754197926</c:v>
                </c:pt>
                <c:pt idx="329">
                  <c:v>41.75404124517344</c:v>
                </c:pt>
                <c:pt idx="330">
                  <c:v>41.660178689615364</c:v>
                </c:pt>
                <c:pt idx="331">
                  <c:v>41.100467647999494</c:v>
                </c:pt>
                <c:pt idx="332">
                  <c:v>41.476958413835568</c:v>
                </c:pt>
                <c:pt idx="333">
                  <c:v>41.664271563922469</c:v>
                </c:pt>
                <c:pt idx="334">
                  <c:v>41.918793769980319</c:v>
                </c:pt>
                <c:pt idx="335">
                  <c:v>41.594229440954066</c:v>
                </c:pt>
                <c:pt idx="336">
                  <c:v>41.174557266207664</c:v>
                </c:pt>
                <c:pt idx="337">
                  <c:v>41.151377718716084</c:v>
                </c:pt>
                <c:pt idx="338">
                  <c:v>41.277191303658405</c:v>
                </c:pt>
                <c:pt idx="339">
                  <c:v>41.172637898004076</c:v>
                </c:pt>
                <c:pt idx="340">
                  <c:v>41.026224793292783</c:v>
                </c:pt>
                <c:pt idx="341">
                  <c:v>41.033051967504647</c:v>
                </c:pt>
                <c:pt idx="342">
                  <c:v>41.513078557115847</c:v>
                </c:pt>
                <c:pt idx="343">
                  <c:v>41.30849324711032</c:v>
                </c:pt>
                <c:pt idx="344">
                  <c:v>40.944045474907234</c:v>
                </c:pt>
                <c:pt idx="345">
                  <c:v>41.641177827287322</c:v>
                </c:pt>
                <c:pt idx="346">
                  <c:v>42.70191065200676</c:v>
                </c:pt>
                <c:pt idx="347">
                  <c:v>42.592832379170048</c:v>
                </c:pt>
                <c:pt idx="348">
                  <c:v>42.170736663825686</c:v>
                </c:pt>
                <c:pt idx="349">
                  <c:v>42.009745626244609</c:v>
                </c:pt>
                <c:pt idx="350">
                  <c:v>41.936729914439049</c:v>
                </c:pt>
                <c:pt idx="351">
                  <c:v>41.452229952622972</c:v>
                </c:pt>
                <c:pt idx="352">
                  <c:v>40.757234049157702</c:v>
                </c:pt>
                <c:pt idx="353">
                  <c:v>40.654614548964112</c:v>
                </c:pt>
                <c:pt idx="354">
                  <c:v>41.171627798393949</c:v>
                </c:pt>
                <c:pt idx="355">
                  <c:v>40.664616550455825</c:v>
                </c:pt>
                <c:pt idx="356">
                  <c:v>40.68815976931311</c:v>
                </c:pt>
                <c:pt idx="357">
                  <c:v>40.613392884869008</c:v>
                </c:pt>
                <c:pt idx="358">
                  <c:v>40.709674339790844</c:v>
                </c:pt>
                <c:pt idx="359">
                  <c:v>40.572932468774795</c:v>
                </c:pt>
                <c:pt idx="360">
                  <c:v>40.245042068234504</c:v>
                </c:pt>
                <c:pt idx="361">
                  <c:v>40.380845577749881</c:v>
                </c:pt>
                <c:pt idx="362">
                  <c:v>40.741091929880291</c:v>
                </c:pt>
                <c:pt idx="363">
                  <c:v>40.660416573939401</c:v>
                </c:pt>
                <c:pt idx="364">
                  <c:v>40.417416938408181</c:v>
                </c:pt>
                <c:pt idx="365">
                  <c:v>40.807428807985929</c:v>
                </c:pt>
                <c:pt idx="366">
                  <c:v>41.183751120068735</c:v>
                </c:pt>
                <c:pt idx="367">
                  <c:v>40.865649553749968</c:v>
                </c:pt>
                <c:pt idx="368">
                  <c:v>40.775583438145965</c:v>
                </c:pt>
                <c:pt idx="369">
                  <c:v>40.659573007351106</c:v>
                </c:pt>
                <c:pt idx="370">
                  <c:v>40.840502388040221</c:v>
                </c:pt>
                <c:pt idx="371">
                  <c:v>40.735638807425744</c:v>
                </c:pt>
                <c:pt idx="372">
                  <c:v>40.738812450357145</c:v>
                </c:pt>
                <c:pt idx="373">
                  <c:v>40.347787405935904</c:v>
                </c:pt>
              </c:numCache>
            </c:numRef>
          </c:yVal>
          <c:smooth val="1"/>
          <c:extLst xmlns:c16r2="http://schemas.microsoft.com/office/drawing/2015/06/chart">
            <c:ext xmlns:c16="http://schemas.microsoft.com/office/drawing/2014/chart" uri="{C3380CC4-5D6E-409C-BE32-E72D297353CC}">
              <c16:uniqueId val="{00000000-CF96-406B-9B34-26EA96243C83}"/>
            </c:ext>
          </c:extLst>
        </c:ser>
        <c:ser>
          <c:idx val="1"/>
          <c:order val="1"/>
          <c:tx>
            <c:strRef>
              <c:f>'[Mixing Analysis.xlsx]Sigma sq mod'!$C$6</c:f>
              <c:strCache>
                <c:ptCount val="1"/>
                <c:pt idx="0">
                  <c:v>Standard Deviation</c:v>
                </c:pt>
              </c:strCache>
            </c:strRef>
          </c:tx>
          <c:spPr>
            <a:ln w="9525"/>
          </c:spPr>
          <c:marker>
            <c:symbol val="square"/>
            <c:size val="2"/>
          </c:marker>
          <c:xVal>
            <c:numRef>
              <c:f>'[Mixing Analysis.xlsx]Sigma sq mod'!$A$7:$A$380</c:f>
              <c:numCache>
                <c:formatCode>General</c:formatCode>
                <c:ptCount val="374"/>
                <c:pt idx="0">
                  <c:v>2.5900897984133111E-2</c:v>
                </c:pt>
                <c:pt idx="1">
                  <c:v>5.1801795968266222E-2</c:v>
                </c:pt>
                <c:pt idx="2">
                  <c:v>7.7702693952399329E-2</c:v>
                </c:pt>
                <c:pt idx="3">
                  <c:v>0.10360359193653244</c:v>
                </c:pt>
                <c:pt idx="4">
                  <c:v>0.12950448992066554</c:v>
                </c:pt>
                <c:pt idx="5">
                  <c:v>0.15540538790479866</c:v>
                </c:pt>
                <c:pt idx="6">
                  <c:v>0.18130628588893177</c:v>
                </c:pt>
                <c:pt idx="7">
                  <c:v>0.20720718387306489</c:v>
                </c:pt>
                <c:pt idx="8">
                  <c:v>0.233108081857198</c:v>
                </c:pt>
                <c:pt idx="9">
                  <c:v>0.25900897984133109</c:v>
                </c:pt>
                <c:pt idx="10">
                  <c:v>0.28490987782546418</c:v>
                </c:pt>
                <c:pt idx="11">
                  <c:v>0.31081077580959726</c:v>
                </c:pt>
                <c:pt idx="12">
                  <c:v>0.33671167379373035</c:v>
                </c:pt>
                <c:pt idx="13">
                  <c:v>0.36261257177786343</c:v>
                </c:pt>
                <c:pt idx="14">
                  <c:v>0.38851346976199652</c:v>
                </c:pt>
                <c:pt idx="15">
                  <c:v>0.41441436774612961</c:v>
                </c:pt>
                <c:pt idx="16">
                  <c:v>0.44031526573026269</c:v>
                </c:pt>
                <c:pt idx="17">
                  <c:v>0.46621616371439578</c:v>
                </c:pt>
                <c:pt idx="18">
                  <c:v>0.49211706169852887</c:v>
                </c:pt>
                <c:pt idx="19">
                  <c:v>0.51801795968266195</c:v>
                </c:pt>
                <c:pt idx="20">
                  <c:v>0.54391885766679504</c:v>
                </c:pt>
                <c:pt idx="21">
                  <c:v>0.56981975565092813</c:v>
                </c:pt>
                <c:pt idx="22">
                  <c:v>0.59572065363506121</c:v>
                </c:pt>
                <c:pt idx="23">
                  <c:v>0.6216215516191943</c:v>
                </c:pt>
                <c:pt idx="24">
                  <c:v>0.64752244960332739</c:v>
                </c:pt>
                <c:pt idx="25">
                  <c:v>0.67342334758746047</c:v>
                </c:pt>
                <c:pt idx="26">
                  <c:v>0.69932424557159356</c:v>
                </c:pt>
                <c:pt idx="27">
                  <c:v>0.72522514355572665</c:v>
                </c:pt>
                <c:pt idx="28">
                  <c:v>0.75112604153985973</c:v>
                </c:pt>
                <c:pt idx="29">
                  <c:v>0.77702693952399282</c:v>
                </c:pt>
                <c:pt idx="30">
                  <c:v>0.80292783750812591</c:v>
                </c:pt>
                <c:pt idx="31">
                  <c:v>0.82882873549225899</c:v>
                </c:pt>
                <c:pt idx="32">
                  <c:v>0.85472963347639208</c:v>
                </c:pt>
                <c:pt idx="33">
                  <c:v>0.88063053146052517</c:v>
                </c:pt>
                <c:pt idx="34">
                  <c:v>0.90653142944465825</c:v>
                </c:pt>
                <c:pt idx="35">
                  <c:v>0.93243232742879134</c:v>
                </c:pt>
                <c:pt idx="36">
                  <c:v>0.95833322541292443</c:v>
                </c:pt>
                <c:pt idx="37">
                  <c:v>0.98423412339705751</c:v>
                </c:pt>
                <c:pt idx="38">
                  <c:v>1.0101350213811906</c:v>
                </c:pt>
                <c:pt idx="39">
                  <c:v>1.0360359193653237</c:v>
                </c:pt>
                <c:pt idx="40">
                  <c:v>1.0619368173494568</c:v>
                </c:pt>
                <c:pt idx="41">
                  <c:v>1.0878377153335899</c:v>
                </c:pt>
                <c:pt idx="42">
                  <c:v>1.1137386133177229</c:v>
                </c:pt>
                <c:pt idx="43">
                  <c:v>1.139639511301856</c:v>
                </c:pt>
                <c:pt idx="44">
                  <c:v>1.1655404092859891</c:v>
                </c:pt>
                <c:pt idx="45">
                  <c:v>1.1914413072701222</c:v>
                </c:pt>
                <c:pt idx="46">
                  <c:v>1.2173422052542553</c:v>
                </c:pt>
                <c:pt idx="47">
                  <c:v>1.2432431032383884</c:v>
                </c:pt>
                <c:pt idx="48">
                  <c:v>1.2691440012225215</c:v>
                </c:pt>
                <c:pt idx="49">
                  <c:v>1.2950448992066546</c:v>
                </c:pt>
                <c:pt idx="50">
                  <c:v>1.3209457971907876</c:v>
                </c:pt>
                <c:pt idx="51">
                  <c:v>1.3468466951749207</c:v>
                </c:pt>
                <c:pt idx="52">
                  <c:v>1.3727475931590538</c:v>
                </c:pt>
                <c:pt idx="53">
                  <c:v>1.3986484911431869</c:v>
                </c:pt>
                <c:pt idx="54">
                  <c:v>1.42454938912732</c:v>
                </c:pt>
                <c:pt idx="55">
                  <c:v>1.4504502871114531</c:v>
                </c:pt>
                <c:pt idx="56">
                  <c:v>1.4763511850955862</c:v>
                </c:pt>
                <c:pt idx="57">
                  <c:v>1.5022520830797192</c:v>
                </c:pt>
                <c:pt idx="58">
                  <c:v>1.5281529810638523</c:v>
                </c:pt>
                <c:pt idx="59">
                  <c:v>1.5540538790479854</c:v>
                </c:pt>
                <c:pt idx="60">
                  <c:v>1.5799547770321185</c:v>
                </c:pt>
                <c:pt idx="61">
                  <c:v>1.6058556750162516</c:v>
                </c:pt>
                <c:pt idx="62">
                  <c:v>1.6317565730003847</c:v>
                </c:pt>
                <c:pt idx="63">
                  <c:v>1.6576574709845178</c:v>
                </c:pt>
                <c:pt idx="64">
                  <c:v>1.6835583689686509</c:v>
                </c:pt>
                <c:pt idx="65">
                  <c:v>1.7094592669527839</c:v>
                </c:pt>
                <c:pt idx="66">
                  <c:v>1.735360164936917</c:v>
                </c:pt>
                <c:pt idx="67">
                  <c:v>1.7612610629210501</c:v>
                </c:pt>
                <c:pt idx="68">
                  <c:v>1.7871619609051832</c:v>
                </c:pt>
                <c:pt idx="69">
                  <c:v>1.8130628588893163</c:v>
                </c:pt>
                <c:pt idx="70">
                  <c:v>1.8389637568734494</c:v>
                </c:pt>
                <c:pt idx="71">
                  <c:v>1.8648646548575825</c:v>
                </c:pt>
                <c:pt idx="72">
                  <c:v>1.8907655528417155</c:v>
                </c:pt>
                <c:pt idx="73">
                  <c:v>1.9166664508258486</c:v>
                </c:pt>
                <c:pt idx="74">
                  <c:v>1.9425673488099817</c:v>
                </c:pt>
                <c:pt idx="75">
                  <c:v>1.9684682467941148</c:v>
                </c:pt>
                <c:pt idx="76">
                  <c:v>1.9943691447782479</c:v>
                </c:pt>
                <c:pt idx="77">
                  <c:v>2.0202700427623812</c:v>
                </c:pt>
                <c:pt idx="78">
                  <c:v>2.0461709407465145</c:v>
                </c:pt>
                <c:pt idx="79">
                  <c:v>2.0720718387306478</c:v>
                </c:pt>
                <c:pt idx="80">
                  <c:v>2.0979727367147811</c:v>
                </c:pt>
                <c:pt idx="81">
                  <c:v>2.1238736346989144</c:v>
                </c:pt>
                <c:pt idx="82">
                  <c:v>2.1497745326830477</c:v>
                </c:pt>
                <c:pt idx="83">
                  <c:v>2.1756754306671811</c:v>
                </c:pt>
                <c:pt idx="84">
                  <c:v>2.2015763286513144</c:v>
                </c:pt>
                <c:pt idx="85">
                  <c:v>2.2274772266354477</c:v>
                </c:pt>
                <c:pt idx="86">
                  <c:v>2.253378124619581</c:v>
                </c:pt>
                <c:pt idx="87">
                  <c:v>2.2792790226037143</c:v>
                </c:pt>
                <c:pt idx="88">
                  <c:v>2.3051799205878476</c:v>
                </c:pt>
                <c:pt idx="89">
                  <c:v>2.3310808185719809</c:v>
                </c:pt>
                <c:pt idx="90">
                  <c:v>2.3569817165561142</c:v>
                </c:pt>
                <c:pt idx="91">
                  <c:v>2.3828826145402475</c:v>
                </c:pt>
                <c:pt idx="92">
                  <c:v>2.4087835125243808</c:v>
                </c:pt>
                <c:pt idx="93">
                  <c:v>2.4346844105085141</c:v>
                </c:pt>
                <c:pt idx="94">
                  <c:v>2.4605853084926474</c:v>
                </c:pt>
                <c:pt idx="95">
                  <c:v>2.4864862064767808</c:v>
                </c:pt>
                <c:pt idx="96">
                  <c:v>2.5123871044609141</c:v>
                </c:pt>
                <c:pt idx="97">
                  <c:v>2.5382880024450474</c:v>
                </c:pt>
                <c:pt idx="98">
                  <c:v>2.5641889004291807</c:v>
                </c:pt>
                <c:pt idx="99">
                  <c:v>2.590089798413314</c:v>
                </c:pt>
                <c:pt idx="100">
                  <c:v>2.6159906963974473</c:v>
                </c:pt>
                <c:pt idx="101">
                  <c:v>2.6418915943815806</c:v>
                </c:pt>
                <c:pt idx="102">
                  <c:v>2.6677924923657139</c:v>
                </c:pt>
                <c:pt idx="103">
                  <c:v>2.6936933903498472</c:v>
                </c:pt>
                <c:pt idx="104">
                  <c:v>2.7195942883339805</c:v>
                </c:pt>
                <c:pt idx="105">
                  <c:v>2.7454951863181138</c:v>
                </c:pt>
                <c:pt idx="106">
                  <c:v>2.7713960843022472</c:v>
                </c:pt>
                <c:pt idx="107">
                  <c:v>2.7972969822863805</c:v>
                </c:pt>
                <c:pt idx="108">
                  <c:v>2.8231978802705138</c:v>
                </c:pt>
                <c:pt idx="109">
                  <c:v>2.8490987782546471</c:v>
                </c:pt>
                <c:pt idx="110">
                  <c:v>2.8749996762387804</c:v>
                </c:pt>
                <c:pt idx="111">
                  <c:v>2.9009005742229137</c:v>
                </c:pt>
                <c:pt idx="112">
                  <c:v>2.926801472207047</c:v>
                </c:pt>
                <c:pt idx="113">
                  <c:v>2.9527023701911803</c:v>
                </c:pt>
                <c:pt idx="114">
                  <c:v>2.9786032681753136</c:v>
                </c:pt>
                <c:pt idx="115">
                  <c:v>3.0045041661594469</c:v>
                </c:pt>
                <c:pt idx="116">
                  <c:v>3.0304050641435802</c:v>
                </c:pt>
                <c:pt idx="117">
                  <c:v>3.0563059621277135</c:v>
                </c:pt>
                <c:pt idx="118">
                  <c:v>3.0822068601118469</c:v>
                </c:pt>
                <c:pt idx="119">
                  <c:v>3.1081077580959802</c:v>
                </c:pt>
                <c:pt idx="120">
                  <c:v>3.1340086560801135</c:v>
                </c:pt>
                <c:pt idx="121">
                  <c:v>3.1599095540642468</c:v>
                </c:pt>
                <c:pt idx="122">
                  <c:v>3.1858104520483801</c:v>
                </c:pt>
                <c:pt idx="123">
                  <c:v>3.2117113500325134</c:v>
                </c:pt>
                <c:pt idx="124">
                  <c:v>3.2376122480166467</c:v>
                </c:pt>
                <c:pt idx="125">
                  <c:v>3.26351314600078</c:v>
                </c:pt>
                <c:pt idx="126">
                  <c:v>3.2894140439849133</c:v>
                </c:pt>
                <c:pt idx="127">
                  <c:v>3.3153149419690466</c:v>
                </c:pt>
                <c:pt idx="128">
                  <c:v>3.3412158399531799</c:v>
                </c:pt>
                <c:pt idx="129">
                  <c:v>3.3671167379373133</c:v>
                </c:pt>
                <c:pt idx="130">
                  <c:v>3.3930176359214466</c:v>
                </c:pt>
                <c:pt idx="131">
                  <c:v>3.4189185339055799</c:v>
                </c:pt>
                <c:pt idx="132">
                  <c:v>3.4448194318897132</c:v>
                </c:pt>
                <c:pt idx="133">
                  <c:v>3.4707203298738465</c:v>
                </c:pt>
                <c:pt idx="134">
                  <c:v>3.4966212278579798</c:v>
                </c:pt>
                <c:pt idx="135">
                  <c:v>3.5225221258421131</c:v>
                </c:pt>
                <c:pt idx="136">
                  <c:v>3.5484230238262464</c:v>
                </c:pt>
                <c:pt idx="137">
                  <c:v>3.5743239218103797</c:v>
                </c:pt>
                <c:pt idx="138">
                  <c:v>3.600224819794513</c:v>
                </c:pt>
                <c:pt idx="139">
                  <c:v>3.6261257177786463</c:v>
                </c:pt>
                <c:pt idx="140">
                  <c:v>3.6520266157627796</c:v>
                </c:pt>
                <c:pt idx="141">
                  <c:v>3.677927513746913</c:v>
                </c:pt>
                <c:pt idx="142">
                  <c:v>3.7038284117310463</c:v>
                </c:pt>
                <c:pt idx="143">
                  <c:v>3.7297293097151796</c:v>
                </c:pt>
                <c:pt idx="144">
                  <c:v>3.7556302076993129</c:v>
                </c:pt>
                <c:pt idx="145">
                  <c:v>3.7815311056834462</c:v>
                </c:pt>
                <c:pt idx="146">
                  <c:v>3.8074320036675795</c:v>
                </c:pt>
                <c:pt idx="147">
                  <c:v>3.8333329016517128</c:v>
                </c:pt>
                <c:pt idx="148">
                  <c:v>3.8592337996358461</c:v>
                </c:pt>
                <c:pt idx="149">
                  <c:v>3.8851346976199794</c:v>
                </c:pt>
                <c:pt idx="150">
                  <c:v>3.9110355956041127</c:v>
                </c:pt>
                <c:pt idx="151">
                  <c:v>3.936936493588246</c:v>
                </c:pt>
                <c:pt idx="152">
                  <c:v>3.9628373915723794</c:v>
                </c:pt>
                <c:pt idx="153">
                  <c:v>3.9887382895565127</c:v>
                </c:pt>
                <c:pt idx="154">
                  <c:v>4.014639187540646</c:v>
                </c:pt>
                <c:pt idx="155">
                  <c:v>4.0405400855247793</c:v>
                </c:pt>
                <c:pt idx="156">
                  <c:v>4.0664409835089126</c:v>
                </c:pt>
                <c:pt idx="157">
                  <c:v>4.0923418814930459</c:v>
                </c:pt>
                <c:pt idx="158">
                  <c:v>4.1182427794771792</c:v>
                </c:pt>
                <c:pt idx="159">
                  <c:v>4.1441436774613125</c:v>
                </c:pt>
                <c:pt idx="160">
                  <c:v>4.1700445754454458</c:v>
                </c:pt>
                <c:pt idx="161">
                  <c:v>4.1959454734295791</c:v>
                </c:pt>
                <c:pt idx="162">
                  <c:v>4.2218463714137124</c:v>
                </c:pt>
                <c:pt idx="163">
                  <c:v>4.2477472693978457</c:v>
                </c:pt>
                <c:pt idx="164">
                  <c:v>4.2736481673819791</c:v>
                </c:pt>
                <c:pt idx="165">
                  <c:v>4.2995490653661124</c:v>
                </c:pt>
                <c:pt idx="166">
                  <c:v>4.3254499633502457</c:v>
                </c:pt>
                <c:pt idx="167">
                  <c:v>4.351350861334379</c:v>
                </c:pt>
                <c:pt idx="168">
                  <c:v>4.3772517593185123</c:v>
                </c:pt>
                <c:pt idx="169">
                  <c:v>4.4031526573026456</c:v>
                </c:pt>
                <c:pt idx="170">
                  <c:v>4.4290535552867789</c:v>
                </c:pt>
                <c:pt idx="171">
                  <c:v>4.4549544532709122</c:v>
                </c:pt>
                <c:pt idx="172">
                  <c:v>4.4808553512550455</c:v>
                </c:pt>
                <c:pt idx="173">
                  <c:v>4.5067562492391788</c:v>
                </c:pt>
                <c:pt idx="174">
                  <c:v>4.5326571472233121</c:v>
                </c:pt>
                <c:pt idx="175">
                  <c:v>4.5585580452074455</c:v>
                </c:pt>
                <c:pt idx="176">
                  <c:v>4.5844589431915788</c:v>
                </c:pt>
                <c:pt idx="177">
                  <c:v>4.6103598411757121</c:v>
                </c:pt>
                <c:pt idx="178">
                  <c:v>4.6362607391598454</c:v>
                </c:pt>
                <c:pt idx="179">
                  <c:v>4.6621616371439787</c:v>
                </c:pt>
                <c:pt idx="180">
                  <c:v>4.688062535128112</c:v>
                </c:pt>
                <c:pt idx="181">
                  <c:v>4.7139634331122453</c:v>
                </c:pt>
                <c:pt idx="182">
                  <c:v>4.7398643310963786</c:v>
                </c:pt>
                <c:pt idx="183">
                  <c:v>4.7657652290805119</c:v>
                </c:pt>
                <c:pt idx="184">
                  <c:v>4.7916661270646452</c:v>
                </c:pt>
                <c:pt idx="185">
                  <c:v>4.8175670250487785</c:v>
                </c:pt>
                <c:pt idx="186">
                  <c:v>4.8434679230329118</c:v>
                </c:pt>
                <c:pt idx="187">
                  <c:v>4.8693688210170452</c:v>
                </c:pt>
                <c:pt idx="188">
                  <c:v>4.8952697190011785</c:v>
                </c:pt>
                <c:pt idx="189">
                  <c:v>4.9211706169853118</c:v>
                </c:pt>
                <c:pt idx="190">
                  <c:v>4.9470715149694451</c:v>
                </c:pt>
                <c:pt idx="191">
                  <c:v>4.9729724129535784</c:v>
                </c:pt>
                <c:pt idx="192">
                  <c:v>4.9988733109377117</c:v>
                </c:pt>
                <c:pt idx="193">
                  <c:v>5.024774208921845</c:v>
                </c:pt>
                <c:pt idx="194">
                  <c:v>5.0506751069059783</c:v>
                </c:pt>
                <c:pt idx="195">
                  <c:v>5.0765760048901116</c:v>
                </c:pt>
                <c:pt idx="196">
                  <c:v>5.1024769028742449</c:v>
                </c:pt>
                <c:pt idx="197">
                  <c:v>5.1283778008583782</c:v>
                </c:pt>
                <c:pt idx="198">
                  <c:v>5.1542786988425116</c:v>
                </c:pt>
                <c:pt idx="199">
                  <c:v>5.1801795968266449</c:v>
                </c:pt>
                <c:pt idx="200">
                  <c:v>5.2060804948107782</c:v>
                </c:pt>
                <c:pt idx="201">
                  <c:v>5.2319813927949115</c:v>
                </c:pt>
                <c:pt idx="202">
                  <c:v>5.2578822907790448</c:v>
                </c:pt>
                <c:pt idx="203">
                  <c:v>5.2837831887631781</c:v>
                </c:pt>
                <c:pt idx="204">
                  <c:v>5.3096840867473114</c:v>
                </c:pt>
                <c:pt idx="205">
                  <c:v>5.3355849847314447</c:v>
                </c:pt>
                <c:pt idx="206">
                  <c:v>5.361485882715578</c:v>
                </c:pt>
                <c:pt idx="207">
                  <c:v>5.3873867806997113</c:v>
                </c:pt>
                <c:pt idx="208">
                  <c:v>5.4132876786838446</c:v>
                </c:pt>
                <c:pt idx="209">
                  <c:v>5.4391885766679779</c:v>
                </c:pt>
                <c:pt idx="210">
                  <c:v>5.4650894746521113</c:v>
                </c:pt>
                <c:pt idx="211">
                  <c:v>5.4909903726362446</c:v>
                </c:pt>
                <c:pt idx="212">
                  <c:v>5.5168912706203779</c:v>
                </c:pt>
                <c:pt idx="213">
                  <c:v>5.5427921686045112</c:v>
                </c:pt>
                <c:pt idx="214">
                  <c:v>5.5686930665886445</c:v>
                </c:pt>
                <c:pt idx="215">
                  <c:v>5.5945939645727778</c:v>
                </c:pt>
                <c:pt idx="216">
                  <c:v>5.6204948625569111</c:v>
                </c:pt>
                <c:pt idx="217">
                  <c:v>5.6463957605410444</c:v>
                </c:pt>
                <c:pt idx="218">
                  <c:v>5.6722966585251777</c:v>
                </c:pt>
                <c:pt idx="219">
                  <c:v>5.698197556509311</c:v>
                </c:pt>
                <c:pt idx="220">
                  <c:v>5.7240984544934443</c:v>
                </c:pt>
                <c:pt idx="221">
                  <c:v>5.7499993524775777</c:v>
                </c:pt>
                <c:pt idx="222">
                  <c:v>5.775900250461711</c:v>
                </c:pt>
                <c:pt idx="223">
                  <c:v>5.8018011484458443</c:v>
                </c:pt>
                <c:pt idx="224">
                  <c:v>5.8277020464299776</c:v>
                </c:pt>
                <c:pt idx="225">
                  <c:v>5.8536029444141109</c:v>
                </c:pt>
                <c:pt idx="226">
                  <c:v>5.8795038423982442</c:v>
                </c:pt>
                <c:pt idx="227">
                  <c:v>5.9054047403823775</c:v>
                </c:pt>
                <c:pt idx="228">
                  <c:v>5.9313056383665108</c:v>
                </c:pt>
                <c:pt idx="229">
                  <c:v>5.9572065363506441</c:v>
                </c:pt>
                <c:pt idx="230">
                  <c:v>5.9831074343347774</c:v>
                </c:pt>
                <c:pt idx="231">
                  <c:v>6.0090083323189107</c:v>
                </c:pt>
                <c:pt idx="232">
                  <c:v>6.034909230303044</c:v>
                </c:pt>
                <c:pt idx="233">
                  <c:v>6.0608101282871774</c:v>
                </c:pt>
                <c:pt idx="234">
                  <c:v>6.0867110262713107</c:v>
                </c:pt>
                <c:pt idx="235">
                  <c:v>6.112611924255444</c:v>
                </c:pt>
                <c:pt idx="236">
                  <c:v>6.1385128222395773</c:v>
                </c:pt>
                <c:pt idx="237">
                  <c:v>6.1644137202237106</c:v>
                </c:pt>
                <c:pt idx="238">
                  <c:v>6.1903146182078439</c:v>
                </c:pt>
                <c:pt idx="239">
                  <c:v>6.2162155161919772</c:v>
                </c:pt>
                <c:pt idx="240">
                  <c:v>6.2421164141761105</c:v>
                </c:pt>
                <c:pt idx="241">
                  <c:v>6.2680173121602438</c:v>
                </c:pt>
                <c:pt idx="242">
                  <c:v>6.2939182101443771</c:v>
                </c:pt>
                <c:pt idx="243">
                  <c:v>6.3198191081285104</c:v>
                </c:pt>
                <c:pt idx="244">
                  <c:v>6.3457200061126438</c:v>
                </c:pt>
                <c:pt idx="245">
                  <c:v>6.3716209040967771</c:v>
                </c:pt>
                <c:pt idx="246">
                  <c:v>6.3975218020809104</c:v>
                </c:pt>
                <c:pt idx="247">
                  <c:v>6.4234227000650437</c:v>
                </c:pt>
                <c:pt idx="248">
                  <c:v>6.449323598049177</c:v>
                </c:pt>
                <c:pt idx="249">
                  <c:v>6.4752244960333103</c:v>
                </c:pt>
                <c:pt idx="250">
                  <c:v>6.5011253940174436</c:v>
                </c:pt>
                <c:pt idx="251">
                  <c:v>6.5270262920015769</c:v>
                </c:pt>
                <c:pt idx="252">
                  <c:v>6.5529271899857102</c:v>
                </c:pt>
                <c:pt idx="253">
                  <c:v>6.5788280879698435</c:v>
                </c:pt>
                <c:pt idx="254">
                  <c:v>6.6047289859539768</c:v>
                </c:pt>
                <c:pt idx="255">
                  <c:v>6.6306298839381101</c:v>
                </c:pt>
                <c:pt idx="256">
                  <c:v>6.6565307819222435</c:v>
                </c:pt>
                <c:pt idx="257">
                  <c:v>6.6824316799063768</c:v>
                </c:pt>
                <c:pt idx="258">
                  <c:v>6.7083325778905101</c:v>
                </c:pt>
                <c:pt idx="259">
                  <c:v>6.7342334758746434</c:v>
                </c:pt>
                <c:pt idx="260">
                  <c:v>6.7601343738587767</c:v>
                </c:pt>
                <c:pt idx="261">
                  <c:v>6.78603527184291</c:v>
                </c:pt>
                <c:pt idx="262">
                  <c:v>6.8119361698270433</c:v>
                </c:pt>
                <c:pt idx="263">
                  <c:v>6.8378370678111766</c:v>
                </c:pt>
                <c:pt idx="264">
                  <c:v>6.8637379657953099</c:v>
                </c:pt>
                <c:pt idx="265">
                  <c:v>6.8896388637794432</c:v>
                </c:pt>
                <c:pt idx="266">
                  <c:v>6.9155397617635765</c:v>
                </c:pt>
                <c:pt idx="267">
                  <c:v>6.9414406597477099</c:v>
                </c:pt>
                <c:pt idx="268">
                  <c:v>6.9673415577318432</c:v>
                </c:pt>
                <c:pt idx="269">
                  <c:v>6.9932424557159765</c:v>
                </c:pt>
                <c:pt idx="270">
                  <c:v>7.0191433537001098</c:v>
                </c:pt>
                <c:pt idx="271">
                  <c:v>7.0450442516842431</c:v>
                </c:pt>
                <c:pt idx="272">
                  <c:v>7.0709451496683764</c:v>
                </c:pt>
                <c:pt idx="273">
                  <c:v>7.0968460476525097</c:v>
                </c:pt>
                <c:pt idx="274">
                  <c:v>7.122746945636643</c:v>
                </c:pt>
                <c:pt idx="275">
                  <c:v>7.1486478436207763</c:v>
                </c:pt>
                <c:pt idx="276">
                  <c:v>7.1745487416049096</c:v>
                </c:pt>
                <c:pt idx="277">
                  <c:v>7.2004496395890429</c:v>
                </c:pt>
                <c:pt idx="278">
                  <c:v>7.2263505375731762</c:v>
                </c:pt>
                <c:pt idx="279">
                  <c:v>7.2522514355573096</c:v>
                </c:pt>
                <c:pt idx="280">
                  <c:v>7.2781523335414429</c:v>
                </c:pt>
                <c:pt idx="281">
                  <c:v>7.3040532315255762</c:v>
                </c:pt>
                <c:pt idx="282">
                  <c:v>7.3299541295097095</c:v>
                </c:pt>
                <c:pt idx="283">
                  <c:v>7.3558550274938428</c:v>
                </c:pt>
                <c:pt idx="284">
                  <c:v>7.3817559254779761</c:v>
                </c:pt>
                <c:pt idx="285">
                  <c:v>7.4076568234621094</c:v>
                </c:pt>
                <c:pt idx="286">
                  <c:v>7.4335577214462427</c:v>
                </c:pt>
                <c:pt idx="287">
                  <c:v>7.459458619430376</c:v>
                </c:pt>
                <c:pt idx="288">
                  <c:v>7.4853595174145093</c:v>
                </c:pt>
                <c:pt idx="289">
                  <c:v>7.5112604153986426</c:v>
                </c:pt>
                <c:pt idx="290">
                  <c:v>7.537161313382776</c:v>
                </c:pt>
                <c:pt idx="291">
                  <c:v>7.5630622113669093</c:v>
                </c:pt>
                <c:pt idx="292">
                  <c:v>7.5889631093510426</c:v>
                </c:pt>
                <c:pt idx="293">
                  <c:v>7.6148640073351759</c:v>
                </c:pt>
                <c:pt idx="294">
                  <c:v>7.6407649053193092</c:v>
                </c:pt>
                <c:pt idx="295">
                  <c:v>7.6666658033034425</c:v>
                </c:pt>
                <c:pt idx="296">
                  <c:v>7.6925667012875758</c:v>
                </c:pt>
                <c:pt idx="297">
                  <c:v>7.7184675992717091</c:v>
                </c:pt>
                <c:pt idx="298">
                  <c:v>7.7443684972558424</c:v>
                </c:pt>
                <c:pt idx="299">
                  <c:v>7.7702693952399757</c:v>
                </c:pt>
                <c:pt idx="300">
                  <c:v>7.796170293224109</c:v>
                </c:pt>
                <c:pt idx="301">
                  <c:v>7.8220711912082423</c:v>
                </c:pt>
                <c:pt idx="302">
                  <c:v>7.8479720891923757</c:v>
                </c:pt>
                <c:pt idx="303">
                  <c:v>7.873872987176509</c:v>
                </c:pt>
                <c:pt idx="304">
                  <c:v>7.8997738851606423</c:v>
                </c:pt>
                <c:pt idx="305">
                  <c:v>7.9256747831447756</c:v>
                </c:pt>
                <c:pt idx="306">
                  <c:v>7.9515756811289089</c:v>
                </c:pt>
                <c:pt idx="307">
                  <c:v>7.9774765791130422</c:v>
                </c:pt>
                <c:pt idx="308">
                  <c:v>8.0033774770971746</c:v>
                </c:pt>
                <c:pt idx="309">
                  <c:v>8.0292783750813079</c:v>
                </c:pt>
                <c:pt idx="310">
                  <c:v>8.0551792730654412</c:v>
                </c:pt>
                <c:pt idx="311">
                  <c:v>8.0810801710495745</c:v>
                </c:pt>
                <c:pt idx="312">
                  <c:v>8.1069810690337079</c:v>
                </c:pt>
                <c:pt idx="313">
                  <c:v>8.1328819670178412</c:v>
                </c:pt>
                <c:pt idx="314">
                  <c:v>8.1587828650019745</c:v>
                </c:pt>
                <c:pt idx="315">
                  <c:v>8.1846837629861078</c:v>
                </c:pt>
                <c:pt idx="316">
                  <c:v>8.2105846609702411</c:v>
                </c:pt>
                <c:pt idx="317">
                  <c:v>8.2364855589543744</c:v>
                </c:pt>
                <c:pt idx="318">
                  <c:v>8.2623864569385077</c:v>
                </c:pt>
                <c:pt idx="319">
                  <c:v>8.288287354922641</c:v>
                </c:pt>
                <c:pt idx="320">
                  <c:v>8.3141882529067743</c:v>
                </c:pt>
                <c:pt idx="321">
                  <c:v>8.3400891508909076</c:v>
                </c:pt>
                <c:pt idx="322">
                  <c:v>8.3659900488750409</c:v>
                </c:pt>
                <c:pt idx="323">
                  <c:v>8.3918909468591742</c:v>
                </c:pt>
                <c:pt idx="324">
                  <c:v>8.4177918448433076</c:v>
                </c:pt>
                <c:pt idx="325">
                  <c:v>8.4436927428274409</c:v>
                </c:pt>
                <c:pt idx="326">
                  <c:v>8.4695936408115742</c:v>
                </c:pt>
                <c:pt idx="327">
                  <c:v>8.4954945387957075</c:v>
                </c:pt>
                <c:pt idx="328">
                  <c:v>8.5213954367798408</c:v>
                </c:pt>
                <c:pt idx="329">
                  <c:v>8.5472963347639741</c:v>
                </c:pt>
                <c:pt idx="330">
                  <c:v>8.5731972327481074</c:v>
                </c:pt>
                <c:pt idx="331">
                  <c:v>8.5990981307322407</c:v>
                </c:pt>
                <c:pt idx="332">
                  <c:v>8.624999028716374</c:v>
                </c:pt>
                <c:pt idx="333">
                  <c:v>8.6508999267005073</c:v>
                </c:pt>
                <c:pt idx="334">
                  <c:v>8.6768008246846406</c:v>
                </c:pt>
                <c:pt idx="335">
                  <c:v>8.702701722668774</c:v>
                </c:pt>
                <c:pt idx="336">
                  <c:v>8.7286026206529073</c:v>
                </c:pt>
                <c:pt idx="337">
                  <c:v>8.7545035186370406</c:v>
                </c:pt>
                <c:pt idx="338">
                  <c:v>8.7804044166211739</c:v>
                </c:pt>
                <c:pt idx="339">
                  <c:v>8.8063053146053072</c:v>
                </c:pt>
                <c:pt idx="340">
                  <c:v>8.8322062125894405</c:v>
                </c:pt>
                <c:pt idx="341">
                  <c:v>8.8581071105735738</c:v>
                </c:pt>
                <c:pt idx="342">
                  <c:v>8.8840080085577071</c:v>
                </c:pt>
                <c:pt idx="343">
                  <c:v>8.9099089065418404</c:v>
                </c:pt>
                <c:pt idx="344">
                  <c:v>8.9358098045259737</c:v>
                </c:pt>
                <c:pt idx="345">
                  <c:v>8.961710702510107</c:v>
                </c:pt>
                <c:pt idx="346">
                  <c:v>8.9876116004942403</c:v>
                </c:pt>
                <c:pt idx="347">
                  <c:v>9.0135124984783737</c:v>
                </c:pt>
                <c:pt idx="348">
                  <c:v>9.039413396462507</c:v>
                </c:pt>
                <c:pt idx="349">
                  <c:v>9.0653142944466403</c:v>
                </c:pt>
                <c:pt idx="350">
                  <c:v>9.0912151924307736</c:v>
                </c:pt>
                <c:pt idx="351">
                  <c:v>9.1171160904149069</c:v>
                </c:pt>
                <c:pt idx="352">
                  <c:v>9.1430169883990402</c:v>
                </c:pt>
                <c:pt idx="353">
                  <c:v>9.1689178863831735</c:v>
                </c:pt>
                <c:pt idx="354">
                  <c:v>9.1948187843673068</c:v>
                </c:pt>
                <c:pt idx="355">
                  <c:v>9.2207196823514401</c:v>
                </c:pt>
                <c:pt idx="356">
                  <c:v>9.2466205803355734</c:v>
                </c:pt>
                <c:pt idx="357">
                  <c:v>9.2725214783197067</c:v>
                </c:pt>
                <c:pt idx="358">
                  <c:v>9.2984223763038401</c:v>
                </c:pt>
                <c:pt idx="359">
                  <c:v>9.3243232742879734</c:v>
                </c:pt>
                <c:pt idx="360">
                  <c:v>9.3502241722721067</c:v>
                </c:pt>
                <c:pt idx="361">
                  <c:v>9.37612507025624</c:v>
                </c:pt>
                <c:pt idx="362">
                  <c:v>9.4020259682403733</c:v>
                </c:pt>
                <c:pt idx="363">
                  <c:v>9.4279268662245066</c:v>
                </c:pt>
                <c:pt idx="364">
                  <c:v>9.4538277642086399</c:v>
                </c:pt>
                <c:pt idx="365">
                  <c:v>9.4797286621927732</c:v>
                </c:pt>
                <c:pt idx="366">
                  <c:v>9.5056295601769065</c:v>
                </c:pt>
                <c:pt idx="367">
                  <c:v>9.5315304581610398</c:v>
                </c:pt>
                <c:pt idx="368">
                  <c:v>9.5574313561451731</c:v>
                </c:pt>
                <c:pt idx="369">
                  <c:v>9.5833322541293064</c:v>
                </c:pt>
                <c:pt idx="370">
                  <c:v>9.6092331521134398</c:v>
                </c:pt>
                <c:pt idx="371">
                  <c:v>9.6351340500975731</c:v>
                </c:pt>
                <c:pt idx="372">
                  <c:v>9.6610349480817064</c:v>
                </c:pt>
                <c:pt idx="373">
                  <c:v>9.6869358460658397</c:v>
                </c:pt>
              </c:numCache>
            </c:numRef>
          </c:xVal>
          <c:yVal>
            <c:numRef>
              <c:f>'[Mixing Analysis.xlsx]Sigma sq mod'!$C$7:$C$380</c:f>
              <c:numCache>
                <c:formatCode>General</c:formatCode>
                <c:ptCount val="374"/>
                <c:pt idx="0">
                  <c:v>11.433017381629234</c:v>
                </c:pt>
                <c:pt idx="1">
                  <c:v>11.43768812234857</c:v>
                </c:pt>
                <c:pt idx="2">
                  <c:v>11.434881547683919</c:v>
                </c:pt>
                <c:pt idx="3">
                  <c:v>10.830850681456578</c:v>
                </c:pt>
                <c:pt idx="4">
                  <c:v>11.129767212126312</c:v>
                </c:pt>
                <c:pt idx="5">
                  <c:v>10.589043533815515</c:v>
                </c:pt>
                <c:pt idx="6">
                  <c:v>8.619498301847619</c:v>
                </c:pt>
                <c:pt idx="7">
                  <c:v>8.0359308830992671</c:v>
                </c:pt>
                <c:pt idx="8">
                  <c:v>8.2290441500090168</c:v>
                </c:pt>
                <c:pt idx="9">
                  <c:v>8.9970314387846546</c:v>
                </c:pt>
                <c:pt idx="10">
                  <c:v>6.421818853119718</c:v>
                </c:pt>
                <c:pt idx="11">
                  <c:v>8.2081740526249103</c:v>
                </c:pt>
                <c:pt idx="12">
                  <c:v>7.5260871627826669</c:v>
                </c:pt>
                <c:pt idx="13">
                  <c:v>7.6372229822752695</c:v>
                </c:pt>
                <c:pt idx="14">
                  <c:v>6.0904222871311466</c:v>
                </c:pt>
                <c:pt idx="15">
                  <c:v>4.1366743907287686</c:v>
                </c:pt>
                <c:pt idx="16">
                  <c:v>2.8899450876314097</c:v>
                </c:pt>
                <c:pt idx="17">
                  <c:v>3.3463144256901578</c:v>
                </c:pt>
                <c:pt idx="18">
                  <c:v>3.7898580489225635</c:v>
                </c:pt>
                <c:pt idx="19">
                  <c:v>3.0185279787024593</c:v>
                </c:pt>
                <c:pt idx="20">
                  <c:v>2.5721000364403395</c:v>
                </c:pt>
                <c:pt idx="21">
                  <c:v>3.3001050992599481</c:v>
                </c:pt>
                <c:pt idx="22">
                  <c:v>2.132854339107503</c:v>
                </c:pt>
                <c:pt idx="23">
                  <c:v>2.4976086737205683</c:v>
                </c:pt>
                <c:pt idx="24">
                  <c:v>2.0664171815204764</c:v>
                </c:pt>
                <c:pt idx="25">
                  <c:v>1.7825153587221285</c:v>
                </c:pt>
                <c:pt idx="26">
                  <c:v>1.6009769543519412</c:v>
                </c:pt>
                <c:pt idx="27">
                  <c:v>1.6913337440633909</c:v>
                </c:pt>
                <c:pt idx="28">
                  <c:v>2.0458690037397016</c:v>
                </c:pt>
                <c:pt idx="29">
                  <c:v>2.0178743148719249</c:v>
                </c:pt>
                <c:pt idx="30">
                  <c:v>2.2465349131162862</c:v>
                </c:pt>
                <c:pt idx="31">
                  <c:v>2.2201383602068661</c:v>
                </c:pt>
                <c:pt idx="32">
                  <c:v>2.7243235407132103</c:v>
                </c:pt>
                <c:pt idx="33">
                  <c:v>2.1357664668736751</c:v>
                </c:pt>
                <c:pt idx="34">
                  <c:v>1.7964624293710083</c:v>
                </c:pt>
                <c:pt idx="35">
                  <c:v>2.7977335185527403</c:v>
                </c:pt>
                <c:pt idx="36">
                  <c:v>2.8554929876753019</c:v>
                </c:pt>
                <c:pt idx="37">
                  <c:v>3.4105849916332631</c:v>
                </c:pt>
                <c:pt idx="38">
                  <c:v>3.8623667502778032</c:v>
                </c:pt>
                <c:pt idx="39">
                  <c:v>3.8741155252562676</c:v>
                </c:pt>
                <c:pt idx="40">
                  <c:v>3.8196349160660978</c:v>
                </c:pt>
                <c:pt idx="41">
                  <c:v>5.6998896401935077</c:v>
                </c:pt>
                <c:pt idx="42">
                  <c:v>5.333649391218751</c:v>
                </c:pt>
                <c:pt idx="43">
                  <c:v>4.4987146278262191</c:v>
                </c:pt>
                <c:pt idx="44">
                  <c:v>4.5536206493740616</c:v>
                </c:pt>
                <c:pt idx="45">
                  <c:v>4.3116852011825646</c:v>
                </c:pt>
                <c:pt idx="46">
                  <c:v>4.6046338377184117</c:v>
                </c:pt>
                <c:pt idx="47">
                  <c:v>5.0479199298149702</c:v>
                </c:pt>
                <c:pt idx="48">
                  <c:v>4.629151267685363</c:v>
                </c:pt>
                <c:pt idx="49">
                  <c:v>5.009500112598257</c:v>
                </c:pt>
                <c:pt idx="50">
                  <c:v>3.9803789715405542</c:v>
                </c:pt>
                <c:pt idx="51">
                  <c:v>4.6108058499111877</c:v>
                </c:pt>
                <c:pt idx="52">
                  <c:v>5.506599670370556</c:v>
                </c:pt>
                <c:pt idx="53">
                  <c:v>5.5332269753187884</c:v>
                </c:pt>
                <c:pt idx="54">
                  <c:v>5.3834207224350736</c:v>
                </c:pt>
                <c:pt idx="55">
                  <c:v>5.6067637785701789</c:v>
                </c:pt>
                <c:pt idx="56">
                  <c:v>5.5478063950119765</c:v>
                </c:pt>
                <c:pt idx="57">
                  <c:v>5.8035731029701942</c:v>
                </c:pt>
                <c:pt idx="58">
                  <c:v>6.1965897312562994</c:v>
                </c:pt>
                <c:pt idx="59">
                  <c:v>5.9740822616162239</c:v>
                </c:pt>
                <c:pt idx="60">
                  <c:v>6.0776462108982665</c:v>
                </c:pt>
                <c:pt idx="61">
                  <c:v>5.6339680957614089</c:v>
                </c:pt>
                <c:pt idx="62">
                  <c:v>5.7693528628351203</c:v>
                </c:pt>
                <c:pt idx="63">
                  <c:v>5.7162827968287528</c:v>
                </c:pt>
                <c:pt idx="64">
                  <c:v>5.6136908334354416</c:v>
                </c:pt>
                <c:pt idx="65">
                  <c:v>6.4745138065343104</c:v>
                </c:pt>
                <c:pt idx="66">
                  <c:v>5.6246374388045819</c:v>
                </c:pt>
                <c:pt idx="67">
                  <c:v>4.6787589901607367</c:v>
                </c:pt>
                <c:pt idx="68">
                  <c:v>5.2488748578270545</c:v>
                </c:pt>
                <c:pt idx="69">
                  <c:v>5.0973622042397695</c:v>
                </c:pt>
                <c:pt idx="70">
                  <c:v>5.4293511542976436</c:v>
                </c:pt>
                <c:pt idx="71">
                  <c:v>5.2242806386878424</c:v>
                </c:pt>
                <c:pt idx="72">
                  <c:v>5.6737009829320391</c:v>
                </c:pt>
                <c:pt idx="73">
                  <c:v>5.7387870008651136</c:v>
                </c:pt>
                <c:pt idx="74">
                  <c:v>5.6812871217650249</c:v>
                </c:pt>
                <c:pt idx="75">
                  <c:v>5.4798856918004608</c:v>
                </c:pt>
                <c:pt idx="76">
                  <c:v>6.0779652327559006</c:v>
                </c:pt>
                <c:pt idx="77">
                  <c:v>6.5914852206322534</c:v>
                </c:pt>
                <c:pt idx="78">
                  <c:v>5.005768480684889</c:v>
                </c:pt>
                <c:pt idx="79">
                  <c:v>5.0552888709454473</c:v>
                </c:pt>
                <c:pt idx="80">
                  <c:v>5.2680353681242371</c:v>
                </c:pt>
                <c:pt idx="81">
                  <c:v>5.2402925826544751</c:v>
                </c:pt>
                <c:pt idx="82">
                  <c:v>5.0716164611157319</c:v>
                </c:pt>
                <c:pt idx="83">
                  <c:v>5.3677374209008271</c:v>
                </c:pt>
                <c:pt idx="84">
                  <c:v>5.1102879625763329</c:v>
                </c:pt>
                <c:pt idx="85">
                  <c:v>5.0327707904613748</c:v>
                </c:pt>
                <c:pt idx="86">
                  <c:v>5.6486438639028957</c:v>
                </c:pt>
                <c:pt idx="87">
                  <c:v>4.6842428323054461</c:v>
                </c:pt>
                <c:pt idx="88">
                  <c:v>5.2225735478743669</c:v>
                </c:pt>
                <c:pt idx="89">
                  <c:v>5.5318152684466426</c:v>
                </c:pt>
                <c:pt idx="90">
                  <c:v>5.2147769811709663</c:v>
                </c:pt>
                <c:pt idx="91">
                  <c:v>5.5947151842771365</c:v>
                </c:pt>
                <c:pt idx="92">
                  <c:v>5.468484598656242</c:v>
                </c:pt>
                <c:pt idx="93">
                  <c:v>4.5592322340979665</c:v>
                </c:pt>
                <c:pt idx="94">
                  <c:v>4.8202603172292644</c:v>
                </c:pt>
                <c:pt idx="95">
                  <c:v>4.2377462806086506</c:v>
                </c:pt>
                <c:pt idx="96">
                  <c:v>4.3032660583104079</c:v>
                </c:pt>
                <c:pt idx="97">
                  <c:v>4.119412702242192</c:v>
                </c:pt>
                <c:pt idx="98">
                  <c:v>4.3850942626488791</c:v>
                </c:pt>
                <c:pt idx="99">
                  <c:v>4.6965006844894432</c:v>
                </c:pt>
                <c:pt idx="100">
                  <c:v>4.8067394860766584</c:v>
                </c:pt>
                <c:pt idx="101">
                  <c:v>5.1743067658907753</c:v>
                </c:pt>
                <c:pt idx="102">
                  <c:v>4.4627750441893692</c:v>
                </c:pt>
                <c:pt idx="103">
                  <c:v>4.5958916561298206</c:v>
                </c:pt>
                <c:pt idx="104">
                  <c:v>4.9317177351570676</c:v>
                </c:pt>
                <c:pt idx="105">
                  <c:v>5.7488284272272807</c:v>
                </c:pt>
                <c:pt idx="106">
                  <c:v>5.5593494772589009</c:v>
                </c:pt>
                <c:pt idx="107">
                  <c:v>5.3202183417581033</c:v>
                </c:pt>
                <c:pt idx="108">
                  <c:v>5.3801303932668363</c:v>
                </c:pt>
                <c:pt idx="109">
                  <c:v>5.2041829026574158</c:v>
                </c:pt>
                <c:pt idx="110">
                  <c:v>4.6860385951156065</c:v>
                </c:pt>
                <c:pt idx="111">
                  <c:v>5.6243913984092675</c:v>
                </c:pt>
                <c:pt idx="112">
                  <c:v>5.5898249943411766</c:v>
                </c:pt>
                <c:pt idx="113">
                  <c:v>5.8227811898560509</c:v>
                </c:pt>
                <c:pt idx="114">
                  <c:v>5.9051667757405033</c:v>
                </c:pt>
                <c:pt idx="115">
                  <c:v>5.6459623478912579</c:v>
                </c:pt>
                <c:pt idx="116">
                  <c:v>5.4744587694774518</c:v>
                </c:pt>
                <c:pt idx="117">
                  <c:v>5.770681408425828</c:v>
                </c:pt>
                <c:pt idx="118">
                  <c:v>5.1069851502744728</c:v>
                </c:pt>
                <c:pt idx="119">
                  <c:v>5.5314983324368798</c:v>
                </c:pt>
                <c:pt idx="120">
                  <c:v>5.8535219516311852</c:v>
                </c:pt>
                <c:pt idx="121">
                  <c:v>5.3876507674575924</c:v>
                </c:pt>
                <c:pt idx="122">
                  <c:v>5.6461172649387432</c:v>
                </c:pt>
                <c:pt idx="123">
                  <c:v>6.0548409440503939</c:v>
                </c:pt>
                <c:pt idx="124">
                  <c:v>5.5670106071663028</c:v>
                </c:pt>
                <c:pt idx="125">
                  <c:v>5.9464358253250174</c:v>
                </c:pt>
                <c:pt idx="126">
                  <c:v>5.4813568548341136</c:v>
                </c:pt>
                <c:pt idx="127">
                  <c:v>5.9164030592364636</c:v>
                </c:pt>
                <c:pt idx="128">
                  <c:v>5.3474720476769981</c:v>
                </c:pt>
                <c:pt idx="129">
                  <c:v>5.7411589578856654</c:v>
                </c:pt>
                <c:pt idx="130">
                  <c:v>5.3197138245003881</c:v>
                </c:pt>
                <c:pt idx="131">
                  <c:v>4.4926022746475924</c:v>
                </c:pt>
                <c:pt idx="132">
                  <c:v>4.560550687684005</c:v>
                </c:pt>
                <c:pt idx="133">
                  <c:v>4.575714240904329</c:v>
                </c:pt>
                <c:pt idx="134">
                  <c:v>4.9912138168170159</c:v>
                </c:pt>
                <c:pt idx="135">
                  <c:v>5.025518514925885</c:v>
                </c:pt>
                <c:pt idx="136">
                  <c:v>4.8826770381795725</c:v>
                </c:pt>
                <c:pt idx="137">
                  <c:v>5.2943084532925058</c:v>
                </c:pt>
                <c:pt idx="138">
                  <c:v>5.7141178055264055</c:v>
                </c:pt>
                <c:pt idx="139">
                  <c:v>5.4107424404546034</c:v>
                </c:pt>
                <c:pt idx="140">
                  <c:v>4.78903448978261</c:v>
                </c:pt>
                <c:pt idx="141">
                  <c:v>5.4673520658847732</c:v>
                </c:pt>
                <c:pt idx="142">
                  <c:v>4.6341512148163586</c:v>
                </c:pt>
                <c:pt idx="143">
                  <c:v>5.2036106419007258</c:v>
                </c:pt>
                <c:pt idx="144">
                  <c:v>4.9962803401161109</c:v>
                </c:pt>
                <c:pt idx="145">
                  <c:v>4.5588886676101961</c:v>
                </c:pt>
                <c:pt idx="146">
                  <c:v>5.046693498692969</c:v>
                </c:pt>
                <c:pt idx="147">
                  <c:v>4.4570405446234371</c:v>
                </c:pt>
                <c:pt idx="148">
                  <c:v>4.4883964599912209</c:v>
                </c:pt>
                <c:pt idx="149">
                  <c:v>5.1235708921938974</c:v>
                </c:pt>
                <c:pt idx="150">
                  <c:v>4.8259011700589758</c:v>
                </c:pt>
                <c:pt idx="151">
                  <c:v>4.34439864873438</c:v>
                </c:pt>
                <c:pt idx="152">
                  <c:v>4.5878124627504429</c:v>
                </c:pt>
                <c:pt idx="153">
                  <c:v>4.9072455769499426</c:v>
                </c:pt>
                <c:pt idx="154">
                  <c:v>4.3530349675748452</c:v>
                </c:pt>
                <c:pt idx="155">
                  <c:v>4.3451675076314622</c:v>
                </c:pt>
                <c:pt idx="156">
                  <c:v>4.5803917292766423</c:v>
                </c:pt>
                <c:pt idx="157">
                  <c:v>5.094553120677789</c:v>
                </c:pt>
                <c:pt idx="158">
                  <c:v>5.0312607687648718</c:v>
                </c:pt>
                <c:pt idx="159">
                  <c:v>5.1520358766035628</c:v>
                </c:pt>
                <c:pt idx="160">
                  <c:v>5.2427425817924265</c:v>
                </c:pt>
                <c:pt idx="161">
                  <c:v>4.7557922500679197</c:v>
                </c:pt>
                <c:pt idx="162">
                  <c:v>5.1587508679052503</c:v>
                </c:pt>
                <c:pt idx="163">
                  <c:v>5.0779859387954014</c:v>
                </c:pt>
                <c:pt idx="164">
                  <c:v>4.5574725253141333</c:v>
                </c:pt>
                <c:pt idx="165">
                  <c:v>4.9450753095016937</c:v>
                </c:pt>
                <c:pt idx="166">
                  <c:v>4.9949280455891998</c:v>
                </c:pt>
                <c:pt idx="167">
                  <c:v>4.9517582572401446</c:v>
                </c:pt>
                <c:pt idx="168">
                  <c:v>4.8425391757930143</c:v>
                </c:pt>
                <c:pt idx="169">
                  <c:v>4.9490402221069569</c:v>
                </c:pt>
                <c:pt idx="170">
                  <c:v>4.7460919951122316</c:v>
                </c:pt>
                <c:pt idx="171">
                  <c:v>4.4921695306498854</c:v>
                </c:pt>
                <c:pt idx="172">
                  <c:v>4.1739573120899589</c:v>
                </c:pt>
                <c:pt idx="173">
                  <c:v>4.614050589718798</c:v>
                </c:pt>
                <c:pt idx="174">
                  <c:v>4.7748960579867985</c:v>
                </c:pt>
                <c:pt idx="175">
                  <c:v>4.3728609755648495</c:v>
                </c:pt>
                <c:pt idx="176">
                  <c:v>4.4961956270993566</c:v>
                </c:pt>
                <c:pt idx="177">
                  <c:v>4.5243606398599319</c:v>
                </c:pt>
                <c:pt idx="178">
                  <c:v>4.7557410860065295</c:v>
                </c:pt>
                <c:pt idx="179">
                  <c:v>4.5317475218360137</c:v>
                </c:pt>
                <c:pt idx="180">
                  <c:v>4.8412323105073432</c:v>
                </c:pt>
                <c:pt idx="181">
                  <c:v>4.7292245436090274</c:v>
                </c:pt>
                <c:pt idx="182">
                  <c:v>4.495264920228883</c:v>
                </c:pt>
                <c:pt idx="183">
                  <c:v>4.6865867646008477</c:v>
                </c:pt>
                <c:pt idx="184">
                  <c:v>4.4913749328230645</c:v>
                </c:pt>
                <c:pt idx="185">
                  <c:v>4.4253823075545204</c:v>
                </c:pt>
                <c:pt idx="186">
                  <c:v>4.4135957669833097</c:v>
                </c:pt>
                <c:pt idx="187">
                  <c:v>4.5528860952390753</c:v>
                </c:pt>
                <c:pt idx="188">
                  <c:v>4.0658357863552332</c:v>
                </c:pt>
                <c:pt idx="189">
                  <c:v>4.5152826536820916</c:v>
                </c:pt>
                <c:pt idx="190">
                  <c:v>4.6430975257959402</c:v>
                </c:pt>
                <c:pt idx="191">
                  <c:v>4.3220000734484332</c:v>
                </c:pt>
                <c:pt idx="192">
                  <c:v>4.3554110058814413</c:v>
                </c:pt>
                <c:pt idx="193">
                  <c:v>4.4443185975804793</c:v>
                </c:pt>
                <c:pt idx="194">
                  <c:v>4.6122230682493672</c:v>
                </c:pt>
                <c:pt idx="195">
                  <c:v>4.4021106705676303</c:v>
                </c:pt>
                <c:pt idx="196">
                  <c:v>4.3141435054233144</c:v>
                </c:pt>
                <c:pt idx="197">
                  <c:v>4.2698661480728504</c:v>
                </c:pt>
                <c:pt idx="198">
                  <c:v>4.1184123672560276</c:v>
                </c:pt>
                <c:pt idx="199">
                  <c:v>3.7389539546499062</c:v>
                </c:pt>
                <c:pt idx="200">
                  <c:v>4.0073845802661525</c:v>
                </c:pt>
                <c:pt idx="201">
                  <c:v>4.343603942279497</c:v>
                </c:pt>
                <c:pt idx="202">
                  <c:v>4.4585104016097876</c:v>
                </c:pt>
                <c:pt idx="203">
                  <c:v>4.1914530201853406</c:v>
                </c:pt>
                <c:pt idx="204">
                  <c:v>4.2043328050184305</c:v>
                </c:pt>
                <c:pt idx="205">
                  <c:v>4.5424708872398982</c:v>
                </c:pt>
                <c:pt idx="206">
                  <c:v>4.3369380915208486</c:v>
                </c:pt>
                <c:pt idx="207">
                  <c:v>4.4742329421405369</c:v>
                </c:pt>
                <c:pt idx="208">
                  <c:v>4.0333869496038153</c:v>
                </c:pt>
                <c:pt idx="209">
                  <c:v>4.3087739891952861</c:v>
                </c:pt>
                <c:pt idx="210">
                  <c:v>3.8710448751341677</c:v>
                </c:pt>
                <c:pt idx="211">
                  <c:v>4.1359553005916005</c:v>
                </c:pt>
                <c:pt idx="212">
                  <c:v>4.2931496163415179</c:v>
                </c:pt>
                <c:pt idx="213">
                  <c:v>4.3525209414570254</c:v>
                </c:pt>
                <c:pt idx="214">
                  <c:v>4.8455049964642365</c:v>
                </c:pt>
                <c:pt idx="215">
                  <c:v>4.9503918637496769</c:v>
                </c:pt>
                <c:pt idx="216">
                  <c:v>5.18073325428941</c:v>
                </c:pt>
                <c:pt idx="217">
                  <c:v>5.1206188807302917</c:v>
                </c:pt>
                <c:pt idx="218">
                  <c:v>5.2072731952021902</c:v>
                </c:pt>
                <c:pt idx="219">
                  <c:v>5.0001352114361506</c:v>
                </c:pt>
                <c:pt idx="220">
                  <c:v>4.7796190514437509</c:v>
                </c:pt>
                <c:pt idx="221">
                  <c:v>4.6119293964647436</c:v>
                </c:pt>
                <c:pt idx="222">
                  <c:v>4.5652066106136777</c:v>
                </c:pt>
                <c:pt idx="223">
                  <c:v>4.5899210680560554</c:v>
                </c:pt>
                <c:pt idx="224">
                  <c:v>4.6781314359300241</c:v>
                </c:pt>
                <c:pt idx="225">
                  <c:v>4.5586652709197297</c:v>
                </c:pt>
                <c:pt idx="226">
                  <c:v>4.7069826666702896</c:v>
                </c:pt>
                <c:pt idx="227">
                  <c:v>4.4293794805915434</c:v>
                </c:pt>
                <c:pt idx="228">
                  <c:v>4.2340192585274057</c:v>
                </c:pt>
                <c:pt idx="229">
                  <c:v>4.7415803823656342</c:v>
                </c:pt>
                <c:pt idx="230">
                  <c:v>4.5920324555918821</c:v>
                </c:pt>
                <c:pt idx="231">
                  <c:v>4.4205650496844298</c:v>
                </c:pt>
                <c:pt idx="232">
                  <c:v>3.8833370940417691</c:v>
                </c:pt>
                <c:pt idx="233">
                  <c:v>4.1153750621047562</c:v>
                </c:pt>
                <c:pt idx="234">
                  <c:v>3.9278887051818363</c:v>
                </c:pt>
                <c:pt idx="235">
                  <c:v>3.9055192571134314</c:v>
                </c:pt>
                <c:pt idx="236">
                  <c:v>4.2773686332411565</c:v>
                </c:pt>
                <c:pt idx="237">
                  <c:v>4.424181415626907</c:v>
                </c:pt>
                <c:pt idx="238">
                  <c:v>4.3816050574604333</c:v>
                </c:pt>
                <c:pt idx="239">
                  <c:v>4.5166610201104263</c:v>
                </c:pt>
                <c:pt idx="240">
                  <c:v>4.2483185814102047</c:v>
                </c:pt>
                <c:pt idx="241">
                  <c:v>4.5734082956268374</c:v>
                </c:pt>
                <c:pt idx="242">
                  <c:v>3.9809468190259336</c:v>
                </c:pt>
                <c:pt idx="243">
                  <c:v>4.3986693482184656</c:v>
                </c:pt>
                <c:pt idx="244">
                  <c:v>3.9549380405379924</c:v>
                </c:pt>
                <c:pt idx="245">
                  <c:v>3.9191453449857789</c:v>
                </c:pt>
                <c:pt idx="246">
                  <c:v>4.4234970244218399</c:v>
                </c:pt>
                <c:pt idx="247">
                  <c:v>4.2970123530088271</c:v>
                </c:pt>
                <c:pt idx="248">
                  <c:v>4.2794596110076606</c:v>
                </c:pt>
                <c:pt idx="249">
                  <c:v>4.2755231135836507</c:v>
                </c:pt>
                <c:pt idx="250">
                  <c:v>3.6023944706779831</c:v>
                </c:pt>
                <c:pt idx="251">
                  <c:v>3.6470068436004519</c:v>
                </c:pt>
                <c:pt idx="252">
                  <c:v>4.1345649323311262</c:v>
                </c:pt>
                <c:pt idx="253">
                  <c:v>3.9727328352143361</c:v>
                </c:pt>
                <c:pt idx="254">
                  <c:v>3.6278334167869835</c:v>
                </c:pt>
                <c:pt idx="255">
                  <c:v>3.5374157247259181</c:v>
                </c:pt>
                <c:pt idx="256">
                  <c:v>3.6586497453366253</c:v>
                </c:pt>
                <c:pt idx="257">
                  <c:v>3.2323169173764725</c:v>
                </c:pt>
                <c:pt idx="258">
                  <c:v>3.869159470225215</c:v>
                </c:pt>
                <c:pt idx="259">
                  <c:v>3.6839271750602043</c:v>
                </c:pt>
                <c:pt idx="260">
                  <c:v>3.6321986234913539</c:v>
                </c:pt>
                <c:pt idx="261">
                  <c:v>3.5608580142017172</c:v>
                </c:pt>
                <c:pt idx="262">
                  <c:v>3.5769639088495424</c:v>
                </c:pt>
                <c:pt idx="263">
                  <c:v>3.3139642912785896</c:v>
                </c:pt>
                <c:pt idx="264">
                  <c:v>3.3927406238124251</c:v>
                </c:pt>
                <c:pt idx="265">
                  <c:v>3.201380472826882</c:v>
                </c:pt>
                <c:pt idx="266">
                  <c:v>3.5603550587345478</c:v>
                </c:pt>
                <c:pt idx="267">
                  <c:v>3.2936039249195375</c:v>
                </c:pt>
                <c:pt idx="268">
                  <c:v>3.4150822478931735</c:v>
                </c:pt>
                <c:pt idx="269">
                  <c:v>3.6297300741188394</c:v>
                </c:pt>
                <c:pt idx="270">
                  <c:v>3.9144155442650246</c:v>
                </c:pt>
                <c:pt idx="271">
                  <c:v>3.8614781990252074</c:v>
                </c:pt>
                <c:pt idx="272">
                  <c:v>3.9254246438068505</c:v>
                </c:pt>
                <c:pt idx="273">
                  <c:v>3.652488679817985</c:v>
                </c:pt>
                <c:pt idx="274">
                  <c:v>3.6943182801374297</c:v>
                </c:pt>
                <c:pt idx="275">
                  <c:v>3.7265583365412023</c:v>
                </c:pt>
                <c:pt idx="276">
                  <c:v>3.6256144885419679</c:v>
                </c:pt>
                <c:pt idx="277">
                  <c:v>3.6370513564974698</c:v>
                </c:pt>
                <c:pt idx="278">
                  <c:v>3.8783406191567527</c:v>
                </c:pt>
                <c:pt idx="279">
                  <c:v>4.0362454858507348</c:v>
                </c:pt>
                <c:pt idx="280">
                  <c:v>4.0537621213047315</c:v>
                </c:pt>
                <c:pt idx="281">
                  <c:v>3.883611219968651</c:v>
                </c:pt>
                <c:pt idx="282">
                  <c:v>3.8727243816330685</c:v>
                </c:pt>
                <c:pt idx="283">
                  <c:v>3.9820145499724218</c:v>
                </c:pt>
                <c:pt idx="284">
                  <c:v>3.816046471816783</c:v>
                </c:pt>
                <c:pt idx="285">
                  <c:v>3.9275073141740218</c:v>
                </c:pt>
                <c:pt idx="286">
                  <c:v>3.9412745493224031</c:v>
                </c:pt>
                <c:pt idx="287">
                  <c:v>4.1579717991718601</c:v>
                </c:pt>
                <c:pt idx="288">
                  <c:v>3.9523698263377058</c:v>
                </c:pt>
                <c:pt idx="289">
                  <c:v>4.0037110366098414</c:v>
                </c:pt>
                <c:pt idx="290">
                  <c:v>3.8403458988295593</c:v>
                </c:pt>
                <c:pt idx="291">
                  <c:v>3.6279776814726699</c:v>
                </c:pt>
                <c:pt idx="292">
                  <c:v>3.4121702478899594</c:v>
                </c:pt>
                <c:pt idx="293">
                  <c:v>3.4401475150975331</c:v>
                </c:pt>
                <c:pt idx="294">
                  <c:v>3.3835452555462657</c:v>
                </c:pt>
                <c:pt idx="295">
                  <c:v>3.4605113514422188</c:v>
                </c:pt>
                <c:pt idx="296">
                  <c:v>3.7255759228466712</c:v>
                </c:pt>
                <c:pt idx="297">
                  <c:v>3.6125840754872058</c:v>
                </c:pt>
                <c:pt idx="298">
                  <c:v>3.5774479437810367</c:v>
                </c:pt>
                <c:pt idx="299">
                  <c:v>3.4659823170099924</c:v>
                </c:pt>
                <c:pt idx="300">
                  <c:v>3.3457249681431311</c:v>
                </c:pt>
                <c:pt idx="301">
                  <c:v>3.4299233543690471</c:v>
                </c:pt>
                <c:pt idx="302">
                  <c:v>3.2474560011400384</c:v>
                </c:pt>
                <c:pt idx="303">
                  <c:v>3.5603177737786247</c:v>
                </c:pt>
                <c:pt idx="304">
                  <c:v>3.6320653049152272</c:v>
                </c:pt>
                <c:pt idx="305">
                  <c:v>3.2840366410333193</c:v>
                </c:pt>
                <c:pt idx="306">
                  <c:v>3.3723453243700638</c:v>
                </c:pt>
                <c:pt idx="307">
                  <c:v>3.4899187426856968</c:v>
                </c:pt>
                <c:pt idx="308">
                  <c:v>3.4533426353419827</c:v>
                </c:pt>
                <c:pt idx="309">
                  <c:v>3.3835222737416322</c:v>
                </c:pt>
                <c:pt idx="310">
                  <c:v>3.240738727788512</c:v>
                </c:pt>
                <c:pt idx="311">
                  <c:v>3.6109600484152145</c:v>
                </c:pt>
                <c:pt idx="312">
                  <c:v>3.6918864969397385</c:v>
                </c:pt>
                <c:pt idx="313">
                  <c:v>3.8377454158796045</c:v>
                </c:pt>
                <c:pt idx="314">
                  <c:v>3.6154193716335499</c:v>
                </c:pt>
                <c:pt idx="315">
                  <c:v>3.8392562217562149</c:v>
                </c:pt>
                <c:pt idx="316">
                  <c:v>3.8740607720103162</c:v>
                </c:pt>
                <c:pt idx="317">
                  <c:v>3.8854442634818911</c:v>
                </c:pt>
                <c:pt idx="318">
                  <c:v>3.7309094044133597</c:v>
                </c:pt>
                <c:pt idx="319">
                  <c:v>3.7470990181461286</c:v>
                </c:pt>
                <c:pt idx="320">
                  <c:v>4.052537943970048</c:v>
                </c:pt>
                <c:pt idx="321">
                  <c:v>3.8709899859738299</c:v>
                </c:pt>
                <c:pt idx="322">
                  <c:v>4.1033033886784613</c:v>
                </c:pt>
                <c:pt idx="323">
                  <c:v>4.2640780125882829</c:v>
                </c:pt>
                <c:pt idx="324">
                  <c:v>3.7453587850568182</c:v>
                </c:pt>
                <c:pt idx="325">
                  <c:v>3.7215248204340567</c:v>
                </c:pt>
                <c:pt idx="326">
                  <c:v>4.1649005459654944</c:v>
                </c:pt>
                <c:pt idx="327">
                  <c:v>4.1434199512627092</c:v>
                </c:pt>
                <c:pt idx="328">
                  <c:v>4.2956538412421112</c:v>
                </c:pt>
                <c:pt idx="329">
                  <c:v>4.4881490933442878</c:v>
                </c:pt>
                <c:pt idx="330">
                  <c:v>3.9456056106158957</c:v>
                </c:pt>
                <c:pt idx="331">
                  <c:v>3.9429018958002513</c:v>
                </c:pt>
                <c:pt idx="332">
                  <c:v>3.6680711782984847</c:v>
                </c:pt>
                <c:pt idx="333">
                  <c:v>3.9409395685543647</c:v>
                </c:pt>
                <c:pt idx="334">
                  <c:v>3.8184833171094743</c:v>
                </c:pt>
                <c:pt idx="335">
                  <c:v>3.6754471325805111</c:v>
                </c:pt>
                <c:pt idx="336">
                  <c:v>3.4433699818321752</c:v>
                </c:pt>
                <c:pt idx="337">
                  <c:v>3.6154010783365398</c:v>
                </c:pt>
                <c:pt idx="338">
                  <c:v>3.8052358063718197</c:v>
                </c:pt>
                <c:pt idx="339">
                  <c:v>3.8151531208009875</c:v>
                </c:pt>
                <c:pt idx="340">
                  <c:v>3.782992275835924</c:v>
                </c:pt>
                <c:pt idx="341">
                  <c:v>3.6951452102546436</c:v>
                </c:pt>
                <c:pt idx="342">
                  <c:v>3.8230096790257302</c:v>
                </c:pt>
                <c:pt idx="343">
                  <c:v>3.705806588084807</c:v>
                </c:pt>
                <c:pt idx="344">
                  <c:v>3.4603630263890643</c:v>
                </c:pt>
                <c:pt idx="345">
                  <c:v>3.5654700554607857</c:v>
                </c:pt>
                <c:pt idx="346">
                  <c:v>3.9823685938948636</c:v>
                </c:pt>
                <c:pt idx="347">
                  <c:v>4.000961101095764</c:v>
                </c:pt>
                <c:pt idx="348">
                  <c:v>4.0434535768391733</c:v>
                </c:pt>
                <c:pt idx="349">
                  <c:v>3.8987110620935641</c:v>
                </c:pt>
                <c:pt idx="350">
                  <c:v>3.8929073431831118</c:v>
                </c:pt>
                <c:pt idx="351">
                  <c:v>3.4604645797182751</c:v>
                </c:pt>
                <c:pt idx="352">
                  <c:v>3.4824321352767638</c:v>
                </c:pt>
                <c:pt idx="353">
                  <c:v>3.4858765860687564</c:v>
                </c:pt>
                <c:pt idx="354">
                  <c:v>4.0257529139072066</c:v>
                </c:pt>
                <c:pt idx="355">
                  <c:v>3.4915600158192288</c:v>
                </c:pt>
                <c:pt idx="356">
                  <c:v>3.4004899049815829</c:v>
                </c:pt>
                <c:pt idx="357">
                  <c:v>3.0862860618723817</c:v>
                </c:pt>
                <c:pt idx="358">
                  <c:v>3.4516782411332998</c:v>
                </c:pt>
                <c:pt idx="359">
                  <c:v>3.3572151937250507</c:v>
                </c:pt>
                <c:pt idx="360">
                  <c:v>3.150846226158265</c:v>
                </c:pt>
                <c:pt idx="361">
                  <c:v>3.2130657366395448</c:v>
                </c:pt>
                <c:pt idx="362">
                  <c:v>3.4145004736254623</c:v>
                </c:pt>
                <c:pt idx="363">
                  <c:v>3.274926299796507</c:v>
                </c:pt>
                <c:pt idx="364">
                  <c:v>3.2424680702647337</c:v>
                </c:pt>
                <c:pt idx="365">
                  <c:v>3.6485682503193799</c:v>
                </c:pt>
                <c:pt idx="366">
                  <c:v>3.2808800118945096</c:v>
                </c:pt>
                <c:pt idx="367">
                  <c:v>3.2230523305545971</c:v>
                </c:pt>
                <c:pt idx="368">
                  <c:v>3.3006722147526086</c:v>
                </c:pt>
                <c:pt idx="369">
                  <c:v>3.291047781710676</c:v>
                </c:pt>
                <c:pt idx="370">
                  <c:v>3.6248239881538726</c:v>
                </c:pt>
                <c:pt idx="371">
                  <c:v>3.4997566989668747</c:v>
                </c:pt>
                <c:pt idx="372">
                  <c:v>3.6065415364471303</c:v>
                </c:pt>
                <c:pt idx="373">
                  <c:v>3.4307383404788809</c:v>
                </c:pt>
              </c:numCache>
            </c:numRef>
          </c:yVal>
          <c:smooth val="1"/>
          <c:extLst xmlns:c16r2="http://schemas.microsoft.com/office/drawing/2015/06/chart">
            <c:ext xmlns:c16="http://schemas.microsoft.com/office/drawing/2014/chart" uri="{C3380CC4-5D6E-409C-BE32-E72D297353CC}">
              <c16:uniqueId val="{00000001-CF96-406B-9B34-26EA96243C83}"/>
            </c:ext>
          </c:extLst>
        </c:ser>
        <c:dLbls>
          <c:showLegendKey val="0"/>
          <c:showVal val="0"/>
          <c:showCatName val="0"/>
          <c:showSerName val="0"/>
          <c:showPercent val="0"/>
          <c:showBubbleSize val="0"/>
        </c:dLbls>
        <c:axId val="564287744"/>
        <c:axId val="575082880"/>
      </c:scatterChart>
      <c:valAx>
        <c:axId val="564287744"/>
        <c:scaling>
          <c:orientation val="minMax"/>
          <c:max val="9.6999999999999993"/>
          <c:min val="0"/>
        </c:scaling>
        <c:delete val="0"/>
        <c:axPos val="b"/>
        <c:title>
          <c:tx>
            <c:rich>
              <a:bodyPr/>
              <a:lstStyle/>
              <a:p>
                <a:pPr>
                  <a:defRPr/>
                </a:pPr>
                <a:r>
                  <a:rPr lang="en-GB"/>
                  <a:t>t (s)</a:t>
                </a:r>
              </a:p>
            </c:rich>
          </c:tx>
          <c:overlay val="0"/>
        </c:title>
        <c:numFmt formatCode="General" sourceLinked="0"/>
        <c:majorTickMark val="in"/>
        <c:minorTickMark val="none"/>
        <c:tickLblPos val="nextTo"/>
        <c:crossAx val="575082880"/>
        <c:crosses val="autoZero"/>
        <c:crossBetween val="midCat"/>
      </c:valAx>
      <c:valAx>
        <c:axId val="575082880"/>
        <c:scaling>
          <c:orientation val="minMax"/>
        </c:scaling>
        <c:delete val="0"/>
        <c:axPos val="l"/>
        <c:title>
          <c:tx>
            <c:rich>
              <a:bodyPr rot="-5400000" vert="horz"/>
              <a:lstStyle/>
              <a:p>
                <a:pPr>
                  <a:defRPr/>
                </a:pPr>
                <a:r>
                  <a:rPr lang="en-GB"/>
                  <a:t>Average % blue of total</a:t>
                </a:r>
                <a:r>
                  <a:rPr lang="en-GB" baseline="0"/>
                  <a:t> image</a:t>
                </a:r>
                <a:endParaRPr lang="en-GB"/>
              </a:p>
            </c:rich>
          </c:tx>
          <c:overlay val="0"/>
        </c:title>
        <c:numFmt formatCode="#,##0" sourceLinked="0"/>
        <c:majorTickMark val="in"/>
        <c:minorTickMark val="none"/>
        <c:tickLblPos val="nextTo"/>
        <c:crossAx val="564287744"/>
        <c:crosses val="autoZero"/>
        <c:crossBetween val="midCat"/>
      </c:valAx>
      <c:spPr>
        <a:ln>
          <a:solidFill>
            <a:schemeClr val="bg1">
              <a:lumMod val="50000"/>
            </a:schemeClr>
          </a:solidFill>
        </a:ln>
      </c:spPr>
    </c:plotArea>
    <c:legend>
      <c:legendPos val="r"/>
      <c:layout>
        <c:manualLayout>
          <c:xMode val="edge"/>
          <c:yMode val="edge"/>
          <c:x val="0.63589524942917564"/>
          <c:y val="9.6345738707212733E-2"/>
          <c:w val="0.30448067597498268"/>
          <c:h val="0.14590346354986464"/>
        </c:manualLayout>
      </c:layout>
      <c:overlay val="1"/>
    </c:legend>
    <c:plotVisOnly val="1"/>
    <c:dispBlanksAs val="gap"/>
    <c:showDLblsOverMax val="0"/>
  </c:chart>
  <c:spPr>
    <a:ln>
      <a:noFill/>
    </a:ln>
  </c:spPr>
  <c:externalData r:id="rId2">
    <c:autoUpdate val="0"/>
  </c:externalData>
</c:chartSpace>
</file>

<file path=word/charts/chart10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400240594925636"/>
          <c:y val="5.1400554097404488E-2"/>
          <c:w val="0.845830271216098"/>
          <c:h val="0.8326195683872849"/>
        </c:manualLayout>
      </c:layout>
      <c:scatterChart>
        <c:scatterStyle val="smoothMarker"/>
        <c:varyColors val="0"/>
        <c:ser>
          <c:idx val="3"/>
          <c:order val="1"/>
          <c:tx>
            <c:v>Continuous Variance</c:v>
          </c:tx>
          <c:marker>
            <c:symbol val="diamond"/>
            <c:size val="4"/>
          </c:marker>
          <c:xVal>
            <c:numRef>
              <c:f>'Sigma sq mod'!$A$7:$A$380</c:f>
              <c:numCache>
                <c:formatCode>General</c:formatCode>
                <c:ptCount val="374"/>
                <c:pt idx="0">
                  <c:v>2.5900897984133111E-2</c:v>
                </c:pt>
                <c:pt idx="1">
                  <c:v>5.1801795968266222E-2</c:v>
                </c:pt>
                <c:pt idx="2">
                  <c:v>7.7702693952399329E-2</c:v>
                </c:pt>
                <c:pt idx="3">
                  <c:v>0.10360359193653244</c:v>
                </c:pt>
                <c:pt idx="4">
                  <c:v>0.12950448992066554</c:v>
                </c:pt>
                <c:pt idx="5">
                  <c:v>0.15540538790479866</c:v>
                </c:pt>
                <c:pt idx="6">
                  <c:v>0.18130628588893177</c:v>
                </c:pt>
                <c:pt idx="7">
                  <c:v>0.20720718387306489</c:v>
                </c:pt>
                <c:pt idx="8">
                  <c:v>0.233108081857198</c:v>
                </c:pt>
                <c:pt idx="9">
                  <c:v>0.25900897984133109</c:v>
                </c:pt>
                <c:pt idx="10">
                  <c:v>0.28490987782546418</c:v>
                </c:pt>
                <c:pt idx="11">
                  <c:v>0.31081077580959726</c:v>
                </c:pt>
                <c:pt idx="12">
                  <c:v>0.33671167379373035</c:v>
                </c:pt>
                <c:pt idx="13">
                  <c:v>0.36261257177786343</c:v>
                </c:pt>
                <c:pt idx="14">
                  <c:v>0.38851346976199652</c:v>
                </c:pt>
                <c:pt idx="15">
                  <c:v>0.41441436774612961</c:v>
                </c:pt>
                <c:pt idx="16">
                  <c:v>0.44031526573026269</c:v>
                </c:pt>
                <c:pt idx="17">
                  <c:v>0.46621616371439578</c:v>
                </c:pt>
                <c:pt idx="18">
                  <c:v>0.49211706169852887</c:v>
                </c:pt>
                <c:pt idx="19">
                  <c:v>0.51801795968266195</c:v>
                </c:pt>
                <c:pt idx="20">
                  <c:v>0.54391885766679504</c:v>
                </c:pt>
                <c:pt idx="21">
                  <c:v>0.56981975565092813</c:v>
                </c:pt>
                <c:pt idx="22">
                  <c:v>0.59572065363506121</c:v>
                </c:pt>
                <c:pt idx="23">
                  <c:v>0.6216215516191943</c:v>
                </c:pt>
                <c:pt idx="24">
                  <c:v>0.64752244960332739</c:v>
                </c:pt>
                <c:pt idx="25">
                  <c:v>0.67342334758746047</c:v>
                </c:pt>
                <c:pt idx="26">
                  <c:v>0.69932424557159356</c:v>
                </c:pt>
                <c:pt idx="27">
                  <c:v>0.72522514355572665</c:v>
                </c:pt>
                <c:pt idx="28">
                  <c:v>0.75112604153985973</c:v>
                </c:pt>
                <c:pt idx="29">
                  <c:v>0.77702693952399282</c:v>
                </c:pt>
                <c:pt idx="30">
                  <c:v>0.80292783750812591</c:v>
                </c:pt>
                <c:pt idx="31">
                  <c:v>0.82882873549225899</c:v>
                </c:pt>
                <c:pt idx="32">
                  <c:v>0.85472963347639208</c:v>
                </c:pt>
                <c:pt idx="33">
                  <c:v>0.88063053146052517</c:v>
                </c:pt>
                <c:pt idx="34">
                  <c:v>0.90653142944465825</c:v>
                </c:pt>
                <c:pt idx="35">
                  <c:v>0.93243232742879134</c:v>
                </c:pt>
                <c:pt idx="36">
                  <c:v>0.95833322541292443</c:v>
                </c:pt>
                <c:pt idx="37">
                  <c:v>0.98423412339705751</c:v>
                </c:pt>
                <c:pt idx="38">
                  <c:v>1.0101350213811906</c:v>
                </c:pt>
                <c:pt idx="39">
                  <c:v>1.0360359193653237</c:v>
                </c:pt>
                <c:pt idx="40">
                  <c:v>1.0619368173494568</c:v>
                </c:pt>
                <c:pt idx="41">
                  <c:v>1.0878377153335899</c:v>
                </c:pt>
                <c:pt idx="42">
                  <c:v>1.1137386133177229</c:v>
                </c:pt>
                <c:pt idx="43">
                  <c:v>1.139639511301856</c:v>
                </c:pt>
                <c:pt idx="44">
                  <c:v>1.1655404092859891</c:v>
                </c:pt>
                <c:pt idx="45">
                  <c:v>1.1914413072701222</c:v>
                </c:pt>
                <c:pt idx="46">
                  <c:v>1.2173422052542553</c:v>
                </c:pt>
                <c:pt idx="47">
                  <c:v>1.2432431032383884</c:v>
                </c:pt>
                <c:pt idx="48">
                  <c:v>1.2691440012225215</c:v>
                </c:pt>
                <c:pt idx="49">
                  <c:v>1.2950448992066546</c:v>
                </c:pt>
                <c:pt idx="50">
                  <c:v>1.3209457971907876</c:v>
                </c:pt>
                <c:pt idx="51">
                  <c:v>1.3468466951749207</c:v>
                </c:pt>
                <c:pt idx="52">
                  <c:v>1.3727475931590538</c:v>
                </c:pt>
                <c:pt idx="53">
                  <c:v>1.3986484911431869</c:v>
                </c:pt>
                <c:pt idx="54">
                  <c:v>1.42454938912732</c:v>
                </c:pt>
                <c:pt idx="55">
                  <c:v>1.4504502871114531</c:v>
                </c:pt>
                <c:pt idx="56">
                  <c:v>1.4763511850955862</c:v>
                </c:pt>
                <c:pt idx="57">
                  <c:v>1.5022520830797192</c:v>
                </c:pt>
                <c:pt idx="58">
                  <c:v>1.5281529810638523</c:v>
                </c:pt>
                <c:pt idx="59">
                  <c:v>1.5540538790479854</c:v>
                </c:pt>
                <c:pt idx="60">
                  <c:v>1.5799547770321185</c:v>
                </c:pt>
                <c:pt idx="61">
                  <c:v>1.6058556750162516</c:v>
                </c:pt>
                <c:pt idx="62">
                  <c:v>1.6317565730003847</c:v>
                </c:pt>
                <c:pt idx="63">
                  <c:v>1.6576574709845178</c:v>
                </c:pt>
                <c:pt idx="64">
                  <c:v>1.6835583689686509</c:v>
                </c:pt>
                <c:pt idx="65">
                  <c:v>1.7094592669527839</c:v>
                </c:pt>
                <c:pt idx="66">
                  <c:v>1.735360164936917</c:v>
                </c:pt>
                <c:pt idx="67">
                  <c:v>1.7612610629210501</c:v>
                </c:pt>
                <c:pt idx="68">
                  <c:v>1.7871619609051832</c:v>
                </c:pt>
                <c:pt idx="69">
                  <c:v>1.8130628588893163</c:v>
                </c:pt>
                <c:pt idx="70">
                  <c:v>1.8389637568734494</c:v>
                </c:pt>
                <c:pt idx="71">
                  <c:v>1.8648646548575825</c:v>
                </c:pt>
                <c:pt idx="72">
                  <c:v>1.8907655528417155</c:v>
                </c:pt>
                <c:pt idx="73">
                  <c:v>1.9166664508258486</c:v>
                </c:pt>
                <c:pt idx="74">
                  <c:v>1.9425673488099817</c:v>
                </c:pt>
                <c:pt idx="75">
                  <c:v>1.9684682467941148</c:v>
                </c:pt>
                <c:pt idx="76">
                  <c:v>1.9943691447782479</c:v>
                </c:pt>
                <c:pt idx="77">
                  <c:v>2.0202700427623812</c:v>
                </c:pt>
                <c:pt idx="78">
                  <c:v>2.0461709407465145</c:v>
                </c:pt>
                <c:pt idx="79">
                  <c:v>2.0720718387306478</c:v>
                </c:pt>
                <c:pt idx="80">
                  <c:v>2.0979727367147811</c:v>
                </c:pt>
                <c:pt idx="81">
                  <c:v>2.1238736346989144</c:v>
                </c:pt>
                <c:pt idx="82">
                  <c:v>2.1497745326830477</c:v>
                </c:pt>
                <c:pt idx="83">
                  <c:v>2.1756754306671811</c:v>
                </c:pt>
                <c:pt idx="84">
                  <c:v>2.2015763286513144</c:v>
                </c:pt>
                <c:pt idx="85">
                  <c:v>2.2274772266354477</c:v>
                </c:pt>
                <c:pt idx="86">
                  <c:v>2.253378124619581</c:v>
                </c:pt>
                <c:pt idx="87">
                  <c:v>2.2792790226037143</c:v>
                </c:pt>
                <c:pt idx="88">
                  <c:v>2.3051799205878476</c:v>
                </c:pt>
                <c:pt idx="89">
                  <c:v>2.3310808185719809</c:v>
                </c:pt>
                <c:pt idx="90">
                  <c:v>2.3569817165561142</c:v>
                </c:pt>
                <c:pt idx="91">
                  <c:v>2.3828826145402475</c:v>
                </c:pt>
                <c:pt idx="92">
                  <c:v>2.4087835125243808</c:v>
                </c:pt>
                <c:pt idx="93">
                  <c:v>2.4346844105085141</c:v>
                </c:pt>
                <c:pt idx="94">
                  <c:v>2.4605853084926474</c:v>
                </c:pt>
                <c:pt idx="95">
                  <c:v>2.4864862064767808</c:v>
                </c:pt>
                <c:pt idx="96">
                  <c:v>2.5123871044609141</c:v>
                </c:pt>
                <c:pt idx="97">
                  <c:v>2.5382880024450474</c:v>
                </c:pt>
                <c:pt idx="98">
                  <c:v>2.5641889004291807</c:v>
                </c:pt>
                <c:pt idx="99">
                  <c:v>2.590089798413314</c:v>
                </c:pt>
                <c:pt idx="100">
                  <c:v>2.6159906963974473</c:v>
                </c:pt>
                <c:pt idx="101">
                  <c:v>2.6418915943815806</c:v>
                </c:pt>
                <c:pt idx="102">
                  <c:v>2.6677924923657139</c:v>
                </c:pt>
                <c:pt idx="103">
                  <c:v>2.6936933903498472</c:v>
                </c:pt>
                <c:pt idx="104">
                  <c:v>2.7195942883339805</c:v>
                </c:pt>
                <c:pt idx="105">
                  <c:v>2.7454951863181138</c:v>
                </c:pt>
                <c:pt idx="106">
                  <c:v>2.7713960843022472</c:v>
                </c:pt>
                <c:pt idx="107">
                  <c:v>2.7972969822863805</c:v>
                </c:pt>
                <c:pt idx="108">
                  <c:v>2.8231978802705138</c:v>
                </c:pt>
                <c:pt idx="109">
                  <c:v>2.8490987782546471</c:v>
                </c:pt>
                <c:pt idx="110">
                  <c:v>2.8749996762387804</c:v>
                </c:pt>
                <c:pt idx="111">
                  <c:v>2.9009005742229137</c:v>
                </c:pt>
                <c:pt idx="112">
                  <c:v>2.926801472207047</c:v>
                </c:pt>
                <c:pt idx="113">
                  <c:v>2.9527023701911803</c:v>
                </c:pt>
                <c:pt idx="114">
                  <c:v>2.9786032681753136</c:v>
                </c:pt>
                <c:pt idx="115">
                  <c:v>3.0045041661594469</c:v>
                </c:pt>
                <c:pt idx="116">
                  <c:v>3.0304050641435802</c:v>
                </c:pt>
                <c:pt idx="117">
                  <c:v>3.0563059621277135</c:v>
                </c:pt>
                <c:pt idx="118">
                  <c:v>3.0822068601118469</c:v>
                </c:pt>
                <c:pt idx="119">
                  <c:v>3.1081077580959802</c:v>
                </c:pt>
                <c:pt idx="120">
                  <c:v>3.1340086560801135</c:v>
                </c:pt>
                <c:pt idx="121">
                  <c:v>3.1599095540642468</c:v>
                </c:pt>
                <c:pt idx="122">
                  <c:v>3.1858104520483801</c:v>
                </c:pt>
                <c:pt idx="123">
                  <c:v>3.2117113500325134</c:v>
                </c:pt>
                <c:pt idx="124">
                  <c:v>3.2376122480166467</c:v>
                </c:pt>
                <c:pt idx="125">
                  <c:v>3.26351314600078</c:v>
                </c:pt>
                <c:pt idx="126">
                  <c:v>3.2894140439849133</c:v>
                </c:pt>
                <c:pt idx="127">
                  <c:v>3.3153149419690466</c:v>
                </c:pt>
                <c:pt idx="128">
                  <c:v>3.3412158399531799</c:v>
                </c:pt>
                <c:pt idx="129">
                  <c:v>3.3671167379373133</c:v>
                </c:pt>
                <c:pt idx="130">
                  <c:v>3.3930176359214466</c:v>
                </c:pt>
                <c:pt idx="131">
                  <c:v>3.4189185339055799</c:v>
                </c:pt>
                <c:pt idx="132">
                  <c:v>3.4448194318897132</c:v>
                </c:pt>
                <c:pt idx="133">
                  <c:v>3.4707203298738465</c:v>
                </c:pt>
                <c:pt idx="134">
                  <c:v>3.4966212278579798</c:v>
                </c:pt>
                <c:pt idx="135">
                  <c:v>3.5225221258421131</c:v>
                </c:pt>
                <c:pt idx="136">
                  <c:v>3.5484230238262464</c:v>
                </c:pt>
                <c:pt idx="137">
                  <c:v>3.5743239218103797</c:v>
                </c:pt>
                <c:pt idx="138">
                  <c:v>3.600224819794513</c:v>
                </c:pt>
                <c:pt idx="139">
                  <c:v>3.6261257177786463</c:v>
                </c:pt>
                <c:pt idx="140">
                  <c:v>3.6520266157627796</c:v>
                </c:pt>
                <c:pt idx="141">
                  <c:v>3.677927513746913</c:v>
                </c:pt>
                <c:pt idx="142">
                  <c:v>3.7038284117310463</c:v>
                </c:pt>
                <c:pt idx="143">
                  <c:v>3.7297293097151796</c:v>
                </c:pt>
                <c:pt idx="144">
                  <c:v>3.7556302076993129</c:v>
                </c:pt>
                <c:pt idx="145">
                  <c:v>3.7815311056834462</c:v>
                </c:pt>
                <c:pt idx="146">
                  <c:v>3.8074320036675795</c:v>
                </c:pt>
                <c:pt idx="147">
                  <c:v>3.8333329016517128</c:v>
                </c:pt>
                <c:pt idx="148">
                  <c:v>3.8592337996358461</c:v>
                </c:pt>
                <c:pt idx="149">
                  <c:v>3.8851346976199794</c:v>
                </c:pt>
                <c:pt idx="150">
                  <c:v>3.9110355956041127</c:v>
                </c:pt>
                <c:pt idx="151">
                  <c:v>3.936936493588246</c:v>
                </c:pt>
                <c:pt idx="152">
                  <c:v>3.9628373915723794</c:v>
                </c:pt>
                <c:pt idx="153">
                  <c:v>3.9887382895565127</c:v>
                </c:pt>
                <c:pt idx="154">
                  <c:v>4.014639187540646</c:v>
                </c:pt>
                <c:pt idx="155">
                  <c:v>4.0405400855247793</c:v>
                </c:pt>
                <c:pt idx="156">
                  <c:v>4.0664409835089126</c:v>
                </c:pt>
                <c:pt idx="157">
                  <c:v>4.0923418814930459</c:v>
                </c:pt>
                <c:pt idx="158">
                  <c:v>4.1182427794771792</c:v>
                </c:pt>
                <c:pt idx="159">
                  <c:v>4.1441436774613125</c:v>
                </c:pt>
                <c:pt idx="160">
                  <c:v>4.1700445754454458</c:v>
                </c:pt>
                <c:pt idx="161">
                  <c:v>4.1959454734295791</c:v>
                </c:pt>
                <c:pt idx="162">
                  <c:v>4.2218463714137124</c:v>
                </c:pt>
                <c:pt idx="163">
                  <c:v>4.2477472693978457</c:v>
                </c:pt>
                <c:pt idx="164">
                  <c:v>4.2736481673819791</c:v>
                </c:pt>
                <c:pt idx="165">
                  <c:v>4.2995490653661124</c:v>
                </c:pt>
                <c:pt idx="166">
                  <c:v>4.3254499633502457</c:v>
                </c:pt>
                <c:pt idx="167">
                  <c:v>4.351350861334379</c:v>
                </c:pt>
                <c:pt idx="168">
                  <c:v>4.3772517593185123</c:v>
                </c:pt>
                <c:pt idx="169">
                  <c:v>4.4031526573026456</c:v>
                </c:pt>
                <c:pt idx="170">
                  <c:v>4.4290535552867789</c:v>
                </c:pt>
                <c:pt idx="171">
                  <c:v>4.4549544532709122</c:v>
                </c:pt>
                <c:pt idx="172">
                  <c:v>4.4808553512550455</c:v>
                </c:pt>
                <c:pt idx="173">
                  <c:v>4.5067562492391788</c:v>
                </c:pt>
                <c:pt idx="174">
                  <c:v>4.5326571472233121</c:v>
                </c:pt>
                <c:pt idx="175">
                  <c:v>4.5585580452074455</c:v>
                </c:pt>
                <c:pt idx="176">
                  <c:v>4.5844589431915788</c:v>
                </c:pt>
                <c:pt idx="177">
                  <c:v>4.6103598411757121</c:v>
                </c:pt>
                <c:pt idx="178">
                  <c:v>4.6362607391598454</c:v>
                </c:pt>
                <c:pt idx="179">
                  <c:v>4.6621616371439787</c:v>
                </c:pt>
                <c:pt idx="180">
                  <c:v>4.688062535128112</c:v>
                </c:pt>
                <c:pt idx="181">
                  <c:v>4.7139634331122453</c:v>
                </c:pt>
                <c:pt idx="182">
                  <c:v>4.7398643310963786</c:v>
                </c:pt>
                <c:pt idx="183">
                  <c:v>4.7657652290805119</c:v>
                </c:pt>
                <c:pt idx="184">
                  <c:v>4.7916661270646452</c:v>
                </c:pt>
                <c:pt idx="185">
                  <c:v>4.8175670250487785</c:v>
                </c:pt>
                <c:pt idx="186">
                  <c:v>4.8434679230329118</c:v>
                </c:pt>
                <c:pt idx="187">
                  <c:v>4.8693688210170452</c:v>
                </c:pt>
                <c:pt idx="188">
                  <c:v>4.8952697190011785</c:v>
                </c:pt>
                <c:pt idx="189">
                  <c:v>4.9211706169853118</c:v>
                </c:pt>
                <c:pt idx="190">
                  <c:v>4.9470715149694451</c:v>
                </c:pt>
                <c:pt idx="191">
                  <c:v>4.9729724129535784</c:v>
                </c:pt>
                <c:pt idx="192">
                  <c:v>4.9988733109377117</c:v>
                </c:pt>
                <c:pt idx="193">
                  <c:v>5.024774208921845</c:v>
                </c:pt>
                <c:pt idx="194">
                  <c:v>5.0506751069059783</c:v>
                </c:pt>
                <c:pt idx="195">
                  <c:v>5.0765760048901116</c:v>
                </c:pt>
                <c:pt idx="196">
                  <c:v>5.1024769028742449</c:v>
                </c:pt>
                <c:pt idx="197">
                  <c:v>5.1283778008583782</c:v>
                </c:pt>
                <c:pt idx="198">
                  <c:v>5.1542786988425116</c:v>
                </c:pt>
                <c:pt idx="199">
                  <c:v>5.1801795968266449</c:v>
                </c:pt>
                <c:pt idx="200">
                  <c:v>5.2060804948107782</c:v>
                </c:pt>
                <c:pt idx="201">
                  <c:v>5.2319813927949115</c:v>
                </c:pt>
                <c:pt idx="202">
                  <c:v>5.2578822907790448</c:v>
                </c:pt>
                <c:pt idx="203">
                  <c:v>5.2837831887631781</c:v>
                </c:pt>
                <c:pt idx="204">
                  <c:v>5.3096840867473114</c:v>
                </c:pt>
                <c:pt idx="205">
                  <c:v>5.3355849847314447</c:v>
                </c:pt>
                <c:pt idx="206">
                  <c:v>5.361485882715578</c:v>
                </c:pt>
                <c:pt idx="207">
                  <c:v>5.3873867806997113</c:v>
                </c:pt>
                <c:pt idx="208">
                  <c:v>5.4132876786838446</c:v>
                </c:pt>
                <c:pt idx="209">
                  <c:v>5.4391885766679779</c:v>
                </c:pt>
                <c:pt idx="210">
                  <c:v>5.4650894746521113</c:v>
                </c:pt>
                <c:pt idx="211">
                  <c:v>5.4909903726362446</c:v>
                </c:pt>
                <c:pt idx="212">
                  <c:v>5.5168912706203779</c:v>
                </c:pt>
                <c:pt idx="213">
                  <c:v>5.5427921686045112</c:v>
                </c:pt>
                <c:pt idx="214">
                  <c:v>5.5686930665886445</c:v>
                </c:pt>
                <c:pt idx="215">
                  <c:v>5.5945939645727778</c:v>
                </c:pt>
                <c:pt idx="216">
                  <c:v>5.6204948625569111</c:v>
                </c:pt>
                <c:pt idx="217">
                  <c:v>5.6463957605410444</c:v>
                </c:pt>
                <c:pt idx="218">
                  <c:v>5.6722966585251777</c:v>
                </c:pt>
                <c:pt idx="219">
                  <c:v>5.698197556509311</c:v>
                </c:pt>
                <c:pt idx="220">
                  <c:v>5.7240984544934443</c:v>
                </c:pt>
                <c:pt idx="221">
                  <c:v>5.7499993524775777</c:v>
                </c:pt>
                <c:pt idx="222">
                  <c:v>5.775900250461711</c:v>
                </c:pt>
                <c:pt idx="223">
                  <c:v>5.8018011484458443</c:v>
                </c:pt>
                <c:pt idx="224">
                  <c:v>5.8277020464299776</c:v>
                </c:pt>
                <c:pt idx="225">
                  <c:v>5.8536029444141109</c:v>
                </c:pt>
                <c:pt idx="226">
                  <c:v>5.8795038423982442</c:v>
                </c:pt>
                <c:pt idx="227">
                  <c:v>5.9054047403823775</c:v>
                </c:pt>
                <c:pt idx="228">
                  <c:v>5.9313056383665108</c:v>
                </c:pt>
                <c:pt idx="229">
                  <c:v>5.9572065363506441</c:v>
                </c:pt>
                <c:pt idx="230">
                  <c:v>5.9831074343347774</c:v>
                </c:pt>
                <c:pt idx="231">
                  <c:v>6.0090083323189107</c:v>
                </c:pt>
                <c:pt idx="232">
                  <c:v>6.034909230303044</c:v>
                </c:pt>
                <c:pt idx="233">
                  <c:v>6.0608101282871774</c:v>
                </c:pt>
                <c:pt idx="234">
                  <c:v>6.0867110262713107</c:v>
                </c:pt>
                <c:pt idx="235">
                  <c:v>6.112611924255444</c:v>
                </c:pt>
                <c:pt idx="236">
                  <c:v>6.1385128222395773</c:v>
                </c:pt>
                <c:pt idx="237">
                  <c:v>6.1644137202237106</c:v>
                </c:pt>
                <c:pt idx="238">
                  <c:v>6.1903146182078439</c:v>
                </c:pt>
                <c:pt idx="239">
                  <c:v>6.2162155161919772</c:v>
                </c:pt>
                <c:pt idx="240">
                  <c:v>6.2421164141761105</c:v>
                </c:pt>
                <c:pt idx="241">
                  <c:v>6.2680173121602438</c:v>
                </c:pt>
                <c:pt idx="242">
                  <c:v>6.2939182101443771</c:v>
                </c:pt>
                <c:pt idx="243">
                  <c:v>6.3198191081285104</c:v>
                </c:pt>
                <c:pt idx="244">
                  <c:v>6.3457200061126438</c:v>
                </c:pt>
                <c:pt idx="245">
                  <c:v>6.3716209040967771</c:v>
                </c:pt>
                <c:pt idx="246">
                  <c:v>6.3975218020809104</c:v>
                </c:pt>
                <c:pt idx="247">
                  <c:v>6.4234227000650437</c:v>
                </c:pt>
                <c:pt idx="248">
                  <c:v>6.449323598049177</c:v>
                </c:pt>
                <c:pt idx="249">
                  <c:v>6.4752244960333103</c:v>
                </c:pt>
                <c:pt idx="250">
                  <c:v>6.5011253940174436</c:v>
                </c:pt>
                <c:pt idx="251">
                  <c:v>6.5270262920015769</c:v>
                </c:pt>
                <c:pt idx="252">
                  <c:v>6.5529271899857102</c:v>
                </c:pt>
                <c:pt idx="253">
                  <c:v>6.5788280879698435</c:v>
                </c:pt>
                <c:pt idx="254">
                  <c:v>6.6047289859539768</c:v>
                </c:pt>
                <c:pt idx="255">
                  <c:v>6.6306298839381101</c:v>
                </c:pt>
                <c:pt idx="256">
                  <c:v>6.6565307819222435</c:v>
                </c:pt>
                <c:pt idx="257">
                  <c:v>6.6824316799063768</c:v>
                </c:pt>
                <c:pt idx="258">
                  <c:v>6.7083325778905101</c:v>
                </c:pt>
                <c:pt idx="259">
                  <c:v>6.7342334758746434</c:v>
                </c:pt>
                <c:pt idx="260">
                  <c:v>6.7601343738587767</c:v>
                </c:pt>
                <c:pt idx="261">
                  <c:v>6.78603527184291</c:v>
                </c:pt>
                <c:pt idx="262">
                  <c:v>6.8119361698270433</c:v>
                </c:pt>
                <c:pt idx="263">
                  <c:v>6.8378370678111766</c:v>
                </c:pt>
                <c:pt idx="264">
                  <c:v>6.8637379657953099</c:v>
                </c:pt>
                <c:pt idx="265">
                  <c:v>6.8896388637794432</c:v>
                </c:pt>
                <c:pt idx="266">
                  <c:v>6.9155397617635765</c:v>
                </c:pt>
                <c:pt idx="267">
                  <c:v>6.9414406597477099</c:v>
                </c:pt>
                <c:pt idx="268">
                  <c:v>6.9673415577318432</c:v>
                </c:pt>
                <c:pt idx="269">
                  <c:v>6.9932424557159765</c:v>
                </c:pt>
                <c:pt idx="270">
                  <c:v>7.0191433537001098</c:v>
                </c:pt>
                <c:pt idx="271">
                  <c:v>7.0450442516842431</c:v>
                </c:pt>
                <c:pt idx="272">
                  <c:v>7.0709451496683764</c:v>
                </c:pt>
                <c:pt idx="273">
                  <c:v>7.0968460476525097</c:v>
                </c:pt>
                <c:pt idx="274">
                  <c:v>7.122746945636643</c:v>
                </c:pt>
                <c:pt idx="275">
                  <c:v>7.1486478436207763</c:v>
                </c:pt>
                <c:pt idx="276">
                  <c:v>7.1745487416049096</c:v>
                </c:pt>
                <c:pt idx="277">
                  <c:v>7.2004496395890429</c:v>
                </c:pt>
                <c:pt idx="278">
                  <c:v>7.2263505375731762</c:v>
                </c:pt>
                <c:pt idx="279">
                  <c:v>7.2522514355573096</c:v>
                </c:pt>
                <c:pt idx="280">
                  <c:v>7.2781523335414429</c:v>
                </c:pt>
                <c:pt idx="281">
                  <c:v>7.3040532315255762</c:v>
                </c:pt>
                <c:pt idx="282">
                  <c:v>7.3299541295097095</c:v>
                </c:pt>
                <c:pt idx="283">
                  <c:v>7.3558550274938428</c:v>
                </c:pt>
                <c:pt idx="284">
                  <c:v>7.3817559254779761</c:v>
                </c:pt>
                <c:pt idx="285">
                  <c:v>7.4076568234621094</c:v>
                </c:pt>
                <c:pt idx="286">
                  <c:v>7.4335577214462427</c:v>
                </c:pt>
                <c:pt idx="287">
                  <c:v>7.459458619430376</c:v>
                </c:pt>
                <c:pt idx="288">
                  <c:v>7.4853595174145093</c:v>
                </c:pt>
                <c:pt idx="289">
                  <c:v>7.5112604153986426</c:v>
                </c:pt>
                <c:pt idx="290">
                  <c:v>7.537161313382776</c:v>
                </c:pt>
                <c:pt idx="291">
                  <c:v>7.5630622113669093</c:v>
                </c:pt>
                <c:pt idx="292">
                  <c:v>7.5889631093510426</c:v>
                </c:pt>
                <c:pt idx="293">
                  <c:v>7.6148640073351759</c:v>
                </c:pt>
                <c:pt idx="294">
                  <c:v>7.6407649053193092</c:v>
                </c:pt>
                <c:pt idx="295">
                  <c:v>7.6666658033034425</c:v>
                </c:pt>
                <c:pt idx="296">
                  <c:v>7.6925667012875758</c:v>
                </c:pt>
                <c:pt idx="297">
                  <c:v>7.7184675992717091</c:v>
                </c:pt>
                <c:pt idx="298">
                  <c:v>7.7443684972558424</c:v>
                </c:pt>
                <c:pt idx="299">
                  <c:v>7.7702693952399757</c:v>
                </c:pt>
                <c:pt idx="300">
                  <c:v>7.796170293224109</c:v>
                </c:pt>
                <c:pt idx="301">
                  <c:v>7.8220711912082423</c:v>
                </c:pt>
                <c:pt idx="302">
                  <c:v>7.8479720891923757</c:v>
                </c:pt>
                <c:pt idx="303">
                  <c:v>7.873872987176509</c:v>
                </c:pt>
                <c:pt idx="304">
                  <c:v>7.8997738851606423</c:v>
                </c:pt>
                <c:pt idx="305">
                  <c:v>7.9256747831447756</c:v>
                </c:pt>
                <c:pt idx="306">
                  <c:v>7.9515756811289089</c:v>
                </c:pt>
                <c:pt idx="307">
                  <c:v>7.9774765791130422</c:v>
                </c:pt>
                <c:pt idx="308">
                  <c:v>8.0033774770971746</c:v>
                </c:pt>
                <c:pt idx="309">
                  <c:v>8.0292783750813079</c:v>
                </c:pt>
                <c:pt idx="310">
                  <c:v>8.0551792730654412</c:v>
                </c:pt>
                <c:pt idx="311">
                  <c:v>8.0810801710495745</c:v>
                </c:pt>
                <c:pt idx="312">
                  <c:v>8.1069810690337079</c:v>
                </c:pt>
                <c:pt idx="313">
                  <c:v>8.1328819670178412</c:v>
                </c:pt>
                <c:pt idx="314">
                  <c:v>8.1587828650019745</c:v>
                </c:pt>
                <c:pt idx="315">
                  <c:v>8.1846837629861078</c:v>
                </c:pt>
                <c:pt idx="316">
                  <c:v>8.2105846609702411</c:v>
                </c:pt>
                <c:pt idx="317">
                  <c:v>8.2364855589543744</c:v>
                </c:pt>
                <c:pt idx="318">
                  <c:v>8.2623864569385077</c:v>
                </c:pt>
                <c:pt idx="319">
                  <c:v>8.288287354922641</c:v>
                </c:pt>
                <c:pt idx="320">
                  <c:v>8.3141882529067743</c:v>
                </c:pt>
                <c:pt idx="321">
                  <c:v>8.3400891508909076</c:v>
                </c:pt>
                <c:pt idx="322">
                  <c:v>8.3659900488750409</c:v>
                </c:pt>
                <c:pt idx="323">
                  <c:v>8.3918909468591742</c:v>
                </c:pt>
                <c:pt idx="324">
                  <c:v>8.4177918448433076</c:v>
                </c:pt>
                <c:pt idx="325">
                  <c:v>8.4436927428274409</c:v>
                </c:pt>
                <c:pt idx="326">
                  <c:v>8.4695936408115742</c:v>
                </c:pt>
                <c:pt idx="327">
                  <c:v>8.4954945387957075</c:v>
                </c:pt>
                <c:pt idx="328">
                  <c:v>8.5213954367798408</c:v>
                </c:pt>
                <c:pt idx="329">
                  <c:v>8.5472963347639741</c:v>
                </c:pt>
                <c:pt idx="330">
                  <c:v>8.5731972327481074</c:v>
                </c:pt>
                <c:pt idx="331">
                  <c:v>8.5990981307322407</c:v>
                </c:pt>
                <c:pt idx="332">
                  <c:v>8.624999028716374</c:v>
                </c:pt>
                <c:pt idx="333">
                  <c:v>8.6508999267005073</c:v>
                </c:pt>
                <c:pt idx="334">
                  <c:v>8.6768008246846406</c:v>
                </c:pt>
                <c:pt idx="335">
                  <c:v>8.702701722668774</c:v>
                </c:pt>
                <c:pt idx="336">
                  <c:v>8.7286026206529073</c:v>
                </c:pt>
                <c:pt idx="337">
                  <c:v>8.7545035186370406</c:v>
                </c:pt>
                <c:pt idx="338">
                  <c:v>8.7804044166211739</c:v>
                </c:pt>
                <c:pt idx="339">
                  <c:v>8.8063053146053072</c:v>
                </c:pt>
                <c:pt idx="340">
                  <c:v>8.8322062125894405</c:v>
                </c:pt>
                <c:pt idx="341">
                  <c:v>8.8581071105735738</c:v>
                </c:pt>
                <c:pt idx="342">
                  <c:v>8.8840080085577071</c:v>
                </c:pt>
                <c:pt idx="343">
                  <c:v>8.9099089065418404</c:v>
                </c:pt>
                <c:pt idx="344">
                  <c:v>8.9358098045259737</c:v>
                </c:pt>
                <c:pt idx="345">
                  <c:v>8.961710702510107</c:v>
                </c:pt>
                <c:pt idx="346">
                  <c:v>8.9876116004942403</c:v>
                </c:pt>
                <c:pt idx="347">
                  <c:v>9.0135124984783737</c:v>
                </c:pt>
                <c:pt idx="348">
                  <c:v>9.039413396462507</c:v>
                </c:pt>
                <c:pt idx="349">
                  <c:v>9.0653142944466403</c:v>
                </c:pt>
                <c:pt idx="350">
                  <c:v>9.0912151924307736</c:v>
                </c:pt>
                <c:pt idx="351">
                  <c:v>9.1171160904149069</c:v>
                </c:pt>
                <c:pt idx="352">
                  <c:v>9.1430169883990402</c:v>
                </c:pt>
                <c:pt idx="353">
                  <c:v>9.1689178863831735</c:v>
                </c:pt>
                <c:pt idx="354">
                  <c:v>9.1948187843673068</c:v>
                </c:pt>
                <c:pt idx="355">
                  <c:v>9.2207196823514401</c:v>
                </c:pt>
                <c:pt idx="356">
                  <c:v>9.2466205803355734</c:v>
                </c:pt>
                <c:pt idx="357">
                  <c:v>9.2725214783197067</c:v>
                </c:pt>
                <c:pt idx="358">
                  <c:v>9.2984223763038401</c:v>
                </c:pt>
                <c:pt idx="359">
                  <c:v>9.3243232742879734</c:v>
                </c:pt>
                <c:pt idx="360">
                  <c:v>9.3502241722721067</c:v>
                </c:pt>
                <c:pt idx="361">
                  <c:v>9.37612507025624</c:v>
                </c:pt>
                <c:pt idx="362">
                  <c:v>9.4020259682403733</c:v>
                </c:pt>
                <c:pt idx="363">
                  <c:v>9.4279268662245066</c:v>
                </c:pt>
                <c:pt idx="364">
                  <c:v>9.4538277642086399</c:v>
                </c:pt>
                <c:pt idx="365">
                  <c:v>9.4797286621927732</c:v>
                </c:pt>
                <c:pt idx="366">
                  <c:v>9.5056295601769065</c:v>
                </c:pt>
                <c:pt idx="367">
                  <c:v>9.5315304581610398</c:v>
                </c:pt>
                <c:pt idx="368">
                  <c:v>9.5574313561451731</c:v>
                </c:pt>
                <c:pt idx="369">
                  <c:v>9.5833322541293064</c:v>
                </c:pt>
                <c:pt idx="370">
                  <c:v>9.6092331521134398</c:v>
                </c:pt>
                <c:pt idx="371">
                  <c:v>9.6351340500975731</c:v>
                </c:pt>
                <c:pt idx="372">
                  <c:v>9.6610349480817064</c:v>
                </c:pt>
                <c:pt idx="373">
                  <c:v>9.6869358460658397</c:v>
                </c:pt>
              </c:numCache>
            </c:numRef>
          </c:xVal>
          <c:yVal>
            <c:numRef>
              <c:f>'Sigma sq mod'!$G$7:$G$418</c:f>
              <c:numCache>
                <c:formatCode>General</c:formatCode>
                <c:ptCount val="412"/>
                <c:pt idx="0">
                  <c:v>99.470580935466629</c:v>
                </c:pt>
                <c:pt idx="1">
                  <c:v>99.49120907018451</c:v>
                </c:pt>
                <c:pt idx="2">
                  <c:v>102.84033976929753</c:v>
                </c:pt>
                <c:pt idx="3">
                  <c:v>82.340385919932231</c:v>
                </c:pt>
                <c:pt idx="4">
                  <c:v>72.890416422391283</c:v>
                </c:pt>
                <c:pt idx="5">
                  <c:v>79.526733891765872</c:v>
                </c:pt>
                <c:pt idx="6">
                  <c:v>76.718943497262941</c:v>
                </c:pt>
                <c:pt idx="7">
                  <c:v>78.791833195155448</c:v>
                </c:pt>
                <c:pt idx="8">
                  <c:v>80.557759359101212</c:v>
                </c:pt>
                <c:pt idx="9">
                  <c:v>53.983342578100292</c:v>
                </c:pt>
                <c:pt idx="10">
                  <c:v>64.608954461088302</c:v>
                </c:pt>
                <c:pt idx="11">
                  <c:v>88.566685638456448</c:v>
                </c:pt>
                <c:pt idx="12">
                  <c:v>94.044722205654153</c:v>
                </c:pt>
                <c:pt idx="13">
                  <c:v>95.101518881367738</c:v>
                </c:pt>
                <c:pt idx="14">
                  <c:v>88.194242127257709</c:v>
                </c:pt>
                <c:pt idx="15">
                  <c:v>86.980903339205639</c:v>
                </c:pt>
                <c:pt idx="16">
                  <c:v>74.729717056488212</c:v>
                </c:pt>
                <c:pt idx="17">
                  <c:v>64.78709669849458</c:v>
                </c:pt>
                <c:pt idx="18">
                  <c:v>46.836149511602443</c:v>
                </c:pt>
                <c:pt idx="19">
                  <c:v>39.175971201163307</c:v>
                </c:pt>
                <c:pt idx="20">
                  <c:v>58.214498604629057</c:v>
                </c:pt>
                <c:pt idx="21">
                  <c:v>44.35268034057588</c:v>
                </c:pt>
                <c:pt idx="22">
                  <c:v>27.317345771566931</c:v>
                </c:pt>
                <c:pt idx="23">
                  <c:v>27.929422873460812</c:v>
                </c:pt>
                <c:pt idx="24">
                  <c:v>29.786367560160603</c:v>
                </c:pt>
                <c:pt idx="25">
                  <c:v>36.143738131633093</c:v>
                </c:pt>
                <c:pt idx="26">
                  <c:v>50.809904956840036</c:v>
                </c:pt>
                <c:pt idx="27">
                  <c:v>63.774956139246193</c:v>
                </c:pt>
                <c:pt idx="28">
                  <c:v>49.486665192162377</c:v>
                </c:pt>
                <c:pt idx="29">
                  <c:v>39.25939483955316</c:v>
                </c:pt>
                <c:pt idx="30">
                  <c:v>43.801782415838041</c:v>
                </c:pt>
                <c:pt idx="31">
                  <c:v>30.235338383879181</c:v>
                </c:pt>
                <c:pt idx="32">
                  <c:v>31.239469058739878</c:v>
                </c:pt>
                <c:pt idx="33">
                  <c:v>28.340378028301831</c:v>
                </c:pt>
                <c:pt idx="34">
                  <c:v>28.89745944573664</c:v>
                </c:pt>
                <c:pt idx="35">
                  <c:v>23.758237695079536</c:v>
                </c:pt>
                <c:pt idx="36">
                  <c:v>23.392802869322907</c:v>
                </c:pt>
                <c:pt idx="37">
                  <c:v>19.356603344124082</c:v>
                </c:pt>
                <c:pt idx="38">
                  <c:v>7.7270440810280663</c:v>
                </c:pt>
                <c:pt idx="39">
                  <c:v>8.1873756297149978</c:v>
                </c:pt>
                <c:pt idx="40">
                  <c:v>3.718642822508655</c:v>
                </c:pt>
                <c:pt idx="41">
                  <c:v>5.7320995609199059</c:v>
                </c:pt>
                <c:pt idx="42">
                  <c:v>6.3448668824139647</c:v>
                </c:pt>
                <c:pt idx="43">
                  <c:v>4.3756547255386407</c:v>
                </c:pt>
                <c:pt idx="44">
                  <c:v>4.6884796094893186</c:v>
                </c:pt>
                <c:pt idx="45">
                  <c:v>9.2343758039427311</c:v>
                </c:pt>
                <c:pt idx="46">
                  <c:v>6.7043562884658492</c:v>
                </c:pt>
                <c:pt idx="47">
                  <c:v>7.9179202107006414</c:v>
                </c:pt>
                <c:pt idx="48">
                  <c:v>7.1737323818896366</c:v>
                </c:pt>
                <c:pt idx="49">
                  <c:v>6.0685001941431036</c:v>
                </c:pt>
                <c:pt idx="50">
                  <c:v>13.594741373324499</c:v>
                </c:pt>
                <c:pt idx="51">
                  <c:v>11.110526554529333</c:v>
                </c:pt>
                <c:pt idx="52">
                  <c:v>6.6603688194556199</c:v>
                </c:pt>
                <c:pt idx="53">
                  <c:v>4.9673791510824161</c:v>
                </c:pt>
                <c:pt idx="54">
                  <c:v>6.5096502953499638</c:v>
                </c:pt>
                <c:pt idx="55">
                  <c:v>7.2885275849938944</c:v>
                </c:pt>
                <c:pt idx="56">
                  <c:v>6.7821987269984128</c:v>
                </c:pt>
                <c:pt idx="57">
                  <c:v>8.1878543778202886</c:v>
                </c:pt>
                <c:pt idx="58">
                  <c:v>5.9414851519256757</c:v>
                </c:pt>
                <c:pt idx="59">
                  <c:v>5.8082818196924855</c:v>
                </c:pt>
                <c:pt idx="60">
                  <c:v>6.8246225287093196</c:v>
                </c:pt>
                <c:pt idx="61">
                  <c:v>6.1996688026320186</c:v>
                </c:pt>
                <c:pt idx="62">
                  <c:v>6.1503122862577442</c:v>
                </c:pt>
                <c:pt idx="63">
                  <c:v>3.8032809253876714</c:v>
                </c:pt>
                <c:pt idx="64">
                  <c:v>11.785039917365866</c:v>
                </c:pt>
                <c:pt idx="65">
                  <c:v>14.431519838270894</c:v>
                </c:pt>
                <c:pt idx="66">
                  <c:v>4.6783347657700354</c:v>
                </c:pt>
                <c:pt idx="67">
                  <c:v>3.8801532775357592</c:v>
                </c:pt>
                <c:pt idx="68">
                  <c:v>3.162299050475128</c:v>
                </c:pt>
                <c:pt idx="69">
                  <c:v>2.4507683616520528</c:v>
                </c:pt>
                <c:pt idx="70">
                  <c:v>3.2982483766130275</c:v>
                </c:pt>
                <c:pt idx="71">
                  <c:v>2.8836954740063785</c:v>
                </c:pt>
                <c:pt idx="72">
                  <c:v>3.9347563631188951</c:v>
                </c:pt>
                <c:pt idx="73">
                  <c:v>4.3988583540229591</c:v>
                </c:pt>
                <c:pt idx="74">
                  <c:v>2.8272101705059129</c:v>
                </c:pt>
                <c:pt idx="75">
                  <c:v>2.2650801440347395</c:v>
                </c:pt>
                <c:pt idx="76">
                  <c:v>2.7890446614613831</c:v>
                </c:pt>
                <c:pt idx="77">
                  <c:v>3.4456767124386452</c:v>
                </c:pt>
                <c:pt idx="78">
                  <c:v>2.3932508681413354</c:v>
                </c:pt>
                <c:pt idx="79">
                  <c:v>2.0588793167434587</c:v>
                </c:pt>
                <c:pt idx="80">
                  <c:v>2.243550338685278</c:v>
                </c:pt>
                <c:pt idx="81">
                  <c:v>5.299099257388372</c:v>
                </c:pt>
                <c:pt idx="82">
                  <c:v>5.1755072272064346</c:v>
                </c:pt>
                <c:pt idx="83">
                  <c:v>7.5176269572141798</c:v>
                </c:pt>
                <c:pt idx="84">
                  <c:v>3.3390985305360861</c:v>
                </c:pt>
                <c:pt idx="85">
                  <c:v>7.1112013922669215</c:v>
                </c:pt>
                <c:pt idx="86">
                  <c:v>7.3675115907326694</c:v>
                </c:pt>
                <c:pt idx="87">
                  <c:v>8.2484313473670419</c:v>
                </c:pt>
                <c:pt idx="88">
                  <c:v>5.3608021506067161</c:v>
                </c:pt>
                <c:pt idx="89">
                  <c:v>6.6884331300122781</c:v>
                </c:pt>
                <c:pt idx="90">
                  <c:v>5.2971896299368009</c:v>
                </c:pt>
                <c:pt idx="91">
                  <c:v>4.8136472848313456</c:v>
                </c:pt>
                <c:pt idx="92">
                  <c:v>3.6098813835671293</c:v>
                </c:pt>
                <c:pt idx="93">
                  <c:v>4.3296831912755689</c:v>
                </c:pt>
                <c:pt idx="94">
                  <c:v>6.8165310368729388</c:v>
                </c:pt>
                <c:pt idx="95">
                  <c:v>3.6983091037300091</c:v>
                </c:pt>
                <c:pt idx="96">
                  <c:v>4.6597525071237733</c:v>
                </c:pt>
                <c:pt idx="97">
                  <c:v>3.5560118437186845</c:v>
                </c:pt>
                <c:pt idx="98">
                  <c:v>3.6053203158277598</c:v>
                </c:pt>
                <c:pt idx="99">
                  <c:v>2.0138861350018922</c:v>
                </c:pt>
                <c:pt idx="100">
                  <c:v>3.1738359720326073</c:v>
                </c:pt>
                <c:pt idx="101">
                  <c:v>2.701994300638066</c:v>
                </c:pt>
                <c:pt idx="102">
                  <c:v>2.1098750782134075</c:v>
                </c:pt>
                <c:pt idx="103">
                  <c:v>4.8532948152549809</c:v>
                </c:pt>
                <c:pt idx="104">
                  <c:v>3.2605313316549061</c:v>
                </c:pt>
                <c:pt idx="105">
                  <c:v>5.1826164783375415</c:v>
                </c:pt>
                <c:pt idx="106">
                  <c:v>4.7302694196068575</c:v>
                </c:pt>
                <c:pt idx="107">
                  <c:v>3.6880160080365227</c:v>
                </c:pt>
                <c:pt idx="108">
                  <c:v>7.7160631991951085</c:v>
                </c:pt>
                <c:pt idx="109">
                  <c:v>4.9623269289963767</c:v>
                </c:pt>
                <c:pt idx="110">
                  <c:v>2.3011205220812796</c:v>
                </c:pt>
                <c:pt idx="111">
                  <c:v>6.0068648443985611</c:v>
                </c:pt>
                <c:pt idx="112">
                  <c:v>4.0974008088221563</c:v>
                </c:pt>
                <c:pt idx="113">
                  <c:v>4.2766972359798565</c:v>
                </c:pt>
                <c:pt idx="114">
                  <c:v>4.7183135424148688</c:v>
                </c:pt>
                <c:pt idx="115">
                  <c:v>3.6887495621604023</c:v>
                </c:pt>
                <c:pt idx="116">
                  <c:v>2.1280941109348048</c:v>
                </c:pt>
                <c:pt idx="117">
                  <c:v>3.3128884539043839</c:v>
                </c:pt>
                <c:pt idx="118">
                  <c:v>3.4735670510571857</c:v>
                </c:pt>
                <c:pt idx="119">
                  <c:v>9.2656516622696063</c:v>
                </c:pt>
                <c:pt idx="120">
                  <c:v>4.7401181349247183</c:v>
                </c:pt>
                <c:pt idx="121">
                  <c:v>3.8465333410339388</c:v>
                </c:pt>
                <c:pt idx="122">
                  <c:v>5.2077007792476468</c:v>
                </c:pt>
                <c:pt idx="123">
                  <c:v>4.2244461409345293</c:v>
                </c:pt>
                <c:pt idx="124">
                  <c:v>3.8520236151105554</c:v>
                </c:pt>
                <c:pt idx="125">
                  <c:v>4.0631050436932457</c:v>
                </c:pt>
                <c:pt idx="126">
                  <c:v>3.6729305410204427</c:v>
                </c:pt>
                <c:pt idx="127">
                  <c:v>2.8770309777650738</c:v>
                </c:pt>
                <c:pt idx="128">
                  <c:v>2.7037719134373281</c:v>
                </c:pt>
                <c:pt idx="129">
                  <c:v>3.3644263970892312</c:v>
                </c:pt>
                <c:pt idx="130">
                  <c:v>2.4717397500837488</c:v>
                </c:pt>
                <c:pt idx="131">
                  <c:v>3.2718001933587306</c:v>
                </c:pt>
                <c:pt idx="132">
                  <c:v>2.3615219300826324</c:v>
                </c:pt>
                <c:pt idx="133">
                  <c:v>1.6764939935525087</c:v>
                </c:pt>
                <c:pt idx="134">
                  <c:v>3.4280261493190927</c:v>
                </c:pt>
                <c:pt idx="135">
                  <c:v>2.9889400877926326</c:v>
                </c:pt>
                <c:pt idx="136">
                  <c:v>2.8390074517041608</c:v>
                </c:pt>
                <c:pt idx="137">
                  <c:v>2.3522684664230353</c:v>
                </c:pt>
                <c:pt idx="138">
                  <c:v>2.0546533358430081</c:v>
                </c:pt>
                <c:pt idx="139">
                  <c:v>3.2099530764755282</c:v>
                </c:pt>
                <c:pt idx="140">
                  <c:v>2.1846322785872845</c:v>
                </c:pt>
                <c:pt idx="141">
                  <c:v>1.6949239595440169</c:v>
                </c:pt>
                <c:pt idx="142">
                  <c:v>2.1287027133699143</c:v>
                </c:pt>
                <c:pt idx="143">
                  <c:v>1.944133867743929</c:v>
                </c:pt>
                <c:pt idx="144">
                  <c:v>1.6482000510656882</c:v>
                </c:pt>
                <c:pt idx="145">
                  <c:v>1.6911703767564117</c:v>
                </c:pt>
                <c:pt idx="146">
                  <c:v>4.0782879723693695</c:v>
                </c:pt>
                <c:pt idx="147">
                  <c:v>6.3669060712723393</c:v>
                </c:pt>
                <c:pt idx="148">
                  <c:v>9.6013247125285339</c:v>
                </c:pt>
                <c:pt idx="149">
                  <c:v>6.9742688003105391</c:v>
                </c:pt>
                <c:pt idx="150">
                  <c:v>3.9979714729589788</c:v>
                </c:pt>
                <c:pt idx="151">
                  <c:v>5.9391500864818223</c:v>
                </c:pt>
                <c:pt idx="152">
                  <c:v>5.7883931643641038</c:v>
                </c:pt>
                <c:pt idx="153">
                  <c:v>3.2659516647041689</c:v>
                </c:pt>
                <c:pt idx="154">
                  <c:v>2.46738493476205</c:v>
                </c:pt>
                <c:pt idx="155">
                  <c:v>5.5439664731534668</c:v>
                </c:pt>
                <c:pt idx="156">
                  <c:v>2.9578592283885667</c:v>
                </c:pt>
                <c:pt idx="157">
                  <c:v>3.2717412697007155</c:v>
                </c:pt>
                <c:pt idx="158">
                  <c:v>3.6346048836381977</c:v>
                </c:pt>
                <c:pt idx="159">
                  <c:v>2.9712766556309615</c:v>
                </c:pt>
                <c:pt idx="160">
                  <c:v>2.5694398211511511</c:v>
                </c:pt>
                <c:pt idx="161">
                  <c:v>1.7934662358923252</c:v>
                </c:pt>
                <c:pt idx="162">
                  <c:v>1.9156509043950463</c:v>
                </c:pt>
                <c:pt idx="163">
                  <c:v>1.3816359600302546</c:v>
                </c:pt>
                <c:pt idx="164">
                  <c:v>3.2585676823696001</c:v>
                </c:pt>
                <c:pt idx="165">
                  <c:v>2.6865820308414614</c:v>
                </c:pt>
                <c:pt idx="166">
                  <c:v>1.7405129145420459</c:v>
                </c:pt>
                <c:pt idx="167">
                  <c:v>3.0647937486998873</c:v>
                </c:pt>
                <c:pt idx="168">
                  <c:v>1.4958150768243825</c:v>
                </c:pt>
                <c:pt idx="169">
                  <c:v>3.6924525989168386</c:v>
                </c:pt>
                <c:pt idx="170">
                  <c:v>2.3036141518903106</c:v>
                </c:pt>
                <c:pt idx="171">
                  <c:v>5.0689957220242032</c:v>
                </c:pt>
                <c:pt idx="172">
                  <c:v>3.4220361627504583</c:v>
                </c:pt>
                <c:pt idx="173">
                  <c:v>4.0497196897615897</c:v>
                </c:pt>
                <c:pt idx="174">
                  <c:v>5.4007899842394194</c:v>
                </c:pt>
                <c:pt idx="175">
                  <c:v>4.9912707409246879</c:v>
                </c:pt>
                <c:pt idx="176">
                  <c:v>2.9921371412978304</c:v>
                </c:pt>
                <c:pt idx="177">
                  <c:v>1.4062762687226107</c:v>
                </c:pt>
                <c:pt idx="178">
                  <c:v>2.686978600147484</c:v>
                </c:pt>
                <c:pt idx="179">
                  <c:v>2.8985930861073261</c:v>
                </c:pt>
                <c:pt idx="180">
                  <c:v>2.4616629122780793</c:v>
                </c:pt>
                <c:pt idx="181">
                  <c:v>2.8315611757437784</c:v>
                </c:pt>
                <c:pt idx="182">
                  <c:v>2.594222452492764</c:v>
                </c:pt>
                <c:pt idx="183">
                  <c:v>1.7772455434775467</c:v>
                </c:pt>
                <c:pt idx="184">
                  <c:v>2.7566064609427938</c:v>
                </c:pt>
                <c:pt idx="185">
                  <c:v>3.5314342298868477</c:v>
                </c:pt>
                <c:pt idx="186">
                  <c:v>2.7302481439270867</c:v>
                </c:pt>
                <c:pt idx="187">
                  <c:v>5.0694958956330911</c:v>
                </c:pt>
                <c:pt idx="188">
                  <c:v>2.7478735816432405</c:v>
                </c:pt>
                <c:pt idx="189">
                  <c:v>1.7630653960891896</c:v>
                </c:pt>
                <c:pt idx="190">
                  <c:v>2.0922893381417476</c:v>
                </c:pt>
                <c:pt idx="191">
                  <c:v>1.9711629442324667</c:v>
                </c:pt>
                <c:pt idx="192">
                  <c:v>2.927671136886203</c:v>
                </c:pt>
                <c:pt idx="193">
                  <c:v>3.6328244569222212</c:v>
                </c:pt>
                <c:pt idx="194">
                  <c:v>2.8860068349564991</c:v>
                </c:pt>
                <c:pt idx="195">
                  <c:v>3.3973093819558806</c:v>
                </c:pt>
                <c:pt idx="196">
                  <c:v>2.3960434785036271</c:v>
                </c:pt>
                <c:pt idx="197">
                  <c:v>2.0253717394139086</c:v>
                </c:pt>
                <c:pt idx="198">
                  <c:v>2.1435785065520832</c:v>
                </c:pt>
                <c:pt idx="199">
                  <c:v>1.4340628398098358</c:v>
                </c:pt>
                <c:pt idx="200">
                  <c:v>1.9755137461707279</c:v>
                </c:pt>
                <c:pt idx="201">
                  <c:v>4.9011649809200755</c:v>
                </c:pt>
                <c:pt idx="202">
                  <c:v>4.0895635792345093</c:v>
                </c:pt>
                <c:pt idx="203">
                  <c:v>2.4986152525295635</c:v>
                </c:pt>
                <c:pt idx="204">
                  <c:v>2.7106762194953302</c:v>
                </c:pt>
                <c:pt idx="205">
                  <c:v>3.3460380884700167</c:v>
                </c:pt>
                <c:pt idx="206">
                  <c:v>2.798289915173974</c:v>
                </c:pt>
                <c:pt idx="207">
                  <c:v>2.2832148445264577</c:v>
                </c:pt>
                <c:pt idx="208">
                  <c:v>1.5648182134176554</c:v>
                </c:pt>
                <c:pt idx="209">
                  <c:v>2.4844883897282029</c:v>
                </c:pt>
                <c:pt idx="210">
                  <c:v>2.3207101852566008</c:v>
                </c:pt>
                <c:pt idx="211">
                  <c:v>1.8259270288279441</c:v>
                </c:pt>
                <c:pt idx="212">
                  <c:v>3.2634135922566831</c:v>
                </c:pt>
                <c:pt idx="213">
                  <c:v>4.4620598807201208</c:v>
                </c:pt>
                <c:pt idx="214">
                  <c:v>2.9687589924653013</c:v>
                </c:pt>
                <c:pt idx="215">
                  <c:v>2.5947315205439034</c:v>
                </c:pt>
                <c:pt idx="216">
                  <c:v>5.4567303533297817</c:v>
                </c:pt>
                <c:pt idx="217">
                  <c:v>3.6925267478781785</c:v>
                </c:pt>
                <c:pt idx="218">
                  <c:v>3.4486313291940518</c:v>
                </c:pt>
                <c:pt idx="219">
                  <c:v>3.6833609993573702</c:v>
                </c:pt>
                <c:pt idx="220">
                  <c:v>3.3922321455139466</c:v>
                </c:pt>
                <c:pt idx="221">
                  <c:v>1.9968567115259952</c:v>
                </c:pt>
                <c:pt idx="222">
                  <c:v>3.1572252857997722</c:v>
                </c:pt>
                <c:pt idx="223">
                  <c:v>2.315684334624398</c:v>
                </c:pt>
                <c:pt idx="224">
                  <c:v>4.3338481874842687</c:v>
                </c:pt>
                <c:pt idx="225">
                  <c:v>2.9897246192401852</c:v>
                </c:pt>
                <c:pt idx="226">
                  <c:v>1.4510843147128372</c:v>
                </c:pt>
                <c:pt idx="227">
                  <c:v>2.8030365322590409</c:v>
                </c:pt>
                <c:pt idx="228">
                  <c:v>2.0315544637542575</c:v>
                </c:pt>
                <c:pt idx="229">
                  <c:v>3.02242311565435</c:v>
                </c:pt>
                <c:pt idx="230">
                  <c:v>2.7488003856923453</c:v>
                </c:pt>
                <c:pt idx="231">
                  <c:v>2.535751811382351</c:v>
                </c:pt>
                <c:pt idx="232">
                  <c:v>2.7379538958041767</c:v>
                </c:pt>
                <c:pt idx="233">
                  <c:v>2.4709362688345586</c:v>
                </c:pt>
                <c:pt idx="234">
                  <c:v>3.2152217076568421</c:v>
                </c:pt>
                <c:pt idx="235">
                  <c:v>1.3561795046582052</c:v>
                </c:pt>
                <c:pt idx="236">
                  <c:v>3.6551876942769059</c:v>
                </c:pt>
                <c:pt idx="237">
                  <c:v>2.7020995664136893</c:v>
                </c:pt>
                <c:pt idx="238">
                  <c:v>4.600468645346373</c:v>
                </c:pt>
                <c:pt idx="239">
                  <c:v>3.7140517692817356</c:v>
                </c:pt>
                <c:pt idx="240">
                  <c:v>3.352453842255394</c:v>
                </c:pt>
                <c:pt idx="241">
                  <c:v>3.1104992501660003</c:v>
                </c:pt>
                <c:pt idx="242">
                  <c:v>2.7776521301078851</c:v>
                </c:pt>
                <c:pt idx="243">
                  <c:v>2.784441171724735</c:v>
                </c:pt>
                <c:pt idx="244">
                  <c:v>2.0750500782864743</c:v>
                </c:pt>
                <c:pt idx="245">
                  <c:v>2.268066546701812</c:v>
                </c:pt>
                <c:pt idx="246">
                  <c:v>2.2278837603796253</c:v>
                </c:pt>
                <c:pt idx="247">
                  <c:v>1.8036103585504126</c:v>
                </c:pt>
                <c:pt idx="248">
                  <c:v>2.6631242231951022</c:v>
                </c:pt>
                <c:pt idx="249">
                  <c:v>3.2220259585812041</c:v>
                </c:pt>
                <c:pt idx="250">
                  <c:v>1.6371019387571937</c:v>
                </c:pt>
                <c:pt idx="251">
                  <c:v>4.4963870190333504</c:v>
                </c:pt>
                <c:pt idx="252">
                  <c:v>2.9152471350538982</c:v>
                </c:pt>
                <c:pt idx="253">
                  <c:v>3.6803796362853292</c:v>
                </c:pt>
                <c:pt idx="254">
                  <c:v>2.5225560368459075</c:v>
                </c:pt>
                <c:pt idx="255">
                  <c:v>2.7961922552769258</c:v>
                </c:pt>
                <c:pt idx="256">
                  <c:v>3.3783999869482697</c:v>
                </c:pt>
                <c:pt idx="257">
                  <c:v>2.3066690833999242</c:v>
                </c:pt>
                <c:pt idx="258">
                  <c:v>2.2785066165066117</c:v>
                </c:pt>
                <c:pt idx="259">
                  <c:v>1.7449044690971383</c:v>
                </c:pt>
                <c:pt idx="260">
                  <c:v>4.3303385476813965</c:v>
                </c:pt>
                <c:pt idx="261">
                  <c:v>3.1756283299298751</c:v>
                </c:pt>
                <c:pt idx="262">
                  <c:v>4.5216512311531911</c:v>
                </c:pt>
                <c:pt idx="263">
                  <c:v>4.3737158557099383</c:v>
                </c:pt>
                <c:pt idx="264">
                  <c:v>3.5085424855697949</c:v>
                </c:pt>
                <c:pt idx="265">
                  <c:v>2.7932924478974117</c:v>
                </c:pt>
                <c:pt idx="266">
                  <c:v>3.9482117269838843</c:v>
                </c:pt>
                <c:pt idx="267">
                  <c:v>3.313690482822734</c:v>
                </c:pt>
                <c:pt idx="268">
                  <c:v>3.540663494172267</c:v>
                </c:pt>
                <c:pt idx="269">
                  <c:v>3.3622605044769571</c:v>
                </c:pt>
                <c:pt idx="270">
                  <c:v>3.5031016600779918</c:v>
                </c:pt>
                <c:pt idx="271">
                  <c:v>3.9858309971589874</c:v>
                </c:pt>
                <c:pt idx="272">
                  <c:v>4.1654972157716053</c:v>
                </c:pt>
                <c:pt idx="273">
                  <c:v>2.8792824688950533</c:v>
                </c:pt>
                <c:pt idx="274">
                  <c:v>3.3186534479747727</c:v>
                </c:pt>
                <c:pt idx="275">
                  <c:v>4.1152920405622044</c:v>
                </c:pt>
                <c:pt idx="276">
                  <c:v>2.8873092474605917</c:v>
                </c:pt>
                <c:pt idx="277">
                  <c:v>2.9764818146411645</c:v>
                </c:pt>
                <c:pt idx="278">
                  <c:v>3.2080124967502313</c:v>
                </c:pt>
                <c:pt idx="279">
                  <c:v>3.667608579292962</c:v>
                </c:pt>
                <c:pt idx="280">
                  <c:v>3.7389558947328219</c:v>
                </c:pt>
              </c:numCache>
            </c:numRef>
          </c:yVal>
          <c:smooth val="1"/>
          <c:extLst xmlns:c16r2="http://schemas.microsoft.com/office/drawing/2015/06/chart">
            <c:ext xmlns:c16="http://schemas.microsoft.com/office/drawing/2014/chart" uri="{C3380CC4-5D6E-409C-BE32-E72D297353CC}">
              <c16:uniqueId val="{00000000-D4C9-4F9D-8B16-77204F7E38D3}"/>
            </c:ext>
          </c:extLst>
        </c:ser>
        <c:ser>
          <c:idx val="1"/>
          <c:order val="0"/>
          <c:tx>
            <c:v>245 Hz Variance</c:v>
          </c:tx>
          <c:marker>
            <c:symbol val="square"/>
            <c:size val="3"/>
          </c:marker>
          <c:xVal>
            <c:numRef>
              <c:f>'Sigma sq mod'!$A$7:$A$380</c:f>
              <c:numCache>
                <c:formatCode>General</c:formatCode>
                <c:ptCount val="374"/>
                <c:pt idx="0">
                  <c:v>2.5900897984133111E-2</c:v>
                </c:pt>
                <c:pt idx="1">
                  <c:v>5.1801795968266222E-2</c:v>
                </c:pt>
                <c:pt idx="2">
                  <c:v>7.7702693952399329E-2</c:v>
                </c:pt>
                <c:pt idx="3">
                  <c:v>0.10360359193653244</c:v>
                </c:pt>
                <c:pt idx="4">
                  <c:v>0.12950448992066554</c:v>
                </c:pt>
                <c:pt idx="5">
                  <c:v>0.15540538790479866</c:v>
                </c:pt>
                <c:pt idx="6">
                  <c:v>0.18130628588893177</c:v>
                </c:pt>
                <c:pt idx="7">
                  <c:v>0.20720718387306489</c:v>
                </c:pt>
                <c:pt idx="8">
                  <c:v>0.233108081857198</c:v>
                </c:pt>
                <c:pt idx="9">
                  <c:v>0.25900897984133109</c:v>
                </c:pt>
                <c:pt idx="10">
                  <c:v>0.28490987782546418</c:v>
                </c:pt>
                <c:pt idx="11">
                  <c:v>0.31081077580959726</c:v>
                </c:pt>
                <c:pt idx="12">
                  <c:v>0.33671167379373035</c:v>
                </c:pt>
                <c:pt idx="13">
                  <c:v>0.36261257177786343</c:v>
                </c:pt>
                <c:pt idx="14">
                  <c:v>0.38851346976199652</c:v>
                </c:pt>
                <c:pt idx="15">
                  <c:v>0.41441436774612961</c:v>
                </c:pt>
                <c:pt idx="16">
                  <c:v>0.44031526573026269</c:v>
                </c:pt>
                <c:pt idx="17">
                  <c:v>0.46621616371439578</c:v>
                </c:pt>
                <c:pt idx="18">
                  <c:v>0.49211706169852887</c:v>
                </c:pt>
                <c:pt idx="19">
                  <c:v>0.51801795968266195</c:v>
                </c:pt>
                <c:pt idx="20">
                  <c:v>0.54391885766679504</c:v>
                </c:pt>
                <c:pt idx="21">
                  <c:v>0.56981975565092813</c:v>
                </c:pt>
                <c:pt idx="22">
                  <c:v>0.59572065363506121</c:v>
                </c:pt>
                <c:pt idx="23">
                  <c:v>0.6216215516191943</c:v>
                </c:pt>
                <c:pt idx="24">
                  <c:v>0.64752244960332739</c:v>
                </c:pt>
                <c:pt idx="25">
                  <c:v>0.67342334758746047</c:v>
                </c:pt>
                <c:pt idx="26">
                  <c:v>0.69932424557159356</c:v>
                </c:pt>
                <c:pt idx="27">
                  <c:v>0.72522514355572665</c:v>
                </c:pt>
                <c:pt idx="28">
                  <c:v>0.75112604153985973</c:v>
                </c:pt>
                <c:pt idx="29">
                  <c:v>0.77702693952399282</c:v>
                </c:pt>
                <c:pt idx="30">
                  <c:v>0.80292783750812591</c:v>
                </c:pt>
                <c:pt idx="31">
                  <c:v>0.82882873549225899</c:v>
                </c:pt>
                <c:pt idx="32">
                  <c:v>0.85472963347639208</c:v>
                </c:pt>
                <c:pt idx="33">
                  <c:v>0.88063053146052517</c:v>
                </c:pt>
                <c:pt idx="34">
                  <c:v>0.90653142944465825</c:v>
                </c:pt>
                <c:pt idx="35">
                  <c:v>0.93243232742879134</c:v>
                </c:pt>
                <c:pt idx="36">
                  <c:v>0.95833322541292443</c:v>
                </c:pt>
                <c:pt idx="37">
                  <c:v>0.98423412339705751</c:v>
                </c:pt>
                <c:pt idx="38">
                  <c:v>1.0101350213811906</c:v>
                </c:pt>
                <c:pt idx="39">
                  <c:v>1.0360359193653237</c:v>
                </c:pt>
                <c:pt idx="40">
                  <c:v>1.0619368173494568</c:v>
                </c:pt>
                <c:pt idx="41">
                  <c:v>1.0878377153335899</c:v>
                </c:pt>
                <c:pt idx="42">
                  <c:v>1.1137386133177229</c:v>
                </c:pt>
                <c:pt idx="43">
                  <c:v>1.139639511301856</c:v>
                </c:pt>
                <c:pt idx="44">
                  <c:v>1.1655404092859891</c:v>
                </c:pt>
                <c:pt idx="45">
                  <c:v>1.1914413072701222</c:v>
                </c:pt>
                <c:pt idx="46">
                  <c:v>1.2173422052542553</c:v>
                </c:pt>
                <c:pt idx="47">
                  <c:v>1.2432431032383884</c:v>
                </c:pt>
                <c:pt idx="48">
                  <c:v>1.2691440012225215</c:v>
                </c:pt>
                <c:pt idx="49">
                  <c:v>1.2950448992066546</c:v>
                </c:pt>
                <c:pt idx="50">
                  <c:v>1.3209457971907876</c:v>
                </c:pt>
                <c:pt idx="51">
                  <c:v>1.3468466951749207</c:v>
                </c:pt>
                <c:pt idx="52">
                  <c:v>1.3727475931590538</c:v>
                </c:pt>
                <c:pt idx="53">
                  <c:v>1.3986484911431869</c:v>
                </c:pt>
                <c:pt idx="54">
                  <c:v>1.42454938912732</c:v>
                </c:pt>
                <c:pt idx="55">
                  <c:v>1.4504502871114531</c:v>
                </c:pt>
                <c:pt idx="56">
                  <c:v>1.4763511850955862</c:v>
                </c:pt>
                <c:pt idx="57">
                  <c:v>1.5022520830797192</c:v>
                </c:pt>
                <c:pt idx="58">
                  <c:v>1.5281529810638523</c:v>
                </c:pt>
                <c:pt idx="59">
                  <c:v>1.5540538790479854</c:v>
                </c:pt>
                <c:pt idx="60">
                  <c:v>1.5799547770321185</c:v>
                </c:pt>
                <c:pt idx="61">
                  <c:v>1.6058556750162516</c:v>
                </c:pt>
                <c:pt idx="62">
                  <c:v>1.6317565730003847</c:v>
                </c:pt>
                <c:pt idx="63">
                  <c:v>1.6576574709845178</c:v>
                </c:pt>
                <c:pt idx="64">
                  <c:v>1.6835583689686509</c:v>
                </c:pt>
                <c:pt idx="65">
                  <c:v>1.7094592669527839</c:v>
                </c:pt>
                <c:pt idx="66">
                  <c:v>1.735360164936917</c:v>
                </c:pt>
                <c:pt idx="67">
                  <c:v>1.7612610629210501</c:v>
                </c:pt>
                <c:pt idx="68">
                  <c:v>1.7871619609051832</c:v>
                </c:pt>
                <c:pt idx="69">
                  <c:v>1.8130628588893163</c:v>
                </c:pt>
                <c:pt idx="70">
                  <c:v>1.8389637568734494</c:v>
                </c:pt>
                <c:pt idx="71">
                  <c:v>1.8648646548575825</c:v>
                </c:pt>
                <c:pt idx="72">
                  <c:v>1.8907655528417155</c:v>
                </c:pt>
                <c:pt idx="73">
                  <c:v>1.9166664508258486</c:v>
                </c:pt>
                <c:pt idx="74">
                  <c:v>1.9425673488099817</c:v>
                </c:pt>
                <c:pt idx="75">
                  <c:v>1.9684682467941148</c:v>
                </c:pt>
                <c:pt idx="76">
                  <c:v>1.9943691447782479</c:v>
                </c:pt>
                <c:pt idx="77">
                  <c:v>2.0202700427623812</c:v>
                </c:pt>
                <c:pt idx="78">
                  <c:v>2.0461709407465145</c:v>
                </c:pt>
                <c:pt idx="79">
                  <c:v>2.0720718387306478</c:v>
                </c:pt>
                <c:pt idx="80">
                  <c:v>2.0979727367147811</c:v>
                </c:pt>
                <c:pt idx="81">
                  <c:v>2.1238736346989144</c:v>
                </c:pt>
                <c:pt idx="82">
                  <c:v>2.1497745326830477</c:v>
                </c:pt>
                <c:pt idx="83">
                  <c:v>2.1756754306671811</c:v>
                </c:pt>
                <c:pt idx="84">
                  <c:v>2.2015763286513144</c:v>
                </c:pt>
                <c:pt idx="85">
                  <c:v>2.2274772266354477</c:v>
                </c:pt>
                <c:pt idx="86">
                  <c:v>2.253378124619581</c:v>
                </c:pt>
                <c:pt idx="87">
                  <c:v>2.2792790226037143</c:v>
                </c:pt>
                <c:pt idx="88">
                  <c:v>2.3051799205878476</c:v>
                </c:pt>
                <c:pt idx="89">
                  <c:v>2.3310808185719809</c:v>
                </c:pt>
                <c:pt idx="90">
                  <c:v>2.3569817165561142</c:v>
                </c:pt>
                <c:pt idx="91">
                  <c:v>2.3828826145402475</c:v>
                </c:pt>
                <c:pt idx="92">
                  <c:v>2.4087835125243808</c:v>
                </c:pt>
                <c:pt idx="93">
                  <c:v>2.4346844105085141</c:v>
                </c:pt>
                <c:pt idx="94">
                  <c:v>2.4605853084926474</c:v>
                </c:pt>
                <c:pt idx="95">
                  <c:v>2.4864862064767808</c:v>
                </c:pt>
                <c:pt idx="96">
                  <c:v>2.5123871044609141</c:v>
                </c:pt>
                <c:pt idx="97">
                  <c:v>2.5382880024450474</c:v>
                </c:pt>
                <c:pt idx="98">
                  <c:v>2.5641889004291807</c:v>
                </c:pt>
                <c:pt idx="99">
                  <c:v>2.590089798413314</c:v>
                </c:pt>
                <c:pt idx="100">
                  <c:v>2.6159906963974473</c:v>
                </c:pt>
                <c:pt idx="101">
                  <c:v>2.6418915943815806</c:v>
                </c:pt>
                <c:pt idx="102">
                  <c:v>2.6677924923657139</c:v>
                </c:pt>
                <c:pt idx="103">
                  <c:v>2.6936933903498472</c:v>
                </c:pt>
                <c:pt idx="104">
                  <c:v>2.7195942883339805</c:v>
                </c:pt>
                <c:pt idx="105">
                  <c:v>2.7454951863181138</c:v>
                </c:pt>
                <c:pt idx="106">
                  <c:v>2.7713960843022472</c:v>
                </c:pt>
                <c:pt idx="107">
                  <c:v>2.7972969822863805</c:v>
                </c:pt>
                <c:pt idx="108">
                  <c:v>2.8231978802705138</c:v>
                </c:pt>
                <c:pt idx="109">
                  <c:v>2.8490987782546471</c:v>
                </c:pt>
                <c:pt idx="110">
                  <c:v>2.8749996762387804</c:v>
                </c:pt>
                <c:pt idx="111">
                  <c:v>2.9009005742229137</c:v>
                </c:pt>
                <c:pt idx="112">
                  <c:v>2.926801472207047</c:v>
                </c:pt>
                <c:pt idx="113">
                  <c:v>2.9527023701911803</c:v>
                </c:pt>
                <c:pt idx="114">
                  <c:v>2.9786032681753136</c:v>
                </c:pt>
                <c:pt idx="115">
                  <c:v>3.0045041661594469</c:v>
                </c:pt>
                <c:pt idx="116">
                  <c:v>3.0304050641435802</c:v>
                </c:pt>
                <c:pt idx="117">
                  <c:v>3.0563059621277135</c:v>
                </c:pt>
                <c:pt idx="118">
                  <c:v>3.0822068601118469</c:v>
                </c:pt>
                <c:pt idx="119">
                  <c:v>3.1081077580959802</c:v>
                </c:pt>
                <c:pt idx="120">
                  <c:v>3.1340086560801135</c:v>
                </c:pt>
                <c:pt idx="121">
                  <c:v>3.1599095540642468</c:v>
                </c:pt>
                <c:pt idx="122">
                  <c:v>3.1858104520483801</c:v>
                </c:pt>
                <c:pt idx="123">
                  <c:v>3.2117113500325134</c:v>
                </c:pt>
                <c:pt idx="124">
                  <c:v>3.2376122480166467</c:v>
                </c:pt>
                <c:pt idx="125">
                  <c:v>3.26351314600078</c:v>
                </c:pt>
                <c:pt idx="126">
                  <c:v>3.2894140439849133</c:v>
                </c:pt>
                <c:pt idx="127">
                  <c:v>3.3153149419690466</c:v>
                </c:pt>
                <c:pt idx="128">
                  <c:v>3.3412158399531799</c:v>
                </c:pt>
                <c:pt idx="129">
                  <c:v>3.3671167379373133</c:v>
                </c:pt>
                <c:pt idx="130">
                  <c:v>3.3930176359214466</c:v>
                </c:pt>
                <c:pt idx="131">
                  <c:v>3.4189185339055799</c:v>
                </c:pt>
                <c:pt idx="132">
                  <c:v>3.4448194318897132</c:v>
                </c:pt>
                <c:pt idx="133">
                  <c:v>3.4707203298738465</c:v>
                </c:pt>
                <c:pt idx="134">
                  <c:v>3.4966212278579798</c:v>
                </c:pt>
                <c:pt idx="135">
                  <c:v>3.5225221258421131</c:v>
                </c:pt>
                <c:pt idx="136">
                  <c:v>3.5484230238262464</c:v>
                </c:pt>
                <c:pt idx="137">
                  <c:v>3.5743239218103797</c:v>
                </c:pt>
                <c:pt idx="138">
                  <c:v>3.600224819794513</c:v>
                </c:pt>
                <c:pt idx="139">
                  <c:v>3.6261257177786463</c:v>
                </c:pt>
                <c:pt idx="140">
                  <c:v>3.6520266157627796</c:v>
                </c:pt>
                <c:pt idx="141">
                  <c:v>3.677927513746913</c:v>
                </c:pt>
                <c:pt idx="142">
                  <c:v>3.7038284117310463</c:v>
                </c:pt>
                <c:pt idx="143">
                  <c:v>3.7297293097151796</c:v>
                </c:pt>
                <c:pt idx="144">
                  <c:v>3.7556302076993129</c:v>
                </c:pt>
                <c:pt idx="145">
                  <c:v>3.7815311056834462</c:v>
                </c:pt>
                <c:pt idx="146">
                  <c:v>3.8074320036675795</c:v>
                </c:pt>
                <c:pt idx="147">
                  <c:v>3.8333329016517128</c:v>
                </c:pt>
                <c:pt idx="148">
                  <c:v>3.8592337996358461</c:v>
                </c:pt>
                <c:pt idx="149">
                  <c:v>3.8851346976199794</c:v>
                </c:pt>
                <c:pt idx="150">
                  <c:v>3.9110355956041127</c:v>
                </c:pt>
                <c:pt idx="151">
                  <c:v>3.936936493588246</c:v>
                </c:pt>
                <c:pt idx="152">
                  <c:v>3.9628373915723794</c:v>
                </c:pt>
                <c:pt idx="153">
                  <c:v>3.9887382895565127</c:v>
                </c:pt>
                <c:pt idx="154">
                  <c:v>4.014639187540646</c:v>
                </c:pt>
                <c:pt idx="155">
                  <c:v>4.0405400855247793</c:v>
                </c:pt>
                <c:pt idx="156">
                  <c:v>4.0664409835089126</c:v>
                </c:pt>
                <c:pt idx="157">
                  <c:v>4.0923418814930459</c:v>
                </c:pt>
                <c:pt idx="158">
                  <c:v>4.1182427794771792</c:v>
                </c:pt>
                <c:pt idx="159">
                  <c:v>4.1441436774613125</c:v>
                </c:pt>
                <c:pt idx="160">
                  <c:v>4.1700445754454458</c:v>
                </c:pt>
                <c:pt idx="161">
                  <c:v>4.1959454734295791</c:v>
                </c:pt>
                <c:pt idx="162">
                  <c:v>4.2218463714137124</c:v>
                </c:pt>
                <c:pt idx="163">
                  <c:v>4.2477472693978457</c:v>
                </c:pt>
                <c:pt idx="164">
                  <c:v>4.2736481673819791</c:v>
                </c:pt>
                <c:pt idx="165">
                  <c:v>4.2995490653661124</c:v>
                </c:pt>
                <c:pt idx="166">
                  <c:v>4.3254499633502457</c:v>
                </c:pt>
                <c:pt idx="167">
                  <c:v>4.351350861334379</c:v>
                </c:pt>
                <c:pt idx="168">
                  <c:v>4.3772517593185123</c:v>
                </c:pt>
                <c:pt idx="169">
                  <c:v>4.4031526573026456</c:v>
                </c:pt>
                <c:pt idx="170">
                  <c:v>4.4290535552867789</c:v>
                </c:pt>
                <c:pt idx="171">
                  <c:v>4.4549544532709122</c:v>
                </c:pt>
                <c:pt idx="172">
                  <c:v>4.4808553512550455</c:v>
                </c:pt>
                <c:pt idx="173">
                  <c:v>4.5067562492391788</c:v>
                </c:pt>
                <c:pt idx="174">
                  <c:v>4.5326571472233121</c:v>
                </c:pt>
                <c:pt idx="175">
                  <c:v>4.5585580452074455</c:v>
                </c:pt>
                <c:pt idx="176">
                  <c:v>4.5844589431915788</c:v>
                </c:pt>
                <c:pt idx="177">
                  <c:v>4.6103598411757121</c:v>
                </c:pt>
                <c:pt idx="178">
                  <c:v>4.6362607391598454</c:v>
                </c:pt>
                <c:pt idx="179">
                  <c:v>4.6621616371439787</c:v>
                </c:pt>
                <c:pt idx="180">
                  <c:v>4.688062535128112</c:v>
                </c:pt>
                <c:pt idx="181">
                  <c:v>4.7139634331122453</c:v>
                </c:pt>
                <c:pt idx="182">
                  <c:v>4.7398643310963786</c:v>
                </c:pt>
                <c:pt idx="183">
                  <c:v>4.7657652290805119</c:v>
                </c:pt>
                <c:pt idx="184">
                  <c:v>4.7916661270646452</c:v>
                </c:pt>
                <c:pt idx="185">
                  <c:v>4.8175670250487785</c:v>
                </c:pt>
                <c:pt idx="186">
                  <c:v>4.8434679230329118</c:v>
                </c:pt>
                <c:pt idx="187">
                  <c:v>4.8693688210170452</c:v>
                </c:pt>
                <c:pt idx="188">
                  <c:v>4.8952697190011785</c:v>
                </c:pt>
                <c:pt idx="189">
                  <c:v>4.9211706169853118</c:v>
                </c:pt>
                <c:pt idx="190">
                  <c:v>4.9470715149694451</c:v>
                </c:pt>
                <c:pt idx="191">
                  <c:v>4.9729724129535784</c:v>
                </c:pt>
                <c:pt idx="192">
                  <c:v>4.9988733109377117</c:v>
                </c:pt>
                <c:pt idx="193">
                  <c:v>5.024774208921845</c:v>
                </c:pt>
                <c:pt idx="194">
                  <c:v>5.0506751069059783</c:v>
                </c:pt>
                <c:pt idx="195">
                  <c:v>5.0765760048901116</c:v>
                </c:pt>
                <c:pt idx="196">
                  <c:v>5.1024769028742449</c:v>
                </c:pt>
                <c:pt idx="197">
                  <c:v>5.1283778008583782</c:v>
                </c:pt>
                <c:pt idx="198">
                  <c:v>5.1542786988425116</c:v>
                </c:pt>
                <c:pt idx="199">
                  <c:v>5.1801795968266449</c:v>
                </c:pt>
                <c:pt idx="200">
                  <c:v>5.2060804948107782</c:v>
                </c:pt>
                <c:pt idx="201">
                  <c:v>5.2319813927949115</c:v>
                </c:pt>
                <c:pt idx="202">
                  <c:v>5.2578822907790448</c:v>
                </c:pt>
                <c:pt idx="203">
                  <c:v>5.2837831887631781</c:v>
                </c:pt>
                <c:pt idx="204">
                  <c:v>5.3096840867473114</c:v>
                </c:pt>
                <c:pt idx="205">
                  <c:v>5.3355849847314447</c:v>
                </c:pt>
                <c:pt idx="206">
                  <c:v>5.361485882715578</c:v>
                </c:pt>
                <c:pt idx="207">
                  <c:v>5.3873867806997113</c:v>
                </c:pt>
                <c:pt idx="208">
                  <c:v>5.4132876786838446</c:v>
                </c:pt>
                <c:pt idx="209">
                  <c:v>5.4391885766679779</c:v>
                </c:pt>
                <c:pt idx="210">
                  <c:v>5.4650894746521113</c:v>
                </c:pt>
                <c:pt idx="211">
                  <c:v>5.4909903726362446</c:v>
                </c:pt>
                <c:pt idx="212">
                  <c:v>5.5168912706203779</c:v>
                </c:pt>
                <c:pt idx="213">
                  <c:v>5.5427921686045112</c:v>
                </c:pt>
                <c:pt idx="214">
                  <c:v>5.5686930665886445</c:v>
                </c:pt>
                <c:pt idx="215">
                  <c:v>5.5945939645727778</c:v>
                </c:pt>
                <c:pt idx="216">
                  <c:v>5.6204948625569111</c:v>
                </c:pt>
                <c:pt idx="217">
                  <c:v>5.6463957605410444</c:v>
                </c:pt>
                <c:pt idx="218">
                  <c:v>5.6722966585251777</c:v>
                </c:pt>
                <c:pt idx="219">
                  <c:v>5.698197556509311</c:v>
                </c:pt>
                <c:pt idx="220">
                  <c:v>5.7240984544934443</c:v>
                </c:pt>
                <c:pt idx="221">
                  <c:v>5.7499993524775777</c:v>
                </c:pt>
                <c:pt idx="222">
                  <c:v>5.775900250461711</c:v>
                </c:pt>
                <c:pt idx="223">
                  <c:v>5.8018011484458443</c:v>
                </c:pt>
                <c:pt idx="224">
                  <c:v>5.8277020464299776</c:v>
                </c:pt>
                <c:pt idx="225">
                  <c:v>5.8536029444141109</c:v>
                </c:pt>
                <c:pt idx="226">
                  <c:v>5.8795038423982442</c:v>
                </c:pt>
                <c:pt idx="227">
                  <c:v>5.9054047403823775</c:v>
                </c:pt>
                <c:pt idx="228">
                  <c:v>5.9313056383665108</c:v>
                </c:pt>
                <c:pt idx="229">
                  <c:v>5.9572065363506441</c:v>
                </c:pt>
                <c:pt idx="230">
                  <c:v>5.9831074343347774</c:v>
                </c:pt>
                <c:pt idx="231">
                  <c:v>6.0090083323189107</c:v>
                </c:pt>
                <c:pt idx="232">
                  <c:v>6.034909230303044</c:v>
                </c:pt>
                <c:pt idx="233">
                  <c:v>6.0608101282871774</c:v>
                </c:pt>
                <c:pt idx="234">
                  <c:v>6.0867110262713107</c:v>
                </c:pt>
                <c:pt idx="235">
                  <c:v>6.112611924255444</c:v>
                </c:pt>
                <c:pt idx="236">
                  <c:v>6.1385128222395773</c:v>
                </c:pt>
                <c:pt idx="237">
                  <c:v>6.1644137202237106</c:v>
                </c:pt>
                <c:pt idx="238">
                  <c:v>6.1903146182078439</c:v>
                </c:pt>
                <c:pt idx="239">
                  <c:v>6.2162155161919772</c:v>
                </c:pt>
                <c:pt idx="240">
                  <c:v>6.2421164141761105</c:v>
                </c:pt>
                <c:pt idx="241">
                  <c:v>6.2680173121602438</c:v>
                </c:pt>
                <c:pt idx="242">
                  <c:v>6.2939182101443771</c:v>
                </c:pt>
                <c:pt idx="243">
                  <c:v>6.3198191081285104</c:v>
                </c:pt>
                <c:pt idx="244">
                  <c:v>6.3457200061126438</c:v>
                </c:pt>
                <c:pt idx="245">
                  <c:v>6.3716209040967771</c:v>
                </c:pt>
                <c:pt idx="246">
                  <c:v>6.3975218020809104</c:v>
                </c:pt>
                <c:pt idx="247">
                  <c:v>6.4234227000650437</c:v>
                </c:pt>
                <c:pt idx="248">
                  <c:v>6.449323598049177</c:v>
                </c:pt>
                <c:pt idx="249">
                  <c:v>6.4752244960333103</c:v>
                </c:pt>
                <c:pt idx="250">
                  <c:v>6.5011253940174436</c:v>
                </c:pt>
                <c:pt idx="251">
                  <c:v>6.5270262920015769</c:v>
                </c:pt>
                <c:pt idx="252">
                  <c:v>6.5529271899857102</c:v>
                </c:pt>
                <c:pt idx="253">
                  <c:v>6.5788280879698435</c:v>
                </c:pt>
                <c:pt idx="254">
                  <c:v>6.6047289859539768</c:v>
                </c:pt>
                <c:pt idx="255">
                  <c:v>6.6306298839381101</c:v>
                </c:pt>
                <c:pt idx="256">
                  <c:v>6.6565307819222435</c:v>
                </c:pt>
                <c:pt idx="257">
                  <c:v>6.6824316799063768</c:v>
                </c:pt>
                <c:pt idx="258">
                  <c:v>6.7083325778905101</c:v>
                </c:pt>
                <c:pt idx="259">
                  <c:v>6.7342334758746434</c:v>
                </c:pt>
                <c:pt idx="260">
                  <c:v>6.7601343738587767</c:v>
                </c:pt>
                <c:pt idx="261">
                  <c:v>6.78603527184291</c:v>
                </c:pt>
                <c:pt idx="262">
                  <c:v>6.8119361698270433</c:v>
                </c:pt>
                <c:pt idx="263">
                  <c:v>6.8378370678111766</c:v>
                </c:pt>
                <c:pt idx="264">
                  <c:v>6.8637379657953099</c:v>
                </c:pt>
                <c:pt idx="265">
                  <c:v>6.8896388637794432</c:v>
                </c:pt>
                <c:pt idx="266">
                  <c:v>6.9155397617635765</c:v>
                </c:pt>
                <c:pt idx="267">
                  <c:v>6.9414406597477099</c:v>
                </c:pt>
                <c:pt idx="268">
                  <c:v>6.9673415577318432</c:v>
                </c:pt>
                <c:pt idx="269">
                  <c:v>6.9932424557159765</c:v>
                </c:pt>
                <c:pt idx="270">
                  <c:v>7.0191433537001098</c:v>
                </c:pt>
                <c:pt idx="271">
                  <c:v>7.0450442516842431</c:v>
                </c:pt>
                <c:pt idx="272">
                  <c:v>7.0709451496683764</c:v>
                </c:pt>
                <c:pt idx="273">
                  <c:v>7.0968460476525097</c:v>
                </c:pt>
                <c:pt idx="274">
                  <c:v>7.122746945636643</c:v>
                </c:pt>
                <c:pt idx="275">
                  <c:v>7.1486478436207763</c:v>
                </c:pt>
                <c:pt idx="276">
                  <c:v>7.1745487416049096</c:v>
                </c:pt>
                <c:pt idx="277">
                  <c:v>7.2004496395890429</c:v>
                </c:pt>
                <c:pt idx="278">
                  <c:v>7.2263505375731762</c:v>
                </c:pt>
                <c:pt idx="279">
                  <c:v>7.2522514355573096</c:v>
                </c:pt>
                <c:pt idx="280">
                  <c:v>7.2781523335414429</c:v>
                </c:pt>
                <c:pt idx="281">
                  <c:v>7.3040532315255762</c:v>
                </c:pt>
                <c:pt idx="282">
                  <c:v>7.3299541295097095</c:v>
                </c:pt>
                <c:pt idx="283">
                  <c:v>7.3558550274938428</c:v>
                </c:pt>
                <c:pt idx="284">
                  <c:v>7.3817559254779761</c:v>
                </c:pt>
                <c:pt idx="285">
                  <c:v>7.4076568234621094</c:v>
                </c:pt>
                <c:pt idx="286">
                  <c:v>7.4335577214462427</c:v>
                </c:pt>
                <c:pt idx="287">
                  <c:v>7.459458619430376</c:v>
                </c:pt>
                <c:pt idx="288">
                  <c:v>7.4853595174145093</c:v>
                </c:pt>
                <c:pt idx="289">
                  <c:v>7.5112604153986426</c:v>
                </c:pt>
                <c:pt idx="290">
                  <c:v>7.537161313382776</c:v>
                </c:pt>
                <c:pt idx="291">
                  <c:v>7.5630622113669093</c:v>
                </c:pt>
                <c:pt idx="292">
                  <c:v>7.5889631093510426</c:v>
                </c:pt>
                <c:pt idx="293">
                  <c:v>7.6148640073351759</c:v>
                </c:pt>
                <c:pt idx="294">
                  <c:v>7.6407649053193092</c:v>
                </c:pt>
                <c:pt idx="295">
                  <c:v>7.6666658033034425</c:v>
                </c:pt>
                <c:pt idx="296">
                  <c:v>7.6925667012875758</c:v>
                </c:pt>
                <c:pt idx="297">
                  <c:v>7.7184675992717091</c:v>
                </c:pt>
                <c:pt idx="298">
                  <c:v>7.7443684972558424</c:v>
                </c:pt>
                <c:pt idx="299">
                  <c:v>7.7702693952399757</c:v>
                </c:pt>
                <c:pt idx="300">
                  <c:v>7.796170293224109</c:v>
                </c:pt>
                <c:pt idx="301">
                  <c:v>7.8220711912082423</c:v>
                </c:pt>
                <c:pt idx="302">
                  <c:v>7.8479720891923757</c:v>
                </c:pt>
                <c:pt idx="303">
                  <c:v>7.873872987176509</c:v>
                </c:pt>
                <c:pt idx="304">
                  <c:v>7.8997738851606423</c:v>
                </c:pt>
                <c:pt idx="305">
                  <c:v>7.9256747831447756</c:v>
                </c:pt>
                <c:pt idx="306">
                  <c:v>7.9515756811289089</c:v>
                </c:pt>
                <c:pt idx="307">
                  <c:v>7.9774765791130422</c:v>
                </c:pt>
                <c:pt idx="308">
                  <c:v>8.0033774770971746</c:v>
                </c:pt>
                <c:pt idx="309">
                  <c:v>8.0292783750813079</c:v>
                </c:pt>
                <c:pt idx="310">
                  <c:v>8.0551792730654412</c:v>
                </c:pt>
                <c:pt idx="311">
                  <c:v>8.0810801710495745</c:v>
                </c:pt>
                <c:pt idx="312">
                  <c:v>8.1069810690337079</c:v>
                </c:pt>
                <c:pt idx="313">
                  <c:v>8.1328819670178412</c:v>
                </c:pt>
                <c:pt idx="314">
                  <c:v>8.1587828650019745</c:v>
                </c:pt>
                <c:pt idx="315">
                  <c:v>8.1846837629861078</c:v>
                </c:pt>
                <c:pt idx="316">
                  <c:v>8.2105846609702411</c:v>
                </c:pt>
                <c:pt idx="317">
                  <c:v>8.2364855589543744</c:v>
                </c:pt>
                <c:pt idx="318">
                  <c:v>8.2623864569385077</c:v>
                </c:pt>
                <c:pt idx="319">
                  <c:v>8.288287354922641</c:v>
                </c:pt>
                <c:pt idx="320">
                  <c:v>8.3141882529067743</c:v>
                </c:pt>
                <c:pt idx="321">
                  <c:v>8.3400891508909076</c:v>
                </c:pt>
                <c:pt idx="322">
                  <c:v>8.3659900488750409</c:v>
                </c:pt>
                <c:pt idx="323">
                  <c:v>8.3918909468591742</c:v>
                </c:pt>
                <c:pt idx="324">
                  <c:v>8.4177918448433076</c:v>
                </c:pt>
                <c:pt idx="325">
                  <c:v>8.4436927428274409</c:v>
                </c:pt>
                <c:pt idx="326">
                  <c:v>8.4695936408115742</c:v>
                </c:pt>
                <c:pt idx="327">
                  <c:v>8.4954945387957075</c:v>
                </c:pt>
                <c:pt idx="328">
                  <c:v>8.5213954367798408</c:v>
                </c:pt>
                <c:pt idx="329">
                  <c:v>8.5472963347639741</c:v>
                </c:pt>
                <c:pt idx="330">
                  <c:v>8.5731972327481074</c:v>
                </c:pt>
                <c:pt idx="331">
                  <c:v>8.5990981307322407</c:v>
                </c:pt>
                <c:pt idx="332">
                  <c:v>8.624999028716374</c:v>
                </c:pt>
                <c:pt idx="333">
                  <c:v>8.6508999267005073</c:v>
                </c:pt>
                <c:pt idx="334">
                  <c:v>8.6768008246846406</c:v>
                </c:pt>
                <c:pt idx="335">
                  <c:v>8.702701722668774</c:v>
                </c:pt>
                <c:pt idx="336">
                  <c:v>8.7286026206529073</c:v>
                </c:pt>
                <c:pt idx="337">
                  <c:v>8.7545035186370406</c:v>
                </c:pt>
                <c:pt idx="338">
                  <c:v>8.7804044166211739</c:v>
                </c:pt>
                <c:pt idx="339">
                  <c:v>8.8063053146053072</c:v>
                </c:pt>
                <c:pt idx="340">
                  <c:v>8.8322062125894405</c:v>
                </c:pt>
                <c:pt idx="341">
                  <c:v>8.8581071105735738</c:v>
                </c:pt>
                <c:pt idx="342">
                  <c:v>8.8840080085577071</c:v>
                </c:pt>
                <c:pt idx="343">
                  <c:v>8.9099089065418404</c:v>
                </c:pt>
                <c:pt idx="344">
                  <c:v>8.9358098045259737</c:v>
                </c:pt>
                <c:pt idx="345">
                  <c:v>8.961710702510107</c:v>
                </c:pt>
                <c:pt idx="346">
                  <c:v>8.9876116004942403</c:v>
                </c:pt>
                <c:pt idx="347">
                  <c:v>9.0135124984783737</c:v>
                </c:pt>
                <c:pt idx="348">
                  <c:v>9.039413396462507</c:v>
                </c:pt>
                <c:pt idx="349">
                  <c:v>9.0653142944466403</c:v>
                </c:pt>
                <c:pt idx="350">
                  <c:v>9.0912151924307736</c:v>
                </c:pt>
                <c:pt idx="351">
                  <c:v>9.1171160904149069</c:v>
                </c:pt>
                <c:pt idx="352">
                  <c:v>9.1430169883990402</c:v>
                </c:pt>
                <c:pt idx="353">
                  <c:v>9.1689178863831735</c:v>
                </c:pt>
                <c:pt idx="354">
                  <c:v>9.1948187843673068</c:v>
                </c:pt>
                <c:pt idx="355">
                  <c:v>9.2207196823514401</c:v>
                </c:pt>
                <c:pt idx="356">
                  <c:v>9.2466205803355734</c:v>
                </c:pt>
                <c:pt idx="357">
                  <c:v>9.2725214783197067</c:v>
                </c:pt>
                <c:pt idx="358">
                  <c:v>9.2984223763038401</c:v>
                </c:pt>
                <c:pt idx="359">
                  <c:v>9.3243232742879734</c:v>
                </c:pt>
                <c:pt idx="360">
                  <c:v>9.3502241722721067</c:v>
                </c:pt>
                <c:pt idx="361">
                  <c:v>9.37612507025624</c:v>
                </c:pt>
                <c:pt idx="362">
                  <c:v>9.4020259682403733</c:v>
                </c:pt>
                <c:pt idx="363">
                  <c:v>9.4279268662245066</c:v>
                </c:pt>
                <c:pt idx="364">
                  <c:v>9.4538277642086399</c:v>
                </c:pt>
                <c:pt idx="365">
                  <c:v>9.4797286621927732</c:v>
                </c:pt>
                <c:pt idx="366">
                  <c:v>9.5056295601769065</c:v>
                </c:pt>
                <c:pt idx="367">
                  <c:v>9.5315304581610398</c:v>
                </c:pt>
                <c:pt idx="368">
                  <c:v>9.5574313561451731</c:v>
                </c:pt>
                <c:pt idx="369">
                  <c:v>9.5833322541293064</c:v>
                </c:pt>
                <c:pt idx="370">
                  <c:v>9.6092331521134398</c:v>
                </c:pt>
                <c:pt idx="371">
                  <c:v>9.6351340500975731</c:v>
                </c:pt>
                <c:pt idx="372">
                  <c:v>9.6610349480817064</c:v>
                </c:pt>
                <c:pt idx="373">
                  <c:v>9.6869358460658397</c:v>
                </c:pt>
              </c:numCache>
            </c:numRef>
          </c:xVal>
          <c:yVal>
            <c:numRef>
              <c:f>'Sigma sq mod'!$J$7:$J$472</c:f>
              <c:numCache>
                <c:formatCode>General</c:formatCode>
                <c:ptCount val="466"/>
                <c:pt idx="0">
                  <c:v>79.347380583409901</c:v>
                </c:pt>
                <c:pt idx="1">
                  <c:v>79.23826886785001</c:v>
                </c:pt>
                <c:pt idx="2">
                  <c:v>79.05940869533849</c:v>
                </c:pt>
                <c:pt idx="3">
                  <c:v>78.725430768602052</c:v>
                </c:pt>
                <c:pt idx="4">
                  <c:v>75.571831520823693</c:v>
                </c:pt>
                <c:pt idx="5">
                  <c:v>75.692333644037518</c:v>
                </c:pt>
                <c:pt idx="6">
                  <c:v>72.250135406505606</c:v>
                </c:pt>
                <c:pt idx="7">
                  <c:v>72.238357085634746</c:v>
                </c:pt>
                <c:pt idx="8">
                  <c:v>72.145694938902892</c:v>
                </c:pt>
                <c:pt idx="9">
                  <c:v>66.864500862774548</c:v>
                </c:pt>
                <c:pt idx="10">
                  <c:v>66.315604172907953</c:v>
                </c:pt>
                <c:pt idx="11">
                  <c:v>68.031808722842399</c:v>
                </c:pt>
                <c:pt idx="12">
                  <c:v>65.626217670606479</c:v>
                </c:pt>
                <c:pt idx="13">
                  <c:v>44.734111408362182</c:v>
                </c:pt>
                <c:pt idx="14">
                  <c:v>53.889100276480946</c:v>
                </c:pt>
                <c:pt idx="15">
                  <c:v>54.42223465092458</c:v>
                </c:pt>
                <c:pt idx="16">
                  <c:v>51.661068347775569</c:v>
                </c:pt>
                <c:pt idx="17">
                  <c:v>59.434337496275504</c:v>
                </c:pt>
                <c:pt idx="18">
                  <c:v>62.583060399418351</c:v>
                </c:pt>
                <c:pt idx="19">
                  <c:v>61.417394686930045</c:v>
                </c:pt>
                <c:pt idx="20">
                  <c:v>64.166768096904178</c:v>
                </c:pt>
                <c:pt idx="21">
                  <c:v>63.259322621873011</c:v>
                </c:pt>
                <c:pt idx="22">
                  <c:v>63.60214374524881</c:v>
                </c:pt>
                <c:pt idx="23">
                  <c:v>62.910688908782021</c:v>
                </c:pt>
                <c:pt idx="24">
                  <c:v>63.718923936946879</c:v>
                </c:pt>
                <c:pt idx="25">
                  <c:v>63.260193580284351</c:v>
                </c:pt>
                <c:pt idx="26">
                  <c:v>63.217903176178119</c:v>
                </c:pt>
                <c:pt idx="27">
                  <c:v>62.753814390947475</c:v>
                </c:pt>
                <c:pt idx="28">
                  <c:v>58.685064160918735</c:v>
                </c:pt>
                <c:pt idx="29">
                  <c:v>52.734622610434201</c:v>
                </c:pt>
                <c:pt idx="30">
                  <c:v>52.556532921910218</c:v>
                </c:pt>
                <c:pt idx="31">
                  <c:v>52.330403793469223</c:v>
                </c:pt>
                <c:pt idx="32">
                  <c:v>51.355014501222477</c:v>
                </c:pt>
                <c:pt idx="33">
                  <c:v>48.141282996222358</c:v>
                </c:pt>
                <c:pt idx="34">
                  <c:v>43.263088558298442</c:v>
                </c:pt>
                <c:pt idx="35">
                  <c:v>43.010615815431649</c:v>
                </c:pt>
                <c:pt idx="36">
                  <c:v>38.159698483474436</c:v>
                </c:pt>
                <c:pt idx="37">
                  <c:v>34.870229522994173</c:v>
                </c:pt>
                <c:pt idx="38">
                  <c:v>22.625083056742024</c:v>
                </c:pt>
                <c:pt idx="39">
                  <c:v>14.797952315318277</c:v>
                </c:pt>
                <c:pt idx="40">
                  <c:v>21.315306758824967</c:v>
                </c:pt>
                <c:pt idx="41">
                  <c:v>16.117568722966688</c:v>
                </c:pt>
                <c:pt idx="42">
                  <c:v>19.456753391908016</c:v>
                </c:pt>
                <c:pt idx="43">
                  <c:v>26.549165726499826</c:v>
                </c:pt>
                <c:pt idx="44">
                  <c:v>22.2315027180891</c:v>
                </c:pt>
                <c:pt idx="45">
                  <c:v>20.587345003026108</c:v>
                </c:pt>
                <c:pt idx="46">
                  <c:v>24.027046505604897</c:v>
                </c:pt>
                <c:pt idx="47">
                  <c:v>18.342538318879214</c:v>
                </c:pt>
                <c:pt idx="48">
                  <c:v>16.321153264358774</c:v>
                </c:pt>
                <c:pt idx="49">
                  <c:v>19.09928802076784</c:v>
                </c:pt>
                <c:pt idx="50">
                  <c:v>28.113902574028465</c:v>
                </c:pt>
                <c:pt idx="51">
                  <c:v>20.389851751177265</c:v>
                </c:pt>
                <c:pt idx="52">
                  <c:v>17.213000827141403</c:v>
                </c:pt>
                <c:pt idx="53">
                  <c:v>17.566643481076458</c:v>
                </c:pt>
                <c:pt idx="54">
                  <c:v>17.436814036284357</c:v>
                </c:pt>
                <c:pt idx="55">
                  <c:v>25.590076162345646</c:v>
                </c:pt>
                <c:pt idx="56">
                  <c:v>22.797334373013523</c:v>
                </c:pt>
                <c:pt idx="57">
                  <c:v>20.510400723403333</c:v>
                </c:pt>
                <c:pt idx="58">
                  <c:v>19.140070811850169</c:v>
                </c:pt>
                <c:pt idx="59">
                  <c:v>19.551787540939586</c:v>
                </c:pt>
                <c:pt idx="60">
                  <c:v>20.639363320857935</c:v>
                </c:pt>
                <c:pt idx="61">
                  <c:v>25.521865091971112</c:v>
                </c:pt>
                <c:pt idx="62">
                  <c:v>21.07717442120876</c:v>
                </c:pt>
                <c:pt idx="63">
                  <c:v>21.936108173996661</c:v>
                </c:pt>
                <c:pt idx="64">
                  <c:v>21.053564893353979</c:v>
                </c:pt>
                <c:pt idx="65">
                  <c:v>21.196282995723049</c:v>
                </c:pt>
                <c:pt idx="66">
                  <c:v>18.575820832961423</c:v>
                </c:pt>
                <c:pt idx="67">
                  <c:v>17.152116941842728</c:v>
                </c:pt>
                <c:pt idx="68">
                  <c:v>20.598989735920391</c:v>
                </c:pt>
                <c:pt idx="69">
                  <c:v>11.986101868369808</c:v>
                </c:pt>
                <c:pt idx="70">
                  <c:v>12.36830615772922</c:v>
                </c:pt>
                <c:pt idx="71">
                  <c:v>16.766364842496078</c:v>
                </c:pt>
                <c:pt idx="72">
                  <c:v>12.840890278501965</c:v>
                </c:pt>
                <c:pt idx="73">
                  <c:v>13.801978783524104</c:v>
                </c:pt>
                <c:pt idx="74">
                  <c:v>13.077209299398938</c:v>
                </c:pt>
                <c:pt idx="75">
                  <c:v>11.245243928327406</c:v>
                </c:pt>
                <c:pt idx="76">
                  <c:v>12.111187747930934</c:v>
                </c:pt>
                <c:pt idx="77">
                  <c:v>7.9920819715103484</c:v>
                </c:pt>
                <c:pt idx="78">
                  <c:v>7.5221037617114703</c:v>
                </c:pt>
                <c:pt idx="79">
                  <c:v>8.5861066670452608</c:v>
                </c:pt>
                <c:pt idx="80">
                  <c:v>6.6473515393238873</c:v>
                </c:pt>
                <c:pt idx="81">
                  <c:v>6.029600025820665</c:v>
                </c:pt>
                <c:pt idx="82">
                  <c:v>6.6919074158013192</c:v>
                </c:pt>
                <c:pt idx="83">
                  <c:v>7.6590224446198221</c:v>
                </c:pt>
                <c:pt idx="84">
                  <c:v>7.8909043356458879</c:v>
                </c:pt>
                <c:pt idx="85">
                  <c:v>7.3425850803454606</c:v>
                </c:pt>
                <c:pt idx="86">
                  <c:v>10.671753372827579</c:v>
                </c:pt>
                <c:pt idx="87">
                  <c:v>8.7926690113407808</c:v>
                </c:pt>
                <c:pt idx="88">
                  <c:v>7.6065909470472919</c:v>
                </c:pt>
                <c:pt idx="89">
                  <c:v>8.4708418655449726</c:v>
                </c:pt>
                <c:pt idx="90">
                  <c:v>6.9268306807194371</c:v>
                </c:pt>
                <c:pt idx="91">
                  <c:v>7.00202538696358</c:v>
                </c:pt>
                <c:pt idx="92">
                  <c:v>7.4804267761899066</c:v>
                </c:pt>
                <c:pt idx="93">
                  <c:v>6.8566977814135921</c:v>
                </c:pt>
                <c:pt idx="94">
                  <c:v>7.9805184559523612</c:v>
                </c:pt>
                <c:pt idx="95">
                  <c:v>8.4476571486422998</c:v>
                </c:pt>
                <c:pt idx="96">
                  <c:v>7.9401085725740854</c:v>
                </c:pt>
                <c:pt idx="97">
                  <c:v>7.0044277748273602</c:v>
                </c:pt>
                <c:pt idx="98">
                  <c:v>8.3391597947561618</c:v>
                </c:pt>
                <c:pt idx="99">
                  <c:v>8.3047811286937563</c:v>
                </c:pt>
                <c:pt idx="100">
                  <c:v>8.6487532057373038</c:v>
                </c:pt>
                <c:pt idx="101">
                  <c:v>8.3520976497966171</c:v>
                </c:pt>
                <c:pt idx="102">
                  <c:v>8.8017199373128054</c:v>
                </c:pt>
                <c:pt idx="103">
                  <c:v>8.3690749466376566</c:v>
                </c:pt>
                <c:pt idx="104">
                  <c:v>7.4786169909419185</c:v>
                </c:pt>
                <c:pt idx="105">
                  <c:v>6.8122839759853813</c:v>
                </c:pt>
                <c:pt idx="106">
                  <c:v>5.9984533931727491</c:v>
                </c:pt>
                <c:pt idx="107">
                  <c:v>6.9588184487455926</c:v>
                </c:pt>
                <c:pt idx="108">
                  <c:v>6.205068126334063</c:v>
                </c:pt>
                <c:pt idx="109">
                  <c:v>6.2803707507308877</c:v>
                </c:pt>
                <c:pt idx="110">
                  <c:v>6.6649819474786698</c:v>
                </c:pt>
                <c:pt idx="111">
                  <c:v>7.1957216752718764</c:v>
                </c:pt>
                <c:pt idx="112">
                  <c:v>6.3848043396525549</c:v>
                </c:pt>
                <c:pt idx="113">
                  <c:v>5.1294356795583846</c:v>
                </c:pt>
                <c:pt idx="114">
                  <c:v>5.5892438824343618</c:v>
                </c:pt>
                <c:pt idx="115">
                  <c:v>4.6456679907223446</c:v>
                </c:pt>
                <c:pt idx="116">
                  <c:v>5.0409292458911059</c:v>
                </c:pt>
                <c:pt idx="117">
                  <c:v>4.3120899346246526</c:v>
                </c:pt>
                <c:pt idx="118">
                  <c:v>4.4210518225464908</c:v>
                </c:pt>
                <c:pt idx="119">
                  <c:v>5.0520659086719517</c:v>
                </c:pt>
                <c:pt idx="120">
                  <c:v>5.0108686562124181</c:v>
                </c:pt>
                <c:pt idx="121">
                  <c:v>5.0269765278079328</c:v>
                </c:pt>
                <c:pt idx="122">
                  <c:v>4.9520021581813891</c:v>
                </c:pt>
                <c:pt idx="123">
                  <c:v>4.0217544998202426</c:v>
                </c:pt>
                <c:pt idx="124">
                  <c:v>4.9218366307555463</c:v>
                </c:pt>
                <c:pt idx="125">
                  <c:v>4.7939423306616282</c:v>
                </c:pt>
                <c:pt idx="126">
                  <c:v>5.4067607498099868</c:v>
                </c:pt>
                <c:pt idx="127">
                  <c:v>4.102884380417148</c:v>
                </c:pt>
                <c:pt idx="128">
                  <c:v>5.3039804713794689</c:v>
                </c:pt>
                <c:pt idx="129">
                  <c:v>4.0052037364366644</c:v>
                </c:pt>
                <c:pt idx="130">
                  <c:v>4.4447005506445159</c:v>
                </c:pt>
                <c:pt idx="131">
                  <c:v>3.9184972703787997</c:v>
                </c:pt>
                <c:pt idx="132">
                  <c:v>3.2363062187012694</c:v>
                </c:pt>
                <c:pt idx="133">
                  <c:v>3.1842724204340671</c:v>
                </c:pt>
                <c:pt idx="134">
                  <c:v>4.1878601458016513</c:v>
                </c:pt>
                <c:pt idx="135">
                  <c:v>3.344134669769923</c:v>
                </c:pt>
                <c:pt idx="136">
                  <c:v>3.2061473166531811</c:v>
                </c:pt>
                <c:pt idx="137">
                  <c:v>2.7852556214372801</c:v>
                </c:pt>
                <c:pt idx="138">
                  <c:v>3.5160482441629144</c:v>
                </c:pt>
                <c:pt idx="139">
                  <c:v>3.7800466586548453</c:v>
                </c:pt>
                <c:pt idx="140">
                  <c:v>3.0070929140063272</c:v>
                </c:pt>
                <c:pt idx="141">
                  <c:v>2.7598163335563624</c:v>
                </c:pt>
                <c:pt idx="142">
                  <c:v>2.3992127155402567</c:v>
                </c:pt>
                <c:pt idx="143">
                  <c:v>3.5743639317236533</c:v>
                </c:pt>
                <c:pt idx="144">
                  <c:v>3.8888188877930476</c:v>
                </c:pt>
                <c:pt idx="145">
                  <c:v>3.6849152909098573</c:v>
                </c:pt>
                <c:pt idx="146">
                  <c:v>3.010965712224261</c:v>
                </c:pt>
                <c:pt idx="147">
                  <c:v>3.8310784040820391</c:v>
                </c:pt>
                <c:pt idx="148">
                  <c:v>3.4628409482932794</c:v>
                </c:pt>
                <c:pt idx="149">
                  <c:v>2.7388260509063862</c:v>
                </c:pt>
                <c:pt idx="150">
                  <c:v>2.2599409486704638</c:v>
                </c:pt>
                <c:pt idx="151">
                  <c:v>3.4742758256730291</c:v>
                </c:pt>
                <c:pt idx="152">
                  <c:v>3.3411165442305153</c:v>
                </c:pt>
                <c:pt idx="153">
                  <c:v>3.1100443323706011</c:v>
                </c:pt>
                <c:pt idx="154">
                  <c:v>3.0726896992467729</c:v>
                </c:pt>
                <c:pt idx="155">
                  <c:v>2.7965826373709448</c:v>
                </c:pt>
                <c:pt idx="156">
                  <c:v>2.9135684974363985</c:v>
                </c:pt>
                <c:pt idx="157">
                  <c:v>3.639109533755204</c:v>
                </c:pt>
                <c:pt idx="158">
                  <c:v>3.1117760957694309</c:v>
                </c:pt>
                <c:pt idx="159">
                  <c:v>2.2684582177179351</c:v>
                </c:pt>
                <c:pt idx="160">
                  <c:v>2.7500595639683794</c:v>
                </c:pt>
                <c:pt idx="161">
                  <c:v>2.201044228821416</c:v>
                </c:pt>
                <c:pt idx="162">
                  <c:v>1.8266238462711353</c:v>
                </c:pt>
                <c:pt idx="163">
                  <c:v>3.2814430748512531</c:v>
                </c:pt>
                <c:pt idx="164">
                  <c:v>3.7759771741631716</c:v>
                </c:pt>
                <c:pt idx="165">
                  <c:v>2.1895533490678125</c:v>
                </c:pt>
                <c:pt idx="166">
                  <c:v>2.1805245046876682</c:v>
                </c:pt>
                <c:pt idx="167">
                  <c:v>5.0955372704792534</c:v>
                </c:pt>
                <c:pt idx="168">
                  <c:v>3.541301762771174</c:v>
                </c:pt>
                <c:pt idx="169">
                  <c:v>2.8433910864770562</c:v>
                </c:pt>
                <c:pt idx="170">
                  <c:v>3.4660551119275582</c:v>
                </c:pt>
                <c:pt idx="171">
                  <c:v>3.260646321620063</c:v>
                </c:pt>
                <c:pt idx="172">
                  <c:v>2.298500993951138</c:v>
                </c:pt>
                <c:pt idx="173">
                  <c:v>2.4053445224234515</c:v>
                </c:pt>
                <c:pt idx="174">
                  <c:v>2.1015528904458378</c:v>
                </c:pt>
                <c:pt idx="175">
                  <c:v>2.4006336695174881</c:v>
                </c:pt>
                <c:pt idx="176">
                  <c:v>2.576672352442563</c:v>
                </c:pt>
                <c:pt idx="177">
                  <c:v>2.4419900997717741</c:v>
                </c:pt>
                <c:pt idx="178">
                  <c:v>2.4141812199138895</c:v>
                </c:pt>
                <c:pt idx="179">
                  <c:v>2.333029613738812</c:v>
                </c:pt>
                <c:pt idx="180">
                  <c:v>2.7230324643548447</c:v>
                </c:pt>
                <c:pt idx="181">
                  <c:v>2.8465638071626036</c:v>
                </c:pt>
                <c:pt idx="182">
                  <c:v>3.1794287088482136</c:v>
                </c:pt>
                <c:pt idx="183">
                  <c:v>3.4639243793349186</c:v>
                </c:pt>
                <c:pt idx="184">
                  <c:v>2.5355579563373976</c:v>
                </c:pt>
                <c:pt idx="185">
                  <c:v>3.0573912011212032</c:v>
                </c:pt>
                <c:pt idx="186">
                  <c:v>2.4913650750150045</c:v>
                </c:pt>
                <c:pt idx="187">
                  <c:v>2.3795572572458368</c:v>
                </c:pt>
                <c:pt idx="188">
                  <c:v>2.0693723585673762</c:v>
                </c:pt>
                <c:pt idx="189">
                  <c:v>2.1942972326808761</c:v>
                </c:pt>
                <c:pt idx="190">
                  <c:v>2.8559293875843199</c:v>
                </c:pt>
                <c:pt idx="191">
                  <c:v>2.4651673289118827</c:v>
                </c:pt>
                <c:pt idx="192">
                  <c:v>2.2462391384946292</c:v>
                </c:pt>
                <c:pt idx="193">
                  <c:v>2.3358951316077987</c:v>
                </c:pt>
                <c:pt idx="194">
                  <c:v>1.7616457513285961</c:v>
                </c:pt>
                <c:pt idx="195">
                  <c:v>2.0953173838207988</c:v>
                </c:pt>
                <c:pt idx="196">
                  <c:v>1.7802799170787917</c:v>
                </c:pt>
                <c:pt idx="197">
                  <c:v>1.7856793039338308</c:v>
                </c:pt>
                <c:pt idx="198">
                  <c:v>1.8543383139967489</c:v>
                </c:pt>
                <c:pt idx="199">
                  <c:v>1.8690241937531604</c:v>
                </c:pt>
                <c:pt idx="200">
                  <c:v>1.8923409652620784</c:v>
                </c:pt>
                <c:pt idx="201">
                  <c:v>1.8277611638206708</c:v>
                </c:pt>
                <c:pt idx="202">
                  <c:v>1.7976081986462806</c:v>
                </c:pt>
                <c:pt idx="203">
                  <c:v>1.8186275544077155</c:v>
                </c:pt>
                <c:pt idx="204">
                  <c:v>1.6390490795644126</c:v>
                </c:pt>
                <c:pt idx="205">
                  <c:v>1.6465059274819829</c:v>
                </c:pt>
                <c:pt idx="206">
                  <c:v>1.8205969767843477</c:v>
                </c:pt>
                <c:pt idx="207">
                  <c:v>2.1100678305068077</c:v>
                </c:pt>
                <c:pt idx="208">
                  <c:v>1.9394973887752507</c:v>
                </c:pt>
                <c:pt idx="209">
                  <c:v>2.845195169314287</c:v>
                </c:pt>
                <c:pt idx="210">
                  <c:v>1.5231326316054334</c:v>
                </c:pt>
                <c:pt idx="211">
                  <c:v>1.6801330620729096</c:v>
                </c:pt>
                <c:pt idx="212">
                  <c:v>1.6719274340747623</c:v>
                </c:pt>
                <c:pt idx="213">
                  <c:v>1.5935654967026305</c:v>
                </c:pt>
                <c:pt idx="214">
                  <c:v>3.4123960398757096</c:v>
                </c:pt>
                <c:pt idx="215">
                  <c:v>2.9207976619010596</c:v>
                </c:pt>
                <c:pt idx="216">
                  <c:v>1.7530878397858836</c:v>
                </c:pt>
                <c:pt idx="217">
                  <c:v>1.8591949670762646</c:v>
                </c:pt>
                <c:pt idx="218">
                  <c:v>1.4434518639590115</c:v>
                </c:pt>
                <c:pt idx="219">
                  <c:v>1.6274233516534262</c:v>
                </c:pt>
                <c:pt idx="220">
                  <c:v>1.7362643636002939</c:v>
                </c:pt>
                <c:pt idx="221">
                  <c:v>1.161909053256881</c:v>
                </c:pt>
                <c:pt idx="222">
                  <c:v>2.0241980873051468</c:v>
                </c:pt>
                <c:pt idx="223">
                  <c:v>1.7226430372623227</c:v>
                </c:pt>
                <c:pt idx="224">
                  <c:v>2.4525299285060789</c:v>
                </c:pt>
                <c:pt idx="225">
                  <c:v>1.8459286337274281</c:v>
                </c:pt>
                <c:pt idx="226">
                  <c:v>1.75495997072815</c:v>
                </c:pt>
                <c:pt idx="227">
                  <c:v>1.456024358678369</c:v>
                </c:pt>
                <c:pt idx="228">
                  <c:v>1.6774452553991201</c:v>
                </c:pt>
                <c:pt idx="229">
                  <c:v>1.462116290924711</c:v>
                </c:pt>
                <c:pt idx="230">
                  <c:v>1.5154285347458261</c:v>
                </c:pt>
                <c:pt idx="231">
                  <c:v>1.7301155834017743</c:v>
                </c:pt>
                <c:pt idx="232">
                  <c:v>1.7873877861056882</c:v>
                </c:pt>
                <c:pt idx="233">
                  <c:v>1.7234249577966503</c:v>
                </c:pt>
                <c:pt idx="234">
                  <c:v>1.7402962134861903</c:v>
                </c:pt>
                <c:pt idx="235">
                  <c:v>2.6941107511853906</c:v>
                </c:pt>
                <c:pt idx="236">
                  <c:v>1.9625442232845967</c:v>
                </c:pt>
                <c:pt idx="237">
                  <c:v>2.1742454338434514</c:v>
                </c:pt>
                <c:pt idx="238">
                  <c:v>1.6253904638553656</c:v>
                </c:pt>
                <c:pt idx="239">
                  <c:v>1.752260078784649</c:v>
                </c:pt>
                <c:pt idx="240">
                  <c:v>1.5605337927176126</c:v>
                </c:pt>
                <c:pt idx="241">
                  <c:v>1.4441330829479109</c:v>
                </c:pt>
                <c:pt idx="242">
                  <c:v>1.6987444954997362</c:v>
                </c:pt>
                <c:pt idx="243">
                  <c:v>1.7784373754954599</c:v>
                </c:pt>
                <c:pt idx="244">
                  <c:v>2.1863436475987803</c:v>
                </c:pt>
                <c:pt idx="245">
                  <c:v>1.9630011077987322</c:v>
                </c:pt>
                <c:pt idx="246">
                  <c:v>1.582250464771465</c:v>
                </c:pt>
                <c:pt idx="247">
                  <c:v>1.4928096470051955</c:v>
                </c:pt>
                <c:pt idx="248">
                  <c:v>1.5226220368988423</c:v>
                </c:pt>
                <c:pt idx="249">
                  <c:v>2.2426285844419289</c:v>
                </c:pt>
                <c:pt idx="250">
                  <c:v>2.0315617930399448</c:v>
                </c:pt>
                <c:pt idx="251">
                  <c:v>1.9630223688070432</c:v>
                </c:pt>
                <c:pt idx="252">
                  <c:v>2.9760357817634149</c:v>
                </c:pt>
                <c:pt idx="253">
                  <c:v>2.4700951366110946</c:v>
                </c:pt>
                <c:pt idx="254">
                  <c:v>2.718572792212874</c:v>
                </c:pt>
                <c:pt idx="255">
                  <c:v>2.1383701776544828</c:v>
                </c:pt>
                <c:pt idx="256">
                  <c:v>1.8963377176462648</c:v>
                </c:pt>
                <c:pt idx="257">
                  <c:v>2.3525113327135991</c:v>
                </c:pt>
                <c:pt idx="258">
                  <c:v>2.1851964103293477</c:v>
                </c:pt>
                <c:pt idx="259">
                  <c:v>1.8547213007794934</c:v>
                </c:pt>
                <c:pt idx="260">
                  <c:v>2.2260989159583859</c:v>
                </c:pt>
                <c:pt idx="261">
                  <c:v>1.6528788880820344</c:v>
                </c:pt>
                <c:pt idx="262">
                  <c:v>2.0546505817435383</c:v>
                </c:pt>
                <c:pt idx="263">
                  <c:v>1.3456708407962914</c:v>
                </c:pt>
                <c:pt idx="264">
                  <c:v>1.4794504383995337</c:v>
                </c:pt>
                <c:pt idx="265">
                  <c:v>2.5268086834870775</c:v>
                </c:pt>
                <c:pt idx="266">
                  <c:v>1.1606576836141389</c:v>
                </c:pt>
                <c:pt idx="267">
                  <c:v>3.2523198723110069</c:v>
                </c:pt>
                <c:pt idx="268">
                  <c:v>2.7034737613983295</c:v>
                </c:pt>
                <c:pt idx="269">
                  <c:v>2.1768272034140459</c:v>
                </c:pt>
                <c:pt idx="270">
                  <c:v>1.5520803472106377</c:v>
                </c:pt>
                <c:pt idx="271">
                  <c:v>1.4279507102019295</c:v>
                </c:pt>
                <c:pt idx="272">
                  <c:v>1.4202768690566645</c:v>
                </c:pt>
                <c:pt idx="273">
                  <c:v>2.7171901482607144</c:v>
                </c:pt>
                <c:pt idx="274">
                  <c:v>2.6184933264250705</c:v>
                </c:pt>
                <c:pt idx="275">
                  <c:v>2.0681611732937655</c:v>
                </c:pt>
                <c:pt idx="276">
                  <c:v>1.5642820883333244</c:v>
                </c:pt>
                <c:pt idx="277">
                  <c:v>2.5020738082782294</c:v>
                </c:pt>
                <c:pt idx="278">
                  <c:v>1.4319613237647579</c:v>
                </c:pt>
                <c:pt idx="279">
                  <c:v>1.1650855331707117</c:v>
                </c:pt>
                <c:pt idx="280">
                  <c:v>2.3889682334346229</c:v>
                </c:pt>
                <c:pt idx="281">
                  <c:v>2.2915520111732191</c:v>
                </c:pt>
                <c:pt idx="282">
                  <c:v>1.5509829562146291</c:v>
                </c:pt>
                <c:pt idx="283">
                  <c:v>1.4925632858182689</c:v>
                </c:pt>
                <c:pt idx="284">
                  <c:v>1.3098897809667607</c:v>
                </c:pt>
                <c:pt idx="285">
                  <c:v>1.5474111596370916</c:v>
                </c:pt>
                <c:pt idx="286">
                  <c:v>1.514918530640029</c:v>
                </c:pt>
                <c:pt idx="287">
                  <c:v>1.2112321018639132</c:v>
                </c:pt>
                <c:pt idx="288">
                  <c:v>1.3504031489844321</c:v>
                </c:pt>
                <c:pt idx="289">
                  <c:v>1.2695184505490589</c:v>
                </c:pt>
                <c:pt idx="290">
                  <c:v>1.2681770902221323</c:v>
                </c:pt>
                <c:pt idx="291">
                  <c:v>1.1754314210923387</c:v>
                </c:pt>
                <c:pt idx="292">
                  <c:v>1.1830938522389416</c:v>
                </c:pt>
                <c:pt idx="293">
                  <c:v>1.1585867316230705</c:v>
                </c:pt>
                <c:pt idx="294">
                  <c:v>1.1242953061034155</c:v>
                </c:pt>
                <c:pt idx="295">
                  <c:v>1.5163334793210599</c:v>
                </c:pt>
                <c:pt idx="296">
                  <c:v>1.1394404968801892</c:v>
                </c:pt>
                <c:pt idx="297">
                  <c:v>1.5958910384993623</c:v>
                </c:pt>
                <c:pt idx="298">
                  <c:v>1.645740145538183</c:v>
                </c:pt>
                <c:pt idx="299">
                  <c:v>1.4707131835962979</c:v>
                </c:pt>
                <c:pt idx="300">
                  <c:v>2.5771211214443523</c:v>
                </c:pt>
                <c:pt idx="301">
                  <c:v>1.8239259521709845</c:v>
                </c:pt>
                <c:pt idx="302">
                  <c:v>2.0596852791101079</c:v>
                </c:pt>
                <c:pt idx="303">
                  <c:v>1.5349027077356177</c:v>
                </c:pt>
                <c:pt idx="304">
                  <c:v>1.3370356967891051</c:v>
                </c:pt>
                <c:pt idx="305">
                  <c:v>1.1439091308501075</c:v>
                </c:pt>
                <c:pt idx="306">
                  <c:v>2.4582957675313546</c:v>
                </c:pt>
                <c:pt idx="307">
                  <c:v>2.1604866408689749</c:v>
                </c:pt>
                <c:pt idx="308">
                  <c:v>2.0416750744186989</c:v>
                </c:pt>
                <c:pt idx="309">
                  <c:v>1.3370285271511217</c:v>
                </c:pt>
                <c:pt idx="310">
                  <c:v>2.0191873402961682</c:v>
                </c:pt>
                <c:pt idx="311">
                  <c:v>1.6455572473631801</c:v>
                </c:pt>
                <c:pt idx="312">
                  <c:v>1.4299843528192182</c:v>
                </c:pt>
                <c:pt idx="313">
                  <c:v>1.6413530435743091</c:v>
                </c:pt>
                <c:pt idx="314">
                  <c:v>1.2964319961468949</c:v>
                </c:pt>
                <c:pt idx="315">
                  <c:v>1.3833618029351302</c:v>
                </c:pt>
                <c:pt idx="316">
                  <c:v>1.2437743992028241</c:v>
                </c:pt>
                <c:pt idx="317">
                  <c:v>1.5423068109182601</c:v>
                </c:pt>
                <c:pt idx="318">
                  <c:v>1.2745921665538018</c:v>
                </c:pt>
                <c:pt idx="319">
                  <c:v>1.0843400029885133</c:v>
                </c:pt>
                <c:pt idx="320">
                  <c:v>1.2150830074678785</c:v>
                </c:pt>
                <c:pt idx="321">
                  <c:v>1.3377006072300086</c:v>
                </c:pt>
                <c:pt idx="322">
                  <c:v>0.96517315285313565</c:v>
                </c:pt>
                <c:pt idx="323">
                  <c:v>1.2106899652972676</c:v>
                </c:pt>
                <c:pt idx="324">
                  <c:v>0.96105345390570907</c:v>
                </c:pt>
                <c:pt idx="325">
                  <c:v>0.97134062763377904</c:v>
                </c:pt>
                <c:pt idx="326">
                  <c:v>1.8828541869445397</c:v>
                </c:pt>
                <c:pt idx="327">
                  <c:v>1.9407298392339738</c:v>
                </c:pt>
                <c:pt idx="328">
                  <c:v>2.0849550014812279</c:v>
                </c:pt>
                <c:pt idx="329">
                  <c:v>1.5940167885141088</c:v>
                </c:pt>
                <c:pt idx="330">
                  <c:v>1.137517657880478</c:v>
                </c:pt>
                <c:pt idx="331">
                  <c:v>1.5342734259187532</c:v>
                </c:pt>
                <c:pt idx="332">
                  <c:v>1.6053021710533963</c:v>
                </c:pt>
              </c:numCache>
            </c:numRef>
          </c:yVal>
          <c:smooth val="1"/>
          <c:extLst xmlns:c16r2="http://schemas.microsoft.com/office/drawing/2015/06/chart">
            <c:ext xmlns:c16="http://schemas.microsoft.com/office/drawing/2014/chart" uri="{C3380CC4-5D6E-409C-BE32-E72D297353CC}">
              <c16:uniqueId val="{00000001-D4C9-4F9D-8B16-77204F7E38D3}"/>
            </c:ext>
          </c:extLst>
        </c:ser>
        <c:dLbls>
          <c:showLegendKey val="0"/>
          <c:showVal val="0"/>
          <c:showCatName val="0"/>
          <c:showSerName val="0"/>
          <c:showPercent val="0"/>
          <c:showBubbleSize val="0"/>
        </c:dLbls>
        <c:axId val="575249408"/>
        <c:axId val="575095936"/>
        <c:extLst xmlns:c16r2="http://schemas.microsoft.com/office/drawing/2015/06/chart">
          <c:ext xmlns:c15="http://schemas.microsoft.com/office/drawing/2012/chart" uri="{02D57815-91ED-43cb-92C2-25804820EDAC}">
            <c15:filteredScatterSeries>
              <c15:ser>
                <c:idx val="0"/>
                <c:order val="0"/>
                <c:tx>
                  <c:strRef>
                    <c:extLst>
                      <c:ext uri="{02D57815-91ED-43cb-92C2-25804820EDAC}">
                        <c15:formulaRef>
                          <c15:sqref>'Sigma sq mod'!$H$6</c15:sqref>
                        </c15:formulaRef>
                      </c:ext>
                    </c:extLst>
                    <c:strCache>
                      <c:ptCount val="1"/>
                      <c:pt idx="0">
                        <c:v>245 Hz mean</c:v>
                      </c:pt>
                    </c:strCache>
                  </c:strRef>
                </c:tx>
                <c:xVal>
                  <c:numRef>
                    <c:extLst>
                      <c:ext uri="{02D57815-91ED-43cb-92C2-25804820EDAC}">
                        <c15:formulaRef>
                          <c15:sqref>'Sigma sq mod'!$A$7:$A$380</c15:sqref>
                        </c15:formulaRef>
                      </c:ext>
                    </c:extLst>
                    <c:numCache>
                      <c:formatCode>General</c:formatCode>
                      <c:ptCount val="374"/>
                      <c:pt idx="0">
                        <c:v>2.5900897984133111E-2</c:v>
                      </c:pt>
                      <c:pt idx="1">
                        <c:v>5.1801795968266222E-2</c:v>
                      </c:pt>
                      <c:pt idx="2">
                        <c:v>7.7702693952399329E-2</c:v>
                      </c:pt>
                      <c:pt idx="3">
                        <c:v>0.10360359193653244</c:v>
                      </c:pt>
                      <c:pt idx="4">
                        <c:v>0.12950448992066554</c:v>
                      </c:pt>
                      <c:pt idx="5">
                        <c:v>0.15540538790479866</c:v>
                      </c:pt>
                      <c:pt idx="6">
                        <c:v>0.18130628588893177</c:v>
                      </c:pt>
                      <c:pt idx="7">
                        <c:v>0.20720718387306489</c:v>
                      </c:pt>
                      <c:pt idx="8">
                        <c:v>0.233108081857198</c:v>
                      </c:pt>
                      <c:pt idx="9">
                        <c:v>0.25900897984133109</c:v>
                      </c:pt>
                      <c:pt idx="10">
                        <c:v>0.28490987782546418</c:v>
                      </c:pt>
                      <c:pt idx="11">
                        <c:v>0.31081077580959726</c:v>
                      </c:pt>
                      <c:pt idx="12">
                        <c:v>0.33671167379373035</c:v>
                      </c:pt>
                      <c:pt idx="13">
                        <c:v>0.36261257177786343</c:v>
                      </c:pt>
                      <c:pt idx="14">
                        <c:v>0.38851346976199652</c:v>
                      </c:pt>
                      <c:pt idx="15">
                        <c:v>0.41441436774612961</c:v>
                      </c:pt>
                      <c:pt idx="16">
                        <c:v>0.44031526573026269</c:v>
                      </c:pt>
                      <c:pt idx="17">
                        <c:v>0.46621616371439578</c:v>
                      </c:pt>
                      <c:pt idx="18">
                        <c:v>0.49211706169852887</c:v>
                      </c:pt>
                      <c:pt idx="19">
                        <c:v>0.51801795968266195</c:v>
                      </c:pt>
                      <c:pt idx="20">
                        <c:v>0.54391885766679504</c:v>
                      </c:pt>
                      <c:pt idx="21">
                        <c:v>0.56981975565092813</c:v>
                      </c:pt>
                      <c:pt idx="22">
                        <c:v>0.59572065363506121</c:v>
                      </c:pt>
                      <c:pt idx="23">
                        <c:v>0.6216215516191943</c:v>
                      </c:pt>
                      <c:pt idx="24">
                        <c:v>0.64752244960332739</c:v>
                      </c:pt>
                      <c:pt idx="25">
                        <c:v>0.67342334758746047</c:v>
                      </c:pt>
                      <c:pt idx="26">
                        <c:v>0.69932424557159356</c:v>
                      </c:pt>
                      <c:pt idx="27">
                        <c:v>0.72522514355572665</c:v>
                      </c:pt>
                      <c:pt idx="28">
                        <c:v>0.75112604153985973</c:v>
                      </c:pt>
                      <c:pt idx="29">
                        <c:v>0.77702693952399282</c:v>
                      </c:pt>
                      <c:pt idx="30">
                        <c:v>0.80292783750812591</c:v>
                      </c:pt>
                      <c:pt idx="31">
                        <c:v>0.82882873549225899</c:v>
                      </c:pt>
                      <c:pt idx="32">
                        <c:v>0.85472963347639208</c:v>
                      </c:pt>
                      <c:pt idx="33">
                        <c:v>0.88063053146052517</c:v>
                      </c:pt>
                      <c:pt idx="34">
                        <c:v>0.90653142944465825</c:v>
                      </c:pt>
                      <c:pt idx="35">
                        <c:v>0.93243232742879134</c:v>
                      </c:pt>
                      <c:pt idx="36">
                        <c:v>0.95833322541292443</c:v>
                      </c:pt>
                      <c:pt idx="37">
                        <c:v>0.98423412339705751</c:v>
                      </c:pt>
                      <c:pt idx="38">
                        <c:v>1.0101350213811906</c:v>
                      </c:pt>
                      <c:pt idx="39">
                        <c:v>1.0360359193653237</c:v>
                      </c:pt>
                      <c:pt idx="40">
                        <c:v>1.0619368173494568</c:v>
                      </c:pt>
                      <c:pt idx="41">
                        <c:v>1.0878377153335899</c:v>
                      </c:pt>
                      <c:pt idx="42">
                        <c:v>1.1137386133177229</c:v>
                      </c:pt>
                      <c:pt idx="43">
                        <c:v>1.139639511301856</c:v>
                      </c:pt>
                      <c:pt idx="44">
                        <c:v>1.1655404092859891</c:v>
                      </c:pt>
                      <c:pt idx="45">
                        <c:v>1.1914413072701222</c:v>
                      </c:pt>
                      <c:pt idx="46">
                        <c:v>1.2173422052542553</c:v>
                      </c:pt>
                      <c:pt idx="47">
                        <c:v>1.2432431032383884</c:v>
                      </c:pt>
                      <c:pt idx="48">
                        <c:v>1.2691440012225215</c:v>
                      </c:pt>
                      <c:pt idx="49">
                        <c:v>1.2950448992066546</c:v>
                      </c:pt>
                      <c:pt idx="50">
                        <c:v>1.3209457971907876</c:v>
                      </c:pt>
                      <c:pt idx="51">
                        <c:v>1.3468466951749207</c:v>
                      </c:pt>
                      <c:pt idx="52">
                        <c:v>1.3727475931590538</c:v>
                      </c:pt>
                      <c:pt idx="53">
                        <c:v>1.3986484911431869</c:v>
                      </c:pt>
                      <c:pt idx="54">
                        <c:v>1.42454938912732</c:v>
                      </c:pt>
                      <c:pt idx="55">
                        <c:v>1.4504502871114531</c:v>
                      </c:pt>
                      <c:pt idx="56">
                        <c:v>1.4763511850955862</c:v>
                      </c:pt>
                      <c:pt idx="57">
                        <c:v>1.5022520830797192</c:v>
                      </c:pt>
                      <c:pt idx="58">
                        <c:v>1.5281529810638523</c:v>
                      </c:pt>
                      <c:pt idx="59">
                        <c:v>1.5540538790479854</c:v>
                      </c:pt>
                      <c:pt idx="60">
                        <c:v>1.5799547770321185</c:v>
                      </c:pt>
                      <c:pt idx="61">
                        <c:v>1.6058556750162516</c:v>
                      </c:pt>
                      <c:pt idx="62">
                        <c:v>1.6317565730003847</c:v>
                      </c:pt>
                      <c:pt idx="63">
                        <c:v>1.6576574709845178</c:v>
                      </c:pt>
                      <c:pt idx="64">
                        <c:v>1.6835583689686509</c:v>
                      </c:pt>
                      <c:pt idx="65">
                        <c:v>1.7094592669527839</c:v>
                      </c:pt>
                      <c:pt idx="66">
                        <c:v>1.735360164936917</c:v>
                      </c:pt>
                      <c:pt idx="67">
                        <c:v>1.7612610629210501</c:v>
                      </c:pt>
                      <c:pt idx="68">
                        <c:v>1.7871619609051832</c:v>
                      </c:pt>
                      <c:pt idx="69">
                        <c:v>1.8130628588893163</c:v>
                      </c:pt>
                      <c:pt idx="70">
                        <c:v>1.8389637568734494</c:v>
                      </c:pt>
                      <c:pt idx="71">
                        <c:v>1.8648646548575825</c:v>
                      </c:pt>
                      <c:pt idx="72">
                        <c:v>1.8907655528417155</c:v>
                      </c:pt>
                      <c:pt idx="73">
                        <c:v>1.9166664508258486</c:v>
                      </c:pt>
                      <c:pt idx="74">
                        <c:v>1.9425673488099817</c:v>
                      </c:pt>
                      <c:pt idx="75">
                        <c:v>1.9684682467941148</c:v>
                      </c:pt>
                      <c:pt idx="76">
                        <c:v>1.9943691447782479</c:v>
                      </c:pt>
                      <c:pt idx="77">
                        <c:v>2.0202700427623812</c:v>
                      </c:pt>
                      <c:pt idx="78">
                        <c:v>2.0461709407465145</c:v>
                      </c:pt>
                      <c:pt idx="79">
                        <c:v>2.0720718387306478</c:v>
                      </c:pt>
                      <c:pt idx="80">
                        <c:v>2.0979727367147811</c:v>
                      </c:pt>
                      <c:pt idx="81">
                        <c:v>2.1238736346989144</c:v>
                      </c:pt>
                      <c:pt idx="82">
                        <c:v>2.1497745326830477</c:v>
                      </c:pt>
                      <c:pt idx="83">
                        <c:v>2.1756754306671811</c:v>
                      </c:pt>
                      <c:pt idx="84">
                        <c:v>2.2015763286513144</c:v>
                      </c:pt>
                      <c:pt idx="85">
                        <c:v>2.2274772266354477</c:v>
                      </c:pt>
                      <c:pt idx="86">
                        <c:v>2.253378124619581</c:v>
                      </c:pt>
                      <c:pt idx="87">
                        <c:v>2.2792790226037143</c:v>
                      </c:pt>
                      <c:pt idx="88">
                        <c:v>2.3051799205878476</c:v>
                      </c:pt>
                      <c:pt idx="89">
                        <c:v>2.3310808185719809</c:v>
                      </c:pt>
                      <c:pt idx="90">
                        <c:v>2.3569817165561142</c:v>
                      </c:pt>
                      <c:pt idx="91">
                        <c:v>2.3828826145402475</c:v>
                      </c:pt>
                      <c:pt idx="92">
                        <c:v>2.4087835125243808</c:v>
                      </c:pt>
                      <c:pt idx="93">
                        <c:v>2.4346844105085141</c:v>
                      </c:pt>
                      <c:pt idx="94">
                        <c:v>2.4605853084926474</c:v>
                      </c:pt>
                      <c:pt idx="95">
                        <c:v>2.4864862064767808</c:v>
                      </c:pt>
                      <c:pt idx="96">
                        <c:v>2.5123871044609141</c:v>
                      </c:pt>
                      <c:pt idx="97">
                        <c:v>2.5382880024450474</c:v>
                      </c:pt>
                      <c:pt idx="98">
                        <c:v>2.5641889004291807</c:v>
                      </c:pt>
                      <c:pt idx="99">
                        <c:v>2.590089798413314</c:v>
                      </c:pt>
                      <c:pt idx="100">
                        <c:v>2.6159906963974473</c:v>
                      </c:pt>
                      <c:pt idx="101">
                        <c:v>2.6418915943815806</c:v>
                      </c:pt>
                      <c:pt idx="102">
                        <c:v>2.6677924923657139</c:v>
                      </c:pt>
                      <c:pt idx="103">
                        <c:v>2.6936933903498472</c:v>
                      </c:pt>
                      <c:pt idx="104">
                        <c:v>2.7195942883339805</c:v>
                      </c:pt>
                      <c:pt idx="105">
                        <c:v>2.7454951863181138</c:v>
                      </c:pt>
                      <c:pt idx="106">
                        <c:v>2.7713960843022472</c:v>
                      </c:pt>
                      <c:pt idx="107">
                        <c:v>2.7972969822863805</c:v>
                      </c:pt>
                      <c:pt idx="108">
                        <c:v>2.8231978802705138</c:v>
                      </c:pt>
                      <c:pt idx="109">
                        <c:v>2.8490987782546471</c:v>
                      </c:pt>
                      <c:pt idx="110">
                        <c:v>2.8749996762387804</c:v>
                      </c:pt>
                      <c:pt idx="111">
                        <c:v>2.9009005742229137</c:v>
                      </c:pt>
                      <c:pt idx="112">
                        <c:v>2.926801472207047</c:v>
                      </c:pt>
                      <c:pt idx="113">
                        <c:v>2.9527023701911803</c:v>
                      </c:pt>
                      <c:pt idx="114">
                        <c:v>2.9786032681753136</c:v>
                      </c:pt>
                      <c:pt idx="115">
                        <c:v>3.0045041661594469</c:v>
                      </c:pt>
                      <c:pt idx="116">
                        <c:v>3.0304050641435802</c:v>
                      </c:pt>
                      <c:pt idx="117">
                        <c:v>3.0563059621277135</c:v>
                      </c:pt>
                      <c:pt idx="118">
                        <c:v>3.0822068601118469</c:v>
                      </c:pt>
                      <c:pt idx="119">
                        <c:v>3.1081077580959802</c:v>
                      </c:pt>
                      <c:pt idx="120">
                        <c:v>3.1340086560801135</c:v>
                      </c:pt>
                      <c:pt idx="121">
                        <c:v>3.1599095540642468</c:v>
                      </c:pt>
                      <c:pt idx="122">
                        <c:v>3.1858104520483801</c:v>
                      </c:pt>
                      <c:pt idx="123">
                        <c:v>3.2117113500325134</c:v>
                      </c:pt>
                      <c:pt idx="124">
                        <c:v>3.2376122480166467</c:v>
                      </c:pt>
                      <c:pt idx="125">
                        <c:v>3.26351314600078</c:v>
                      </c:pt>
                      <c:pt idx="126">
                        <c:v>3.2894140439849133</c:v>
                      </c:pt>
                      <c:pt idx="127">
                        <c:v>3.3153149419690466</c:v>
                      </c:pt>
                      <c:pt idx="128">
                        <c:v>3.3412158399531799</c:v>
                      </c:pt>
                      <c:pt idx="129">
                        <c:v>3.3671167379373133</c:v>
                      </c:pt>
                      <c:pt idx="130">
                        <c:v>3.3930176359214466</c:v>
                      </c:pt>
                      <c:pt idx="131">
                        <c:v>3.4189185339055799</c:v>
                      </c:pt>
                      <c:pt idx="132">
                        <c:v>3.4448194318897132</c:v>
                      </c:pt>
                      <c:pt idx="133">
                        <c:v>3.4707203298738465</c:v>
                      </c:pt>
                      <c:pt idx="134">
                        <c:v>3.4966212278579798</c:v>
                      </c:pt>
                      <c:pt idx="135">
                        <c:v>3.5225221258421131</c:v>
                      </c:pt>
                      <c:pt idx="136">
                        <c:v>3.5484230238262464</c:v>
                      </c:pt>
                      <c:pt idx="137">
                        <c:v>3.5743239218103797</c:v>
                      </c:pt>
                      <c:pt idx="138">
                        <c:v>3.600224819794513</c:v>
                      </c:pt>
                      <c:pt idx="139">
                        <c:v>3.6261257177786463</c:v>
                      </c:pt>
                      <c:pt idx="140">
                        <c:v>3.6520266157627796</c:v>
                      </c:pt>
                      <c:pt idx="141">
                        <c:v>3.677927513746913</c:v>
                      </c:pt>
                      <c:pt idx="142">
                        <c:v>3.7038284117310463</c:v>
                      </c:pt>
                      <c:pt idx="143">
                        <c:v>3.7297293097151796</c:v>
                      </c:pt>
                      <c:pt idx="144">
                        <c:v>3.7556302076993129</c:v>
                      </c:pt>
                      <c:pt idx="145">
                        <c:v>3.7815311056834462</c:v>
                      </c:pt>
                      <c:pt idx="146">
                        <c:v>3.8074320036675795</c:v>
                      </c:pt>
                      <c:pt idx="147">
                        <c:v>3.8333329016517128</c:v>
                      </c:pt>
                      <c:pt idx="148">
                        <c:v>3.8592337996358461</c:v>
                      </c:pt>
                      <c:pt idx="149">
                        <c:v>3.8851346976199794</c:v>
                      </c:pt>
                      <c:pt idx="150">
                        <c:v>3.9110355956041127</c:v>
                      </c:pt>
                      <c:pt idx="151">
                        <c:v>3.936936493588246</c:v>
                      </c:pt>
                      <c:pt idx="152">
                        <c:v>3.9628373915723794</c:v>
                      </c:pt>
                      <c:pt idx="153">
                        <c:v>3.9887382895565127</c:v>
                      </c:pt>
                      <c:pt idx="154">
                        <c:v>4.014639187540646</c:v>
                      </c:pt>
                      <c:pt idx="155">
                        <c:v>4.0405400855247793</c:v>
                      </c:pt>
                      <c:pt idx="156">
                        <c:v>4.0664409835089126</c:v>
                      </c:pt>
                      <c:pt idx="157">
                        <c:v>4.0923418814930459</c:v>
                      </c:pt>
                      <c:pt idx="158">
                        <c:v>4.1182427794771792</c:v>
                      </c:pt>
                      <c:pt idx="159">
                        <c:v>4.1441436774613125</c:v>
                      </c:pt>
                      <c:pt idx="160">
                        <c:v>4.1700445754454458</c:v>
                      </c:pt>
                      <c:pt idx="161">
                        <c:v>4.1959454734295791</c:v>
                      </c:pt>
                      <c:pt idx="162">
                        <c:v>4.2218463714137124</c:v>
                      </c:pt>
                      <c:pt idx="163">
                        <c:v>4.2477472693978457</c:v>
                      </c:pt>
                      <c:pt idx="164">
                        <c:v>4.2736481673819791</c:v>
                      </c:pt>
                      <c:pt idx="165">
                        <c:v>4.2995490653661124</c:v>
                      </c:pt>
                      <c:pt idx="166">
                        <c:v>4.3254499633502457</c:v>
                      </c:pt>
                      <c:pt idx="167">
                        <c:v>4.351350861334379</c:v>
                      </c:pt>
                      <c:pt idx="168">
                        <c:v>4.3772517593185123</c:v>
                      </c:pt>
                      <c:pt idx="169">
                        <c:v>4.4031526573026456</c:v>
                      </c:pt>
                      <c:pt idx="170">
                        <c:v>4.4290535552867789</c:v>
                      </c:pt>
                      <c:pt idx="171">
                        <c:v>4.4549544532709122</c:v>
                      </c:pt>
                      <c:pt idx="172">
                        <c:v>4.4808553512550455</c:v>
                      </c:pt>
                      <c:pt idx="173">
                        <c:v>4.5067562492391788</c:v>
                      </c:pt>
                      <c:pt idx="174">
                        <c:v>4.5326571472233121</c:v>
                      </c:pt>
                      <c:pt idx="175">
                        <c:v>4.5585580452074455</c:v>
                      </c:pt>
                      <c:pt idx="176">
                        <c:v>4.5844589431915788</c:v>
                      </c:pt>
                      <c:pt idx="177">
                        <c:v>4.6103598411757121</c:v>
                      </c:pt>
                      <c:pt idx="178">
                        <c:v>4.6362607391598454</c:v>
                      </c:pt>
                      <c:pt idx="179">
                        <c:v>4.6621616371439787</c:v>
                      </c:pt>
                      <c:pt idx="180">
                        <c:v>4.688062535128112</c:v>
                      </c:pt>
                      <c:pt idx="181">
                        <c:v>4.7139634331122453</c:v>
                      </c:pt>
                      <c:pt idx="182">
                        <c:v>4.7398643310963786</c:v>
                      </c:pt>
                      <c:pt idx="183">
                        <c:v>4.7657652290805119</c:v>
                      </c:pt>
                      <c:pt idx="184">
                        <c:v>4.7916661270646452</c:v>
                      </c:pt>
                      <c:pt idx="185">
                        <c:v>4.8175670250487785</c:v>
                      </c:pt>
                      <c:pt idx="186">
                        <c:v>4.8434679230329118</c:v>
                      </c:pt>
                      <c:pt idx="187">
                        <c:v>4.8693688210170452</c:v>
                      </c:pt>
                      <c:pt idx="188">
                        <c:v>4.8952697190011785</c:v>
                      </c:pt>
                      <c:pt idx="189">
                        <c:v>4.9211706169853118</c:v>
                      </c:pt>
                      <c:pt idx="190">
                        <c:v>4.9470715149694451</c:v>
                      </c:pt>
                      <c:pt idx="191">
                        <c:v>4.9729724129535784</c:v>
                      </c:pt>
                      <c:pt idx="192">
                        <c:v>4.9988733109377117</c:v>
                      </c:pt>
                      <c:pt idx="193">
                        <c:v>5.024774208921845</c:v>
                      </c:pt>
                      <c:pt idx="194">
                        <c:v>5.0506751069059783</c:v>
                      </c:pt>
                      <c:pt idx="195">
                        <c:v>5.0765760048901116</c:v>
                      </c:pt>
                      <c:pt idx="196">
                        <c:v>5.1024769028742449</c:v>
                      </c:pt>
                      <c:pt idx="197">
                        <c:v>5.1283778008583782</c:v>
                      </c:pt>
                      <c:pt idx="198">
                        <c:v>5.1542786988425116</c:v>
                      </c:pt>
                      <c:pt idx="199">
                        <c:v>5.1801795968266449</c:v>
                      </c:pt>
                      <c:pt idx="200">
                        <c:v>5.2060804948107782</c:v>
                      </c:pt>
                      <c:pt idx="201">
                        <c:v>5.2319813927949115</c:v>
                      </c:pt>
                      <c:pt idx="202">
                        <c:v>5.2578822907790448</c:v>
                      </c:pt>
                      <c:pt idx="203">
                        <c:v>5.2837831887631781</c:v>
                      </c:pt>
                      <c:pt idx="204">
                        <c:v>5.3096840867473114</c:v>
                      </c:pt>
                      <c:pt idx="205">
                        <c:v>5.3355849847314447</c:v>
                      </c:pt>
                      <c:pt idx="206">
                        <c:v>5.361485882715578</c:v>
                      </c:pt>
                      <c:pt idx="207">
                        <c:v>5.3873867806997113</c:v>
                      </c:pt>
                      <c:pt idx="208">
                        <c:v>5.4132876786838446</c:v>
                      </c:pt>
                      <c:pt idx="209">
                        <c:v>5.4391885766679779</c:v>
                      </c:pt>
                      <c:pt idx="210">
                        <c:v>5.4650894746521113</c:v>
                      </c:pt>
                      <c:pt idx="211">
                        <c:v>5.4909903726362446</c:v>
                      </c:pt>
                      <c:pt idx="212">
                        <c:v>5.5168912706203779</c:v>
                      </c:pt>
                      <c:pt idx="213">
                        <c:v>5.5427921686045112</c:v>
                      </c:pt>
                      <c:pt idx="214">
                        <c:v>5.5686930665886445</c:v>
                      </c:pt>
                      <c:pt idx="215">
                        <c:v>5.5945939645727778</c:v>
                      </c:pt>
                      <c:pt idx="216">
                        <c:v>5.6204948625569111</c:v>
                      </c:pt>
                      <c:pt idx="217">
                        <c:v>5.6463957605410444</c:v>
                      </c:pt>
                      <c:pt idx="218">
                        <c:v>5.6722966585251777</c:v>
                      </c:pt>
                      <c:pt idx="219">
                        <c:v>5.698197556509311</c:v>
                      </c:pt>
                      <c:pt idx="220">
                        <c:v>5.7240984544934443</c:v>
                      </c:pt>
                      <c:pt idx="221">
                        <c:v>5.7499993524775777</c:v>
                      </c:pt>
                      <c:pt idx="222">
                        <c:v>5.775900250461711</c:v>
                      </c:pt>
                      <c:pt idx="223">
                        <c:v>5.8018011484458443</c:v>
                      </c:pt>
                      <c:pt idx="224">
                        <c:v>5.8277020464299776</c:v>
                      </c:pt>
                      <c:pt idx="225">
                        <c:v>5.8536029444141109</c:v>
                      </c:pt>
                      <c:pt idx="226">
                        <c:v>5.8795038423982442</c:v>
                      </c:pt>
                      <c:pt idx="227">
                        <c:v>5.9054047403823775</c:v>
                      </c:pt>
                      <c:pt idx="228">
                        <c:v>5.9313056383665108</c:v>
                      </c:pt>
                      <c:pt idx="229">
                        <c:v>5.9572065363506441</c:v>
                      </c:pt>
                      <c:pt idx="230">
                        <c:v>5.9831074343347774</c:v>
                      </c:pt>
                      <c:pt idx="231">
                        <c:v>6.0090083323189107</c:v>
                      </c:pt>
                      <c:pt idx="232">
                        <c:v>6.034909230303044</c:v>
                      </c:pt>
                      <c:pt idx="233">
                        <c:v>6.0608101282871774</c:v>
                      </c:pt>
                      <c:pt idx="234">
                        <c:v>6.0867110262713107</c:v>
                      </c:pt>
                      <c:pt idx="235">
                        <c:v>6.112611924255444</c:v>
                      </c:pt>
                      <c:pt idx="236">
                        <c:v>6.1385128222395773</c:v>
                      </c:pt>
                      <c:pt idx="237">
                        <c:v>6.1644137202237106</c:v>
                      </c:pt>
                      <c:pt idx="238">
                        <c:v>6.1903146182078439</c:v>
                      </c:pt>
                      <c:pt idx="239">
                        <c:v>6.2162155161919772</c:v>
                      </c:pt>
                      <c:pt idx="240">
                        <c:v>6.2421164141761105</c:v>
                      </c:pt>
                      <c:pt idx="241">
                        <c:v>6.2680173121602438</c:v>
                      </c:pt>
                      <c:pt idx="242">
                        <c:v>6.2939182101443771</c:v>
                      </c:pt>
                      <c:pt idx="243">
                        <c:v>6.3198191081285104</c:v>
                      </c:pt>
                      <c:pt idx="244">
                        <c:v>6.3457200061126438</c:v>
                      </c:pt>
                      <c:pt idx="245">
                        <c:v>6.3716209040967771</c:v>
                      </c:pt>
                      <c:pt idx="246">
                        <c:v>6.3975218020809104</c:v>
                      </c:pt>
                      <c:pt idx="247">
                        <c:v>6.4234227000650437</c:v>
                      </c:pt>
                      <c:pt idx="248">
                        <c:v>6.449323598049177</c:v>
                      </c:pt>
                      <c:pt idx="249">
                        <c:v>6.4752244960333103</c:v>
                      </c:pt>
                      <c:pt idx="250">
                        <c:v>6.5011253940174436</c:v>
                      </c:pt>
                      <c:pt idx="251">
                        <c:v>6.5270262920015769</c:v>
                      </c:pt>
                      <c:pt idx="252">
                        <c:v>6.5529271899857102</c:v>
                      </c:pt>
                      <c:pt idx="253">
                        <c:v>6.5788280879698435</c:v>
                      </c:pt>
                      <c:pt idx="254">
                        <c:v>6.6047289859539768</c:v>
                      </c:pt>
                      <c:pt idx="255">
                        <c:v>6.6306298839381101</c:v>
                      </c:pt>
                      <c:pt idx="256">
                        <c:v>6.6565307819222435</c:v>
                      </c:pt>
                      <c:pt idx="257">
                        <c:v>6.6824316799063768</c:v>
                      </c:pt>
                      <c:pt idx="258">
                        <c:v>6.7083325778905101</c:v>
                      </c:pt>
                      <c:pt idx="259">
                        <c:v>6.7342334758746434</c:v>
                      </c:pt>
                      <c:pt idx="260">
                        <c:v>6.7601343738587767</c:v>
                      </c:pt>
                      <c:pt idx="261">
                        <c:v>6.78603527184291</c:v>
                      </c:pt>
                      <c:pt idx="262">
                        <c:v>6.8119361698270433</c:v>
                      </c:pt>
                      <c:pt idx="263">
                        <c:v>6.8378370678111766</c:v>
                      </c:pt>
                      <c:pt idx="264">
                        <c:v>6.8637379657953099</c:v>
                      </c:pt>
                      <c:pt idx="265">
                        <c:v>6.8896388637794432</c:v>
                      </c:pt>
                      <c:pt idx="266">
                        <c:v>6.9155397617635765</c:v>
                      </c:pt>
                      <c:pt idx="267">
                        <c:v>6.9414406597477099</c:v>
                      </c:pt>
                      <c:pt idx="268">
                        <c:v>6.9673415577318432</c:v>
                      </c:pt>
                      <c:pt idx="269">
                        <c:v>6.9932424557159765</c:v>
                      </c:pt>
                      <c:pt idx="270">
                        <c:v>7.0191433537001098</c:v>
                      </c:pt>
                      <c:pt idx="271">
                        <c:v>7.0450442516842431</c:v>
                      </c:pt>
                      <c:pt idx="272">
                        <c:v>7.0709451496683764</c:v>
                      </c:pt>
                      <c:pt idx="273">
                        <c:v>7.0968460476525097</c:v>
                      </c:pt>
                      <c:pt idx="274">
                        <c:v>7.122746945636643</c:v>
                      </c:pt>
                      <c:pt idx="275">
                        <c:v>7.1486478436207763</c:v>
                      </c:pt>
                      <c:pt idx="276">
                        <c:v>7.1745487416049096</c:v>
                      </c:pt>
                      <c:pt idx="277">
                        <c:v>7.2004496395890429</c:v>
                      </c:pt>
                      <c:pt idx="278">
                        <c:v>7.2263505375731762</c:v>
                      </c:pt>
                      <c:pt idx="279">
                        <c:v>7.2522514355573096</c:v>
                      </c:pt>
                      <c:pt idx="280">
                        <c:v>7.2781523335414429</c:v>
                      </c:pt>
                      <c:pt idx="281">
                        <c:v>7.3040532315255762</c:v>
                      </c:pt>
                      <c:pt idx="282">
                        <c:v>7.3299541295097095</c:v>
                      </c:pt>
                      <c:pt idx="283">
                        <c:v>7.3558550274938428</c:v>
                      </c:pt>
                      <c:pt idx="284">
                        <c:v>7.3817559254779761</c:v>
                      </c:pt>
                      <c:pt idx="285">
                        <c:v>7.4076568234621094</c:v>
                      </c:pt>
                      <c:pt idx="286">
                        <c:v>7.4335577214462427</c:v>
                      </c:pt>
                      <c:pt idx="287">
                        <c:v>7.459458619430376</c:v>
                      </c:pt>
                      <c:pt idx="288">
                        <c:v>7.4853595174145093</c:v>
                      </c:pt>
                      <c:pt idx="289">
                        <c:v>7.5112604153986426</c:v>
                      </c:pt>
                      <c:pt idx="290">
                        <c:v>7.537161313382776</c:v>
                      </c:pt>
                      <c:pt idx="291">
                        <c:v>7.5630622113669093</c:v>
                      </c:pt>
                      <c:pt idx="292">
                        <c:v>7.5889631093510426</c:v>
                      </c:pt>
                      <c:pt idx="293">
                        <c:v>7.6148640073351759</c:v>
                      </c:pt>
                      <c:pt idx="294">
                        <c:v>7.6407649053193092</c:v>
                      </c:pt>
                      <c:pt idx="295">
                        <c:v>7.6666658033034425</c:v>
                      </c:pt>
                      <c:pt idx="296">
                        <c:v>7.6925667012875758</c:v>
                      </c:pt>
                      <c:pt idx="297">
                        <c:v>7.7184675992717091</c:v>
                      </c:pt>
                      <c:pt idx="298">
                        <c:v>7.7443684972558424</c:v>
                      </c:pt>
                      <c:pt idx="299">
                        <c:v>7.7702693952399757</c:v>
                      </c:pt>
                      <c:pt idx="300">
                        <c:v>7.796170293224109</c:v>
                      </c:pt>
                      <c:pt idx="301">
                        <c:v>7.8220711912082423</c:v>
                      </c:pt>
                      <c:pt idx="302">
                        <c:v>7.8479720891923757</c:v>
                      </c:pt>
                      <c:pt idx="303">
                        <c:v>7.873872987176509</c:v>
                      </c:pt>
                      <c:pt idx="304">
                        <c:v>7.8997738851606423</c:v>
                      </c:pt>
                      <c:pt idx="305">
                        <c:v>7.9256747831447756</c:v>
                      </c:pt>
                      <c:pt idx="306">
                        <c:v>7.9515756811289089</c:v>
                      </c:pt>
                      <c:pt idx="307">
                        <c:v>7.9774765791130422</c:v>
                      </c:pt>
                      <c:pt idx="308">
                        <c:v>8.0033774770971746</c:v>
                      </c:pt>
                      <c:pt idx="309">
                        <c:v>8.0292783750813079</c:v>
                      </c:pt>
                      <c:pt idx="310">
                        <c:v>8.0551792730654412</c:v>
                      </c:pt>
                      <c:pt idx="311">
                        <c:v>8.0810801710495745</c:v>
                      </c:pt>
                      <c:pt idx="312">
                        <c:v>8.1069810690337079</c:v>
                      </c:pt>
                      <c:pt idx="313">
                        <c:v>8.1328819670178412</c:v>
                      </c:pt>
                      <c:pt idx="314">
                        <c:v>8.1587828650019745</c:v>
                      </c:pt>
                      <c:pt idx="315">
                        <c:v>8.1846837629861078</c:v>
                      </c:pt>
                      <c:pt idx="316">
                        <c:v>8.2105846609702411</c:v>
                      </c:pt>
                      <c:pt idx="317">
                        <c:v>8.2364855589543744</c:v>
                      </c:pt>
                      <c:pt idx="318">
                        <c:v>8.2623864569385077</c:v>
                      </c:pt>
                      <c:pt idx="319">
                        <c:v>8.288287354922641</c:v>
                      </c:pt>
                      <c:pt idx="320">
                        <c:v>8.3141882529067743</c:v>
                      </c:pt>
                      <c:pt idx="321">
                        <c:v>8.3400891508909076</c:v>
                      </c:pt>
                      <c:pt idx="322">
                        <c:v>8.3659900488750409</c:v>
                      </c:pt>
                      <c:pt idx="323">
                        <c:v>8.3918909468591742</c:v>
                      </c:pt>
                      <c:pt idx="324">
                        <c:v>8.4177918448433076</c:v>
                      </c:pt>
                      <c:pt idx="325">
                        <c:v>8.4436927428274409</c:v>
                      </c:pt>
                      <c:pt idx="326">
                        <c:v>8.4695936408115742</c:v>
                      </c:pt>
                      <c:pt idx="327">
                        <c:v>8.4954945387957075</c:v>
                      </c:pt>
                      <c:pt idx="328">
                        <c:v>8.5213954367798408</c:v>
                      </c:pt>
                      <c:pt idx="329">
                        <c:v>8.5472963347639741</c:v>
                      </c:pt>
                      <c:pt idx="330">
                        <c:v>8.5731972327481074</c:v>
                      </c:pt>
                      <c:pt idx="331">
                        <c:v>8.5990981307322407</c:v>
                      </c:pt>
                      <c:pt idx="332">
                        <c:v>8.624999028716374</c:v>
                      </c:pt>
                      <c:pt idx="333">
                        <c:v>8.6508999267005073</c:v>
                      </c:pt>
                      <c:pt idx="334">
                        <c:v>8.6768008246846406</c:v>
                      </c:pt>
                      <c:pt idx="335">
                        <c:v>8.702701722668774</c:v>
                      </c:pt>
                      <c:pt idx="336">
                        <c:v>8.7286026206529073</c:v>
                      </c:pt>
                      <c:pt idx="337">
                        <c:v>8.7545035186370406</c:v>
                      </c:pt>
                      <c:pt idx="338">
                        <c:v>8.7804044166211739</c:v>
                      </c:pt>
                      <c:pt idx="339">
                        <c:v>8.8063053146053072</c:v>
                      </c:pt>
                      <c:pt idx="340">
                        <c:v>8.8322062125894405</c:v>
                      </c:pt>
                      <c:pt idx="341">
                        <c:v>8.8581071105735738</c:v>
                      </c:pt>
                      <c:pt idx="342">
                        <c:v>8.8840080085577071</c:v>
                      </c:pt>
                      <c:pt idx="343">
                        <c:v>8.9099089065418404</c:v>
                      </c:pt>
                      <c:pt idx="344">
                        <c:v>8.9358098045259737</c:v>
                      </c:pt>
                      <c:pt idx="345">
                        <c:v>8.961710702510107</c:v>
                      </c:pt>
                      <c:pt idx="346">
                        <c:v>8.9876116004942403</c:v>
                      </c:pt>
                      <c:pt idx="347">
                        <c:v>9.0135124984783737</c:v>
                      </c:pt>
                      <c:pt idx="348">
                        <c:v>9.039413396462507</c:v>
                      </c:pt>
                      <c:pt idx="349">
                        <c:v>9.0653142944466403</c:v>
                      </c:pt>
                      <c:pt idx="350">
                        <c:v>9.0912151924307736</c:v>
                      </c:pt>
                      <c:pt idx="351">
                        <c:v>9.1171160904149069</c:v>
                      </c:pt>
                      <c:pt idx="352">
                        <c:v>9.1430169883990402</c:v>
                      </c:pt>
                      <c:pt idx="353">
                        <c:v>9.1689178863831735</c:v>
                      </c:pt>
                      <c:pt idx="354">
                        <c:v>9.1948187843673068</c:v>
                      </c:pt>
                      <c:pt idx="355">
                        <c:v>9.2207196823514401</c:v>
                      </c:pt>
                      <c:pt idx="356">
                        <c:v>9.2466205803355734</c:v>
                      </c:pt>
                      <c:pt idx="357">
                        <c:v>9.2725214783197067</c:v>
                      </c:pt>
                      <c:pt idx="358">
                        <c:v>9.2984223763038401</c:v>
                      </c:pt>
                      <c:pt idx="359">
                        <c:v>9.3243232742879734</c:v>
                      </c:pt>
                      <c:pt idx="360">
                        <c:v>9.3502241722721067</c:v>
                      </c:pt>
                      <c:pt idx="361">
                        <c:v>9.37612507025624</c:v>
                      </c:pt>
                      <c:pt idx="362">
                        <c:v>9.4020259682403733</c:v>
                      </c:pt>
                      <c:pt idx="363">
                        <c:v>9.4279268662245066</c:v>
                      </c:pt>
                      <c:pt idx="364">
                        <c:v>9.4538277642086399</c:v>
                      </c:pt>
                      <c:pt idx="365">
                        <c:v>9.4797286621927732</c:v>
                      </c:pt>
                      <c:pt idx="366">
                        <c:v>9.5056295601769065</c:v>
                      </c:pt>
                      <c:pt idx="367">
                        <c:v>9.5315304581610398</c:v>
                      </c:pt>
                      <c:pt idx="368">
                        <c:v>9.5574313561451731</c:v>
                      </c:pt>
                      <c:pt idx="369">
                        <c:v>9.5833322541293064</c:v>
                      </c:pt>
                      <c:pt idx="370">
                        <c:v>9.6092331521134398</c:v>
                      </c:pt>
                      <c:pt idx="371">
                        <c:v>9.6351340500975731</c:v>
                      </c:pt>
                      <c:pt idx="372">
                        <c:v>9.6610349480817064</c:v>
                      </c:pt>
                      <c:pt idx="373">
                        <c:v>9.6869358460658397</c:v>
                      </c:pt>
                    </c:numCache>
                  </c:numRef>
                </c:xVal>
                <c:yVal>
                  <c:numRef>
                    <c:extLst>
                      <c:ext uri="{02D57815-91ED-43cb-92C2-25804820EDAC}">
                        <c15:formulaRef>
                          <c15:sqref>'Sigma sq mod'!$H$7:$H$380</c15:sqref>
                        </c15:formulaRef>
                      </c:ext>
                    </c:extLst>
                    <c:numCache>
                      <c:formatCode>General</c:formatCode>
                      <c:ptCount val="374"/>
                      <c:pt idx="0">
                        <c:v>43.810388901740673</c:v>
                      </c:pt>
                      <c:pt idx="1">
                        <c:v>43.794237303029263</c:v>
                      </c:pt>
                      <c:pt idx="2">
                        <c:v>43.811286119253523</c:v>
                      </c:pt>
                      <c:pt idx="3">
                        <c:v>43.813452695423521</c:v>
                      </c:pt>
                      <c:pt idx="4">
                        <c:v>44.495409546762403</c:v>
                      </c:pt>
                      <c:pt idx="5">
                        <c:v>44.409017405019817</c:v>
                      </c:pt>
                      <c:pt idx="6">
                        <c:v>44.77279429883226</c:v>
                      </c:pt>
                      <c:pt idx="7">
                        <c:v>44.02299571445004</c:v>
                      </c:pt>
                      <c:pt idx="8">
                        <c:v>43.986804555761118</c:v>
                      </c:pt>
                      <c:pt idx="9">
                        <c:v>44.538141234990931</c:v>
                      </c:pt>
                      <c:pt idx="10">
                        <c:v>44.430828410933898</c:v>
                      </c:pt>
                      <c:pt idx="11">
                        <c:v>44.175637017729798</c:v>
                      </c:pt>
                      <c:pt idx="12">
                        <c:v>45.316517457205947</c:v>
                      </c:pt>
                      <c:pt idx="13">
                        <c:v>48.191255670361649</c:v>
                      </c:pt>
                      <c:pt idx="14">
                        <c:v>47.004925191938028</c:v>
                      </c:pt>
                      <c:pt idx="15">
                        <c:v>46.793116371628066</c:v>
                      </c:pt>
                      <c:pt idx="16">
                        <c:v>47.08722215221632</c:v>
                      </c:pt>
                      <c:pt idx="17">
                        <c:v>45.648428398142769</c:v>
                      </c:pt>
                      <c:pt idx="18">
                        <c:v>44.661565757114865</c:v>
                      </c:pt>
                      <c:pt idx="19">
                        <c:v>44.308886077888317</c:v>
                      </c:pt>
                      <c:pt idx="20">
                        <c:v>43.489872365919183</c:v>
                      </c:pt>
                      <c:pt idx="21">
                        <c:v>43.400759420690555</c:v>
                      </c:pt>
                      <c:pt idx="22">
                        <c:v>43.239414867548163</c:v>
                      </c:pt>
                      <c:pt idx="23">
                        <c:v>42.917412031093981</c:v>
                      </c:pt>
                      <c:pt idx="24">
                        <c:v>41.960506140661835</c:v>
                      </c:pt>
                      <c:pt idx="25">
                        <c:v>41.823611151837156</c:v>
                      </c:pt>
                      <c:pt idx="26">
                        <c:v>41.81971225167117</c:v>
                      </c:pt>
                      <c:pt idx="27">
                        <c:v>41.638246891797181</c:v>
                      </c:pt>
                      <c:pt idx="28">
                        <c:v>41.210424355063758</c:v>
                      </c:pt>
                      <c:pt idx="29">
                        <c:v>41.744394782626145</c:v>
                      </c:pt>
                      <c:pt idx="30">
                        <c:v>41.776639870220905</c:v>
                      </c:pt>
                      <c:pt idx="31">
                        <c:v>41.727231990389257</c:v>
                      </c:pt>
                      <c:pt idx="32">
                        <c:v>41.489112323457846</c:v>
                      </c:pt>
                      <c:pt idx="33">
                        <c:v>41.476196623489443</c:v>
                      </c:pt>
                      <c:pt idx="34">
                        <c:v>42.081954726190311</c:v>
                      </c:pt>
                      <c:pt idx="35">
                        <c:v>42.077958320602264</c:v>
                      </c:pt>
                      <c:pt idx="36">
                        <c:v>42.48789206454483</c:v>
                      </c:pt>
                      <c:pt idx="37">
                        <c:v>42.215652226013468</c:v>
                      </c:pt>
                      <c:pt idx="38">
                        <c:v>45.266529046130799</c:v>
                      </c:pt>
                      <c:pt idx="39">
                        <c:v>45.595274637121413</c:v>
                      </c:pt>
                      <c:pt idx="40">
                        <c:v>44.57933986665978</c:v>
                      </c:pt>
                      <c:pt idx="41">
                        <c:v>45.283577805524317</c:v>
                      </c:pt>
                      <c:pt idx="42">
                        <c:v>44.911085814672717</c:v>
                      </c:pt>
                      <c:pt idx="43">
                        <c:v>42.385898095748907</c:v>
                      </c:pt>
                      <c:pt idx="44">
                        <c:v>43.251224016244301</c:v>
                      </c:pt>
                      <c:pt idx="45">
                        <c:v>42.723592162169567</c:v>
                      </c:pt>
                      <c:pt idx="46">
                        <c:v>42.930478006500039</c:v>
                      </c:pt>
                      <c:pt idx="47">
                        <c:v>44.053303132762679</c:v>
                      </c:pt>
                      <c:pt idx="48">
                        <c:v>44.019224366903543</c:v>
                      </c:pt>
                      <c:pt idx="49">
                        <c:v>43.144628693052951</c:v>
                      </c:pt>
                      <c:pt idx="50">
                        <c:v>42.806803562971858</c:v>
                      </c:pt>
                      <c:pt idx="51">
                        <c:v>43.439519553522821</c:v>
                      </c:pt>
                      <c:pt idx="52">
                        <c:v>43.8814206378281</c:v>
                      </c:pt>
                      <c:pt idx="53">
                        <c:v>43.483505252879837</c:v>
                      </c:pt>
                      <c:pt idx="54">
                        <c:v>43.237063166313469</c:v>
                      </c:pt>
                      <c:pt idx="55">
                        <c:v>41.988328972688102</c:v>
                      </c:pt>
                      <c:pt idx="56">
                        <c:v>41.970463860757505</c:v>
                      </c:pt>
                      <c:pt idx="57">
                        <c:v>42.788675081203202</c:v>
                      </c:pt>
                      <c:pt idx="58">
                        <c:v>42.892968138413458</c:v>
                      </c:pt>
                      <c:pt idx="59">
                        <c:v>42.84020128451656</c:v>
                      </c:pt>
                      <c:pt idx="60">
                        <c:v>41.668743733960525</c:v>
                      </c:pt>
                      <c:pt idx="61">
                        <c:v>42.141473544667896</c:v>
                      </c:pt>
                      <c:pt idx="62">
                        <c:v>42.34361893188197</c:v>
                      </c:pt>
                      <c:pt idx="63">
                        <c:v>42.094241304804626</c:v>
                      </c:pt>
                      <c:pt idx="64">
                        <c:v>41.738373583997891</c:v>
                      </c:pt>
                      <c:pt idx="65">
                        <c:v>41.384150548450705</c:v>
                      </c:pt>
                      <c:pt idx="66">
                        <c:v>41.279066221499313</c:v>
                      </c:pt>
                      <c:pt idx="67">
                        <c:v>40.808034580301879</c:v>
                      </c:pt>
                      <c:pt idx="68">
                        <c:v>40.225377650621759</c:v>
                      </c:pt>
                      <c:pt idx="69">
                        <c:v>42.939745044317547</c:v>
                      </c:pt>
                      <c:pt idx="70">
                        <c:v>42.390626557279589</c:v>
                      </c:pt>
                      <c:pt idx="71">
                        <c:v>42.366482569518624</c:v>
                      </c:pt>
                      <c:pt idx="72">
                        <c:v>42.174749140852001</c:v>
                      </c:pt>
                      <c:pt idx="73">
                        <c:v>42.211451995380159</c:v>
                      </c:pt>
                      <c:pt idx="74">
                        <c:v>42.14728523261649</c:v>
                      </c:pt>
                      <c:pt idx="75">
                        <c:v>41.310290940526656</c:v>
                      </c:pt>
                      <c:pt idx="76">
                        <c:v>40.081527498393321</c:v>
                      </c:pt>
                      <c:pt idx="77">
                        <c:v>40.622785225615246</c:v>
                      </c:pt>
                      <c:pt idx="78">
                        <c:v>40.289996975167249</c:v>
                      </c:pt>
                      <c:pt idx="79">
                        <c:v>39.860834993709346</c:v>
                      </c:pt>
                      <c:pt idx="80">
                        <c:v>40.564577318036598</c:v>
                      </c:pt>
                      <c:pt idx="81">
                        <c:v>40.528000864870677</c:v>
                      </c:pt>
                      <c:pt idx="82">
                        <c:v>40.048142462296354</c:v>
                      </c:pt>
                      <c:pt idx="83">
                        <c:v>39.632822637918089</c:v>
                      </c:pt>
                      <c:pt idx="84">
                        <c:v>39.599787764868147</c:v>
                      </c:pt>
                      <c:pt idx="85">
                        <c:v>39.414507805496477</c:v>
                      </c:pt>
                      <c:pt idx="86">
                        <c:v>38.694006797431364</c:v>
                      </c:pt>
                      <c:pt idx="87">
                        <c:v>39.343410883656595</c:v>
                      </c:pt>
                      <c:pt idx="88">
                        <c:v>39.199655738327586</c:v>
                      </c:pt>
                      <c:pt idx="89">
                        <c:v>38.90981202269343</c:v>
                      </c:pt>
                      <c:pt idx="90">
                        <c:v>39.276872627480842</c:v>
                      </c:pt>
                      <c:pt idx="91">
                        <c:v>39.060891672518082</c:v>
                      </c:pt>
                      <c:pt idx="92">
                        <c:v>39.088674194054022</c:v>
                      </c:pt>
                      <c:pt idx="93">
                        <c:v>39.473915573957164</c:v>
                      </c:pt>
                      <c:pt idx="94">
                        <c:v>38.879390825464256</c:v>
                      </c:pt>
                      <c:pt idx="95">
                        <c:v>39.188299124685912</c:v>
                      </c:pt>
                      <c:pt idx="96">
                        <c:v>39.457188017393449</c:v>
                      </c:pt>
                      <c:pt idx="97">
                        <c:v>38.759761390361952</c:v>
                      </c:pt>
                      <c:pt idx="98">
                        <c:v>39.18156504497739</c:v>
                      </c:pt>
                      <c:pt idx="99">
                        <c:v>39.280924042589675</c:v>
                      </c:pt>
                      <c:pt idx="100">
                        <c:v>38.891475418877917</c:v>
                      </c:pt>
                      <c:pt idx="101">
                        <c:v>40.025536716710128</c:v>
                      </c:pt>
                      <c:pt idx="102">
                        <c:v>39.375226362474486</c:v>
                      </c:pt>
                      <c:pt idx="103">
                        <c:v>39.190592293903251</c:v>
                      </c:pt>
                      <c:pt idx="104">
                        <c:v>39.185294571212488</c:v>
                      </c:pt>
                      <c:pt idx="105">
                        <c:v>39.151008678642739</c:v>
                      </c:pt>
                      <c:pt idx="106">
                        <c:v>38.522822626463082</c:v>
                      </c:pt>
                      <c:pt idx="107">
                        <c:v>39.151250999787258</c:v>
                      </c:pt>
                      <c:pt idx="108">
                        <c:v>39.220771081527232</c:v>
                      </c:pt>
                      <c:pt idx="109">
                        <c:v>39.12713857386494</c:v>
                      </c:pt>
                      <c:pt idx="110">
                        <c:v>39.002172342753376</c:v>
                      </c:pt>
                      <c:pt idx="111">
                        <c:v>38.382432153563201</c:v>
                      </c:pt>
                      <c:pt idx="112">
                        <c:v>38.623361335758545</c:v>
                      </c:pt>
                      <c:pt idx="113">
                        <c:v>37.885434630448962</c:v>
                      </c:pt>
                      <c:pt idx="114">
                        <c:v>38.653432303881843</c:v>
                      </c:pt>
                      <c:pt idx="115">
                        <c:v>37.92658651535109</c:v>
                      </c:pt>
                      <c:pt idx="116">
                        <c:v>38.631068052624016</c:v>
                      </c:pt>
                      <c:pt idx="117">
                        <c:v>38.223061985781086</c:v>
                      </c:pt>
                      <c:pt idx="118">
                        <c:v>38.090692365943411</c:v>
                      </c:pt>
                      <c:pt idx="119">
                        <c:v>38.362519230226525</c:v>
                      </c:pt>
                      <c:pt idx="120">
                        <c:v>38.180258673550931</c:v>
                      </c:pt>
                      <c:pt idx="121">
                        <c:v>37.752229656057111</c:v>
                      </c:pt>
                      <c:pt idx="122">
                        <c:v>37.80424742828562</c:v>
                      </c:pt>
                      <c:pt idx="123">
                        <c:v>37.472904613800075</c:v>
                      </c:pt>
                      <c:pt idx="124">
                        <c:v>37.78959657244922</c:v>
                      </c:pt>
                      <c:pt idx="125">
                        <c:v>37.397042082870719</c:v>
                      </c:pt>
                      <c:pt idx="126">
                        <c:v>38.435740754949755</c:v>
                      </c:pt>
                      <c:pt idx="127">
                        <c:v>38.04635120674596</c:v>
                      </c:pt>
                      <c:pt idx="128">
                        <c:v>37.869228065682464</c:v>
                      </c:pt>
                      <c:pt idx="129">
                        <c:v>37.59131225370691</c:v>
                      </c:pt>
                      <c:pt idx="130">
                        <c:v>37.757689451847561</c:v>
                      </c:pt>
                      <c:pt idx="131">
                        <c:v>37.573977379638492</c:v>
                      </c:pt>
                      <c:pt idx="132">
                        <c:v>37.103529940911429</c:v>
                      </c:pt>
                      <c:pt idx="133">
                        <c:v>37.050042763187022</c:v>
                      </c:pt>
                      <c:pt idx="134">
                        <c:v>37.580318370189929</c:v>
                      </c:pt>
                      <c:pt idx="135">
                        <c:v>36.951223846321462</c:v>
                      </c:pt>
                      <c:pt idx="136">
                        <c:v>36.844069336251174</c:v>
                      </c:pt>
                      <c:pt idx="137">
                        <c:v>36.598821885687066</c:v>
                      </c:pt>
                      <c:pt idx="138">
                        <c:v>36.957233911056981</c:v>
                      </c:pt>
                      <c:pt idx="139">
                        <c:v>37.028967332086268</c:v>
                      </c:pt>
                      <c:pt idx="140">
                        <c:v>36.461489000381818</c:v>
                      </c:pt>
                      <c:pt idx="141">
                        <c:v>36.825682198747415</c:v>
                      </c:pt>
                      <c:pt idx="142">
                        <c:v>36.142217258899571</c:v>
                      </c:pt>
                      <c:pt idx="143">
                        <c:v>36.529562596728475</c:v>
                      </c:pt>
                      <c:pt idx="144">
                        <c:v>36.974813982817587</c:v>
                      </c:pt>
                      <c:pt idx="145">
                        <c:v>36.864166160083983</c:v>
                      </c:pt>
                      <c:pt idx="146">
                        <c:v>36.370128591861146</c:v>
                      </c:pt>
                      <c:pt idx="147">
                        <c:v>36.660793508415651</c:v>
                      </c:pt>
                      <c:pt idx="148">
                        <c:v>36.503206263741134</c:v>
                      </c:pt>
                      <c:pt idx="149">
                        <c:v>36.430254811848116</c:v>
                      </c:pt>
                      <c:pt idx="150">
                        <c:v>36.242513757147989</c:v>
                      </c:pt>
                      <c:pt idx="151">
                        <c:v>36.386005693268039</c:v>
                      </c:pt>
                      <c:pt idx="152">
                        <c:v>36.265717821226332</c:v>
                      </c:pt>
                      <c:pt idx="153">
                        <c:v>36.046248962655802</c:v>
                      </c:pt>
                      <c:pt idx="154">
                        <c:v>36.221203437469022</c:v>
                      </c:pt>
                      <c:pt idx="155">
                        <c:v>36.203065304628844</c:v>
                      </c:pt>
                      <c:pt idx="156">
                        <c:v>36.314497331551031</c:v>
                      </c:pt>
                      <c:pt idx="157">
                        <c:v>36.922598306014358</c:v>
                      </c:pt>
                      <c:pt idx="158">
                        <c:v>36.575707706470368</c:v>
                      </c:pt>
                      <c:pt idx="159">
                        <c:v>36.008714246161141</c:v>
                      </c:pt>
                      <c:pt idx="160">
                        <c:v>36.127694312703113</c:v>
                      </c:pt>
                      <c:pt idx="161">
                        <c:v>35.855326582350443</c:v>
                      </c:pt>
                      <c:pt idx="162">
                        <c:v>35.580816506160254</c:v>
                      </c:pt>
                      <c:pt idx="163">
                        <c:v>36.337942738875228</c:v>
                      </c:pt>
                      <c:pt idx="164">
                        <c:v>36.480563664614372</c:v>
                      </c:pt>
                      <c:pt idx="165">
                        <c:v>35.719340372596442</c:v>
                      </c:pt>
                      <c:pt idx="166">
                        <c:v>35.883390325248293</c:v>
                      </c:pt>
                      <c:pt idx="167">
                        <c:v>36.58809458304799</c:v>
                      </c:pt>
                      <c:pt idx="168">
                        <c:v>36.178824907334473</c:v>
                      </c:pt>
                      <c:pt idx="169">
                        <c:v>35.575123253701001</c:v>
                      </c:pt>
                      <c:pt idx="170">
                        <c:v>36.285917443074595</c:v>
                      </c:pt>
                      <c:pt idx="171">
                        <c:v>36.254321621578399</c:v>
                      </c:pt>
                      <c:pt idx="172">
                        <c:v>35.980940184348199</c:v>
                      </c:pt>
                      <c:pt idx="173">
                        <c:v>35.960502287231961</c:v>
                      </c:pt>
                      <c:pt idx="174">
                        <c:v>35.752014975225954</c:v>
                      </c:pt>
                      <c:pt idx="175">
                        <c:v>35.57806726029856</c:v>
                      </c:pt>
                      <c:pt idx="176">
                        <c:v>35.738949109282757</c:v>
                      </c:pt>
                      <c:pt idx="177">
                        <c:v>35.523517384906974</c:v>
                      </c:pt>
                      <c:pt idx="178">
                        <c:v>35.486483516484633</c:v>
                      </c:pt>
                      <c:pt idx="179">
                        <c:v>35.360604929709808</c:v>
                      </c:pt>
                      <c:pt idx="180">
                        <c:v>35.646118722501782</c:v>
                      </c:pt>
                      <c:pt idx="181">
                        <c:v>35.627443590384111</c:v>
                      </c:pt>
                      <c:pt idx="182">
                        <c:v>35.533666423554422</c:v>
                      </c:pt>
                      <c:pt idx="183">
                        <c:v>35.877317197931326</c:v>
                      </c:pt>
                      <c:pt idx="184">
                        <c:v>35.621054665856754</c:v>
                      </c:pt>
                      <c:pt idx="185">
                        <c:v>35.703578390374595</c:v>
                      </c:pt>
                      <c:pt idx="186">
                        <c:v>35.614963505385816</c:v>
                      </c:pt>
                      <c:pt idx="187">
                        <c:v>35.61551367186923</c:v>
                      </c:pt>
                      <c:pt idx="188">
                        <c:v>35.680211598082309</c:v>
                      </c:pt>
                      <c:pt idx="189">
                        <c:v>35.439110243685796</c:v>
                      </c:pt>
                      <c:pt idx="190">
                        <c:v>36.19494328618304</c:v>
                      </c:pt>
                      <c:pt idx="191">
                        <c:v>35.967583905455534</c:v>
                      </c:pt>
                      <c:pt idx="192">
                        <c:v>35.753371149747984</c:v>
                      </c:pt>
                      <c:pt idx="193">
                        <c:v>35.827926929317734</c:v>
                      </c:pt>
                      <c:pt idx="194">
                        <c:v>35.517355763399308</c:v>
                      </c:pt>
                      <c:pt idx="195">
                        <c:v>35.828327345399124</c:v>
                      </c:pt>
                      <c:pt idx="196">
                        <c:v>35.727431981732387</c:v>
                      </c:pt>
                      <c:pt idx="197">
                        <c:v>35.721480338917857</c:v>
                      </c:pt>
                      <c:pt idx="198">
                        <c:v>35.859487135716279</c:v>
                      </c:pt>
                      <c:pt idx="199">
                        <c:v>35.707631710241934</c:v>
                      </c:pt>
                      <c:pt idx="200">
                        <c:v>35.67260030750478</c:v>
                      </c:pt>
                      <c:pt idx="201">
                        <c:v>35.711758612454588</c:v>
                      </c:pt>
                      <c:pt idx="202">
                        <c:v>35.636563751165554</c:v>
                      </c:pt>
                      <c:pt idx="203">
                        <c:v>35.455968958734985</c:v>
                      </c:pt>
                      <c:pt idx="204">
                        <c:v>35.67302869928583</c:v>
                      </c:pt>
                      <c:pt idx="205">
                        <c:v>35.632223934144996</c:v>
                      </c:pt>
                      <c:pt idx="206">
                        <c:v>35.306050217389931</c:v>
                      </c:pt>
                      <c:pt idx="207">
                        <c:v>35.690177321343178</c:v>
                      </c:pt>
                      <c:pt idx="208">
                        <c:v>35.605773918616791</c:v>
                      </c:pt>
                      <c:pt idx="209">
                        <c:v>35.803340527242746</c:v>
                      </c:pt>
                      <c:pt idx="210">
                        <c:v>35.566527185916279</c:v>
                      </c:pt>
                      <c:pt idx="211">
                        <c:v>35.635074204743532</c:v>
                      </c:pt>
                      <c:pt idx="212">
                        <c:v>35.583108597944744</c:v>
                      </c:pt>
                      <c:pt idx="213">
                        <c:v>35.391032361156739</c:v>
                      </c:pt>
                      <c:pt idx="214">
                        <c:v>35.682009531422494</c:v>
                      </c:pt>
                      <c:pt idx="215">
                        <c:v>35.756391628604455</c:v>
                      </c:pt>
                      <c:pt idx="216">
                        <c:v>35.522447847292973</c:v>
                      </c:pt>
                      <c:pt idx="217">
                        <c:v>35.641106658820945</c:v>
                      </c:pt>
                      <c:pt idx="218">
                        <c:v>35.509908471046003</c:v>
                      </c:pt>
                      <c:pt idx="219">
                        <c:v>35.653227122530389</c:v>
                      </c:pt>
                      <c:pt idx="220">
                        <c:v>35.5679909242319</c:v>
                      </c:pt>
                      <c:pt idx="221">
                        <c:v>35.308729006923855</c:v>
                      </c:pt>
                      <c:pt idx="222">
                        <c:v>35.584418045750077</c:v>
                      </c:pt>
                      <c:pt idx="223">
                        <c:v>35.530791025165655</c:v>
                      </c:pt>
                      <c:pt idx="224">
                        <c:v>35.980983305198841</c:v>
                      </c:pt>
                      <c:pt idx="225">
                        <c:v>35.634790793514718</c:v>
                      </c:pt>
                      <c:pt idx="226">
                        <c:v>35.527587517050314</c:v>
                      </c:pt>
                      <c:pt idx="227">
                        <c:v>35.501647953190833</c:v>
                      </c:pt>
                      <c:pt idx="228">
                        <c:v>35.623592334631297</c:v>
                      </c:pt>
                      <c:pt idx="229">
                        <c:v>35.42355015247707</c:v>
                      </c:pt>
                      <c:pt idx="230">
                        <c:v>35.463471506261669</c:v>
                      </c:pt>
                      <c:pt idx="231">
                        <c:v>35.476573494516295</c:v>
                      </c:pt>
                      <c:pt idx="232">
                        <c:v>35.619386717471933</c:v>
                      </c:pt>
                      <c:pt idx="233">
                        <c:v>35.484476088373562</c:v>
                      </c:pt>
                      <c:pt idx="234">
                        <c:v>35.38091405294869</c:v>
                      </c:pt>
                      <c:pt idx="235">
                        <c:v>35.752634149580061</c:v>
                      </c:pt>
                      <c:pt idx="236">
                        <c:v>35.561429065091104</c:v>
                      </c:pt>
                      <c:pt idx="237">
                        <c:v>35.735550823247451</c:v>
                      </c:pt>
                      <c:pt idx="238">
                        <c:v>35.445906317453698</c:v>
                      </c:pt>
                      <c:pt idx="239">
                        <c:v>35.472180428269276</c:v>
                      </c:pt>
                      <c:pt idx="240">
                        <c:v>35.398692377397467</c:v>
                      </c:pt>
                      <c:pt idx="241">
                        <c:v>35.353147236599604</c:v>
                      </c:pt>
                      <c:pt idx="242">
                        <c:v>35.492957784747603</c:v>
                      </c:pt>
                      <c:pt idx="243">
                        <c:v>35.482590574336768</c:v>
                      </c:pt>
                      <c:pt idx="244">
                        <c:v>35.799415620412596</c:v>
                      </c:pt>
                      <c:pt idx="245">
                        <c:v>35.471413439454665</c:v>
                      </c:pt>
                      <c:pt idx="246">
                        <c:v>35.459145716866104</c:v>
                      </c:pt>
                      <c:pt idx="247">
                        <c:v>35.302847358407639</c:v>
                      </c:pt>
                      <c:pt idx="248">
                        <c:v>35.336096401891474</c:v>
                      </c:pt>
                      <c:pt idx="249">
                        <c:v>35.58858723257736</c:v>
                      </c:pt>
                      <c:pt idx="250">
                        <c:v>35.507806891999316</c:v>
                      </c:pt>
                      <c:pt idx="251">
                        <c:v>35.371594983982781</c:v>
                      </c:pt>
                      <c:pt idx="252">
                        <c:v>35.506059534987138</c:v>
                      </c:pt>
                      <c:pt idx="253">
                        <c:v>35.555137042674573</c:v>
                      </c:pt>
                      <c:pt idx="254">
                        <c:v>36.21230531689887</c:v>
                      </c:pt>
                      <c:pt idx="255">
                        <c:v>35.760132905409989</c:v>
                      </c:pt>
                      <c:pt idx="256">
                        <c:v>35.470433444826142</c:v>
                      </c:pt>
                      <c:pt idx="257">
                        <c:v>35.761926382010344</c:v>
                      </c:pt>
                      <c:pt idx="258">
                        <c:v>35.579596656453504</c:v>
                      </c:pt>
                      <c:pt idx="259">
                        <c:v>35.460831098912479</c:v>
                      </c:pt>
                      <c:pt idx="260">
                        <c:v>35.521100954728411</c:v>
                      </c:pt>
                      <c:pt idx="261">
                        <c:v>35.491204870015487</c:v>
                      </c:pt>
                      <c:pt idx="262">
                        <c:v>35.412711382341691</c:v>
                      </c:pt>
                      <c:pt idx="263">
                        <c:v>35.032738885192678</c:v>
                      </c:pt>
                      <c:pt idx="264">
                        <c:v>35.637238850190307</c:v>
                      </c:pt>
                      <c:pt idx="265">
                        <c:v>35.916099650736648</c:v>
                      </c:pt>
                      <c:pt idx="266">
                        <c:v>35.192324736777884</c:v>
                      </c:pt>
                      <c:pt idx="267">
                        <c:v>35.93047197147375</c:v>
                      </c:pt>
                      <c:pt idx="268">
                        <c:v>35.460230307097341</c:v>
                      </c:pt>
                      <c:pt idx="269">
                        <c:v>35.333266566872709</c:v>
                      </c:pt>
                      <c:pt idx="270">
                        <c:v>35.025623898378512</c:v>
                      </c:pt>
                      <c:pt idx="271">
                        <c:v>34.870808603289909</c:v>
                      </c:pt>
                      <c:pt idx="272">
                        <c:v>34.97934068252556</c:v>
                      </c:pt>
                      <c:pt idx="273">
                        <c:v>35.260428480235113</c:v>
                      </c:pt>
                      <c:pt idx="274">
                        <c:v>35.332086829860842</c:v>
                      </c:pt>
                      <c:pt idx="275">
                        <c:v>35.04900739628642</c:v>
                      </c:pt>
                      <c:pt idx="276">
                        <c:v>35.049553736706258</c:v>
                      </c:pt>
                      <c:pt idx="277">
                        <c:v>35.67481563492295</c:v>
                      </c:pt>
                      <c:pt idx="278">
                        <c:v>35.290437186883629</c:v>
                      </c:pt>
                      <c:pt idx="279">
                        <c:v>34.942997024168143</c:v>
                      </c:pt>
                      <c:pt idx="280">
                        <c:v>35.366609945212367</c:v>
                      </c:pt>
                      <c:pt idx="281">
                        <c:v>35.449631481772769</c:v>
                      </c:pt>
                      <c:pt idx="282">
                        <c:v>35.123044685763347</c:v>
                      </c:pt>
                      <c:pt idx="283">
                        <c:v>35.005254190080542</c:v>
                      </c:pt>
                      <c:pt idx="284">
                        <c:v>34.806659227093967</c:v>
                      </c:pt>
                      <c:pt idx="285">
                        <c:v>34.921887924730299</c:v>
                      </c:pt>
                      <c:pt idx="286">
                        <c:v>34.908062739281995</c:v>
                      </c:pt>
                      <c:pt idx="287">
                        <c:v>34.774976457487298</c:v>
                      </c:pt>
                      <c:pt idx="288">
                        <c:v>34.826546304839404</c:v>
                      </c:pt>
                      <c:pt idx="289">
                        <c:v>34.807847297948392</c:v>
                      </c:pt>
                      <c:pt idx="290">
                        <c:v>34.815149962955182</c:v>
                      </c:pt>
                      <c:pt idx="291">
                        <c:v>34.7904065338303</c:v>
                      </c:pt>
                      <c:pt idx="292">
                        <c:v>34.796285166426443</c:v>
                      </c:pt>
                      <c:pt idx="293">
                        <c:v>34.783200622015698</c:v>
                      </c:pt>
                      <c:pt idx="294">
                        <c:v>34.685763141107884</c:v>
                      </c:pt>
                      <c:pt idx="295">
                        <c:v>34.749097242581122</c:v>
                      </c:pt>
                      <c:pt idx="296">
                        <c:v>34.811720779487999</c:v>
                      </c:pt>
                      <c:pt idx="297">
                        <c:v>34.97375787868048</c:v>
                      </c:pt>
                      <c:pt idx="298">
                        <c:v>35.018235810085976</c:v>
                      </c:pt>
                      <c:pt idx="299">
                        <c:v>34.823406512192918</c:v>
                      </c:pt>
                      <c:pt idx="300">
                        <c:v>35.261212665332152</c:v>
                      </c:pt>
                      <c:pt idx="301">
                        <c:v>35.079047344660644</c:v>
                      </c:pt>
                      <c:pt idx="302">
                        <c:v>35.039773555865359</c:v>
                      </c:pt>
                      <c:pt idx="303">
                        <c:v>34.757478355245539</c:v>
                      </c:pt>
                      <c:pt idx="304">
                        <c:v>34.833985164136017</c:v>
                      </c:pt>
                      <c:pt idx="305">
                        <c:v>34.909875294012998</c:v>
                      </c:pt>
                      <c:pt idx="306">
                        <c:v>35.160496266209961</c:v>
                      </c:pt>
                      <c:pt idx="307">
                        <c:v>35.061333906091384</c:v>
                      </c:pt>
                      <c:pt idx="308">
                        <c:v>35.234747932316651</c:v>
                      </c:pt>
                      <c:pt idx="309">
                        <c:v>34.918553709977324</c:v>
                      </c:pt>
                      <c:pt idx="310">
                        <c:v>35.124907956830768</c:v>
                      </c:pt>
                      <c:pt idx="311">
                        <c:v>35.044713941322819</c:v>
                      </c:pt>
                      <c:pt idx="312">
                        <c:v>35.025661680432684</c:v>
                      </c:pt>
                      <c:pt idx="313">
                        <c:v>35.05406586466416</c:v>
                      </c:pt>
                      <c:pt idx="314">
                        <c:v>35.003426831311458</c:v>
                      </c:pt>
                      <c:pt idx="315">
                        <c:v>35.091899860494465</c:v>
                      </c:pt>
                      <c:pt idx="316">
                        <c:v>35.053855118722105</c:v>
                      </c:pt>
                      <c:pt idx="317">
                        <c:v>35.085371671599354</c:v>
                      </c:pt>
                      <c:pt idx="318">
                        <c:v>35.015431295688245</c:v>
                      </c:pt>
                      <c:pt idx="319">
                        <c:v>34.919640228514517</c:v>
                      </c:pt>
                      <c:pt idx="320">
                        <c:v>35.048476878151185</c:v>
                      </c:pt>
                      <c:pt idx="321">
                        <c:v>35.194996506770821</c:v>
                      </c:pt>
                      <c:pt idx="322">
                        <c:v>35.008121903250924</c:v>
                      </c:pt>
                      <c:pt idx="323">
                        <c:v>35.023987843398068</c:v>
                      </c:pt>
                      <c:pt idx="324">
                        <c:v>34.974884285770671</c:v>
                      </c:pt>
                      <c:pt idx="325">
                        <c:v>34.799093744266798</c:v>
                      </c:pt>
                      <c:pt idx="326">
                        <c:v>35.4017323346824</c:v>
                      </c:pt>
                      <c:pt idx="327">
                        <c:v>35.310236909793673</c:v>
                      </c:pt>
                      <c:pt idx="328">
                        <c:v>35.3023388630453</c:v>
                      </c:pt>
                      <c:pt idx="329">
                        <c:v>35.306589365168655</c:v>
                      </c:pt>
                      <c:pt idx="330">
                        <c:v>35.141687923203719</c:v>
                      </c:pt>
                      <c:pt idx="331">
                        <c:v>35.315196298921784</c:v>
                      </c:pt>
                      <c:pt idx="332">
                        <c:v>35.077831078547241</c:v>
                      </c:pt>
                    </c:numCache>
                  </c:numRef>
                </c:yVal>
                <c:smooth val="1"/>
                <c:extLst>
                  <c:ext xmlns:c16="http://schemas.microsoft.com/office/drawing/2014/chart" uri="{C3380CC4-5D6E-409C-BE32-E72D297353CC}">
                    <c16:uniqueId val="{00000002-D4C9-4F9D-8B16-77204F7E38D3}"/>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Sigma sq mod'!$E$6</c15:sqref>
                        </c15:formulaRef>
                      </c:ext>
                    </c:extLst>
                    <c:strCache>
                      <c:ptCount val="1"/>
                      <c:pt idx="0">
                        <c:v>Continuous mean</c:v>
                      </c:pt>
                    </c:strCache>
                  </c:strRef>
                </c:tx>
                <c:xVal>
                  <c:numRef>
                    <c:extLst xmlns:c15="http://schemas.microsoft.com/office/drawing/2012/chart">
                      <c:ext xmlns:c15="http://schemas.microsoft.com/office/drawing/2012/chart" uri="{02D57815-91ED-43cb-92C2-25804820EDAC}">
                        <c15:formulaRef>
                          <c15:sqref>'Sigma sq mod'!$A$7:$A$380</c15:sqref>
                        </c15:formulaRef>
                      </c:ext>
                    </c:extLst>
                    <c:numCache>
                      <c:formatCode>General</c:formatCode>
                      <c:ptCount val="374"/>
                      <c:pt idx="0">
                        <c:v>2.5900897984133111E-2</c:v>
                      </c:pt>
                      <c:pt idx="1">
                        <c:v>5.1801795968266222E-2</c:v>
                      </c:pt>
                      <c:pt idx="2">
                        <c:v>7.7702693952399329E-2</c:v>
                      </c:pt>
                      <c:pt idx="3">
                        <c:v>0.10360359193653244</c:v>
                      </c:pt>
                      <c:pt idx="4">
                        <c:v>0.12950448992066554</c:v>
                      </c:pt>
                      <c:pt idx="5">
                        <c:v>0.15540538790479866</c:v>
                      </c:pt>
                      <c:pt idx="6">
                        <c:v>0.18130628588893177</c:v>
                      </c:pt>
                      <c:pt idx="7">
                        <c:v>0.20720718387306489</c:v>
                      </c:pt>
                      <c:pt idx="8">
                        <c:v>0.233108081857198</c:v>
                      </c:pt>
                      <c:pt idx="9">
                        <c:v>0.25900897984133109</c:v>
                      </c:pt>
                      <c:pt idx="10">
                        <c:v>0.28490987782546418</c:v>
                      </c:pt>
                      <c:pt idx="11">
                        <c:v>0.31081077580959726</c:v>
                      </c:pt>
                      <c:pt idx="12">
                        <c:v>0.33671167379373035</c:v>
                      </c:pt>
                      <c:pt idx="13">
                        <c:v>0.36261257177786343</c:v>
                      </c:pt>
                      <c:pt idx="14">
                        <c:v>0.38851346976199652</c:v>
                      </c:pt>
                      <c:pt idx="15">
                        <c:v>0.41441436774612961</c:v>
                      </c:pt>
                      <c:pt idx="16">
                        <c:v>0.44031526573026269</c:v>
                      </c:pt>
                      <c:pt idx="17">
                        <c:v>0.46621616371439578</c:v>
                      </c:pt>
                      <c:pt idx="18">
                        <c:v>0.49211706169852887</c:v>
                      </c:pt>
                      <c:pt idx="19">
                        <c:v>0.51801795968266195</c:v>
                      </c:pt>
                      <c:pt idx="20">
                        <c:v>0.54391885766679504</c:v>
                      </c:pt>
                      <c:pt idx="21">
                        <c:v>0.56981975565092813</c:v>
                      </c:pt>
                      <c:pt idx="22">
                        <c:v>0.59572065363506121</c:v>
                      </c:pt>
                      <c:pt idx="23">
                        <c:v>0.6216215516191943</c:v>
                      </c:pt>
                      <c:pt idx="24">
                        <c:v>0.64752244960332739</c:v>
                      </c:pt>
                      <c:pt idx="25">
                        <c:v>0.67342334758746047</c:v>
                      </c:pt>
                      <c:pt idx="26">
                        <c:v>0.69932424557159356</c:v>
                      </c:pt>
                      <c:pt idx="27">
                        <c:v>0.72522514355572665</c:v>
                      </c:pt>
                      <c:pt idx="28">
                        <c:v>0.75112604153985973</c:v>
                      </c:pt>
                      <c:pt idx="29">
                        <c:v>0.77702693952399282</c:v>
                      </c:pt>
                      <c:pt idx="30">
                        <c:v>0.80292783750812591</c:v>
                      </c:pt>
                      <c:pt idx="31">
                        <c:v>0.82882873549225899</c:v>
                      </c:pt>
                      <c:pt idx="32">
                        <c:v>0.85472963347639208</c:v>
                      </c:pt>
                      <c:pt idx="33">
                        <c:v>0.88063053146052517</c:v>
                      </c:pt>
                      <c:pt idx="34">
                        <c:v>0.90653142944465825</c:v>
                      </c:pt>
                      <c:pt idx="35">
                        <c:v>0.93243232742879134</c:v>
                      </c:pt>
                      <c:pt idx="36">
                        <c:v>0.95833322541292443</c:v>
                      </c:pt>
                      <c:pt idx="37">
                        <c:v>0.98423412339705751</c:v>
                      </c:pt>
                      <c:pt idx="38">
                        <c:v>1.0101350213811906</c:v>
                      </c:pt>
                      <c:pt idx="39">
                        <c:v>1.0360359193653237</c:v>
                      </c:pt>
                      <c:pt idx="40">
                        <c:v>1.0619368173494568</c:v>
                      </c:pt>
                      <c:pt idx="41">
                        <c:v>1.0878377153335899</c:v>
                      </c:pt>
                      <c:pt idx="42">
                        <c:v>1.1137386133177229</c:v>
                      </c:pt>
                      <c:pt idx="43">
                        <c:v>1.139639511301856</c:v>
                      </c:pt>
                      <c:pt idx="44">
                        <c:v>1.1655404092859891</c:v>
                      </c:pt>
                      <c:pt idx="45">
                        <c:v>1.1914413072701222</c:v>
                      </c:pt>
                      <c:pt idx="46">
                        <c:v>1.2173422052542553</c:v>
                      </c:pt>
                      <c:pt idx="47">
                        <c:v>1.2432431032383884</c:v>
                      </c:pt>
                      <c:pt idx="48">
                        <c:v>1.2691440012225215</c:v>
                      </c:pt>
                      <c:pt idx="49">
                        <c:v>1.2950448992066546</c:v>
                      </c:pt>
                      <c:pt idx="50">
                        <c:v>1.3209457971907876</c:v>
                      </c:pt>
                      <c:pt idx="51">
                        <c:v>1.3468466951749207</c:v>
                      </c:pt>
                      <c:pt idx="52">
                        <c:v>1.3727475931590538</c:v>
                      </c:pt>
                      <c:pt idx="53">
                        <c:v>1.3986484911431869</c:v>
                      </c:pt>
                      <c:pt idx="54">
                        <c:v>1.42454938912732</c:v>
                      </c:pt>
                      <c:pt idx="55">
                        <c:v>1.4504502871114531</c:v>
                      </c:pt>
                      <c:pt idx="56">
                        <c:v>1.4763511850955862</c:v>
                      </c:pt>
                      <c:pt idx="57">
                        <c:v>1.5022520830797192</c:v>
                      </c:pt>
                      <c:pt idx="58">
                        <c:v>1.5281529810638523</c:v>
                      </c:pt>
                      <c:pt idx="59">
                        <c:v>1.5540538790479854</c:v>
                      </c:pt>
                      <c:pt idx="60">
                        <c:v>1.5799547770321185</c:v>
                      </c:pt>
                      <c:pt idx="61">
                        <c:v>1.6058556750162516</c:v>
                      </c:pt>
                      <c:pt idx="62">
                        <c:v>1.6317565730003847</c:v>
                      </c:pt>
                      <c:pt idx="63">
                        <c:v>1.6576574709845178</c:v>
                      </c:pt>
                      <c:pt idx="64">
                        <c:v>1.6835583689686509</c:v>
                      </c:pt>
                      <c:pt idx="65">
                        <c:v>1.7094592669527839</c:v>
                      </c:pt>
                      <c:pt idx="66">
                        <c:v>1.735360164936917</c:v>
                      </c:pt>
                      <c:pt idx="67">
                        <c:v>1.7612610629210501</c:v>
                      </c:pt>
                      <c:pt idx="68">
                        <c:v>1.7871619609051832</c:v>
                      </c:pt>
                      <c:pt idx="69">
                        <c:v>1.8130628588893163</c:v>
                      </c:pt>
                      <c:pt idx="70">
                        <c:v>1.8389637568734494</c:v>
                      </c:pt>
                      <c:pt idx="71">
                        <c:v>1.8648646548575825</c:v>
                      </c:pt>
                      <c:pt idx="72">
                        <c:v>1.8907655528417155</c:v>
                      </c:pt>
                      <c:pt idx="73">
                        <c:v>1.9166664508258486</c:v>
                      </c:pt>
                      <c:pt idx="74">
                        <c:v>1.9425673488099817</c:v>
                      </c:pt>
                      <c:pt idx="75">
                        <c:v>1.9684682467941148</c:v>
                      </c:pt>
                      <c:pt idx="76">
                        <c:v>1.9943691447782479</c:v>
                      </c:pt>
                      <c:pt idx="77">
                        <c:v>2.0202700427623812</c:v>
                      </c:pt>
                      <c:pt idx="78">
                        <c:v>2.0461709407465145</c:v>
                      </c:pt>
                      <c:pt idx="79">
                        <c:v>2.0720718387306478</c:v>
                      </c:pt>
                      <c:pt idx="80">
                        <c:v>2.0979727367147811</c:v>
                      </c:pt>
                      <c:pt idx="81">
                        <c:v>2.1238736346989144</c:v>
                      </c:pt>
                      <c:pt idx="82">
                        <c:v>2.1497745326830477</c:v>
                      </c:pt>
                      <c:pt idx="83">
                        <c:v>2.1756754306671811</c:v>
                      </c:pt>
                      <c:pt idx="84">
                        <c:v>2.2015763286513144</c:v>
                      </c:pt>
                      <c:pt idx="85">
                        <c:v>2.2274772266354477</c:v>
                      </c:pt>
                      <c:pt idx="86">
                        <c:v>2.253378124619581</c:v>
                      </c:pt>
                      <c:pt idx="87">
                        <c:v>2.2792790226037143</c:v>
                      </c:pt>
                      <c:pt idx="88">
                        <c:v>2.3051799205878476</c:v>
                      </c:pt>
                      <c:pt idx="89">
                        <c:v>2.3310808185719809</c:v>
                      </c:pt>
                      <c:pt idx="90">
                        <c:v>2.3569817165561142</c:v>
                      </c:pt>
                      <c:pt idx="91">
                        <c:v>2.3828826145402475</c:v>
                      </c:pt>
                      <c:pt idx="92">
                        <c:v>2.4087835125243808</c:v>
                      </c:pt>
                      <c:pt idx="93">
                        <c:v>2.4346844105085141</c:v>
                      </c:pt>
                      <c:pt idx="94">
                        <c:v>2.4605853084926474</c:v>
                      </c:pt>
                      <c:pt idx="95">
                        <c:v>2.4864862064767808</c:v>
                      </c:pt>
                      <c:pt idx="96">
                        <c:v>2.5123871044609141</c:v>
                      </c:pt>
                      <c:pt idx="97">
                        <c:v>2.5382880024450474</c:v>
                      </c:pt>
                      <c:pt idx="98">
                        <c:v>2.5641889004291807</c:v>
                      </c:pt>
                      <c:pt idx="99">
                        <c:v>2.590089798413314</c:v>
                      </c:pt>
                      <c:pt idx="100">
                        <c:v>2.6159906963974473</c:v>
                      </c:pt>
                      <c:pt idx="101">
                        <c:v>2.6418915943815806</c:v>
                      </c:pt>
                      <c:pt idx="102">
                        <c:v>2.6677924923657139</c:v>
                      </c:pt>
                      <c:pt idx="103">
                        <c:v>2.6936933903498472</c:v>
                      </c:pt>
                      <c:pt idx="104">
                        <c:v>2.7195942883339805</c:v>
                      </c:pt>
                      <c:pt idx="105">
                        <c:v>2.7454951863181138</c:v>
                      </c:pt>
                      <c:pt idx="106">
                        <c:v>2.7713960843022472</c:v>
                      </c:pt>
                      <c:pt idx="107">
                        <c:v>2.7972969822863805</c:v>
                      </c:pt>
                      <c:pt idx="108">
                        <c:v>2.8231978802705138</c:v>
                      </c:pt>
                      <c:pt idx="109">
                        <c:v>2.8490987782546471</c:v>
                      </c:pt>
                      <c:pt idx="110">
                        <c:v>2.8749996762387804</c:v>
                      </c:pt>
                      <c:pt idx="111">
                        <c:v>2.9009005742229137</c:v>
                      </c:pt>
                      <c:pt idx="112">
                        <c:v>2.926801472207047</c:v>
                      </c:pt>
                      <c:pt idx="113">
                        <c:v>2.9527023701911803</c:v>
                      </c:pt>
                      <c:pt idx="114">
                        <c:v>2.9786032681753136</c:v>
                      </c:pt>
                      <c:pt idx="115">
                        <c:v>3.0045041661594469</c:v>
                      </c:pt>
                      <c:pt idx="116">
                        <c:v>3.0304050641435802</c:v>
                      </c:pt>
                      <c:pt idx="117">
                        <c:v>3.0563059621277135</c:v>
                      </c:pt>
                      <c:pt idx="118">
                        <c:v>3.0822068601118469</c:v>
                      </c:pt>
                      <c:pt idx="119">
                        <c:v>3.1081077580959802</c:v>
                      </c:pt>
                      <c:pt idx="120">
                        <c:v>3.1340086560801135</c:v>
                      </c:pt>
                      <c:pt idx="121">
                        <c:v>3.1599095540642468</c:v>
                      </c:pt>
                      <c:pt idx="122">
                        <c:v>3.1858104520483801</c:v>
                      </c:pt>
                      <c:pt idx="123">
                        <c:v>3.2117113500325134</c:v>
                      </c:pt>
                      <c:pt idx="124">
                        <c:v>3.2376122480166467</c:v>
                      </c:pt>
                      <c:pt idx="125">
                        <c:v>3.26351314600078</c:v>
                      </c:pt>
                      <c:pt idx="126">
                        <c:v>3.2894140439849133</c:v>
                      </c:pt>
                      <c:pt idx="127">
                        <c:v>3.3153149419690466</c:v>
                      </c:pt>
                      <c:pt idx="128">
                        <c:v>3.3412158399531799</c:v>
                      </c:pt>
                      <c:pt idx="129">
                        <c:v>3.3671167379373133</c:v>
                      </c:pt>
                      <c:pt idx="130">
                        <c:v>3.3930176359214466</c:v>
                      </c:pt>
                      <c:pt idx="131">
                        <c:v>3.4189185339055799</c:v>
                      </c:pt>
                      <c:pt idx="132">
                        <c:v>3.4448194318897132</c:v>
                      </c:pt>
                      <c:pt idx="133">
                        <c:v>3.4707203298738465</c:v>
                      </c:pt>
                      <c:pt idx="134">
                        <c:v>3.4966212278579798</c:v>
                      </c:pt>
                      <c:pt idx="135">
                        <c:v>3.5225221258421131</c:v>
                      </c:pt>
                      <c:pt idx="136">
                        <c:v>3.5484230238262464</c:v>
                      </c:pt>
                      <c:pt idx="137">
                        <c:v>3.5743239218103797</c:v>
                      </c:pt>
                      <c:pt idx="138">
                        <c:v>3.600224819794513</c:v>
                      </c:pt>
                      <c:pt idx="139">
                        <c:v>3.6261257177786463</c:v>
                      </c:pt>
                      <c:pt idx="140">
                        <c:v>3.6520266157627796</c:v>
                      </c:pt>
                      <c:pt idx="141">
                        <c:v>3.677927513746913</c:v>
                      </c:pt>
                      <c:pt idx="142">
                        <c:v>3.7038284117310463</c:v>
                      </c:pt>
                      <c:pt idx="143">
                        <c:v>3.7297293097151796</c:v>
                      </c:pt>
                      <c:pt idx="144">
                        <c:v>3.7556302076993129</c:v>
                      </c:pt>
                      <c:pt idx="145">
                        <c:v>3.7815311056834462</c:v>
                      </c:pt>
                      <c:pt idx="146">
                        <c:v>3.8074320036675795</c:v>
                      </c:pt>
                      <c:pt idx="147">
                        <c:v>3.8333329016517128</c:v>
                      </c:pt>
                      <c:pt idx="148">
                        <c:v>3.8592337996358461</c:v>
                      </c:pt>
                      <c:pt idx="149">
                        <c:v>3.8851346976199794</c:v>
                      </c:pt>
                      <c:pt idx="150">
                        <c:v>3.9110355956041127</c:v>
                      </c:pt>
                      <c:pt idx="151">
                        <c:v>3.936936493588246</c:v>
                      </c:pt>
                      <c:pt idx="152">
                        <c:v>3.9628373915723794</c:v>
                      </c:pt>
                      <c:pt idx="153">
                        <c:v>3.9887382895565127</c:v>
                      </c:pt>
                      <c:pt idx="154">
                        <c:v>4.014639187540646</c:v>
                      </c:pt>
                      <c:pt idx="155">
                        <c:v>4.0405400855247793</c:v>
                      </c:pt>
                      <c:pt idx="156">
                        <c:v>4.0664409835089126</c:v>
                      </c:pt>
                      <c:pt idx="157">
                        <c:v>4.0923418814930459</c:v>
                      </c:pt>
                      <c:pt idx="158">
                        <c:v>4.1182427794771792</c:v>
                      </c:pt>
                      <c:pt idx="159">
                        <c:v>4.1441436774613125</c:v>
                      </c:pt>
                      <c:pt idx="160">
                        <c:v>4.1700445754454458</c:v>
                      </c:pt>
                      <c:pt idx="161">
                        <c:v>4.1959454734295791</c:v>
                      </c:pt>
                      <c:pt idx="162">
                        <c:v>4.2218463714137124</c:v>
                      </c:pt>
                      <c:pt idx="163">
                        <c:v>4.2477472693978457</c:v>
                      </c:pt>
                      <c:pt idx="164">
                        <c:v>4.2736481673819791</c:v>
                      </c:pt>
                      <c:pt idx="165">
                        <c:v>4.2995490653661124</c:v>
                      </c:pt>
                      <c:pt idx="166">
                        <c:v>4.3254499633502457</c:v>
                      </c:pt>
                      <c:pt idx="167">
                        <c:v>4.351350861334379</c:v>
                      </c:pt>
                      <c:pt idx="168">
                        <c:v>4.3772517593185123</c:v>
                      </c:pt>
                      <c:pt idx="169">
                        <c:v>4.4031526573026456</c:v>
                      </c:pt>
                      <c:pt idx="170">
                        <c:v>4.4290535552867789</c:v>
                      </c:pt>
                      <c:pt idx="171">
                        <c:v>4.4549544532709122</c:v>
                      </c:pt>
                      <c:pt idx="172">
                        <c:v>4.4808553512550455</c:v>
                      </c:pt>
                      <c:pt idx="173">
                        <c:v>4.5067562492391788</c:v>
                      </c:pt>
                      <c:pt idx="174">
                        <c:v>4.5326571472233121</c:v>
                      </c:pt>
                      <c:pt idx="175">
                        <c:v>4.5585580452074455</c:v>
                      </c:pt>
                      <c:pt idx="176">
                        <c:v>4.5844589431915788</c:v>
                      </c:pt>
                      <c:pt idx="177">
                        <c:v>4.6103598411757121</c:v>
                      </c:pt>
                      <c:pt idx="178">
                        <c:v>4.6362607391598454</c:v>
                      </c:pt>
                      <c:pt idx="179">
                        <c:v>4.6621616371439787</c:v>
                      </c:pt>
                      <c:pt idx="180">
                        <c:v>4.688062535128112</c:v>
                      </c:pt>
                      <c:pt idx="181">
                        <c:v>4.7139634331122453</c:v>
                      </c:pt>
                      <c:pt idx="182">
                        <c:v>4.7398643310963786</c:v>
                      </c:pt>
                      <c:pt idx="183">
                        <c:v>4.7657652290805119</c:v>
                      </c:pt>
                      <c:pt idx="184">
                        <c:v>4.7916661270646452</c:v>
                      </c:pt>
                      <c:pt idx="185">
                        <c:v>4.8175670250487785</c:v>
                      </c:pt>
                      <c:pt idx="186">
                        <c:v>4.8434679230329118</c:v>
                      </c:pt>
                      <c:pt idx="187">
                        <c:v>4.8693688210170452</c:v>
                      </c:pt>
                      <c:pt idx="188">
                        <c:v>4.8952697190011785</c:v>
                      </c:pt>
                      <c:pt idx="189">
                        <c:v>4.9211706169853118</c:v>
                      </c:pt>
                      <c:pt idx="190">
                        <c:v>4.9470715149694451</c:v>
                      </c:pt>
                      <c:pt idx="191">
                        <c:v>4.9729724129535784</c:v>
                      </c:pt>
                      <c:pt idx="192">
                        <c:v>4.9988733109377117</c:v>
                      </c:pt>
                      <c:pt idx="193">
                        <c:v>5.024774208921845</c:v>
                      </c:pt>
                      <c:pt idx="194">
                        <c:v>5.0506751069059783</c:v>
                      </c:pt>
                      <c:pt idx="195">
                        <c:v>5.0765760048901116</c:v>
                      </c:pt>
                      <c:pt idx="196">
                        <c:v>5.1024769028742449</c:v>
                      </c:pt>
                      <c:pt idx="197">
                        <c:v>5.1283778008583782</c:v>
                      </c:pt>
                      <c:pt idx="198">
                        <c:v>5.1542786988425116</c:v>
                      </c:pt>
                      <c:pt idx="199">
                        <c:v>5.1801795968266449</c:v>
                      </c:pt>
                      <c:pt idx="200">
                        <c:v>5.2060804948107782</c:v>
                      </c:pt>
                      <c:pt idx="201">
                        <c:v>5.2319813927949115</c:v>
                      </c:pt>
                      <c:pt idx="202">
                        <c:v>5.2578822907790448</c:v>
                      </c:pt>
                      <c:pt idx="203">
                        <c:v>5.2837831887631781</c:v>
                      </c:pt>
                      <c:pt idx="204">
                        <c:v>5.3096840867473114</c:v>
                      </c:pt>
                      <c:pt idx="205">
                        <c:v>5.3355849847314447</c:v>
                      </c:pt>
                      <c:pt idx="206">
                        <c:v>5.361485882715578</c:v>
                      </c:pt>
                      <c:pt idx="207">
                        <c:v>5.3873867806997113</c:v>
                      </c:pt>
                      <c:pt idx="208">
                        <c:v>5.4132876786838446</c:v>
                      </c:pt>
                      <c:pt idx="209">
                        <c:v>5.4391885766679779</c:v>
                      </c:pt>
                      <c:pt idx="210">
                        <c:v>5.4650894746521113</c:v>
                      </c:pt>
                      <c:pt idx="211">
                        <c:v>5.4909903726362446</c:v>
                      </c:pt>
                      <c:pt idx="212">
                        <c:v>5.5168912706203779</c:v>
                      </c:pt>
                      <c:pt idx="213">
                        <c:v>5.5427921686045112</c:v>
                      </c:pt>
                      <c:pt idx="214">
                        <c:v>5.5686930665886445</c:v>
                      </c:pt>
                      <c:pt idx="215">
                        <c:v>5.5945939645727778</c:v>
                      </c:pt>
                      <c:pt idx="216">
                        <c:v>5.6204948625569111</c:v>
                      </c:pt>
                      <c:pt idx="217">
                        <c:v>5.6463957605410444</c:v>
                      </c:pt>
                      <c:pt idx="218">
                        <c:v>5.6722966585251777</c:v>
                      </c:pt>
                      <c:pt idx="219">
                        <c:v>5.698197556509311</c:v>
                      </c:pt>
                      <c:pt idx="220">
                        <c:v>5.7240984544934443</c:v>
                      </c:pt>
                      <c:pt idx="221">
                        <c:v>5.7499993524775777</c:v>
                      </c:pt>
                      <c:pt idx="222">
                        <c:v>5.775900250461711</c:v>
                      </c:pt>
                      <c:pt idx="223">
                        <c:v>5.8018011484458443</c:v>
                      </c:pt>
                      <c:pt idx="224">
                        <c:v>5.8277020464299776</c:v>
                      </c:pt>
                      <c:pt idx="225">
                        <c:v>5.8536029444141109</c:v>
                      </c:pt>
                      <c:pt idx="226">
                        <c:v>5.8795038423982442</c:v>
                      </c:pt>
                      <c:pt idx="227">
                        <c:v>5.9054047403823775</c:v>
                      </c:pt>
                      <c:pt idx="228">
                        <c:v>5.9313056383665108</c:v>
                      </c:pt>
                      <c:pt idx="229">
                        <c:v>5.9572065363506441</c:v>
                      </c:pt>
                      <c:pt idx="230">
                        <c:v>5.9831074343347774</c:v>
                      </c:pt>
                      <c:pt idx="231">
                        <c:v>6.0090083323189107</c:v>
                      </c:pt>
                      <c:pt idx="232">
                        <c:v>6.034909230303044</c:v>
                      </c:pt>
                      <c:pt idx="233">
                        <c:v>6.0608101282871774</c:v>
                      </c:pt>
                      <c:pt idx="234">
                        <c:v>6.0867110262713107</c:v>
                      </c:pt>
                      <c:pt idx="235">
                        <c:v>6.112611924255444</c:v>
                      </c:pt>
                      <c:pt idx="236">
                        <c:v>6.1385128222395773</c:v>
                      </c:pt>
                      <c:pt idx="237">
                        <c:v>6.1644137202237106</c:v>
                      </c:pt>
                      <c:pt idx="238">
                        <c:v>6.1903146182078439</c:v>
                      </c:pt>
                      <c:pt idx="239">
                        <c:v>6.2162155161919772</c:v>
                      </c:pt>
                      <c:pt idx="240">
                        <c:v>6.2421164141761105</c:v>
                      </c:pt>
                      <c:pt idx="241">
                        <c:v>6.2680173121602438</c:v>
                      </c:pt>
                      <c:pt idx="242">
                        <c:v>6.2939182101443771</c:v>
                      </c:pt>
                      <c:pt idx="243">
                        <c:v>6.3198191081285104</c:v>
                      </c:pt>
                      <c:pt idx="244">
                        <c:v>6.3457200061126438</c:v>
                      </c:pt>
                      <c:pt idx="245">
                        <c:v>6.3716209040967771</c:v>
                      </c:pt>
                      <c:pt idx="246">
                        <c:v>6.3975218020809104</c:v>
                      </c:pt>
                      <c:pt idx="247">
                        <c:v>6.4234227000650437</c:v>
                      </c:pt>
                      <c:pt idx="248">
                        <c:v>6.449323598049177</c:v>
                      </c:pt>
                      <c:pt idx="249">
                        <c:v>6.4752244960333103</c:v>
                      </c:pt>
                      <c:pt idx="250">
                        <c:v>6.5011253940174436</c:v>
                      </c:pt>
                      <c:pt idx="251">
                        <c:v>6.5270262920015769</c:v>
                      </c:pt>
                      <c:pt idx="252">
                        <c:v>6.5529271899857102</c:v>
                      </c:pt>
                      <c:pt idx="253">
                        <c:v>6.5788280879698435</c:v>
                      </c:pt>
                      <c:pt idx="254">
                        <c:v>6.6047289859539768</c:v>
                      </c:pt>
                      <c:pt idx="255">
                        <c:v>6.6306298839381101</c:v>
                      </c:pt>
                      <c:pt idx="256">
                        <c:v>6.6565307819222435</c:v>
                      </c:pt>
                      <c:pt idx="257">
                        <c:v>6.6824316799063768</c:v>
                      </c:pt>
                      <c:pt idx="258">
                        <c:v>6.7083325778905101</c:v>
                      </c:pt>
                      <c:pt idx="259">
                        <c:v>6.7342334758746434</c:v>
                      </c:pt>
                      <c:pt idx="260">
                        <c:v>6.7601343738587767</c:v>
                      </c:pt>
                      <c:pt idx="261">
                        <c:v>6.78603527184291</c:v>
                      </c:pt>
                      <c:pt idx="262">
                        <c:v>6.8119361698270433</c:v>
                      </c:pt>
                      <c:pt idx="263">
                        <c:v>6.8378370678111766</c:v>
                      </c:pt>
                      <c:pt idx="264">
                        <c:v>6.8637379657953099</c:v>
                      </c:pt>
                      <c:pt idx="265">
                        <c:v>6.8896388637794432</c:v>
                      </c:pt>
                      <c:pt idx="266">
                        <c:v>6.9155397617635765</c:v>
                      </c:pt>
                      <c:pt idx="267">
                        <c:v>6.9414406597477099</c:v>
                      </c:pt>
                      <c:pt idx="268">
                        <c:v>6.9673415577318432</c:v>
                      </c:pt>
                      <c:pt idx="269">
                        <c:v>6.9932424557159765</c:v>
                      </c:pt>
                      <c:pt idx="270">
                        <c:v>7.0191433537001098</c:v>
                      </c:pt>
                      <c:pt idx="271">
                        <c:v>7.0450442516842431</c:v>
                      </c:pt>
                      <c:pt idx="272">
                        <c:v>7.0709451496683764</c:v>
                      </c:pt>
                      <c:pt idx="273">
                        <c:v>7.0968460476525097</c:v>
                      </c:pt>
                      <c:pt idx="274">
                        <c:v>7.122746945636643</c:v>
                      </c:pt>
                      <c:pt idx="275">
                        <c:v>7.1486478436207763</c:v>
                      </c:pt>
                      <c:pt idx="276">
                        <c:v>7.1745487416049096</c:v>
                      </c:pt>
                      <c:pt idx="277">
                        <c:v>7.2004496395890429</c:v>
                      </c:pt>
                      <c:pt idx="278">
                        <c:v>7.2263505375731762</c:v>
                      </c:pt>
                      <c:pt idx="279">
                        <c:v>7.2522514355573096</c:v>
                      </c:pt>
                      <c:pt idx="280">
                        <c:v>7.2781523335414429</c:v>
                      </c:pt>
                      <c:pt idx="281">
                        <c:v>7.3040532315255762</c:v>
                      </c:pt>
                      <c:pt idx="282">
                        <c:v>7.3299541295097095</c:v>
                      </c:pt>
                      <c:pt idx="283">
                        <c:v>7.3558550274938428</c:v>
                      </c:pt>
                      <c:pt idx="284">
                        <c:v>7.3817559254779761</c:v>
                      </c:pt>
                      <c:pt idx="285">
                        <c:v>7.4076568234621094</c:v>
                      </c:pt>
                      <c:pt idx="286">
                        <c:v>7.4335577214462427</c:v>
                      </c:pt>
                      <c:pt idx="287">
                        <c:v>7.459458619430376</c:v>
                      </c:pt>
                      <c:pt idx="288">
                        <c:v>7.4853595174145093</c:v>
                      </c:pt>
                      <c:pt idx="289">
                        <c:v>7.5112604153986426</c:v>
                      </c:pt>
                      <c:pt idx="290">
                        <c:v>7.537161313382776</c:v>
                      </c:pt>
                      <c:pt idx="291">
                        <c:v>7.5630622113669093</c:v>
                      </c:pt>
                      <c:pt idx="292">
                        <c:v>7.5889631093510426</c:v>
                      </c:pt>
                      <c:pt idx="293">
                        <c:v>7.6148640073351759</c:v>
                      </c:pt>
                      <c:pt idx="294">
                        <c:v>7.6407649053193092</c:v>
                      </c:pt>
                      <c:pt idx="295">
                        <c:v>7.6666658033034425</c:v>
                      </c:pt>
                      <c:pt idx="296">
                        <c:v>7.6925667012875758</c:v>
                      </c:pt>
                      <c:pt idx="297">
                        <c:v>7.7184675992717091</c:v>
                      </c:pt>
                      <c:pt idx="298">
                        <c:v>7.7443684972558424</c:v>
                      </c:pt>
                      <c:pt idx="299">
                        <c:v>7.7702693952399757</c:v>
                      </c:pt>
                      <c:pt idx="300">
                        <c:v>7.796170293224109</c:v>
                      </c:pt>
                      <c:pt idx="301">
                        <c:v>7.8220711912082423</c:v>
                      </c:pt>
                      <c:pt idx="302">
                        <c:v>7.8479720891923757</c:v>
                      </c:pt>
                      <c:pt idx="303">
                        <c:v>7.873872987176509</c:v>
                      </c:pt>
                      <c:pt idx="304">
                        <c:v>7.8997738851606423</c:v>
                      </c:pt>
                      <c:pt idx="305">
                        <c:v>7.9256747831447756</c:v>
                      </c:pt>
                      <c:pt idx="306">
                        <c:v>7.9515756811289089</c:v>
                      </c:pt>
                      <c:pt idx="307">
                        <c:v>7.9774765791130422</c:v>
                      </c:pt>
                      <c:pt idx="308">
                        <c:v>8.0033774770971746</c:v>
                      </c:pt>
                      <c:pt idx="309">
                        <c:v>8.0292783750813079</c:v>
                      </c:pt>
                      <c:pt idx="310">
                        <c:v>8.0551792730654412</c:v>
                      </c:pt>
                      <c:pt idx="311">
                        <c:v>8.0810801710495745</c:v>
                      </c:pt>
                      <c:pt idx="312">
                        <c:v>8.1069810690337079</c:v>
                      </c:pt>
                      <c:pt idx="313">
                        <c:v>8.1328819670178412</c:v>
                      </c:pt>
                      <c:pt idx="314">
                        <c:v>8.1587828650019745</c:v>
                      </c:pt>
                      <c:pt idx="315">
                        <c:v>8.1846837629861078</c:v>
                      </c:pt>
                      <c:pt idx="316">
                        <c:v>8.2105846609702411</c:v>
                      </c:pt>
                      <c:pt idx="317">
                        <c:v>8.2364855589543744</c:v>
                      </c:pt>
                      <c:pt idx="318">
                        <c:v>8.2623864569385077</c:v>
                      </c:pt>
                      <c:pt idx="319">
                        <c:v>8.288287354922641</c:v>
                      </c:pt>
                      <c:pt idx="320">
                        <c:v>8.3141882529067743</c:v>
                      </c:pt>
                      <c:pt idx="321">
                        <c:v>8.3400891508909076</c:v>
                      </c:pt>
                      <c:pt idx="322">
                        <c:v>8.3659900488750409</c:v>
                      </c:pt>
                      <c:pt idx="323">
                        <c:v>8.3918909468591742</c:v>
                      </c:pt>
                      <c:pt idx="324">
                        <c:v>8.4177918448433076</c:v>
                      </c:pt>
                      <c:pt idx="325">
                        <c:v>8.4436927428274409</c:v>
                      </c:pt>
                      <c:pt idx="326">
                        <c:v>8.4695936408115742</c:v>
                      </c:pt>
                      <c:pt idx="327">
                        <c:v>8.4954945387957075</c:v>
                      </c:pt>
                      <c:pt idx="328">
                        <c:v>8.5213954367798408</c:v>
                      </c:pt>
                      <c:pt idx="329">
                        <c:v>8.5472963347639741</c:v>
                      </c:pt>
                      <c:pt idx="330">
                        <c:v>8.5731972327481074</c:v>
                      </c:pt>
                      <c:pt idx="331">
                        <c:v>8.5990981307322407</c:v>
                      </c:pt>
                      <c:pt idx="332">
                        <c:v>8.624999028716374</c:v>
                      </c:pt>
                      <c:pt idx="333">
                        <c:v>8.6508999267005073</c:v>
                      </c:pt>
                      <c:pt idx="334">
                        <c:v>8.6768008246846406</c:v>
                      </c:pt>
                      <c:pt idx="335">
                        <c:v>8.702701722668774</c:v>
                      </c:pt>
                      <c:pt idx="336">
                        <c:v>8.7286026206529073</c:v>
                      </c:pt>
                      <c:pt idx="337">
                        <c:v>8.7545035186370406</c:v>
                      </c:pt>
                      <c:pt idx="338">
                        <c:v>8.7804044166211739</c:v>
                      </c:pt>
                      <c:pt idx="339">
                        <c:v>8.8063053146053072</c:v>
                      </c:pt>
                      <c:pt idx="340">
                        <c:v>8.8322062125894405</c:v>
                      </c:pt>
                      <c:pt idx="341">
                        <c:v>8.8581071105735738</c:v>
                      </c:pt>
                      <c:pt idx="342">
                        <c:v>8.8840080085577071</c:v>
                      </c:pt>
                      <c:pt idx="343">
                        <c:v>8.9099089065418404</c:v>
                      </c:pt>
                      <c:pt idx="344">
                        <c:v>8.9358098045259737</c:v>
                      </c:pt>
                      <c:pt idx="345">
                        <c:v>8.961710702510107</c:v>
                      </c:pt>
                      <c:pt idx="346">
                        <c:v>8.9876116004942403</c:v>
                      </c:pt>
                      <c:pt idx="347">
                        <c:v>9.0135124984783737</c:v>
                      </c:pt>
                      <c:pt idx="348">
                        <c:v>9.039413396462507</c:v>
                      </c:pt>
                      <c:pt idx="349">
                        <c:v>9.0653142944466403</c:v>
                      </c:pt>
                      <c:pt idx="350">
                        <c:v>9.0912151924307736</c:v>
                      </c:pt>
                      <c:pt idx="351">
                        <c:v>9.1171160904149069</c:v>
                      </c:pt>
                      <c:pt idx="352">
                        <c:v>9.1430169883990402</c:v>
                      </c:pt>
                      <c:pt idx="353">
                        <c:v>9.1689178863831735</c:v>
                      </c:pt>
                      <c:pt idx="354">
                        <c:v>9.1948187843673068</c:v>
                      </c:pt>
                      <c:pt idx="355">
                        <c:v>9.2207196823514401</c:v>
                      </c:pt>
                      <c:pt idx="356">
                        <c:v>9.2466205803355734</c:v>
                      </c:pt>
                      <c:pt idx="357">
                        <c:v>9.2725214783197067</c:v>
                      </c:pt>
                      <c:pt idx="358">
                        <c:v>9.2984223763038401</c:v>
                      </c:pt>
                      <c:pt idx="359">
                        <c:v>9.3243232742879734</c:v>
                      </c:pt>
                      <c:pt idx="360">
                        <c:v>9.3502241722721067</c:v>
                      </c:pt>
                      <c:pt idx="361">
                        <c:v>9.37612507025624</c:v>
                      </c:pt>
                      <c:pt idx="362">
                        <c:v>9.4020259682403733</c:v>
                      </c:pt>
                      <c:pt idx="363">
                        <c:v>9.4279268662245066</c:v>
                      </c:pt>
                      <c:pt idx="364">
                        <c:v>9.4538277642086399</c:v>
                      </c:pt>
                      <c:pt idx="365">
                        <c:v>9.4797286621927732</c:v>
                      </c:pt>
                      <c:pt idx="366">
                        <c:v>9.5056295601769065</c:v>
                      </c:pt>
                      <c:pt idx="367">
                        <c:v>9.5315304581610398</c:v>
                      </c:pt>
                      <c:pt idx="368">
                        <c:v>9.5574313561451731</c:v>
                      </c:pt>
                      <c:pt idx="369">
                        <c:v>9.5833322541293064</c:v>
                      </c:pt>
                      <c:pt idx="370">
                        <c:v>9.6092331521134398</c:v>
                      </c:pt>
                      <c:pt idx="371">
                        <c:v>9.6351340500975731</c:v>
                      </c:pt>
                      <c:pt idx="372">
                        <c:v>9.6610349480817064</c:v>
                      </c:pt>
                      <c:pt idx="373">
                        <c:v>9.6869358460658397</c:v>
                      </c:pt>
                    </c:numCache>
                  </c:numRef>
                </c:xVal>
                <c:yVal>
                  <c:numRef>
                    <c:extLst xmlns:c15="http://schemas.microsoft.com/office/drawing/2012/chart">
                      <c:ext xmlns:c15="http://schemas.microsoft.com/office/drawing/2012/chart" uri="{02D57815-91ED-43cb-92C2-25804820EDAC}">
                        <c15:formulaRef>
                          <c15:sqref>'Sigma sq mod'!$E$7:$E$380</c15:sqref>
                        </c15:formulaRef>
                      </c:ext>
                    </c:extLst>
                    <c:numCache>
                      <c:formatCode>General</c:formatCode>
                      <c:ptCount val="374"/>
                      <c:pt idx="0">
                        <c:v>42.978207233622051</c:v>
                      </c:pt>
                      <c:pt idx="1">
                        <c:v>43.043827304033833</c:v>
                      </c:pt>
                      <c:pt idx="2">
                        <c:v>44.281363026684176</c:v>
                      </c:pt>
                      <c:pt idx="3">
                        <c:v>47.700366002512794</c:v>
                      </c:pt>
                      <c:pt idx="4">
                        <c:v>48.931421535158158</c:v>
                      </c:pt>
                      <c:pt idx="5">
                        <c:v>47.433580998363361</c:v>
                      </c:pt>
                      <c:pt idx="6">
                        <c:v>47.345678305863942</c:v>
                      </c:pt>
                      <c:pt idx="7">
                        <c:v>46.908637861093403</c:v>
                      </c:pt>
                      <c:pt idx="8">
                        <c:v>46.877661295411357</c:v>
                      </c:pt>
                      <c:pt idx="9">
                        <c:v>40.602082949577408</c:v>
                      </c:pt>
                      <c:pt idx="10">
                        <c:v>39.560803857623718</c:v>
                      </c:pt>
                      <c:pt idx="11">
                        <c:v>44.432815881212932</c:v>
                      </c:pt>
                      <c:pt idx="12">
                        <c:v>45.44429119508775</c:v>
                      </c:pt>
                      <c:pt idx="13">
                        <c:v>44.651965585793945</c:v>
                      </c:pt>
                      <c:pt idx="14">
                        <c:v>44.201245150595206</c:v>
                      </c:pt>
                      <c:pt idx="15">
                        <c:v>44.751944581267907</c:v>
                      </c:pt>
                      <c:pt idx="16">
                        <c:v>46.746573261595671</c:v>
                      </c:pt>
                      <c:pt idx="17">
                        <c:v>46.428525473355144</c:v>
                      </c:pt>
                      <c:pt idx="18">
                        <c:v>49.995458434520557</c:v>
                      </c:pt>
                      <c:pt idx="19">
                        <c:v>47.045387664445713</c:v>
                      </c:pt>
                      <c:pt idx="20">
                        <c:v>41.018314970517963</c:v>
                      </c:pt>
                      <c:pt idx="21">
                        <c:v>41.973986743694908</c:v>
                      </c:pt>
                      <c:pt idx="22">
                        <c:v>47.210046467700778</c:v>
                      </c:pt>
                      <c:pt idx="23">
                        <c:v>46.343038440731839</c:v>
                      </c:pt>
                      <c:pt idx="24">
                        <c:v>45.163442817157396</c:v>
                      </c:pt>
                      <c:pt idx="25">
                        <c:v>45.104558389462632</c:v>
                      </c:pt>
                      <c:pt idx="26">
                        <c:v>44.279839572639837</c:v>
                      </c:pt>
                      <c:pt idx="27">
                        <c:v>40.657125844504783</c:v>
                      </c:pt>
                      <c:pt idx="28">
                        <c:v>39.603896626925795</c:v>
                      </c:pt>
                      <c:pt idx="29">
                        <c:v>41.378477069075217</c:v>
                      </c:pt>
                      <c:pt idx="30">
                        <c:v>43.821385274109858</c:v>
                      </c:pt>
                      <c:pt idx="31">
                        <c:v>42.922214559275545</c:v>
                      </c:pt>
                      <c:pt idx="32">
                        <c:v>42.701959074742206</c:v>
                      </c:pt>
                      <c:pt idx="33">
                        <c:v>42.402184749458023</c:v>
                      </c:pt>
                      <c:pt idx="34">
                        <c:v>41.79289327880371</c:v>
                      </c:pt>
                      <c:pt idx="35">
                        <c:v>41.914151769710728</c:v>
                      </c:pt>
                      <c:pt idx="36">
                        <c:v>42.185217343543876</c:v>
                      </c:pt>
                      <c:pt idx="37">
                        <c:v>40.533042454532584</c:v>
                      </c:pt>
                      <c:pt idx="38">
                        <c:v>38.855486011829001</c:v>
                      </c:pt>
                      <c:pt idx="39">
                        <c:v>38.376442533955249</c:v>
                      </c:pt>
                      <c:pt idx="40">
                        <c:v>38.023893264801373</c:v>
                      </c:pt>
                      <c:pt idx="41">
                        <c:v>39.059591925424975</c:v>
                      </c:pt>
                      <c:pt idx="42">
                        <c:v>38.251330886991383</c:v>
                      </c:pt>
                      <c:pt idx="43">
                        <c:v>37.893303656521695</c:v>
                      </c:pt>
                      <c:pt idx="44">
                        <c:v>37.906516354315727</c:v>
                      </c:pt>
                      <c:pt idx="45">
                        <c:v>38.628882496840021</c:v>
                      </c:pt>
                      <c:pt idx="46">
                        <c:v>38.59330586866367</c:v>
                      </c:pt>
                      <c:pt idx="47">
                        <c:v>39.042531066712186</c:v>
                      </c:pt>
                      <c:pt idx="48">
                        <c:v>38.416990086089569</c:v>
                      </c:pt>
                      <c:pt idx="49">
                        <c:v>37.554066522071921</c:v>
                      </c:pt>
                      <c:pt idx="50">
                        <c:v>39.672933670752506</c:v>
                      </c:pt>
                      <c:pt idx="51">
                        <c:v>37.552369992130082</c:v>
                      </c:pt>
                      <c:pt idx="52">
                        <c:v>36.725759494513078</c:v>
                      </c:pt>
                      <c:pt idx="53">
                        <c:v>36.592415546589656</c:v>
                      </c:pt>
                      <c:pt idx="54">
                        <c:v>37.352478859914925</c:v>
                      </c:pt>
                      <c:pt idx="55">
                        <c:v>37.365432852335033</c:v>
                      </c:pt>
                      <c:pt idx="56">
                        <c:v>36.996047343389144</c:v>
                      </c:pt>
                      <c:pt idx="57">
                        <c:v>37.429475849085335</c:v>
                      </c:pt>
                      <c:pt idx="58">
                        <c:v>37.141731211429139</c:v>
                      </c:pt>
                      <c:pt idx="59">
                        <c:v>36.962068906042589</c:v>
                      </c:pt>
                      <c:pt idx="60">
                        <c:v>36.38437085572955</c:v>
                      </c:pt>
                      <c:pt idx="61">
                        <c:v>37.566387812725807</c:v>
                      </c:pt>
                      <c:pt idx="62">
                        <c:v>35.69213731123736</c:v>
                      </c:pt>
                      <c:pt idx="63">
                        <c:v>35.503564463301714</c:v>
                      </c:pt>
                      <c:pt idx="64">
                        <c:v>37.765117853811347</c:v>
                      </c:pt>
                      <c:pt idx="65">
                        <c:v>36.60825144654202</c:v>
                      </c:pt>
                      <c:pt idx="66">
                        <c:v>36.222891589148084</c:v>
                      </c:pt>
                      <c:pt idx="67">
                        <c:v>35.730746599685489</c:v>
                      </c:pt>
                      <c:pt idx="68">
                        <c:v>35.993863623629579</c:v>
                      </c:pt>
                      <c:pt idx="69">
                        <c:v>36.056868261108242</c:v>
                      </c:pt>
                      <c:pt idx="70">
                        <c:v>36.650615980235344</c:v>
                      </c:pt>
                      <c:pt idx="71">
                        <c:v>36.224428874806378</c:v>
                      </c:pt>
                      <c:pt idx="72">
                        <c:v>36.051391262035509</c:v>
                      </c:pt>
                      <c:pt idx="73">
                        <c:v>35.533351134830149</c:v>
                      </c:pt>
                      <c:pt idx="74">
                        <c:v>35.692570421955189</c:v>
                      </c:pt>
                      <c:pt idx="75">
                        <c:v>35.560081434932798</c:v>
                      </c:pt>
                      <c:pt idx="76">
                        <c:v>36.036456179734841</c:v>
                      </c:pt>
                      <c:pt idx="77">
                        <c:v>36.274917557626772</c:v>
                      </c:pt>
                      <c:pt idx="78">
                        <c:v>35.834412101732177</c:v>
                      </c:pt>
                      <c:pt idx="79">
                        <c:v>35.476123162058187</c:v>
                      </c:pt>
                      <c:pt idx="80">
                        <c:v>35.947729876251877</c:v>
                      </c:pt>
                      <c:pt idx="81">
                        <c:v>36.650972303041762</c:v>
                      </c:pt>
                      <c:pt idx="82">
                        <c:v>35.862837991808178</c:v>
                      </c:pt>
                      <c:pt idx="83">
                        <c:v>36.171153402721231</c:v>
                      </c:pt>
                      <c:pt idx="84">
                        <c:v>36.59713785090905</c:v>
                      </c:pt>
                      <c:pt idx="85">
                        <c:v>37.15302003782358</c:v>
                      </c:pt>
                      <c:pt idx="86">
                        <c:v>38.131180256441546</c:v>
                      </c:pt>
                      <c:pt idx="87">
                        <c:v>37.017562205339779</c:v>
                      </c:pt>
                      <c:pt idx="88">
                        <c:v>36.261172813055559</c:v>
                      </c:pt>
                      <c:pt idx="89">
                        <c:v>37.287693352370709</c:v>
                      </c:pt>
                      <c:pt idx="90">
                        <c:v>35.825703962502843</c:v>
                      </c:pt>
                      <c:pt idx="91">
                        <c:v>36.31990486326972</c:v>
                      </c:pt>
                      <c:pt idx="92">
                        <c:v>35.770538900848379</c:v>
                      </c:pt>
                      <c:pt idx="93">
                        <c:v>36.058908240667499</c:v>
                      </c:pt>
                      <c:pt idx="94">
                        <c:v>36.555754606289739</c:v>
                      </c:pt>
                      <c:pt idx="95">
                        <c:v>35.685259404141576</c:v>
                      </c:pt>
                      <c:pt idx="96">
                        <c:v>36.303405486946261</c:v>
                      </c:pt>
                      <c:pt idx="97">
                        <c:v>35.315313165036031</c:v>
                      </c:pt>
                      <c:pt idx="98">
                        <c:v>35.896363462618872</c:v>
                      </c:pt>
                      <c:pt idx="99">
                        <c:v>35.339680362718596</c:v>
                      </c:pt>
                      <c:pt idx="100">
                        <c:v>35.696918398953159</c:v>
                      </c:pt>
                      <c:pt idx="101">
                        <c:v>35.694455517874488</c:v>
                      </c:pt>
                      <c:pt idx="102">
                        <c:v>35.353351471488352</c:v>
                      </c:pt>
                      <c:pt idx="103">
                        <c:v>35.729902667673969</c:v>
                      </c:pt>
                      <c:pt idx="104">
                        <c:v>35.830342020883819</c:v>
                      </c:pt>
                      <c:pt idx="105">
                        <c:v>36.7188450380769</c:v>
                      </c:pt>
                      <c:pt idx="106">
                        <c:v>35.959460500285303</c:v>
                      </c:pt>
                      <c:pt idx="107">
                        <c:v>35.137857729252438</c:v>
                      </c:pt>
                      <c:pt idx="108">
                        <c:v>35.894984850388092</c:v>
                      </c:pt>
                      <c:pt idx="109">
                        <c:v>36.124518462722015</c:v>
                      </c:pt>
                      <c:pt idx="110">
                        <c:v>35.398781814485268</c:v>
                      </c:pt>
                      <c:pt idx="111">
                        <c:v>36.386989167119182</c:v>
                      </c:pt>
                      <c:pt idx="112">
                        <c:v>36.657323670800828</c:v>
                      </c:pt>
                      <c:pt idx="113">
                        <c:v>36.142668089661363</c:v>
                      </c:pt>
                      <c:pt idx="114">
                        <c:v>36.163965919267262</c:v>
                      </c:pt>
                      <c:pt idx="115">
                        <c:v>35.740026385955822</c:v>
                      </c:pt>
                      <c:pt idx="116">
                        <c:v>35.052026190579149</c:v>
                      </c:pt>
                      <c:pt idx="117">
                        <c:v>35.547769024030011</c:v>
                      </c:pt>
                      <c:pt idx="118">
                        <c:v>35.626469280119707</c:v>
                      </c:pt>
                      <c:pt idx="119">
                        <c:v>36.915349734741838</c:v>
                      </c:pt>
                      <c:pt idx="120">
                        <c:v>35.945710063075211</c:v>
                      </c:pt>
                      <c:pt idx="121">
                        <c:v>35.944280646047012</c:v>
                      </c:pt>
                      <c:pt idx="122">
                        <c:v>36.687345463831925</c:v>
                      </c:pt>
                      <c:pt idx="123">
                        <c:v>36.497608828324388</c:v>
                      </c:pt>
                      <c:pt idx="124">
                        <c:v>35.85596202956431</c:v>
                      </c:pt>
                      <c:pt idx="125">
                        <c:v>35.96771375867479</c:v>
                      </c:pt>
                      <c:pt idx="126">
                        <c:v>35.996269681436253</c:v>
                      </c:pt>
                      <c:pt idx="127">
                        <c:v>35.54855272291401</c:v>
                      </c:pt>
                      <c:pt idx="128">
                        <c:v>35.433928183033792</c:v>
                      </c:pt>
                      <c:pt idx="129">
                        <c:v>35.503634074483699</c:v>
                      </c:pt>
                      <c:pt idx="130">
                        <c:v>35.369401756342647</c:v>
                      </c:pt>
                      <c:pt idx="131">
                        <c:v>35.572771322722282</c:v>
                      </c:pt>
                      <c:pt idx="132">
                        <c:v>35.301454423258946</c:v>
                      </c:pt>
                      <c:pt idx="133">
                        <c:v>35.376815426817664</c:v>
                      </c:pt>
                      <c:pt idx="134">
                        <c:v>35.847408059928277</c:v>
                      </c:pt>
                      <c:pt idx="135">
                        <c:v>35.628117246043509</c:v>
                      </c:pt>
                      <c:pt idx="136">
                        <c:v>35.733173683655473</c:v>
                      </c:pt>
                      <c:pt idx="137">
                        <c:v>35.873902408021792</c:v>
                      </c:pt>
                      <c:pt idx="138">
                        <c:v>35.247571075542993</c:v>
                      </c:pt>
                      <c:pt idx="139">
                        <c:v>35.79812643826844</c:v>
                      </c:pt>
                      <c:pt idx="140">
                        <c:v>35.740122020349702</c:v>
                      </c:pt>
                      <c:pt idx="141">
                        <c:v>34.724456153641519</c:v>
                      </c:pt>
                      <c:pt idx="142">
                        <c:v>35.556083823995351</c:v>
                      </c:pt>
                      <c:pt idx="143">
                        <c:v>35.706483956240426</c:v>
                      </c:pt>
                      <c:pt idx="144">
                        <c:v>35.559958879999257</c:v>
                      </c:pt>
                      <c:pt idx="145">
                        <c:v>35.303457223438407</c:v>
                      </c:pt>
                      <c:pt idx="146">
                        <c:v>35.492515677816627</c:v>
                      </c:pt>
                      <c:pt idx="147">
                        <c:v>36.353631413041889</c:v>
                      </c:pt>
                      <c:pt idx="148">
                        <c:v>36.977280224111304</c:v>
                      </c:pt>
                      <c:pt idx="149">
                        <c:v>36.645256785338994</c:v>
                      </c:pt>
                      <c:pt idx="150">
                        <c:v>36.243762451882795</c:v>
                      </c:pt>
                      <c:pt idx="151">
                        <c:v>36.407194244608291</c:v>
                      </c:pt>
                      <c:pt idx="152">
                        <c:v>36.805203281550533</c:v>
                      </c:pt>
                      <c:pt idx="153">
                        <c:v>36.081520990519984</c:v>
                      </c:pt>
                      <c:pt idx="154">
                        <c:v>35.818956886145017</c:v>
                      </c:pt>
                      <c:pt idx="155">
                        <c:v>36.061531364547875</c:v>
                      </c:pt>
                      <c:pt idx="156">
                        <c:v>36.24522014881132</c:v>
                      </c:pt>
                      <c:pt idx="157">
                        <c:v>36.553065298901075</c:v>
                      </c:pt>
                      <c:pt idx="158">
                        <c:v>35.905265414344733</c:v>
                      </c:pt>
                      <c:pt idx="159">
                        <c:v>35.912429557668283</c:v>
                      </c:pt>
                      <c:pt idx="160">
                        <c:v>35.541192752876519</c:v>
                      </c:pt>
                      <c:pt idx="161">
                        <c:v>35.226026182305979</c:v>
                      </c:pt>
                      <c:pt idx="162">
                        <c:v>35.552284265915695</c:v>
                      </c:pt>
                      <c:pt idx="163">
                        <c:v>35.659687950570387</c:v>
                      </c:pt>
                      <c:pt idx="164">
                        <c:v>35.175274160449135</c:v>
                      </c:pt>
                      <c:pt idx="165">
                        <c:v>36.269988058502882</c:v>
                      </c:pt>
                      <c:pt idx="166">
                        <c:v>35.627108798411946</c:v>
                      </c:pt>
                      <c:pt idx="167">
                        <c:v>36.135812487902832</c:v>
                      </c:pt>
                      <c:pt idx="168">
                        <c:v>35.741435491503061</c:v>
                      </c:pt>
                      <c:pt idx="169">
                        <c:v>35.783074125193629</c:v>
                      </c:pt>
                      <c:pt idx="170">
                        <c:v>35.334402671492818</c:v>
                      </c:pt>
                      <c:pt idx="171">
                        <c:v>36.928258322255857</c:v>
                      </c:pt>
                      <c:pt idx="172">
                        <c:v>36.386614890712579</c:v>
                      </c:pt>
                      <c:pt idx="173">
                        <c:v>35.779003113920822</c:v>
                      </c:pt>
                      <c:pt idx="174">
                        <c:v>36.223730956230419</c:v>
                      </c:pt>
                      <c:pt idx="175">
                        <c:v>36.216639089987432</c:v>
                      </c:pt>
                      <c:pt idx="176">
                        <c:v>35.891771794935018</c:v>
                      </c:pt>
                      <c:pt idx="177">
                        <c:v>35.419406663657419</c:v>
                      </c:pt>
                      <c:pt idx="178">
                        <c:v>35.892949990067173</c:v>
                      </c:pt>
                      <c:pt idx="179">
                        <c:v>36.227668991447104</c:v>
                      </c:pt>
                      <c:pt idx="180">
                        <c:v>36.25891723878987</c:v>
                      </c:pt>
                      <c:pt idx="181">
                        <c:v>35.403345370916377</c:v>
                      </c:pt>
                      <c:pt idx="182">
                        <c:v>36.471206951694683</c:v>
                      </c:pt>
                      <c:pt idx="183">
                        <c:v>36.149207253350625</c:v>
                      </c:pt>
                      <c:pt idx="184">
                        <c:v>36.026993387753521</c:v>
                      </c:pt>
                      <c:pt idx="185">
                        <c:v>36.384867944179753</c:v>
                      </c:pt>
                      <c:pt idx="186">
                        <c:v>36.403141465049025</c:v>
                      </c:pt>
                      <c:pt idx="187">
                        <c:v>36.799645815508867</c:v>
                      </c:pt>
                      <c:pt idx="188">
                        <c:v>36.428331074093272</c:v>
                      </c:pt>
                      <c:pt idx="189">
                        <c:v>35.910244407910064</c:v>
                      </c:pt>
                      <c:pt idx="190">
                        <c:v>35.901302215700397</c:v>
                      </c:pt>
                      <c:pt idx="191">
                        <c:v>36.33358454186105</c:v>
                      </c:pt>
                      <c:pt idx="192">
                        <c:v>36.280334415215592</c:v>
                      </c:pt>
                      <c:pt idx="193">
                        <c:v>37.172044701037578</c:v>
                      </c:pt>
                      <c:pt idx="194">
                        <c:v>36.767580472690788</c:v>
                      </c:pt>
                      <c:pt idx="195">
                        <c:v>36.75782081716369</c:v>
                      </c:pt>
                      <c:pt idx="196">
                        <c:v>36.495008569816342</c:v>
                      </c:pt>
                      <c:pt idx="197">
                        <c:v>36.316903064791219</c:v>
                      </c:pt>
                      <c:pt idx="198">
                        <c:v>36.092071007193731</c:v>
                      </c:pt>
                      <c:pt idx="199">
                        <c:v>35.874898759515546</c:v>
                      </c:pt>
                      <c:pt idx="200">
                        <c:v>35.751041262544845</c:v>
                      </c:pt>
                      <c:pt idx="201">
                        <c:v>36.14682450130838</c:v>
                      </c:pt>
                      <c:pt idx="202">
                        <c:v>36.222740466657825</c:v>
                      </c:pt>
                      <c:pt idx="203">
                        <c:v>35.86451565261526</c:v>
                      </c:pt>
                      <c:pt idx="204">
                        <c:v>36.410887005127037</c:v>
                      </c:pt>
                      <c:pt idx="205">
                        <c:v>36.380042690000089</c:v>
                      </c:pt>
                      <c:pt idx="206">
                        <c:v>36.214589260162796</c:v>
                      </c:pt>
                      <c:pt idx="207">
                        <c:v>35.998169770405902</c:v>
                      </c:pt>
                      <c:pt idx="208">
                        <c:v>35.962077682694165</c:v>
                      </c:pt>
                      <c:pt idx="209">
                        <c:v>36.105208976096797</c:v>
                      </c:pt>
                      <c:pt idx="210">
                        <c:v>36.363437234614018</c:v>
                      </c:pt>
                      <c:pt idx="211">
                        <c:v>36.06630514761634</c:v>
                      </c:pt>
                      <c:pt idx="212">
                        <c:v>35.611271689928145</c:v>
                      </c:pt>
                      <c:pt idx="213">
                        <c:v>36.977756323309414</c:v>
                      </c:pt>
                      <c:pt idx="214">
                        <c:v>36.497832285171214</c:v>
                      </c:pt>
                      <c:pt idx="215">
                        <c:v>36.484910538088194</c:v>
                      </c:pt>
                      <c:pt idx="216">
                        <c:v>36.975780515584361</c:v>
                      </c:pt>
                      <c:pt idx="217">
                        <c:v>36.386205087666418</c:v>
                      </c:pt>
                      <c:pt idx="218">
                        <c:v>36.222725388965451</c:v>
                      </c:pt>
                      <c:pt idx="219">
                        <c:v>36.729530176381211</c:v>
                      </c:pt>
                      <c:pt idx="220">
                        <c:v>36.441351346754089</c:v>
                      </c:pt>
                      <c:pt idx="221">
                        <c:v>36.253300948619575</c:v>
                      </c:pt>
                      <c:pt idx="222">
                        <c:v>36.4377303605565</c:v>
                      </c:pt>
                      <c:pt idx="223">
                        <c:v>36.469661935632189</c:v>
                      </c:pt>
                      <c:pt idx="224">
                        <c:v>36.57748773839208</c:v>
                      </c:pt>
                      <c:pt idx="225">
                        <c:v>36.256319748004515</c:v>
                      </c:pt>
                      <c:pt idx="226">
                        <c:v>35.973838462111019</c:v>
                      </c:pt>
                      <c:pt idx="227">
                        <c:v>36.247016834800078</c:v>
                      </c:pt>
                      <c:pt idx="228">
                        <c:v>35.9224243798826</c:v>
                      </c:pt>
                      <c:pt idx="229">
                        <c:v>36.495327307851746</c:v>
                      </c:pt>
                      <c:pt idx="230">
                        <c:v>36.407184487256757</c:v>
                      </c:pt>
                      <c:pt idx="231">
                        <c:v>36.201871056833539</c:v>
                      </c:pt>
                      <c:pt idx="232">
                        <c:v>36.086078837131616</c:v>
                      </c:pt>
                      <c:pt idx="233">
                        <c:v>36.253706339982671</c:v>
                      </c:pt>
                      <c:pt idx="234">
                        <c:v>36.340526802801683</c:v>
                      </c:pt>
                      <c:pt idx="235">
                        <c:v>35.523596783098462</c:v>
                      </c:pt>
                      <c:pt idx="236">
                        <c:v>36.73235051433781</c:v>
                      </c:pt>
                      <c:pt idx="237">
                        <c:v>36.24213799091811</c:v>
                      </c:pt>
                      <c:pt idx="238">
                        <c:v>36.650081960604133</c:v>
                      </c:pt>
                      <c:pt idx="239">
                        <c:v>36.846305600099022</c:v>
                      </c:pt>
                      <c:pt idx="240">
                        <c:v>36.632682723780469</c:v>
                      </c:pt>
                      <c:pt idx="241">
                        <c:v>36.648689504669079</c:v>
                      </c:pt>
                      <c:pt idx="242">
                        <c:v>36.42594191345956</c:v>
                      </c:pt>
                      <c:pt idx="243">
                        <c:v>36.547060736518837</c:v>
                      </c:pt>
                      <c:pt idx="244">
                        <c:v>36.238965514515684</c:v>
                      </c:pt>
                      <c:pt idx="245">
                        <c:v>36.183091327203982</c:v>
                      </c:pt>
                      <c:pt idx="246">
                        <c:v>36.306068498106633</c:v>
                      </c:pt>
                      <c:pt idx="247">
                        <c:v>36.186040310484231</c:v>
                      </c:pt>
                      <c:pt idx="248">
                        <c:v>36.340856092421795</c:v>
                      </c:pt>
                      <c:pt idx="249">
                        <c:v>36.407435821796767</c:v>
                      </c:pt>
                      <c:pt idx="250">
                        <c:v>35.72582314449479</c:v>
                      </c:pt>
                      <c:pt idx="251">
                        <c:v>36.7836277721728</c:v>
                      </c:pt>
                      <c:pt idx="252">
                        <c:v>36.163939035638826</c:v>
                      </c:pt>
                      <c:pt idx="253">
                        <c:v>36.356716857328436</c:v>
                      </c:pt>
                      <c:pt idx="254">
                        <c:v>35.988300376491871</c:v>
                      </c:pt>
                      <c:pt idx="255">
                        <c:v>36.215276419049644</c:v>
                      </c:pt>
                      <c:pt idx="256">
                        <c:v>36.273804042817801</c:v>
                      </c:pt>
                      <c:pt idx="257">
                        <c:v>36.221198465497189</c:v>
                      </c:pt>
                      <c:pt idx="258">
                        <c:v>36.077798251538034</c:v>
                      </c:pt>
                      <c:pt idx="259">
                        <c:v>35.895644911815339</c:v>
                      </c:pt>
                      <c:pt idx="260">
                        <c:v>36.690498678183332</c:v>
                      </c:pt>
                      <c:pt idx="261">
                        <c:v>36.685197988576135</c:v>
                      </c:pt>
                      <c:pt idx="262">
                        <c:v>36.753452844341147</c:v>
                      </c:pt>
                      <c:pt idx="263">
                        <c:v>36.641774804491874</c:v>
                      </c:pt>
                      <c:pt idx="264">
                        <c:v>36.616391321858472</c:v>
                      </c:pt>
                      <c:pt idx="265">
                        <c:v>35.737507832223841</c:v>
                      </c:pt>
                      <c:pt idx="266">
                        <c:v>36.408906273287428</c:v>
                      </c:pt>
                      <c:pt idx="267">
                        <c:v>36.554358340138428</c:v>
                      </c:pt>
                      <c:pt idx="268">
                        <c:v>36.646497123447666</c:v>
                      </c:pt>
                      <c:pt idx="269">
                        <c:v>36.572375322652455</c:v>
                      </c:pt>
                      <c:pt idx="270">
                        <c:v>36.396415071832692</c:v>
                      </c:pt>
                      <c:pt idx="271">
                        <c:v>36.826864947352277</c:v>
                      </c:pt>
                      <c:pt idx="272">
                        <c:v>36.668948910726094</c:v>
                      </c:pt>
                      <c:pt idx="273">
                        <c:v>36.59744613663981</c:v>
                      </c:pt>
                      <c:pt idx="274">
                        <c:v>36.770370790817324</c:v>
                      </c:pt>
                      <c:pt idx="275">
                        <c:v>36.761664103225122</c:v>
                      </c:pt>
                      <c:pt idx="276">
                        <c:v>36.789223008813856</c:v>
                      </c:pt>
                      <c:pt idx="277">
                        <c:v>36.485824375937639</c:v>
                      </c:pt>
                      <c:pt idx="278">
                        <c:v>36.370896868759296</c:v>
                      </c:pt>
                      <c:pt idx="279">
                        <c:v>36.811317066833851</c:v>
                      </c:pt>
                      <c:pt idx="280">
                        <c:v>36.997616598821736</c:v>
                      </c:pt>
                    </c:numCache>
                  </c:numRef>
                </c:yVal>
                <c:smooth val="1"/>
                <c:extLst xmlns:c15="http://schemas.microsoft.com/office/drawing/2012/chart">
                  <c:ext xmlns:c16="http://schemas.microsoft.com/office/drawing/2014/chart" uri="{C3380CC4-5D6E-409C-BE32-E72D297353CC}">
                    <c16:uniqueId val="{00000003-D4C9-4F9D-8B16-77204F7E38D3}"/>
                  </c:ext>
                </c:extLst>
              </c15:ser>
            </c15:filteredScatterSeries>
          </c:ext>
        </c:extLst>
      </c:scatterChart>
      <c:valAx>
        <c:axId val="575249408"/>
        <c:scaling>
          <c:orientation val="minMax"/>
          <c:max val="7.3"/>
          <c:min val="0"/>
        </c:scaling>
        <c:delete val="0"/>
        <c:axPos val="b"/>
        <c:title>
          <c:tx>
            <c:rich>
              <a:bodyPr/>
              <a:lstStyle/>
              <a:p>
                <a:pPr>
                  <a:defRPr/>
                </a:pPr>
                <a:r>
                  <a:rPr lang="en-GB"/>
                  <a:t>t (s)</a:t>
                </a:r>
              </a:p>
            </c:rich>
          </c:tx>
          <c:overlay val="0"/>
        </c:title>
        <c:numFmt formatCode="General" sourceLinked="0"/>
        <c:majorTickMark val="in"/>
        <c:minorTickMark val="none"/>
        <c:tickLblPos val="nextTo"/>
        <c:crossAx val="575095936"/>
        <c:crosses val="autoZero"/>
        <c:crossBetween val="midCat"/>
      </c:valAx>
      <c:valAx>
        <c:axId val="575095936"/>
        <c:scaling>
          <c:orientation val="minMax"/>
        </c:scaling>
        <c:delete val="0"/>
        <c:axPos val="l"/>
        <c:title>
          <c:tx>
            <c:rich>
              <a:bodyPr rot="-5400000" vert="horz"/>
              <a:lstStyle/>
              <a:p>
                <a:pPr>
                  <a:defRPr/>
                </a:pPr>
                <a:r>
                  <a:rPr lang="en-GB"/>
                  <a:t>Variance</a:t>
                </a:r>
              </a:p>
            </c:rich>
          </c:tx>
          <c:overlay val="0"/>
        </c:title>
        <c:numFmt formatCode="#,##0" sourceLinked="0"/>
        <c:majorTickMark val="in"/>
        <c:minorTickMark val="none"/>
        <c:tickLblPos val="nextTo"/>
        <c:crossAx val="575249408"/>
        <c:crosses val="autoZero"/>
        <c:crossBetween val="midCat"/>
      </c:valAx>
      <c:spPr>
        <a:ln>
          <a:solidFill>
            <a:schemeClr val="bg1">
              <a:lumMod val="50000"/>
            </a:schemeClr>
          </a:solidFill>
        </a:ln>
      </c:spPr>
    </c:plotArea>
    <c:legend>
      <c:legendPos val="r"/>
      <c:layout>
        <c:manualLayout>
          <c:xMode val="edge"/>
          <c:yMode val="edge"/>
          <c:x val="0.55168476617002804"/>
          <c:y val="5.992764324670833E-2"/>
          <c:w val="0.38883567992662621"/>
          <c:h val="0.20118827653051363"/>
        </c:manualLayout>
      </c:layout>
      <c:overlay val="1"/>
    </c:legend>
    <c:plotVisOnly val="1"/>
    <c:dispBlanksAs val="gap"/>
    <c:showDLblsOverMax val="0"/>
  </c:chart>
  <c:spPr>
    <a:ln>
      <a:noFill/>
    </a:ln>
  </c:spPr>
  <c:externalData r:id="rId2">
    <c:autoUpdate val="0"/>
  </c:externalData>
  <c:userShapes r:id="rId3"/>
</c:chartSpace>
</file>

<file path=word/charts/chart10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400240594925636"/>
          <c:y val="5.1400554097404488E-2"/>
          <c:w val="0.845830271216098"/>
          <c:h val="0.79266939947113346"/>
        </c:manualLayout>
      </c:layout>
      <c:scatterChart>
        <c:scatterStyle val="smoothMarker"/>
        <c:varyColors val="0"/>
        <c:ser>
          <c:idx val="3"/>
          <c:order val="1"/>
          <c:tx>
            <c:v>Continuous Variance</c:v>
          </c:tx>
          <c:marker>
            <c:symbol val="diamond"/>
            <c:size val="3"/>
          </c:marker>
          <c:xVal>
            <c:numRef>
              <c:f>'Sigma sq mod'!$A$7:$A$380</c:f>
              <c:numCache>
                <c:formatCode>General</c:formatCode>
                <c:ptCount val="374"/>
                <c:pt idx="0">
                  <c:v>2.5900897984133111E-2</c:v>
                </c:pt>
                <c:pt idx="1">
                  <c:v>5.1801795968266222E-2</c:v>
                </c:pt>
                <c:pt idx="2">
                  <c:v>7.7702693952399329E-2</c:v>
                </c:pt>
                <c:pt idx="3">
                  <c:v>0.10360359193653244</c:v>
                </c:pt>
                <c:pt idx="4">
                  <c:v>0.12950448992066554</c:v>
                </c:pt>
                <c:pt idx="5">
                  <c:v>0.15540538790479866</c:v>
                </c:pt>
                <c:pt idx="6">
                  <c:v>0.18130628588893177</c:v>
                </c:pt>
                <c:pt idx="7">
                  <c:v>0.20720718387306489</c:v>
                </c:pt>
                <c:pt idx="8">
                  <c:v>0.233108081857198</c:v>
                </c:pt>
                <c:pt idx="9">
                  <c:v>0.25900897984133109</c:v>
                </c:pt>
                <c:pt idx="10">
                  <c:v>0.28490987782546418</c:v>
                </c:pt>
                <c:pt idx="11">
                  <c:v>0.31081077580959726</c:v>
                </c:pt>
                <c:pt idx="12">
                  <c:v>0.33671167379373035</c:v>
                </c:pt>
                <c:pt idx="13">
                  <c:v>0.36261257177786343</c:v>
                </c:pt>
                <c:pt idx="14">
                  <c:v>0.38851346976199652</c:v>
                </c:pt>
                <c:pt idx="15">
                  <c:v>0.41441436774612961</c:v>
                </c:pt>
                <c:pt idx="16">
                  <c:v>0.44031526573026269</c:v>
                </c:pt>
                <c:pt idx="17">
                  <c:v>0.46621616371439578</c:v>
                </c:pt>
                <c:pt idx="18">
                  <c:v>0.49211706169852887</c:v>
                </c:pt>
                <c:pt idx="19">
                  <c:v>0.51801795968266195</c:v>
                </c:pt>
                <c:pt idx="20">
                  <c:v>0.54391885766679504</c:v>
                </c:pt>
                <c:pt idx="21">
                  <c:v>0.56981975565092813</c:v>
                </c:pt>
                <c:pt idx="22">
                  <c:v>0.59572065363506121</c:v>
                </c:pt>
                <c:pt idx="23">
                  <c:v>0.6216215516191943</c:v>
                </c:pt>
                <c:pt idx="24">
                  <c:v>0.64752244960332739</c:v>
                </c:pt>
                <c:pt idx="25">
                  <c:v>0.67342334758746047</c:v>
                </c:pt>
                <c:pt idx="26">
                  <c:v>0.69932424557159356</c:v>
                </c:pt>
                <c:pt idx="27">
                  <c:v>0.72522514355572665</c:v>
                </c:pt>
                <c:pt idx="28">
                  <c:v>0.75112604153985973</c:v>
                </c:pt>
                <c:pt idx="29">
                  <c:v>0.77702693952399282</c:v>
                </c:pt>
                <c:pt idx="30">
                  <c:v>0.80292783750812591</c:v>
                </c:pt>
                <c:pt idx="31">
                  <c:v>0.82882873549225899</c:v>
                </c:pt>
                <c:pt idx="32">
                  <c:v>0.85472963347639208</c:v>
                </c:pt>
                <c:pt idx="33">
                  <c:v>0.88063053146052517</c:v>
                </c:pt>
                <c:pt idx="34">
                  <c:v>0.90653142944465825</c:v>
                </c:pt>
                <c:pt idx="35">
                  <c:v>0.93243232742879134</c:v>
                </c:pt>
                <c:pt idx="36">
                  <c:v>0.95833322541292443</c:v>
                </c:pt>
                <c:pt idx="37">
                  <c:v>0.98423412339705751</c:v>
                </c:pt>
                <c:pt idx="38">
                  <c:v>1.0101350213811906</c:v>
                </c:pt>
                <c:pt idx="39">
                  <c:v>1.0360359193653237</c:v>
                </c:pt>
                <c:pt idx="40">
                  <c:v>1.0619368173494568</c:v>
                </c:pt>
                <c:pt idx="41">
                  <c:v>1.0878377153335899</c:v>
                </c:pt>
                <c:pt idx="42">
                  <c:v>1.1137386133177229</c:v>
                </c:pt>
                <c:pt idx="43">
                  <c:v>1.139639511301856</c:v>
                </c:pt>
                <c:pt idx="44">
                  <c:v>1.1655404092859891</c:v>
                </c:pt>
                <c:pt idx="45">
                  <c:v>1.1914413072701222</c:v>
                </c:pt>
                <c:pt idx="46">
                  <c:v>1.2173422052542553</c:v>
                </c:pt>
                <c:pt idx="47">
                  <c:v>1.2432431032383884</c:v>
                </c:pt>
                <c:pt idx="48">
                  <c:v>1.2691440012225215</c:v>
                </c:pt>
                <c:pt idx="49">
                  <c:v>1.2950448992066546</c:v>
                </c:pt>
                <c:pt idx="50">
                  <c:v>1.3209457971907876</c:v>
                </c:pt>
                <c:pt idx="51">
                  <c:v>1.3468466951749207</c:v>
                </c:pt>
                <c:pt idx="52">
                  <c:v>1.3727475931590538</c:v>
                </c:pt>
                <c:pt idx="53">
                  <c:v>1.3986484911431869</c:v>
                </c:pt>
                <c:pt idx="54">
                  <c:v>1.42454938912732</c:v>
                </c:pt>
                <c:pt idx="55">
                  <c:v>1.4504502871114531</c:v>
                </c:pt>
                <c:pt idx="56">
                  <c:v>1.4763511850955862</c:v>
                </c:pt>
                <c:pt idx="57">
                  <c:v>1.5022520830797192</c:v>
                </c:pt>
                <c:pt idx="58">
                  <c:v>1.5281529810638523</c:v>
                </c:pt>
                <c:pt idx="59">
                  <c:v>1.5540538790479854</c:v>
                </c:pt>
                <c:pt idx="60">
                  <c:v>1.5799547770321185</c:v>
                </c:pt>
                <c:pt idx="61">
                  <c:v>1.6058556750162516</c:v>
                </c:pt>
                <c:pt idx="62">
                  <c:v>1.6317565730003847</c:v>
                </c:pt>
                <c:pt idx="63">
                  <c:v>1.6576574709845178</c:v>
                </c:pt>
                <c:pt idx="64">
                  <c:v>1.6835583689686509</c:v>
                </c:pt>
                <c:pt idx="65">
                  <c:v>1.7094592669527839</c:v>
                </c:pt>
                <c:pt idx="66">
                  <c:v>1.735360164936917</c:v>
                </c:pt>
                <c:pt idx="67">
                  <c:v>1.7612610629210501</c:v>
                </c:pt>
                <c:pt idx="68">
                  <c:v>1.7871619609051832</c:v>
                </c:pt>
                <c:pt idx="69">
                  <c:v>1.8130628588893163</c:v>
                </c:pt>
                <c:pt idx="70">
                  <c:v>1.8389637568734494</c:v>
                </c:pt>
                <c:pt idx="71">
                  <c:v>1.8648646548575825</c:v>
                </c:pt>
                <c:pt idx="72">
                  <c:v>1.8907655528417155</c:v>
                </c:pt>
                <c:pt idx="73">
                  <c:v>1.9166664508258486</c:v>
                </c:pt>
                <c:pt idx="74">
                  <c:v>1.9425673488099817</c:v>
                </c:pt>
                <c:pt idx="75">
                  <c:v>1.9684682467941148</c:v>
                </c:pt>
                <c:pt idx="76">
                  <c:v>1.9943691447782479</c:v>
                </c:pt>
                <c:pt idx="77">
                  <c:v>2.0202700427623812</c:v>
                </c:pt>
                <c:pt idx="78">
                  <c:v>2.0461709407465145</c:v>
                </c:pt>
                <c:pt idx="79">
                  <c:v>2.0720718387306478</c:v>
                </c:pt>
                <c:pt idx="80">
                  <c:v>2.0979727367147811</c:v>
                </c:pt>
                <c:pt idx="81">
                  <c:v>2.1238736346989144</c:v>
                </c:pt>
                <c:pt idx="82">
                  <c:v>2.1497745326830477</c:v>
                </c:pt>
                <c:pt idx="83">
                  <c:v>2.1756754306671811</c:v>
                </c:pt>
                <c:pt idx="84">
                  <c:v>2.2015763286513144</c:v>
                </c:pt>
                <c:pt idx="85">
                  <c:v>2.2274772266354477</c:v>
                </c:pt>
                <c:pt idx="86">
                  <c:v>2.253378124619581</c:v>
                </c:pt>
                <c:pt idx="87">
                  <c:v>2.2792790226037143</c:v>
                </c:pt>
                <c:pt idx="88">
                  <c:v>2.3051799205878476</c:v>
                </c:pt>
                <c:pt idx="89">
                  <c:v>2.3310808185719809</c:v>
                </c:pt>
                <c:pt idx="90">
                  <c:v>2.3569817165561142</c:v>
                </c:pt>
                <c:pt idx="91">
                  <c:v>2.3828826145402475</c:v>
                </c:pt>
                <c:pt idx="92">
                  <c:v>2.4087835125243808</c:v>
                </c:pt>
                <c:pt idx="93">
                  <c:v>2.4346844105085141</c:v>
                </c:pt>
                <c:pt idx="94">
                  <c:v>2.4605853084926474</c:v>
                </c:pt>
                <c:pt idx="95">
                  <c:v>2.4864862064767808</c:v>
                </c:pt>
                <c:pt idx="96">
                  <c:v>2.5123871044609141</c:v>
                </c:pt>
                <c:pt idx="97">
                  <c:v>2.5382880024450474</c:v>
                </c:pt>
                <c:pt idx="98">
                  <c:v>2.5641889004291807</c:v>
                </c:pt>
                <c:pt idx="99">
                  <c:v>2.590089798413314</c:v>
                </c:pt>
                <c:pt idx="100">
                  <c:v>2.6159906963974473</c:v>
                </c:pt>
                <c:pt idx="101">
                  <c:v>2.6418915943815806</c:v>
                </c:pt>
                <c:pt idx="102">
                  <c:v>2.6677924923657139</c:v>
                </c:pt>
                <c:pt idx="103">
                  <c:v>2.6936933903498472</c:v>
                </c:pt>
                <c:pt idx="104">
                  <c:v>2.7195942883339805</c:v>
                </c:pt>
                <c:pt idx="105">
                  <c:v>2.7454951863181138</c:v>
                </c:pt>
                <c:pt idx="106">
                  <c:v>2.7713960843022472</c:v>
                </c:pt>
                <c:pt idx="107">
                  <c:v>2.7972969822863805</c:v>
                </c:pt>
                <c:pt idx="108">
                  <c:v>2.8231978802705138</c:v>
                </c:pt>
                <c:pt idx="109">
                  <c:v>2.8490987782546471</c:v>
                </c:pt>
                <c:pt idx="110">
                  <c:v>2.8749996762387804</c:v>
                </c:pt>
                <c:pt idx="111">
                  <c:v>2.9009005742229137</c:v>
                </c:pt>
                <c:pt idx="112">
                  <c:v>2.926801472207047</c:v>
                </c:pt>
                <c:pt idx="113">
                  <c:v>2.9527023701911803</c:v>
                </c:pt>
                <c:pt idx="114">
                  <c:v>2.9786032681753136</c:v>
                </c:pt>
                <c:pt idx="115">
                  <c:v>3.0045041661594469</c:v>
                </c:pt>
                <c:pt idx="116">
                  <c:v>3.0304050641435802</c:v>
                </c:pt>
                <c:pt idx="117">
                  <c:v>3.0563059621277135</c:v>
                </c:pt>
                <c:pt idx="118">
                  <c:v>3.0822068601118469</c:v>
                </c:pt>
                <c:pt idx="119">
                  <c:v>3.1081077580959802</c:v>
                </c:pt>
                <c:pt idx="120">
                  <c:v>3.1340086560801135</c:v>
                </c:pt>
                <c:pt idx="121">
                  <c:v>3.1599095540642468</c:v>
                </c:pt>
                <c:pt idx="122">
                  <c:v>3.1858104520483801</c:v>
                </c:pt>
                <c:pt idx="123">
                  <c:v>3.2117113500325134</c:v>
                </c:pt>
                <c:pt idx="124">
                  <c:v>3.2376122480166467</c:v>
                </c:pt>
                <c:pt idx="125">
                  <c:v>3.26351314600078</c:v>
                </c:pt>
                <c:pt idx="126">
                  <c:v>3.2894140439849133</c:v>
                </c:pt>
                <c:pt idx="127">
                  <c:v>3.3153149419690466</c:v>
                </c:pt>
                <c:pt idx="128">
                  <c:v>3.3412158399531799</c:v>
                </c:pt>
                <c:pt idx="129">
                  <c:v>3.3671167379373133</c:v>
                </c:pt>
                <c:pt idx="130">
                  <c:v>3.3930176359214466</c:v>
                </c:pt>
                <c:pt idx="131">
                  <c:v>3.4189185339055799</c:v>
                </c:pt>
                <c:pt idx="132">
                  <c:v>3.4448194318897132</c:v>
                </c:pt>
                <c:pt idx="133">
                  <c:v>3.4707203298738465</c:v>
                </c:pt>
                <c:pt idx="134">
                  <c:v>3.4966212278579798</c:v>
                </c:pt>
                <c:pt idx="135">
                  <c:v>3.5225221258421131</c:v>
                </c:pt>
                <c:pt idx="136">
                  <c:v>3.5484230238262464</c:v>
                </c:pt>
                <c:pt idx="137">
                  <c:v>3.5743239218103797</c:v>
                </c:pt>
                <c:pt idx="138">
                  <c:v>3.600224819794513</c:v>
                </c:pt>
                <c:pt idx="139">
                  <c:v>3.6261257177786463</c:v>
                </c:pt>
                <c:pt idx="140">
                  <c:v>3.6520266157627796</c:v>
                </c:pt>
                <c:pt idx="141">
                  <c:v>3.677927513746913</c:v>
                </c:pt>
                <c:pt idx="142">
                  <c:v>3.7038284117310463</c:v>
                </c:pt>
                <c:pt idx="143">
                  <c:v>3.7297293097151796</c:v>
                </c:pt>
                <c:pt idx="144">
                  <c:v>3.7556302076993129</c:v>
                </c:pt>
                <c:pt idx="145">
                  <c:v>3.7815311056834462</c:v>
                </c:pt>
                <c:pt idx="146">
                  <c:v>3.8074320036675795</c:v>
                </c:pt>
                <c:pt idx="147">
                  <c:v>3.8333329016517128</c:v>
                </c:pt>
                <c:pt idx="148">
                  <c:v>3.8592337996358461</c:v>
                </c:pt>
                <c:pt idx="149">
                  <c:v>3.8851346976199794</c:v>
                </c:pt>
                <c:pt idx="150">
                  <c:v>3.9110355956041127</c:v>
                </c:pt>
                <c:pt idx="151">
                  <c:v>3.936936493588246</c:v>
                </c:pt>
                <c:pt idx="152">
                  <c:v>3.9628373915723794</c:v>
                </c:pt>
                <c:pt idx="153">
                  <c:v>3.9887382895565127</c:v>
                </c:pt>
                <c:pt idx="154">
                  <c:v>4.014639187540646</c:v>
                </c:pt>
                <c:pt idx="155">
                  <c:v>4.0405400855247793</c:v>
                </c:pt>
                <c:pt idx="156">
                  <c:v>4.0664409835089126</c:v>
                </c:pt>
                <c:pt idx="157">
                  <c:v>4.0923418814930459</c:v>
                </c:pt>
                <c:pt idx="158">
                  <c:v>4.1182427794771792</c:v>
                </c:pt>
                <c:pt idx="159">
                  <c:v>4.1441436774613125</c:v>
                </c:pt>
                <c:pt idx="160">
                  <c:v>4.1700445754454458</c:v>
                </c:pt>
                <c:pt idx="161">
                  <c:v>4.1959454734295791</c:v>
                </c:pt>
                <c:pt idx="162">
                  <c:v>4.2218463714137124</c:v>
                </c:pt>
                <c:pt idx="163">
                  <c:v>4.2477472693978457</c:v>
                </c:pt>
                <c:pt idx="164">
                  <c:v>4.2736481673819791</c:v>
                </c:pt>
                <c:pt idx="165">
                  <c:v>4.2995490653661124</c:v>
                </c:pt>
                <c:pt idx="166">
                  <c:v>4.3254499633502457</c:v>
                </c:pt>
                <c:pt idx="167">
                  <c:v>4.351350861334379</c:v>
                </c:pt>
                <c:pt idx="168">
                  <c:v>4.3772517593185123</c:v>
                </c:pt>
                <c:pt idx="169">
                  <c:v>4.4031526573026456</c:v>
                </c:pt>
                <c:pt idx="170">
                  <c:v>4.4290535552867789</c:v>
                </c:pt>
                <c:pt idx="171">
                  <c:v>4.4549544532709122</c:v>
                </c:pt>
                <c:pt idx="172">
                  <c:v>4.4808553512550455</c:v>
                </c:pt>
                <c:pt idx="173">
                  <c:v>4.5067562492391788</c:v>
                </c:pt>
                <c:pt idx="174">
                  <c:v>4.5326571472233121</c:v>
                </c:pt>
                <c:pt idx="175">
                  <c:v>4.5585580452074455</c:v>
                </c:pt>
                <c:pt idx="176">
                  <c:v>4.5844589431915788</c:v>
                </c:pt>
                <c:pt idx="177">
                  <c:v>4.6103598411757121</c:v>
                </c:pt>
                <c:pt idx="178">
                  <c:v>4.6362607391598454</c:v>
                </c:pt>
                <c:pt idx="179">
                  <c:v>4.6621616371439787</c:v>
                </c:pt>
                <c:pt idx="180">
                  <c:v>4.688062535128112</c:v>
                </c:pt>
                <c:pt idx="181">
                  <c:v>4.7139634331122453</c:v>
                </c:pt>
                <c:pt idx="182">
                  <c:v>4.7398643310963786</c:v>
                </c:pt>
                <c:pt idx="183">
                  <c:v>4.7657652290805119</c:v>
                </c:pt>
                <c:pt idx="184">
                  <c:v>4.7916661270646452</c:v>
                </c:pt>
                <c:pt idx="185">
                  <c:v>4.8175670250487785</c:v>
                </c:pt>
                <c:pt idx="186">
                  <c:v>4.8434679230329118</c:v>
                </c:pt>
                <c:pt idx="187">
                  <c:v>4.8693688210170452</c:v>
                </c:pt>
                <c:pt idx="188">
                  <c:v>4.8952697190011785</c:v>
                </c:pt>
                <c:pt idx="189">
                  <c:v>4.9211706169853118</c:v>
                </c:pt>
                <c:pt idx="190">
                  <c:v>4.9470715149694451</c:v>
                </c:pt>
                <c:pt idx="191">
                  <c:v>4.9729724129535784</c:v>
                </c:pt>
                <c:pt idx="192">
                  <c:v>4.9988733109377117</c:v>
                </c:pt>
                <c:pt idx="193">
                  <c:v>5.024774208921845</c:v>
                </c:pt>
                <c:pt idx="194">
                  <c:v>5.0506751069059783</c:v>
                </c:pt>
                <c:pt idx="195">
                  <c:v>5.0765760048901116</c:v>
                </c:pt>
                <c:pt idx="196">
                  <c:v>5.1024769028742449</c:v>
                </c:pt>
                <c:pt idx="197">
                  <c:v>5.1283778008583782</c:v>
                </c:pt>
                <c:pt idx="198">
                  <c:v>5.1542786988425116</c:v>
                </c:pt>
                <c:pt idx="199">
                  <c:v>5.1801795968266449</c:v>
                </c:pt>
                <c:pt idx="200">
                  <c:v>5.2060804948107782</c:v>
                </c:pt>
                <c:pt idx="201">
                  <c:v>5.2319813927949115</c:v>
                </c:pt>
                <c:pt idx="202">
                  <c:v>5.2578822907790448</c:v>
                </c:pt>
                <c:pt idx="203">
                  <c:v>5.2837831887631781</c:v>
                </c:pt>
                <c:pt idx="204">
                  <c:v>5.3096840867473114</c:v>
                </c:pt>
                <c:pt idx="205">
                  <c:v>5.3355849847314447</c:v>
                </c:pt>
                <c:pt idx="206">
                  <c:v>5.361485882715578</c:v>
                </c:pt>
                <c:pt idx="207">
                  <c:v>5.3873867806997113</c:v>
                </c:pt>
                <c:pt idx="208">
                  <c:v>5.4132876786838446</c:v>
                </c:pt>
                <c:pt idx="209">
                  <c:v>5.4391885766679779</c:v>
                </c:pt>
                <c:pt idx="210">
                  <c:v>5.4650894746521113</c:v>
                </c:pt>
                <c:pt idx="211">
                  <c:v>5.4909903726362446</c:v>
                </c:pt>
                <c:pt idx="212">
                  <c:v>5.5168912706203779</c:v>
                </c:pt>
                <c:pt idx="213">
                  <c:v>5.5427921686045112</c:v>
                </c:pt>
                <c:pt idx="214">
                  <c:v>5.5686930665886445</c:v>
                </c:pt>
                <c:pt idx="215">
                  <c:v>5.5945939645727778</c:v>
                </c:pt>
                <c:pt idx="216">
                  <c:v>5.6204948625569111</c:v>
                </c:pt>
                <c:pt idx="217">
                  <c:v>5.6463957605410444</c:v>
                </c:pt>
                <c:pt idx="218">
                  <c:v>5.6722966585251777</c:v>
                </c:pt>
                <c:pt idx="219">
                  <c:v>5.698197556509311</c:v>
                </c:pt>
                <c:pt idx="220">
                  <c:v>5.7240984544934443</c:v>
                </c:pt>
                <c:pt idx="221">
                  <c:v>5.7499993524775777</c:v>
                </c:pt>
                <c:pt idx="222">
                  <c:v>5.775900250461711</c:v>
                </c:pt>
                <c:pt idx="223">
                  <c:v>5.8018011484458443</c:v>
                </c:pt>
                <c:pt idx="224">
                  <c:v>5.8277020464299776</c:v>
                </c:pt>
                <c:pt idx="225">
                  <c:v>5.8536029444141109</c:v>
                </c:pt>
                <c:pt idx="226">
                  <c:v>5.8795038423982442</c:v>
                </c:pt>
                <c:pt idx="227">
                  <c:v>5.9054047403823775</c:v>
                </c:pt>
                <c:pt idx="228">
                  <c:v>5.9313056383665108</c:v>
                </c:pt>
                <c:pt idx="229">
                  <c:v>5.9572065363506441</c:v>
                </c:pt>
                <c:pt idx="230">
                  <c:v>5.9831074343347774</c:v>
                </c:pt>
                <c:pt idx="231">
                  <c:v>6.0090083323189107</c:v>
                </c:pt>
                <c:pt idx="232">
                  <c:v>6.034909230303044</c:v>
                </c:pt>
                <c:pt idx="233">
                  <c:v>6.0608101282871774</c:v>
                </c:pt>
                <c:pt idx="234">
                  <c:v>6.0867110262713107</c:v>
                </c:pt>
                <c:pt idx="235">
                  <c:v>6.112611924255444</c:v>
                </c:pt>
                <c:pt idx="236">
                  <c:v>6.1385128222395773</c:v>
                </c:pt>
                <c:pt idx="237">
                  <c:v>6.1644137202237106</c:v>
                </c:pt>
                <c:pt idx="238">
                  <c:v>6.1903146182078439</c:v>
                </c:pt>
                <c:pt idx="239">
                  <c:v>6.2162155161919772</c:v>
                </c:pt>
                <c:pt idx="240">
                  <c:v>6.2421164141761105</c:v>
                </c:pt>
                <c:pt idx="241">
                  <c:v>6.2680173121602438</c:v>
                </c:pt>
                <c:pt idx="242">
                  <c:v>6.2939182101443771</c:v>
                </c:pt>
                <c:pt idx="243">
                  <c:v>6.3198191081285104</c:v>
                </c:pt>
                <c:pt idx="244">
                  <c:v>6.3457200061126438</c:v>
                </c:pt>
                <c:pt idx="245">
                  <c:v>6.3716209040967771</c:v>
                </c:pt>
                <c:pt idx="246">
                  <c:v>6.3975218020809104</c:v>
                </c:pt>
                <c:pt idx="247">
                  <c:v>6.4234227000650437</c:v>
                </c:pt>
                <c:pt idx="248">
                  <c:v>6.449323598049177</c:v>
                </c:pt>
                <c:pt idx="249">
                  <c:v>6.4752244960333103</c:v>
                </c:pt>
                <c:pt idx="250">
                  <c:v>6.5011253940174436</c:v>
                </c:pt>
                <c:pt idx="251">
                  <c:v>6.5270262920015769</c:v>
                </c:pt>
                <c:pt idx="252">
                  <c:v>6.5529271899857102</c:v>
                </c:pt>
                <c:pt idx="253">
                  <c:v>6.5788280879698435</c:v>
                </c:pt>
                <c:pt idx="254">
                  <c:v>6.6047289859539768</c:v>
                </c:pt>
                <c:pt idx="255">
                  <c:v>6.6306298839381101</c:v>
                </c:pt>
                <c:pt idx="256">
                  <c:v>6.6565307819222435</c:v>
                </c:pt>
                <c:pt idx="257">
                  <c:v>6.6824316799063768</c:v>
                </c:pt>
                <c:pt idx="258">
                  <c:v>6.7083325778905101</c:v>
                </c:pt>
                <c:pt idx="259">
                  <c:v>6.7342334758746434</c:v>
                </c:pt>
                <c:pt idx="260">
                  <c:v>6.7601343738587767</c:v>
                </c:pt>
                <c:pt idx="261">
                  <c:v>6.78603527184291</c:v>
                </c:pt>
                <c:pt idx="262">
                  <c:v>6.8119361698270433</c:v>
                </c:pt>
                <c:pt idx="263">
                  <c:v>6.8378370678111766</c:v>
                </c:pt>
                <c:pt idx="264">
                  <c:v>6.8637379657953099</c:v>
                </c:pt>
                <c:pt idx="265">
                  <c:v>6.8896388637794432</c:v>
                </c:pt>
                <c:pt idx="266">
                  <c:v>6.9155397617635765</c:v>
                </c:pt>
                <c:pt idx="267">
                  <c:v>6.9414406597477099</c:v>
                </c:pt>
                <c:pt idx="268">
                  <c:v>6.9673415577318432</c:v>
                </c:pt>
                <c:pt idx="269">
                  <c:v>6.9932424557159765</c:v>
                </c:pt>
                <c:pt idx="270">
                  <c:v>7.0191433537001098</c:v>
                </c:pt>
                <c:pt idx="271">
                  <c:v>7.0450442516842431</c:v>
                </c:pt>
                <c:pt idx="272">
                  <c:v>7.0709451496683764</c:v>
                </c:pt>
                <c:pt idx="273">
                  <c:v>7.0968460476525097</c:v>
                </c:pt>
                <c:pt idx="274">
                  <c:v>7.122746945636643</c:v>
                </c:pt>
                <c:pt idx="275">
                  <c:v>7.1486478436207763</c:v>
                </c:pt>
                <c:pt idx="276">
                  <c:v>7.1745487416049096</c:v>
                </c:pt>
                <c:pt idx="277">
                  <c:v>7.2004496395890429</c:v>
                </c:pt>
                <c:pt idx="278">
                  <c:v>7.2263505375731762</c:v>
                </c:pt>
                <c:pt idx="279">
                  <c:v>7.2522514355573096</c:v>
                </c:pt>
                <c:pt idx="280">
                  <c:v>7.2781523335414429</c:v>
                </c:pt>
                <c:pt idx="281">
                  <c:v>7.3040532315255762</c:v>
                </c:pt>
                <c:pt idx="282">
                  <c:v>7.3299541295097095</c:v>
                </c:pt>
                <c:pt idx="283">
                  <c:v>7.3558550274938428</c:v>
                </c:pt>
                <c:pt idx="284">
                  <c:v>7.3817559254779761</c:v>
                </c:pt>
                <c:pt idx="285">
                  <c:v>7.4076568234621094</c:v>
                </c:pt>
                <c:pt idx="286">
                  <c:v>7.4335577214462427</c:v>
                </c:pt>
                <c:pt idx="287">
                  <c:v>7.459458619430376</c:v>
                </c:pt>
                <c:pt idx="288">
                  <c:v>7.4853595174145093</c:v>
                </c:pt>
                <c:pt idx="289">
                  <c:v>7.5112604153986426</c:v>
                </c:pt>
                <c:pt idx="290">
                  <c:v>7.537161313382776</c:v>
                </c:pt>
                <c:pt idx="291">
                  <c:v>7.5630622113669093</c:v>
                </c:pt>
                <c:pt idx="292">
                  <c:v>7.5889631093510426</c:v>
                </c:pt>
                <c:pt idx="293">
                  <c:v>7.6148640073351759</c:v>
                </c:pt>
                <c:pt idx="294">
                  <c:v>7.6407649053193092</c:v>
                </c:pt>
                <c:pt idx="295">
                  <c:v>7.6666658033034425</c:v>
                </c:pt>
                <c:pt idx="296">
                  <c:v>7.6925667012875758</c:v>
                </c:pt>
                <c:pt idx="297">
                  <c:v>7.7184675992717091</c:v>
                </c:pt>
                <c:pt idx="298">
                  <c:v>7.7443684972558424</c:v>
                </c:pt>
                <c:pt idx="299">
                  <c:v>7.7702693952399757</c:v>
                </c:pt>
                <c:pt idx="300">
                  <c:v>7.796170293224109</c:v>
                </c:pt>
                <c:pt idx="301">
                  <c:v>7.8220711912082423</c:v>
                </c:pt>
                <c:pt idx="302">
                  <c:v>7.8479720891923757</c:v>
                </c:pt>
                <c:pt idx="303">
                  <c:v>7.873872987176509</c:v>
                </c:pt>
                <c:pt idx="304">
                  <c:v>7.8997738851606423</c:v>
                </c:pt>
                <c:pt idx="305">
                  <c:v>7.9256747831447756</c:v>
                </c:pt>
                <c:pt idx="306">
                  <c:v>7.9515756811289089</c:v>
                </c:pt>
                <c:pt idx="307">
                  <c:v>7.9774765791130422</c:v>
                </c:pt>
                <c:pt idx="308">
                  <c:v>8.0033774770971746</c:v>
                </c:pt>
                <c:pt idx="309">
                  <c:v>8.0292783750813079</c:v>
                </c:pt>
                <c:pt idx="310">
                  <c:v>8.0551792730654412</c:v>
                </c:pt>
                <c:pt idx="311">
                  <c:v>8.0810801710495745</c:v>
                </c:pt>
                <c:pt idx="312">
                  <c:v>8.1069810690337079</c:v>
                </c:pt>
                <c:pt idx="313">
                  <c:v>8.1328819670178412</c:v>
                </c:pt>
                <c:pt idx="314">
                  <c:v>8.1587828650019745</c:v>
                </c:pt>
                <c:pt idx="315">
                  <c:v>8.1846837629861078</c:v>
                </c:pt>
                <c:pt idx="316">
                  <c:v>8.2105846609702411</c:v>
                </c:pt>
                <c:pt idx="317">
                  <c:v>8.2364855589543744</c:v>
                </c:pt>
                <c:pt idx="318">
                  <c:v>8.2623864569385077</c:v>
                </c:pt>
                <c:pt idx="319">
                  <c:v>8.288287354922641</c:v>
                </c:pt>
                <c:pt idx="320">
                  <c:v>8.3141882529067743</c:v>
                </c:pt>
                <c:pt idx="321">
                  <c:v>8.3400891508909076</c:v>
                </c:pt>
                <c:pt idx="322">
                  <c:v>8.3659900488750409</c:v>
                </c:pt>
                <c:pt idx="323">
                  <c:v>8.3918909468591742</c:v>
                </c:pt>
                <c:pt idx="324">
                  <c:v>8.4177918448433076</c:v>
                </c:pt>
                <c:pt idx="325">
                  <c:v>8.4436927428274409</c:v>
                </c:pt>
                <c:pt idx="326">
                  <c:v>8.4695936408115742</c:v>
                </c:pt>
                <c:pt idx="327">
                  <c:v>8.4954945387957075</c:v>
                </c:pt>
                <c:pt idx="328">
                  <c:v>8.5213954367798408</c:v>
                </c:pt>
                <c:pt idx="329">
                  <c:v>8.5472963347639741</c:v>
                </c:pt>
                <c:pt idx="330">
                  <c:v>8.5731972327481074</c:v>
                </c:pt>
                <c:pt idx="331">
                  <c:v>8.5990981307322407</c:v>
                </c:pt>
                <c:pt idx="332">
                  <c:v>8.624999028716374</c:v>
                </c:pt>
                <c:pt idx="333">
                  <c:v>8.6508999267005073</c:v>
                </c:pt>
                <c:pt idx="334">
                  <c:v>8.6768008246846406</c:v>
                </c:pt>
                <c:pt idx="335">
                  <c:v>8.702701722668774</c:v>
                </c:pt>
                <c:pt idx="336">
                  <c:v>8.7286026206529073</c:v>
                </c:pt>
                <c:pt idx="337">
                  <c:v>8.7545035186370406</c:v>
                </c:pt>
                <c:pt idx="338">
                  <c:v>8.7804044166211739</c:v>
                </c:pt>
                <c:pt idx="339">
                  <c:v>8.8063053146053072</c:v>
                </c:pt>
                <c:pt idx="340">
                  <c:v>8.8322062125894405</c:v>
                </c:pt>
                <c:pt idx="341">
                  <c:v>8.8581071105735738</c:v>
                </c:pt>
                <c:pt idx="342">
                  <c:v>8.8840080085577071</c:v>
                </c:pt>
                <c:pt idx="343">
                  <c:v>8.9099089065418404</c:v>
                </c:pt>
                <c:pt idx="344">
                  <c:v>8.9358098045259737</c:v>
                </c:pt>
                <c:pt idx="345">
                  <c:v>8.961710702510107</c:v>
                </c:pt>
                <c:pt idx="346">
                  <c:v>8.9876116004942403</c:v>
                </c:pt>
                <c:pt idx="347">
                  <c:v>9.0135124984783737</c:v>
                </c:pt>
                <c:pt idx="348">
                  <c:v>9.039413396462507</c:v>
                </c:pt>
                <c:pt idx="349">
                  <c:v>9.0653142944466403</c:v>
                </c:pt>
                <c:pt idx="350">
                  <c:v>9.0912151924307736</c:v>
                </c:pt>
                <c:pt idx="351">
                  <c:v>9.1171160904149069</c:v>
                </c:pt>
                <c:pt idx="352">
                  <c:v>9.1430169883990402</c:v>
                </c:pt>
                <c:pt idx="353">
                  <c:v>9.1689178863831735</c:v>
                </c:pt>
                <c:pt idx="354">
                  <c:v>9.1948187843673068</c:v>
                </c:pt>
                <c:pt idx="355">
                  <c:v>9.2207196823514401</c:v>
                </c:pt>
                <c:pt idx="356">
                  <c:v>9.2466205803355734</c:v>
                </c:pt>
                <c:pt idx="357">
                  <c:v>9.2725214783197067</c:v>
                </c:pt>
                <c:pt idx="358">
                  <c:v>9.2984223763038401</c:v>
                </c:pt>
                <c:pt idx="359">
                  <c:v>9.3243232742879734</c:v>
                </c:pt>
                <c:pt idx="360">
                  <c:v>9.3502241722721067</c:v>
                </c:pt>
                <c:pt idx="361">
                  <c:v>9.37612507025624</c:v>
                </c:pt>
                <c:pt idx="362">
                  <c:v>9.4020259682403733</c:v>
                </c:pt>
                <c:pt idx="363">
                  <c:v>9.4279268662245066</c:v>
                </c:pt>
                <c:pt idx="364">
                  <c:v>9.4538277642086399</c:v>
                </c:pt>
                <c:pt idx="365">
                  <c:v>9.4797286621927732</c:v>
                </c:pt>
                <c:pt idx="366">
                  <c:v>9.5056295601769065</c:v>
                </c:pt>
                <c:pt idx="367">
                  <c:v>9.5315304581610398</c:v>
                </c:pt>
                <c:pt idx="368">
                  <c:v>9.5574313561451731</c:v>
                </c:pt>
                <c:pt idx="369">
                  <c:v>9.5833322541293064</c:v>
                </c:pt>
                <c:pt idx="370">
                  <c:v>9.6092331521134398</c:v>
                </c:pt>
                <c:pt idx="371">
                  <c:v>9.6351340500975731</c:v>
                </c:pt>
                <c:pt idx="372">
                  <c:v>9.6610349480817064</c:v>
                </c:pt>
                <c:pt idx="373">
                  <c:v>9.6869358460658397</c:v>
                </c:pt>
              </c:numCache>
            </c:numRef>
          </c:xVal>
          <c:yVal>
            <c:numRef>
              <c:f>'Sigma sq mod'!$M$7:$M$418</c:f>
              <c:numCache>
                <c:formatCode>General</c:formatCode>
                <c:ptCount val="412"/>
                <c:pt idx="0">
                  <c:v>13.801672619867864</c:v>
                </c:pt>
                <c:pt idx="1">
                  <c:v>12.495578125900348</c:v>
                </c:pt>
                <c:pt idx="2">
                  <c:v>11.594334039394916</c:v>
                </c:pt>
                <c:pt idx="3">
                  <c:v>11.29786503911402</c:v>
                </c:pt>
                <c:pt idx="4">
                  <c:v>10.016189932990441</c:v>
                </c:pt>
                <c:pt idx="5">
                  <c:v>15.972912634284734</c:v>
                </c:pt>
                <c:pt idx="6">
                  <c:v>11.681229183753906</c:v>
                </c:pt>
                <c:pt idx="7">
                  <c:v>11.935701682523426</c:v>
                </c:pt>
                <c:pt idx="8">
                  <c:v>6.6407787520542456</c:v>
                </c:pt>
                <c:pt idx="9">
                  <c:v>4.0602213784123702</c:v>
                </c:pt>
                <c:pt idx="10">
                  <c:v>1.8801352493319379</c:v>
                </c:pt>
                <c:pt idx="11">
                  <c:v>1.8282118687700144</c:v>
                </c:pt>
                <c:pt idx="12">
                  <c:v>1.8632183468830688</c:v>
                </c:pt>
                <c:pt idx="13">
                  <c:v>1.7512064211876643</c:v>
                </c:pt>
                <c:pt idx="14">
                  <c:v>1.2668452694119243</c:v>
                </c:pt>
                <c:pt idx="15">
                  <c:v>2.8977131207970959</c:v>
                </c:pt>
                <c:pt idx="16">
                  <c:v>4.1753801872371694</c:v>
                </c:pt>
                <c:pt idx="17">
                  <c:v>4.2852560439661556</c:v>
                </c:pt>
                <c:pt idx="18">
                  <c:v>4.2444750928414781</c:v>
                </c:pt>
                <c:pt idx="19">
                  <c:v>4.282762613694798</c:v>
                </c:pt>
                <c:pt idx="20">
                  <c:v>3.4541205266717467</c:v>
                </c:pt>
                <c:pt idx="21">
                  <c:v>2.6413945502875031</c:v>
                </c:pt>
                <c:pt idx="22">
                  <c:v>2.8527411860519285</c:v>
                </c:pt>
                <c:pt idx="23">
                  <c:v>3.1639512163921353</c:v>
                </c:pt>
                <c:pt idx="24">
                  <c:v>2.0100384798265791</c:v>
                </c:pt>
                <c:pt idx="25">
                  <c:v>2.1214446368465536</c:v>
                </c:pt>
                <c:pt idx="26">
                  <c:v>3.2344800067851631</c:v>
                </c:pt>
                <c:pt idx="27">
                  <c:v>3.5577127961236283</c:v>
                </c:pt>
                <c:pt idx="28">
                  <c:v>4.2957614017521539</c:v>
                </c:pt>
                <c:pt idx="29">
                  <c:v>4.5076070723952775</c:v>
                </c:pt>
                <c:pt idx="30">
                  <c:v>4.0503624582908122</c:v>
                </c:pt>
                <c:pt idx="31">
                  <c:v>4.1831476006965573</c:v>
                </c:pt>
                <c:pt idx="32">
                  <c:v>4.9680323911753135</c:v>
                </c:pt>
                <c:pt idx="33">
                  <c:v>4.4797356693839712</c:v>
                </c:pt>
                <c:pt idx="34">
                  <c:v>2.9294340982714315</c:v>
                </c:pt>
                <c:pt idx="35">
                  <c:v>2.8304870710249697</c:v>
                </c:pt>
                <c:pt idx="36">
                  <c:v>2.5138989013445845</c:v>
                </c:pt>
                <c:pt idx="37">
                  <c:v>2.7515365218871985</c:v>
                </c:pt>
                <c:pt idx="38">
                  <c:v>2.6015735050754065</c:v>
                </c:pt>
                <c:pt idx="39">
                  <c:v>2.8245947368132716</c:v>
                </c:pt>
                <c:pt idx="40">
                  <c:v>6.9907634649797261</c:v>
                </c:pt>
                <c:pt idx="41">
                  <c:v>4.1353486509944757</c:v>
                </c:pt>
                <c:pt idx="42">
                  <c:v>3.5229166162495518</c:v>
                </c:pt>
                <c:pt idx="43">
                  <c:v>3.3799311449386709</c:v>
                </c:pt>
                <c:pt idx="44">
                  <c:v>4.0200150197815345</c:v>
                </c:pt>
                <c:pt idx="45">
                  <c:v>3.1059432838850931</c:v>
                </c:pt>
                <c:pt idx="46">
                  <c:v>3.0437510412348296</c:v>
                </c:pt>
                <c:pt idx="47">
                  <c:v>3.221884316073059</c:v>
                </c:pt>
                <c:pt idx="48">
                  <c:v>2.9497604450075512</c:v>
                </c:pt>
                <c:pt idx="49">
                  <c:v>2.9346115075506964</c:v>
                </c:pt>
                <c:pt idx="50">
                  <c:v>3.4495452942104468</c:v>
                </c:pt>
                <c:pt idx="51">
                  <c:v>1.9413732291887931</c:v>
                </c:pt>
                <c:pt idx="52">
                  <c:v>1.9010343846134221</c:v>
                </c:pt>
                <c:pt idx="53">
                  <c:v>1.930311108954518</c:v>
                </c:pt>
                <c:pt idx="54">
                  <c:v>1.9434890056823593</c:v>
                </c:pt>
                <c:pt idx="55">
                  <c:v>2.800817152011243</c:v>
                </c:pt>
                <c:pt idx="56">
                  <c:v>2.2423807079926212</c:v>
                </c:pt>
                <c:pt idx="57">
                  <c:v>2.1264236890324426</c:v>
                </c:pt>
                <c:pt idx="58">
                  <c:v>3.2448506222776134</c:v>
                </c:pt>
                <c:pt idx="59">
                  <c:v>3.2710246839099453</c:v>
                </c:pt>
                <c:pt idx="60">
                  <c:v>3.4645334873688576</c:v>
                </c:pt>
                <c:pt idx="61">
                  <c:v>2.2643722566659612</c:v>
                </c:pt>
                <c:pt idx="62">
                  <c:v>2.6483000894868773</c:v>
                </c:pt>
                <c:pt idx="63">
                  <c:v>2.1157088783955529</c:v>
                </c:pt>
                <c:pt idx="64">
                  <c:v>2.4068574061615444</c:v>
                </c:pt>
                <c:pt idx="65">
                  <c:v>2.5460175484466241</c:v>
                </c:pt>
                <c:pt idx="66">
                  <c:v>1.9934604872237829</c:v>
                </c:pt>
                <c:pt idx="67">
                  <c:v>1.8134468907082444</c:v>
                </c:pt>
                <c:pt idx="68">
                  <c:v>1.7901896076962782</c:v>
                </c:pt>
                <c:pt idx="69">
                  <c:v>1.7378266597067364</c:v>
                </c:pt>
                <c:pt idx="70">
                  <c:v>1.7433675751688955</c:v>
                </c:pt>
                <c:pt idx="71">
                  <c:v>2.8434023175726861</c:v>
                </c:pt>
                <c:pt idx="72">
                  <c:v>3.5625599747733672</c:v>
                </c:pt>
                <c:pt idx="73">
                  <c:v>2.209119773872219</c:v>
                </c:pt>
                <c:pt idx="74">
                  <c:v>2.1713538485092383</c:v>
                </c:pt>
                <c:pt idx="75">
                  <c:v>1.9920737618508728</c:v>
                </c:pt>
                <c:pt idx="76">
                  <c:v>1.1115334942753283</c:v>
                </c:pt>
                <c:pt idx="77">
                  <c:v>1.1235697839357441</c:v>
                </c:pt>
                <c:pt idx="78">
                  <c:v>1.1061211333403282</c:v>
                </c:pt>
                <c:pt idx="79">
                  <c:v>2.6089088090188741</c:v>
                </c:pt>
                <c:pt idx="80">
                  <c:v>1.5778089304794956</c:v>
                </c:pt>
                <c:pt idx="81">
                  <c:v>1.918020821859922</c:v>
                </c:pt>
                <c:pt idx="82">
                  <c:v>1.1814512811419553</c:v>
                </c:pt>
                <c:pt idx="83">
                  <c:v>1.2860544067950217</c:v>
                </c:pt>
                <c:pt idx="84">
                  <c:v>1.1457418180767596</c:v>
                </c:pt>
                <c:pt idx="85">
                  <c:v>1.0933665135712913</c:v>
                </c:pt>
                <c:pt idx="86">
                  <c:v>1.0702583036880371</c:v>
                </c:pt>
                <c:pt idx="87">
                  <c:v>1.2178193050239356</c:v>
                </c:pt>
                <c:pt idx="88">
                  <c:v>1.1014399837157749</c:v>
                </c:pt>
                <c:pt idx="89">
                  <c:v>1.316024945335506</c:v>
                </c:pt>
                <c:pt idx="90">
                  <c:v>1.0488938239225203</c:v>
                </c:pt>
                <c:pt idx="91">
                  <c:v>1.6601576737968584</c:v>
                </c:pt>
                <c:pt idx="92">
                  <c:v>1.322571114398372</c:v>
                </c:pt>
                <c:pt idx="93">
                  <c:v>1.1856023436829548</c:v>
                </c:pt>
                <c:pt idx="94">
                  <c:v>2.0510679286438913</c:v>
                </c:pt>
                <c:pt idx="95">
                  <c:v>3.8437775719774465</c:v>
                </c:pt>
                <c:pt idx="96">
                  <c:v>5.4461064829299506</c:v>
                </c:pt>
                <c:pt idx="97">
                  <c:v>3.6710447131212516</c:v>
                </c:pt>
                <c:pt idx="98">
                  <c:v>3.5438446466315785</c:v>
                </c:pt>
                <c:pt idx="99">
                  <c:v>7.5271862413475157</c:v>
                </c:pt>
                <c:pt idx="100">
                  <c:v>10.762681979462773</c:v>
                </c:pt>
                <c:pt idx="101">
                  <c:v>10.006624189253291</c:v>
                </c:pt>
                <c:pt idx="102">
                  <c:v>8.0244619031169897</c:v>
                </c:pt>
                <c:pt idx="103">
                  <c:v>4.1770147921096639</c:v>
                </c:pt>
                <c:pt idx="104">
                  <c:v>11.250706979642386</c:v>
                </c:pt>
                <c:pt idx="105">
                  <c:v>5.3979453521392342</c:v>
                </c:pt>
                <c:pt idx="106">
                  <c:v>6.7442952605536943</c:v>
                </c:pt>
                <c:pt idx="107">
                  <c:v>5.2120297323334892</c:v>
                </c:pt>
                <c:pt idx="108">
                  <c:v>0.45829315275091492</c:v>
                </c:pt>
                <c:pt idx="109">
                  <c:v>1.2517806684492057</c:v>
                </c:pt>
                <c:pt idx="110">
                  <c:v>0.74774155471009573</c:v>
                </c:pt>
                <c:pt idx="111">
                  <c:v>1.0643522150598621</c:v>
                </c:pt>
                <c:pt idx="112">
                  <c:v>1.7324208565947079</c:v>
                </c:pt>
                <c:pt idx="113">
                  <c:v>0.3612905614998595</c:v>
                </c:pt>
                <c:pt idx="114">
                  <c:v>0.40896902772882726</c:v>
                </c:pt>
                <c:pt idx="115">
                  <c:v>0.93213957216651</c:v>
                </c:pt>
                <c:pt idx="116">
                  <c:v>0.40364590371414499</c:v>
                </c:pt>
                <c:pt idx="117">
                  <c:v>0.99165435380836109</c:v>
                </c:pt>
                <c:pt idx="118">
                  <c:v>0.48065715705911777</c:v>
                </c:pt>
                <c:pt idx="119">
                  <c:v>0.62977875348351209</c:v>
                </c:pt>
                <c:pt idx="120">
                  <c:v>0.63710919177856784</c:v>
                </c:pt>
                <c:pt idx="121">
                  <c:v>0.439926261502672</c:v>
                </c:pt>
                <c:pt idx="122">
                  <c:v>0.37565925126517369</c:v>
                </c:pt>
                <c:pt idx="123">
                  <c:v>0.65338954420591322</c:v>
                </c:pt>
                <c:pt idx="124">
                  <c:v>0.46907221309523239</c:v>
                </c:pt>
                <c:pt idx="125">
                  <c:v>0.30193252818430621</c:v>
                </c:pt>
                <c:pt idx="126">
                  <c:v>0.41857333921110446</c:v>
                </c:pt>
                <c:pt idx="127">
                  <c:v>0.27312486353444948</c:v>
                </c:pt>
                <c:pt idx="128">
                  <c:v>0.37182808081277507</c:v>
                </c:pt>
                <c:pt idx="129">
                  <c:v>0.20549306081447824</c:v>
                </c:pt>
                <c:pt idx="130">
                  <c:v>0.20236117381452651</c:v>
                </c:pt>
                <c:pt idx="131">
                  <c:v>0.46400769309573769</c:v>
                </c:pt>
                <c:pt idx="132">
                  <c:v>0.39859734966806065</c:v>
                </c:pt>
                <c:pt idx="133">
                  <c:v>1.0683338783870575</c:v>
                </c:pt>
                <c:pt idx="134">
                  <c:v>0.18205745412772192</c:v>
                </c:pt>
                <c:pt idx="135">
                  <c:v>0.41656942908769884</c:v>
                </c:pt>
                <c:pt idx="136">
                  <c:v>0.30681689179041166</c:v>
                </c:pt>
                <c:pt idx="137">
                  <c:v>0.32498329305396817</c:v>
                </c:pt>
                <c:pt idx="138">
                  <c:v>0.50954743893498478</c:v>
                </c:pt>
                <c:pt idx="139">
                  <c:v>0.61036371708162129</c:v>
                </c:pt>
                <c:pt idx="140">
                  <c:v>0.28991340706952035</c:v>
                </c:pt>
                <c:pt idx="141">
                  <c:v>0.29280081672863134</c:v>
                </c:pt>
                <c:pt idx="142">
                  <c:v>0.32137842017505847</c:v>
                </c:pt>
                <c:pt idx="143">
                  <c:v>0.28926213704850934</c:v>
                </c:pt>
                <c:pt idx="144">
                  <c:v>0.2965849699211448</c:v>
                </c:pt>
                <c:pt idx="145">
                  <c:v>0.21885337080917699</c:v>
                </c:pt>
                <c:pt idx="146">
                  <c:v>0.27028982730331658</c:v>
                </c:pt>
                <c:pt idx="147">
                  <c:v>0.23514160205820994</c:v>
                </c:pt>
                <c:pt idx="148">
                  <c:v>0.19607462174135692</c:v>
                </c:pt>
                <c:pt idx="149">
                  <c:v>0.20105954887817551</c:v>
                </c:pt>
                <c:pt idx="150">
                  <c:v>0.30116044434742528</c:v>
                </c:pt>
                <c:pt idx="151">
                  <c:v>0.66917604871327419</c:v>
                </c:pt>
                <c:pt idx="152">
                  <c:v>0.32070954038159716</c:v>
                </c:pt>
                <c:pt idx="153">
                  <c:v>0.7186794097299406</c:v>
                </c:pt>
                <c:pt idx="154">
                  <c:v>0.61379459651348989</c:v>
                </c:pt>
                <c:pt idx="155">
                  <c:v>0.42129384978577239</c:v>
                </c:pt>
                <c:pt idx="156">
                  <c:v>0.42150190829367301</c:v>
                </c:pt>
                <c:pt idx="157">
                  <c:v>0.58632683636034522</c:v>
                </c:pt>
                <c:pt idx="158">
                  <c:v>0.41971934074495665</c:v>
                </c:pt>
                <c:pt idx="159">
                  <c:v>0.39845093937178405</c:v>
                </c:pt>
                <c:pt idx="160">
                  <c:v>0.57315002220651079</c:v>
                </c:pt>
                <c:pt idx="161">
                  <c:v>0.63621490410019721</c:v>
                </c:pt>
                <c:pt idx="162">
                  <c:v>0.47090470540611196</c:v>
                </c:pt>
                <c:pt idx="163">
                  <c:v>0.44741005433674469</c:v>
                </c:pt>
                <c:pt idx="164">
                  <c:v>0.49617347968298064</c:v>
                </c:pt>
                <c:pt idx="165">
                  <c:v>0.32410734629880822</c:v>
                </c:pt>
                <c:pt idx="166">
                  <c:v>0.32850028919384611</c:v>
                </c:pt>
                <c:pt idx="167">
                  <c:v>0.42388390017303218</c:v>
                </c:pt>
                <c:pt idx="168">
                  <c:v>0.86037535369963125</c:v>
                </c:pt>
                <c:pt idx="169">
                  <c:v>0.69791859801230138</c:v>
                </c:pt>
                <c:pt idx="170">
                  <c:v>0.60567599877767964</c:v>
                </c:pt>
                <c:pt idx="171">
                  <c:v>0.92085906069283097</c:v>
                </c:pt>
                <c:pt idx="172">
                  <c:v>0.47228960291438127</c:v>
                </c:pt>
                <c:pt idx="173">
                  <c:v>0.56478468314545027</c:v>
                </c:pt>
                <c:pt idx="174">
                  <c:v>0.57459051153951923</c:v>
                </c:pt>
                <c:pt idx="175">
                  <c:v>0.47680019355476838</c:v>
                </c:pt>
                <c:pt idx="176">
                  <c:v>0.47116565133747373</c:v>
                </c:pt>
                <c:pt idx="177">
                  <c:v>0.3561829709496086</c:v>
                </c:pt>
                <c:pt idx="178">
                  <c:v>0.54490709378862134</c:v>
                </c:pt>
                <c:pt idx="179">
                  <c:v>0.68828840774457611</c:v>
                </c:pt>
                <c:pt idx="180">
                  <c:v>0.51174194821083996</c:v>
                </c:pt>
                <c:pt idx="181">
                  <c:v>0.77424939241824087</c:v>
                </c:pt>
                <c:pt idx="182">
                  <c:v>0.5214220193342588</c:v>
                </c:pt>
                <c:pt idx="183">
                  <c:v>0.52993582295185726</c:v>
                </c:pt>
                <c:pt idx="184">
                  <c:v>0.45572882041843121</c:v>
                </c:pt>
                <c:pt idx="185">
                  <c:v>0.63255823969844849</c:v>
                </c:pt>
                <c:pt idx="186">
                  <c:v>0.44012338485697722</c:v>
                </c:pt>
                <c:pt idx="187">
                  <c:v>0.5839494292287124</c:v>
                </c:pt>
                <c:pt idx="188">
                  <c:v>0.37331752371102045</c:v>
                </c:pt>
                <c:pt idx="189">
                  <c:v>0.35007256513462875</c:v>
                </c:pt>
                <c:pt idx="190">
                  <c:v>0.42461160819697269</c:v>
                </c:pt>
                <c:pt idx="191">
                  <c:v>0.44375093849558361</c:v>
                </c:pt>
                <c:pt idx="192">
                  <c:v>0.95567738313667294</c:v>
                </c:pt>
                <c:pt idx="193">
                  <c:v>0.75019237471825773</c:v>
                </c:pt>
                <c:pt idx="194">
                  <c:v>0.4782333129365659</c:v>
                </c:pt>
                <c:pt idx="195">
                  <c:v>0.56771694522302096</c:v>
                </c:pt>
                <c:pt idx="196">
                  <c:v>0.5160694696376722</c:v>
                </c:pt>
                <c:pt idx="197">
                  <c:v>0.36140563581325319</c:v>
                </c:pt>
                <c:pt idx="198">
                  <c:v>0.53328002650704209</c:v>
                </c:pt>
                <c:pt idx="199">
                  <c:v>1.0005872301757079</c:v>
                </c:pt>
                <c:pt idx="200">
                  <c:v>0.68412853993131895</c:v>
                </c:pt>
                <c:pt idx="201">
                  <c:v>0.36337852408612764</c:v>
                </c:pt>
                <c:pt idx="202">
                  <c:v>0.3291243729411748</c:v>
                </c:pt>
                <c:pt idx="203">
                  <c:v>0.431706920786954</c:v>
                </c:pt>
                <c:pt idx="204">
                  <c:v>0.39997511397756202</c:v>
                </c:pt>
                <c:pt idx="205">
                  <c:v>1.2342350236815272</c:v>
                </c:pt>
                <c:pt idx="206">
                  <c:v>0.64345598586502706</c:v>
                </c:pt>
                <c:pt idx="207">
                  <c:v>0.65527272809285753</c:v>
                </c:pt>
                <c:pt idx="208">
                  <c:v>0.77119625679265502</c:v>
                </c:pt>
                <c:pt idx="209">
                  <c:v>0.48297663397812723</c:v>
                </c:pt>
                <c:pt idx="210">
                  <c:v>0.45193585451454549</c:v>
                </c:pt>
                <c:pt idx="211">
                  <c:v>0.79764813497719478</c:v>
                </c:pt>
                <c:pt idx="212">
                  <c:v>0.54155831280175915</c:v>
                </c:pt>
                <c:pt idx="213">
                  <c:v>0.55546423072036588</c:v>
                </c:pt>
                <c:pt idx="214">
                  <c:v>0.50554460643253984</c:v>
                </c:pt>
                <c:pt idx="215">
                  <c:v>0.55250188128726252</c:v>
                </c:pt>
                <c:pt idx="216">
                  <c:v>0.45762460112753195</c:v>
                </c:pt>
                <c:pt idx="217">
                  <c:v>0.34820496591854622</c:v>
                </c:pt>
                <c:pt idx="218">
                  <c:v>0.37028358590148225</c:v>
                </c:pt>
                <c:pt idx="219">
                  <c:v>0.57877146683076675</c:v>
                </c:pt>
                <c:pt idx="220">
                  <c:v>0.55010104024187256</c:v>
                </c:pt>
                <c:pt idx="221">
                  <c:v>0.41788658160005837</c:v>
                </c:pt>
                <c:pt idx="222">
                  <c:v>0.60648949533817131</c:v>
                </c:pt>
                <c:pt idx="223">
                  <c:v>0.69263612280458731</c:v>
                </c:pt>
                <c:pt idx="224">
                  <c:v>0.52105623869310336</c:v>
                </c:pt>
                <c:pt idx="225">
                  <c:v>0.48432625094777837</c:v>
                </c:pt>
                <c:pt idx="226">
                  <c:v>1.0414060354834578</c:v>
                </c:pt>
                <c:pt idx="227">
                  <c:v>0.62165738750420008</c:v>
                </c:pt>
                <c:pt idx="228">
                  <c:v>0.60510182640065568</c:v>
                </c:pt>
                <c:pt idx="229">
                  <c:v>0.50378611340859214</c:v>
                </c:pt>
                <c:pt idx="230">
                  <c:v>0.46431229159691001</c:v>
                </c:pt>
                <c:pt idx="231">
                  <c:v>0.30961928856248055</c:v>
                </c:pt>
                <c:pt idx="232">
                  <c:v>0.28469152946803267</c:v>
                </c:pt>
                <c:pt idx="233">
                  <c:v>0.20123846226988268</c:v>
                </c:pt>
                <c:pt idx="234">
                  <c:v>0.301878450422773</c:v>
                </c:pt>
                <c:pt idx="235">
                  <c:v>0.27901363683796304</c:v>
                </c:pt>
                <c:pt idx="236">
                  <c:v>0.33546334300947717</c:v>
                </c:pt>
                <c:pt idx="237">
                  <c:v>0.23619259349060209</c:v>
                </c:pt>
                <c:pt idx="238">
                  <c:v>0.38163093204653781</c:v>
                </c:pt>
                <c:pt idx="239">
                  <c:v>0.29233189193507342</c:v>
                </c:pt>
                <c:pt idx="240">
                  <c:v>0.35601899813504273</c:v>
                </c:pt>
                <c:pt idx="241">
                  <c:v>0.38800816580825009</c:v>
                </c:pt>
                <c:pt idx="242">
                  <c:v>0.39169317693083866</c:v>
                </c:pt>
                <c:pt idx="243">
                  <c:v>0.31834188099154048</c:v>
                </c:pt>
                <c:pt idx="244">
                  <c:v>0.31162163576891461</c:v>
                </c:pt>
                <c:pt idx="245">
                  <c:v>0.22016154561849316</c:v>
                </c:pt>
                <c:pt idx="246">
                  <c:v>0.32324370184227502</c:v>
                </c:pt>
                <c:pt idx="247">
                  <c:v>0.2870093728340769</c:v>
                </c:pt>
                <c:pt idx="248">
                  <c:v>0.32091659963351732</c:v>
                </c:pt>
                <c:pt idx="249">
                  <c:v>0.26931637973572031</c:v>
                </c:pt>
                <c:pt idx="250">
                  <c:v>0.28184814207850423</c:v>
                </c:pt>
                <c:pt idx="251">
                  <c:v>0.32132939576753838</c:v>
                </c:pt>
                <c:pt idx="252">
                  <c:v>0.64045874115928636</c:v>
                </c:pt>
                <c:pt idx="253">
                  <c:v>0.29714613946128549</c:v>
                </c:pt>
                <c:pt idx="254">
                  <c:v>0.31850767135137997</c:v>
                </c:pt>
                <c:pt idx="255">
                  <c:v>0.54280656170636232</c:v>
                </c:pt>
                <c:pt idx="256">
                  <c:v>0.2787761381954551</c:v>
                </c:pt>
                <c:pt idx="257">
                  <c:v>0.32943045928247222</c:v>
                </c:pt>
                <c:pt idx="258">
                  <c:v>0.29756386061268186</c:v>
                </c:pt>
                <c:pt idx="259">
                  <c:v>0.28948907648201727</c:v>
                </c:pt>
                <c:pt idx="260">
                  <c:v>0.30716477839587347</c:v>
                </c:pt>
                <c:pt idx="261">
                  <c:v>0.43440115240406085</c:v>
                </c:pt>
                <c:pt idx="262">
                  <c:v>0.22354508555390168</c:v>
                </c:pt>
                <c:pt idx="263">
                  <c:v>0.23661731912867681</c:v>
                </c:pt>
                <c:pt idx="264">
                  <c:v>0.22647905676891381</c:v>
                </c:pt>
                <c:pt idx="265">
                  <c:v>0.26648668052929547</c:v>
                </c:pt>
                <c:pt idx="266">
                  <c:v>0.22916208064369281</c:v>
                </c:pt>
                <c:pt idx="267">
                  <c:v>0.22346965145788483</c:v>
                </c:pt>
                <c:pt idx="268">
                  <c:v>0.23515266587004868</c:v>
                </c:pt>
                <c:pt idx="269">
                  <c:v>0.27667100039830644</c:v>
                </c:pt>
                <c:pt idx="270">
                  <c:v>0.32194674455164324</c:v>
                </c:pt>
                <c:pt idx="271">
                  <c:v>0.26244241440328159</c:v>
                </c:pt>
                <c:pt idx="272">
                  <c:v>0.31765315828929364</c:v>
                </c:pt>
                <c:pt idx="273">
                  <c:v>0.22005164123813178</c:v>
                </c:pt>
                <c:pt idx="274">
                  <c:v>0.26400422286224545</c:v>
                </c:pt>
                <c:pt idx="275">
                  <c:v>0.30837708321947455</c:v>
                </c:pt>
                <c:pt idx="276">
                  <c:v>0.230865989389237</c:v>
                </c:pt>
                <c:pt idx="277">
                  <c:v>0.32657068264190298</c:v>
                </c:pt>
                <c:pt idx="278">
                  <c:v>0.32743554294695187</c:v>
                </c:pt>
                <c:pt idx="279">
                  <c:v>0.24990540836899486</c:v>
                </c:pt>
                <c:pt idx="280">
                  <c:v>0.35456423241045998</c:v>
                </c:pt>
                <c:pt idx="281">
                  <c:v>0.27997891690951326</c:v>
                </c:pt>
                <c:pt idx="282">
                  <c:v>0.30228383232063971</c:v>
                </c:pt>
                <c:pt idx="283">
                  <c:v>0.34370409467667512</c:v>
                </c:pt>
                <c:pt idx="284">
                  <c:v>0.39793433669955813</c:v>
                </c:pt>
                <c:pt idx="285">
                  <c:v>0.37405036535103509</c:v>
                </c:pt>
                <c:pt idx="286">
                  <c:v>0.38359955976967186</c:v>
                </c:pt>
                <c:pt idx="287">
                  <c:v>0.4365064862555193</c:v>
                </c:pt>
                <c:pt idx="288">
                  <c:v>0.4341166238950771</c:v>
                </c:pt>
                <c:pt idx="289">
                  <c:v>0.35145159535164916</c:v>
                </c:pt>
                <c:pt idx="290">
                  <c:v>0.57860508332319904</c:v>
                </c:pt>
                <c:pt idx="291">
                  <c:v>0.42201740769446972</c:v>
                </c:pt>
                <c:pt idx="292">
                  <c:v>0.38307419478902988</c:v>
                </c:pt>
              </c:numCache>
            </c:numRef>
          </c:yVal>
          <c:smooth val="1"/>
          <c:extLst xmlns:c16r2="http://schemas.microsoft.com/office/drawing/2015/06/chart">
            <c:ext xmlns:c16="http://schemas.microsoft.com/office/drawing/2014/chart" uri="{C3380CC4-5D6E-409C-BE32-E72D297353CC}">
              <c16:uniqueId val="{00000000-8A57-4548-85D4-11F0C57DFA78}"/>
            </c:ext>
          </c:extLst>
        </c:ser>
        <c:ser>
          <c:idx val="1"/>
          <c:order val="0"/>
          <c:tx>
            <c:v>245 Hz Variance</c:v>
          </c:tx>
          <c:marker>
            <c:symbol val="square"/>
            <c:size val="3"/>
          </c:marker>
          <c:xVal>
            <c:numRef>
              <c:f>'Sigma sq mod'!$A$7:$A$380</c:f>
              <c:numCache>
                <c:formatCode>General</c:formatCode>
                <c:ptCount val="374"/>
                <c:pt idx="0">
                  <c:v>2.5900897984133111E-2</c:v>
                </c:pt>
                <c:pt idx="1">
                  <c:v>5.1801795968266222E-2</c:v>
                </c:pt>
                <c:pt idx="2">
                  <c:v>7.7702693952399329E-2</c:v>
                </c:pt>
                <c:pt idx="3">
                  <c:v>0.10360359193653244</c:v>
                </c:pt>
                <c:pt idx="4">
                  <c:v>0.12950448992066554</c:v>
                </c:pt>
                <c:pt idx="5">
                  <c:v>0.15540538790479866</c:v>
                </c:pt>
                <c:pt idx="6">
                  <c:v>0.18130628588893177</c:v>
                </c:pt>
                <c:pt idx="7">
                  <c:v>0.20720718387306489</c:v>
                </c:pt>
                <c:pt idx="8">
                  <c:v>0.233108081857198</c:v>
                </c:pt>
                <c:pt idx="9">
                  <c:v>0.25900897984133109</c:v>
                </c:pt>
                <c:pt idx="10">
                  <c:v>0.28490987782546418</c:v>
                </c:pt>
                <c:pt idx="11">
                  <c:v>0.31081077580959726</c:v>
                </c:pt>
                <c:pt idx="12">
                  <c:v>0.33671167379373035</c:v>
                </c:pt>
                <c:pt idx="13">
                  <c:v>0.36261257177786343</c:v>
                </c:pt>
                <c:pt idx="14">
                  <c:v>0.38851346976199652</c:v>
                </c:pt>
                <c:pt idx="15">
                  <c:v>0.41441436774612961</c:v>
                </c:pt>
                <c:pt idx="16">
                  <c:v>0.44031526573026269</c:v>
                </c:pt>
                <c:pt idx="17">
                  <c:v>0.46621616371439578</c:v>
                </c:pt>
                <c:pt idx="18">
                  <c:v>0.49211706169852887</c:v>
                </c:pt>
                <c:pt idx="19">
                  <c:v>0.51801795968266195</c:v>
                </c:pt>
                <c:pt idx="20">
                  <c:v>0.54391885766679504</c:v>
                </c:pt>
                <c:pt idx="21">
                  <c:v>0.56981975565092813</c:v>
                </c:pt>
                <c:pt idx="22">
                  <c:v>0.59572065363506121</c:v>
                </c:pt>
                <c:pt idx="23">
                  <c:v>0.6216215516191943</c:v>
                </c:pt>
                <c:pt idx="24">
                  <c:v>0.64752244960332739</c:v>
                </c:pt>
                <c:pt idx="25">
                  <c:v>0.67342334758746047</c:v>
                </c:pt>
                <c:pt idx="26">
                  <c:v>0.69932424557159356</c:v>
                </c:pt>
                <c:pt idx="27">
                  <c:v>0.72522514355572665</c:v>
                </c:pt>
                <c:pt idx="28">
                  <c:v>0.75112604153985973</c:v>
                </c:pt>
                <c:pt idx="29">
                  <c:v>0.77702693952399282</c:v>
                </c:pt>
                <c:pt idx="30">
                  <c:v>0.80292783750812591</c:v>
                </c:pt>
                <c:pt idx="31">
                  <c:v>0.82882873549225899</c:v>
                </c:pt>
                <c:pt idx="32">
                  <c:v>0.85472963347639208</c:v>
                </c:pt>
                <c:pt idx="33">
                  <c:v>0.88063053146052517</c:v>
                </c:pt>
                <c:pt idx="34">
                  <c:v>0.90653142944465825</c:v>
                </c:pt>
                <c:pt idx="35">
                  <c:v>0.93243232742879134</c:v>
                </c:pt>
                <c:pt idx="36">
                  <c:v>0.95833322541292443</c:v>
                </c:pt>
                <c:pt idx="37">
                  <c:v>0.98423412339705751</c:v>
                </c:pt>
                <c:pt idx="38">
                  <c:v>1.0101350213811906</c:v>
                </c:pt>
                <c:pt idx="39">
                  <c:v>1.0360359193653237</c:v>
                </c:pt>
                <c:pt idx="40">
                  <c:v>1.0619368173494568</c:v>
                </c:pt>
                <c:pt idx="41">
                  <c:v>1.0878377153335899</c:v>
                </c:pt>
                <c:pt idx="42">
                  <c:v>1.1137386133177229</c:v>
                </c:pt>
                <c:pt idx="43">
                  <c:v>1.139639511301856</c:v>
                </c:pt>
                <c:pt idx="44">
                  <c:v>1.1655404092859891</c:v>
                </c:pt>
                <c:pt idx="45">
                  <c:v>1.1914413072701222</c:v>
                </c:pt>
                <c:pt idx="46">
                  <c:v>1.2173422052542553</c:v>
                </c:pt>
                <c:pt idx="47">
                  <c:v>1.2432431032383884</c:v>
                </c:pt>
                <c:pt idx="48">
                  <c:v>1.2691440012225215</c:v>
                </c:pt>
                <c:pt idx="49">
                  <c:v>1.2950448992066546</c:v>
                </c:pt>
                <c:pt idx="50">
                  <c:v>1.3209457971907876</c:v>
                </c:pt>
                <c:pt idx="51">
                  <c:v>1.3468466951749207</c:v>
                </c:pt>
                <c:pt idx="52">
                  <c:v>1.3727475931590538</c:v>
                </c:pt>
                <c:pt idx="53">
                  <c:v>1.3986484911431869</c:v>
                </c:pt>
                <c:pt idx="54">
                  <c:v>1.42454938912732</c:v>
                </c:pt>
                <c:pt idx="55">
                  <c:v>1.4504502871114531</c:v>
                </c:pt>
                <c:pt idx="56">
                  <c:v>1.4763511850955862</c:v>
                </c:pt>
                <c:pt idx="57">
                  <c:v>1.5022520830797192</c:v>
                </c:pt>
                <c:pt idx="58">
                  <c:v>1.5281529810638523</c:v>
                </c:pt>
                <c:pt idx="59">
                  <c:v>1.5540538790479854</c:v>
                </c:pt>
                <c:pt idx="60">
                  <c:v>1.5799547770321185</c:v>
                </c:pt>
                <c:pt idx="61">
                  <c:v>1.6058556750162516</c:v>
                </c:pt>
                <c:pt idx="62">
                  <c:v>1.6317565730003847</c:v>
                </c:pt>
                <c:pt idx="63">
                  <c:v>1.6576574709845178</c:v>
                </c:pt>
                <c:pt idx="64">
                  <c:v>1.6835583689686509</c:v>
                </c:pt>
                <c:pt idx="65">
                  <c:v>1.7094592669527839</c:v>
                </c:pt>
                <c:pt idx="66">
                  <c:v>1.735360164936917</c:v>
                </c:pt>
                <c:pt idx="67">
                  <c:v>1.7612610629210501</c:v>
                </c:pt>
                <c:pt idx="68">
                  <c:v>1.7871619609051832</c:v>
                </c:pt>
                <c:pt idx="69">
                  <c:v>1.8130628588893163</c:v>
                </c:pt>
                <c:pt idx="70">
                  <c:v>1.8389637568734494</c:v>
                </c:pt>
                <c:pt idx="71">
                  <c:v>1.8648646548575825</c:v>
                </c:pt>
                <c:pt idx="72">
                  <c:v>1.8907655528417155</c:v>
                </c:pt>
                <c:pt idx="73">
                  <c:v>1.9166664508258486</c:v>
                </c:pt>
                <c:pt idx="74">
                  <c:v>1.9425673488099817</c:v>
                </c:pt>
                <c:pt idx="75">
                  <c:v>1.9684682467941148</c:v>
                </c:pt>
                <c:pt idx="76">
                  <c:v>1.9943691447782479</c:v>
                </c:pt>
                <c:pt idx="77">
                  <c:v>2.0202700427623812</c:v>
                </c:pt>
                <c:pt idx="78">
                  <c:v>2.0461709407465145</c:v>
                </c:pt>
                <c:pt idx="79">
                  <c:v>2.0720718387306478</c:v>
                </c:pt>
                <c:pt idx="80">
                  <c:v>2.0979727367147811</c:v>
                </c:pt>
                <c:pt idx="81">
                  <c:v>2.1238736346989144</c:v>
                </c:pt>
                <c:pt idx="82">
                  <c:v>2.1497745326830477</c:v>
                </c:pt>
                <c:pt idx="83">
                  <c:v>2.1756754306671811</c:v>
                </c:pt>
                <c:pt idx="84">
                  <c:v>2.2015763286513144</c:v>
                </c:pt>
                <c:pt idx="85">
                  <c:v>2.2274772266354477</c:v>
                </c:pt>
                <c:pt idx="86">
                  <c:v>2.253378124619581</c:v>
                </c:pt>
                <c:pt idx="87">
                  <c:v>2.2792790226037143</c:v>
                </c:pt>
                <c:pt idx="88">
                  <c:v>2.3051799205878476</c:v>
                </c:pt>
                <c:pt idx="89">
                  <c:v>2.3310808185719809</c:v>
                </c:pt>
                <c:pt idx="90">
                  <c:v>2.3569817165561142</c:v>
                </c:pt>
                <c:pt idx="91">
                  <c:v>2.3828826145402475</c:v>
                </c:pt>
                <c:pt idx="92">
                  <c:v>2.4087835125243808</c:v>
                </c:pt>
                <c:pt idx="93">
                  <c:v>2.4346844105085141</c:v>
                </c:pt>
                <c:pt idx="94">
                  <c:v>2.4605853084926474</c:v>
                </c:pt>
                <c:pt idx="95">
                  <c:v>2.4864862064767808</c:v>
                </c:pt>
                <c:pt idx="96">
                  <c:v>2.5123871044609141</c:v>
                </c:pt>
                <c:pt idx="97">
                  <c:v>2.5382880024450474</c:v>
                </c:pt>
                <c:pt idx="98">
                  <c:v>2.5641889004291807</c:v>
                </c:pt>
                <c:pt idx="99">
                  <c:v>2.590089798413314</c:v>
                </c:pt>
                <c:pt idx="100">
                  <c:v>2.6159906963974473</c:v>
                </c:pt>
                <c:pt idx="101">
                  <c:v>2.6418915943815806</c:v>
                </c:pt>
                <c:pt idx="102">
                  <c:v>2.6677924923657139</c:v>
                </c:pt>
                <c:pt idx="103">
                  <c:v>2.6936933903498472</c:v>
                </c:pt>
                <c:pt idx="104">
                  <c:v>2.7195942883339805</c:v>
                </c:pt>
                <c:pt idx="105">
                  <c:v>2.7454951863181138</c:v>
                </c:pt>
                <c:pt idx="106">
                  <c:v>2.7713960843022472</c:v>
                </c:pt>
                <c:pt idx="107">
                  <c:v>2.7972969822863805</c:v>
                </c:pt>
                <c:pt idx="108">
                  <c:v>2.8231978802705138</c:v>
                </c:pt>
                <c:pt idx="109">
                  <c:v>2.8490987782546471</c:v>
                </c:pt>
                <c:pt idx="110">
                  <c:v>2.8749996762387804</c:v>
                </c:pt>
                <c:pt idx="111">
                  <c:v>2.9009005742229137</c:v>
                </c:pt>
                <c:pt idx="112">
                  <c:v>2.926801472207047</c:v>
                </c:pt>
                <c:pt idx="113">
                  <c:v>2.9527023701911803</c:v>
                </c:pt>
                <c:pt idx="114">
                  <c:v>2.9786032681753136</c:v>
                </c:pt>
                <c:pt idx="115">
                  <c:v>3.0045041661594469</c:v>
                </c:pt>
                <c:pt idx="116">
                  <c:v>3.0304050641435802</c:v>
                </c:pt>
                <c:pt idx="117">
                  <c:v>3.0563059621277135</c:v>
                </c:pt>
                <c:pt idx="118">
                  <c:v>3.0822068601118469</c:v>
                </c:pt>
                <c:pt idx="119">
                  <c:v>3.1081077580959802</c:v>
                </c:pt>
                <c:pt idx="120">
                  <c:v>3.1340086560801135</c:v>
                </c:pt>
                <c:pt idx="121">
                  <c:v>3.1599095540642468</c:v>
                </c:pt>
                <c:pt idx="122">
                  <c:v>3.1858104520483801</c:v>
                </c:pt>
                <c:pt idx="123">
                  <c:v>3.2117113500325134</c:v>
                </c:pt>
                <c:pt idx="124">
                  <c:v>3.2376122480166467</c:v>
                </c:pt>
                <c:pt idx="125">
                  <c:v>3.26351314600078</c:v>
                </c:pt>
                <c:pt idx="126">
                  <c:v>3.2894140439849133</c:v>
                </c:pt>
                <c:pt idx="127">
                  <c:v>3.3153149419690466</c:v>
                </c:pt>
                <c:pt idx="128">
                  <c:v>3.3412158399531799</c:v>
                </c:pt>
                <c:pt idx="129">
                  <c:v>3.3671167379373133</c:v>
                </c:pt>
                <c:pt idx="130">
                  <c:v>3.3930176359214466</c:v>
                </c:pt>
                <c:pt idx="131">
                  <c:v>3.4189185339055799</c:v>
                </c:pt>
                <c:pt idx="132">
                  <c:v>3.4448194318897132</c:v>
                </c:pt>
                <c:pt idx="133">
                  <c:v>3.4707203298738465</c:v>
                </c:pt>
                <c:pt idx="134">
                  <c:v>3.4966212278579798</c:v>
                </c:pt>
                <c:pt idx="135">
                  <c:v>3.5225221258421131</c:v>
                </c:pt>
                <c:pt idx="136">
                  <c:v>3.5484230238262464</c:v>
                </c:pt>
                <c:pt idx="137">
                  <c:v>3.5743239218103797</c:v>
                </c:pt>
                <c:pt idx="138">
                  <c:v>3.600224819794513</c:v>
                </c:pt>
                <c:pt idx="139">
                  <c:v>3.6261257177786463</c:v>
                </c:pt>
                <c:pt idx="140">
                  <c:v>3.6520266157627796</c:v>
                </c:pt>
                <c:pt idx="141">
                  <c:v>3.677927513746913</c:v>
                </c:pt>
                <c:pt idx="142">
                  <c:v>3.7038284117310463</c:v>
                </c:pt>
                <c:pt idx="143">
                  <c:v>3.7297293097151796</c:v>
                </c:pt>
                <c:pt idx="144">
                  <c:v>3.7556302076993129</c:v>
                </c:pt>
                <c:pt idx="145">
                  <c:v>3.7815311056834462</c:v>
                </c:pt>
                <c:pt idx="146">
                  <c:v>3.8074320036675795</c:v>
                </c:pt>
                <c:pt idx="147">
                  <c:v>3.8333329016517128</c:v>
                </c:pt>
                <c:pt idx="148">
                  <c:v>3.8592337996358461</c:v>
                </c:pt>
                <c:pt idx="149">
                  <c:v>3.8851346976199794</c:v>
                </c:pt>
                <c:pt idx="150">
                  <c:v>3.9110355956041127</c:v>
                </c:pt>
                <c:pt idx="151">
                  <c:v>3.936936493588246</c:v>
                </c:pt>
                <c:pt idx="152">
                  <c:v>3.9628373915723794</c:v>
                </c:pt>
                <c:pt idx="153">
                  <c:v>3.9887382895565127</c:v>
                </c:pt>
                <c:pt idx="154">
                  <c:v>4.014639187540646</c:v>
                </c:pt>
                <c:pt idx="155">
                  <c:v>4.0405400855247793</c:v>
                </c:pt>
                <c:pt idx="156">
                  <c:v>4.0664409835089126</c:v>
                </c:pt>
                <c:pt idx="157">
                  <c:v>4.0923418814930459</c:v>
                </c:pt>
                <c:pt idx="158">
                  <c:v>4.1182427794771792</c:v>
                </c:pt>
                <c:pt idx="159">
                  <c:v>4.1441436774613125</c:v>
                </c:pt>
                <c:pt idx="160">
                  <c:v>4.1700445754454458</c:v>
                </c:pt>
                <c:pt idx="161">
                  <c:v>4.1959454734295791</c:v>
                </c:pt>
                <c:pt idx="162">
                  <c:v>4.2218463714137124</c:v>
                </c:pt>
                <c:pt idx="163">
                  <c:v>4.2477472693978457</c:v>
                </c:pt>
                <c:pt idx="164">
                  <c:v>4.2736481673819791</c:v>
                </c:pt>
                <c:pt idx="165">
                  <c:v>4.2995490653661124</c:v>
                </c:pt>
                <c:pt idx="166">
                  <c:v>4.3254499633502457</c:v>
                </c:pt>
                <c:pt idx="167">
                  <c:v>4.351350861334379</c:v>
                </c:pt>
                <c:pt idx="168">
                  <c:v>4.3772517593185123</c:v>
                </c:pt>
                <c:pt idx="169">
                  <c:v>4.4031526573026456</c:v>
                </c:pt>
                <c:pt idx="170">
                  <c:v>4.4290535552867789</c:v>
                </c:pt>
                <c:pt idx="171">
                  <c:v>4.4549544532709122</c:v>
                </c:pt>
                <c:pt idx="172">
                  <c:v>4.4808553512550455</c:v>
                </c:pt>
                <c:pt idx="173">
                  <c:v>4.5067562492391788</c:v>
                </c:pt>
                <c:pt idx="174">
                  <c:v>4.5326571472233121</c:v>
                </c:pt>
                <c:pt idx="175">
                  <c:v>4.5585580452074455</c:v>
                </c:pt>
                <c:pt idx="176">
                  <c:v>4.5844589431915788</c:v>
                </c:pt>
                <c:pt idx="177">
                  <c:v>4.6103598411757121</c:v>
                </c:pt>
                <c:pt idx="178">
                  <c:v>4.6362607391598454</c:v>
                </c:pt>
                <c:pt idx="179">
                  <c:v>4.6621616371439787</c:v>
                </c:pt>
                <c:pt idx="180">
                  <c:v>4.688062535128112</c:v>
                </c:pt>
                <c:pt idx="181">
                  <c:v>4.7139634331122453</c:v>
                </c:pt>
                <c:pt idx="182">
                  <c:v>4.7398643310963786</c:v>
                </c:pt>
                <c:pt idx="183">
                  <c:v>4.7657652290805119</c:v>
                </c:pt>
                <c:pt idx="184">
                  <c:v>4.7916661270646452</c:v>
                </c:pt>
                <c:pt idx="185">
                  <c:v>4.8175670250487785</c:v>
                </c:pt>
                <c:pt idx="186">
                  <c:v>4.8434679230329118</c:v>
                </c:pt>
                <c:pt idx="187">
                  <c:v>4.8693688210170452</c:v>
                </c:pt>
                <c:pt idx="188">
                  <c:v>4.8952697190011785</c:v>
                </c:pt>
                <c:pt idx="189">
                  <c:v>4.9211706169853118</c:v>
                </c:pt>
                <c:pt idx="190">
                  <c:v>4.9470715149694451</c:v>
                </c:pt>
                <c:pt idx="191">
                  <c:v>4.9729724129535784</c:v>
                </c:pt>
                <c:pt idx="192">
                  <c:v>4.9988733109377117</c:v>
                </c:pt>
                <c:pt idx="193">
                  <c:v>5.024774208921845</c:v>
                </c:pt>
                <c:pt idx="194">
                  <c:v>5.0506751069059783</c:v>
                </c:pt>
                <c:pt idx="195">
                  <c:v>5.0765760048901116</c:v>
                </c:pt>
                <c:pt idx="196">
                  <c:v>5.1024769028742449</c:v>
                </c:pt>
                <c:pt idx="197">
                  <c:v>5.1283778008583782</c:v>
                </c:pt>
                <c:pt idx="198">
                  <c:v>5.1542786988425116</c:v>
                </c:pt>
                <c:pt idx="199">
                  <c:v>5.1801795968266449</c:v>
                </c:pt>
                <c:pt idx="200">
                  <c:v>5.2060804948107782</c:v>
                </c:pt>
                <c:pt idx="201">
                  <c:v>5.2319813927949115</c:v>
                </c:pt>
                <c:pt idx="202">
                  <c:v>5.2578822907790448</c:v>
                </c:pt>
                <c:pt idx="203">
                  <c:v>5.2837831887631781</c:v>
                </c:pt>
                <c:pt idx="204">
                  <c:v>5.3096840867473114</c:v>
                </c:pt>
                <c:pt idx="205">
                  <c:v>5.3355849847314447</c:v>
                </c:pt>
                <c:pt idx="206">
                  <c:v>5.361485882715578</c:v>
                </c:pt>
                <c:pt idx="207">
                  <c:v>5.3873867806997113</c:v>
                </c:pt>
                <c:pt idx="208">
                  <c:v>5.4132876786838446</c:v>
                </c:pt>
                <c:pt idx="209">
                  <c:v>5.4391885766679779</c:v>
                </c:pt>
                <c:pt idx="210">
                  <c:v>5.4650894746521113</c:v>
                </c:pt>
                <c:pt idx="211">
                  <c:v>5.4909903726362446</c:v>
                </c:pt>
                <c:pt idx="212">
                  <c:v>5.5168912706203779</c:v>
                </c:pt>
                <c:pt idx="213">
                  <c:v>5.5427921686045112</c:v>
                </c:pt>
                <c:pt idx="214">
                  <c:v>5.5686930665886445</c:v>
                </c:pt>
                <c:pt idx="215">
                  <c:v>5.5945939645727778</c:v>
                </c:pt>
                <c:pt idx="216">
                  <c:v>5.6204948625569111</c:v>
                </c:pt>
                <c:pt idx="217">
                  <c:v>5.6463957605410444</c:v>
                </c:pt>
                <c:pt idx="218">
                  <c:v>5.6722966585251777</c:v>
                </c:pt>
                <c:pt idx="219">
                  <c:v>5.698197556509311</c:v>
                </c:pt>
                <c:pt idx="220">
                  <c:v>5.7240984544934443</c:v>
                </c:pt>
                <c:pt idx="221">
                  <c:v>5.7499993524775777</c:v>
                </c:pt>
                <c:pt idx="222">
                  <c:v>5.775900250461711</c:v>
                </c:pt>
                <c:pt idx="223">
                  <c:v>5.8018011484458443</c:v>
                </c:pt>
                <c:pt idx="224">
                  <c:v>5.8277020464299776</c:v>
                </c:pt>
                <c:pt idx="225">
                  <c:v>5.8536029444141109</c:v>
                </c:pt>
                <c:pt idx="226">
                  <c:v>5.8795038423982442</c:v>
                </c:pt>
                <c:pt idx="227">
                  <c:v>5.9054047403823775</c:v>
                </c:pt>
                <c:pt idx="228">
                  <c:v>5.9313056383665108</c:v>
                </c:pt>
                <c:pt idx="229">
                  <c:v>5.9572065363506441</c:v>
                </c:pt>
                <c:pt idx="230">
                  <c:v>5.9831074343347774</c:v>
                </c:pt>
                <c:pt idx="231">
                  <c:v>6.0090083323189107</c:v>
                </c:pt>
                <c:pt idx="232">
                  <c:v>6.034909230303044</c:v>
                </c:pt>
                <c:pt idx="233">
                  <c:v>6.0608101282871774</c:v>
                </c:pt>
                <c:pt idx="234">
                  <c:v>6.0867110262713107</c:v>
                </c:pt>
                <c:pt idx="235">
                  <c:v>6.112611924255444</c:v>
                </c:pt>
                <c:pt idx="236">
                  <c:v>6.1385128222395773</c:v>
                </c:pt>
                <c:pt idx="237">
                  <c:v>6.1644137202237106</c:v>
                </c:pt>
                <c:pt idx="238">
                  <c:v>6.1903146182078439</c:v>
                </c:pt>
                <c:pt idx="239">
                  <c:v>6.2162155161919772</c:v>
                </c:pt>
                <c:pt idx="240">
                  <c:v>6.2421164141761105</c:v>
                </c:pt>
                <c:pt idx="241">
                  <c:v>6.2680173121602438</c:v>
                </c:pt>
                <c:pt idx="242">
                  <c:v>6.2939182101443771</c:v>
                </c:pt>
                <c:pt idx="243">
                  <c:v>6.3198191081285104</c:v>
                </c:pt>
                <c:pt idx="244">
                  <c:v>6.3457200061126438</c:v>
                </c:pt>
                <c:pt idx="245">
                  <c:v>6.3716209040967771</c:v>
                </c:pt>
                <c:pt idx="246">
                  <c:v>6.3975218020809104</c:v>
                </c:pt>
                <c:pt idx="247">
                  <c:v>6.4234227000650437</c:v>
                </c:pt>
                <c:pt idx="248">
                  <c:v>6.449323598049177</c:v>
                </c:pt>
                <c:pt idx="249">
                  <c:v>6.4752244960333103</c:v>
                </c:pt>
                <c:pt idx="250">
                  <c:v>6.5011253940174436</c:v>
                </c:pt>
                <c:pt idx="251">
                  <c:v>6.5270262920015769</c:v>
                </c:pt>
                <c:pt idx="252">
                  <c:v>6.5529271899857102</c:v>
                </c:pt>
                <c:pt idx="253">
                  <c:v>6.5788280879698435</c:v>
                </c:pt>
                <c:pt idx="254">
                  <c:v>6.6047289859539768</c:v>
                </c:pt>
                <c:pt idx="255">
                  <c:v>6.6306298839381101</c:v>
                </c:pt>
                <c:pt idx="256">
                  <c:v>6.6565307819222435</c:v>
                </c:pt>
                <c:pt idx="257">
                  <c:v>6.6824316799063768</c:v>
                </c:pt>
                <c:pt idx="258">
                  <c:v>6.7083325778905101</c:v>
                </c:pt>
                <c:pt idx="259">
                  <c:v>6.7342334758746434</c:v>
                </c:pt>
                <c:pt idx="260">
                  <c:v>6.7601343738587767</c:v>
                </c:pt>
                <c:pt idx="261">
                  <c:v>6.78603527184291</c:v>
                </c:pt>
                <c:pt idx="262">
                  <c:v>6.8119361698270433</c:v>
                </c:pt>
                <c:pt idx="263">
                  <c:v>6.8378370678111766</c:v>
                </c:pt>
                <c:pt idx="264">
                  <c:v>6.8637379657953099</c:v>
                </c:pt>
                <c:pt idx="265">
                  <c:v>6.8896388637794432</c:v>
                </c:pt>
                <c:pt idx="266">
                  <c:v>6.9155397617635765</c:v>
                </c:pt>
                <c:pt idx="267">
                  <c:v>6.9414406597477099</c:v>
                </c:pt>
                <c:pt idx="268">
                  <c:v>6.9673415577318432</c:v>
                </c:pt>
                <c:pt idx="269">
                  <c:v>6.9932424557159765</c:v>
                </c:pt>
                <c:pt idx="270">
                  <c:v>7.0191433537001098</c:v>
                </c:pt>
                <c:pt idx="271">
                  <c:v>7.0450442516842431</c:v>
                </c:pt>
                <c:pt idx="272">
                  <c:v>7.0709451496683764</c:v>
                </c:pt>
                <c:pt idx="273">
                  <c:v>7.0968460476525097</c:v>
                </c:pt>
                <c:pt idx="274">
                  <c:v>7.122746945636643</c:v>
                </c:pt>
                <c:pt idx="275">
                  <c:v>7.1486478436207763</c:v>
                </c:pt>
                <c:pt idx="276">
                  <c:v>7.1745487416049096</c:v>
                </c:pt>
                <c:pt idx="277">
                  <c:v>7.2004496395890429</c:v>
                </c:pt>
                <c:pt idx="278">
                  <c:v>7.2263505375731762</c:v>
                </c:pt>
                <c:pt idx="279">
                  <c:v>7.2522514355573096</c:v>
                </c:pt>
                <c:pt idx="280">
                  <c:v>7.2781523335414429</c:v>
                </c:pt>
                <c:pt idx="281">
                  <c:v>7.3040532315255762</c:v>
                </c:pt>
                <c:pt idx="282">
                  <c:v>7.3299541295097095</c:v>
                </c:pt>
                <c:pt idx="283">
                  <c:v>7.3558550274938428</c:v>
                </c:pt>
                <c:pt idx="284">
                  <c:v>7.3817559254779761</c:v>
                </c:pt>
                <c:pt idx="285">
                  <c:v>7.4076568234621094</c:v>
                </c:pt>
                <c:pt idx="286">
                  <c:v>7.4335577214462427</c:v>
                </c:pt>
                <c:pt idx="287">
                  <c:v>7.459458619430376</c:v>
                </c:pt>
                <c:pt idx="288">
                  <c:v>7.4853595174145093</c:v>
                </c:pt>
                <c:pt idx="289">
                  <c:v>7.5112604153986426</c:v>
                </c:pt>
                <c:pt idx="290">
                  <c:v>7.537161313382776</c:v>
                </c:pt>
                <c:pt idx="291">
                  <c:v>7.5630622113669093</c:v>
                </c:pt>
                <c:pt idx="292">
                  <c:v>7.5889631093510426</c:v>
                </c:pt>
                <c:pt idx="293">
                  <c:v>7.6148640073351759</c:v>
                </c:pt>
                <c:pt idx="294">
                  <c:v>7.6407649053193092</c:v>
                </c:pt>
                <c:pt idx="295">
                  <c:v>7.6666658033034425</c:v>
                </c:pt>
                <c:pt idx="296">
                  <c:v>7.6925667012875758</c:v>
                </c:pt>
                <c:pt idx="297">
                  <c:v>7.7184675992717091</c:v>
                </c:pt>
                <c:pt idx="298">
                  <c:v>7.7443684972558424</c:v>
                </c:pt>
                <c:pt idx="299">
                  <c:v>7.7702693952399757</c:v>
                </c:pt>
                <c:pt idx="300">
                  <c:v>7.796170293224109</c:v>
                </c:pt>
                <c:pt idx="301">
                  <c:v>7.8220711912082423</c:v>
                </c:pt>
                <c:pt idx="302">
                  <c:v>7.8479720891923757</c:v>
                </c:pt>
                <c:pt idx="303">
                  <c:v>7.873872987176509</c:v>
                </c:pt>
                <c:pt idx="304">
                  <c:v>7.8997738851606423</c:v>
                </c:pt>
                <c:pt idx="305">
                  <c:v>7.9256747831447756</c:v>
                </c:pt>
                <c:pt idx="306">
                  <c:v>7.9515756811289089</c:v>
                </c:pt>
                <c:pt idx="307">
                  <c:v>7.9774765791130422</c:v>
                </c:pt>
                <c:pt idx="308">
                  <c:v>8.0033774770971746</c:v>
                </c:pt>
                <c:pt idx="309">
                  <c:v>8.0292783750813079</c:v>
                </c:pt>
                <c:pt idx="310">
                  <c:v>8.0551792730654412</c:v>
                </c:pt>
                <c:pt idx="311">
                  <c:v>8.0810801710495745</c:v>
                </c:pt>
                <c:pt idx="312">
                  <c:v>8.1069810690337079</c:v>
                </c:pt>
                <c:pt idx="313">
                  <c:v>8.1328819670178412</c:v>
                </c:pt>
                <c:pt idx="314">
                  <c:v>8.1587828650019745</c:v>
                </c:pt>
                <c:pt idx="315">
                  <c:v>8.1846837629861078</c:v>
                </c:pt>
                <c:pt idx="316">
                  <c:v>8.2105846609702411</c:v>
                </c:pt>
                <c:pt idx="317">
                  <c:v>8.2364855589543744</c:v>
                </c:pt>
                <c:pt idx="318">
                  <c:v>8.2623864569385077</c:v>
                </c:pt>
                <c:pt idx="319">
                  <c:v>8.288287354922641</c:v>
                </c:pt>
                <c:pt idx="320">
                  <c:v>8.3141882529067743</c:v>
                </c:pt>
                <c:pt idx="321">
                  <c:v>8.3400891508909076</c:v>
                </c:pt>
                <c:pt idx="322">
                  <c:v>8.3659900488750409</c:v>
                </c:pt>
                <c:pt idx="323">
                  <c:v>8.3918909468591742</c:v>
                </c:pt>
                <c:pt idx="324">
                  <c:v>8.4177918448433076</c:v>
                </c:pt>
                <c:pt idx="325">
                  <c:v>8.4436927428274409</c:v>
                </c:pt>
                <c:pt idx="326">
                  <c:v>8.4695936408115742</c:v>
                </c:pt>
                <c:pt idx="327">
                  <c:v>8.4954945387957075</c:v>
                </c:pt>
                <c:pt idx="328">
                  <c:v>8.5213954367798408</c:v>
                </c:pt>
                <c:pt idx="329">
                  <c:v>8.5472963347639741</c:v>
                </c:pt>
                <c:pt idx="330">
                  <c:v>8.5731972327481074</c:v>
                </c:pt>
                <c:pt idx="331">
                  <c:v>8.5990981307322407</c:v>
                </c:pt>
                <c:pt idx="332">
                  <c:v>8.624999028716374</c:v>
                </c:pt>
                <c:pt idx="333">
                  <c:v>8.6508999267005073</c:v>
                </c:pt>
                <c:pt idx="334">
                  <c:v>8.6768008246846406</c:v>
                </c:pt>
                <c:pt idx="335">
                  <c:v>8.702701722668774</c:v>
                </c:pt>
                <c:pt idx="336">
                  <c:v>8.7286026206529073</c:v>
                </c:pt>
                <c:pt idx="337">
                  <c:v>8.7545035186370406</c:v>
                </c:pt>
                <c:pt idx="338">
                  <c:v>8.7804044166211739</c:v>
                </c:pt>
                <c:pt idx="339">
                  <c:v>8.8063053146053072</c:v>
                </c:pt>
                <c:pt idx="340">
                  <c:v>8.8322062125894405</c:v>
                </c:pt>
                <c:pt idx="341">
                  <c:v>8.8581071105735738</c:v>
                </c:pt>
                <c:pt idx="342">
                  <c:v>8.8840080085577071</c:v>
                </c:pt>
                <c:pt idx="343">
                  <c:v>8.9099089065418404</c:v>
                </c:pt>
                <c:pt idx="344">
                  <c:v>8.9358098045259737</c:v>
                </c:pt>
                <c:pt idx="345">
                  <c:v>8.961710702510107</c:v>
                </c:pt>
                <c:pt idx="346">
                  <c:v>8.9876116004942403</c:v>
                </c:pt>
                <c:pt idx="347">
                  <c:v>9.0135124984783737</c:v>
                </c:pt>
                <c:pt idx="348">
                  <c:v>9.039413396462507</c:v>
                </c:pt>
                <c:pt idx="349">
                  <c:v>9.0653142944466403</c:v>
                </c:pt>
                <c:pt idx="350">
                  <c:v>9.0912151924307736</c:v>
                </c:pt>
                <c:pt idx="351">
                  <c:v>9.1171160904149069</c:v>
                </c:pt>
                <c:pt idx="352">
                  <c:v>9.1430169883990402</c:v>
                </c:pt>
                <c:pt idx="353">
                  <c:v>9.1689178863831735</c:v>
                </c:pt>
                <c:pt idx="354">
                  <c:v>9.1948187843673068</c:v>
                </c:pt>
                <c:pt idx="355">
                  <c:v>9.2207196823514401</c:v>
                </c:pt>
                <c:pt idx="356">
                  <c:v>9.2466205803355734</c:v>
                </c:pt>
                <c:pt idx="357">
                  <c:v>9.2725214783197067</c:v>
                </c:pt>
                <c:pt idx="358">
                  <c:v>9.2984223763038401</c:v>
                </c:pt>
                <c:pt idx="359">
                  <c:v>9.3243232742879734</c:v>
                </c:pt>
                <c:pt idx="360">
                  <c:v>9.3502241722721067</c:v>
                </c:pt>
                <c:pt idx="361">
                  <c:v>9.37612507025624</c:v>
                </c:pt>
                <c:pt idx="362">
                  <c:v>9.4020259682403733</c:v>
                </c:pt>
                <c:pt idx="363">
                  <c:v>9.4279268662245066</c:v>
                </c:pt>
                <c:pt idx="364">
                  <c:v>9.4538277642086399</c:v>
                </c:pt>
                <c:pt idx="365">
                  <c:v>9.4797286621927732</c:v>
                </c:pt>
                <c:pt idx="366">
                  <c:v>9.5056295601769065</c:v>
                </c:pt>
                <c:pt idx="367">
                  <c:v>9.5315304581610398</c:v>
                </c:pt>
                <c:pt idx="368">
                  <c:v>9.5574313561451731</c:v>
                </c:pt>
                <c:pt idx="369">
                  <c:v>9.5833322541293064</c:v>
                </c:pt>
                <c:pt idx="370">
                  <c:v>9.6092331521134398</c:v>
                </c:pt>
                <c:pt idx="371">
                  <c:v>9.6351340500975731</c:v>
                </c:pt>
                <c:pt idx="372">
                  <c:v>9.6610349480817064</c:v>
                </c:pt>
                <c:pt idx="373">
                  <c:v>9.6869358460658397</c:v>
                </c:pt>
              </c:numCache>
            </c:numRef>
          </c:xVal>
          <c:yVal>
            <c:numRef>
              <c:f>'Sigma sq mod'!$P$7:$P$465</c:f>
              <c:numCache>
                <c:formatCode>General</c:formatCode>
                <c:ptCount val="459"/>
                <c:pt idx="0">
                  <c:v>17.111430068571714</c:v>
                </c:pt>
                <c:pt idx="1">
                  <c:v>16.681591236392507</c:v>
                </c:pt>
                <c:pt idx="2">
                  <c:v>16.709567289967833</c:v>
                </c:pt>
                <c:pt idx="3">
                  <c:v>16.572161593044321</c:v>
                </c:pt>
                <c:pt idx="4">
                  <c:v>15.570945621860345</c:v>
                </c:pt>
                <c:pt idx="5">
                  <c:v>14.848971933322744</c:v>
                </c:pt>
                <c:pt idx="6">
                  <c:v>13.385309879245209</c:v>
                </c:pt>
                <c:pt idx="7">
                  <c:v>11.2515267782038</c:v>
                </c:pt>
                <c:pt idx="8">
                  <c:v>13.5452111416582</c:v>
                </c:pt>
                <c:pt idx="9">
                  <c:v>5.223741948466734</c:v>
                </c:pt>
                <c:pt idx="10">
                  <c:v>4.9139708546559842</c:v>
                </c:pt>
                <c:pt idx="11">
                  <c:v>5.4984219147558946</c:v>
                </c:pt>
                <c:pt idx="12">
                  <c:v>0.11236313329159456</c:v>
                </c:pt>
                <c:pt idx="13">
                  <c:v>6.5629762073280001E-2</c:v>
                </c:pt>
                <c:pt idx="14">
                  <c:v>8.3109462782063645E-2</c:v>
                </c:pt>
                <c:pt idx="15">
                  <c:v>0.16032858289240728</c:v>
                </c:pt>
                <c:pt idx="16">
                  <c:v>1.1883876298261025</c:v>
                </c:pt>
                <c:pt idx="17">
                  <c:v>0.55943912847138833</c:v>
                </c:pt>
                <c:pt idx="18">
                  <c:v>2.9314660084356219</c:v>
                </c:pt>
                <c:pt idx="19">
                  <c:v>2.0084784315600421</c:v>
                </c:pt>
                <c:pt idx="20">
                  <c:v>4.0355948734691109</c:v>
                </c:pt>
                <c:pt idx="21">
                  <c:v>4.7919668692491681</c:v>
                </c:pt>
                <c:pt idx="22">
                  <c:v>5.6666140215720437</c:v>
                </c:pt>
                <c:pt idx="23">
                  <c:v>5.7057163332105487</c:v>
                </c:pt>
                <c:pt idx="24">
                  <c:v>6.8330013246692198</c:v>
                </c:pt>
                <c:pt idx="25">
                  <c:v>10.426412026627228</c:v>
                </c:pt>
                <c:pt idx="26">
                  <c:v>8.897485878453768</c:v>
                </c:pt>
                <c:pt idx="27">
                  <c:v>8.8122155952370438</c:v>
                </c:pt>
                <c:pt idx="28">
                  <c:v>8.5182785056107093</c:v>
                </c:pt>
                <c:pt idx="29">
                  <c:v>8.4167032315087553</c:v>
                </c:pt>
                <c:pt idx="30">
                  <c:v>8.4948473588731872</c:v>
                </c:pt>
                <c:pt idx="31">
                  <c:v>8.4316697417649635</c:v>
                </c:pt>
                <c:pt idx="32">
                  <c:v>7.9638149750194236</c:v>
                </c:pt>
                <c:pt idx="33">
                  <c:v>8.3270731006233927</c:v>
                </c:pt>
                <c:pt idx="34">
                  <c:v>8.3336442948617293</c:v>
                </c:pt>
                <c:pt idx="35">
                  <c:v>8.4060361720856687</c:v>
                </c:pt>
                <c:pt idx="36">
                  <c:v>8.6790527716433878</c:v>
                </c:pt>
                <c:pt idx="37">
                  <c:v>8.423254331564987</c:v>
                </c:pt>
                <c:pt idx="38">
                  <c:v>7.6486251587709555</c:v>
                </c:pt>
                <c:pt idx="39">
                  <c:v>7.5296919696417124</c:v>
                </c:pt>
                <c:pt idx="40">
                  <c:v>7.3812782771381364</c:v>
                </c:pt>
                <c:pt idx="41">
                  <c:v>6.3253457101264905</c:v>
                </c:pt>
                <c:pt idx="42">
                  <c:v>5.6912120927219743</c:v>
                </c:pt>
                <c:pt idx="43">
                  <c:v>6.267952799642571</c:v>
                </c:pt>
                <c:pt idx="44">
                  <c:v>6.0867043534307745</c:v>
                </c:pt>
                <c:pt idx="45">
                  <c:v>6.1995361535994116</c:v>
                </c:pt>
                <c:pt idx="46">
                  <c:v>7.3825375875130508</c:v>
                </c:pt>
                <c:pt idx="47">
                  <c:v>8.5540257122068599</c:v>
                </c:pt>
                <c:pt idx="48">
                  <c:v>9.0423911080980854</c:v>
                </c:pt>
                <c:pt idx="49">
                  <c:v>6.3673113920472799</c:v>
                </c:pt>
                <c:pt idx="50">
                  <c:v>6.7678829357625476</c:v>
                </c:pt>
                <c:pt idx="51">
                  <c:v>6.49750625968462</c:v>
                </c:pt>
                <c:pt idx="52">
                  <c:v>6.5384202867560388</c:v>
                </c:pt>
                <c:pt idx="53">
                  <c:v>8.4919520841938443</c:v>
                </c:pt>
                <c:pt idx="54">
                  <c:v>7.97406641075297</c:v>
                </c:pt>
                <c:pt idx="55">
                  <c:v>7.7667688481880601</c:v>
                </c:pt>
                <c:pt idx="56">
                  <c:v>8.0774661020679197</c:v>
                </c:pt>
                <c:pt idx="57">
                  <c:v>8.028674521061733</c:v>
                </c:pt>
                <c:pt idx="58">
                  <c:v>8.337000200152179</c:v>
                </c:pt>
                <c:pt idx="59">
                  <c:v>8.268753733952428</c:v>
                </c:pt>
                <c:pt idx="60">
                  <c:v>8.8608359576350342</c:v>
                </c:pt>
                <c:pt idx="61">
                  <c:v>8.2343096587215499</c:v>
                </c:pt>
                <c:pt idx="62">
                  <c:v>8.9099863464143247</c:v>
                </c:pt>
                <c:pt idx="63">
                  <c:v>10.00659254064497</c:v>
                </c:pt>
                <c:pt idx="64">
                  <c:v>9.4535957662987293</c:v>
                </c:pt>
                <c:pt idx="65">
                  <c:v>8.3325908670220095</c:v>
                </c:pt>
                <c:pt idx="66">
                  <c:v>7.4889922434227305</c:v>
                </c:pt>
                <c:pt idx="67">
                  <c:v>5.03228935791768</c:v>
                </c:pt>
                <c:pt idx="68">
                  <c:v>3.9531837674079888</c:v>
                </c:pt>
                <c:pt idx="69">
                  <c:v>5.5225019584042299</c:v>
                </c:pt>
                <c:pt idx="70">
                  <c:v>5.6362310115754424</c:v>
                </c:pt>
                <c:pt idx="71">
                  <c:v>6.1123422411806283</c:v>
                </c:pt>
                <c:pt idx="72">
                  <c:v>8.8661847407853518</c:v>
                </c:pt>
                <c:pt idx="73">
                  <c:v>10.661139204849475</c:v>
                </c:pt>
                <c:pt idx="74">
                  <c:v>10.069126855398157</c:v>
                </c:pt>
                <c:pt idx="75">
                  <c:v>9.6362396920197781</c:v>
                </c:pt>
                <c:pt idx="76">
                  <c:v>8.5774149874407684</c:v>
                </c:pt>
                <c:pt idx="77">
                  <c:v>8.6190295458887611</c:v>
                </c:pt>
                <c:pt idx="78">
                  <c:v>6.786667614591285</c:v>
                </c:pt>
                <c:pt idx="79">
                  <c:v>5.7027453635662795</c:v>
                </c:pt>
                <c:pt idx="80">
                  <c:v>5.5436351783166744</c:v>
                </c:pt>
                <c:pt idx="81">
                  <c:v>5.4089585688842137</c:v>
                </c:pt>
                <c:pt idx="82">
                  <c:v>6.1205557879986419</c:v>
                </c:pt>
                <c:pt idx="83">
                  <c:v>5.9935599401211013</c:v>
                </c:pt>
                <c:pt idx="84">
                  <c:v>4.8998525485447306</c:v>
                </c:pt>
                <c:pt idx="85">
                  <c:v>4.8913035095755024</c:v>
                </c:pt>
                <c:pt idx="86">
                  <c:v>7.2021086937100041</c:v>
                </c:pt>
                <c:pt idx="87">
                  <c:v>6.3751549666868454</c:v>
                </c:pt>
                <c:pt idx="88">
                  <c:v>1.8719952238682758</c:v>
                </c:pt>
                <c:pt idx="89">
                  <c:v>2.456089934500028</c:v>
                </c:pt>
                <c:pt idx="90">
                  <c:v>4.8808045946050616</c:v>
                </c:pt>
                <c:pt idx="91">
                  <c:v>5.0062363454628951</c:v>
                </c:pt>
                <c:pt idx="92">
                  <c:v>4.5645746751029606</c:v>
                </c:pt>
                <c:pt idx="93">
                  <c:v>4.5463086591025741</c:v>
                </c:pt>
                <c:pt idx="94">
                  <c:v>6.0691118176867045</c:v>
                </c:pt>
                <c:pt idx="95">
                  <c:v>5.1799393578901496</c:v>
                </c:pt>
                <c:pt idx="96">
                  <c:v>2.9181928964909449</c:v>
                </c:pt>
                <c:pt idx="97">
                  <c:v>19.442456376554308</c:v>
                </c:pt>
                <c:pt idx="98">
                  <c:v>13.509749162437583</c:v>
                </c:pt>
                <c:pt idx="99">
                  <c:v>12.772130871978039</c:v>
                </c:pt>
                <c:pt idx="100">
                  <c:v>6.4727226314972119</c:v>
                </c:pt>
                <c:pt idx="101">
                  <c:v>6.6777625632166071</c:v>
                </c:pt>
                <c:pt idx="102">
                  <c:v>8.0446518264302398</c:v>
                </c:pt>
                <c:pt idx="103">
                  <c:v>3.2932316930726739</c:v>
                </c:pt>
                <c:pt idx="104">
                  <c:v>3.3982632628233431</c:v>
                </c:pt>
                <c:pt idx="105">
                  <c:v>4.9324041969682577</c:v>
                </c:pt>
                <c:pt idx="106">
                  <c:v>3.8367757032939576</c:v>
                </c:pt>
                <c:pt idx="107">
                  <c:v>3.9804610185043399</c:v>
                </c:pt>
                <c:pt idx="108">
                  <c:v>3.2110066674781099</c:v>
                </c:pt>
                <c:pt idx="109">
                  <c:v>4.1469468799885236</c:v>
                </c:pt>
                <c:pt idx="110">
                  <c:v>5.1490417673583657</c:v>
                </c:pt>
                <c:pt idx="111">
                  <c:v>6.1413830115486769</c:v>
                </c:pt>
                <c:pt idx="112">
                  <c:v>4.3898919208751144</c:v>
                </c:pt>
                <c:pt idx="113">
                  <c:v>11.112877695211752</c:v>
                </c:pt>
                <c:pt idx="114">
                  <c:v>5.5441277163689113</c:v>
                </c:pt>
                <c:pt idx="115">
                  <c:v>9.1082774835657823</c:v>
                </c:pt>
                <c:pt idx="116">
                  <c:v>6.0346840918002869</c:v>
                </c:pt>
                <c:pt idx="117">
                  <c:v>3.5717593454501766</c:v>
                </c:pt>
                <c:pt idx="118">
                  <c:v>3.8175638897690032</c:v>
                </c:pt>
                <c:pt idx="119">
                  <c:v>2.7310699622447121</c:v>
                </c:pt>
                <c:pt idx="120">
                  <c:v>2.948896756128252</c:v>
                </c:pt>
                <c:pt idx="121">
                  <c:v>2.7739748318841597</c:v>
                </c:pt>
                <c:pt idx="122">
                  <c:v>1.8864926541052669</c:v>
                </c:pt>
                <c:pt idx="123">
                  <c:v>5.3399768056882593</c:v>
                </c:pt>
                <c:pt idx="124">
                  <c:v>5.4879456066688483</c:v>
                </c:pt>
                <c:pt idx="125">
                  <c:v>7.5921764291641995</c:v>
                </c:pt>
                <c:pt idx="126">
                  <c:v>5.4559642066717204</c:v>
                </c:pt>
                <c:pt idx="127">
                  <c:v>2.7942151468240248</c:v>
                </c:pt>
                <c:pt idx="128">
                  <c:v>2.2835785131065776</c:v>
                </c:pt>
                <c:pt idx="129">
                  <c:v>3.8060250873549735</c:v>
                </c:pt>
                <c:pt idx="130">
                  <c:v>1.8113499804575863</c:v>
                </c:pt>
                <c:pt idx="131">
                  <c:v>3.3340964906732538</c:v>
                </c:pt>
                <c:pt idx="132">
                  <c:v>2.9493723232832343</c:v>
                </c:pt>
                <c:pt idx="133">
                  <c:v>2.4915401708802025</c:v>
                </c:pt>
                <c:pt idx="134">
                  <c:v>2.4443869631613673</c:v>
                </c:pt>
                <c:pt idx="135">
                  <c:v>2.0791627555016694</c:v>
                </c:pt>
                <c:pt idx="136">
                  <c:v>2.7710665503199037</c:v>
                </c:pt>
                <c:pt idx="137">
                  <c:v>2.7033586486260748</c:v>
                </c:pt>
                <c:pt idx="138">
                  <c:v>2.518362816526531</c:v>
                </c:pt>
                <c:pt idx="139">
                  <c:v>1.2460092988658766</c:v>
                </c:pt>
                <c:pt idx="140">
                  <c:v>1.4870856730744462</c:v>
                </c:pt>
                <c:pt idx="141">
                  <c:v>2.2587773494506003</c:v>
                </c:pt>
                <c:pt idx="142">
                  <c:v>2.3312551728748905</c:v>
                </c:pt>
                <c:pt idx="143">
                  <c:v>2.5199454263179857</c:v>
                </c:pt>
                <c:pt idx="144">
                  <c:v>1.0390586411087552</c:v>
                </c:pt>
                <c:pt idx="145">
                  <c:v>1.5650388170021488</c:v>
                </c:pt>
                <c:pt idx="146">
                  <c:v>2.7180279298385894</c:v>
                </c:pt>
                <c:pt idx="147">
                  <c:v>2.2332694635219013</c:v>
                </c:pt>
                <c:pt idx="148">
                  <c:v>5.6124469649293776</c:v>
                </c:pt>
                <c:pt idx="149">
                  <c:v>4.3697787226704712</c:v>
                </c:pt>
                <c:pt idx="150">
                  <c:v>1.8249591036476696</c:v>
                </c:pt>
                <c:pt idx="151">
                  <c:v>2.4280575732095144</c:v>
                </c:pt>
                <c:pt idx="152">
                  <c:v>1.8262083855740712</c:v>
                </c:pt>
                <c:pt idx="153">
                  <c:v>1.6137117643253036</c:v>
                </c:pt>
                <c:pt idx="154">
                  <c:v>1.05546111317419</c:v>
                </c:pt>
                <c:pt idx="155">
                  <c:v>1.2537094368603356</c:v>
                </c:pt>
                <c:pt idx="156">
                  <c:v>2.4194091727972915</c:v>
                </c:pt>
                <c:pt idx="157">
                  <c:v>2.8091277792362797</c:v>
                </c:pt>
                <c:pt idx="158">
                  <c:v>2.3526514076095606</c:v>
                </c:pt>
                <c:pt idx="159">
                  <c:v>1.2629470266448894</c:v>
                </c:pt>
                <c:pt idx="160">
                  <c:v>1.770452341260853</c:v>
                </c:pt>
                <c:pt idx="161">
                  <c:v>1.0400717756425615</c:v>
                </c:pt>
                <c:pt idx="162">
                  <c:v>1.3522229920203594</c:v>
                </c:pt>
                <c:pt idx="163">
                  <c:v>0.9307015954971205</c:v>
                </c:pt>
                <c:pt idx="164">
                  <c:v>2.6153289625270388</c:v>
                </c:pt>
                <c:pt idx="165">
                  <c:v>2.0745470416125014</c:v>
                </c:pt>
                <c:pt idx="166">
                  <c:v>0.96681451027326581</c:v>
                </c:pt>
                <c:pt idx="167">
                  <c:v>1.6656740617319146</c:v>
                </c:pt>
                <c:pt idx="168">
                  <c:v>1.23531285258929</c:v>
                </c:pt>
                <c:pt idx="169">
                  <c:v>1.2650982122408663</c:v>
                </c:pt>
                <c:pt idx="170">
                  <c:v>1.4975151568087286</c:v>
                </c:pt>
                <c:pt idx="171">
                  <c:v>2.1045551517548393</c:v>
                </c:pt>
                <c:pt idx="172">
                  <c:v>2.2064613565995557</c:v>
                </c:pt>
                <c:pt idx="173">
                  <c:v>1.8130467642239509</c:v>
                </c:pt>
                <c:pt idx="174">
                  <c:v>1.4483076407673903</c:v>
                </c:pt>
                <c:pt idx="175">
                  <c:v>2.1977459102030013</c:v>
                </c:pt>
                <c:pt idx="176">
                  <c:v>0.97786631621290532</c:v>
                </c:pt>
                <c:pt idx="177">
                  <c:v>1.273806266876889</c:v>
                </c:pt>
                <c:pt idx="178">
                  <c:v>1.1450515350262891</c:v>
                </c:pt>
                <c:pt idx="179">
                  <c:v>1.3625351183004089</c:v>
                </c:pt>
                <c:pt idx="180">
                  <c:v>1.9693710575617169</c:v>
                </c:pt>
                <c:pt idx="181">
                  <c:v>1.3984056991327067</c:v>
                </c:pt>
                <c:pt idx="182">
                  <c:v>2.5406685917691787</c:v>
                </c:pt>
                <c:pt idx="183">
                  <c:v>2.1598348316778631</c:v>
                </c:pt>
                <c:pt idx="184">
                  <c:v>1.6218194725935704</c:v>
                </c:pt>
                <c:pt idx="185">
                  <c:v>1.9139012346724267</c:v>
                </c:pt>
                <c:pt idx="186">
                  <c:v>3.9019156580585599</c:v>
                </c:pt>
                <c:pt idx="187">
                  <c:v>2.5445476067015962</c:v>
                </c:pt>
                <c:pt idx="188">
                  <c:v>2.1345686846197607</c:v>
                </c:pt>
                <c:pt idx="189">
                  <c:v>1.744232764940375</c:v>
                </c:pt>
                <c:pt idx="190">
                  <c:v>1.352695818838648</c:v>
                </c:pt>
                <c:pt idx="191">
                  <c:v>2.8960152705558877</c:v>
                </c:pt>
                <c:pt idx="192">
                  <c:v>1.6281439632468238</c:v>
                </c:pt>
                <c:pt idx="193">
                  <c:v>1.9548923973512413</c:v>
                </c:pt>
                <c:pt idx="194">
                  <c:v>1.3702637575620322</c:v>
                </c:pt>
                <c:pt idx="195">
                  <c:v>2.5477129366942859</c:v>
                </c:pt>
                <c:pt idx="196">
                  <c:v>1.7452631307934303</c:v>
                </c:pt>
                <c:pt idx="197">
                  <c:v>0.97240262814281342</c:v>
                </c:pt>
                <c:pt idx="198">
                  <c:v>1.5408520711704574</c:v>
                </c:pt>
                <c:pt idx="199">
                  <c:v>1.845585061443916</c:v>
                </c:pt>
                <c:pt idx="200">
                  <c:v>1.6196586664523067</c:v>
                </c:pt>
                <c:pt idx="201">
                  <c:v>1.9563033421457894</c:v>
                </c:pt>
                <c:pt idx="202">
                  <c:v>1.2128066121699328</c:v>
                </c:pt>
                <c:pt idx="203">
                  <c:v>1.0675704532482673</c:v>
                </c:pt>
                <c:pt idx="204">
                  <c:v>1.4367133929176128</c:v>
                </c:pt>
                <c:pt idx="205">
                  <c:v>1.9522468172517979</c:v>
                </c:pt>
                <c:pt idx="206">
                  <c:v>1.6307654469538955</c:v>
                </c:pt>
                <c:pt idx="207">
                  <c:v>1.1075338874816134</c:v>
                </c:pt>
                <c:pt idx="208">
                  <c:v>1.3707698456036634</c:v>
                </c:pt>
                <c:pt idx="209">
                  <c:v>0.84329528717140978</c:v>
                </c:pt>
                <c:pt idx="210">
                  <c:v>1.1634337541524327</c:v>
                </c:pt>
                <c:pt idx="211">
                  <c:v>1.1976423912644949</c:v>
                </c:pt>
                <c:pt idx="212">
                  <c:v>1.8959558219714407</c:v>
                </c:pt>
                <c:pt idx="213">
                  <c:v>1.4840854699503405</c:v>
                </c:pt>
                <c:pt idx="214">
                  <c:v>1.2005270749794357</c:v>
                </c:pt>
                <c:pt idx="215">
                  <c:v>1.1643318766162811</c:v>
                </c:pt>
                <c:pt idx="216">
                  <c:v>1.3674903668252001</c:v>
                </c:pt>
                <c:pt idx="217">
                  <c:v>2.3513643186669357</c:v>
                </c:pt>
                <c:pt idx="218">
                  <c:v>1.740676192703299</c:v>
                </c:pt>
                <c:pt idx="219">
                  <c:v>1.0757265324625123</c:v>
                </c:pt>
                <c:pt idx="220">
                  <c:v>1.1866298697852056</c:v>
                </c:pt>
                <c:pt idx="221">
                  <c:v>1.0134080160652161</c:v>
                </c:pt>
                <c:pt idx="222">
                  <c:v>1.1954285147250989</c:v>
                </c:pt>
                <c:pt idx="223">
                  <c:v>0.99512639268655112</c:v>
                </c:pt>
                <c:pt idx="224">
                  <c:v>1.1950189653821524</c:v>
                </c:pt>
                <c:pt idx="225">
                  <c:v>1.1945636947086413</c:v>
                </c:pt>
                <c:pt idx="226">
                  <c:v>1.1636704574114964</c:v>
                </c:pt>
                <c:pt idx="227">
                  <c:v>1.7649196136579268</c:v>
                </c:pt>
                <c:pt idx="228">
                  <c:v>1.6663121277572861</c:v>
                </c:pt>
                <c:pt idx="229">
                  <c:v>1.4613780949461699</c:v>
                </c:pt>
                <c:pt idx="230">
                  <c:v>1.4205849031626419</c:v>
                </c:pt>
                <c:pt idx="231">
                  <c:v>1.9129415470196789</c:v>
                </c:pt>
                <c:pt idx="232">
                  <c:v>1.2846872744019691</c:v>
                </c:pt>
                <c:pt idx="233">
                  <c:v>1.2986140256882475</c:v>
                </c:pt>
                <c:pt idx="234">
                  <c:v>1.3208092210478393</c:v>
                </c:pt>
                <c:pt idx="235">
                  <c:v>1.1401227217510297</c:v>
                </c:pt>
                <c:pt idx="236">
                  <c:v>1.1520874475149214</c:v>
                </c:pt>
                <c:pt idx="237">
                  <c:v>1.624572162425544</c:v>
                </c:pt>
                <c:pt idx="238">
                  <c:v>1.24916325436418</c:v>
                </c:pt>
                <c:pt idx="239">
                  <c:v>1.2794970193130235</c:v>
                </c:pt>
                <c:pt idx="240">
                  <c:v>0.78423779517534742</c:v>
                </c:pt>
                <c:pt idx="241">
                  <c:v>0.76019000041194917</c:v>
                </c:pt>
                <c:pt idx="242">
                  <c:v>0.92365649131237115</c:v>
                </c:pt>
                <c:pt idx="243">
                  <c:v>1.1346868687653966</c:v>
                </c:pt>
                <c:pt idx="244">
                  <c:v>0.99472157330287447</c:v>
                </c:pt>
                <c:pt idx="245">
                  <c:v>1.0296070608972807</c:v>
                </c:pt>
                <c:pt idx="246">
                  <c:v>1.3505866044313457</c:v>
                </c:pt>
                <c:pt idx="247">
                  <c:v>1.1553696155743394</c:v>
                </c:pt>
                <c:pt idx="248">
                  <c:v>1.6985602959540389</c:v>
                </c:pt>
                <c:pt idx="249">
                  <c:v>1.3624237031543074</c:v>
                </c:pt>
                <c:pt idx="250">
                  <c:v>1.3769507380051571</c:v>
                </c:pt>
                <c:pt idx="251">
                  <c:v>1.5167477448431261</c:v>
                </c:pt>
                <c:pt idx="252">
                  <c:v>1.0775669037454665</c:v>
                </c:pt>
                <c:pt idx="253">
                  <c:v>0.9964951027548079</c:v>
                </c:pt>
                <c:pt idx="254">
                  <c:v>0.82412805348196372</c:v>
                </c:pt>
                <c:pt idx="255">
                  <c:v>1.2670623241918479</c:v>
                </c:pt>
                <c:pt idx="256">
                  <c:v>1.6629429601224879</c:v>
                </c:pt>
                <c:pt idx="257">
                  <c:v>1.3489288564622466</c:v>
                </c:pt>
                <c:pt idx="258">
                  <c:v>1.4841067687192391</c:v>
                </c:pt>
                <c:pt idx="259">
                  <c:v>1.579836349741385</c:v>
                </c:pt>
                <c:pt idx="260">
                  <c:v>1.0881474440793921</c:v>
                </c:pt>
                <c:pt idx="261">
                  <c:v>0.91804570553610165</c:v>
                </c:pt>
                <c:pt idx="262">
                  <c:v>0.99187547089778716</c:v>
                </c:pt>
                <c:pt idx="263">
                  <c:v>0.8769060674082102</c:v>
                </c:pt>
                <c:pt idx="264">
                  <c:v>0.83274844404588022</c:v>
                </c:pt>
                <c:pt idx="265">
                  <c:v>1.318209972032399</c:v>
                </c:pt>
                <c:pt idx="266">
                  <c:v>1.4625206357040428</c:v>
                </c:pt>
                <c:pt idx="267">
                  <c:v>0.87897784440632643</c:v>
                </c:pt>
                <c:pt idx="268">
                  <c:v>0.86988011236319573</c:v>
                </c:pt>
                <c:pt idx="269">
                  <c:v>0.78063025471712622</c:v>
                </c:pt>
                <c:pt idx="270">
                  <c:v>1.3805843291897064</c:v>
                </c:pt>
                <c:pt idx="271">
                  <c:v>1.237597159109038</c:v>
                </c:pt>
                <c:pt idx="272">
                  <c:v>1.9315566305170568</c:v>
                </c:pt>
                <c:pt idx="273">
                  <c:v>1.2730589086670774</c:v>
                </c:pt>
                <c:pt idx="274">
                  <c:v>1.4493103053575098</c:v>
                </c:pt>
                <c:pt idx="275">
                  <c:v>1.0180735507123755</c:v>
                </c:pt>
                <c:pt idx="276">
                  <c:v>1.7404030905071257</c:v>
                </c:pt>
                <c:pt idx="277">
                  <c:v>0.82587929937524907</c:v>
                </c:pt>
                <c:pt idx="278">
                  <c:v>1.0256601219815826</c:v>
                </c:pt>
                <c:pt idx="279">
                  <c:v>0.95451318632189253</c:v>
                </c:pt>
                <c:pt idx="280">
                  <c:v>1.481879672547721</c:v>
                </c:pt>
                <c:pt idx="281">
                  <c:v>1.0797580727654184</c:v>
                </c:pt>
                <c:pt idx="282">
                  <c:v>0.79871611326593539</c:v>
                </c:pt>
                <c:pt idx="283">
                  <c:v>0.96205677132783929</c:v>
                </c:pt>
                <c:pt idx="284">
                  <c:v>1.188656228655437</c:v>
                </c:pt>
                <c:pt idx="285">
                  <c:v>1.5043190116559018</c:v>
                </c:pt>
                <c:pt idx="286">
                  <c:v>2.0374879731315021</c:v>
                </c:pt>
                <c:pt idx="287">
                  <c:v>1.0637355419283285</c:v>
                </c:pt>
                <c:pt idx="288">
                  <c:v>0.98449967859537035</c:v>
                </c:pt>
                <c:pt idx="289">
                  <c:v>0.88725184003641455</c:v>
                </c:pt>
                <c:pt idx="290">
                  <c:v>0.90030787616578001</c:v>
                </c:pt>
                <c:pt idx="291">
                  <c:v>0.96642235944286969</c:v>
                </c:pt>
                <c:pt idx="292">
                  <c:v>0.94241237361735719</c:v>
                </c:pt>
                <c:pt idx="293">
                  <c:v>0.71537497148922424</c:v>
                </c:pt>
                <c:pt idx="294">
                  <c:v>0.99287749496725275</c:v>
                </c:pt>
                <c:pt idx="295">
                  <c:v>1.4942191414964368</c:v>
                </c:pt>
                <c:pt idx="296">
                  <c:v>0.86118397418497472</c:v>
                </c:pt>
                <c:pt idx="297">
                  <c:v>0.97358265873212546</c:v>
                </c:pt>
                <c:pt idx="298">
                  <c:v>0.8321253119678117</c:v>
                </c:pt>
                <c:pt idx="299">
                  <c:v>0.68974058104932223</c:v>
                </c:pt>
                <c:pt idx="300">
                  <c:v>0.97615216365012725</c:v>
                </c:pt>
                <c:pt idx="301">
                  <c:v>0.66736890462821508</c:v>
                </c:pt>
                <c:pt idx="302">
                  <c:v>0.59285144221624986</c:v>
                </c:pt>
                <c:pt idx="303">
                  <c:v>1.4394591068323919</c:v>
                </c:pt>
                <c:pt idx="304">
                  <c:v>1.1463691846659925</c:v>
                </c:pt>
                <c:pt idx="305">
                  <c:v>1.3424776899488338</c:v>
                </c:pt>
                <c:pt idx="306">
                  <c:v>1.2334597259019386</c:v>
                </c:pt>
                <c:pt idx="307">
                  <c:v>1.1504281908082239</c:v>
                </c:pt>
                <c:pt idx="308">
                  <c:v>1.0078171830336038</c:v>
                </c:pt>
                <c:pt idx="309">
                  <c:v>1.571813154521724</c:v>
                </c:pt>
                <c:pt idx="310">
                  <c:v>0.93094077819242493</c:v>
                </c:pt>
                <c:pt idx="311">
                  <c:v>1.2609082654641357</c:v>
                </c:pt>
                <c:pt idx="312">
                  <c:v>0.98722545712078358</c:v>
                </c:pt>
                <c:pt idx="313">
                  <c:v>0.8545092127858217</c:v>
                </c:pt>
                <c:pt idx="314">
                  <c:v>0.93963998467687559</c:v>
                </c:pt>
                <c:pt idx="315">
                  <c:v>0.87420441279151273</c:v>
                </c:pt>
                <c:pt idx="316">
                  <c:v>1.0487736872230888</c:v>
                </c:pt>
                <c:pt idx="317">
                  <c:v>0.93929706674715729</c:v>
                </c:pt>
                <c:pt idx="318">
                  <c:v>0.85956031927544951</c:v>
                </c:pt>
                <c:pt idx="319">
                  <c:v>0.94507679885296014</c:v>
                </c:pt>
                <c:pt idx="320">
                  <c:v>0.90085466155081895</c:v>
                </c:pt>
                <c:pt idx="321">
                  <c:v>0.99128318792033876</c:v>
                </c:pt>
                <c:pt idx="322">
                  <c:v>0.88734710329857303</c:v>
                </c:pt>
                <c:pt idx="323">
                  <c:v>0.79859740766303455</c:v>
                </c:pt>
                <c:pt idx="324">
                  <c:v>0.74095653507670967</c:v>
                </c:pt>
                <c:pt idx="325">
                  <c:v>0.74300627048324674</c:v>
                </c:pt>
                <c:pt idx="326">
                  <c:v>0.87029934525766428</c:v>
                </c:pt>
                <c:pt idx="327">
                  <c:v>0.90920239491308441</c:v>
                </c:pt>
                <c:pt idx="328">
                  <c:v>1.0118892613709647</c:v>
                </c:pt>
                <c:pt idx="329">
                  <c:v>0.9268358900315028</c:v>
                </c:pt>
                <c:pt idx="330">
                  <c:v>0.8762284364301971</c:v>
                </c:pt>
                <c:pt idx="331">
                  <c:v>0.78668484617851742</c:v>
                </c:pt>
                <c:pt idx="332">
                  <c:v>0.98213227144218795</c:v>
                </c:pt>
                <c:pt idx="333">
                  <c:v>0.72488934231449453</c:v>
                </c:pt>
                <c:pt idx="334">
                  <c:v>0.90986047045537544</c:v>
                </c:pt>
                <c:pt idx="335">
                  <c:v>1.6905978859122015</c:v>
                </c:pt>
                <c:pt idx="336">
                  <c:v>1.0781169664433812</c:v>
                </c:pt>
                <c:pt idx="337">
                  <c:v>0.80719880925927923</c:v>
                </c:pt>
                <c:pt idx="338">
                  <c:v>1.2579206288828897</c:v>
                </c:pt>
                <c:pt idx="339">
                  <c:v>0.80389047147258186</c:v>
                </c:pt>
                <c:pt idx="340">
                  <c:v>0.85987076162672582</c:v>
                </c:pt>
                <c:pt idx="341">
                  <c:v>0.81517702757877419</c:v>
                </c:pt>
                <c:pt idx="342">
                  <c:v>1.3384935115287244</c:v>
                </c:pt>
                <c:pt idx="343">
                  <c:v>1.0020094048270476</c:v>
                </c:pt>
                <c:pt idx="344">
                  <c:v>0.94052872643480767</c:v>
                </c:pt>
                <c:pt idx="345">
                  <c:v>0.88041094144815646</c:v>
                </c:pt>
                <c:pt idx="346">
                  <c:v>2.0106138287844484</c:v>
                </c:pt>
                <c:pt idx="347">
                  <c:v>1.262066536159909</c:v>
                </c:pt>
                <c:pt idx="348">
                  <c:v>0.66369177872415253</c:v>
                </c:pt>
                <c:pt idx="349">
                  <c:v>1.0775627198657665</c:v>
                </c:pt>
                <c:pt idx="350">
                  <c:v>0.57538666901143387</c:v>
                </c:pt>
                <c:pt idx="351">
                  <c:v>1.0636918476529196</c:v>
                </c:pt>
                <c:pt idx="352">
                  <c:v>0.90811136085044286</c:v>
                </c:pt>
                <c:pt idx="353">
                  <c:v>0.86450609742237083</c:v>
                </c:pt>
                <c:pt idx="354">
                  <c:v>0.96792761666400273</c:v>
                </c:pt>
                <c:pt idx="355">
                  <c:v>0.99868389015372727</c:v>
                </c:pt>
                <c:pt idx="356">
                  <c:v>0.93983653335957329</c:v>
                </c:pt>
                <c:pt idx="357">
                  <c:v>1.1487084568795312</c:v>
                </c:pt>
                <c:pt idx="358">
                  <c:v>1.1130542191344348</c:v>
                </c:pt>
                <c:pt idx="359">
                  <c:v>0.93176934628597352</c:v>
                </c:pt>
                <c:pt idx="360">
                  <c:v>1.1585270006835713</c:v>
                </c:pt>
                <c:pt idx="361">
                  <c:v>0.8678439720073472</c:v>
                </c:pt>
                <c:pt idx="362">
                  <c:v>0.84927440962570999</c:v>
                </c:pt>
                <c:pt idx="363">
                  <c:v>0.95757127165439426</c:v>
                </c:pt>
                <c:pt idx="364">
                  <c:v>1.1920348600471109</c:v>
                </c:pt>
                <c:pt idx="365">
                  <c:v>1.0056386515953728</c:v>
                </c:pt>
                <c:pt idx="366">
                  <c:v>1.0952277113440378</c:v>
                </c:pt>
                <c:pt idx="367">
                  <c:v>0.61925758648038698</c:v>
                </c:pt>
                <c:pt idx="368">
                  <c:v>0.96131504038648796</c:v>
                </c:pt>
                <c:pt idx="369">
                  <c:v>0.89915023026617014</c:v>
                </c:pt>
                <c:pt idx="370">
                  <c:v>0.88836214189310481</c:v>
                </c:pt>
                <c:pt idx="371">
                  <c:v>0.74571833920992325</c:v>
                </c:pt>
                <c:pt idx="372">
                  <c:v>0.78807854703969415</c:v>
                </c:pt>
                <c:pt idx="373">
                  <c:v>1.5526308402048425</c:v>
                </c:pt>
                <c:pt idx="374">
                  <c:v>0.8247123706440932</c:v>
                </c:pt>
                <c:pt idx="375">
                  <c:v>0.77944272987359353</c:v>
                </c:pt>
                <c:pt idx="376">
                  <c:v>0.62382104027576757</c:v>
                </c:pt>
                <c:pt idx="377">
                  <c:v>0.72261644358514665</c:v>
                </c:pt>
                <c:pt idx="378">
                  <c:v>0.96876821579597783</c:v>
                </c:pt>
                <c:pt idx="379">
                  <c:v>0.77140428316806331</c:v>
                </c:pt>
                <c:pt idx="380">
                  <c:v>1.3411316595048659</c:v>
                </c:pt>
                <c:pt idx="381">
                  <c:v>0.93633153240847156</c:v>
                </c:pt>
                <c:pt idx="382">
                  <c:v>1.2507026151943736</c:v>
                </c:pt>
                <c:pt idx="383">
                  <c:v>0.85857022988029608</c:v>
                </c:pt>
                <c:pt idx="384">
                  <c:v>1.1743826264576147</c:v>
                </c:pt>
                <c:pt idx="385">
                  <c:v>0.74652400271445363</c:v>
                </c:pt>
                <c:pt idx="386">
                  <c:v>0.71873749022563727</c:v>
                </c:pt>
                <c:pt idx="387">
                  <c:v>0.70737974710333107</c:v>
                </c:pt>
                <c:pt idx="388">
                  <c:v>0.68768211988746974</c:v>
                </c:pt>
                <c:pt idx="389">
                  <c:v>1.0800942259627642</c:v>
                </c:pt>
                <c:pt idx="390">
                  <c:v>0.82077267216936978</c:v>
                </c:pt>
                <c:pt idx="391">
                  <c:v>0.81093701515497207</c:v>
                </c:pt>
                <c:pt idx="392">
                  <c:v>0.90657672836144232</c:v>
                </c:pt>
                <c:pt idx="393">
                  <c:v>0.86950375154097048</c:v>
                </c:pt>
                <c:pt idx="394">
                  <c:v>0.83311804836469849</c:v>
                </c:pt>
                <c:pt idx="395">
                  <c:v>0.91258307950392514</c:v>
                </c:pt>
                <c:pt idx="396">
                  <c:v>0.88300794160837959</c:v>
                </c:pt>
                <c:pt idx="397">
                  <c:v>0.72823417040687133</c:v>
                </c:pt>
                <c:pt idx="398">
                  <c:v>0.61233913048293498</c:v>
                </c:pt>
                <c:pt idx="399">
                  <c:v>0.88465000662853488</c:v>
                </c:pt>
                <c:pt idx="400">
                  <c:v>0.73456303545748713</c:v>
                </c:pt>
                <c:pt idx="401">
                  <c:v>0.70818410688289501</c:v>
                </c:pt>
                <c:pt idx="402">
                  <c:v>0.78390512414090419</c:v>
                </c:pt>
                <c:pt idx="403">
                  <c:v>0.80005838789923567</c:v>
                </c:pt>
                <c:pt idx="404">
                  <c:v>0.98351524942510116</c:v>
                </c:pt>
                <c:pt idx="405">
                  <c:v>0.75820307719367641</c:v>
                </c:pt>
                <c:pt idx="406">
                  <c:v>0.8057454374960098</c:v>
                </c:pt>
                <c:pt idx="407">
                  <c:v>0.75536120871622003</c:v>
                </c:pt>
                <c:pt idx="408">
                  <c:v>0.84993330361188513</c:v>
                </c:pt>
                <c:pt idx="409">
                  <c:v>0.85474207909146982</c:v>
                </c:pt>
                <c:pt idx="410">
                  <c:v>0.97073097366162808</c:v>
                </c:pt>
                <c:pt idx="411">
                  <c:v>0.88333563321032982</c:v>
                </c:pt>
                <c:pt idx="412">
                  <c:v>0.9220433631665661</c:v>
                </c:pt>
                <c:pt idx="413">
                  <c:v>0.92933346852202059</c:v>
                </c:pt>
                <c:pt idx="414">
                  <c:v>0.87188824906167117</c:v>
                </c:pt>
                <c:pt idx="415">
                  <c:v>0.90362150704112598</c:v>
                </c:pt>
                <c:pt idx="416">
                  <c:v>0.94120569836114398</c:v>
                </c:pt>
                <c:pt idx="417">
                  <c:v>0.89627660313175594</c:v>
                </c:pt>
                <c:pt idx="418">
                  <c:v>0.75671311883741232</c:v>
                </c:pt>
                <c:pt idx="419">
                  <c:v>0.71680975553227655</c:v>
                </c:pt>
                <c:pt idx="420">
                  <c:v>0.69495813571217246</c:v>
                </c:pt>
                <c:pt idx="421">
                  <c:v>0.85397348299092468</c:v>
                </c:pt>
                <c:pt idx="422">
                  <c:v>0.72217307328295643</c:v>
                </c:pt>
                <c:pt idx="423">
                  <c:v>0.80182085387785818</c:v>
                </c:pt>
                <c:pt idx="424">
                  <c:v>0.86627939792208297</c:v>
                </c:pt>
                <c:pt idx="425">
                  <c:v>0.93739594500670953</c:v>
                </c:pt>
                <c:pt idx="426">
                  <c:v>0.91323972852185498</c:v>
                </c:pt>
                <c:pt idx="427">
                  <c:v>1.1072278233071251</c:v>
                </c:pt>
                <c:pt idx="428">
                  <c:v>0.87171625862258384</c:v>
                </c:pt>
                <c:pt idx="429">
                  <c:v>1.0034371143054888</c:v>
                </c:pt>
                <c:pt idx="430">
                  <c:v>0.90745101977295117</c:v>
                </c:pt>
                <c:pt idx="431">
                  <c:v>0.74485314832665106</c:v>
                </c:pt>
                <c:pt idx="432">
                  <c:v>0.98031618186527036</c:v>
                </c:pt>
                <c:pt idx="433">
                  <c:v>0.82142302235985298</c:v>
                </c:pt>
                <c:pt idx="434">
                  <c:v>0.85436544367948519</c:v>
                </c:pt>
                <c:pt idx="435">
                  <c:v>0.71401781226775973</c:v>
                </c:pt>
                <c:pt idx="436">
                  <c:v>0.8255546225152639</c:v>
                </c:pt>
                <c:pt idx="437">
                  <c:v>0.78921179259970242</c:v>
                </c:pt>
                <c:pt idx="438">
                  <c:v>0.75791250237312502</c:v>
                </c:pt>
                <c:pt idx="439">
                  <c:v>0.77729743534702622</c:v>
                </c:pt>
                <c:pt idx="440">
                  <c:v>0.75571010201688271</c:v>
                </c:pt>
                <c:pt idx="441">
                  <c:v>0.75054141219469273</c:v>
                </c:pt>
                <c:pt idx="442">
                  <c:v>0.82219114503405866</c:v>
                </c:pt>
                <c:pt idx="443">
                  <c:v>0.79209108068937928</c:v>
                </c:pt>
                <c:pt idx="444">
                  <c:v>0.82739313911485257</c:v>
                </c:pt>
                <c:pt idx="445">
                  <c:v>0.75530262816038185</c:v>
                </c:pt>
                <c:pt idx="446">
                  <c:v>0.64042201206873395</c:v>
                </c:pt>
                <c:pt idx="447">
                  <c:v>0.66305140165611609</c:v>
                </c:pt>
                <c:pt idx="448">
                  <c:v>0.67952453013809411</c:v>
                </c:pt>
                <c:pt idx="449">
                  <c:v>0.70615565498783261</c:v>
                </c:pt>
                <c:pt idx="450">
                  <c:v>0.6969152652849</c:v>
                </c:pt>
                <c:pt idx="451">
                  <c:v>0.72508280453028628</c:v>
                </c:pt>
                <c:pt idx="452">
                  <c:v>0.74475933908966263</c:v>
                </c:pt>
                <c:pt idx="453">
                  <c:v>0.76914058613500036</c:v>
                </c:pt>
                <c:pt idx="454">
                  <c:v>0.70698364304421535</c:v>
                </c:pt>
                <c:pt idx="455">
                  <c:v>0.76567854142663139</c:v>
                </c:pt>
                <c:pt idx="456">
                  <c:v>0.77075840725539257</c:v>
                </c:pt>
                <c:pt idx="457">
                  <c:v>0.72218105933056942</c:v>
                </c:pt>
                <c:pt idx="458">
                  <c:v>0.73123590540893102</c:v>
                </c:pt>
              </c:numCache>
            </c:numRef>
          </c:yVal>
          <c:smooth val="1"/>
          <c:extLst xmlns:c16r2="http://schemas.microsoft.com/office/drawing/2015/06/chart">
            <c:ext xmlns:c16="http://schemas.microsoft.com/office/drawing/2014/chart" uri="{C3380CC4-5D6E-409C-BE32-E72D297353CC}">
              <c16:uniqueId val="{00000001-8A57-4548-85D4-11F0C57DFA78}"/>
            </c:ext>
          </c:extLst>
        </c:ser>
        <c:dLbls>
          <c:showLegendKey val="0"/>
          <c:showVal val="0"/>
          <c:showCatName val="0"/>
          <c:showSerName val="0"/>
          <c:showPercent val="0"/>
          <c:showBubbleSize val="0"/>
        </c:dLbls>
        <c:axId val="575212544"/>
        <c:axId val="575227008"/>
        <c:extLst xmlns:c16r2="http://schemas.microsoft.com/office/drawing/2015/06/chart">
          <c:ext xmlns:c15="http://schemas.microsoft.com/office/drawing/2012/chart" uri="{02D57815-91ED-43cb-92C2-25804820EDAC}">
            <c15:filteredScatterSeries>
              <c15:ser>
                <c:idx val="0"/>
                <c:order val="0"/>
                <c:tx>
                  <c:strRef>
                    <c:extLst>
                      <c:ext uri="{02D57815-91ED-43cb-92C2-25804820EDAC}">
                        <c15:formulaRef>
                          <c15:sqref>'Sigma sq mod'!$N$6</c15:sqref>
                        </c15:formulaRef>
                      </c:ext>
                    </c:extLst>
                    <c:strCache>
                      <c:ptCount val="1"/>
                      <c:pt idx="0">
                        <c:v>245 Hz mean</c:v>
                      </c:pt>
                    </c:strCache>
                  </c:strRef>
                </c:tx>
                <c:xVal>
                  <c:numRef>
                    <c:extLst>
                      <c:ext uri="{02D57815-91ED-43cb-92C2-25804820EDAC}">
                        <c15:formulaRef>
                          <c15:sqref>'Sigma sq mod'!$A$7:$A$380</c15:sqref>
                        </c15:formulaRef>
                      </c:ext>
                    </c:extLst>
                    <c:numCache>
                      <c:formatCode>General</c:formatCode>
                      <c:ptCount val="374"/>
                      <c:pt idx="0">
                        <c:v>2.5900897984133111E-2</c:v>
                      </c:pt>
                      <c:pt idx="1">
                        <c:v>5.1801795968266222E-2</c:v>
                      </c:pt>
                      <c:pt idx="2">
                        <c:v>7.7702693952399329E-2</c:v>
                      </c:pt>
                      <c:pt idx="3">
                        <c:v>0.10360359193653244</c:v>
                      </c:pt>
                      <c:pt idx="4">
                        <c:v>0.12950448992066554</c:v>
                      </c:pt>
                      <c:pt idx="5">
                        <c:v>0.15540538790479866</c:v>
                      </c:pt>
                      <c:pt idx="6">
                        <c:v>0.18130628588893177</c:v>
                      </c:pt>
                      <c:pt idx="7">
                        <c:v>0.20720718387306489</c:v>
                      </c:pt>
                      <c:pt idx="8">
                        <c:v>0.233108081857198</c:v>
                      </c:pt>
                      <c:pt idx="9">
                        <c:v>0.25900897984133109</c:v>
                      </c:pt>
                      <c:pt idx="10">
                        <c:v>0.28490987782546418</c:v>
                      </c:pt>
                      <c:pt idx="11">
                        <c:v>0.31081077580959726</c:v>
                      </c:pt>
                      <c:pt idx="12">
                        <c:v>0.33671167379373035</c:v>
                      </c:pt>
                      <c:pt idx="13">
                        <c:v>0.36261257177786343</c:v>
                      </c:pt>
                      <c:pt idx="14">
                        <c:v>0.38851346976199652</c:v>
                      </c:pt>
                      <c:pt idx="15">
                        <c:v>0.41441436774612961</c:v>
                      </c:pt>
                      <c:pt idx="16">
                        <c:v>0.44031526573026269</c:v>
                      </c:pt>
                      <c:pt idx="17">
                        <c:v>0.46621616371439578</c:v>
                      </c:pt>
                      <c:pt idx="18">
                        <c:v>0.49211706169852887</c:v>
                      </c:pt>
                      <c:pt idx="19">
                        <c:v>0.51801795968266195</c:v>
                      </c:pt>
                      <c:pt idx="20">
                        <c:v>0.54391885766679504</c:v>
                      </c:pt>
                      <c:pt idx="21">
                        <c:v>0.56981975565092813</c:v>
                      </c:pt>
                      <c:pt idx="22">
                        <c:v>0.59572065363506121</c:v>
                      </c:pt>
                      <c:pt idx="23">
                        <c:v>0.6216215516191943</c:v>
                      </c:pt>
                      <c:pt idx="24">
                        <c:v>0.64752244960332739</c:v>
                      </c:pt>
                      <c:pt idx="25">
                        <c:v>0.67342334758746047</c:v>
                      </c:pt>
                      <c:pt idx="26">
                        <c:v>0.69932424557159356</c:v>
                      </c:pt>
                      <c:pt idx="27">
                        <c:v>0.72522514355572665</c:v>
                      </c:pt>
                      <c:pt idx="28">
                        <c:v>0.75112604153985973</c:v>
                      </c:pt>
                      <c:pt idx="29">
                        <c:v>0.77702693952399282</c:v>
                      </c:pt>
                      <c:pt idx="30">
                        <c:v>0.80292783750812591</c:v>
                      </c:pt>
                      <c:pt idx="31">
                        <c:v>0.82882873549225899</c:v>
                      </c:pt>
                      <c:pt idx="32">
                        <c:v>0.85472963347639208</c:v>
                      </c:pt>
                      <c:pt idx="33">
                        <c:v>0.88063053146052517</c:v>
                      </c:pt>
                      <c:pt idx="34">
                        <c:v>0.90653142944465825</c:v>
                      </c:pt>
                      <c:pt idx="35">
                        <c:v>0.93243232742879134</c:v>
                      </c:pt>
                      <c:pt idx="36">
                        <c:v>0.95833322541292443</c:v>
                      </c:pt>
                      <c:pt idx="37">
                        <c:v>0.98423412339705751</c:v>
                      </c:pt>
                      <c:pt idx="38">
                        <c:v>1.0101350213811906</c:v>
                      </c:pt>
                      <c:pt idx="39">
                        <c:v>1.0360359193653237</c:v>
                      </c:pt>
                      <c:pt idx="40">
                        <c:v>1.0619368173494568</c:v>
                      </c:pt>
                      <c:pt idx="41">
                        <c:v>1.0878377153335899</c:v>
                      </c:pt>
                      <c:pt idx="42">
                        <c:v>1.1137386133177229</c:v>
                      </c:pt>
                      <c:pt idx="43">
                        <c:v>1.139639511301856</c:v>
                      </c:pt>
                      <c:pt idx="44">
                        <c:v>1.1655404092859891</c:v>
                      </c:pt>
                      <c:pt idx="45">
                        <c:v>1.1914413072701222</c:v>
                      </c:pt>
                      <c:pt idx="46">
                        <c:v>1.2173422052542553</c:v>
                      </c:pt>
                      <c:pt idx="47">
                        <c:v>1.2432431032383884</c:v>
                      </c:pt>
                      <c:pt idx="48">
                        <c:v>1.2691440012225215</c:v>
                      </c:pt>
                      <c:pt idx="49">
                        <c:v>1.2950448992066546</c:v>
                      </c:pt>
                      <c:pt idx="50">
                        <c:v>1.3209457971907876</c:v>
                      </c:pt>
                      <c:pt idx="51">
                        <c:v>1.3468466951749207</c:v>
                      </c:pt>
                      <c:pt idx="52">
                        <c:v>1.3727475931590538</c:v>
                      </c:pt>
                      <c:pt idx="53">
                        <c:v>1.3986484911431869</c:v>
                      </c:pt>
                      <c:pt idx="54">
                        <c:v>1.42454938912732</c:v>
                      </c:pt>
                      <c:pt idx="55">
                        <c:v>1.4504502871114531</c:v>
                      </c:pt>
                      <c:pt idx="56">
                        <c:v>1.4763511850955862</c:v>
                      </c:pt>
                      <c:pt idx="57">
                        <c:v>1.5022520830797192</c:v>
                      </c:pt>
                      <c:pt idx="58">
                        <c:v>1.5281529810638523</c:v>
                      </c:pt>
                      <c:pt idx="59">
                        <c:v>1.5540538790479854</c:v>
                      </c:pt>
                      <c:pt idx="60">
                        <c:v>1.5799547770321185</c:v>
                      </c:pt>
                      <c:pt idx="61">
                        <c:v>1.6058556750162516</c:v>
                      </c:pt>
                      <c:pt idx="62">
                        <c:v>1.6317565730003847</c:v>
                      </c:pt>
                      <c:pt idx="63">
                        <c:v>1.6576574709845178</c:v>
                      </c:pt>
                      <c:pt idx="64">
                        <c:v>1.6835583689686509</c:v>
                      </c:pt>
                      <c:pt idx="65">
                        <c:v>1.7094592669527839</c:v>
                      </c:pt>
                      <c:pt idx="66">
                        <c:v>1.735360164936917</c:v>
                      </c:pt>
                      <c:pt idx="67">
                        <c:v>1.7612610629210501</c:v>
                      </c:pt>
                      <c:pt idx="68">
                        <c:v>1.7871619609051832</c:v>
                      </c:pt>
                      <c:pt idx="69">
                        <c:v>1.8130628588893163</c:v>
                      </c:pt>
                      <c:pt idx="70">
                        <c:v>1.8389637568734494</c:v>
                      </c:pt>
                      <c:pt idx="71">
                        <c:v>1.8648646548575825</c:v>
                      </c:pt>
                      <c:pt idx="72">
                        <c:v>1.8907655528417155</c:v>
                      </c:pt>
                      <c:pt idx="73">
                        <c:v>1.9166664508258486</c:v>
                      </c:pt>
                      <c:pt idx="74">
                        <c:v>1.9425673488099817</c:v>
                      </c:pt>
                      <c:pt idx="75">
                        <c:v>1.9684682467941148</c:v>
                      </c:pt>
                      <c:pt idx="76">
                        <c:v>1.9943691447782479</c:v>
                      </c:pt>
                      <c:pt idx="77">
                        <c:v>2.0202700427623812</c:v>
                      </c:pt>
                      <c:pt idx="78">
                        <c:v>2.0461709407465145</c:v>
                      </c:pt>
                      <c:pt idx="79">
                        <c:v>2.0720718387306478</c:v>
                      </c:pt>
                      <c:pt idx="80">
                        <c:v>2.0979727367147811</c:v>
                      </c:pt>
                      <c:pt idx="81">
                        <c:v>2.1238736346989144</c:v>
                      </c:pt>
                      <c:pt idx="82">
                        <c:v>2.1497745326830477</c:v>
                      </c:pt>
                      <c:pt idx="83">
                        <c:v>2.1756754306671811</c:v>
                      </c:pt>
                      <c:pt idx="84">
                        <c:v>2.2015763286513144</c:v>
                      </c:pt>
                      <c:pt idx="85">
                        <c:v>2.2274772266354477</c:v>
                      </c:pt>
                      <c:pt idx="86">
                        <c:v>2.253378124619581</c:v>
                      </c:pt>
                      <c:pt idx="87">
                        <c:v>2.2792790226037143</c:v>
                      </c:pt>
                      <c:pt idx="88">
                        <c:v>2.3051799205878476</c:v>
                      </c:pt>
                      <c:pt idx="89">
                        <c:v>2.3310808185719809</c:v>
                      </c:pt>
                      <c:pt idx="90">
                        <c:v>2.3569817165561142</c:v>
                      </c:pt>
                      <c:pt idx="91">
                        <c:v>2.3828826145402475</c:v>
                      </c:pt>
                      <c:pt idx="92">
                        <c:v>2.4087835125243808</c:v>
                      </c:pt>
                      <c:pt idx="93">
                        <c:v>2.4346844105085141</c:v>
                      </c:pt>
                      <c:pt idx="94">
                        <c:v>2.4605853084926474</c:v>
                      </c:pt>
                      <c:pt idx="95">
                        <c:v>2.4864862064767808</c:v>
                      </c:pt>
                      <c:pt idx="96">
                        <c:v>2.5123871044609141</c:v>
                      </c:pt>
                      <c:pt idx="97">
                        <c:v>2.5382880024450474</c:v>
                      </c:pt>
                      <c:pt idx="98">
                        <c:v>2.5641889004291807</c:v>
                      </c:pt>
                      <c:pt idx="99">
                        <c:v>2.590089798413314</c:v>
                      </c:pt>
                      <c:pt idx="100">
                        <c:v>2.6159906963974473</c:v>
                      </c:pt>
                      <c:pt idx="101">
                        <c:v>2.6418915943815806</c:v>
                      </c:pt>
                      <c:pt idx="102">
                        <c:v>2.6677924923657139</c:v>
                      </c:pt>
                      <c:pt idx="103">
                        <c:v>2.6936933903498472</c:v>
                      </c:pt>
                      <c:pt idx="104">
                        <c:v>2.7195942883339805</c:v>
                      </c:pt>
                      <c:pt idx="105">
                        <c:v>2.7454951863181138</c:v>
                      </c:pt>
                      <c:pt idx="106">
                        <c:v>2.7713960843022472</c:v>
                      </c:pt>
                      <c:pt idx="107">
                        <c:v>2.7972969822863805</c:v>
                      </c:pt>
                      <c:pt idx="108">
                        <c:v>2.8231978802705138</c:v>
                      </c:pt>
                      <c:pt idx="109">
                        <c:v>2.8490987782546471</c:v>
                      </c:pt>
                      <c:pt idx="110">
                        <c:v>2.8749996762387804</c:v>
                      </c:pt>
                      <c:pt idx="111">
                        <c:v>2.9009005742229137</c:v>
                      </c:pt>
                      <c:pt idx="112">
                        <c:v>2.926801472207047</c:v>
                      </c:pt>
                      <c:pt idx="113">
                        <c:v>2.9527023701911803</c:v>
                      </c:pt>
                      <c:pt idx="114">
                        <c:v>2.9786032681753136</c:v>
                      </c:pt>
                      <c:pt idx="115">
                        <c:v>3.0045041661594469</c:v>
                      </c:pt>
                      <c:pt idx="116">
                        <c:v>3.0304050641435802</c:v>
                      </c:pt>
                      <c:pt idx="117">
                        <c:v>3.0563059621277135</c:v>
                      </c:pt>
                      <c:pt idx="118">
                        <c:v>3.0822068601118469</c:v>
                      </c:pt>
                      <c:pt idx="119">
                        <c:v>3.1081077580959802</c:v>
                      </c:pt>
                      <c:pt idx="120">
                        <c:v>3.1340086560801135</c:v>
                      </c:pt>
                      <c:pt idx="121">
                        <c:v>3.1599095540642468</c:v>
                      </c:pt>
                      <c:pt idx="122">
                        <c:v>3.1858104520483801</c:v>
                      </c:pt>
                      <c:pt idx="123">
                        <c:v>3.2117113500325134</c:v>
                      </c:pt>
                      <c:pt idx="124">
                        <c:v>3.2376122480166467</c:v>
                      </c:pt>
                      <c:pt idx="125">
                        <c:v>3.26351314600078</c:v>
                      </c:pt>
                      <c:pt idx="126">
                        <c:v>3.2894140439849133</c:v>
                      </c:pt>
                      <c:pt idx="127">
                        <c:v>3.3153149419690466</c:v>
                      </c:pt>
                      <c:pt idx="128">
                        <c:v>3.3412158399531799</c:v>
                      </c:pt>
                      <c:pt idx="129">
                        <c:v>3.3671167379373133</c:v>
                      </c:pt>
                      <c:pt idx="130">
                        <c:v>3.3930176359214466</c:v>
                      </c:pt>
                      <c:pt idx="131">
                        <c:v>3.4189185339055799</c:v>
                      </c:pt>
                      <c:pt idx="132">
                        <c:v>3.4448194318897132</c:v>
                      </c:pt>
                      <c:pt idx="133">
                        <c:v>3.4707203298738465</c:v>
                      </c:pt>
                      <c:pt idx="134">
                        <c:v>3.4966212278579798</c:v>
                      </c:pt>
                      <c:pt idx="135">
                        <c:v>3.5225221258421131</c:v>
                      </c:pt>
                      <c:pt idx="136">
                        <c:v>3.5484230238262464</c:v>
                      </c:pt>
                      <c:pt idx="137">
                        <c:v>3.5743239218103797</c:v>
                      </c:pt>
                      <c:pt idx="138">
                        <c:v>3.600224819794513</c:v>
                      </c:pt>
                      <c:pt idx="139">
                        <c:v>3.6261257177786463</c:v>
                      </c:pt>
                      <c:pt idx="140">
                        <c:v>3.6520266157627796</c:v>
                      </c:pt>
                      <c:pt idx="141">
                        <c:v>3.677927513746913</c:v>
                      </c:pt>
                      <c:pt idx="142">
                        <c:v>3.7038284117310463</c:v>
                      </c:pt>
                      <c:pt idx="143">
                        <c:v>3.7297293097151796</c:v>
                      </c:pt>
                      <c:pt idx="144">
                        <c:v>3.7556302076993129</c:v>
                      </c:pt>
                      <c:pt idx="145">
                        <c:v>3.7815311056834462</c:v>
                      </c:pt>
                      <c:pt idx="146">
                        <c:v>3.8074320036675795</c:v>
                      </c:pt>
                      <c:pt idx="147">
                        <c:v>3.8333329016517128</c:v>
                      </c:pt>
                      <c:pt idx="148">
                        <c:v>3.8592337996358461</c:v>
                      </c:pt>
                      <c:pt idx="149">
                        <c:v>3.8851346976199794</c:v>
                      </c:pt>
                      <c:pt idx="150">
                        <c:v>3.9110355956041127</c:v>
                      </c:pt>
                      <c:pt idx="151">
                        <c:v>3.936936493588246</c:v>
                      </c:pt>
                      <c:pt idx="152">
                        <c:v>3.9628373915723794</c:v>
                      </c:pt>
                      <c:pt idx="153">
                        <c:v>3.9887382895565127</c:v>
                      </c:pt>
                      <c:pt idx="154">
                        <c:v>4.014639187540646</c:v>
                      </c:pt>
                      <c:pt idx="155">
                        <c:v>4.0405400855247793</c:v>
                      </c:pt>
                      <c:pt idx="156">
                        <c:v>4.0664409835089126</c:v>
                      </c:pt>
                      <c:pt idx="157">
                        <c:v>4.0923418814930459</c:v>
                      </c:pt>
                      <c:pt idx="158">
                        <c:v>4.1182427794771792</c:v>
                      </c:pt>
                      <c:pt idx="159">
                        <c:v>4.1441436774613125</c:v>
                      </c:pt>
                      <c:pt idx="160">
                        <c:v>4.1700445754454458</c:v>
                      </c:pt>
                      <c:pt idx="161">
                        <c:v>4.1959454734295791</c:v>
                      </c:pt>
                      <c:pt idx="162">
                        <c:v>4.2218463714137124</c:v>
                      </c:pt>
                      <c:pt idx="163">
                        <c:v>4.2477472693978457</c:v>
                      </c:pt>
                      <c:pt idx="164">
                        <c:v>4.2736481673819791</c:v>
                      </c:pt>
                      <c:pt idx="165">
                        <c:v>4.2995490653661124</c:v>
                      </c:pt>
                      <c:pt idx="166">
                        <c:v>4.3254499633502457</c:v>
                      </c:pt>
                      <c:pt idx="167">
                        <c:v>4.351350861334379</c:v>
                      </c:pt>
                      <c:pt idx="168">
                        <c:v>4.3772517593185123</c:v>
                      </c:pt>
                      <c:pt idx="169">
                        <c:v>4.4031526573026456</c:v>
                      </c:pt>
                      <c:pt idx="170">
                        <c:v>4.4290535552867789</c:v>
                      </c:pt>
                      <c:pt idx="171">
                        <c:v>4.4549544532709122</c:v>
                      </c:pt>
                      <c:pt idx="172">
                        <c:v>4.4808553512550455</c:v>
                      </c:pt>
                      <c:pt idx="173">
                        <c:v>4.5067562492391788</c:v>
                      </c:pt>
                      <c:pt idx="174">
                        <c:v>4.5326571472233121</c:v>
                      </c:pt>
                      <c:pt idx="175">
                        <c:v>4.5585580452074455</c:v>
                      </c:pt>
                      <c:pt idx="176">
                        <c:v>4.5844589431915788</c:v>
                      </c:pt>
                      <c:pt idx="177">
                        <c:v>4.6103598411757121</c:v>
                      </c:pt>
                      <c:pt idx="178">
                        <c:v>4.6362607391598454</c:v>
                      </c:pt>
                      <c:pt idx="179">
                        <c:v>4.6621616371439787</c:v>
                      </c:pt>
                      <c:pt idx="180">
                        <c:v>4.688062535128112</c:v>
                      </c:pt>
                      <c:pt idx="181">
                        <c:v>4.7139634331122453</c:v>
                      </c:pt>
                      <c:pt idx="182">
                        <c:v>4.7398643310963786</c:v>
                      </c:pt>
                      <c:pt idx="183">
                        <c:v>4.7657652290805119</c:v>
                      </c:pt>
                      <c:pt idx="184">
                        <c:v>4.7916661270646452</c:v>
                      </c:pt>
                      <c:pt idx="185">
                        <c:v>4.8175670250487785</c:v>
                      </c:pt>
                      <c:pt idx="186">
                        <c:v>4.8434679230329118</c:v>
                      </c:pt>
                      <c:pt idx="187">
                        <c:v>4.8693688210170452</c:v>
                      </c:pt>
                      <c:pt idx="188">
                        <c:v>4.8952697190011785</c:v>
                      </c:pt>
                      <c:pt idx="189">
                        <c:v>4.9211706169853118</c:v>
                      </c:pt>
                      <c:pt idx="190">
                        <c:v>4.9470715149694451</c:v>
                      </c:pt>
                      <c:pt idx="191">
                        <c:v>4.9729724129535784</c:v>
                      </c:pt>
                      <c:pt idx="192">
                        <c:v>4.9988733109377117</c:v>
                      </c:pt>
                      <c:pt idx="193">
                        <c:v>5.024774208921845</c:v>
                      </c:pt>
                      <c:pt idx="194">
                        <c:v>5.0506751069059783</c:v>
                      </c:pt>
                      <c:pt idx="195">
                        <c:v>5.0765760048901116</c:v>
                      </c:pt>
                      <c:pt idx="196">
                        <c:v>5.1024769028742449</c:v>
                      </c:pt>
                      <c:pt idx="197">
                        <c:v>5.1283778008583782</c:v>
                      </c:pt>
                      <c:pt idx="198">
                        <c:v>5.1542786988425116</c:v>
                      </c:pt>
                      <c:pt idx="199">
                        <c:v>5.1801795968266449</c:v>
                      </c:pt>
                      <c:pt idx="200">
                        <c:v>5.2060804948107782</c:v>
                      </c:pt>
                      <c:pt idx="201">
                        <c:v>5.2319813927949115</c:v>
                      </c:pt>
                      <c:pt idx="202">
                        <c:v>5.2578822907790448</c:v>
                      </c:pt>
                      <c:pt idx="203">
                        <c:v>5.2837831887631781</c:v>
                      </c:pt>
                      <c:pt idx="204">
                        <c:v>5.3096840867473114</c:v>
                      </c:pt>
                      <c:pt idx="205">
                        <c:v>5.3355849847314447</c:v>
                      </c:pt>
                      <c:pt idx="206">
                        <c:v>5.361485882715578</c:v>
                      </c:pt>
                      <c:pt idx="207">
                        <c:v>5.3873867806997113</c:v>
                      </c:pt>
                      <c:pt idx="208">
                        <c:v>5.4132876786838446</c:v>
                      </c:pt>
                      <c:pt idx="209">
                        <c:v>5.4391885766679779</c:v>
                      </c:pt>
                      <c:pt idx="210">
                        <c:v>5.4650894746521113</c:v>
                      </c:pt>
                      <c:pt idx="211">
                        <c:v>5.4909903726362446</c:v>
                      </c:pt>
                      <c:pt idx="212">
                        <c:v>5.5168912706203779</c:v>
                      </c:pt>
                      <c:pt idx="213">
                        <c:v>5.5427921686045112</c:v>
                      </c:pt>
                      <c:pt idx="214">
                        <c:v>5.5686930665886445</c:v>
                      </c:pt>
                      <c:pt idx="215">
                        <c:v>5.5945939645727778</c:v>
                      </c:pt>
                      <c:pt idx="216">
                        <c:v>5.6204948625569111</c:v>
                      </c:pt>
                      <c:pt idx="217">
                        <c:v>5.6463957605410444</c:v>
                      </c:pt>
                      <c:pt idx="218">
                        <c:v>5.6722966585251777</c:v>
                      </c:pt>
                      <c:pt idx="219">
                        <c:v>5.698197556509311</c:v>
                      </c:pt>
                      <c:pt idx="220">
                        <c:v>5.7240984544934443</c:v>
                      </c:pt>
                      <c:pt idx="221">
                        <c:v>5.7499993524775777</c:v>
                      </c:pt>
                      <c:pt idx="222">
                        <c:v>5.775900250461711</c:v>
                      </c:pt>
                      <c:pt idx="223">
                        <c:v>5.8018011484458443</c:v>
                      </c:pt>
                      <c:pt idx="224">
                        <c:v>5.8277020464299776</c:v>
                      </c:pt>
                      <c:pt idx="225">
                        <c:v>5.8536029444141109</c:v>
                      </c:pt>
                      <c:pt idx="226">
                        <c:v>5.8795038423982442</c:v>
                      </c:pt>
                      <c:pt idx="227">
                        <c:v>5.9054047403823775</c:v>
                      </c:pt>
                      <c:pt idx="228">
                        <c:v>5.9313056383665108</c:v>
                      </c:pt>
                      <c:pt idx="229">
                        <c:v>5.9572065363506441</c:v>
                      </c:pt>
                      <c:pt idx="230">
                        <c:v>5.9831074343347774</c:v>
                      </c:pt>
                      <c:pt idx="231">
                        <c:v>6.0090083323189107</c:v>
                      </c:pt>
                      <c:pt idx="232">
                        <c:v>6.034909230303044</c:v>
                      </c:pt>
                      <c:pt idx="233">
                        <c:v>6.0608101282871774</c:v>
                      </c:pt>
                      <c:pt idx="234">
                        <c:v>6.0867110262713107</c:v>
                      </c:pt>
                      <c:pt idx="235">
                        <c:v>6.112611924255444</c:v>
                      </c:pt>
                      <c:pt idx="236">
                        <c:v>6.1385128222395773</c:v>
                      </c:pt>
                      <c:pt idx="237">
                        <c:v>6.1644137202237106</c:v>
                      </c:pt>
                      <c:pt idx="238">
                        <c:v>6.1903146182078439</c:v>
                      </c:pt>
                      <c:pt idx="239">
                        <c:v>6.2162155161919772</c:v>
                      </c:pt>
                      <c:pt idx="240">
                        <c:v>6.2421164141761105</c:v>
                      </c:pt>
                      <c:pt idx="241">
                        <c:v>6.2680173121602438</c:v>
                      </c:pt>
                      <c:pt idx="242">
                        <c:v>6.2939182101443771</c:v>
                      </c:pt>
                      <c:pt idx="243">
                        <c:v>6.3198191081285104</c:v>
                      </c:pt>
                      <c:pt idx="244">
                        <c:v>6.3457200061126438</c:v>
                      </c:pt>
                      <c:pt idx="245">
                        <c:v>6.3716209040967771</c:v>
                      </c:pt>
                      <c:pt idx="246">
                        <c:v>6.3975218020809104</c:v>
                      </c:pt>
                      <c:pt idx="247">
                        <c:v>6.4234227000650437</c:v>
                      </c:pt>
                      <c:pt idx="248">
                        <c:v>6.449323598049177</c:v>
                      </c:pt>
                      <c:pt idx="249">
                        <c:v>6.4752244960333103</c:v>
                      </c:pt>
                      <c:pt idx="250">
                        <c:v>6.5011253940174436</c:v>
                      </c:pt>
                      <c:pt idx="251">
                        <c:v>6.5270262920015769</c:v>
                      </c:pt>
                      <c:pt idx="252">
                        <c:v>6.5529271899857102</c:v>
                      </c:pt>
                      <c:pt idx="253">
                        <c:v>6.5788280879698435</c:v>
                      </c:pt>
                      <c:pt idx="254">
                        <c:v>6.6047289859539768</c:v>
                      </c:pt>
                      <c:pt idx="255">
                        <c:v>6.6306298839381101</c:v>
                      </c:pt>
                      <c:pt idx="256">
                        <c:v>6.6565307819222435</c:v>
                      </c:pt>
                      <c:pt idx="257">
                        <c:v>6.6824316799063768</c:v>
                      </c:pt>
                      <c:pt idx="258">
                        <c:v>6.7083325778905101</c:v>
                      </c:pt>
                      <c:pt idx="259">
                        <c:v>6.7342334758746434</c:v>
                      </c:pt>
                      <c:pt idx="260">
                        <c:v>6.7601343738587767</c:v>
                      </c:pt>
                      <c:pt idx="261">
                        <c:v>6.78603527184291</c:v>
                      </c:pt>
                      <c:pt idx="262">
                        <c:v>6.8119361698270433</c:v>
                      </c:pt>
                      <c:pt idx="263">
                        <c:v>6.8378370678111766</c:v>
                      </c:pt>
                      <c:pt idx="264">
                        <c:v>6.8637379657953099</c:v>
                      </c:pt>
                      <c:pt idx="265">
                        <c:v>6.8896388637794432</c:v>
                      </c:pt>
                      <c:pt idx="266">
                        <c:v>6.9155397617635765</c:v>
                      </c:pt>
                      <c:pt idx="267">
                        <c:v>6.9414406597477099</c:v>
                      </c:pt>
                      <c:pt idx="268">
                        <c:v>6.9673415577318432</c:v>
                      </c:pt>
                      <c:pt idx="269">
                        <c:v>6.9932424557159765</c:v>
                      </c:pt>
                      <c:pt idx="270">
                        <c:v>7.0191433537001098</c:v>
                      </c:pt>
                      <c:pt idx="271">
                        <c:v>7.0450442516842431</c:v>
                      </c:pt>
                      <c:pt idx="272">
                        <c:v>7.0709451496683764</c:v>
                      </c:pt>
                      <c:pt idx="273">
                        <c:v>7.0968460476525097</c:v>
                      </c:pt>
                      <c:pt idx="274">
                        <c:v>7.122746945636643</c:v>
                      </c:pt>
                      <c:pt idx="275">
                        <c:v>7.1486478436207763</c:v>
                      </c:pt>
                      <c:pt idx="276">
                        <c:v>7.1745487416049096</c:v>
                      </c:pt>
                      <c:pt idx="277">
                        <c:v>7.2004496395890429</c:v>
                      </c:pt>
                      <c:pt idx="278">
                        <c:v>7.2263505375731762</c:v>
                      </c:pt>
                      <c:pt idx="279">
                        <c:v>7.2522514355573096</c:v>
                      </c:pt>
                      <c:pt idx="280">
                        <c:v>7.2781523335414429</c:v>
                      </c:pt>
                      <c:pt idx="281">
                        <c:v>7.3040532315255762</c:v>
                      </c:pt>
                      <c:pt idx="282">
                        <c:v>7.3299541295097095</c:v>
                      </c:pt>
                      <c:pt idx="283">
                        <c:v>7.3558550274938428</c:v>
                      </c:pt>
                      <c:pt idx="284">
                        <c:v>7.3817559254779761</c:v>
                      </c:pt>
                      <c:pt idx="285">
                        <c:v>7.4076568234621094</c:v>
                      </c:pt>
                      <c:pt idx="286">
                        <c:v>7.4335577214462427</c:v>
                      </c:pt>
                      <c:pt idx="287">
                        <c:v>7.459458619430376</c:v>
                      </c:pt>
                      <c:pt idx="288">
                        <c:v>7.4853595174145093</c:v>
                      </c:pt>
                      <c:pt idx="289">
                        <c:v>7.5112604153986426</c:v>
                      </c:pt>
                      <c:pt idx="290">
                        <c:v>7.537161313382776</c:v>
                      </c:pt>
                      <c:pt idx="291">
                        <c:v>7.5630622113669093</c:v>
                      </c:pt>
                      <c:pt idx="292">
                        <c:v>7.5889631093510426</c:v>
                      </c:pt>
                      <c:pt idx="293">
                        <c:v>7.6148640073351759</c:v>
                      </c:pt>
                      <c:pt idx="294">
                        <c:v>7.6407649053193092</c:v>
                      </c:pt>
                      <c:pt idx="295">
                        <c:v>7.6666658033034425</c:v>
                      </c:pt>
                      <c:pt idx="296">
                        <c:v>7.6925667012875758</c:v>
                      </c:pt>
                      <c:pt idx="297">
                        <c:v>7.7184675992717091</c:v>
                      </c:pt>
                      <c:pt idx="298">
                        <c:v>7.7443684972558424</c:v>
                      </c:pt>
                      <c:pt idx="299">
                        <c:v>7.7702693952399757</c:v>
                      </c:pt>
                      <c:pt idx="300">
                        <c:v>7.796170293224109</c:v>
                      </c:pt>
                      <c:pt idx="301">
                        <c:v>7.8220711912082423</c:v>
                      </c:pt>
                      <c:pt idx="302">
                        <c:v>7.8479720891923757</c:v>
                      </c:pt>
                      <c:pt idx="303">
                        <c:v>7.873872987176509</c:v>
                      </c:pt>
                      <c:pt idx="304">
                        <c:v>7.8997738851606423</c:v>
                      </c:pt>
                      <c:pt idx="305">
                        <c:v>7.9256747831447756</c:v>
                      </c:pt>
                      <c:pt idx="306">
                        <c:v>7.9515756811289089</c:v>
                      </c:pt>
                      <c:pt idx="307">
                        <c:v>7.9774765791130422</c:v>
                      </c:pt>
                      <c:pt idx="308">
                        <c:v>8.0033774770971746</c:v>
                      </c:pt>
                      <c:pt idx="309">
                        <c:v>8.0292783750813079</c:v>
                      </c:pt>
                      <c:pt idx="310">
                        <c:v>8.0551792730654412</c:v>
                      </c:pt>
                      <c:pt idx="311">
                        <c:v>8.0810801710495745</c:v>
                      </c:pt>
                      <c:pt idx="312">
                        <c:v>8.1069810690337079</c:v>
                      </c:pt>
                      <c:pt idx="313">
                        <c:v>8.1328819670178412</c:v>
                      </c:pt>
                      <c:pt idx="314">
                        <c:v>8.1587828650019745</c:v>
                      </c:pt>
                      <c:pt idx="315">
                        <c:v>8.1846837629861078</c:v>
                      </c:pt>
                      <c:pt idx="316">
                        <c:v>8.2105846609702411</c:v>
                      </c:pt>
                      <c:pt idx="317">
                        <c:v>8.2364855589543744</c:v>
                      </c:pt>
                      <c:pt idx="318">
                        <c:v>8.2623864569385077</c:v>
                      </c:pt>
                      <c:pt idx="319">
                        <c:v>8.288287354922641</c:v>
                      </c:pt>
                      <c:pt idx="320">
                        <c:v>8.3141882529067743</c:v>
                      </c:pt>
                      <c:pt idx="321">
                        <c:v>8.3400891508909076</c:v>
                      </c:pt>
                      <c:pt idx="322">
                        <c:v>8.3659900488750409</c:v>
                      </c:pt>
                      <c:pt idx="323">
                        <c:v>8.3918909468591742</c:v>
                      </c:pt>
                      <c:pt idx="324">
                        <c:v>8.4177918448433076</c:v>
                      </c:pt>
                      <c:pt idx="325">
                        <c:v>8.4436927428274409</c:v>
                      </c:pt>
                      <c:pt idx="326">
                        <c:v>8.4695936408115742</c:v>
                      </c:pt>
                      <c:pt idx="327">
                        <c:v>8.4954945387957075</c:v>
                      </c:pt>
                      <c:pt idx="328">
                        <c:v>8.5213954367798408</c:v>
                      </c:pt>
                      <c:pt idx="329">
                        <c:v>8.5472963347639741</c:v>
                      </c:pt>
                      <c:pt idx="330">
                        <c:v>8.5731972327481074</c:v>
                      </c:pt>
                      <c:pt idx="331">
                        <c:v>8.5990981307322407</c:v>
                      </c:pt>
                      <c:pt idx="332">
                        <c:v>8.624999028716374</c:v>
                      </c:pt>
                      <c:pt idx="333">
                        <c:v>8.6508999267005073</c:v>
                      </c:pt>
                      <c:pt idx="334">
                        <c:v>8.6768008246846406</c:v>
                      </c:pt>
                      <c:pt idx="335">
                        <c:v>8.702701722668774</c:v>
                      </c:pt>
                      <c:pt idx="336">
                        <c:v>8.7286026206529073</c:v>
                      </c:pt>
                      <c:pt idx="337">
                        <c:v>8.7545035186370406</c:v>
                      </c:pt>
                      <c:pt idx="338">
                        <c:v>8.7804044166211739</c:v>
                      </c:pt>
                      <c:pt idx="339">
                        <c:v>8.8063053146053072</c:v>
                      </c:pt>
                      <c:pt idx="340">
                        <c:v>8.8322062125894405</c:v>
                      </c:pt>
                      <c:pt idx="341">
                        <c:v>8.8581071105735738</c:v>
                      </c:pt>
                      <c:pt idx="342">
                        <c:v>8.8840080085577071</c:v>
                      </c:pt>
                      <c:pt idx="343">
                        <c:v>8.9099089065418404</c:v>
                      </c:pt>
                      <c:pt idx="344">
                        <c:v>8.9358098045259737</c:v>
                      </c:pt>
                      <c:pt idx="345">
                        <c:v>8.961710702510107</c:v>
                      </c:pt>
                      <c:pt idx="346">
                        <c:v>8.9876116004942403</c:v>
                      </c:pt>
                      <c:pt idx="347">
                        <c:v>9.0135124984783737</c:v>
                      </c:pt>
                      <c:pt idx="348">
                        <c:v>9.039413396462507</c:v>
                      </c:pt>
                      <c:pt idx="349">
                        <c:v>9.0653142944466403</c:v>
                      </c:pt>
                      <c:pt idx="350">
                        <c:v>9.0912151924307736</c:v>
                      </c:pt>
                      <c:pt idx="351">
                        <c:v>9.1171160904149069</c:v>
                      </c:pt>
                      <c:pt idx="352">
                        <c:v>9.1430169883990402</c:v>
                      </c:pt>
                      <c:pt idx="353">
                        <c:v>9.1689178863831735</c:v>
                      </c:pt>
                      <c:pt idx="354">
                        <c:v>9.1948187843673068</c:v>
                      </c:pt>
                      <c:pt idx="355">
                        <c:v>9.2207196823514401</c:v>
                      </c:pt>
                      <c:pt idx="356">
                        <c:v>9.2466205803355734</c:v>
                      </c:pt>
                      <c:pt idx="357">
                        <c:v>9.2725214783197067</c:v>
                      </c:pt>
                      <c:pt idx="358">
                        <c:v>9.2984223763038401</c:v>
                      </c:pt>
                      <c:pt idx="359">
                        <c:v>9.3243232742879734</c:v>
                      </c:pt>
                      <c:pt idx="360">
                        <c:v>9.3502241722721067</c:v>
                      </c:pt>
                      <c:pt idx="361">
                        <c:v>9.37612507025624</c:v>
                      </c:pt>
                      <c:pt idx="362">
                        <c:v>9.4020259682403733</c:v>
                      </c:pt>
                      <c:pt idx="363">
                        <c:v>9.4279268662245066</c:v>
                      </c:pt>
                      <c:pt idx="364">
                        <c:v>9.4538277642086399</c:v>
                      </c:pt>
                      <c:pt idx="365">
                        <c:v>9.4797286621927732</c:v>
                      </c:pt>
                      <c:pt idx="366">
                        <c:v>9.5056295601769065</c:v>
                      </c:pt>
                      <c:pt idx="367">
                        <c:v>9.5315304581610398</c:v>
                      </c:pt>
                      <c:pt idx="368">
                        <c:v>9.5574313561451731</c:v>
                      </c:pt>
                      <c:pt idx="369">
                        <c:v>9.5833322541293064</c:v>
                      </c:pt>
                      <c:pt idx="370">
                        <c:v>9.6092331521134398</c:v>
                      </c:pt>
                      <c:pt idx="371">
                        <c:v>9.6351340500975731</c:v>
                      </c:pt>
                      <c:pt idx="372">
                        <c:v>9.6610349480817064</c:v>
                      </c:pt>
                      <c:pt idx="373">
                        <c:v>9.6869358460658397</c:v>
                      </c:pt>
                    </c:numCache>
                  </c:numRef>
                </c:xVal>
                <c:yVal>
                  <c:numRef>
                    <c:extLst>
                      <c:ext uri="{02D57815-91ED-43cb-92C2-25804820EDAC}">
                        <c15:formulaRef>
                          <c15:sqref>'Sigma sq mod'!$N$7:$N$380</c15:sqref>
                        </c15:formulaRef>
                      </c:ext>
                    </c:extLst>
                    <c:numCache>
                      <c:formatCode>General</c:formatCode>
                      <c:ptCount val="374"/>
                      <c:pt idx="0">
                        <c:v>34.797465425415638</c:v>
                      </c:pt>
                      <c:pt idx="1">
                        <c:v>34.746497226541791</c:v>
                      </c:pt>
                      <c:pt idx="2">
                        <c:v>34.725093376422649</c:v>
                      </c:pt>
                      <c:pt idx="3">
                        <c:v>34.736365184727497</c:v>
                      </c:pt>
                      <c:pt idx="4">
                        <c:v>34.533612366728875</c:v>
                      </c:pt>
                      <c:pt idx="5">
                        <c:v>34.455315574461359</c:v>
                      </c:pt>
                      <c:pt idx="6">
                        <c:v>34.339160247884038</c:v>
                      </c:pt>
                      <c:pt idx="7">
                        <c:v>34.203949250561898</c:v>
                      </c:pt>
                      <c:pt idx="8">
                        <c:v>34.330372978135095</c:v>
                      </c:pt>
                      <c:pt idx="9">
                        <c:v>33.810341965513629</c:v>
                      </c:pt>
                      <c:pt idx="10">
                        <c:v>33.763437030961484</c:v>
                      </c:pt>
                      <c:pt idx="11">
                        <c:v>33.767762827357892</c:v>
                      </c:pt>
                      <c:pt idx="12">
                        <c:v>33.406012105038741</c:v>
                      </c:pt>
                      <c:pt idx="13">
                        <c:v>33.392541999497425</c:v>
                      </c:pt>
                      <c:pt idx="14">
                        <c:v>33.412087330580491</c:v>
                      </c:pt>
                      <c:pt idx="15">
                        <c:v>33.449224029601965</c:v>
                      </c:pt>
                      <c:pt idx="16">
                        <c:v>33.677741059783067</c:v>
                      </c:pt>
                      <c:pt idx="17">
                        <c:v>33.610831996239362</c:v>
                      </c:pt>
                      <c:pt idx="18">
                        <c:v>33.917360710804459</c:v>
                      </c:pt>
                      <c:pt idx="19">
                        <c:v>34.042200945943435</c:v>
                      </c:pt>
                      <c:pt idx="20">
                        <c:v>34.423646110161421</c:v>
                      </c:pt>
                      <c:pt idx="21">
                        <c:v>34.365179527754663</c:v>
                      </c:pt>
                      <c:pt idx="22">
                        <c:v>34.492483173460826</c:v>
                      </c:pt>
                      <c:pt idx="23">
                        <c:v>34.714865273188174</c:v>
                      </c:pt>
                      <c:pt idx="24">
                        <c:v>35.085827986256646</c:v>
                      </c:pt>
                      <c:pt idx="25">
                        <c:v>35.451688609882204</c:v>
                      </c:pt>
                      <c:pt idx="26">
                        <c:v>35.238469497768023</c:v>
                      </c:pt>
                      <c:pt idx="27">
                        <c:v>35.23010587413259</c:v>
                      </c:pt>
                      <c:pt idx="28">
                        <c:v>35.292435844068905</c:v>
                      </c:pt>
                      <c:pt idx="29">
                        <c:v>35.275441161227377</c:v>
                      </c:pt>
                      <c:pt idx="30">
                        <c:v>35.348366435899621</c:v>
                      </c:pt>
                      <c:pt idx="31">
                        <c:v>35.367779802173359</c:v>
                      </c:pt>
                      <c:pt idx="32">
                        <c:v>35.268248143601689</c:v>
                      </c:pt>
                      <c:pt idx="33">
                        <c:v>35.585780913972094</c:v>
                      </c:pt>
                      <c:pt idx="34">
                        <c:v>35.590951553711314</c:v>
                      </c:pt>
                      <c:pt idx="35">
                        <c:v>35.697089111242342</c:v>
                      </c:pt>
                      <c:pt idx="36">
                        <c:v>35.906959233203096</c:v>
                      </c:pt>
                      <c:pt idx="37">
                        <c:v>35.935364132116732</c:v>
                      </c:pt>
                      <c:pt idx="38">
                        <c:v>35.890090811714984</c:v>
                      </c:pt>
                      <c:pt idx="39">
                        <c:v>35.861859089884817</c:v>
                      </c:pt>
                      <c:pt idx="40">
                        <c:v>35.911694374433999</c:v>
                      </c:pt>
                      <c:pt idx="41">
                        <c:v>35.558064617947551</c:v>
                      </c:pt>
                      <c:pt idx="42">
                        <c:v>35.339562499357207</c:v>
                      </c:pt>
                      <c:pt idx="43">
                        <c:v>35.325819806552069</c:v>
                      </c:pt>
                      <c:pt idx="44">
                        <c:v>35.250704083418412</c:v>
                      </c:pt>
                      <c:pt idx="45">
                        <c:v>35.45108403528122</c:v>
                      </c:pt>
                      <c:pt idx="46">
                        <c:v>35.845208867270728</c:v>
                      </c:pt>
                      <c:pt idx="47">
                        <c:v>36.170370489796547</c:v>
                      </c:pt>
                      <c:pt idx="48">
                        <c:v>36.226431184954016</c:v>
                      </c:pt>
                      <c:pt idx="49">
                        <c:v>35.927950090617777</c:v>
                      </c:pt>
                      <c:pt idx="50">
                        <c:v>36.027169852500919</c:v>
                      </c:pt>
                      <c:pt idx="51">
                        <c:v>36.069786313863453</c:v>
                      </c:pt>
                      <c:pt idx="52">
                        <c:v>36.035557101375701</c:v>
                      </c:pt>
                      <c:pt idx="53">
                        <c:v>36.165360814540769</c:v>
                      </c:pt>
                      <c:pt idx="54">
                        <c:v>36.241550363762947</c:v>
                      </c:pt>
                      <c:pt idx="55">
                        <c:v>36.031557411941158</c:v>
                      </c:pt>
                      <c:pt idx="56">
                        <c:v>36.260753484944672</c:v>
                      </c:pt>
                      <c:pt idx="57">
                        <c:v>36.307516717064239</c:v>
                      </c:pt>
                      <c:pt idx="58">
                        <c:v>36.446653324443687</c:v>
                      </c:pt>
                      <c:pt idx="59">
                        <c:v>36.376728851004621</c:v>
                      </c:pt>
                      <c:pt idx="60">
                        <c:v>36.445955816985183</c:v>
                      </c:pt>
                      <c:pt idx="61">
                        <c:v>36.560269338414493</c:v>
                      </c:pt>
                      <c:pt idx="62">
                        <c:v>36.578389505559471</c:v>
                      </c:pt>
                      <c:pt idx="63">
                        <c:v>36.738137858545159</c:v>
                      </c:pt>
                      <c:pt idx="64">
                        <c:v>36.909759456327457</c:v>
                      </c:pt>
                      <c:pt idx="65">
                        <c:v>36.622097618697147</c:v>
                      </c:pt>
                      <c:pt idx="66">
                        <c:v>36.453306392422128</c:v>
                      </c:pt>
                      <c:pt idx="67">
                        <c:v>35.864534908683311</c:v>
                      </c:pt>
                      <c:pt idx="68">
                        <c:v>35.671177281249335</c:v>
                      </c:pt>
                      <c:pt idx="69">
                        <c:v>36.81349969197683</c:v>
                      </c:pt>
                      <c:pt idx="70">
                        <c:v>35.935815875483271</c:v>
                      </c:pt>
                      <c:pt idx="71">
                        <c:v>36.326497479197819</c:v>
                      </c:pt>
                      <c:pt idx="72">
                        <c:v>36.34775624630403</c:v>
                      </c:pt>
                      <c:pt idx="73">
                        <c:v>36.823975196135137</c:v>
                      </c:pt>
                      <c:pt idx="74">
                        <c:v>37.029183931039931</c:v>
                      </c:pt>
                      <c:pt idx="75">
                        <c:v>36.708794127637873</c:v>
                      </c:pt>
                      <c:pt idx="76">
                        <c:v>36.575250684130147</c:v>
                      </c:pt>
                      <c:pt idx="77">
                        <c:v>36.541018011511717</c:v>
                      </c:pt>
                      <c:pt idx="78">
                        <c:v>36.196092071796237</c:v>
                      </c:pt>
                      <c:pt idx="79">
                        <c:v>36.211424598168925</c:v>
                      </c:pt>
                      <c:pt idx="80">
                        <c:v>36.223289772085444</c:v>
                      </c:pt>
                      <c:pt idx="81">
                        <c:v>36.356154550795324</c:v>
                      </c:pt>
                      <c:pt idx="82">
                        <c:v>36.451383231249388</c:v>
                      </c:pt>
                      <c:pt idx="83">
                        <c:v>36.285420193614918</c:v>
                      </c:pt>
                      <c:pt idx="84">
                        <c:v>36.534034356921495</c:v>
                      </c:pt>
                      <c:pt idx="85">
                        <c:v>36.319698322687671</c:v>
                      </c:pt>
                      <c:pt idx="86">
                        <c:v>36.925277799411582</c:v>
                      </c:pt>
                      <c:pt idx="87">
                        <c:v>36.889643575366897</c:v>
                      </c:pt>
                      <c:pt idx="88">
                        <c:v>35.100740079723387</c:v>
                      </c:pt>
                      <c:pt idx="89">
                        <c:v>36.37380922315004</c:v>
                      </c:pt>
                      <c:pt idx="90">
                        <c:v>36.564128077647545</c:v>
                      </c:pt>
                      <c:pt idx="91">
                        <c:v>36.348915959617464</c:v>
                      </c:pt>
                      <c:pt idx="92">
                        <c:v>37.084710029983647</c:v>
                      </c:pt>
                      <c:pt idx="93">
                        <c:v>36.781167231153347</c:v>
                      </c:pt>
                      <c:pt idx="94">
                        <c:v>37.088428334499902</c:v>
                      </c:pt>
                      <c:pt idx="95">
                        <c:v>37.173191009129582</c:v>
                      </c:pt>
                      <c:pt idx="96">
                        <c:v>37.051303895173</c:v>
                      </c:pt>
                      <c:pt idx="97">
                        <c:v>37.454300394948781</c:v>
                      </c:pt>
                      <c:pt idx="98">
                        <c:v>38.726782137145172</c:v>
                      </c:pt>
                      <c:pt idx="99">
                        <c:v>39.023145515765023</c:v>
                      </c:pt>
                      <c:pt idx="100">
                        <c:v>38.000915905524614</c:v>
                      </c:pt>
                      <c:pt idx="101">
                        <c:v>38.081821717677784</c:v>
                      </c:pt>
                      <c:pt idx="102">
                        <c:v>37.527083286235865</c:v>
                      </c:pt>
                      <c:pt idx="103">
                        <c:v>37.16648187583678</c:v>
                      </c:pt>
                      <c:pt idx="104">
                        <c:v>36.763561337286134</c:v>
                      </c:pt>
                      <c:pt idx="105">
                        <c:v>36.384141918169398</c:v>
                      </c:pt>
                      <c:pt idx="106">
                        <c:v>36.160725308142752</c:v>
                      </c:pt>
                      <c:pt idx="107">
                        <c:v>36.058798776571514</c:v>
                      </c:pt>
                      <c:pt idx="108">
                        <c:v>36.300935363587193</c:v>
                      </c:pt>
                      <c:pt idx="109">
                        <c:v>38.26317575897346</c:v>
                      </c:pt>
                      <c:pt idx="110">
                        <c:v>36.466686853409286</c:v>
                      </c:pt>
                      <c:pt idx="111">
                        <c:v>36.616939124736291</c:v>
                      </c:pt>
                      <c:pt idx="112">
                        <c:v>36.644296938000409</c:v>
                      </c:pt>
                      <c:pt idx="113">
                        <c:v>36.972828683758642</c:v>
                      </c:pt>
                      <c:pt idx="114">
                        <c:v>36.928800520957324</c:v>
                      </c:pt>
                      <c:pt idx="115">
                        <c:v>37.437858515213648</c:v>
                      </c:pt>
                      <c:pt idx="116">
                        <c:v>37.432875487482306</c:v>
                      </c:pt>
                      <c:pt idx="117">
                        <c:v>36.771302252613133</c:v>
                      </c:pt>
                      <c:pt idx="118">
                        <c:v>36.855067456313698</c:v>
                      </c:pt>
                      <c:pt idx="119">
                        <c:v>36.575620613261087</c:v>
                      </c:pt>
                      <c:pt idx="120">
                        <c:v>36.128914520069955</c:v>
                      </c:pt>
                      <c:pt idx="121">
                        <c:v>36.150801611753671</c:v>
                      </c:pt>
                      <c:pt idx="122">
                        <c:v>35.991381624964745</c:v>
                      </c:pt>
                      <c:pt idx="123">
                        <c:v>36.498603065683348</c:v>
                      </c:pt>
                      <c:pt idx="124">
                        <c:v>37.084968723268155</c:v>
                      </c:pt>
                      <c:pt idx="125">
                        <c:v>36.96441739216371</c:v>
                      </c:pt>
                      <c:pt idx="126">
                        <c:v>37.377342738113555</c:v>
                      </c:pt>
                      <c:pt idx="127">
                        <c:v>36.666125844504727</c:v>
                      </c:pt>
                      <c:pt idx="128">
                        <c:v>36.409378593771471</c:v>
                      </c:pt>
                      <c:pt idx="129">
                        <c:v>36.464947627098887</c:v>
                      </c:pt>
                      <c:pt idx="130">
                        <c:v>36.130480580116838</c:v>
                      </c:pt>
                      <c:pt idx="131">
                        <c:v>36.359563345140948</c:v>
                      </c:pt>
                      <c:pt idx="132">
                        <c:v>36.323910404443772</c:v>
                      </c:pt>
                      <c:pt idx="133">
                        <c:v>35.618823964820209</c:v>
                      </c:pt>
                      <c:pt idx="134">
                        <c:v>36.149505114777547</c:v>
                      </c:pt>
                      <c:pt idx="135">
                        <c:v>36.176622542838594</c:v>
                      </c:pt>
                      <c:pt idx="136">
                        <c:v>36.021379880580945</c:v>
                      </c:pt>
                      <c:pt idx="137">
                        <c:v>36.210617631069859</c:v>
                      </c:pt>
                      <c:pt idx="138">
                        <c:v>36.092718621441918</c:v>
                      </c:pt>
                      <c:pt idx="139">
                        <c:v>35.962048735842231</c:v>
                      </c:pt>
                      <c:pt idx="140">
                        <c:v>35.773276781164242</c:v>
                      </c:pt>
                      <c:pt idx="141">
                        <c:v>36.079827572597601</c:v>
                      </c:pt>
                      <c:pt idx="142">
                        <c:v>35.822948672710723</c:v>
                      </c:pt>
                      <c:pt idx="143">
                        <c:v>36.046748609452344</c:v>
                      </c:pt>
                      <c:pt idx="144">
                        <c:v>35.776153055882432</c:v>
                      </c:pt>
                      <c:pt idx="145">
                        <c:v>36.091292217789032</c:v>
                      </c:pt>
                      <c:pt idx="146">
                        <c:v>35.693980527931096</c:v>
                      </c:pt>
                      <c:pt idx="147">
                        <c:v>36.238441567893211</c:v>
                      </c:pt>
                      <c:pt idx="148">
                        <c:v>36.441064883966931</c:v>
                      </c:pt>
                      <c:pt idx="149">
                        <c:v>36.221885668678581</c:v>
                      </c:pt>
                      <c:pt idx="150">
                        <c:v>36.145443052624458</c:v>
                      </c:pt>
                      <c:pt idx="151">
                        <c:v>36.027308729936522</c:v>
                      </c:pt>
                      <c:pt idx="152">
                        <c:v>36.141580984997468</c:v>
                      </c:pt>
                      <c:pt idx="153">
                        <c:v>35.990812029693167</c:v>
                      </c:pt>
                      <c:pt idx="154">
                        <c:v>35.965021725568533</c:v>
                      </c:pt>
                      <c:pt idx="155">
                        <c:v>35.748995081862688</c:v>
                      </c:pt>
                      <c:pt idx="156">
                        <c:v>35.473010489211923</c:v>
                      </c:pt>
                      <c:pt idx="157">
                        <c:v>36.035637824180696</c:v>
                      </c:pt>
                      <c:pt idx="158">
                        <c:v>35.901892964418266</c:v>
                      </c:pt>
                      <c:pt idx="159">
                        <c:v>36.090866966663775</c:v>
                      </c:pt>
                      <c:pt idx="160">
                        <c:v>35.996630938284781</c:v>
                      </c:pt>
                      <c:pt idx="161">
                        <c:v>36.07703162802062</c:v>
                      </c:pt>
                      <c:pt idx="162">
                        <c:v>36.318026505601885</c:v>
                      </c:pt>
                      <c:pt idx="163">
                        <c:v>36.136275668729951</c:v>
                      </c:pt>
                      <c:pt idx="164">
                        <c:v>36.325362751758313</c:v>
                      </c:pt>
                      <c:pt idx="165">
                        <c:v>36.337853308153655</c:v>
                      </c:pt>
                      <c:pt idx="166">
                        <c:v>36.069044141639502</c:v>
                      </c:pt>
                      <c:pt idx="167">
                        <c:v>35.986852955584808</c:v>
                      </c:pt>
                      <c:pt idx="168">
                        <c:v>36.660638197750238</c:v>
                      </c:pt>
                      <c:pt idx="169">
                        <c:v>36.513741206161136</c:v>
                      </c:pt>
                      <c:pt idx="170">
                        <c:v>36.629580380413884</c:v>
                      </c:pt>
                      <c:pt idx="171">
                        <c:v>36.675010338385725</c:v>
                      </c:pt>
                      <c:pt idx="172">
                        <c:v>36.205347229218845</c:v>
                      </c:pt>
                      <c:pt idx="173">
                        <c:v>36.094713518116066</c:v>
                      </c:pt>
                      <c:pt idx="174">
                        <c:v>36.227693074898937</c:v>
                      </c:pt>
                      <c:pt idx="175">
                        <c:v>35.859155321481687</c:v>
                      </c:pt>
                      <c:pt idx="176">
                        <c:v>36.271026387230656</c:v>
                      </c:pt>
                      <c:pt idx="177">
                        <c:v>36.000870847457591</c:v>
                      </c:pt>
                      <c:pt idx="178">
                        <c:v>36.242551796311524</c:v>
                      </c:pt>
                      <c:pt idx="179">
                        <c:v>36.275097052298534</c:v>
                      </c:pt>
                      <c:pt idx="180">
                        <c:v>36.286847159851092</c:v>
                      </c:pt>
                      <c:pt idx="181">
                        <c:v>36.626492141039634</c:v>
                      </c:pt>
                      <c:pt idx="182">
                        <c:v>36.724418452414113</c:v>
                      </c:pt>
                      <c:pt idx="183">
                        <c:v>36.726883888656502</c:v>
                      </c:pt>
                      <c:pt idx="184">
                        <c:v>36.101998806738187</c:v>
                      </c:pt>
                      <c:pt idx="185">
                        <c:v>36.927813370598685</c:v>
                      </c:pt>
                      <c:pt idx="186">
                        <c:v>36.42346572898505</c:v>
                      </c:pt>
                      <c:pt idx="187">
                        <c:v>36.600953575570905</c:v>
                      </c:pt>
                      <c:pt idx="188">
                        <c:v>36.253932530314508</c:v>
                      </c:pt>
                      <c:pt idx="189">
                        <c:v>36.207684907284971</c:v>
                      </c:pt>
                      <c:pt idx="190">
                        <c:v>36.247415537045612</c:v>
                      </c:pt>
                      <c:pt idx="191">
                        <c:v>36.100117073579533</c:v>
                      </c:pt>
                      <c:pt idx="192">
                        <c:v>35.996809824552457</c:v>
                      </c:pt>
                      <c:pt idx="193">
                        <c:v>36.235996023105429</c:v>
                      </c:pt>
                      <c:pt idx="194">
                        <c:v>35.738781517921623</c:v>
                      </c:pt>
                      <c:pt idx="195">
                        <c:v>36.244608929513504</c:v>
                      </c:pt>
                      <c:pt idx="196">
                        <c:v>36.246416032168163</c:v>
                      </c:pt>
                      <c:pt idx="197">
                        <c:v>35.993361160110879</c:v>
                      </c:pt>
                      <c:pt idx="198">
                        <c:v>35.977596620816449</c:v>
                      </c:pt>
                      <c:pt idx="199">
                        <c:v>36.195311502750499</c:v>
                      </c:pt>
                      <c:pt idx="200">
                        <c:v>36.014801178362482</c:v>
                      </c:pt>
                      <c:pt idx="201">
                        <c:v>35.968908010290463</c:v>
                      </c:pt>
                      <c:pt idx="202">
                        <c:v>36.027331968242329</c:v>
                      </c:pt>
                      <c:pt idx="203">
                        <c:v>35.894933270452924</c:v>
                      </c:pt>
                      <c:pt idx="204">
                        <c:v>36.311403549096951</c:v>
                      </c:pt>
                      <c:pt idx="205">
                        <c:v>36.013631501503127</c:v>
                      </c:pt>
                      <c:pt idx="206">
                        <c:v>36.10956654180054</c:v>
                      </c:pt>
                      <c:pt idx="207">
                        <c:v>35.792871025650648</c:v>
                      </c:pt>
                      <c:pt idx="208">
                        <c:v>35.977554466027648</c:v>
                      </c:pt>
                      <c:pt idx="209">
                        <c:v>35.911654383422231</c:v>
                      </c:pt>
                      <c:pt idx="210">
                        <c:v>36.242494494462463</c:v>
                      </c:pt>
                      <c:pt idx="211">
                        <c:v>36.186734802660681</c:v>
                      </c:pt>
                      <c:pt idx="212">
                        <c:v>36.098397538893323</c:v>
                      </c:pt>
                      <c:pt idx="213">
                        <c:v>36.121580004935105</c:v>
                      </c:pt>
                      <c:pt idx="214">
                        <c:v>35.960154697806097</c:v>
                      </c:pt>
                      <c:pt idx="215">
                        <c:v>35.955655745327505</c:v>
                      </c:pt>
                      <c:pt idx="216">
                        <c:v>36.313148140295965</c:v>
                      </c:pt>
                      <c:pt idx="217">
                        <c:v>35.770992919361007</c:v>
                      </c:pt>
                      <c:pt idx="218">
                        <c:v>36.502739034113347</c:v>
                      </c:pt>
                      <c:pt idx="219">
                        <c:v>36.308652242558452</c:v>
                      </c:pt>
                      <c:pt idx="220">
                        <c:v>36.035729278033749</c:v>
                      </c:pt>
                      <c:pt idx="221">
                        <c:v>35.881667572902671</c:v>
                      </c:pt>
                      <c:pt idx="222">
                        <c:v>36.040221738551452</c:v>
                      </c:pt>
                      <c:pt idx="223">
                        <c:v>36.018199333935527</c:v>
                      </c:pt>
                      <c:pt idx="224">
                        <c:v>35.937538105344146</c:v>
                      </c:pt>
                      <c:pt idx="225">
                        <c:v>36.092991584821519</c:v>
                      </c:pt>
                      <c:pt idx="226">
                        <c:v>36.182390738276709</c:v>
                      </c:pt>
                      <c:pt idx="227">
                        <c:v>36.300760743775314</c:v>
                      </c:pt>
                      <c:pt idx="228">
                        <c:v>36.381481613001725</c:v>
                      </c:pt>
                      <c:pt idx="229">
                        <c:v>36.223364090752732</c:v>
                      </c:pt>
                      <c:pt idx="230">
                        <c:v>36.362496868887249</c:v>
                      </c:pt>
                      <c:pt idx="231">
                        <c:v>36.306203837133246</c:v>
                      </c:pt>
                      <c:pt idx="232">
                        <c:v>36.165078813585737</c:v>
                      </c:pt>
                      <c:pt idx="233">
                        <c:v>36.040705311681705</c:v>
                      </c:pt>
                      <c:pt idx="234">
                        <c:v>36.232057161200444</c:v>
                      </c:pt>
                      <c:pt idx="235">
                        <c:v>36.237733789504766</c:v>
                      </c:pt>
                      <c:pt idx="236">
                        <c:v>36.033085770121929</c:v>
                      </c:pt>
                      <c:pt idx="237">
                        <c:v>36.245728124232848</c:v>
                      </c:pt>
                      <c:pt idx="238">
                        <c:v>36.008915907432772</c:v>
                      </c:pt>
                      <c:pt idx="239">
                        <c:v>36.199530514313267</c:v>
                      </c:pt>
                      <c:pt idx="240">
                        <c:v>36.343907697180413</c:v>
                      </c:pt>
                      <c:pt idx="241">
                        <c:v>36.17841089129351</c:v>
                      </c:pt>
                      <c:pt idx="242">
                        <c:v>35.953998387983994</c:v>
                      </c:pt>
                      <c:pt idx="243">
                        <c:v>36.403649548022486</c:v>
                      </c:pt>
                      <c:pt idx="244">
                        <c:v>36.246661582429049</c:v>
                      </c:pt>
                      <c:pt idx="245">
                        <c:v>36.220046138676878</c:v>
                      </c:pt>
                      <c:pt idx="246">
                        <c:v>36.44666203745826</c:v>
                      </c:pt>
                      <c:pt idx="247">
                        <c:v>36.314285352259219</c:v>
                      </c:pt>
                      <c:pt idx="248">
                        <c:v>36.435307032646904</c:v>
                      </c:pt>
                      <c:pt idx="249">
                        <c:v>36.102006107569402</c:v>
                      </c:pt>
                      <c:pt idx="250">
                        <c:v>36.513831323565341</c:v>
                      </c:pt>
                      <c:pt idx="251">
                        <c:v>36.166852313453745</c:v>
                      </c:pt>
                      <c:pt idx="252">
                        <c:v>36.441515791734894</c:v>
                      </c:pt>
                      <c:pt idx="253">
                        <c:v>36.411292908288523</c:v>
                      </c:pt>
                      <c:pt idx="254">
                        <c:v>36.444438949089644</c:v>
                      </c:pt>
                      <c:pt idx="255">
                        <c:v>36.176216485033272</c:v>
                      </c:pt>
                      <c:pt idx="256">
                        <c:v>36.111397595533461</c:v>
                      </c:pt>
                      <c:pt idx="257">
                        <c:v>36.573623192608743</c:v>
                      </c:pt>
                      <c:pt idx="258">
                        <c:v>35.842081265015402</c:v>
                      </c:pt>
                      <c:pt idx="259">
                        <c:v>36.283673466007642</c:v>
                      </c:pt>
                      <c:pt idx="260">
                        <c:v>36.094680417451976</c:v>
                      </c:pt>
                      <c:pt idx="261">
                        <c:v>36.138428182400311</c:v>
                      </c:pt>
                      <c:pt idx="262">
                        <c:v>36.222970920135708</c:v>
                      </c:pt>
                      <c:pt idx="263">
                        <c:v>36.199242626615771</c:v>
                      </c:pt>
                      <c:pt idx="264">
                        <c:v>36.464867884359876</c:v>
                      </c:pt>
                      <c:pt idx="265">
                        <c:v>36.349529447063077</c:v>
                      </c:pt>
                      <c:pt idx="266">
                        <c:v>36.114469506044905</c:v>
                      </c:pt>
                      <c:pt idx="267">
                        <c:v>35.943543813891438</c:v>
                      </c:pt>
                      <c:pt idx="268">
                        <c:v>35.90680015311527</c:v>
                      </c:pt>
                      <c:pt idx="269">
                        <c:v>36.204483725228151</c:v>
                      </c:pt>
                      <c:pt idx="270">
                        <c:v>36.231339084516271</c:v>
                      </c:pt>
                      <c:pt idx="271">
                        <c:v>36.253339548455344</c:v>
                      </c:pt>
                      <c:pt idx="272">
                        <c:v>36.039650139877651</c:v>
                      </c:pt>
                      <c:pt idx="273">
                        <c:v>36.057864888803891</c:v>
                      </c:pt>
                      <c:pt idx="274">
                        <c:v>36.023867510153458</c:v>
                      </c:pt>
                      <c:pt idx="275">
                        <c:v>36.277984999309687</c:v>
                      </c:pt>
                      <c:pt idx="276">
                        <c:v>36.019829297253153</c:v>
                      </c:pt>
                      <c:pt idx="277">
                        <c:v>35.963961653451506</c:v>
                      </c:pt>
                      <c:pt idx="278">
                        <c:v>36.199851743871982</c:v>
                      </c:pt>
                      <c:pt idx="279">
                        <c:v>35.863939983882396</c:v>
                      </c:pt>
                      <c:pt idx="280">
                        <c:v>35.866661815352366</c:v>
                      </c:pt>
                      <c:pt idx="281">
                        <c:v>36.041518584277</c:v>
                      </c:pt>
                      <c:pt idx="282">
                        <c:v>35.879766224489082</c:v>
                      </c:pt>
                      <c:pt idx="283">
                        <c:v>36.075161089851527</c:v>
                      </c:pt>
                      <c:pt idx="284">
                        <c:v>36.258181234595682</c:v>
                      </c:pt>
                      <c:pt idx="285">
                        <c:v>36.1906310165636</c:v>
                      </c:pt>
                      <c:pt idx="286">
                        <c:v>36.076677082056918</c:v>
                      </c:pt>
                      <c:pt idx="287">
                        <c:v>35.88821169099915</c:v>
                      </c:pt>
                      <c:pt idx="288">
                        <c:v>36.019404307054153</c:v>
                      </c:pt>
                      <c:pt idx="289">
                        <c:v>36.050307992344621</c:v>
                      </c:pt>
                      <c:pt idx="290">
                        <c:v>36.071650392530842</c:v>
                      </c:pt>
                      <c:pt idx="291">
                        <c:v>36.142963096180445</c:v>
                      </c:pt>
                      <c:pt idx="292">
                        <c:v>36.141571906053265</c:v>
                      </c:pt>
                      <c:pt idx="293">
                        <c:v>36.147229300308311</c:v>
                      </c:pt>
                      <c:pt idx="294">
                        <c:v>36.097664720538724</c:v>
                      </c:pt>
                      <c:pt idx="295">
                        <c:v>36.10357610441244</c:v>
                      </c:pt>
                      <c:pt idx="296">
                        <c:v>36.121673030070582</c:v>
                      </c:pt>
                      <c:pt idx="297">
                        <c:v>36.076272031679089</c:v>
                      </c:pt>
                      <c:pt idx="298">
                        <c:v>35.94818835023262</c:v>
                      </c:pt>
                      <c:pt idx="299">
                        <c:v>35.904350670893841</c:v>
                      </c:pt>
                      <c:pt idx="300">
                        <c:v>36.152874312680048</c:v>
                      </c:pt>
                      <c:pt idx="301">
                        <c:v>36.154539642261291</c:v>
                      </c:pt>
                      <c:pt idx="302">
                        <c:v>36.129935148482652</c:v>
                      </c:pt>
                      <c:pt idx="303">
                        <c:v>36.110119910034349</c:v>
                      </c:pt>
                      <c:pt idx="304">
                        <c:v>36.438934373978718</c:v>
                      </c:pt>
                      <c:pt idx="305">
                        <c:v>36.29132266973852</c:v>
                      </c:pt>
                      <c:pt idx="306">
                        <c:v>36.555346107875224</c:v>
                      </c:pt>
                      <c:pt idx="307">
                        <c:v>36.54470088676284</c:v>
                      </c:pt>
                      <c:pt idx="308">
                        <c:v>36.257053924447888</c:v>
                      </c:pt>
                      <c:pt idx="309">
                        <c:v>36.37096666004485</c:v>
                      </c:pt>
                      <c:pt idx="310">
                        <c:v>36.254487938224884</c:v>
                      </c:pt>
                      <c:pt idx="311">
                        <c:v>36.194265336705335</c:v>
                      </c:pt>
                      <c:pt idx="312">
                        <c:v>36.241851061646557</c:v>
                      </c:pt>
                      <c:pt idx="313">
                        <c:v>36.187459486876605</c:v>
                      </c:pt>
                      <c:pt idx="314">
                        <c:v>36.004752981551036</c:v>
                      </c:pt>
                      <c:pt idx="315">
                        <c:v>36.133401331227439</c:v>
                      </c:pt>
                      <c:pt idx="316">
                        <c:v>36.071433700026212</c:v>
                      </c:pt>
                      <c:pt idx="317">
                        <c:v>36.147192274302476</c:v>
                      </c:pt>
                      <c:pt idx="318">
                        <c:v>36.131350945821019</c:v>
                      </c:pt>
                      <c:pt idx="319">
                        <c:v>36.082392134547867</c:v>
                      </c:pt>
                      <c:pt idx="320">
                        <c:v>36.078860871183444</c:v>
                      </c:pt>
                      <c:pt idx="321">
                        <c:v>36.095603462163758</c:v>
                      </c:pt>
                      <c:pt idx="322">
                        <c:v>36.242096959384178</c:v>
                      </c:pt>
                      <c:pt idx="323">
                        <c:v>36.183886475004087</c:v>
                      </c:pt>
                      <c:pt idx="324">
                        <c:v>36.177839792197965</c:v>
                      </c:pt>
                      <c:pt idx="325">
                        <c:v>36.167275584725104</c:v>
                      </c:pt>
                      <c:pt idx="326">
                        <c:v>36.466616227162795</c:v>
                      </c:pt>
                      <c:pt idx="327">
                        <c:v>36.141418737523267</c:v>
                      </c:pt>
                      <c:pt idx="328">
                        <c:v>35.973687805470625</c:v>
                      </c:pt>
                      <c:pt idx="329">
                        <c:v>35.859740007811347</c:v>
                      </c:pt>
                      <c:pt idx="330">
                        <c:v>35.933776325499615</c:v>
                      </c:pt>
                      <c:pt idx="331">
                        <c:v>35.864040964709183</c:v>
                      </c:pt>
                      <c:pt idx="332">
                        <c:v>36.101715086853311</c:v>
                      </c:pt>
                      <c:pt idx="333">
                        <c:v>36.373704843925253</c:v>
                      </c:pt>
                      <c:pt idx="334">
                        <c:v>35.925036287137068</c:v>
                      </c:pt>
                      <c:pt idx="335">
                        <c:v>36.09214591033475</c:v>
                      </c:pt>
                      <c:pt idx="336">
                        <c:v>35.946039574802107</c:v>
                      </c:pt>
                      <c:pt idx="337">
                        <c:v>35.949996795700557</c:v>
                      </c:pt>
                      <c:pt idx="338">
                        <c:v>35.911749398594068</c:v>
                      </c:pt>
                      <c:pt idx="339">
                        <c:v>35.857906821487568</c:v>
                      </c:pt>
                      <c:pt idx="340">
                        <c:v>36.164257664214695</c:v>
                      </c:pt>
                      <c:pt idx="341">
                        <c:v>35.97472191547174</c:v>
                      </c:pt>
                      <c:pt idx="342">
                        <c:v>36.368855832770393</c:v>
                      </c:pt>
                      <c:pt idx="343">
                        <c:v>35.988763702418701</c:v>
                      </c:pt>
                      <c:pt idx="344">
                        <c:v>36.103351344209969</c:v>
                      </c:pt>
                      <c:pt idx="345">
                        <c:v>35.923116147611701</c:v>
                      </c:pt>
                      <c:pt idx="346">
                        <c:v>36.144092413547654</c:v>
                      </c:pt>
                      <c:pt idx="347">
                        <c:v>35.86298722799684</c:v>
                      </c:pt>
                      <c:pt idx="348">
                        <c:v>35.807290778879171</c:v>
                      </c:pt>
                      <c:pt idx="349">
                        <c:v>35.577826588715382</c:v>
                      </c:pt>
                      <c:pt idx="350">
                        <c:v>35.691619290176256</c:v>
                      </c:pt>
                      <c:pt idx="351">
                        <c:v>35.622345328278833</c:v>
                      </c:pt>
                      <c:pt idx="352">
                        <c:v>35.543011034611197</c:v>
                      </c:pt>
                      <c:pt idx="353">
                        <c:v>35.599531325091711</c:v>
                      </c:pt>
                      <c:pt idx="354">
                        <c:v>35.862195620516204</c:v>
                      </c:pt>
                      <c:pt idx="355">
                        <c:v>35.870221996295285</c:v>
                      </c:pt>
                      <c:pt idx="356">
                        <c:v>35.921812906022822</c:v>
                      </c:pt>
                      <c:pt idx="357">
                        <c:v>35.830563519516133</c:v>
                      </c:pt>
                      <c:pt idx="358">
                        <c:v>35.678987245816209</c:v>
                      </c:pt>
                      <c:pt idx="359">
                        <c:v>35.727952153843319</c:v>
                      </c:pt>
                      <c:pt idx="360">
                        <c:v>35.724744601378234</c:v>
                      </c:pt>
                      <c:pt idx="361">
                        <c:v>35.718567162931222</c:v>
                      </c:pt>
                      <c:pt idx="362">
                        <c:v>35.78709234290632</c:v>
                      </c:pt>
                      <c:pt idx="363">
                        <c:v>35.76448756210953</c:v>
                      </c:pt>
                      <c:pt idx="364">
                        <c:v>35.954782448982513</c:v>
                      </c:pt>
                      <c:pt idx="365">
                        <c:v>35.736294116947086</c:v>
                      </c:pt>
                      <c:pt idx="366">
                        <c:v>35.692783983352911</c:v>
                      </c:pt>
                      <c:pt idx="367">
                        <c:v>35.629439752231455</c:v>
                      </c:pt>
                      <c:pt idx="368">
                        <c:v>35.493313215314501</c:v>
                      </c:pt>
                      <c:pt idx="369">
                        <c:v>35.426690445911568</c:v>
                      </c:pt>
                      <c:pt idx="370">
                        <c:v>35.774846418439992</c:v>
                      </c:pt>
                      <c:pt idx="371">
                        <c:v>36.04882474823534</c:v>
                      </c:pt>
                      <c:pt idx="372">
                        <c:v>35.879892252282296</c:v>
                      </c:pt>
                      <c:pt idx="373">
                        <c:v>35.774789943916005</c:v>
                      </c:pt>
                    </c:numCache>
                  </c:numRef>
                </c:yVal>
                <c:smooth val="1"/>
                <c:extLst>
                  <c:ext xmlns:c16="http://schemas.microsoft.com/office/drawing/2014/chart" uri="{C3380CC4-5D6E-409C-BE32-E72D297353CC}">
                    <c16:uniqueId val="{00000002-8A57-4548-85D4-11F0C57DFA78}"/>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Sigma sq mod'!$K$6</c15:sqref>
                        </c15:formulaRef>
                      </c:ext>
                    </c:extLst>
                    <c:strCache>
                      <c:ptCount val="1"/>
                      <c:pt idx="0">
                        <c:v>Continuous mean</c:v>
                      </c:pt>
                    </c:strCache>
                  </c:strRef>
                </c:tx>
                <c:xVal>
                  <c:numRef>
                    <c:extLst xmlns:c15="http://schemas.microsoft.com/office/drawing/2012/chart">
                      <c:ext xmlns:c15="http://schemas.microsoft.com/office/drawing/2012/chart" uri="{02D57815-91ED-43cb-92C2-25804820EDAC}">
                        <c15:formulaRef>
                          <c15:sqref>'Sigma sq mod'!$A$7:$A$380</c15:sqref>
                        </c15:formulaRef>
                      </c:ext>
                    </c:extLst>
                    <c:numCache>
                      <c:formatCode>General</c:formatCode>
                      <c:ptCount val="374"/>
                      <c:pt idx="0">
                        <c:v>2.5900897984133111E-2</c:v>
                      </c:pt>
                      <c:pt idx="1">
                        <c:v>5.1801795968266222E-2</c:v>
                      </c:pt>
                      <c:pt idx="2">
                        <c:v>7.7702693952399329E-2</c:v>
                      </c:pt>
                      <c:pt idx="3">
                        <c:v>0.10360359193653244</c:v>
                      </c:pt>
                      <c:pt idx="4">
                        <c:v>0.12950448992066554</c:v>
                      </c:pt>
                      <c:pt idx="5">
                        <c:v>0.15540538790479866</c:v>
                      </c:pt>
                      <c:pt idx="6">
                        <c:v>0.18130628588893177</c:v>
                      </c:pt>
                      <c:pt idx="7">
                        <c:v>0.20720718387306489</c:v>
                      </c:pt>
                      <c:pt idx="8">
                        <c:v>0.233108081857198</c:v>
                      </c:pt>
                      <c:pt idx="9">
                        <c:v>0.25900897984133109</c:v>
                      </c:pt>
                      <c:pt idx="10">
                        <c:v>0.28490987782546418</c:v>
                      </c:pt>
                      <c:pt idx="11">
                        <c:v>0.31081077580959726</c:v>
                      </c:pt>
                      <c:pt idx="12">
                        <c:v>0.33671167379373035</c:v>
                      </c:pt>
                      <c:pt idx="13">
                        <c:v>0.36261257177786343</c:v>
                      </c:pt>
                      <c:pt idx="14">
                        <c:v>0.38851346976199652</c:v>
                      </c:pt>
                      <c:pt idx="15">
                        <c:v>0.41441436774612961</c:v>
                      </c:pt>
                      <c:pt idx="16">
                        <c:v>0.44031526573026269</c:v>
                      </c:pt>
                      <c:pt idx="17">
                        <c:v>0.46621616371439578</c:v>
                      </c:pt>
                      <c:pt idx="18">
                        <c:v>0.49211706169852887</c:v>
                      </c:pt>
                      <c:pt idx="19">
                        <c:v>0.51801795968266195</c:v>
                      </c:pt>
                      <c:pt idx="20">
                        <c:v>0.54391885766679504</c:v>
                      </c:pt>
                      <c:pt idx="21">
                        <c:v>0.56981975565092813</c:v>
                      </c:pt>
                      <c:pt idx="22">
                        <c:v>0.59572065363506121</c:v>
                      </c:pt>
                      <c:pt idx="23">
                        <c:v>0.6216215516191943</c:v>
                      </c:pt>
                      <c:pt idx="24">
                        <c:v>0.64752244960332739</c:v>
                      </c:pt>
                      <c:pt idx="25">
                        <c:v>0.67342334758746047</c:v>
                      </c:pt>
                      <c:pt idx="26">
                        <c:v>0.69932424557159356</c:v>
                      </c:pt>
                      <c:pt idx="27">
                        <c:v>0.72522514355572665</c:v>
                      </c:pt>
                      <c:pt idx="28">
                        <c:v>0.75112604153985973</c:v>
                      </c:pt>
                      <c:pt idx="29">
                        <c:v>0.77702693952399282</c:v>
                      </c:pt>
                      <c:pt idx="30">
                        <c:v>0.80292783750812591</c:v>
                      </c:pt>
                      <c:pt idx="31">
                        <c:v>0.82882873549225899</c:v>
                      </c:pt>
                      <c:pt idx="32">
                        <c:v>0.85472963347639208</c:v>
                      </c:pt>
                      <c:pt idx="33">
                        <c:v>0.88063053146052517</c:v>
                      </c:pt>
                      <c:pt idx="34">
                        <c:v>0.90653142944465825</c:v>
                      </c:pt>
                      <c:pt idx="35">
                        <c:v>0.93243232742879134</c:v>
                      </c:pt>
                      <c:pt idx="36">
                        <c:v>0.95833322541292443</c:v>
                      </c:pt>
                      <c:pt idx="37">
                        <c:v>0.98423412339705751</c:v>
                      </c:pt>
                      <c:pt idx="38">
                        <c:v>1.0101350213811906</c:v>
                      </c:pt>
                      <c:pt idx="39">
                        <c:v>1.0360359193653237</c:v>
                      </c:pt>
                      <c:pt idx="40">
                        <c:v>1.0619368173494568</c:v>
                      </c:pt>
                      <c:pt idx="41">
                        <c:v>1.0878377153335899</c:v>
                      </c:pt>
                      <c:pt idx="42">
                        <c:v>1.1137386133177229</c:v>
                      </c:pt>
                      <c:pt idx="43">
                        <c:v>1.139639511301856</c:v>
                      </c:pt>
                      <c:pt idx="44">
                        <c:v>1.1655404092859891</c:v>
                      </c:pt>
                      <c:pt idx="45">
                        <c:v>1.1914413072701222</c:v>
                      </c:pt>
                      <c:pt idx="46">
                        <c:v>1.2173422052542553</c:v>
                      </c:pt>
                      <c:pt idx="47">
                        <c:v>1.2432431032383884</c:v>
                      </c:pt>
                      <c:pt idx="48">
                        <c:v>1.2691440012225215</c:v>
                      </c:pt>
                      <c:pt idx="49">
                        <c:v>1.2950448992066546</c:v>
                      </c:pt>
                      <c:pt idx="50">
                        <c:v>1.3209457971907876</c:v>
                      </c:pt>
                      <c:pt idx="51">
                        <c:v>1.3468466951749207</c:v>
                      </c:pt>
                      <c:pt idx="52">
                        <c:v>1.3727475931590538</c:v>
                      </c:pt>
                      <c:pt idx="53">
                        <c:v>1.3986484911431869</c:v>
                      </c:pt>
                      <c:pt idx="54">
                        <c:v>1.42454938912732</c:v>
                      </c:pt>
                      <c:pt idx="55">
                        <c:v>1.4504502871114531</c:v>
                      </c:pt>
                      <c:pt idx="56">
                        <c:v>1.4763511850955862</c:v>
                      </c:pt>
                      <c:pt idx="57">
                        <c:v>1.5022520830797192</c:v>
                      </c:pt>
                      <c:pt idx="58">
                        <c:v>1.5281529810638523</c:v>
                      </c:pt>
                      <c:pt idx="59">
                        <c:v>1.5540538790479854</c:v>
                      </c:pt>
                      <c:pt idx="60">
                        <c:v>1.5799547770321185</c:v>
                      </c:pt>
                      <c:pt idx="61">
                        <c:v>1.6058556750162516</c:v>
                      </c:pt>
                      <c:pt idx="62">
                        <c:v>1.6317565730003847</c:v>
                      </c:pt>
                      <c:pt idx="63">
                        <c:v>1.6576574709845178</c:v>
                      </c:pt>
                      <c:pt idx="64">
                        <c:v>1.6835583689686509</c:v>
                      </c:pt>
                      <c:pt idx="65">
                        <c:v>1.7094592669527839</c:v>
                      </c:pt>
                      <c:pt idx="66">
                        <c:v>1.735360164936917</c:v>
                      </c:pt>
                      <c:pt idx="67">
                        <c:v>1.7612610629210501</c:v>
                      </c:pt>
                      <c:pt idx="68">
                        <c:v>1.7871619609051832</c:v>
                      </c:pt>
                      <c:pt idx="69">
                        <c:v>1.8130628588893163</c:v>
                      </c:pt>
                      <c:pt idx="70">
                        <c:v>1.8389637568734494</c:v>
                      </c:pt>
                      <c:pt idx="71">
                        <c:v>1.8648646548575825</c:v>
                      </c:pt>
                      <c:pt idx="72">
                        <c:v>1.8907655528417155</c:v>
                      </c:pt>
                      <c:pt idx="73">
                        <c:v>1.9166664508258486</c:v>
                      </c:pt>
                      <c:pt idx="74">
                        <c:v>1.9425673488099817</c:v>
                      </c:pt>
                      <c:pt idx="75">
                        <c:v>1.9684682467941148</c:v>
                      </c:pt>
                      <c:pt idx="76">
                        <c:v>1.9943691447782479</c:v>
                      </c:pt>
                      <c:pt idx="77">
                        <c:v>2.0202700427623812</c:v>
                      </c:pt>
                      <c:pt idx="78">
                        <c:v>2.0461709407465145</c:v>
                      </c:pt>
                      <c:pt idx="79">
                        <c:v>2.0720718387306478</c:v>
                      </c:pt>
                      <c:pt idx="80">
                        <c:v>2.0979727367147811</c:v>
                      </c:pt>
                      <c:pt idx="81">
                        <c:v>2.1238736346989144</c:v>
                      </c:pt>
                      <c:pt idx="82">
                        <c:v>2.1497745326830477</c:v>
                      </c:pt>
                      <c:pt idx="83">
                        <c:v>2.1756754306671811</c:v>
                      </c:pt>
                      <c:pt idx="84">
                        <c:v>2.2015763286513144</c:v>
                      </c:pt>
                      <c:pt idx="85">
                        <c:v>2.2274772266354477</c:v>
                      </c:pt>
                      <c:pt idx="86">
                        <c:v>2.253378124619581</c:v>
                      </c:pt>
                      <c:pt idx="87">
                        <c:v>2.2792790226037143</c:v>
                      </c:pt>
                      <c:pt idx="88">
                        <c:v>2.3051799205878476</c:v>
                      </c:pt>
                      <c:pt idx="89">
                        <c:v>2.3310808185719809</c:v>
                      </c:pt>
                      <c:pt idx="90">
                        <c:v>2.3569817165561142</c:v>
                      </c:pt>
                      <c:pt idx="91">
                        <c:v>2.3828826145402475</c:v>
                      </c:pt>
                      <c:pt idx="92">
                        <c:v>2.4087835125243808</c:v>
                      </c:pt>
                      <c:pt idx="93">
                        <c:v>2.4346844105085141</c:v>
                      </c:pt>
                      <c:pt idx="94">
                        <c:v>2.4605853084926474</c:v>
                      </c:pt>
                      <c:pt idx="95">
                        <c:v>2.4864862064767808</c:v>
                      </c:pt>
                      <c:pt idx="96">
                        <c:v>2.5123871044609141</c:v>
                      </c:pt>
                      <c:pt idx="97">
                        <c:v>2.5382880024450474</c:v>
                      </c:pt>
                      <c:pt idx="98">
                        <c:v>2.5641889004291807</c:v>
                      </c:pt>
                      <c:pt idx="99">
                        <c:v>2.590089798413314</c:v>
                      </c:pt>
                      <c:pt idx="100">
                        <c:v>2.6159906963974473</c:v>
                      </c:pt>
                      <c:pt idx="101">
                        <c:v>2.6418915943815806</c:v>
                      </c:pt>
                      <c:pt idx="102">
                        <c:v>2.6677924923657139</c:v>
                      </c:pt>
                      <c:pt idx="103">
                        <c:v>2.6936933903498472</c:v>
                      </c:pt>
                      <c:pt idx="104">
                        <c:v>2.7195942883339805</c:v>
                      </c:pt>
                      <c:pt idx="105">
                        <c:v>2.7454951863181138</c:v>
                      </c:pt>
                      <c:pt idx="106">
                        <c:v>2.7713960843022472</c:v>
                      </c:pt>
                      <c:pt idx="107">
                        <c:v>2.7972969822863805</c:v>
                      </c:pt>
                      <c:pt idx="108">
                        <c:v>2.8231978802705138</c:v>
                      </c:pt>
                      <c:pt idx="109">
                        <c:v>2.8490987782546471</c:v>
                      </c:pt>
                      <c:pt idx="110">
                        <c:v>2.8749996762387804</c:v>
                      </c:pt>
                      <c:pt idx="111">
                        <c:v>2.9009005742229137</c:v>
                      </c:pt>
                      <c:pt idx="112">
                        <c:v>2.926801472207047</c:v>
                      </c:pt>
                      <c:pt idx="113">
                        <c:v>2.9527023701911803</c:v>
                      </c:pt>
                      <c:pt idx="114">
                        <c:v>2.9786032681753136</c:v>
                      </c:pt>
                      <c:pt idx="115">
                        <c:v>3.0045041661594469</c:v>
                      </c:pt>
                      <c:pt idx="116">
                        <c:v>3.0304050641435802</c:v>
                      </c:pt>
                      <c:pt idx="117">
                        <c:v>3.0563059621277135</c:v>
                      </c:pt>
                      <c:pt idx="118">
                        <c:v>3.0822068601118469</c:v>
                      </c:pt>
                      <c:pt idx="119">
                        <c:v>3.1081077580959802</c:v>
                      </c:pt>
                      <c:pt idx="120">
                        <c:v>3.1340086560801135</c:v>
                      </c:pt>
                      <c:pt idx="121">
                        <c:v>3.1599095540642468</c:v>
                      </c:pt>
                      <c:pt idx="122">
                        <c:v>3.1858104520483801</c:v>
                      </c:pt>
                      <c:pt idx="123">
                        <c:v>3.2117113500325134</c:v>
                      </c:pt>
                      <c:pt idx="124">
                        <c:v>3.2376122480166467</c:v>
                      </c:pt>
                      <c:pt idx="125">
                        <c:v>3.26351314600078</c:v>
                      </c:pt>
                      <c:pt idx="126">
                        <c:v>3.2894140439849133</c:v>
                      </c:pt>
                      <c:pt idx="127">
                        <c:v>3.3153149419690466</c:v>
                      </c:pt>
                      <c:pt idx="128">
                        <c:v>3.3412158399531799</c:v>
                      </c:pt>
                      <c:pt idx="129">
                        <c:v>3.3671167379373133</c:v>
                      </c:pt>
                      <c:pt idx="130">
                        <c:v>3.3930176359214466</c:v>
                      </c:pt>
                      <c:pt idx="131">
                        <c:v>3.4189185339055799</c:v>
                      </c:pt>
                      <c:pt idx="132">
                        <c:v>3.4448194318897132</c:v>
                      </c:pt>
                      <c:pt idx="133">
                        <c:v>3.4707203298738465</c:v>
                      </c:pt>
                      <c:pt idx="134">
                        <c:v>3.4966212278579798</c:v>
                      </c:pt>
                      <c:pt idx="135">
                        <c:v>3.5225221258421131</c:v>
                      </c:pt>
                      <c:pt idx="136">
                        <c:v>3.5484230238262464</c:v>
                      </c:pt>
                      <c:pt idx="137">
                        <c:v>3.5743239218103797</c:v>
                      </c:pt>
                      <c:pt idx="138">
                        <c:v>3.600224819794513</c:v>
                      </c:pt>
                      <c:pt idx="139">
                        <c:v>3.6261257177786463</c:v>
                      </c:pt>
                      <c:pt idx="140">
                        <c:v>3.6520266157627796</c:v>
                      </c:pt>
                      <c:pt idx="141">
                        <c:v>3.677927513746913</c:v>
                      </c:pt>
                      <c:pt idx="142">
                        <c:v>3.7038284117310463</c:v>
                      </c:pt>
                      <c:pt idx="143">
                        <c:v>3.7297293097151796</c:v>
                      </c:pt>
                      <c:pt idx="144">
                        <c:v>3.7556302076993129</c:v>
                      </c:pt>
                      <c:pt idx="145">
                        <c:v>3.7815311056834462</c:v>
                      </c:pt>
                      <c:pt idx="146">
                        <c:v>3.8074320036675795</c:v>
                      </c:pt>
                      <c:pt idx="147">
                        <c:v>3.8333329016517128</c:v>
                      </c:pt>
                      <c:pt idx="148">
                        <c:v>3.8592337996358461</c:v>
                      </c:pt>
                      <c:pt idx="149">
                        <c:v>3.8851346976199794</c:v>
                      </c:pt>
                      <c:pt idx="150">
                        <c:v>3.9110355956041127</c:v>
                      </c:pt>
                      <c:pt idx="151">
                        <c:v>3.936936493588246</c:v>
                      </c:pt>
                      <c:pt idx="152">
                        <c:v>3.9628373915723794</c:v>
                      </c:pt>
                      <c:pt idx="153">
                        <c:v>3.9887382895565127</c:v>
                      </c:pt>
                      <c:pt idx="154">
                        <c:v>4.014639187540646</c:v>
                      </c:pt>
                      <c:pt idx="155">
                        <c:v>4.0405400855247793</c:v>
                      </c:pt>
                      <c:pt idx="156">
                        <c:v>4.0664409835089126</c:v>
                      </c:pt>
                      <c:pt idx="157">
                        <c:v>4.0923418814930459</c:v>
                      </c:pt>
                      <c:pt idx="158">
                        <c:v>4.1182427794771792</c:v>
                      </c:pt>
                      <c:pt idx="159">
                        <c:v>4.1441436774613125</c:v>
                      </c:pt>
                      <c:pt idx="160">
                        <c:v>4.1700445754454458</c:v>
                      </c:pt>
                      <c:pt idx="161">
                        <c:v>4.1959454734295791</c:v>
                      </c:pt>
                      <c:pt idx="162">
                        <c:v>4.2218463714137124</c:v>
                      </c:pt>
                      <c:pt idx="163">
                        <c:v>4.2477472693978457</c:v>
                      </c:pt>
                      <c:pt idx="164">
                        <c:v>4.2736481673819791</c:v>
                      </c:pt>
                      <c:pt idx="165">
                        <c:v>4.2995490653661124</c:v>
                      </c:pt>
                      <c:pt idx="166">
                        <c:v>4.3254499633502457</c:v>
                      </c:pt>
                      <c:pt idx="167">
                        <c:v>4.351350861334379</c:v>
                      </c:pt>
                      <c:pt idx="168">
                        <c:v>4.3772517593185123</c:v>
                      </c:pt>
                      <c:pt idx="169">
                        <c:v>4.4031526573026456</c:v>
                      </c:pt>
                      <c:pt idx="170">
                        <c:v>4.4290535552867789</c:v>
                      </c:pt>
                      <c:pt idx="171">
                        <c:v>4.4549544532709122</c:v>
                      </c:pt>
                      <c:pt idx="172">
                        <c:v>4.4808553512550455</c:v>
                      </c:pt>
                      <c:pt idx="173">
                        <c:v>4.5067562492391788</c:v>
                      </c:pt>
                      <c:pt idx="174">
                        <c:v>4.5326571472233121</c:v>
                      </c:pt>
                      <c:pt idx="175">
                        <c:v>4.5585580452074455</c:v>
                      </c:pt>
                      <c:pt idx="176">
                        <c:v>4.5844589431915788</c:v>
                      </c:pt>
                      <c:pt idx="177">
                        <c:v>4.6103598411757121</c:v>
                      </c:pt>
                      <c:pt idx="178">
                        <c:v>4.6362607391598454</c:v>
                      </c:pt>
                      <c:pt idx="179">
                        <c:v>4.6621616371439787</c:v>
                      </c:pt>
                      <c:pt idx="180">
                        <c:v>4.688062535128112</c:v>
                      </c:pt>
                      <c:pt idx="181">
                        <c:v>4.7139634331122453</c:v>
                      </c:pt>
                      <c:pt idx="182">
                        <c:v>4.7398643310963786</c:v>
                      </c:pt>
                      <c:pt idx="183">
                        <c:v>4.7657652290805119</c:v>
                      </c:pt>
                      <c:pt idx="184">
                        <c:v>4.7916661270646452</c:v>
                      </c:pt>
                      <c:pt idx="185">
                        <c:v>4.8175670250487785</c:v>
                      </c:pt>
                      <c:pt idx="186">
                        <c:v>4.8434679230329118</c:v>
                      </c:pt>
                      <c:pt idx="187">
                        <c:v>4.8693688210170452</c:v>
                      </c:pt>
                      <c:pt idx="188">
                        <c:v>4.8952697190011785</c:v>
                      </c:pt>
                      <c:pt idx="189">
                        <c:v>4.9211706169853118</c:v>
                      </c:pt>
                      <c:pt idx="190">
                        <c:v>4.9470715149694451</c:v>
                      </c:pt>
                      <c:pt idx="191">
                        <c:v>4.9729724129535784</c:v>
                      </c:pt>
                      <c:pt idx="192">
                        <c:v>4.9988733109377117</c:v>
                      </c:pt>
                      <c:pt idx="193">
                        <c:v>5.024774208921845</c:v>
                      </c:pt>
                      <c:pt idx="194">
                        <c:v>5.0506751069059783</c:v>
                      </c:pt>
                      <c:pt idx="195">
                        <c:v>5.0765760048901116</c:v>
                      </c:pt>
                      <c:pt idx="196">
                        <c:v>5.1024769028742449</c:v>
                      </c:pt>
                      <c:pt idx="197">
                        <c:v>5.1283778008583782</c:v>
                      </c:pt>
                      <c:pt idx="198">
                        <c:v>5.1542786988425116</c:v>
                      </c:pt>
                      <c:pt idx="199">
                        <c:v>5.1801795968266449</c:v>
                      </c:pt>
                      <c:pt idx="200">
                        <c:v>5.2060804948107782</c:v>
                      </c:pt>
                      <c:pt idx="201">
                        <c:v>5.2319813927949115</c:v>
                      </c:pt>
                      <c:pt idx="202">
                        <c:v>5.2578822907790448</c:v>
                      </c:pt>
                      <c:pt idx="203">
                        <c:v>5.2837831887631781</c:v>
                      </c:pt>
                      <c:pt idx="204">
                        <c:v>5.3096840867473114</c:v>
                      </c:pt>
                      <c:pt idx="205">
                        <c:v>5.3355849847314447</c:v>
                      </c:pt>
                      <c:pt idx="206">
                        <c:v>5.361485882715578</c:v>
                      </c:pt>
                      <c:pt idx="207">
                        <c:v>5.3873867806997113</c:v>
                      </c:pt>
                      <c:pt idx="208">
                        <c:v>5.4132876786838446</c:v>
                      </c:pt>
                      <c:pt idx="209">
                        <c:v>5.4391885766679779</c:v>
                      </c:pt>
                      <c:pt idx="210">
                        <c:v>5.4650894746521113</c:v>
                      </c:pt>
                      <c:pt idx="211">
                        <c:v>5.4909903726362446</c:v>
                      </c:pt>
                      <c:pt idx="212">
                        <c:v>5.5168912706203779</c:v>
                      </c:pt>
                      <c:pt idx="213">
                        <c:v>5.5427921686045112</c:v>
                      </c:pt>
                      <c:pt idx="214">
                        <c:v>5.5686930665886445</c:v>
                      </c:pt>
                      <c:pt idx="215">
                        <c:v>5.5945939645727778</c:v>
                      </c:pt>
                      <c:pt idx="216">
                        <c:v>5.6204948625569111</c:v>
                      </c:pt>
                      <c:pt idx="217">
                        <c:v>5.6463957605410444</c:v>
                      </c:pt>
                      <c:pt idx="218">
                        <c:v>5.6722966585251777</c:v>
                      </c:pt>
                      <c:pt idx="219">
                        <c:v>5.698197556509311</c:v>
                      </c:pt>
                      <c:pt idx="220">
                        <c:v>5.7240984544934443</c:v>
                      </c:pt>
                      <c:pt idx="221">
                        <c:v>5.7499993524775777</c:v>
                      </c:pt>
                      <c:pt idx="222">
                        <c:v>5.775900250461711</c:v>
                      </c:pt>
                      <c:pt idx="223">
                        <c:v>5.8018011484458443</c:v>
                      </c:pt>
                      <c:pt idx="224">
                        <c:v>5.8277020464299776</c:v>
                      </c:pt>
                      <c:pt idx="225">
                        <c:v>5.8536029444141109</c:v>
                      </c:pt>
                      <c:pt idx="226">
                        <c:v>5.8795038423982442</c:v>
                      </c:pt>
                      <c:pt idx="227">
                        <c:v>5.9054047403823775</c:v>
                      </c:pt>
                      <c:pt idx="228">
                        <c:v>5.9313056383665108</c:v>
                      </c:pt>
                      <c:pt idx="229">
                        <c:v>5.9572065363506441</c:v>
                      </c:pt>
                      <c:pt idx="230">
                        <c:v>5.9831074343347774</c:v>
                      </c:pt>
                      <c:pt idx="231">
                        <c:v>6.0090083323189107</c:v>
                      </c:pt>
                      <c:pt idx="232">
                        <c:v>6.034909230303044</c:v>
                      </c:pt>
                      <c:pt idx="233">
                        <c:v>6.0608101282871774</c:v>
                      </c:pt>
                      <c:pt idx="234">
                        <c:v>6.0867110262713107</c:v>
                      </c:pt>
                      <c:pt idx="235">
                        <c:v>6.112611924255444</c:v>
                      </c:pt>
                      <c:pt idx="236">
                        <c:v>6.1385128222395773</c:v>
                      </c:pt>
                      <c:pt idx="237">
                        <c:v>6.1644137202237106</c:v>
                      </c:pt>
                      <c:pt idx="238">
                        <c:v>6.1903146182078439</c:v>
                      </c:pt>
                      <c:pt idx="239">
                        <c:v>6.2162155161919772</c:v>
                      </c:pt>
                      <c:pt idx="240">
                        <c:v>6.2421164141761105</c:v>
                      </c:pt>
                      <c:pt idx="241">
                        <c:v>6.2680173121602438</c:v>
                      </c:pt>
                      <c:pt idx="242">
                        <c:v>6.2939182101443771</c:v>
                      </c:pt>
                      <c:pt idx="243">
                        <c:v>6.3198191081285104</c:v>
                      </c:pt>
                      <c:pt idx="244">
                        <c:v>6.3457200061126438</c:v>
                      </c:pt>
                      <c:pt idx="245">
                        <c:v>6.3716209040967771</c:v>
                      </c:pt>
                      <c:pt idx="246">
                        <c:v>6.3975218020809104</c:v>
                      </c:pt>
                      <c:pt idx="247">
                        <c:v>6.4234227000650437</c:v>
                      </c:pt>
                      <c:pt idx="248">
                        <c:v>6.449323598049177</c:v>
                      </c:pt>
                      <c:pt idx="249">
                        <c:v>6.4752244960333103</c:v>
                      </c:pt>
                      <c:pt idx="250">
                        <c:v>6.5011253940174436</c:v>
                      </c:pt>
                      <c:pt idx="251">
                        <c:v>6.5270262920015769</c:v>
                      </c:pt>
                      <c:pt idx="252">
                        <c:v>6.5529271899857102</c:v>
                      </c:pt>
                      <c:pt idx="253">
                        <c:v>6.5788280879698435</c:v>
                      </c:pt>
                      <c:pt idx="254">
                        <c:v>6.6047289859539768</c:v>
                      </c:pt>
                      <c:pt idx="255">
                        <c:v>6.6306298839381101</c:v>
                      </c:pt>
                      <c:pt idx="256">
                        <c:v>6.6565307819222435</c:v>
                      </c:pt>
                      <c:pt idx="257">
                        <c:v>6.6824316799063768</c:v>
                      </c:pt>
                      <c:pt idx="258">
                        <c:v>6.7083325778905101</c:v>
                      </c:pt>
                      <c:pt idx="259">
                        <c:v>6.7342334758746434</c:v>
                      </c:pt>
                      <c:pt idx="260">
                        <c:v>6.7601343738587767</c:v>
                      </c:pt>
                      <c:pt idx="261">
                        <c:v>6.78603527184291</c:v>
                      </c:pt>
                      <c:pt idx="262">
                        <c:v>6.8119361698270433</c:v>
                      </c:pt>
                      <c:pt idx="263">
                        <c:v>6.8378370678111766</c:v>
                      </c:pt>
                      <c:pt idx="264">
                        <c:v>6.8637379657953099</c:v>
                      </c:pt>
                      <c:pt idx="265">
                        <c:v>6.8896388637794432</c:v>
                      </c:pt>
                      <c:pt idx="266">
                        <c:v>6.9155397617635765</c:v>
                      </c:pt>
                      <c:pt idx="267">
                        <c:v>6.9414406597477099</c:v>
                      </c:pt>
                      <c:pt idx="268">
                        <c:v>6.9673415577318432</c:v>
                      </c:pt>
                      <c:pt idx="269">
                        <c:v>6.9932424557159765</c:v>
                      </c:pt>
                      <c:pt idx="270">
                        <c:v>7.0191433537001098</c:v>
                      </c:pt>
                      <c:pt idx="271">
                        <c:v>7.0450442516842431</c:v>
                      </c:pt>
                      <c:pt idx="272">
                        <c:v>7.0709451496683764</c:v>
                      </c:pt>
                      <c:pt idx="273">
                        <c:v>7.0968460476525097</c:v>
                      </c:pt>
                      <c:pt idx="274">
                        <c:v>7.122746945636643</c:v>
                      </c:pt>
                      <c:pt idx="275">
                        <c:v>7.1486478436207763</c:v>
                      </c:pt>
                      <c:pt idx="276">
                        <c:v>7.1745487416049096</c:v>
                      </c:pt>
                      <c:pt idx="277">
                        <c:v>7.2004496395890429</c:v>
                      </c:pt>
                      <c:pt idx="278">
                        <c:v>7.2263505375731762</c:v>
                      </c:pt>
                      <c:pt idx="279">
                        <c:v>7.2522514355573096</c:v>
                      </c:pt>
                      <c:pt idx="280">
                        <c:v>7.2781523335414429</c:v>
                      </c:pt>
                      <c:pt idx="281">
                        <c:v>7.3040532315255762</c:v>
                      </c:pt>
                      <c:pt idx="282">
                        <c:v>7.3299541295097095</c:v>
                      </c:pt>
                      <c:pt idx="283">
                        <c:v>7.3558550274938428</c:v>
                      </c:pt>
                      <c:pt idx="284">
                        <c:v>7.3817559254779761</c:v>
                      </c:pt>
                      <c:pt idx="285">
                        <c:v>7.4076568234621094</c:v>
                      </c:pt>
                      <c:pt idx="286">
                        <c:v>7.4335577214462427</c:v>
                      </c:pt>
                      <c:pt idx="287">
                        <c:v>7.459458619430376</c:v>
                      </c:pt>
                      <c:pt idx="288">
                        <c:v>7.4853595174145093</c:v>
                      </c:pt>
                      <c:pt idx="289">
                        <c:v>7.5112604153986426</c:v>
                      </c:pt>
                      <c:pt idx="290">
                        <c:v>7.537161313382776</c:v>
                      </c:pt>
                      <c:pt idx="291">
                        <c:v>7.5630622113669093</c:v>
                      </c:pt>
                      <c:pt idx="292">
                        <c:v>7.5889631093510426</c:v>
                      </c:pt>
                      <c:pt idx="293">
                        <c:v>7.6148640073351759</c:v>
                      </c:pt>
                      <c:pt idx="294">
                        <c:v>7.6407649053193092</c:v>
                      </c:pt>
                      <c:pt idx="295">
                        <c:v>7.6666658033034425</c:v>
                      </c:pt>
                      <c:pt idx="296">
                        <c:v>7.6925667012875758</c:v>
                      </c:pt>
                      <c:pt idx="297">
                        <c:v>7.7184675992717091</c:v>
                      </c:pt>
                      <c:pt idx="298">
                        <c:v>7.7443684972558424</c:v>
                      </c:pt>
                      <c:pt idx="299">
                        <c:v>7.7702693952399757</c:v>
                      </c:pt>
                      <c:pt idx="300">
                        <c:v>7.796170293224109</c:v>
                      </c:pt>
                      <c:pt idx="301">
                        <c:v>7.8220711912082423</c:v>
                      </c:pt>
                      <c:pt idx="302">
                        <c:v>7.8479720891923757</c:v>
                      </c:pt>
                      <c:pt idx="303">
                        <c:v>7.873872987176509</c:v>
                      </c:pt>
                      <c:pt idx="304">
                        <c:v>7.8997738851606423</c:v>
                      </c:pt>
                      <c:pt idx="305">
                        <c:v>7.9256747831447756</c:v>
                      </c:pt>
                      <c:pt idx="306">
                        <c:v>7.9515756811289089</c:v>
                      </c:pt>
                      <c:pt idx="307">
                        <c:v>7.9774765791130422</c:v>
                      </c:pt>
                      <c:pt idx="308">
                        <c:v>8.0033774770971746</c:v>
                      </c:pt>
                      <c:pt idx="309">
                        <c:v>8.0292783750813079</c:v>
                      </c:pt>
                      <c:pt idx="310">
                        <c:v>8.0551792730654412</c:v>
                      </c:pt>
                      <c:pt idx="311">
                        <c:v>8.0810801710495745</c:v>
                      </c:pt>
                      <c:pt idx="312">
                        <c:v>8.1069810690337079</c:v>
                      </c:pt>
                      <c:pt idx="313">
                        <c:v>8.1328819670178412</c:v>
                      </c:pt>
                      <c:pt idx="314">
                        <c:v>8.1587828650019745</c:v>
                      </c:pt>
                      <c:pt idx="315">
                        <c:v>8.1846837629861078</c:v>
                      </c:pt>
                      <c:pt idx="316">
                        <c:v>8.2105846609702411</c:v>
                      </c:pt>
                      <c:pt idx="317">
                        <c:v>8.2364855589543744</c:v>
                      </c:pt>
                      <c:pt idx="318">
                        <c:v>8.2623864569385077</c:v>
                      </c:pt>
                      <c:pt idx="319">
                        <c:v>8.288287354922641</c:v>
                      </c:pt>
                      <c:pt idx="320">
                        <c:v>8.3141882529067743</c:v>
                      </c:pt>
                      <c:pt idx="321">
                        <c:v>8.3400891508909076</c:v>
                      </c:pt>
                      <c:pt idx="322">
                        <c:v>8.3659900488750409</c:v>
                      </c:pt>
                      <c:pt idx="323">
                        <c:v>8.3918909468591742</c:v>
                      </c:pt>
                      <c:pt idx="324">
                        <c:v>8.4177918448433076</c:v>
                      </c:pt>
                      <c:pt idx="325">
                        <c:v>8.4436927428274409</c:v>
                      </c:pt>
                      <c:pt idx="326">
                        <c:v>8.4695936408115742</c:v>
                      </c:pt>
                      <c:pt idx="327">
                        <c:v>8.4954945387957075</c:v>
                      </c:pt>
                      <c:pt idx="328">
                        <c:v>8.5213954367798408</c:v>
                      </c:pt>
                      <c:pt idx="329">
                        <c:v>8.5472963347639741</c:v>
                      </c:pt>
                      <c:pt idx="330">
                        <c:v>8.5731972327481074</c:v>
                      </c:pt>
                      <c:pt idx="331">
                        <c:v>8.5990981307322407</c:v>
                      </c:pt>
                      <c:pt idx="332">
                        <c:v>8.624999028716374</c:v>
                      </c:pt>
                      <c:pt idx="333">
                        <c:v>8.6508999267005073</c:v>
                      </c:pt>
                      <c:pt idx="334">
                        <c:v>8.6768008246846406</c:v>
                      </c:pt>
                      <c:pt idx="335">
                        <c:v>8.702701722668774</c:v>
                      </c:pt>
                      <c:pt idx="336">
                        <c:v>8.7286026206529073</c:v>
                      </c:pt>
                      <c:pt idx="337">
                        <c:v>8.7545035186370406</c:v>
                      </c:pt>
                      <c:pt idx="338">
                        <c:v>8.7804044166211739</c:v>
                      </c:pt>
                      <c:pt idx="339">
                        <c:v>8.8063053146053072</c:v>
                      </c:pt>
                      <c:pt idx="340">
                        <c:v>8.8322062125894405</c:v>
                      </c:pt>
                      <c:pt idx="341">
                        <c:v>8.8581071105735738</c:v>
                      </c:pt>
                      <c:pt idx="342">
                        <c:v>8.8840080085577071</c:v>
                      </c:pt>
                      <c:pt idx="343">
                        <c:v>8.9099089065418404</c:v>
                      </c:pt>
                      <c:pt idx="344">
                        <c:v>8.9358098045259737</c:v>
                      </c:pt>
                      <c:pt idx="345">
                        <c:v>8.961710702510107</c:v>
                      </c:pt>
                      <c:pt idx="346">
                        <c:v>8.9876116004942403</c:v>
                      </c:pt>
                      <c:pt idx="347">
                        <c:v>9.0135124984783737</c:v>
                      </c:pt>
                      <c:pt idx="348">
                        <c:v>9.039413396462507</c:v>
                      </c:pt>
                      <c:pt idx="349">
                        <c:v>9.0653142944466403</c:v>
                      </c:pt>
                      <c:pt idx="350">
                        <c:v>9.0912151924307736</c:v>
                      </c:pt>
                      <c:pt idx="351">
                        <c:v>9.1171160904149069</c:v>
                      </c:pt>
                      <c:pt idx="352">
                        <c:v>9.1430169883990402</c:v>
                      </c:pt>
                      <c:pt idx="353">
                        <c:v>9.1689178863831735</c:v>
                      </c:pt>
                      <c:pt idx="354">
                        <c:v>9.1948187843673068</c:v>
                      </c:pt>
                      <c:pt idx="355">
                        <c:v>9.2207196823514401</c:v>
                      </c:pt>
                      <c:pt idx="356">
                        <c:v>9.2466205803355734</c:v>
                      </c:pt>
                      <c:pt idx="357">
                        <c:v>9.2725214783197067</c:v>
                      </c:pt>
                      <c:pt idx="358">
                        <c:v>9.2984223763038401</c:v>
                      </c:pt>
                      <c:pt idx="359">
                        <c:v>9.3243232742879734</c:v>
                      </c:pt>
                      <c:pt idx="360">
                        <c:v>9.3502241722721067</c:v>
                      </c:pt>
                      <c:pt idx="361">
                        <c:v>9.37612507025624</c:v>
                      </c:pt>
                      <c:pt idx="362">
                        <c:v>9.4020259682403733</c:v>
                      </c:pt>
                      <c:pt idx="363">
                        <c:v>9.4279268662245066</c:v>
                      </c:pt>
                      <c:pt idx="364">
                        <c:v>9.4538277642086399</c:v>
                      </c:pt>
                      <c:pt idx="365">
                        <c:v>9.4797286621927732</c:v>
                      </c:pt>
                      <c:pt idx="366">
                        <c:v>9.5056295601769065</c:v>
                      </c:pt>
                      <c:pt idx="367">
                        <c:v>9.5315304581610398</c:v>
                      </c:pt>
                      <c:pt idx="368">
                        <c:v>9.5574313561451731</c:v>
                      </c:pt>
                      <c:pt idx="369">
                        <c:v>9.5833322541293064</c:v>
                      </c:pt>
                      <c:pt idx="370">
                        <c:v>9.6092331521134398</c:v>
                      </c:pt>
                      <c:pt idx="371">
                        <c:v>9.6351340500975731</c:v>
                      </c:pt>
                      <c:pt idx="372">
                        <c:v>9.6610349480817064</c:v>
                      </c:pt>
                      <c:pt idx="373">
                        <c:v>9.6869358460658397</c:v>
                      </c:pt>
                    </c:numCache>
                  </c:numRef>
                </c:xVal>
                <c:yVal>
                  <c:numRef>
                    <c:extLst xmlns:c15="http://schemas.microsoft.com/office/drawing/2012/chart">
                      <c:ext xmlns:c15="http://schemas.microsoft.com/office/drawing/2012/chart" uri="{02D57815-91ED-43cb-92C2-25804820EDAC}">
                        <c15:formulaRef>
                          <c15:sqref>'Sigma sq mod'!$K$7:$K$380</c15:sqref>
                        </c15:formulaRef>
                      </c:ext>
                    </c:extLst>
                    <c:numCache>
                      <c:formatCode>General</c:formatCode>
                      <c:ptCount val="374"/>
                      <c:pt idx="0">
                        <c:v>34.71216448761016</c:v>
                      </c:pt>
                      <c:pt idx="1">
                        <c:v>34.63417648446881</c:v>
                      </c:pt>
                      <c:pt idx="2">
                        <c:v>34.559743445026939</c:v>
                      </c:pt>
                      <c:pt idx="3">
                        <c:v>34.54653978353808</c:v>
                      </c:pt>
                      <c:pt idx="4">
                        <c:v>34.393134136212936</c:v>
                      </c:pt>
                      <c:pt idx="5">
                        <c:v>34.898877698346745</c:v>
                      </c:pt>
                      <c:pt idx="6">
                        <c:v>34.551803795253221</c:v>
                      </c:pt>
                      <c:pt idx="7">
                        <c:v>34.58696375421794</c:v>
                      </c:pt>
                      <c:pt idx="8">
                        <c:v>34.28840854041146</c:v>
                      </c:pt>
                      <c:pt idx="9">
                        <c:v>34.106191357238828</c:v>
                      </c:pt>
                      <c:pt idx="10">
                        <c:v>33.849671357595064</c:v>
                      </c:pt>
                      <c:pt idx="11">
                        <c:v>33.824748169056377</c:v>
                      </c:pt>
                      <c:pt idx="12">
                        <c:v>33.871417309426874</c:v>
                      </c:pt>
                      <c:pt idx="13">
                        <c:v>33.866676157993105</c:v>
                      </c:pt>
                      <c:pt idx="14">
                        <c:v>33.833931818173468</c:v>
                      </c:pt>
                      <c:pt idx="15">
                        <c:v>34.153827682691031</c:v>
                      </c:pt>
                      <c:pt idx="16">
                        <c:v>34.347154845448024</c:v>
                      </c:pt>
                      <c:pt idx="17">
                        <c:v>34.448604857157996</c:v>
                      </c:pt>
                      <c:pt idx="18">
                        <c:v>34.458810674784708</c:v>
                      </c:pt>
                      <c:pt idx="19">
                        <c:v>34.490903966573725</c:v>
                      </c:pt>
                      <c:pt idx="20">
                        <c:v>34.355304870776791</c:v>
                      </c:pt>
                      <c:pt idx="21">
                        <c:v>34.319890796821525</c:v>
                      </c:pt>
                      <c:pt idx="22">
                        <c:v>34.391117185583269</c:v>
                      </c:pt>
                      <c:pt idx="23">
                        <c:v>34.369866128515547</c:v>
                      </c:pt>
                      <c:pt idx="24">
                        <c:v>34.166348208004905</c:v>
                      </c:pt>
                      <c:pt idx="25">
                        <c:v>34.259346813643042</c:v>
                      </c:pt>
                      <c:pt idx="26">
                        <c:v>34.515680168614388</c:v>
                      </c:pt>
                      <c:pt idx="27">
                        <c:v>34.529465702888537</c:v>
                      </c:pt>
                      <c:pt idx="28">
                        <c:v>34.778239557233789</c:v>
                      </c:pt>
                      <c:pt idx="29">
                        <c:v>34.844983758317184</c:v>
                      </c:pt>
                      <c:pt idx="30">
                        <c:v>34.702276112936858</c:v>
                      </c:pt>
                      <c:pt idx="31">
                        <c:v>34.914794506932623</c:v>
                      </c:pt>
                      <c:pt idx="32">
                        <c:v>35.132048769569472</c:v>
                      </c:pt>
                      <c:pt idx="33">
                        <c:v>35.120307886062228</c:v>
                      </c:pt>
                      <c:pt idx="34">
                        <c:v>34.544777528300131</c:v>
                      </c:pt>
                      <c:pt idx="35">
                        <c:v>34.611577211116305</c:v>
                      </c:pt>
                      <c:pt idx="36">
                        <c:v>34.540979642053536</c:v>
                      </c:pt>
                      <c:pt idx="37">
                        <c:v>34.607898622050271</c:v>
                      </c:pt>
                      <c:pt idx="38">
                        <c:v>34.667198109490421</c:v>
                      </c:pt>
                      <c:pt idx="39">
                        <c:v>34.65336573139988</c:v>
                      </c:pt>
                      <c:pt idx="40">
                        <c:v>35.083167811551455</c:v>
                      </c:pt>
                      <c:pt idx="41">
                        <c:v>34.751785685731519</c:v>
                      </c:pt>
                      <c:pt idx="42">
                        <c:v>34.740375943144493</c:v>
                      </c:pt>
                      <c:pt idx="43">
                        <c:v>34.655804522027971</c:v>
                      </c:pt>
                      <c:pt idx="44">
                        <c:v>34.844488507803405</c:v>
                      </c:pt>
                      <c:pt idx="45">
                        <c:v>34.741013636866185</c:v>
                      </c:pt>
                      <c:pt idx="46">
                        <c:v>34.723073654889134</c:v>
                      </c:pt>
                      <c:pt idx="47">
                        <c:v>34.786686107540639</c:v>
                      </c:pt>
                      <c:pt idx="48">
                        <c:v>34.785362191082839</c:v>
                      </c:pt>
                      <c:pt idx="49">
                        <c:v>34.862978343789429</c:v>
                      </c:pt>
                      <c:pt idx="50">
                        <c:v>35.113524131811275</c:v>
                      </c:pt>
                      <c:pt idx="51">
                        <c:v>34.884611565497543</c:v>
                      </c:pt>
                      <c:pt idx="52">
                        <c:v>34.875517400561939</c:v>
                      </c:pt>
                      <c:pt idx="53">
                        <c:v>34.837917918467795</c:v>
                      </c:pt>
                      <c:pt idx="54">
                        <c:v>34.837191907730535</c:v>
                      </c:pt>
                      <c:pt idx="55">
                        <c:v>34.987489225668071</c:v>
                      </c:pt>
                      <c:pt idx="56">
                        <c:v>34.946925419766387</c:v>
                      </c:pt>
                      <c:pt idx="57">
                        <c:v>34.937067437219149</c:v>
                      </c:pt>
                      <c:pt idx="58">
                        <c:v>35.126133956112795</c:v>
                      </c:pt>
                      <c:pt idx="59">
                        <c:v>35.144219136291561</c:v>
                      </c:pt>
                      <c:pt idx="60">
                        <c:v>35.322888360031378</c:v>
                      </c:pt>
                      <c:pt idx="61">
                        <c:v>35.117273039105122</c:v>
                      </c:pt>
                      <c:pt idx="62">
                        <c:v>35.199086012589945</c:v>
                      </c:pt>
                      <c:pt idx="63">
                        <c:v>35.071124094390747</c:v>
                      </c:pt>
                      <c:pt idx="64">
                        <c:v>35.161328628390216</c:v>
                      </c:pt>
                      <c:pt idx="65">
                        <c:v>35.246346311522053</c:v>
                      </c:pt>
                      <c:pt idx="66">
                        <c:v>35.149607633791973</c:v>
                      </c:pt>
                      <c:pt idx="67">
                        <c:v>35.109344053559461</c:v>
                      </c:pt>
                      <c:pt idx="68">
                        <c:v>35.10267494755486</c:v>
                      </c:pt>
                      <c:pt idx="69">
                        <c:v>35.118154936455959</c:v>
                      </c:pt>
                      <c:pt idx="70">
                        <c:v>35.077030453852529</c:v>
                      </c:pt>
                      <c:pt idx="71">
                        <c:v>35.514216202467949</c:v>
                      </c:pt>
                      <c:pt idx="72">
                        <c:v>35.903206567306462</c:v>
                      </c:pt>
                      <c:pt idx="73">
                        <c:v>35.382031677658183</c:v>
                      </c:pt>
                      <c:pt idx="74">
                        <c:v>35.295933420005859</c:v>
                      </c:pt>
                      <c:pt idx="75">
                        <c:v>35.293636494093725</c:v>
                      </c:pt>
                      <c:pt idx="76">
                        <c:v>34.997266602511274</c:v>
                      </c:pt>
                      <c:pt idx="77">
                        <c:v>35.069134666976559</c:v>
                      </c:pt>
                      <c:pt idx="78">
                        <c:v>35.058353115957452</c:v>
                      </c:pt>
                      <c:pt idx="79">
                        <c:v>35.185365842135553</c:v>
                      </c:pt>
                      <c:pt idx="80">
                        <c:v>34.990096567992744</c:v>
                      </c:pt>
                      <c:pt idx="81">
                        <c:v>35.050275235336507</c:v>
                      </c:pt>
                      <c:pt idx="82">
                        <c:v>34.85974442700099</c:v>
                      </c:pt>
                      <c:pt idx="83">
                        <c:v>34.918196060905537</c:v>
                      </c:pt>
                      <c:pt idx="84">
                        <c:v>34.899751987484969</c:v>
                      </c:pt>
                      <c:pt idx="85">
                        <c:v>34.86101938168904</c:v>
                      </c:pt>
                      <c:pt idx="86">
                        <c:v>34.830569690090513</c:v>
                      </c:pt>
                      <c:pt idx="87">
                        <c:v>34.79402741947608</c:v>
                      </c:pt>
                      <c:pt idx="88">
                        <c:v>34.816765619266299</c:v>
                      </c:pt>
                      <c:pt idx="89">
                        <c:v>34.814988593718489</c:v>
                      </c:pt>
                      <c:pt idx="90">
                        <c:v>34.84106328022586</c:v>
                      </c:pt>
                      <c:pt idx="91">
                        <c:v>35.134678468143726</c:v>
                      </c:pt>
                      <c:pt idx="92">
                        <c:v>34.813870671808168</c:v>
                      </c:pt>
                      <c:pt idx="93">
                        <c:v>34.819653132249307</c:v>
                      </c:pt>
                      <c:pt idx="94">
                        <c:v>35.4361531818899</c:v>
                      </c:pt>
                      <c:pt idx="95">
                        <c:v>35.855352073528081</c:v>
                      </c:pt>
                      <c:pt idx="96">
                        <c:v>36.754593693356682</c:v>
                      </c:pt>
                      <c:pt idx="97">
                        <c:v>37.216507721491297</c:v>
                      </c:pt>
                      <c:pt idx="98">
                        <c:v>36.851324753326786</c:v>
                      </c:pt>
                      <c:pt idx="99">
                        <c:v>38.167768592550928</c:v>
                      </c:pt>
                      <c:pt idx="100">
                        <c:v>39.097827388677686</c:v>
                      </c:pt>
                      <c:pt idx="101">
                        <c:v>39.144410954934663</c:v>
                      </c:pt>
                      <c:pt idx="102">
                        <c:v>38.058374945266387</c:v>
                      </c:pt>
                      <c:pt idx="103">
                        <c:v>37.317667038323933</c:v>
                      </c:pt>
                      <c:pt idx="104">
                        <c:v>37.603640436620751</c:v>
                      </c:pt>
                      <c:pt idx="105">
                        <c:v>36.196368124919694</c:v>
                      </c:pt>
                      <c:pt idx="106">
                        <c:v>36.529527392748676</c:v>
                      </c:pt>
                      <c:pt idx="107">
                        <c:v>36.541883531632834</c:v>
                      </c:pt>
                      <c:pt idx="108">
                        <c:v>34.588022770542835</c:v>
                      </c:pt>
                      <c:pt idx="109">
                        <c:v>34.898155031916879</c:v>
                      </c:pt>
                      <c:pt idx="110">
                        <c:v>34.858106170062413</c:v>
                      </c:pt>
                      <c:pt idx="111">
                        <c:v>35.138665282481973</c:v>
                      </c:pt>
                      <c:pt idx="112">
                        <c:v>35.011105484018614</c:v>
                      </c:pt>
                      <c:pt idx="113">
                        <c:v>34.538914889819956</c:v>
                      </c:pt>
                      <c:pt idx="114">
                        <c:v>34.430661976360724</c:v>
                      </c:pt>
                      <c:pt idx="115">
                        <c:v>34.711492746893953</c:v>
                      </c:pt>
                      <c:pt idx="116">
                        <c:v>34.757425504409326</c:v>
                      </c:pt>
                      <c:pt idx="117">
                        <c:v>34.463193440829279</c:v>
                      </c:pt>
                      <c:pt idx="118">
                        <c:v>34.37992571633108</c:v>
                      </c:pt>
                      <c:pt idx="119">
                        <c:v>34.453302020323434</c:v>
                      </c:pt>
                      <c:pt idx="120">
                        <c:v>34.466986936522026</c:v>
                      </c:pt>
                      <c:pt idx="121">
                        <c:v>34.268496229297796</c:v>
                      </c:pt>
                      <c:pt idx="122">
                        <c:v>34.400869940580044</c:v>
                      </c:pt>
                      <c:pt idx="123">
                        <c:v>34.393001830929613</c:v>
                      </c:pt>
                      <c:pt idx="124">
                        <c:v>34.27786710667089</c:v>
                      </c:pt>
                      <c:pt idx="125">
                        <c:v>34.196594000737356</c:v>
                      </c:pt>
                      <c:pt idx="126">
                        <c:v>34.278930572096456</c:v>
                      </c:pt>
                      <c:pt idx="127">
                        <c:v>34.133176354007844</c:v>
                      </c:pt>
                      <c:pt idx="128">
                        <c:v>34.122773407582905</c:v>
                      </c:pt>
                      <c:pt idx="129">
                        <c:v>34.121899812127431</c:v>
                      </c:pt>
                      <c:pt idx="130">
                        <c:v>34.146922764051133</c:v>
                      </c:pt>
                      <c:pt idx="131">
                        <c:v>34.407423391546494</c:v>
                      </c:pt>
                      <c:pt idx="132">
                        <c:v>34.352796188950791</c:v>
                      </c:pt>
                      <c:pt idx="133">
                        <c:v>34.474336473347364</c:v>
                      </c:pt>
                      <c:pt idx="134">
                        <c:v>34.255919127636808</c:v>
                      </c:pt>
                      <c:pt idx="135">
                        <c:v>34.451373240337034</c:v>
                      </c:pt>
                      <c:pt idx="136">
                        <c:v>34.332001374628071</c:v>
                      </c:pt>
                      <c:pt idx="137">
                        <c:v>34.357591570946582</c:v>
                      </c:pt>
                      <c:pt idx="138">
                        <c:v>34.211342846300013</c:v>
                      </c:pt>
                      <c:pt idx="139">
                        <c:v>34.305293572692442</c:v>
                      </c:pt>
                      <c:pt idx="140">
                        <c:v>34.148947711102387</c:v>
                      </c:pt>
                      <c:pt idx="141">
                        <c:v>34.197113181965456</c:v>
                      </c:pt>
                      <c:pt idx="142">
                        <c:v>34.281835528922969</c:v>
                      </c:pt>
                      <c:pt idx="143">
                        <c:v>34.226170260436724</c:v>
                      </c:pt>
                      <c:pt idx="144">
                        <c:v>34.317233720771178</c:v>
                      </c:pt>
                      <c:pt idx="145">
                        <c:v>34.254213922867386</c:v>
                      </c:pt>
                      <c:pt idx="146">
                        <c:v>34.314067340486439</c:v>
                      </c:pt>
                      <c:pt idx="147">
                        <c:v>34.344701695630604</c:v>
                      </c:pt>
                      <c:pt idx="148">
                        <c:v>34.217935010380565</c:v>
                      </c:pt>
                      <c:pt idx="149">
                        <c:v>34.257877057489978</c:v>
                      </c:pt>
                      <c:pt idx="150">
                        <c:v>34.565902408022382</c:v>
                      </c:pt>
                      <c:pt idx="151">
                        <c:v>34.480534184455088</c:v>
                      </c:pt>
                      <c:pt idx="152">
                        <c:v>34.499206844778747</c:v>
                      </c:pt>
                      <c:pt idx="153">
                        <c:v>34.48221908410742</c:v>
                      </c:pt>
                      <c:pt idx="154">
                        <c:v>34.727918251944672</c:v>
                      </c:pt>
                      <c:pt idx="155">
                        <c:v>34.409599229436367</c:v>
                      </c:pt>
                      <c:pt idx="156">
                        <c:v>34.544491582274439</c:v>
                      </c:pt>
                      <c:pt idx="157">
                        <c:v>34.67399778212588</c:v>
                      </c:pt>
                      <c:pt idx="158">
                        <c:v>34.638841024911699</c:v>
                      </c:pt>
                      <c:pt idx="159">
                        <c:v>34.665400053326046</c:v>
                      </c:pt>
                      <c:pt idx="160">
                        <c:v>34.679262754811205</c:v>
                      </c:pt>
                      <c:pt idx="161">
                        <c:v>34.835422988703236</c:v>
                      </c:pt>
                      <c:pt idx="162">
                        <c:v>34.668969959800037</c:v>
                      </c:pt>
                      <c:pt idx="163">
                        <c:v>34.557036054211665</c:v>
                      </c:pt>
                      <c:pt idx="164">
                        <c:v>34.498463934323389</c:v>
                      </c:pt>
                      <c:pt idx="165">
                        <c:v>34.440236660323144</c:v>
                      </c:pt>
                      <c:pt idx="166">
                        <c:v>34.477104195300107</c:v>
                      </c:pt>
                      <c:pt idx="167">
                        <c:v>34.631058747755112</c:v>
                      </c:pt>
                      <c:pt idx="168">
                        <c:v>34.781718308966887</c:v>
                      </c:pt>
                      <c:pt idx="169">
                        <c:v>34.857325767117509</c:v>
                      </c:pt>
                      <c:pt idx="170">
                        <c:v>34.883428531149043</c:v>
                      </c:pt>
                      <c:pt idx="171">
                        <c:v>35.01581722148017</c:v>
                      </c:pt>
                      <c:pt idx="172">
                        <c:v>34.567093252327084</c:v>
                      </c:pt>
                      <c:pt idx="173">
                        <c:v>34.776942369125521</c:v>
                      </c:pt>
                      <c:pt idx="174">
                        <c:v>34.752794391109219</c:v>
                      </c:pt>
                      <c:pt idx="175">
                        <c:v>34.761784156454148</c:v>
                      </c:pt>
                      <c:pt idx="176">
                        <c:v>34.551533588145091</c:v>
                      </c:pt>
                      <c:pt idx="177">
                        <c:v>34.500568600567661</c:v>
                      </c:pt>
                      <c:pt idx="178">
                        <c:v>34.655250822229533</c:v>
                      </c:pt>
                      <c:pt idx="179">
                        <c:v>34.690928670521281</c:v>
                      </c:pt>
                      <c:pt idx="180">
                        <c:v>34.682704989660358</c:v>
                      </c:pt>
                      <c:pt idx="181">
                        <c:v>34.721588923504861</c:v>
                      </c:pt>
                      <c:pt idx="182">
                        <c:v>34.935802805011903</c:v>
                      </c:pt>
                      <c:pt idx="183">
                        <c:v>34.709480652666116</c:v>
                      </c:pt>
                      <c:pt idx="184">
                        <c:v>34.620076159142478</c:v>
                      </c:pt>
                      <c:pt idx="185">
                        <c:v>34.653215581974315</c:v>
                      </c:pt>
                      <c:pt idx="186">
                        <c:v>34.548951616716806</c:v>
                      </c:pt>
                      <c:pt idx="187">
                        <c:v>34.526973369654414</c:v>
                      </c:pt>
                      <c:pt idx="188">
                        <c:v>34.538093787542877</c:v>
                      </c:pt>
                      <c:pt idx="189">
                        <c:v>34.598578098902706</c:v>
                      </c:pt>
                      <c:pt idx="190">
                        <c:v>34.578256957804236</c:v>
                      </c:pt>
                      <c:pt idx="191">
                        <c:v>34.583272383609739</c:v>
                      </c:pt>
                      <c:pt idx="192">
                        <c:v>34.689439710864391</c:v>
                      </c:pt>
                      <c:pt idx="193">
                        <c:v>34.783259466510394</c:v>
                      </c:pt>
                      <c:pt idx="194">
                        <c:v>34.876478514348314</c:v>
                      </c:pt>
                      <c:pt idx="195">
                        <c:v>34.55121947995061</c:v>
                      </c:pt>
                      <c:pt idx="196">
                        <c:v>34.659627568523284</c:v>
                      </c:pt>
                      <c:pt idx="197">
                        <c:v>34.657047435031402</c:v>
                      </c:pt>
                      <c:pt idx="198">
                        <c:v>34.906591479941127</c:v>
                      </c:pt>
                      <c:pt idx="199">
                        <c:v>35.009379316090182</c:v>
                      </c:pt>
                      <c:pt idx="200">
                        <c:v>34.82925095078371</c:v>
                      </c:pt>
                      <c:pt idx="201">
                        <c:v>34.763542416983142</c:v>
                      </c:pt>
                      <c:pt idx="202">
                        <c:v>34.652312207885934</c:v>
                      </c:pt>
                      <c:pt idx="203">
                        <c:v>34.674234112160825</c:v>
                      </c:pt>
                      <c:pt idx="204">
                        <c:v>34.733565184985771</c:v>
                      </c:pt>
                      <c:pt idx="205">
                        <c:v>34.836885904148346</c:v>
                      </c:pt>
                      <c:pt idx="206">
                        <c:v>34.829410069058213</c:v>
                      </c:pt>
                      <c:pt idx="207">
                        <c:v>34.953393804472228</c:v>
                      </c:pt>
                      <c:pt idx="208">
                        <c:v>34.946897216235925</c:v>
                      </c:pt>
                      <c:pt idx="209">
                        <c:v>34.733416758304713</c:v>
                      </c:pt>
                      <c:pt idx="210">
                        <c:v>34.737338290919155</c:v>
                      </c:pt>
                      <c:pt idx="211">
                        <c:v>34.859581400568977</c:v>
                      </c:pt>
                      <c:pt idx="212">
                        <c:v>34.849168089662733</c:v>
                      </c:pt>
                      <c:pt idx="213">
                        <c:v>34.855113409799671</c:v>
                      </c:pt>
                      <c:pt idx="214">
                        <c:v>34.965157819369232</c:v>
                      </c:pt>
                      <c:pt idx="215">
                        <c:v>34.902603451980696</c:v>
                      </c:pt>
                      <c:pt idx="216">
                        <c:v>34.730855753854975</c:v>
                      </c:pt>
                      <c:pt idx="217">
                        <c:v>34.644894055851331</c:v>
                      </c:pt>
                      <c:pt idx="218">
                        <c:v>34.655088398471086</c:v>
                      </c:pt>
                      <c:pt idx="219">
                        <c:v>34.825514680571771</c:v>
                      </c:pt>
                      <c:pt idx="220">
                        <c:v>34.810595756578472</c:v>
                      </c:pt>
                      <c:pt idx="221">
                        <c:v>34.646945589967643</c:v>
                      </c:pt>
                      <c:pt idx="222">
                        <c:v>34.809387917095314</c:v>
                      </c:pt>
                      <c:pt idx="223">
                        <c:v>34.814374999359408</c:v>
                      </c:pt>
                      <c:pt idx="224">
                        <c:v>34.969313432964711</c:v>
                      </c:pt>
                      <c:pt idx="225">
                        <c:v>34.628787512214629</c:v>
                      </c:pt>
                      <c:pt idx="226">
                        <c:v>34.839657365612872</c:v>
                      </c:pt>
                      <c:pt idx="227">
                        <c:v>34.757932495311785</c:v>
                      </c:pt>
                      <c:pt idx="228">
                        <c:v>34.693092360724862</c:v>
                      </c:pt>
                      <c:pt idx="229">
                        <c:v>34.660254738026012</c:v>
                      </c:pt>
                      <c:pt idx="230">
                        <c:v>34.753165761059194</c:v>
                      </c:pt>
                      <c:pt idx="231">
                        <c:v>34.597837755066301</c:v>
                      </c:pt>
                      <c:pt idx="232">
                        <c:v>34.581793503070571</c:v>
                      </c:pt>
                      <c:pt idx="233">
                        <c:v>34.518662189557467</c:v>
                      </c:pt>
                      <c:pt idx="234">
                        <c:v>34.535084039737917</c:v>
                      </c:pt>
                      <c:pt idx="235">
                        <c:v>34.58310609687679</c:v>
                      </c:pt>
                      <c:pt idx="236">
                        <c:v>34.632501032879837</c:v>
                      </c:pt>
                      <c:pt idx="237">
                        <c:v>34.709856324709662</c:v>
                      </c:pt>
                      <c:pt idx="238">
                        <c:v>34.790426012324346</c:v>
                      </c:pt>
                      <c:pt idx="239">
                        <c:v>34.676520460396119</c:v>
                      </c:pt>
                      <c:pt idx="240">
                        <c:v>34.776366517998547</c:v>
                      </c:pt>
                      <c:pt idx="241">
                        <c:v>34.856352780573999</c:v>
                      </c:pt>
                      <c:pt idx="242">
                        <c:v>34.777240122363686</c:v>
                      </c:pt>
                      <c:pt idx="243">
                        <c:v>34.66448279645833</c:v>
                      </c:pt>
                      <c:pt idx="244">
                        <c:v>34.645216438320539</c:v>
                      </c:pt>
                      <c:pt idx="245">
                        <c:v>34.607209806605198</c:v>
                      </c:pt>
                      <c:pt idx="246">
                        <c:v>34.62241767854546</c:v>
                      </c:pt>
                      <c:pt idx="247">
                        <c:v>34.632861841062791</c:v>
                      </c:pt>
                      <c:pt idx="248">
                        <c:v>34.590279990551544</c:v>
                      </c:pt>
                      <c:pt idx="249">
                        <c:v>34.59714840376644</c:v>
                      </c:pt>
                      <c:pt idx="250">
                        <c:v>34.611823857904568</c:v>
                      </c:pt>
                      <c:pt idx="251">
                        <c:v>34.652042011593778</c:v>
                      </c:pt>
                      <c:pt idx="252">
                        <c:v>34.7887195588659</c:v>
                      </c:pt>
                      <c:pt idx="253">
                        <c:v>34.676021833120465</c:v>
                      </c:pt>
                      <c:pt idx="254">
                        <c:v>34.721165850155913</c:v>
                      </c:pt>
                      <c:pt idx="255">
                        <c:v>34.798038636614336</c:v>
                      </c:pt>
                      <c:pt idx="256">
                        <c:v>34.601711181875132</c:v>
                      </c:pt>
                      <c:pt idx="257">
                        <c:v>34.648856865717065</c:v>
                      </c:pt>
                      <c:pt idx="258">
                        <c:v>34.610034419925995</c:v>
                      </c:pt>
                      <c:pt idx="259">
                        <c:v>34.662503551132268</c:v>
                      </c:pt>
                      <c:pt idx="260">
                        <c:v>34.66738214490767</c:v>
                      </c:pt>
                      <c:pt idx="261">
                        <c:v>34.748346695911813</c:v>
                      </c:pt>
                      <c:pt idx="262">
                        <c:v>34.577368186650617</c:v>
                      </c:pt>
                      <c:pt idx="263">
                        <c:v>34.658758987298391</c:v>
                      </c:pt>
                      <c:pt idx="264">
                        <c:v>34.633925230565296</c:v>
                      </c:pt>
                      <c:pt idx="265">
                        <c:v>34.645414753630931</c:v>
                      </c:pt>
                      <c:pt idx="266">
                        <c:v>34.61636798185566</c:v>
                      </c:pt>
                      <c:pt idx="267">
                        <c:v>34.562344478042306</c:v>
                      </c:pt>
                      <c:pt idx="268">
                        <c:v>34.564262738902038</c:v>
                      </c:pt>
                      <c:pt idx="269">
                        <c:v>34.562231879017908</c:v>
                      </c:pt>
                      <c:pt idx="270">
                        <c:v>34.617685203848957</c:v>
                      </c:pt>
                      <c:pt idx="271">
                        <c:v>34.563184300154795</c:v>
                      </c:pt>
                      <c:pt idx="272">
                        <c:v>34.585923231491776</c:v>
                      </c:pt>
                      <c:pt idx="273">
                        <c:v>34.577030643502418</c:v>
                      </c:pt>
                      <c:pt idx="274">
                        <c:v>34.631253401577084</c:v>
                      </c:pt>
                      <c:pt idx="275">
                        <c:v>34.75234857457766</c:v>
                      </c:pt>
                      <c:pt idx="276">
                        <c:v>34.68159922924643</c:v>
                      </c:pt>
                      <c:pt idx="277">
                        <c:v>34.672596768461709</c:v>
                      </c:pt>
                      <c:pt idx="278">
                        <c:v>34.613987198721944</c:v>
                      </c:pt>
                      <c:pt idx="279">
                        <c:v>34.532293541254838</c:v>
                      </c:pt>
                      <c:pt idx="280">
                        <c:v>34.602804249013168</c:v>
                      </c:pt>
                      <c:pt idx="281">
                        <c:v>34.574332562643178</c:v>
                      </c:pt>
                      <c:pt idx="282">
                        <c:v>34.691401377683917</c:v>
                      </c:pt>
                      <c:pt idx="283">
                        <c:v>34.79679633532534</c:v>
                      </c:pt>
                      <c:pt idx="284">
                        <c:v>34.664195275584319</c:v>
                      </c:pt>
                      <c:pt idx="285">
                        <c:v>34.648881241849899</c:v>
                      </c:pt>
                      <c:pt idx="286">
                        <c:v>34.736840639505992</c:v>
                      </c:pt>
                      <c:pt idx="287">
                        <c:v>34.846547776144597</c:v>
                      </c:pt>
                      <c:pt idx="288">
                        <c:v>34.865385127735124</c:v>
                      </c:pt>
                      <c:pt idx="289">
                        <c:v>34.743032794549158</c:v>
                      </c:pt>
                      <c:pt idx="290">
                        <c:v>34.919540289483649</c:v>
                      </c:pt>
                      <c:pt idx="291">
                        <c:v>34.872843718175595</c:v>
                      </c:pt>
                      <c:pt idx="292">
                        <c:v>34.775579216429243</c:v>
                      </c:pt>
                    </c:numCache>
                  </c:numRef>
                </c:yVal>
                <c:smooth val="1"/>
                <c:extLst xmlns:c15="http://schemas.microsoft.com/office/drawing/2012/chart">
                  <c:ext xmlns:c16="http://schemas.microsoft.com/office/drawing/2014/chart" uri="{C3380CC4-5D6E-409C-BE32-E72D297353CC}">
                    <c16:uniqueId val="{00000003-8A57-4548-85D4-11F0C57DFA78}"/>
                  </c:ext>
                </c:extLst>
              </c15:ser>
            </c15:filteredScatterSeries>
          </c:ext>
        </c:extLst>
      </c:scatterChart>
      <c:valAx>
        <c:axId val="575212544"/>
        <c:scaling>
          <c:orientation val="minMax"/>
          <c:max val="7.6"/>
          <c:min val="0"/>
        </c:scaling>
        <c:delete val="0"/>
        <c:axPos val="b"/>
        <c:title>
          <c:tx>
            <c:rich>
              <a:bodyPr/>
              <a:lstStyle/>
              <a:p>
                <a:pPr>
                  <a:defRPr/>
                </a:pPr>
                <a:r>
                  <a:rPr lang="en-GB"/>
                  <a:t>t (s)</a:t>
                </a:r>
              </a:p>
            </c:rich>
          </c:tx>
          <c:overlay val="0"/>
        </c:title>
        <c:numFmt formatCode="General" sourceLinked="0"/>
        <c:majorTickMark val="in"/>
        <c:minorTickMark val="none"/>
        <c:tickLblPos val="nextTo"/>
        <c:crossAx val="575227008"/>
        <c:crosses val="autoZero"/>
        <c:crossBetween val="midCat"/>
      </c:valAx>
      <c:valAx>
        <c:axId val="575227008"/>
        <c:scaling>
          <c:orientation val="minMax"/>
          <c:min val="0"/>
        </c:scaling>
        <c:delete val="0"/>
        <c:axPos val="l"/>
        <c:title>
          <c:tx>
            <c:rich>
              <a:bodyPr rot="-5400000" vert="horz"/>
              <a:lstStyle/>
              <a:p>
                <a:pPr>
                  <a:defRPr/>
                </a:pPr>
                <a:r>
                  <a:rPr lang="en-GB"/>
                  <a:t>Variance</a:t>
                </a:r>
              </a:p>
            </c:rich>
          </c:tx>
          <c:overlay val="0"/>
        </c:title>
        <c:numFmt formatCode="#,##0" sourceLinked="0"/>
        <c:majorTickMark val="in"/>
        <c:minorTickMark val="none"/>
        <c:tickLblPos val="nextTo"/>
        <c:crossAx val="575212544"/>
        <c:crosses val="autoZero"/>
        <c:crossBetween val="midCat"/>
      </c:valAx>
      <c:spPr>
        <a:ln>
          <a:solidFill>
            <a:schemeClr val="bg1">
              <a:lumMod val="50000"/>
            </a:schemeClr>
          </a:solidFill>
        </a:ln>
      </c:spPr>
    </c:plotArea>
    <c:legend>
      <c:legendPos val="r"/>
      <c:layout>
        <c:manualLayout>
          <c:xMode val="edge"/>
          <c:yMode val="edge"/>
          <c:x val="0.69869157590219599"/>
          <c:y val="0.11754872718559706"/>
          <c:w val="0.23270185093034373"/>
          <c:h val="0.27182159942494072"/>
        </c:manualLayout>
      </c:layout>
      <c:overlay val="1"/>
    </c:legend>
    <c:plotVisOnly val="1"/>
    <c:dispBlanksAs val="gap"/>
    <c:showDLblsOverMax val="0"/>
  </c:chart>
  <c:spPr>
    <a:ln>
      <a:noFill/>
    </a:ln>
  </c:spPr>
  <c:externalData r:id="rId2">
    <c:autoUpdate val="0"/>
  </c:externalData>
</c:chartSpace>
</file>

<file path=word/charts/chart10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455796150481189"/>
          <c:y val="5.1400554097404488E-2"/>
          <c:w val="0.81527471566054244"/>
          <c:h val="0.79558253135024792"/>
        </c:manualLayout>
      </c:layout>
      <c:scatterChart>
        <c:scatterStyle val="smoothMarker"/>
        <c:varyColors val="0"/>
        <c:ser>
          <c:idx val="0"/>
          <c:order val="0"/>
          <c:tx>
            <c:strRef>
              <c:f>Data!$Y$408</c:f>
              <c:strCache>
                <c:ptCount val="1"/>
                <c:pt idx="0">
                  <c:v>Reading 1</c:v>
                </c:pt>
              </c:strCache>
            </c:strRef>
          </c:tx>
          <c:spPr>
            <a:ln>
              <a:noFill/>
            </a:ln>
          </c:spPr>
          <c:xVal>
            <c:numRef>
              <c:f>Data!$Z$407:$AS$407</c:f>
              <c:numCache>
                <c:formatCode>0.000</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formatCode="General">
                  <c:v>0.10610310000000001</c:v>
                </c:pt>
                <c:pt idx="10" formatCode="General">
                  <c:v>0.11671341</c:v>
                </c:pt>
                <c:pt idx="11" formatCode="General">
                  <c:v>0.12732372</c:v>
                </c:pt>
                <c:pt idx="12" formatCode="General">
                  <c:v>0.13793403000000001</c:v>
                </c:pt>
                <c:pt idx="13" formatCode="General">
                  <c:v>0.14854434</c:v>
                </c:pt>
                <c:pt idx="14" formatCode="General">
                  <c:v>0.15915465000000001</c:v>
                </c:pt>
                <c:pt idx="15" formatCode="General">
                  <c:v>0.16976495999999999</c:v>
                </c:pt>
                <c:pt idx="16" formatCode="General">
                  <c:v>0.18037527</c:v>
                </c:pt>
                <c:pt idx="17" formatCode="General">
                  <c:v>0.19098557999999999</c:v>
                </c:pt>
                <c:pt idx="18" formatCode="General">
                  <c:v>0.20159589</c:v>
                </c:pt>
                <c:pt idx="19" formatCode="General">
                  <c:v>0.21220620000000001</c:v>
                </c:pt>
              </c:numCache>
            </c:numRef>
          </c:xVal>
          <c:yVal>
            <c:numRef>
              <c:f>Data!$Z$408:$AS$408</c:f>
              <c:numCache>
                <c:formatCode>General</c:formatCode>
                <c:ptCount val="20"/>
                <c:pt idx="0">
                  <c:v>0</c:v>
                </c:pt>
                <c:pt idx="1">
                  <c:v>267</c:v>
                </c:pt>
                <c:pt idx="2">
                  <c:v>420</c:v>
                </c:pt>
                <c:pt idx="3">
                  <c:v>602</c:v>
                </c:pt>
                <c:pt idx="4">
                  <c:v>815</c:v>
                </c:pt>
                <c:pt idx="5">
                  <c:v>983</c:v>
                </c:pt>
                <c:pt idx="6">
                  <c:v>1199</c:v>
                </c:pt>
                <c:pt idx="7">
                  <c:v>1237</c:v>
                </c:pt>
                <c:pt idx="8">
                  <c:v>1251</c:v>
                </c:pt>
                <c:pt idx="9">
                  <c:v>1237</c:v>
                </c:pt>
                <c:pt idx="10">
                  <c:v>1271</c:v>
                </c:pt>
                <c:pt idx="11">
                  <c:v>1031</c:v>
                </c:pt>
                <c:pt idx="12">
                  <c:v>1225</c:v>
                </c:pt>
                <c:pt idx="13">
                  <c:v>1251</c:v>
                </c:pt>
                <c:pt idx="14">
                  <c:v>1232</c:v>
                </c:pt>
                <c:pt idx="15">
                  <c:v>1191</c:v>
                </c:pt>
                <c:pt idx="16">
                  <c:v>1254</c:v>
                </c:pt>
                <c:pt idx="17">
                  <c:v>1264</c:v>
                </c:pt>
                <c:pt idx="18">
                  <c:v>1395</c:v>
                </c:pt>
                <c:pt idx="19">
                  <c:v>1279</c:v>
                </c:pt>
              </c:numCache>
            </c:numRef>
          </c:yVal>
          <c:smooth val="1"/>
          <c:extLst xmlns:c16r2="http://schemas.microsoft.com/office/drawing/2015/06/chart">
            <c:ext xmlns:c16="http://schemas.microsoft.com/office/drawing/2014/chart" uri="{C3380CC4-5D6E-409C-BE32-E72D297353CC}">
              <c16:uniqueId val="{00000000-3981-469D-AC82-0E97A2D001A6}"/>
            </c:ext>
          </c:extLst>
        </c:ser>
        <c:ser>
          <c:idx val="1"/>
          <c:order val="1"/>
          <c:tx>
            <c:strRef>
              <c:f>Data!$Y$409</c:f>
              <c:strCache>
                <c:ptCount val="1"/>
                <c:pt idx="0">
                  <c:v>Reading 2</c:v>
                </c:pt>
              </c:strCache>
            </c:strRef>
          </c:tx>
          <c:spPr>
            <a:ln>
              <a:noFill/>
            </a:ln>
          </c:spPr>
          <c:xVal>
            <c:numRef>
              <c:f>Data!$Z$407:$AS$407</c:f>
              <c:numCache>
                <c:formatCode>0.000</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formatCode="General">
                  <c:v>0.10610310000000001</c:v>
                </c:pt>
                <c:pt idx="10" formatCode="General">
                  <c:v>0.11671341</c:v>
                </c:pt>
                <c:pt idx="11" formatCode="General">
                  <c:v>0.12732372</c:v>
                </c:pt>
                <c:pt idx="12" formatCode="General">
                  <c:v>0.13793403000000001</c:v>
                </c:pt>
                <c:pt idx="13" formatCode="General">
                  <c:v>0.14854434</c:v>
                </c:pt>
                <c:pt idx="14" formatCode="General">
                  <c:v>0.15915465000000001</c:v>
                </c:pt>
                <c:pt idx="15" formatCode="General">
                  <c:v>0.16976495999999999</c:v>
                </c:pt>
                <c:pt idx="16" formatCode="General">
                  <c:v>0.18037527</c:v>
                </c:pt>
                <c:pt idx="17" formatCode="General">
                  <c:v>0.19098557999999999</c:v>
                </c:pt>
                <c:pt idx="18" formatCode="General">
                  <c:v>0.20159589</c:v>
                </c:pt>
                <c:pt idx="19" formatCode="General">
                  <c:v>0.21220620000000001</c:v>
                </c:pt>
              </c:numCache>
            </c:numRef>
          </c:xVal>
          <c:yVal>
            <c:numRef>
              <c:f>Data!$Z$409:$AS$409</c:f>
              <c:numCache>
                <c:formatCode>General</c:formatCode>
                <c:ptCount val="20"/>
                <c:pt idx="0">
                  <c:v>0</c:v>
                </c:pt>
                <c:pt idx="1">
                  <c:v>268</c:v>
                </c:pt>
                <c:pt idx="2">
                  <c:v>421</c:v>
                </c:pt>
                <c:pt idx="3">
                  <c:v>603</c:v>
                </c:pt>
                <c:pt idx="4">
                  <c:v>816</c:v>
                </c:pt>
                <c:pt idx="5">
                  <c:v>986</c:v>
                </c:pt>
                <c:pt idx="6">
                  <c:v>1205</c:v>
                </c:pt>
                <c:pt idx="7">
                  <c:v>1239</c:v>
                </c:pt>
                <c:pt idx="8">
                  <c:v>1284</c:v>
                </c:pt>
                <c:pt idx="9">
                  <c:v>1269</c:v>
                </c:pt>
                <c:pt idx="10">
                  <c:v>1282</c:v>
                </c:pt>
                <c:pt idx="11">
                  <c:v>1269</c:v>
                </c:pt>
                <c:pt idx="12">
                  <c:v>1211</c:v>
                </c:pt>
                <c:pt idx="13">
                  <c:v>1310</c:v>
                </c:pt>
                <c:pt idx="14">
                  <c:v>1188</c:v>
                </c:pt>
                <c:pt idx="15">
                  <c:v>1158</c:v>
                </c:pt>
                <c:pt idx="16">
                  <c:v>1360</c:v>
                </c:pt>
                <c:pt idx="17">
                  <c:v>1339</c:v>
                </c:pt>
                <c:pt idx="18">
                  <c:v>1290</c:v>
                </c:pt>
                <c:pt idx="19">
                  <c:v>1238</c:v>
                </c:pt>
              </c:numCache>
            </c:numRef>
          </c:yVal>
          <c:smooth val="1"/>
          <c:extLst xmlns:c16r2="http://schemas.microsoft.com/office/drawing/2015/06/chart">
            <c:ext xmlns:c16="http://schemas.microsoft.com/office/drawing/2014/chart" uri="{C3380CC4-5D6E-409C-BE32-E72D297353CC}">
              <c16:uniqueId val="{00000001-3981-469D-AC82-0E97A2D001A6}"/>
            </c:ext>
          </c:extLst>
        </c:ser>
        <c:ser>
          <c:idx val="2"/>
          <c:order val="2"/>
          <c:tx>
            <c:strRef>
              <c:f>Data!$Y$410</c:f>
              <c:strCache>
                <c:ptCount val="1"/>
                <c:pt idx="0">
                  <c:v>Reading 3</c:v>
                </c:pt>
              </c:strCache>
            </c:strRef>
          </c:tx>
          <c:spPr>
            <a:ln>
              <a:noFill/>
            </a:ln>
          </c:spPr>
          <c:xVal>
            <c:numRef>
              <c:f>Data!$Z$407:$AS$407</c:f>
              <c:numCache>
                <c:formatCode>0.000</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formatCode="General">
                  <c:v>0.10610310000000001</c:v>
                </c:pt>
                <c:pt idx="10" formatCode="General">
                  <c:v>0.11671341</c:v>
                </c:pt>
                <c:pt idx="11" formatCode="General">
                  <c:v>0.12732372</c:v>
                </c:pt>
                <c:pt idx="12" formatCode="General">
                  <c:v>0.13793403000000001</c:v>
                </c:pt>
                <c:pt idx="13" formatCode="General">
                  <c:v>0.14854434</c:v>
                </c:pt>
                <c:pt idx="14" formatCode="General">
                  <c:v>0.15915465000000001</c:v>
                </c:pt>
                <c:pt idx="15" formatCode="General">
                  <c:v>0.16976495999999999</c:v>
                </c:pt>
                <c:pt idx="16" formatCode="General">
                  <c:v>0.18037527</c:v>
                </c:pt>
                <c:pt idx="17" formatCode="General">
                  <c:v>0.19098557999999999</c:v>
                </c:pt>
                <c:pt idx="18" formatCode="General">
                  <c:v>0.20159589</c:v>
                </c:pt>
                <c:pt idx="19" formatCode="General">
                  <c:v>0.21220620000000001</c:v>
                </c:pt>
              </c:numCache>
            </c:numRef>
          </c:xVal>
          <c:yVal>
            <c:numRef>
              <c:f>Data!$Z$410:$AS$410</c:f>
              <c:numCache>
                <c:formatCode>General</c:formatCode>
                <c:ptCount val="20"/>
                <c:pt idx="0">
                  <c:v>0</c:v>
                </c:pt>
                <c:pt idx="1">
                  <c:v>268</c:v>
                </c:pt>
                <c:pt idx="2">
                  <c:v>421</c:v>
                </c:pt>
                <c:pt idx="3">
                  <c:v>603</c:v>
                </c:pt>
                <c:pt idx="4">
                  <c:v>817</c:v>
                </c:pt>
                <c:pt idx="5">
                  <c:v>986.99999999999989</c:v>
                </c:pt>
                <c:pt idx="6">
                  <c:v>1202</c:v>
                </c:pt>
                <c:pt idx="7">
                  <c:v>1269</c:v>
                </c:pt>
                <c:pt idx="8">
                  <c:v>1254</c:v>
                </c:pt>
                <c:pt idx="9">
                  <c:v>1264</c:v>
                </c:pt>
                <c:pt idx="10">
                  <c:v>1259</c:v>
                </c:pt>
                <c:pt idx="11">
                  <c:v>1263</c:v>
                </c:pt>
                <c:pt idx="12">
                  <c:v>1295</c:v>
                </c:pt>
                <c:pt idx="13">
                  <c:v>1338</c:v>
                </c:pt>
                <c:pt idx="14">
                  <c:v>1283</c:v>
                </c:pt>
                <c:pt idx="15">
                  <c:v>1324</c:v>
                </c:pt>
                <c:pt idx="16">
                  <c:v>1243</c:v>
                </c:pt>
                <c:pt idx="17">
                  <c:v>1396</c:v>
                </c:pt>
                <c:pt idx="18">
                  <c:v>1329</c:v>
                </c:pt>
                <c:pt idx="19">
                  <c:v>1253</c:v>
                </c:pt>
              </c:numCache>
            </c:numRef>
          </c:yVal>
          <c:smooth val="1"/>
          <c:extLst xmlns:c16r2="http://schemas.microsoft.com/office/drawing/2015/06/chart">
            <c:ext xmlns:c16="http://schemas.microsoft.com/office/drawing/2014/chart" uri="{C3380CC4-5D6E-409C-BE32-E72D297353CC}">
              <c16:uniqueId val="{00000002-3981-469D-AC82-0E97A2D001A6}"/>
            </c:ext>
          </c:extLst>
        </c:ser>
        <c:ser>
          <c:idx val="3"/>
          <c:order val="3"/>
          <c:tx>
            <c:strRef>
              <c:f>Data!$Y$411</c:f>
              <c:strCache>
                <c:ptCount val="1"/>
                <c:pt idx="0">
                  <c:v>Reading 4</c:v>
                </c:pt>
              </c:strCache>
            </c:strRef>
          </c:tx>
          <c:spPr>
            <a:ln>
              <a:noFill/>
            </a:ln>
          </c:spPr>
          <c:xVal>
            <c:numRef>
              <c:f>Data!$Z$407:$AS$407</c:f>
              <c:numCache>
                <c:formatCode>0.000</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formatCode="General">
                  <c:v>0.10610310000000001</c:v>
                </c:pt>
                <c:pt idx="10" formatCode="General">
                  <c:v>0.11671341</c:v>
                </c:pt>
                <c:pt idx="11" formatCode="General">
                  <c:v>0.12732372</c:v>
                </c:pt>
                <c:pt idx="12" formatCode="General">
                  <c:v>0.13793403000000001</c:v>
                </c:pt>
                <c:pt idx="13" formatCode="General">
                  <c:v>0.14854434</c:v>
                </c:pt>
                <c:pt idx="14" formatCode="General">
                  <c:v>0.15915465000000001</c:v>
                </c:pt>
                <c:pt idx="15" formatCode="General">
                  <c:v>0.16976495999999999</c:v>
                </c:pt>
                <c:pt idx="16" formatCode="General">
                  <c:v>0.18037527</c:v>
                </c:pt>
                <c:pt idx="17" formatCode="General">
                  <c:v>0.19098557999999999</c:v>
                </c:pt>
                <c:pt idx="18" formatCode="General">
                  <c:v>0.20159589</c:v>
                </c:pt>
                <c:pt idx="19" formatCode="General">
                  <c:v>0.21220620000000001</c:v>
                </c:pt>
              </c:numCache>
            </c:numRef>
          </c:xVal>
          <c:yVal>
            <c:numRef>
              <c:f>Data!$Z$411:$AS$411</c:f>
              <c:numCache>
                <c:formatCode>General</c:formatCode>
                <c:ptCount val="20"/>
                <c:pt idx="0">
                  <c:v>0</c:v>
                </c:pt>
                <c:pt idx="1">
                  <c:v>269</c:v>
                </c:pt>
                <c:pt idx="2">
                  <c:v>421</c:v>
                </c:pt>
                <c:pt idx="3">
                  <c:v>603</c:v>
                </c:pt>
                <c:pt idx="4">
                  <c:v>818</c:v>
                </c:pt>
                <c:pt idx="5">
                  <c:v>988.00000000000011</c:v>
                </c:pt>
                <c:pt idx="6">
                  <c:v>1202</c:v>
                </c:pt>
                <c:pt idx="7">
                  <c:v>1244</c:v>
                </c:pt>
                <c:pt idx="8">
                  <c:v>1278</c:v>
                </c:pt>
                <c:pt idx="9">
                  <c:v>1255</c:v>
                </c:pt>
                <c:pt idx="10">
                  <c:v>1242</c:v>
                </c:pt>
                <c:pt idx="11">
                  <c:v>1373</c:v>
                </c:pt>
                <c:pt idx="12">
                  <c:v>1258</c:v>
                </c:pt>
                <c:pt idx="13">
                  <c:v>1149</c:v>
                </c:pt>
                <c:pt idx="14">
                  <c:v>1345</c:v>
                </c:pt>
                <c:pt idx="15">
                  <c:v>1296</c:v>
                </c:pt>
                <c:pt idx="16">
                  <c:v>1286</c:v>
                </c:pt>
                <c:pt idx="17">
                  <c:v>1377</c:v>
                </c:pt>
                <c:pt idx="18">
                  <c:v>1429</c:v>
                </c:pt>
                <c:pt idx="19">
                  <c:v>1426</c:v>
                </c:pt>
              </c:numCache>
            </c:numRef>
          </c:yVal>
          <c:smooth val="1"/>
          <c:extLst xmlns:c16r2="http://schemas.microsoft.com/office/drawing/2015/06/chart">
            <c:ext xmlns:c16="http://schemas.microsoft.com/office/drawing/2014/chart" uri="{C3380CC4-5D6E-409C-BE32-E72D297353CC}">
              <c16:uniqueId val="{00000003-3981-469D-AC82-0E97A2D001A6}"/>
            </c:ext>
          </c:extLst>
        </c:ser>
        <c:ser>
          <c:idx val="4"/>
          <c:order val="4"/>
          <c:tx>
            <c:strRef>
              <c:f>Data!$Y$412</c:f>
              <c:strCache>
                <c:ptCount val="1"/>
                <c:pt idx="0">
                  <c:v>Reading 5</c:v>
                </c:pt>
              </c:strCache>
            </c:strRef>
          </c:tx>
          <c:spPr>
            <a:ln>
              <a:noFill/>
            </a:ln>
          </c:spPr>
          <c:xVal>
            <c:numRef>
              <c:f>Data!$Z$407:$AS$407</c:f>
              <c:numCache>
                <c:formatCode>0.000</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formatCode="General">
                  <c:v>0.10610310000000001</c:v>
                </c:pt>
                <c:pt idx="10" formatCode="General">
                  <c:v>0.11671341</c:v>
                </c:pt>
                <c:pt idx="11" formatCode="General">
                  <c:v>0.12732372</c:v>
                </c:pt>
                <c:pt idx="12" formatCode="General">
                  <c:v>0.13793403000000001</c:v>
                </c:pt>
                <c:pt idx="13" formatCode="General">
                  <c:v>0.14854434</c:v>
                </c:pt>
                <c:pt idx="14" formatCode="General">
                  <c:v>0.15915465000000001</c:v>
                </c:pt>
                <c:pt idx="15" formatCode="General">
                  <c:v>0.16976495999999999</c:v>
                </c:pt>
                <c:pt idx="16" formatCode="General">
                  <c:v>0.18037527</c:v>
                </c:pt>
                <c:pt idx="17" formatCode="General">
                  <c:v>0.19098557999999999</c:v>
                </c:pt>
                <c:pt idx="18" formatCode="General">
                  <c:v>0.20159589</c:v>
                </c:pt>
                <c:pt idx="19" formatCode="General">
                  <c:v>0.21220620000000001</c:v>
                </c:pt>
              </c:numCache>
            </c:numRef>
          </c:xVal>
          <c:yVal>
            <c:numRef>
              <c:f>Data!$Z$412:$AS$412</c:f>
              <c:numCache>
                <c:formatCode>General</c:formatCode>
                <c:ptCount val="20"/>
                <c:pt idx="0">
                  <c:v>0</c:v>
                </c:pt>
                <c:pt idx="1">
                  <c:v>269</c:v>
                </c:pt>
                <c:pt idx="2">
                  <c:v>421</c:v>
                </c:pt>
                <c:pt idx="3">
                  <c:v>603</c:v>
                </c:pt>
                <c:pt idx="4">
                  <c:v>819</c:v>
                </c:pt>
                <c:pt idx="5">
                  <c:v>989</c:v>
                </c:pt>
                <c:pt idx="6">
                  <c:v>1202</c:v>
                </c:pt>
                <c:pt idx="7">
                  <c:v>1228</c:v>
                </c:pt>
                <c:pt idx="8">
                  <c:v>1253</c:v>
                </c:pt>
                <c:pt idx="9">
                  <c:v>1246</c:v>
                </c:pt>
                <c:pt idx="10">
                  <c:v>1235</c:v>
                </c:pt>
                <c:pt idx="11">
                  <c:v>1320</c:v>
                </c:pt>
                <c:pt idx="12">
                  <c:v>1225</c:v>
                </c:pt>
                <c:pt idx="13">
                  <c:v>1290</c:v>
                </c:pt>
                <c:pt idx="14">
                  <c:v>1177</c:v>
                </c:pt>
                <c:pt idx="15">
                  <c:v>1293</c:v>
                </c:pt>
                <c:pt idx="16">
                  <c:v>1211</c:v>
                </c:pt>
                <c:pt idx="17">
                  <c:v>1344</c:v>
                </c:pt>
                <c:pt idx="18">
                  <c:v>1335</c:v>
                </c:pt>
                <c:pt idx="19">
                  <c:v>1335</c:v>
                </c:pt>
              </c:numCache>
            </c:numRef>
          </c:yVal>
          <c:smooth val="1"/>
          <c:extLst xmlns:c16r2="http://schemas.microsoft.com/office/drawing/2015/06/chart">
            <c:ext xmlns:c16="http://schemas.microsoft.com/office/drawing/2014/chart" uri="{C3380CC4-5D6E-409C-BE32-E72D297353CC}">
              <c16:uniqueId val="{00000004-3981-469D-AC82-0E97A2D001A6}"/>
            </c:ext>
          </c:extLst>
        </c:ser>
        <c:ser>
          <c:idx val="5"/>
          <c:order val="5"/>
          <c:tx>
            <c:strRef>
              <c:f>Data!#REF!</c:f>
              <c:strCache>
                <c:ptCount val="1"/>
                <c:pt idx="0">
                  <c:v>#REF!</c:v>
                </c:pt>
              </c:strCache>
            </c:strRef>
          </c:tx>
          <c:xVal>
            <c:numRef>
              <c:f>Data!$Z$407:$AS$407</c:f>
              <c:numCache>
                <c:formatCode>0.000</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formatCode="General">
                  <c:v>0.10610310000000001</c:v>
                </c:pt>
                <c:pt idx="10" formatCode="General">
                  <c:v>0.11671341</c:v>
                </c:pt>
                <c:pt idx="11" formatCode="General">
                  <c:v>0.12732372</c:v>
                </c:pt>
                <c:pt idx="12" formatCode="General">
                  <c:v>0.13793403000000001</c:v>
                </c:pt>
                <c:pt idx="13" formatCode="General">
                  <c:v>0.14854434</c:v>
                </c:pt>
                <c:pt idx="14" formatCode="General">
                  <c:v>0.15915465000000001</c:v>
                </c:pt>
                <c:pt idx="15" formatCode="General">
                  <c:v>0.16976495999999999</c:v>
                </c:pt>
                <c:pt idx="16" formatCode="General">
                  <c:v>0.18037527</c:v>
                </c:pt>
                <c:pt idx="17" formatCode="General">
                  <c:v>0.19098557999999999</c:v>
                </c:pt>
                <c:pt idx="18" formatCode="General">
                  <c:v>0.20159589</c:v>
                </c:pt>
                <c:pt idx="19" formatCode="General">
                  <c:v>0.21220620000000001</c:v>
                </c:pt>
              </c:numCache>
            </c:numRef>
          </c:xVal>
          <c:yVal>
            <c:numRef>
              <c:f>Data!#REF!</c:f>
              <c:numCache>
                <c:formatCode>General</c:formatCode>
                <c:ptCount val="1"/>
                <c:pt idx="0">
                  <c:v>1</c:v>
                </c:pt>
              </c:numCache>
            </c:numRef>
          </c:yVal>
          <c:smooth val="1"/>
          <c:extLst xmlns:c16r2="http://schemas.microsoft.com/office/drawing/2015/06/chart">
            <c:ext xmlns:c16="http://schemas.microsoft.com/office/drawing/2014/chart" uri="{C3380CC4-5D6E-409C-BE32-E72D297353CC}">
              <c16:uniqueId val="{00000005-3981-469D-AC82-0E97A2D001A6}"/>
            </c:ext>
          </c:extLst>
        </c:ser>
        <c:ser>
          <c:idx val="6"/>
          <c:order val="6"/>
          <c:tx>
            <c:strRef>
              <c:f>Data!#REF!</c:f>
              <c:strCache>
                <c:ptCount val="1"/>
                <c:pt idx="0">
                  <c:v>#REF!</c:v>
                </c:pt>
              </c:strCache>
            </c:strRef>
          </c:tx>
          <c:xVal>
            <c:numRef>
              <c:f>Data!$Z$407:$AS$407</c:f>
              <c:numCache>
                <c:formatCode>0.000</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formatCode="General">
                  <c:v>0.10610310000000001</c:v>
                </c:pt>
                <c:pt idx="10" formatCode="General">
                  <c:v>0.11671341</c:v>
                </c:pt>
                <c:pt idx="11" formatCode="General">
                  <c:v>0.12732372</c:v>
                </c:pt>
                <c:pt idx="12" formatCode="General">
                  <c:v>0.13793403000000001</c:v>
                </c:pt>
                <c:pt idx="13" formatCode="General">
                  <c:v>0.14854434</c:v>
                </c:pt>
                <c:pt idx="14" formatCode="General">
                  <c:v>0.15915465000000001</c:v>
                </c:pt>
                <c:pt idx="15" formatCode="General">
                  <c:v>0.16976495999999999</c:v>
                </c:pt>
                <c:pt idx="16" formatCode="General">
                  <c:v>0.18037527</c:v>
                </c:pt>
                <c:pt idx="17" formatCode="General">
                  <c:v>0.19098557999999999</c:v>
                </c:pt>
                <c:pt idx="18" formatCode="General">
                  <c:v>0.20159589</c:v>
                </c:pt>
                <c:pt idx="19" formatCode="General">
                  <c:v>0.21220620000000001</c:v>
                </c:pt>
              </c:numCache>
            </c:numRef>
          </c:xVal>
          <c:yVal>
            <c:numRef>
              <c:f>Data!#REF!</c:f>
              <c:numCache>
                <c:formatCode>General</c:formatCode>
                <c:ptCount val="1"/>
                <c:pt idx="0">
                  <c:v>1</c:v>
                </c:pt>
              </c:numCache>
            </c:numRef>
          </c:yVal>
          <c:smooth val="1"/>
          <c:extLst xmlns:c16r2="http://schemas.microsoft.com/office/drawing/2015/06/chart">
            <c:ext xmlns:c16="http://schemas.microsoft.com/office/drawing/2014/chart" uri="{C3380CC4-5D6E-409C-BE32-E72D297353CC}">
              <c16:uniqueId val="{00000006-3981-469D-AC82-0E97A2D001A6}"/>
            </c:ext>
          </c:extLst>
        </c:ser>
        <c:ser>
          <c:idx val="7"/>
          <c:order val="7"/>
          <c:tx>
            <c:strRef>
              <c:f>Data!#REF!</c:f>
              <c:strCache>
                <c:ptCount val="1"/>
                <c:pt idx="0">
                  <c:v>#REF!</c:v>
                </c:pt>
              </c:strCache>
            </c:strRef>
          </c:tx>
          <c:xVal>
            <c:numRef>
              <c:f>Data!$Z$407:$AS$407</c:f>
              <c:numCache>
                <c:formatCode>0.000</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formatCode="General">
                  <c:v>0.10610310000000001</c:v>
                </c:pt>
                <c:pt idx="10" formatCode="General">
                  <c:v>0.11671341</c:v>
                </c:pt>
                <c:pt idx="11" formatCode="General">
                  <c:v>0.12732372</c:v>
                </c:pt>
                <c:pt idx="12" formatCode="General">
                  <c:v>0.13793403000000001</c:v>
                </c:pt>
                <c:pt idx="13" formatCode="General">
                  <c:v>0.14854434</c:v>
                </c:pt>
                <c:pt idx="14" formatCode="General">
                  <c:v>0.15915465000000001</c:v>
                </c:pt>
                <c:pt idx="15" formatCode="General">
                  <c:v>0.16976495999999999</c:v>
                </c:pt>
                <c:pt idx="16" formatCode="General">
                  <c:v>0.18037527</c:v>
                </c:pt>
                <c:pt idx="17" formatCode="General">
                  <c:v>0.19098557999999999</c:v>
                </c:pt>
                <c:pt idx="18" formatCode="General">
                  <c:v>0.20159589</c:v>
                </c:pt>
                <c:pt idx="19" formatCode="General">
                  <c:v>0.21220620000000001</c:v>
                </c:pt>
              </c:numCache>
            </c:numRef>
          </c:xVal>
          <c:yVal>
            <c:numRef>
              <c:f>Data!#REF!</c:f>
              <c:numCache>
                <c:formatCode>General</c:formatCode>
                <c:ptCount val="1"/>
                <c:pt idx="0">
                  <c:v>1</c:v>
                </c:pt>
              </c:numCache>
            </c:numRef>
          </c:yVal>
          <c:smooth val="1"/>
          <c:extLst xmlns:c16r2="http://schemas.microsoft.com/office/drawing/2015/06/chart">
            <c:ext xmlns:c16="http://schemas.microsoft.com/office/drawing/2014/chart" uri="{C3380CC4-5D6E-409C-BE32-E72D297353CC}">
              <c16:uniqueId val="{00000007-3981-469D-AC82-0E97A2D001A6}"/>
            </c:ext>
          </c:extLst>
        </c:ser>
        <c:ser>
          <c:idx val="8"/>
          <c:order val="8"/>
          <c:tx>
            <c:strRef>
              <c:f>Data!#REF!</c:f>
              <c:strCache>
                <c:ptCount val="1"/>
                <c:pt idx="0">
                  <c:v>#REF!</c:v>
                </c:pt>
              </c:strCache>
            </c:strRef>
          </c:tx>
          <c:xVal>
            <c:numRef>
              <c:f>Data!$Z$407:$AS$407</c:f>
              <c:numCache>
                <c:formatCode>0.000</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formatCode="General">
                  <c:v>0.10610310000000001</c:v>
                </c:pt>
                <c:pt idx="10" formatCode="General">
                  <c:v>0.11671341</c:v>
                </c:pt>
                <c:pt idx="11" formatCode="General">
                  <c:v>0.12732372</c:v>
                </c:pt>
                <c:pt idx="12" formatCode="General">
                  <c:v>0.13793403000000001</c:v>
                </c:pt>
                <c:pt idx="13" formatCode="General">
                  <c:v>0.14854434</c:v>
                </c:pt>
                <c:pt idx="14" formatCode="General">
                  <c:v>0.15915465000000001</c:v>
                </c:pt>
                <c:pt idx="15" formatCode="General">
                  <c:v>0.16976495999999999</c:v>
                </c:pt>
                <c:pt idx="16" formatCode="General">
                  <c:v>0.18037527</c:v>
                </c:pt>
                <c:pt idx="17" formatCode="General">
                  <c:v>0.19098557999999999</c:v>
                </c:pt>
                <c:pt idx="18" formatCode="General">
                  <c:v>0.20159589</c:v>
                </c:pt>
                <c:pt idx="19" formatCode="General">
                  <c:v>0.21220620000000001</c:v>
                </c:pt>
              </c:numCache>
            </c:numRef>
          </c:xVal>
          <c:yVal>
            <c:numRef>
              <c:f>Data!#REF!</c:f>
              <c:numCache>
                <c:formatCode>General</c:formatCode>
                <c:ptCount val="1"/>
                <c:pt idx="0">
                  <c:v>1</c:v>
                </c:pt>
              </c:numCache>
            </c:numRef>
          </c:yVal>
          <c:smooth val="1"/>
          <c:extLst xmlns:c16r2="http://schemas.microsoft.com/office/drawing/2015/06/chart">
            <c:ext xmlns:c16="http://schemas.microsoft.com/office/drawing/2014/chart" uri="{C3380CC4-5D6E-409C-BE32-E72D297353CC}">
              <c16:uniqueId val="{00000008-3981-469D-AC82-0E97A2D001A6}"/>
            </c:ext>
          </c:extLst>
        </c:ser>
        <c:ser>
          <c:idx val="9"/>
          <c:order val="9"/>
          <c:tx>
            <c:strRef>
              <c:f>Data!#REF!</c:f>
              <c:strCache>
                <c:ptCount val="1"/>
                <c:pt idx="0">
                  <c:v>#REF!</c:v>
                </c:pt>
              </c:strCache>
            </c:strRef>
          </c:tx>
          <c:xVal>
            <c:numRef>
              <c:f>Data!$Z$407:$AS$407</c:f>
              <c:numCache>
                <c:formatCode>0.000</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formatCode="General">
                  <c:v>0.10610310000000001</c:v>
                </c:pt>
                <c:pt idx="10" formatCode="General">
                  <c:v>0.11671341</c:v>
                </c:pt>
                <c:pt idx="11" formatCode="General">
                  <c:v>0.12732372</c:v>
                </c:pt>
                <c:pt idx="12" formatCode="General">
                  <c:v>0.13793403000000001</c:v>
                </c:pt>
                <c:pt idx="13" formatCode="General">
                  <c:v>0.14854434</c:v>
                </c:pt>
                <c:pt idx="14" formatCode="General">
                  <c:v>0.15915465000000001</c:v>
                </c:pt>
                <c:pt idx="15" formatCode="General">
                  <c:v>0.16976495999999999</c:v>
                </c:pt>
                <c:pt idx="16" formatCode="General">
                  <c:v>0.18037527</c:v>
                </c:pt>
                <c:pt idx="17" formatCode="General">
                  <c:v>0.19098557999999999</c:v>
                </c:pt>
                <c:pt idx="18" formatCode="General">
                  <c:v>0.20159589</c:v>
                </c:pt>
                <c:pt idx="19" formatCode="General">
                  <c:v>0.21220620000000001</c:v>
                </c:pt>
              </c:numCache>
            </c:numRef>
          </c:xVal>
          <c:yVal>
            <c:numRef>
              <c:f>Data!#REF!</c:f>
              <c:numCache>
                <c:formatCode>General</c:formatCode>
                <c:ptCount val="1"/>
                <c:pt idx="0">
                  <c:v>1</c:v>
                </c:pt>
              </c:numCache>
            </c:numRef>
          </c:yVal>
          <c:smooth val="1"/>
          <c:extLst xmlns:c16r2="http://schemas.microsoft.com/office/drawing/2015/06/chart">
            <c:ext xmlns:c16="http://schemas.microsoft.com/office/drawing/2014/chart" uri="{C3380CC4-5D6E-409C-BE32-E72D297353CC}">
              <c16:uniqueId val="{00000009-3981-469D-AC82-0E97A2D001A6}"/>
            </c:ext>
          </c:extLst>
        </c:ser>
        <c:dLbls>
          <c:showLegendKey val="0"/>
          <c:showVal val="0"/>
          <c:showCatName val="0"/>
          <c:showSerName val="0"/>
          <c:showPercent val="0"/>
          <c:showBubbleSize val="0"/>
        </c:dLbls>
        <c:axId val="575711488"/>
        <c:axId val="575713664"/>
      </c:scatterChart>
      <c:valAx>
        <c:axId val="575711488"/>
        <c:scaling>
          <c:orientation val="minMax"/>
          <c:max val="0.21230000000000002"/>
          <c:min val="1.0000000000000002E-2"/>
        </c:scaling>
        <c:delete val="0"/>
        <c:axPos val="b"/>
        <c:title>
          <c:tx>
            <c:rich>
              <a:bodyPr/>
              <a:lstStyle/>
              <a:p>
                <a:pPr>
                  <a:defRPr/>
                </a:pPr>
                <a:r>
                  <a:rPr lang="en-GB"/>
                  <a:t>U (m/s)</a:t>
                </a:r>
              </a:p>
            </c:rich>
          </c:tx>
          <c:overlay val="0"/>
        </c:title>
        <c:numFmt formatCode="0.00" sourceLinked="0"/>
        <c:majorTickMark val="in"/>
        <c:minorTickMark val="none"/>
        <c:tickLblPos val="nextTo"/>
        <c:crossAx val="575713664"/>
        <c:crosses val="autoZero"/>
        <c:crossBetween val="midCat"/>
      </c:valAx>
      <c:valAx>
        <c:axId val="575713664"/>
        <c:scaling>
          <c:orientation val="minMax"/>
          <c:max val="1450"/>
          <c:min val="0"/>
        </c:scaling>
        <c:delete val="0"/>
        <c:axPos val="l"/>
        <c:title>
          <c:tx>
            <c:rich>
              <a:bodyPr rot="-5400000" vert="horz"/>
              <a:lstStyle/>
              <a:p>
                <a:pPr>
                  <a:defRPr/>
                </a:pPr>
                <a:r>
                  <a:rPr lang="en-GB"/>
                  <a:t>Pressure drop (Pa)</a:t>
                </a:r>
              </a:p>
            </c:rich>
          </c:tx>
          <c:overlay val="0"/>
        </c:title>
        <c:numFmt formatCode="#,##0" sourceLinked="0"/>
        <c:majorTickMark val="in"/>
        <c:minorTickMark val="none"/>
        <c:tickLblPos val="nextTo"/>
        <c:crossAx val="575711488"/>
        <c:crosses val="autoZero"/>
        <c:crossBetween val="midCat"/>
      </c:valAx>
      <c:spPr>
        <a:ln>
          <a:solidFill>
            <a:schemeClr val="bg1">
              <a:lumMod val="50000"/>
            </a:schemeClr>
          </a:solidFill>
        </a:ln>
      </c:spPr>
    </c:plotArea>
    <c:legend>
      <c:legendPos val="r"/>
      <c:layout>
        <c:manualLayout>
          <c:xMode val="edge"/>
          <c:yMode val="edge"/>
          <c:x val="0.72436239004436231"/>
          <c:y val="0.54913553104799684"/>
          <c:w val="0.21237576552930884"/>
          <c:h val="0.26928623505395161"/>
        </c:manualLayout>
      </c:layout>
      <c:overlay val="0"/>
    </c:legend>
    <c:plotVisOnly val="1"/>
    <c:dispBlanksAs val="gap"/>
    <c:showDLblsOverMax val="0"/>
  </c:chart>
  <c:spPr>
    <a:ln>
      <a:noFill/>
    </a:ln>
  </c:spPr>
  <c:externalData r:id="rId2">
    <c:autoUpdate val="0"/>
  </c:externalData>
</c:chartSpace>
</file>

<file path=word/charts/chart10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400240594925636"/>
          <c:y val="2.8537812273365531E-2"/>
          <c:w val="0.86425324380018353"/>
          <c:h val="0.85555174050083516"/>
        </c:manualLayout>
      </c:layout>
      <c:scatterChart>
        <c:scatterStyle val="smoothMarker"/>
        <c:varyColors val="0"/>
        <c:ser>
          <c:idx val="0"/>
          <c:order val="0"/>
          <c:tx>
            <c:strRef>
              <c:f>Pressure!$A$11</c:f>
              <c:strCache>
                <c:ptCount val="1"/>
                <c:pt idx="0">
                  <c:v>5 cm</c:v>
                </c:pt>
              </c:strCache>
            </c:strRef>
          </c:tx>
          <c:xVal>
            <c:numRef>
              <c:f>Pressure!$B$4:$U$4</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B$11:$U$11</c:f>
              <c:numCache>
                <c:formatCode>General</c:formatCode>
                <c:ptCount val="20"/>
                <c:pt idx="0">
                  <c:v>0</c:v>
                </c:pt>
                <c:pt idx="1">
                  <c:v>160</c:v>
                </c:pt>
                <c:pt idx="2">
                  <c:v>300</c:v>
                </c:pt>
                <c:pt idx="3">
                  <c:v>360</c:v>
                </c:pt>
                <c:pt idx="4">
                  <c:v>620</c:v>
                </c:pt>
                <c:pt idx="5">
                  <c:v>819.99999999999989</c:v>
                </c:pt>
                <c:pt idx="6">
                  <c:v>1100</c:v>
                </c:pt>
                <c:pt idx="7">
                  <c:v>1240</c:v>
                </c:pt>
                <c:pt idx="8">
                  <c:v>1140</c:v>
                </c:pt>
                <c:pt idx="9">
                  <c:v>1200</c:v>
                </c:pt>
                <c:pt idx="10">
                  <c:v>1200</c:v>
                </c:pt>
                <c:pt idx="11">
                  <c:v>1240</c:v>
                </c:pt>
                <c:pt idx="12">
                  <c:v>1260</c:v>
                </c:pt>
                <c:pt idx="13">
                  <c:v>1220</c:v>
                </c:pt>
                <c:pt idx="14">
                  <c:v>1240</c:v>
                </c:pt>
                <c:pt idx="15">
                  <c:v>1240</c:v>
                </c:pt>
                <c:pt idx="16">
                  <c:v>1220</c:v>
                </c:pt>
                <c:pt idx="17">
                  <c:v>1200</c:v>
                </c:pt>
                <c:pt idx="18">
                  <c:v>1200</c:v>
                </c:pt>
                <c:pt idx="19">
                  <c:v>1240</c:v>
                </c:pt>
              </c:numCache>
            </c:numRef>
          </c:yVal>
          <c:smooth val="1"/>
          <c:extLst xmlns:c16r2="http://schemas.microsoft.com/office/drawing/2015/06/chart">
            <c:ext xmlns:c16="http://schemas.microsoft.com/office/drawing/2014/chart" uri="{C3380CC4-5D6E-409C-BE32-E72D297353CC}">
              <c16:uniqueId val="{00000000-7049-4288-9CB2-D2824B46ED4B}"/>
            </c:ext>
          </c:extLst>
        </c:ser>
        <c:ser>
          <c:idx val="1"/>
          <c:order val="1"/>
          <c:tx>
            <c:strRef>
              <c:f>Pressure!$A$12</c:f>
              <c:strCache>
                <c:ptCount val="1"/>
                <c:pt idx="0">
                  <c:v>10 cm</c:v>
                </c:pt>
              </c:strCache>
            </c:strRef>
          </c:tx>
          <c:xVal>
            <c:numRef>
              <c:f>Pressure!$B$4:$U$4</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B$12:$U$12</c:f>
              <c:numCache>
                <c:formatCode>General</c:formatCode>
                <c:ptCount val="20"/>
                <c:pt idx="0">
                  <c:v>0</c:v>
                </c:pt>
                <c:pt idx="1">
                  <c:v>300</c:v>
                </c:pt>
                <c:pt idx="2">
                  <c:v>420</c:v>
                </c:pt>
                <c:pt idx="3">
                  <c:v>800</c:v>
                </c:pt>
                <c:pt idx="4">
                  <c:v>1140</c:v>
                </c:pt>
                <c:pt idx="5">
                  <c:v>1400</c:v>
                </c:pt>
                <c:pt idx="6">
                  <c:v>1660.0000000000002</c:v>
                </c:pt>
                <c:pt idx="7">
                  <c:v>1920</c:v>
                </c:pt>
                <c:pt idx="8">
                  <c:v>1860.0000000000002</c:v>
                </c:pt>
                <c:pt idx="9">
                  <c:v>1960.0000000000002</c:v>
                </c:pt>
                <c:pt idx="10">
                  <c:v>1920</c:v>
                </c:pt>
                <c:pt idx="11">
                  <c:v>1939.9999999999998</c:v>
                </c:pt>
                <c:pt idx="12">
                  <c:v>1939.9999999999998</c:v>
                </c:pt>
                <c:pt idx="13">
                  <c:v>2000</c:v>
                </c:pt>
                <c:pt idx="14">
                  <c:v>1920</c:v>
                </c:pt>
                <c:pt idx="15">
                  <c:v>1939.9999999999998</c:v>
                </c:pt>
                <c:pt idx="16">
                  <c:v>1839.9999999999998</c:v>
                </c:pt>
                <c:pt idx="17">
                  <c:v>1839.9999999999998</c:v>
                </c:pt>
                <c:pt idx="18">
                  <c:v>1939.9999999999998</c:v>
                </c:pt>
                <c:pt idx="19">
                  <c:v>1880</c:v>
                </c:pt>
              </c:numCache>
            </c:numRef>
          </c:yVal>
          <c:smooth val="1"/>
          <c:extLst xmlns:c16r2="http://schemas.microsoft.com/office/drawing/2015/06/chart">
            <c:ext xmlns:c16="http://schemas.microsoft.com/office/drawing/2014/chart" uri="{C3380CC4-5D6E-409C-BE32-E72D297353CC}">
              <c16:uniqueId val="{00000001-7049-4288-9CB2-D2824B46ED4B}"/>
            </c:ext>
          </c:extLst>
        </c:ser>
        <c:ser>
          <c:idx val="2"/>
          <c:order val="2"/>
          <c:tx>
            <c:strRef>
              <c:f>Pressure!$A$13</c:f>
              <c:strCache>
                <c:ptCount val="1"/>
                <c:pt idx="0">
                  <c:v>15 cm</c:v>
                </c:pt>
              </c:strCache>
            </c:strRef>
          </c:tx>
          <c:xVal>
            <c:numRef>
              <c:f>Pressure!$B$4:$U$4</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B$13:$U$13</c:f>
              <c:numCache>
                <c:formatCode>General</c:formatCode>
                <c:ptCount val="20"/>
                <c:pt idx="0">
                  <c:v>0</c:v>
                </c:pt>
                <c:pt idx="1">
                  <c:v>300</c:v>
                </c:pt>
                <c:pt idx="2">
                  <c:v>620</c:v>
                </c:pt>
                <c:pt idx="3">
                  <c:v>1019.9999999999999</c:v>
                </c:pt>
                <c:pt idx="4">
                  <c:v>1480</c:v>
                </c:pt>
                <c:pt idx="5">
                  <c:v>1839.9999999999998</c:v>
                </c:pt>
                <c:pt idx="6">
                  <c:v>2340</c:v>
                </c:pt>
                <c:pt idx="7">
                  <c:v>2600</c:v>
                </c:pt>
                <c:pt idx="8">
                  <c:v>2580</c:v>
                </c:pt>
                <c:pt idx="9">
                  <c:v>2580</c:v>
                </c:pt>
                <c:pt idx="10">
                  <c:v>2620</c:v>
                </c:pt>
                <c:pt idx="11">
                  <c:v>2580</c:v>
                </c:pt>
                <c:pt idx="12">
                  <c:v>2540</c:v>
                </c:pt>
                <c:pt idx="13">
                  <c:v>2640</c:v>
                </c:pt>
                <c:pt idx="14">
                  <c:v>2660</c:v>
                </c:pt>
                <c:pt idx="15">
                  <c:v>2740</c:v>
                </c:pt>
                <c:pt idx="16">
                  <c:v>2760</c:v>
                </c:pt>
                <c:pt idx="17">
                  <c:v>2720</c:v>
                </c:pt>
                <c:pt idx="18">
                  <c:v>2720</c:v>
                </c:pt>
                <c:pt idx="19">
                  <c:v>2920</c:v>
                </c:pt>
              </c:numCache>
            </c:numRef>
          </c:yVal>
          <c:smooth val="1"/>
          <c:extLst xmlns:c16r2="http://schemas.microsoft.com/office/drawing/2015/06/chart">
            <c:ext xmlns:c16="http://schemas.microsoft.com/office/drawing/2014/chart" uri="{C3380CC4-5D6E-409C-BE32-E72D297353CC}">
              <c16:uniqueId val="{00000002-7049-4288-9CB2-D2824B46ED4B}"/>
            </c:ext>
          </c:extLst>
        </c:ser>
        <c:ser>
          <c:idx val="3"/>
          <c:order val="3"/>
          <c:tx>
            <c:strRef>
              <c:f>Pressure!$A$14</c:f>
              <c:strCache>
                <c:ptCount val="1"/>
                <c:pt idx="0">
                  <c:v>20 cm</c:v>
                </c:pt>
              </c:strCache>
            </c:strRef>
          </c:tx>
          <c:xVal>
            <c:numRef>
              <c:f>Pressure!$B$4:$U$4</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B$14:$U$14</c:f>
              <c:numCache>
                <c:formatCode>General</c:formatCode>
                <c:ptCount val="20"/>
                <c:pt idx="0">
                  <c:v>0</c:v>
                </c:pt>
                <c:pt idx="1">
                  <c:v>240</c:v>
                </c:pt>
                <c:pt idx="2">
                  <c:v>480</c:v>
                </c:pt>
                <c:pt idx="3">
                  <c:v>900</c:v>
                </c:pt>
                <c:pt idx="4">
                  <c:v>1380</c:v>
                </c:pt>
                <c:pt idx="5">
                  <c:v>1780</c:v>
                </c:pt>
                <c:pt idx="6">
                  <c:v>2260</c:v>
                </c:pt>
                <c:pt idx="7">
                  <c:v>2760</c:v>
                </c:pt>
                <c:pt idx="8">
                  <c:v>3180</c:v>
                </c:pt>
                <c:pt idx="9">
                  <c:v>3140</c:v>
                </c:pt>
                <c:pt idx="10">
                  <c:v>3160</c:v>
                </c:pt>
                <c:pt idx="11">
                  <c:v>3200</c:v>
                </c:pt>
                <c:pt idx="12">
                  <c:v>3200</c:v>
                </c:pt>
                <c:pt idx="13">
                  <c:v>3080</c:v>
                </c:pt>
                <c:pt idx="14">
                  <c:v>3080</c:v>
                </c:pt>
                <c:pt idx="15">
                  <c:v>3180</c:v>
                </c:pt>
                <c:pt idx="16">
                  <c:v>3180</c:v>
                </c:pt>
                <c:pt idx="17">
                  <c:v>3180</c:v>
                </c:pt>
                <c:pt idx="18">
                  <c:v>3180</c:v>
                </c:pt>
                <c:pt idx="19">
                  <c:v>3360</c:v>
                </c:pt>
              </c:numCache>
            </c:numRef>
          </c:yVal>
          <c:smooth val="1"/>
          <c:extLst xmlns:c16r2="http://schemas.microsoft.com/office/drawing/2015/06/chart">
            <c:ext xmlns:c16="http://schemas.microsoft.com/office/drawing/2014/chart" uri="{C3380CC4-5D6E-409C-BE32-E72D297353CC}">
              <c16:uniqueId val="{00000003-7049-4288-9CB2-D2824B46ED4B}"/>
            </c:ext>
          </c:extLst>
        </c:ser>
        <c:dLbls>
          <c:showLegendKey val="0"/>
          <c:showVal val="0"/>
          <c:showCatName val="0"/>
          <c:showSerName val="0"/>
          <c:showPercent val="0"/>
          <c:showBubbleSize val="0"/>
        </c:dLbls>
        <c:axId val="576483712"/>
        <c:axId val="576485632"/>
      </c:scatterChart>
      <c:valAx>
        <c:axId val="576483712"/>
        <c:scaling>
          <c:orientation val="minMax"/>
          <c:max val="0.21300000000000002"/>
          <c:min val="1.0000000000000002E-2"/>
        </c:scaling>
        <c:delete val="0"/>
        <c:axPos val="b"/>
        <c:title>
          <c:tx>
            <c:rich>
              <a:bodyPr/>
              <a:lstStyle/>
              <a:p>
                <a:pPr>
                  <a:defRPr/>
                </a:pPr>
                <a:r>
                  <a:rPr lang="en-GB"/>
                  <a:t>U</a:t>
                </a:r>
                <a:r>
                  <a:rPr lang="en-GB" baseline="0"/>
                  <a:t> (m/s)</a:t>
                </a:r>
                <a:endParaRPr lang="en-GB"/>
              </a:p>
            </c:rich>
          </c:tx>
          <c:overlay val="0"/>
        </c:title>
        <c:numFmt formatCode="0.00" sourceLinked="0"/>
        <c:majorTickMark val="in"/>
        <c:minorTickMark val="none"/>
        <c:tickLblPos val="nextTo"/>
        <c:crossAx val="576485632"/>
        <c:crosses val="autoZero"/>
        <c:crossBetween val="midCat"/>
      </c:valAx>
      <c:valAx>
        <c:axId val="576485632"/>
        <c:scaling>
          <c:orientation val="minMax"/>
          <c:max val="3360"/>
          <c:min val="0"/>
        </c:scaling>
        <c:delete val="0"/>
        <c:axPos val="l"/>
        <c:title>
          <c:tx>
            <c:rich>
              <a:bodyPr rot="-5400000" vert="horz"/>
              <a:lstStyle/>
              <a:p>
                <a:pPr>
                  <a:defRPr/>
                </a:pPr>
                <a:r>
                  <a:rPr lang="en-GB"/>
                  <a:t>Average pressure drop (Pa)</a:t>
                </a:r>
              </a:p>
            </c:rich>
          </c:tx>
          <c:overlay val="0"/>
        </c:title>
        <c:numFmt formatCode="#,##0" sourceLinked="0"/>
        <c:majorTickMark val="in"/>
        <c:minorTickMark val="none"/>
        <c:tickLblPos val="nextTo"/>
        <c:crossAx val="576483712"/>
        <c:crosses val="autoZero"/>
        <c:crossBetween val="midCat"/>
      </c:valAx>
      <c:spPr>
        <a:ln>
          <a:solidFill>
            <a:schemeClr val="bg1">
              <a:lumMod val="50000"/>
            </a:schemeClr>
          </a:solidFill>
        </a:ln>
      </c:spPr>
    </c:plotArea>
    <c:legend>
      <c:legendPos val="r"/>
      <c:layout>
        <c:manualLayout>
          <c:xMode val="edge"/>
          <c:yMode val="edge"/>
          <c:x val="0.15611795169899062"/>
          <c:y val="0.1145385716108149"/>
          <c:w val="0.21237576552930884"/>
          <c:h val="0.16743438320209975"/>
        </c:manualLayout>
      </c:layout>
      <c:overlay val="0"/>
    </c:legend>
    <c:plotVisOnly val="1"/>
    <c:dispBlanksAs val="gap"/>
    <c:showDLblsOverMax val="0"/>
  </c:chart>
  <c:spPr>
    <a:ln>
      <a:noFill/>
    </a:ln>
  </c:spPr>
  <c:externalData r:id="rId2">
    <c:autoUpdate val="0"/>
  </c:externalData>
</c:chartSpace>
</file>

<file path=word/charts/chart10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89129483814522"/>
          <c:y val="5.1400554097404488E-2"/>
          <c:w val="0.80694138232720913"/>
          <c:h val="0.77553253211769579"/>
        </c:manualLayout>
      </c:layout>
      <c:scatterChart>
        <c:scatterStyle val="smoothMarker"/>
        <c:varyColors val="0"/>
        <c:ser>
          <c:idx val="0"/>
          <c:order val="0"/>
          <c:tx>
            <c:strRef>
              <c:f>'Bed exp'!$AJ$21</c:f>
              <c:strCache>
                <c:ptCount val="1"/>
                <c:pt idx="0">
                  <c:v>0.21</c:v>
                </c:pt>
              </c:strCache>
            </c:strRef>
          </c:tx>
          <c:xVal>
            <c:numRef>
              <c:f>'Bed exp'!$AK$20:$AT$20</c:f>
              <c:numCache>
                <c:formatCode>General</c:formatCode>
                <c:ptCount val="10"/>
                <c:pt idx="0">
                  <c:v>0.26870163370593292</c:v>
                </c:pt>
                <c:pt idx="1">
                  <c:v>0.53740326741186584</c:v>
                </c:pt>
                <c:pt idx="2">
                  <c:v>0.80610490111779876</c:v>
                </c:pt>
                <c:pt idx="3">
                  <c:v>1.0748065348237317</c:v>
                </c:pt>
                <c:pt idx="4">
                  <c:v>1.3435081685296646</c:v>
                </c:pt>
                <c:pt idx="5">
                  <c:v>1.6122098022355975</c:v>
                </c:pt>
                <c:pt idx="6">
                  <c:v>1.8809114359415304</c:v>
                </c:pt>
                <c:pt idx="7">
                  <c:v>2.1496130696474633</c:v>
                </c:pt>
                <c:pt idx="8">
                  <c:v>2.4183147033533965</c:v>
                </c:pt>
                <c:pt idx="9">
                  <c:v>2.6870163370593296</c:v>
                </c:pt>
              </c:numCache>
            </c:numRef>
          </c:xVal>
          <c:yVal>
            <c:numRef>
              <c:f>'Bed exp'!$AK$21:$AT$21</c:f>
              <c:numCache>
                <c:formatCode>General</c:formatCode>
                <c:ptCount val="10"/>
                <c:pt idx="0">
                  <c:v>35.878078035701684</c:v>
                </c:pt>
                <c:pt idx="1">
                  <c:v>47.308262188668593</c:v>
                </c:pt>
                <c:pt idx="2">
                  <c:v>47.625767304028784</c:v>
                </c:pt>
                <c:pt idx="3">
                  <c:v>53.799477880476964</c:v>
                </c:pt>
                <c:pt idx="4">
                  <c:v>49.248571226980879</c:v>
                </c:pt>
                <c:pt idx="5">
                  <c:v>51.329993649897695</c:v>
                </c:pt>
                <c:pt idx="6">
                  <c:v>49.107457842376348</c:v>
                </c:pt>
                <c:pt idx="7">
                  <c:v>34.361109151202989</c:v>
                </c:pt>
                <c:pt idx="8">
                  <c:v>50.130529880759191</c:v>
                </c:pt>
                <c:pt idx="9">
                  <c:v>52.035560572920339</c:v>
                </c:pt>
              </c:numCache>
            </c:numRef>
          </c:yVal>
          <c:smooth val="1"/>
          <c:extLst xmlns:c16r2="http://schemas.microsoft.com/office/drawing/2015/06/chart">
            <c:ext xmlns:c16="http://schemas.microsoft.com/office/drawing/2014/chart" uri="{C3380CC4-5D6E-409C-BE32-E72D297353CC}">
              <c16:uniqueId val="{00000000-0202-4026-B0F2-AD776A113811}"/>
            </c:ext>
          </c:extLst>
        </c:ser>
        <c:dLbls>
          <c:showLegendKey val="0"/>
          <c:showVal val="0"/>
          <c:showCatName val="0"/>
          <c:showSerName val="0"/>
          <c:showPercent val="0"/>
          <c:showBubbleSize val="0"/>
        </c:dLbls>
        <c:axId val="576494208"/>
        <c:axId val="576512768"/>
      </c:scatterChart>
      <c:valAx>
        <c:axId val="576494208"/>
        <c:scaling>
          <c:orientation val="minMax"/>
          <c:max val="2.7"/>
          <c:min val="0"/>
        </c:scaling>
        <c:delete val="0"/>
        <c:axPos val="b"/>
        <c:title>
          <c:tx>
            <c:rich>
              <a:bodyPr/>
              <a:lstStyle/>
              <a:p>
                <a:pPr>
                  <a:defRPr/>
                </a:pPr>
                <a:r>
                  <a:rPr lang="en-GB"/>
                  <a:t>t (s)</a:t>
                </a:r>
              </a:p>
            </c:rich>
          </c:tx>
          <c:overlay val="0"/>
        </c:title>
        <c:numFmt formatCode="General" sourceLinked="0"/>
        <c:majorTickMark val="in"/>
        <c:minorTickMark val="none"/>
        <c:tickLblPos val="nextTo"/>
        <c:crossAx val="576512768"/>
        <c:crosses val="autoZero"/>
        <c:crossBetween val="midCat"/>
      </c:valAx>
      <c:valAx>
        <c:axId val="576512768"/>
        <c:scaling>
          <c:orientation val="minMax"/>
        </c:scaling>
        <c:delete val="0"/>
        <c:axPos val="l"/>
        <c:title>
          <c:tx>
            <c:rich>
              <a:bodyPr rot="-5400000" vert="horz"/>
              <a:lstStyle/>
              <a:p>
                <a:pPr>
                  <a:defRPr/>
                </a:pPr>
                <a:r>
                  <a:rPr lang="en-GB"/>
                  <a:t>Bed height (mm)</a:t>
                </a:r>
              </a:p>
            </c:rich>
          </c:tx>
          <c:overlay val="0"/>
        </c:title>
        <c:numFmt formatCode="#,##0" sourceLinked="0"/>
        <c:majorTickMark val="in"/>
        <c:minorTickMark val="none"/>
        <c:tickLblPos val="nextTo"/>
        <c:crossAx val="576494208"/>
        <c:crosses val="autoZero"/>
        <c:crossBetween val="midCat"/>
      </c:valAx>
      <c:spPr>
        <a:ln>
          <a:solidFill>
            <a:schemeClr val="bg1">
              <a:lumMod val="50000"/>
            </a:schemeClr>
          </a:solidFill>
        </a:ln>
      </c:spPr>
    </c:plotArea>
    <c:plotVisOnly val="1"/>
    <c:dispBlanksAs val="gap"/>
    <c:showDLblsOverMax val="0"/>
  </c:chart>
  <c:spPr>
    <a:ln>
      <a:noFill/>
    </a:ln>
  </c:spPr>
  <c:externalData r:id="rId2">
    <c:autoUpdate val="0"/>
  </c:externalData>
</c:chartSpace>
</file>

<file path=word/charts/chart10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292211507269455"/>
          <c:y val="2.3791499746742183E-2"/>
          <c:w val="0.82253112742929613"/>
          <c:h val="0.81952894960977563"/>
        </c:manualLayout>
      </c:layout>
      <c:scatterChart>
        <c:scatterStyle val="smoothMarker"/>
        <c:varyColors val="0"/>
        <c:ser>
          <c:idx val="0"/>
          <c:order val="0"/>
          <c:tx>
            <c:strRef>
              <c:f>'Bed exp'!$AI$4</c:f>
              <c:strCache>
                <c:ptCount val="1"/>
                <c:pt idx="0">
                  <c:v>5 cm</c:v>
                </c:pt>
              </c:strCache>
            </c:strRef>
          </c:tx>
          <c:spPr>
            <a:ln>
              <a:noFill/>
            </a:ln>
          </c:spPr>
          <c:xVal>
            <c:numRef>
              <c:f>'Bed exp'!$U$5:$U$13</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Bed exp'!$AI$5:$AI$13</c:f>
              <c:numCache>
                <c:formatCode>0</c:formatCode>
                <c:ptCount val="9"/>
                <c:pt idx="0">
                  <c:v>188.40132646581532</c:v>
                </c:pt>
                <c:pt idx="1">
                  <c:v>212.99033373315464</c:v>
                </c:pt>
                <c:pt idx="2">
                  <c:v>168.92767939039018</c:v>
                </c:pt>
                <c:pt idx="4">
                  <c:v>275.78578988217038</c:v>
                </c:pt>
                <c:pt idx="5">
                  <c:v>268.83595569039721</c:v>
                </c:pt>
                <c:pt idx="6">
                  <c:v>332.09003033937768</c:v>
                </c:pt>
                <c:pt idx="7">
                  <c:v>366.76864460594084</c:v>
                </c:pt>
                <c:pt idx="8">
                  <c:v>445.86269667677982</c:v>
                </c:pt>
              </c:numCache>
            </c:numRef>
          </c:yVal>
          <c:smooth val="1"/>
          <c:extLst xmlns:c16r2="http://schemas.microsoft.com/office/drawing/2015/06/chart">
            <c:ext xmlns:c16="http://schemas.microsoft.com/office/drawing/2014/chart" uri="{C3380CC4-5D6E-409C-BE32-E72D297353CC}">
              <c16:uniqueId val="{00000000-87F4-4550-B3E5-7AB003D66AC8}"/>
            </c:ext>
          </c:extLst>
        </c:ser>
        <c:ser>
          <c:idx val="1"/>
          <c:order val="1"/>
          <c:tx>
            <c:strRef>
              <c:f>'Bed exp'!$AJ$4</c:f>
              <c:strCache>
                <c:ptCount val="1"/>
                <c:pt idx="0">
                  <c:v>10 cm</c:v>
                </c:pt>
              </c:strCache>
            </c:strRef>
          </c:tx>
          <c:spPr>
            <a:ln>
              <a:noFill/>
            </a:ln>
          </c:spPr>
          <c:xVal>
            <c:numRef>
              <c:f>'Bed exp'!$U$5:$U$13</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Bed exp'!$AJ$5:$AJ$13</c:f>
              <c:numCache>
                <c:formatCode>0</c:formatCode>
                <c:ptCount val="9"/>
                <c:pt idx="0">
                  <c:v>199.26846821421012</c:v>
                </c:pt>
                <c:pt idx="1">
                  <c:v>243.0488957877655</c:v>
                </c:pt>
                <c:pt idx="2">
                  <c:v>294.83750793762789</c:v>
                </c:pt>
                <c:pt idx="3">
                  <c:v>299.17674451421709</c:v>
                </c:pt>
                <c:pt idx="4">
                  <c:v>274.37606716997107</c:v>
                </c:pt>
                <c:pt idx="5">
                  <c:v>313.67614478233259</c:v>
                </c:pt>
                <c:pt idx="6">
                  <c:v>410.44464827488878</c:v>
                </c:pt>
                <c:pt idx="7">
                  <c:v>410.86798842870252</c:v>
                </c:pt>
                <c:pt idx="8">
                  <c:v>454.50730261765324</c:v>
                </c:pt>
              </c:numCache>
            </c:numRef>
          </c:yVal>
          <c:smooth val="1"/>
          <c:extLst xmlns:c16r2="http://schemas.microsoft.com/office/drawing/2015/06/chart">
            <c:ext xmlns:c16="http://schemas.microsoft.com/office/drawing/2014/chart" uri="{C3380CC4-5D6E-409C-BE32-E72D297353CC}">
              <c16:uniqueId val="{00000001-87F4-4550-B3E5-7AB003D66AC8}"/>
            </c:ext>
          </c:extLst>
        </c:ser>
        <c:ser>
          <c:idx val="2"/>
          <c:order val="2"/>
          <c:tx>
            <c:strRef>
              <c:f>'Bed exp'!$AK$4</c:f>
              <c:strCache>
                <c:ptCount val="1"/>
                <c:pt idx="0">
                  <c:v>15 cm</c:v>
                </c:pt>
              </c:strCache>
            </c:strRef>
          </c:tx>
          <c:spPr>
            <a:ln>
              <a:noFill/>
            </a:ln>
          </c:spPr>
          <c:xVal>
            <c:numRef>
              <c:f>'Bed exp'!$U$5:$U$13</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Bed exp'!$AK$5:$AK$13</c:f>
              <c:numCache>
                <c:formatCode>0</c:formatCode>
                <c:ptCount val="9"/>
                <c:pt idx="0">
                  <c:v>157.88689762223945</c:v>
                </c:pt>
                <c:pt idx="1">
                  <c:v>132.34537500881959</c:v>
                </c:pt>
                <c:pt idx="2">
                  <c:v>209.32272631059053</c:v>
                </c:pt>
                <c:pt idx="3">
                  <c:v>202.16122204191066</c:v>
                </c:pt>
                <c:pt idx="4">
                  <c:v>286.54702603541949</c:v>
                </c:pt>
                <c:pt idx="5">
                  <c:v>231.40697100119939</c:v>
                </c:pt>
                <c:pt idx="6">
                  <c:v>93.362802511818245</c:v>
                </c:pt>
                <c:pt idx="7">
                  <c:v>286.40591265081491</c:v>
                </c:pt>
                <c:pt idx="8">
                  <c:v>240.89684611585409</c:v>
                </c:pt>
              </c:numCache>
            </c:numRef>
          </c:yVal>
          <c:smooth val="1"/>
          <c:extLst xmlns:c16r2="http://schemas.microsoft.com/office/drawing/2015/06/chart">
            <c:ext xmlns:c16="http://schemas.microsoft.com/office/drawing/2014/chart" uri="{C3380CC4-5D6E-409C-BE32-E72D297353CC}">
              <c16:uniqueId val="{00000002-87F4-4550-B3E5-7AB003D66AC8}"/>
            </c:ext>
          </c:extLst>
        </c:ser>
        <c:ser>
          <c:idx val="3"/>
          <c:order val="3"/>
          <c:tx>
            <c:strRef>
              <c:f>'Bed exp'!$AL$4</c:f>
              <c:strCache>
                <c:ptCount val="1"/>
                <c:pt idx="0">
                  <c:v>20 cm</c:v>
                </c:pt>
              </c:strCache>
            </c:strRef>
          </c:tx>
          <c:spPr>
            <a:ln>
              <a:noFill/>
            </a:ln>
          </c:spPr>
          <c:xVal>
            <c:numRef>
              <c:f>'Bed exp'!$U$5:$U$13</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Bed exp'!$AL$5:$AL$13</c:f>
              <c:numCache>
                <c:formatCode>0</c:formatCode>
                <c:ptCount val="9"/>
                <c:pt idx="0">
                  <c:v>174.42969025612072</c:v>
                </c:pt>
                <c:pt idx="1">
                  <c:v>245.26860932759467</c:v>
                </c:pt>
                <c:pt idx="2">
                  <c:v>284.99202709376982</c:v>
                </c:pt>
                <c:pt idx="3">
                  <c:v>333.60558809003038</c:v>
                </c:pt>
                <c:pt idx="4">
                  <c:v>434.28998800536226</c:v>
                </c:pt>
                <c:pt idx="5">
                  <c:v>327.07909405207084</c:v>
                </c:pt>
                <c:pt idx="6">
                  <c:v>458.38509842658573</c:v>
                </c:pt>
                <c:pt idx="7">
                  <c:v>433.79609115924637</c:v>
                </c:pt>
                <c:pt idx="8">
                  <c:v>546.26345868905673</c:v>
                </c:pt>
              </c:numCache>
            </c:numRef>
          </c:yVal>
          <c:smooth val="1"/>
          <c:extLst xmlns:c16r2="http://schemas.microsoft.com/office/drawing/2015/06/chart">
            <c:ext xmlns:c16="http://schemas.microsoft.com/office/drawing/2014/chart" uri="{C3380CC4-5D6E-409C-BE32-E72D297353CC}">
              <c16:uniqueId val="{00000003-87F4-4550-B3E5-7AB003D66AC8}"/>
            </c:ext>
          </c:extLst>
        </c:ser>
        <c:dLbls>
          <c:showLegendKey val="0"/>
          <c:showVal val="0"/>
          <c:showCatName val="0"/>
          <c:showSerName val="0"/>
          <c:showPercent val="0"/>
          <c:showBubbleSize val="0"/>
        </c:dLbls>
        <c:axId val="576954752"/>
        <c:axId val="576956672"/>
      </c:scatterChart>
      <c:valAx>
        <c:axId val="576954752"/>
        <c:scaling>
          <c:orientation val="minMax"/>
          <c:max val="0.21230000000000002"/>
          <c:min val="0.127"/>
        </c:scaling>
        <c:delete val="0"/>
        <c:axPos val="b"/>
        <c:title>
          <c:tx>
            <c:rich>
              <a:bodyPr/>
              <a:lstStyle/>
              <a:p>
                <a:pPr>
                  <a:defRPr/>
                </a:pPr>
                <a:r>
                  <a:rPr lang="en-GB"/>
                  <a:t>U (m/s)</a:t>
                </a:r>
              </a:p>
            </c:rich>
          </c:tx>
          <c:overlay val="0"/>
        </c:title>
        <c:numFmt formatCode="0.00" sourceLinked="0"/>
        <c:majorTickMark val="in"/>
        <c:minorTickMark val="none"/>
        <c:tickLblPos val="nextTo"/>
        <c:crossAx val="576956672"/>
        <c:crosses val="autoZero"/>
        <c:crossBetween val="midCat"/>
      </c:valAx>
      <c:valAx>
        <c:axId val="576956672"/>
        <c:scaling>
          <c:orientation val="minMax"/>
          <c:max val="550"/>
          <c:min val="0"/>
        </c:scaling>
        <c:delete val="0"/>
        <c:axPos val="l"/>
        <c:title>
          <c:tx>
            <c:rich>
              <a:bodyPr rot="-5400000" vert="horz"/>
              <a:lstStyle/>
              <a:p>
                <a:pPr>
                  <a:defRPr/>
                </a:pPr>
                <a:r>
                  <a:rPr lang="en-GB"/>
                  <a:t>Bed expansion (mm)</a:t>
                </a:r>
              </a:p>
            </c:rich>
          </c:tx>
          <c:layout>
            <c:manualLayout>
              <c:xMode val="edge"/>
              <c:yMode val="edge"/>
              <c:x val="8.683361639167617E-3"/>
              <c:y val="0.28920166381854046"/>
            </c:manualLayout>
          </c:layout>
          <c:overlay val="0"/>
        </c:title>
        <c:numFmt formatCode="#,##0" sourceLinked="0"/>
        <c:majorTickMark val="in"/>
        <c:minorTickMark val="none"/>
        <c:tickLblPos val="nextTo"/>
        <c:crossAx val="576954752"/>
        <c:crosses val="autoZero"/>
        <c:crossBetween val="midCat"/>
      </c:valAx>
      <c:spPr>
        <a:ln>
          <a:solidFill>
            <a:schemeClr val="bg1">
              <a:lumMod val="50000"/>
            </a:schemeClr>
          </a:solidFill>
        </a:ln>
      </c:spPr>
    </c:plotArea>
    <c:legend>
      <c:legendPos val="r"/>
      <c:layout>
        <c:manualLayout>
          <c:xMode val="edge"/>
          <c:yMode val="edge"/>
          <c:x val="0.77386864844141678"/>
          <c:y val="0.53549381327334078"/>
          <c:w val="0.16153752691025983"/>
          <c:h val="0.3142084739407574"/>
        </c:manualLayout>
      </c:layout>
      <c:overlay val="0"/>
    </c:legend>
    <c:plotVisOnly val="1"/>
    <c:dispBlanksAs val="gap"/>
    <c:showDLblsOverMax val="0"/>
  </c:chart>
  <c:spPr>
    <a:ln>
      <a:noFill/>
    </a:ln>
  </c:spPr>
  <c:externalData r:id="rId2">
    <c:autoUpdate val="0"/>
  </c:externalData>
</c:chartSpace>
</file>

<file path=word/charts/chart10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461755613881599"/>
          <c:y val="1.6662169788503399E-2"/>
          <c:w val="0.80381942257217853"/>
          <c:h val="0.83424784166130173"/>
        </c:manualLayout>
      </c:layout>
      <c:scatterChart>
        <c:scatterStyle val="smoothMarker"/>
        <c:varyColors val="0"/>
        <c:ser>
          <c:idx val="0"/>
          <c:order val="0"/>
          <c:tx>
            <c:strRef>
              <c:f>Freq!$B$19</c:f>
              <c:strCache>
                <c:ptCount val="1"/>
                <c:pt idx="0">
                  <c:v>5 cm</c:v>
                </c:pt>
              </c:strCache>
            </c:strRef>
          </c:tx>
          <c:xVal>
            <c:numRef>
              <c:f>Freq!$C$18:$K$18</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19:$K$19</c:f>
              <c:numCache>
                <c:formatCode>General</c:formatCode>
                <c:ptCount val="9"/>
                <c:pt idx="0">
                  <c:v>285</c:v>
                </c:pt>
                <c:pt idx="1">
                  <c:v>288</c:v>
                </c:pt>
                <c:pt idx="2">
                  <c:v>292</c:v>
                </c:pt>
                <c:pt idx="3">
                  <c:v>295</c:v>
                </c:pt>
                <c:pt idx="4">
                  <c:v>299</c:v>
                </c:pt>
                <c:pt idx="5">
                  <c:v>302</c:v>
                </c:pt>
                <c:pt idx="6">
                  <c:v>304</c:v>
                </c:pt>
                <c:pt idx="7">
                  <c:v>306</c:v>
                </c:pt>
                <c:pt idx="8">
                  <c:v>307</c:v>
                </c:pt>
              </c:numCache>
            </c:numRef>
          </c:yVal>
          <c:smooth val="1"/>
          <c:extLst xmlns:c16r2="http://schemas.microsoft.com/office/drawing/2015/06/chart">
            <c:ext xmlns:c16="http://schemas.microsoft.com/office/drawing/2014/chart" uri="{C3380CC4-5D6E-409C-BE32-E72D297353CC}">
              <c16:uniqueId val="{00000000-F0EA-4E39-83A4-C6C5BFF25D15}"/>
            </c:ext>
          </c:extLst>
        </c:ser>
        <c:ser>
          <c:idx val="1"/>
          <c:order val="1"/>
          <c:tx>
            <c:strRef>
              <c:f>Freq!$B$20</c:f>
              <c:strCache>
                <c:ptCount val="1"/>
                <c:pt idx="0">
                  <c:v>10 cm</c:v>
                </c:pt>
              </c:strCache>
            </c:strRef>
          </c:tx>
          <c:xVal>
            <c:numRef>
              <c:f>Freq!$C$18:$K$18</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20:$K$20</c:f>
              <c:numCache>
                <c:formatCode>General</c:formatCode>
                <c:ptCount val="9"/>
                <c:pt idx="0">
                  <c:v>285</c:v>
                </c:pt>
                <c:pt idx="1">
                  <c:v>287</c:v>
                </c:pt>
                <c:pt idx="2">
                  <c:v>291</c:v>
                </c:pt>
                <c:pt idx="3">
                  <c:v>294</c:v>
                </c:pt>
                <c:pt idx="4">
                  <c:v>297</c:v>
                </c:pt>
                <c:pt idx="5">
                  <c:v>299</c:v>
                </c:pt>
                <c:pt idx="6">
                  <c:v>301</c:v>
                </c:pt>
                <c:pt idx="7">
                  <c:v>303</c:v>
                </c:pt>
                <c:pt idx="8">
                  <c:v>304</c:v>
                </c:pt>
              </c:numCache>
            </c:numRef>
          </c:yVal>
          <c:smooth val="1"/>
          <c:extLst xmlns:c16r2="http://schemas.microsoft.com/office/drawing/2015/06/chart">
            <c:ext xmlns:c16="http://schemas.microsoft.com/office/drawing/2014/chart" uri="{C3380CC4-5D6E-409C-BE32-E72D297353CC}">
              <c16:uniqueId val="{00000001-F0EA-4E39-83A4-C6C5BFF25D15}"/>
            </c:ext>
          </c:extLst>
        </c:ser>
        <c:ser>
          <c:idx val="2"/>
          <c:order val="2"/>
          <c:tx>
            <c:strRef>
              <c:f>Freq!$B$21</c:f>
              <c:strCache>
                <c:ptCount val="1"/>
                <c:pt idx="0">
                  <c:v>15 cm</c:v>
                </c:pt>
              </c:strCache>
            </c:strRef>
          </c:tx>
          <c:xVal>
            <c:numRef>
              <c:f>Freq!$C$18:$K$18</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21:$K$21</c:f>
              <c:numCache>
                <c:formatCode>General</c:formatCode>
                <c:ptCount val="9"/>
                <c:pt idx="0">
                  <c:v>285</c:v>
                </c:pt>
                <c:pt idx="1">
                  <c:v>287</c:v>
                </c:pt>
                <c:pt idx="2">
                  <c:v>291</c:v>
                </c:pt>
                <c:pt idx="3">
                  <c:v>295</c:v>
                </c:pt>
                <c:pt idx="4">
                  <c:v>298</c:v>
                </c:pt>
                <c:pt idx="5">
                  <c:v>300</c:v>
                </c:pt>
                <c:pt idx="6">
                  <c:v>302</c:v>
                </c:pt>
                <c:pt idx="7">
                  <c:v>304</c:v>
                </c:pt>
                <c:pt idx="8">
                  <c:v>305</c:v>
                </c:pt>
              </c:numCache>
            </c:numRef>
          </c:yVal>
          <c:smooth val="1"/>
          <c:extLst xmlns:c16r2="http://schemas.microsoft.com/office/drawing/2015/06/chart">
            <c:ext xmlns:c16="http://schemas.microsoft.com/office/drawing/2014/chart" uri="{C3380CC4-5D6E-409C-BE32-E72D297353CC}">
              <c16:uniqueId val="{00000002-F0EA-4E39-83A4-C6C5BFF25D15}"/>
            </c:ext>
          </c:extLst>
        </c:ser>
        <c:ser>
          <c:idx val="3"/>
          <c:order val="3"/>
          <c:tx>
            <c:strRef>
              <c:f>Freq!$B$22</c:f>
              <c:strCache>
                <c:ptCount val="1"/>
                <c:pt idx="0">
                  <c:v>20 cm</c:v>
                </c:pt>
              </c:strCache>
            </c:strRef>
          </c:tx>
          <c:xVal>
            <c:numRef>
              <c:f>Freq!$C$18:$K$18</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22:$K$22</c:f>
              <c:numCache>
                <c:formatCode>General</c:formatCode>
                <c:ptCount val="9"/>
                <c:pt idx="0">
                  <c:v>285</c:v>
                </c:pt>
                <c:pt idx="1">
                  <c:v>288</c:v>
                </c:pt>
                <c:pt idx="2">
                  <c:v>292</c:v>
                </c:pt>
                <c:pt idx="3">
                  <c:v>295</c:v>
                </c:pt>
                <c:pt idx="4">
                  <c:v>298</c:v>
                </c:pt>
                <c:pt idx="5">
                  <c:v>301</c:v>
                </c:pt>
                <c:pt idx="6">
                  <c:v>302</c:v>
                </c:pt>
                <c:pt idx="7">
                  <c:v>304</c:v>
                </c:pt>
                <c:pt idx="8">
                  <c:v>305</c:v>
                </c:pt>
              </c:numCache>
            </c:numRef>
          </c:yVal>
          <c:smooth val="1"/>
          <c:extLst xmlns:c16r2="http://schemas.microsoft.com/office/drawing/2015/06/chart">
            <c:ext xmlns:c16="http://schemas.microsoft.com/office/drawing/2014/chart" uri="{C3380CC4-5D6E-409C-BE32-E72D297353CC}">
              <c16:uniqueId val="{00000003-F0EA-4E39-83A4-C6C5BFF25D15}"/>
            </c:ext>
          </c:extLst>
        </c:ser>
        <c:dLbls>
          <c:showLegendKey val="0"/>
          <c:showVal val="0"/>
          <c:showCatName val="0"/>
          <c:showSerName val="0"/>
          <c:showPercent val="0"/>
          <c:showBubbleSize val="0"/>
        </c:dLbls>
        <c:axId val="610621696"/>
        <c:axId val="610636160"/>
      </c:scatterChart>
      <c:valAx>
        <c:axId val="610621696"/>
        <c:scaling>
          <c:orientation val="minMax"/>
          <c:max val="0.21300000000000002"/>
          <c:min val="0.127"/>
        </c:scaling>
        <c:delete val="0"/>
        <c:axPos val="b"/>
        <c:title>
          <c:tx>
            <c:rich>
              <a:bodyPr/>
              <a:lstStyle/>
              <a:p>
                <a:pPr>
                  <a:defRPr/>
                </a:pPr>
                <a:r>
                  <a:rPr lang="en-GB"/>
                  <a:t>U (m/s)</a:t>
                </a:r>
              </a:p>
            </c:rich>
          </c:tx>
          <c:overlay val="0"/>
        </c:title>
        <c:numFmt formatCode="General" sourceLinked="0"/>
        <c:majorTickMark val="in"/>
        <c:minorTickMark val="none"/>
        <c:tickLblPos val="nextTo"/>
        <c:crossAx val="610636160"/>
        <c:crosses val="autoZero"/>
        <c:crossBetween val="midCat"/>
      </c:valAx>
      <c:valAx>
        <c:axId val="610636160"/>
        <c:scaling>
          <c:orientation val="minMax"/>
          <c:max val="310"/>
          <c:min val="280"/>
        </c:scaling>
        <c:delete val="0"/>
        <c:axPos val="l"/>
        <c:title>
          <c:tx>
            <c:rich>
              <a:bodyPr rot="-5400000" vert="horz"/>
              <a:lstStyle/>
              <a:p>
                <a:pPr>
                  <a:defRPr/>
                </a:pPr>
                <a:r>
                  <a:rPr lang="en-GB"/>
                  <a:t>Pulsation frequency (Hz)</a:t>
                </a:r>
              </a:p>
            </c:rich>
          </c:tx>
          <c:overlay val="0"/>
        </c:title>
        <c:numFmt formatCode="#,##0" sourceLinked="0"/>
        <c:majorTickMark val="in"/>
        <c:minorTickMark val="none"/>
        <c:tickLblPos val="nextTo"/>
        <c:crossAx val="610621696"/>
        <c:crosses val="autoZero"/>
        <c:crossBetween val="midCat"/>
      </c:valAx>
      <c:spPr>
        <a:ln>
          <a:solidFill>
            <a:schemeClr val="bg1">
              <a:lumMod val="50000"/>
            </a:schemeClr>
          </a:solidFill>
        </a:ln>
      </c:spPr>
    </c:plotArea>
    <c:legend>
      <c:legendPos val="r"/>
      <c:layout>
        <c:manualLayout>
          <c:xMode val="edge"/>
          <c:yMode val="edge"/>
          <c:x val="0.72834011373578311"/>
          <c:y val="0.53120516185476818"/>
          <c:w val="0.21237576552930884"/>
          <c:h val="0.26928623505395161"/>
        </c:manualLayout>
      </c:layout>
      <c:overlay val="0"/>
    </c:legend>
    <c:plotVisOnly val="1"/>
    <c:dispBlanksAs val="gap"/>
    <c:showDLblsOverMax val="0"/>
  </c:chart>
  <c:spPr>
    <a:ln>
      <a:noFill/>
    </a:ln>
  </c:spPr>
  <c:txPr>
    <a:bodyPr/>
    <a:lstStyle/>
    <a:p>
      <a:pPr>
        <a:defRPr sz="1050"/>
      </a:pPr>
      <a:endParaRPr lang="en-US"/>
    </a:p>
  </c:txPr>
  <c:externalData r:id="rId2">
    <c:autoUpdate val="0"/>
  </c:externalData>
</c:chartSpace>
</file>

<file path=word/charts/chart10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42856972702823"/>
          <c:y val="5.1400554097404488E-2"/>
          <c:w val="0.75823997794526821"/>
          <c:h val="0.80984390003363516"/>
        </c:manualLayout>
      </c:layout>
      <c:scatterChart>
        <c:scatterStyle val="smoothMarker"/>
        <c:varyColors val="0"/>
        <c:ser>
          <c:idx val="0"/>
          <c:order val="0"/>
          <c:tx>
            <c:strRef>
              <c:f>Freq!$B$68</c:f>
              <c:strCache>
                <c:ptCount val="1"/>
                <c:pt idx="0">
                  <c:v>320 mm feedback tube</c:v>
                </c:pt>
              </c:strCache>
            </c:strRef>
          </c:tx>
          <c:xVal>
            <c:numRef>
              <c:f>Freq!$C$67:$K$67</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68:$K$68</c:f>
              <c:numCache>
                <c:formatCode>General</c:formatCode>
                <c:ptCount val="9"/>
                <c:pt idx="0">
                  <c:v>292</c:v>
                </c:pt>
                <c:pt idx="1">
                  <c:v>297</c:v>
                </c:pt>
                <c:pt idx="2">
                  <c:v>304</c:v>
                </c:pt>
                <c:pt idx="3">
                  <c:v>308</c:v>
                </c:pt>
                <c:pt idx="4">
                  <c:v>312</c:v>
                </c:pt>
                <c:pt idx="5">
                  <c:v>316</c:v>
                </c:pt>
                <c:pt idx="6">
                  <c:v>319</c:v>
                </c:pt>
                <c:pt idx="7">
                  <c:v>322</c:v>
                </c:pt>
                <c:pt idx="8">
                  <c:v>324</c:v>
                </c:pt>
              </c:numCache>
            </c:numRef>
          </c:yVal>
          <c:smooth val="1"/>
          <c:extLst xmlns:c16r2="http://schemas.microsoft.com/office/drawing/2015/06/chart">
            <c:ext xmlns:c16="http://schemas.microsoft.com/office/drawing/2014/chart" uri="{C3380CC4-5D6E-409C-BE32-E72D297353CC}">
              <c16:uniqueId val="{00000000-5123-47EA-BBD3-367FDBBBB957}"/>
            </c:ext>
          </c:extLst>
        </c:ser>
        <c:ser>
          <c:idx val="1"/>
          <c:order val="1"/>
          <c:tx>
            <c:strRef>
              <c:f>Freq!$B$69</c:f>
              <c:strCache>
                <c:ptCount val="1"/>
                <c:pt idx="0">
                  <c:v>350 mm feedback tube</c:v>
                </c:pt>
              </c:strCache>
            </c:strRef>
          </c:tx>
          <c:xVal>
            <c:numRef>
              <c:f>Freq!$C$67:$K$67</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69:$K$69</c:f>
              <c:numCache>
                <c:formatCode>General</c:formatCode>
                <c:ptCount val="9"/>
                <c:pt idx="0">
                  <c:v>285</c:v>
                </c:pt>
                <c:pt idx="1">
                  <c:v>288</c:v>
                </c:pt>
                <c:pt idx="2">
                  <c:v>292</c:v>
                </c:pt>
                <c:pt idx="3">
                  <c:v>295</c:v>
                </c:pt>
                <c:pt idx="4">
                  <c:v>299</c:v>
                </c:pt>
                <c:pt idx="5">
                  <c:v>302</c:v>
                </c:pt>
                <c:pt idx="6">
                  <c:v>304</c:v>
                </c:pt>
                <c:pt idx="7">
                  <c:v>306</c:v>
                </c:pt>
                <c:pt idx="8">
                  <c:v>307</c:v>
                </c:pt>
              </c:numCache>
            </c:numRef>
          </c:yVal>
          <c:smooth val="1"/>
          <c:extLst xmlns:c16r2="http://schemas.microsoft.com/office/drawing/2015/06/chart">
            <c:ext xmlns:c16="http://schemas.microsoft.com/office/drawing/2014/chart" uri="{C3380CC4-5D6E-409C-BE32-E72D297353CC}">
              <c16:uniqueId val="{00000001-5123-47EA-BBD3-367FDBBBB957}"/>
            </c:ext>
          </c:extLst>
        </c:ser>
        <c:ser>
          <c:idx val="2"/>
          <c:order val="2"/>
          <c:tx>
            <c:strRef>
              <c:f>Freq!$B$70</c:f>
              <c:strCache>
                <c:ptCount val="1"/>
                <c:pt idx="0">
                  <c:v>400 mm feedback tube</c:v>
                </c:pt>
              </c:strCache>
            </c:strRef>
          </c:tx>
          <c:xVal>
            <c:numRef>
              <c:f>Freq!$C$67:$K$67</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70:$K$70</c:f>
              <c:numCache>
                <c:formatCode>General</c:formatCode>
                <c:ptCount val="9"/>
                <c:pt idx="0">
                  <c:v>280</c:v>
                </c:pt>
                <c:pt idx="1">
                  <c:v>282</c:v>
                </c:pt>
                <c:pt idx="2">
                  <c:v>284</c:v>
                </c:pt>
                <c:pt idx="3">
                  <c:v>286</c:v>
                </c:pt>
                <c:pt idx="4">
                  <c:v>287</c:v>
                </c:pt>
                <c:pt idx="5">
                  <c:v>288</c:v>
                </c:pt>
                <c:pt idx="6">
                  <c:v>288</c:v>
                </c:pt>
                <c:pt idx="7">
                  <c:v>289</c:v>
                </c:pt>
                <c:pt idx="8">
                  <c:v>289</c:v>
                </c:pt>
              </c:numCache>
            </c:numRef>
          </c:yVal>
          <c:smooth val="1"/>
          <c:extLst xmlns:c16r2="http://schemas.microsoft.com/office/drawing/2015/06/chart">
            <c:ext xmlns:c16="http://schemas.microsoft.com/office/drawing/2014/chart" uri="{C3380CC4-5D6E-409C-BE32-E72D297353CC}">
              <c16:uniqueId val="{00000002-5123-47EA-BBD3-367FDBBBB957}"/>
            </c:ext>
          </c:extLst>
        </c:ser>
        <c:ser>
          <c:idx val="3"/>
          <c:order val="3"/>
          <c:tx>
            <c:strRef>
              <c:f>Freq!$B$71</c:f>
              <c:strCache>
                <c:ptCount val="1"/>
                <c:pt idx="0">
                  <c:v>450 mm feedback tube</c:v>
                </c:pt>
              </c:strCache>
            </c:strRef>
          </c:tx>
          <c:xVal>
            <c:numRef>
              <c:f>Freq!$C$67:$K$67</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71:$K$71</c:f>
              <c:numCache>
                <c:formatCode>General</c:formatCode>
                <c:ptCount val="9"/>
                <c:pt idx="0">
                  <c:v>273</c:v>
                </c:pt>
                <c:pt idx="1">
                  <c:v>275</c:v>
                </c:pt>
                <c:pt idx="2">
                  <c:v>276</c:v>
                </c:pt>
                <c:pt idx="3">
                  <c:v>277</c:v>
                </c:pt>
                <c:pt idx="4">
                  <c:v>278</c:v>
                </c:pt>
                <c:pt idx="5">
                  <c:v>279</c:v>
                </c:pt>
                <c:pt idx="6">
                  <c:v>279</c:v>
                </c:pt>
                <c:pt idx="7">
                  <c:v>279</c:v>
                </c:pt>
                <c:pt idx="8">
                  <c:v>278</c:v>
                </c:pt>
              </c:numCache>
            </c:numRef>
          </c:yVal>
          <c:smooth val="1"/>
          <c:extLst xmlns:c16r2="http://schemas.microsoft.com/office/drawing/2015/06/chart">
            <c:ext xmlns:c16="http://schemas.microsoft.com/office/drawing/2014/chart" uri="{C3380CC4-5D6E-409C-BE32-E72D297353CC}">
              <c16:uniqueId val="{00000003-5123-47EA-BBD3-367FDBBBB957}"/>
            </c:ext>
          </c:extLst>
        </c:ser>
        <c:dLbls>
          <c:showLegendKey val="0"/>
          <c:showVal val="0"/>
          <c:showCatName val="0"/>
          <c:showSerName val="0"/>
          <c:showPercent val="0"/>
          <c:showBubbleSize val="0"/>
        </c:dLbls>
        <c:axId val="633823616"/>
        <c:axId val="633825536"/>
      </c:scatterChart>
      <c:valAx>
        <c:axId val="633823616"/>
        <c:scaling>
          <c:orientation val="minMax"/>
          <c:max val="0.21300000000000002"/>
          <c:min val="0.127"/>
        </c:scaling>
        <c:delete val="0"/>
        <c:axPos val="b"/>
        <c:title>
          <c:tx>
            <c:rich>
              <a:bodyPr/>
              <a:lstStyle/>
              <a:p>
                <a:pPr>
                  <a:defRPr/>
                </a:pPr>
                <a:r>
                  <a:rPr lang="en-GB"/>
                  <a:t>U (m/s)</a:t>
                </a:r>
              </a:p>
            </c:rich>
          </c:tx>
          <c:overlay val="0"/>
        </c:title>
        <c:numFmt formatCode="#,##0.00" sourceLinked="0"/>
        <c:majorTickMark val="in"/>
        <c:minorTickMark val="none"/>
        <c:tickLblPos val="nextTo"/>
        <c:crossAx val="633825536"/>
        <c:crosses val="autoZero"/>
        <c:crossBetween val="midCat"/>
      </c:valAx>
      <c:valAx>
        <c:axId val="633825536"/>
        <c:scaling>
          <c:orientation val="minMax"/>
          <c:max val="330"/>
          <c:min val="250"/>
        </c:scaling>
        <c:delete val="0"/>
        <c:axPos val="l"/>
        <c:title>
          <c:tx>
            <c:rich>
              <a:bodyPr rot="-5400000" vert="horz"/>
              <a:lstStyle/>
              <a:p>
                <a:pPr>
                  <a:defRPr/>
                </a:pPr>
                <a:r>
                  <a:rPr lang="en-GB"/>
                  <a:t>Pulsation</a:t>
                </a:r>
                <a:r>
                  <a:rPr lang="en-GB" baseline="0"/>
                  <a:t> frequency (Hz)</a:t>
                </a:r>
                <a:endParaRPr lang="en-GB"/>
              </a:p>
            </c:rich>
          </c:tx>
          <c:overlay val="0"/>
        </c:title>
        <c:numFmt formatCode="#,##0" sourceLinked="0"/>
        <c:majorTickMark val="in"/>
        <c:minorTickMark val="none"/>
        <c:tickLblPos val="nextTo"/>
        <c:crossAx val="633823616"/>
        <c:crosses val="autoZero"/>
        <c:crossBetween val="midCat"/>
      </c:valAx>
      <c:spPr>
        <a:ln>
          <a:solidFill>
            <a:schemeClr val="bg1">
              <a:lumMod val="50000"/>
            </a:schemeClr>
          </a:solidFill>
        </a:ln>
      </c:spPr>
    </c:plotArea>
    <c:legend>
      <c:legendPos val="r"/>
      <c:layout>
        <c:manualLayout>
          <c:xMode val="edge"/>
          <c:yMode val="edge"/>
          <c:x val="0.31602897932250673"/>
          <c:y val="0.60986122982751223"/>
          <c:w val="0.60102044948645728"/>
          <c:h val="0.23608534651640362"/>
        </c:manualLayout>
      </c:layout>
      <c:overlay val="0"/>
    </c:legend>
    <c:plotVisOnly val="1"/>
    <c:dispBlanksAs val="gap"/>
    <c:showDLblsOverMax val="0"/>
  </c:chart>
  <c:spPr>
    <a:ln>
      <a:noFill/>
    </a:ln>
  </c:spPr>
  <c:externalData r:id="rId2">
    <c:autoUpdate val="0"/>
  </c:externalData>
</c:chartSpace>
</file>

<file path=word/charts/chart10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543890983092764"/>
          <c:y val="5.1400554097404488E-2"/>
          <c:w val="0.74865042633029655"/>
          <c:h val="0.80484179060950711"/>
        </c:manualLayout>
      </c:layout>
      <c:scatterChart>
        <c:scatterStyle val="smoothMarker"/>
        <c:varyColors val="0"/>
        <c:ser>
          <c:idx val="0"/>
          <c:order val="0"/>
          <c:tx>
            <c:strRef>
              <c:f>Freq!$B$87</c:f>
              <c:strCache>
                <c:ptCount val="1"/>
                <c:pt idx="0">
                  <c:v>320 mm feedback tube</c:v>
                </c:pt>
              </c:strCache>
            </c:strRef>
          </c:tx>
          <c:xVal>
            <c:numRef>
              <c:f>Freq!$C$67:$K$67</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87:$K$87</c:f>
              <c:numCache>
                <c:formatCode>General</c:formatCode>
                <c:ptCount val="9"/>
                <c:pt idx="0">
                  <c:v>291</c:v>
                </c:pt>
                <c:pt idx="1">
                  <c:v>295</c:v>
                </c:pt>
                <c:pt idx="2">
                  <c:v>300</c:v>
                </c:pt>
                <c:pt idx="3">
                  <c:v>305</c:v>
                </c:pt>
                <c:pt idx="4">
                  <c:v>308</c:v>
                </c:pt>
                <c:pt idx="5">
                  <c:v>313</c:v>
                </c:pt>
                <c:pt idx="6">
                  <c:v>315</c:v>
                </c:pt>
                <c:pt idx="7">
                  <c:v>317</c:v>
                </c:pt>
                <c:pt idx="8">
                  <c:v>320</c:v>
                </c:pt>
              </c:numCache>
            </c:numRef>
          </c:yVal>
          <c:smooth val="1"/>
          <c:extLst xmlns:c16r2="http://schemas.microsoft.com/office/drawing/2015/06/chart">
            <c:ext xmlns:c16="http://schemas.microsoft.com/office/drawing/2014/chart" uri="{C3380CC4-5D6E-409C-BE32-E72D297353CC}">
              <c16:uniqueId val="{00000000-ABAE-4DFA-A30C-77B12F0F7E2E}"/>
            </c:ext>
          </c:extLst>
        </c:ser>
        <c:ser>
          <c:idx val="1"/>
          <c:order val="1"/>
          <c:tx>
            <c:strRef>
              <c:f>Freq!$B$88</c:f>
              <c:strCache>
                <c:ptCount val="1"/>
                <c:pt idx="0">
                  <c:v>350 mm feedback tube</c:v>
                </c:pt>
              </c:strCache>
            </c:strRef>
          </c:tx>
          <c:xVal>
            <c:numRef>
              <c:f>Freq!$C$67:$K$67</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88:$K$88</c:f>
              <c:numCache>
                <c:formatCode>General</c:formatCode>
                <c:ptCount val="9"/>
                <c:pt idx="0">
                  <c:v>285</c:v>
                </c:pt>
                <c:pt idx="1">
                  <c:v>287</c:v>
                </c:pt>
                <c:pt idx="2">
                  <c:v>291</c:v>
                </c:pt>
                <c:pt idx="3">
                  <c:v>294</c:v>
                </c:pt>
                <c:pt idx="4">
                  <c:v>297</c:v>
                </c:pt>
                <c:pt idx="5">
                  <c:v>299</c:v>
                </c:pt>
                <c:pt idx="6">
                  <c:v>301</c:v>
                </c:pt>
                <c:pt idx="7">
                  <c:v>303</c:v>
                </c:pt>
                <c:pt idx="8">
                  <c:v>304</c:v>
                </c:pt>
              </c:numCache>
            </c:numRef>
          </c:yVal>
          <c:smooth val="1"/>
          <c:extLst xmlns:c16r2="http://schemas.microsoft.com/office/drawing/2015/06/chart">
            <c:ext xmlns:c16="http://schemas.microsoft.com/office/drawing/2014/chart" uri="{C3380CC4-5D6E-409C-BE32-E72D297353CC}">
              <c16:uniqueId val="{00000001-ABAE-4DFA-A30C-77B12F0F7E2E}"/>
            </c:ext>
          </c:extLst>
        </c:ser>
        <c:ser>
          <c:idx val="2"/>
          <c:order val="2"/>
          <c:tx>
            <c:strRef>
              <c:f>Freq!$B$89</c:f>
              <c:strCache>
                <c:ptCount val="1"/>
                <c:pt idx="0">
                  <c:v>400 mm feedback tube</c:v>
                </c:pt>
              </c:strCache>
            </c:strRef>
          </c:tx>
          <c:xVal>
            <c:numRef>
              <c:f>Freq!$C$67:$K$67</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89:$K$89</c:f>
              <c:numCache>
                <c:formatCode>General</c:formatCode>
                <c:ptCount val="9"/>
                <c:pt idx="0">
                  <c:v>279</c:v>
                </c:pt>
                <c:pt idx="1">
                  <c:v>280</c:v>
                </c:pt>
                <c:pt idx="2">
                  <c:v>283</c:v>
                </c:pt>
                <c:pt idx="3">
                  <c:v>283</c:v>
                </c:pt>
                <c:pt idx="4">
                  <c:v>285</c:v>
                </c:pt>
                <c:pt idx="5">
                  <c:v>286</c:v>
                </c:pt>
                <c:pt idx="6">
                  <c:v>288</c:v>
                </c:pt>
                <c:pt idx="7">
                  <c:v>288</c:v>
                </c:pt>
                <c:pt idx="8">
                  <c:v>289</c:v>
                </c:pt>
              </c:numCache>
            </c:numRef>
          </c:yVal>
          <c:smooth val="1"/>
          <c:extLst xmlns:c16r2="http://schemas.microsoft.com/office/drawing/2015/06/chart">
            <c:ext xmlns:c16="http://schemas.microsoft.com/office/drawing/2014/chart" uri="{C3380CC4-5D6E-409C-BE32-E72D297353CC}">
              <c16:uniqueId val="{00000002-ABAE-4DFA-A30C-77B12F0F7E2E}"/>
            </c:ext>
          </c:extLst>
        </c:ser>
        <c:ser>
          <c:idx val="3"/>
          <c:order val="3"/>
          <c:tx>
            <c:strRef>
              <c:f>Freq!$B$90</c:f>
              <c:strCache>
                <c:ptCount val="1"/>
                <c:pt idx="0">
                  <c:v>450 mm feedback tube</c:v>
                </c:pt>
              </c:strCache>
            </c:strRef>
          </c:tx>
          <c:xVal>
            <c:numRef>
              <c:f>Freq!$C$67:$K$67</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90:$K$90</c:f>
              <c:numCache>
                <c:formatCode>General</c:formatCode>
                <c:ptCount val="9"/>
                <c:pt idx="0">
                  <c:v>271</c:v>
                </c:pt>
                <c:pt idx="1">
                  <c:v>272</c:v>
                </c:pt>
                <c:pt idx="2">
                  <c:v>274</c:v>
                </c:pt>
                <c:pt idx="3">
                  <c:v>276</c:v>
                </c:pt>
                <c:pt idx="4">
                  <c:v>278</c:v>
                </c:pt>
                <c:pt idx="5">
                  <c:v>277</c:v>
                </c:pt>
                <c:pt idx="6">
                  <c:v>277</c:v>
                </c:pt>
                <c:pt idx="7">
                  <c:v>278</c:v>
                </c:pt>
                <c:pt idx="8">
                  <c:v>277</c:v>
                </c:pt>
              </c:numCache>
            </c:numRef>
          </c:yVal>
          <c:smooth val="1"/>
          <c:extLst xmlns:c16r2="http://schemas.microsoft.com/office/drawing/2015/06/chart">
            <c:ext xmlns:c16="http://schemas.microsoft.com/office/drawing/2014/chart" uri="{C3380CC4-5D6E-409C-BE32-E72D297353CC}">
              <c16:uniqueId val="{00000003-ABAE-4DFA-A30C-77B12F0F7E2E}"/>
            </c:ext>
          </c:extLst>
        </c:ser>
        <c:dLbls>
          <c:showLegendKey val="0"/>
          <c:showVal val="0"/>
          <c:showCatName val="0"/>
          <c:showSerName val="0"/>
          <c:showPercent val="0"/>
          <c:showBubbleSize val="0"/>
        </c:dLbls>
        <c:axId val="634128640"/>
        <c:axId val="634134912"/>
      </c:scatterChart>
      <c:valAx>
        <c:axId val="634128640"/>
        <c:scaling>
          <c:orientation val="minMax"/>
          <c:max val="0.21300000000000002"/>
          <c:min val="0.127"/>
        </c:scaling>
        <c:delete val="0"/>
        <c:axPos val="b"/>
        <c:title>
          <c:tx>
            <c:rich>
              <a:bodyPr/>
              <a:lstStyle/>
              <a:p>
                <a:pPr>
                  <a:defRPr/>
                </a:pPr>
                <a:r>
                  <a:rPr lang="en-GB"/>
                  <a:t>U (m/s)</a:t>
                </a:r>
              </a:p>
            </c:rich>
          </c:tx>
          <c:overlay val="0"/>
        </c:title>
        <c:numFmt formatCode="#,##0.00" sourceLinked="0"/>
        <c:majorTickMark val="in"/>
        <c:minorTickMark val="none"/>
        <c:tickLblPos val="nextTo"/>
        <c:crossAx val="634134912"/>
        <c:crosses val="autoZero"/>
        <c:crossBetween val="midCat"/>
      </c:valAx>
      <c:valAx>
        <c:axId val="634134912"/>
        <c:scaling>
          <c:orientation val="minMax"/>
          <c:max val="330"/>
          <c:min val="250"/>
        </c:scaling>
        <c:delete val="0"/>
        <c:axPos val="l"/>
        <c:title>
          <c:tx>
            <c:rich>
              <a:bodyPr rot="-5400000" vert="horz"/>
              <a:lstStyle/>
              <a:p>
                <a:pPr>
                  <a:defRPr/>
                </a:pPr>
                <a:r>
                  <a:rPr lang="en-GB"/>
                  <a:t>Pulsation</a:t>
                </a:r>
                <a:r>
                  <a:rPr lang="en-GB" baseline="0"/>
                  <a:t> frequency (Hz)</a:t>
                </a:r>
                <a:endParaRPr lang="en-GB"/>
              </a:p>
            </c:rich>
          </c:tx>
          <c:overlay val="0"/>
        </c:title>
        <c:numFmt formatCode="#,##0" sourceLinked="0"/>
        <c:majorTickMark val="in"/>
        <c:minorTickMark val="none"/>
        <c:tickLblPos val="nextTo"/>
        <c:crossAx val="634128640"/>
        <c:crosses val="autoZero"/>
        <c:crossBetween val="midCat"/>
      </c:valAx>
      <c:spPr>
        <a:ln>
          <a:solidFill>
            <a:schemeClr val="bg1">
              <a:lumMod val="50000"/>
            </a:schemeClr>
          </a:solidFill>
        </a:ln>
      </c:spPr>
    </c:plotArea>
    <c:legend>
      <c:legendPos val="r"/>
      <c:layout>
        <c:manualLayout>
          <c:xMode val="edge"/>
          <c:yMode val="edge"/>
          <c:x val="0.34366035629963509"/>
          <c:y val="0.62633277397702336"/>
          <c:w val="0.61223125735237283"/>
          <c:h val="0.2270889548488737"/>
        </c:manualLayout>
      </c:layout>
      <c:overlay val="0"/>
    </c:legend>
    <c:plotVisOnly val="1"/>
    <c:dispBlanksAs val="gap"/>
    <c:showDLblsOverMax val="0"/>
  </c:chart>
  <c:spPr>
    <a:ln>
      <a:noFill/>
    </a:ln>
  </c:sp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236056920250929"/>
          <c:y val="6.5460480673568855E-2"/>
          <c:w val="0.83815964015131728"/>
          <c:h val="0.79595967747358798"/>
        </c:manualLayout>
      </c:layout>
      <c:scatterChart>
        <c:scatterStyle val="smoothMarker"/>
        <c:varyColors val="0"/>
        <c:ser>
          <c:idx val="0"/>
          <c:order val="0"/>
          <c:tx>
            <c:strRef>
              <c:f>DP!$A$124</c:f>
              <c:strCache>
                <c:ptCount val="1"/>
                <c:pt idx="0">
                  <c:v>Continuous flow increase</c:v>
                </c:pt>
              </c:strCache>
            </c:strRef>
          </c:tx>
          <c:marker>
            <c:symbol val="none"/>
          </c:marker>
          <c:xVal>
            <c:numRef>
              <c:f>DP!$B$5:$AM$5</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DP!$B$124:$AM$124</c:f>
              <c:numCache>
                <c:formatCode>General</c:formatCode>
                <c:ptCount val="38"/>
                <c:pt idx="0">
                  <c:v>14.099999999999998</c:v>
                </c:pt>
                <c:pt idx="1">
                  <c:v>18.13333333333334</c:v>
                </c:pt>
                <c:pt idx="2">
                  <c:v>24.433333333333337</c:v>
                </c:pt>
                <c:pt idx="3">
                  <c:v>30.766666666666666</c:v>
                </c:pt>
                <c:pt idx="4">
                  <c:v>35.733333333333306</c:v>
                </c:pt>
                <c:pt idx="5">
                  <c:v>42.633333333333326</c:v>
                </c:pt>
                <c:pt idx="6">
                  <c:v>49.066666666666677</c:v>
                </c:pt>
                <c:pt idx="7">
                  <c:v>56.066666666666677</c:v>
                </c:pt>
                <c:pt idx="8">
                  <c:v>60.833333333333329</c:v>
                </c:pt>
                <c:pt idx="9">
                  <c:v>71.066666666666663</c:v>
                </c:pt>
                <c:pt idx="10">
                  <c:v>75.100000000000009</c:v>
                </c:pt>
                <c:pt idx="11">
                  <c:v>83.133333333333368</c:v>
                </c:pt>
                <c:pt idx="12">
                  <c:v>89.066666666666677</c:v>
                </c:pt>
                <c:pt idx="13">
                  <c:v>97.8333333333333</c:v>
                </c:pt>
                <c:pt idx="14">
                  <c:v>103.03333333333336</c:v>
                </c:pt>
                <c:pt idx="15">
                  <c:v>112.16666666666664</c:v>
                </c:pt>
                <c:pt idx="16">
                  <c:v>117.39999999999999</c:v>
                </c:pt>
                <c:pt idx="17">
                  <c:v>125.49999999999999</c:v>
                </c:pt>
                <c:pt idx="18">
                  <c:v>130.9</c:v>
                </c:pt>
                <c:pt idx="19">
                  <c:v>137.96666666666667</c:v>
                </c:pt>
                <c:pt idx="20">
                  <c:v>142.4</c:v>
                </c:pt>
                <c:pt idx="21">
                  <c:v>149.86666666666665</c:v>
                </c:pt>
                <c:pt idx="22">
                  <c:v>156.2000000000001</c:v>
                </c:pt>
                <c:pt idx="23">
                  <c:v>164.90000000000003</c:v>
                </c:pt>
                <c:pt idx="24">
                  <c:v>172.23333333333335</c:v>
                </c:pt>
                <c:pt idx="25">
                  <c:v>180.06666666666666</c:v>
                </c:pt>
                <c:pt idx="26">
                  <c:v>187.76666666666665</c:v>
                </c:pt>
                <c:pt idx="27">
                  <c:v>196.56666666666663</c:v>
                </c:pt>
                <c:pt idx="28">
                  <c:v>204.20000000000002</c:v>
                </c:pt>
                <c:pt idx="29">
                  <c:v>214.76666666666668</c:v>
                </c:pt>
                <c:pt idx="30">
                  <c:v>221.50000000000009</c:v>
                </c:pt>
                <c:pt idx="31">
                  <c:v>233.43333333333339</c:v>
                </c:pt>
                <c:pt idx="32">
                  <c:v>239.9</c:v>
                </c:pt>
                <c:pt idx="33">
                  <c:v>251.2</c:v>
                </c:pt>
                <c:pt idx="34">
                  <c:v>262.26666666666665</c:v>
                </c:pt>
                <c:pt idx="35">
                  <c:v>276.33333333333326</c:v>
                </c:pt>
                <c:pt idx="36">
                  <c:v>284.60000000000008</c:v>
                </c:pt>
                <c:pt idx="37">
                  <c:v>299.86666666666662</c:v>
                </c:pt>
              </c:numCache>
            </c:numRef>
          </c:yVal>
          <c:smooth val="1"/>
          <c:extLst xmlns:c16r2="http://schemas.microsoft.com/office/drawing/2015/06/chart">
            <c:ext xmlns:c16="http://schemas.microsoft.com/office/drawing/2014/chart" uri="{C3380CC4-5D6E-409C-BE32-E72D297353CC}">
              <c16:uniqueId val="{00000000-3AE0-47D8-B42D-8946B0B96EDB}"/>
            </c:ext>
          </c:extLst>
        </c:ser>
        <c:ser>
          <c:idx val="1"/>
          <c:order val="1"/>
          <c:tx>
            <c:strRef>
              <c:f>DP!$A$125</c:f>
              <c:strCache>
                <c:ptCount val="1"/>
                <c:pt idx="0">
                  <c:v>Continuous flow decrease</c:v>
                </c:pt>
              </c:strCache>
            </c:strRef>
          </c:tx>
          <c:marker>
            <c:symbol val="none"/>
          </c:marker>
          <c:xVal>
            <c:numRef>
              <c:f>DP!$B$5:$AM$5</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DP!$B$125:$AM$125</c:f>
              <c:numCache>
                <c:formatCode>General</c:formatCode>
                <c:ptCount val="38"/>
                <c:pt idx="0">
                  <c:v>15.833333333333341</c:v>
                </c:pt>
                <c:pt idx="1">
                  <c:v>20.533333333333339</c:v>
                </c:pt>
                <c:pt idx="2">
                  <c:v>25.6</c:v>
                </c:pt>
                <c:pt idx="3">
                  <c:v>31.43333333333333</c:v>
                </c:pt>
                <c:pt idx="4">
                  <c:v>37.799999999999983</c:v>
                </c:pt>
                <c:pt idx="5">
                  <c:v>43.333333333333321</c:v>
                </c:pt>
                <c:pt idx="6">
                  <c:v>50.000000000000014</c:v>
                </c:pt>
                <c:pt idx="7">
                  <c:v>56.166666666666679</c:v>
                </c:pt>
                <c:pt idx="8">
                  <c:v>62.466666666666669</c:v>
                </c:pt>
                <c:pt idx="9">
                  <c:v>69.1666666666667</c:v>
                </c:pt>
                <c:pt idx="10">
                  <c:v>75.966666666666654</c:v>
                </c:pt>
                <c:pt idx="11">
                  <c:v>82.833333333333286</c:v>
                </c:pt>
                <c:pt idx="12">
                  <c:v>89.333333333333343</c:v>
                </c:pt>
                <c:pt idx="13">
                  <c:v>97.13333333333334</c:v>
                </c:pt>
                <c:pt idx="14">
                  <c:v>103.36666666666667</c:v>
                </c:pt>
                <c:pt idx="15">
                  <c:v>110.36666666666666</c:v>
                </c:pt>
                <c:pt idx="16">
                  <c:v>118.19999999999997</c:v>
                </c:pt>
                <c:pt idx="17">
                  <c:v>124.89999999999999</c:v>
                </c:pt>
                <c:pt idx="18">
                  <c:v>131.9</c:v>
                </c:pt>
                <c:pt idx="19">
                  <c:v>138.96666666666667</c:v>
                </c:pt>
                <c:pt idx="20">
                  <c:v>144.30000000000004</c:v>
                </c:pt>
                <c:pt idx="21">
                  <c:v>150.76666666666662</c:v>
                </c:pt>
                <c:pt idx="22">
                  <c:v>157.46666666666661</c:v>
                </c:pt>
                <c:pt idx="23">
                  <c:v>165.06666666666661</c:v>
                </c:pt>
                <c:pt idx="24">
                  <c:v>172.8</c:v>
                </c:pt>
                <c:pt idx="25">
                  <c:v>181.23333333333338</c:v>
                </c:pt>
                <c:pt idx="26">
                  <c:v>187.26666666666671</c:v>
                </c:pt>
                <c:pt idx="27">
                  <c:v>196.16666666666671</c:v>
                </c:pt>
                <c:pt idx="28">
                  <c:v>204.5</c:v>
                </c:pt>
                <c:pt idx="29">
                  <c:v>213.6333333333333</c:v>
                </c:pt>
                <c:pt idx="30">
                  <c:v>222.76666666666659</c:v>
                </c:pt>
                <c:pt idx="31">
                  <c:v>233.10000000000005</c:v>
                </c:pt>
                <c:pt idx="32">
                  <c:v>241.83333333333334</c:v>
                </c:pt>
                <c:pt idx="33">
                  <c:v>253.16666666666669</c:v>
                </c:pt>
                <c:pt idx="34">
                  <c:v>263.30000000000007</c:v>
                </c:pt>
                <c:pt idx="35">
                  <c:v>274.23333333333323</c:v>
                </c:pt>
                <c:pt idx="36">
                  <c:v>284.90000000000009</c:v>
                </c:pt>
                <c:pt idx="37">
                  <c:v>299.86666666666662</c:v>
                </c:pt>
              </c:numCache>
            </c:numRef>
          </c:yVal>
          <c:smooth val="1"/>
          <c:extLst xmlns:c16r2="http://schemas.microsoft.com/office/drawing/2015/06/chart">
            <c:ext xmlns:c16="http://schemas.microsoft.com/office/drawing/2014/chart" uri="{C3380CC4-5D6E-409C-BE32-E72D297353CC}">
              <c16:uniqueId val="{00000001-3AE0-47D8-B42D-8946B0B96EDB}"/>
            </c:ext>
          </c:extLst>
        </c:ser>
        <c:ser>
          <c:idx val="2"/>
          <c:order val="2"/>
          <c:tx>
            <c:strRef>
              <c:f>DP!$A$126</c:f>
              <c:strCache>
                <c:ptCount val="1"/>
                <c:pt idx="0">
                  <c:v>280.23 Hz increase</c:v>
                </c:pt>
              </c:strCache>
            </c:strRef>
          </c:tx>
          <c:marker>
            <c:symbol val="none"/>
          </c:marker>
          <c:xVal>
            <c:numRef>
              <c:f>DP!$B$5:$AM$5</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DP!$B$126:$AM$126</c:f>
              <c:numCache>
                <c:formatCode>General</c:formatCode>
                <c:ptCount val="38"/>
                <c:pt idx="13">
                  <c:v>102.99999999999996</c:v>
                </c:pt>
                <c:pt idx="14">
                  <c:v>108.9666666666667</c:v>
                </c:pt>
                <c:pt idx="15">
                  <c:v>117.20000000000002</c:v>
                </c:pt>
                <c:pt idx="16">
                  <c:v>124.63333333333331</c:v>
                </c:pt>
                <c:pt idx="17">
                  <c:v>133.30000000000004</c:v>
                </c:pt>
                <c:pt idx="18">
                  <c:v>140.06666666666672</c:v>
                </c:pt>
                <c:pt idx="19">
                  <c:v>147.19999999999999</c:v>
                </c:pt>
                <c:pt idx="20">
                  <c:v>153.29999999999998</c:v>
                </c:pt>
                <c:pt idx="21">
                  <c:v>162.40000000000003</c:v>
                </c:pt>
                <c:pt idx="22">
                  <c:v>168.73333333333341</c:v>
                </c:pt>
                <c:pt idx="23">
                  <c:v>178.16666666666666</c:v>
                </c:pt>
                <c:pt idx="24">
                  <c:v>185.89999999999995</c:v>
                </c:pt>
                <c:pt idx="25">
                  <c:v>196.26666666666665</c:v>
                </c:pt>
                <c:pt idx="26">
                  <c:v>203.76666666666671</c:v>
                </c:pt>
                <c:pt idx="27">
                  <c:v>213.30000000000004</c:v>
                </c:pt>
                <c:pt idx="28">
                  <c:v>222.26666666666674</c:v>
                </c:pt>
                <c:pt idx="29">
                  <c:v>235.16666666666666</c:v>
                </c:pt>
                <c:pt idx="30">
                  <c:v>245.1</c:v>
                </c:pt>
                <c:pt idx="31">
                  <c:v>258</c:v>
                </c:pt>
                <c:pt idx="32">
                  <c:v>269.56666666666666</c:v>
                </c:pt>
                <c:pt idx="33">
                  <c:v>285.06666666666672</c:v>
                </c:pt>
                <c:pt idx="34">
                  <c:v>296.96666666666675</c:v>
                </c:pt>
                <c:pt idx="35">
                  <c:v>311.66666666666674</c:v>
                </c:pt>
                <c:pt idx="36">
                  <c:v>326.46666666666675</c:v>
                </c:pt>
                <c:pt idx="37">
                  <c:v>342.30000000000007</c:v>
                </c:pt>
              </c:numCache>
            </c:numRef>
          </c:yVal>
          <c:smooth val="1"/>
          <c:extLst xmlns:c16r2="http://schemas.microsoft.com/office/drawing/2015/06/chart">
            <c:ext xmlns:c16="http://schemas.microsoft.com/office/drawing/2014/chart" uri="{C3380CC4-5D6E-409C-BE32-E72D297353CC}">
              <c16:uniqueId val="{00000002-3AE0-47D8-B42D-8946B0B96EDB}"/>
            </c:ext>
          </c:extLst>
        </c:ser>
        <c:ser>
          <c:idx val="3"/>
          <c:order val="3"/>
          <c:tx>
            <c:strRef>
              <c:f>DP!$A$127</c:f>
              <c:strCache>
                <c:ptCount val="1"/>
                <c:pt idx="0">
                  <c:v>280.23 Hz decrease</c:v>
                </c:pt>
              </c:strCache>
            </c:strRef>
          </c:tx>
          <c:marker>
            <c:symbol val="none"/>
          </c:marker>
          <c:xVal>
            <c:numRef>
              <c:f>DP!$B$5:$AM$5</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DP!$B$127:$AM$127</c:f>
              <c:numCache>
                <c:formatCode>General</c:formatCode>
                <c:ptCount val="38"/>
                <c:pt idx="13">
                  <c:v>103</c:v>
                </c:pt>
                <c:pt idx="14">
                  <c:v>109.79999999999998</c:v>
                </c:pt>
                <c:pt idx="15">
                  <c:v>117.29999999999995</c:v>
                </c:pt>
                <c:pt idx="16">
                  <c:v>124.33333333333331</c:v>
                </c:pt>
                <c:pt idx="17">
                  <c:v>131.6333333333333</c:v>
                </c:pt>
                <c:pt idx="18">
                  <c:v>139.43333333333334</c:v>
                </c:pt>
                <c:pt idx="19">
                  <c:v>148.33333333333329</c:v>
                </c:pt>
                <c:pt idx="20">
                  <c:v>153.96666666666661</c:v>
                </c:pt>
                <c:pt idx="21">
                  <c:v>162.09999999999991</c:v>
                </c:pt>
                <c:pt idx="22">
                  <c:v>169.43333333333339</c:v>
                </c:pt>
                <c:pt idx="23">
                  <c:v>177.93333333333337</c:v>
                </c:pt>
                <c:pt idx="24">
                  <c:v>185.86666666666659</c:v>
                </c:pt>
                <c:pt idx="25">
                  <c:v>196</c:v>
                </c:pt>
                <c:pt idx="26">
                  <c:v>203.23333333333338</c:v>
                </c:pt>
                <c:pt idx="27">
                  <c:v>212.96666666666667</c:v>
                </c:pt>
                <c:pt idx="28">
                  <c:v>222.23333333333332</c:v>
                </c:pt>
                <c:pt idx="29">
                  <c:v>234.20000000000002</c:v>
                </c:pt>
                <c:pt idx="30">
                  <c:v>245.93333333333328</c:v>
                </c:pt>
                <c:pt idx="31">
                  <c:v>258</c:v>
                </c:pt>
                <c:pt idx="32">
                  <c:v>269.16666666666669</c:v>
                </c:pt>
                <c:pt idx="33">
                  <c:v>281.90000000000003</c:v>
                </c:pt>
                <c:pt idx="34">
                  <c:v>296.83333333333331</c:v>
                </c:pt>
                <c:pt idx="35">
                  <c:v>309.0333333333333</c:v>
                </c:pt>
                <c:pt idx="36">
                  <c:v>324.6666666666668</c:v>
                </c:pt>
                <c:pt idx="37">
                  <c:v>342.30000000000007</c:v>
                </c:pt>
              </c:numCache>
            </c:numRef>
          </c:yVal>
          <c:smooth val="1"/>
          <c:extLst xmlns:c16r2="http://schemas.microsoft.com/office/drawing/2015/06/chart">
            <c:ext xmlns:c16="http://schemas.microsoft.com/office/drawing/2014/chart" uri="{C3380CC4-5D6E-409C-BE32-E72D297353CC}">
              <c16:uniqueId val="{00000003-3AE0-47D8-B42D-8946B0B96EDB}"/>
            </c:ext>
          </c:extLst>
        </c:ser>
        <c:ser>
          <c:idx val="4"/>
          <c:order val="4"/>
          <c:tx>
            <c:strRef>
              <c:f>DP!$A$128</c:f>
              <c:strCache>
                <c:ptCount val="1"/>
                <c:pt idx="0">
                  <c:v>276.43 Hz increase</c:v>
                </c:pt>
              </c:strCache>
            </c:strRef>
          </c:tx>
          <c:marker>
            <c:symbol val="none"/>
          </c:marker>
          <c:xVal>
            <c:numRef>
              <c:f>DP!$B$5:$AM$5</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DP!$B$128:$AM$128</c:f>
              <c:numCache>
                <c:formatCode>General</c:formatCode>
                <c:ptCount val="38"/>
                <c:pt idx="14">
                  <c:v>103.43333333333334</c:v>
                </c:pt>
                <c:pt idx="15">
                  <c:v>112.4</c:v>
                </c:pt>
                <c:pt idx="16">
                  <c:v>119.96666666666667</c:v>
                </c:pt>
                <c:pt idx="17">
                  <c:v>128.33333333333337</c:v>
                </c:pt>
                <c:pt idx="18">
                  <c:v>134.53333333333336</c:v>
                </c:pt>
                <c:pt idx="19">
                  <c:v>143.46666666666664</c:v>
                </c:pt>
                <c:pt idx="20">
                  <c:v>149.66666666666671</c:v>
                </c:pt>
                <c:pt idx="21">
                  <c:v>157.60000000000005</c:v>
                </c:pt>
                <c:pt idx="22">
                  <c:v>164.9666666666667</c:v>
                </c:pt>
                <c:pt idx="23">
                  <c:v>174.06666666666661</c:v>
                </c:pt>
                <c:pt idx="24">
                  <c:v>182</c:v>
                </c:pt>
                <c:pt idx="25">
                  <c:v>191.26666666666662</c:v>
                </c:pt>
                <c:pt idx="26">
                  <c:v>199.86666666666662</c:v>
                </c:pt>
                <c:pt idx="27">
                  <c:v>210.1</c:v>
                </c:pt>
                <c:pt idx="28">
                  <c:v>218.33333333333331</c:v>
                </c:pt>
                <c:pt idx="29">
                  <c:v>230.53333333333339</c:v>
                </c:pt>
                <c:pt idx="30">
                  <c:v>240.63333333333344</c:v>
                </c:pt>
                <c:pt idx="31">
                  <c:v>253.39999999999998</c:v>
                </c:pt>
                <c:pt idx="32">
                  <c:v>264.59999999999997</c:v>
                </c:pt>
                <c:pt idx="33">
                  <c:v>279.66666666666663</c:v>
                </c:pt>
                <c:pt idx="34">
                  <c:v>291.53333333333336</c:v>
                </c:pt>
                <c:pt idx="35">
                  <c:v>308.56666666666661</c:v>
                </c:pt>
                <c:pt idx="36">
                  <c:v>321.89999999999992</c:v>
                </c:pt>
                <c:pt idx="37">
                  <c:v>337.53333333333325</c:v>
                </c:pt>
              </c:numCache>
            </c:numRef>
          </c:yVal>
          <c:smooth val="1"/>
          <c:extLst xmlns:c16r2="http://schemas.microsoft.com/office/drawing/2015/06/chart">
            <c:ext xmlns:c16="http://schemas.microsoft.com/office/drawing/2014/chart" uri="{C3380CC4-5D6E-409C-BE32-E72D297353CC}">
              <c16:uniqueId val="{00000004-3AE0-47D8-B42D-8946B0B96EDB}"/>
            </c:ext>
          </c:extLst>
        </c:ser>
        <c:ser>
          <c:idx val="5"/>
          <c:order val="5"/>
          <c:tx>
            <c:strRef>
              <c:f>DP!$A$129</c:f>
              <c:strCache>
                <c:ptCount val="1"/>
                <c:pt idx="0">
                  <c:v>276.43 Hz decrease</c:v>
                </c:pt>
              </c:strCache>
            </c:strRef>
          </c:tx>
          <c:marker>
            <c:symbol val="none"/>
          </c:marker>
          <c:xVal>
            <c:numRef>
              <c:f>DP!$B$5:$AM$5</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DP!$B$129:$AM$129</c:f>
              <c:numCache>
                <c:formatCode>General</c:formatCode>
                <c:ptCount val="38"/>
                <c:pt idx="14">
                  <c:v>106.56666666666665</c:v>
                </c:pt>
                <c:pt idx="15">
                  <c:v>113.66666666666667</c:v>
                </c:pt>
                <c:pt idx="16">
                  <c:v>120.9</c:v>
                </c:pt>
                <c:pt idx="17">
                  <c:v>128.9666666666667</c:v>
                </c:pt>
                <c:pt idx="18">
                  <c:v>135.93333333333334</c:v>
                </c:pt>
                <c:pt idx="19">
                  <c:v>143.49999999999997</c:v>
                </c:pt>
                <c:pt idx="20">
                  <c:v>150.06666666666661</c:v>
                </c:pt>
                <c:pt idx="21">
                  <c:v>158.43333333333339</c:v>
                </c:pt>
                <c:pt idx="22">
                  <c:v>165.13333333333338</c:v>
                </c:pt>
                <c:pt idx="23">
                  <c:v>174.26666666666668</c:v>
                </c:pt>
                <c:pt idx="24">
                  <c:v>181.4666666666667</c:v>
                </c:pt>
                <c:pt idx="25">
                  <c:v>191.1</c:v>
                </c:pt>
                <c:pt idx="26">
                  <c:v>199.06666666666666</c:v>
                </c:pt>
                <c:pt idx="27">
                  <c:v>209.66666666666666</c:v>
                </c:pt>
                <c:pt idx="28">
                  <c:v>218.5333333333333</c:v>
                </c:pt>
                <c:pt idx="29">
                  <c:v>230.39999999999998</c:v>
                </c:pt>
                <c:pt idx="30">
                  <c:v>240.06666666666661</c:v>
                </c:pt>
                <c:pt idx="31">
                  <c:v>253.86666666666665</c:v>
                </c:pt>
                <c:pt idx="32">
                  <c:v>264.5</c:v>
                </c:pt>
                <c:pt idx="33">
                  <c:v>276.93333333333334</c:v>
                </c:pt>
                <c:pt idx="34">
                  <c:v>290.9666666666667</c:v>
                </c:pt>
                <c:pt idx="35">
                  <c:v>306.7</c:v>
                </c:pt>
                <c:pt idx="36">
                  <c:v>320.03333333333342</c:v>
                </c:pt>
                <c:pt idx="37">
                  <c:v>337.53333333333325</c:v>
                </c:pt>
              </c:numCache>
            </c:numRef>
          </c:yVal>
          <c:smooth val="1"/>
          <c:extLst xmlns:c16r2="http://schemas.microsoft.com/office/drawing/2015/06/chart">
            <c:ext xmlns:c16="http://schemas.microsoft.com/office/drawing/2014/chart" uri="{C3380CC4-5D6E-409C-BE32-E72D297353CC}">
              <c16:uniqueId val="{00000005-3AE0-47D8-B42D-8946B0B96EDB}"/>
            </c:ext>
          </c:extLst>
        </c:ser>
        <c:dLbls>
          <c:showLegendKey val="0"/>
          <c:showVal val="0"/>
          <c:showCatName val="0"/>
          <c:showSerName val="0"/>
          <c:showPercent val="0"/>
          <c:showBubbleSize val="0"/>
        </c:dLbls>
        <c:axId val="443806464"/>
        <c:axId val="443808384"/>
      </c:scatterChart>
      <c:valAx>
        <c:axId val="443806464"/>
        <c:scaling>
          <c:orientation val="minMax"/>
          <c:max val="0.21300000000000002"/>
          <c:min val="1.5000000000000003E-2"/>
        </c:scaling>
        <c:delete val="0"/>
        <c:axPos val="b"/>
        <c:title>
          <c:tx>
            <c:rich>
              <a:bodyPr/>
              <a:lstStyle/>
              <a:p>
                <a:pPr>
                  <a:defRPr/>
                </a:pPr>
                <a:r>
                  <a:rPr lang="en-GB"/>
                  <a:t>U (m/s)</a:t>
                </a:r>
              </a:p>
            </c:rich>
          </c:tx>
          <c:overlay val="0"/>
        </c:title>
        <c:numFmt formatCode="General" sourceLinked="1"/>
        <c:majorTickMark val="in"/>
        <c:minorTickMark val="none"/>
        <c:tickLblPos val="nextTo"/>
        <c:crossAx val="443808384"/>
        <c:crosses val="autoZero"/>
        <c:crossBetween val="midCat"/>
      </c:valAx>
      <c:valAx>
        <c:axId val="443808384"/>
        <c:scaling>
          <c:orientation val="minMax"/>
          <c:max val="350"/>
        </c:scaling>
        <c:delete val="0"/>
        <c:axPos val="l"/>
        <c:title>
          <c:tx>
            <c:rich>
              <a:bodyPr rot="-5400000" vert="horz"/>
              <a:lstStyle/>
              <a:p>
                <a:pPr>
                  <a:defRPr/>
                </a:pPr>
                <a:r>
                  <a:rPr lang="en-GB"/>
                  <a:t>Pressure</a:t>
                </a:r>
                <a:r>
                  <a:rPr lang="en-GB" baseline="0"/>
                  <a:t> drop (</a:t>
                </a:r>
                <a:r>
                  <a:rPr lang="en-GB"/>
                  <a:t>Pa)</a:t>
                </a:r>
              </a:p>
            </c:rich>
          </c:tx>
          <c:overlay val="0"/>
        </c:title>
        <c:numFmt formatCode="General" sourceLinked="1"/>
        <c:majorTickMark val="in"/>
        <c:minorTickMark val="none"/>
        <c:tickLblPos val="nextTo"/>
        <c:crossAx val="443806464"/>
        <c:crosses val="autoZero"/>
        <c:crossBetween val="midCat"/>
      </c:valAx>
      <c:spPr>
        <a:ln>
          <a:solidFill>
            <a:schemeClr val="bg1">
              <a:lumMod val="50000"/>
            </a:schemeClr>
          </a:solidFill>
        </a:ln>
      </c:spPr>
    </c:plotArea>
    <c:legend>
      <c:legendPos val="r"/>
      <c:layout>
        <c:manualLayout>
          <c:xMode val="edge"/>
          <c:yMode val="edge"/>
          <c:x val="8.7391770581206507E-2"/>
          <c:y val="6.9754054077990638E-2"/>
          <c:w val="0.38861341748623829"/>
          <c:h val="0.48502065048282866"/>
        </c:manualLayout>
      </c:layout>
      <c:overlay val="0"/>
    </c:legend>
    <c:plotVisOnly val="1"/>
    <c:dispBlanksAs val="gap"/>
    <c:showDLblsOverMax val="0"/>
  </c:chart>
  <c:spPr>
    <a:ln>
      <a:noFill/>
    </a:ln>
  </c:spPr>
  <c:externalData r:id="rId1">
    <c:autoUpdate val="0"/>
  </c:externalData>
</c:chartSpace>
</file>

<file path=word/charts/chart11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124410129520498"/>
          <c:y val="5.1400554097404488E-2"/>
          <c:w val="0.7535341902985494"/>
          <c:h val="0.80484179060950711"/>
        </c:manualLayout>
      </c:layout>
      <c:scatterChart>
        <c:scatterStyle val="smoothMarker"/>
        <c:varyColors val="0"/>
        <c:ser>
          <c:idx val="0"/>
          <c:order val="0"/>
          <c:tx>
            <c:strRef>
              <c:f>Freq!$B$106</c:f>
              <c:strCache>
                <c:ptCount val="1"/>
                <c:pt idx="0">
                  <c:v>320 mm feedback tube</c:v>
                </c:pt>
              </c:strCache>
            </c:strRef>
          </c:tx>
          <c:xVal>
            <c:numRef>
              <c:f>Freq!$C$67:$K$67</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106:$K$106</c:f>
              <c:numCache>
                <c:formatCode>General</c:formatCode>
                <c:ptCount val="9"/>
                <c:pt idx="0">
                  <c:v>296</c:v>
                </c:pt>
                <c:pt idx="1">
                  <c:v>297</c:v>
                </c:pt>
                <c:pt idx="2">
                  <c:v>302</c:v>
                </c:pt>
                <c:pt idx="3">
                  <c:v>306</c:v>
                </c:pt>
                <c:pt idx="4">
                  <c:v>310</c:v>
                </c:pt>
                <c:pt idx="5">
                  <c:v>313</c:v>
                </c:pt>
                <c:pt idx="6">
                  <c:v>316</c:v>
                </c:pt>
                <c:pt idx="7">
                  <c:v>319</c:v>
                </c:pt>
                <c:pt idx="8">
                  <c:v>320</c:v>
                </c:pt>
              </c:numCache>
            </c:numRef>
          </c:yVal>
          <c:smooth val="1"/>
          <c:extLst xmlns:c16r2="http://schemas.microsoft.com/office/drawing/2015/06/chart">
            <c:ext xmlns:c16="http://schemas.microsoft.com/office/drawing/2014/chart" uri="{C3380CC4-5D6E-409C-BE32-E72D297353CC}">
              <c16:uniqueId val="{00000000-8D23-47C1-8007-068DF23CBDB6}"/>
            </c:ext>
          </c:extLst>
        </c:ser>
        <c:ser>
          <c:idx val="1"/>
          <c:order val="1"/>
          <c:tx>
            <c:strRef>
              <c:f>Freq!$B$107</c:f>
              <c:strCache>
                <c:ptCount val="1"/>
                <c:pt idx="0">
                  <c:v>350 mm feedback tube</c:v>
                </c:pt>
              </c:strCache>
            </c:strRef>
          </c:tx>
          <c:xVal>
            <c:numRef>
              <c:f>Freq!$C$67:$K$67</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107:$K$107</c:f>
              <c:numCache>
                <c:formatCode>General</c:formatCode>
                <c:ptCount val="9"/>
                <c:pt idx="0">
                  <c:v>285</c:v>
                </c:pt>
                <c:pt idx="1">
                  <c:v>287</c:v>
                </c:pt>
                <c:pt idx="2">
                  <c:v>291</c:v>
                </c:pt>
                <c:pt idx="3">
                  <c:v>295</c:v>
                </c:pt>
                <c:pt idx="4">
                  <c:v>298</c:v>
                </c:pt>
                <c:pt idx="5">
                  <c:v>300</c:v>
                </c:pt>
                <c:pt idx="6">
                  <c:v>302</c:v>
                </c:pt>
                <c:pt idx="7">
                  <c:v>304</c:v>
                </c:pt>
                <c:pt idx="8">
                  <c:v>305</c:v>
                </c:pt>
              </c:numCache>
            </c:numRef>
          </c:yVal>
          <c:smooth val="1"/>
          <c:extLst xmlns:c16r2="http://schemas.microsoft.com/office/drawing/2015/06/chart">
            <c:ext xmlns:c16="http://schemas.microsoft.com/office/drawing/2014/chart" uri="{C3380CC4-5D6E-409C-BE32-E72D297353CC}">
              <c16:uniqueId val="{00000001-8D23-47C1-8007-068DF23CBDB6}"/>
            </c:ext>
          </c:extLst>
        </c:ser>
        <c:ser>
          <c:idx val="2"/>
          <c:order val="2"/>
          <c:tx>
            <c:strRef>
              <c:f>Freq!$B$108</c:f>
              <c:strCache>
                <c:ptCount val="1"/>
                <c:pt idx="0">
                  <c:v>400 mm feedback tube</c:v>
                </c:pt>
              </c:strCache>
            </c:strRef>
          </c:tx>
          <c:xVal>
            <c:numRef>
              <c:f>Freq!$C$67:$K$67</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108:$K$108</c:f>
              <c:numCache>
                <c:formatCode>General</c:formatCode>
                <c:ptCount val="9"/>
                <c:pt idx="0">
                  <c:v>278</c:v>
                </c:pt>
                <c:pt idx="1">
                  <c:v>279</c:v>
                </c:pt>
                <c:pt idx="2">
                  <c:v>281</c:v>
                </c:pt>
                <c:pt idx="3">
                  <c:v>283</c:v>
                </c:pt>
                <c:pt idx="4">
                  <c:v>284</c:v>
                </c:pt>
                <c:pt idx="5">
                  <c:v>286</c:v>
                </c:pt>
                <c:pt idx="6">
                  <c:v>287</c:v>
                </c:pt>
                <c:pt idx="7">
                  <c:v>288</c:v>
                </c:pt>
                <c:pt idx="8">
                  <c:v>288</c:v>
                </c:pt>
              </c:numCache>
            </c:numRef>
          </c:yVal>
          <c:smooth val="1"/>
          <c:extLst xmlns:c16r2="http://schemas.microsoft.com/office/drawing/2015/06/chart">
            <c:ext xmlns:c16="http://schemas.microsoft.com/office/drawing/2014/chart" uri="{C3380CC4-5D6E-409C-BE32-E72D297353CC}">
              <c16:uniqueId val="{00000002-8D23-47C1-8007-068DF23CBDB6}"/>
            </c:ext>
          </c:extLst>
        </c:ser>
        <c:ser>
          <c:idx val="3"/>
          <c:order val="3"/>
          <c:tx>
            <c:strRef>
              <c:f>Freq!$B$109</c:f>
              <c:strCache>
                <c:ptCount val="1"/>
                <c:pt idx="0">
                  <c:v>450 mm feedback tube</c:v>
                </c:pt>
              </c:strCache>
            </c:strRef>
          </c:tx>
          <c:xVal>
            <c:numRef>
              <c:f>Freq!$C$67:$K$67</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109:$K$109</c:f>
              <c:numCache>
                <c:formatCode>General</c:formatCode>
                <c:ptCount val="9"/>
                <c:pt idx="0">
                  <c:v>271</c:v>
                </c:pt>
                <c:pt idx="1">
                  <c:v>275</c:v>
                </c:pt>
                <c:pt idx="2">
                  <c:v>276</c:v>
                </c:pt>
                <c:pt idx="3">
                  <c:v>278</c:v>
                </c:pt>
                <c:pt idx="4">
                  <c:v>278</c:v>
                </c:pt>
                <c:pt idx="5">
                  <c:v>279</c:v>
                </c:pt>
                <c:pt idx="6">
                  <c:v>279</c:v>
                </c:pt>
                <c:pt idx="7">
                  <c:v>279</c:v>
                </c:pt>
                <c:pt idx="8">
                  <c:v>279</c:v>
                </c:pt>
              </c:numCache>
            </c:numRef>
          </c:yVal>
          <c:smooth val="1"/>
          <c:extLst xmlns:c16r2="http://schemas.microsoft.com/office/drawing/2015/06/chart">
            <c:ext xmlns:c16="http://schemas.microsoft.com/office/drawing/2014/chart" uri="{C3380CC4-5D6E-409C-BE32-E72D297353CC}">
              <c16:uniqueId val="{00000003-8D23-47C1-8007-068DF23CBDB6}"/>
            </c:ext>
          </c:extLst>
        </c:ser>
        <c:dLbls>
          <c:showLegendKey val="0"/>
          <c:showVal val="0"/>
          <c:showCatName val="0"/>
          <c:showSerName val="0"/>
          <c:showPercent val="0"/>
          <c:showBubbleSize val="0"/>
        </c:dLbls>
        <c:axId val="634184064"/>
        <c:axId val="634185984"/>
      </c:scatterChart>
      <c:valAx>
        <c:axId val="634184064"/>
        <c:scaling>
          <c:orientation val="minMax"/>
          <c:max val="0.21300000000000002"/>
          <c:min val="0.127"/>
        </c:scaling>
        <c:delete val="0"/>
        <c:axPos val="b"/>
        <c:title>
          <c:tx>
            <c:rich>
              <a:bodyPr/>
              <a:lstStyle/>
              <a:p>
                <a:pPr>
                  <a:defRPr/>
                </a:pPr>
                <a:r>
                  <a:rPr lang="en-GB"/>
                  <a:t>U (m/s)</a:t>
                </a:r>
              </a:p>
            </c:rich>
          </c:tx>
          <c:overlay val="0"/>
        </c:title>
        <c:numFmt formatCode="#,##0.00" sourceLinked="0"/>
        <c:majorTickMark val="in"/>
        <c:minorTickMark val="none"/>
        <c:tickLblPos val="nextTo"/>
        <c:crossAx val="634185984"/>
        <c:crosses val="autoZero"/>
        <c:crossBetween val="midCat"/>
      </c:valAx>
      <c:valAx>
        <c:axId val="634185984"/>
        <c:scaling>
          <c:orientation val="minMax"/>
          <c:max val="330"/>
          <c:min val="250"/>
        </c:scaling>
        <c:delete val="0"/>
        <c:axPos val="l"/>
        <c:title>
          <c:tx>
            <c:rich>
              <a:bodyPr rot="-5400000" vert="horz"/>
              <a:lstStyle/>
              <a:p>
                <a:pPr>
                  <a:defRPr/>
                </a:pPr>
                <a:r>
                  <a:rPr lang="en-GB"/>
                  <a:t>Pulsation</a:t>
                </a:r>
                <a:r>
                  <a:rPr lang="en-GB" baseline="0"/>
                  <a:t> frequency (Hz)</a:t>
                </a:r>
                <a:endParaRPr lang="en-GB"/>
              </a:p>
            </c:rich>
          </c:tx>
          <c:overlay val="0"/>
        </c:title>
        <c:numFmt formatCode="#,##0" sourceLinked="0"/>
        <c:majorTickMark val="in"/>
        <c:minorTickMark val="none"/>
        <c:tickLblPos val="nextTo"/>
        <c:crossAx val="634184064"/>
        <c:crosses val="autoZero"/>
        <c:crossBetween val="midCat"/>
      </c:valAx>
      <c:spPr>
        <a:ln>
          <a:solidFill>
            <a:schemeClr val="bg1">
              <a:lumMod val="50000"/>
            </a:schemeClr>
          </a:solidFill>
        </a:ln>
      </c:spPr>
    </c:plotArea>
    <c:legend>
      <c:legendPos val="r"/>
      <c:layout>
        <c:manualLayout>
          <c:xMode val="edge"/>
          <c:yMode val="edge"/>
          <c:x val="0.35924987808442987"/>
          <c:y val="0.60412300529924257"/>
          <c:w val="0.5751526898774566"/>
          <c:h val="0.24756837023268277"/>
        </c:manualLayout>
      </c:layout>
      <c:overlay val="0"/>
    </c:legend>
    <c:plotVisOnly val="1"/>
    <c:dispBlanksAs val="gap"/>
    <c:showDLblsOverMax val="0"/>
  </c:chart>
  <c:spPr>
    <a:ln>
      <a:noFill/>
    </a:ln>
  </c:spPr>
  <c:externalData r:id="rId2">
    <c:autoUpdate val="0"/>
  </c:externalData>
</c:chartSpace>
</file>

<file path=word/charts/chart11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543890983092764"/>
          <c:y val="5.1400554097404488E-2"/>
          <c:w val="0.74865042633029655"/>
          <c:h val="0.80484179060950711"/>
        </c:manualLayout>
      </c:layout>
      <c:scatterChart>
        <c:scatterStyle val="smoothMarker"/>
        <c:varyColors val="0"/>
        <c:ser>
          <c:idx val="0"/>
          <c:order val="0"/>
          <c:tx>
            <c:strRef>
              <c:f>Freq!$B$124</c:f>
              <c:strCache>
                <c:ptCount val="1"/>
                <c:pt idx="0">
                  <c:v>320 mm feedback tube</c:v>
                </c:pt>
              </c:strCache>
            </c:strRef>
          </c:tx>
          <c:xVal>
            <c:numRef>
              <c:f>Freq!$C$67:$K$67</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124:$K$124</c:f>
              <c:numCache>
                <c:formatCode>General</c:formatCode>
                <c:ptCount val="9"/>
                <c:pt idx="0">
                  <c:v>292</c:v>
                </c:pt>
                <c:pt idx="1">
                  <c:v>296</c:v>
                </c:pt>
                <c:pt idx="2">
                  <c:v>301</c:v>
                </c:pt>
                <c:pt idx="3">
                  <c:v>306</c:v>
                </c:pt>
                <c:pt idx="4">
                  <c:v>309</c:v>
                </c:pt>
                <c:pt idx="5">
                  <c:v>313</c:v>
                </c:pt>
                <c:pt idx="6">
                  <c:v>317</c:v>
                </c:pt>
                <c:pt idx="7">
                  <c:v>319</c:v>
                </c:pt>
                <c:pt idx="8">
                  <c:v>320</c:v>
                </c:pt>
              </c:numCache>
            </c:numRef>
          </c:yVal>
          <c:smooth val="1"/>
          <c:extLst xmlns:c16r2="http://schemas.microsoft.com/office/drawing/2015/06/chart">
            <c:ext xmlns:c16="http://schemas.microsoft.com/office/drawing/2014/chart" uri="{C3380CC4-5D6E-409C-BE32-E72D297353CC}">
              <c16:uniqueId val="{00000000-D8AF-4140-B79E-B30A8BB90FCB}"/>
            </c:ext>
          </c:extLst>
        </c:ser>
        <c:ser>
          <c:idx val="1"/>
          <c:order val="1"/>
          <c:tx>
            <c:strRef>
              <c:f>Freq!$B$125</c:f>
              <c:strCache>
                <c:ptCount val="1"/>
                <c:pt idx="0">
                  <c:v>350 mm feedback tube</c:v>
                </c:pt>
              </c:strCache>
            </c:strRef>
          </c:tx>
          <c:xVal>
            <c:numRef>
              <c:f>Freq!$C$67:$K$67</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125:$K$125</c:f>
              <c:numCache>
                <c:formatCode>General</c:formatCode>
                <c:ptCount val="9"/>
                <c:pt idx="0">
                  <c:v>285</c:v>
                </c:pt>
                <c:pt idx="1">
                  <c:v>288</c:v>
                </c:pt>
                <c:pt idx="2">
                  <c:v>292</c:v>
                </c:pt>
                <c:pt idx="3">
                  <c:v>295</c:v>
                </c:pt>
                <c:pt idx="4">
                  <c:v>298</c:v>
                </c:pt>
                <c:pt idx="5">
                  <c:v>301</c:v>
                </c:pt>
                <c:pt idx="6">
                  <c:v>302</c:v>
                </c:pt>
                <c:pt idx="7">
                  <c:v>304</c:v>
                </c:pt>
                <c:pt idx="8">
                  <c:v>305</c:v>
                </c:pt>
              </c:numCache>
            </c:numRef>
          </c:yVal>
          <c:smooth val="1"/>
          <c:extLst xmlns:c16r2="http://schemas.microsoft.com/office/drawing/2015/06/chart">
            <c:ext xmlns:c16="http://schemas.microsoft.com/office/drawing/2014/chart" uri="{C3380CC4-5D6E-409C-BE32-E72D297353CC}">
              <c16:uniqueId val="{00000001-D8AF-4140-B79E-B30A8BB90FCB}"/>
            </c:ext>
          </c:extLst>
        </c:ser>
        <c:ser>
          <c:idx val="2"/>
          <c:order val="2"/>
          <c:tx>
            <c:strRef>
              <c:f>Freq!$B$126</c:f>
              <c:strCache>
                <c:ptCount val="1"/>
                <c:pt idx="0">
                  <c:v>400 mm feedback tube</c:v>
                </c:pt>
              </c:strCache>
            </c:strRef>
          </c:tx>
          <c:xVal>
            <c:numRef>
              <c:f>Freq!$C$67:$K$67</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126:$K$126</c:f>
              <c:numCache>
                <c:formatCode>General</c:formatCode>
                <c:ptCount val="9"/>
                <c:pt idx="0">
                  <c:v>278</c:v>
                </c:pt>
                <c:pt idx="1">
                  <c:v>279</c:v>
                </c:pt>
                <c:pt idx="2">
                  <c:v>281</c:v>
                </c:pt>
                <c:pt idx="3">
                  <c:v>283</c:v>
                </c:pt>
                <c:pt idx="4">
                  <c:v>284</c:v>
                </c:pt>
                <c:pt idx="5">
                  <c:v>286</c:v>
                </c:pt>
                <c:pt idx="6">
                  <c:v>287</c:v>
                </c:pt>
                <c:pt idx="7">
                  <c:v>288</c:v>
                </c:pt>
                <c:pt idx="8">
                  <c:v>289</c:v>
                </c:pt>
              </c:numCache>
            </c:numRef>
          </c:yVal>
          <c:smooth val="1"/>
          <c:extLst xmlns:c16r2="http://schemas.microsoft.com/office/drawing/2015/06/chart">
            <c:ext xmlns:c16="http://schemas.microsoft.com/office/drawing/2014/chart" uri="{C3380CC4-5D6E-409C-BE32-E72D297353CC}">
              <c16:uniqueId val="{00000002-D8AF-4140-B79E-B30A8BB90FCB}"/>
            </c:ext>
          </c:extLst>
        </c:ser>
        <c:ser>
          <c:idx val="3"/>
          <c:order val="3"/>
          <c:tx>
            <c:strRef>
              <c:f>Freq!$B$127</c:f>
              <c:strCache>
                <c:ptCount val="1"/>
                <c:pt idx="0">
                  <c:v>450 mm feedback tube</c:v>
                </c:pt>
              </c:strCache>
            </c:strRef>
          </c:tx>
          <c:xVal>
            <c:numRef>
              <c:f>Freq!$C$67:$K$67</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127:$K$127</c:f>
              <c:numCache>
                <c:formatCode>General</c:formatCode>
                <c:ptCount val="9"/>
                <c:pt idx="0">
                  <c:v>270</c:v>
                </c:pt>
                <c:pt idx="1">
                  <c:v>272</c:v>
                </c:pt>
                <c:pt idx="2">
                  <c:v>274</c:v>
                </c:pt>
                <c:pt idx="3">
                  <c:v>276</c:v>
                </c:pt>
                <c:pt idx="4">
                  <c:v>278</c:v>
                </c:pt>
                <c:pt idx="5">
                  <c:v>278</c:v>
                </c:pt>
                <c:pt idx="6">
                  <c:v>278</c:v>
                </c:pt>
                <c:pt idx="7">
                  <c:v>279</c:v>
                </c:pt>
                <c:pt idx="8">
                  <c:v>278</c:v>
                </c:pt>
              </c:numCache>
            </c:numRef>
          </c:yVal>
          <c:smooth val="1"/>
          <c:extLst xmlns:c16r2="http://schemas.microsoft.com/office/drawing/2015/06/chart">
            <c:ext xmlns:c16="http://schemas.microsoft.com/office/drawing/2014/chart" uri="{C3380CC4-5D6E-409C-BE32-E72D297353CC}">
              <c16:uniqueId val="{00000003-D8AF-4140-B79E-B30A8BB90FCB}"/>
            </c:ext>
          </c:extLst>
        </c:ser>
        <c:dLbls>
          <c:showLegendKey val="0"/>
          <c:showVal val="0"/>
          <c:showCatName val="0"/>
          <c:showSerName val="0"/>
          <c:showPercent val="0"/>
          <c:showBubbleSize val="0"/>
        </c:dLbls>
        <c:axId val="575465728"/>
        <c:axId val="575480192"/>
      </c:scatterChart>
      <c:valAx>
        <c:axId val="575465728"/>
        <c:scaling>
          <c:orientation val="minMax"/>
          <c:max val="0.21300000000000002"/>
          <c:min val="0.127"/>
        </c:scaling>
        <c:delete val="0"/>
        <c:axPos val="b"/>
        <c:title>
          <c:tx>
            <c:rich>
              <a:bodyPr/>
              <a:lstStyle/>
              <a:p>
                <a:pPr>
                  <a:defRPr/>
                </a:pPr>
                <a:r>
                  <a:rPr lang="en-GB"/>
                  <a:t>U (m/s)</a:t>
                </a:r>
              </a:p>
            </c:rich>
          </c:tx>
          <c:overlay val="0"/>
        </c:title>
        <c:numFmt formatCode="#,##0.00" sourceLinked="0"/>
        <c:majorTickMark val="in"/>
        <c:minorTickMark val="none"/>
        <c:tickLblPos val="nextTo"/>
        <c:crossAx val="575480192"/>
        <c:crosses val="autoZero"/>
        <c:crossBetween val="midCat"/>
      </c:valAx>
      <c:valAx>
        <c:axId val="575480192"/>
        <c:scaling>
          <c:orientation val="minMax"/>
          <c:max val="330"/>
          <c:min val="250"/>
        </c:scaling>
        <c:delete val="0"/>
        <c:axPos val="l"/>
        <c:title>
          <c:tx>
            <c:rich>
              <a:bodyPr rot="-5400000" vert="horz"/>
              <a:lstStyle/>
              <a:p>
                <a:pPr>
                  <a:defRPr/>
                </a:pPr>
                <a:r>
                  <a:rPr lang="en-GB"/>
                  <a:t>Pulsation</a:t>
                </a:r>
                <a:r>
                  <a:rPr lang="en-GB" baseline="0"/>
                  <a:t> frequency (Hz)</a:t>
                </a:r>
                <a:endParaRPr lang="en-GB"/>
              </a:p>
            </c:rich>
          </c:tx>
          <c:overlay val="0"/>
        </c:title>
        <c:numFmt formatCode="#,##0" sourceLinked="0"/>
        <c:majorTickMark val="in"/>
        <c:minorTickMark val="none"/>
        <c:tickLblPos val="nextTo"/>
        <c:crossAx val="575465728"/>
        <c:crosses val="autoZero"/>
        <c:crossBetween val="midCat"/>
      </c:valAx>
      <c:spPr>
        <a:ln>
          <a:solidFill>
            <a:schemeClr val="bg1">
              <a:lumMod val="50000"/>
            </a:schemeClr>
          </a:solidFill>
        </a:ln>
      </c:spPr>
    </c:plotArea>
    <c:legend>
      <c:legendPos val="r"/>
      <c:layout>
        <c:manualLayout>
          <c:xMode val="edge"/>
          <c:yMode val="edge"/>
          <c:x val="0.32621455247907277"/>
          <c:y val="0.63305701370662004"/>
          <c:w val="0.61223125735237283"/>
          <c:h val="0.21836030912802568"/>
        </c:manualLayout>
      </c:layout>
      <c:overlay val="0"/>
    </c:legend>
    <c:plotVisOnly val="1"/>
    <c:dispBlanksAs val="gap"/>
    <c:showDLblsOverMax val="0"/>
  </c:chart>
  <c:spPr>
    <a:ln>
      <a:noFill/>
    </a:ln>
  </c:spPr>
  <c:externalData r:id="rId2">
    <c:autoUpdate val="0"/>
  </c:externalData>
</c:chartSpace>
</file>

<file path=word/charts/chart11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8035003598437125E-2"/>
          <c:y val="5.1400554097404488E-2"/>
          <c:w val="0.88336767609769795"/>
          <c:h val="0.80134409334198164"/>
        </c:manualLayout>
      </c:layout>
      <c:scatterChart>
        <c:scatterStyle val="smoothMarker"/>
        <c:varyColors val="0"/>
        <c:ser>
          <c:idx val="0"/>
          <c:order val="0"/>
          <c:tx>
            <c:strRef>
              <c:f>'Bed exp'!$AK$66</c:f>
              <c:strCache>
                <c:ptCount val="1"/>
                <c:pt idx="0">
                  <c:v>Continuous </c:v>
                </c:pt>
              </c:strCache>
            </c:strRef>
          </c:tx>
          <c:spPr>
            <a:ln>
              <a:noFill/>
            </a:ln>
          </c:spPr>
          <c:xVal>
            <c:numRef>
              <c:f>'Bed exp'!$U$67:$U$75</c:f>
              <c:numCache>
                <c:formatCode>0.00</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Bed exp'!$AK$67:$AK$75</c:f>
              <c:numCache>
                <c:formatCode>General</c:formatCode>
                <c:ptCount val="9"/>
                <c:pt idx="0">
                  <c:v>1.7442969025612072</c:v>
                </c:pt>
                <c:pt idx="1">
                  <c:v>2.4526860932759473</c:v>
                </c:pt>
                <c:pt idx="2">
                  <c:v>2.8499202709376981</c:v>
                </c:pt>
                <c:pt idx="3">
                  <c:v>3.3360558809003038</c:v>
                </c:pt>
                <c:pt idx="4">
                  <c:v>4.3428998800536229</c:v>
                </c:pt>
                <c:pt idx="5">
                  <c:v>3.2707909405207087</c:v>
                </c:pt>
                <c:pt idx="6">
                  <c:v>4.5838509842658572</c:v>
                </c:pt>
                <c:pt idx="7">
                  <c:v>4.3379609115924644</c:v>
                </c:pt>
                <c:pt idx="8">
                  <c:v>5.4626345868905677</c:v>
                </c:pt>
              </c:numCache>
            </c:numRef>
          </c:yVal>
          <c:smooth val="1"/>
          <c:extLst xmlns:c16r2="http://schemas.microsoft.com/office/drawing/2015/06/chart">
            <c:ext xmlns:c16="http://schemas.microsoft.com/office/drawing/2014/chart" uri="{C3380CC4-5D6E-409C-BE32-E72D297353CC}">
              <c16:uniqueId val="{00000000-DBD1-4DA6-9C6F-91C386A72566}"/>
            </c:ext>
          </c:extLst>
        </c:ser>
        <c:ser>
          <c:idx val="1"/>
          <c:order val="1"/>
          <c:tx>
            <c:strRef>
              <c:f>'Bed exp'!$AL$66</c:f>
              <c:strCache>
                <c:ptCount val="1"/>
                <c:pt idx="0">
                  <c:v>320 mm feedback tube</c:v>
                </c:pt>
              </c:strCache>
            </c:strRef>
          </c:tx>
          <c:spPr>
            <a:ln>
              <a:noFill/>
            </a:ln>
          </c:spPr>
          <c:xVal>
            <c:numRef>
              <c:f>'Bed exp'!$U$67:$U$75</c:f>
              <c:numCache>
                <c:formatCode>0.00</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Bed exp'!$AL$67:$AL$75</c:f>
              <c:numCache>
                <c:formatCode>General</c:formatCode>
                <c:ptCount val="9"/>
                <c:pt idx="0">
                  <c:v>2.0826162421505678</c:v>
                </c:pt>
                <c:pt idx="1">
                  <c:v>2.3524955902067308</c:v>
                </c:pt>
                <c:pt idx="2">
                  <c:v>2.6259027728780073</c:v>
                </c:pt>
                <c:pt idx="3">
                  <c:v>3.3367614478233256</c:v>
                </c:pt>
                <c:pt idx="4">
                  <c:v>3.8916898327806391</c:v>
                </c:pt>
                <c:pt idx="5">
                  <c:v>4.0116362096944895</c:v>
                </c:pt>
                <c:pt idx="6">
                  <c:v>5.1825245184505748</c:v>
                </c:pt>
                <c:pt idx="7">
                  <c:v>5.6633683764905101</c:v>
                </c:pt>
                <c:pt idx="8">
                  <c:v>6.1466817187610241</c:v>
                </c:pt>
              </c:numCache>
            </c:numRef>
          </c:yVal>
          <c:smooth val="1"/>
          <c:extLst xmlns:c16r2="http://schemas.microsoft.com/office/drawing/2015/06/chart">
            <c:ext xmlns:c16="http://schemas.microsoft.com/office/drawing/2014/chart" uri="{C3380CC4-5D6E-409C-BE32-E72D297353CC}">
              <c16:uniqueId val="{00000001-DBD1-4DA6-9C6F-91C386A72566}"/>
            </c:ext>
          </c:extLst>
        </c:ser>
        <c:ser>
          <c:idx val="2"/>
          <c:order val="2"/>
          <c:tx>
            <c:strRef>
              <c:f>'Bed exp'!$AM$66</c:f>
              <c:strCache>
                <c:ptCount val="1"/>
                <c:pt idx="0">
                  <c:v>350 mm feedback tube</c:v>
                </c:pt>
              </c:strCache>
            </c:strRef>
          </c:tx>
          <c:spPr>
            <a:ln>
              <a:noFill/>
            </a:ln>
          </c:spPr>
          <c:xVal>
            <c:numRef>
              <c:f>'Bed exp'!$U$67:$U$75</c:f>
              <c:numCache>
                <c:formatCode>0.00</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Bed exp'!$AM$67:$AM$75</c:f>
              <c:numCache>
                <c:formatCode>General</c:formatCode>
                <c:ptCount val="9"/>
                <c:pt idx="0">
                  <c:v>2.0586269667677977</c:v>
                </c:pt>
                <c:pt idx="1">
                  <c:v>3.1550779651449936</c:v>
                </c:pt>
                <c:pt idx="2">
                  <c:v>2.9575192266986523</c:v>
                </c:pt>
                <c:pt idx="3">
                  <c:v>3.6704946024130392</c:v>
                </c:pt>
                <c:pt idx="4">
                  <c:v>4.1368743385310092</c:v>
                </c:pt>
                <c:pt idx="5">
                  <c:v>4.1294658858392719</c:v>
                </c:pt>
                <c:pt idx="6">
                  <c:v>5.3021181119029155</c:v>
                </c:pt>
                <c:pt idx="7">
                  <c:v>5.4277090242009445</c:v>
                </c:pt>
                <c:pt idx="8">
                  <c:v>5.9000860791646099</c:v>
                </c:pt>
              </c:numCache>
            </c:numRef>
          </c:yVal>
          <c:smooth val="1"/>
          <c:extLst xmlns:c16r2="http://schemas.microsoft.com/office/drawing/2015/06/chart">
            <c:ext xmlns:c16="http://schemas.microsoft.com/office/drawing/2014/chart" uri="{C3380CC4-5D6E-409C-BE32-E72D297353CC}">
              <c16:uniqueId val="{00000002-DBD1-4DA6-9C6F-91C386A72566}"/>
            </c:ext>
          </c:extLst>
        </c:ser>
        <c:ser>
          <c:idx val="3"/>
          <c:order val="3"/>
          <c:tx>
            <c:strRef>
              <c:f>'Bed exp'!$AN$66</c:f>
              <c:strCache>
                <c:ptCount val="1"/>
                <c:pt idx="0">
                  <c:v>400 mm feedback tube</c:v>
                </c:pt>
              </c:strCache>
            </c:strRef>
          </c:tx>
          <c:spPr>
            <a:ln>
              <a:noFill/>
            </a:ln>
          </c:spPr>
          <c:xVal>
            <c:numRef>
              <c:f>'Bed exp'!$U$67:$U$75</c:f>
              <c:numCache>
                <c:formatCode>0.00</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Bed exp'!$AN$67:$AN$75</c:f>
              <c:numCache>
                <c:formatCode>General</c:formatCode>
                <c:ptCount val="9"/>
                <c:pt idx="0">
                  <c:v>1.9887758413885557</c:v>
                </c:pt>
                <c:pt idx="1">
                  <c:v>2.3972990898186692</c:v>
                </c:pt>
                <c:pt idx="2">
                  <c:v>3.3896789670500245</c:v>
                </c:pt>
                <c:pt idx="3">
                  <c:v>3.1547251816834829</c:v>
                </c:pt>
                <c:pt idx="4">
                  <c:v>3.6584999647216536</c:v>
                </c:pt>
                <c:pt idx="5">
                  <c:v>4.0807817681507093</c:v>
                </c:pt>
                <c:pt idx="6">
                  <c:v>5.0304748465391942</c:v>
                </c:pt>
                <c:pt idx="7">
                  <c:v>5.7924871234036557</c:v>
                </c:pt>
                <c:pt idx="8">
                  <c:v>6.1202229591476751</c:v>
                </c:pt>
              </c:numCache>
            </c:numRef>
          </c:yVal>
          <c:smooth val="1"/>
          <c:extLst xmlns:c16r2="http://schemas.microsoft.com/office/drawing/2015/06/chart">
            <c:ext xmlns:c16="http://schemas.microsoft.com/office/drawing/2014/chart" uri="{C3380CC4-5D6E-409C-BE32-E72D297353CC}">
              <c16:uniqueId val="{00000003-DBD1-4DA6-9C6F-91C386A72566}"/>
            </c:ext>
          </c:extLst>
        </c:ser>
        <c:ser>
          <c:idx val="4"/>
          <c:order val="4"/>
          <c:tx>
            <c:strRef>
              <c:f>'Bed exp'!$AO$66</c:f>
              <c:strCache>
                <c:ptCount val="1"/>
                <c:pt idx="0">
                  <c:v>450 mm feedback tube</c:v>
                </c:pt>
              </c:strCache>
            </c:strRef>
          </c:tx>
          <c:spPr>
            <a:ln>
              <a:noFill/>
            </a:ln>
          </c:spPr>
          <c:xVal>
            <c:numRef>
              <c:f>'Bed exp'!$U$67:$U$75</c:f>
              <c:numCache>
                <c:formatCode>0.00</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Bed exp'!$AO$67:$AO$75</c:f>
              <c:numCache>
                <c:formatCode>General</c:formatCode>
                <c:ptCount val="9"/>
                <c:pt idx="0">
                  <c:v>2.1591702532985253</c:v>
                </c:pt>
                <c:pt idx="1">
                  <c:v>2.369781979820786</c:v>
                </c:pt>
                <c:pt idx="2">
                  <c:v>2.9367050024694836</c:v>
                </c:pt>
                <c:pt idx="3">
                  <c:v>4.0701982643053691</c:v>
                </c:pt>
                <c:pt idx="4">
                  <c:v>4.0303337331545901</c:v>
                </c:pt>
                <c:pt idx="5">
                  <c:v>4.7934043604035841</c:v>
                </c:pt>
                <c:pt idx="6">
                  <c:v>5.6810075495660763</c:v>
                </c:pt>
                <c:pt idx="7">
                  <c:v>5.1380738023001484</c:v>
                </c:pt>
                <c:pt idx="8">
                  <c:v>5.8390545403231506</c:v>
                </c:pt>
              </c:numCache>
            </c:numRef>
          </c:yVal>
          <c:smooth val="1"/>
          <c:extLst xmlns:c16r2="http://schemas.microsoft.com/office/drawing/2015/06/chart">
            <c:ext xmlns:c16="http://schemas.microsoft.com/office/drawing/2014/chart" uri="{C3380CC4-5D6E-409C-BE32-E72D297353CC}">
              <c16:uniqueId val="{00000004-DBD1-4DA6-9C6F-91C386A72566}"/>
            </c:ext>
          </c:extLst>
        </c:ser>
        <c:dLbls>
          <c:showLegendKey val="0"/>
          <c:showVal val="0"/>
          <c:showCatName val="0"/>
          <c:showSerName val="0"/>
          <c:showPercent val="0"/>
          <c:showBubbleSize val="0"/>
        </c:dLbls>
        <c:axId val="428176896"/>
        <c:axId val="428178816"/>
      </c:scatterChart>
      <c:valAx>
        <c:axId val="428176896"/>
        <c:scaling>
          <c:orientation val="minMax"/>
          <c:max val="0.21300000000000002"/>
          <c:min val="0.127"/>
        </c:scaling>
        <c:delete val="0"/>
        <c:axPos val="b"/>
        <c:title>
          <c:tx>
            <c:rich>
              <a:bodyPr/>
              <a:lstStyle/>
              <a:p>
                <a:pPr>
                  <a:defRPr/>
                </a:pPr>
                <a:r>
                  <a:rPr lang="en-GB"/>
                  <a:t>U (m/s)</a:t>
                </a:r>
              </a:p>
            </c:rich>
          </c:tx>
          <c:overlay val="0"/>
        </c:title>
        <c:numFmt formatCode="General" sourceLinked="0"/>
        <c:majorTickMark val="in"/>
        <c:minorTickMark val="none"/>
        <c:tickLblPos val="nextTo"/>
        <c:crossAx val="428178816"/>
        <c:crosses val="autoZero"/>
        <c:crossBetween val="midCat"/>
      </c:valAx>
      <c:valAx>
        <c:axId val="428178816"/>
        <c:scaling>
          <c:orientation val="minMax"/>
          <c:max val="6.2"/>
          <c:min val="0"/>
        </c:scaling>
        <c:delete val="0"/>
        <c:axPos val="l"/>
        <c:title>
          <c:tx>
            <c:rich>
              <a:bodyPr rot="-5400000" vert="horz"/>
              <a:lstStyle/>
              <a:p>
                <a:pPr>
                  <a:defRPr/>
                </a:pPr>
                <a:r>
                  <a:rPr lang="en-GB"/>
                  <a:t>Bed expansion (mm)</a:t>
                </a:r>
              </a:p>
            </c:rich>
          </c:tx>
          <c:overlay val="0"/>
        </c:title>
        <c:numFmt formatCode="#,##0" sourceLinked="0"/>
        <c:majorTickMark val="in"/>
        <c:minorTickMark val="none"/>
        <c:tickLblPos val="nextTo"/>
        <c:crossAx val="428176896"/>
        <c:crosses val="autoZero"/>
        <c:crossBetween val="midCat"/>
      </c:valAx>
      <c:spPr>
        <a:ln>
          <a:solidFill>
            <a:schemeClr val="bg1">
              <a:lumMod val="50000"/>
            </a:schemeClr>
          </a:solidFill>
        </a:ln>
      </c:spPr>
    </c:plotArea>
    <c:legend>
      <c:legendPos val="r"/>
      <c:layout>
        <c:manualLayout>
          <c:xMode val="edge"/>
          <c:yMode val="edge"/>
          <c:x val="0.60471818762413565"/>
          <c:y val="0.49741339820729957"/>
          <c:w val="0.34015354330708664"/>
          <c:h val="0.30066328905217188"/>
        </c:manualLayout>
      </c:layout>
      <c:overlay val="0"/>
    </c:legend>
    <c:plotVisOnly val="1"/>
    <c:dispBlanksAs val="gap"/>
    <c:showDLblsOverMax val="0"/>
  </c:chart>
  <c:spPr>
    <a:ln>
      <a:noFill/>
    </a:ln>
  </c:spPr>
  <c:externalData r:id="rId2">
    <c:autoUpdate val="0"/>
  </c:externalData>
</c:chartSpace>
</file>

<file path=word/charts/chart11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83049162731735"/>
          <c:y val="2.8537819612546898E-2"/>
          <c:w val="0.83045383039918619"/>
          <c:h val="0.84894102273664029"/>
        </c:manualLayout>
      </c:layout>
      <c:scatterChart>
        <c:scatterStyle val="smoothMarker"/>
        <c:varyColors val="0"/>
        <c:ser>
          <c:idx val="0"/>
          <c:order val="0"/>
          <c:tx>
            <c:strRef>
              <c:f>Pressure!$B$25</c:f>
              <c:strCache>
                <c:ptCount val="1"/>
                <c:pt idx="0">
                  <c:v>5 cm</c:v>
                </c:pt>
              </c:strCache>
            </c:strRef>
          </c:tx>
          <c:xVal>
            <c:numRef>
              <c:f>Pressure!$C$18:$K$18</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Pressure!$C$25:$K$25</c:f>
              <c:numCache>
                <c:formatCode>General</c:formatCode>
                <c:ptCount val="9"/>
                <c:pt idx="0">
                  <c:v>1240</c:v>
                </c:pt>
                <c:pt idx="1">
                  <c:v>1260</c:v>
                </c:pt>
                <c:pt idx="2">
                  <c:v>1160</c:v>
                </c:pt>
                <c:pt idx="3">
                  <c:v>1240</c:v>
                </c:pt>
                <c:pt idx="4">
                  <c:v>1180</c:v>
                </c:pt>
                <c:pt idx="5">
                  <c:v>1300</c:v>
                </c:pt>
                <c:pt idx="6">
                  <c:v>1320</c:v>
                </c:pt>
                <c:pt idx="7">
                  <c:v>1260</c:v>
                </c:pt>
                <c:pt idx="8">
                  <c:v>1320</c:v>
                </c:pt>
              </c:numCache>
            </c:numRef>
          </c:yVal>
          <c:smooth val="1"/>
          <c:extLst xmlns:c16r2="http://schemas.microsoft.com/office/drawing/2015/06/chart">
            <c:ext xmlns:c16="http://schemas.microsoft.com/office/drawing/2014/chart" uri="{C3380CC4-5D6E-409C-BE32-E72D297353CC}">
              <c16:uniqueId val="{00000000-C65C-41C2-8E37-AC7FA76A6D74}"/>
            </c:ext>
          </c:extLst>
        </c:ser>
        <c:ser>
          <c:idx val="1"/>
          <c:order val="1"/>
          <c:tx>
            <c:strRef>
              <c:f>Pressure!$B$26</c:f>
              <c:strCache>
                <c:ptCount val="1"/>
                <c:pt idx="0">
                  <c:v>10 cm</c:v>
                </c:pt>
              </c:strCache>
            </c:strRef>
          </c:tx>
          <c:xVal>
            <c:numRef>
              <c:f>Pressure!$C$18:$K$18</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Pressure!$C$26:$K$26</c:f>
              <c:numCache>
                <c:formatCode>General</c:formatCode>
                <c:ptCount val="9"/>
                <c:pt idx="0">
                  <c:v>1900</c:v>
                </c:pt>
                <c:pt idx="1">
                  <c:v>1960.0000000000002</c:v>
                </c:pt>
                <c:pt idx="2">
                  <c:v>1939.9999999999998</c:v>
                </c:pt>
                <c:pt idx="3">
                  <c:v>2000</c:v>
                </c:pt>
                <c:pt idx="4">
                  <c:v>2000</c:v>
                </c:pt>
                <c:pt idx="5">
                  <c:v>2000</c:v>
                </c:pt>
                <c:pt idx="6">
                  <c:v>2060</c:v>
                </c:pt>
                <c:pt idx="7">
                  <c:v>1760.0000000000002</c:v>
                </c:pt>
                <c:pt idx="8">
                  <c:v>1960.0000000000002</c:v>
                </c:pt>
              </c:numCache>
            </c:numRef>
          </c:yVal>
          <c:smooth val="1"/>
          <c:extLst xmlns:c16r2="http://schemas.microsoft.com/office/drawing/2015/06/chart">
            <c:ext xmlns:c16="http://schemas.microsoft.com/office/drawing/2014/chart" uri="{C3380CC4-5D6E-409C-BE32-E72D297353CC}">
              <c16:uniqueId val="{00000001-C65C-41C2-8E37-AC7FA76A6D74}"/>
            </c:ext>
          </c:extLst>
        </c:ser>
        <c:ser>
          <c:idx val="2"/>
          <c:order val="2"/>
          <c:tx>
            <c:strRef>
              <c:f>Pressure!$B$27</c:f>
              <c:strCache>
                <c:ptCount val="1"/>
                <c:pt idx="0">
                  <c:v>15 cm</c:v>
                </c:pt>
              </c:strCache>
            </c:strRef>
          </c:tx>
          <c:xVal>
            <c:numRef>
              <c:f>Pressure!$C$18:$K$18</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Pressure!$C$27:$K$27</c:f>
              <c:numCache>
                <c:formatCode>General</c:formatCode>
                <c:ptCount val="9"/>
                <c:pt idx="0">
                  <c:v>2540</c:v>
                </c:pt>
                <c:pt idx="1">
                  <c:v>2560</c:v>
                </c:pt>
                <c:pt idx="2">
                  <c:v>2620</c:v>
                </c:pt>
                <c:pt idx="3">
                  <c:v>2740</c:v>
                </c:pt>
                <c:pt idx="4">
                  <c:v>2760</c:v>
                </c:pt>
                <c:pt idx="5">
                  <c:v>2820</c:v>
                </c:pt>
                <c:pt idx="6">
                  <c:v>2580</c:v>
                </c:pt>
                <c:pt idx="7">
                  <c:v>2580</c:v>
                </c:pt>
                <c:pt idx="8">
                  <c:v>2840</c:v>
                </c:pt>
              </c:numCache>
            </c:numRef>
          </c:yVal>
          <c:smooth val="1"/>
          <c:extLst xmlns:c16r2="http://schemas.microsoft.com/office/drawing/2015/06/chart">
            <c:ext xmlns:c16="http://schemas.microsoft.com/office/drawing/2014/chart" uri="{C3380CC4-5D6E-409C-BE32-E72D297353CC}">
              <c16:uniqueId val="{00000002-C65C-41C2-8E37-AC7FA76A6D74}"/>
            </c:ext>
          </c:extLst>
        </c:ser>
        <c:ser>
          <c:idx val="3"/>
          <c:order val="3"/>
          <c:tx>
            <c:strRef>
              <c:f>Pressure!$B$28</c:f>
              <c:strCache>
                <c:ptCount val="1"/>
                <c:pt idx="0">
                  <c:v>20 cm</c:v>
                </c:pt>
              </c:strCache>
            </c:strRef>
          </c:tx>
          <c:xVal>
            <c:numRef>
              <c:f>Pressure!$C$18:$K$18</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Pressure!$C$28:$K$28</c:f>
              <c:numCache>
                <c:formatCode>General</c:formatCode>
                <c:ptCount val="9"/>
                <c:pt idx="0">
                  <c:v>3160</c:v>
                </c:pt>
                <c:pt idx="1">
                  <c:v>3300</c:v>
                </c:pt>
                <c:pt idx="2">
                  <c:v>3180</c:v>
                </c:pt>
                <c:pt idx="3">
                  <c:v>3220.0000000000005</c:v>
                </c:pt>
                <c:pt idx="4">
                  <c:v>3300</c:v>
                </c:pt>
                <c:pt idx="5">
                  <c:v>3160</c:v>
                </c:pt>
                <c:pt idx="6">
                  <c:v>3220.0000000000005</c:v>
                </c:pt>
                <c:pt idx="7">
                  <c:v>3140</c:v>
                </c:pt>
                <c:pt idx="8">
                  <c:v>3300</c:v>
                </c:pt>
              </c:numCache>
            </c:numRef>
          </c:yVal>
          <c:smooth val="1"/>
          <c:extLst xmlns:c16r2="http://schemas.microsoft.com/office/drawing/2015/06/chart">
            <c:ext xmlns:c16="http://schemas.microsoft.com/office/drawing/2014/chart" uri="{C3380CC4-5D6E-409C-BE32-E72D297353CC}">
              <c16:uniqueId val="{00000003-C65C-41C2-8E37-AC7FA76A6D74}"/>
            </c:ext>
          </c:extLst>
        </c:ser>
        <c:dLbls>
          <c:showLegendKey val="0"/>
          <c:showVal val="0"/>
          <c:showCatName val="0"/>
          <c:showSerName val="0"/>
          <c:showPercent val="0"/>
          <c:showBubbleSize val="0"/>
        </c:dLbls>
        <c:axId val="438701440"/>
        <c:axId val="438724096"/>
      </c:scatterChart>
      <c:valAx>
        <c:axId val="438701440"/>
        <c:scaling>
          <c:orientation val="minMax"/>
          <c:max val="0.21250000000000002"/>
          <c:min val="0.127"/>
        </c:scaling>
        <c:delete val="0"/>
        <c:axPos val="b"/>
        <c:title>
          <c:tx>
            <c:rich>
              <a:bodyPr/>
              <a:lstStyle/>
              <a:p>
                <a:pPr>
                  <a:defRPr/>
                </a:pPr>
                <a:r>
                  <a:rPr lang="en-GB"/>
                  <a:t>U (m/s)</a:t>
                </a:r>
              </a:p>
            </c:rich>
          </c:tx>
          <c:overlay val="0"/>
        </c:title>
        <c:numFmt formatCode="0.00" sourceLinked="0"/>
        <c:majorTickMark val="in"/>
        <c:minorTickMark val="none"/>
        <c:tickLblPos val="nextTo"/>
        <c:crossAx val="438724096"/>
        <c:crosses val="autoZero"/>
        <c:crossBetween val="midCat"/>
      </c:valAx>
      <c:valAx>
        <c:axId val="438724096"/>
        <c:scaling>
          <c:orientation val="minMax"/>
        </c:scaling>
        <c:delete val="0"/>
        <c:axPos val="l"/>
        <c:title>
          <c:tx>
            <c:rich>
              <a:bodyPr rot="-5400000" vert="horz"/>
              <a:lstStyle/>
              <a:p>
                <a:pPr>
                  <a:defRPr/>
                </a:pPr>
                <a:r>
                  <a:rPr lang="en-GB"/>
                  <a:t>Average pressure drop (Pa)</a:t>
                </a:r>
              </a:p>
            </c:rich>
          </c:tx>
          <c:overlay val="0"/>
        </c:title>
        <c:numFmt formatCode="#,##0" sourceLinked="0"/>
        <c:majorTickMark val="in"/>
        <c:minorTickMark val="none"/>
        <c:tickLblPos val="nextTo"/>
        <c:crossAx val="438701440"/>
        <c:crosses val="autoZero"/>
        <c:crossBetween val="midCat"/>
      </c:valAx>
      <c:spPr>
        <a:ln>
          <a:solidFill>
            <a:schemeClr val="bg1">
              <a:lumMod val="50000"/>
            </a:schemeClr>
          </a:solidFill>
        </a:ln>
      </c:spPr>
    </c:plotArea>
    <c:legend>
      <c:legendPos val="r"/>
      <c:layout>
        <c:manualLayout>
          <c:xMode val="edge"/>
          <c:yMode val="edge"/>
          <c:x val="0.79218275909332947"/>
          <c:y val="0.6636198489923153"/>
          <c:w val="0.14598763667770998"/>
          <c:h val="0.20694477627025276"/>
        </c:manualLayout>
      </c:layout>
      <c:overlay val="0"/>
    </c:legend>
    <c:plotVisOnly val="1"/>
    <c:dispBlanksAs val="gap"/>
    <c:showDLblsOverMax val="0"/>
  </c:chart>
  <c:spPr>
    <a:ln>
      <a:noFill/>
    </a:ln>
  </c:spPr>
  <c:externalData r:id="rId2">
    <c:autoUpdate val="0"/>
  </c:externalData>
</c:chartSpace>
</file>

<file path=word/charts/chart11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1260194588352513"/>
          <c:y val="4.088165696646328E-2"/>
          <c:w val="0.70958662430381858"/>
          <c:h val="0.79595115707853714"/>
        </c:manualLayout>
      </c:layout>
      <c:scatterChart>
        <c:scatterStyle val="smoothMarker"/>
        <c:varyColors val="0"/>
        <c:ser>
          <c:idx val="0"/>
          <c:order val="0"/>
          <c:tx>
            <c:strRef>
              <c:f>Pressure!$C$86</c:f>
              <c:strCache>
                <c:ptCount val="1"/>
                <c:pt idx="0">
                  <c:v>Continuous</c:v>
                </c:pt>
              </c:strCache>
            </c:strRef>
          </c:tx>
          <c:marker>
            <c:symbol val="diamond"/>
            <c:size val="5"/>
          </c:marker>
          <c:xVal>
            <c:numRef>
              <c:f>Pressure!$D$78:$W$78</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D$86:$W$86</c:f>
              <c:numCache>
                <c:formatCode>General</c:formatCode>
                <c:ptCount val="20"/>
                <c:pt idx="0">
                  <c:v>0</c:v>
                </c:pt>
                <c:pt idx="1">
                  <c:v>160</c:v>
                </c:pt>
                <c:pt idx="2">
                  <c:v>300</c:v>
                </c:pt>
                <c:pt idx="3">
                  <c:v>360</c:v>
                </c:pt>
                <c:pt idx="4">
                  <c:v>620</c:v>
                </c:pt>
                <c:pt idx="5">
                  <c:v>819.99999999999989</c:v>
                </c:pt>
                <c:pt idx="6">
                  <c:v>1100</c:v>
                </c:pt>
                <c:pt idx="7">
                  <c:v>1240</c:v>
                </c:pt>
                <c:pt idx="8">
                  <c:v>1140</c:v>
                </c:pt>
                <c:pt idx="9">
                  <c:v>1200</c:v>
                </c:pt>
                <c:pt idx="10">
                  <c:v>1200</c:v>
                </c:pt>
                <c:pt idx="11">
                  <c:v>1240</c:v>
                </c:pt>
                <c:pt idx="12">
                  <c:v>1260</c:v>
                </c:pt>
                <c:pt idx="13">
                  <c:v>1220</c:v>
                </c:pt>
                <c:pt idx="14">
                  <c:v>1240</c:v>
                </c:pt>
                <c:pt idx="15">
                  <c:v>1240</c:v>
                </c:pt>
                <c:pt idx="16">
                  <c:v>1220</c:v>
                </c:pt>
                <c:pt idx="17">
                  <c:v>1200</c:v>
                </c:pt>
                <c:pt idx="18">
                  <c:v>1200</c:v>
                </c:pt>
                <c:pt idx="19">
                  <c:v>1240</c:v>
                </c:pt>
              </c:numCache>
            </c:numRef>
          </c:yVal>
          <c:smooth val="1"/>
          <c:extLst xmlns:c16r2="http://schemas.microsoft.com/office/drawing/2015/06/chart">
            <c:ext xmlns:c16="http://schemas.microsoft.com/office/drawing/2014/chart" uri="{C3380CC4-5D6E-409C-BE32-E72D297353CC}">
              <c16:uniqueId val="{00000000-64B5-4D41-8E66-876D8B4BC6B7}"/>
            </c:ext>
          </c:extLst>
        </c:ser>
        <c:ser>
          <c:idx val="1"/>
          <c:order val="1"/>
          <c:tx>
            <c:strRef>
              <c:f>Pressure!$C$87</c:f>
              <c:strCache>
                <c:ptCount val="1"/>
                <c:pt idx="0">
                  <c:v>310 Hz</c:v>
                </c:pt>
              </c:strCache>
            </c:strRef>
          </c:tx>
          <c:marker>
            <c:symbol val="square"/>
            <c:size val="5"/>
          </c:marker>
          <c:xVal>
            <c:numRef>
              <c:f>Pressure!$D$78:$W$78</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D$87:$W$87</c:f>
              <c:numCache>
                <c:formatCode>General</c:formatCode>
                <c:ptCount val="20"/>
                <c:pt idx="11">
                  <c:v>1240</c:v>
                </c:pt>
                <c:pt idx="12">
                  <c:v>1260</c:v>
                </c:pt>
                <c:pt idx="13">
                  <c:v>1160</c:v>
                </c:pt>
                <c:pt idx="14">
                  <c:v>1240</c:v>
                </c:pt>
                <c:pt idx="15">
                  <c:v>1180</c:v>
                </c:pt>
                <c:pt idx="16">
                  <c:v>1300</c:v>
                </c:pt>
                <c:pt idx="17">
                  <c:v>1320</c:v>
                </c:pt>
                <c:pt idx="18">
                  <c:v>1260</c:v>
                </c:pt>
                <c:pt idx="19">
                  <c:v>1320</c:v>
                </c:pt>
              </c:numCache>
            </c:numRef>
          </c:yVal>
          <c:smooth val="1"/>
          <c:extLst xmlns:c16r2="http://schemas.microsoft.com/office/drawing/2015/06/chart">
            <c:ext xmlns:c16="http://schemas.microsoft.com/office/drawing/2014/chart" uri="{C3380CC4-5D6E-409C-BE32-E72D297353CC}">
              <c16:uniqueId val="{00000001-64B5-4D41-8E66-876D8B4BC6B7}"/>
            </c:ext>
          </c:extLst>
        </c:ser>
        <c:ser>
          <c:idx val="2"/>
          <c:order val="2"/>
          <c:tx>
            <c:strRef>
              <c:f>Pressure!$C$88</c:f>
              <c:strCache>
                <c:ptCount val="1"/>
                <c:pt idx="0">
                  <c:v>298 Hz</c:v>
                </c:pt>
              </c:strCache>
            </c:strRef>
          </c:tx>
          <c:marker>
            <c:symbol val="triangle"/>
            <c:size val="5"/>
          </c:marker>
          <c:xVal>
            <c:numRef>
              <c:f>Pressure!$D$78:$W$78</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D$88:$W$88</c:f>
              <c:numCache>
                <c:formatCode>General</c:formatCode>
                <c:ptCount val="20"/>
                <c:pt idx="11">
                  <c:v>1200</c:v>
                </c:pt>
                <c:pt idx="12">
                  <c:v>1260</c:v>
                </c:pt>
                <c:pt idx="13">
                  <c:v>1320</c:v>
                </c:pt>
                <c:pt idx="14">
                  <c:v>1280</c:v>
                </c:pt>
                <c:pt idx="15">
                  <c:v>1260</c:v>
                </c:pt>
                <c:pt idx="16">
                  <c:v>1300</c:v>
                </c:pt>
                <c:pt idx="17">
                  <c:v>1280</c:v>
                </c:pt>
                <c:pt idx="18">
                  <c:v>1320</c:v>
                </c:pt>
                <c:pt idx="19">
                  <c:v>1300</c:v>
                </c:pt>
              </c:numCache>
            </c:numRef>
          </c:yVal>
          <c:smooth val="1"/>
          <c:extLst xmlns:c16r2="http://schemas.microsoft.com/office/drawing/2015/06/chart">
            <c:ext xmlns:c16="http://schemas.microsoft.com/office/drawing/2014/chart" uri="{C3380CC4-5D6E-409C-BE32-E72D297353CC}">
              <c16:uniqueId val="{00000002-64B5-4D41-8E66-876D8B4BC6B7}"/>
            </c:ext>
          </c:extLst>
        </c:ser>
        <c:ser>
          <c:idx val="3"/>
          <c:order val="3"/>
          <c:tx>
            <c:strRef>
              <c:f>Pressure!$C$89</c:f>
              <c:strCache>
                <c:ptCount val="1"/>
                <c:pt idx="0">
                  <c:v>286 Hz</c:v>
                </c:pt>
              </c:strCache>
            </c:strRef>
          </c:tx>
          <c:marker>
            <c:symbol val="x"/>
            <c:size val="5"/>
          </c:marker>
          <c:xVal>
            <c:numRef>
              <c:f>Pressure!$D$78:$W$78</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D$89:$W$89</c:f>
              <c:numCache>
                <c:formatCode>General</c:formatCode>
                <c:ptCount val="20"/>
                <c:pt idx="11">
                  <c:v>1200</c:v>
                </c:pt>
                <c:pt idx="12">
                  <c:v>1260</c:v>
                </c:pt>
                <c:pt idx="13">
                  <c:v>1240</c:v>
                </c:pt>
                <c:pt idx="14">
                  <c:v>1280</c:v>
                </c:pt>
                <c:pt idx="15">
                  <c:v>1220</c:v>
                </c:pt>
                <c:pt idx="16">
                  <c:v>1160</c:v>
                </c:pt>
                <c:pt idx="17">
                  <c:v>1260</c:v>
                </c:pt>
                <c:pt idx="18">
                  <c:v>1220</c:v>
                </c:pt>
                <c:pt idx="19">
                  <c:v>1240</c:v>
                </c:pt>
              </c:numCache>
            </c:numRef>
          </c:yVal>
          <c:smooth val="1"/>
          <c:extLst xmlns:c16r2="http://schemas.microsoft.com/office/drawing/2015/06/chart">
            <c:ext xmlns:c16="http://schemas.microsoft.com/office/drawing/2014/chart" uri="{C3380CC4-5D6E-409C-BE32-E72D297353CC}">
              <c16:uniqueId val="{00000003-64B5-4D41-8E66-876D8B4BC6B7}"/>
            </c:ext>
          </c:extLst>
        </c:ser>
        <c:ser>
          <c:idx val="4"/>
          <c:order val="4"/>
          <c:tx>
            <c:strRef>
              <c:f>Pressure!$C$90</c:f>
              <c:strCache>
                <c:ptCount val="1"/>
                <c:pt idx="0">
                  <c:v>277 Hz</c:v>
                </c:pt>
              </c:strCache>
            </c:strRef>
          </c:tx>
          <c:marker>
            <c:symbol val="star"/>
            <c:size val="5"/>
          </c:marker>
          <c:xVal>
            <c:numRef>
              <c:f>Pressure!$D$78:$W$78</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D$90:$W$90</c:f>
              <c:numCache>
                <c:formatCode>General</c:formatCode>
                <c:ptCount val="20"/>
                <c:pt idx="11">
                  <c:v>1200</c:v>
                </c:pt>
                <c:pt idx="12">
                  <c:v>1180</c:v>
                </c:pt>
                <c:pt idx="13">
                  <c:v>1200</c:v>
                </c:pt>
                <c:pt idx="14">
                  <c:v>1240</c:v>
                </c:pt>
                <c:pt idx="15">
                  <c:v>1260</c:v>
                </c:pt>
                <c:pt idx="16">
                  <c:v>1280</c:v>
                </c:pt>
                <c:pt idx="17">
                  <c:v>1260</c:v>
                </c:pt>
                <c:pt idx="18">
                  <c:v>1240</c:v>
                </c:pt>
                <c:pt idx="19">
                  <c:v>1120</c:v>
                </c:pt>
              </c:numCache>
            </c:numRef>
          </c:yVal>
          <c:smooth val="1"/>
          <c:extLst xmlns:c16r2="http://schemas.microsoft.com/office/drawing/2015/06/chart">
            <c:ext xmlns:c16="http://schemas.microsoft.com/office/drawing/2014/chart" uri="{C3380CC4-5D6E-409C-BE32-E72D297353CC}">
              <c16:uniqueId val="{00000004-64B5-4D41-8E66-876D8B4BC6B7}"/>
            </c:ext>
          </c:extLst>
        </c:ser>
        <c:dLbls>
          <c:showLegendKey val="0"/>
          <c:showVal val="0"/>
          <c:showCatName val="0"/>
          <c:showSerName val="0"/>
          <c:showPercent val="0"/>
          <c:showBubbleSize val="0"/>
        </c:dLbls>
        <c:axId val="438962816"/>
        <c:axId val="438969088"/>
      </c:scatterChart>
      <c:valAx>
        <c:axId val="438962816"/>
        <c:scaling>
          <c:orientation val="minMax"/>
          <c:max val="0.21300000000000002"/>
          <c:min val="0"/>
        </c:scaling>
        <c:delete val="0"/>
        <c:axPos val="b"/>
        <c:title>
          <c:tx>
            <c:rich>
              <a:bodyPr/>
              <a:lstStyle/>
              <a:p>
                <a:pPr>
                  <a:defRPr/>
                </a:pPr>
                <a:r>
                  <a:rPr lang="en-GB"/>
                  <a:t>U (m/s)</a:t>
                </a:r>
              </a:p>
            </c:rich>
          </c:tx>
          <c:overlay val="0"/>
        </c:title>
        <c:numFmt formatCode="General" sourceLinked="0"/>
        <c:majorTickMark val="in"/>
        <c:minorTickMark val="none"/>
        <c:tickLblPos val="nextTo"/>
        <c:crossAx val="438969088"/>
        <c:crosses val="autoZero"/>
        <c:crossBetween val="midCat"/>
      </c:valAx>
      <c:valAx>
        <c:axId val="438969088"/>
        <c:scaling>
          <c:orientation val="minMax"/>
          <c:max val="1350"/>
          <c:min val="0"/>
        </c:scaling>
        <c:delete val="0"/>
        <c:axPos val="l"/>
        <c:title>
          <c:tx>
            <c:rich>
              <a:bodyPr rot="-5400000" vert="horz"/>
              <a:lstStyle/>
              <a:p>
                <a:pPr>
                  <a:defRPr/>
                </a:pPr>
                <a:r>
                  <a:rPr lang="en-GB"/>
                  <a:t>Pressure drop (Pa)</a:t>
                </a:r>
              </a:p>
            </c:rich>
          </c:tx>
          <c:overlay val="0"/>
        </c:title>
        <c:numFmt formatCode="#,##0" sourceLinked="0"/>
        <c:majorTickMark val="in"/>
        <c:minorTickMark val="none"/>
        <c:tickLblPos val="nextTo"/>
        <c:crossAx val="438962816"/>
        <c:crosses val="autoZero"/>
        <c:crossBetween val="midCat"/>
      </c:valAx>
      <c:spPr>
        <a:ln>
          <a:solidFill>
            <a:schemeClr val="bg1">
              <a:lumMod val="50000"/>
            </a:schemeClr>
          </a:solidFill>
        </a:ln>
      </c:spPr>
    </c:plotArea>
    <c:legend>
      <c:legendPos val="r"/>
      <c:layout>
        <c:manualLayout>
          <c:xMode val="edge"/>
          <c:yMode val="edge"/>
          <c:x val="0.57886079326850304"/>
          <c:y val="0.47753896622995773"/>
          <c:w val="0.33459798775153105"/>
          <c:h val="0.34100434525475981"/>
        </c:manualLayout>
      </c:layout>
      <c:overlay val="0"/>
    </c:legend>
    <c:plotVisOnly val="1"/>
    <c:dispBlanksAs val="gap"/>
    <c:showDLblsOverMax val="0"/>
  </c:chart>
  <c:spPr>
    <a:ln>
      <a:noFill/>
    </a:ln>
  </c:spPr>
  <c:externalData r:id="rId2">
    <c:autoUpdate val="0"/>
  </c:externalData>
</c:chartSpace>
</file>

<file path=word/charts/chart11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1707885105911057"/>
          <c:y val="4.088165696646328E-2"/>
          <c:w val="0.70512352975548898"/>
          <c:h val="0.79595115707853714"/>
        </c:manualLayout>
      </c:layout>
      <c:scatterChart>
        <c:scatterStyle val="smoothMarker"/>
        <c:varyColors val="0"/>
        <c:ser>
          <c:idx val="0"/>
          <c:order val="0"/>
          <c:tx>
            <c:strRef>
              <c:f>Pressure!$C$102</c:f>
              <c:strCache>
                <c:ptCount val="1"/>
                <c:pt idx="0">
                  <c:v>Continuous</c:v>
                </c:pt>
              </c:strCache>
            </c:strRef>
          </c:tx>
          <c:marker>
            <c:symbol val="diamond"/>
            <c:size val="5"/>
          </c:marker>
          <c:xVal>
            <c:numRef>
              <c:f>Pressure!$D$78:$W$78</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D$102:$W$102</c:f>
              <c:numCache>
                <c:formatCode>General</c:formatCode>
                <c:ptCount val="20"/>
                <c:pt idx="0">
                  <c:v>0</c:v>
                </c:pt>
                <c:pt idx="1">
                  <c:v>300</c:v>
                </c:pt>
                <c:pt idx="2">
                  <c:v>420</c:v>
                </c:pt>
                <c:pt idx="3">
                  <c:v>800</c:v>
                </c:pt>
                <c:pt idx="4">
                  <c:v>1140</c:v>
                </c:pt>
                <c:pt idx="5">
                  <c:v>1400</c:v>
                </c:pt>
                <c:pt idx="6">
                  <c:v>1660.0000000000002</c:v>
                </c:pt>
                <c:pt idx="7">
                  <c:v>1920</c:v>
                </c:pt>
                <c:pt idx="8">
                  <c:v>1860.0000000000002</c:v>
                </c:pt>
                <c:pt idx="9">
                  <c:v>1960.0000000000002</c:v>
                </c:pt>
                <c:pt idx="10">
                  <c:v>1920</c:v>
                </c:pt>
                <c:pt idx="11">
                  <c:v>1939.9999999999998</c:v>
                </c:pt>
                <c:pt idx="12">
                  <c:v>1939.9999999999998</c:v>
                </c:pt>
                <c:pt idx="13">
                  <c:v>2000</c:v>
                </c:pt>
                <c:pt idx="14">
                  <c:v>1920</c:v>
                </c:pt>
                <c:pt idx="15">
                  <c:v>1939.9999999999998</c:v>
                </c:pt>
                <c:pt idx="16">
                  <c:v>1839.9999999999998</c:v>
                </c:pt>
                <c:pt idx="17">
                  <c:v>1839.9999999999998</c:v>
                </c:pt>
                <c:pt idx="18">
                  <c:v>1939.9999999999998</c:v>
                </c:pt>
                <c:pt idx="19">
                  <c:v>1880</c:v>
                </c:pt>
              </c:numCache>
            </c:numRef>
          </c:yVal>
          <c:smooth val="1"/>
          <c:extLst xmlns:c16r2="http://schemas.microsoft.com/office/drawing/2015/06/chart">
            <c:ext xmlns:c16="http://schemas.microsoft.com/office/drawing/2014/chart" uri="{C3380CC4-5D6E-409C-BE32-E72D297353CC}">
              <c16:uniqueId val="{00000000-FB42-4939-9FFC-F4957B9BFA79}"/>
            </c:ext>
          </c:extLst>
        </c:ser>
        <c:ser>
          <c:idx val="1"/>
          <c:order val="1"/>
          <c:tx>
            <c:strRef>
              <c:f>Pressure!$C$103</c:f>
              <c:strCache>
                <c:ptCount val="1"/>
                <c:pt idx="0">
                  <c:v>307 Hz</c:v>
                </c:pt>
              </c:strCache>
            </c:strRef>
          </c:tx>
          <c:marker>
            <c:symbol val="square"/>
            <c:size val="5"/>
          </c:marker>
          <c:xVal>
            <c:numRef>
              <c:f>Pressure!$D$78:$W$78</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D$103:$W$103</c:f>
              <c:numCache>
                <c:formatCode>General</c:formatCode>
                <c:ptCount val="20"/>
                <c:pt idx="11">
                  <c:v>1900</c:v>
                </c:pt>
                <c:pt idx="12">
                  <c:v>1960.0000000000002</c:v>
                </c:pt>
                <c:pt idx="13">
                  <c:v>1939.9999999999998</c:v>
                </c:pt>
                <c:pt idx="14">
                  <c:v>2000</c:v>
                </c:pt>
                <c:pt idx="15">
                  <c:v>2000</c:v>
                </c:pt>
                <c:pt idx="16">
                  <c:v>2000</c:v>
                </c:pt>
                <c:pt idx="17">
                  <c:v>2060</c:v>
                </c:pt>
                <c:pt idx="18">
                  <c:v>1760.0000000000002</c:v>
                </c:pt>
                <c:pt idx="19">
                  <c:v>1960.0000000000002</c:v>
                </c:pt>
              </c:numCache>
            </c:numRef>
          </c:yVal>
          <c:smooth val="1"/>
          <c:extLst xmlns:c16r2="http://schemas.microsoft.com/office/drawing/2015/06/chart">
            <c:ext xmlns:c16="http://schemas.microsoft.com/office/drawing/2014/chart" uri="{C3380CC4-5D6E-409C-BE32-E72D297353CC}">
              <c16:uniqueId val="{00000001-FB42-4939-9FFC-F4957B9BFA79}"/>
            </c:ext>
          </c:extLst>
        </c:ser>
        <c:ser>
          <c:idx val="2"/>
          <c:order val="2"/>
          <c:tx>
            <c:strRef>
              <c:f>Pressure!$C$104</c:f>
              <c:strCache>
                <c:ptCount val="1"/>
                <c:pt idx="0">
                  <c:v>296 Hz</c:v>
                </c:pt>
              </c:strCache>
            </c:strRef>
          </c:tx>
          <c:marker>
            <c:symbol val="triangle"/>
            <c:size val="5"/>
          </c:marker>
          <c:xVal>
            <c:numRef>
              <c:f>Pressure!$D$78:$W$78</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D$104:$W$104</c:f>
              <c:numCache>
                <c:formatCode>General</c:formatCode>
                <c:ptCount val="20"/>
                <c:pt idx="11">
                  <c:v>1939.9999999999998</c:v>
                </c:pt>
                <c:pt idx="12">
                  <c:v>1939.9999999999998</c:v>
                </c:pt>
                <c:pt idx="13">
                  <c:v>1920</c:v>
                </c:pt>
                <c:pt idx="14">
                  <c:v>1920</c:v>
                </c:pt>
                <c:pt idx="15">
                  <c:v>2000</c:v>
                </c:pt>
                <c:pt idx="16">
                  <c:v>2000</c:v>
                </c:pt>
                <c:pt idx="17">
                  <c:v>2060</c:v>
                </c:pt>
                <c:pt idx="18">
                  <c:v>1900</c:v>
                </c:pt>
                <c:pt idx="19">
                  <c:v>1900</c:v>
                </c:pt>
              </c:numCache>
            </c:numRef>
          </c:yVal>
          <c:smooth val="1"/>
          <c:extLst xmlns:c16r2="http://schemas.microsoft.com/office/drawing/2015/06/chart">
            <c:ext xmlns:c16="http://schemas.microsoft.com/office/drawing/2014/chart" uri="{C3380CC4-5D6E-409C-BE32-E72D297353CC}">
              <c16:uniqueId val="{00000002-FB42-4939-9FFC-F4957B9BFA79}"/>
            </c:ext>
          </c:extLst>
        </c:ser>
        <c:ser>
          <c:idx val="3"/>
          <c:order val="3"/>
          <c:tx>
            <c:strRef>
              <c:f>Pressure!$C$105</c:f>
              <c:strCache>
                <c:ptCount val="1"/>
                <c:pt idx="0">
                  <c:v>286 Hz</c:v>
                </c:pt>
              </c:strCache>
            </c:strRef>
          </c:tx>
          <c:marker>
            <c:symbol val="x"/>
            <c:size val="5"/>
          </c:marker>
          <c:xVal>
            <c:numRef>
              <c:f>Pressure!$D$78:$W$78</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D$105:$W$105</c:f>
              <c:numCache>
                <c:formatCode>General</c:formatCode>
                <c:ptCount val="20"/>
                <c:pt idx="11">
                  <c:v>1960.0000000000002</c:v>
                </c:pt>
                <c:pt idx="12">
                  <c:v>1980</c:v>
                </c:pt>
                <c:pt idx="13">
                  <c:v>1900</c:v>
                </c:pt>
                <c:pt idx="14">
                  <c:v>1939.9999999999998</c:v>
                </c:pt>
                <c:pt idx="15">
                  <c:v>1960.0000000000002</c:v>
                </c:pt>
                <c:pt idx="16">
                  <c:v>2039.9999999999998</c:v>
                </c:pt>
                <c:pt idx="17">
                  <c:v>1900</c:v>
                </c:pt>
                <c:pt idx="18">
                  <c:v>1939.9999999999998</c:v>
                </c:pt>
                <c:pt idx="19">
                  <c:v>2000</c:v>
                </c:pt>
              </c:numCache>
            </c:numRef>
          </c:yVal>
          <c:smooth val="1"/>
          <c:extLst xmlns:c16r2="http://schemas.microsoft.com/office/drawing/2015/06/chart">
            <c:ext xmlns:c16="http://schemas.microsoft.com/office/drawing/2014/chart" uri="{C3380CC4-5D6E-409C-BE32-E72D297353CC}">
              <c16:uniqueId val="{00000003-FB42-4939-9FFC-F4957B9BFA79}"/>
            </c:ext>
          </c:extLst>
        </c:ser>
        <c:ser>
          <c:idx val="4"/>
          <c:order val="4"/>
          <c:tx>
            <c:strRef>
              <c:f>Pressure!$C$106</c:f>
              <c:strCache>
                <c:ptCount val="1"/>
                <c:pt idx="0">
                  <c:v>276 Hz</c:v>
                </c:pt>
              </c:strCache>
            </c:strRef>
          </c:tx>
          <c:marker>
            <c:symbol val="star"/>
            <c:size val="5"/>
          </c:marker>
          <c:xVal>
            <c:numRef>
              <c:f>Pressure!$D$78:$W$78</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D$106:$W$106</c:f>
              <c:numCache>
                <c:formatCode>General</c:formatCode>
                <c:ptCount val="20"/>
                <c:pt idx="11">
                  <c:v>2000</c:v>
                </c:pt>
                <c:pt idx="12">
                  <c:v>1860.0000000000002</c:v>
                </c:pt>
                <c:pt idx="13">
                  <c:v>1960.0000000000002</c:v>
                </c:pt>
                <c:pt idx="14">
                  <c:v>1960.0000000000002</c:v>
                </c:pt>
                <c:pt idx="15">
                  <c:v>1939.9999999999998</c:v>
                </c:pt>
                <c:pt idx="16">
                  <c:v>1960.0000000000002</c:v>
                </c:pt>
                <c:pt idx="17">
                  <c:v>2000</c:v>
                </c:pt>
                <c:pt idx="18">
                  <c:v>1920</c:v>
                </c:pt>
                <c:pt idx="19">
                  <c:v>1860.0000000000002</c:v>
                </c:pt>
              </c:numCache>
            </c:numRef>
          </c:yVal>
          <c:smooth val="1"/>
          <c:extLst xmlns:c16r2="http://schemas.microsoft.com/office/drawing/2015/06/chart">
            <c:ext xmlns:c16="http://schemas.microsoft.com/office/drawing/2014/chart" uri="{C3380CC4-5D6E-409C-BE32-E72D297353CC}">
              <c16:uniqueId val="{00000004-FB42-4939-9FFC-F4957B9BFA79}"/>
            </c:ext>
          </c:extLst>
        </c:ser>
        <c:dLbls>
          <c:showLegendKey val="0"/>
          <c:showVal val="0"/>
          <c:showCatName val="0"/>
          <c:showSerName val="0"/>
          <c:showPercent val="0"/>
          <c:showBubbleSize val="0"/>
        </c:dLbls>
        <c:axId val="439011200"/>
        <c:axId val="439431168"/>
      </c:scatterChart>
      <c:valAx>
        <c:axId val="439011200"/>
        <c:scaling>
          <c:orientation val="minMax"/>
          <c:max val="0.21300000000000002"/>
          <c:min val="0"/>
        </c:scaling>
        <c:delete val="0"/>
        <c:axPos val="b"/>
        <c:title>
          <c:tx>
            <c:rich>
              <a:bodyPr/>
              <a:lstStyle/>
              <a:p>
                <a:pPr>
                  <a:defRPr/>
                </a:pPr>
                <a:r>
                  <a:rPr lang="en-GB"/>
                  <a:t>U (m/s)</a:t>
                </a:r>
              </a:p>
            </c:rich>
          </c:tx>
          <c:overlay val="0"/>
        </c:title>
        <c:numFmt formatCode="General" sourceLinked="0"/>
        <c:majorTickMark val="in"/>
        <c:minorTickMark val="none"/>
        <c:tickLblPos val="nextTo"/>
        <c:crossAx val="439431168"/>
        <c:crosses val="autoZero"/>
        <c:crossBetween val="midCat"/>
      </c:valAx>
      <c:valAx>
        <c:axId val="439431168"/>
        <c:scaling>
          <c:orientation val="minMax"/>
          <c:max val="2100"/>
          <c:min val="0"/>
        </c:scaling>
        <c:delete val="0"/>
        <c:axPos val="l"/>
        <c:title>
          <c:tx>
            <c:rich>
              <a:bodyPr rot="-5400000" vert="horz"/>
              <a:lstStyle/>
              <a:p>
                <a:pPr>
                  <a:defRPr/>
                </a:pPr>
                <a:r>
                  <a:rPr lang="en-GB"/>
                  <a:t>Pressure drop (Pa)</a:t>
                </a:r>
              </a:p>
            </c:rich>
          </c:tx>
          <c:overlay val="0"/>
        </c:title>
        <c:numFmt formatCode="#,##0" sourceLinked="0"/>
        <c:majorTickMark val="in"/>
        <c:minorTickMark val="none"/>
        <c:tickLblPos val="nextTo"/>
        <c:crossAx val="439011200"/>
        <c:crosses val="autoZero"/>
        <c:crossBetween val="midCat"/>
      </c:valAx>
      <c:spPr>
        <a:ln>
          <a:solidFill>
            <a:schemeClr val="bg1">
              <a:lumMod val="50000"/>
            </a:schemeClr>
          </a:solidFill>
        </a:ln>
      </c:spPr>
    </c:plotArea>
    <c:legend>
      <c:legendPos val="r"/>
      <c:layout>
        <c:manualLayout>
          <c:xMode val="edge"/>
          <c:yMode val="edge"/>
          <c:x val="0.56991981988514717"/>
          <c:y val="0.46701818769234593"/>
          <c:w val="0.33459798775153105"/>
          <c:h val="0.34100434525475981"/>
        </c:manualLayout>
      </c:layout>
      <c:overlay val="0"/>
    </c:legend>
    <c:plotVisOnly val="1"/>
    <c:dispBlanksAs val="gap"/>
    <c:showDLblsOverMax val="0"/>
  </c:chart>
  <c:spPr>
    <a:ln>
      <a:noFill/>
    </a:ln>
  </c:spPr>
  <c:externalData r:id="rId2">
    <c:autoUpdate val="0"/>
  </c:externalData>
</c:chartSpace>
</file>

<file path=word/charts/chart11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1708166760845035"/>
          <c:y val="5.1400554097404488E-2"/>
          <c:w val="0.70510698543466166"/>
          <c:h val="0.78528220963576389"/>
        </c:manualLayout>
      </c:layout>
      <c:scatterChart>
        <c:scatterStyle val="smoothMarker"/>
        <c:varyColors val="0"/>
        <c:ser>
          <c:idx val="0"/>
          <c:order val="0"/>
          <c:tx>
            <c:strRef>
              <c:f>Pressure!$C$121</c:f>
              <c:strCache>
                <c:ptCount val="1"/>
                <c:pt idx="0">
                  <c:v>Continuous</c:v>
                </c:pt>
              </c:strCache>
            </c:strRef>
          </c:tx>
          <c:marker>
            <c:symbol val="diamond"/>
            <c:size val="5"/>
          </c:marker>
          <c:xVal>
            <c:numRef>
              <c:f>Pressure!$D$78:$W$78</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D$121:$W$121</c:f>
              <c:numCache>
                <c:formatCode>General</c:formatCode>
                <c:ptCount val="20"/>
                <c:pt idx="0">
                  <c:v>0</c:v>
                </c:pt>
                <c:pt idx="1">
                  <c:v>300</c:v>
                </c:pt>
                <c:pt idx="2">
                  <c:v>620</c:v>
                </c:pt>
                <c:pt idx="3">
                  <c:v>1019.9999999999999</c:v>
                </c:pt>
                <c:pt idx="4">
                  <c:v>1480</c:v>
                </c:pt>
                <c:pt idx="5">
                  <c:v>1839.9999999999998</c:v>
                </c:pt>
                <c:pt idx="6">
                  <c:v>2340</c:v>
                </c:pt>
                <c:pt idx="7">
                  <c:v>2600</c:v>
                </c:pt>
                <c:pt idx="8">
                  <c:v>2580</c:v>
                </c:pt>
                <c:pt idx="9">
                  <c:v>2580</c:v>
                </c:pt>
                <c:pt idx="10">
                  <c:v>2620</c:v>
                </c:pt>
                <c:pt idx="11">
                  <c:v>2580</c:v>
                </c:pt>
                <c:pt idx="12">
                  <c:v>2540</c:v>
                </c:pt>
                <c:pt idx="13">
                  <c:v>2640</c:v>
                </c:pt>
                <c:pt idx="14">
                  <c:v>2660</c:v>
                </c:pt>
                <c:pt idx="15">
                  <c:v>2740</c:v>
                </c:pt>
                <c:pt idx="16">
                  <c:v>2760</c:v>
                </c:pt>
                <c:pt idx="17">
                  <c:v>2720</c:v>
                </c:pt>
                <c:pt idx="18">
                  <c:v>2720</c:v>
                </c:pt>
                <c:pt idx="19">
                  <c:v>2920</c:v>
                </c:pt>
              </c:numCache>
            </c:numRef>
          </c:yVal>
          <c:smooth val="1"/>
          <c:extLst xmlns:c16r2="http://schemas.microsoft.com/office/drawing/2015/06/chart">
            <c:ext xmlns:c16="http://schemas.microsoft.com/office/drawing/2014/chart" uri="{C3380CC4-5D6E-409C-BE32-E72D297353CC}">
              <c16:uniqueId val="{00000000-4694-49B0-8296-257996B8664B}"/>
            </c:ext>
          </c:extLst>
        </c:ser>
        <c:ser>
          <c:idx val="1"/>
          <c:order val="1"/>
          <c:tx>
            <c:strRef>
              <c:f>Pressure!$C$122</c:f>
              <c:strCache>
                <c:ptCount val="1"/>
                <c:pt idx="0">
                  <c:v>309 Hz</c:v>
                </c:pt>
              </c:strCache>
            </c:strRef>
          </c:tx>
          <c:marker>
            <c:symbol val="square"/>
            <c:size val="5"/>
          </c:marker>
          <c:xVal>
            <c:numRef>
              <c:f>Pressure!$D$78:$W$78</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D$122:$W$122</c:f>
              <c:numCache>
                <c:formatCode>General</c:formatCode>
                <c:ptCount val="20"/>
                <c:pt idx="11">
                  <c:v>2540</c:v>
                </c:pt>
                <c:pt idx="12">
                  <c:v>2560</c:v>
                </c:pt>
                <c:pt idx="13">
                  <c:v>2620</c:v>
                </c:pt>
                <c:pt idx="14">
                  <c:v>2740</c:v>
                </c:pt>
                <c:pt idx="15">
                  <c:v>2760</c:v>
                </c:pt>
                <c:pt idx="16">
                  <c:v>2820</c:v>
                </c:pt>
                <c:pt idx="17">
                  <c:v>2580</c:v>
                </c:pt>
                <c:pt idx="18">
                  <c:v>2580</c:v>
                </c:pt>
                <c:pt idx="19">
                  <c:v>2840</c:v>
                </c:pt>
              </c:numCache>
            </c:numRef>
          </c:yVal>
          <c:smooth val="1"/>
          <c:extLst xmlns:c16r2="http://schemas.microsoft.com/office/drawing/2015/06/chart">
            <c:ext xmlns:c16="http://schemas.microsoft.com/office/drawing/2014/chart" uri="{C3380CC4-5D6E-409C-BE32-E72D297353CC}">
              <c16:uniqueId val="{00000001-4694-49B0-8296-257996B8664B}"/>
            </c:ext>
          </c:extLst>
        </c:ser>
        <c:ser>
          <c:idx val="2"/>
          <c:order val="2"/>
          <c:tx>
            <c:strRef>
              <c:f>Pressure!$C$123</c:f>
              <c:strCache>
                <c:ptCount val="1"/>
                <c:pt idx="0">
                  <c:v>296 Hz</c:v>
                </c:pt>
              </c:strCache>
            </c:strRef>
          </c:tx>
          <c:marker>
            <c:symbol val="triangle"/>
            <c:size val="5"/>
          </c:marker>
          <c:xVal>
            <c:numRef>
              <c:f>Pressure!$D$78:$W$78</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D$123:$W$123</c:f>
              <c:numCache>
                <c:formatCode>General</c:formatCode>
                <c:ptCount val="20"/>
                <c:pt idx="11">
                  <c:v>2500</c:v>
                </c:pt>
                <c:pt idx="12">
                  <c:v>2580</c:v>
                </c:pt>
                <c:pt idx="13">
                  <c:v>2540</c:v>
                </c:pt>
                <c:pt idx="14">
                  <c:v>2560</c:v>
                </c:pt>
                <c:pt idx="15">
                  <c:v>2680</c:v>
                </c:pt>
                <c:pt idx="16">
                  <c:v>2660</c:v>
                </c:pt>
                <c:pt idx="17">
                  <c:v>2640</c:v>
                </c:pt>
                <c:pt idx="18">
                  <c:v>2640</c:v>
                </c:pt>
                <c:pt idx="19">
                  <c:v>2880</c:v>
                </c:pt>
              </c:numCache>
            </c:numRef>
          </c:yVal>
          <c:smooth val="1"/>
          <c:extLst xmlns:c16r2="http://schemas.microsoft.com/office/drawing/2015/06/chart">
            <c:ext xmlns:c16="http://schemas.microsoft.com/office/drawing/2014/chart" uri="{C3380CC4-5D6E-409C-BE32-E72D297353CC}">
              <c16:uniqueId val="{00000002-4694-49B0-8296-257996B8664B}"/>
            </c:ext>
          </c:extLst>
        </c:ser>
        <c:ser>
          <c:idx val="3"/>
          <c:order val="3"/>
          <c:tx>
            <c:strRef>
              <c:f>Pressure!$C$124</c:f>
              <c:strCache>
                <c:ptCount val="1"/>
                <c:pt idx="0">
                  <c:v>284 Hz</c:v>
                </c:pt>
              </c:strCache>
            </c:strRef>
          </c:tx>
          <c:marker>
            <c:symbol val="x"/>
            <c:size val="5"/>
          </c:marker>
          <c:xVal>
            <c:numRef>
              <c:f>Pressure!$D$78:$W$78</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D$124:$W$124</c:f>
              <c:numCache>
                <c:formatCode>General</c:formatCode>
                <c:ptCount val="20"/>
                <c:pt idx="11">
                  <c:v>2520</c:v>
                </c:pt>
                <c:pt idx="12">
                  <c:v>2540</c:v>
                </c:pt>
                <c:pt idx="13">
                  <c:v>2660</c:v>
                </c:pt>
                <c:pt idx="14">
                  <c:v>2720</c:v>
                </c:pt>
                <c:pt idx="15">
                  <c:v>2600</c:v>
                </c:pt>
                <c:pt idx="16">
                  <c:v>2740</c:v>
                </c:pt>
                <c:pt idx="17">
                  <c:v>2640</c:v>
                </c:pt>
                <c:pt idx="18">
                  <c:v>2760</c:v>
                </c:pt>
                <c:pt idx="19">
                  <c:v>2640</c:v>
                </c:pt>
              </c:numCache>
            </c:numRef>
          </c:yVal>
          <c:smooth val="1"/>
          <c:extLst xmlns:c16r2="http://schemas.microsoft.com/office/drawing/2015/06/chart">
            <c:ext xmlns:c16="http://schemas.microsoft.com/office/drawing/2014/chart" uri="{C3380CC4-5D6E-409C-BE32-E72D297353CC}">
              <c16:uniqueId val="{00000003-4694-49B0-8296-257996B8664B}"/>
            </c:ext>
          </c:extLst>
        </c:ser>
        <c:ser>
          <c:idx val="4"/>
          <c:order val="4"/>
          <c:tx>
            <c:strRef>
              <c:f>Pressure!$C$125</c:f>
              <c:strCache>
                <c:ptCount val="1"/>
                <c:pt idx="0">
                  <c:v>277 Hz</c:v>
                </c:pt>
              </c:strCache>
            </c:strRef>
          </c:tx>
          <c:marker>
            <c:symbol val="star"/>
            <c:size val="5"/>
          </c:marker>
          <c:xVal>
            <c:numRef>
              <c:f>Pressure!$D$78:$W$78</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D$125:$W$125</c:f>
              <c:numCache>
                <c:formatCode>General</c:formatCode>
                <c:ptCount val="20"/>
                <c:pt idx="11">
                  <c:v>2540</c:v>
                </c:pt>
                <c:pt idx="12">
                  <c:v>2600</c:v>
                </c:pt>
                <c:pt idx="13">
                  <c:v>2660</c:v>
                </c:pt>
                <c:pt idx="14">
                  <c:v>2720</c:v>
                </c:pt>
                <c:pt idx="15">
                  <c:v>2600</c:v>
                </c:pt>
                <c:pt idx="16">
                  <c:v>2680</c:v>
                </c:pt>
                <c:pt idx="17">
                  <c:v>2640</c:v>
                </c:pt>
                <c:pt idx="18">
                  <c:v>2440</c:v>
                </c:pt>
                <c:pt idx="19">
                  <c:v>2680</c:v>
                </c:pt>
              </c:numCache>
            </c:numRef>
          </c:yVal>
          <c:smooth val="1"/>
          <c:extLst xmlns:c16r2="http://schemas.microsoft.com/office/drawing/2015/06/chart">
            <c:ext xmlns:c16="http://schemas.microsoft.com/office/drawing/2014/chart" uri="{C3380CC4-5D6E-409C-BE32-E72D297353CC}">
              <c16:uniqueId val="{00000004-4694-49B0-8296-257996B8664B}"/>
            </c:ext>
          </c:extLst>
        </c:ser>
        <c:dLbls>
          <c:showLegendKey val="0"/>
          <c:showVal val="0"/>
          <c:showCatName val="0"/>
          <c:showSerName val="0"/>
          <c:showPercent val="0"/>
          <c:showBubbleSize val="0"/>
        </c:dLbls>
        <c:axId val="439473280"/>
        <c:axId val="439475200"/>
      </c:scatterChart>
      <c:valAx>
        <c:axId val="439473280"/>
        <c:scaling>
          <c:orientation val="minMax"/>
          <c:max val="0.21300000000000002"/>
          <c:min val="0"/>
        </c:scaling>
        <c:delete val="0"/>
        <c:axPos val="b"/>
        <c:title>
          <c:tx>
            <c:rich>
              <a:bodyPr/>
              <a:lstStyle/>
              <a:p>
                <a:pPr>
                  <a:defRPr/>
                </a:pPr>
                <a:r>
                  <a:rPr lang="en-GB"/>
                  <a:t>U (m/s)</a:t>
                </a:r>
              </a:p>
            </c:rich>
          </c:tx>
          <c:overlay val="0"/>
        </c:title>
        <c:numFmt formatCode="General" sourceLinked="0"/>
        <c:majorTickMark val="in"/>
        <c:minorTickMark val="none"/>
        <c:tickLblPos val="nextTo"/>
        <c:crossAx val="439475200"/>
        <c:crosses val="autoZero"/>
        <c:crossBetween val="midCat"/>
      </c:valAx>
      <c:valAx>
        <c:axId val="439475200"/>
        <c:scaling>
          <c:orientation val="minMax"/>
          <c:max val="3000"/>
        </c:scaling>
        <c:delete val="0"/>
        <c:axPos val="l"/>
        <c:title>
          <c:tx>
            <c:rich>
              <a:bodyPr rot="-5400000" vert="horz"/>
              <a:lstStyle/>
              <a:p>
                <a:pPr>
                  <a:defRPr/>
                </a:pPr>
                <a:r>
                  <a:rPr lang="en-GB"/>
                  <a:t>Pressure drop (Pa)</a:t>
                </a:r>
              </a:p>
            </c:rich>
          </c:tx>
          <c:overlay val="0"/>
        </c:title>
        <c:numFmt formatCode="#,##0" sourceLinked="0"/>
        <c:majorTickMark val="in"/>
        <c:minorTickMark val="none"/>
        <c:tickLblPos val="nextTo"/>
        <c:crossAx val="439473280"/>
        <c:crosses val="autoZero"/>
        <c:crossBetween val="midCat"/>
      </c:valAx>
      <c:spPr>
        <a:ln>
          <a:solidFill>
            <a:schemeClr val="bg1">
              <a:lumMod val="50000"/>
            </a:schemeClr>
          </a:solidFill>
        </a:ln>
      </c:spPr>
    </c:plotArea>
    <c:legend>
      <c:legendPos val="r"/>
      <c:layout>
        <c:manualLayout>
          <c:xMode val="edge"/>
          <c:yMode val="edge"/>
          <c:x val="0.57886079326850304"/>
          <c:y val="0.47227857696115183"/>
          <c:w val="0.33459798775153105"/>
          <c:h val="0.34100434525475981"/>
        </c:manualLayout>
      </c:layout>
      <c:overlay val="0"/>
    </c:legend>
    <c:plotVisOnly val="1"/>
    <c:dispBlanksAs val="gap"/>
    <c:showDLblsOverMax val="0"/>
  </c:chart>
  <c:spPr>
    <a:ln>
      <a:noFill/>
    </a:ln>
  </c:spPr>
  <c:externalData r:id="rId2">
    <c:autoUpdate val="0"/>
  </c:externalData>
</c:chartSpace>
</file>

<file path=word/charts/chart11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1870576037150286"/>
          <c:y val="5.1400554097404488E-2"/>
          <c:w val="0.70349655420517909"/>
          <c:h val="0.78528220963576389"/>
        </c:manualLayout>
      </c:layout>
      <c:scatterChart>
        <c:scatterStyle val="smoothMarker"/>
        <c:varyColors val="0"/>
        <c:ser>
          <c:idx val="0"/>
          <c:order val="0"/>
          <c:tx>
            <c:strRef>
              <c:f>Pressure!$C$142</c:f>
              <c:strCache>
                <c:ptCount val="1"/>
                <c:pt idx="0">
                  <c:v>Continuous</c:v>
                </c:pt>
              </c:strCache>
            </c:strRef>
          </c:tx>
          <c:marker>
            <c:symbol val="diamond"/>
            <c:size val="5"/>
          </c:marker>
          <c:xVal>
            <c:numRef>
              <c:f>Pressure!$D$78:$W$78</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D$142:$W$142</c:f>
              <c:numCache>
                <c:formatCode>General</c:formatCode>
                <c:ptCount val="20"/>
                <c:pt idx="0">
                  <c:v>0</c:v>
                </c:pt>
                <c:pt idx="1">
                  <c:v>240</c:v>
                </c:pt>
                <c:pt idx="2">
                  <c:v>480</c:v>
                </c:pt>
                <c:pt idx="3">
                  <c:v>900</c:v>
                </c:pt>
                <c:pt idx="4">
                  <c:v>1380</c:v>
                </c:pt>
                <c:pt idx="5">
                  <c:v>1780</c:v>
                </c:pt>
                <c:pt idx="6">
                  <c:v>2260</c:v>
                </c:pt>
                <c:pt idx="7">
                  <c:v>2760</c:v>
                </c:pt>
                <c:pt idx="8">
                  <c:v>3180</c:v>
                </c:pt>
                <c:pt idx="9">
                  <c:v>3140</c:v>
                </c:pt>
                <c:pt idx="10">
                  <c:v>3160</c:v>
                </c:pt>
                <c:pt idx="11">
                  <c:v>3200</c:v>
                </c:pt>
                <c:pt idx="12">
                  <c:v>3200</c:v>
                </c:pt>
                <c:pt idx="13">
                  <c:v>3080</c:v>
                </c:pt>
                <c:pt idx="14">
                  <c:v>3080</c:v>
                </c:pt>
                <c:pt idx="15">
                  <c:v>3180</c:v>
                </c:pt>
                <c:pt idx="16">
                  <c:v>3180</c:v>
                </c:pt>
                <c:pt idx="17">
                  <c:v>3180</c:v>
                </c:pt>
                <c:pt idx="18">
                  <c:v>3180</c:v>
                </c:pt>
                <c:pt idx="19">
                  <c:v>3360</c:v>
                </c:pt>
              </c:numCache>
            </c:numRef>
          </c:yVal>
          <c:smooth val="1"/>
          <c:extLst xmlns:c16r2="http://schemas.microsoft.com/office/drawing/2015/06/chart">
            <c:ext xmlns:c16="http://schemas.microsoft.com/office/drawing/2014/chart" uri="{C3380CC4-5D6E-409C-BE32-E72D297353CC}">
              <c16:uniqueId val="{00000000-835C-4972-8A2F-C15BAB4A81B2}"/>
            </c:ext>
          </c:extLst>
        </c:ser>
        <c:ser>
          <c:idx val="1"/>
          <c:order val="1"/>
          <c:tx>
            <c:strRef>
              <c:f>Pressure!$C$143</c:f>
              <c:strCache>
                <c:ptCount val="1"/>
                <c:pt idx="0">
                  <c:v>308 Hz</c:v>
                </c:pt>
              </c:strCache>
            </c:strRef>
          </c:tx>
          <c:marker>
            <c:symbol val="square"/>
            <c:size val="5"/>
          </c:marker>
          <c:xVal>
            <c:numRef>
              <c:f>Pressure!$D$78:$W$78</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D$143:$W$143</c:f>
              <c:numCache>
                <c:formatCode>General</c:formatCode>
                <c:ptCount val="20"/>
                <c:pt idx="11">
                  <c:v>3160</c:v>
                </c:pt>
                <c:pt idx="12">
                  <c:v>3300</c:v>
                </c:pt>
                <c:pt idx="13">
                  <c:v>3180</c:v>
                </c:pt>
                <c:pt idx="14">
                  <c:v>3220.0000000000005</c:v>
                </c:pt>
                <c:pt idx="15">
                  <c:v>3300</c:v>
                </c:pt>
                <c:pt idx="16">
                  <c:v>3160</c:v>
                </c:pt>
                <c:pt idx="17">
                  <c:v>3220.0000000000005</c:v>
                </c:pt>
                <c:pt idx="18">
                  <c:v>3140</c:v>
                </c:pt>
                <c:pt idx="19">
                  <c:v>3300</c:v>
                </c:pt>
              </c:numCache>
            </c:numRef>
          </c:yVal>
          <c:smooth val="1"/>
          <c:extLst xmlns:c16r2="http://schemas.microsoft.com/office/drawing/2015/06/chart">
            <c:ext xmlns:c16="http://schemas.microsoft.com/office/drawing/2014/chart" uri="{C3380CC4-5D6E-409C-BE32-E72D297353CC}">
              <c16:uniqueId val="{00000001-835C-4972-8A2F-C15BAB4A81B2}"/>
            </c:ext>
          </c:extLst>
        </c:ser>
        <c:ser>
          <c:idx val="2"/>
          <c:order val="2"/>
          <c:tx>
            <c:strRef>
              <c:f>Pressure!$C$144</c:f>
              <c:strCache>
                <c:ptCount val="1"/>
                <c:pt idx="0">
                  <c:v>297 Hz</c:v>
                </c:pt>
              </c:strCache>
            </c:strRef>
          </c:tx>
          <c:marker>
            <c:symbol val="triangle"/>
            <c:size val="5"/>
          </c:marker>
          <c:xVal>
            <c:numRef>
              <c:f>Pressure!$D$78:$W$78</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D$144:$W$144</c:f>
              <c:numCache>
                <c:formatCode>General</c:formatCode>
                <c:ptCount val="20"/>
                <c:pt idx="11">
                  <c:v>3120</c:v>
                </c:pt>
                <c:pt idx="12">
                  <c:v>3160</c:v>
                </c:pt>
                <c:pt idx="13">
                  <c:v>3140</c:v>
                </c:pt>
                <c:pt idx="14">
                  <c:v>3140</c:v>
                </c:pt>
                <c:pt idx="15">
                  <c:v>3200</c:v>
                </c:pt>
                <c:pt idx="16">
                  <c:v>3180</c:v>
                </c:pt>
                <c:pt idx="17">
                  <c:v>3420.0000000000005</c:v>
                </c:pt>
                <c:pt idx="18">
                  <c:v>3260</c:v>
                </c:pt>
                <c:pt idx="19">
                  <c:v>3000</c:v>
                </c:pt>
              </c:numCache>
            </c:numRef>
          </c:yVal>
          <c:smooth val="1"/>
          <c:extLst xmlns:c16r2="http://schemas.microsoft.com/office/drawing/2015/06/chart">
            <c:ext xmlns:c16="http://schemas.microsoft.com/office/drawing/2014/chart" uri="{C3380CC4-5D6E-409C-BE32-E72D297353CC}">
              <c16:uniqueId val="{00000002-835C-4972-8A2F-C15BAB4A81B2}"/>
            </c:ext>
          </c:extLst>
        </c:ser>
        <c:ser>
          <c:idx val="3"/>
          <c:order val="3"/>
          <c:tx>
            <c:strRef>
              <c:f>Pressure!$C$145</c:f>
              <c:strCache>
                <c:ptCount val="1"/>
                <c:pt idx="0">
                  <c:v>284 Hz</c:v>
                </c:pt>
              </c:strCache>
            </c:strRef>
          </c:tx>
          <c:marker>
            <c:symbol val="x"/>
            <c:size val="5"/>
          </c:marker>
          <c:xVal>
            <c:numRef>
              <c:f>Pressure!$D$78:$W$78</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D$145:$W$145</c:f>
              <c:numCache>
                <c:formatCode>General</c:formatCode>
                <c:ptCount val="20"/>
                <c:pt idx="11">
                  <c:v>3220.0000000000005</c:v>
                </c:pt>
                <c:pt idx="12">
                  <c:v>3120</c:v>
                </c:pt>
                <c:pt idx="13">
                  <c:v>3140</c:v>
                </c:pt>
                <c:pt idx="14">
                  <c:v>3180</c:v>
                </c:pt>
                <c:pt idx="15">
                  <c:v>3260</c:v>
                </c:pt>
                <c:pt idx="16">
                  <c:v>3220.0000000000005</c:v>
                </c:pt>
                <c:pt idx="17">
                  <c:v>3420.0000000000005</c:v>
                </c:pt>
                <c:pt idx="18">
                  <c:v>3340</c:v>
                </c:pt>
                <c:pt idx="19">
                  <c:v>3060</c:v>
                </c:pt>
              </c:numCache>
            </c:numRef>
          </c:yVal>
          <c:smooth val="1"/>
          <c:extLst xmlns:c16r2="http://schemas.microsoft.com/office/drawing/2015/06/chart">
            <c:ext xmlns:c16="http://schemas.microsoft.com/office/drawing/2014/chart" uri="{C3380CC4-5D6E-409C-BE32-E72D297353CC}">
              <c16:uniqueId val="{00000003-835C-4972-8A2F-C15BAB4A81B2}"/>
            </c:ext>
          </c:extLst>
        </c:ser>
        <c:ser>
          <c:idx val="4"/>
          <c:order val="4"/>
          <c:tx>
            <c:strRef>
              <c:f>Pressure!$C$146</c:f>
              <c:strCache>
                <c:ptCount val="1"/>
                <c:pt idx="0">
                  <c:v>276 Hz</c:v>
                </c:pt>
              </c:strCache>
            </c:strRef>
          </c:tx>
          <c:marker>
            <c:symbol val="star"/>
            <c:size val="5"/>
          </c:marker>
          <c:xVal>
            <c:numRef>
              <c:f>Pressure!$D$78:$W$78</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D$146:$W$146</c:f>
              <c:numCache>
                <c:formatCode>General</c:formatCode>
                <c:ptCount val="20"/>
                <c:pt idx="11">
                  <c:v>3060</c:v>
                </c:pt>
                <c:pt idx="12">
                  <c:v>3140</c:v>
                </c:pt>
                <c:pt idx="13">
                  <c:v>3040</c:v>
                </c:pt>
                <c:pt idx="14">
                  <c:v>3100</c:v>
                </c:pt>
                <c:pt idx="15">
                  <c:v>3260</c:v>
                </c:pt>
                <c:pt idx="16">
                  <c:v>3160</c:v>
                </c:pt>
                <c:pt idx="17">
                  <c:v>3020</c:v>
                </c:pt>
                <c:pt idx="18">
                  <c:v>3220.0000000000005</c:v>
                </c:pt>
                <c:pt idx="19">
                  <c:v>3140</c:v>
                </c:pt>
              </c:numCache>
            </c:numRef>
          </c:yVal>
          <c:smooth val="1"/>
          <c:extLst xmlns:c16r2="http://schemas.microsoft.com/office/drawing/2015/06/chart">
            <c:ext xmlns:c16="http://schemas.microsoft.com/office/drawing/2014/chart" uri="{C3380CC4-5D6E-409C-BE32-E72D297353CC}">
              <c16:uniqueId val="{00000004-835C-4972-8A2F-C15BAB4A81B2}"/>
            </c:ext>
          </c:extLst>
        </c:ser>
        <c:dLbls>
          <c:showLegendKey val="0"/>
          <c:showVal val="0"/>
          <c:showCatName val="0"/>
          <c:showSerName val="0"/>
          <c:showPercent val="0"/>
          <c:showBubbleSize val="0"/>
        </c:dLbls>
        <c:axId val="440037760"/>
        <c:axId val="440039680"/>
      </c:scatterChart>
      <c:valAx>
        <c:axId val="440037760"/>
        <c:scaling>
          <c:orientation val="minMax"/>
          <c:max val="0.21300000000000002"/>
          <c:min val="0"/>
        </c:scaling>
        <c:delete val="0"/>
        <c:axPos val="b"/>
        <c:title>
          <c:tx>
            <c:rich>
              <a:bodyPr/>
              <a:lstStyle/>
              <a:p>
                <a:pPr>
                  <a:defRPr/>
                </a:pPr>
                <a:r>
                  <a:rPr lang="en-GB"/>
                  <a:t>U (m/s)</a:t>
                </a:r>
              </a:p>
            </c:rich>
          </c:tx>
          <c:overlay val="0"/>
        </c:title>
        <c:numFmt formatCode="General" sourceLinked="0"/>
        <c:majorTickMark val="in"/>
        <c:minorTickMark val="none"/>
        <c:tickLblPos val="nextTo"/>
        <c:crossAx val="440039680"/>
        <c:crosses val="autoZero"/>
        <c:crossBetween val="midCat"/>
      </c:valAx>
      <c:valAx>
        <c:axId val="440039680"/>
        <c:scaling>
          <c:orientation val="minMax"/>
          <c:max val="3500"/>
        </c:scaling>
        <c:delete val="0"/>
        <c:axPos val="l"/>
        <c:title>
          <c:tx>
            <c:rich>
              <a:bodyPr rot="-5400000" vert="horz"/>
              <a:lstStyle/>
              <a:p>
                <a:pPr>
                  <a:defRPr/>
                </a:pPr>
                <a:r>
                  <a:rPr lang="en-GB"/>
                  <a:t>Pressure drop (Pa)</a:t>
                </a:r>
              </a:p>
            </c:rich>
          </c:tx>
          <c:overlay val="0"/>
        </c:title>
        <c:numFmt formatCode="#,##0" sourceLinked="0"/>
        <c:majorTickMark val="in"/>
        <c:minorTickMark val="none"/>
        <c:tickLblPos val="nextTo"/>
        <c:crossAx val="440037760"/>
        <c:crosses val="autoZero"/>
        <c:crossBetween val="midCat"/>
      </c:valAx>
      <c:spPr>
        <a:ln>
          <a:solidFill>
            <a:schemeClr val="bg1">
              <a:lumMod val="50000"/>
            </a:schemeClr>
          </a:solidFill>
        </a:ln>
      </c:spPr>
    </c:plotArea>
    <c:legend>
      <c:legendPos val="r"/>
      <c:layout>
        <c:manualLayout>
          <c:xMode val="edge"/>
          <c:yMode val="edge"/>
          <c:x val="0.56991981988514717"/>
          <c:y val="0.47227857696115183"/>
          <c:w val="0.33459798775153105"/>
          <c:h val="0.34100434525475981"/>
        </c:manualLayout>
      </c:layout>
      <c:overlay val="0"/>
    </c:legend>
    <c:plotVisOnly val="1"/>
    <c:dispBlanksAs val="gap"/>
    <c:showDLblsOverMax val="0"/>
  </c:chart>
  <c:spPr>
    <a:ln>
      <a:noFill/>
    </a:ln>
  </c:spPr>
  <c:externalData r:id="rId2">
    <c:autoUpdate val="0"/>
  </c:externalData>
</c:chartSpace>
</file>

<file path=word/charts/chart11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400240594925636"/>
          <c:y val="5.1400554097404488E-2"/>
          <c:w val="0.845830271216098"/>
          <c:h val="0.8326195683872849"/>
        </c:manualLayout>
      </c:layout>
      <c:scatterChart>
        <c:scatterStyle val="smoothMarker"/>
        <c:varyColors val="0"/>
        <c:ser>
          <c:idx val="0"/>
          <c:order val="0"/>
          <c:tx>
            <c:strRef>
              <c:f>Pressure!$A$15</c:f>
              <c:strCache>
                <c:ptCount val="1"/>
                <c:pt idx="0">
                  <c:v>1 cm</c:v>
                </c:pt>
              </c:strCache>
            </c:strRef>
          </c:tx>
          <c:xVal>
            <c:numRef>
              <c:f>Pressure!$B$4:$U$4</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B$15:$U$15</c:f>
              <c:numCache>
                <c:formatCode>General</c:formatCode>
                <c:ptCount val="20"/>
                <c:pt idx="0">
                  <c:v>0</c:v>
                </c:pt>
                <c:pt idx="1">
                  <c:v>156.30000000000001</c:v>
                </c:pt>
                <c:pt idx="2">
                  <c:v>228.79999999999993</c:v>
                </c:pt>
                <c:pt idx="3">
                  <c:v>317.00000000000006</c:v>
                </c:pt>
                <c:pt idx="4">
                  <c:v>414.49999999999989</c:v>
                </c:pt>
                <c:pt idx="5">
                  <c:v>529.79999999999995</c:v>
                </c:pt>
                <c:pt idx="6">
                  <c:v>637.50000000000011</c:v>
                </c:pt>
                <c:pt idx="7">
                  <c:v>678.30000000000018</c:v>
                </c:pt>
                <c:pt idx="8">
                  <c:v>672.3</c:v>
                </c:pt>
                <c:pt idx="9">
                  <c:v>668.69999999999993</c:v>
                </c:pt>
                <c:pt idx="10">
                  <c:v>684.00000000000011</c:v>
                </c:pt>
                <c:pt idx="11">
                  <c:v>690.6</c:v>
                </c:pt>
                <c:pt idx="12">
                  <c:v>697.5</c:v>
                </c:pt>
                <c:pt idx="13">
                  <c:v>701.6</c:v>
                </c:pt>
                <c:pt idx="14">
                  <c:v>713.40000000000009</c:v>
                </c:pt>
                <c:pt idx="15">
                  <c:v>706.8</c:v>
                </c:pt>
                <c:pt idx="16">
                  <c:v>703.49999999999989</c:v>
                </c:pt>
                <c:pt idx="17">
                  <c:v>712.4</c:v>
                </c:pt>
                <c:pt idx="18">
                  <c:v>730.6</c:v>
                </c:pt>
                <c:pt idx="19">
                  <c:v>723</c:v>
                </c:pt>
              </c:numCache>
            </c:numRef>
          </c:yVal>
          <c:smooth val="1"/>
          <c:extLst xmlns:c16r2="http://schemas.microsoft.com/office/drawing/2015/06/chart">
            <c:ext xmlns:c16="http://schemas.microsoft.com/office/drawing/2014/chart" uri="{C3380CC4-5D6E-409C-BE32-E72D297353CC}">
              <c16:uniqueId val="{00000000-8754-444D-B4B6-1421632DF04A}"/>
            </c:ext>
          </c:extLst>
        </c:ser>
        <c:ser>
          <c:idx val="1"/>
          <c:order val="1"/>
          <c:tx>
            <c:strRef>
              <c:f>Pressure!$A$16</c:f>
              <c:strCache>
                <c:ptCount val="1"/>
                <c:pt idx="0">
                  <c:v>2 cm</c:v>
                </c:pt>
              </c:strCache>
            </c:strRef>
          </c:tx>
          <c:xVal>
            <c:numRef>
              <c:f>Pressure!$B$4:$U$4</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B$16:$U$16</c:f>
              <c:numCache>
                <c:formatCode>General</c:formatCode>
                <c:ptCount val="20"/>
                <c:pt idx="0">
                  <c:v>0</c:v>
                </c:pt>
                <c:pt idx="1">
                  <c:v>182.2</c:v>
                </c:pt>
                <c:pt idx="2">
                  <c:v>299.00000000000006</c:v>
                </c:pt>
                <c:pt idx="3">
                  <c:v>418.80000000000007</c:v>
                </c:pt>
                <c:pt idx="4">
                  <c:v>542.40000000000009</c:v>
                </c:pt>
                <c:pt idx="5">
                  <c:v>686.80000000000007</c:v>
                </c:pt>
                <c:pt idx="6">
                  <c:v>826.89999999999964</c:v>
                </c:pt>
                <c:pt idx="7">
                  <c:v>833.09999999999991</c:v>
                </c:pt>
                <c:pt idx="8">
                  <c:v>841.69999999999993</c:v>
                </c:pt>
                <c:pt idx="9">
                  <c:v>827.2</c:v>
                </c:pt>
                <c:pt idx="10">
                  <c:v>823.50000000000011</c:v>
                </c:pt>
                <c:pt idx="11">
                  <c:v>844.6</c:v>
                </c:pt>
                <c:pt idx="12">
                  <c:v>841.50000000000011</c:v>
                </c:pt>
                <c:pt idx="13">
                  <c:v>845.39999999999986</c:v>
                </c:pt>
                <c:pt idx="14">
                  <c:v>847.90000000000009</c:v>
                </c:pt>
                <c:pt idx="15">
                  <c:v>867.10000000000014</c:v>
                </c:pt>
                <c:pt idx="16">
                  <c:v>868.70000000000016</c:v>
                </c:pt>
                <c:pt idx="17">
                  <c:v>866.80000000000007</c:v>
                </c:pt>
                <c:pt idx="18">
                  <c:v>863.59999999999991</c:v>
                </c:pt>
                <c:pt idx="19">
                  <c:v>873.1</c:v>
                </c:pt>
              </c:numCache>
            </c:numRef>
          </c:yVal>
          <c:smooth val="1"/>
          <c:extLst xmlns:c16r2="http://schemas.microsoft.com/office/drawing/2015/06/chart">
            <c:ext xmlns:c16="http://schemas.microsoft.com/office/drawing/2014/chart" uri="{C3380CC4-5D6E-409C-BE32-E72D297353CC}">
              <c16:uniqueId val="{00000001-8754-444D-B4B6-1421632DF04A}"/>
            </c:ext>
          </c:extLst>
        </c:ser>
        <c:ser>
          <c:idx val="2"/>
          <c:order val="2"/>
          <c:tx>
            <c:strRef>
              <c:f>Pressure!$A$17</c:f>
              <c:strCache>
                <c:ptCount val="1"/>
                <c:pt idx="0">
                  <c:v>3 cm</c:v>
                </c:pt>
              </c:strCache>
            </c:strRef>
          </c:tx>
          <c:xVal>
            <c:numRef>
              <c:f>Pressure!$B$4:$U$4</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B$17:$U$17</c:f>
              <c:numCache>
                <c:formatCode>General</c:formatCode>
                <c:ptCount val="20"/>
                <c:pt idx="0">
                  <c:v>0</c:v>
                </c:pt>
                <c:pt idx="1">
                  <c:v>228.59999999999997</c:v>
                </c:pt>
                <c:pt idx="2">
                  <c:v>362.00000000000011</c:v>
                </c:pt>
                <c:pt idx="3">
                  <c:v>502.9</c:v>
                </c:pt>
                <c:pt idx="4">
                  <c:v>662.20000000000016</c:v>
                </c:pt>
                <c:pt idx="5">
                  <c:v>833.8</c:v>
                </c:pt>
                <c:pt idx="6">
                  <c:v>992.4</c:v>
                </c:pt>
                <c:pt idx="7">
                  <c:v>972.59999999999991</c:v>
                </c:pt>
                <c:pt idx="8">
                  <c:v>993.49999999999989</c:v>
                </c:pt>
                <c:pt idx="9">
                  <c:v>994.39999999999986</c:v>
                </c:pt>
                <c:pt idx="10">
                  <c:v>1011.2</c:v>
                </c:pt>
                <c:pt idx="11">
                  <c:v>1007.7000000000002</c:v>
                </c:pt>
                <c:pt idx="12">
                  <c:v>991.4</c:v>
                </c:pt>
                <c:pt idx="13">
                  <c:v>999.4</c:v>
                </c:pt>
                <c:pt idx="14">
                  <c:v>1016.8</c:v>
                </c:pt>
                <c:pt idx="15">
                  <c:v>1030.3999999999999</c:v>
                </c:pt>
                <c:pt idx="16">
                  <c:v>1060.6999999999998</c:v>
                </c:pt>
                <c:pt idx="17">
                  <c:v>1057.1999999999998</c:v>
                </c:pt>
                <c:pt idx="18">
                  <c:v>1037.5</c:v>
                </c:pt>
                <c:pt idx="19">
                  <c:v>1059.2</c:v>
                </c:pt>
              </c:numCache>
            </c:numRef>
          </c:yVal>
          <c:smooth val="1"/>
          <c:extLst xmlns:c16r2="http://schemas.microsoft.com/office/drawing/2015/06/chart">
            <c:ext xmlns:c16="http://schemas.microsoft.com/office/drawing/2014/chart" uri="{C3380CC4-5D6E-409C-BE32-E72D297353CC}">
              <c16:uniqueId val="{00000002-8754-444D-B4B6-1421632DF04A}"/>
            </c:ext>
          </c:extLst>
        </c:ser>
        <c:ser>
          <c:idx val="3"/>
          <c:order val="3"/>
          <c:tx>
            <c:strRef>
              <c:f>Pressure!$A$18</c:f>
              <c:strCache>
                <c:ptCount val="1"/>
                <c:pt idx="0">
                  <c:v>4 cm</c:v>
                </c:pt>
              </c:strCache>
            </c:strRef>
          </c:tx>
          <c:xVal>
            <c:numRef>
              <c:f>Pressure!$B$4:$U$4</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B$18:$U$18</c:f>
              <c:numCache>
                <c:formatCode>General</c:formatCode>
                <c:ptCount val="20"/>
                <c:pt idx="0">
                  <c:v>0</c:v>
                </c:pt>
                <c:pt idx="1">
                  <c:v>215.39999999999998</c:v>
                </c:pt>
                <c:pt idx="2">
                  <c:v>360.1</c:v>
                </c:pt>
                <c:pt idx="3">
                  <c:v>509.20000000000005</c:v>
                </c:pt>
                <c:pt idx="4">
                  <c:v>679.49999999999989</c:v>
                </c:pt>
                <c:pt idx="5">
                  <c:v>822.3</c:v>
                </c:pt>
                <c:pt idx="6">
                  <c:v>1010.2999999999998</c:v>
                </c:pt>
                <c:pt idx="7">
                  <c:v>1150.8</c:v>
                </c:pt>
                <c:pt idx="8">
                  <c:v>1107.0000000000002</c:v>
                </c:pt>
                <c:pt idx="9">
                  <c:v>1102.5</c:v>
                </c:pt>
                <c:pt idx="10">
                  <c:v>1121.1000000000001</c:v>
                </c:pt>
                <c:pt idx="11">
                  <c:v>1134.5999999999999</c:v>
                </c:pt>
                <c:pt idx="12">
                  <c:v>1115.3</c:v>
                </c:pt>
                <c:pt idx="13">
                  <c:v>1139.8999999999999</c:v>
                </c:pt>
                <c:pt idx="14">
                  <c:v>1164.6000000000001</c:v>
                </c:pt>
                <c:pt idx="15">
                  <c:v>1171.5</c:v>
                </c:pt>
                <c:pt idx="16">
                  <c:v>1151.1999999999996</c:v>
                </c:pt>
                <c:pt idx="17">
                  <c:v>1182.8</c:v>
                </c:pt>
                <c:pt idx="18">
                  <c:v>1168.5999999999999</c:v>
                </c:pt>
                <c:pt idx="19">
                  <c:v>1152.8</c:v>
                </c:pt>
              </c:numCache>
            </c:numRef>
          </c:yVal>
          <c:smooth val="1"/>
          <c:extLst xmlns:c16r2="http://schemas.microsoft.com/office/drawing/2015/06/chart">
            <c:ext xmlns:c16="http://schemas.microsoft.com/office/drawing/2014/chart" uri="{C3380CC4-5D6E-409C-BE32-E72D297353CC}">
              <c16:uniqueId val="{00000003-8754-444D-B4B6-1421632DF04A}"/>
            </c:ext>
          </c:extLst>
        </c:ser>
        <c:ser>
          <c:idx val="4"/>
          <c:order val="4"/>
          <c:tx>
            <c:strRef>
              <c:f>Pressure!$A$19</c:f>
              <c:strCache>
                <c:ptCount val="1"/>
                <c:pt idx="0">
                  <c:v>5 cm</c:v>
                </c:pt>
              </c:strCache>
            </c:strRef>
          </c:tx>
          <c:xVal>
            <c:numRef>
              <c:f>Pressure!$B$4:$U$4</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B$19:$U$19</c:f>
              <c:numCache>
                <c:formatCode>General</c:formatCode>
                <c:ptCount val="20"/>
                <c:pt idx="0">
                  <c:v>0</c:v>
                </c:pt>
                <c:pt idx="1">
                  <c:v>268.89999999999998</c:v>
                </c:pt>
                <c:pt idx="2">
                  <c:v>421.20000000000005</c:v>
                </c:pt>
                <c:pt idx="3">
                  <c:v>603.29999999999995</c:v>
                </c:pt>
                <c:pt idx="4">
                  <c:v>817.69999999999993</c:v>
                </c:pt>
                <c:pt idx="5">
                  <c:v>988.69999999999982</c:v>
                </c:pt>
                <c:pt idx="6">
                  <c:v>1202.3999999999999</c:v>
                </c:pt>
                <c:pt idx="7">
                  <c:v>1247.5999999999999</c:v>
                </c:pt>
                <c:pt idx="8">
                  <c:v>1259.6000000000001</c:v>
                </c:pt>
                <c:pt idx="9">
                  <c:v>1261.3000000000002</c:v>
                </c:pt>
                <c:pt idx="10">
                  <c:v>1259.2000000000003</c:v>
                </c:pt>
                <c:pt idx="11">
                  <c:v>1251.3</c:v>
                </c:pt>
                <c:pt idx="12">
                  <c:v>1260.8999999999999</c:v>
                </c:pt>
                <c:pt idx="13">
                  <c:v>1275.9000000000001</c:v>
                </c:pt>
                <c:pt idx="14">
                  <c:v>1261.1000000000001</c:v>
                </c:pt>
                <c:pt idx="15">
                  <c:v>1285.8</c:v>
                </c:pt>
                <c:pt idx="16">
                  <c:v>1304.1000000000001</c:v>
                </c:pt>
                <c:pt idx="17">
                  <c:v>1316.6999999999998</c:v>
                </c:pt>
                <c:pt idx="18">
                  <c:v>1325.6</c:v>
                </c:pt>
                <c:pt idx="19">
                  <c:v>1314.8000000000002</c:v>
                </c:pt>
              </c:numCache>
            </c:numRef>
          </c:yVal>
          <c:smooth val="1"/>
          <c:extLst xmlns:c16r2="http://schemas.microsoft.com/office/drawing/2015/06/chart">
            <c:ext xmlns:c16="http://schemas.microsoft.com/office/drawing/2014/chart" uri="{C3380CC4-5D6E-409C-BE32-E72D297353CC}">
              <c16:uniqueId val="{00000004-8754-444D-B4B6-1421632DF04A}"/>
            </c:ext>
          </c:extLst>
        </c:ser>
        <c:ser>
          <c:idx val="5"/>
          <c:order val="5"/>
          <c:tx>
            <c:strRef>
              <c:f>Pressure!$A$20</c:f>
              <c:strCache>
                <c:ptCount val="1"/>
                <c:pt idx="0">
                  <c:v>6 cm</c:v>
                </c:pt>
              </c:strCache>
            </c:strRef>
          </c:tx>
          <c:xVal>
            <c:numRef>
              <c:f>Pressure!$B$4:$U$4</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B$20:$U$20</c:f>
              <c:numCache>
                <c:formatCode>General</c:formatCode>
                <c:ptCount val="20"/>
                <c:pt idx="0">
                  <c:v>0</c:v>
                </c:pt>
                <c:pt idx="1">
                  <c:v>274.5</c:v>
                </c:pt>
                <c:pt idx="2">
                  <c:v>440.30000000000007</c:v>
                </c:pt>
                <c:pt idx="3">
                  <c:v>627.90000000000009</c:v>
                </c:pt>
                <c:pt idx="4">
                  <c:v>864.19999999999993</c:v>
                </c:pt>
                <c:pt idx="5">
                  <c:v>1032.5999999999997</c:v>
                </c:pt>
                <c:pt idx="6">
                  <c:v>1255.7</c:v>
                </c:pt>
                <c:pt idx="7">
                  <c:v>1395.3</c:v>
                </c:pt>
                <c:pt idx="8">
                  <c:v>1357.5</c:v>
                </c:pt>
                <c:pt idx="9">
                  <c:v>1372.2</c:v>
                </c:pt>
                <c:pt idx="10">
                  <c:v>1355.6000000000001</c:v>
                </c:pt>
                <c:pt idx="11">
                  <c:v>1373.5</c:v>
                </c:pt>
                <c:pt idx="12">
                  <c:v>1370.8000000000002</c:v>
                </c:pt>
                <c:pt idx="13">
                  <c:v>1414.3000000000002</c:v>
                </c:pt>
                <c:pt idx="14">
                  <c:v>1402.7000000000005</c:v>
                </c:pt>
                <c:pt idx="15">
                  <c:v>1396.3999999999999</c:v>
                </c:pt>
                <c:pt idx="16">
                  <c:v>1415.7</c:v>
                </c:pt>
                <c:pt idx="17">
                  <c:v>1413.2</c:v>
                </c:pt>
                <c:pt idx="18">
                  <c:v>1462.5</c:v>
                </c:pt>
                <c:pt idx="19">
                  <c:v>1436.6000000000004</c:v>
                </c:pt>
              </c:numCache>
            </c:numRef>
          </c:yVal>
          <c:smooth val="1"/>
          <c:extLst xmlns:c16r2="http://schemas.microsoft.com/office/drawing/2015/06/chart">
            <c:ext xmlns:c16="http://schemas.microsoft.com/office/drawing/2014/chart" uri="{C3380CC4-5D6E-409C-BE32-E72D297353CC}">
              <c16:uniqueId val="{00000005-8754-444D-B4B6-1421632DF04A}"/>
            </c:ext>
          </c:extLst>
        </c:ser>
        <c:ser>
          <c:idx val="6"/>
          <c:order val="6"/>
          <c:tx>
            <c:strRef>
              <c:f>Pressure!$A$21</c:f>
              <c:strCache>
                <c:ptCount val="1"/>
                <c:pt idx="0">
                  <c:v>7 cm</c:v>
                </c:pt>
              </c:strCache>
            </c:strRef>
          </c:tx>
          <c:xVal>
            <c:numRef>
              <c:f>Pressure!$B$4:$U$4</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B$21:$U$21</c:f>
              <c:numCache>
                <c:formatCode>General</c:formatCode>
                <c:ptCount val="20"/>
                <c:pt idx="0">
                  <c:v>0</c:v>
                </c:pt>
                <c:pt idx="1">
                  <c:v>298.10000000000002</c:v>
                </c:pt>
                <c:pt idx="2">
                  <c:v>492.1</c:v>
                </c:pt>
                <c:pt idx="3">
                  <c:v>693.5</c:v>
                </c:pt>
                <c:pt idx="4">
                  <c:v>924.50000000000011</c:v>
                </c:pt>
                <c:pt idx="5">
                  <c:v>1126.2</c:v>
                </c:pt>
                <c:pt idx="6">
                  <c:v>1384.8</c:v>
                </c:pt>
                <c:pt idx="7">
                  <c:v>1540.6000000000001</c:v>
                </c:pt>
                <c:pt idx="8">
                  <c:v>1514.9</c:v>
                </c:pt>
                <c:pt idx="9">
                  <c:v>1533.3000000000002</c:v>
                </c:pt>
                <c:pt idx="10">
                  <c:v>1529.3000000000002</c:v>
                </c:pt>
                <c:pt idx="11">
                  <c:v>1555.4</c:v>
                </c:pt>
                <c:pt idx="12">
                  <c:v>1504.8000000000002</c:v>
                </c:pt>
                <c:pt idx="13">
                  <c:v>1507.4</c:v>
                </c:pt>
                <c:pt idx="14">
                  <c:v>1548.5000000000002</c:v>
                </c:pt>
                <c:pt idx="15">
                  <c:v>1568.4</c:v>
                </c:pt>
                <c:pt idx="16">
                  <c:v>1619.0000000000002</c:v>
                </c:pt>
                <c:pt idx="17">
                  <c:v>1512.8</c:v>
                </c:pt>
                <c:pt idx="18">
                  <c:v>1576.7</c:v>
                </c:pt>
                <c:pt idx="19">
                  <c:v>1584.7000000000003</c:v>
                </c:pt>
              </c:numCache>
            </c:numRef>
          </c:yVal>
          <c:smooth val="1"/>
          <c:extLst xmlns:c16r2="http://schemas.microsoft.com/office/drawing/2015/06/chart">
            <c:ext xmlns:c16="http://schemas.microsoft.com/office/drawing/2014/chart" uri="{C3380CC4-5D6E-409C-BE32-E72D297353CC}">
              <c16:uniqueId val="{00000006-8754-444D-B4B6-1421632DF04A}"/>
            </c:ext>
          </c:extLst>
        </c:ser>
        <c:ser>
          <c:idx val="7"/>
          <c:order val="7"/>
          <c:tx>
            <c:strRef>
              <c:f>Pressure!$A$22</c:f>
              <c:strCache>
                <c:ptCount val="1"/>
                <c:pt idx="0">
                  <c:v>8 cm</c:v>
                </c:pt>
              </c:strCache>
            </c:strRef>
          </c:tx>
          <c:xVal>
            <c:numRef>
              <c:f>Pressure!$B$4:$U$4</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B$22:$U$22</c:f>
              <c:numCache>
                <c:formatCode>General</c:formatCode>
                <c:ptCount val="20"/>
                <c:pt idx="0">
                  <c:v>0</c:v>
                </c:pt>
                <c:pt idx="1">
                  <c:v>348.60000000000008</c:v>
                </c:pt>
                <c:pt idx="2">
                  <c:v>566.80000000000007</c:v>
                </c:pt>
                <c:pt idx="3">
                  <c:v>794.9</c:v>
                </c:pt>
                <c:pt idx="4">
                  <c:v>1063.5999999999999</c:v>
                </c:pt>
                <c:pt idx="5">
                  <c:v>1324.5</c:v>
                </c:pt>
                <c:pt idx="6">
                  <c:v>1587.6</c:v>
                </c:pt>
                <c:pt idx="7">
                  <c:v>1730</c:v>
                </c:pt>
                <c:pt idx="8">
                  <c:v>1660.1000000000004</c:v>
                </c:pt>
                <c:pt idx="9">
                  <c:v>1714.9</c:v>
                </c:pt>
                <c:pt idx="10">
                  <c:v>1723.4</c:v>
                </c:pt>
                <c:pt idx="11">
                  <c:v>1708.2</c:v>
                </c:pt>
                <c:pt idx="12">
                  <c:v>1674.7999999999997</c:v>
                </c:pt>
                <c:pt idx="13">
                  <c:v>1710.5</c:v>
                </c:pt>
                <c:pt idx="14">
                  <c:v>1713.7999999999997</c:v>
                </c:pt>
                <c:pt idx="15">
                  <c:v>1701.1000000000004</c:v>
                </c:pt>
                <c:pt idx="16">
                  <c:v>1743.0999999999997</c:v>
                </c:pt>
                <c:pt idx="17">
                  <c:v>1749.4999999999998</c:v>
                </c:pt>
                <c:pt idx="18">
                  <c:v>1725</c:v>
                </c:pt>
                <c:pt idx="19">
                  <c:v>1758.8999999999999</c:v>
                </c:pt>
              </c:numCache>
            </c:numRef>
          </c:yVal>
          <c:smooth val="1"/>
          <c:extLst xmlns:c16r2="http://schemas.microsoft.com/office/drawing/2015/06/chart">
            <c:ext xmlns:c16="http://schemas.microsoft.com/office/drawing/2014/chart" uri="{C3380CC4-5D6E-409C-BE32-E72D297353CC}">
              <c16:uniqueId val="{00000007-8754-444D-B4B6-1421632DF04A}"/>
            </c:ext>
          </c:extLst>
        </c:ser>
        <c:dLbls>
          <c:showLegendKey val="0"/>
          <c:showVal val="0"/>
          <c:showCatName val="0"/>
          <c:showSerName val="0"/>
          <c:showPercent val="0"/>
          <c:showBubbleSize val="0"/>
        </c:dLbls>
        <c:axId val="442801152"/>
        <c:axId val="442823808"/>
      </c:scatterChart>
      <c:valAx>
        <c:axId val="442801152"/>
        <c:scaling>
          <c:orientation val="minMax"/>
          <c:max val="0.21500000000000002"/>
          <c:min val="0"/>
        </c:scaling>
        <c:delete val="0"/>
        <c:axPos val="b"/>
        <c:title>
          <c:tx>
            <c:rich>
              <a:bodyPr/>
              <a:lstStyle/>
              <a:p>
                <a:pPr>
                  <a:defRPr/>
                </a:pPr>
                <a:r>
                  <a:rPr lang="en-GB"/>
                  <a:t>U (m/s)</a:t>
                </a:r>
              </a:p>
            </c:rich>
          </c:tx>
          <c:overlay val="0"/>
        </c:title>
        <c:numFmt formatCode="General" sourceLinked="0"/>
        <c:majorTickMark val="in"/>
        <c:minorTickMark val="none"/>
        <c:tickLblPos val="nextTo"/>
        <c:crossAx val="442823808"/>
        <c:crosses val="autoZero"/>
        <c:crossBetween val="midCat"/>
      </c:valAx>
      <c:valAx>
        <c:axId val="442823808"/>
        <c:scaling>
          <c:orientation val="minMax"/>
          <c:max val="1800"/>
        </c:scaling>
        <c:delete val="0"/>
        <c:axPos val="l"/>
        <c:title>
          <c:tx>
            <c:rich>
              <a:bodyPr rot="-5400000" vert="horz"/>
              <a:lstStyle/>
              <a:p>
                <a:pPr>
                  <a:defRPr/>
                </a:pPr>
                <a:r>
                  <a:rPr lang="en-GB"/>
                  <a:t>Pressure drop (Pa)</a:t>
                </a:r>
              </a:p>
            </c:rich>
          </c:tx>
          <c:layout>
            <c:manualLayout>
              <c:xMode val="edge"/>
              <c:yMode val="edge"/>
              <c:x val="3.6666666666666666E-3"/>
              <c:y val="0.41132144940215809"/>
            </c:manualLayout>
          </c:layout>
          <c:overlay val="0"/>
        </c:title>
        <c:numFmt formatCode="#,##0" sourceLinked="0"/>
        <c:majorTickMark val="in"/>
        <c:minorTickMark val="none"/>
        <c:tickLblPos val="nextTo"/>
        <c:crossAx val="442801152"/>
        <c:crosses val="autoZero"/>
        <c:crossBetween val="midCat"/>
      </c:valAx>
      <c:spPr>
        <a:ln>
          <a:solidFill>
            <a:schemeClr val="bg1">
              <a:lumMod val="50000"/>
            </a:schemeClr>
          </a:solidFill>
        </a:ln>
      </c:spPr>
    </c:plotArea>
    <c:legend>
      <c:legendPos val="r"/>
      <c:layout>
        <c:manualLayout>
          <c:xMode val="edge"/>
          <c:yMode val="edge"/>
          <c:x val="0.11722900262467191"/>
          <c:y val="6.3612569262175567E-2"/>
          <c:w val="0.12980086760836229"/>
          <c:h val="0.4081751239428405"/>
        </c:manualLayout>
      </c:layout>
      <c:overlay val="0"/>
    </c:legend>
    <c:plotVisOnly val="1"/>
    <c:dispBlanksAs val="gap"/>
    <c:showDLblsOverMax val="0"/>
  </c:chart>
  <c:spPr>
    <a:ln>
      <a:noFill/>
    </a:ln>
  </c:spPr>
  <c:externalData r:id="rId2">
    <c:autoUpdate val="0"/>
  </c:externalData>
</c:chartSpace>
</file>

<file path=word/charts/chart11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5127516843219735E-2"/>
          <c:y val="2.4453764331113726E-2"/>
          <c:w val="0.88541553040480525"/>
          <c:h val="0.85821493423877293"/>
        </c:manualLayout>
      </c:layout>
      <c:scatterChart>
        <c:scatterStyle val="smoothMarker"/>
        <c:varyColors val="0"/>
        <c:ser>
          <c:idx val="0"/>
          <c:order val="0"/>
          <c:tx>
            <c:strRef>
              <c:f>'Bed exp'!$BB$2</c:f>
              <c:strCache>
                <c:ptCount val="1"/>
                <c:pt idx="0">
                  <c:v>1 cm</c:v>
                </c:pt>
              </c:strCache>
            </c:strRef>
          </c:tx>
          <c:xVal>
            <c:numRef>
              <c:f>'Bed exp'!$BA$3:$BA$22</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Bed exp'!$BB$3:$BB$22</c:f>
              <c:numCache>
                <c:formatCode>0.000</c:formatCode>
                <c:ptCount val="20"/>
                <c:pt idx="0">
                  <c:v>1</c:v>
                </c:pt>
                <c:pt idx="1">
                  <c:v>1.000970892638692</c:v>
                </c:pt>
                <c:pt idx="2">
                  <c:v>1.001456338958038</c:v>
                </c:pt>
                <c:pt idx="3">
                  <c:v>1.00242723159673</c:v>
                </c:pt>
                <c:pt idx="4">
                  <c:v>0.99830093788228891</c:v>
                </c:pt>
                <c:pt idx="5">
                  <c:v>0.91747412571117881</c:v>
                </c:pt>
                <c:pt idx="6">
                  <c:v>0.86237596846540709</c:v>
                </c:pt>
                <c:pt idx="7">
                  <c:v>0.75193693081419044</c:v>
                </c:pt>
                <c:pt idx="8">
                  <c:v>0.90922153828229668</c:v>
                </c:pt>
                <c:pt idx="9">
                  <c:v>1.151216528476281</c:v>
                </c:pt>
                <c:pt idx="10">
                  <c:v>2.0623992698887359</c:v>
                </c:pt>
                <c:pt idx="11">
                  <c:v>1.6915182819083865</c:v>
                </c:pt>
                <c:pt idx="12">
                  <c:v>2.6531874405328262</c:v>
                </c:pt>
                <c:pt idx="13">
                  <c:v>3.1150896133905515</c:v>
                </c:pt>
                <c:pt idx="14">
                  <c:v>3.2221305268063456</c:v>
                </c:pt>
                <c:pt idx="15">
                  <c:v>3.4044156197207709</c:v>
                </c:pt>
                <c:pt idx="16">
                  <c:v>3.5752927241305654</c:v>
                </c:pt>
                <c:pt idx="17">
                  <c:v>3.9359793394046485</c:v>
                </c:pt>
                <c:pt idx="18">
                  <c:v>4.2299170857686557</c:v>
                </c:pt>
                <c:pt idx="19">
                  <c:v>4.7600244664944942</c:v>
                </c:pt>
              </c:numCache>
            </c:numRef>
          </c:yVal>
          <c:smooth val="1"/>
          <c:extLst xmlns:c16r2="http://schemas.microsoft.com/office/drawing/2015/06/chart">
            <c:ext xmlns:c16="http://schemas.microsoft.com/office/drawing/2014/chart" uri="{C3380CC4-5D6E-409C-BE32-E72D297353CC}">
              <c16:uniqueId val="{00000000-E849-4B13-8059-14BE1EF1C3B9}"/>
            </c:ext>
          </c:extLst>
        </c:ser>
        <c:ser>
          <c:idx val="1"/>
          <c:order val="1"/>
          <c:tx>
            <c:strRef>
              <c:f>'Bed exp'!$BC$2</c:f>
              <c:strCache>
                <c:ptCount val="1"/>
                <c:pt idx="0">
                  <c:v>2 cm</c:v>
                </c:pt>
              </c:strCache>
            </c:strRef>
          </c:tx>
          <c:xVal>
            <c:numRef>
              <c:f>'Bed exp'!$BA$3:$BA$22</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Bed exp'!$BC$3:$BC$22</c:f>
              <c:numCache>
                <c:formatCode>0.000</c:formatCode>
                <c:ptCount val="20"/>
                <c:pt idx="0">
                  <c:v>1</c:v>
                </c:pt>
                <c:pt idx="1">
                  <c:v>0.99579820633832183</c:v>
                </c:pt>
                <c:pt idx="2">
                  <c:v>0.99462170411305184</c:v>
                </c:pt>
                <c:pt idx="3">
                  <c:v>0.98957955171903789</c:v>
                </c:pt>
                <c:pt idx="4">
                  <c:v>0.9917644844231106</c:v>
                </c:pt>
                <c:pt idx="5">
                  <c:v>0.99126026918370935</c:v>
                </c:pt>
                <c:pt idx="6">
                  <c:v>1.00235300445054</c:v>
                </c:pt>
                <c:pt idx="7">
                  <c:v>1.0665564116009842</c:v>
                </c:pt>
                <c:pt idx="8">
                  <c:v>1.0848762319659018</c:v>
                </c:pt>
                <c:pt idx="9">
                  <c:v>1.2031987414787626</c:v>
                </c:pt>
                <c:pt idx="10">
                  <c:v>1.2924448388528096</c:v>
                </c:pt>
                <c:pt idx="11">
                  <c:v>1.4906014279375581</c:v>
                </c:pt>
                <c:pt idx="12">
                  <c:v>1.5879149691420276</c:v>
                </c:pt>
                <c:pt idx="13">
                  <c:v>1.719683218372259</c:v>
                </c:pt>
                <c:pt idx="14">
                  <c:v>1.7428771193847232</c:v>
                </c:pt>
                <c:pt idx="15">
                  <c:v>1.9964973848036252</c:v>
                </c:pt>
                <c:pt idx="16">
                  <c:v>2.0301117340970514</c:v>
                </c:pt>
                <c:pt idx="17">
                  <c:v>2.0928024955292917</c:v>
                </c:pt>
                <c:pt idx="18">
                  <c:v>2.5257553144286233</c:v>
                </c:pt>
                <c:pt idx="19">
                  <c:v>2.7975273284659763</c:v>
                </c:pt>
              </c:numCache>
            </c:numRef>
          </c:yVal>
          <c:smooth val="1"/>
          <c:extLst xmlns:c16r2="http://schemas.microsoft.com/office/drawing/2015/06/chart">
            <c:ext xmlns:c16="http://schemas.microsoft.com/office/drawing/2014/chart" uri="{C3380CC4-5D6E-409C-BE32-E72D297353CC}">
              <c16:uniqueId val="{00000001-E849-4B13-8059-14BE1EF1C3B9}"/>
            </c:ext>
          </c:extLst>
        </c:ser>
        <c:ser>
          <c:idx val="2"/>
          <c:order val="2"/>
          <c:tx>
            <c:strRef>
              <c:f>'Bed exp'!$BD$2</c:f>
              <c:strCache>
                <c:ptCount val="1"/>
                <c:pt idx="0">
                  <c:v>3 cm</c:v>
                </c:pt>
              </c:strCache>
            </c:strRef>
          </c:tx>
          <c:xVal>
            <c:numRef>
              <c:f>'Bed exp'!$BA$3:$BA$22</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Bed exp'!$BD$3:$BD$22</c:f>
              <c:numCache>
                <c:formatCode>0.000</c:formatCode>
                <c:ptCount val="20"/>
                <c:pt idx="0">
                  <c:v>1</c:v>
                </c:pt>
                <c:pt idx="1">
                  <c:v>0.99967223001586414</c:v>
                </c:pt>
                <c:pt idx="2">
                  <c:v>0.99956297335448541</c:v>
                </c:pt>
                <c:pt idx="3">
                  <c:v>0.99978148667724276</c:v>
                </c:pt>
                <c:pt idx="4">
                  <c:v>0.99978148667724276</c:v>
                </c:pt>
                <c:pt idx="5">
                  <c:v>1.0007647966296505</c:v>
                </c:pt>
                <c:pt idx="6">
                  <c:v>1.0086312762489131</c:v>
                </c:pt>
                <c:pt idx="7">
                  <c:v>1.0953810653835565</c:v>
                </c:pt>
                <c:pt idx="8">
                  <c:v>1.1079455814421006</c:v>
                </c:pt>
                <c:pt idx="9">
                  <c:v>1.2597030840970374</c:v>
                </c:pt>
                <c:pt idx="10">
                  <c:v>1.3228534343738938</c:v>
                </c:pt>
                <c:pt idx="11">
                  <c:v>1.3933239809631193</c:v>
                </c:pt>
                <c:pt idx="12">
                  <c:v>1.4118976133974892</c:v>
                </c:pt>
                <c:pt idx="13">
                  <c:v>1.5128507685113564</c:v>
                </c:pt>
                <c:pt idx="14">
                  <c:v>1.610635480445243</c:v>
                </c:pt>
                <c:pt idx="15">
                  <c:v>1.6331423526892437</c:v>
                </c:pt>
                <c:pt idx="16">
                  <c:v>1.8374523094673083</c:v>
                </c:pt>
                <c:pt idx="17">
                  <c:v>1.9217984520516216</c:v>
                </c:pt>
                <c:pt idx="18">
                  <c:v>2.1374711016130652</c:v>
                </c:pt>
                <c:pt idx="19">
                  <c:v>2.1908976090272225</c:v>
                </c:pt>
              </c:numCache>
            </c:numRef>
          </c:yVal>
          <c:smooth val="1"/>
          <c:extLst xmlns:c16r2="http://schemas.microsoft.com/office/drawing/2015/06/chart">
            <c:ext xmlns:c16="http://schemas.microsoft.com/office/drawing/2014/chart" uri="{C3380CC4-5D6E-409C-BE32-E72D297353CC}">
              <c16:uniqueId val="{00000002-E849-4B13-8059-14BE1EF1C3B9}"/>
            </c:ext>
          </c:extLst>
        </c:ser>
        <c:ser>
          <c:idx val="3"/>
          <c:order val="3"/>
          <c:tx>
            <c:strRef>
              <c:f>'Bed exp'!$BE$2</c:f>
              <c:strCache>
                <c:ptCount val="1"/>
                <c:pt idx="0">
                  <c:v>4 cm</c:v>
                </c:pt>
              </c:strCache>
            </c:strRef>
          </c:tx>
          <c:xVal>
            <c:numRef>
              <c:f>'Bed exp'!$BA$3:$BA$22</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Bed exp'!$BE$3:$BE$22</c:f>
              <c:numCache>
                <c:formatCode>0.000</c:formatCode>
                <c:ptCount val="20"/>
                <c:pt idx="0">
                  <c:v>1</c:v>
                </c:pt>
                <c:pt idx="1">
                  <c:v>1.0501289674785506</c:v>
                </c:pt>
                <c:pt idx="2">
                  <c:v>1.04945256461902</c:v>
                </c:pt>
                <c:pt idx="3">
                  <c:v>1.0490016293793327</c:v>
                </c:pt>
                <c:pt idx="4">
                  <c:v>1.0487010058862081</c:v>
                </c:pt>
                <c:pt idx="5">
                  <c:v>1.0453941474618358</c:v>
                </c:pt>
                <c:pt idx="6">
                  <c:v>1.0468972649274597</c:v>
                </c:pt>
                <c:pt idx="7">
                  <c:v>0.98308992851173338</c:v>
                </c:pt>
                <c:pt idx="8">
                  <c:v>1.0869553453863314</c:v>
                </c:pt>
                <c:pt idx="9">
                  <c:v>1.1043915079875664</c:v>
                </c:pt>
                <c:pt idx="10">
                  <c:v>1.1820275250870305</c:v>
                </c:pt>
                <c:pt idx="11">
                  <c:v>1.2540268516904058</c:v>
                </c:pt>
                <c:pt idx="12">
                  <c:v>1.3417337558095492</c:v>
                </c:pt>
                <c:pt idx="13">
                  <c:v>1.545857107641248</c:v>
                </c:pt>
                <c:pt idx="14">
                  <c:v>1.5290973478995435</c:v>
                </c:pt>
                <c:pt idx="15">
                  <c:v>1.6565617089844338</c:v>
                </c:pt>
                <c:pt idx="16">
                  <c:v>1.7641097636498098</c:v>
                </c:pt>
                <c:pt idx="17">
                  <c:v>1.9153233806915544</c:v>
                </c:pt>
                <c:pt idx="18">
                  <c:v>2.033693881109421</c:v>
                </c:pt>
                <c:pt idx="19">
                  <c:v>2.231955074825188</c:v>
                </c:pt>
              </c:numCache>
            </c:numRef>
          </c:yVal>
          <c:smooth val="1"/>
          <c:extLst xmlns:c16r2="http://schemas.microsoft.com/office/drawing/2015/06/chart">
            <c:ext xmlns:c16="http://schemas.microsoft.com/office/drawing/2014/chart" uri="{C3380CC4-5D6E-409C-BE32-E72D297353CC}">
              <c16:uniqueId val="{00000003-E849-4B13-8059-14BE1EF1C3B9}"/>
            </c:ext>
          </c:extLst>
        </c:ser>
        <c:ser>
          <c:idx val="4"/>
          <c:order val="4"/>
          <c:tx>
            <c:strRef>
              <c:f>'Bed exp'!$BF$2</c:f>
              <c:strCache>
                <c:ptCount val="1"/>
                <c:pt idx="0">
                  <c:v>5 cm</c:v>
                </c:pt>
              </c:strCache>
            </c:strRef>
          </c:tx>
          <c:xVal>
            <c:numRef>
              <c:f>'Bed exp'!$BA$3:$BA$22</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Bed exp'!$BF$3:$BF$22</c:f>
              <c:numCache>
                <c:formatCode>0.000</c:formatCode>
                <c:ptCount val="20"/>
                <c:pt idx="0">
                  <c:v>1</c:v>
                </c:pt>
                <c:pt idx="1">
                  <c:v>0.99890079047820723</c:v>
                </c:pt>
                <c:pt idx="2">
                  <c:v>0.99890079047820723</c:v>
                </c:pt>
                <c:pt idx="3">
                  <c:v>0.99816798413034558</c:v>
                </c:pt>
                <c:pt idx="4">
                  <c:v>0.99816798413034558</c:v>
                </c:pt>
                <c:pt idx="5">
                  <c:v>0.99816798413034558</c:v>
                </c:pt>
                <c:pt idx="6">
                  <c:v>0.99816798413034558</c:v>
                </c:pt>
                <c:pt idx="7">
                  <c:v>1.0729142316122398</c:v>
                </c:pt>
                <c:pt idx="8">
                  <c:v>1.1003944696570538</c:v>
                </c:pt>
                <c:pt idx="9">
                  <c:v>1.50197234828527</c:v>
                </c:pt>
                <c:pt idx="10">
                  <c:v>1.9493506236548417</c:v>
                </c:pt>
                <c:pt idx="11">
                  <c:v>2.3238146674121749</c:v>
                </c:pt>
                <c:pt idx="12">
                  <c:v>2.6979123079955762</c:v>
                </c:pt>
                <c:pt idx="13">
                  <c:v>3.0122862312282495</c:v>
                </c:pt>
                <c:pt idx="14">
                  <c:v>3.021446310576521</c:v>
                </c:pt>
                <c:pt idx="15">
                  <c:v>4.015864524624857</c:v>
                </c:pt>
                <c:pt idx="16">
                  <c:v>3.8015186678753081</c:v>
                </c:pt>
                <c:pt idx="17">
                  <c:v>4.9205139610601361</c:v>
                </c:pt>
                <c:pt idx="18">
                  <c:v>5.7841262420151578</c:v>
                </c:pt>
                <c:pt idx="19">
                  <c:v>5.7584780198399983</c:v>
                </c:pt>
              </c:numCache>
            </c:numRef>
          </c:yVal>
          <c:smooth val="1"/>
          <c:extLst xmlns:c16r2="http://schemas.microsoft.com/office/drawing/2015/06/chart">
            <c:ext xmlns:c16="http://schemas.microsoft.com/office/drawing/2014/chart" uri="{C3380CC4-5D6E-409C-BE32-E72D297353CC}">
              <c16:uniqueId val="{00000004-E849-4B13-8059-14BE1EF1C3B9}"/>
            </c:ext>
          </c:extLst>
        </c:ser>
        <c:ser>
          <c:idx val="5"/>
          <c:order val="5"/>
          <c:tx>
            <c:strRef>
              <c:f>'Bed exp'!$BG$2</c:f>
              <c:strCache>
                <c:ptCount val="1"/>
                <c:pt idx="0">
                  <c:v>6 cm</c:v>
                </c:pt>
              </c:strCache>
            </c:strRef>
          </c:tx>
          <c:xVal>
            <c:numRef>
              <c:f>'Bed exp'!$BA$3:$BA$22</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Bed exp'!$BG$3:$BG$22</c:f>
              <c:numCache>
                <c:formatCode>0.000</c:formatCode>
                <c:ptCount val="20"/>
                <c:pt idx="0">
                  <c:v>1</c:v>
                </c:pt>
                <c:pt idx="1">
                  <c:v>0.99807067279884032</c:v>
                </c:pt>
                <c:pt idx="2">
                  <c:v>0.99942120183965222</c:v>
                </c:pt>
                <c:pt idx="3">
                  <c:v>1.0007717308804638</c:v>
                </c:pt>
                <c:pt idx="4">
                  <c:v>0.99942120183965222</c:v>
                </c:pt>
                <c:pt idx="5">
                  <c:v>0.99884240367930455</c:v>
                </c:pt>
                <c:pt idx="6">
                  <c:v>0.99903533639942033</c:v>
                </c:pt>
                <c:pt idx="7">
                  <c:v>1.0127335595276548</c:v>
                </c:pt>
                <c:pt idx="8">
                  <c:v>1.2845757621710647</c:v>
                </c:pt>
                <c:pt idx="9">
                  <c:v>1.564907004499577</c:v>
                </c:pt>
                <c:pt idx="10">
                  <c:v>1.7528234738925377</c:v>
                </c:pt>
                <c:pt idx="11">
                  <c:v>2.1163087185910356</c:v>
                </c:pt>
                <c:pt idx="12">
                  <c:v>2.2440301793078117</c:v>
                </c:pt>
                <c:pt idx="13">
                  <c:v>2.6821803866911922</c:v>
                </c:pt>
                <c:pt idx="14">
                  <c:v>2.5164511801115692</c:v>
                </c:pt>
                <c:pt idx="15">
                  <c:v>3.0987221294215841</c:v>
                </c:pt>
                <c:pt idx="16">
                  <c:v>3.4236208300968873</c:v>
                </c:pt>
                <c:pt idx="17">
                  <c:v>3.931226816722019</c:v>
                </c:pt>
                <c:pt idx="18">
                  <c:v>4.0437065925496336</c:v>
                </c:pt>
                <c:pt idx="19">
                  <c:v>4.0616493355204195</c:v>
                </c:pt>
              </c:numCache>
            </c:numRef>
          </c:yVal>
          <c:smooth val="1"/>
          <c:extLst xmlns:c16r2="http://schemas.microsoft.com/office/drawing/2015/06/chart">
            <c:ext xmlns:c16="http://schemas.microsoft.com/office/drawing/2014/chart" uri="{C3380CC4-5D6E-409C-BE32-E72D297353CC}">
              <c16:uniqueId val="{00000005-E849-4B13-8059-14BE1EF1C3B9}"/>
            </c:ext>
          </c:extLst>
        </c:ser>
        <c:ser>
          <c:idx val="6"/>
          <c:order val="6"/>
          <c:tx>
            <c:strRef>
              <c:f>'Bed exp'!$BH$2</c:f>
              <c:strCache>
                <c:ptCount val="1"/>
                <c:pt idx="0">
                  <c:v>7 cm</c:v>
                </c:pt>
              </c:strCache>
            </c:strRef>
          </c:tx>
          <c:xVal>
            <c:numRef>
              <c:f>'Bed exp'!$BA$3:$BA$22</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Bed exp'!$BH$3:$BH$22</c:f>
              <c:numCache>
                <c:formatCode>0.000</c:formatCode>
                <c:ptCount val="20"/>
                <c:pt idx="0">
                  <c:v>1</c:v>
                </c:pt>
                <c:pt idx="1">
                  <c:v>0.99636013945033741</c:v>
                </c:pt>
                <c:pt idx="2">
                  <c:v>0.9968454541902928</c:v>
                </c:pt>
                <c:pt idx="3">
                  <c:v>0.9959961533953714</c:v>
                </c:pt>
                <c:pt idx="4">
                  <c:v>0.99538950997042741</c:v>
                </c:pt>
                <c:pt idx="5">
                  <c:v>0.99017237651591117</c:v>
                </c:pt>
                <c:pt idx="6">
                  <c:v>0.98665384465123718</c:v>
                </c:pt>
                <c:pt idx="7">
                  <c:v>1.0203832190781108</c:v>
                </c:pt>
                <c:pt idx="8">
                  <c:v>1.1699814876692447</c:v>
                </c:pt>
                <c:pt idx="9">
                  <c:v>1.3442094793130954</c:v>
                </c:pt>
                <c:pt idx="10">
                  <c:v>1.5400339768849445</c:v>
                </c:pt>
                <c:pt idx="11">
                  <c:v>1.7296707115223671</c:v>
                </c:pt>
                <c:pt idx="12">
                  <c:v>1.989678083453267</c:v>
                </c:pt>
                <c:pt idx="13">
                  <c:v>2.1402469815243106</c:v>
                </c:pt>
                <c:pt idx="14">
                  <c:v>1.9430878684175856</c:v>
                </c:pt>
                <c:pt idx="15">
                  <c:v>2.3996477100302669</c:v>
                </c:pt>
                <c:pt idx="16">
                  <c:v>2.8102239800322111</c:v>
                </c:pt>
                <c:pt idx="17">
                  <c:v>2.7557474004722602</c:v>
                </c:pt>
                <c:pt idx="18">
                  <c:v>3.0833348499418962</c:v>
                </c:pt>
                <c:pt idx="19">
                  <c:v>3.2194656344992785</c:v>
                </c:pt>
              </c:numCache>
            </c:numRef>
          </c:yVal>
          <c:smooth val="1"/>
          <c:extLst xmlns:c16r2="http://schemas.microsoft.com/office/drawing/2015/06/chart">
            <c:ext xmlns:c16="http://schemas.microsoft.com/office/drawing/2014/chart" uri="{C3380CC4-5D6E-409C-BE32-E72D297353CC}">
              <c16:uniqueId val="{00000006-E849-4B13-8059-14BE1EF1C3B9}"/>
            </c:ext>
          </c:extLst>
        </c:ser>
        <c:ser>
          <c:idx val="7"/>
          <c:order val="7"/>
          <c:tx>
            <c:strRef>
              <c:f>'Bed exp'!$BI$2</c:f>
              <c:strCache>
                <c:ptCount val="1"/>
                <c:pt idx="0">
                  <c:v>8 cm</c:v>
                </c:pt>
              </c:strCache>
            </c:strRef>
          </c:tx>
          <c:xVal>
            <c:numRef>
              <c:f>'Bed exp'!$BA$3:$BA$22</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Bed exp'!$BI$3:$BI$22</c:f>
              <c:numCache>
                <c:formatCode>0.000</c:formatCode>
                <c:ptCount val="20"/>
                <c:pt idx="0">
                  <c:v>1</c:v>
                </c:pt>
                <c:pt idx="1">
                  <c:v>1.0009829624752435</c:v>
                </c:pt>
                <c:pt idx="2">
                  <c:v>1.001146789554451</c:v>
                </c:pt>
                <c:pt idx="3">
                  <c:v>1.0003276541584145</c:v>
                </c:pt>
                <c:pt idx="4">
                  <c:v>1.00090104893564</c:v>
                </c:pt>
                <c:pt idx="5">
                  <c:v>1.001392530173262</c:v>
                </c:pt>
                <c:pt idx="6">
                  <c:v>0.99664154487625101</c:v>
                </c:pt>
                <c:pt idx="7">
                  <c:v>1.0342398595543216</c:v>
                </c:pt>
                <c:pt idx="8">
                  <c:v>1.1757864559894118</c:v>
                </c:pt>
                <c:pt idx="9">
                  <c:v>1.2111731050981842</c:v>
                </c:pt>
                <c:pt idx="10">
                  <c:v>1.4066188105924691</c:v>
                </c:pt>
                <c:pt idx="11">
                  <c:v>1.4940205573495535</c:v>
                </c:pt>
                <c:pt idx="12">
                  <c:v>1.6921694096507585</c:v>
                </c:pt>
                <c:pt idx="13">
                  <c:v>1.8447743339323397</c:v>
                </c:pt>
                <c:pt idx="14">
                  <c:v>1.6888928680666131</c:v>
                </c:pt>
                <c:pt idx="15">
                  <c:v>1.9125168311845504</c:v>
                </c:pt>
                <c:pt idx="16">
                  <c:v>2.048411393386989</c:v>
                </c:pt>
                <c:pt idx="17">
                  <c:v>2.1637456571489144</c:v>
                </c:pt>
                <c:pt idx="18">
                  <c:v>2.4317667587320244</c:v>
                </c:pt>
                <c:pt idx="19">
                  <c:v>2.3414980380888131</c:v>
                </c:pt>
              </c:numCache>
            </c:numRef>
          </c:yVal>
          <c:smooth val="1"/>
          <c:extLst xmlns:c16r2="http://schemas.microsoft.com/office/drawing/2015/06/chart">
            <c:ext xmlns:c16="http://schemas.microsoft.com/office/drawing/2014/chart" uri="{C3380CC4-5D6E-409C-BE32-E72D297353CC}">
              <c16:uniqueId val="{00000007-E849-4B13-8059-14BE1EF1C3B9}"/>
            </c:ext>
          </c:extLst>
        </c:ser>
        <c:dLbls>
          <c:showLegendKey val="0"/>
          <c:showVal val="0"/>
          <c:showCatName val="0"/>
          <c:showSerName val="0"/>
          <c:showPercent val="0"/>
          <c:showBubbleSize val="0"/>
        </c:dLbls>
        <c:axId val="442886016"/>
        <c:axId val="443940864"/>
      </c:scatterChart>
      <c:valAx>
        <c:axId val="442886016"/>
        <c:scaling>
          <c:orientation val="minMax"/>
          <c:max val="0.21500000000000002"/>
          <c:min val="1.0000000000000002E-2"/>
        </c:scaling>
        <c:delete val="0"/>
        <c:axPos val="b"/>
        <c:title>
          <c:tx>
            <c:rich>
              <a:bodyPr/>
              <a:lstStyle/>
              <a:p>
                <a:pPr>
                  <a:defRPr/>
                </a:pPr>
                <a:r>
                  <a:rPr lang="en-GB"/>
                  <a:t>U (m/s)</a:t>
                </a:r>
              </a:p>
            </c:rich>
          </c:tx>
          <c:overlay val="0"/>
        </c:title>
        <c:numFmt formatCode="General" sourceLinked="0"/>
        <c:majorTickMark val="in"/>
        <c:minorTickMark val="none"/>
        <c:tickLblPos val="nextTo"/>
        <c:crossAx val="443940864"/>
        <c:crosses val="autoZero"/>
        <c:crossBetween val="midCat"/>
      </c:valAx>
      <c:valAx>
        <c:axId val="443940864"/>
        <c:scaling>
          <c:orientation val="minMax"/>
          <c:max val="6"/>
          <c:min val="0.5"/>
        </c:scaling>
        <c:delete val="0"/>
        <c:axPos val="l"/>
        <c:title>
          <c:tx>
            <c:rich>
              <a:bodyPr rot="-5400000" vert="horz"/>
              <a:lstStyle/>
              <a:p>
                <a:pPr>
                  <a:defRPr/>
                </a:pPr>
                <a:r>
                  <a:rPr lang="en-GB"/>
                  <a:t>E</a:t>
                </a:r>
                <a:r>
                  <a:rPr lang="en-GB" baseline="-25000"/>
                  <a:t>b</a:t>
                </a:r>
                <a:r>
                  <a:rPr lang="en-GB"/>
                  <a:t>/E</a:t>
                </a:r>
                <a:r>
                  <a:rPr lang="en-GB" baseline="-25000"/>
                  <a:t>b0</a:t>
                </a:r>
              </a:p>
            </c:rich>
          </c:tx>
          <c:overlay val="0"/>
        </c:title>
        <c:numFmt formatCode="#,##0" sourceLinked="0"/>
        <c:majorTickMark val="in"/>
        <c:minorTickMark val="none"/>
        <c:tickLblPos val="nextTo"/>
        <c:crossAx val="442886016"/>
        <c:crosses val="autoZero"/>
        <c:crossBetween val="midCat"/>
      </c:valAx>
      <c:spPr>
        <a:ln>
          <a:solidFill>
            <a:schemeClr val="bg1">
              <a:lumMod val="50000"/>
            </a:schemeClr>
          </a:solidFill>
        </a:ln>
      </c:spPr>
    </c:plotArea>
    <c:legend>
      <c:legendPos val="r"/>
      <c:layout>
        <c:manualLayout>
          <c:xMode val="edge"/>
          <c:yMode val="edge"/>
          <c:x val="7.5439260888287396E-2"/>
          <c:y val="3.0777485315227501E-2"/>
          <c:w val="0.1681585608346497"/>
          <c:h val="0.48687882764654417"/>
        </c:manualLayout>
      </c:layout>
      <c:overlay val="0"/>
    </c:legend>
    <c:plotVisOnly val="1"/>
    <c:dispBlanksAs val="gap"/>
    <c:showDLblsOverMax val="0"/>
  </c:chart>
  <c:spPr>
    <a:ln>
      <a:noFill/>
    </a:ln>
  </c:sp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724509270328532"/>
          <c:y val="5.1400554097404488E-2"/>
          <c:w val="0.82022687656769289"/>
          <c:h val="0.77091774210776742"/>
        </c:manualLayout>
      </c:layout>
      <c:scatterChart>
        <c:scatterStyle val="smoothMarker"/>
        <c:varyColors val="0"/>
        <c:ser>
          <c:idx val="0"/>
          <c:order val="0"/>
          <c:tx>
            <c:strRef>
              <c:f>Freq!$A$3</c:f>
              <c:strCache>
                <c:ptCount val="1"/>
                <c:pt idx="0">
                  <c:v>320 mm feedback tube</c:v>
                </c:pt>
              </c:strCache>
            </c:strRef>
          </c:tx>
          <c:marker>
            <c:symbol val="none"/>
          </c:marker>
          <c:xVal>
            <c:numRef>
              <c:f>Freq!$B$2:$Z$2</c:f>
              <c:numCache>
                <c:formatCode>General</c:formatCode>
                <c:ptCount val="25"/>
                <c:pt idx="0">
                  <c:v>8.488248000000001E-2</c:v>
                </c:pt>
                <c:pt idx="1">
                  <c:v>9.0187635000000002E-2</c:v>
                </c:pt>
                <c:pt idx="2">
                  <c:v>9.5492790000000008E-2</c:v>
                </c:pt>
                <c:pt idx="3">
                  <c:v>0.100797945</c:v>
                </c:pt>
                <c:pt idx="4">
                  <c:v>0.10610310000000001</c:v>
                </c:pt>
                <c:pt idx="5">
                  <c:v>0.111408255</c:v>
                </c:pt>
                <c:pt idx="6">
                  <c:v>0.11671341</c:v>
                </c:pt>
                <c:pt idx="7">
                  <c:v>0.12201856500000001</c:v>
                </c:pt>
                <c:pt idx="8">
                  <c:v>0.12732372</c:v>
                </c:pt>
                <c:pt idx="9">
                  <c:v>0.13262887500000001</c:v>
                </c:pt>
                <c:pt idx="10">
                  <c:v>0.13793403000000001</c:v>
                </c:pt>
                <c:pt idx="11">
                  <c:v>0.14323918500000002</c:v>
                </c:pt>
                <c:pt idx="12">
                  <c:v>0.14854434</c:v>
                </c:pt>
                <c:pt idx="13">
                  <c:v>0.153849495</c:v>
                </c:pt>
                <c:pt idx="14">
                  <c:v>0.15915465000000001</c:v>
                </c:pt>
                <c:pt idx="15">
                  <c:v>0.16445980500000001</c:v>
                </c:pt>
                <c:pt idx="16">
                  <c:v>0.16976496000000002</c:v>
                </c:pt>
                <c:pt idx="17">
                  <c:v>0.175070115</c:v>
                </c:pt>
                <c:pt idx="18">
                  <c:v>0.18037527</c:v>
                </c:pt>
                <c:pt idx="19">
                  <c:v>0.18568042500000001</c:v>
                </c:pt>
                <c:pt idx="20">
                  <c:v>0.19098558000000002</c:v>
                </c:pt>
                <c:pt idx="21">
                  <c:v>0.19629073499999999</c:v>
                </c:pt>
                <c:pt idx="22">
                  <c:v>0.20159589</c:v>
                </c:pt>
                <c:pt idx="23">
                  <c:v>0.20690104500000001</c:v>
                </c:pt>
                <c:pt idx="24">
                  <c:v>0.21220620000000001</c:v>
                </c:pt>
              </c:numCache>
            </c:numRef>
          </c:xVal>
          <c:yVal>
            <c:numRef>
              <c:f>Freq!$B$3:$Z$3</c:f>
              <c:numCache>
                <c:formatCode>General</c:formatCode>
                <c:ptCount val="25"/>
                <c:pt idx="0">
                  <c:v>253.33333333333334</c:v>
                </c:pt>
                <c:pt idx="1">
                  <c:v>255.33333333333334</c:v>
                </c:pt>
                <c:pt idx="2">
                  <c:v>257.66666666666669</c:v>
                </c:pt>
                <c:pt idx="3">
                  <c:v>259.33333333333331</c:v>
                </c:pt>
                <c:pt idx="4">
                  <c:v>261</c:v>
                </c:pt>
                <c:pt idx="5">
                  <c:v>262</c:v>
                </c:pt>
                <c:pt idx="6">
                  <c:v>264</c:v>
                </c:pt>
                <c:pt idx="7">
                  <c:v>265</c:v>
                </c:pt>
                <c:pt idx="8">
                  <c:v>267</c:v>
                </c:pt>
                <c:pt idx="9">
                  <c:v>268</c:v>
                </c:pt>
                <c:pt idx="10">
                  <c:v>270</c:v>
                </c:pt>
                <c:pt idx="11">
                  <c:v>272</c:v>
                </c:pt>
                <c:pt idx="12">
                  <c:v>274.33333333333331</c:v>
                </c:pt>
                <c:pt idx="13">
                  <c:v>276.33333333333331</c:v>
                </c:pt>
                <c:pt idx="14">
                  <c:v>278.33333333333331</c:v>
                </c:pt>
                <c:pt idx="15">
                  <c:v>281</c:v>
                </c:pt>
                <c:pt idx="16">
                  <c:v>285</c:v>
                </c:pt>
                <c:pt idx="17">
                  <c:v>291</c:v>
                </c:pt>
                <c:pt idx="18">
                  <c:v>300.33333333333331</c:v>
                </c:pt>
                <c:pt idx="19">
                  <c:v>306.66666666666669</c:v>
                </c:pt>
                <c:pt idx="20">
                  <c:v>310</c:v>
                </c:pt>
                <c:pt idx="21">
                  <c:v>313</c:v>
                </c:pt>
                <c:pt idx="22">
                  <c:v>314.33333333333331</c:v>
                </c:pt>
                <c:pt idx="23">
                  <c:v>314.66666666666669</c:v>
                </c:pt>
                <c:pt idx="24">
                  <c:v>316</c:v>
                </c:pt>
              </c:numCache>
            </c:numRef>
          </c:yVal>
          <c:smooth val="1"/>
          <c:extLst xmlns:c16r2="http://schemas.microsoft.com/office/drawing/2015/06/chart">
            <c:ext xmlns:c16="http://schemas.microsoft.com/office/drawing/2014/chart" uri="{C3380CC4-5D6E-409C-BE32-E72D297353CC}">
              <c16:uniqueId val="{00000000-391A-4B21-8089-4BE56FFF9770}"/>
            </c:ext>
          </c:extLst>
        </c:ser>
        <c:ser>
          <c:idx val="1"/>
          <c:order val="1"/>
          <c:tx>
            <c:strRef>
              <c:f>Freq!$A$4</c:f>
              <c:strCache>
                <c:ptCount val="1"/>
                <c:pt idx="0">
                  <c:v>350 mm feedback tube</c:v>
                </c:pt>
              </c:strCache>
            </c:strRef>
          </c:tx>
          <c:marker>
            <c:symbol val="none"/>
          </c:marker>
          <c:xVal>
            <c:numRef>
              <c:f>Freq!$B$2:$Z$2</c:f>
              <c:numCache>
                <c:formatCode>General</c:formatCode>
                <c:ptCount val="25"/>
                <c:pt idx="0">
                  <c:v>8.488248000000001E-2</c:v>
                </c:pt>
                <c:pt idx="1">
                  <c:v>9.0187635000000002E-2</c:v>
                </c:pt>
                <c:pt idx="2">
                  <c:v>9.5492790000000008E-2</c:v>
                </c:pt>
                <c:pt idx="3">
                  <c:v>0.100797945</c:v>
                </c:pt>
                <c:pt idx="4">
                  <c:v>0.10610310000000001</c:v>
                </c:pt>
                <c:pt idx="5">
                  <c:v>0.111408255</c:v>
                </c:pt>
                <c:pt idx="6">
                  <c:v>0.11671341</c:v>
                </c:pt>
                <c:pt idx="7">
                  <c:v>0.12201856500000001</c:v>
                </c:pt>
                <c:pt idx="8">
                  <c:v>0.12732372</c:v>
                </c:pt>
                <c:pt idx="9">
                  <c:v>0.13262887500000001</c:v>
                </c:pt>
                <c:pt idx="10">
                  <c:v>0.13793403000000001</c:v>
                </c:pt>
                <c:pt idx="11">
                  <c:v>0.14323918500000002</c:v>
                </c:pt>
                <c:pt idx="12">
                  <c:v>0.14854434</c:v>
                </c:pt>
                <c:pt idx="13">
                  <c:v>0.153849495</c:v>
                </c:pt>
                <c:pt idx="14">
                  <c:v>0.15915465000000001</c:v>
                </c:pt>
                <c:pt idx="15">
                  <c:v>0.16445980500000001</c:v>
                </c:pt>
                <c:pt idx="16">
                  <c:v>0.16976496000000002</c:v>
                </c:pt>
                <c:pt idx="17">
                  <c:v>0.175070115</c:v>
                </c:pt>
                <c:pt idx="18">
                  <c:v>0.18037527</c:v>
                </c:pt>
                <c:pt idx="19">
                  <c:v>0.18568042500000001</c:v>
                </c:pt>
                <c:pt idx="20">
                  <c:v>0.19098558000000002</c:v>
                </c:pt>
                <c:pt idx="21">
                  <c:v>0.19629073499999999</c:v>
                </c:pt>
                <c:pt idx="22">
                  <c:v>0.20159589</c:v>
                </c:pt>
                <c:pt idx="23">
                  <c:v>0.20690104500000001</c:v>
                </c:pt>
                <c:pt idx="24">
                  <c:v>0.21220620000000001</c:v>
                </c:pt>
              </c:numCache>
            </c:numRef>
          </c:xVal>
          <c:yVal>
            <c:numRef>
              <c:f>Freq!$B$4:$Z$4</c:f>
              <c:numCache>
                <c:formatCode>General</c:formatCode>
                <c:ptCount val="25"/>
                <c:pt idx="1">
                  <c:v>250.66666666666666</c:v>
                </c:pt>
                <c:pt idx="2">
                  <c:v>253.66666666666666</c:v>
                </c:pt>
                <c:pt idx="3">
                  <c:v>255</c:v>
                </c:pt>
                <c:pt idx="4">
                  <c:v>257</c:v>
                </c:pt>
                <c:pt idx="5">
                  <c:v>258</c:v>
                </c:pt>
                <c:pt idx="6">
                  <c:v>260</c:v>
                </c:pt>
                <c:pt idx="7">
                  <c:v>261</c:v>
                </c:pt>
                <c:pt idx="8">
                  <c:v>263</c:v>
                </c:pt>
                <c:pt idx="9">
                  <c:v>264.33333333333331</c:v>
                </c:pt>
                <c:pt idx="10">
                  <c:v>266.33333333333331</c:v>
                </c:pt>
                <c:pt idx="11">
                  <c:v>268</c:v>
                </c:pt>
                <c:pt idx="12">
                  <c:v>270.33333333333331</c:v>
                </c:pt>
                <c:pt idx="13">
                  <c:v>272.66666666666669</c:v>
                </c:pt>
                <c:pt idx="14">
                  <c:v>275.66666666666669</c:v>
                </c:pt>
                <c:pt idx="15">
                  <c:v>278.66666666666669</c:v>
                </c:pt>
                <c:pt idx="16">
                  <c:v>283</c:v>
                </c:pt>
                <c:pt idx="17">
                  <c:v>287.33333333333331</c:v>
                </c:pt>
                <c:pt idx="18">
                  <c:v>293</c:v>
                </c:pt>
                <c:pt idx="19">
                  <c:v>297.66666666666669</c:v>
                </c:pt>
                <c:pt idx="20">
                  <c:v>301.33333333333331</c:v>
                </c:pt>
                <c:pt idx="21">
                  <c:v>302.66666666666669</c:v>
                </c:pt>
                <c:pt idx="22">
                  <c:v>304</c:v>
                </c:pt>
                <c:pt idx="23">
                  <c:v>305</c:v>
                </c:pt>
                <c:pt idx="24">
                  <c:v>306</c:v>
                </c:pt>
              </c:numCache>
            </c:numRef>
          </c:yVal>
          <c:smooth val="1"/>
          <c:extLst xmlns:c16r2="http://schemas.microsoft.com/office/drawing/2015/06/chart">
            <c:ext xmlns:c16="http://schemas.microsoft.com/office/drawing/2014/chart" uri="{C3380CC4-5D6E-409C-BE32-E72D297353CC}">
              <c16:uniqueId val="{00000001-391A-4B21-8089-4BE56FFF9770}"/>
            </c:ext>
          </c:extLst>
        </c:ser>
        <c:dLbls>
          <c:showLegendKey val="0"/>
          <c:showVal val="0"/>
          <c:showCatName val="0"/>
          <c:showSerName val="0"/>
          <c:showPercent val="0"/>
          <c:showBubbleSize val="0"/>
        </c:dLbls>
        <c:axId val="443908480"/>
        <c:axId val="443910400"/>
      </c:scatterChart>
      <c:valAx>
        <c:axId val="443908480"/>
        <c:scaling>
          <c:orientation val="minMax"/>
          <c:max val="0.21300000000000002"/>
          <c:min val="8.2000000000000017E-2"/>
        </c:scaling>
        <c:delete val="0"/>
        <c:axPos val="b"/>
        <c:title>
          <c:tx>
            <c:rich>
              <a:bodyPr/>
              <a:lstStyle/>
              <a:p>
                <a:pPr>
                  <a:defRPr/>
                </a:pPr>
                <a:r>
                  <a:rPr lang="en-GB"/>
                  <a:t>U (m/s)</a:t>
                </a:r>
              </a:p>
            </c:rich>
          </c:tx>
          <c:overlay val="0"/>
        </c:title>
        <c:numFmt formatCode="#,##0.00" sourceLinked="0"/>
        <c:majorTickMark val="in"/>
        <c:minorTickMark val="none"/>
        <c:tickLblPos val="nextTo"/>
        <c:crossAx val="443910400"/>
        <c:crosses val="autoZero"/>
        <c:crossBetween val="midCat"/>
      </c:valAx>
      <c:valAx>
        <c:axId val="443910400"/>
        <c:scaling>
          <c:orientation val="minMax"/>
          <c:max val="320"/>
          <c:min val="220"/>
        </c:scaling>
        <c:delete val="0"/>
        <c:axPos val="l"/>
        <c:title>
          <c:tx>
            <c:rich>
              <a:bodyPr rot="-5400000" vert="horz"/>
              <a:lstStyle/>
              <a:p>
                <a:pPr>
                  <a:defRPr/>
                </a:pPr>
                <a:r>
                  <a:rPr lang="en-GB"/>
                  <a:t>Frequency (Hz)</a:t>
                </a:r>
              </a:p>
            </c:rich>
          </c:tx>
          <c:overlay val="0"/>
        </c:title>
        <c:numFmt formatCode="General" sourceLinked="1"/>
        <c:majorTickMark val="in"/>
        <c:minorTickMark val="none"/>
        <c:tickLblPos val="nextTo"/>
        <c:crossAx val="443908480"/>
        <c:crosses val="autoZero"/>
        <c:crossBetween val="midCat"/>
      </c:valAx>
      <c:spPr>
        <a:ln>
          <a:solidFill>
            <a:schemeClr val="bg1">
              <a:lumMod val="50000"/>
            </a:schemeClr>
          </a:solidFill>
        </a:ln>
      </c:spPr>
    </c:plotArea>
    <c:legend>
      <c:legendPos val="r"/>
      <c:layout>
        <c:manualLayout>
          <c:xMode val="edge"/>
          <c:yMode val="edge"/>
          <c:x val="0.16463106714210859"/>
          <c:y val="9.0955952903519002E-2"/>
          <c:w val="0.4684808829925538"/>
          <c:h val="0.16743438320209975"/>
        </c:manualLayout>
      </c:layout>
      <c:overlay val="0"/>
    </c:legend>
    <c:plotVisOnly val="1"/>
    <c:dispBlanksAs val="gap"/>
    <c:showDLblsOverMax val="0"/>
  </c:chart>
  <c:spPr>
    <a:ln>
      <a:noFill/>
    </a:ln>
  </c:spPr>
  <c:externalData r:id="rId1">
    <c:autoUpdate val="0"/>
  </c:externalData>
</c:chartSpace>
</file>

<file path=word/charts/chart12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556899880383415"/>
          <c:y val="5.1400554097404488E-2"/>
          <c:w val="0.73563313447477374"/>
          <c:h val="0.79558253135024792"/>
        </c:manualLayout>
      </c:layout>
      <c:scatterChart>
        <c:scatterStyle val="smoothMarker"/>
        <c:varyColors val="0"/>
        <c:ser>
          <c:idx val="0"/>
          <c:order val="0"/>
          <c:tx>
            <c:strRef>
              <c:f>Freq!$B$4</c:f>
              <c:strCache>
                <c:ptCount val="1"/>
                <c:pt idx="0">
                  <c:v>1 cm</c:v>
                </c:pt>
              </c:strCache>
            </c:strRef>
          </c:tx>
          <c:xVal>
            <c:numRef>
              <c:f>Freq!$C$3:$K$3</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4:$K$4</c:f>
              <c:numCache>
                <c:formatCode>General</c:formatCode>
                <c:ptCount val="9"/>
                <c:pt idx="0">
                  <c:v>291</c:v>
                </c:pt>
                <c:pt idx="1">
                  <c:v>295</c:v>
                </c:pt>
                <c:pt idx="2">
                  <c:v>299</c:v>
                </c:pt>
                <c:pt idx="3">
                  <c:v>302</c:v>
                </c:pt>
                <c:pt idx="4">
                  <c:v>305</c:v>
                </c:pt>
                <c:pt idx="5">
                  <c:v>307</c:v>
                </c:pt>
                <c:pt idx="6">
                  <c:v>310</c:v>
                </c:pt>
                <c:pt idx="7">
                  <c:v>311</c:v>
                </c:pt>
                <c:pt idx="8">
                  <c:v>312</c:v>
                </c:pt>
              </c:numCache>
            </c:numRef>
          </c:yVal>
          <c:smooth val="1"/>
          <c:extLst xmlns:c16r2="http://schemas.microsoft.com/office/drawing/2015/06/chart">
            <c:ext xmlns:c16="http://schemas.microsoft.com/office/drawing/2014/chart" uri="{C3380CC4-5D6E-409C-BE32-E72D297353CC}">
              <c16:uniqueId val="{00000000-F30D-45EC-A9E1-07EF25CDC5B3}"/>
            </c:ext>
          </c:extLst>
        </c:ser>
        <c:ser>
          <c:idx val="1"/>
          <c:order val="1"/>
          <c:tx>
            <c:strRef>
              <c:f>Freq!$B$5</c:f>
              <c:strCache>
                <c:ptCount val="1"/>
                <c:pt idx="0">
                  <c:v>2 cm</c:v>
                </c:pt>
              </c:strCache>
            </c:strRef>
          </c:tx>
          <c:xVal>
            <c:numRef>
              <c:f>Freq!$C$3:$K$3</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5:$K$5</c:f>
              <c:numCache>
                <c:formatCode>General</c:formatCode>
                <c:ptCount val="9"/>
                <c:pt idx="0">
                  <c:v>290</c:v>
                </c:pt>
                <c:pt idx="1">
                  <c:v>294</c:v>
                </c:pt>
                <c:pt idx="2">
                  <c:v>299</c:v>
                </c:pt>
                <c:pt idx="3">
                  <c:v>302</c:v>
                </c:pt>
                <c:pt idx="4">
                  <c:v>305</c:v>
                </c:pt>
                <c:pt idx="5">
                  <c:v>308</c:v>
                </c:pt>
                <c:pt idx="6">
                  <c:v>310</c:v>
                </c:pt>
                <c:pt idx="7">
                  <c:v>312</c:v>
                </c:pt>
                <c:pt idx="8">
                  <c:v>313</c:v>
                </c:pt>
              </c:numCache>
            </c:numRef>
          </c:yVal>
          <c:smooth val="1"/>
          <c:extLst xmlns:c16r2="http://schemas.microsoft.com/office/drawing/2015/06/chart">
            <c:ext xmlns:c16="http://schemas.microsoft.com/office/drawing/2014/chart" uri="{C3380CC4-5D6E-409C-BE32-E72D297353CC}">
              <c16:uniqueId val="{00000001-F30D-45EC-A9E1-07EF25CDC5B3}"/>
            </c:ext>
          </c:extLst>
        </c:ser>
        <c:ser>
          <c:idx val="2"/>
          <c:order val="2"/>
          <c:tx>
            <c:strRef>
              <c:f>Freq!$B$6</c:f>
              <c:strCache>
                <c:ptCount val="1"/>
                <c:pt idx="0">
                  <c:v>3 cm</c:v>
                </c:pt>
              </c:strCache>
            </c:strRef>
          </c:tx>
          <c:xVal>
            <c:numRef>
              <c:f>Freq!$C$3:$K$3</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6:$K$6</c:f>
              <c:numCache>
                <c:formatCode>General</c:formatCode>
                <c:ptCount val="9"/>
                <c:pt idx="0">
                  <c:v>292</c:v>
                </c:pt>
                <c:pt idx="1">
                  <c:v>295</c:v>
                </c:pt>
                <c:pt idx="2">
                  <c:v>298</c:v>
                </c:pt>
                <c:pt idx="3">
                  <c:v>300</c:v>
                </c:pt>
                <c:pt idx="4">
                  <c:v>301</c:v>
                </c:pt>
                <c:pt idx="5">
                  <c:v>303</c:v>
                </c:pt>
                <c:pt idx="6">
                  <c:v>303</c:v>
                </c:pt>
                <c:pt idx="7">
                  <c:v>303</c:v>
                </c:pt>
                <c:pt idx="8">
                  <c:v>303</c:v>
                </c:pt>
              </c:numCache>
            </c:numRef>
          </c:yVal>
          <c:smooth val="1"/>
          <c:extLst xmlns:c16r2="http://schemas.microsoft.com/office/drawing/2015/06/chart">
            <c:ext xmlns:c16="http://schemas.microsoft.com/office/drawing/2014/chart" uri="{C3380CC4-5D6E-409C-BE32-E72D297353CC}">
              <c16:uniqueId val="{00000002-F30D-45EC-A9E1-07EF25CDC5B3}"/>
            </c:ext>
          </c:extLst>
        </c:ser>
        <c:ser>
          <c:idx val="3"/>
          <c:order val="3"/>
          <c:tx>
            <c:strRef>
              <c:f>Freq!$B$7</c:f>
              <c:strCache>
                <c:ptCount val="1"/>
                <c:pt idx="0">
                  <c:v>4 cm</c:v>
                </c:pt>
              </c:strCache>
            </c:strRef>
          </c:tx>
          <c:xVal>
            <c:numRef>
              <c:f>Freq!$C$3:$K$3</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7:$K$7</c:f>
              <c:numCache>
                <c:formatCode>General</c:formatCode>
                <c:ptCount val="9"/>
                <c:pt idx="0">
                  <c:v>291</c:v>
                </c:pt>
                <c:pt idx="1">
                  <c:v>294</c:v>
                </c:pt>
                <c:pt idx="2">
                  <c:v>297</c:v>
                </c:pt>
                <c:pt idx="3">
                  <c:v>300</c:v>
                </c:pt>
                <c:pt idx="4">
                  <c:v>302</c:v>
                </c:pt>
                <c:pt idx="5">
                  <c:v>304</c:v>
                </c:pt>
                <c:pt idx="6">
                  <c:v>305</c:v>
                </c:pt>
                <c:pt idx="7">
                  <c:v>305</c:v>
                </c:pt>
                <c:pt idx="8">
                  <c:v>305</c:v>
                </c:pt>
              </c:numCache>
            </c:numRef>
          </c:yVal>
          <c:smooth val="1"/>
          <c:extLst xmlns:c16r2="http://schemas.microsoft.com/office/drawing/2015/06/chart">
            <c:ext xmlns:c16="http://schemas.microsoft.com/office/drawing/2014/chart" uri="{C3380CC4-5D6E-409C-BE32-E72D297353CC}">
              <c16:uniqueId val="{00000003-F30D-45EC-A9E1-07EF25CDC5B3}"/>
            </c:ext>
          </c:extLst>
        </c:ser>
        <c:ser>
          <c:idx val="4"/>
          <c:order val="4"/>
          <c:tx>
            <c:strRef>
              <c:f>Freq!$B$8</c:f>
              <c:strCache>
                <c:ptCount val="1"/>
                <c:pt idx="0">
                  <c:v>5 cm</c:v>
                </c:pt>
              </c:strCache>
            </c:strRef>
          </c:tx>
          <c:xVal>
            <c:numRef>
              <c:f>Freq!$C$3:$K$3</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8:$K$8</c:f>
              <c:numCache>
                <c:formatCode>General</c:formatCode>
                <c:ptCount val="9"/>
                <c:pt idx="0">
                  <c:v>289</c:v>
                </c:pt>
                <c:pt idx="1">
                  <c:v>293</c:v>
                </c:pt>
                <c:pt idx="2">
                  <c:v>297</c:v>
                </c:pt>
                <c:pt idx="3">
                  <c:v>300</c:v>
                </c:pt>
                <c:pt idx="4">
                  <c:v>303</c:v>
                </c:pt>
                <c:pt idx="5">
                  <c:v>306</c:v>
                </c:pt>
                <c:pt idx="6">
                  <c:v>308</c:v>
                </c:pt>
                <c:pt idx="7">
                  <c:v>310</c:v>
                </c:pt>
                <c:pt idx="8">
                  <c:v>311</c:v>
                </c:pt>
              </c:numCache>
            </c:numRef>
          </c:yVal>
          <c:smooth val="1"/>
          <c:extLst xmlns:c16r2="http://schemas.microsoft.com/office/drawing/2015/06/chart">
            <c:ext xmlns:c16="http://schemas.microsoft.com/office/drawing/2014/chart" uri="{C3380CC4-5D6E-409C-BE32-E72D297353CC}">
              <c16:uniqueId val="{00000004-F30D-45EC-A9E1-07EF25CDC5B3}"/>
            </c:ext>
          </c:extLst>
        </c:ser>
        <c:ser>
          <c:idx val="5"/>
          <c:order val="5"/>
          <c:tx>
            <c:strRef>
              <c:f>Freq!$B$9</c:f>
              <c:strCache>
                <c:ptCount val="1"/>
                <c:pt idx="0">
                  <c:v>6 cm</c:v>
                </c:pt>
              </c:strCache>
            </c:strRef>
          </c:tx>
          <c:xVal>
            <c:numRef>
              <c:f>Freq!$C$3:$K$3</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9:$K$9</c:f>
              <c:numCache>
                <c:formatCode>General</c:formatCode>
                <c:ptCount val="9"/>
                <c:pt idx="0">
                  <c:v>287</c:v>
                </c:pt>
                <c:pt idx="1">
                  <c:v>292</c:v>
                </c:pt>
                <c:pt idx="2">
                  <c:v>295</c:v>
                </c:pt>
                <c:pt idx="3">
                  <c:v>299</c:v>
                </c:pt>
                <c:pt idx="4">
                  <c:v>302</c:v>
                </c:pt>
                <c:pt idx="5">
                  <c:v>305</c:v>
                </c:pt>
                <c:pt idx="6">
                  <c:v>307</c:v>
                </c:pt>
                <c:pt idx="7">
                  <c:v>308</c:v>
                </c:pt>
                <c:pt idx="8">
                  <c:v>309</c:v>
                </c:pt>
              </c:numCache>
            </c:numRef>
          </c:yVal>
          <c:smooth val="1"/>
          <c:extLst xmlns:c16r2="http://schemas.microsoft.com/office/drawing/2015/06/chart">
            <c:ext xmlns:c16="http://schemas.microsoft.com/office/drawing/2014/chart" uri="{C3380CC4-5D6E-409C-BE32-E72D297353CC}">
              <c16:uniqueId val="{00000005-F30D-45EC-A9E1-07EF25CDC5B3}"/>
            </c:ext>
          </c:extLst>
        </c:ser>
        <c:ser>
          <c:idx val="6"/>
          <c:order val="6"/>
          <c:tx>
            <c:strRef>
              <c:f>Freq!$B$10</c:f>
              <c:strCache>
                <c:ptCount val="1"/>
                <c:pt idx="0">
                  <c:v>7 cm</c:v>
                </c:pt>
              </c:strCache>
            </c:strRef>
          </c:tx>
          <c:xVal>
            <c:numRef>
              <c:f>Freq!$C$3:$K$3</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10:$K$10</c:f>
              <c:numCache>
                <c:formatCode>General</c:formatCode>
                <c:ptCount val="9"/>
                <c:pt idx="0">
                  <c:v>289</c:v>
                </c:pt>
                <c:pt idx="1">
                  <c:v>294</c:v>
                </c:pt>
                <c:pt idx="2">
                  <c:v>300</c:v>
                </c:pt>
                <c:pt idx="3">
                  <c:v>303</c:v>
                </c:pt>
                <c:pt idx="4">
                  <c:v>306</c:v>
                </c:pt>
                <c:pt idx="5">
                  <c:v>309</c:v>
                </c:pt>
                <c:pt idx="6">
                  <c:v>312</c:v>
                </c:pt>
                <c:pt idx="7">
                  <c:v>315</c:v>
                </c:pt>
                <c:pt idx="8">
                  <c:v>316</c:v>
                </c:pt>
              </c:numCache>
            </c:numRef>
          </c:yVal>
          <c:smooth val="1"/>
          <c:extLst xmlns:c16r2="http://schemas.microsoft.com/office/drawing/2015/06/chart">
            <c:ext xmlns:c16="http://schemas.microsoft.com/office/drawing/2014/chart" uri="{C3380CC4-5D6E-409C-BE32-E72D297353CC}">
              <c16:uniqueId val="{00000006-F30D-45EC-A9E1-07EF25CDC5B3}"/>
            </c:ext>
          </c:extLst>
        </c:ser>
        <c:ser>
          <c:idx val="7"/>
          <c:order val="7"/>
          <c:tx>
            <c:strRef>
              <c:f>Freq!$B$11</c:f>
              <c:strCache>
                <c:ptCount val="1"/>
                <c:pt idx="0">
                  <c:v>8 cm</c:v>
                </c:pt>
              </c:strCache>
            </c:strRef>
          </c:tx>
          <c:xVal>
            <c:numRef>
              <c:f>Freq!$C$3:$K$3</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11:$K$11</c:f>
              <c:numCache>
                <c:formatCode>General</c:formatCode>
                <c:ptCount val="9"/>
                <c:pt idx="0">
                  <c:v>288</c:v>
                </c:pt>
                <c:pt idx="1">
                  <c:v>292</c:v>
                </c:pt>
                <c:pt idx="2">
                  <c:v>295</c:v>
                </c:pt>
                <c:pt idx="3">
                  <c:v>299</c:v>
                </c:pt>
                <c:pt idx="4">
                  <c:v>302</c:v>
                </c:pt>
                <c:pt idx="5">
                  <c:v>304</c:v>
                </c:pt>
                <c:pt idx="6">
                  <c:v>306</c:v>
                </c:pt>
                <c:pt idx="7">
                  <c:v>307</c:v>
                </c:pt>
                <c:pt idx="8">
                  <c:v>307</c:v>
                </c:pt>
              </c:numCache>
            </c:numRef>
          </c:yVal>
          <c:smooth val="1"/>
          <c:extLst xmlns:c16r2="http://schemas.microsoft.com/office/drawing/2015/06/chart">
            <c:ext xmlns:c16="http://schemas.microsoft.com/office/drawing/2014/chart" uri="{C3380CC4-5D6E-409C-BE32-E72D297353CC}">
              <c16:uniqueId val="{00000007-F30D-45EC-A9E1-07EF25CDC5B3}"/>
            </c:ext>
          </c:extLst>
        </c:ser>
        <c:dLbls>
          <c:showLegendKey val="0"/>
          <c:showVal val="0"/>
          <c:showCatName val="0"/>
          <c:showSerName val="0"/>
          <c:showPercent val="0"/>
          <c:showBubbleSize val="0"/>
        </c:dLbls>
        <c:axId val="443986688"/>
        <c:axId val="443988608"/>
      </c:scatterChart>
      <c:valAx>
        <c:axId val="443986688"/>
        <c:scaling>
          <c:orientation val="minMax"/>
          <c:max val="0.21300000000000002"/>
          <c:min val="0.127"/>
        </c:scaling>
        <c:delete val="0"/>
        <c:axPos val="b"/>
        <c:title>
          <c:tx>
            <c:rich>
              <a:bodyPr/>
              <a:lstStyle/>
              <a:p>
                <a:pPr>
                  <a:defRPr/>
                </a:pPr>
                <a:r>
                  <a:rPr lang="en-GB"/>
                  <a:t>U (m/s)</a:t>
                </a:r>
              </a:p>
            </c:rich>
          </c:tx>
          <c:overlay val="0"/>
        </c:title>
        <c:numFmt formatCode="General" sourceLinked="0"/>
        <c:majorTickMark val="in"/>
        <c:minorTickMark val="none"/>
        <c:tickLblPos val="nextTo"/>
        <c:crossAx val="443988608"/>
        <c:crosses val="autoZero"/>
        <c:crossBetween val="midCat"/>
      </c:valAx>
      <c:valAx>
        <c:axId val="443988608"/>
        <c:scaling>
          <c:orientation val="minMax"/>
          <c:max val="320"/>
          <c:min val="250"/>
        </c:scaling>
        <c:delete val="0"/>
        <c:axPos val="l"/>
        <c:title>
          <c:tx>
            <c:rich>
              <a:bodyPr rot="-5400000" vert="horz"/>
              <a:lstStyle/>
              <a:p>
                <a:pPr>
                  <a:defRPr/>
                </a:pPr>
                <a:r>
                  <a:rPr lang="en-GB"/>
                  <a:t>Pulsation</a:t>
                </a:r>
                <a:r>
                  <a:rPr lang="en-GB" baseline="0"/>
                  <a:t> frequency (Hz)</a:t>
                </a:r>
                <a:endParaRPr lang="en-GB"/>
              </a:p>
            </c:rich>
          </c:tx>
          <c:overlay val="0"/>
        </c:title>
        <c:numFmt formatCode="#,##0" sourceLinked="0"/>
        <c:majorTickMark val="in"/>
        <c:minorTickMark val="none"/>
        <c:tickLblPos val="nextTo"/>
        <c:crossAx val="443986688"/>
        <c:crosses val="autoZero"/>
        <c:crossBetween val="midCat"/>
      </c:valAx>
      <c:spPr>
        <a:ln>
          <a:solidFill>
            <a:schemeClr val="bg1">
              <a:lumMod val="50000"/>
            </a:schemeClr>
          </a:solidFill>
        </a:ln>
      </c:spPr>
    </c:plotArea>
    <c:legend>
      <c:legendPos val="r"/>
      <c:layout>
        <c:manualLayout>
          <c:xMode val="edge"/>
          <c:yMode val="edge"/>
          <c:x val="0.6993669938517344"/>
          <c:y val="0.38305701370661999"/>
          <c:w val="0.21237576552930884"/>
          <c:h val="0.45910104986876643"/>
        </c:manualLayout>
      </c:layout>
      <c:overlay val="0"/>
    </c:legend>
    <c:plotVisOnly val="1"/>
    <c:dispBlanksAs val="gap"/>
    <c:showDLblsOverMax val="0"/>
  </c:chart>
  <c:spPr>
    <a:ln>
      <a:noFill/>
    </a:ln>
  </c:spPr>
  <c:externalData r:id="rId2">
    <c:autoUpdate val="0"/>
  </c:externalData>
</c:chartSpace>
</file>

<file path=word/charts/chart12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279235095613047"/>
          <c:y val="5.1400554097404488E-2"/>
          <c:w val="0.73765327334083242"/>
          <c:h val="0.79558253135024792"/>
        </c:manualLayout>
      </c:layout>
      <c:scatterChart>
        <c:scatterStyle val="smoothMarker"/>
        <c:varyColors val="0"/>
        <c:ser>
          <c:idx val="0"/>
          <c:order val="0"/>
          <c:tx>
            <c:strRef>
              <c:f>Freq!$B$68</c:f>
              <c:strCache>
                <c:ptCount val="1"/>
                <c:pt idx="0">
                  <c:v>320 mm feedback loop</c:v>
                </c:pt>
              </c:strCache>
            </c:strRef>
          </c:tx>
          <c:xVal>
            <c:numRef>
              <c:f>Freq!$C$3:$K$3</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68:$K$68</c:f>
              <c:numCache>
                <c:formatCode>General</c:formatCode>
                <c:ptCount val="9"/>
                <c:pt idx="0">
                  <c:v>291</c:v>
                </c:pt>
                <c:pt idx="1">
                  <c:v>295</c:v>
                </c:pt>
                <c:pt idx="2">
                  <c:v>299</c:v>
                </c:pt>
                <c:pt idx="3">
                  <c:v>302</c:v>
                </c:pt>
                <c:pt idx="4">
                  <c:v>305</c:v>
                </c:pt>
                <c:pt idx="5">
                  <c:v>307</c:v>
                </c:pt>
                <c:pt idx="6">
                  <c:v>310</c:v>
                </c:pt>
                <c:pt idx="7">
                  <c:v>311</c:v>
                </c:pt>
                <c:pt idx="8">
                  <c:v>312</c:v>
                </c:pt>
              </c:numCache>
            </c:numRef>
          </c:yVal>
          <c:smooth val="1"/>
          <c:extLst xmlns:c16r2="http://schemas.microsoft.com/office/drawing/2015/06/chart">
            <c:ext xmlns:c16="http://schemas.microsoft.com/office/drawing/2014/chart" uri="{C3380CC4-5D6E-409C-BE32-E72D297353CC}">
              <c16:uniqueId val="{00000000-4567-452B-8942-BA388E71D50D}"/>
            </c:ext>
          </c:extLst>
        </c:ser>
        <c:ser>
          <c:idx val="1"/>
          <c:order val="1"/>
          <c:tx>
            <c:strRef>
              <c:f>Freq!$B$69</c:f>
              <c:strCache>
                <c:ptCount val="1"/>
                <c:pt idx="0">
                  <c:v>350 mm feedback loop</c:v>
                </c:pt>
              </c:strCache>
            </c:strRef>
          </c:tx>
          <c:xVal>
            <c:numRef>
              <c:f>Freq!$C$3:$K$3</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69:$K$69</c:f>
              <c:numCache>
                <c:formatCode>General</c:formatCode>
                <c:ptCount val="9"/>
                <c:pt idx="0">
                  <c:v>286</c:v>
                </c:pt>
                <c:pt idx="1">
                  <c:v>289</c:v>
                </c:pt>
                <c:pt idx="2">
                  <c:v>291</c:v>
                </c:pt>
                <c:pt idx="3">
                  <c:v>295</c:v>
                </c:pt>
                <c:pt idx="4">
                  <c:v>298</c:v>
                </c:pt>
                <c:pt idx="5">
                  <c:v>300</c:v>
                </c:pt>
                <c:pt idx="6">
                  <c:v>302</c:v>
                </c:pt>
                <c:pt idx="7">
                  <c:v>303</c:v>
                </c:pt>
                <c:pt idx="8">
                  <c:v>304</c:v>
                </c:pt>
              </c:numCache>
            </c:numRef>
          </c:yVal>
          <c:smooth val="1"/>
          <c:extLst xmlns:c16r2="http://schemas.microsoft.com/office/drawing/2015/06/chart">
            <c:ext xmlns:c16="http://schemas.microsoft.com/office/drawing/2014/chart" uri="{C3380CC4-5D6E-409C-BE32-E72D297353CC}">
              <c16:uniqueId val="{00000001-4567-452B-8942-BA388E71D50D}"/>
            </c:ext>
          </c:extLst>
        </c:ser>
        <c:ser>
          <c:idx val="2"/>
          <c:order val="2"/>
          <c:tx>
            <c:strRef>
              <c:f>Freq!$B$70</c:f>
              <c:strCache>
                <c:ptCount val="1"/>
                <c:pt idx="0">
                  <c:v>400 mm feedback loop</c:v>
                </c:pt>
              </c:strCache>
            </c:strRef>
          </c:tx>
          <c:xVal>
            <c:numRef>
              <c:f>Freq!$C$3:$K$3</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70:$K$70</c:f>
              <c:numCache>
                <c:formatCode>General</c:formatCode>
                <c:ptCount val="9"/>
                <c:pt idx="0">
                  <c:v>279</c:v>
                </c:pt>
                <c:pt idx="1">
                  <c:v>281</c:v>
                </c:pt>
                <c:pt idx="2">
                  <c:v>282</c:v>
                </c:pt>
                <c:pt idx="3">
                  <c:v>283</c:v>
                </c:pt>
                <c:pt idx="4">
                  <c:v>285</c:v>
                </c:pt>
                <c:pt idx="5">
                  <c:v>286</c:v>
                </c:pt>
                <c:pt idx="6">
                  <c:v>287</c:v>
                </c:pt>
                <c:pt idx="7">
                  <c:v>288</c:v>
                </c:pt>
                <c:pt idx="8">
                  <c:v>288</c:v>
                </c:pt>
              </c:numCache>
            </c:numRef>
          </c:yVal>
          <c:smooth val="1"/>
          <c:extLst xmlns:c16r2="http://schemas.microsoft.com/office/drawing/2015/06/chart">
            <c:ext xmlns:c16="http://schemas.microsoft.com/office/drawing/2014/chart" uri="{C3380CC4-5D6E-409C-BE32-E72D297353CC}">
              <c16:uniqueId val="{00000002-4567-452B-8942-BA388E71D50D}"/>
            </c:ext>
          </c:extLst>
        </c:ser>
        <c:ser>
          <c:idx val="3"/>
          <c:order val="3"/>
          <c:tx>
            <c:strRef>
              <c:f>Freq!$B$71</c:f>
              <c:strCache>
                <c:ptCount val="1"/>
                <c:pt idx="0">
                  <c:v>450 mm feedback loop</c:v>
                </c:pt>
              </c:strCache>
            </c:strRef>
          </c:tx>
          <c:xVal>
            <c:numRef>
              <c:f>Freq!$C$3:$K$3</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Freq!$C$71:$K$71</c:f>
              <c:numCache>
                <c:formatCode>General</c:formatCode>
                <c:ptCount val="9"/>
                <c:pt idx="0">
                  <c:v>272</c:v>
                </c:pt>
                <c:pt idx="1">
                  <c:v>274</c:v>
                </c:pt>
                <c:pt idx="2">
                  <c:v>275</c:v>
                </c:pt>
                <c:pt idx="3">
                  <c:v>276</c:v>
                </c:pt>
                <c:pt idx="4">
                  <c:v>277</c:v>
                </c:pt>
                <c:pt idx="5">
                  <c:v>278</c:v>
                </c:pt>
                <c:pt idx="6">
                  <c:v>278</c:v>
                </c:pt>
                <c:pt idx="7">
                  <c:v>278</c:v>
                </c:pt>
                <c:pt idx="8">
                  <c:v>278</c:v>
                </c:pt>
              </c:numCache>
            </c:numRef>
          </c:yVal>
          <c:smooth val="1"/>
          <c:extLst xmlns:c16r2="http://schemas.microsoft.com/office/drawing/2015/06/chart">
            <c:ext xmlns:c16="http://schemas.microsoft.com/office/drawing/2014/chart" uri="{C3380CC4-5D6E-409C-BE32-E72D297353CC}">
              <c16:uniqueId val="{00000003-4567-452B-8942-BA388E71D50D}"/>
            </c:ext>
          </c:extLst>
        </c:ser>
        <c:dLbls>
          <c:showLegendKey val="0"/>
          <c:showVal val="0"/>
          <c:showCatName val="0"/>
          <c:showSerName val="0"/>
          <c:showPercent val="0"/>
          <c:showBubbleSize val="0"/>
        </c:dLbls>
        <c:axId val="524372608"/>
        <c:axId val="524387072"/>
      </c:scatterChart>
      <c:valAx>
        <c:axId val="524372608"/>
        <c:scaling>
          <c:orientation val="minMax"/>
          <c:max val="0.21300000000000002"/>
          <c:min val="0.127"/>
        </c:scaling>
        <c:delete val="0"/>
        <c:axPos val="b"/>
        <c:title>
          <c:tx>
            <c:rich>
              <a:bodyPr/>
              <a:lstStyle/>
              <a:p>
                <a:pPr>
                  <a:defRPr/>
                </a:pPr>
                <a:r>
                  <a:rPr lang="en-GB"/>
                  <a:t>U (m/s)</a:t>
                </a:r>
              </a:p>
            </c:rich>
          </c:tx>
          <c:overlay val="0"/>
        </c:title>
        <c:numFmt formatCode="General" sourceLinked="0"/>
        <c:majorTickMark val="in"/>
        <c:minorTickMark val="none"/>
        <c:tickLblPos val="nextTo"/>
        <c:crossAx val="524387072"/>
        <c:crosses val="autoZero"/>
        <c:crossBetween val="midCat"/>
      </c:valAx>
      <c:valAx>
        <c:axId val="524387072"/>
        <c:scaling>
          <c:orientation val="minMax"/>
          <c:max val="320"/>
          <c:min val="250"/>
        </c:scaling>
        <c:delete val="0"/>
        <c:axPos val="l"/>
        <c:title>
          <c:tx>
            <c:rich>
              <a:bodyPr rot="-5400000" vert="horz"/>
              <a:lstStyle/>
              <a:p>
                <a:pPr>
                  <a:defRPr/>
                </a:pPr>
                <a:r>
                  <a:rPr lang="en-GB"/>
                  <a:t>Pulsation</a:t>
                </a:r>
                <a:r>
                  <a:rPr lang="en-GB" baseline="0"/>
                  <a:t> frequency (Hz)</a:t>
                </a:r>
                <a:endParaRPr lang="en-GB"/>
              </a:p>
            </c:rich>
          </c:tx>
          <c:overlay val="0"/>
        </c:title>
        <c:numFmt formatCode="#,##0" sourceLinked="0"/>
        <c:majorTickMark val="in"/>
        <c:minorTickMark val="none"/>
        <c:tickLblPos val="nextTo"/>
        <c:crossAx val="524372608"/>
        <c:crosses val="autoZero"/>
        <c:crossBetween val="midCat"/>
      </c:valAx>
      <c:spPr>
        <a:ln>
          <a:solidFill>
            <a:schemeClr val="bg1">
              <a:lumMod val="50000"/>
            </a:schemeClr>
          </a:solidFill>
        </a:ln>
      </c:spPr>
    </c:plotArea>
    <c:legend>
      <c:legendPos val="r"/>
      <c:layout>
        <c:manualLayout>
          <c:xMode val="edge"/>
          <c:yMode val="edge"/>
          <c:x val="0.33893677281904194"/>
          <c:y val="0.57750145815106446"/>
          <c:w val="0.57695424071990997"/>
          <c:h val="0.26465660542432196"/>
        </c:manualLayout>
      </c:layout>
      <c:overlay val="0"/>
    </c:legend>
    <c:plotVisOnly val="1"/>
    <c:dispBlanksAs val="gap"/>
    <c:showDLblsOverMax val="0"/>
  </c:chart>
  <c:spPr>
    <a:ln>
      <a:noFill/>
    </a:ln>
  </c:spPr>
  <c:externalData r:id="rId2">
    <c:autoUpdate val="0"/>
  </c:externalData>
</c:chartSpace>
</file>

<file path=word/charts/chart12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145353872100497"/>
          <c:y val="4.214129483814523E-2"/>
          <c:w val="0.82064006994531902"/>
          <c:h val="0.84677920591274181"/>
        </c:manualLayout>
      </c:layout>
      <c:scatterChart>
        <c:scatterStyle val="smoothMarker"/>
        <c:varyColors val="0"/>
        <c:ser>
          <c:idx val="0"/>
          <c:order val="0"/>
          <c:tx>
            <c:strRef>
              <c:f>'Bed exp'!$AY$25</c:f>
              <c:strCache>
                <c:ptCount val="1"/>
                <c:pt idx="0">
                  <c:v>Continuous </c:v>
                </c:pt>
              </c:strCache>
            </c:strRef>
          </c:tx>
          <c:xVal>
            <c:numRef>
              <c:f>'Bed exp'!$AQ$122:$AQ$141</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Bed exp'!$AY$122:$AY$141</c:f>
              <c:numCache>
                <c:formatCode>General</c:formatCode>
                <c:ptCount val="20"/>
                <c:pt idx="0">
                  <c:v>3.199270877291696</c:v>
                </c:pt>
                <c:pt idx="1">
                  <c:v>3.1957542082805825</c:v>
                </c:pt>
                <c:pt idx="2">
                  <c:v>3.1957542082805825</c:v>
                </c:pt>
                <c:pt idx="3">
                  <c:v>3.1934097622731743</c:v>
                </c:pt>
                <c:pt idx="4">
                  <c:v>3.1934097622731743</c:v>
                </c:pt>
                <c:pt idx="5">
                  <c:v>3.1934097622731743</c:v>
                </c:pt>
                <c:pt idx="6">
                  <c:v>3.1934097622731743</c:v>
                </c:pt>
                <c:pt idx="7">
                  <c:v>3.4325432550288366</c:v>
                </c:pt>
                <c:pt idx="8">
                  <c:v>3.5204599803066534</c:v>
                </c:pt>
                <c:pt idx="9">
                  <c:v>4.8052163923664848</c:v>
                </c:pt>
                <c:pt idx="10">
                  <c:v>6.2365006798893408</c:v>
                </c:pt>
                <c:pt idx="11">
                  <c:v>7.4345125896750597</c:v>
                </c:pt>
                <c:pt idx="12">
                  <c:v>8.631352276457072</c:v>
                </c:pt>
                <c:pt idx="13">
                  <c:v>9.6371196136352975</c:v>
                </c:pt>
                <c:pt idx="14">
                  <c:v>9.6664251887279047</c:v>
                </c:pt>
                <c:pt idx="15">
                  <c:v>12.847838420781168</c:v>
                </c:pt>
                <c:pt idx="16">
                  <c:v>12.162087963614196</c:v>
                </c:pt>
                <c:pt idx="17">
                  <c:v>15.742057016926902</c:v>
                </c:pt>
                <c:pt idx="18">
                  <c:v>18.504986636657755</c:v>
                </c:pt>
                <c:pt idx="19">
                  <c:v>18.422931026398462</c:v>
                </c:pt>
              </c:numCache>
            </c:numRef>
          </c:yVal>
          <c:smooth val="1"/>
          <c:extLst xmlns:c16r2="http://schemas.microsoft.com/office/drawing/2015/06/chart">
            <c:ext xmlns:c16="http://schemas.microsoft.com/office/drawing/2014/chart" uri="{C3380CC4-5D6E-409C-BE32-E72D297353CC}">
              <c16:uniqueId val="{00000000-85B1-46ED-A453-772243C4D8AD}"/>
            </c:ext>
          </c:extLst>
        </c:ser>
        <c:ser>
          <c:idx val="1"/>
          <c:order val="1"/>
          <c:tx>
            <c:strRef>
              <c:f>'Bed exp'!$AZ$25</c:f>
              <c:strCache>
                <c:ptCount val="1"/>
                <c:pt idx="0">
                  <c:v>320 mm feedback loop</c:v>
                </c:pt>
              </c:strCache>
            </c:strRef>
          </c:tx>
          <c:xVal>
            <c:numRef>
              <c:f>'Bed exp'!$AQ$122:$AQ$141</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Bed exp'!$AZ$122:$AZ$141</c:f>
              <c:numCache>
                <c:formatCode>General</c:formatCode>
                <c:ptCount val="20"/>
                <c:pt idx="11">
                  <c:v>8.3664298776199182</c:v>
                </c:pt>
                <c:pt idx="12">
                  <c:v>9.4460472640315079</c:v>
                </c:pt>
                <c:pt idx="13">
                  <c:v>11.036753880058141</c:v>
                </c:pt>
                <c:pt idx="14">
                  <c:v>11.774082149388098</c:v>
                </c:pt>
                <c:pt idx="15">
                  <c:v>14.723395226707929</c:v>
                </c:pt>
                <c:pt idx="16">
                  <c:v>16.004634969756644</c:v>
                </c:pt>
                <c:pt idx="17">
                  <c:v>18.155664181553902</c:v>
                </c:pt>
                <c:pt idx="18">
                  <c:v>17.641058282927741</c:v>
                </c:pt>
                <c:pt idx="19">
                  <c:v>22.77656726215595</c:v>
                </c:pt>
              </c:numCache>
            </c:numRef>
          </c:yVal>
          <c:smooth val="1"/>
          <c:extLst xmlns:c16r2="http://schemas.microsoft.com/office/drawing/2015/06/chart">
            <c:ext xmlns:c16="http://schemas.microsoft.com/office/drawing/2014/chart" uri="{C3380CC4-5D6E-409C-BE32-E72D297353CC}">
              <c16:uniqueId val="{00000001-85B1-46ED-A453-772243C4D8AD}"/>
            </c:ext>
          </c:extLst>
        </c:ser>
        <c:ser>
          <c:idx val="2"/>
          <c:order val="2"/>
          <c:tx>
            <c:strRef>
              <c:f>'Bed exp'!$BA$25</c:f>
              <c:strCache>
                <c:ptCount val="1"/>
                <c:pt idx="0">
                  <c:v>350 mm feedback loop</c:v>
                </c:pt>
              </c:strCache>
            </c:strRef>
          </c:tx>
          <c:xVal>
            <c:numRef>
              <c:f>'Bed exp'!$AQ$122:$AQ$141</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Bed exp'!$BA$122:$BA$141</c:f>
              <c:numCache>
                <c:formatCode>General</c:formatCode>
                <c:ptCount val="20"/>
                <c:pt idx="11">
                  <c:v>7.661923852393679</c:v>
                </c:pt>
                <c:pt idx="12">
                  <c:v>8.94081914943499</c:v>
                </c:pt>
                <c:pt idx="13">
                  <c:v>10.353347868898579</c:v>
                </c:pt>
                <c:pt idx="14">
                  <c:v>11.79049327143996</c:v>
                </c:pt>
                <c:pt idx="15">
                  <c:v>14.88398977821541</c:v>
                </c:pt>
                <c:pt idx="16">
                  <c:v>14.654234069489378</c:v>
                </c:pt>
                <c:pt idx="17">
                  <c:v>17.087769025179352</c:v>
                </c:pt>
                <c:pt idx="18">
                  <c:v>20.392265672621559</c:v>
                </c:pt>
                <c:pt idx="19">
                  <c:v>25.219480001875556</c:v>
                </c:pt>
              </c:numCache>
            </c:numRef>
          </c:yVal>
          <c:smooth val="1"/>
          <c:extLst xmlns:c16r2="http://schemas.microsoft.com/office/drawing/2015/06/chart">
            <c:ext xmlns:c16="http://schemas.microsoft.com/office/drawing/2014/chart" uri="{C3380CC4-5D6E-409C-BE32-E72D297353CC}">
              <c16:uniqueId val="{00000002-85B1-46ED-A453-772243C4D8AD}"/>
            </c:ext>
          </c:extLst>
        </c:ser>
        <c:ser>
          <c:idx val="3"/>
          <c:order val="3"/>
          <c:tx>
            <c:strRef>
              <c:f>'Bed exp'!$BB$25</c:f>
              <c:strCache>
                <c:ptCount val="1"/>
                <c:pt idx="0">
                  <c:v>400 mm feedback loop</c:v>
                </c:pt>
              </c:strCache>
            </c:strRef>
          </c:tx>
          <c:xVal>
            <c:numRef>
              <c:f>'Bed exp'!$AQ$122:$AQ$141</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Bed exp'!$BB$122:$BB$141</c:f>
              <c:numCache>
                <c:formatCode>General</c:formatCode>
                <c:ptCount val="20"/>
                <c:pt idx="11">
                  <c:v>11.238376236695268</c:v>
                </c:pt>
                <c:pt idx="12">
                  <c:v>11.533776433628733</c:v>
                </c:pt>
                <c:pt idx="13">
                  <c:v>15.119606601959957</c:v>
                </c:pt>
                <c:pt idx="14">
                  <c:v>14.485433956955971</c:v>
                </c:pt>
                <c:pt idx="15">
                  <c:v>17.550797111642517</c:v>
                </c:pt>
                <c:pt idx="16">
                  <c:v>18.538981103765177</c:v>
                </c:pt>
                <c:pt idx="17">
                  <c:v>22.39911145496319</c:v>
                </c:pt>
                <c:pt idx="18">
                  <c:v>24.825613072630933</c:v>
                </c:pt>
                <c:pt idx="19">
                  <c:v>26.549953111079848</c:v>
                </c:pt>
              </c:numCache>
            </c:numRef>
          </c:yVal>
          <c:smooth val="1"/>
          <c:extLst xmlns:c16r2="http://schemas.microsoft.com/office/drawing/2015/06/chart">
            <c:ext xmlns:c16="http://schemas.microsoft.com/office/drawing/2014/chart" uri="{C3380CC4-5D6E-409C-BE32-E72D297353CC}">
              <c16:uniqueId val="{00000003-85B1-46ED-A453-772243C4D8AD}"/>
            </c:ext>
          </c:extLst>
        </c:ser>
        <c:ser>
          <c:idx val="4"/>
          <c:order val="4"/>
          <c:tx>
            <c:strRef>
              <c:f>'Bed exp'!$BC$25</c:f>
              <c:strCache>
                <c:ptCount val="1"/>
                <c:pt idx="0">
                  <c:v>450 mm feedback loop</c:v>
                </c:pt>
              </c:strCache>
            </c:strRef>
          </c:tx>
          <c:xVal>
            <c:numRef>
              <c:f>'Bed exp'!$AQ$122:$AQ$141</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Bed exp'!$BC$122:$BC$141</c:f>
              <c:numCache>
                <c:formatCode>General</c:formatCode>
                <c:ptCount val="20"/>
                <c:pt idx="11">
                  <c:v>11.050820556102595</c:v>
                </c:pt>
                <c:pt idx="12">
                  <c:v>13.598061143151874</c:v>
                </c:pt>
                <c:pt idx="13">
                  <c:v>15.652968068645377</c:v>
                </c:pt>
                <c:pt idx="14">
                  <c:v>16.839257748394054</c:v>
                </c:pt>
                <c:pt idx="15">
                  <c:v>18.56008111783186</c:v>
                </c:pt>
                <c:pt idx="16">
                  <c:v>21.903261124396305</c:v>
                </c:pt>
                <c:pt idx="17">
                  <c:v>22.747261687063347</c:v>
                </c:pt>
                <c:pt idx="18">
                  <c:v>23.9276902517935</c:v>
                </c:pt>
                <c:pt idx="19">
                  <c:v>26.868797768087404</c:v>
                </c:pt>
              </c:numCache>
            </c:numRef>
          </c:yVal>
          <c:smooth val="1"/>
          <c:extLst xmlns:c16r2="http://schemas.microsoft.com/office/drawing/2015/06/chart">
            <c:ext xmlns:c16="http://schemas.microsoft.com/office/drawing/2014/chart" uri="{C3380CC4-5D6E-409C-BE32-E72D297353CC}">
              <c16:uniqueId val="{00000004-85B1-46ED-A453-772243C4D8AD}"/>
            </c:ext>
          </c:extLst>
        </c:ser>
        <c:dLbls>
          <c:showLegendKey val="0"/>
          <c:showVal val="0"/>
          <c:showCatName val="0"/>
          <c:showSerName val="0"/>
          <c:showPercent val="0"/>
          <c:showBubbleSize val="0"/>
        </c:dLbls>
        <c:axId val="524416896"/>
        <c:axId val="524558336"/>
      </c:scatterChart>
      <c:valAx>
        <c:axId val="524416896"/>
        <c:scaling>
          <c:orientation val="minMax"/>
          <c:max val="0.21500000000000002"/>
          <c:min val="1.0000000000000002E-2"/>
        </c:scaling>
        <c:delete val="0"/>
        <c:axPos val="b"/>
        <c:title>
          <c:tx>
            <c:rich>
              <a:bodyPr/>
              <a:lstStyle/>
              <a:p>
                <a:pPr>
                  <a:defRPr/>
                </a:pPr>
                <a:r>
                  <a:rPr lang="en-GB"/>
                  <a:t>U (m/s)</a:t>
                </a:r>
              </a:p>
            </c:rich>
          </c:tx>
          <c:overlay val="0"/>
        </c:title>
        <c:numFmt formatCode="0.00" sourceLinked="0"/>
        <c:majorTickMark val="in"/>
        <c:minorTickMark val="none"/>
        <c:tickLblPos val="nextTo"/>
        <c:crossAx val="524558336"/>
        <c:crosses val="autoZero"/>
        <c:crossBetween val="midCat"/>
      </c:valAx>
      <c:valAx>
        <c:axId val="524558336"/>
        <c:scaling>
          <c:orientation val="minMax"/>
          <c:max val="27"/>
          <c:min val="0"/>
        </c:scaling>
        <c:delete val="0"/>
        <c:axPos val="l"/>
        <c:title>
          <c:tx>
            <c:rich>
              <a:bodyPr rot="-5400000" vert="horz"/>
              <a:lstStyle/>
              <a:p>
                <a:pPr>
                  <a:defRPr/>
                </a:pPr>
                <a:r>
                  <a:rPr lang="en-GB"/>
                  <a:t>Bed expansion (mm)</a:t>
                </a:r>
              </a:p>
            </c:rich>
          </c:tx>
          <c:overlay val="0"/>
        </c:title>
        <c:numFmt formatCode="#,##0" sourceLinked="0"/>
        <c:majorTickMark val="in"/>
        <c:minorTickMark val="none"/>
        <c:tickLblPos val="nextTo"/>
        <c:crossAx val="524416896"/>
        <c:crosses val="autoZero"/>
        <c:crossBetween val="midCat"/>
      </c:valAx>
      <c:spPr>
        <a:ln>
          <a:solidFill>
            <a:schemeClr val="bg1">
              <a:lumMod val="50000"/>
            </a:schemeClr>
          </a:solidFill>
        </a:ln>
      </c:spPr>
    </c:plotArea>
    <c:legend>
      <c:legendPos val="r"/>
      <c:layout>
        <c:manualLayout>
          <c:xMode val="edge"/>
          <c:yMode val="edge"/>
          <c:x val="0.12461965182201297"/>
          <c:y val="4.4427102306161904E-2"/>
          <c:w val="0.37144345259624706"/>
          <c:h val="0.26048529905351991"/>
        </c:manualLayout>
      </c:layout>
      <c:overlay val="0"/>
    </c:legend>
    <c:plotVisOnly val="1"/>
    <c:dispBlanksAs val="gap"/>
    <c:showDLblsOverMax val="0"/>
  </c:chart>
  <c:spPr>
    <a:ln>
      <a:noFill/>
    </a:ln>
  </c:spPr>
  <c:txPr>
    <a:bodyPr/>
    <a:lstStyle/>
    <a:p>
      <a:pPr>
        <a:defRPr sz="1050"/>
      </a:pPr>
      <a:endParaRPr lang="en-US"/>
    </a:p>
  </c:txPr>
  <c:externalData r:id="rId2">
    <c:autoUpdate val="0"/>
  </c:externalData>
</c:chartSpace>
</file>

<file path=word/charts/chart12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122462817147855"/>
          <c:y val="5.1400554097404488E-2"/>
          <c:w val="0.79860804899387572"/>
          <c:h val="0.80021216097987746"/>
        </c:manualLayout>
      </c:layout>
      <c:scatterChart>
        <c:scatterStyle val="smoothMarker"/>
        <c:varyColors val="0"/>
        <c:ser>
          <c:idx val="0"/>
          <c:order val="0"/>
          <c:tx>
            <c:strRef>
              <c:f>Pressure!$B$38</c:f>
              <c:strCache>
                <c:ptCount val="1"/>
                <c:pt idx="0">
                  <c:v>1 cm</c:v>
                </c:pt>
              </c:strCache>
            </c:strRef>
          </c:tx>
          <c:xVal>
            <c:numRef>
              <c:f>Pressure!$C$26:$K$26</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Pressure!$C$38:$K$38</c:f>
              <c:numCache>
                <c:formatCode>General</c:formatCode>
                <c:ptCount val="9"/>
                <c:pt idx="0">
                  <c:v>687.8</c:v>
                </c:pt>
                <c:pt idx="1">
                  <c:v>690.50000000000011</c:v>
                </c:pt>
                <c:pt idx="2">
                  <c:v>709.2</c:v>
                </c:pt>
                <c:pt idx="3">
                  <c:v>712.7</c:v>
                </c:pt>
                <c:pt idx="4">
                  <c:v>722.90000000000009</c:v>
                </c:pt>
                <c:pt idx="5">
                  <c:v>735.09999999999991</c:v>
                </c:pt>
                <c:pt idx="6">
                  <c:v>738.2</c:v>
                </c:pt>
                <c:pt idx="7">
                  <c:v>737.3</c:v>
                </c:pt>
                <c:pt idx="8">
                  <c:v>736.00000000000011</c:v>
                </c:pt>
              </c:numCache>
            </c:numRef>
          </c:yVal>
          <c:smooth val="1"/>
          <c:extLst xmlns:c16r2="http://schemas.microsoft.com/office/drawing/2015/06/chart">
            <c:ext xmlns:c16="http://schemas.microsoft.com/office/drawing/2014/chart" uri="{C3380CC4-5D6E-409C-BE32-E72D297353CC}">
              <c16:uniqueId val="{00000000-18FF-4FF4-8CEE-D77822FE4F55}"/>
            </c:ext>
          </c:extLst>
        </c:ser>
        <c:ser>
          <c:idx val="1"/>
          <c:order val="1"/>
          <c:tx>
            <c:strRef>
              <c:f>Pressure!$B$39</c:f>
              <c:strCache>
                <c:ptCount val="1"/>
                <c:pt idx="0">
                  <c:v>2 cm</c:v>
                </c:pt>
              </c:strCache>
            </c:strRef>
          </c:tx>
          <c:xVal>
            <c:numRef>
              <c:f>Pressure!$C$26:$K$26</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Pressure!$C$39:$K$39</c:f>
              <c:numCache>
                <c:formatCode>General</c:formatCode>
                <c:ptCount val="9"/>
                <c:pt idx="0">
                  <c:v>834.69999999999982</c:v>
                </c:pt>
                <c:pt idx="1">
                  <c:v>839.4</c:v>
                </c:pt>
                <c:pt idx="2">
                  <c:v>857.2</c:v>
                </c:pt>
                <c:pt idx="3">
                  <c:v>862.9</c:v>
                </c:pt>
                <c:pt idx="4">
                  <c:v>839.8</c:v>
                </c:pt>
                <c:pt idx="5">
                  <c:v>878.2</c:v>
                </c:pt>
                <c:pt idx="6">
                  <c:v>881.20000000000016</c:v>
                </c:pt>
                <c:pt idx="7">
                  <c:v>904.7</c:v>
                </c:pt>
                <c:pt idx="8">
                  <c:v>903.7</c:v>
                </c:pt>
              </c:numCache>
            </c:numRef>
          </c:yVal>
          <c:smooth val="1"/>
          <c:extLst xmlns:c16r2="http://schemas.microsoft.com/office/drawing/2015/06/chart">
            <c:ext xmlns:c16="http://schemas.microsoft.com/office/drawing/2014/chart" uri="{C3380CC4-5D6E-409C-BE32-E72D297353CC}">
              <c16:uniqueId val="{00000001-18FF-4FF4-8CEE-D77822FE4F55}"/>
            </c:ext>
          </c:extLst>
        </c:ser>
        <c:ser>
          <c:idx val="2"/>
          <c:order val="2"/>
          <c:tx>
            <c:strRef>
              <c:f>Pressure!$B$40</c:f>
              <c:strCache>
                <c:ptCount val="1"/>
                <c:pt idx="0">
                  <c:v>3 cm</c:v>
                </c:pt>
              </c:strCache>
            </c:strRef>
          </c:tx>
          <c:xVal>
            <c:numRef>
              <c:f>Pressure!$C$26:$K$26</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Pressure!$C$40:$K$40</c:f>
              <c:numCache>
                <c:formatCode>General</c:formatCode>
                <c:ptCount val="9"/>
                <c:pt idx="0">
                  <c:v>1010.1000000000001</c:v>
                </c:pt>
                <c:pt idx="1">
                  <c:v>1004.5000000000002</c:v>
                </c:pt>
                <c:pt idx="2">
                  <c:v>1025.3999999999999</c:v>
                </c:pt>
                <c:pt idx="3">
                  <c:v>1053.4000000000001</c:v>
                </c:pt>
                <c:pt idx="4">
                  <c:v>1052.7</c:v>
                </c:pt>
                <c:pt idx="5">
                  <c:v>1026.5999999999999</c:v>
                </c:pt>
                <c:pt idx="6">
                  <c:v>1043.5</c:v>
                </c:pt>
                <c:pt idx="7">
                  <c:v>1016.8000000000001</c:v>
                </c:pt>
                <c:pt idx="8">
                  <c:v>1037.3000000000002</c:v>
                </c:pt>
              </c:numCache>
            </c:numRef>
          </c:yVal>
          <c:smooth val="1"/>
          <c:extLst xmlns:c16r2="http://schemas.microsoft.com/office/drawing/2015/06/chart">
            <c:ext xmlns:c16="http://schemas.microsoft.com/office/drawing/2014/chart" uri="{C3380CC4-5D6E-409C-BE32-E72D297353CC}">
              <c16:uniqueId val="{00000002-18FF-4FF4-8CEE-D77822FE4F55}"/>
            </c:ext>
          </c:extLst>
        </c:ser>
        <c:ser>
          <c:idx val="3"/>
          <c:order val="3"/>
          <c:tx>
            <c:strRef>
              <c:f>Pressure!$B$41</c:f>
              <c:strCache>
                <c:ptCount val="1"/>
                <c:pt idx="0">
                  <c:v>4 cm</c:v>
                </c:pt>
              </c:strCache>
            </c:strRef>
          </c:tx>
          <c:xVal>
            <c:numRef>
              <c:f>Pressure!$C$26:$K$26</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Pressure!$C$41:$K$41</c:f>
              <c:numCache>
                <c:formatCode>General</c:formatCode>
                <c:ptCount val="9"/>
                <c:pt idx="0">
                  <c:v>1145.5000000000002</c:v>
                </c:pt>
                <c:pt idx="1">
                  <c:v>1117.2</c:v>
                </c:pt>
                <c:pt idx="2">
                  <c:v>1134.5</c:v>
                </c:pt>
                <c:pt idx="3">
                  <c:v>1173.3999999999999</c:v>
                </c:pt>
                <c:pt idx="4">
                  <c:v>1176.0999999999999</c:v>
                </c:pt>
                <c:pt idx="5">
                  <c:v>1173.6999999999998</c:v>
                </c:pt>
                <c:pt idx="6">
                  <c:v>1181.8999999999999</c:v>
                </c:pt>
                <c:pt idx="7">
                  <c:v>1204.2</c:v>
                </c:pt>
                <c:pt idx="8">
                  <c:v>1177.8</c:v>
                </c:pt>
              </c:numCache>
            </c:numRef>
          </c:yVal>
          <c:smooth val="1"/>
          <c:extLst xmlns:c16r2="http://schemas.microsoft.com/office/drawing/2015/06/chart">
            <c:ext xmlns:c16="http://schemas.microsoft.com/office/drawing/2014/chart" uri="{C3380CC4-5D6E-409C-BE32-E72D297353CC}">
              <c16:uniqueId val="{00000003-18FF-4FF4-8CEE-D77822FE4F55}"/>
            </c:ext>
          </c:extLst>
        </c:ser>
        <c:ser>
          <c:idx val="4"/>
          <c:order val="4"/>
          <c:tx>
            <c:strRef>
              <c:f>Pressure!$B$42</c:f>
              <c:strCache>
                <c:ptCount val="1"/>
                <c:pt idx="0">
                  <c:v>5 cm</c:v>
                </c:pt>
              </c:strCache>
            </c:strRef>
          </c:tx>
          <c:xVal>
            <c:numRef>
              <c:f>Pressure!$C$26:$K$26</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Pressure!$C$42:$K$42</c:f>
              <c:numCache>
                <c:formatCode>General</c:formatCode>
                <c:ptCount val="9"/>
                <c:pt idx="0">
                  <c:v>1266.9999999999998</c:v>
                </c:pt>
                <c:pt idx="1">
                  <c:v>1284.5000000000002</c:v>
                </c:pt>
                <c:pt idx="2">
                  <c:v>1269.6999999999998</c:v>
                </c:pt>
                <c:pt idx="3">
                  <c:v>1284.3</c:v>
                </c:pt>
                <c:pt idx="4">
                  <c:v>1298.4000000000001</c:v>
                </c:pt>
                <c:pt idx="5">
                  <c:v>1296.1000000000001</c:v>
                </c:pt>
                <c:pt idx="6">
                  <c:v>1347.9000000000003</c:v>
                </c:pt>
                <c:pt idx="7">
                  <c:v>1254.5999999999999</c:v>
                </c:pt>
                <c:pt idx="8">
                  <c:v>1273.3999999999999</c:v>
                </c:pt>
              </c:numCache>
            </c:numRef>
          </c:yVal>
          <c:smooth val="1"/>
          <c:extLst xmlns:c16r2="http://schemas.microsoft.com/office/drawing/2015/06/chart">
            <c:ext xmlns:c16="http://schemas.microsoft.com/office/drawing/2014/chart" uri="{C3380CC4-5D6E-409C-BE32-E72D297353CC}">
              <c16:uniqueId val="{00000004-18FF-4FF4-8CEE-D77822FE4F55}"/>
            </c:ext>
          </c:extLst>
        </c:ser>
        <c:ser>
          <c:idx val="5"/>
          <c:order val="5"/>
          <c:tx>
            <c:strRef>
              <c:f>Pressure!$B$43</c:f>
              <c:strCache>
                <c:ptCount val="1"/>
                <c:pt idx="0">
                  <c:v>6 cm</c:v>
                </c:pt>
              </c:strCache>
            </c:strRef>
          </c:tx>
          <c:xVal>
            <c:numRef>
              <c:f>Pressure!$C$26:$K$26</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Pressure!$C$43:$K$43</c:f>
              <c:numCache>
                <c:formatCode>General</c:formatCode>
                <c:ptCount val="9"/>
                <c:pt idx="0">
                  <c:v>1377</c:v>
                </c:pt>
                <c:pt idx="1">
                  <c:v>1370.5000000000002</c:v>
                </c:pt>
                <c:pt idx="2">
                  <c:v>1413.5</c:v>
                </c:pt>
                <c:pt idx="3">
                  <c:v>1438.8999999999999</c:v>
                </c:pt>
                <c:pt idx="4">
                  <c:v>1433.8</c:v>
                </c:pt>
                <c:pt idx="5">
                  <c:v>1399.3</c:v>
                </c:pt>
                <c:pt idx="6">
                  <c:v>1451.4</c:v>
                </c:pt>
                <c:pt idx="7">
                  <c:v>1476</c:v>
                </c:pt>
                <c:pt idx="8">
                  <c:v>1490.9</c:v>
                </c:pt>
              </c:numCache>
            </c:numRef>
          </c:yVal>
          <c:smooth val="1"/>
          <c:extLst xmlns:c16r2="http://schemas.microsoft.com/office/drawing/2015/06/chart">
            <c:ext xmlns:c16="http://schemas.microsoft.com/office/drawing/2014/chart" uri="{C3380CC4-5D6E-409C-BE32-E72D297353CC}">
              <c16:uniqueId val="{00000005-18FF-4FF4-8CEE-D77822FE4F55}"/>
            </c:ext>
          </c:extLst>
        </c:ser>
        <c:ser>
          <c:idx val="6"/>
          <c:order val="6"/>
          <c:tx>
            <c:strRef>
              <c:f>Pressure!$B$44</c:f>
              <c:strCache>
                <c:ptCount val="1"/>
                <c:pt idx="0">
                  <c:v>7 cm</c:v>
                </c:pt>
              </c:strCache>
            </c:strRef>
          </c:tx>
          <c:xVal>
            <c:numRef>
              <c:f>Pressure!$C$26:$K$26</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Pressure!$C$44:$K$44</c:f>
              <c:numCache>
                <c:formatCode>General</c:formatCode>
                <c:ptCount val="9"/>
                <c:pt idx="0">
                  <c:v>1527.9999999999998</c:v>
                </c:pt>
                <c:pt idx="1">
                  <c:v>1556.8999999999999</c:v>
                </c:pt>
                <c:pt idx="2">
                  <c:v>1556.9999999999998</c:v>
                </c:pt>
                <c:pt idx="3">
                  <c:v>1574.2</c:v>
                </c:pt>
                <c:pt idx="4">
                  <c:v>1535.6999999999998</c:v>
                </c:pt>
                <c:pt idx="5">
                  <c:v>1581.8999999999999</c:v>
                </c:pt>
                <c:pt idx="6">
                  <c:v>1508.4999999999998</c:v>
                </c:pt>
                <c:pt idx="7">
                  <c:v>1550.5</c:v>
                </c:pt>
                <c:pt idx="8">
                  <c:v>1589.1</c:v>
                </c:pt>
              </c:numCache>
            </c:numRef>
          </c:yVal>
          <c:smooth val="1"/>
          <c:extLst xmlns:c16r2="http://schemas.microsoft.com/office/drawing/2015/06/chart">
            <c:ext xmlns:c16="http://schemas.microsoft.com/office/drawing/2014/chart" uri="{C3380CC4-5D6E-409C-BE32-E72D297353CC}">
              <c16:uniqueId val="{00000006-18FF-4FF4-8CEE-D77822FE4F55}"/>
            </c:ext>
          </c:extLst>
        </c:ser>
        <c:ser>
          <c:idx val="7"/>
          <c:order val="7"/>
          <c:tx>
            <c:strRef>
              <c:f>Pressure!$B$45</c:f>
              <c:strCache>
                <c:ptCount val="1"/>
                <c:pt idx="0">
                  <c:v>8 cm</c:v>
                </c:pt>
              </c:strCache>
            </c:strRef>
          </c:tx>
          <c:xVal>
            <c:numRef>
              <c:f>Pressure!$C$26:$K$26</c:f>
              <c:numCache>
                <c:formatCode>General</c:formatCode>
                <c:ptCount val="9"/>
                <c:pt idx="0">
                  <c:v>0.12732372</c:v>
                </c:pt>
                <c:pt idx="1">
                  <c:v>0.13793403000000001</c:v>
                </c:pt>
                <c:pt idx="2">
                  <c:v>0.14854434</c:v>
                </c:pt>
                <c:pt idx="3">
                  <c:v>0.15915465000000001</c:v>
                </c:pt>
                <c:pt idx="4">
                  <c:v>0.16976495999999999</c:v>
                </c:pt>
                <c:pt idx="5">
                  <c:v>0.18037527</c:v>
                </c:pt>
                <c:pt idx="6">
                  <c:v>0.19098557999999999</c:v>
                </c:pt>
                <c:pt idx="7">
                  <c:v>0.20159589</c:v>
                </c:pt>
                <c:pt idx="8">
                  <c:v>0.21220620000000001</c:v>
                </c:pt>
              </c:numCache>
            </c:numRef>
          </c:xVal>
          <c:yVal>
            <c:numRef>
              <c:f>Pressure!$C$45:$K$45</c:f>
              <c:numCache>
                <c:formatCode>General</c:formatCode>
                <c:ptCount val="9"/>
                <c:pt idx="0">
                  <c:v>1701.6</c:v>
                </c:pt>
                <c:pt idx="1">
                  <c:v>1679.8000000000006</c:v>
                </c:pt>
                <c:pt idx="2">
                  <c:v>1735.2999999999997</c:v>
                </c:pt>
                <c:pt idx="3">
                  <c:v>1748.5000000000002</c:v>
                </c:pt>
                <c:pt idx="4">
                  <c:v>1726.8000000000002</c:v>
                </c:pt>
                <c:pt idx="5">
                  <c:v>1723.6000000000001</c:v>
                </c:pt>
                <c:pt idx="6">
                  <c:v>1783.6000000000001</c:v>
                </c:pt>
                <c:pt idx="7">
                  <c:v>1808.3999999999999</c:v>
                </c:pt>
                <c:pt idx="8">
                  <c:v>1675.8999999999996</c:v>
                </c:pt>
              </c:numCache>
            </c:numRef>
          </c:yVal>
          <c:smooth val="1"/>
          <c:extLst xmlns:c16r2="http://schemas.microsoft.com/office/drawing/2015/06/chart">
            <c:ext xmlns:c16="http://schemas.microsoft.com/office/drawing/2014/chart" uri="{C3380CC4-5D6E-409C-BE32-E72D297353CC}">
              <c16:uniqueId val="{00000007-18FF-4FF4-8CEE-D77822FE4F55}"/>
            </c:ext>
          </c:extLst>
        </c:ser>
        <c:dLbls>
          <c:showLegendKey val="0"/>
          <c:showVal val="0"/>
          <c:showCatName val="0"/>
          <c:showSerName val="0"/>
          <c:showPercent val="0"/>
          <c:showBubbleSize val="0"/>
        </c:dLbls>
        <c:axId val="353121024"/>
        <c:axId val="353122944"/>
      </c:scatterChart>
      <c:valAx>
        <c:axId val="353121024"/>
        <c:scaling>
          <c:orientation val="minMax"/>
          <c:max val="0.21300000000000002"/>
          <c:min val="0.127"/>
        </c:scaling>
        <c:delete val="0"/>
        <c:axPos val="b"/>
        <c:title>
          <c:tx>
            <c:rich>
              <a:bodyPr/>
              <a:lstStyle/>
              <a:p>
                <a:pPr>
                  <a:defRPr/>
                </a:pPr>
                <a:r>
                  <a:rPr lang="en-GB"/>
                  <a:t>U (m/s)</a:t>
                </a:r>
              </a:p>
            </c:rich>
          </c:tx>
          <c:overlay val="0"/>
        </c:title>
        <c:numFmt formatCode="#,##0.00" sourceLinked="0"/>
        <c:majorTickMark val="in"/>
        <c:minorTickMark val="none"/>
        <c:tickLblPos val="nextTo"/>
        <c:crossAx val="353122944"/>
        <c:crosses val="autoZero"/>
        <c:crossBetween val="midCat"/>
      </c:valAx>
      <c:valAx>
        <c:axId val="353122944"/>
        <c:scaling>
          <c:orientation val="minMax"/>
        </c:scaling>
        <c:delete val="0"/>
        <c:axPos val="l"/>
        <c:title>
          <c:tx>
            <c:rich>
              <a:bodyPr rot="-5400000" vert="horz"/>
              <a:lstStyle/>
              <a:p>
                <a:pPr>
                  <a:defRPr/>
                </a:pPr>
                <a:r>
                  <a:rPr lang="en-GB"/>
                  <a:t>Pressure drop (Pa)</a:t>
                </a:r>
              </a:p>
            </c:rich>
          </c:tx>
          <c:overlay val="0"/>
        </c:title>
        <c:numFmt formatCode="#,##0" sourceLinked="0"/>
        <c:majorTickMark val="in"/>
        <c:minorTickMark val="none"/>
        <c:tickLblPos val="nextTo"/>
        <c:crossAx val="353121024"/>
        <c:crosses val="autoZero"/>
        <c:crossBetween val="midCat"/>
      </c:valAx>
      <c:spPr>
        <a:ln>
          <a:solidFill>
            <a:schemeClr val="bg1">
              <a:lumMod val="50000"/>
            </a:schemeClr>
          </a:solidFill>
        </a:ln>
      </c:spPr>
    </c:plotArea>
    <c:legend>
      <c:legendPos val="r"/>
      <c:layout>
        <c:manualLayout>
          <c:xMode val="edge"/>
          <c:yMode val="edge"/>
          <c:x val="0.5866734470691165"/>
          <c:y val="0.61139144065325168"/>
          <c:w val="0.35126465441819771"/>
          <c:h val="0.22102270478027577"/>
        </c:manualLayout>
      </c:layout>
      <c:overlay val="0"/>
    </c:legend>
    <c:plotVisOnly val="1"/>
    <c:dispBlanksAs val="gap"/>
    <c:showDLblsOverMax val="0"/>
  </c:chart>
  <c:spPr>
    <a:ln>
      <a:noFill/>
    </a:ln>
  </c:spPr>
  <c:externalData r:id="rId2">
    <c:autoUpdate val="0"/>
  </c:externalData>
</c:chartSpace>
</file>

<file path=word/charts/chart12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851113486160491"/>
          <c:y val="5.1400554097404488E-2"/>
          <c:w val="0.7572136308446209"/>
          <c:h val="0.79342595689052375"/>
        </c:manualLayout>
      </c:layout>
      <c:scatterChart>
        <c:scatterStyle val="smoothMarker"/>
        <c:varyColors val="0"/>
        <c:ser>
          <c:idx val="0"/>
          <c:order val="0"/>
          <c:tx>
            <c:strRef>
              <c:f>Pressure!$A$143</c:f>
              <c:strCache>
                <c:ptCount val="1"/>
                <c:pt idx="0">
                  <c:v>Continuous</c:v>
                </c:pt>
              </c:strCache>
            </c:strRef>
          </c:tx>
          <c:xVal>
            <c:numRef>
              <c:f>Pressure!$B$96:$U$96</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B$143:$U$143</c:f>
              <c:numCache>
                <c:formatCode>General</c:formatCode>
                <c:ptCount val="20"/>
                <c:pt idx="0">
                  <c:v>0</c:v>
                </c:pt>
                <c:pt idx="1">
                  <c:v>215.39999999999998</c:v>
                </c:pt>
                <c:pt idx="2">
                  <c:v>360.1</c:v>
                </c:pt>
                <c:pt idx="3">
                  <c:v>509.20000000000005</c:v>
                </c:pt>
                <c:pt idx="4">
                  <c:v>679.49999999999989</c:v>
                </c:pt>
                <c:pt idx="5">
                  <c:v>822.3</c:v>
                </c:pt>
                <c:pt idx="6">
                  <c:v>1010.2999999999998</c:v>
                </c:pt>
                <c:pt idx="7">
                  <c:v>1150.8</c:v>
                </c:pt>
                <c:pt idx="8">
                  <c:v>1107.0000000000002</c:v>
                </c:pt>
                <c:pt idx="9">
                  <c:v>1102.5</c:v>
                </c:pt>
                <c:pt idx="10">
                  <c:v>1121.1000000000001</c:v>
                </c:pt>
                <c:pt idx="11">
                  <c:v>1134.5999999999999</c:v>
                </c:pt>
                <c:pt idx="12">
                  <c:v>1115.3</c:v>
                </c:pt>
                <c:pt idx="13">
                  <c:v>1139.8999999999999</c:v>
                </c:pt>
                <c:pt idx="14">
                  <c:v>1164.6000000000001</c:v>
                </c:pt>
                <c:pt idx="15">
                  <c:v>1171.5</c:v>
                </c:pt>
                <c:pt idx="16">
                  <c:v>1151.1999999999996</c:v>
                </c:pt>
                <c:pt idx="17">
                  <c:v>1182.8</c:v>
                </c:pt>
                <c:pt idx="18">
                  <c:v>1168.5999999999999</c:v>
                </c:pt>
                <c:pt idx="19">
                  <c:v>1152.8</c:v>
                </c:pt>
              </c:numCache>
            </c:numRef>
          </c:yVal>
          <c:smooth val="1"/>
          <c:extLst xmlns:c16r2="http://schemas.microsoft.com/office/drawing/2015/06/chart">
            <c:ext xmlns:c16="http://schemas.microsoft.com/office/drawing/2014/chart" uri="{C3380CC4-5D6E-409C-BE32-E72D297353CC}">
              <c16:uniqueId val="{00000000-1A6D-43E2-8ED3-C44CF3D27886}"/>
            </c:ext>
          </c:extLst>
        </c:ser>
        <c:ser>
          <c:idx val="1"/>
          <c:order val="1"/>
          <c:tx>
            <c:strRef>
              <c:f>Pressure!$A$144</c:f>
              <c:strCache>
                <c:ptCount val="1"/>
                <c:pt idx="0">
                  <c:v>302 Hz</c:v>
                </c:pt>
              </c:strCache>
            </c:strRef>
          </c:tx>
          <c:xVal>
            <c:numRef>
              <c:f>Pressure!$B$96:$U$96</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B$144:$U$144</c:f>
              <c:numCache>
                <c:formatCode>General</c:formatCode>
                <c:ptCount val="20"/>
                <c:pt idx="11">
                  <c:v>1145.5000000000002</c:v>
                </c:pt>
                <c:pt idx="12">
                  <c:v>1117.2</c:v>
                </c:pt>
                <c:pt idx="13">
                  <c:v>1134.5</c:v>
                </c:pt>
                <c:pt idx="14">
                  <c:v>1173.3999999999999</c:v>
                </c:pt>
                <c:pt idx="15">
                  <c:v>1176.0999999999999</c:v>
                </c:pt>
                <c:pt idx="16">
                  <c:v>1173.6999999999998</c:v>
                </c:pt>
                <c:pt idx="17">
                  <c:v>1181.8999999999999</c:v>
                </c:pt>
                <c:pt idx="18">
                  <c:v>1204.2</c:v>
                </c:pt>
                <c:pt idx="19">
                  <c:v>1177.8</c:v>
                </c:pt>
              </c:numCache>
            </c:numRef>
          </c:yVal>
          <c:smooth val="1"/>
          <c:extLst xmlns:c16r2="http://schemas.microsoft.com/office/drawing/2015/06/chart">
            <c:ext xmlns:c16="http://schemas.microsoft.com/office/drawing/2014/chart" uri="{C3380CC4-5D6E-409C-BE32-E72D297353CC}">
              <c16:uniqueId val="{00000001-1A6D-43E2-8ED3-C44CF3D27886}"/>
            </c:ext>
          </c:extLst>
        </c:ser>
        <c:ser>
          <c:idx val="2"/>
          <c:order val="2"/>
          <c:tx>
            <c:strRef>
              <c:f>Pressure!$A$145</c:f>
              <c:strCache>
                <c:ptCount val="1"/>
                <c:pt idx="0">
                  <c:v>296 Hz</c:v>
                </c:pt>
              </c:strCache>
            </c:strRef>
          </c:tx>
          <c:xVal>
            <c:numRef>
              <c:f>Pressure!$B$96:$U$96</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B$145:$U$145</c:f>
              <c:numCache>
                <c:formatCode>General</c:formatCode>
                <c:ptCount val="20"/>
                <c:pt idx="11">
                  <c:v>1124.1000000000001</c:v>
                </c:pt>
                <c:pt idx="12">
                  <c:v>1132.1999999999998</c:v>
                </c:pt>
                <c:pt idx="13">
                  <c:v>1113.4000000000001</c:v>
                </c:pt>
                <c:pt idx="14">
                  <c:v>1138.5</c:v>
                </c:pt>
                <c:pt idx="15">
                  <c:v>1159.9000000000001</c:v>
                </c:pt>
                <c:pt idx="16">
                  <c:v>1199.5999999999999</c:v>
                </c:pt>
                <c:pt idx="17">
                  <c:v>1185.3</c:v>
                </c:pt>
                <c:pt idx="18">
                  <c:v>1155.3999999999999</c:v>
                </c:pt>
                <c:pt idx="19">
                  <c:v>1191.7000000000003</c:v>
                </c:pt>
              </c:numCache>
            </c:numRef>
          </c:yVal>
          <c:smooth val="1"/>
          <c:extLst xmlns:c16r2="http://schemas.microsoft.com/office/drawing/2015/06/chart">
            <c:ext xmlns:c16="http://schemas.microsoft.com/office/drawing/2014/chart" uri="{C3380CC4-5D6E-409C-BE32-E72D297353CC}">
              <c16:uniqueId val="{00000002-1A6D-43E2-8ED3-C44CF3D27886}"/>
            </c:ext>
          </c:extLst>
        </c:ser>
        <c:ser>
          <c:idx val="3"/>
          <c:order val="3"/>
          <c:tx>
            <c:strRef>
              <c:f>Pressure!$A$146</c:f>
              <c:strCache>
                <c:ptCount val="1"/>
                <c:pt idx="0">
                  <c:v>285 Hz</c:v>
                </c:pt>
              </c:strCache>
            </c:strRef>
          </c:tx>
          <c:xVal>
            <c:numRef>
              <c:f>Pressure!$B$96:$U$96</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B$146:$U$146</c:f>
              <c:numCache>
                <c:formatCode>General</c:formatCode>
                <c:ptCount val="20"/>
                <c:pt idx="11">
                  <c:v>1118.1999999999998</c:v>
                </c:pt>
                <c:pt idx="12">
                  <c:v>1121.6999999999998</c:v>
                </c:pt>
                <c:pt idx="13">
                  <c:v>1144.1000000000001</c:v>
                </c:pt>
                <c:pt idx="14">
                  <c:v>1143.0000000000002</c:v>
                </c:pt>
                <c:pt idx="15">
                  <c:v>1162.1000000000001</c:v>
                </c:pt>
                <c:pt idx="16">
                  <c:v>1156.2</c:v>
                </c:pt>
                <c:pt idx="17">
                  <c:v>1178</c:v>
                </c:pt>
                <c:pt idx="18">
                  <c:v>1163.5</c:v>
                </c:pt>
                <c:pt idx="19">
                  <c:v>1202.7</c:v>
                </c:pt>
              </c:numCache>
            </c:numRef>
          </c:yVal>
          <c:smooth val="1"/>
          <c:extLst xmlns:c16r2="http://schemas.microsoft.com/office/drawing/2015/06/chart">
            <c:ext xmlns:c16="http://schemas.microsoft.com/office/drawing/2014/chart" uri="{C3380CC4-5D6E-409C-BE32-E72D297353CC}">
              <c16:uniqueId val="{00000003-1A6D-43E2-8ED3-C44CF3D27886}"/>
            </c:ext>
          </c:extLst>
        </c:ser>
        <c:ser>
          <c:idx val="4"/>
          <c:order val="4"/>
          <c:tx>
            <c:strRef>
              <c:f>Pressure!$A$147</c:f>
              <c:strCache>
                <c:ptCount val="1"/>
                <c:pt idx="0">
                  <c:v>276 Hz</c:v>
                </c:pt>
              </c:strCache>
            </c:strRef>
          </c:tx>
          <c:xVal>
            <c:numRef>
              <c:f>Pressure!$B$96:$U$96</c:f>
              <c:numCache>
                <c:formatCode>General</c:formatCode>
                <c:ptCount val="20"/>
                <c:pt idx="0">
                  <c:v>1.061031E-2</c:v>
                </c:pt>
                <c:pt idx="1">
                  <c:v>2.1220620000000003E-2</c:v>
                </c:pt>
                <c:pt idx="2">
                  <c:v>3.183093E-2</c:v>
                </c:pt>
                <c:pt idx="3">
                  <c:v>4.2441239999999998E-2</c:v>
                </c:pt>
                <c:pt idx="4">
                  <c:v>5.3051550000000003E-2</c:v>
                </c:pt>
                <c:pt idx="5">
                  <c:v>6.3661860000000001E-2</c:v>
                </c:pt>
                <c:pt idx="6">
                  <c:v>7.4272169999999998E-2</c:v>
                </c:pt>
                <c:pt idx="7">
                  <c:v>8.4882479999999996E-2</c:v>
                </c:pt>
                <c:pt idx="8">
                  <c:v>9.5492789999999994E-2</c:v>
                </c:pt>
                <c:pt idx="9">
                  <c:v>0.10610310000000001</c:v>
                </c:pt>
                <c:pt idx="10">
                  <c:v>0.11671341</c:v>
                </c:pt>
                <c:pt idx="11">
                  <c:v>0.12732372</c:v>
                </c:pt>
                <c:pt idx="12">
                  <c:v>0.13793403000000001</c:v>
                </c:pt>
                <c:pt idx="13">
                  <c:v>0.14854434</c:v>
                </c:pt>
                <c:pt idx="14">
                  <c:v>0.15915465000000001</c:v>
                </c:pt>
                <c:pt idx="15">
                  <c:v>0.16976495999999999</c:v>
                </c:pt>
                <c:pt idx="16">
                  <c:v>0.18037527</c:v>
                </c:pt>
                <c:pt idx="17">
                  <c:v>0.19098557999999999</c:v>
                </c:pt>
                <c:pt idx="18">
                  <c:v>0.20159589</c:v>
                </c:pt>
                <c:pt idx="19">
                  <c:v>0.21220620000000001</c:v>
                </c:pt>
              </c:numCache>
            </c:numRef>
          </c:xVal>
          <c:yVal>
            <c:numRef>
              <c:f>Pressure!$B$147:$U$147</c:f>
              <c:numCache>
                <c:formatCode>General</c:formatCode>
                <c:ptCount val="20"/>
                <c:pt idx="11">
                  <c:v>1132.5</c:v>
                </c:pt>
                <c:pt idx="12">
                  <c:v>1134</c:v>
                </c:pt>
                <c:pt idx="13">
                  <c:v>1152.5</c:v>
                </c:pt>
                <c:pt idx="14">
                  <c:v>1164.4000000000001</c:v>
                </c:pt>
                <c:pt idx="15">
                  <c:v>1165.4000000000001</c:v>
                </c:pt>
                <c:pt idx="16">
                  <c:v>1211.3</c:v>
                </c:pt>
                <c:pt idx="17">
                  <c:v>1201.8000000000002</c:v>
                </c:pt>
                <c:pt idx="18">
                  <c:v>1175.5</c:v>
                </c:pt>
                <c:pt idx="19">
                  <c:v>1181.1000000000001</c:v>
                </c:pt>
              </c:numCache>
            </c:numRef>
          </c:yVal>
          <c:smooth val="1"/>
          <c:extLst xmlns:c16r2="http://schemas.microsoft.com/office/drawing/2015/06/chart">
            <c:ext xmlns:c16="http://schemas.microsoft.com/office/drawing/2014/chart" uri="{C3380CC4-5D6E-409C-BE32-E72D297353CC}">
              <c16:uniqueId val="{00000004-1A6D-43E2-8ED3-C44CF3D27886}"/>
            </c:ext>
          </c:extLst>
        </c:ser>
        <c:dLbls>
          <c:showLegendKey val="0"/>
          <c:showVal val="0"/>
          <c:showCatName val="0"/>
          <c:showSerName val="0"/>
          <c:showPercent val="0"/>
          <c:showBubbleSize val="0"/>
        </c:dLbls>
        <c:axId val="575496192"/>
        <c:axId val="575498112"/>
      </c:scatterChart>
      <c:valAx>
        <c:axId val="575496192"/>
        <c:scaling>
          <c:orientation val="minMax"/>
          <c:max val="0.21300000000000002"/>
          <c:min val="0"/>
        </c:scaling>
        <c:delete val="0"/>
        <c:axPos val="b"/>
        <c:title>
          <c:tx>
            <c:rich>
              <a:bodyPr/>
              <a:lstStyle/>
              <a:p>
                <a:pPr>
                  <a:defRPr/>
                </a:pPr>
                <a:r>
                  <a:rPr lang="en-GB"/>
                  <a:t>U (m/s)</a:t>
                </a:r>
              </a:p>
            </c:rich>
          </c:tx>
          <c:overlay val="0"/>
        </c:title>
        <c:numFmt formatCode="General" sourceLinked="0"/>
        <c:majorTickMark val="in"/>
        <c:minorTickMark val="none"/>
        <c:tickLblPos val="nextTo"/>
        <c:crossAx val="575498112"/>
        <c:crosses val="autoZero"/>
        <c:crossBetween val="midCat"/>
      </c:valAx>
      <c:valAx>
        <c:axId val="575498112"/>
        <c:scaling>
          <c:orientation val="minMax"/>
          <c:max val="1250"/>
          <c:min val="0"/>
        </c:scaling>
        <c:delete val="0"/>
        <c:axPos val="l"/>
        <c:title>
          <c:tx>
            <c:rich>
              <a:bodyPr rot="-5400000" vert="horz"/>
              <a:lstStyle/>
              <a:p>
                <a:pPr>
                  <a:defRPr/>
                </a:pPr>
                <a:r>
                  <a:rPr lang="en-GB"/>
                  <a:t>Pressure drop (Pa)</a:t>
                </a:r>
              </a:p>
            </c:rich>
          </c:tx>
          <c:overlay val="0"/>
        </c:title>
        <c:numFmt formatCode="#,##0" sourceLinked="0"/>
        <c:majorTickMark val="in"/>
        <c:minorTickMark val="none"/>
        <c:tickLblPos val="nextTo"/>
        <c:crossAx val="575496192"/>
        <c:crosses val="autoZero"/>
        <c:crossBetween val="midCat"/>
      </c:valAx>
      <c:spPr>
        <a:ln>
          <a:solidFill>
            <a:schemeClr val="bg1">
              <a:lumMod val="50000"/>
            </a:schemeClr>
          </a:solidFill>
        </a:ln>
      </c:spPr>
    </c:plotArea>
    <c:legend>
      <c:legendPos val="r"/>
      <c:layout>
        <c:manualLayout>
          <c:xMode val="edge"/>
          <c:yMode val="edge"/>
          <c:x val="0.64549659752061017"/>
          <c:y val="0.43723953424740825"/>
          <c:w val="0.29096295820503659"/>
          <c:h val="0.36034755931986734"/>
        </c:manualLayout>
      </c:layout>
      <c:overlay val="0"/>
    </c:legend>
    <c:plotVisOnly val="1"/>
    <c:dispBlanksAs val="gap"/>
    <c:showDLblsOverMax val="0"/>
  </c:chart>
  <c:spPr>
    <a:ln>
      <a:noFill/>
    </a:ln>
  </c:spPr>
  <c:externalData r:id="rId2">
    <c:autoUpdate val="0"/>
  </c:externalData>
</c:chartSpace>
</file>

<file path=word/charts/chart12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369092719609922"/>
          <c:y val="5.1400554097404488E-2"/>
          <c:w val="0.73675482564679418"/>
          <c:h val="0.78537401574803145"/>
        </c:manualLayout>
      </c:layout>
      <c:scatterChart>
        <c:scatterStyle val="smoothMarker"/>
        <c:varyColors val="0"/>
        <c:ser>
          <c:idx val="0"/>
          <c:order val="0"/>
          <c:errBars>
            <c:errDir val="y"/>
            <c:errBarType val="both"/>
            <c:errValType val="cust"/>
            <c:noEndCap val="0"/>
            <c:plus>
              <c:numRef>
                <c:f>Pressure!$B$7:$AM$7</c:f>
                <c:numCache>
                  <c:formatCode>General</c:formatCode>
                  <c:ptCount val="38"/>
                  <c:pt idx="0">
                    <c:v>0.87559503577091402</c:v>
                  </c:pt>
                  <c:pt idx="1">
                    <c:v>0.48304589153964839</c:v>
                  </c:pt>
                  <c:pt idx="2">
                    <c:v>0.31622776601683822</c:v>
                  </c:pt>
                  <c:pt idx="3">
                    <c:v>0.48304589153964839</c:v>
                  </c:pt>
                  <c:pt idx="4">
                    <c:v>0.48304589153963762</c:v>
                  </c:pt>
                  <c:pt idx="5">
                    <c:v>0.42163702135579367</c:v>
                  </c:pt>
                  <c:pt idx="6">
                    <c:v>0.42163702135577491</c:v>
                  </c:pt>
                  <c:pt idx="7">
                    <c:v>0.51639777949431132</c:v>
                  </c:pt>
                  <c:pt idx="8">
                    <c:v>0.42163702135577502</c:v>
                  </c:pt>
                  <c:pt idx="9">
                    <c:v>0.31622776601684527</c:v>
                  </c:pt>
                  <c:pt idx="10">
                    <c:v>0.66666666666665253</c:v>
                  </c:pt>
                  <c:pt idx="11">
                    <c:v>0.78881063774659865</c:v>
                  </c:pt>
                  <c:pt idx="12">
                    <c:v>1.619327706865481</c:v>
                  </c:pt>
                  <c:pt idx="13">
                    <c:v>1.702938636592638</c:v>
                  </c:pt>
                  <c:pt idx="14">
                    <c:v>4.5509461775669422</c:v>
                  </c:pt>
                  <c:pt idx="15">
                    <c:v>2.9363620727393687</c:v>
                  </c:pt>
                  <c:pt idx="16">
                    <c:v>2.3570226039551461</c:v>
                  </c:pt>
                  <c:pt idx="17">
                    <c:v>2.7908580918579275</c:v>
                  </c:pt>
                  <c:pt idx="18">
                    <c:v>2.6997942308422069</c:v>
                  </c:pt>
                  <c:pt idx="19">
                    <c:v>3.6347092196090771</c:v>
                  </c:pt>
                  <c:pt idx="20">
                    <c:v>3.4464152068167526</c:v>
                  </c:pt>
                  <c:pt idx="21">
                    <c:v>3.6817870057290967</c:v>
                  </c:pt>
                  <c:pt idx="22">
                    <c:v>5.2746774519606507</c:v>
                  </c:pt>
                  <c:pt idx="23">
                    <c:v>6.789698078707179</c:v>
                  </c:pt>
                  <c:pt idx="24">
                    <c:v>8.1377037438224491</c:v>
                  </c:pt>
                  <c:pt idx="25">
                    <c:v>7.8351061823621091</c:v>
                  </c:pt>
                  <c:pt idx="26">
                    <c:v>7.3037281195595174</c:v>
                  </c:pt>
                  <c:pt idx="27">
                    <c:v>10.805862606320076</c:v>
                  </c:pt>
                  <c:pt idx="28">
                    <c:v>9.5545219079181862</c:v>
                  </c:pt>
                  <c:pt idx="29">
                    <c:v>9.503800409426864</c:v>
                  </c:pt>
                  <c:pt idx="30">
                    <c:v>13.30872729535856</c:v>
                  </c:pt>
                  <c:pt idx="31">
                    <c:v>15.558134706819956</c:v>
                  </c:pt>
                  <c:pt idx="32">
                    <c:v>14.255213471257127</c:v>
                  </c:pt>
                  <c:pt idx="33">
                    <c:v>16.918431763415114</c:v>
                  </c:pt>
                  <c:pt idx="34">
                    <c:v>14.624560772131856</c:v>
                  </c:pt>
                  <c:pt idx="35">
                    <c:v>15.151090903151346</c:v>
                  </c:pt>
                  <c:pt idx="36">
                    <c:v>18.063160791450034</c:v>
                  </c:pt>
                  <c:pt idx="37">
                    <c:v>13.803783700291902</c:v>
                  </c:pt>
                </c:numCache>
              </c:numRef>
            </c:plus>
            <c:minus>
              <c:numRef>
                <c:f>Pressure!$B$7:$AM$7</c:f>
                <c:numCache>
                  <c:formatCode>General</c:formatCode>
                  <c:ptCount val="38"/>
                  <c:pt idx="0">
                    <c:v>0.87559503577091402</c:v>
                  </c:pt>
                  <c:pt idx="1">
                    <c:v>0.48304589153964839</c:v>
                  </c:pt>
                  <c:pt idx="2">
                    <c:v>0.31622776601683822</c:v>
                  </c:pt>
                  <c:pt idx="3">
                    <c:v>0.48304589153964839</c:v>
                  </c:pt>
                  <c:pt idx="4">
                    <c:v>0.48304589153963762</c:v>
                  </c:pt>
                  <c:pt idx="5">
                    <c:v>0.42163702135579367</c:v>
                  </c:pt>
                  <c:pt idx="6">
                    <c:v>0.42163702135577491</c:v>
                  </c:pt>
                  <c:pt idx="7">
                    <c:v>0.51639777949431132</c:v>
                  </c:pt>
                  <c:pt idx="8">
                    <c:v>0.42163702135577502</c:v>
                  </c:pt>
                  <c:pt idx="9">
                    <c:v>0.31622776601684527</c:v>
                  </c:pt>
                  <c:pt idx="10">
                    <c:v>0.66666666666665253</c:v>
                  </c:pt>
                  <c:pt idx="11">
                    <c:v>0.78881063774659865</c:v>
                  </c:pt>
                  <c:pt idx="12">
                    <c:v>1.619327706865481</c:v>
                  </c:pt>
                  <c:pt idx="13">
                    <c:v>1.702938636592638</c:v>
                  </c:pt>
                  <c:pt idx="14">
                    <c:v>4.5509461775669422</c:v>
                  </c:pt>
                  <c:pt idx="15">
                    <c:v>2.9363620727393687</c:v>
                  </c:pt>
                  <c:pt idx="16">
                    <c:v>2.3570226039551461</c:v>
                  </c:pt>
                  <c:pt idx="17">
                    <c:v>2.7908580918579275</c:v>
                  </c:pt>
                  <c:pt idx="18">
                    <c:v>2.6997942308422069</c:v>
                  </c:pt>
                  <c:pt idx="19">
                    <c:v>3.6347092196090771</c:v>
                  </c:pt>
                  <c:pt idx="20">
                    <c:v>3.4464152068167526</c:v>
                  </c:pt>
                  <c:pt idx="21">
                    <c:v>3.6817870057290967</c:v>
                  </c:pt>
                  <c:pt idx="22">
                    <c:v>5.2746774519606507</c:v>
                  </c:pt>
                  <c:pt idx="23">
                    <c:v>6.789698078707179</c:v>
                  </c:pt>
                  <c:pt idx="24">
                    <c:v>8.1377037438224491</c:v>
                  </c:pt>
                  <c:pt idx="25">
                    <c:v>7.8351061823621091</c:v>
                  </c:pt>
                  <c:pt idx="26">
                    <c:v>7.3037281195595174</c:v>
                  </c:pt>
                  <c:pt idx="27">
                    <c:v>10.805862606320076</c:v>
                  </c:pt>
                  <c:pt idx="28">
                    <c:v>9.5545219079181862</c:v>
                  </c:pt>
                  <c:pt idx="29">
                    <c:v>9.503800409426864</c:v>
                  </c:pt>
                  <c:pt idx="30">
                    <c:v>13.30872729535856</c:v>
                  </c:pt>
                  <c:pt idx="31">
                    <c:v>15.558134706819956</c:v>
                  </c:pt>
                  <c:pt idx="32">
                    <c:v>14.255213471257127</c:v>
                  </c:pt>
                  <c:pt idx="33">
                    <c:v>16.918431763415114</c:v>
                  </c:pt>
                  <c:pt idx="34">
                    <c:v>14.624560772131856</c:v>
                  </c:pt>
                  <c:pt idx="35">
                    <c:v>15.151090903151346</c:v>
                  </c:pt>
                  <c:pt idx="36">
                    <c:v>18.063160791450034</c:v>
                  </c:pt>
                  <c:pt idx="37">
                    <c:v>13.803783700291902</c:v>
                  </c:pt>
                </c:numCache>
              </c:numRef>
            </c:minus>
          </c:errBars>
          <c:xVal>
            <c:numRef>
              <c:f>Pressure!$B$2:$AM$2</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Pressure!$B$6:$AM$6</c:f>
              <c:numCache>
                <c:formatCode>General</c:formatCode>
                <c:ptCount val="38"/>
                <c:pt idx="0">
                  <c:v>88.1</c:v>
                </c:pt>
                <c:pt idx="1">
                  <c:v>105.30000000000001</c:v>
                </c:pt>
                <c:pt idx="2">
                  <c:v>139.10000000000002</c:v>
                </c:pt>
                <c:pt idx="3">
                  <c:v>172.70000000000005</c:v>
                </c:pt>
                <c:pt idx="4">
                  <c:v>202.3</c:v>
                </c:pt>
                <c:pt idx="5">
                  <c:v>244.20000000000002</c:v>
                </c:pt>
                <c:pt idx="6">
                  <c:v>272.2</c:v>
                </c:pt>
                <c:pt idx="7">
                  <c:v>316.40000000000003</c:v>
                </c:pt>
                <c:pt idx="8">
                  <c:v>347.2</c:v>
                </c:pt>
                <c:pt idx="9">
                  <c:v>396.09999999999997</c:v>
                </c:pt>
                <c:pt idx="10">
                  <c:v>430</c:v>
                </c:pt>
                <c:pt idx="11">
                  <c:v>451.19999999999987</c:v>
                </c:pt>
                <c:pt idx="12">
                  <c:v>461.19999999999993</c:v>
                </c:pt>
                <c:pt idx="13">
                  <c:v>471.70000000000005</c:v>
                </c:pt>
                <c:pt idx="14">
                  <c:v>459.6</c:v>
                </c:pt>
                <c:pt idx="15">
                  <c:v>467.20000000000005</c:v>
                </c:pt>
                <c:pt idx="16">
                  <c:v>476</c:v>
                </c:pt>
                <c:pt idx="17">
                  <c:v>481.29999999999995</c:v>
                </c:pt>
                <c:pt idx="18">
                  <c:v>480.80000000000007</c:v>
                </c:pt>
                <c:pt idx="19">
                  <c:v>480.89999999999992</c:v>
                </c:pt>
                <c:pt idx="20">
                  <c:v>480.90000000000003</c:v>
                </c:pt>
                <c:pt idx="21">
                  <c:v>479.00000000000011</c:v>
                </c:pt>
                <c:pt idx="22">
                  <c:v>482.59999999999985</c:v>
                </c:pt>
                <c:pt idx="23">
                  <c:v>480.1</c:v>
                </c:pt>
                <c:pt idx="24">
                  <c:v>477.99999999999994</c:v>
                </c:pt>
                <c:pt idx="25">
                  <c:v>479.5</c:v>
                </c:pt>
                <c:pt idx="26">
                  <c:v>482.29999999999995</c:v>
                </c:pt>
                <c:pt idx="27">
                  <c:v>479.1</c:v>
                </c:pt>
                <c:pt idx="28">
                  <c:v>480.20000000000005</c:v>
                </c:pt>
                <c:pt idx="29">
                  <c:v>479.09999999999997</c:v>
                </c:pt>
                <c:pt idx="30">
                  <c:v>478.29999999999995</c:v>
                </c:pt>
                <c:pt idx="31">
                  <c:v>478.5</c:v>
                </c:pt>
                <c:pt idx="32">
                  <c:v>483.90000000000003</c:v>
                </c:pt>
                <c:pt idx="33">
                  <c:v>477.30000000000007</c:v>
                </c:pt>
                <c:pt idx="34">
                  <c:v>489.1</c:v>
                </c:pt>
                <c:pt idx="35">
                  <c:v>485.99999999999994</c:v>
                </c:pt>
                <c:pt idx="36">
                  <c:v>504.5</c:v>
                </c:pt>
                <c:pt idx="37">
                  <c:v>488.1</c:v>
                </c:pt>
              </c:numCache>
            </c:numRef>
          </c:yVal>
          <c:smooth val="1"/>
          <c:extLst xmlns:c16r2="http://schemas.microsoft.com/office/drawing/2015/06/chart">
            <c:ext xmlns:c16="http://schemas.microsoft.com/office/drawing/2014/chart" uri="{C3380CC4-5D6E-409C-BE32-E72D297353CC}">
              <c16:uniqueId val="{00000000-2168-4791-9672-56A54B229A4D}"/>
            </c:ext>
          </c:extLst>
        </c:ser>
        <c:dLbls>
          <c:showLegendKey val="0"/>
          <c:showVal val="0"/>
          <c:showCatName val="0"/>
          <c:showSerName val="0"/>
          <c:showPercent val="0"/>
          <c:showBubbleSize val="0"/>
        </c:dLbls>
        <c:axId val="353188480"/>
        <c:axId val="353202944"/>
      </c:scatterChart>
      <c:valAx>
        <c:axId val="353188480"/>
        <c:scaling>
          <c:orientation val="minMax"/>
          <c:max val="0.21300000000000002"/>
          <c:min val="0"/>
        </c:scaling>
        <c:delete val="0"/>
        <c:axPos val="b"/>
        <c:title>
          <c:tx>
            <c:rich>
              <a:bodyPr/>
              <a:lstStyle/>
              <a:p>
                <a:pPr>
                  <a:defRPr/>
                </a:pPr>
                <a:r>
                  <a:rPr lang="en-GB"/>
                  <a:t>U (m/s)</a:t>
                </a:r>
              </a:p>
            </c:rich>
          </c:tx>
          <c:overlay val="0"/>
        </c:title>
        <c:numFmt formatCode="General" sourceLinked="1"/>
        <c:majorTickMark val="in"/>
        <c:minorTickMark val="none"/>
        <c:tickLblPos val="nextTo"/>
        <c:crossAx val="353202944"/>
        <c:crosses val="autoZero"/>
        <c:crossBetween val="midCat"/>
      </c:valAx>
      <c:valAx>
        <c:axId val="353202944"/>
        <c:scaling>
          <c:orientation val="minMax"/>
        </c:scaling>
        <c:delete val="0"/>
        <c:axPos val="l"/>
        <c:title>
          <c:tx>
            <c:rich>
              <a:bodyPr rot="-5400000" vert="horz"/>
              <a:lstStyle/>
              <a:p>
                <a:pPr>
                  <a:defRPr/>
                </a:pPr>
                <a:r>
                  <a:rPr lang="en-GB">
                    <a:latin typeface="Calibri"/>
                  </a:rPr>
                  <a:t>Pressure</a:t>
                </a:r>
                <a:r>
                  <a:rPr lang="en-GB" baseline="0">
                    <a:latin typeface="Calibri"/>
                  </a:rPr>
                  <a:t> drop (Pa)</a:t>
                </a:r>
                <a:endParaRPr lang="en-GB"/>
              </a:p>
            </c:rich>
          </c:tx>
          <c:overlay val="0"/>
        </c:title>
        <c:numFmt formatCode="General" sourceLinked="1"/>
        <c:majorTickMark val="in"/>
        <c:minorTickMark val="none"/>
        <c:tickLblPos val="nextTo"/>
        <c:crossAx val="353188480"/>
        <c:crosses val="autoZero"/>
        <c:crossBetween val="midCat"/>
      </c:valAx>
      <c:spPr>
        <a:ln>
          <a:solidFill>
            <a:schemeClr val="bg1">
              <a:lumMod val="50000"/>
            </a:schemeClr>
          </a:solidFill>
        </a:ln>
      </c:spPr>
    </c:plotArea>
    <c:plotVisOnly val="1"/>
    <c:dispBlanksAs val="gap"/>
    <c:showDLblsOverMax val="0"/>
  </c:chart>
  <c:spPr>
    <a:ln>
      <a:noFill/>
    </a:ln>
  </c:spPr>
  <c:externalData r:id="rId1">
    <c:autoUpdate val="0"/>
  </c:externalData>
</c:chartSpace>
</file>

<file path=word/charts/chart12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315475601129005"/>
          <c:y val="5.1400554097404488E-2"/>
          <c:w val="0.73754464902413519"/>
          <c:h val="0.76685549722951296"/>
        </c:manualLayout>
      </c:layout>
      <c:scatterChart>
        <c:scatterStyle val="smoothMarker"/>
        <c:varyColors val="0"/>
        <c:ser>
          <c:idx val="0"/>
          <c:order val="0"/>
          <c:errBars>
            <c:errDir val="y"/>
            <c:errBarType val="both"/>
            <c:errValType val="cust"/>
            <c:noEndCap val="0"/>
            <c:plus>
              <c:numRef>
                <c:f>Pressure!$B$26:$AM$26</c:f>
                <c:numCache>
                  <c:formatCode>General</c:formatCode>
                  <c:ptCount val="38"/>
                  <c:pt idx="0">
                    <c:v>2.0869049843711416</c:v>
                  </c:pt>
                  <c:pt idx="1">
                    <c:v>1.606023145794478</c:v>
                  </c:pt>
                  <c:pt idx="2">
                    <c:v>0.47946330148538452</c:v>
                  </c:pt>
                  <c:pt idx="3">
                    <c:v>1.5024883574816212</c:v>
                  </c:pt>
                  <c:pt idx="4">
                    <c:v>3.1883408289233035</c:v>
                  </c:pt>
                  <c:pt idx="5">
                    <c:v>0.98260736888103883</c:v>
                  </c:pt>
                  <c:pt idx="6">
                    <c:v>1.3308885632599259</c:v>
                  </c:pt>
                  <c:pt idx="7">
                    <c:v>1.4223180044375217</c:v>
                  </c:pt>
                  <c:pt idx="8">
                    <c:v>1.478193989726766</c:v>
                  </c:pt>
                  <c:pt idx="9">
                    <c:v>2.6643668243529559</c:v>
                  </c:pt>
                  <c:pt idx="10">
                    <c:v>2.6574553553196631</c:v>
                  </c:pt>
                  <c:pt idx="11">
                    <c:v>1.4797483476638298</c:v>
                  </c:pt>
                  <c:pt idx="12">
                    <c:v>1.5789564428051337</c:v>
                  </c:pt>
                  <c:pt idx="13">
                    <c:v>7.6984100463264067</c:v>
                  </c:pt>
                  <c:pt idx="14">
                    <c:v>3.5005746654664791</c:v>
                  </c:pt>
                  <c:pt idx="15">
                    <c:v>2.8825675017766397</c:v>
                  </c:pt>
                  <c:pt idx="16">
                    <c:v>2.8000410506021929</c:v>
                  </c:pt>
                  <c:pt idx="17">
                    <c:v>3.1037611591959458</c:v>
                  </c:pt>
                  <c:pt idx="18">
                    <c:v>3.4874158004914237</c:v>
                  </c:pt>
                  <c:pt idx="19">
                    <c:v>3.5304911579115963</c:v>
                  </c:pt>
                  <c:pt idx="20">
                    <c:v>3.9543370631744783</c:v>
                  </c:pt>
                  <c:pt idx="21">
                    <c:v>5.6272122086677481</c:v>
                  </c:pt>
                  <c:pt idx="22">
                    <c:v>5.8200011849743927</c:v>
                  </c:pt>
                  <c:pt idx="23">
                    <c:v>5.7675270104345335</c:v>
                  </c:pt>
                  <c:pt idx="24">
                    <c:v>6.9999178977122707</c:v>
                  </c:pt>
                  <c:pt idx="25">
                    <c:v>6.7959589074143452</c:v>
                  </c:pt>
                  <c:pt idx="26">
                    <c:v>7.6687153684498428</c:v>
                  </c:pt>
                  <c:pt idx="27">
                    <c:v>11.303340976958062</c:v>
                  </c:pt>
                  <c:pt idx="28">
                    <c:v>11.636249346356186</c:v>
                  </c:pt>
                  <c:pt idx="29">
                    <c:v>11.497326025956053</c:v>
                  </c:pt>
                  <c:pt idx="30">
                    <c:v>11.524287197145808</c:v>
                  </c:pt>
                  <c:pt idx="31">
                    <c:v>11.350021520056568</c:v>
                  </c:pt>
                  <c:pt idx="32">
                    <c:v>14.854427723359304</c:v>
                  </c:pt>
                  <c:pt idx="33">
                    <c:v>16.484231406331059</c:v>
                  </c:pt>
                  <c:pt idx="34">
                    <c:v>18.635154024510811</c:v>
                  </c:pt>
                  <c:pt idx="35">
                    <c:v>15.38606624458502</c:v>
                  </c:pt>
                  <c:pt idx="36">
                    <c:v>22.101230006859176</c:v>
                  </c:pt>
                  <c:pt idx="37">
                    <c:v>22.467959306583648</c:v>
                  </c:pt>
                </c:numCache>
              </c:numRef>
            </c:plus>
            <c:minus>
              <c:numRef>
                <c:f>Pressure!$B$26:$AM$26</c:f>
                <c:numCache>
                  <c:formatCode>General</c:formatCode>
                  <c:ptCount val="38"/>
                  <c:pt idx="0">
                    <c:v>2.0869049843711416</c:v>
                  </c:pt>
                  <c:pt idx="1">
                    <c:v>1.606023145794478</c:v>
                  </c:pt>
                  <c:pt idx="2">
                    <c:v>0.47946330148538452</c:v>
                  </c:pt>
                  <c:pt idx="3">
                    <c:v>1.5024883574816212</c:v>
                  </c:pt>
                  <c:pt idx="4">
                    <c:v>3.1883408289233035</c:v>
                  </c:pt>
                  <c:pt idx="5">
                    <c:v>0.98260736888103883</c:v>
                  </c:pt>
                  <c:pt idx="6">
                    <c:v>1.3308885632599259</c:v>
                  </c:pt>
                  <c:pt idx="7">
                    <c:v>1.4223180044375217</c:v>
                  </c:pt>
                  <c:pt idx="8">
                    <c:v>1.478193989726766</c:v>
                  </c:pt>
                  <c:pt idx="9">
                    <c:v>2.6643668243529559</c:v>
                  </c:pt>
                  <c:pt idx="10">
                    <c:v>2.6574553553196631</c:v>
                  </c:pt>
                  <c:pt idx="11">
                    <c:v>1.4797483476638298</c:v>
                  </c:pt>
                  <c:pt idx="12">
                    <c:v>1.5789564428051337</c:v>
                  </c:pt>
                  <c:pt idx="13">
                    <c:v>7.6984100463264067</c:v>
                  </c:pt>
                  <c:pt idx="14">
                    <c:v>3.5005746654664791</c:v>
                  </c:pt>
                  <c:pt idx="15">
                    <c:v>2.8825675017766397</c:v>
                  </c:pt>
                  <c:pt idx="16">
                    <c:v>2.8000410506021929</c:v>
                  </c:pt>
                  <c:pt idx="17">
                    <c:v>3.1037611591959458</c:v>
                  </c:pt>
                  <c:pt idx="18">
                    <c:v>3.4874158004914237</c:v>
                  </c:pt>
                  <c:pt idx="19">
                    <c:v>3.5304911579115963</c:v>
                  </c:pt>
                  <c:pt idx="20">
                    <c:v>3.9543370631744783</c:v>
                  </c:pt>
                  <c:pt idx="21">
                    <c:v>5.6272122086677481</c:v>
                  </c:pt>
                  <c:pt idx="22">
                    <c:v>5.8200011849743927</c:v>
                  </c:pt>
                  <c:pt idx="23">
                    <c:v>5.7675270104345335</c:v>
                  </c:pt>
                  <c:pt idx="24">
                    <c:v>6.9999178977122707</c:v>
                  </c:pt>
                  <c:pt idx="25">
                    <c:v>6.7959589074143452</c:v>
                  </c:pt>
                  <c:pt idx="26">
                    <c:v>7.6687153684498428</c:v>
                  </c:pt>
                  <c:pt idx="27">
                    <c:v>11.303340976958062</c:v>
                  </c:pt>
                  <c:pt idx="28">
                    <c:v>11.636249346356186</c:v>
                  </c:pt>
                  <c:pt idx="29">
                    <c:v>11.497326025956053</c:v>
                  </c:pt>
                  <c:pt idx="30">
                    <c:v>11.524287197145808</c:v>
                  </c:pt>
                  <c:pt idx="31">
                    <c:v>11.350021520056568</c:v>
                  </c:pt>
                  <c:pt idx="32">
                    <c:v>14.854427723359304</c:v>
                  </c:pt>
                  <c:pt idx="33">
                    <c:v>16.484231406331059</c:v>
                  </c:pt>
                  <c:pt idx="34">
                    <c:v>18.635154024510811</c:v>
                  </c:pt>
                  <c:pt idx="35">
                    <c:v>15.38606624458502</c:v>
                  </c:pt>
                  <c:pt idx="36">
                    <c:v>22.101230006859176</c:v>
                  </c:pt>
                  <c:pt idx="37">
                    <c:v>22.467959306583648</c:v>
                  </c:pt>
                </c:numCache>
              </c:numRef>
            </c:minus>
          </c:errBars>
          <c:xVal>
            <c:numRef>
              <c:f>Pressure!$A$2:$AL$2</c:f>
              <c:numCache>
                <c:formatCode>General</c:formatCode>
                <c:ptCount val="38"/>
                <c:pt idx="1">
                  <c:v>1.5915465E-2</c:v>
                </c:pt>
                <c:pt idx="2">
                  <c:v>2.1220620000000003E-2</c:v>
                </c:pt>
                <c:pt idx="3">
                  <c:v>2.6525775000000001E-2</c:v>
                </c:pt>
                <c:pt idx="4">
                  <c:v>3.183093E-2</c:v>
                </c:pt>
                <c:pt idx="5">
                  <c:v>3.7136084999999999E-2</c:v>
                </c:pt>
                <c:pt idx="6">
                  <c:v>4.2441240000000005E-2</c:v>
                </c:pt>
                <c:pt idx="7">
                  <c:v>4.7746395000000004E-2</c:v>
                </c:pt>
                <c:pt idx="8">
                  <c:v>5.3051550000000003E-2</c:v>
                </c:pt>
                <c:pt idx="9">
                  <c:v>5.8356705000000002E-2</c:v>
                </c:pt>
                <c:pt idx="10">
                  <c:v>6.3661860000000001E-2</c:v>
                </c:pt>
                <c:pt idx="11">
                  <c:v>6.8967015000000007E-2</c:v>
                </c:pt>
                <c:pt idx="12">
                  <c:v>7.4272169999999998E-2</c:v>
                </c:pt>
                <c:pt idx="13">
                  <c:v>7.9577325000000004E-2</c:v>
                </c:pt>
                <c:pt idx="14">
                  <c:v>8.488248000000001E-2</c:v>
                </c:pt>
                <c:pt idx="15">
                  <c:v>9.0187635000000002E-2</c:v>
                </c:pt>
                <c:pt idx="16">
                  <c:v>9.5492790000000008E-2</c:v>
                </c:pt>
                <c:pt idx="17">
                  <c:v>0.100797945</c:v>
                </c:pt>
                <c:pt idx="18">
                  <c:v>0.10610310000000001</c:v>
                </c:pt>
                <c:pt idx="19">
                  <c:v>0.111408255</c:v>
                </c:pt>
                <c:pt idx="20">
                  <c:v>0.11671341</c:v>
                </c:pt>
                <c:pt idx="21">
                  <c:v>0.12201856500000001</c:v>
                </c:pt>
                <c:pt idx="22">
                  <c:v>0.12732372</c:v>
                </c:pt>
                <c:pt idx="23">
                  <c:v>0.13262887500000001</c:v>
                </c:pt>
                <c:pt idx="24">
                  <c:v>0.13793403000000001</c:v>
                </c:pt>
                <c:pt idx="25">
                  <c:v>0.14323918500000002</c:v>
                </c:pt>
                <c:pt idx="26">
                  <c:v>0.14854434</c:v>
                </c:pt>
                <c:pt idx="27">
                  <c:v>0.153849495</c:v>
                </c:pt>
                <c:pt idx="28">
                  <c:v>0.15915465000000001</c:v>
                </c:pt>
                <c:pt idx="29">
                  <c:v>0.16445980500000001</c:v>
                </c:pt>
                <c:pt idx="30">
                  <c:v>0.16976496000000002</c:v>
                </c:pt>
                <c:pt idx="31">
                  <c:v>0.175070115</c:v>
                </c:pt>
                <c:pt idx="32">
                  <c:v>0.18037527</c:v>
                </c:pt>
                <c:pt idx="33">
                  <c:v>0.18568042500000001</c:v>
                </c:pt>
                <c:pt idx="34">
                  <c:v>0.19098558000000002</c:v>
                </c:pt>
                <c:pt idx="35">
                  <c:v>0.19629073499999999</c:v>
                </c:pt>
                <c:pt idx="36">
                  <c:v>0.20159589</c:v>
                </c:pt>
                <c:pt idx="37">
                  <c:v>0.20690104500000001</c:v>
                </c:pt>
              </c:numCache>
            </c:numRef>
          </c:xVal>
          <c:yVal>
            <c:numRef>
              <c:f>Pressure!$B$25:$AM$25</c:f>
              <c:numCache>
                <c:formatCode>General</c:formatCode>
                <c:ptCount val="38"/>
                <c:pt idx="0">
                  <c:v>90.7</c:v>
                </c:pt>
                <c:pt idx="1">
                  <c:v>106.80000000000001</c:v>
                </c:pt>
                <c:pt idx="2">
                  <c:v>139.33333333333334</c:v>
                </c:pt>
                <c:pt idx="3">
                  <c:v>173.86666666666662</c:v>
                </c:pt>
                <c:pt idx="4">
                  <c:v>206.20000000000002</c:v>
                </c:pt>
                <c:pt idx="5">
                  <c:v>244.00000000000009</c:v>
                </c:pt>
                <c:pt idx="6">
                  <c:v>273.76666666666677</c:v>
                </c:pt>
                <c:pt idx="7">
                  <c:v>314.66666666666657</c:v>
                </c:pt>
                <c:pt idx="8">
                  <c:v>348.56666666666678</c:v>
                </c:pt>
                <c:pt idx="9">
                  <c:v>393.93333333333328</c:v>
                </c:pt>
                <c:pt idx="10">
                  <c:v>427.80000000000013</c:v>
                </c:pt>
                <c:pt idx="11">
                  <c:v>452.50000000000011</c:v>
                </c:pt>
                <c:pt idx="12">
                  <c:v>461.7</c:v>
                </c:pt>
                <c:pt idx="13">
                  <c:v>461.90000000000009</c:v>
                </c:pt>
                <c:pt idx="14">
                  <c:v>461.56666666666666</c:v>
                </c:pt>
                <c:pt idx="15">
                  <c:v>467.36666666666673</c:v>
                </c:pt>
                <c:pt idx="16">
                  <c:v>475.43333333333322</c:v>
                </c:pt>
                <c:pt idx="17">
                  <c:v>480.76666666666659</c:v>
                </c:pt>
                <c:pt idx="18">
                  <c:v>480.89999999999992</c:v>
                </c:pt>
                <c:pt idx="19">
                  <c:v>482.46666666666664</c:v>
                </c:pt>
                <c:pt idx="20">
                  <c:v>481.46666666666664</c:v>
                </c:pt>
                <c:pt idx="21">
                  <c:v>480.3</c:v>
                </c:pt>
                <c:pt idx="22">
                  <c:v>482.29999999999995</c:v>
                </c:pt>
                <c:pt idx="23">
                  <c:v>480.33333333333337</c:v>
                </c:pt>
                <c:pt idx="24">
                  <c:v>481.36666666666662</c:v>
                </c:pt>
                <c:pt idx="25">
                  <c:v>479.23333333333335</c:v>
                </c:pt>
                <c:pt idx="26">
                  <c:v>481.13333333333327</c:v>
                </c:pt>
                <c:pt idx="27">
                  <c:v>480.40000000000009</c:v>
                </c:pt>
                <c:pt idx="28">
                  <c:v>480.33333333333337</c:v>
                </c:pt>
                <c:pt idx="29">
                  <c:v>480.4666666666667</c:v>
                </c:pt>
                <c:pt idx="30">
                  <c:v>481.46666666666658</c:v>
                </c:pt>
                <c:pt idx="31">
                  <c:v>477.06666666666661</c:v>
                </c:pt>
                <c:pt idx="32">
                  <c:v>480.36666666666667</c:v>
                </c:pt>
                <c:pt idx="33">
                  <c:v>481.16666666666663</c:v>
                </c:pt>
                <c:pt idx="34">
                  <c:v>490.8</c:v>
                </c:pt>
                <c:pt idx="35">
                  <c:v>486.40000000000015</c:v>
                </c:pt>
                <c:pt idx="36">
                  <c:v>496.53333333333347</c:v>
                </c:pt>
                <c:pt idx="37">
                  <c:v>496.4666666666667</c:v>
                </c:pt>
              </c:numCache>
            </c:numRef>
          </c:yVal>
          <c:smooth val="1"/>
          <c:extLst xmlns:c16r2="http://schemas.microsoft.com/office/drawing/2015/06/chart">
            <c:ext xmlns:c16="http://schemas.microsoft.com/office/drawing/2014/chart" uri="{C3380CC4-5D6E-409C-BE32-E72D297353CC}">
              <c16:uniqueId val="{00000000-C48C-487F-A54D-9EEDCC7CA975}"/>
            </c:ext>
          </c:extLst>
        </c:ser>
        <c:dLbls>
          <c:showLegendKey val="0"/>
          <c:showVal val="0"/>
          <c:showCatName val="0"/>
          <c:showSerName val="0"/>
          <c:showPercent val="0"/>
          <c:showBubbleSize val="0"/>
        </c:dLbls>
        <c:axId val="353227904"/>
        <c:axId val="353229824"/>
      </c:scatterChart>
      <c:valAx>
        <c:axId val="353227904"/>
        <c:scaling>
          <c:orientation val="minMax"/>
          <c:max val="0.21300000000000002"/>
          <c:min val="0"/>
        </c:scaling>
        <c:delete val="0"/>
        <c:axPos val="b"/>
        <c:title>
          <c:tx>
            <c:rich>
              <a:bodyPr/>
              <a:lstStyle/>
              <a:p>
                <a:pPr>
                  <a:defRPr/>
                </a:pPr>
                <a:r>
                  <a:rPr lang="en-GB"/>
                  <a:t>U (m/s)</a:t>
                </a:r>
              </a:p>
            </c:rich>
          </c:tx>
          <c:overlay val="0"/>
        </c:title>
        <c:numFmt formatCode="General" sourceLinked="1"/>
        <c:majorTickMark val="in"/>
        <c:minorTickMark val="none"/>
        <c:tickLblPos val="nextTo"/>
        <c:crossAx val="353229824"/>
        <c:crosses val="autoZero"/>
        <c:crossBetween val="midCat"/>
      </c:valAx>
      <c:valAx>
        <c:axId val="353229824"/>
        <c:scaling>
          <c:orientation val="minMax"/>
        </c:scaling>
        <c:delete val="0"/>
        <c:axPos val="l"/>
        <c:title>
          <c:tx>
            <c:rich>
              <a:bodyPr rot="-5400000" vert="horz"/>
              <a:lstStyle/>
              <a:p>
                <a:pPr>
                  <a:defRPr/>
                </a:pPr>
                <a:r>
                  <a:rPr lang="en-GB">
                    <a:latin typeface="Calibri"/>
                  </a:rPr>
                  <a:t>Pressure drop (Pa)</a:t>
                </a:r>
                <a:endParaRPr lang="en-GB"/>
              </a:p>
            </c:rich>
          </c:tx>
          <c:overlay val="0"/>
        </c:title>
        <c:numFmt formatCode="General" sourceLinked="1"/>
        <c:majorTickMark val="in"/>
        <c:minorTickMark val="none"/>
        <c:tickLblPos val="nextTo"/>
        <c:crossAx val="353227904"/>
        <c:crosses val="autoZero"/>
        <c:crossBetween val="midCat"/>
      </c:valAx>
      <c:spPr>
        <a:ln>
          <a:solidFill>
            <a:schemeClr val="bg1">
              <a:lumMod val="50000"/>
            </a:schemeClr>
          </a:solidFill>
        </a:ln>
      </c:spPr>
    </c:plotArea>
    <c:plotVisOnly val="1"/>
    <c:dispBlanksAs val="gap"/>
    <c:showDLblsOverMax val="0"/>
  </c:chart>
  <c:spPr>
    <a:ln>
      <a:noFill/>
    </a:ln>
  </c:spPr>
  <c:externalData r:id="rId1">
    <c:autoUpdate val="0"/>
  </c:externalData>
</c:chartSpace>
</file>

<file path=word/charts/chart12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667801659927641"/>
          <c:y val="5.1400554097404488E-2"/>
          <c:w val="0.73177277273399077"/>
          <c:h val="0.80389253426655005"/>
        </c:manualLayout>
      </c:layout>
      <c:scatterChart>
        <c:scatterStyle val="smoothMarker"/>
        <c:varyColors val="0"/>
        <c:ser>
          <c:idx val="0"/>
          <c:order val="0"/>
          <c:errBars>
            <c:errDir val="y"/>
            <c:errBarType val="both"/>
            <c:errValType val="cust"/>
            <c:noEndCap val="0"/>
            <c:plus>
              <c:numRef>
                <c:f>Pressure!$B$46:$Z$46</c:f>
                <c:numCache>
                  <c:formatCode>General</c:formatCode>
                  <c:ptCount val="25"/>
                  <c:pt idx="0">
                    <c:v>1.5776212754932375</c:v>
                  </c:pt>
                  <c:pt idx="1">
                    <c:v>1.8885620632286948</c:v>
                  </c:pt>
                  <c:pt idx="2">
                    <c:v>4.1965594373380624</c:v>
                  </c:pt>
                  <c:pt idx="3">
                    <c:v>3.6651512019742603</c:v>
                  </c:pt>
                  <c:pt idx="4">
                    <c:v>2.0789954839350067</c:v>
                  </c:pt>
                  <c:pt idx="5">
                    <c:v>3.1552425509864457</c:v>
                  </c:pt>
                  <c:pt idx="6">
                    <c:v>2.359378449224856</c:v>
                  </c:pt>
                  <c:pt idx="7">
                    <c:v>5.8585170668200872</c:v>
                  </c:pt>
                  <c:pt idx="8">
                    <c:v>4.8864893101057536</c:v>
                  </c:pt>
                  <c:pt idx="9">
                    <c:v>3.2812599206199278</c:v>
                  </c:pt>
                  <c:pt idx="10">
                    <c:v>5.3634565968847729</c:v>
                  </c:pt>
                  <c:pt idx="11">
                    <c:v>4.289522117905455</c:v>
                  </c:pt>
                  <c:pt idx="12">
                    <c:v>7.3906848276883066</c:v>
                  </c:pt>
                  <c:pt idx="13">
                    <c:v>6.9249949859588877</c:v>
                  </c:pt>
                  <c:pt idx="14">
                    <c:v>5.2662447088350524</c:v>
                  </c:pt>
                  <c:pt idx="15">
                    <c:v>10.471654862320253</c:v>
                  </c:pt>
                  <c:pt idx="16">
                    <c:v>12.640762986817258</c:v>
                  </c:pt>
                  <c:pt idx="17">
                    <c:v>16.138635492369083</c:v>
                  </c:pt>
                  <c:pt idx="18">
                    <c:v>23.138231950124837</c:v>
                  </c:pt>
                  <c:pt idx="19">
                    <c:v>18.215073123347292</c:v>
                  </c:pt>
                  <c:pt idx="20">
                    <c:v>16.795832816505403</c:v>
                  </c:pt>
                  <c:pt idx="21">
                    <c:v>14.531574817158216</c:v>
                  </c:pt>
                  <c:pt idx="22">
                    <c:v>13.099618315050268</c:v>
                  </c:pt>
                  <c:pt idx="23">
                    <c:v>20.080117308200951</c:v>
                  </c:pt>
                  <c:pt idx="24">
                    <c:v>30.7708375648835</c:v>
                  </c:pt>
                </c:numCache>
              </c:numRef>
            </c:plus>
            <c:minus>
              <c:numRef>
                <c:f>Pressure!$B$46:$Z$46</c:f>
                <c:numCache>
                  <c:formatCode>General</c:formatCode>
                  <c:ptCount val="25"/>
                  <c:pt idx="0">
                    <c:v>1.5776212754932375</c:v>
                  </c:pt>
                  <c:pt idx="1">
                    <c:v>1.8885620632286948</c:v>
                  </c:pt>
                  <c:pt idx="2">
                    <c:v>4.1965594373380624</c:v>
                  </c:pt>
                  <c:pt idx="3">
                    <c:v>3.6651512019742603</c:v>
                  </c:pt>
                  <c:pt idx="4">
                    <c:v>2.0789954839350067</c:v>
                  </c:pt>
                  <c:pt idx="5">
                    <c:v>3.1552425509864457</c:v>
                  </c:pt>
                  <c:pt idx="6">
                    <c:v>2.359378449224856</c:v>
                  </c:pt>
                  <c:pt idx="7">
                    <c:v>5.8585170668200872</c:v>
                  </c:pt>
                  <c:pt idx="8">
                    <c:v>4.8864893101057536</c:v>
                  </c:pt>
                  <c:pt idx="9">
                    <c:v>3.2812599206199278</c:v>
                  </c:pt>
                  <c:pt idx="10">
                    <c:v>5.3634565968847729</c:v>
                  </c:pt>
                  <c:pt idx="11">
                    <c:v>4.289522117905455</c:v>
                  </c:pt>
                  <c:pt idx="12">
                    <c:v>7.3906848276883066</c:v>
                  </c:pt>
                  <c:pt idx="13">
                    <c:v>6.9249949859588877</c:v>
                  </c:pt>
                  <c:pt idx="14">
                    <c:v>5.2662447088350524</c:v>
                  </c:pt>
                  <c:pt idx="15">
                    <c:v>10.471654862320253</c:v>
                  </c:pt>
                  <c:pt idx="16">
                    <c:v>12.640762986817258</c:v>
                  </c:pt>
                  <c:pt idx="17">
                    <c:v>16.138635492369083</c:v>
                  </c:pt>
                  <c:pt idx="18">
                    <c:v>23.138231950124837</c:v>
                  </c:pt>
                  <c:pt idx="19">
                    <c:v>18.215073123347292</c:v>
                  </c:pt>
                  <c:pt idx="20">
                    <c:v>16.795832816505403</c:v>
                  </c:pt>
                  <c:pt idx="21">
                    <c:v>14.531574817158216</c:v>
                  </c:pt>
                  <c:pt idx="22">
                    <c:v>13.099618315050268</c:v>
                  </c:pt>
                  <c:pt idx="23">
                    <c:v>20.080117308200951</c:v>
                  </c:pt>
                  <c:pt idx="24">
                    <c:v>30.7708375648835</c:v>
                  </c:pt>
                </c:numCache>
              </c:numRef>
            </c:minus>
          </c:errBars>
          <c:xVal>
            <c:numRef>
              <c:f>Pressure!$B$41:$Z$41</c:f>
              <c:numCache>
                <c:formatCode>General</c:formatCode>
                <c:ptCount val="25"/>
                <c:pt idx="0">
                  <c:v>8.488248000000001E-2</c:v>
                </c:pt>
                <c:pt idx="1">
                  <c:v>9.0187635000000002E-2</c:v>
                </c:pt>
                <c:pt idx="2">
                  <c:v>9.5492790000000008E-2</c:v>
                </c:pt>
                <c:pt idx="3">
                  <c:v>0.100797945</c:v>
                </c:pt>
                <c:pt idx="4">
                  <c:v>0.10610310000000001</c:v>
                </c:pt>
                <c:pt idx="5">
                  <c:v>0.111408255</c:v>
                </c:pt>
                <c:pt idx="6">
                  <c:v>0.11671341</c:v>
                </c:pt>
                <c:pt idx="7">
                  <c:v>0.12201856500000001</c:v>
                </c:pt>
                <c:pt idx="8">
                  <c:v>0.12732372</c:v>
                </c:pt>
                <c:pt idx="9">
                  <c:v>0.13262887500000001</c:v>
                </c:pt>
                <c:pt idx="10">
                  <c:v>0.13793403000000001</c:v>
                </c:pt>
                <c:pt idx="11">
                  <c:v>0.14323918500000002</c:v>
                </c:pt>
                <c:pt idx="12">
                  <c:v>0.14854434</c:v>
                </c:pt>
                <c:pt idx="13">
                  <c:v>0.153849495</c:v>
                </c:pt>
                <c:pt idx="14">
                  <c:v>0.15915465000000001</c:v>
                </c:pt>
                <c:pt idx="15">
                  <c:v>0.16445980500000001</c:v>
                </c:pt>
                <c:pt idx="16">
                  <c:v>0.16976496000000002</c:v>
                </c:pt>
                <c:pt idx="17">
                  <c:v>0.175070115</c:v>
                </c:pt>
                <c:pt idx="18">
                  <c:v>0.18037527</c:v>
                </c:pt>
                <c:pt idx="19">
                  <c:v>0.18568042500000001</c:v>
                </c:pt>
                <c:pt idx="20">
                  <c:v>0.19098558000000002</c:v>
                </c:pt>
                <c:pt idx="21">
                  <c:v>0.19629073499999999</c:v>
                </c:pt>
                <c:pt idx="22">
                  <c:v>0.20159589</c:v>
                </c:pt>
                <c:pt idx="23">
                  <c:v>0.20690104500000001</c:v>
                </c:pt>
                <c:pt idx="24">
                  <c:v>0.21220620000000001</c:v>
                </c:pt>
              </c:numCache>
            </c:numRef>
          </c:xVal>
          <c:yVal>
            <c:numRef>
              <c:f>Pressure!$B$45:$Z$45</c:f>
              <c:numCache>
                <c:formatCode>General</c:formatCode>
                <c:ptCount val="25"/>
                <c:pt idx="0">
                  <c:v>447.60000000000008</c:v>
                </c:pt>
                <c:pt idx="1">
                  <c:v>458.7</c:v>
                </c:pt>
                <c:pt idx="2">
                  <c:v>463.5</c:v>
                </c:pt>
                <c:pt idx="3">
                  <c:v>469.10000000000008</c:v>
                </c:pt>
                <c:pt idx="4">
                  <c:v>473.9</c:v>
                </c:pt>
                <c:pt idx="5">
                  <c:v>477.80000000000007</c:v>
                </c:pt>
                <c:pt idx="6">
                  <c:v>479.69999999999987</c:v>
                </c:pt>
                <c:pt idx="7">
                  <c:v>481.09999999999991</c:v>
                </c:pt>
                <c:pt idx="8">
                  <c:v>479.9</c:v>
                </c:pt>
                <c:pt idx="9">
                  <c:v>482.10000000000008</c:v>
                </c:pt>
                <c:pt idx="10">
                  <c:v>480.89999999999992</c:v>
                </c:pt>
                <c:pt idx="11">
                  <c:v>480.79999999999995</c:v>
                </c:pt>
                <c:pt idx="12">
                  <c:v>482.8</c:v>
                </c:pt>
                <c:pt idx="13">
                  <c:v>480.79999999999995</c:v>
                </c:pt>
                <c:pt idx="14">
                  <c:v>479.8</c:v>
                </c:pt>
                <c:pt idx="15">
                  <c:v>485.9</c:v>
                </c:pt>
                <c:pt idx="16">
                  <c:v>493.2999999999999</c:v>
                </c:pt>
                <c:pt idx="17">
                  <c:v>485.30000000000007</c:v>
                </c:pt>
                <c:pt idx="18">
                  <c:v>483.4</c:v>
                </c:pt>
                <c:pt idx="19">
                  <c:v>494.7</c:v>
                </c:pt>
                <c:pt idx="20">
                  <c:v>477.9</c:v>
                </c:pt>
                <c:pt idx="21">
                  <c:v>489.49999999999994</c:v>
                </c:pt>
                <c:pt idx="22">
                  <c:v>500.60000000000014</c:v>
                </c:pt>
                <c:pt idx="23">
                  <c:v>495.90000000000003</c:v>
                </c:pt>
                <c:pt idx="24">
                  <c:v>489.7999999999999</c:v>
                </c:pt>
              </c:numCache>
            </c:numRef>
          </c:yVal>
          <c:smooth val="1"/>
          <c:extLst xmlns:c16r2="http://schemas.microsoft.com/office/drawing/2015/06/chart">
            <c:ext xmlns:c16="http://schemas.microsoft.com/office/drawing/2014/chart" uri="{C3380CC4-5D6E-409C-BE32-E72D297353CC}">
              <c16:uniqueId val="{00000000-1BF9-414C-A68C-B5C545E28E3B}"/>
            </c:ext>
          </c:extLst>
        </c:ser>
        <c:dLbls>
          <c:showLegendKey val="0"/>
          <c:showVal val="0"/>
          <c:showCatName val="0"/>
          <c:showSerName val="0"/>
          <c:showPercent val="0"/>
          <c:showBubbleSize val="0"/>
        </c:dLbls>
        <c:axId val="353267072"/>
        <c:axId val="353269248"/>
      </c:scatterChart>
      <c:valAx>
        <c:axId val="353267072"/>
        <c:scaling>
          <c:orientation val="minMax"/>
          <c:max val="0.21300000000000002"/>
          <c:min val="8.0000000000000016E-2"/>
        </c:scaling>
        <c:delete val="0"/>
        <c:axPos val="b"/>
        <c:title>
          <c:tx>
            <c:rich>
              <a:bodyPr/>
              <a:lstStyle/>
              <a:p>
                <a:pPr>
                  <a:defRPr/>
                </a:pPr>
                <a:r>
                  <a:rPr lang="en-GB"/>
                  <a:t>U (m/s)</a:t>
                </a:r>
              </a:p>
            </c:rich>
          </c:tx>
          <c:overlay val="0"/>
        </c:title>
        <c:numFmt formatCode="General" sourceLinked="1"/>
        <c:majorTickMark val="in"/>
        <c:minorTickMark val="none"/>
        <c:tickLblPos val="nextTo"/>
        <c:crossAx val="353269248"/>
        <c:crosses val="autoZero"/>
        <c:crossBetween val="midCat"/>
      </c:valAx>
      <c:valAx>
        <c:axId val="353269248"/>
        <c:scaling>
          <c:orientation val="minMax"/>
        </c:scaling>
        <c:delete val="0"/>
        <c:axPos val="l"/>
        <c:title>
          <c:tx>
            <c:rich>
              <a:bodyPr rot="-5400000" vert="horz"/>
              <a:lstStyle/>
              <a:p>
                <a:pPr>
                  <a:defRPr/>
                </a:pPr>
                <a:r>
                  <a:rPr lang="en-GB">
                    <a:latin typeface="Calibri"/>
                  </a:rPr>
                  <a:t>Pressure drop (Pa)</a:t>
                </a:r>
                <a:endParaRPr lang="en-GB"/>
              </a:p>
            </c:rich>
          </c:tx>
          <c:overlay val="0"/>
        </c:title>
        <c:numFmt formatCode="General" sourceLinked="1"/>
        <c:majorTickMark val="in"/>
        <c:minorTickMark val="none"/>
        <c:tickLblPos val="nextTo"/>
        <c:crossAx val="353267072"/>
        <c:crosses val="autoZero"/>
        <c:crossBetween val="midCat"/>
      </c:valAx>
      <c:spPr>
        <a:ln>
          <a:solidFill>
            <a:schemeClr val="bg1">
              <a:lumMod val="50000"/>
            </a:schemeClr>
          </a:solidFill>
        </a:ln>
      </c:spPr>
    </c:plotArea>
    <c:plotVisOnly val="1"/>
    <c:dispBlanksAs val="gap"/>
    <c:showDLblsOverMax val="0"/>
  </c:chart>
  <c:spPr>
    <a:ln>
      <a:noFill/>
    </a:ln>
  </c:spPr>
  <c:externalData r:id="rId1">
    <c:autoUpdate val="0"/>
  </c:externalData>
</c:chartSpace>
</file>

<file path=word/charts/chart12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315475601129005"/>
          <c:y val="5.1400554097404488E-2"/>
          <c:w val="0.73754464902413519"/>
          <c:h val="0.7900036453776611"/>
        </c:manualLayout>
      </c:layout>
      <c:scatterChart>
        <c:scatterStyle val="smoothMarker"/>
        <c:varyColors val="0"/>
        <c:ser>
          <c:idx val="0"/>
          <c:order val="0"/>
          <c:errBars>
            <c:errDir val="y"/>
            <c:errBarType val="both"/>
            <c:errValType val="cust"/>
            <c:noEndCap val="0"/>
            <c:plus>
              <c:numRef>
                <c:f>Pressure!$B$65:$Z$65</c:f>
                <c:numCache>
                  <c:formatCode>General</c:formatCode>
                  <c:ptCount val="25"/>
                  <c:pt idx="0">
                    <c:v>1.9070347687431801</c:v>
                  </c:pt>
                  <c:pt idx="1">
                    <c:v>2.6193357059052036</c:v>
                  </c:pt>
                  <c:pt idx="2">
                    <c:v>4.0999018771549807</c:v>
                  </c:pt>
                  <c:pt idx="3">
                    <c:v>2.8373534698101479</c:v>
                  </c:pt>
                  <c:pt idx="4">
                    <c:v>2.590877009462405</c:v>
                  </c:pt>
                  <c:pt idx="5">
                    <c:v>3.1747929609389538</c:v>
                  </c:pt>
                  <c:pt idx="6">
                    <c:v>2.7377732372953365</c:v>
                  </c:pt>
                  <c:pt idx="7">
                    <c:v>4.4209532440647745</c:v>
                  </c:pt>
                  <c:pt idx="8">
                    <c:v>4.4921387272464797</c:v>
                  </c:pt>
                  <c:pt idx="9">
                    <c:v>4.9178305655303349</c:v>
                  </c:pt>
                  <c:pt idx="10">
                    <c:v>5.5194535794852033</c:v>
                  </c:pt>
                  <c:pt idx="11">
                    <c:v>6.3784839477155071</c:v>
                  </c:pt>
                  <c:pt idx="12">
                    <c:v>6.6640224641202161</c:v>
                  </c:pt>
                  <c:pt idx="13">
                    <c:v>8.1871780887843961</c:v>
                  </c:pt>
                  <c:pt idx="14">
                    <c:v>9.7098717393898859</c:v>
                  </c:pt>
                  <c:pt idx="15">
                    <c:v>11.378594543839911</c:v>
                  </c:pt>
                  <c:pt idx="16">
                    <c:v>12.007899698632309</c:v>
                  </c:pt>
                  <c:pt idx="17">
                    <c:v>15.733740010329509</c:v>
                  </c:pt>
                  <c:pt idx="18">
                    <c:v>17.505631277871174</c:v>
                  </c:pt>
                  <c:pt idx="19">
                    <c:v>17.006455839765238</c:v>
                  </c:pt>
                  <c:pt idx="20">
                    <c:v>17.318683021788793</c:v>
                  </c:pt>
                  <c:pt idx="21">
                    <c:v>18.382400378572999</c:v>
                  </c:pt>
                  <c:pt idx="22">
                    <c:v>17.431508003163927</c:v>
                  </c:pt>
                  <c:pt idx="23">
                    <c:v>19.868678059098251</c:v>
                  </c:pt>
                  <c:pt idx="24">
                    <c:v>23.475715013653993</c:v>
                  </c:pt>
                </c:numCache>
              </c:numRef>
            </c:plus>
            <c:minus>
              <c:numRef>
                <c:f>Pressure!$B$65:$Z$65</c:f>
                <c:numCache>
                  <c:formatCode>General</c:formatCode>
                  <c:ptCount val="25"/>
                  <c:pt idx="0">
                    <c:v>1.9070347687431801</c:v>
                  </c:pt>
                  <c:pt idx="1">
                    <c:v>2.6193357059052036</c:v>
                  </c:pt>
                  <c:pt idx="2">
                    <c:v>4.0999018771549807</c:v>
                  </c:pt>
                  <c:pt idx="3">
                    <c:v>2.8373534698101479</c:v>
                  </c:pt>
                  <c:pt idx="4">
                    <c:v>2.590877009462405</c:v>
                  </c:pt>
                  <c:pt idx="5">
                    <c:v>3.1747929609389538</c:v>
                  </c:pt>
                  <c:pt idx="6">
                    <c:v>2.7377732372953365</c:v>
                  </c:pt>
                  <c:pt idx="7">
                    <c:v>4.4209532440647745</c:v>
                  </c:pt>
                  <c:pt idx="8">
                    <c:v>4.4921387272464797</c:v>
                  </c:pt>
                  <c:pt idx="9">
                    <c:v>4.9178305655303349</c:v>
                  </c:pt>
                  <c:pt idx="10">
                    <c:v>5.5194535794852033</c:v>
                  </c:pt>
                  <c:pt idx="11">
                    <c:v>6.3784839477155071</c:v>
                  </c:pt>
                  <c:pt idx="12">
                    <c:v>6.6640224641202161</c:v>
                  </c:pt>
                  <c:pt idx="13">
                    <c:v>8.1871780887843961</c:v>
                  </c:pt>
                  <c:pt idx="14">
                    <c:v>9.7098717393898859</c:v>
                  </c:pt>
                  <c:pt idx="15">
                    <c:v>11.378594543839911</c:v>
                  </c:pt>
                  <c:pt idx="16">
                    <c:v>12.007899698632309</c:v>
                  </c:pt>
                  <c:pt idx="17">
                    <c:v>15.733740010329509</c:v>
                  </c:pt>
                  <c:pt idx="18">
                    <c:v>17.505631277871174</c:v>
                  </c:pt>
                  <c:pt idx="19">
                    <c:v>17.006455839765238</c:v>
                  </c:pt>
                  <c:pt idx="20">
                    <c:v>17.318683021788793</c:v>
                  </c:pt>
                  <c:pt idx="21">
                    <c:v>18.382400378572999</c:v>
                  </c:pt>
                  <c:pt idx="22">
                    <c:v>17.431508003163927</c:v>
                  </c:pt>
                  <c:pt idx="23">
                    <c:v>19.868678059098251</c:v>
                  </c:pt>
                  <c:pt idx="24">
                    <c:v>23.475715013653993</c:v>
                  </c:pt>
                </c:numCache>
              </c:numRef>
            </c:minus>
          </c:errBars>
          <c:xVal>
            <c:numRef>
              <c:f>Pressure!$B$41:$Z$41</c:f>
              <c:numCache>
                <c:formatCode>General</c:formatCode>
                <c:ptCount val="25"/>
                <c:pt idx="0">
                  <c:v>8.488248000000001E-2</c:v>
                </c:pt>
                <c:pt idx="1">
                  <c:v>9.0187635000000002E-2</c:v>
                </c:pt>
                <c:pt idx="2">
                  <c:v>9.5492790000000008E-2</c:v>
                </c:pt>
                <c:pt idx="3">
                  <c:v>0.100797945</c:v>
                </c:pt>
                <c:pt idx="4">
                  <c:v>0.10610310000000001</c:v>
                </c:pt>
                <c:pt idx="5">
                  <c:v>0.111408255</c:v>
                </c:pt>
                <c:pt idx="6">
                  <c:v>0.11671341</c:v>
                </c:pt>
                <c:pt idx="7">
                  <c:v>0.12201856500000001</c:v>
                </c:pt>
                <c:pt idx="8">
                  <c:v>0.12732372</c:v>
                </c:pt>
                <c:pt idx="9">
                  <c:v>0.13262887500000001</c:v>
                </c:pt>
                <c:pt idx="10">
                  <c:v>0.13793403000000001</c:v>
                </c:pt>
                <c:pt idx="11">
                  <c:v>0.14323918500000002</c:v>
                </c:pt>
                <c:pt idx="12">
                  <c:v>0.14854434</c:v>
                </c:pt>
                <c:pt idx="13">
                  <c:v>0.153849495</c:v>
                </c:pt>
                <c:pt idx="14">
                  <c:v>0.15915465000000001</c:v>
                </c:pt>
                <c:pt idx="15">
                  <c:v>0.16445980500000001</c:v>
                </c:pt>
                <c:pt idx="16">
                  <c:v>0.16976496000000002</c:v>
                </c:pt>
                <c:pt idx="17">
                  <c:v>0.175070115</c:v>
                </c:pt>
                <c:pt idx="18">
                  <c:v>0.18037527</c:v>
                </c:pt>
                <c:pt idx="19">
                  <c:v>0.18568042500000001</c:v>
                </c:pt>
                <c:pt idx="20">
                  <c:v>0.19098558000000002</c:v>
                </c:pt>
                <c:pt idx="21">
                  <c:v>0.19629073499999999</c:v>
                </c:pt>
                <c:pt idx="22">
                  <c:v>0.20159589</c:v>
                </c:pt>
                <c:pt idx="23">
                  <c:v>0.20690104500000001</c:v>
                </c:pt>
                <c:pt idx="24">
                  <c:v>0.21220620000000001</c:v>
                </c:pt>
              </c:numCache>
            </c:numRef>
          </c:xVal>
          <c:yVal>
            <c:numRef>
              <c:f>Pressure!$B$64:$Z$64</c:f>
              <c:numCache>
                <c:formatCode>General</c:formatCode>
                <c:ptCount val="25"/>
                <c:pt idx="0">
                  <c:v>449.46666666666681</c:v>
                </c:pt>
                <c:pt idx="1">
                  <c:v>457.36666666666667</c:v>
                </c:pt>
                <c:pt idx="2">
                  <c:v>463.13333333333321</c:v>
                </c:pt>
                <c:pt idx="3">
                  <c:v>469.46666666666664</c:v>
                </c:pt>
                <c:pt idx="4">
                  <c:v>474.33333333333348</c:v>
                </c:pt>
                <c:pt idx="5">
                  <c:v>477.7000000000001</c:v>
                </c:pt>
                <c:pt idx="6">
                  <c:v>480.56666666666672</c:v>
                </c:pt>
                <c:pt idx="7">
                  <c:v>481.80000000000007</c:v>
                </c:pt>
                <c:pt idx="8">
                  <c:v>482.59999999999997</c:v>
                </c:pt>
                <c:pt idx="9">
                  <c:v>483.23333333333346</c:v>
                </c:pt>
                <c:pt idx="10">
                  <c:v>483.4666666666667</c:v>
                </c:pt>
                <c:pt idx="11">
                  <c:v>485.26666666666677</c:v>
                </c:pt>
                <c:pt idx="12">
                  <c:v>483.26666666666682</c:v>
                </c:pt>
                <c:pt idx="13">
                  <c:v>484.73333333333352</c:v>
                </c:pt>
                <c:pt idx="14">
                  <c:v>483.83333333333331</c:v>
                </c:pt>
                <c:pt idx="15">
                  <c:v>488.90000000000003</c:v>
                </c:pt>
                <c:pt idx="16">
                  <c:v>492.5</c:v>
                </c:pt>
                <c:pt idx="17">
                  <c:v>487.03333333333336</c:v>
                </c:pt>
                <c:pt idx="18">
                  <c:v>489.96666666666664</c:v>
                </c:pt>
                <c:pt idx="19">
                  <c:v>497.43333333333328</c:v>
                </c:pt>
                <c:pt idx="20">
                  <c:v>489.83333333333343</c:v>
                </c:pt>
                <c:pt idx="21">
                  <c:v>487.4666666666667</c:v>
                </c:pt>
                <c:pt idx="22">
                  <c:v>501.73333333333323</c:v>
                </c:pt>
                <c:pt idx="23">
                  <c:v>496.83333333333348</c:v>
                </c:pt>
                <c:pt idx="24">
                  <c:v>502.16666666666657</c:v>
                </c:pt>
              </c:numCache>
            </c:numRef>
          </c:yVal>
          <c:smooth val="1"/>
          <c:extLst xmlns:c16r2="http://schemas.microsoft.com/office/drawing/2015/06/chart">
            <c:ext xmlns:c16="http://schemas.microsoft.com/office/drawing/2014/chart" uri="{C3380CC4-5D6E-409C-BE32-E72D297353CC}">
              <c16:uniqueId val="{00000000-2D91-4BD5-ADD4-FF8BF7A5AAED}"/>
            </c:ext>
          </c:extLst>
        </c:ser>
        <c:dLbls>
          <c:showLegendKey val="0"/>
          <c:showVal val="0"/>
          <c:showCatName val="0"/>
          <c:showSerName val="0"/>
          <c:showPercent val="0"/>
          <c:showBubbleSize val="0"/>
        </c:dLbls>
        <c:axId val="353138560"/>
        <c:axId val="419233792"/>
      </c:scatterChart>
      <c:valAx>
        <c:axId val="353138560"/>
        <c:scaling>
          <c:orientation val="minMax"/>
          <c:max val="0.21300000000000002"/>
          <c:min val="8.0000000000000016E-2"/>
        </c:scaling>
        <c:delete val="0"/>
        <c:axPos val="b"/>
        <c:title>
          <c:tx>
            <c:rich>
              <a:bodyPr/>
              <a:lstStyle/>
              <a:p>
                <a:pPr>
                  <a:defRPr/>
                </a:pPr>
                <a:r>
                  <a:rPr lang="en-GB"/>
                  <a:t>U (m/s)</a:t>
                </a:r>
              </a:p>
            </c:rich>
          </c:tx>
          <c:overlay val="0"/>
        </c:title>
        <c:numFmt formatCode="General" sourceLinked="1"/>
        <c:majorTickMark val="in"/>
        <c:minorTickMark val="none"/>
        <c:tickLblPos val="nextTo"/>
        <c:crossAx val="419233792"/>
        <c:crosses val="autoZero"/>
        <c:crossBetween val="midCat"/>
      </c:valAx>
      <c:valAx>
        <c:axId val="419233792"/>
        <c:scaling>
          <c:orientation val="minMax"/>
        </c:scaling>
        <c:delete val="0"/>
        <c:axPos val="l"/>
        <c:title>
          <c:tx>
            <c:rich>
              <a:bodyPr rot="-5400000" vert="horz"/>
              <a:lstStyle/>
              <a:p>
                <a:pPr>
                  <a:defRPr/>
                </a:pPr>
                <a:r>
                  <a:rPr lang="en-GB">
                    <a:latin typeface="Calibri"/>
                  </a:rPr>
                  <a:t>Pressure drop (Pa)</a:t>
                </a:r>
                <a:endParaRPr lang="en-GB"/>
              </a:p>
            </c:rich>
          </c:tx>
          <c:overlay val="0"/>
        </c:title>
        <c:numFmt formatCode="General" sourceLinked="1"/>
        <c:majorTickMark val="in"/>
        <c:minorTickMark val="none"/>
        <c:tickLblPos val="nextTo"/>
        <c:crossAx val="353138560"/>
        <c:crosses val="autoZero"/>
        <c:crossBetween val="midCat"/>
      </c:valAx>
      <c:spPr>
        <a:ln>
          <a:solidFill>
            <a:schemeClr val="bg1">
              <a:lumMod val="50000"/>
            </a:schemeClr>
          </a:solidFill>
        </a:ln>
      </c:spPr>
    </c:plotArea>
    <c:plotVisOnly val="1"/>
    <c:dispBlanksAs val="gap"/>
    <c:showDLblsOverMax val="0"/>
  </c:chart>
  <c:spPr>
    <a:ln>
      <a:noFill/>
    </a:ln>
  </c:spPr>
  <c:externalData r:id="rId1">
    <c:autoUpdate val="0"/>
  </c:externalData>
</c:chartSpace>
</file>

<file path=word/charts/chart12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999503259023569"/>
          <c:y val="5.1400554097404488E-2"/>
          <c:w val="0.80930597230333423"/>
          <c:h val="0.78929359307016567"/>
        </c:manualLayout>
      </c:layout>
      <c:scatterChart>
        <c:scatterStyle val="smoothMarker"/>
        <c:varyColors val="0"/>
        <c:ser>
          <c:idx val="0"/>
          <c:order val="0"/>
          <c:tx>
            <c:strRef>
              <c:f>Pressure!$A$106</c:f>
              <c:strCache>
                <c:ptCount val="1"/>
                <c:pt idx="0">
                  <c:v>Continuous </c:v>
                </c:pt>
              </c:strCache>
            </c:strRef>
          </c:tx>
          <c:marker>
            <c:symbol val="diamond"/>
            <c:size val="5"/>
          </c:marker>
          <c:xVal>
            <c:numRef>
              <c:f>Pressure!$A$2:$AL$2</c:f>
              <c:numCache>
                <c:formatCode>General</c:formatCode>
                <c:ptCount val="38"/>
                <c:pt idx="1">
                  <c:v>1.5915465E-2</c:v>
                </c:pt>
                <c:pt idx="2">
                  <c:v>2.1220620000000003E-2</c:v>
                </c:pt>
                <c:pt idx="3">
                  <c:v>2.6525775000000001E-2</c:v>
                </c:pt>
                <c:pt idx="4">
                  <c:v>3.183093E-2</c:v>
                </c:pt>
                <c:pt idx="5">
                  <c:v>3.7136084999999999E-2</c:v>
                </c:pt>
                <c:pt idx="6">
                  <c:v>4.2441240000000005E-2</c:v>
                </c:pt>
                <c:pt idx="7">
                  <c:v>4.7746395000000004E-2</c:v>
                </c:pt>
                <c:pt idx="8">
                  <c:v>5.3051550000000003E-2</c:v>
                </c:pt>
                <c:pt idx="9">
                  <c:v>5.8356705000000002E-2</c:v>
                </c:pt>
                <c:pt idx="10">
                  <c:v>6.3661860000000001E-2</c:v>
                </c:pt>
                <c:pt idx="11">
                  <c:v>6.8967015000000007E-2</c:v>
                </c:pt>
                <c:pt idx="12">
                  <c:v>7.4272169999999998E-2</c:v>
                </c:pt>
                <c:pt idx="13">
                  <c:v>7.9577325000000004E-2</c:v>
                </c:pt>
                <c:pt idx="14">
                  <c:v>8.488248000000001E-2</c:v>
                </c:pt>
                <c:pt idx="15">
                  <c:v>9.0187635000000002E-2</c:v>
                </c:pt>
                <c:pt idx="16">
                  <c:v>9.5492790000000008E-2</c:v>
                </c:pt>
                <c:pt idx="17">
                  <c:v>0.100797945</c:v>
                </c:pt>
                <c:pt idx="18">
                  <c:v>0.10610310000000001</c:v>
                </c:pt>
                <c:pt idx="19">
                  <c:v>0.111408255</c:v>
                </c:pt>
                <c:pt idx="20">
                  <c:v>0.11671341</c:v>
                </c:pt>
                <c:pt idx="21">
                  <c:v>0.12201856500000001</c:v>
                </c:pt>
                <c:pt idx="22">
                  <c:v>0.12732372</c:v>
                </c:pt>
                <c:pt idx="23">
                  <c:v>0.13262887500000001</c:v>
                </c:pt>
                <c:pt idx="24">
                  <c:v>0.13793403000000001</c:v>
                </c:pt>
                <c:pt idx="25">
                  <c:v>0.14323918500000002</c:v>
                </c:pt>
                <c:pt idx="26">
                  <c:v>0.14854434</c:v>
                </c:pt>
                <c:pt idx="27">
                  <c:v>0.153849495</c:v>
                </c:pt>
                <c:pt idx="28">
                  <c:v>0.15915465000000001</c:v>
                </c:pt>
                <c:pt idx="29">
                  <c:v>0.16445980500000001</c:v>
                </c:pt>
                <c:pt idx="30">
                  <c:v>0.16976496000000002</c:v>
                </c:pt>
                <c:pt idx="31">
                  <c:v>0.175070115</c:v>
                </c:pt>
                <c:pt idx="32">
                  <c:v>0.18037527</c:v>
                </c:pt>
                <c:pt idx="33">
                  <c:v>0.18568042500000001</c:v>
                </c:pt>
                <c:pt idx="34">
                  <c:v>0.19098558000000002</c:v>
                </c:pt>
                <c:pt idx="35">
                  <c:v>0.19629073499999999</c:v>
                </c:pt>
                <c:pt idx="36">
                  <c:v>0.20159589</c:v>
                </c:pt>
                <c:pt idx="37">
                  <c:v>0.20690104500000001</c:v>
                </c:pt>
              </c:numCache>
            </c:numRef>
          </c:xVal>
          <c:yVal>
            <c:numRef>
              <c:f>Pressure!$B$106:$AM$106</c:f>
              <c:numCache>
                <c:formatCode>General</c:formatCode>
                <c:ptCount val="38"/>
                <c:pt idx="0">
                  <c:v>90.7</c:v>
                </c:pt>
                <c:pt idx="1">
                  <c:v>106.80000000000001</c:v>
                </c:pt>
                <c:pt idx="2">
                  <c:v>139.33333333333334</c:v>
                </c:pt>
                <c:pt idx="3">
                  <c:v>173.86666666666662</c:v>
                </c:pt>
                <c:pt idx="4">
                  <c:v>206.20000000000002</c:v>
                </c:pt>
                <c:pt idx="5">
                  <c:v>244.00000000000009</c:v>
                </c:pt>
                <c:pt idx="6">
                  <c:v>273.76666666666677</c:v>
                </c:pt>
                <c:pt idx="7">
                  <c:v>314.66666666666657</c:v>
                </c:pt>
                <c:pt idx="8">
                  <c:v>348.56666666666678</c:v>
                </c:pt>
                <c:pt idx="9">
                  <c:v>393.93333333333328</c:v>
                </c:pt>
                <c:pt idx="10">
                  <c:v>427.80000000000013</c:v>
                </c:pt>
                <c:pt idx="11">
                  <c:v>452.50000000000011</c:v>
                </c:pt>
                <c:pt idx="12">
                  <c:v>461.7</c:v>
                </c:pt>
                <c:pt idx="13">
                  <c:v>461.90000000000009</c:v>
                </c:pt>
                <c:pt idx="14">
                  <c:v>461.56666666666666</c:v>
                </c:pt>
                <c:pt idx="15">
                  <c:v>467.36666666666673</c:v>
                </c:pt>
                <c:pt idx="16">
                  <c:v>475.43333333333322</c:v>
                </c:pt>
                <c:pt idx="17">
                  <c:v>480.76666666666659</c:v>
                </c:pt>
                <c:pt idx="18">
                  <c:v>480.89999999999992</c:v>
                </c:pt>
                <c:pt idx="19">
                  <c:v>482.46666666666664</c:v>
                </c:pt>
                <c:pt idx="20">
                  <c:v>481.46666666666664</c:v>
                </c:pt>
                <c:pt idx="21">
                  <c:v>480.3</c:v>
                </c:pt>
                <c:pt idx="22">
                  <c:v>482.29999999999995</c:v>
                </c:pt>
                <c:pt idx="23">
                  <c:v>480.33333333333337</c:v>
                </c:pt>
                <c:pt idx="24">
                  <c:v>481.36666666666662</c:v>
                </c:pt>
                <c:pt idx="25">
                  <c:v>479.23333333333335</c:v>
                </c:pt>
                <c:pt idx="26">
                  <c:v>481.13333333333327</c:v>
                </c:pt>
                <c:pt idx="27">
                  <c:v>480.40000000000009</c:v>
                </c:pt>
                <c:pt idx="28">
                  <c:v>480.33333333333337</c:v>
                </c:pt>
                <c:pt idx="29">
                  <c:v>480.4666666666667</c:v>
                </c:pt>
                <c:pt idx="30">
                  <c:v>481.46666666666658</c:v>
                </c:pt>
                <c:pt idx="31">
                  <c:v>477.06666666666661</c:v>
                </c:pt>
                <c:pt idx="32">
                  <c:v>480.36666666666667</c:v>
                </c:pt>
                <c:pt idx="33">
                  <c:v>481.16666666666663</c:v>
                </c:pt>
                <c:pt idx="34">
                  <c:v>490.8</c:v>
                </c:pt>
                <c:pt idx="35">
                  <c:v>486.40000000000015</c:v>
                </c:pt>
                <c:pt idx="36">
                  <c:v>496.53333333333347</c:v>
                </c:pt>
                <c:pt idx="37">
                  <c:v>496.4666666666667</c:v>
                </c:pt>
              </c:numCache>
            </c:numRef>
          </c:yVal>
          <c:smooth val="1"/>
          <c:extLst xmlns:c16r2="http://schemas.microsoft.com/office/drawing/2015/06/chart">
            <c:ext xmlns:c16="http://schemas.microsoft.com/office/drawing/2014/chart" uri="{C3380CC4-5D6E-409C-BE32-E72D297353CC}">
              <c16:uniqueId val="{00000000-50BF-43DF-A677-AB7070C155A3}"/>
            </c:ext>
          </c:extLst>
        </c:ser>
        <c:ser>
          <c:idx val="1"/>
          <c:order val="1"/>
          <c:tx>
            <c:strRef>
              <c:f>Pressure!$A$107</c:f>
              <c:strCache>
                <c:ptCount val="1"/>
                <c:pt idx="0">
                  <c:v>281 Hz</c:v>
                </c:pt>
              </c:strCache>
            </c:strRef>
          </c:tx>
          <c:marker>
            <c:symbol val="square"/>
            <c:size val="5"/>
          </c:marker>
          <c:xVal>
            <c:numRef>
              <c:f>Pressure!$A$2:$AL$2</c:f>
              <c:numCache>
                <c:formatCode>General</c:formatCode>
                <c:ptCount val="38"/>
                <c:pt idx="1">
                  <c:v>1.5915465E-2</c:v>
                </c:pt>
                <c:pt idx="2">
                  <c:v>2.1220620000000003E-2</c:v>
                </c:pt>
                <c:pt idx="3">
                  <c:v>2.6525775000000001E-2</c:v>
                </c:pt>
                <c:pt idx="4">
                  <c:v>3.183093E-2</c:v>
                </c:pt>
                <c:pt idx="5">
                  <c:v>3.7136084999999999E-2</c:v>
                </c:pt>
                <c:pt idx="6">
                  <c:v>4.2441240000000005E-2</c:v>
                </c:pt>
                <c:pt idx="7">
                  <c:v>4.7746395000000004E-2</c:v>
                </c:pt>
                <c:pt idx="8">
                  <c:v>5.3051550000000003E-2</c:v>
                </c:pt>
                <c:pt idx="9">
                  <c:v>5.8356705000000002E-2</c:v>
                </c:pt>
                <c:pt idx="10">
                  <c:v>6.3661860000000001E-2</c:v>
                </c:pt>
                <c:pt idx="11">
                  <c:v>6.8967015000000007E-2</c:v>
                </c:pt>
                <c:pt idx="12">
                  <c:v>7.4272169999999998E-2</c:v>
                </c:pt>
                <c:pt idx="13">
                  <c:v>7.9577325000000004E-2</c:v>
                </c:pt>
                <c:pt idx="14">
                  <c:v>8.488248000000001E-2</c:v>
                </c:pt>
                <c:pt idx="15">
                  <c:v>9.0187635000000002E-2</c:v>
                </c:pt>
                <c:pt idx="16">
                  <c:v>9.5492790000000008E-2</c:v>
                </c:pt>
                <c:pt idx="17">
                  <c:v>0.100797945</c:v>
                </c:pt>
                <c:pt idx="18">
                  <c:v>0.10610310000000001</c:v>
                </c:pt>
                <c:pt idx="19">
                  <c:v>0.111408255</c:v>
                </c:pt>
                <c:pt idx="20">
                  <c:v>0.11671341</c:v>
                </c:pt>
                <c:pt idx="21">
                  <c:v>0.12201856500000001</c:v>
                </c:pt>
                <c:pt idx="22">
                  <c:v>0.12732372</c:v>
                </c:pt>
                <c:pt idx="23">
                  <c:v>0.13262887500000001</c:v>
                </c:pt>
                <c:pt idx="24">
                  <c:v>0.13793403000000001</c:v>
                </c:pt>
                <c:pt idx="25">
                  <c:v>0.14323918500000002</c:v>
                </c:pt>
                <c:pt idx="26">
                  <c:v>0.14854434</c:v>
                </c:pt>
                <c:pt idx="27">
                  <c:v>0.153849495</c:v>
                </c:pt>
                <c:pt idx="28">
                  <c:v>0.15915465000000001</c:v>
                </c:pt>
                <c:pt idx="29">
                  <c:v>0.16445980500000001</c:v>
                </c:pt>
                <c:pt idx="30">
                  <c:v>0.16976496000000002</c:v>
                </c:pt>
                <c:pt idx="31">
                  <c:v>0.175070115</c:v>
                </c:pt>
                <c:pt idx="32">
                  <c:v>0.18037527</c:v>
                </c:pt>
                <c:pt idx="33">
                  <c:v>0.18568042500000001</c:v>
                </c:pt>
                <c:pt idx="34">
                  <c:v>0.19098558000000002</c:v>
                </c:pt>
                <c:pt idx="35">
                  <c:v>0.19629073499999999</c:v>
                </c:pt>
                <c:pt idx="36">
                  <c:v>0.20159589</c:v>
                </c:pt>
                <c:pt idx="37">
                  <c:v>0.20690104500000001</c:v>
                </c:pt>
              </c:numCache>
            </c:numRef>
          </c:xVal>
          <c:yVal>
            <c:numRef>
              <c:f>Pressure!$B$107:$AM$107</c:f>
              <c:numCache>
                <c:formatCode>General</c:formatCode>
                <c:ptCount val="38"/>
                <c:pt idx="13">
                  <c:v>449.46666666666681</c:v>
                </c:pt>
                <c:pt idx="14">
                  <c:v>457.36666666666667</c:v>
                </c:pt>
                <c:pt idx="15">
                  <c:v>463.13333333333321</c:v>
                </c:pt>
                <c:pt idx="16">
                  <c:v>469.46666666666664</c:v>
                </c:pt>
                <c:pt idx="17">
                  <c:v>474.33333333333348</c:v>
                </c:pt>
                <c:pt idx="18">
                  <c:v>477.7000000000001</c:v>
                </c:pt>
                <c:pt idx="19">
                  <c:v>480.56666666666672</c:v>
                </c:pt>
                <c:pt idx="20">
                  <c:v>481.80000000000007</c:v>
                </c:pt>
                <c:pt idx="21">
                  <c:v>482.59999999999997</c:v>
                </c:pt>
                <c:pt idx="22">
                  <c:v>483.23333333333346</c:v>
                </c:pt>
                <c:pt idx="23">
                  <c:v>483.4666666666667</c:v>
                </c:pt>
                <c:pt idx="24">
                  <c:v>485.26666666666677</c:v>
                </c:pt>
                <c:pt idx="25">
                  <c:v>483.26666666666682</c:v>
                </c:pt>
                <c:pt idx="26">
                  <c:v>484.73333333333352</c:v>
                </c:pt>
                <c:pt idx="27">
                  <c:v>483.83333333333331</c:v>
                </c:pt>
                <c:pt idx="28">
                  <c:v>488.90000000000003</c:v>
                </c:pt>
                <c:pt idx="29">
                  <c:v>492.5</c:v>
                </c:pt>
                <c:pt idx="30">
                  <c:v>487.03333333333336</c:v>
                </c:pt>
                <c:pt idx="31">
                  <c:v>489.96666666666664</c:v>
                </c:pt>
                <c:pt idx="32">
                  <c:v>497.43333333333328</c:v>
                </c:pt>
                <c:pt idx="33">
                  <c:v>489.83333333333343</c:v>
                </c:pt>
                <c:pt idx="34">
                  <c:v>487.4666666666667</c:v>
                </c:pt>
                <c:pt idx="35">
                  <c:v>501.73333333333323</c:v>
                </c:pt>
                <c:pt idx="36">
                  <c:v>496.83333333333348</c:v>
                </c:pt>
                <c:pt idx="37">
                  <c:v>502.16666666666657</c:v>
                </c:pt>
              </c:numCache>
            </c:numRef>
          </c:yVal>
          <c:smooth val="1"/>
          <c:extLst xmlns:c16r2="http://schemas.microsoft.com/office/drawing/2015/06/chart">
            <c:ext xmlns:c16="http://schemas.microsoft.com/office/drawing/2014/chart" uri="{C3380CC4-5D6E-409C-BE32-E72D297353CC}">
              <c16:uniqueId val="{00000001-50BF-43DF-A677-AB7070C155A3}"/>
            </c:ext>
          </c:extLst>
        </c:ser>
        <c:ser>
          <c:idx val="2"/>
          <c:order val="2"/>
          <c:tx>
            <c:strRef>
              <c:f>Pressure!$A$108</c:f>
              <c:strCache>
                <c:ptCount val="1"/>
                <c:pt idx="0">
                  <c:v>270 Hz</c:v>
                </c:pt>
              </c:strCache>
            </c:strRef>
          </c:tx>
          <c:marker>
            <c:symbol val="triangle"/>
            <c:size val="5"/>
          </c:marker>
          <c:xVal>
            <c:numRef>
              <c:f>Pressure!$A$2:$AL$2</c:f>
              <c:numCache>
                <c:formatCode>General</c:formatCode>
                <c:ptCount val="38"/>
                <c:pt idx="1">
                  <c:v>1.5915465E-2</c:v>
                </c:pt>
                <c:pt idx="2">
                  <c:v>2.1220620000000003E-2</c:v>
                </c:pt>
                <c:pt idx="3">
                  <c:v>2.6525775000000001E-2</c:v>
                </c:pt>
                <c:pt idx="4">
                  <c:v>3.183093E-2</c:v>
                </c:pt>
                <c:pt idx="5">
                  <c:v>3.7136084999999999E-2</c:v>
                </c:pt>
                <c:pt idx="6">
                  <c:v>4.2441240000000005E-2</c:v>
                </c:pt>
                <c:pt idx="7">
                  <c:v>4.7746395000000004E-2</c:v>
                </c:pt>
                <c:pt idx="8">
                  <c:v>5.3051550000000003E-2</c:v>
                </c:pt>
                <c:pt idx="9">
                  <c:v>5.8356705000000002E-2</c:v>
                </c:pt>
                <c:pt idx="10">
                  <c:v>6.3661860000000001E-2</c:v>
                </c:pt>
                <c:pt idx="11">
                  <c:v>6.8967015000000007E-2</c:v>
                </c:pt>
                <c:pt idx="12">
                  <c:v>7.4272169999999998E-2</c:v>
                </c:pt>
                <c:pt idx="13">
                  <c:v>7.9577325000000004E-2</c:v>
                </c:pt>
                <c:pt idx="14">
                  <c:v>8.488248000000001E-2</c:v>
                </c:pt>
                <c:pt idx="15">
                  <c:v>9.0187635000000002E-2</c:v>
                </c:pt>
                <c:pt idx="16">
                  <c:v>9.5492790000000008E-2</c:v>
                </c:pt>
                <c:pt idx="17">
                  <c:v>0.100797945</c:v>
                </c:pt>
                <c:pt idx="18">
                  <c:v>0.10610310000000001</c:v>
                </c:pt>
                <c:pt idx="19">
                  <c:v>0.111408255</c:v>
                </c:pt>
                <c:pt idx="20">
                  <c:v>0.11671341</c:v>
                </c:pt>
                <c:pt idx="21">
                  <c:v>0.12201856500000001</c:v>
                </c:pt>
                <c:pt idx="22">
                  <c:v>0.12732372</c:v>
                </c:pt>
                <c:pt idx="23">
                  <c:v>0.13262887500000001</c:v>
                </c:pt>
                <c:pt idx="24">
                  <c:v>0.13793403000000001</c:v>
                </c:pt>
                <c:pt idx="25">
                  <c:v>0.14323918500000002</c:v>
                </c:pt>
                <c:pt idx="26">
                  <c:v>0.14854434</c:v>
                </c:pt>
                <c:pt idx="27">
                  <c:v>0.153849495</c:v>
                </c:pt>
                <c:pt idx="28">
                  <c:v>0.15915465000000001</c:v>
                </c:pt>
                <c:pt idx="29">
                  <c:v>0.16445980500000001</c:v>
                </c:pt>
                <c:pt idx="30">
                  <c:v>0.16976496000000002</c:v>
                </c:pt>
                <c:pt idx="31">
                  <c:v>0.175070115</c:v>
                </c:pt>
                <c:pt idx="32">
                  <c:v>0.18037527</c:v>
                </c:pt>
                <c:pt idx="33">
                  <c:v>0.18568042500000001</c:v>
                </c:pt>
                <c:pt idx="34">
                  <c:v>0.19098558000000002</c:v>
                </c:pt>
                <c:pt idx="35">
                  <c:v>0.19629073499999999</c:v>
                </c:pt>
                <c:pt idx="36">
                  <c:v>0.20159589</c:v>
                </c:pt>
                <c:pt idx="37">
                  <c:v>0.20690104500000001</c:v>
                </c:pt>
              </c:numCache>
            </c:numRef>
          </c:xVal>
          <c:yVal>
            <c:numRef>
              <c:f>Pressure!$B$108:$AM$108</c:f>
              <c:numCache>
                <c:formatCode>General</c:formatCode>
                <c:ptCount val="38"/>
                <c:pt idx="14">
                  <c:v>452.41935483870969</c:v>
                </c:pt>
                <c:pt idx="15">
                  <c:v>462.35483870967738</c:v>
                </c:pt>
                <c:pt idx="16">
                  <c:v>467.80645161290317</c:v>
                </c:pt>
                <c:pt idx="17">
                  <c:v>473.93548387096774</c:v>
                </c:pt>
                <c:pt idx="18">
                  <c:v>476.51612903225799</c:v>
                </c:pt>
                <c:pt idx="19">
                  <c:v>477.54838709677426</c:v>
                </c:pt>
                <c:pt idx="20">
                  <c:v>477.51612903225811</c:v>
                </c:pt>
                <c:pt idx="21">
                  <c:v>478.35483870967749</c:v>
                </c:pt>
                <c:pt idx="22">
                  <c:v>478.64516129032256</c:v>
                </c:pt>
                <c:pt idx="23">
                  <c:v>477.48387096774206</c:v>
                </c:pt>
                <c:pt idx="24">
                  <c:v>476.35483870967744</c:v>
                </c:pt>
                <c:pt idx="25">
                  <c:v>482.90322580645164</c:v>
                </c:pt>
                <c:pt idx="26">
                  <c:v>479.22580645161281</c:v>
                </c:pt>
                <c:pt idx="27">
                  <c:v>482.74193548387092</c:v>
                </c:pt>
                <c:pt idx="28">
                  <c:v>494.45161290322579</c:v>
                </c:pt>
                <c:pt idx="29">
                  <c:v>491.74193548387109</c:v>
                </c:pt>
                <c:pt idx="30">
                  <c:v>490.00000000000006</c:v>
                </c:pt>
                <c:pt idx="31">
                  <c:v>493.25806451612914</c:v>
                </c:pt>
                <c:pt idx="32">
                  <c:v>488.29032258064512</c:v>
                </c:pt>
                <c:pt idx="33">
                  <c:v>496.90322580645159</c:v>
                </c:pt>
                <c:pt idx="34">
                  <c:v>494.9354838709678</c:v>
                </c:pt>
                <c:pt idx="35">
                  <c:v>500.48387096774201</c:v>
                </c:pt>
                <c:pt idx="36">
                  <c:v>491.22580645161281</c:v>
                </c:pt>
                <c:pt idx="37">
                  <c:v>495.67741935483883</c:v>
                </c:pt>
              </c:numCache>
            </c:numRef>
          </c:yVal>
          <c:smooth val="1"/>
          <c:extLst xmlns:c16r2="http://schemas.microsoft.com/office/drawing/2015/06/chart">
            <c:ext xmlns:c16="http://schemas.microsoft.com/office/drawing/2014/chart" uri="{C3380CC4-5D6E-409C-BE32-E72D297353CC}">
              <c16:uniqueId val="{00000002-50BF-43DF-A677-AB7070C155A3}"/>
            </c:ext>
          </c:extLst>
        </c:ser>
        <c:dLbls>
          <c:showLegendKey val="0"/>
          <c:showVal val="0"/>
          <c:showCatName val="0"/>
          <c:showSerName val="0"/>
          <c:showPercent val="0"/>
          <c:showBubbleSize val="0"/>
        </c:dLbls>
        <c:axId val="419272960"/>
        <c:axId val="419275136"/>
      </c:scatterChart>
      <c:valAx>
        <c:axId val="419272960"/>
        <c:scaling>
          <c:orientation val="minMax"/>
          <c:max val="0.21000000000000002"/>
          <c:min val="1.5000000000000003E-2"/>
        </c:scaling>
        <c:delete val="0"/>
        <c:axPos val="b"/>
        <c:title>
          <c:tx>
            <c:rich>
              <a:bodyPr/>
              <a:lstStyle/>
              <a:p>
                <a:pPr>
                  <a:defRPr/>
                </a:pPr>
                <a:r>
                  <a:rPr lang="en-GB"/>
                  <a:t>U (m/s)</a:t>
                </a:r>
              </a:p>
            </c:rich>
          </c:tx>
          <c:overlay val="0"/>
        </c:title>
        <c:numFmt formatCode="General" sourceLinked="1"/>
        <c:majorTickMark val="in"/>
        <c:minorTickMark val="none"/>
        <c:tickLblPos val="nextTo"/>
        <c:crossAx val="419275136"/>
        <c:crosses val="autoZero"/>
        <c:crossBetween val="midCat"/>
      </c:valAx>
      <c:valAx>
        <c:axId val="419275136"/>
        <c:scaling>
          <c:orientation val="minMax"/>
          <c:max val="550"/>
          <c:min val="0"/>
        </c:scaling>
        <c:delete val="0"/>
        <c:axPos val="l"/>
        <c:title>
          <c:tx>
            <c:rich>
              <a:bodyPr rot="-5400000" vert="horz"/>
              <a:lstStyle/>
              <a:p>
                <a:pPr>
                  <a:defRPr/>
                </a:pPr>
                <a:r>
                  <a:rPr lang="en-GB">
                    <a:latin typeface="Calibri"/>
                  </a:rPr>
                  <a:t>Pressure</a:t>
                </a:r>
                <a:r>
                  <a:rPr lang="en-GB" baseline="0">
                    <a:latin typeface="Calibri"/>
                  </a:rPr>
                  <a:t> drop</a:t>
                </a:r>
                <a:r>
                  <a:rPr lang="en-GB">
                    <a:latin typeface="Calibri"/>
                  </a:rPr>
                  <a:t> (Pa)</a:t>
                </a:r>
                <a:endParaRPr lang="en-GB"/>
              </a:p>
            </c:rich>
          </c:tx>
          <c:overlay val="0"/>
        </c:title>
        <c:numFmt formatCode="General" sourceLinked="1"/>
        <c:majorTickMark val="in"/>
        <c:minorTickMark val="none"/>
        <c:tickLblPos val="nextTo"/>
        <c:crossAx val="419272960"/>
        <c:crosses val="autoZero"/>
        <c:crossBetween val="midCat"/>
      </c:valAx>
      <c:spPr>
        <a:ln>
          <a:solidFill>
            <a:schemeClr val="bg1">
              <a:lumMod val="50000"/>
            </a:schemeClr>
          </a:solidFill>
        </a:ln>
      </c:spPr>
    </c:plotArea>
    <c:legend>
      <c:legendPos val="r"/>
      <c:layout>
        <c:manualLayout>
          <c:xMode val="edge"/>
          <c:yMode val="edge"/>
          <c:x val="0.52693000874890639"/>
          <c:y val="0.42534995625546806"/>
          <c:w val="0.34166666666666667"/>
          <c:h val="0.25115157480314959"/>
        </c:manualLayout>
      </c:layout>
      <c:overlay val="0"/>
    </c:legend>
    <c:plotVisOnly val="1"/>
    <c:dispBlanksAs val="gap"/>
    <c:showDLblsOverMax val="0"/>
  </c:chart>
  <c:spPr>
    <a:ln>
      <a:noFill/>
    </a:ln>
  </c:sp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262727483045186"/>
          <c:y val="5.1400554097404488E-2"/>
          <c:w val="0.84610930731710698"/>
          <c:h val="0.82492719416132265"/>
        </c:manualLayout>
      </c:layout>
      <c:scatterChart>
        <c:scatterStyle val="smoothMarker"/>
        <c:varyColors val="0"/>
        <c:ser>
          <c:idx val="0"/>
          <c:order val="0"/>
          <c:tx>
            <c:strRef>
              <c:f>V!$A$10</c:f>
              <c:strCache>
                <c:ptCount val="1"/>
                <c:pt idx="0">
                  <c:v>Continuous flow </c:v>
                </c:pt>
              </c:strCache>
            </c:strRef>
          </c:tx>
          <c:xVal>
            <c:numRef>
              <c:f>V!$B$2:$AM$2</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V!$B$10:$AM$10</c:f>
              <c:numCache>
                <c:formatCode>General</c:formatCode>
                <c:ptCount val="38"/>
                <c:pt idx="0">
                  <c:v>1232.6952236409002</c:v>
                </c:pt>
                <c:pt idx="1">
                  <c:v>1233.4028304137</c:v>
                </c:pt>
                <c:pt idx="2">
                  <c:v>1253.3042708987</c:v>
                </c:pt>
                <c:pt idx="3">
                  <c:v>1272.5423300341999</c:v>
                </c:pt>
                <c:pt idx="4">
                  <c:v>1290.4978518940002</c:v>
                </c:pt>
                <c:pt idx="5">
                  <c:v>1315.9274702915002</c:v>
                </c:pt>
                <c:pt idx="6">
                  <c:v>1337.3768005920001</c:v>
                </c:pt>
                <c:pt idx="7">
                  <c:v>1376.737427329</c:v>
                </c:pt>
                <c:pt idx="8">
                  <c:v>1396.6388678139997</c:v>
                </c:pt>
                <c:pt idx="9">
                  <c:v>1446.1713419100001</c:v>
                </c:pt>
                <c:pt idx="10">
                  <c:v>1481.1094263170003</c:v>
                </c:pt>
                <c:pt idx="11">
                  <c:v>1537.7179681410003</c:v>
                </c:pt>
                <c:pt idx="12">
                  <c:v>1578.4053575770001</c:v>
                </c:pt>
                <c:pt idx="13">
                  <c:v>1642.0899671290001</c:v>
                </c:pt>
                <c:pt idx="14">
                  <c:v>1695.1604750890003</c:v>
                </c:pt>
                <c:pt idx="15">
                  <c:v>1759.7295931070003</c:v>
                </c:pt>
                <c:pt idx="16">
                  <c:v>1804.3972706400002</c:v>
                </c:pt>
                <c:pt idx="17">
                  <c:v>1888.8678291430001</c:v>
                </c:pt>
                <c:pt idx="18">
                  <c:v>1941.0538286370004</c:v>
                </c:pt>
                <c:pt idx="19">
                  <c:v>2006.9497093540003</c:v>
                </c:pt>
                <c:pt idx="20">
                  <c:v>2071.5188273719996</c:v>
                </c:pt>
                <c:pt idx="21">
                  <c:v>2144.4907758170002</c:v>
                </c:pt>
                <c:pt idx="22">
                  <c:v>2218.789486961</c:v>
                </c:pt>
                <c:pt idx="23">
                  <c:v>2311.2206216580003</c:v>
                </c:pt>
                <c:pt idx="24">
                  <c:v>2398.3447055590004</c:v>
                </c:pt>
                <c:pt idx="25">
                  <c:v>2507.5815011099999</c:v>
                </c:pt>
                <c:pt idx="26">
                  <c:v>2592.0520596130004</c:v>
                </c:pt>
                <c:pt idx="27">
                  <c:v>2715.8832448530006</c:v>
                </c:pt>
                <c:pt idx="28">
                  <c:v>2890.1314126550001</c:v>
                </c:pt>
                <c:pt idx="29">
                  <c:v>2993.6189031770004</c:v>
                </c:pt>
                <c:pt idx="30">
                  <c:v>3099.3176648640006</c:v>
                </c:pt>
                <c:pt idx="31">
                  <c:v>3242.1657821230001</c:v>
                </c:pt>
                <c:pt idx="32">
                  <c:v>3379.2645943530006</c:v>
                </c:pt>
                <c:pt idx="33">
                  <c:v>3578.2789992029998</c:v>
                </c:pt>
                <c:pt idx="34">
                  <c:v>3756.0652008689995</c:v>
                </c:pt>
                <c:pt idx="35">
                  <c:v>3979.4035885340008</c:v>
                </c:pt>
                <c:pt idx="36">
                  <c:v>4145.6911801420001</c:v>
                </c:pt>
                <c:pt idx="37">
                  <c:v>4390.2577709910001</c:v>
                </c:pt>
              </c:numCache>
            </c:numRef>
          </c:yVal>
          <c:smooth val="1"/>
          <c:extLst xmlns:c16r2="http://schemas.microsoft.com/office/drawing/2015/06/chart">
            <c:ext xmlns:c16="http://schemas.microsoft.com/office/drawing/2014/chart" uri="{C3380CC4-5D6E-409C-BE32-E72D297353CC}">
              <c16:uniqueId val="{00000000-5703-4926-BFB0-2AE2BE6022FE}"/>
            </c:ext>
          </c:extLst>
        </c:ser>
        <c:ser>
          <c:idx val="1"/>
          <c:order val="1"/>
          <c:tx>
            <c:strRef>
              <c:f>V!$A$11</c:f>
              <c:strCache>
                <c:ptCount val="1"/>
                <c:pt idx="0">
                  <c:v>280.23 Hz minimum</c:v>
                </c:pt>
              </c:strCache>
            </c:strRef>
          </c:tx>
          <c:xVal>
            <c:numRef>
              <c:f>V!$B$2:$AM$2</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V!$B$11:$AM$11</c:f>
              <c:numCache>
                <c:formatCode>General</c:formatCode>
                <c:ptCount val="38"/>
                <c:pt idx="13">
                  <c:v>1076.0045488890003</c:v>
                </c:pt>
                <c:pt idx="14">
                  <c:v>1066.274955763</c:v>
                </c:pt>
                <c:pt idx="15">
                  <c:v>1067.1594642290002</c:v>
                </c:pt>
                <c:pt idx="16">
                  <c:v>1077.3313115880001</c:v>
                </c:pt>
                <c:pt idx="17">
                  <c:v>1088.3876674129999</c:v>
                </c:pt>
                <c:pt idx="18">
                  <c:v>1110.9426332960002</c:v>
                </c:pt>
                <c:pt idx="19">
                  <c:v>1156.052565062</c:v>
                </c:pt>
                <c:pt idx="20">
                  <c:v>1187.4526156050001</c:v>
                </c:pt>
                <c:pt idx="21">
                  <c:v>1246.7146828270002</c:v>
                </c:pt>
                <c:pt idx="22">
                  <c:v>1294.9203942240001</c:v>
                </c:pt>
                <c:pt idx="23">
                  <c:v>1369.2191053680001</c:v>
                </c:pt>
                <c:pt idx="24">
                  <c:v>1435.9994945510002</c:v>
                </c:pt>
                <c:pt idx="25">
                  <c:v>1523.1235784519999</c:v>
                </c:pt>
                <c:pt idx="26">
                  <c:v>1591.6729845670002</c:v>
                </c:pt>
                <c:pt idx="27">
                  <c:v>1684.104119264</c:v>
                </c:pt>
                <c:pt idx="28">
                  <c:v>1776.9775081940002</c:v>
                </c:pt>
                <c:pt idx="29">
                  <c:v>1894.1748799390004</c:v>
                </c:pt>
                <c:pt idx="30">
                  <c:v>1972.4538791800001</c:v>
                </c:pt>
                <c:pt idx="31">
                  <c:v>2025.9666413730001</c:v>
                </c:pt>
                <c:pt idx="32">
                  <c:v>2089.6512509250001</c:v>
                </c:pt>
                <c:pt idx="33">
                  <c:v>2210.8289107670003</c:v>
                </c:pt>
                <c:pt idx="34">
                  <c:v>2397.4601970929998</c:v>
                </c:pt>
                <c:pt idx="35">
                  <c:v>2566.401314099</c:v>
                </c:pt>
                <c:pt idx="36">
                  <c:v>2765.4157189490002</c:v>
                </c:pt>
                <c:pt idx="37">
                  <c:v>2986.1005812160006</c:v>
                </c:pt>
              </c:numCache>
            </c:numRef>
          </c:yVal>
          <c:smooth val="1"/>
          <c:extLst xmlns:c16r2="http://schemas.microsoft.com/office/drawing/2015/06/chart">
            <c:ext xmlns:c16="http://schemas.microsoft.com/office/drawing/2014/chart" uri="{C3380CC4-5D6E-409C-BE32-E72D297353CC}">
              <c16:uniqueId val="{00000001-5703-4926-BFB0-2AE2BE6022FE}"/>
            </c:ext>
          </c:extLst>
        </c:ser>
        <c:ser>
          <c:idx val="2"/>
          <c:order val="2"/>
          <c:tx>
            <c:strRef>
              <c:f>V!$A$12</c:f>
              <c:strCache>
                <c:ptCount val="1"/>
                <c:pt idx="0">
                  <c:v>280.23 Hz maximum</c:v>
                </c:pt>
              </c:strCache>
            </c:strRef>
          </c:tx>
          <c:xVal>
            <c:numRef>
              <c:f>V!$B$2:$AM$2</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V!$B$12:$AM$12</c:f>
              <c:numCache>
                <c:formatCode>General</c:formatCode>
                <c:ptCount val="38"/>
                <c:pt idx="13">
                  <c:v>2301.0487742990003</c:v>
                </c:pt>
                <c:pt idx="14">
                  <c:v>2421.7841799080002</c:v>
                </c:pt>
                <c:pt idx="15">
                  <c:v>2620.7985847580003</c:v>
                </c:pt>
                <c:pt idx="16">
                  <c:v>2772.4917866770002</c:v>
                </c:pt>
                <c:pt idx="17">
                  <c:v>2936.1258528869998</c:v>
                </c:pt>
                <c:pt idx="18">
                  <c:v>3075.8781905150004</c:v>
                </c:pt>
                <c:pt idx="19">
                  <c:v>3220.0530704730004</c:v>
                </c:pt>
                <c:pt idx="20">
                  <c:v>3348.3067980430005</c:v>
                </c:pt>
                <c:pt idx="21">
                  <c:v>3530.0732878060003</c:v>
                </c:pt>
                <c:pt idx="22">
                  <c:v>3647.7129137840011</c:v>
                </c:pt>
                <c:pt idx="23">
                  <c:v>3840.5357593720009</c:v>
                </c:pt>
                <c:pt idx="24">
                  <c:v>3999.7472832520007</c:v>
                </c:pt>
                <c:pt idx="25">
                  <c:v>4208.4912812280008</c:v>
                </c:pt>
                <c:pt idx="26">
                  <c:v>4368.5873135740003</c:v>
                </c:pt>
                <c:pt idx="27">
                  <c:v>4581.75385388</c:v>
                </c:pt>
                <c:pt idx="28">
                  <c:v>4810.8415465739999</c:v>
                </c:pt>
                <c:pt idx="29">
                  <c:v>5144.301238256</c:v>
                </c:pt>
                <c:pt idx="30">
                  <c:v>5500.3158958210006</c:v>
                </c:pt>
                <c:pt idx="31">
                  <c:v>5987.6800605870003</c:v>
                </c:pt>
                <c:pt idx="32">
                  <c:v>6516.6161232550012</c:v>
                </c:pt>
                <c:pt idx="33">
                  <c:v>6943.8337123330011</c:v>
                </c:pt>
              </c:numCache>
            </c:numRef>
          </c:yVal>
          <c:smooth val="1"/>
          <c:extLst xmlns:c16r2="http://schemas.microsoft.com/office/drawing/2015/06/chart">
            <c:ext xmlns:c16="http://schemas.microsoft.com/office/drawing/2014/chart" uri="{C3380CC4-5D6E-409C-BE32-E72D297353CC}">
              <c16:uniqueId val="{00000002-5703-4926-BFB0-2AE2BE6022FE}"/>
            </c:ext>
          </c:extLst>
        </c:ser>
        <c:ser>
          <c:idx val="3"/>
          <c:order val="3"/>
          <c:tx>
            <c:strRef>
              <c:f>V!$A$13</c:f>
              <c:strCache>
                <c:ptCount val="1"/>
                <c:pt idx="0">
                  <c:v>276.43 Hz minimum</c:v>
                </c:pt>
              </c:strCache>
            </c:strRef>
          </c:tx>
          <c:xVal>
            <c:numRef>
              <c:f>V!$B$2:$AM$2</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V!$B$13:$AM$13</c:f>
              <c:numCache>
                <c:formatCode>General</c:formatCode>
                <c:ptCount val="38"/>
                <c:pt idx="14" formatCode="0.000">
                  <c:v>1046.3735152780002</c:v>
                </c:pt>
                <c:pt idx="15" formatCode="0.000">
                  <c:v>1029.1256001910001</c:v>
                </c:pt>
                <c:pt idx="16" formatCode="0.000">
                  <c:v>1028.2410917250002</c:v>
                </c:pt>
                <c:pt idx="17" formatCode="0.000">
                  <c:v>1042.3932271810002</c:v>
                </c:pt>
                <c:pt idx="18" formatCode="0.000">
                  <c:v>1053.0073287730002</c:v>
                </c:pt>
                <c:pt idx="19" formatCode="0.000">
                  <c:v>1088.3876674129999</c:v>
                </c:pt>
                <c:pt idx="20" formatCode="0.000">
                  <c:v>1118.9032094900001</c:v>
                </c:pt>
                <c:pt idx="21" formatCode="0.000">
                  <c:v>1158.2638362270002</c:v>
                </c:pt>
                <c:pt idx="22" formatCode="0.000">
                  <c:v>1198.9512256630003</c:v>
                </c:pt>
                <c:pt idx="23" formatCode="0.000">
                  <c:v>1265.7316148460002</c:v>
                </c:pt>
                <c:pt idx="24" formatCode="0.000">
                  <c:v>1331.1852413300003</c:v>
                </c:pt>
                <c:pt idx="25" formatCode="0.000">
                  <c:v>1417.4248167650001</c:v>
                </c:pt>
                <c:pt idx="26" formatCode="0.000">
                  <c:v>1493.9347990740002</c:v>
                </c:pt>
                <c:pt idx="27" formatCode="0.000">
                  <c:v>1602.2870861590002</c:v>
                </c:pt>
                <c:pt idx="28" formatCode="0.000">
                  <c:v>1692.5069496910003</c:v>
                </c:pt>
                <c:pt idx="29" formatCode="0.000">
                  <c:v>1828.2789992220003</c:v>
                </c:pt>
                <c:pt idx="30" formatCode="0.000">
                  <c:v>1929.5552185790004</c:v>
                </c:pt>
                <c:pt idx="31" formatCode="0.000">
                  <c:v>2023.3131159750003</c:v>
                </c:pt>
                <c:pt idx="32" formatCode="0.000">
                  <c:v>2111.321708342</c:v>
                </c:pt>
                <c:pt idx="33" formatCode="0.000">
                  <c:v>2204.1950972720001</c:v>
                </c:pt>
                <c:pt idx="34" formatCode="0.000">
                  <c:v>2343.9474349000002</c:v>
                </c:pt>
                <c:pt idx="35" formatCode="0.000">
                  <c:v>2512.4462976730001</c:v>
                </c:pt>
                <c:pt idx="36" formatCode="0.000">
                  <c:v>2710.5761940569996</c:v>
                </c:pt>
                <c:pt idx="37" formatCode="0.000">
                  <c:v>2895.4384634510006</c:v>
                </c:pt>
              </c:numCache>
            </c:numRef>
          </c:yVal>
          <c:smooth val="1"/>
          <c:extLst xmlns:c16r2="http://schemas.microsoft.com/office/drawing/2015/06/chart">
            <c:ext xmlns:c16="http://schemas.microsoft.com/office/drawing/2014/chart" uri="{C3380CC4-5D6E-409C-BE32-E72D297353CC}">
              <c16:uniqueId val="{00000003-5703-4926-BFB0-2AE2BE6022FE}"/>
            </c:ext>
          </c:extLst>
        </c:ser>
        <c:ser>
          <c:idx val="4"/>
          <c:order val="4"/>
          <c:tx>
            <c:strRef>
              <c:f>V!$A$14</c:f>
              <c:strCache>
                <c:ptCount val="1"/>
                <c:pt idx="0">
                  <c:v>276.43 Hz maximum</c:v>
                </c:pt>
              </c:strCache>
            </c:strRef>
          </c:tx>
          <c:xVal>
            <c:numRef>
              <c:f>V!$B$2:$AM$2</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V!$B$14:$AM$14</c:f>
              <c:numCache>
                <c:formatCode>General</c:formatCode>
                <c:ptCount val="38"/>
                <c:pt idx="14" formatCode="0.000">
                  <c:v>2434.6095526650006</c:v>
                </c:pt>
                <c:pt idx="15" formatCode="0.000">
                  <c:v>2648.2183472040001</c:v>
                </c:pt>
                <c:pt idx="16" formatCode="0.000">
                  <c:v>2790.1819559970004</c:v>
                </c:pt>
                <c:pt idx="17" formatCode="0.000">
                  <c:v>2964.4301237990003</c:v>
                </c:pt>
                <c:pt idx="18" formatCode="0.000">
                  <c:v>3083.8387667090005</c:v>
                </c:pt>
                <c:pt idx="19" formatCode="0.000">
                  <c:v>3284.1799342580002</c:v>
                </c:pt>
                <c:pt idx="20" formatCode="0.000">
                  <c:v>3399.6082890709999</c:v>
                </c:pt>
                <c:pt idx="21" formatCode="0.000">
                  <c:v>3574.740965339</c:v>
                </c:pt>
                <c:pt idx="22" formatCode="0.000">
                  <c:v>3710.5130148700005</c:v>
                </c:pt>
                <c:pt idx="23" formatCode="0.000">
                  <c:v>3889.6259792350002</c:v>
                </c:pt>
                <c:pt idx="24" formatCode="0.000">
                  <c:v>4045.2994692510001</c:v>
                </c:pt>
                <c:pt idx="25" formatCode="0.000">
                  <c:v>4241.6603487030006</c:v>
                </c:pt>
                <c:pt idx="26" formatCode="0.000">
                  <c:v>4423.4268384659999</c:v>
                </c:pt>
                <c:pt idx="27" formatCode="0.000">
                  <c:v>4648.9764972960002</c:v>
                </c:pt>
                <c:pt idx="28" formatCode="0.000">
                  <c:v>4846.6641394470007</c:v>
                </c:pt>
                <c:pt idx="29" formatCode="0.000">
                  <c:v>5139.8786959260005</c:v>
                </c:pt>
                <c:pt idx="30" formatCode="0.000">
                  <c:v>5461.3975233170004</c:v>
                </c:pt>
                <c:pt idx="31" formatCode="0.000">
                  <c:v>5863.848875347001</c:v>
                </c:pt>
                <c:pt idx="32" formatCode="0.000">
                  <c:v>6272.4917866390006</c:v>
                </c:pt>
                <c:pt idx="33" formatCode="0.000">
                  <c:v>6820.0025270930009</c:v>
                </c:pt>
              </c:numCache>
            </c:numRef>
          </c:yVal>
          <c:smooth val="1"/>
          <c:extLst xmlns:c16r2="http://schemas.microsoft.com/office/drawing/2015/06/chart">
            <c:ext xmlns:c16="http://schemas.microsoft.com/office/drawing/2014/chart" uri="{C3380CC4-5D6E-409C-BE32-E72D297353CC}">
              <c16:uniqueId val="{00000004-5703-4926-BFB0-2AE2BE6022FE}"/>
            </c:ext>
          </c:extLst>
        </c:ser>
        <c:dLbls>
          <c:showLegendKey val="0"/>
          <c:showVal val="0"/>
          <c:showCatName val="0"/>
          <c:showSerName val="0"/>
          <c:showPercent val="0"/>
          <c:showBubbleSize val="0"/>
        </c:dLbls>
        <c:axId val="523853824"/>
        <c:axId val="523855744"/>
      </c:scatterChart>
      <c:valAx>
        <c:axId val="523853824"/>
        <c:scaling>
          <c:orientation val="minMax"/>
          <c:max val="0.21300000000000002"/>
          <c:min val="0"/>
        </c:scaling>
        <c:delete val="0"/>
        <c:axPos val="b"/>
        <c:title>
          <c:tx>
            <c:rich>
              <a:bodyPr/>
              <a:lstStyle/>
              <a:p>
                <a:pPr>
                  <a:defRPr/>
                </a:pPr>
                <a:r>
                  <a:rPr lang="en-GB"/>
                  <a:t>U (m/s)</a:t>
                </a:r>
              </a:p>
            </c:rich>
          </c:tx>
          <c:overlay val="0"/>
        </c:title>
        <c:numFmt formatCode="General" sourceLinked="1"/>
        <c:majorTickMark val="in"/>
        <c:minorTickMark val="none"/>
        <c:tickLblPos val="nextTo"/>
        <c:crossAx val="523855744"/>
        <c:crosses val="autoZero"/>
        <c:crossBetween val="midCat"/>
      </c:valAx>
      <c:valAx>
        <c:axId val="523855744"/>
        <c:scaling>
          <c:orientation val="minMax"/>
          <c:max val="7000"/>
          <c:min val="0"/>
        </c:scaling>
        <c:delete val="0"/>
        <c:axPos val="l"/>
        <c:title>
          <c:tx>
            <c:rich>
              <a:bodyPr rot="-5400000" vert="horz"/>
              <a:lstStyle/>
              <a:p>
                <a:pPr>
                  <a:defRPr/>
                </a:pPr>
                <a:r>
                  <a:rPr lang="en-GB"/>
                  <a:t>Pressure (Pa)</a:t>
                </a:r>
              </a:p>
            </c:rich>
          </c:tx>
          <c:overlay val="0"/>
        </c:title>
        <c:numFmt formatCode="General" sourceLinked="1"/>
        <c:majorTickMark val="in"/>
        <c:minorTickMark val="none"/>
        <c:tickLblPos val="nextTo"/>
        <c:crossAx val="523853824"/>
        <c:crosses val="autoZero"/>
        <c:crossBetween val="midCat"/>
      </c:valAx>
      <c:spPr>
        <a:ln>
          <a:solidFill>
            <a:schemeClr val="bg1">
              <a:lumMod val="50000"/>
            </a:schemeClr>
          </a:solidFill>
        </a:ln>
      </c:spPr>
    </c:plotArea>
    <c:legend>
      <c:legendPos val="r"/>
      <c:layout>
        <c:manualLayout>
          <c:xMode val="edge"/>
          <c:yMode val="edge"/>
          <c:x val="0.1493384004983983"/>
          <c:y val="5.9241714374844746E-2"/>
          <c:w val="0.31448643919510061"/>
          <c:h val="0.34522420408215138"/>
        </c:manualLayout>
      </c:layout>
      <c:overlay val="0"/>
    </c:legend>
    <c:plotVisOnly val="1"/>
    <c:dispBlanksAs val="gap"/>
    <c:showDLblsOverMax val="0"/>
  </c:chart>
  <c:spPr>
    <a:ln>
      <a:noFill/>
    </a:ln>
  </c:spPr>
  <c:externalData r:id="rId1">
    <c:autoUpdate val="0"/>
  </c:externalData>
</c:chartSpace>
</file>

<file path=word/charts/chart13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453387281249794"/>
          <c:y val="5.1400554097404488E-2"/>
          <c:w val="0.79701937761558139"/>
          <c:h val="0.78206711661042383"/>
        </c:manualLayout>
      </c:layout>
      <c:scatterChart>
        <c:scatterStyle val="smoothMarker"/>
        <c:varyColors val="0"/>
        <c:ser>
          <c:idx val="0"/>
          <c:order val="0"/>
          <c:tx>
            <c:strRef>
              <c:f>Pressure!$A$119</c:f>
              <c:strCache>
                <c:ptCount val="1"/>
                <c:pt idx="0">
                  <c:v>Single measurement</c:v>
                </c:pt>
              </c:strCache>
            </c:strRef>
          </c:tx>
          <c:xVal>
            <c:numRef>
              <c:f>Pressure!$B$41:$Z$41</c:f>
              <c:numCache>
                <c:formatCode>General</c:formatCode>
                <c:ptCount val="25"/>
                <c:pt idx="0">
                  <c:v>8.488248000000001E-2</c:v>
                </c:pt>
                <c:pt idx="1">
                  <c:v>9.0187635000000002E-2</c:v>
                </c:pt>
                <c:pt idx="2">
                  <c:v>9.5492790000000008E-2</c:v>
                </c:pt>
                <c:pt idx="3">
                  <c:v>0.100797945</c:v>
                </c:pt>
                <c:pt idx="4">
                  <c:v>0.10610310000000001</c:v>
                </c:pt>
                <c:pt idx="5">
                  <c:v>0.111408255</c:v>
                </c:pt>
                <c:pt idx="6">
                  <c:v>0.11671341</c:v>
                </c:pt>
                <c:pt idx="7">
                  <c:v>0.12201856500000001</c:v>
                </c:pt>
                <c:pt idx="8">
                  <c:v>0.12732372</c:v>
                </c:pt>
                <c:pt idx="9">
                  <c:v>0.13262887500000001</c:v>
                </c:pt>
                <c:pt idx="10">
                  <c:v>0.13793403000000001</c:v>
                </c:pt>
                <c:pt idx="11">
                  <c:v>0.14323918500000002</c:v>
                </c:pt>
                <c:pt idx="12">
                  <c:v>0.14854434</c:v>
                </c:pt>
                <c:pt idx="13">
                  <c:v>0.153849495</c:v>
                </c:pt>
                <c:pt idx="14">
                  <c:v>0.15915465000000001</c:v>
                </c:pt>
                <c:pt idx="15">
                  <c:v>0.16445980500000001</c:v>
                </c:pt>
                <c:pt idx="16">
                  <c:v>0.16976496000000002</c:v>
                </c:pt>
                <c:pt idx="17">
                  <c:v>0.175070115</c:v>
                </c:pt>
                <c:pt idx="18">
                  <c:v>0.18037527</c:v>
                </c:pt>
                <c:pt idx="19">
                  <c:v>0.18568042500000001</c:v>
                </c:pt>
                <c:pt idx="20">
                  <c:v>0.19098558000000002</c:v>
                </c:pt>
                <c:pt idx="21">
                  <c:v>0.19629073499999999</c:v>
                </c:pt>
                <c:pt idx="22">
                  <c:v>0.20159589</c:v>
                </c:pt>
                <c:pt idx="23">
                  <c:v>0.20690104500000001</c:v>
                </c:pt>
                <c:pt idx="24">
                  <c:v>0.21220620000000001</c:v>
                </c:pt>
              </c:numCache>
            </c:numRef>
          </c:xVal>
          <c:yVal>
            <c:numRef>
              <c:f>Pressure!$B$122:$Z$122</c:f>
              <c:numCache>
                <c:formatCode>General</c:formatCode>
                <c:ptCount val="25"/>
                <c:pt idx="0">
                  <c:v>448.00000000000006</c:v>
                </c:pt>
                <c:pt idx="1">
                  <c:v>461.00000000000006</c:v>
                </c:pt>
                <c:pt idx="2">
                  <c:v>470</c:v>
                </c:pt>
                <c:pt idx="3">
                  <c:v>466</c:v>
                </c:pt>
                <c:pt idx="4">
                  <c:v>471</c:v>
                </c:pt>
                <c:pt idx="5">
                  <c:v>478</c:v>
                </c:pt>
                <c:pt idx="6">
                  <c:v>483</c:v>
                </c:pt>
                <c:pt idx="7">
                  <c:v>488</c:v>
                </c:pt>
                <c:pt idx="8">
                  <c:v>484</c:v>
                </c:pt>
                <c:pt idx="9">
                  <c:v>484</c:v>
                </c:pt>
                <c:pt idx="10">
                  <c:v>476</c:v>
                </c:pt>
                <c:pt idx="11">
                  <c:v>476</c:v>
                </c:pt>
                <c:pt idx="12">
                  <c:v>490.00000000000006</c:v>
                </c:pt>
                <c:pt idx="13">
                  <c:v>476.99999999999994</c:v>
                </c:pt>
                <c:pt idx="14">
                  <c:v>473.00000000000006</c:v>
                </c:pt>
                <c:pt idx="15">
                  <c:v>486.00000000000006</c:v>
                </c:pt>
                <c:pt idx="16">
                  <c:v>488.99999999999994</c:v>
                </c:pt>
                <c:pt idx="17">
                  <c:v>469.00000000000006</c:v>
                </c:pt>
                <c:pt idx="18">
                  <c:v>518</c:v>
                </c:pt>
                <c:pt idx="19">
                  <c:v>482</c:v>
                </c:pt>
                <c:pt idx="20">
                  <c:v>480.99999999999994</c:v>
                </c:pt>
                <c:pt idx="21">
                  <c:v>505.99999999999994</c:v>
                </c:pt>
                <c:pt idx="22">
                  <c:v>507</c:v>
                </c:pt>
                <c:pt idx="23">
                  <c:v>504</c:v>
                </c:pt>
                <c:pt idx="24">
                  <c:v>525</c:v>
                </c:pt>
              </c:numCache>
            </c:numRef>
          </c:yVal>
          <c:smooth val="1"/>
          <c:extLst xmlns:c16r2="http://schemas.microsoft.com/office/drawing/2015/06/chart">
            <c:ext xmlns:c16="http://schemas.microsoft.com/office/drawing/2014/chart" uri="{C3380CC4-5D6E-409C-BE32-E72D297353CC}">
              <c16:uniqueId val="{00000000-3489-482B-B580-2F3CE877A2A8}"/>
            </c:ext>
          </c:extLst>
        </c:ser>
        <c:ser>
          <c:idx val="1"/>
          <c:order val="1"/>
          <c:tx>
            <c:strRef>
              <c:f>Pressure!$A$120</c:f>
              <c:strCache>
                <c:ptCount val="1"/>
                <c:pt idx="0">
                  <c:v>Average of 12 measurements</c:v>
                </c:pt>
              </c:strCache>
            </c:strRef>
          </c:tx>
          <c:xVal>
            <c:numRef>
              <c:f>Pressure!$B$41:$Z$41</c:f>
              <c:numCache>
                <c:formatCode>General</c:formatCode>
                <c:ptCount val="25"/>
                <c:pt idx="0">
                  <c:v>8.488248000000001E-2</c:v>
                </c:pt>
                <c:pt idx="1">
                  <c:v>9.0187635000000002E-2</c:v>
                </c:pt>
                <c:pt idx="2">
                  <c:v>9.5492790000000008E-2</c:v>
                </c:pt>
                <c:pt idx="3">
                  <c:v>0.100797945</c:v>
                </c:pt>
                <c:pt idx="4">
                  <c:v>0.10610310000000001</c:v>
                </c:pt>
                <c:pt idx="5">
                  <c:v>0.111408255</c:v>
                </c:pt>
                <c:pt idx="6">
                  <c:v>0.11671341</c:v>
                </c:pt>
                <c:pt idx="7">
                  <c:v>0.12201856500000001</c:v>
                </c:pt>
                <c:pt idx="8">
                  <c:v>0.12732372</c:v>
                </c:pt>
                <c:pt idx="9">
                  <c:v>0.13262887500000001</c:v>
                </c:pt>
                <c:pt idx="10">
                  <c:v>0.13793403000000001</c:v>
                </c:pt>
                <c:pt idx="11">
                  <c:v>0.14323918500000002</c:v>
                </c:pt>
                <c:pt idx="12">
                  <c:v>0.14854434</c:v>
                </c:pt>
                <c:pt idx="13">
                  <c:v>0.153849495</c:v>
                </c:pt>
                <c:pt idx="14">
                  <c:v>0.15915465000000001</c:v>
                </c:pt>
                <c:pt idx="15">
                  <c:v>0.16445980500000001</c:v>
                </c:pt>
                <c:pt idx="16">
                  <c:v>0.16976496000000002</c:v>
                </c:pt>
                <c:pt idx="17">
                  <c:v>0.175070115</c:v>
                </c:pt>
                <c:pt idx="18">
                  <c:v>0.18037527</c:v>
                </c:pt>
                <c:pt idx="19">
                  <c:v>0.18568042500000001</c:v>
                </c:pt>
                <c:pt idx="20">
                  <c:v>0.19098558000000002</c:v>
                </c:pt>
                <c:pt idx="21">
                  <c:v>0.19629073499999999</c:v>
                </c:pt>
                <c:pt idx="22">
                  <c:v>0.20159589</c:v>
                </c:pt>
                <c:pt idx="23">
                  <c:v>0.20690104500000001</c:v>
                </c:pt>
                <c:pt idx="24">
                  <c:v>0.21220620000000001</c:v>
                </c:pt>
              </c:numCache>
            </c:numRef>
          </c:xVal>
          <c:yVal>
            <c:numRef>
              <c:f>Pressure!$B$123:$Z$123</c:f>
              <c:numCache>
                <c:formatCode>General</c:formatCode>
                <c:ptCount val="25"/>
                <c:pt idx="0">
                  <c:v>447.41666666666669</c:v>
                </c:pt>
                <c:pt idx="1">
                  <c:v>457.16666666666674</c:v>
                </c:pt>
                <c:pt idx="2">
                  <c:v>463.83333333333343</c:v>
                </c:pt>
                <c:pt idx="3">
                  <c:v>466.33333333333331</c:v>
                </c:pt>
                <c:pt idx="4">
                  <c:v>471.33333333333337</c:v>
                </c:pt>
                <c:pt idx="5">
                  <c:v>475.83333333333337</c:v>
                </c:pt>
                <c:pt idx="6">
                  <c:v>479.24999999999994</c:v>
                </c:pt>
                <c:pt idx="7">
                  <c:v>479.24999999999994</c:v>
                </c:pt>
                <c:pt idx="8">
                  <c:v>481.08333333333337</c:v>
                </c:pt>
                <c:pt idx="9">
                  <c:v>481.83333333333343</c:v>
                </c:pt>
                <c:pt idx="10">
                  <c:v>482.5</c:v>
                </c:pt>
                <c:pt idx="11">
                  <c:v>481.66666666666663</c:v>
                </c:pt>
                <c:pt idx="12">
                  <c:v>487.25000000000006</c:v>
                </c:pt>
                <c:pt idx="13">
                  <c:v>483.25000000000006</c:v>
                </c:pt>
                <c:pt idx="14">
                  <c:v>480.24999999999994</c:v>
                </c:pt>
                <c:pt idx="15">
                  <c:v>490.66666666666663</c:v>
                </c:pt>
                <c:pt idx="16">
                  <c:v>486.08333333333331</c:v>
                </c:pt>
                <c:pt idx="17">
                  <c:v>481.83333333333343</c:v>
                </c:pt>
                <c:pt idx="18">
                  <c:v>498.08333333333331</c:v>
                </c:pt>
                <c:pt idx="19">
                  <c:v>496.41666666666663</c:v>
                </c:pt>
                <c:pt idx="20">
                  <c:v>489.91666666666669</c:v>
                </c:pt>
                <c:pt idx="21">
                  <c:v>500.5</c:v>
                </c:pt>
                <c:pt idx="22">
                  <c:v>494.75</c:v>
                </c:pt>
                <c:pt idx="23">
                  <c:v>497.49999999999994</c:v>
                </c:pt>
                <c:pt idx="24">
                  <c:v>495.08333333333337</c:v>
                </c:pt>
              </c:numCache>
            </c:numRef>
          </c:yVal>
          <c:smooth val="1"/>
          <c:extLst xmlns:c16r2="http://schemas.microsoft.com/office/drawing/2015/06/chart">
            <c:ext xmlns:c16="http://schemas.microsoft.com/office/drawing/2014/chart" uri="{C3380CC4-5D6E-409C-BE32-E72D297353CC}">
              <c16:uniqueId val="{00000001-3489-482B-B580-2F3CE877A2A8}"/>
            </c:ext>
          </c:extLst>
        </c:ser>
        <c:dLbls>
          <c:showLegendKey val="0"/>
          <c:showVal val="0"/>
          <c:showCatName val="0"/>
          <c:showSerName val="0"/>
          <c:showPercent val="0"/>
          <c:showBubbleSize val="0"/>
        </c:dLbls>
        <c:axId val="421795712"/>
        <c:axId val="421806080"/>
      </c:scatterChart>
      <c:valAx>
        <c:axId val="421795712"/>
        <c:scaling>
          <c:orientation val="minMax"/>
          <c:max val="0.21300000000000002"/>
          <c:min val="8.0000000000000016E-2"/>
        </c:scaling>
        <c:delete val="0"/>
        <c:axPos val="b"/>
        <c:title>
          <c:tx>
            <c:rich>
              <a:bodyPr/>
              <a:lstStyle/>
              <a:p>
                <a:pPr>
                  <a:defRPr/>
                </a:pPr>
                <a:r>
                  <a:rPr lang="en-GB"/>
                  <a:t>U (m/s)</a:t>
                </a:r>
              </a:p>
            </c:rich>
          </c:tx>
          <c:overlay val="0"/>
        </c:title>
        <c:numFmt formatCode="General" sourceLinked="1"/>
        <c:majorTickMark val="in"/>
        <c:minorTickMark val="none"/>
        <c:tickLblPos val="nextTo"/>
        <c:crossAx val="421806080"/>
        <c:crosses val="autoZero"/>
        <c:crossBetween val="midCat"/>
      </c:valAx>
      <c:valAx>
        <c:axId val="421806080"/>
        <c:scaling>
          <c:orientation val="minMax"/>
        </c:scaling>
        <c:delete val="0"/>
        <c:axPos val="l"/>
        <c:title>
          <c:tx>
            <c:rich>
              <a:bodyPr rot="-5400000" vert="horz"/>
              <a:lstStyle/>
              <a:p>
                <a:pPr>
                  <a:defRPr/>
                </a:pPr>
                <a:r>
                  <a:rPr lang="en-GB">
                    <a:latin typeface="Calibri"/>
                  </a:rPr>
                  <a:t>Pressure drop (Pa)</a:t>
                </a:r>
                <a:endParaRPr lang="en-GB"/>
              </a:p>
            </c:rich>
          </c:tx>
          <c:overlay val="0"/>
        </c:title>
        <c:numFmt formatCode="General" sourceLinked="1"/>
        <c:majorTickMark val="in"/>
        <c:minorTickMark val="none"/>
        <c:tickLblPos val="nextTo"/>
        <c:crossAx val="421795712"/>
        <c:crosses val="autoZero"/>
        <c:crossBetween val="midCat"/>
      </c:valAx>
      <c:spPr>
        <a:ln>
          <a:solidFill>
            <a:schemeClr val="bg1">
              <a:lumMod val="50000"/>
            </a:schemeClr>
          </a:solidFill>
        </a:ln>
      </c:spPr>
    </c:plotArea>
    <c:legend>
      <c:legendPos val="r"/>
      <c:layout>
        <c:manualLayout>
          <c:xMode val="edge"/>
          <c:yMode val="edge"/>
          <c:x val="0.17203951360788938"/>
          <c:y val="7.8319845435987162E-2"/>
          <c:w val="0.507731986703992"/>
          <c:h val="0.16820209973753278"/>
        </c:manualLayout>
      </c:layout>
      <c:overlay val="0"/>
    </c:legend>
    <c:plotVisOnly val="1"/>
    <c:dispBlanksAs val="gap"/>
    <c:showDLblsOverMax val="0"/>
  </c:chart>
  <c:spPr>
    <a:ln>
      <a:noFill/>
    </a:ln>
  </c:spPr>
  <c:externalData r:id="rId1">
    <c:autoUpdate val="0"/>
  </c:externalData>
</c:chartSpace>
</file>

<file path=word/charts/chart13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64808314035973"/>
          <c:y val="3.7514609990157481E-2"/>
          <c:w val="0.81611363408187987"/>
          <c:h val="0.81873067949839606"/>
        </c:manualLayout>
      </c:layout>
      <c:scatterChart>
        <c:scatterStyle val="smoothMarker"/>
        <c:varyColors val="0"/>
        <c:ser>
          <c:idx val="0"/>
          <c:order val="0"/>
          <c:tx>
            <c:strRef>
              <c:f>Freq!$A$4</c:f>
              <c:strCache>
                <c:ptCount val="1"/>
                <c:pt idx="0">
                  <c:v>320 mm feedback loop</c:v>
                </c:pt>
              </c:strCache>
            </c:strRef>
          </c:tx>
          <c:xVal>
            <c:numRef>
              <c:f>Freq!$B$3:$Z$3</c:f>
              <c:numCache>
                <c:formatCode>General</c:formatCode>
                <c:ptCount val="25"/>
                <c:pt idx="0">
                  <c:v>8.488248000000001E-2</c:v>
                </c:pt>
                <c:pt idx="1">
                  <c:v>9.0187635000000002E-2</c:v>
                </c:pt>
                <c:pt idx="2">
                  <c:v>9.5492790000000008E-2</c:v>
                </c:pt>
                <c:pt idx="3">
                  <c:v>0.100797945</c:v>
                </c:pt>
                <c:pt idx="4">
                  <c:v>0.10610310000000001</c:v>
                </c:pt>
                <c:pt idx="5">
                  <c:v>0.111408255</c:v>
                </c:pt>
                <c:pt idx="6">
                  <c:v>0.11671341</c:v>
                </c:pt>
                <c:pt idx="7">
                  <c:v>0.12201856500000001</c:v>
                </c:pt>
                <c:pt idx="8">
                  <c:v>0.12732372</c:v>
                </c:pt>
                <c:pt idx="9">
                  <c:v>0.13262887500000001</c:v>
                </c:pt>
                <c:pt idx="10">
                  <c:v>0.13793403000000001</c:v>
                </c:pt>
                <c:pt idx="11">
                  <c:v>0.14323918500000002</c:v>
                </c:pt>
                <c:pt idx="12">
                  <c:v>0.14854434</c:v>
                </c:pt>
                <c:pt idx="13">
                  <c:v>0.153849495</c:v>
                </c:pt>
                <c:pt idx="14">
                  <c:v>0.15915465000000001</c:v>
                </c:pt>
                <c:pt idx="15">
                  <c:v>0.16445980500000001</c:v>
                </c:pt>
                <c:pt idx="16">
                  <c:v>0.16976496000000002</c:v>
                </c:pt>
                <c:pt idx="17">
                  <c:v>0.175070115</c:v>
                </c:pt>
                <c:pt idx="18">
                  <c:v>0.18037527</c:v>
                </c:pt>
                <c:pt idx="19">
                  <c:v>0.18568042500000001</c:v>
                </c:pt>
                <c:pt idx="20">
                  <c:v>0.19098558000000002</c:v>
                </c:pt>
                <c:pt idx="21">
                  <c:v>0.19629073499999999</c:v>
                </c:pt>
                <c:pt idx="22">
                  <c:v>0.20159589</c:v>
                </c:pt>
                <c:pt idx="23">
                  <c:v>0.20690104500000001</c:v>
                </c:pt>
                <c:pt idx="24">
                  <c:v>0.21220620000000001</c:v>
                </c:pt>
              </c:numCache>
            </c:numRef>
          </c:xVal>
          <c:yVal>
            <c:numRef>
              <c:f>Freq!$B$4:$Z$4</c:f>
              <c:numCache>
                <c:formatCode>General</c:formatCode>
                <c:ptCount val="25"/>
                <c:pt idx="0">
                  <c:v>251.66666666666666</c:v>
                </c:pt>
                <c:pt idx="1">
                  <c:v>254.5</c:v>
                </c:pt>
                <c:pt idx="2">
                  <c:v>257.08333333333331</c:v>
                </c:pt>
                <c:pt idx="3">
                  <c:v>258.91666666666669</c:v>
                </c:pt>
                <c:pt idx="4">
                  <c:v>260.91666666666669</c:v>
                </c:pt>
                <c:pt idx="5">
                  <c:v>262.25</c:v>
                </c:pt>
                <c:pt idx="6">
                  <c:v>263.75</c:v>
                </c:pt>
                <c:pt idx="7">
                  <c:v>265</c:v>
                </c:pt>
                <c:pt idx="8">
                  <c:v>266.91666666666669</c:v>
                </c:pt>
                <c:pt idx="9">
                  <c:v>268.25</c:v>
                </c:pt>
                <c:pt idx="10">
                  <c:v>270.25</c:v>
                </c:pt>
                <c:pt idx="11">
                  <c:v>272.08333333333331</c:v>
                </c:pt>
                <c:pt idx="12">
                  <c:v>274.25</c:v>
                </c:pt>
                <c:pt idx="13">
                  <c:v>276</c:v>
                </c:pt>
                <c:pt idx="14">
                  <c:v>278.75</c:v>
                </c:pt>
                <c:pt idx="15">
                  <c:v>281.16666666666669</c:v>
                </c:pt>
                <c:pt idx="16">
                  <c:v>284.91666666666669</c:v>
                </c:pt>
                <c:pt idx="17">
                  <c:v>290.75</c:v>
                </c:pt>
                <c:pt idx="18">
                  <c:v>301.33333333333331</c:v>
                </c:pt>
                <c:pt idx="19">
                  <c:v>309.16666666666669</c:v>
                </c:pt>
                <c:pt idx="20">
                  <c:v>312.91666666666669</c:v>
                </c:pt>
                <c:pt idx="21">
                  <c:v>314.91666666666669</c:v>
                </c:pt>
                <c:pt idx="22">
                  <c:v>316.83333333333331</c:v>
                </c:pt>
                <c:pt idx="23">
                  <c:v>317.83333333333331</c:v>
                </c:pt>
                <c:pt idx="24">
                  <c:v>318.33333333333331</c:v>
                </c:pt>
              </c:numCache>
            </c:numRef>
          </c:yVal>
          <c:smooth val="1"/>
          <c:extLst xmlns:c16r2="http://schemas.microsoft.com/office/drawing/2015/06/chart">
            <c:ext xmlns:c16="http://schemas.microsoft.com/office/drawing/2014/chart" uri="{C3380CC4-5D6E-409C-BE32-E72D297353CC}">
              <c16:uniqueId val="{00000000-3734-49BB-82BC-15FE73EB87DD}"/>
            </c:ext>
          </c:extLst>
        </c:ser>
        <c:ser>
          <c:idx val="1"/>
          <c:order val="1"/>
          <c:tx>
            <c:strRef>
              <c:f>Freq!$A$5</c:f>
              <c:strCache>
                <c:ptCount val="1"/>
                <c:pt idx="0">
                  <c:v>350 mm feedback loop</c:v>
                </c:pt>
              </c:strCache>
            </c:strRef>
          </c:tx>
          <c:xVal>
            <c:numRef>
              <c:f>Freq!$B$3:$Z$3</c:f>
              <c:numCache>
                <c:formatCode>General</c:formatCode>
                <c:ptCount val="25"/>
                <c:pt idx="0">
                  <c:v>8.488248000000001E-2</c:v>
                </c:pt>
                <c:pt idx="1">
                  <c:v>9.0187635000000002E-2</c:v>
                </c:pt>
                <c:pt idx="2">
                  <c:v>9.5492790000000008E-2</c:v>
                </c:pt>
                <c:pt idx="3">
                  <c:v>0.100797945</c:v>
                </c:pt>
                <c:pt idx="4">
                  <c:v>0.10610310000000001</c:v>
                </c:pt>
                <c:pt idx="5">
                  <c:v>0.111408255</c:v>
                </c:pt>
                <c:pt idx="6">
                  <c:v>0.11671341</c:v>
                </c:pt>
                <c:pt idx="7">
                  <c:v>0.12201856500000001</c:v>
                </c:pt>
                <c:pt idx="8">
                  <c:v>0.12732372</c:v>
                </c:pt>
                <c:pt idx="9">
                  <c:v>0.13262887500000001</c:v>
                </c:pt>
                <c:pt idx="10">
                  <c:v>0.13793403000000001</c:v>
                </c:pt>
                <c:pt idx="11">
                  <c:v>0.14323918500000002</c:v>
                </c:pt>
                <c:pt idx="12">
                  <c:v>0.14854434</c:v>
                </c:pt>
                <c:pt idx="13">
                  <c:v>0.153849495</c:v>
                </c:pt>
                <c:pt idx="14">
                  <c:v>0.15915465000000001</c:v>
                </c:pt>
                <c:pt idx="15">
                  <c:v>0.16445980500000001</c:v>
                </c:pt>
                <c:pt idx="16">
                  <c:v>0.16976496000000002</c:v>
                </c:pt>
                <c:pt idx="17">
                  <c:v>0.175070115</c:v>
                </c:pt>
                <c:pt idx="18">
                  <c:v>0.18037527</c:v>
                </c:pt>
                <c:pt idx="19">
                  <c:v>0.18568042500000001</c:v>
                </c:pt>
                <c:pt idx="20">
                  <c:v>0.19098558000000002</c:v>
                </c:pt>
                <c:pt idx="21">
                  <c:v>0.19629073499999999</c:v>
                </c:pt>
                <c:pt idx="22">
                  <c:v>0.20159589</c:v>
                </c:pt>
                <c:pt idx="23">
                  <c:v>0.20690104500000001</c:v>
                </c:pt>
                <c:pt idx="24">
                  <c:v>0.21220620000000001</c:v>
                </c:pt>
              </c:numCache>
            </c:numRef>
          </c:xVal>
          <c:yVal>
            <c:numRef>
              <c:f>Freq!$B$5:$Z$5</c:f>
              <c:numCache>
                <c:formatCode>General</c:formatCode>
                <c:ptCount val="25"/>
                <c:pt idx="1">
                  <c:v>244</c:v>
                </c:pt>
                <c:pt idx="2">
                  <c:v>247</c:v>
                </c:pt>
                <c:pt idx="3">
                  <c:v>248.66666666666666</c:v>
                </c:pt>
                <c:pt idx="4">
                  <c:v>250.66666666666666</c:v>
                </c:pt>
                <c:pt idx="5">
                  <c:v>252.33333333333334</c:v>
                </c:pt>
                <c:pt idx="6">
                  <c:v>254</c:v>
                </c:pt>
                <c:pt idx="7">
                  <c:v>255</c:v>
                </c:pt>
                <c:pt idx="8">
                  <c:v>257</c:v>
                </c:pt>
                <c:pt idx="9">
                  <c:v>258.33333333333331</c:v>
                </c:pt>
                <c:pt idx="10">
                  <c:v>260</c:v>
                </c:pt>
                <c:pt idx="11">
                  <c:v>262</c:v>
                </c:pt>
                <c:pt idx="12">
                  <c:v>264</c:v>
                </c:pt>
                <c:pt idx="13">
                  <c:v>266</c:v>
                </c:pt>
                <c:pt idx="14">
                  <c:v>268.33333333333331</c:v>
                </c:pt>
                <c:pt idx="15">
                  <c:v>270.66666666666669</c:v>
                </c:pt>
                <c:pt idx="16">
                  <c:v>273.66666666666669</c:v>
                </c:pt>
                <c:pt idx="17">
                  <c:v>277</c:v>
                </c:pt>
                <c:pt idx="18">
                  <c:v>281.33333333333331</c:v>
                </c:pt>
                <c:pt idx="19">
                  <c:v>286.66666666666669</c:v>
                </c:pt>
                <c:pt idx="20">
                  <c:v>294.66666666666669</c:v>
                </c:pt>
                <c:pt idx="21">
                  <c:v>298.66666666666669</c:v>
                </c:pt>
                <c:pt idx="22">
                  <c:v>302.33333333333331</c:v>
                </c:pt>
                <c:pt idx="23">
                  <c:v>304</c:v>
                </c:pt>
                <c:pt idx="24">
                  <c:v>305</c:v>
                </c:pt>
              </c:numCache>
            </c:numRef>
          </c:yVal>
          <c:smooth val="1"/>
          <c:extLst xmlns:c16r2="http://schemas.microsoft.com/office/drawing/2015/06/chart">
            <c:ext xmlns:c16="http://schemas.microsoft.com/office/drawing/2014/chart" uri="{C3380CC4-5D6E-409C-BE32-E72D297353CC}">
              <c16:uniqueId val="{00000001-3734-49BB-82BC-15FE73EB87DD}"/>
            </c:ext>
          </c:extLst>
        </c:ser>
        <c:dLbls>
          <c:showLegendKey val="0"/>
          <c:showVal val="0"/>
          <c:showCatName val="0"/>
          <c:showSerName val="0"/>
          <c:showPercent val="0"/>
          <c:showBubbleSize val="0"/>
        </c:dLbls>
        <c:axId val="421832192"/>
        <c:axId val="421834112"/>
      </c:scatterChart>
      <c:valAx>
        <c:axId val="421832192"/>
        <c:scaling>
          <c:orientation val="minMax"/>
          <c:max val="0.21300000000000002"/>
          <c:min val="8.4000000000000019E-2"/>
        </c:scaling>
        <c:delete val="0"/>
        <c:axPos val="b"/>
        <c:title>
          <c:tx>
            <c:rich>
              <a:bodyPr/>
              <a:lstStyle/>
              <a:p>
                <a:pPr>
                  <a:defRPr/>
                </a:pPr>
                <a:r>
                  <a:rPr lang="en-GB"/>
                  <a:t>U (m/s)</a:t>
                </a:r>
              </a:p>
            </c:rich>
          </c:tx>
          <c:overlay val="0"/>
        </c:title>
        <c:numFmt formatCode="#,##0.00" sourceLinked="0"/>
        <c:majorTickMark val="in"/>
        <c:minorTickMark val="none"/>
        <c:tickLblPos val="nextTo"/>
        <c:crossAx val="421834112"/>
        <c:crosses val="autoZero"/>
        <c:crossBetween val="midCat"/>
      </c:valAx>
      <c:valAx>
        <c:axId val="421834112"/>
        <c:scaling>
          <c:orientation val="minMax"/>
          <c:max val="319"/>
          <c:min val="0"/>
        </c:scaling>
        <c:delete val="0"/>
        <c:axPos val="l"/>
        <c:title>
          <c:tx>
            <c:rich>
              <a:bodyPr rot="-5400000" vert="horz"/>
              <a:lstStyle/>
              <a:p>
                <a:pPr>
                  <a:defRPr/>
                </a:pPr>
                <a:r>
                  <a:rPr lang="en-GB"/>
                  <a:t>Pulsation</a:t>
                </a:r>
                <a:r>
                  <a:rPr lang="en-GB" baseline="0"/>
                  <a:t> f</a:t>
                </a:r>
                <a:r>
                  <a:rPr lang="en-GB"/>
                  <a:t>requency (Hz)</a:t>
                </a:r>
              </a:p>
            </c:rich>
          </c:tx>
          <c:overlay val="0"/>
        </c:title>
        <c:numFmt formatCode="General" sourceLinked="1"/>
        <c:majorTickMark val="in"/>
        <c:minorTickMark val="none"/>
        <c:tickLblPos val="nextTo"/>
        <c:crossAx val="421832192"/>
        <c:crosses val="autoZero"/>
        <c:crossBetween val="midCat"/>
      </c:valAx>
      <c:spPr>
        <a:ln>
          <a:solidFill>
            <a:schemeClr val="bg1">
              <a:lumMod val="50000"/>
            </a:schemeClr>
          </a:solidFill>
        </a:ln>
      </c:spPr>
    </c:plotArea>
    <c:legend>
      <c:legendPos val="r"/>
      <c:layout>
        <c:manualLayout>
          <c:xMode val="edge"/>
          <c:yMode val="edge"/>
          <c:x val="0.50481610512018682"/>
          <c:y val="0.66886149729330713"/>
          <c:w val="0.44109482588893972"/>
          <c:h val="0.16743438320209975"/>
        </c:manualLayout>
      </c:layout>
      <c:overlay val="0"/>
    </c:legend>
    <c:plotVisOnly val="1"/>
    <c:dispBlanksAs val="gap"/>
    <c:showDLblsOverMax val="0"/>
  </c:chart>
  <c:spPr>
    <a:ln>
      <a:noFill/>
    </a:ln>
  </c:spPr>
  <c:externalData r:id="rId1">
    <c:autoUpdate val="0"/>
  </c:externalData>
</c:chartSpace>
</file>

<file path=word/charts/chart13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161169225717606"/>
          <c:y val="5.1400554097404488E-2"/>
          <c:w val="0.73888256759358406"/>
          <c:h val="0.79558253135024792"/>
        </c:manualLayout>
      </c:layout>
      <c:scatterChart>
        <c:scatterStyle val="smoothMarker"/>
        <c:varyColors val="0"/>
        <c:ser>
          <c:idx val="0"/>
          <c:order val="0"/>
          <c:tx>
            <c:strRef>
              <c:f>'Bed exp'!$BT$4</c:f>
              <c:strCache>
                <c:ptCount val="1"/>
                <c:pt idx="0">
                  <c:v>Continuous </c:v>
                </c:pt>
              </c:strCache>
            </c:strRef>
          </c:tx>
          <c:marker>
            <c:symbol val="diamond"/>
            <c:size val="5"/>
          </c:marker>
          <c:xVal>
            <c:numRef>
              <c:f>'Bed exp'!$BS$5:$BS$86</c:f>
              <c:numCache>
                <c:formatCode>General</c:formatCode>
                <c:ptCount val="82"/>
                <c:pt idx="0">
                  <c:v>1.8303218437930126E-2</c:v>
                </c:pt>
                <c:pt idx="1">
                  <c:v>3.6606436875860252E-2</c:v>
                </c:pt>
                <c:pt idx="2">
                  <c:v>5.4909655313790377E-2</c:v>
                </c:pt>
                <c:pt idx="3">
                  <c:v>7.3212873751720503E-2</c:v>
                </c:pt>
                <c:pt idx="4">
                  <c:v>9.1516092189650622E-2</c:v>
                </c:pt>
                <c:pt idx="5">
                  <c:v>0.10981931062758074</c:v>
                </c:pt>
                <c:pt idx="6">
                  <c:v>0.12812252906551086</c:v>
                </c:pt>
                <c:pt idx="7">
                  <c:v>0.14642574750344098</c:v>
                </c:pt>
                <c:pt idx="8">
                  <c:v>0.1647289659413711</c:v>
                </c:pt>
                <c:pt idx="9">
                  <c:v>0.18303218437930122</c:v>
                </c:pt>
                <c:pt idx="10">
                  <c:v>0.20133540281723133</c:v>
                </c:pt>
                <c:pt idx="11">
                  <c:v>0.21963862125516145</c:v>
                </c:pt>
                <c:pt idx="12">
                  <c:v>0.23794183969309157</c:v>
                </c:pt>
                <c:pt idx="13">
                  <c:v>0.25624505813102172</c:v>
                </c:pt>
                <c:pt idx="14">
                  <c:v>0.27454827656895187</c:v>
                </c:pt>
                <c:pt idx="15">
                  <c:v>0.29285149500688201</c:v>
                </c:pt>
                <c:pt idx="16">
                  <c:v>0.31115471344481216</c:v>
                </c:pt>
                <c:pt idx="17">
                  <c:v>0.32945793188274231</c:v>
                </c:pt>
                <c:pt idx="18">
                  <c:v>0.34776115032067245</c:v>
                </c:pt>
                <c:pt idx="19">
                  <c:v>0.3660643687586026</c:v>
                </c:pt>
                <c:pt idx="20">
                  <c:v>0.38436758719653275</c:v>
                </c:pt>
                <c:pt idx="21">
                  <c:v>0.40267080563446289</c:v>
                </c:pt>
                <c:pt idx="22">
                  <c:v>0.42097402407239304</c:v>
                </c:pt>
                <c:pt idx="23">
                  <c:v>0.43927724251032318</c:v>
                </c:pt>
                <c:pt idx="24">
                  <c:v>0.45758046094825333</c:v>
                </c:pt>
                <c:pt idx="25">
                  <c:v>0.47588367938618348</c:v>
                </c:pt>
                <c:pt idx="26">
                  <c:v>0.49418689782411362</c:v>
                </c:pt>
                <c:pt idx="27">
                  <c:v>0.51249011626204377</c:v>
                </c:pt>
                <c:pt idx="28">
                  <c:v>0.53079333469997392</c:v>
                </c:pt>
                <c:pt idx="29">
                  <c:v>0.54909655313790406</c:v>
                </c:pt>
                <c:pt idx="30">
                  <c:v>0.56739977157583421</c:v>
                </c:pt>
                <c:pt idx="31">
                  <c:v>0.58570299001376436</c:v>
                </c:pt>
                <c:pt idx="32">
                  <c:v>0.6040062084516945</c:v>
                </c:pt>
                <c:pt idx="33">
                  <c:v>0.62230942688962465</c:v>
                </c:pt>
                <c:pt idx="34">
                  <c:v>0.6406126453275548</c:v>
                </c:pt>
                <c:pt idx="35">
                  <c:v>0.65891586376548494</c:v>
                </c:pt>
                <c:pt idx="36">
                  <c:v>0.67721908220341509</c:v>
                </c:pt>
                <c:pt idx="37">
                  <c:v>0.69552230064134524</c:v>
                </c:pt>
                <c:pt idx="38">
                  <c:v>0.71382551907927538</c:v>
                </c:pt>
                <c:pt idx="39">
                  <c:v>0.73212873751720553</c:v>
                </c:pt>
                <c:pt idx="40">
                  <c:v>0.75043195595513568</c:v>
                </c:pt>
                <c:pt idx="41">
                  <c:v>0.76873517439306582</c:v>
                </c:pt>
                <c:pt idx="42">
                  <c:v>0.78703839283099597</c:v>
                </c:pt>
                <c:pt idx="43">
                  <c:v>0.80534161126892612</c:v>
                </c:pt>
                <c:pt idx="44">
                  <c:v>0.82364482970685626</c:v>
                </c:pt>
                <c:pt idx="45">
                  <c:v>0.84194804814478641</c:v>
                </c:pt>
                <c:pt idx="46">
                  <c:v>0.86025126658271656</c:v>
                </c:pt>
                <c:pt idx="47">
                  <c:v>0.8785544850206467</c:v>
                </c:pt>
                <c:pt idx="48">
                  <c:v>0.89685770345857685</c:v>
                </c:pt>
                <c:pt idx="49">
                  <c:v>0.915160921896507</c:v>
                </c:pt>
                <c:pt idx="50">
                  <c:v>0.93346414033443714</c:v>
                </c:pt>
                <c:pt idx="51">
                  <c:v>0.95176735877236729</c:v>
                </c:pt>
                <c:pt idx="52">
                  <c:v>0.97007057721029744</c:v>
                </c:pt>
                <c:pt idx="53">
                  <c:v>0.98837379564822758</c:v>
                </c:pt>
                <c:pt idx="54">
                  <c:v>1.0066770140861576</c:v>
                </c:pt>
                <c:pt idx="55">
                  <c:v>1.0249802325240878</c:v>
                </c:pt>
                <c:pt idx="56">
                  <c:v>1.0432834509620179</c:v>
                </c:pt>
                <c:pt idx="57">
                  <c:v>1.0615866693999481</c:v>
                </c:pt>
                <c:pt idx="58">
                  <c:v>1.0798898878378782</c:v>
                </c:pt>
                <c:pt idx="59">
                  <c:v>1.0981931062758084</c:v>
                </c:pt>
                <c:pt idx="60">
                  <c:v>1.1164963247137385</c:v>
                </c:pt>
                <c:pt idx="61">
                  <c:v>1.1347995431516686</c:v>
                </c:pt>
                <c:pt idx="62">
                  <c:v>1.1531027615895988</c:v>
                </c:pt>
                <c:pt idx="63">
                  <c:v>1.1714059800275289</c:v>
                </c:pt>
                <c:pt idx="64">
                  <c:v>1.1897091984654591</c:v>
                </c:pt>
                <c:pt idx="65">
                  <c:v>1.2080124169033892</c:v>
                </c:pt>
                <c:pt idx="66">
                  <c:v>1.2263156353413194</c:v>
                </c:pt>
                <c:pt idx="67">
                  <c:v>1.2446188537792495</c:v>
                </c:pt>
                <c:pt idx="68">
                  <c:v>1.2629220722171797</c:v>
                </c:pt>
                <c:pt idx="69">
                  <c:v>1.2812252906551098</c:v>
                </c:pt>
                <c:pt idx="70">
                  <c:v>1.29952850909304</c:v>
                </c:pt>
                <c:pt idx="71">
                  <c:v>1.3178317275309701</c:v>
                </c:pt>
                <c:pt idx="72">
                  <c:v>1.3361349459689003</c:v>
                </c:pt>
                <c:pt idx="73">
                  <c:v>1.3544381644068304</c:v>
                </c:pt>
                <c:pt idx="74">
                  <c:v>1.3727413828447605</c:v>
                </c:pt>
                <c:pt idx="75">
                  <c:v>1.3910446012826907</c:v>
                </c:pt>
                <c:pt idx="76">
                  <c:v>1.4093478197206208</c:v>
                </c:pt>
                <c:pt idx="77">
                  <c:v>1.427651038158551</c:v>
                </c:pt>
                <c:pt idx="78">
                  <c:v>1.4459542565964811</c:v>
                </c:pt>
                <c:pt idx="79">
                  <c:v>1.4642574750344113</c:v>
                </c:pt>
                <c:pt idx="80">
                  <c:v>1.4825606934723414</c:v>
                </c:pt>
                <c:pt idx="81">
                  <c:v>1.5008639119102716</c:v>
                </c:pt>
              </c:numCache>
            </c:numRef>
          </c:xVal>
          <c:yVal>
            <c:numRef>
              <c:f>'Bed exp'!$BT$5:$BT$86</c:f>
              <c:numCache>
                <c:formatCode>General</c:formatCode>
                <c:ptCount val="82"/>
                <c:pt idx="0">
                  <c:v>148.52272727272725</c:v>
                </c:pt>
                <c:pt idx="1">
                  <c:v>150.79545454545453</c:v>
                </c:pt>
                <c:pt idx="2">
                  <c:v>156.93181818181816</c:v>
                </c:pt>
                <c:pt idx="3">
                  <c:v>156.81818181818181</c:v>
                </c:pt>
                <c:pt idx="4">
                  <c:v>153.06818181818181</c:v>
                </c:pt>
                <c:pt idx="5">
                  <c:v>152.38636363636363</c:v>
                </c:pt>
                <c:pt idx="6">
                  <c:v>152.04545454545453</c:v>
                </c:pt>
                <c:pt idx="7">
                  <c:v>149.20454545454544</c:v>
                </c:pt>
                <c:pt idx="8">
                  <c:v>149.43181818181816</c:v>
                </c:pt>
                <c:pt idx="9">
                  <c:v>149.77272727272725</c:v>
                </c:pt>
                <c:pt idx="10">
                  <c:v>146.93181818181816</c:v>
                </c:pt>
                <c:pt idx="11">
                  <c:v>146.70454545454544</c:v>
                </c:pt>
                <c:pt idx="12">
                  <c:v>149.65909090909091</c:v>
                </c:pt>
                <c:pt idx="13">
                  <c:v>155.68181818181816</c:v>
                </c:pt>
                <c:pt idx="14">
                  <c:v>158.29545454545453</c:v>
                </c:pt>
                <c:pt idx="15">
                  <c:v>153.75</c:v>
                </c:pt>
                <c:pt idx="16">
                  <c:v>150.11363636363635</c:v>
                </c:pt>
                <c:pt idx="17">
                  <c:v>154.88636363636363</c:v>
                </c:pt>
                <c:pt idx="18">
                  <c:v>152.95454545454544</c:v>
                </c:pt>
                <c:pt idx="19">
                  <c:v>154.09090909090907</c:v>
                </c:pt>
                <c:pt idx="20">
                  <c:v>154.65909090909091</c:v>
                </c:pt>
                <c:pt idx="21">
                  <c:v>153.97727272727272</c:v>
                </c:pt>
                <c:pt idx="22">
                  <c:v>155.56818181818181</c:v>
                </c:pt>
                <c:pt idx="23">
                  <c:v>152.5</c:v>
                </c:pt>
                <c:pt idx="24">
                  <c:v>149.65909090909091</c:v>
                </c:pt>
                <c:pt idx="25">
                  <c:v>149.43181818181816</c:v>
                </c:pt>
                <c:pt idx="26">
                  <c:v>151.70454545454544</c:v>
                </c:pt>
                <c:pt idx="27">
                  <c:v>150.56818181818181</c:v>
                </c:pt>
                <c:pt idx="28">
                  <c:v>147.38636363636363</c:v>
                </c:pt>
                <c:pt idx="29">
                  <c:v>147.84090909090907</c:v>
                </c:pt>
                <c:pt idx="30">
                  <c:v>153.52272727272725</c:v>
                </c:pt>
                <c:pt idx="31">
                  <c:v>151.70454545454544</c:v>
                </c:pt>
                <c:pt idx="32">
                  <c:v>150.68181818181816</c:v>
                </c:pt>
                <c:pt idx="33">
                  <c:v>150.79545454545453</c:v>
                </c:pt>
                <c:pt idx="34">
                  <c:v>151.81818181818181</c:v>
                </c:pt>
                <c:pt idx="35">
                  <c:v>153.97727272727272</c:v>
                </c:pt>
                <c:pt idx="36">
                  <c:v>154.20454545454544</c:v>
                </c:pt>
                <c:pt idx="37">
                  <c:v>153.97727272727272</c:v>
                </c:pt>
                <c:pt idx="38">
                  <c:v>155.11363636363635</c:v>
                </c:pt>
                <c:pt idx="39">
                  <c:v>156.02272727272725</c:v>
                </c:pt>
                <c:pt idx="40">
                  <c:v>151.81818181818181</c:v>
                </c:pt>
                <c:pt idx="41">
                  <c:v>149.20454545454544</c:v>
                </c:pt>
                <c:pt idx="42">
                  <c:v>152.61363636363635</c:v>
                </c:pt>
                <c:pt idx="43">
                  <c:v>151.81818181818181</c:v>
                </c:pt>
                <c:pt idx="44">
                  <c:v>155.11363636363635</c:v>
                </c:pt>
                <c:pt idx="45">
                  <c:v>146.02272727272725</c:v>
                </c:pt>
                <c:pt idx="46">
                  <c:v>140.11363636363635</c:v>
                </c:pt>
                <c:pt idx="47">
                  <c:v>136.36363636363635</c:v>
                </c:pt>
                <c:pt idx="48">
                  <c:v>141.02272727272725</c:v>
                </c:pt>
                <c:pt idx="49">
                  <c:v>138.06818181818181</c:v>
                </c:pt>
                <c:pt idx="50">
                  <c:v>145</c:v>
                </c:pt>
                <c:pt idx="51">
                  <c:v>148.06818181818181</c:v>
                </c:pt>
                <c:pt idx="52">
                  <c:v>149.65909090909091</c:v>
                </c:pt>
                <c:pt idx="53">
                  <c:v>152.61363636363635</c:v>
                </c:pt>
                <c:pt idx="54">
                  <c:v>153.06818181818181</c:v>
                </c:pt>
                <c:pt idx="55">
                  <c:v>149.77272727272725</c:v>
                </c:pt>
                <c:pt idx="56">
                  <c:v>143.29545454545453</c:v>
                </c:pt>
                <c:pt idx="57">
                  <c:v>139.88636363636363</c:v>
                </c:pt>
                <c:pt idx="58">
                  <c:v>150.11363636363635</c:v>
                </c:pt>
                <c:pt idx="59">
                  <c:v>152.04545454545453</c:v>
                </c:pt>
                <c:pt idx="60">
                  <c:v>149.43181818181816</c:v>
                </c:pt>
                <c:pt idx="61">
                  <c:v>149.77272727272725</c:v>
                </c:pt>
                <c:pt idx="62">
                  <c:v>156.70454545454544</c:v>
                </c:pt>
                <c:pt idx="63">
                  <c:v>155.11363636363635</c:v>
                </c:pt>
                <c:pt idx="64">
                  <c:v>155</c:v>
                </c:pt>
                <c:pt idx="65">
                  <c:v>156.13636363636363</c:v>
                </c:pt>
                <c:pt idx="66">
                  <c:v>154.31818181818181</c:v>
                </c:pt>
                <c:pt idx="67">
                  <c:v>155.68181818181816</c:v>
                </c:pt>
                <c:pt idx="68">
                  <c:v>158.29545454545453</c:v>
                </c:pt>
                <c:pt idx="69">
                  <c:v>157.38636363636363</c:v>
                </c:pt>
                <c:pt idx="70">
                  <c:v>157.38636363636363</c:v>
                </c:pt>
                <c:pt idx="71">
                  <c:v>154.09090909090907</c:v>
                </c:pt>
                <c:pt idx="72">
                  <c:v>147.84090909090907</c:v>
                </c:pt>
                <c:pt idx="73">
                  <c:v>147.84090909090907</c:v>
                </c:pt>
                <c:pt idx="74">
                  <c:v>147.04545454545453</c:v>
                </c:pt>
                <c:pt idx="75">
                  <c:v>142.95454545454544</c:v>
                </c:pt>
                <c:pt idx="76">
                  <c:v>141.36363636363635</c:v>
                </c:pt>
                <c:pt idx="77">
                  <c:v>143.29545454545453</c:v>
                </c:pt>
                <c:pt idx="78">
                  <c:v>148.52272727272725</c:v>
                </c:pt>
                <c:pt idx="79">
                  <c:v>153.29545454545453</c:v>
                </c:pt>
                <c:pt idx="80">
                  <c:v>151.25</c:v>
                </c:pt>
                <c:pt idx="81">
                  <c:v>154.88636363636363</c:v>
                </c:pt>
              </c:numCache>
            </c:numRef>
          </c:yVal>
          <c:smooth val="1"/>
          <c:extLst xmlns:c16r2="http://schemas.microsoft.com/office/drawing/2015/06/chart">
            <c:ext xmlns:c16="http://schemas.microsoft.com/office/drawing/2014/chart" uri="{C3380CC4-5D6E-409C-BE32-E72D297353CC}">
              <c16:uniqueId val="{00000000-AF2C-4611-AC7E-BD8BB0F0A14B}"/>
            </c:ext>
          </c:extLst>
        </c:ser>
        <c:ser>
          <c:idx val="1"/>
          <c:order val="1"/>
          <c:tx>
            <c:strRef>
              <c:f>'Bed exp'!$BU$4</c:f>
              <c:strCache>
                <c:ptCount val="1"/>
                <c:pt idx="0">
                  <c:v>281 Hz</c:v>
                </c:pt>
              </c:strCache>
            </c:strRef>
          </c:tx>
          <c:marker>
            <c:symbol val="square"/>
            <c:size val="5"/>
          </c:marker>
          <c:xVal>
            <c:numRef>
              <c:f>'Bed exp'!$BS$5:$BS$86</c:f>
              <c:numCache>
                <c:formatCode>General</c:formatCode>
                <c:ptCount val="82"/>
                <c:pt idx="0">
                  <c:v>1.8303218437930126E-2</c:v>
                </c:pt>
                <c:pt idx="1">
                  <c:v>3.6606436875860252E-2</c:v>
                </c:pt>
                <c:pt idx="2">
                  <c:v>5.4909655313790377E-2</c:v>
                </c:pt>
                <c:pt idx="3">
                  <c:v>7.3212873751720503E-2</c:v>
                </c:pt>
                <c:pt idx="4">
                  <c:v>9.1516092189650622E-2</c:v>
                </c:pt>
                <c:pt idx="5">
                  <c:v>0.10981931062758074</c:v>
                </c:pt>
                <c:pt idx="6">
                  <c:v>0.12812252906551086</c:v>
                </c:pt>
                <c:pt idx="7">
                  <c:v>0.14642574750344098</c:v>
                </c:pt>
                <c:pt idx="8">
                  <c:v>0.1647289659413711</c:v>
                </c:pt>
                <c:pt idx="9">
                  <c:v>0.18303218437930122</c:v>
                </c:pt>
                <c:pt idx="10">
                  <c:v>0.20133540281723133</c:v>
                </c:pt>
                <c:pt idx="11">
                  <c:v>0.21963862125516145</c:v>
                </c:pt>
                <c:pt idx="12">
                  <c:v>0.23794183969309157</c:v>
                </c:pt>
                <c:pt idx="13">
                  <c:v>0.25624505813102172</c:v>
                </c:pt>
                <c:pt idx="14">
                  <c:v>0.27454827656895187</c:v>
                </c:pt>
                <c:pt idx="15">
                  <c:v>0.29285149500688201</c:v>
                </c:pt>
                <c:pt idx="16">
                  <c:v>0.31115471344481216</c:v>
                </c:pt>
                <c:pt idx="17">
                  <c:v>0.32945793188274231</c:v>
                </c:pt>
                <c:pt idx="18">
                  <c:v>0.34776115032067245</c:v>
                </c:pt>
                <c:pt idx="19">
                  <c:v>0.3660643687586026</c:v>
                </c:pt>
                <c:pt idx="20">
                  <c:v>0.38436758719653275</c:v>
                </c:pt>
                <c:pt idx="21">
                  <c:v>0.40267080563446289</c:v>
                </c:pt>
                <c:pt idx="22">
                  <c:v>0.42097402407239304</c:v>
                </c:pt>
                <c:pt idx="23">
                  <c:v>0.43927724251032318</c:v>
                </c:pt>
                <c:pt idx="24">
                  <c:v>0.45758046094825333</c:v>
                </c:pt>
                <c:pt idx="25">
                  <c:v>0.47588367938618348</c:v>
                </c:pt>
                <c:pt idx="26">
                  <c:v>0.49418689782411362</c:v>
                </c:pt>
                <c:pt idx="27">
                  <c:v>0.51249011626204377</c:v>
                </c:pt>
                <c:pt idx="28">
                  <c:v>0.53079333469997392</c:v>
                </c:pt>
                <c:pt idx="29">
                  <c:v>0.54909655313790406</c:v>
                </c:pt>
                <c:pt idx="30">
                  <c:v>0.56739977157583421</c:v>
                </c:pt>
                <c:pt idx="31">
                  <c:v>0.58570299001376436</c:v>
                </c:pt>
                <c:pt idx="32">
                  <c:v>0.6040062084516945</c:v>
                </c:pt>
                <c:pt idx="33">
                  <c:v>0.62230942688962465</c:v>
                </c:pt>
                <c:pt idx="34">
                  <c:v>0.6406126453275548</c:v>
                </c:pt>
                <c:pt idx="35">
                  <c:v>0.65891586376548494</c:v>
                </c:pt>
                <c:pt idx="36">
                  <c:v>0.67721908220341509</c:v>
                </c:pt>
                <c:pt idx="37">
                  <c:v>0.69552230064134524</c:v>
                </c:pt>
                <c:pt idx="38">
                  <c:v>0.71382551907927538</c:v>
                </c:pt>
                <c:pt idx="39">
                  <c:v>0.73212873751720553</c:v>
                </c:pt>
                <c:pt idx="40">
                  <c:v>0.75043195595513568</c:v>
                </c:pt>
                <c:pt idx="41">
                  <c:v>0.76873517439306582</c:v>
                </c:pt>
                <c:pt idx="42">
                  <c:v>0.78703839283099597</c:v>
                </c:pt>
                <c:pt idx="43">
                  <c:v>0.80534161126892612</c:v>
                </c:pt>
                <c:pt idx="44">
                  <c:v>0.82364482970685626</c:v>
                </c:pt>
                <c:pt idx="45">
                  <c:v>0.84194804814478641</c:v>
                </c:pt>
                <c:pt idx="46">
                  <c:v>0.86025126658271656</c:v>
                </c:pt>
                <c:pt idx="47">
                  <c:v>0.8785544850206467</c:v>
                </c:pt>
                <c:pt idx="48">
                  <c:v>0.89685770345857685</c:v>
                </c:pt>
                <c:pt idx="49">
                  <c:v>0.915160921896507</c:v>
                </c:pt>
                <c:pt idx="50">
                  <c:v>0.93346414033443714</c:v>
                </c:pt>
                <c:pt idx="51">
                  <c:v>0.95176735877236729</c:v>
                </c:pt>
                <c:pt idx="52">
                  <c:v>0.97007057721029744</c:v>
                </c:pt>
                <c:pt idx="53">
                  <c:v>0.98837379564822758</c:v>
                </c:pt>
                <c:pt idx="54">
                  <c:v>1.0066770140861576</c:v>
                </c:pt>
                <c:pt idx="55">
                  <c:v>1.0249802325240878</c:v>
                </c:pt>
                <c:pt idx="56">
                  <c:v>1.0432834509620179</c:v>
                </c:pt>
                <c:pt idx="57">
                  <c:v>1.0615866693999481</c:v>
                </c:pt>
                <c:pt idx="58">
                  <c:v>1.0798898878378782</c:v>
                </c:pt>
                <c:pt idx="59">
                  <c:v>1.0981931062758084</c:v>
                </c:pt>
                <c:pt idx="60">
                  <c:v>1.1164963247137385</c:v>
                </c:pt>
                <c:pt idx="61">
                  <c:v>1.1347995431516686</c:v>
                </c:pt>
                <c:pt idx="62">
                  <c:v>1.1531027615895988</c:v>
                </c:pt>
                <c:pt idx="63">
                  <c:v>1.1714059800275289</c:v>
                </c:pt>
                <c:pt idx="64">
                  <c:v>1.1897091984654591</c:v>
                </c:pt>
                <c:pt idx="65">
                  <c:v>1.2080124169033892</c:v>
                </c:pt>
                <c:pt idx="66">
                  <c:v>1.2263156353413194</c:v>
                </c:pt>
                <c:pt idx="67">
                  <c:v>1.2446188537792495</c:v>
                </c:pt>
                <c:pt idx="68">
                  <c:v>1.2629220722171797</c:v>
                </c:pt>
                <c:pt idx="69">
                  <c:v>1.2812252906551098</c:v>
                </c:pt>
                <c:pt idx="70">
                  <c:v>1.29952850909304</c:v>
                </c:pt>
                <c:pt idx="71">
                  <c:v>1.3178317275309701</c:v>
                </c:pt>
                <c:pt idx="72">
                  <c:v>1.3361349459689003</c:v>
                </c:pt>
                <c:pt idx="73">
                  <c:v>1.3544381644068304</c:v>
                </c:pt>
                <c:pt idx="74">
                  <c:v>1.3727413828447605</c:v>
                </c:pt>
                <c:pt idx="75">
                  <c:v>1.3910446012826907</c:v>
                </c:pt>
                <c:pt idx="76">
                  <c:v>1.4093478197206208</c:v>
                </c:pt>
                <c:pt idx="77">
                  <c:v>1.427651038158551</c:v>
                </c:pt>
                <c:pt idx="78">
                  <c:v>1.4459542565964811</c:v>
                </c:pt>
                <c:pt idx="79">
                  <c:v>1.4642574750344113</c:v>
                </c:pt>
                <c:pt idx="80">
                  <c:v>1.4825606934723414</c:v>
                </c:pt>
                <c:pt idx="81">
                  <c:v>1.5008639119102716</c:v>
                </c:pt>
              </c:numCache>
            </c:numRef>
          </c:xVal>
          <c:yVal>
            <c:numRef>
              <c:f>'Bed exp'!$BU$5:$BU$86</c:f>
              <c:numCache>
                <c:formatCode>General</c:formatCode>
                <c:ptCount val="82"/>
                <c:pt idx="0">
                  <c:v>147.15909090909091</c:v>
                </c:pt>
                <c:pt idx="1">
                  <c:v>150.79545454545453</c:v>
                </c:pt>
                <c:pt idx="2">
                  <c:v>149.20454545454544</c:v>
                </c:pt>
                <c:pt idx="3">
                  <c:v>149.20454545454544</c:v>
                </c:pt>
                <c:pt idx="4">
                  <c:v>150.90909090909091</c:v>
                </c:pt>
                <c:pt idx="5">
                  <c:v>150.68181818181816</c:v>
                </c:pt>
                <c:pt idx="6">
                  <c:v>149.20454545454544</c:v>
                </c:pt>
                <c:pt idx="7">
                  <c:v>148.06818181818181</c:v>
                </c:pt>
                <c:pt idx="8">
                  <c:v>151.93181818181816</c:v>
                </c:pt>
                <c:pt idx="9">
                  <c:v>157.84090909090907</c:v>
                </c:pt>
                <c:pt idx="10">
                  <c:v>155.45454545454544</c:v>
                </c:pt>
                <c:pt idx="11">
                  <c:v>153.97727272727272</c:v>
                </c:pt>
                <c:pt idx="12">
                  <c:v>155.56818181818181</c:v>
                </c:pt>
                <c:pt idx="13">
                  <c:v>154.43181818181816</c:v>
                </c:pt>
                <c:pt idx="14">
                  <c:v>152.15909090909091</c:v>
                </c:pt>
                <c:pt idx="15">
                  <c:v>154.20454545454544</c:v>
                </c:pt>
                <c:pt idx="16">
                  <c:v>153.06818181818181</c:v>
                </c:pt>
                <c:pt idx="17">
                  <c:v>150.22727272727272</c:v>
                </c:pt>
                <c:pt idx="18">
                  <c:v>150.11363636363635</c:v>
                </c:pt>
                <c:pt idx="19">
                  <c:v>149.43181818181816</c:v>
                </c:pt>
                <c:pt idx="20">
                  <c:v>143.18181818181816</c:v>
                </c:pt>
                <c:pt idx="21">
                  <c:v>140.56818181818181</c:v>
                </c:pt>
                <c:pt idx="22">
                  <c:v>140.90909090909091</c:v>
                </c:pt>
                <c:pt idx="23">
                  <c:v>144.65909090909091</c:v>
                </c:pt>
                <c:pt idx="24">
                  <c:v>151.93181818181816</c:v>
                </c:pt>
                <c:pt idx="25">
                  <c:v>157.27272727272725</c:v>
                </c:pt>
                <c:pt idx="26">
                  <c:v>154.43181818181816</c:v>
                </c:pt>
                <c:pt idx="27">
                  <c:v>151.70454545454544</c:v>
                </c:pt>
                <c:pt idx="28">
                  <c:v>151.70454545454544</c:v>
                </c:pt>
                <c:pt idx="29">
                  <c:v>156.13636363636363</c:v>
                </c:pt>
                <c:pt idx="30">
                  <c:v>151.70454545454544</c:v>
                </c:pt>
                <c:pt idx="31">
                  <c:v>151.47727272727272</c:v>
                </c:pt>
                <c:pt idx="32">
                  <c:v>149.77272727272725</c:v>
                </c:pt>
                <c:pt idx="33">
                  <c:v>148.40909090909091</c:v>
                </c:pt>
                <c:pt idx="34">
                  <c:v>149.20454545454544</c:v>
                </c:pt>
                <c:pt idx="35">
                  <c:v>150.56818181818181</c:v>
                </c:pt>
                <c:pt idx="36">
                  <c:v>154.43181818181816</c:v>
                </c:pt>
                <c:pt idx="37">
                  <c:v>154.20454545454544</c:v>
                </c:pt>
                <c:pt idx="38">
                  <c:v>155.90909090909091</c:v>
                </c:pt>
                <c:pt idx="39">
                  <c:v>147.84090909090907</c:v>
                </c:pt>
                <c:pt idx="40">
                  <c:v>151.59090909090907</c:v>
                </c:pt>
                <c:pt idx="41">
                  <c:v>153.18181818181816</c:v>
                </c:pt>
                <c:pt idx="42">
                  <c:v>149.43181818181816</c:v>
                </c:pt>
                <c:pt idx="43">
                  <c:v>145.56818181818181</c:v>
                </c:pt>
                <c:pt idx="44">
                  <c:v>148.06818181818181</c:v>
                </c:pt>
                <c:pt idx="45">
                  <c:v>150</c:v>
                </c:pt>
                <c:pt idx="46">
                  <c:v>148.29545454545453</c:v>
                </c:pt>
                <c:pt idx="47">
                  <c:v>151.59090909090907</c:v>
                </c:pt>
                <c:pt idx="48">
                  <c:v>154.88636363636363</c:v>
                </c:pt>
                <c:pt idx="49">
                  <c:v>154.43181818181816</c:v>
                </c:pt>
                <c:pt idx="50">
                  <c:v>151.02272727272725</c:v>
                </c:pt>
                <c:pt idx="51">
                  <c:v>151.02272727272725</c:v>
                </c:pt>
                <c:pt idx="52">
                  <c:v>151.70454545454544</c:v>
                </c:pt>
                <c:pt idx="53">
                  <c:v>150.56818181818181</c:v>
                </c:pt>
                <c:pt idx="54">
                  <c:v>148.75</c:v>
                </c:pt>
                <c:pt idx="55">
                  <c:v>144.88636363636363</c:v>
                </c:pt>
                <c:pt idx="56">
                  <c:v>143.29545454545453</c:v>
                </c:pt>
                <c:pt idx="57">
                  <c:v>146.13636363636363</c:v>
                </c:pt>
                <c:pt idx="58">
                  <c:v>147.84090909090907</c:v>
                </c:pt>
                <c:pt idx="59">
                  <c:v>146.02272727272725</c:v>
                </c:pt>
                <c:pt idx="60">
                  <c:v>146.81818181818181</c:v>
                </c:pt>
                <c:pt idx="61">
                  <c:v>151.02272727272725</c:v>
                </c:pt>
                <c:pt idx="62">
                  <c:v>155.11363636363635</c:v>
                </c:pt>
                <c:pt idx="63">
                  <c:v>154.88636363636363</c:v>
                </c:pt>
                <c:pt idx="64">
                  <c:v>154.09090909090907</c:v>
                </c:pt>
                <c:pt idx="65">
                  <c:v>154.20454545454544</c:v>
                </c:pt>
                <c:pt idx="66">
                  <c:v>148.75</c:v>
                </c:pt>
                <c:pt idx="67">
                  <c:v>152.04545454545453</c:v>
                </c:pt>
                <c:pt idx="68">
                  <c:v>150</c:v>
                </c:pt>
                <c:pt idx="69">
                  <c:v>152.5</c:v>
                </c:pt>
                <c:pt idx="70">
                  <c:v>153.18181818181816</c:v>
                </c:pt>
                <c:pt idx="71">
                  <c:v>152.61363636363635</c:v>
                </c:pt>
                <c:pt idx="72">
                  <c:v>147.27272727272725</c:v>
                </c:pt>
                <c:pt idx="73">
                  <c:v>144.09090909090907</c:v>
                </c:pt>
                <c:pt idx="74">
                  <c:v>143.29545454545453</c:v>
                </c:pt>
                <c:pt idx="75">
                  <c:v>148.18181818181816</c:v>
                </c:pt>
                <c:pt idx="76">
                  <c:v>150.79545454545453</c:v>
                </c:pt>
                <c:pt idx="77">
                  <c:v>151.47727272727272</c:v>
                </c:pt>
                <c:pt idx="78">
                  <c:v>154.54545454545453</c:v>
                </c:pt>
                <c:pt idx="79">
                  <c:v>153.06818181818181</c:v>
                </c:pt>
                <c:pt idx="80">
                  <c:v>147.61363636363635</c:v>
                </c:pt>
                <c:pt idx="81">
                  <c:v>146.59090909090907</c:v>
                </c:pt>
              </c:numCache>
            </c:numRef>
          </c:yVal>
          <c:smooth val="1"/>
          <c:extLst xmlns:c16r2="http://schemas.microsoft.com/office/drawing/2015/06/chart">
            <c:ext xmlns:c16="http://schemas.microsoft.com/office/drawing/2014/chart" uri="{C3380CC4-5D6E-409C-BE32-E72D297353CC}">
              <c16:uniqueId val="{00000001-AF2C-4611-AC7E-BD8BB0F0A14B}"/>
            </c:ext>
          </c:extLst>
        </c:ser>
        <c:dLbls>
          <c:showLegendKey val="0"/>
          <c:showVal val="0"/>
          <c:showCatName val="0"/>
          <c:showSerName val="0"/>
          <c:showPercent val="0"/>
          <c:showBubbleSize val="0"/>
        </c:dLbls>
        <c:axId val="526225792"/>
        <c:axId val="526227712"/>
      </c:scatterChart>
      <c:valAx>
        <c:axId val="526225792"/>
        <c:scaling>
          <c:orientation val="minMax"/>
          <c:max val="1.51"/>
          <c:min val="0"/>
        </c:scaling>
        <c:delete val="0"/>
        <c:axPos val="b"/>
        <c:title>
          <c:tx>
            <c:rich>
              <a:bodyPr/>
              <a:lstStyle/>
              <a:p>
                <a:pPr>
                  <a:defRPr/>
                </a:pPr>
                <a:r>
                  <a:rPr lang="en-GB"/>
                  <a:t>t (s)</a:t>
                </a:r>
              </a:p>
            </c:rich>
          </c:tx>
          <c:overlay val="0"/>
        </c:title>
        <c:numFmt formatCode="General" sourceLinked="0"/>
        <c:majorTickMark val="in"/>
        <c:minorTickMark val="none"/>
        <c:tickLblPos val="nextTo"/>
        <c:crossAx val="526227712"/>
        <c:crosses val="autoZero"/>
        <c:crossBetween val="midCat"/>
      </c:valAx>
      <c:valAx>
        <c:axId val="526227712"/>
        <c:scaling>
          <c:orientation val="minMax"/>
          <c:max val="160"/>
          <c:min val="130"/>
        </c:scaling>
        <c:delete val="0"/>
        <c:axPos val="l"/>
        <c:title>
          <c:tx>
            <c:rich>
              <a:bodyPr rot="-5400000" vert="horz"/>
              <a:lstStyle/>
              <a:p>
                <a:pPr>
                  <a:defRPr/>
                </a:pPr>
                <a:r>
                  <a:rPr lang="en-GB"/>
                  <a:t>Bed height (mm)</a:t>
                </a:r>
              </a:p>
            </c:rich>
          </c:tx>
          <c:overlay val="0"/>
        </c:title>
        <c:numFmt formatCode="#,##0" sourceLinked="0"/>
        <c:majorTickMark val="in"/>
        <c:minorTickMark val="none"/>
        <c:tickLblPos val="nextTo"/>
        <c:crossAx val="526225792"/>
        <c:crosses val="autoZero"/>
        <c:crossBetween val="midCat"/>
      </c:valAx>
      <c:spPr>
        <a:ln>
          <a:solidFill>
            <a:schemeClr val="bg1">
              <a:lumMod val="50000"/>
            </a:schemeClr>
          </a:solidFill>
        </a:ln>
      </c:spPr>
    </c:plotArea>
    <c:legend>
      <c:legendPos val="r"/>
      <c:layout>
        <c:manualLayout>
          <c:xMode val="edge"/>
          <c:yMode val="edge"/>
          <c:x val="0.56967083823075226"/>
          <c:y val="0.70964279071415282"/>
          <c:w val="0.35404243219597548"/>
          <c:h val="0.1452209290529313"/>
        </c:manualLayout>
      </c:layout>
      <c:overlay val="0"/>
    </c:legend>
    <c:plotVisOnly val="1"/>
    <c:dispBlanksAs val="gap"/>
    <c:showDLblsOverMax val="0"/>
  </c:chart>
  <c:spPr>
    <a:ln>
      <a:noFill/>
    </a:ln>
  </c:spPr>
  <c:externalData r:id="rId2">
    <c:autoUpdate val="0"/>
  </c:externalData>
</c:chartSpace>
</file>

<file path=word/charts/chart13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712736549985826"/>
          <c:y val="5.1400554097404488E-2"/>
          <c:w val="0.7346886978384618"/>
          <c:h val="0.79558253135024792"/>
        </c:manualLayout>
      </c:layout>
      <c:scatterChart>
        <c:scatterStyle val="smoothMarker"/>
        <c:varyColors val="0"/>
        <c:ser>
          <c:idx val="0"/>
          <c:order val="0"/>
          <c:tx>
            <c:strRef>
              <c:f>'Bed exp'!$AH$1514</c:f>
              <c:strCache>
                <c:ptCount val="1"/>
                <c:pt idx="0">
                  <c:v>Continuous</c:v>
                </c:pt>
              </c:strCache>
            </c:strRef>
          </c:tx>
          <c:spPr>
            <a:ln w="22225">
              <a:solidFill>
                <a:srgbClr val="4F81BD"/>
              </a:solidFill>
            </a:ln>
          </c:spPr>
          <c:marker>
            <c:symbol val="diamond"/>
            <c:size val="5"/>
          </c:marker>
          <c:errBars>
            <c:errDir val="y"/>
            <c:errBarType val="both"/>
            <c:errValType val="cust"/>
            <c:noEndCap val="0"/>
            <c:plus>
              <c:numRef>
                <c:f>'Bed exp'!$AI$1516:$AZ$1516</c:f>
                <c:numCache>
                  <c:formatCode>General</c:formatCode>
                  <c:ptCount val="18"/>
                  <c:pt idx="0">
                    <c:v>4.0723959147403611E-3</c:v>
                  </c:pt>
                  <c:pt idx="1">
                    <c:v>4.6718319524432688E-3</c:v>
                  </c:pt>
                  <c:pt idx="2">
                    <c:v>2.3818433494648409E-2</c:v>
                  </c:pt>
                  <c:pt idx="3">
                    <c:v>3.1322975147718278E-2</c:v>
                  </c:pt>
                  <c:pt idx="4">
                    <c:v>3.9004833819560589E-2</c:v>
                  </c:pt>
                  <c:pt idx="5">
                    <c:v>4.9763050316590063E-2</c:v>
                  </c:pt>
                  <c:pt idx="6">
                    <c:v>5.2749343082614863E-2</c:v>
                  </c:pt>
                  <c:pt idx="7">
                    <c:v>6.0569132414767933E-2</c:v>
                  </c:pt>
                  <c:pt idx="8">
                    <c:v>5.9460505805120877E-2</c:v>
                  </c:pt>
                  <c:pt idx="9">
                    <c:v>6.6572336445121491E-2</c:v>
                  </c:pt>
                  <c:pt idx="10">
                    <c:v>6.8190181718518927E-2</c:v>
                  </c:pt>
                  <c:pt idx="11">
                    <c:v>8.0638912905299606E-2</c:v>
                  </c:pt>
                  <c:pt idx="12">
                    <c:v>8.2150932755219036E-2</c:v>
                  </c:pt>
                  <c:pt idx="13">
                    <c:v>9.3857411550295991E-2</c:v>
                  </c:pt>
                  <c:pt idx="14">
                    <c:v>0.10475206172229619</c:v>
                  </c:pt>
                  <c:pt idx="15">
                    <c:v>0.11006080655326619</c:v>
                  </c:pt>
                  <c:pt idx="16">
                    <c:v>0.10984771805108724</c:v>
                  </c:pt>
                  <c:pt idx="17">
                    <c:v>0.11856387046323906</c:v>
                  </c:pt>
                </c:numCache>
              </c:numRef>
            </c:plus>
            <c:minus>
              <c:numRef>
                <c:f>'Bed exp'!$AI$1516:$AZ$1516</c:f>
                <c:numCache>
                  <c:formatCode>General</c:formatCode>
                  <c:ptCount val="18"/>
                  <c:pt idx="0">
                    <c:v>4.0723959147403611E-3</c:v>
                  </c:pt>
                  <c:pt idx="1">
                    <c:v>4.6718319524432688E-3</c:v>
                  </c:pt>
                  <c:pt idx="2">
                    <c:v>2.3818433494648409E-2</c:v>
                  </c:pt>
                  <c:pt idx="3">
                    <c:v>3.1322975147718278E-2</c:v>
                  </c:pt>
                  <c:pt idx="4">
                    <c:v>3.9004833819560589E-2</c:v>
                  </c:pt>
                  <c:pt idx="5">
                    <c:v>4.9763050316590063E-2</c:v>
                  </c:pt>
                  <c:pt idx="6">
                    <c:v>5.2749343082614863E-2</c:v>
                  </c:pt>
                  <c:pt idx="7">
                    <c:v>6.0569132414767933E-2</c:v>
                  </c:pt>
                  <c:pt idx="8">
                    <c:v>5.9460505805120877E-2</c:v>
                  </c:pt>
                  <c:pt idx="9">
                    <c:v>6.6572336445121491E-2</c:v>
                  </c:pt>
                  <c:pt idx="10">
                    <c:v>6.8190181718518927E-2</c:v>
                  </c:pt>
                  <c:pt idx="11">
                    <c:v>8.0638912905299606E-2</c:v>
                  </c:pt>
                  <c:pt idx="12">
                    <c:v>8.2150932755219036E-2</c:v>
                  </c:pt>
                  <c:pt idx="13">
                    <c:v>9.3857411550295991E-2</c:v>
                  </c:pt>
                  <c:pt idx="14">
                    <c:v>0.10475206172229619</c:v>
                  </c:pt>
                  <c:pt idx="15">
                    <c:v>0.11006080655326619</c:v>
                  </c:pt>
                  <c:pt idx="16">
                    <c:v>0.10984771805108724</c:v>
                  </c:pt>
                  <c:pt idx="17">
                    <c:v>0.11856387046323906</c:v>
                  </c:pt>
                </c:numCache>
              </c:numRef>
            </c:minus>
          </c:errBars>
          <c:xVal>
            <c:numRef>
              <c:f>'Bed exp'!$AI$1513:$AZ$1513</c:f>
              <c:numCache>
                <c:formatCode>General</c:formatCode>
                <c:ptCount val="18"/>
                <c:pt idx="0">
                  <c:v>2.1220620000000003E-2</c:v>
                </c:pt>
                <c:pt idx="1">
                  <c:v>7.4272169999999998E-2</c:v>
                </c:pt>
                <c:pt idx="2">
                  <c:v>7.9577325000000004E-2</c:v>
                </c:pt>
                <c:pt idx="3">
                  <c:v>8.488248000000001E-2</c:v>
                </c:pt>
                <c:pt idx="4">
                  <c:v>9.0187635000000002E-2</c:v>
                </c:pt>
                <c:pt idx="5">
                  <c:v>9.5492790000000008E-2</c:v>
                </c:pt>
                <c:pt idx="6">
                  <c:v>0.100797945</c:v>
                </c:pt>
                <c:pt idx="7">
                  <c:v>0.10610310000000001</c:v>
                </c:pt>
                <c:pt idx="8">
                  <c:v>0.111408255</c:v>
                </c:pt>
                <c:pt idx="9">
                  <c:v>0.11671341</c:v>
                </c:pt>
                <c:pt idx="10">
                  <c:v>0.12201856500000001</c:v>
                </c:pt>
                <c:pt idx="11">
                  <c:v>0.12732372</c:v>
                </c:pt>
                <c:pt idx="12">
                  <c:v>0.13262887500000001</c:v>
                </c:pt>
                <c:pt idx="13">
                  <c:v>0.13793403000000001</c:v>
                </c:pt>
                <c:pt idx="14">
                  <c:v>0.14323918500000002</c:v>
                </c:pt>
                <c:pt idx="15">
                  <c:v>0.14854434</c:v>
                </c:pt>
                <c:pt idx="16">
                  <c:v>0.153849495</c:v>
                </c:pt>
                <c:pt idx="17">
                  <c:v>0.15915465000000001</c:v>
                </c:pt>
              </c:numCache>
            </c:numRef>
          </c:xVal>
          <c:yVal>
            <c:numRef>
              <c:f>'Bed exp'!$AI$1514:$AZ$1514</c:f>
              <c:numCache>
                <c:formatCode>General</c:formatCode>
                <c:ptCount val="18"/>
                <c:pt idx="0">
                  <c:v>168.98363636363635</c:v>
                </c:pt>
                <c:pt idx="1">
                  <c:v>170.38378787878787</c:v>
                </c:pt>
                <c:pt idx="2">
                  <c:v>168.48287878787878</c:v>
                </c:pt>
                <c:pt idx="3">
                  <c:v>167.23060606060605</c:v>
                </c:pt>
                <c:pt idx="4">
                  <c:v>166.16090909090906</c:v>
                </c:pt>
                <c:pt idx="5">
                  <c:v>164.08469696969695</c:v>
                </c:pt>
                <c:pt idx="6">
                  <c:v>162.96363636363634</c:v>
                </c:pt>
                <c:pt idx="7">
                  <c:v>160.83765151515149</c:v>
                </c:pt>
                <c:pt idx="8">
                  <c:v>160.07780303030302</c:v>
                </c:pt>
                <c:pt idx="9">
                  <c:v>158.60999999999999</c:v>
                </c:pt>
                <c:pt idx="10">
                  <c:v>157.54939393939395</c:v>
                </c:pt>
                <c:pt idx="11">
                  <c:v>155.66704545454542</c:v>
                </c:pt>
                <c:pt idx="12">
                  <c:v>154.95257575757574</c:v>
                </c:pt>
                <c:pt idx="13">
                  <c:v>153.19939393939393</c:v>
                </c:pt>
                <c:pt idx="14">
                  <c:v>151.9017424242424</c:v>
                </c:pt>
                <c:pt idx="15">
                  <c:v>150.22507575757572</c:v>
                </c:pt>
                <c:pt idx="16">
                  <c:v>149.48863636363635</c:v>
                </c:pt>
                <c:pt idx="17">
                  <c:v>148.08765151515149</c:v>
                </c:pt>
              </c:numCache>
            </c:numRef>
          </c:yVal>
          <c:smooth val="1"/>
          <c:extLst xmlns:c16r2="http://schemas.microsoft.com/office/drawing/2015/06/chart">
            <c:ext xmlns:c16="http://schemas.microsoft.com/office/drawing/2014/chart" uri="{C3380CC4-5D6E-409C-BE32-E72D297353CC}">
              <c16:uniqueId val="{00000000-C289-4A08-8383-1621B04E5812}"/>
            </c:ext>
          </c:extLst>
        </c:ser>
        <c:ser>
          <c:idx val="1"/>
          <c:order val="1"/>
          <c:tx>
            <c:strRef>
              <c:f>'Bed exp'!$AH$1515</c:f>
              <c:strCache>
                <c:ptCount val="1"/>
                <c:pt idx="0">
                  <c:v>281 Hz</c:v>
                </c:pt>
              </c:strCache>
            </c:strRef>
          </c:tx>
          <c:spPr>
            <a:ln w="22225">
              <a:solidFill>
                <a:srgbClr val="C0504D"/>
              </a:solidFill>
            </a:ln>
          </c:spPr>
          <c:marker>
            <c:symbol val="square"/>
            <c:size val="5"/>
          </c:marker>
          <c:errBars>
            <c:errDir val="y"/>
            <c:errBarType val="both"/>
            <c:errValType val="cust"/>
            <c:noEndCap val="0"/>
            <c:plus>
              <c:numRef>
                <c:f>'Bed exp'!$AL$1517:$AZ$1517</c:f>
                <c:numCache>
                  <c:formatCode>General</c:formatCode>
                  <c:ptCount val="15"/>
                  <c:pt idx="0">
                    <c:v>3.8941836844159188E-2</c:v>
                  </c:pt>
                  <c:pt idx="1">
                    <c:v>4.9804821293829592E-2</c:v>
                  </c:pt>
                  <c:pt idx="2">
                    <c:v>5.3178092747482857E-2</c:v>
                  </c:pt>
                  <c:pt idx="3">
                    <c:v>6.0334063693275819E-2</c:v>
                  </c:pt>
                  <c:pt idx="4">
                    <c:v>7.0932679631748083E-2</c:v>
                  </c:pt>
                  <c:pt idx="5">
                    <c:v>7.2582624886803365E-2</c:v>
                  </c:pt>
                  <c:pt idx="6">
                    <c:v>7.8783109834282133E-2</c:v>
                  </c:pt>
                  <c:pt idx="7">
                    <c:v>9.0246356285245757E-2</c:v>
                  </c:pt>
                  <c:pt idx="8">
                    <c:v>9.8881789904406811E-2</c:v>
                  </c:pt>
                  <c:pt idx="9">
                    <c:v>0.10490264073662138</c:v>
                  </c:pt>
                  <c:pt idx="10">
                    <c:v>0</c:v>
                  </c:pt>
                  <c:pt idx="11">
                    <c:v>0</c:v>
                  </c:pt>
                  <c:pt idx="12">
                    <c:v>0.12031911960212766</c:v>
                  </c:pt>
                  <c:pt idx="13">
                    <c:v>0.13202913350536288</c:v>
                  </c:pt>
                  <c:pt idx="14">
                    <c:v>0.1455155710089634</c:v>
                  </c:pt>
                </c:numCache>
              </c:numRef>
            </c:plus>
            <c:minus>
              <c:numRef>
                <c:f>'Bed exp'!$AL$1517:$AZ$1517</c:f>
                <c:numCache>
                  <c:formatCode>General</c:formatCode>
                  <c:ptCount val="15"/>
                  <c:pt idx="0">
                    <c:v>3.8941836844159188E-2</c:v>
                  </c:pt>
                  <c:pt idx="1">
                    <c:v>4.9804821293829592E-2</c:v>
                  </c:pt>
                  <c:pt idx="2">
                    <c:v>5.3178092747482857E-2</c:v>
                  </c:pt>
                  <c:pt idx="3">
                    <c:v>6.0334063693275819E-2</c:v>
                  </c:pt>
                  <c:pt idx="4">
                    <c:v>7.0932679631748083E-2</c:v>
                  </c:pt>
                  <c:pt idx="5">
                    <c:v>7.2582624886803365E-2</c:v>
                  </c:pt>
                  <c:pt idx="6">
                    <c:v>7.8783109834282133E-2</c:v>
                  </c:pt>
                  <c:pt idx="7">
                    <c:v>9.0246356285245757E-2</c:v>
                  </c:pt>
                  <c:pt idx="8">
                    <c:v>9.8881789904406811E-2</c:v>
                  </c:pt>
                  <c:pt idx="9">
                    <c:v>0.10490264073662138</c:v>
                  </c:pt>
                  <c:pt idx="10">
                    <c:v>0</c:v>
                  </c:pt>
                  <c:pt idx="11">
                    <c:v>0</c:v>
                  </c:pt>
                  <c:pt idx="12">
                    <c:v>0.12031911960212766</c:v>
                  </c:pt>
                  <c:pt idx="13">
                    <c:v>0.13202913350536288</c:v>
                  </c:pt>
                  <c:pt idx="14">
                    <c:v>0.1455155710089634</c:v>
                  </c:pt>
                </c:numCache>
              </c:numRef>
            </c:minus>
          </c:errBars>
          <c:xVal>
            <c:numRef>
              <c:f>'Bed exp'!$AI$1513:$AZ$1513</c:f>
              <c:numCache>
                <c:formatCode>General</c:formatCode>
                <c:ptCount val="18"/>
                <c:pt idx="0">
                  <c:v>2.1220620000000003E-2</c:v>
                </c:pt>
                <c:pt idx="1">
                  <c:v>7.4272169999999998E-2</c:v>
                </c:pt>
                <c:pt idx="2">
                  <c:v>7.9577325000000004E-2</c:v>
                </c:pt>
                <c:pt idx="3">
                  <c:v>8.488248000000001E-2</c:v>
                </c:pt>
                <c:pt idx="4">
                  <c:v>9.0187635000000002E-2</c:v>
                </c:pt>
                <c:pt idx="5">
                  <c:v>9.5492790000000008E-2</c:v>
                </c:pt>
                <c:pt idx="6">
                  <c:v>0.100797945</c:v>
                </c:pt>
                <c:pt idx="7">
                  <c:v>0.10610310000000001</c:v>
                </c:pt>
                <c:pt idx="8">
                  <c:v>0.111408255</c:v>
                </c:pt>
                <c:pt idx="9">
                  <c:v>0.11671341</c:v>
                </c:pt>
                <c:pt idx="10">
                  <c:v>0.12201856500000001</c:v>
                </c:pt>
                <c:pt idx="11">
                  <c:v>0.12732372</c:v>
                </c:pt>
                <c:pt idx="12">
                  <c:v>0.13262887500000001</c:v>
                </c:pt>
                <c:pt idx="13">
                  <c:v>0.13793403000000001</c:v>
                </c:pt>
                <c:pt idx="14">
                  <c:v>0.14323918500000002</c:v>
                </c:pt>
                <c:pt idx="15">
                  <c:v>0.14854434</c:v>
                </c:pt>
                <c:pt idx="16">
                  <c:v>0.153849495</c:v>
                </c:pt>
                <c:pt idx="17">
                  <c:v>0.15915465000000001</c:v>
                </c:pt>
              </c:numCache>
            </c:numRef>
          </c:xVal>
          <c:yVal>
            <c:numRef>
              <c:f>'Bed exp'!$AI$1515:$AZ$1515</c:f>
              <c:numCache>
                <c:formatCode>General</c:formatCode>
                <c:ptCount val="18"/>
                <c:pt idx="3">
                  <c:v>166.6696212121212</c:v>
                </c:pt>
                <c:pt idx="4">
                  <c:v>165.48742424242423</c:v>
                </c:pt>
                <c:pt idx="5">
                  <c:v>163.80931818181816</c:v>
                </c:pt>
                <c:pt idx="6">
                  <c:v>162.57325757575757</c:v>
                </c:pt>
                <c:pt idx="7">
                  <c:v>160.6396212121212</c:v>
                </c:pt>
                <c:pt idx="8">
                  <c:v>159.70492424242423</c:v>
                </c:pt>
                <c:pt idx="9">
                  <c:v>158.24234848484849</c:v>
                </c:pt>
                <c:pt idx="10">
                  <c:v>156.98333333333332</c:v>
                </c:pt>
                <c:pt idx="11">
                  <c:v>155.43492424242424</c:v>
                </c:pt>
                <c:pt idx="12">
                  <c:v>154.03821694627823</c:v>
                </c:pt>
                <c:pt idx="15">
                  <c:v>150.28772727272724</c:v>
                </c:pt>
                <c:pt idx="16">
                  <c:v>148.92954545454543</c:v>
                </c:pt>
                <c:pt idx="17">
                  <c:v>147.63431818181817</c:v>
                </c:pt>
              </c:numCache>
            </c:numRef>
          </c:yVal>
          <c:smooth val="1"/>
          <c:extLst xmlns:c16r2="http://schemas.microsoft.com/office/drawing/2015/06/chart">
            <c:ext xmlns:c16="http://schemas.microsoft.com/office/drawing/2014/chart" uri="{C3380CC4-5D6E-409C-BE32-E72D297353CC}">
              <c16:uniqueId val="{00000001-C289-4A08-8383-1621B04E5812}"/>
            </c:ext>
          </c:extLst>
        </c:ser>
        <c:dLbls>
          <c:showLegendKey val="0"/>
          <c:showVal val="0"/>
          <c:showCatName val="0"/>
          <c:showSerName val="0"/>
          <c:showPercent val="0"/>
          <c:showBubbleSize val="0"/>
        </c:dLbls>
        <c:axId val="421892864"/>
        <c:axId val="421894784"/>
      </c:scatterChart>
      <c:valAx>
        <c:axId val="421892864"/>
        <c:scaling>
          <c:orientation val="minMax"/>
        </c:scaling>
        <c:delete val="0"/>
        <c:axPos val="b"/>
        <c:title>
          <c:tx>
            <c:rich>
              <a:bodyPr/>
              <a:lstStyle/>
              <a:p>
                <a:pPr>
                  <a:defRPr/>
                </a:pPr>
                <a:r>
                  <a:rPr lang="en-GB"/>
                  <a:t>U (m/s)</a:t>
                </a:r>
              </a:p>
            </c:rich>
          </c:tx>
          <c:overlay val="0"/>
        </c:title>
        <c:numFmt formatCode="0.00" sourceLinked="0"/>
        <c:majorTickMark val="in"/>
        <c:minorTickMark val="none"/>
        <c:tickLblPos val="nextTo"/>
        <c:crossAx val="421894784"/>
        <c:crosses val="autoZero"/>
        <c:crossBetween val="midCat"/>
      </c:valAx>
      <c:valAx>
        <c:axId val="421894784"/>
        <c:scaling>
          <c:orientation val="minMax"/>
        </c:scaling>
        <c:delete val="0"/>
        <c:axPos val="l"/>
        <c:title>
          <c:tx>
            <c:rich>
              <a:bodyPr rot="-5400000" vert="horz"/>
              <a:lstStyle/>
              <a:p>
                <a:pPr>
                  <a:defRPr/>
                </a:pPr>
                <a:r>
                  <a:rPr lang="en-GB"/>
                  <a:t>Average</a:t>
                </a:r>
                <a:r>
                  <a:rPr lang="en-GB" baseline="0"/>
                  <a:t> bed height (mm)</a:t>
                </a:r>
                <a:endParaRPr lang="en-GB"/>
              </a:p>
            </c:rich>
          </c:tx>
          <c:overlay val="0"/>
        </c:title>
        <c:numFmt formatCode="#,##0" sourceLinked="0"/>
        <c:majorTickMark val="in"/>
        <c:minorTickMark val="none"/>
        <c:tickLblPos val="nextTo"/>
        <c:crossAx val="421892864"/>
        <c:crosses val="autoZero"/>
        <c:crossBetween val="midCat"/>
      </c:valAx>
      <c:spPr>
        <a:ln>
          <a:solidFill>
            <a:schemeClr val="bg1">
              <a:lumMod val="50000"/>
            </a:schemeClr>
          </a:solidFill>
        </a:ln>
      </c:spPr>
    </c:plotArea>
    <c:legend>
      <c:legendPos val="r"/>
      <c:layout>
        <c:manualLayout>
          <c:xMode val="edge"/>
          <c:yMode val="edge"/>
          <c:x val="0.22489442504295384"/>
          <c:y val="0.68725969906949813"/>
          <c:w val="0.36793132108486443"/>
          <c:h val="0.14988148383619201"/>
        </c:manualLayout>
      </c:layout>
      <c:overlay val="0"/>
    </c:legend>
    <c:plotVisOnly val="1"/>
    <c:dispBlanksAs val="gap"/>
    <c:showDLblsOverMax val="0"/>
  </c:chart>
  <c:spPr>
    <a:ln>
      <a:noFill/>
    </a:ln>
  </c:spPr>
  <c:externalData r:id="rId2">
    <c:autoUpdate val="0"/>
  </c:externalData>
</c:chartSpace>
</file>

<file path=word/charts/chart13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719934222704363"/>
          <c:y val="5.1400554097404488E-2"/>
          <c:w val="0.78660322962022089"/>
          <c:h val="0.78169364246135897"/>
        </c:manualLayout>
      </c:layout>
      <c:scatterChart>
        <c:scatterStyle val="smoothMarker"/>
        <c:varyColors val="0"/>
        <c:ser>
          <c:idx val="0"/>
          <c:order val="0"/>
          <c:tx>
            <c:strRef>
              <c:f>'Bed exp'!$BW$4</c:f>
              <c:strCache>
                <c:ptCount val="1"/>
                <c:pt idx="0">
                  <c:v>Continuous</c:v>
                </c:pt>
              </c:strCache>
            </c:strRef>
          </c:tx>
          <c:spPr>
            <a:ln w="22225"/>
          </c:spPr>
          <c:marker>
            <c:symbol val="diamond"/>
            <c:size val="5"/>
          </c:marker>
          <c:xVal>
            <c:numRef>
              <c:f>'Bed exp'!$BV$5:$BV$108</c:f>
              <c:numCache>
                <c:formatCode>0.0000</c:formatCode>
                <c:ptCount val="104"/>
                <c:pt idx="0">
                  <c:v>1.4659704284445173E-2</c:v>
                </c:pt>
                <c:pt idx="1">
                  <c:v>2.9319408568890346E-2</c:v>
                </c:pt>
                <c:pt idx="2">
                  <c:v>4.3979112853335521E-2</c:v>
                </c:pt>
                <c:pt idx="3">
                  <c:v>5.8638817137780692E-2</c:v>
                </c:pt>
                <c:pt idx="4">
                  <c:v>7.3298521422225871E-2</c:v>
                </c:pt>
                <c:pt idx="5">
                  <c:v>8.7958225706671042E-2</c:v>
                </c:pt>
                <c:pt idx="6">
                  <c:v>0.10261792999111621</c:v>
                </c:pt>
                <c:pt idx="7">
                  <c:v>0.11727763427556138</c:v>
                </c:pt>
                <c:pt idx="8">
                  <c:v>0.13193733856000656</c:v>
                </c:pt>
                <c:pt idx="9">
                  <c:v>0.14659704284445174</c:v>
                </c:pt>
                <c:pt idx="10" formatCode="General">
                  <c:v>0.16125674712889693</c:v>
                </c:pt>
                <c:pt idx="11" formatCode="General">
                  <c:v>0.17591645141334211</c:v>
                </c:pt>
                <c:pt idx="12" formatCode="General">
                  <c:v>0.1905761556977873</c:v>
                </c:pt>
                <c:pt idx="13" formatCode="General">
                  <c:v>0.20523585998223248</c:v>
                </c:pt>
                <c:pt idx="14" formatCode="General">
                  <c:v>0.21989556426667767</c:v>
                </c:pt>
                <c:pt idx="15" formatCode="General">
                  <c:v>0.23455526855112285</c:v>
                </c:pt>
                <c:pt idx="16" formatCode="General">
                  <c:v>0.24921497283556804</c:v>
                </c:pt>
                <c:pt idx="17" formatCode="General">
                  <c:v>0.26387467712001322</c:v>
                </c:pt>
                <c:pt idx="18" formatCode="General">
                  <c:v>0.27853438140445841</c:v>
                </c:pt>
                <c:pt idx="19" formatCode="General">
                  <c:v>0.29319408568890359</c:v>
                </c:pt>
                <c:pt idx="20" formatCode="General">
                  <c:v>0.30785378997334878</c:v>
                </c:pt>
                <c:pt idx="21" formatCode="General">
                  <c:v>0.32251349425779396</c:v>
                </c:pt>
                <c:pt idx="22" formatCode="General">
                  <c:v>0.33717319854223915</c:v>
                </c:pt>
                <c:pt idx="23" formatCode="General">
                  <c:v>0.35183290282668434</c:v>
                </c:pt>
                <c:pt idx="24" formatCode="General">
                  <c:v>0.36649260711112952</c:v>
                </c:pt>
                <c:pt idx="25" formatCode="General">
                  <c:v>0.38115231139557471</c:v>
                </c:pt>
                <c:pt idx="26" formatCode="General">
                  <c:v>0.39581201568001989</c:v>
                </c:pt>
                <c:pt idx="27" formatCode="General">
                  <c:v>0.41047171996446508</c:v>
                </c:pt>
                <c:pt idx="28" formatCode="General">
                  <c:v>0.42513142424891026</c:v>
                </c:pt>
                <c:pt idx="29" formatCode="General">
                  <c:v>0.43979112853335545</c:v>
                </c:pt>
                <c:pt idx="30" formatCode="General">
                  <c:v>0.45445083281780063</c:v>
                </c:pt>
                <c:pt idx="31" formatCode="General">
                  <c:v>0.46911053710224582</c:v>
                </c:pt>
                <c:pt idx="32" formatCode="General">
                  <c:v>0.483770241386691</c:v>
                </c:pt>
                <c:pt idx="33" formatCode="General">
                  <c:v>0.49842994567113619</c:v>
                </c:pt>
                <c:pt idx="34" formatCode="General">
                  <c:v>0.51308964995558137</c:v>
                </c:pt>
                <c:pt idx="35" formatCode="General">
                  <c:v>0.52774935424002656</c:v>
                </c:pt>
                <c:pt idx="36" formatCode="General">
                  <c:v>0.54240905852447174</c:v>
                </c:pt>
                <c:pt idx="37" formatCode="General">
                  <c:v>0.55706876280891693</c:v>
                </c:pt>
                <c:pt idx="38" formatCode="General">
                  <c:v>0.57172846709336211</c:v>
                </c:pt>
                <c:pt idx="39" formatCode="General">
                  <c:v>0.5863881713778073</c:v>
                </c:pt>
                <c:pt idx="40" formatCode="General">
                  <c:v>0.60104787566225248</c:v>
                </c:pt>
                <c:pt idx="41" formatCode="General">
                  <c:v>0.61570757994669767</c:v>
                </c:pt>
                <c:pt idx="42" formatCode="General">
                  <c:v>0.63036728423114285</c:v>
                </c:pt>
                <c:pt idx="43" formatCode="General">
                  <c:v>0.64502698851558804</c:v>
                </c:pt>
                <c:pt idx="44" formatCode="General">
                  <c:v>0.65968669280003323</c:v>
                </c:pt>
                <c:pt idx="45" formatCode="General">
                  <c:v>0.67434639708447841</c:v>
                </c:pt>
                <c:pt idx="46" formatCode="General">
                  <c:v>0.6890061013689236</c:v>
                </c:pt>
                <c:pt idx="47" formatCode="General">
                  <c:v>0.70366580565336878</c:v>
                </c:pt>
                <c:pt idx="48" formatCode="General">
                  <c:v>0.71832550993781397</c:v>
                </c:pt>
                <c:pt idx="49" formatCode="General">
                  <c:v>0.73298521422225915</c:v>
                </c:pt>
                <c:pt idx="50" formatCode="General">
                  <c:v>0.74764491850670434</c:v>
                </c:pt>
                <c:pt idx="51" formatCode="General">
                  <c:v>0.76230462279114952</c:v>
                </c:pt>
                <c:pt idx="52" formatCode="General">
                  <c:v>0.77696432707559471</c:v>
                </c:pt>
                <c:pt idx="53" formatCode="General">
                  <c:v>0.79162403136003989</c:v>
                </c:pt>
                <c:pt idx="54" formatCode="General">
                  <c:v>0.80628373564448508</c:v>
                </c:pt>
                <c:pt idx="55" formatCode="General">
                  <c:v>0.82094343992893026</c:v>
                </c:pt>
                <c:pt idx="56" formatCode="General">
                  <c:v>0.83560314421337545</c:v>
                </c:pt>
                <c:pt idx="57" formatCode="General">
                  <c:v>0.85026284849782063</c:v>
                </c:pt>
                <c:pt idx="58" formatCode="General">
                  <c:v>0.86492255278226582</c:v>
                </c:pt>
                <c:pt idx="59" formatCode="General">
                  <c:v>0.879582257066711</c:v>
                </c:pt>
                <c:pt idx="60" formatCode="General">
                  <c:v>0.89424196135115619</c:v>
                </c:pt>
                <c:pt idx="61" formatCode="General">
                  <c:v>0.90890166563560137</c:v>
                </c:pt>
                <c:pt idx="62" formatCode="General">
                  <c:v>0.92356136992004656</c:v>
                </c:pt>
                <c:pt idx="63" formatCode="General">
                  <c:v>0.93822107420449175</c:v>
                </c:pt>
                <c:pt idx="64" formatCode="General">
                  <c:v>0.95288077848893693</c:v>
                </c:pt>
                <c:pt idx="65" formatCode="General">
                  <c:v>0.96754048277338212</c:v>
                </c:pt>
                <c:pt idx="66" formatCode="General">
                  <c:v>0.9822001870578273</c:v>
                </c:pt>
                <c:pt idx="67" formatCode="General">
                  <c:v>0.99685989134227249</c:v>
                </c:pt>
                <c:pt idx="68" formatCode="General">
                  <c:v>1.0115195956267176</c:v>
                </c:pt>
                <c:pt idx="69" formatCode="General">
                  <c:v>1.0261792999111627</c:v>
                </c:pt>
                <c:pt idx="70" formatCode="General">
                  <c:v>1.0408390041956079</c:v>
                </c:pt>
                <c:pt idx="71" formatCode="General">
                  <c:v>1.0554987084800531</c:v>
                </c:pt>
                <c:pt idx="72" formatCode="General">
                  <c:v>1.0701584127644983</c:v>
                </c:pt>
                <c:pt idx="73" formatCode="General">
                  <c:v>1.0848181170489435</c:v>
                </c:pt>
                <c:pt idx="74" formatCode="General">
                  <c:v>1.0994778213333887</c:v>
                </c:pt>
                <c:pt idx="75" formatCode="General">
                  <c:v>1.1141375256178339</c:v>
                </c:pt>
                <c:pt idx="76" formatCode="General">
                  <c:v>1.128797229902279</c:v>
                </c:pt>
                <c:pt idx="77" formatCode="General">
                  <c:v>1.1434569341867242</c:v>
                </c:pt>
                <c:pt idx="78" formatCode="General">
                  <c:v>1.1581166384711694</c:v>
                </c:pt>
                <c:pt idx="79" formatCode="General">
                  <c:v>1.1727763427556146</c:v>
                </c:pt>
                <c:pt idx="80" formatCode="General">
                  <c:v>1.1874360470400598</c:v>
                </c:pt>
                <c:pt idx="81" formatCode="General">
                  <c:v>1.202095751324505</c:v>
                </c:pt>
                <c:pt idx="82" formatCode="General">
                  <c:v>1.2167554556089502</c:v>
                </c:pt>
                <c:pt idx="83" formatCode="General">
                  <c:v>1.2314151598933953</c:v>
                </c:pt>
                <c:pt idx="84" formatCode="General">
                  <c:v>1.2460748641778405</c:v>
                </c:pt>
                <c:pt idx="85" formatCode="General">
                  <c:v>1.2607345684622857</c:v>
                </c:pt>
                <c:pt idx="86" formatCode="General">
                  <c:v>1.2753942727467309</c:v>
                </c:pt>
                <c:pt idx="87" formatCode="General">
                  <c:v>1.2900539770311761</c:v>
                </c:pt>
                <c:pt idx="88" formatCode="General">
                  <c:v>1.3047136813156213</c:v>
                </c:pt>
                <c:pt idx="89" formatCode="General">
                  <c:v>1.3193733856000665</c:v>
                </c:pt>
                <c:pt idx="90" formatCode="General">
                  <c:v>1.3340330898845116</c:v>
                </c:pt>
                <c:pt idx="91" formatCode="General">
                  <c:v>1.3486927941689568</c:v>
                </c:pt>
                <c:pt idx="92" formatCode="General">
                  <c:v>1.363352498453402</c:v>
                </c:pt>
                <c:pt idx="93" formatCode="General">
                  <c:v>1.3780122027378472</c:v>
                </c:pt>
                <c:pt idx="94" formatCode="General">
                  <c:v>1.3926719070222924</c:v>
                </c:pt>
                <c:pt idx="95" formatCode="General">
                  <c:v>1.4073316113067376</c:v>
                </c:pt>
                <c:pt idx="96" formatCode="General">
                  <c:v>1.4219913155911827</c:v>
                </c:pt>
                <c:pt idx="97" formatCode="General">
                  <c:v>1.4366510198756279</c:v>
                </c:pt>
                <c:pt idx="98" formatCode="General">
                  <c:v>1.4513107241600731</c:v>
                </c:pt>
                <c:pt idx="99" formatCode="General">
                  <c:v>1.4659704284445183</c:v>
                </c:pt>
                <c:pt idx="100" formatCode="General">
                  <c:v>1.4806301327289635</c:v>
                </c:pt>
                <c:pt idx="101" formatCode="General">
                  <c:v>1.4952898370134087</c:v>
                </c:pt>
                <c:pt idx="102" formatCode="General">
                  <c:v>1.5099495412978539</c:v>
                </c:pt>
                <c:pt idx="103" formatCode="General">
                  <c:v>1.524609245582299</c:v>
                </c:pt>
              </c:numCache>
            </c:numRef>
          </c:xVal>
          <c:yVal>
            <c:numRef>
              <c:f>'Bed exp'!$BW$5:$BW$108</c:f>
              <c:numCache>
                <c:formatCode>General</c:formatCode>
                <c:ptCount val="104"/>
                <c:pt idx="0">
                  <c:v>37.406250000000057</c:v>
                </c:pt>
                <c:pt idx="1">
                  <c:v>34.10156250000005</c:v>
                </c:pt>
                <c:pt idx="2">
                  <c:v>34.523437500000057</c:v>
                </c:pt>
                <c:pt idx="3">
                  <c:v>32.69531250000005</c:v>
                </c:pt>
                <c:pt idx="4">
                  <c:v>33.25781250000005</c:v>
                </c:pt>
                <c:pt idx="5">
                  <c:v>27.281250000000043</c:v>
                </c:pt>
                <c:pt idx="6">
                  <c:v>14.906250000000023</c:v>
                </c:pt>
                <c:pt idx="7">
                  <c:v>26.648437500000043</c:v>
                </c:pt>
                <c:pt idx="8">
                  <c:v>8.2968750000000124</c:v>
                </c:pt>
                <c:pt idx="9">
                  <c:v>30.164062500000046</c:v>
                </c:pt>
                <c:pt idx="10">
                  <c:v>28.476562500000043</c:v>
                </c:pt>
                <c:pt idx="11">
                  <c:v>28.617187500000046</c:v>
                </c:pt>
                <c:pt idx="12">
                  <c:v>29.039062500000046</c:v>
                </c:pt>
                <c:pt idx="13">
                  <c:v>32.13281250000005</c:v>
                </c:pt>
                <c:pt idx="14">
                  <c:v>31.57031250000005</c:v>
                </c:pt>
                <c:pt idx="15">
                  <c:v>32.83593750000005</c:v>
                </c:pt>
                <c:pt idx="16">
                  <c:v>34.10156250000005</c:v>
                </c:pt>
                <c:pt idx="17">
                  <c:v>41.273437500000064</c:v>
                </c:pt>
                <c:pt idx="18">
                  <c:v>43.382812500000064</c:v>
                </c:pt>
                <c:pt idx="19">
                  <c:v>42.398437500000064</c:v>
                </c:pt>
                <c:pt idx="20">
                  <c:v>41.273437500000064</c:v>
                </c:pt>
                <c:pt idx="21">
                  <c:v>41.273437500000064</c:v>
                </c:pt>
                <c:pt idx="22">
                  <c:v>35.507812500000057</c:v>
                </c:pt>
                <c:pt idx="23">
                  <c:v>41.273437500000064</c:v>
                </c:pt>
                <c:pt idx="24">
                  <c:v>41.273437500000064</c:v>
                </c:pt>
                <c:pt idx="25">
                  <c:v>41.273437500000064</c:v>
                </c:pt>
                <c:pt idx="26">
                  <c:v>41.273437500000064</c:v>
                </c:pt>
                <c:pt idx="27">
                  <c:v>41.273437500000064</c:v>
                </c:pt>
                <c:pt idx="28">
                  <c:v>41.273437500000064</c:v>
                </c:pt>
                <c:pt idx="29">
                  <c:v>42.117187500000064</c:v>
                </c:pt>
                <c:pt idx="30">
                  <c:v>43.242187500000064</c:v>
                </c:pt>
                <c:pt idx="31">
                  <c:v>42.257812500000064</c:v>
                </c:pt>
                <c:pt idx="32">
                  <c:v>45.492187500000071</c:v>
                </c:pt>
                <c:pt idx="33">
                  <c:v>45.632812500000071</c:v>
                </c:pt>
                <c:pt idx="34">
                  <c:v>41.273437500000064</c:v>
                </c:pt>
                <c:pt idx="35">
                  <c:v>38.320312500000057</c:v>
                </c:pt>
                <c:pt idx="36">
                  <c:v>36.632812500000057</c:v>
                </c:pt>
                <c:pt idx="37">
                  <c:v>39.656250000000064</c:v>
                </c:pt>
                <c:pt idx="38">
                  <c:v>34.734375000000057</c:v>
                </c:pt>
                <c:pt idx="39">
                  <c:v>31.35937500000005</c:v>
                </c:pt>
                <c:pt idx="40">
                  <c:v>30.445312500000046</c:v>
                </c:pt>
                <c:pt idx="41">
                  <c:v>31.28906250000005</c:v>
                </c:pt>
                <c:pt idx="42">
                  <c:v>34.804687500000057</c:v>
                </c:pt>
                <c:pt idx="43">
                  <c:v>37.195312500000057</c:v>
                </c:pt>
                <c:pt idx="44">
                  <c:v>38.953125000000064</c:v>
                </c:pt>
                <c:pt idx="45">
                  <c:v>40.500000000000064</c:v>
                </c:pt>
                <c:pt idx="46">
                  <c:v>42.398437500000064</c:v>
                </c:pt>
                <c:pt idx="47">
                  <c:v>42.468750000000064</c:v>
                </c:pt>
                <c:pt idx="48">
                  <c:v>43.242187500000064</c:v>
                </c:pt>
                <c:pt idx="49">
                  <c:v>41.273437500000064</c:v>
                </c:pt>
                <c:pt idx="50">
                  <c:v>39.585937500000064</c:v>
                </c:pt>
                <c:pt idx="51">
                  <c:v>40.429687500000064</c:v>
                </c:pt>
                <c:pt idx="52">
                  <c:v>42.398437500000064</c:v>
                </c:pt>
                <c:pt idx="53">
                  <c:v>44.437500000000071</c:v>
                </c:pt>
                <c:pt idx="54">
                  <c:v>48.023437500000078</c:v>
                </c:pt>
                <c:pt idx="55">
                  <c:v>42.398437500000064</c:v>
                </c:pt>
                <c:pt idx="56">
                  <c:v>39.164062500000064</c:v>
                </c:pt>
                <c:pt idx="57">
                  <c:v>41.273437500000064</c:v>
                </c:pt>
                <c:pt idx="58">
                  <c:v>42.398437500000064</c:v>
                </c:pt>
                <c:pt idx="59">
                  <c:v>42.398437500000064</c:v>
                </c:pt>
                <c:pt idx="60">
                  <c:v>41.273437500000064</c:v>
                </c:pt>
                <c:pt idx="61">
                  <c:v>41.273437500000064</c:v>
                </c:pt>
                <c:pt idx="62">
                  <c:v>41.273437500000064</c:v>
                </c:pt>
                <c:pt idx="63">
                  <c:v>41.273437500000064</c:v>
                </c:pt>
                <c:pt idx="64">
                  <c:v>42.398437500000064</c:v>
                </c:pt>
                <c:pt idx="65">
                  <c:v>42.117187500000064</c:v>
                </c:pt>
                <c:pt idx="66">
                  <c:v>42.398437500000064</c:v>
                </c:pt>
                <c:pt idx="67">
                  <c:v>42.398437500000064</c:v>
                </c:pt>
                <c:pt idx="68">
                  <c:v>43.804687500000071</c:v>
                </c:pt>
                <c:pt idx="69">
                  <c:v>46.195312500000071</c:v>
                </c:pt>
                <c:pt idx="70">
                  <c:v>46.054687500000071</c:v>
                </c:pt>
                <c:pt idx="71">
                  <c:v>46.054687500000071</c:v>
                </c:pt>
                <c:pt idx="72">
                  <c:v>46.195312500000071</c:v>
                </c:pt>
                <c:pt idx="73">
                  <c:v>46.054687500000071</c:v>
                </c:pt>
                <c:pt idx="74">
                  <c:v>45.632812500000071</c:v>
                </c:pt>
                <c:pt idx="75">
                  <c:v>46.195312500000071</c:v>
                </c:pt>
                <c:pt idx="76">
                  <c:v>43.664062500000071</c:v>
                </c:pt>
                <c:pt idx="77">
                  <c:v>42.398437500000064</c:v>
                </c:pt>
                <c:pt idx="78">
                  <c:v>41.343750000000064</c:v>
                </c:pt>
                <c:pt idx="79">
                  <c:v>31.28906250000005</c:v>
                </c:pt>
                <c:pt idx="80">
                  <c:v>31.85156250000005</c:v>
                </c:pt>
                <c:pt idx="81">
                  <c:v>41.273437500000064</c:v>
                </c:pt>
                <c:pt idx="82">
                  <c:v>41.343750000000064</c:v>
                </c:pt>
                <c:pt idx="83">
                  <c:v>41.273437500000064</c:v>
                </c:pt>
                <c:pt idx="84">
                  <c:v>37.406250000000057</c:v>
                </c:pt>
                <c:pt idx="85">
                  <c:v>34.312500000000057</c:v>
                </c:pt>
                <c:pt idx="86">
                  <c:v>33.67968750000005</c:v>
                </c:pt>
                <c:pt idx="87">
                  <c:v>33.25781250000005</c:v>
                </c:pt>
                <c:pt idx="88">
                  <c:v>35.226562500000057</c:v>
                </c:pt>
                <c:pt idx="89">
                  <c:v>37.054687500000057</c:v>
                </c:pt>
                <c:pt idx="90">
                  <c:v>38.601562500000057</c:v>
                </c:pt>
                <c:pt idx="91">
                  <c:v>41.695312500000064</c:v>
                </c:pt>
                <c:pt idx="92">
                  <c:v>44.437500000000071</c:v>
                </c:pt>
                <c:pt idx="93">
                  <c:v>44.437500000000071</c:v>
                </c:pt>
                <c:pt idx="94">
                  <c:v>44.296875000000071</c:v>
                </c:pt>
                <c:pt idx="95">
                  <c:v>42.960937500000064</c:v>
                </c:pt>
                <c:pt idx="96">
                  <c:v>36.281250000000057</c:v>
                </c:pt>
                <c:pt idx="97">
                  <c:v>31.92187500000005</c:v>
                </c:pt>
                <c:pt idx="98">
                  <c:v>30.796875000000046</c:v>
                </c:pt>
                <c:pt idx="99">
                  <c:v>32.69531250000005</c:v>
                </c:pt>
                <c:pt idx="100">
                  <c:v>33.96093750000005</c:v>
                </c:pt>
                <c:pt idx="101">
                  <c:v>32.13281250000005</c:v>
                </c:pt>
                <c:pt idx="102">
                  <c:v>31.85156250000005</c:v>
                </c:pt>
                <c:pt idx="103">
                  <c:v>32.69531250000005</c:v>
                </c:pt>
              </c:numCache>
            </c:numRef>
          </c:yVal>
          <c:smooth val="1"/>
          <c:extLst xmlns:c16r2="http://schemas.microsoft.com/office/drawing/2015/06/chart">
            <c:ext xmlns:c16="http://schemas.microsoft.com/office/drawing/2014/chart" uri="{C3380CC4-5D6E-409C-BE32-E72D297353CC}">
              <c16:uniqueId val="{00000000-46DB-4C89-9ED1-12103CDE6EC7}"/>
            </c:ext>
          </c:extLst>
        </c:ser>
        <c:ser>
          <c:idx val="1"/>
          <c:order val="1"/>
          <c:tx>
            <c:strRef>
              <c:f>'Bed exp'!$BX$4</c:f>
              <c:strCache>
                <c:ptCount val="1"/>
                <c:pt idx="0">
                  <c:v>Pulsed</c:v>
                </c:pt>
              </c:strCache>
            </c:strRef>
          </c:tx>
          <c:spPr>
            <a:ln w="22225"/>
          </c:spPr>
          <c:marker>
            <c:symbol val="square"/>
            <c:size val="5"/>
          </c:marker>
          <c:xVal>
            <c:numRef>
              <c:f>'Bed exp'!$BV$5:$BV$108</c:f>
              <c:numCache>
                <c:formatCode>0.0000</c:formatCode>
                <c:ptCount val="104"/>
                <c:pt idx="0">
                  <c:v>1.4659704284445173E-2</c:v>
                </c:pt>
                <c:pt idx="1">
                  <c:v>2.9319408568890346E-2</c:v>
                </c:pt>
                <c:pt idx="2">
                  <c:v>4.3979112853335521E-2</c:v>
                </c:pt>
                <c:pt idx="3">
                  <c:v>5.8638817137780692E-2</c:v>
                </c:pt>
                <c:pt idx="4">
                  <c:v>7.3298521422225871E-2</c:v>
                </c:pt>
                <c:pt idx="5">
                  <c:v>8.7958225706671042E-2</c:v>
                </c:pt>
                <c:pt idx="6">
                  <c:v>0.10261792999111621</c:v>
                </c:pt>
                <c:pt idx="7">
                  <c:v>0.11727763427556138</c:v>
                </c:pt>
                <c:pt idx="8">
                  <c:v>0.13193733856000656</c:v>
                </c:pt>
                <c:pt idx="9">
                  <c:v>0.14659704284445174</c:v>
                </c:pt>
                <c:pt idx="10" formatCode="General">
                  <c:v>0.16125674712889693</c:v>
                </c:pt>
                <c:pt idx="11" formatCode="General">
                  <c:v>0.17591645141334211</c:v>
                </c:pt>
                <c:pt idx="12" formatCode="General">
                  <c:v>0.1905761556977873</c:v>
                </c:pt>
                <c:pt idx="13" formatCode="General">
                  <c:v>0.20523585998223248</c:v>
                </c:pt>
                <c:pt idx="14" formatCode="General">
                  <c:v>0.21989556426667767</c:v>
                </c:pt>
                <c:pt idx="15" formatCode="General">
                  <c:v>0.23455526855112285</c:v>
                </c:pt>
                <c:pt idx="16" formatCode="General">
                  <c:v>0.24921497283556804</c:v>
                </c:pt>
                <c:pt idx="17" formatCode="General">
                  <c:v>0.26387467712001322</c:v>
                </c:pt>
                <c:pt idx="18" formatCode="General">
                  <c:v>0.27853438140445841</c:v>
                </c:pt>
                <c:pt idx="19" formatCode="General">
                  <c:v>0.29319408568890359</c:v>
                </c:pt>
                <c:pt idx="20" formatCode="General">
                  <c:v>0.30785378997334878</c:v>
                </c:pt>
                <c:pt idx="21" formatCode="General">
                  <c:v>0.32251349425779396</c:v>
                </c:pt>
                <c:pt idx="22" formatCode="General">
                  <c:v>0.33717319854223915</c:v>
                </c:pt>
                <c:pt idx="23" formatCode="General">
                  <c:v>0.35183290282668434</c:v>
                </c:pt>
                <c:pt idx="24" formatCode="General">
                  <c:v>0.36649260711112952</c:v>
                </c:pt>
                <c:pt idx="25" formatCode="General">
                  <c:v>0.38115231139557471</c:v>
                </c:pt>
                <c:pt idx="26" formatCode="General">
                  <c:v>0.39581201568001989</c:v>
                </c:pt>
                <c:pt idx="27" formatCode="General">
                  <c:v>0.41047171996446508</c:v>
                </c:pt>
                <c:pt idx="28" formatCode="General">
                  <c:v>0.42513142424891026</c:v>
                </c:pt>
                <c:pt idx="29" formatCode="General">
                  <c:v>0.43979112853335545</c:v>
                </c:pt>
                <c:pt idx="30" formatCode="General">
                  <c:v>0.45445083281780063</c:v>
                </c:pt>
                <c:pt idx="31" formatCode="General">
                  <c:v>0.46911053710224582</c:v>
                </c:pt>
                <c:pt idx="32" formatCode="General">
                  <c:v>0.483770241386691</c:v>
                </c:pt>
                <c:pt idx="33" formatCode="General">
                  <c:v>0.49842994567113619</c:v>
                </c:pt>
                <c:pt idx="34" formatCode="General">
                  <c:v>0.51308964995558137</c:v>
                </c:pt>
                <c:pt idx="35" formatCode="General">
                  <c:v>0.52774935424002656</c:v>
                </c:pt>
                <c:pt idx="36" formatCode="General">
                  <c:v>0.54240905852447174</c:v>
                </c:pt>
                <c:pt idx="37" formatCode="General">
                  <c:v>0.55706876280891693</c:v>
                </c:pt>
                <c:pt idx="38" formatCode="General">
                  <c:v>0.57172846709336211</c:v>
                </c:pt>
                <c:pt idx="39" formatCode="General">
                  <c:v>0.5863881713778073</c:v>
                </c:pt>
                <c:pt idx="40" formatCode="General">
                  <c:v>0.60104787566225248</c:v>
                </c:pt>
                <c:pt idx="41" formatCode="General">
                  <c:v>0.61570757994669767</c:v>
                </c:pt>
                <c:pt idx="42" formatCode="General">
                  <c:v>0.63036728423114285</c:v>
                </c:pt>
                <c:pt idx="43" formatCode="General">
                  <c:v>0.64502698851558804</c:v>
                </c:pt>
                <c:pt idx="44" formatCode="General">
                  <c:v>0.65968669280003323</c:v>
                </c:pt>
                <c:pt idx="45" formatCode="General">
                  <c:v>0.67434639708447841</c:v>
                </c:pt>
                <c:pt idx="46" formatCode="General">
                  <c:v>0.6890061013689236</c:v>
                </c:pt>
                <c:pt idx="47" formatCode="General">
                  <c:v>0.70366580565336878</c:v>
                </c:pt>
                <c:pt idx="48" formatCode="General">
                  <c:v>0.71832550993781397</c:v>
                </c:pt>
                <c:pt idx="49" formatCode="General">
                  <c:v>0.73298521422225915</c:v>
                </c:pt>
                <c:pt idx="50" formatCode="General">
                  <c:v>0.74764491850670434</c:v>
                </c:pt>
                <c:pt idx="51" formatCode="General">
                  <c:v>0.76230462279114952</c:v>
                </c:pt>
                <c:pt idx="52" formatCode="General">
                  <c:v>0.77696432707559471</c:v>
                </c:pt>
                <c:pt idx="53" formatCode="General">
                  <c:v>0.79162403136003989</c:v>
                </c:pt>
                <c:pt idx="54" formatCode="General">
                  <c:v>0.80628373564448508</c:v>
                </c:pt>
                <c:pt idx="55" formatCode="General">
                  <c:v>0.82094343992893026</c:v>
                </c:pt>
                <c:pt idx="56" formatCode="General">
                  <c:v>0.83560314421337545</c:v>
                </c:pt>
                <c:pt idx="57" formatCode="General">
                  <c:v>0.85026284849782063</c:v>
                </c:pt>
                <c:pt idx="58" formatCode="General">
                  <c:v>0.86492255278226582</c:v>
                </c:pt>
                <c:pt idx="59" formatCode="General">
                  <c:v>0.879582257066711</c:v>
                </c:pt>
                <c:pt idx="60" formatCode="General">
                  <c:v>0.89424196135115619</c:v>
                </c:pt>
                <c:pt idx="61" formatCode="General">
                  <c:v>0.90890166563560137</c:v>
                </c:pt>
                <c:pt idx="62" formatCode="General">
                  <c:v>0.92356136992004656</c:v>
                </c:pt>
                <c:pt idx="63" formatCode="General">
                  <c:v>0.93822107420449175</c:v>
                </c:pt>
                <c:pt idx="64" formatCode="General">
                  <c:v>0.95288077848893693</c:v>
                </c:pt>
                <c:pt idx="65" formatCode="General">
                  <c:v>0.96754048277338212</c:v>
                </c:pt>
                <c:pt idx="66" formatCode="General">
                  <c:v>0.9822001870578273</c:v>
                </c:pt>
                <c:pt idx="67" formatCode="General">
                  <c:v>0.99685989134227249</c:v>
                </c:pt>
                <c:pt idx="68" formatCode="General">
                  <c:v>1.0115195956267176</c:v>
                </c:pt>
                <c:pt idx="69" formatCode="General">
                  <c:v>1.0261792999111627</c:v>
                </c:pt>
                <c:pt idx="70" formatCode="General">
                  <c:v>1.0408390041956079</c:v>
                </c:pt>
                <c:pt idx="71" formatCode="General">
                  <c:v>1.0554987084800531</c:v>
                </c:pt>
                <c:pt idx="72" formatCode="General">
                  <c:v>1.0701584127644983</c:v>
                </c:pt>
                <c:pt idx="73" formatCode="General">
                  <c:v>1.0848181170489435</c:v>
                </c:pt>
                <c:pt idx="74" formatCode="General">
                  <c:v>1.0994778213333887</c:v>
                </c:pt>
                <c:pt idx="75" formatCode="General">
                  <c:v>1.1141375256178339</c:v>
                </c:pt>
                <c:pt idx="76" formatCode="General">
                  <c:v>1.128797229902279</c:v>
                </c:pt>
                <c:pt idx="77" formatCode="General">
                  <c:v>1.1434569341867242</c:v>
                </c:pt>
                <c:pt idx="78" formatCode="General">
                  <c:v>1.1581166384711694</c:v>
                </c:pt>
                <c:pt idx="79" formatCode="General">
                  <c:v>1.1727763427556146</c:v>
                </c:pt>
                <c:pt idx="80" formatCode="General">
                  <c:v>1.1874360470400598</c:v>
                </c:pt>
                <c:pt idx="81" formatCode="General">
                  <c:v>1.202095751324505</c:v>
                </c:pt>
                <c:pt idx="82" formatCode="General">
                  <c:v>1.2167554556089502</c:v>
                </c:pt>
                <c:pt idx="83" formatCode="General">
                  <c:v>1.2314151598933953</c:v>
                </c:pt>
                <c:pt idx="84" formatCode="General">
                  <c:v>1.2460748641778405</c:v>
                </c:pt>
                <c:pt idx="85" formatCode="General">
                  <c:v>1.2607345684622857</c:v>
                </c:pt>
                <c:pt idx="86" formatCode="General">
                  <c:v>1.2753942727467309</c:v>
                </c:pt>
                <c:pt idx="87" formatCode="General">
                  <c:v>1.2900539770311761</c:v>
                </c:pt>
                <c:pt idx="88" formatCode="General">
                  <c:v>1.3047136813156213</c:v>
                </c:pt>
                <c:pt idx="89" formatCode="General">
                  <c:v>1.3193733856000665</c:v>
                </c:pt>
                <c:pt idx="90" formatCode="General">
                  <c:v>1.3340330898845116</c:v>
                </c:pt>
                <c:pt idx="91" formatCode="General">
                  <c:v>1.3486927941689568</c:v>
                </c:pt>
                <c:pt idx="92" formatCode="General">
                  <c:v>1.363352498453402</c:v>
                </c:pt>
                <c:pt idx="93" formatCode="General">
                  <c:v>1.3780122027378472</c:v>
                </c:pt>
                <c:pt idx="94" formatCode="General">
                  <c:v>1.3926719070222924</c:v>
                </c:pt>
                <c:pt idx="95" formatCode="General">
                  <c:v>1.4073316113067376</c:v>
                </c:pt>
                <c:pt idx="96" formatCode="General">
                  <c:v>1.4219913155911827</c:v>
                </c:pt>
                <c:pt idx="97" formatCode="General">
                  <c:v>1.4366510198756279</c:v>
                </c:pt>
                <c:pt idx="98" formatCode="General">
                  <c:v>1.4513107241600731</c:v>
                </c:pt>
                <c:pt idx="99" formatCode="General">
                  <c:v>1.4659704284445183</c:v>
                </c:pt>
                <c:pt idx="100" formatCode="General">
                  <c:v>1.4806301327289635</c:v>
                </c:pt>
                <c:pt idx="101" formatCode="General">
                  <c:v>1.4952898370134087</c:v>
                </c:pt>
                <c:pt idx="102" formatCode="General">
                  <c:v>1.5099495412978539</c:v>
                </c:pt>
                <c:pt idx="103" formatCode="General">
                  <c:v>1.524609245582299</c:v>
                </c:pt>
              </c:numCache>
            </c:numRef>
          </c:xVal>
          <c:yVal>
            <c:numRef>
              <c:f>'Bed exp'!$BX$5:$BX$108</c:f>
              <c:numCache>
                <c:formatCode>General</c:formatCode>
                <c:ptCount val="104"/>
                <c:pt idx="0">
                  <c:v>32.69531250000005</c:v>
                </c:pt>
                <c:pt idx="1">
                  <c:v>41.273437500000064</c:v>
                </c:pt>
                <c:pt idx="2">
                  <c:v>35.367187500000057</c:v>
                </c:pt>
                <c:pt idx="3">
                  <c:v>41.273437500000064</c:v>
                </c:pt>
                <c:pt idx="4">
                  <c:v>41.273437500000064</c:v>
                </c:pt>
                <c:pt idx="5">
                  <c:v>41.273437500000064</c:v>
                </c:pt>
                <c:pt idx="6">
                  <c:v>41.273437500000064</c:v>
                </c:pt>
                <c:pt idx="7">
                  <c:v>41.273437500000064</c:v>
                </c:pt>
                <c:pt idx="8">
                  <c:v>41.273437500000064</c:v>
                </c:pt>
                <c:pt idx="9">
                  <c:v>34.804687500000057</c:v>
                </c:pt>
                <c:pt idx="10">
                  <c:v>37.828125000000057</c:v>
                </c:pt>
                <c:pt idx="11">
                  <c:v>32.41406250000005</c:v>
                </c:pt>
                <c:pt idx="12">
                  <c:v>33.96093750000005</c:v>
                </c:pt>
                <c:pt idx="13">
                  <c:v>39.093750000000064</c:v>
                </c:pt>
                <c:pt idx="14">
                  <c:v>39.375000000000064</c:v>
                </c:pt>
                <c:pt idx="15">
                  <c:v>34.875000000000057</c:v>
                </c:pt>
                <c:pt idx="16">
                  <c:v>33.60937500000005</c:v>
                </c:pt>
                <c:pt idx="17">
                  <c:v>32.06250000000005</c:v>
                </c:pt>
                <c:pt idx="18">
                  <c:v>32.76562500000005</c:v>
                </c:pt>
                <c:pt idx="19">
                  <c:v>36.703125000000057</c:v>
                </c:pt>
                <c:pt idx="20">
                  <c:v>42.750000000000064</c:v>
                </c:pt>
                <c:pt idx="21">
                  <c:v>43.664062500000071</c:v>
                </c:pt>
                <c:pt idx="22">
                  <c:v>43.242187500000064</c:v>
                </c:pt>
                <c:pt idx="23">
                  <c:v>43.523437500000071</c:v>
                </c:pt>
                <c:pt idx="24">
                  <c:v>43.242187500000064</c:v>
                </c:pt>
                <c:pt idx="25">
                  <c:v>41.343750000000064</c:v>
                </c:pt>
                <c:pt idx="26">
                  <c:v>28.335937500000043</c:v>
                </c:pt>
                <c:pt idx="27">
                  <c:v>33.53906250000005</c:v>
                </c:pt>
                <c:pt idx="28">
                  <c:v>36.914062500000057</c:v>
                </c:pt>
                <c:pt idx="29">
                  <c:v>38.320312500000057</c:v>
                </c:pt>
                <c:pt idx="30">
                  <c:v>37.617187500000057</c:v>
                </c:pt>
                <c:pt idx="31">
                  <c:v>33.53906250000005</c:v>
                </c:pt>
                <c:pt idx="32">
                  <c:v>30.445312500000046</c:v>
                </c:pt>
                <c:pt idx="33">
                  <c:v>30.585937500000046</c:v>
                </c:pt>
                <c:pt idx="34">
                  <c:v>33.53906250000005</c:v>
                </c:pt>
                <c:pt idx="35">
                  <c:v>41.273437500000064</c:v>
                </c:pt>
                <c:pt idx="36">
                  <c:v>44.648437500000071</c:v>
                </c:pt>
                <c:pt idx="37">
                  <c:v>46.335937500000071</c:v>
                </c:pt>
                <c:pt idx="38">
                  <c:v>46.335937500000071</c:v>
                </c:pt>
                <c:pt idx="39">
                  <c:v>44.929687500000071</c:v>
                </c:pt>
                <c:pt idx="40">
                  <c:v>46.335937500000071</c:v>
                </c:pt>
                <c:pt idx="41">
                  <c:v>44.789062500000071</c:v>
                </c:pt>
                <c:pt idx="42">
                  <c:v>41.625000000000064</c:v>
                </c:pt>
                <c:pt idx="43">
                  <c:v>39.375000000000064</c:v>
                </c:pt>
                <c:pt idx="44">
                  <c:v>34.24218750000005</c:v>
                </c:pt>
                <c:pt idx="45">
                  <c:v>30.86718750000005</c:v>
                </c:pt>
                <c:pt idx="46">
                  <c:v>30.445312500000046</c:v>
                </c:pt>
                <c:pt idx="47">
                  <c:v>31.28906250000005</c:v>
                </c:pt>
                <c:pt idx="48">
                  <c:v>31.85156250000005</c:v>
                </c:pt>
                <c:pt idx="49">
                  <c:v>28.687500000000046</c:v>
                </c:pt>
                <c:pt idx="50">
                  <c:v>25.945312500000039</c:v>
                </c:pt>
                <c:pt idx="51">
                  <c:v>23.554687500000036</c:v>
                </c:pt>
                <c:pt idx="52">
                  <c:v>25.101562500000039</c:v>
                </c:pt>
                <c:pt idx="53">
                  <c:v>31.00781250000005</c:v>
                </c:pt>
                <c:pt idx="54">
                  <c:v>34.523437500000057</c:v>
                </c:pt>
                <c:pt idx="55">
                  <c:v>39.585937500000064</c:v>
                </c:pt>
                <c:pt idx="56">
                  <c:v>41.273437500000064</c:v>
                </c:pt>
                <c:pt idx="57">
                  <c:v>43.804687500000071</c:v>
                </c:pt>
                <c:pt idx="58">
                  <c:v>43.804687500000071</c:v>
                </c:pt>
                <c:pt idx="59">
                  <c:v>42.468750000000064</c:v>
                </c:pt>
                <c:pt idx="60">
                  <c:v>42.750000000000064</c:v>
                </c:pt>
                <c:pt idx="61">
                  <c:v>34.10156250000005</c:v>
                </c:pt>
                <c:pt idx="62">
                  <c:v>28.195312500000043</c:v>
                </c:pt>
                <c:pt idx="63">
                  <c:v>25.101562500000039</c:v>
                </c:pt>
                <c:pt idx="64">
                  <c:v>39.796875000000064</c:v>
                </c:pt>
                <c:pt idx="65">
                  <c:v>38.953125000000064</c:v>
                </c:pt>
                <c:pt idx="66">
                  <c:v>39.796875000000064</c:v>
                </c:pt>
                <c:pt idx="67">
                  <c:v>40.921875000000064</c:v>
                </c:pt>
                <c:pt idx="68">
                  <c:v>41.554687500000064</c:v>
                </c:pt>
                <c:pt idx="69">
                  <c:v>41.343750000000064</c:v>
                </c:pt>
                <c:pt idx="70">
                  <c:v>37.898437500000057</c:v>
                </c:pt>
                <c:pt idx="71">
                  <c:v>41.343750000000064</c:v>
                </c:pt>
                <c:pt idx="72">
                  <c:v>41.343750000000064</c:v>
                </c:pt>
                <c:pt idx="73">
                  <c:v>41.273437500000064</c:v>
                </c:pt>
                <c:pt idx="74">
                  <c:v>43.101562500000064</c:v>
                </c:pt>
                <c:pt idx="75">
                  <c:v>40.851562500000064</c:v>
                </c:pt>
                <c:pt idx="76">
                  <c:v>39.585937500000064</c:v>
                </c:pt>
                <c:pt idx="77">
                  <c:v>38.882812500000064</c:v>
                </c:pt>
                <c:pt idx="78">
                  <c:v>39.445312500000064</c:v>
                </c:pt>
                <c:pt idx="79">
                  <c:v>41.273437500000064</c:v>
                </c:pt>
                <c:pt idx="80">
                  <c:v>43.804687500000071</c:v>
                </c:pt>
                <c:pt idx="81">
                  <c:v>40.078125000000064</c:v>
                </c:pt>
                <c:pt idx="82">
                  <c:v>29.953125000000046</c:v>
                </c:pt>
                <c:pt idx="83">
                  <c:v>22.921875000000036</c:v>
                </c:pt>
                <c:pt idx="84">
                  <c:v>19.406250000000028</c:v>
                </c:pt>
                <c:pt idx="85">
                  <c:v>17.437500000000028</c:v>
                </c:pt>
                <c:pt idx="86">
                  <c:v>18.421875000000028</c:v>
                </c:pt>
                <c:pt idx="87">
                  <c:v>22.078125000000036</c:v>
                </c:pt>
                <c:pt idx="88">
                  <c:v>27.351562500000043</c:v>
                </c:pt>
                <c:pt idx="89">
                  <c:v>28.335937500000043</c:v>
                </c:pt>
                <c:pt idx="90">
                  <c:v>28.335937500000043</c:v>
                </c:pt>
                <c:pt idx="91">
                  <c:v>29.882812500000046</c:v>
                </c:pt>
                <c:pt idx="92">
                  <c:v>35.789062500000057</c:v>
                </c:pt>
                <c:pt idx="93">
                  <c:v>40.640625000000064</c:v>
                </c:pt>
                <c:pt idx="94">
                  <c:v>35.718750000000057</c:v>
                </c:pt>
                <c:pt idx="95">
                  <c:v>36.562500000000057</c:v>
                </c:pt>
                <c:pt idx="96">
                  <c:v>37.617187500000057</c:v>
                </c:pt>
                <c:pt idx="97">
                  <c:v>38.320312500000057</c:v>
                </c:pt>
                <c:pt idx="98">
                  <c:v>38.812500000000057</c:v>
                </c:pt>
                <c:pt idx="99">
                  <c:v>35.156250000000057</c:v>
                </c:pt>
                <c:pt idx="100">
                  <c:v>34.03125000000005</c:v>
                </c:pt>
                <c:pt idx="101">
                  <c:v>35.578125000000057</c:v>
                </c:pt>
                <c:pt idx="102">
                  <c:v>22.570312500000036</c:v>
                </c:pt>
                <c:pt idx="103">
                  <c:v>41.343750000000064</c:v>
                </c:pt>
              </c:numCache>
            </c:numRef>
          </c:yVal>
          <c:smooth val="1"/>
          <c:extLst xmlns:c16r2="http://schemas.microsoft.com/office/drawing/2015/06/chart">
            <c:ext xmlns:c16="http://schemas.microsoft.com/office/drawing/2014/chart" uri="{C3380CC4-5D6E-409C-BE32-E72D297353CC}">
              <c16:uniqueId val="{00000001-46DB-4C89-9ED1-12103CDE6EC7}"/>
            </c:ext>
          </c:extLst>
        </c:ser>
        <c:dLbls>
          <c:showLegendKey val="0"/>
          <c:showVal val="0"/>
          <c:showCatName val="0"/>
          <c:showSerName val="0"/>
          <c:showPercent val="0"/>
          <c:showBubbleSize val="0"/>
        </c:dLbls>
        <c:axId val="421929344"/>
        <c:axId val="421931264"/>
      </c:scatterChart>
      <c:valAx>
        <c:axId val="421929344"/>
        <c:scaling>
          <c:orientation val="minMax"/>
          <c:max val="1.5"/>
          <c:min val="0"/>
        </c:scaling>
        <c:delete val="0"/>
        <c:axPos val="b"/>
        <c:title>
          <c:tx>
            <c:rich>
              <a:bodyPr/>
              <a:lstStyle/>
              <a:p>
                <a:pPr>
                  <a:defRPr/>
                </a:pPr>
                <a:r>
                  <a:rPr lang="en-GB"/>
                  <a:t>t (s)</a:t>
                </a:r>
              </a:p>
            </c:rich>
          </c:tx>
          <c:overlay val="0"/>
        </c:title>
        <c:numFmt formatCode="General" sourceLinked="0"/>
        <c:majorTickMark val="in"/>
        <c:minorTickMark val="none"/>
        <c:tickLblPos val="nextTo"/>
        <c:crossAx val="421931264"/>
        <c:crosses val="autoZero"/>
        <c:crossBetween val="midCat"/>
      </c:valAx>
      <c:valAx>
        <c:axId val="421931264"/>
        <c:scaling>
          <c:orientation val="minMax"/>
          <c:max val="49"/>
          <c:min val="0"/>
        </c:scaling>
        <c:delete val="0"/>
        <c:axPos val="l"/>
        <c:title>
          <c:tx>
            <c:rich>
              <a:bodyPr rot="-5400000" vert="horz"/>
              <a:lstStyle/>
              <a:p>
                <a:pPr>
                  <a:defRPr/>
                </a:pPr>
                <a:r>
                  <a:rPr lang="en-GB"/>
                  <a:t>Bed height (mm)</a:t>
                </a:r>
              </a:p>
            </c:rich>
          </c:tx>
          <c:overlay val="0"/>
        </c:title>
        <c:numFmt formatCode="#,##0" sourceLinked="0"/>
        <c:majorTickMark val="in"/>
        <c:minorTickMark val="none"/>
        <c:tickLblPos val="nextTo"/>
        <c:crossAx val="421929344"/>
        <c:crosses val="autoZero"/>
        <c:crossBetween val="midCat"/>
      </c:valAx>
      <c:spPr>
        <a:ln>
          <a:solidFill>
            <a:schemeClr val="bg1">
              <a:lumMod val="50000"/>
            </a:schemeClr>
          </a:solidFill>
        </a:ln>
      </c:spPr>
    </c:plotArea>
    <c:legend>
      <c:legendPos val="r"/>
      <c:layout>
        <c:manualLayout>
          <c:xMode val="edge"/>
          <c:yMode val="edge"/>
          <c:x val="0.53773122857250499"/>
          <c:y val="0.64231627296587923"/>
          <c:w val="0.40377236521322374"/>
          <c:h val="0.16743438320209975"/>
        </c:manualLayout>
      </c:layout>
      <c:overlay val="0"/>
    </c:legend>
    <c:plotVisOnly val="1"/>
    <c:dispBlanksAs val="gap"/>
    <c:showDLblsOverMax val="0"/>
  </c:chart>
  <c:spPr>
    <a:ln>
      <a:noFill/>
    </a:ln>
  </c:spPr>
  <c:externalData r:id="rId2">
    <c:autoUpdate val="0"/>
  </c:externalData>
</c:chartSpace>
</file>

<file path=word/charts/chart13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622901460625692"/>
          <c:y val="5.1400554097404488E-2"/>
          <c:w val="0.78989335751050971"/>
          <c:h val="0.76317512394284048"/>
        </c:manualLayout>
      </c:layout>
      <c:scatterChart>
        <c:scatterStyle val="smoothMarker"/>
        <c:varyColors val="0"/>
        <c:ser>
          <c:idx val="0"/>
          <c:order val="0"/>
          <c:tx>
            <c:strRef>
              <c:f>'Bed exp'!$AK$1510</c:f>
              <c:strCache>
                <c:ptCount val="1"/>
                <c:pt idx="0">
                  <c:v>Continuous</c:v>
                </c:pt>
              </c:strCache>
            </c:strRef>
          </c:tx>
          <c:spPr>
            <a:ln w="22225"/>
          </c:spPr>
          <c:marker>
            <c:symbol val="diamond"/>
            <c:size val="5"/>
          </c:marker>
          <c:errBars>
            <c:errDir val="y"/>
            <c:errBarType val="both"/>
            <c:errValType val="cust"/>
            <c:noEndCap val="0"/>
            <c:plus>
              <c:numRef>
                <c:f>'Bed exp'!$AL$1513:$BB$1513</c:f>
                <c:numCache>
                  <c:formatCode>General</c:formatCode>
                  <c:ptCount val="17"/>
                  <c:pt idx="0">
                    <c:v>0.68894503610719715</c:v>
                  </c:pt>
                  <c:pt idx="1">
                    <c:v>4.5033953519765357E-2</c:v>
                  </c:pt>
                  <c:pt idx="2">
                    <c:v>0.10868085275766892</c:v>
                  </c:pt>
                  <c:pt idx="3">
                    <c:v>5.2180463352480611E-2</c:v>
                  </c:pt>
                  <c:pt idx="4">
                    <c:v>7.2787368122211579E-2</c:v>
                  </c:pt>
                  <c:pt idx="5">
                    <c:v>7.776561286110481E-2</c:v>
                  </c:pt>
                  <c:pt idx="6">
                    <c:v>9.2141986264314135E-2</c:v>
                  </c:pt>
                  <c:pt idx="7">
                    <c:v>9.0808301660789889E-2</c:v>
                  </c:pt>
                  <c:pt idx="8">
                    <c:v>0.11370449650937252</c:v>
                  </c:pt>
                  <c:pt idx="9">
                    <c:v>0.10820662904226509</c:v>
                  </c:pt>
                  <c:pt idx="10">
                    <c:v>0.12640705082749737</c:v>
                  </c:pt>
                  <c:pt idx="11">
                    <c:v>0.12663954422462215</c:v>
                  </c:pt>
                  <c:pt idx="12">
                    <c:v>0.13942534350348368</c:v>
                  </c:pt>
                  <c:pt idx="13">
                    <c:v>0.13841725158679499</c:v>
                  </c:pt>
                  <c:pt idx="14">
                    <c:v>0.1785892558015251</c:v>
                  </c:pt>
                  <c:pt idx="15">
                    <c:v>0.16493062313980317</c:v>
                  </c:pt>
                  <c:pt idx="16">
                    <c:v>0.17762197572645871</c:v>
                  </c:pt>
                </c:numCache>
              </c:numRef>
            </c:plus>
            <c:minus>
              <c:numRef>
                <c:f>'Bed exp'!$AL$1513:$BB$1513</c:f>
                <c:numCache>
                  <c:formatCode>General</c:formatCode>
                  <c:ptCount val="17"/>
                  <c:pt idx="0">
                    <c:v>0.68894503610719715</c:v>
                  </c:pt>
                  <c:pt idx="1">
                    <c:v>4.5033953519765357E-2</c:v>
                  </c:pt>
                  <c:pt idx="2">
                    <c:v>0.10868085275766892</c:v>
                  </c:pt>
                  <c:pt idx="3">
                    <c:v>5.2180463352480611E-2</c:v>
                  </c:pt>
                  <c:pt idx="4">
                    <c:v>7.2787368122211579E-2</c:v>
                  </c:pt>
                  <c:pt idx="5">
                    <c:v>7.776561286110481E-2</c:v>
                  </c:pt>
                  <c:pt idx="6">
                    <c:v>9.2141986264314135E-2</c:v>
                  </c:pt>
                  <c:pt idx="7">
                    <c:v>9.0808301660789889E-2</c:v>
                  </c:pt>
                  <c:pt idx="8">
                    <c:v>0.11370449650937252</c:v>
                  </c:pt>
                  <c:pt idx="9">
                    <c:v>0.10820662904226509</c:v>
                  </c:pt>
                  <c:pt idx="10">
                    <c:v>0.12640705082749737</c:v>
                  </c:pt>
                  <c:pt idx="11">
                    <c:v>0.12663954422462215</c:v>
                  </c:pt>
                  <c:pt idx="12">
                    <c:v>0.13942534350348368</c:v>
                  </c:pt>
                  <c:pt idx="13">
                    <c:v>0.13841725158679499</c:v>
                  </c:pt>
                  <c:pt idx="14">
                    <c:v>0.1785892558015251</c:v>
                  </c:pt>
                  <c:pt idx="15">
                    <c:v>0.16493062313980317</c:v>
                  </c:pt>
                  <c:pt idx="16">
                    <c:v>0.17762197572645871</c:v>
                  </c:pt>
                </c:numCache>
              </c:numRef>
            </c:minus>
          </c:errBars>
          <c:xVal>
            <c:numRef>
              <c:f>'Bed exp'!$AL$1509:$BB$1509</c:f>
              <c:numCache>
                <c:formatCode>General</c:formatCode>
                <c:ptCount val="17"/>
                <c:pt idx="0">
                  <c:v>1.5915465E-2</c:v>
                </c:pt>
                <c:pt idx="1">
                  <c:v>9.0187635000000002E-2</c:v>
                </c:pt>
                <c:pt idx="2">
                  <c:v>9.5492790000000008E-2</c:v>
                </c:pt>
                <c:pt idx="3">
                  <c:v>0.100797945</c:v>
                </c:pt>
                <c:pt idx="4">
                  <c:v>0.10610310000000001</c:v>
                </c:pt>
                <c:pt idx="5">
                  <c:v>0.111408255</c:v>
                </c:pt>
                <c:pt idx="6">
                  <c:v>0.11671341</c:v>
                </c:pt>
                <c:pt idx="7">
                  <c:v>0.12201856500000001</c:v>
                </c:pt>
                <c:pt idx="8">
                  <c:v>0.12732372</c:v>
                </c:pt>
                <c:pt idx="9">
                  <c:v>0.13262887500000001</c:v>
                </c:pt>
                <c:pt idx="10">
                  <c:v>0.13793403000000001</c:v>
                </c:pt>
                <c:pt idx="11">
                  <c:v>0.14323918500000002</c:v>
                </c:pt>
                <c:pt idx="12">
                  <c:v>0.14854434</c:v>
                </c:pt>
                <c:pt idx="13">
                  <c:v>0.153849495</c:v>
                </c:pt>
                <c:pt idx="14">
                  <c:v>0.15915465000000001</c:v>
                </c:pt>
                <c:pt idx="15">
                  <c:v>0.16445980499999999</c:v>
                </c:pt>
                <c:pt idx="16">
                  <c:v>0.16976495999999999</c:v>
                </c:pt>
              </c:numCache>
            </c:numRef>
          </c:xVal>
          <c:yVal>
            <c:numRef>
              <c:f>'Bed exp'!$AL$1510:$BB$1510</c:f>
              <c:numCache>
                <c:formatCode>General</c:formatCode>
                <c:ptCount val="17"/>
                <c:pt idx="0">
                  <c:v>56.561062500000084</c:v>
                </c:pt>
                <c:pt idx="1">
                  <c:v>56.793281250000092</c:v>
                </c:pt>
                <c:pt idx="2">
                  <c:v>53.288718750000086</c:v>
                </c:pt>
                <c:pt idx="3">
                  <c:v>54.549890625000081</c:v>
                </c:pt>
                <c:pt idx="4">
                  <c:v>52.12054687500008</c:v>
                </c:pt>
                <c:pt idx="5">
                  <c:v>50.933765625000085</c:v>
                </c:pt>
                <c:pt idx="6">
                  <c:v>48.910734375000075</c:v>
                </c:pt>
                <c:pt idx="7">
                  <c:v>47.834625000000074</c:v>
                </c:pt>
                <c:pt idx="8">
                  <c:v>45.283781250000068</c:v>
                </c:pt>
                <c:pt idx="9">
                  <c:v>44.374359375000068</c:v>
                </c:pt>
                <c:pt idx="10">
                  <c:v>42.476625000000062</c:v>
                </c:pt>
                <c:pt idx="11">
                  <c:v>41.140875000000065</c:v>
                </c:pt>
                <c:pt idx="12">
                  <c:v>40.160765625000067</c:v>
                </c:pt>
                <c:pt idx="13">
                  <c:v>38.909531250000057</c:v>
                </c:pt>
                <c:pt idx="14">
                  <c:v>36.998953125000057</c:v>
                </c:pt>
                <c:pt idx="15">
                  <c:v>36.940031250000054</c:v>
                </c:pt>
                <c:pt idx="16">
                  <c:v>34.663218750000055</c:v>
                </c:pt>
              </c:numCache>
            </c:numRef>
          </c:yVal>
          <c:smooth val="1"/>
          <c:extLst xmlns:c16r2="http://schemas.microsoft.com/office/drawing/2015/06/chart">
            <c:ext xmlns:c16="http://schemas.microsoft.com/office/drawing/2014/chart" uri="{C3380CC4-5D6E-409C-BE32-E72D297353CC}">
              <c16:uniqueId val="{00000000-FA5F-4989-B6A2-CE2F0C9315BF}"/>
            </c:ext>
          </c:extLst>
        </c:ser>
        <c:ser>
          <c:idx val="1"/>
          <c:order val="1"/>
          <c:tx>
            <c:strRef>
              <c:f>'Bed exp'!$AK$1511</c:f>
              <c:strCache>
                <c:ptCount val="1"/>
                <c:pt idx="0">
                  <c:v>269 Hz</c:v>
                </c:pt>
              </c:strCache>
            </c:strRef>
          </c:tx>
          <c:spPr>
            <a:ln w="22225"/>
          </c:spPr>
          <c:marker>
            <c:symbol val="square"/>
            <c:size val="5"/>
          </c:marker>
          <c:errBars>
            <c:errDir val="y"/>
            <c:errBarType val="both"/>
            <c:errValType val="cust"/>
            <c:noEndCap val="0"/>
            <c:plus>
              <c:numRef>
                <c:f>'Bed exp'!$AL$1514:$BB$1514</c:f>
                <c:numCache>
                  <c:formatCode>General</c:formatCode>
                  <c:ptCount val="17"/>
                  <c:pt idx="0">
                    <c:v>0.6907731105119751</c:v>
                  </c:pt>
                  <c:pt idx="1">
                    <c:v>5.069477935324998E-2</c:v>
                  </c:pt>
                  <c:pt idx="2">
                    <c:v>4.7029987968297576E-2</c:v>
                  </c:pt>
                  <c:pt idx="3">
                    <c:v>6.4854167820382863E-2</c:v>
                  </c:pt>
                  <c:pt idx="4">
                    <c:v>8.9777412433216408E-2</c:v>
                  </c:pt>
                  <c:pt idx="5">
                    <c:v>9.2314377669608191E-2</c:v>
                  </c:pt>
                  <c:pt idx="6">
                    <c:v>9.548788662751341E-2</c:v>
                  </c:pt>
                  <c:pt idx="7">
                    <c:v>9.3889518718074563E-2</c:v>
                  </c:pt>
                  <c:pt idx="8">
                    <c:v>0.12050867554425711</c:v>
                  </c:pt>
                  <c:pt idx="9">
                    <c:v>0.11868528615233211</c:v>
                  </c:pt>
                  <c:pt idx="10">
                    <c:v>0.11658621446780441</c:v>
                  </c:pt>
                  <c:pt idx="11">
                    <c:v>0.14875584094374533</c:v>
                  </c:pt>
                  <c:pt idx="12">
                    <c:v>0.16297988880810171</c:v>
                  </c:pt>
                  <c:pt idx="13">
                    <c:v>0.16008619911138622</c:v>
                  </c:pt>
                  <c:pt idx="14">
                    <c:v>0.17070397349627803</c:v>
                  </c:pt>
                  <c:pt idx="15">
                    <c:v>0.17575683530531297</c:v>
                  </c:pt>
                  <c:pt idx="16">
                    <c:v>0.18589809149862985</c:v>
                  </c:pt>
                </c:numCache>
              </c:numRef>
            </c:plus>
            <c:minus>
              <c:numRef>
                <c:f>'Bed exp'!$AL$1514:$BB$1514</c:f>
                <c:numCache>
                  <c:formatCode>General</c:formatCode>
                  <c:ptCount val="17"/>
                  <c:pt idx="0">
                    <c:v>0.6907731105119751</c:v>
                  </c:pt>
                  <c:pt idx="1">
                    <c:v>5.069477935324998E-2</c:v>
                  </c:pt>
                  <c:pt idx="2">
                    <c:v>4.7029987968297576E-2</c:v>
                  </c:pt>
                  <c:pt idx="3">
                    <c:v>6.4854167820382863E-2</c:v>
                  </c:pt>
                  <c:pt idx="4">
                    <c:v>8.9777412433216408E-2</c:v>
                  </c:pt>
                  <c:pt idx="5">
                    <c:v>9.2314377669608191E-2</c:v>
                  </c:pt>
                  <c:pt idx="6">
                    <c:v>9.548788662751341E-2</c:v>
                  </c:pt>
                  <c:pt idx="7">
                    <c:v>9.3889518718074563E-2</c:v>
                  </c:pt>
                  <c:pt idx="8">
                    <c:v>0.12050867554425711</c:v>
                  </c:pt>
                  <c:pt idx="9">
                    <c:v>0.11868528615233211</c:v>
                  </c:pt>
                  <c:pt idx="10">
                    <c:v>0.11658621446780441</c:v>
                  </c:pt>
                  <c:pt idx="11">
                    <c:v>0.14875584094374533</c:v>
                  </c:pt>
                  <c:pt idx="12">
                    <c:v>0.16297988880810171</c:v>
                  </c:pt>
                  <c:pt idx="13">
                    <c:v>0.16008619911138622</c:v>
                  </c:pt>
                  <c:pt idx="14">
                    <c:v>0.17070397349627803</c:v>
                  </c:pt>
                  <c:pt idx="15">
                    <c:v>0.17575683530531297</c:v>
                  </c:pt>
                  <c:pt idx="16">
                    <c:v>0.18589809149862985</c:v>
                  </c:pt>
                </c:numCache>
              </c:numRef>
            </c:minus>
          </c:errBars>
          <c:xVal>
            <c:numRef>
              <c:f>'Bed exp'!$AL$1509:$BB$1509</c:f>
              <c:numCache>
                <c:formatCode>General</c:formatCode>
                <c:ptCount val="17"/>
                <c:pt idx="0">
                  <c:v>1.5915465E-2</c:v>
                </c:pt>
                <c:pt idx="1">
                  <c:v>9.0187635000000002E-2</c:v>
                </c:pt>
                <c:pt idx="2">
                  <c:v>9.5492790000000008E-2</c:v>
                </c:pt>
                <c:pt idx="3">
                  <c:v>0.100797945</c:v>
                </c:pt>
                <c:pt idx="4">
                  <c:v>0.10610310000000001</c:v>
                </c:pt>
                <c:pt idx="5">
                  <c:v>0.111408255</c:v>
                </c:pt>
                <c:pt idx="6">
                  <c:v>0.11671341</c:v>
                </c:pt>
                <c:pt idx="7">
                  <c:v>0.12201856500000001</c:v>
                </c:pt>
                <c:pt idx="8">
                  <c:v>0.12732372</c:v>
                </c:pt>
                <c:pt idx="9">
                  <c:v>0.13262887500000001</c:v>
                </c:pt>
                <c:pt idx="10">
                  <c:v>0.13793403000000001</c:v>
                </c:pt>
                <c:pt idx="11">
                  <c:v>0.14323918500000002</c:v>
                </c:pt>
                <c:pt idx="12">
                  <c:v>0.14854434</c:v>
                </c:pt>
                <c:pt idx="13">
                  <c:v>0.153849495</c:v>
                </c:pt>
                <c:pt idx="14">
                  <c:v>0.15915465000000001</c:v>
                </c:pt>
                <c:pt idx="15">
                  <c:v>0.16445980499999999</c:v>
                </c:pt>
                <c:pt idx="16">
                  <c:v>0.16976495999999999</c:v>
                </c:pt>
              </c:numCache>
            </c:numRef>
          </c:xVal>
          <c:yVal>
            <c:numRef>
              <c:f>'Bed exp'!$AL$1511:$BB$1511</c:f>
              <c:numCache>
                <c:formatCode>General</c:formatCode>
                <c:ptCount val="17"/>
                <c:pt idx="0">
                  <c:v>56.733890625000086</c:v>
                </c:pt>
                <c:pt idx="1">
                  <c:v>56.233911149099491</c:v>
                </c:pt>
                <c:pt idx="2">
                  <c:v>55.825031250000087</c:v>
                </c:pt>
                <c:pt idx="3">
                  <c:v>56.323968750000091</c:v>
                </c:pt>
                <c:pt idx="4">
                  <c:v>53.224500000000084</c:v>
                </c:pt>
                <c:pt idx="5">
                  <c:v>49.774687500000077</c:v>
                </c:pt>
                <c:pt idx="6">
                  <c:v>47.804765625000073</c:v>
                </c:pt>
                <c:pt idx="7">
                  <c:v>46.887656250000077</c:v>
                </c:pt>
                <c:pt idx="8">
                  <c:v>44.191593750000067</c:v>
                </c:pt>
                <c:pt idx="9">
                  <c:v>43.163906250000068</c:v>
                </c:pt>
                <c:pt idx="10">
                  <c:v>42.127265625000064</c:v>
                </c:pt>
                <c:pt idx="11">
                  <c:v>39.851765625000063</c:v>
                </c:pt>
                <c:pt idx="12">
                  <c:v>38.178750000000058</c:v>
                </c:pt>
                <c:pt idx="13">
                  <c:v>36.820171875000057</c:v>
                </c:pt>
                <c:pt idx="14">
                  <c:v>35.331843750000054</c:v>
                </c:pt>
                <c:pt idx="15">
                  <c:v>34.450687500000051</c:v>
                </c:pt>
                <c:pt idx="16">
                  <c:v>32.142000000000053</c:v>
                </c:pt>
              </c:numCache>
            </c:numRef>
          </c:yVal>
          <c:smooth val="1"/>
          <c:extLst xmlns:c16r2="http://schemas.microsoft.com/office/drawing/2015/06/chart">
            <c:ext xmlns:c16="http://schemas.microsoft.com/office/drawing/2014/chart" uri="{C3380CC4-5D6E-409C-BE32-E72D297353CC}">
              <c16:uniqueId val="{00000001-FA5F-4989-B6A2-CE2F0C9315BF}"/>
            </c:ext>
          </c:extLst>
        </c:ser>
        <c:dLbls>
          <c:showLegendKey val="0"/>
          <c:showVal val="0"/>
          <c:showCatName val="0"/>
          <c:showSerName val="0"/>
          <c:showPercent val="0"/>
          <c:showBubbleSize val="0"/>
        </c:dLbls>
        <c:axId val="421978880"/>
        <c:axId val="421980800"/>
      </c:scatterChart>
      <c:valAx>
        <c:axId val="421978880"/>
        <c:scaling>
          <c:orientation val="minMax"/>
          <c:max val="0.17"/>
          <c:min val="1.5000000000000003E-2"/>
        </c:scaling>
        <c:delete val="0"/>
        <c:axPos val="b"/>
        <c:title>
          <c:tx>
            <c:rich>
              <a:bodyPr/>
              <a:lstStyle/>
              <a:p>
                <a:pPr>
                  <a:defRPr/>
                </a:pPr>
                <a:r>
                  <a:rPr lang="en-GB"/>
                  <a:t>U (m/s)</a:t>
                </a:r>
              </a:p>
            </c:rich>
          </c:tx>
          <c:overlay val="0"/>
        </c:title>
        <c:numFmt formatCode="0.00" sourceLinked="0"/>
        <c:majorTickMark val="in"/>
        <c:minorTickMark val="none"/>
        <c:tickLblPos val="nextTo"/>
        <c:crossAx val="421980800"/>
        <c:crosses val="autoZero"/>
        <c:crossBetween val="midCat"/>
      </c:valAx>
      <c:valAx>
        <c:axId val="421980800"/>
        <c:scaling>
          <c:orientation val="minMax"/>
          <c:max val="60"/>
          <c:min val="30"/>
        </c:scaling>
        <c:delete val="0"/>
        <c:axPos val="l"/>
        <c:title>
          <c:tx>
            <c:rich>
              <a:bodyPr rot="-5400000" vert="horz"/>
              <a:lstStyle/>
              <a:p>
                <a:pPr>
                  <a:defRPr/>
                </a:pPr>
                <a:r>
                  <a:rPr lang="en-GB" b="1"/>
                  <a:t>Average bed height (mm)</a:t>
                </a:r>
              </a:p>
            </c:rich>
          </c:tx>
          <c:overlay val="0"/>
        </c:title>
        <c:numFmt formatCode="#,##0" sourceLinked="0"/>
        <c:majorTickMark val="in"/>
        <c:minorTickMark val="none"/>
        <c:tickLblPos val="nextTo"/>
        <c:crossAx val="421978880"/>
        <c:crosses val="autoZero"/>
        <c:crossBetween val="midCat"/>
      </c:valAx>
      <c:spPr>
        <a:ln>
          <a:solidFill>
            <a:schemeClr val="bg1">
              <a:lumMod val="50000"/>
            </a:schemeClr>
          </a:solidFill>
        </a:ln>
      </c:spPr>
    </c:plotArea>
    <c:legend>
      <c:legendPos val="r"/>
      <c:layout>
        <c:manualLayout>
          <c:xMode val="edge"/>
          <c:yMode val="edge"/>
          <c:x val="0.15611799216849373"/>
          <c:y val="0.58844175974066237"/>
          <c:w val="0.39280625816909448"/>
          <c:h val="0.16743438320209975"/>
        </c:manualLayout>
      </c:layout>
      <c:overlay val="0"/>
    </c:legend>
    <c:plotVisOnly val="1"/>
    <c:dispBlanksAs val="gap"/>
    <c:showDLblsOverMax val="0"/>
  </c:chart>
  <c:spPr>
    <a:ln>
      <a:noFill/>
    </a:ln>
  </c:spPr>
  <c:externalData r:id="rId2">
    <c:autoUpdate val="0"/>
  </c:externalData>
</c:chartSpace>
</file>

<file path=word/charts/chart13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083697406032469"/>
          <c:y val="5.1400554097404488E-2"/>
          <c:w val="0.58614336369948439"/>
          <c:h val="0.81715406221135445"/>
        </c:manualLayout>
      </c:layout>
      <c:scatterChart>
        <c:scatterStyle val="smoothMarker"/>
        <c:varyColors val="0"/>
        <c:ser>
          <c:idx val="0"/>
          <c:order val="0"/>
          <c:tx>
            <c:strRef>
              <c:f>Comp_pressure!$B$21:$C$21</c:f>
              <c:strCache>
                <c:ptCount val="1"/>
                <c:pt idx="0">
                  <c:v>3.8 cm Continuous flow</c:v>
                </c:pt>
              </c:strCache>
            </c:strRef>
          </c:tx>
          <c:xVal>
            <c:numRef>
              <c:f>Comp_pressure!$D$2:$AO$2</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Comp_pressure!$D$21:$AO$21</c:f>
              <c:numCache>
                <c:formatCode>General</c:formatCode>
                <c:ptCount val="38"/>
                <c:pt idx="0">
                  <c:v>90.7</c:v>
                </c:pt>
                <c:pt idx="1">
                  <c:v>106.80000000000001</c:v>
                </c:pt>
                <c:pt idx="2">
                  <c:v>139.33333333333334</c:v>
                </c:pt>
                <c:pt idx="3">
                  <c:v>173.86666666666662</c:v>
                </c:pt>
                <c:pt idx="4">
                  <c:v>206.20000000000002</c:v>
                </c:pt>
                <c:pt idx="5">
                  <c:v>244.00000000000009</c:v>
                </c:pt>
                <c:pt idx="6">
                  <c:v>273.76666666666677</c:v>
                </c:pt>
                <c:pt idx="7">
                  <c:v>314.66666666666657</c:v>
                </c:pt>
                <c:pt idx="8">
                  <c:v>348.56666666666678</c:v>
                </c:pt>
                <c:pt idx="9">
                  <c:v>393.93333333333328</c:v>
                </c:pt>
                <c:pt idx="10">
                  <c:v>427.80000000000013</c:v>
                </c:pt>
                <c:pt idx="11">
                  <c:v>452.50000000000011</c:v>
                </c:pt>
                <c:pt idx="12">
                  <c:v>461.7</c:v>
                </c:pt>
                <c:pt idx="13">
                  <c:v>461.90000000000009</c:v>
                </c:pt>
                <c:pt idx="14">
                  <c:v>461.56666666666666</c:v>
                </c:pt>
                <c:pt idx="15">
                  <c:v>467.36666666666673</c:v>
                </c:pt>
                <c:pt idx="16">
                  <c:v>475.43333333333322</c:v>
                </c:pt>
                <c:pt idx="17">
                  <c:v>480.76666666666659</c:v>
                </c:pt>
                <c:pt idx="18">
                  <c:v>480.89999999999992</c:v>
                </c:pt>
                <c:pt idx="19">
                  <c:v>482.46666666666664</c:v>
                </c:pt>
                <c:pt idx="20">
                  <c:v>481.46666666666664</c:v>
                </c:pt>
                <c:pt idx="21">
                  <c:v>480.3</c:v>
                </c:pt>
                <c:pt idx="22">
                  <c:v>482.29999999999995</c:v>
                </c:pt>
                <c:pt idx="23">
                  <c:v>480.33333333333337</c:v>
                </c:pt>
                <c:pt idx="24">
                  <c:v>481.36666666666662</c:v>
                </c:pt>
                <c:pt idx="25">
                  <c:v>479.23333333333335</c:v>
                </c:pt>
                <c:pt idx="26">
                  <c:v>481.13333333333327</c:v>
                </c:pt>
                <c:pt idx="27">
                  <c:v>480.40000000000009</c:v>
                </c:pt>
                <c:pt idx="28">
                  <c:v>480.33333333333337</c:v>
                </c:pt>
                <c:pt idx="29">
                  <c:v>480.4666666666667</c:v>
                </c:pt>
                <c:pt idx="30">
                  <c:v>481.46666666666658</c:v>
                </c:pt>
                <c:pt idx="31">
                  <c:v>477.06666666666661</c:v>
                </c:pt>
                <c:pt idx="32">
                  <c:v>480.36666666666667</c:v>
                </c:pt>
                <c:pt idx="33">
                  <c:v>481.16666666666663</c:v>
                </c:pt>
                <c:pt idx="34">
                  <c:v>490.8</c:v>
                </c:pt>
                <c:pt idx="35">
                  <c:v>486.40000000000015</c:v>
                </c:pt>
                <c:pt idx="36">
                  <c:v>496.53333333333347</c:v>
                </c:pt>
                <c:pt idx="37">
                  <c:v>496.4666666666667</c:v>
                </c:pt>
              </c:numCache>
            </c:numRef>
          </c:yVal>
          <c:smooth val="1"/>
          <c:extLst xmlns:c16r2="http://schemas.microsoft.com/office/drawing/2015/06/chart">
            <c:ext xmlns:c16="http://schemas.microsoft.com/office/drawing/2014/chart" uri="{C3380CC4-5D6E-409C-BE32-E72D297353CC}">
              <c16:uniqueId val="{00000000-8338-46BA-A31B-59C86D4A2379}"/>
            </c:ext>
          </c:extLst>
        </c:ser>
        <c:ser>
          <c:idx val="1"/>
          <c:order val="1"/>
          <c:tx>
            <c:strRef>
              <c:f>Comp_pressure!$B$22:$C$22</c:f>
              <c:strCache>
                <c:ptCount val="1"/>
                <c:pt idx="0">
                  <c:v>3.8 cm 281 Hz</c:v>
                </c:pt>
              </c:strCache>
            </c:strRef>
          </c:tx>
          <c:xVal>
            <c:numRef>
              <c:f>Comp_pressure!$D$2:$AO$2</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Comp_pressure!$D$22:$AO$22</c:f>
              <c:numCache>
                <c:formatCode>General</c:formatCode>
                <c:ptCount val="38"/>
                <c:pt idx="13">
                  <c:v>449.46666666666681</c:v>
                </c:pt>
                <c:pt idx="14">
                  <c:v>457.36666666666667</c:v>
                </c:pt>
                <c:pt idx="15">
                  <c:v>463.13333333333321</c:v>
                </c:pt>
                <c:pt idx="16">
                  <c:v>469.46666666666664</c:v>
                </c:pt>
                <c:pt idx="17">
                  <c:v>474.33333333333348</c:v>
                </c:pt>
                <c:pt idx="18">
                  <c:v>477.7000000000001</c:v>
                </c:pt>
                <c:pt idx="19">
                  <c:v>480.56666666666672</c:v>
                </c:pt>
                <c:pt idx="20">
                  <c:v>481.80000000000007</c:v>
                </c:pt>
                <c:pt idx="21">
                  <c:v>482.59999999999997</c:v>
                </c:pt>
                <c:pt idx="22">
                  <c:v>483.23333333333346</c:v>
                </c:pt>
                <c:pt idx="23">
                  <c:v>483.4666666666667</c:v>
                </c:pt>
                <c:pt idx="24">
                  <c:v>485.26666666666677</c:v>
                </c:pt>
                <c:pt idx="25">
                  <c:v>483.26666666666682</c:v>
                </c:pt>
                <c:pt idx="26">
                  <c:v>484.73333333333352</c:v>
                </c:pt>
                <c:pt idx="27">
                  <c:v>483.83333333333331</c:v>
                </c:pt>
                <c:pt idx="28">
                  <c:v>488.90000000000003</c:v>
                </c:pt>
                <c:pt idx="29">
                  <c:v>492.5</c:v>
                </c:pt>
                <c:pt idx="30">
                  <c:v>487.03333333333336</c:v>
                </c:pt>
                <c:pt idx="31">
                  <c:v>489.96666666666664</c:v>
                </c:pt>
                <c:pt idx="32">
                  <c:v>497.43333333333328</c:v>
                </c:pt>
                <c:pt idx="33">
                  <c:v>489.83333333333343</c:v>
                </c:pt>
                <c:pt idx="34">
                  <c:v>487.4666666666667</c:v>
                </c:pt>
                <c:pt idx="35">
                  <c:v>501.73333333333323</c:v>
                </c:pt>
                <c:pt idx="36">
                  <c:v>496.83333333333348</c:v>
                </c:pt>
                <c:pt idx="37">
                  <c:v>502.16666666666657</c:v>
                </c:pt>
              </c:numCache>
            </c:numRef>
          </c:yVal>
          <c:smooth val="1"/>
          <c:extLst xmlns:c16r2="http://schemas.microsoft.com/office/drawing/2015/06/chart">
            <c:ext xmlns:c16="http://schemas.microsoft.com/office/drawing/2014/chart" uri="{C3380CC4-5D6E-409C-BE32-E72D297353CC}">
              <c16:uniqueId val="{00000001-8338-46BA-A31B-59C86D4A2379}"/>
            </c:ext>
          </c:extLst>
        </c:ser>
        <c:ser>
          <c:idx val="2"/>
          <c:order val="2"/>
          <c:tx>
            <c:strRef>
              <c:f>Comp_pressure!$B$23:$C$23</c:f>
              <c:strCache>
                <c:ptCount val="1"/>
                <c:pt idx="0">
                  <c:v>3.8 cm 270 Hz</c:v>
                </c:pt>
              </c:strCache>
            </c:strRef>
          </c:tx>
          <c:xVal>
            <c:numRef>
              <c:f>Comp_pressure!$D$2:$AO$2</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Comp_pressure!$D$23:$AO$23</c:f>
              <c:numCache>
                <c:formatCode>General</c:formatCode>
                <c:ptCount val="38"/>
                <c:pt idx="14">
                  <c:v>452.41935483870969</c:v>
                </c:pt>
                <c:pt idx="15">
                  <c:v>462.35483870967738</c:v>
                </c:pt>
                <c:pt idx="16">
                  <c:v>467.80645161290317</c:v>
                </c:pt>
                <c:pt idx="17">
                  <c:v>473.93548387096774</c:v>
                </c:pt>
                <c:pt idx="18">
                  <c:v>476.51612903225799</c:v>
                </c:pt>
                <c:pt idx="19">
                  <c:v>477.54838709677426</c:v>
                </c:pt>
                <c:pt idx="20">
                  <c:v>477.51612903225811</c:v>
                </c:pt>
                <c:pt idx="21">
                  <c:v>478.35483870967749</c:v>
                </c:pt>
                <c:pt idx="22">
                  <c:v>478.64516129032256</c:v>
                </c:pt>
                <c:pt idx="23">
                  <c:v>477.48387096774206</c:v>
                </c:pt>
                <c:pt idx="24">
                  <c:v>476.35483870967744</c:v>
                </c:pt>
                <c:pt idx="25">
                  <c:v>482.90322580645164</c:v>
                </c:pt>
                <c:pt idx="26">
                  <c:v>479.22580645161281</c:v>
                </c:pt>
                <c:pt idx="27">
                  <c:v>482.74193548387092</c:v>
                </c:pt>
                <c:pt idx="28">
                  <c:v>494.45161290322579</c:v>
                </c:pt>
                <c:pt idx="29">
                  <c:v>491.74193548387109</c:v>
                </c:pt>
                <c:pt idx="30">
                  <c:v>490.00000000000006</c:v>
                </c:pt>
                <c:pt idx="31">
                  <c:v>493.25806451612914</c:v>
                </c:pt>
                <c:pt idx="32">
                  <c:v>488.29032258064512</c:v>
                </c:pt>
                <c:pt idx="33">
                  <c:v>496.90322580645159</c:v>
                </c:pt>
                <c:pt idx="34">
                  <c:v>494.9354838709678</c:v>
                </c:pt>
                <c:pt idx="35">
                  <c:v>500.48387096774201</c:v>
                </c:pt>
                <c:pt idx="36">
                  <c:v>491.22580645161281</c:v>
                </c:pt>
                <c:pt idx="37">
                  <c:v>495.67741935483883</c:v>
                </c:pt>
              </c:numCache>
            </c:numRef>
          </c:yVal>
          <c:smooth val="1"/>
          <c:extLst xmlns:c16r2="http://schemas.microsoft.com/office/drawing/2015/06/chart">
            <c:ext xmlns:c16="http://schemas.microsoft.com/office/drawing/2014/chart" uri="{C3380CC4-5D6E-409C-BE32-E72D297353CC}">
              <c16:uniqueId val="{00000002-8338-46BA-A31B-59C86D4A2379}"/>
            </c:ext>
          </c:extLst>
        </c:ser>
        <c:ser>
          <c:idx val="3"/>
          <c:order val="3"/>
          <c:tx>
            <c:strRef>
              <c:f>Comp_pressure!$B$24:$C$24</c:f>
              <c:strCache>
                <c:ptCount val="1"/>
                <c:pt idx="0">
                  <c:v>6.8 cm Continuous flow</c:v>
                </c:pt>
              </c:strCache>
            </c:strRef>
          </c:tx>
          <c:xVal>
            <c:numRef>
              <c:f>Comp_pressure!$D$2:$AO$2</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Comp_pressure!$D$24:$AO$24</c:f>
              <c:numCache>
                <c:formatCode>General</c:formatCode>
                <c:ptCount val="38"/>
                <c:pt idx="0">
                  <c:v>147.6666666666666</c:v>
                </c:pt>
                <c:pt idx="1">
                  <c:v>176.99999999999991</c:v>
                </c:pt>
                <c:pt idx="2">
                  <c:v>226.56666666666666</c:v>
                </c:pt>
                <c:pt idx="3">
                  <c:v>285.43333333333339</c:v>
                </c:pt>
                <c:pt idx="4">
                  <c:v>335.93333333333322</c:v>
                </c:pt>
                <c:pt idx="5">
                  <c:v>394.96666666666658</c:v>
                </c:pt>
                <c:pt idx="6">
                  <c:v>450.8333333333332</c:v>
                </c:pt>
                <c:pt idx="7">
                  <c:v>515.06666666666661</c:v>
                </c:pt>
                <c:pt idx="8">
                  <c:v>570.93333333333328</c:v>
                </c:pt>
                <c:pt idx="9">
                  <c:v>638.29999999999995</c:v>
                </c:pt>
                <c:pt idx="10">
                  <c:v>695.16666666666674</c:v>
                </c:pt>
                <c:pt idx="11">
                  <c:v>773.56666666666695</c:v>
                </c:pt>
                <c:pt idx="12">
                  <c:v>801.43333333333317</c:v>
                </c:pt>
                <c:pt idx="13">
                  <c:v>845.3</c:v>
                </c:pt>
                <c:pt idx="14">
                  <c:v>849.33333333333337</c:v>
                </c:pt>
                <c:pt idx="15">
                  <c:v>857.26666666666665</c:v>
                </c:pt>
                <c:pt idx="16">
                  <c:v>857.1</c:v>
                </c:pt>
                <c:pt idx="17">
                  <c:v>866.03333333333376</c:v>
                </c:pt>
                <c:pt idx="18">
                  <c:v>868.39999999999975</c:v>
                </c:pt>
                <c:pt idx="19">
                  <c:v>871.9</c:v>
                </c:pt>
                <c:pt idx="20">
                  <c:v>873.8</c:v>
                </c:pt>
                <c:pt idx="21">
                  <c:v>874.4666666666667</c:v>
                </c:pt>
                <c:pt idx="22">
                  <c:v>873.83333333333337</c:v>
                </c:pt>
                <c:pt idx="23">
                  <c:v>879.73333333333323</c:v>
                </c:pt>
                <c:pt idx="24">
                  <c:v>873.03333333333342</c:v>
                </c:pt>
                <c:pt idx="25">
                  <c:v>880.6333333333331</c:v>
                </c:pt>
                <c:pt idx="26">
                  <c:v>878.3</c:v>
                </c:pt>
                <c:pt idx="27">
                  <c:v>879.43333333333305</c:v>
                </c:pt>
                <c:pt idx="28">
                  <c:v>875.19999999999993</c:v>
                </c:pt>
                <c:pt idx="29">
                  <c:v>881.36666666666679</c:v>
                </c:pt>
                <c:pt idx="30">
                  <c:v>876.26666666666665</c:v>
                </c:pt>
                <c:pt idx="31">
                  <c:v>881.4</c:v>
                </c:pt>
                <c:pt idx="32">
                  <c:v>890.4</c:v>
                </c:pt>
                <c:pt idx="33">
                  <c:v>884.83333333333326</c:v>
                </c:pt>
                <c:pt idx="34">
                  <c:v>881.66666666666663</c:v>
                </c:pt>
                <c:pt idx="35">
                  <c:v>878.26666666666654</c:v>
                </c:pt>
                <c:pt idx="36">
                  <c:v>877.76666666666688</c:v>
                </c:pt>
                <c:pt idx="37">
                  <c:v>880.1666666666664</c:v>
                </c:pt>
              </c:numCache>
            </c:numRef>
          </c:yVal>
          <c:smooth val="1"/>
          <c:extLst xmlns:c16r2="http://schemas.microsoft.com/office/drawing/2015/06/chart">
            <c:ext xmlns:c16="http://schemas.microsoft.com/office/drawing/2014/chart" uri="{C3380CC4-5D6E-409C-BE32-E72D297353CC}">
              <c16:uniqueId val="{00000003-8338-46BA-A31B-59C86D4A2379}"/>
            </c:ext>
          </c:extLst>
        </c:ser>
        <c:ser>
          <c:idx val="4"/>
          <c:order val="4"/>
          <c:tx>
            <c:strRef>
              <c:f>Comp_pressure!$B$25:$C$25</c:f>
              <c:strCache>
                <c:ptCount val="1"/>
                <c:pt idx="0">
                  <c:v>6.8 cm 269 Hz</c:v>
                </c:pt>
              </c:strCache>
            </c:strRef>
          </c:tx>
          <c:xVal>
            <c:numRef>
              <c:f>Comp_pressure!$D$2:$AO$2</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Comp_pressure!$D$25:$AO$25</c:f>
              <c:numCache>
                <c:formatCode>General</c:formatCode>
                <c:ptCount val="38"/>
                <c:pt idx="13">
                  <c:v>842.93333333333339</c:v>
                </c:pt>
                <c:pt idx="14">
                  <c:v>845.99999999999989</c:v>
                </c:pt>
                <c:pt idx="15">
                  <c:v>854.76666666666677</c:v>
                </c:pt>
                <c:pt idx="16">
                  <c:v>857.16666666666652</c:v>
                </c:pt>
                <c:pt idx="17">
                  <c:v>866.86666666666645</c:v>
                </c:pt>
                <c:pt idx="18">
                  <c:v>870.83333333333326</c:v>
                </c:pt>
                <c:pt idx="19">
                  <c:v>873.59999999999991</c:v>
                </c:pt>
                <c:pt idx="20">
                  <c:v>874.76666666666677</c:v>
                </c:pt>
                <c:pt idx="21">
                  <c:v>877.43333333333351</c:v>
                </c:pt>
                <c:pt idx="22">
                  <c:v>876.9</c:v>
                </c:pt>
                <c:pt idx="23">
                  <c:v>878.5</c:v>
                </c:pt>
                <c:pt idx="24">
                  <c:v>881.8</c:v>
                </c:pt>
                <c:pt idx="25">
                  <c:v>871.83333333333314</c:v>
                </c:pt>
                <c:pt idx="26">
                  <c:v>870.46666666666681</c:v>
                </c:pt>
                <c:pt idx="27">
                  <c:v>879.03333333333342</c:v>
                </c:pt>
                <c:pt idx="28">
                  <c:v>880.23333333333346</c:v>
                </c:pt>
                <c:pt idx="29">
                  <c:v>879.36666666666667</c:v>
                </c:pt>
                <c:pt idx="30">
                  <c:v>881.90000000000009</c:v>
                </c:pt>
                <c:pt idx="31">
                  <c:v>887.5</c:v>
                </c:pt>
                <c:pt idx="32">
                  <c:v>877.63333333333321</c:v>
                </c:pt>
                <c:pt idx="33">
                  <c:v>880.03333333333308</c:v>
                </c:pt>
                <c:pt idx="34">
                  <c:v>882.36666666666679</c:v>
                </c:pt>
                <c:pt idx="35">
                  <c:v>879.8</c:v>
                </c:pt>
                <c:pt idx="36">
                  <c:v>890.70000000000039</c:v>
                </c:pt>
                <c:pt idx="37">
                  <c:v>899.56666666666672</c:v>
                </c:pt>
              </c:numCache>
            </c:numRef>
          </c:yVal>
          <c:smooth val="1"/>
          <c:extLst xmlns:c16r2="http://schemas.microsoft.com/office/drawing/2015/06/chart">
            <c:ext xmlns:c16="http://schemas.microsoft.com/office/drawing/2014/chart" uri="{C3380CC4-5D6E-409C-BE32-E72D297353CC}">
              <c16:uniqueId val="{00000004-8338-46BA-A31B-59C86D4A2379}"/>
            </c:ext>
          </c:extLst>
        </c:ser>
        <c:ser>
          <c:idx val="5"/>
          <c:order val="5"/>
          <c:tx>
            <c:strRef>
              <c:f>Comp_pressure!$B$26:$C$26</c:f>
              <c:strCache>
                <c:ptCount val="1"/>
                <c:pt idx="0">
                  <c:v>9.8 cm Continuous flow</c:v>
                </c:pt>
              </c:strCache>
            </c:strRef>
          </c:tx>
          <c:xVal>
            <c:numRef>
              <c:f>Comp_pressure!$D$2:$AO$2</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Comp_pressure!$D$26:$AO$26</c:f>
              <c:numCache>
                <c:formatCode>General</c:formatCode>
                <c:ptCount val="38"/>
                <c:pt idx="0">
                  <c:v>221.93333333333328</c:v>
                </c:pt>
                <c:pt idx="1">
                  <c:v>259.26666666666671</c:v>
                </c:pt>
                <c:pt idx="2">
                  <c:v>339.76666666666648</c:v>
                </c:pt>
                <c:pt idx="3">
                  <c:v>422.83333333333337</c:v>
                </c:pt>
                <c:pt idx="4">
                  <c:v>488.73333333333335</c:v>
                </c:pt>
                <c:pt idx="5">
                  <c:v>588.03333333333353</c:v>
                </c:pt>
                <c:pt idx="6">
                  <c:v>680.06666666666661</c:v>
                </c:pt>
                <c:pt idx="7">
                  <c:v>765.73333333333346</c:v>
                </c:pt>
                <c:pt idx="8">
                  <c:v>846.13333333333344</c:v>
                </c:pt>
                <c:pt idx="9">
                  <c:v>957.50000000000011</c:v>
                </c:pt>
                <c:pt idx="10">
                  <c:v>1035.2</c:v>
                </c:pt>
                <c:pt idx="11">
                  <c:v>1151.8</c:v>
                </c:pt>
                <c:pt idx="12">
                  <c:v>1217.5666666666664</c:v>
                </c:pt>
                <c:pt idx="13">
                  <c:v>1271.0000000000002</c:v>
                </c:pt>
                <c:pt idx="14">
                  <c:v>1275.3666666666668</c:v>
                </c:pt>
                <c:pt idx="15">
                  <c:v>1285.5000000000002</c:v>
                </c:pt>
                <c:pt idx="16">
                  <c:v>1294.2000000000003</c:v>
                </c:pt>
                <c:pt idx="17">
                  <c:v>1310.4000000000003</c:v>
                </c:pt>
                <c:pt idx="18">
                  <c:v>1309.2666666666669</c:v>
                </c:pt>
                <c:pt idx="19">
                  <c:v>1313.5666666666668</c:v>
                </c:pt>
                <c:pt idx="20">
                  <c:v>1320.5333333333333</c:v>
                </c:pt>
                <c:pt idx="21">
                  <c:v>1320.9666666666667</c:v>
                </c:pt>
                <c:pt idx="22">
                  <c:v>1321.2666666666662</c:v>
                </c:pt>
                <c:pt idx="23">
                  <c:v>1317.6</c:v>
                </c:pt>
                <c:pt idx="24">
                  <c:v>1323.2</c:v>
                </c:pt>
                <c:pt idx="25">
                  <c:v>1320.2999999999997</c:v>
                </c:pt>
                <c:pt idx="26">
                  <c:v>1327.1666666666667</c:v>
                </c:pt>
                <c:pt idx="27">
                  <c:v>1320.7666666666667</c:v>
                </c:pt>
                <c:pt idx="28">
                  <c:v>1322.2666666666667</c:v>
                </c:pt>
                <c:pt idx="29">
                  <c:v>1328.866666666667</c:v>
                </c:pt>
                <c:pt idx="30">
                  <c:v>1336.1</c:v>
                </c:pt>
                <c:pt idx="31">
                  <c:v>1338.7333333333333</c:v>
                </c:pt>
                <c:pt idx="32">
                  <c:v>1335.1333333333337</c:v>
                </c:pt>
                <c:pt idx="33">
                  <c:v>1318.7333333333336</c:v>
                </c:pt>
                <c:pt idx="34">
                  <c:v>1345.3666666666668</c:v>
                </c:pt>
                <c:pt idx="35">
                  <c:v>1329.8666666666666</c:v>
                </c:pt>
                <c:pt idx="36">
                  <c:v>1334.2000000000003</c:v>
                </c:pt>
                <c:pt idx="37">
                  <c:v>1301.9000000000001</c:v>
                </c:pt>
              </c:numCache>
            </c:numRef>
          </c:yVal>
          <c:smooth val="1"/>
          <c:extLst xmlns:c16r2="http://schemas.microsoft.com/office/drawing/2015/06/chart">
            <c:ext xmlns:c16="http://schemas.microsoft.com/office/drawing/2014/chart" uri="{C3380CC4-5D6E-409C-BE32-E72D297353CC}">
              <c16:uniqueId val="{00000005-8338-46BA-A31B-59C86D4A2379}"/>
            </c:ext>
          </c:extLst>
        </c:ser>
        <c:ser>
          <c:idx val="6"/>
          <c:order val="6"/>
          <c:tx>
            <c:strRef>
              <c:f>Comp_pressure!$B$27:$C$27</c:f>
              <c:strCache>
                <c:ptCount val="1"/>
                <c:pt idx="0">
                  <c:v>9.8 cm 270 Hz</c:v>
                </c:pt>
              </c:strCache>
            </c:strRef>
          </c:tx>
          <c:xVal>
            <c:numRef>
              <c:f>Comp_pressure!$D$2:$AO$2</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Comp_pressure!$D$27:$AO$27</c:f>
              <c:numCache>
                <c:formatCode>General</c:formatCode>
                <c:ptCount val="38"/>
                <c:pt idx="13">
                  <c:v>1273.9666666666669</c:v>
                </c:pt>
                <c:pt idx="14">
                  <c:v>1270.0666666666662</c:v>
                </c:pt>
                <c:pt idx="15">
                  <c:v>1283.6999999999996</c:v>
                </c:pt>
                <c:pt idx="16">
                  <c:v>1299.1333333333334</c:v>
                </c:pt>
                <c:pt idx="17">
                  <c:v>1308.5333333333331</c:v>
                </c:pt>
                <c:pt idx="18">
                  <c:v>1313.5</c:v>
                </c:pt>
                <c:pt idx="19">
                  <c:v>1314.9666666666665</c:v>
                </c:pt>
                <c:pt idx="20">
                  <c:v>1320.4333333333332</c:v>
                </c:pt>
                <c:pt idx="21">
                  <c:v>1317.2333333333333</c:v>
                </c:pt>
                <c:pt idx="22">
                  <c:v>1312.5333333333333</c:v>
                </c:pt>
                <c:pt idx="23">
                  <c:v>1317.9666666666667</c:v>
                </c:pt>
                <c:pt idx="24">
                  <c:v>1319.633333333333</c:v>
                </c:pt>
                <c:pt idx="25">
                  <c:v>1322.1333333333332</c:v>
                </c:pt>
                <c:pt idx="26">
                  <c:v>1320.8999999999999</c:v>
                </c:pt>
                <c:pt idx="27">
                  <c:v>1317.9666666666667</c:v>
                </c:pt>
                <c:pt idx="28">
                  <c:v>1326.8</c:v>
                </c:pt>
                <c:pt idx="29">
                  <c:v>1329.4333333333334</c:v>
                </c:pt>
                <c:pt idx="30">
                  <c:v>1317.7333333333333</c:v>
                </c:pt>
                <c:pt idx="31">
                  <c:v>1319.8333333333333</c:v>
                </c:pt>
                <c:pt idx="32">
                  <c:v>1335.1333333333332</c:v>
                </c:pt>
                <c:pt idx="33">
                  <c:v>1315.0666666666666</c:v>
                </c:pt>
                <c:pt idx="34">
                  <c:v>1325.5666666666668</c:v>
                </c:pt>
                <c:pt idx="35">
                  <c:v>1319.0333333333333</c:v>
                </c:pt>
                <c:pt idx="36">
                  <c:v>1311.9</c:v>
                </c:pt>
                <c:pt idx="37">
                  <c:v>1326.4333333333334</c:v>
                </c:pt>
              </c:numCache>
            </c:numRef>
          </c:yVal>
          <c:smooth val="1"/>
          <c:extLst xmlns:c16r2="http://schemas.microsoft.com/office/drawing/2015/06/chart">
            <c:ext xmlns:c16="http://schemas.microsoft.com/office/drawing/2014/chart" uri="{C3380CC4-5D6E-409C-BE32-E72D297353CC}">
              <c16:uniqueId val="{00000006-8338-46BA-A31B-59C86D4A2379}"/>
            </c:ext>
          </c:extLst>
        </c:ser>
        <c:ser>
          <c:idx val="7"/>
          <c:order val="7"/>
          <c:tx>
            <c:strRef>
              <c:f>Comp_pressure!$B$28:$C$28</c:f>
              <c:strCache>
                <c:ptCount val="1"/>
                <c:pt idx="0">
                  <c:v>12.8 cm Continuous flow</c:v>
                </c:pt>
              </c:strCache>
            </c:strRef>
          </c:tx>
          <c:xVal>
            <c:numRef>
              <c:f>Comp_pressure!$D$2:$AO$2</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Comp_pressure!$D$28:$AO$28</c:f>
              <c:numCache>
                <c:formatCode>General</c:formatCode>
                <c:ptCount val="38"/>
                <c:pt idx="0">
                  <c:v>324.13333333333338</c:v>
                </c:pt>
                <c:pt idx="1">
                  <c:v>390.06666666666661</c:v>
                </c:pt>
                <c:pt idx="2">
                  <c:v>505.43333333333311</c:v>
                </c:pt>
                <c:pt idx="3">
                  <c:v>635.23333333333323</c:v>
                </c:pt>
                <c:pt idx="4">
                  <c:v>737.30000000000007</c:v>
                </c:pt>
                <c:pt idx="5">
                  <c:v>879.06666666666683</c:v>
                </c:pt>
                <c:pt idx="6">
                  <c:v>1008.9666666666668</c:v>
                </c:pt>
                <c:pt idx="7">
                  <c:v>1163.6999999999996</c:v>
                </c:pt>
                <c:pt idx="8">
                  <c:v>1263.1666666666665</c:v>
                </c:pt>
                <c:pt idx="9">
                  <c:v>1423.3666666666659</c:v>
                </c:pt>
                <c:pt idx="10">
                  <c:v>1552.7666666666671</c:v>
                </c:pt>
                <c:pt idx="11">
                  <c:v>1720.5333333333333</c:v>
                </c:pt>
                <c:pt idx="12">
                  <c:v>1833.9333333333329</c:v>
                </c:pt>
                <c:pt idx="13">
                  <c:v>1878.3666666666666</c:v>
                </c:pt>
                <c:pt idx="14">
                  <c:v>1890.7333333333338</c:v>
                </c:pt>
                <c:pt idx="15">
                  <c:v>1907.8666666666668</c:v>
                </c:pt>
                <c:pt idx="16">
                  <c:v>1916.9666666666667</c:v>
                </c:pt>
                <c:pt idx="17">
                  <c:v>1915.9666666666667</c:v>
                </c:pt>
                <c:pt idx="18">
                  <c:v>1926.0666666666668</c:v>
                </c:pt>
                <c:pt idx="19">
                  <c:v>1931.1666666666663</c:v>
                </c:pt>
                <c:pt idx="20">
                  <c:v>1940.6333333333332</c:v>
                </c:pt>
                <c:pt idx="21">
                  <c:v>1934.1999999999996</c:v>
                </c:pt>
                <c:pt idx="22">
                  <c:v>1938.6</c:v>
                </c:pt>
                <c:pt idx="23">
                  <c:v>1935.8333333333337</c:v>
                </c:pt>
                <c:pt idx="24">
                  <c:v>1947.1</c:v>
                </c:pt>
                <c:pt idx="25">
                  <c:v>1945.1666666666667</c:v>
                </c:pt>
                <c:pt idx="26">
                  <c:v>1942.1333333333341</c:v>
                </c:pt>
                <c:pt idx="27">
                  <c:v>1937.5</c:v>
                </c:pt>
                <c:pt idx="28">
                  <c:v>1938.0333333333335</c:v>
                </c:pt>
                <c:pt idx="29">
                  <c:v>1939.7333333333331</c:v>
                </c:pt>
                <c:pt idx="30">
                  <c:v>1948.3666666666668</c:v>
                </c:pt>
                <c:pt idx="31">
                  <c:v>1944.1666666666667</c:v>
                </c:pt>
                <c:pt idx="32">
                  <c:v>1955.2000000000003</c:v>
                </c:pt>
                <c:pt idx="33">
                  <c:v>1941.9666666666667</c:v>
                </c:pt>
                <c:pt idx="34">
                  <c:v>1970.5666666666666</c:v>
                </c:pt>
                <c:pt idx="35">
                  <c:v>1945.9999999999998</c:v>
                </c:pt>
                <c:pt idx="36">
                  <c:v>1949.3000000000002</c:v>
                </c:pt>
                <c:pt idx="37">
                  <c:v>1963.6000000000004</c:v>
                </c:pt>
              </c:numCache>
            </c:numRef>
          </c:yVal>
          <c:smooth val="1"/>
          <c:extLst xmlns:c16r2="http://schemas.microsoft.com/office/drawing/2015/06/chart">
            <c:ext xmlns:c16="http://schemas.microsoft.com/office/drawing/2014/chart" uri="{C3380CC4-5D6E-409C-BE32-E72D297353CC}">
              <c16:uniqueId val="{00000007-8338-46BA-A31B-59C86D4A2379}"/>
            </c:ext>
          </c:extLst>
        </c:ser>
        <c:ser>
          <c:idx val="8"/>
          <c:order val="8"/>
          <c:tx>
            <c:strRef>
              <c:f>Comp_pressure!$B$29:$C$29</c:f>
              <c:strCache>
                <c:ptCount val="1"/>
                <c:pt idx="0">
                  <c:v>12.8 cm 264 Hz</c:v>
                </c:pt>
              </c:strCache>
            </c:strRef>
          </c:tx>
          <c:xVal>
            <c:numRef>
              <c:f>Comp_pressure!$D$2:$AO$2</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Comp_pressure!$D$29:$AO$29</c:f>
              <c:numCache>
                <c:formatCode>General</c:formatCode>
                <c:ptCount val="38"/>
                <c:pt idx="13">
                  <c:v>1861.1333333333339</c:v>
                </c:pt>
                <c:pt idx="14">
                  <c:v>1883.8000000000004</c:v>
                </c:pt>
                <c:pt idx="15">
                  <c:v>1898.8666666666668</c:v>
                </c:pt>
                <c:pt idx="16">
                  <c:v>1898.8000000000004</c:v>
                </c:pt>
                <c:pt idx="17">
                  <c:v>1916.0000000000005</c:v>
                </c:pt>
                <c:pt idx="18">
                  <c:v>1920.4</c:v>
                </c:pt>
                <c:pt idx="19">
                  <c:v>1920.7666666666671</c:v>
                </c:pt>
                <c:pt idx="20">
                  <c:v>1917.2999999999997</c:v>
                </c:pt>
                <c:pt idx="21">
                  <c:v>1921.1666666666665</c:v>
                </c:pt>
                <c:pt idx="22">
                  <c:v>1916.1666666666665</c:v>
                </c:pt>
                <c:pt idx="23">
                  <c:v>1929.3</c:v>
                </c:pt>
                <c:pt idx="24">
                  <c:v>1921.5333333333338</c:v>
                </c:pt>
                <c:pt idx="25">
                  <c:v>1942.4333333333334</c:v>
                </c:pt>
                <c:pt idx="26">
                  <c:v>1909.8999999999996</c:v>
                </c:pt>
                <c:pt idx="27">
                  <c:v>1898.1999999999996</c:v>
                </c:pt>
                <c:pt idx="28">
                  <c:v>1914</c:v>
                </c:pt>
                <c:pt idx="29">
                  <c:v>1936.7666666666664</c:v>
                </c:pt>
                <c:pt idx="30">
                  <c:v>1931.4</c:v>
                </c:pt>
                <c:pt idx="31">
                  <c:v>1933.2333333333333</c:v>
                </c:pt>
              </c:numCache>
            </c:numRef>
          </c:yVal>
          <c:smooth val="1"/>
          <c:extLst xmlns:c16r2="http://schemas.microsoft.com/office/drawing/2015/06/chart">
            <c:ext xmlns:c16="http://schemas.microsoft.com/office/drawing/2014/chart" uri="{C3380CC4-5D6E-409C-BE32-E72D297353CC}">
              <c16:uniqueId val="{00000008-8338-46BA-A31B-59C86D4A2379}"/>
            </c:ext>
          </c:extLst>
        </c:ser>
        <c:dLbls>
          <c:showLegendKey val="0"/>
          <c:showVal val="0"/>
          <c:showCatName val="0"/>
          <c:showSerName val="0"/>
          <c:showPercent val="0"/>
          <c:showBubbleSize val="0"/>
        </c:dLbls>
        <c:axId val="422126336"/>
        <c:axId val="422128256"/>
      </c:scatterChart>
      <c:valAx>
        <c:axId val="422126336"/>
        <c:scaling>
          <c:orientation val="minMax"/>
          <c:max val="0.21300000000000002"/>
          <c:min val="1.5000000000000003E-2"/>
        </c:scaling>
        <c:delete val="0"/>
        <c:axPos val="b"/>
        <c:title>
          <c:tx>
            <c:rich>
              <a:bodyPr/>
              <a:lstStyle/>
              <a:p>
                <a:pPr>
                  <a:defRPr/>
                </a:pPr>
                <a:r>
                  <a:rPr lang="en-GB"/>
                  <a:t>U (m/s)</a:t>
                </a:r>
              </a:p>
            </c:rich>
          </c:tx>
          <c:overlay val="0"/>
        </c:title>
        <c:numFmt formatCode="0.00" sourceLinked="0"/>
        <c:majorTickMark val="in"/>
        <c:minorTickMark val="none"/>
        <c:tickLblPos val="nextTo"/>
        <c:crossAx val="422128256"/>
        <c:crosses val="autoZero"/>
        <c:crossBetween val="midCat"/>
      </c:valAx>
      <c:valAx>
        <c:axId val="422128256"/>
        <c:scaling>
          <c:orientation val="minMax"/>
          <c:max val="2000"/>
        </c:scaling>
        <c:delete val="0"/>
        <c:axPos val="l"/>
        <c:title>
          <c:tx>
            <c:rich>
              <a:bodyPr rot="-5400000" vert="horz"/>
              <a:lstStyle/>
              <a:p>
                <a:pPr>
                  <a:defRPr/>
                </a:pPr>
                <a:r>
                  <a:rPr lang="en-GB"/>
                  <a:t>Pressure drop (Pa)</a:t>
                </a:r>
              </a:p>
            </c:rich>
          </c:tx>
          <c:overlay val="0"/>
        </c:title>
        <c:numFmt formatCode="#,##0" sourceLinked="0"/>
        <c:majorTickMark val="in"/>
        <c:minorTickMark val="none"/>
        <c:tickLblPos val="nextTo"/>
        <c:crossAx val="422126336"/>
        <c:crosses val="autoZero"/>
        <c:crossBetween val="midCat"/>
      </c:valAx>
      <c:spPr>
        <a:ln>
          <a:solidFill>
            <a:schemeClr val="bg1">
              <a:lumMod val="50000"/>
            </a:schemeClr>
          </a:solidFill>
        </a:ln>
      </c:spPr>
    </c:plotArea>
    <c:legend>
      <c:legendPos val="r"/>
      <c:layout>
        <c:manualLayout>
          <c:xMode val="edge"/>
          <c:yMode val="edge"/>
          <c:x val="0.71078997572051417"/>
          <c:y val="0.18538160425580366"/>
          <c:w val="0.28921001073149782"/>
          <c:h val="0.62923648705010871"/>
        </c:manualLayout>
      </c:layout>
      <c:overlay val="0"/>
    </c:legend>
    <c:plotVisOnly val="1"/>
    <c:dispBlanksAs val="gap"/>
    <c:showDLblsOverMax val="0"/>
  </c:chart>
  <c:spPr>
    <a:ln>
      <a:noFill/>
    </a:ln>
  </c:spPr>
  <c:externalData r:id="rId2">
    <c:autoUpdate val="0"/>
  </c:externalData>
</c:chartSpace>
</file>

<file path=word/charts/chart13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233573928258969"/>
          <c:y val="5.1400554097404488E-2"/>
          <c:w val="0.83749693788276469"/>
          <c:h val="0.79095290172061827"/>
        </c:manualLayout>
      </c:layout>
      <c:scatterChart>
        <c:scatterStyle val="smoothMarker"/>
        <c:varyColors val="0"/>
        <c:ser>
          <c:idx val="0"/>
          <c:order val="0"/>
          <c:tx>
            <c:strRef>
              <c:f>Frequency!$B$2</c:f>
              <c:strCache>
                <c:ptCount val="1"/>
                <c:pt idx="0">
                  <c:v>3.8 cm</c:v>
                </c:pt>
              </c:strCache>
            </c:strRef>
          </c:tx>
          <c:xVal>
            <c:numRef>
              <c:f>Frequency!$C$1:$AA$1</c:f>
              <c:numCache>
                <c:formatCode>General</c:formatCode>
                <c:ptCount val="25"/>
                <c:pt idx="0">
                  <c:v>8.488248000000001E-2</c:v>
                </c:pt>
                <c:pt idx="1">
                  <c:v>9.0187635000000002E-2</c:v>
                </c:pt>
                <c:pt idx="2">
                  <c:v>9.5492790000000008E-2</c:v>
                </c:pt>
                <c:pt idx="3">
                  <c:v>0.100797945</c:v>
                </c:pt>
                <c:pt idx="4">
                  <c:v>0.10610310000000001</c:v>
                </c:pt>
                <c:pt idx="5">
                  <c:v>0.111408255</c:v>
                </c:pt>
                <c:pt idx="6">
                  <c:v>0.11671341</c:v>
                </c:pt>
                <c:pt idx="7">
                  <c:v>0.12201856500000001</c:v>
                </c:pt>
                <c:pt idx="8">
                  <c:v>0.12732372</c:v>
                </c:pt>
                <c:pt idx="9">
                  <c:v>0.13262887500000001</c:v>
                </c:pt>
                <c:pt idx="10">
                  <c:v>0.13793403000000001</c:v>
                </c:pt>
                <c:pt idx="11">
                  <c:v>0.14323918500000002</c:v>
                </c:pt>
                <c:pt idx="12">
                  <c:v>0.14854434</c:v>
                </c:pt>
                <c:pt idx="13">
                  <c:v>0.153849495</c:v>
                </c:pt>
                <c:pt idx="14">
                  <c:v>0.15915465000000001</c:v>
                </c:pt>
                <c:pt idx="15">
                  <c:v>0.16445980500000001</c:v>
                </c:pt>
                <c:pt idx="16">
                  <c:v>0.16976496000000002</c:v>
                </c:pt>
                <c:pt idx="17">
                  <c:v>0.175070115</c:v>
                </c:pt>
                <c:pt idx="18">
                  <c:v>0.18037527</c:v>
                </c:pt>
                <c:pt idx="19">
                  <c:v>0.18568042500000001</c:v>
                </c:pt>
                <c:pt idx="20">
                  <c:v>0.19098558000000002</c:v>
                </c:pt>
                <c:pt idx="21">
                  <c:v>0.19629073499999999</c:v>
                </c:pt>
                <c:pt idx="22">
                  <c:v>0.20159589</c:v>
                </c:pt>
                <c:pt idx="23">
                  <c:v>0.20690104500000001</c:v>
                </c:pt>
                <c:pt idx="24">
                  <c:v>0.21220620000000001</c:v>
                </c:pt>
              </c:numCache>
            </c:numRef>
          </c:xVal>
          <c:yVal>
            <c:numRef>
              <c:f>Frequency!$C$2:$AA$2</c:f>
              <c:numCache>
                <c:formatCode>General</c:formatCode>
                <c:ptCount val="25"/>
                <c:pt idx="0">
                  <c:v>251.66666666666666</c:v>
                </c:pt>
                <c:pt idx="1">
                  <c:v>254.5</c:v>
                </c:pt>
                <c:pt idx="2">
                  <c:v>257.08333333333331</c:v>
                </c:pt>
                <c:pt idx="3">
                  <c:v>258.91666666666669</c:v>
                </c:pt>
                <c:pt idx="4">
                  <c:v>260.91666666666669</c:v>
                </c:pt>
                <c:pt idx="5">
                  <c:v>262.25</c:v>
                </c:pt>
                <c:pt idx="6">
                  <c:v>263.75</c:v>
                </c:pt>
                <c:pt idx="7">
                  <c:v>265</c:v>
                </c:pt>
                <c:pt idx="8">
                  <c:v>266.91666666666669</c:v>
                </c:pt>
                <c:pt idx="9">
                  <c:v>268.25</c:v>
                </c:pt>
                <c:pt idx="10">
                  <c:v>270.25</c:v>
                </c:pt>
                <c:pt idx="11">
                  <c:v>272.08333333333331</c:v>
                </c:pt>
                <c:pt idx="12">
                  <c:v>274.25</c:v>
                </c:pt>
                <c:pt idx="13">
                  <c:v>276</c:v>
                </c:pt>
                <c:pt idx="14">
                  <c:v>278.75</c:v>
                </c:pt>
                <c:pt idx="15">
                  <c:v>281.16666666666669</c:v>
                </c:pt>
                <c:pt idx="16">
                  <c:v>284.91666666666669</c:v>
                </c:pt>
                <c:pt idx="17">
                  <c:v>290.75</c:v>
                </c:pt>
                <c:pt idx="18">
                  <c:v>301.33333333333331</c:v>
                </c:pt>
                <c:pt idx="19">
                  <c:v>309.16666666666669</c:v>
                </c:pt>
                <c:pt idx="20">
                  <c:v>312.91666666666669</c:v>
                </c:pt>
                <c:pt idx="21">
                  <c:v>314.91666666666669</c:v>
                </c:pt>
                <c:pt idx="22">
                  <c:v>316.83333333333331</c:v>
                </c:pt>
                <c:pt idx="23">
                  <c:v>317.83333333333331</c:v>
                </c:pt>
                <c:pt idx="24">
                  <c:v>318.33333333333331</c:v>
                </c:pt>
              </c:numCache>
            </c:numRef>
          </c:yVal>
          <c:smooth val="1"/>
          <c:extLst xmlns:c16r2="http://schemas.microsoft.com/office/drawing/2015/06/chart">
            <c:ext xmlns:c16="http://schemas.microsoft.com/office/drawing/2014/chart" uri="{C3380CC4-5D6E-409C-BE32-E72D297353CC}">
              <c16:uniqueId val="{00000000-72E3-4B3A-8CE6-191B7AAB7ABB}"/>
            </c:ext>
          </c:extLst>
        </c:ser>
        <c:ser>
          <c:idx val="1"/>
          <c:order val="1"/>
          <c:tx>
            <c:strRef>
              <c:f>Frequency!$B$3</c:f>
              <c:strCache>
                <c:ptCount val="1"/>
                <c:pt idx="0">
                  <c:v>6.8 cm</c:v>
                </c:pt>
              </c:strCache>
            </c:strRef>
          </c:tx>
          <c:xVal>
            <c:numRef>
              <c:f>Frequency!$C$1:$AA$1</c:f>
              <c:numCache>
                <c:formatCode>General</c:formatCode>
                <c:ptCount val="25"/>
                <c:pt idx="0">
                  <c:v>8.488248000000001E-2</c:v>
                </c:pt>
                <c:pt idx="1">
                  <c:v>9.0187635000000002E-2</c:v>
                </c:pt>
                <c:pt idx="2">
                  <c:v>9.5492790000000008E-2</c:v>
                </c:pt>
                <c:pt idx="3">
                  <c:v>0.100797945</c:v>
                </c:pt>
                <c:pt idx="4">
                  <c:v>0.10610310000000001</c:v>
                </c:pt>
                <c:pt idx="5">
                  <c:v>0.111408255</c:v>
                </c:pt>
                <c:pt idx="6">
                  <c:v>0.11671341</c:v>
                </c:pt>
                <c:pt idx="7">
                  <c:v>0.12201856500000001</c:v>
                </c:pt>
                <c:pt idx="8">
                  <c:v>0.12732372</c:v>
                </c:pt>
                <c:pt idx="9">
                  <c:v>0.13262887500000001</c:v>
                </c:pt>
                <c:pt idx="10">
                  <c:v>0.13793403000000001</c:v>
                </c:pt>
                <c:pt idx="11">
                  <c:v>0.14323918500000002</c:v>
                </c:pt>
                <c:pt idx="12">
                  <c:v>0.14854434</c:v>
                </c:pt>
                <c:pt idx="13">
                  <c:v>0.153849495</c:v>
                </c:pt>
                <c:pt idx="14">
                  <c:v>0.15915465000000001</c:v>
                </c:pt>
                <c:pt idx="15">
                  <c:v>0.16445980500000001</c:v>
                </c:pt>
                <c:pt idx="16">
                  <c:v>0.16976496000000002</c:v>
                </c:pt>
                <c:pt idx="17">
                  <c:v>0.175070115</c:v>
                </c:pt>
                <c:pt idx="18">
                  <c:v>0.18037527</c:v>
                </c:pt>
                <c:pt idx="19">
                  <c:v>0.18568042500000001</c:v>
                </c:pt>
                <c:pt idx="20">
                  <c:v>0.19098558000000002</c:v>
                </c:pt>
                <c:pt idx="21">
                  <c:v>0.19629073499999999</c:v>
                </c:pt>
                <c:pt idx="22">
                  <c:v>0.20159589</c:v>
                </c:pt>
                <c:pt idx="23">
                  <c:v>0.20690104500000001</c:v>
                </c:pt>
                <c:pt idx="24">
                  <c:v>0.21220620000000001</c:v>
                </c:pt>
              </c:numCache>
            </c:numRef>
          </c:xVal>
          <c:yVal>
            <c:numRef>
              <c:f>Frequency!$C$3:$AA$3</c:f>
              <c:numCache>
                <c:formatCode>General</c:formatCode>
                <c:ptCount val="25"/>
                <c:pt idx="0">
                  <c:v>244.33333333333334</c:v>
                </c:pt>
                <c:pt idx="1">
                  <c:v>247.66666666666666</c:v>
                </c:pt>
                <c:pt idx="2">
                  <c:v>250.33333333333334</c:v>
                </c:pt>
                <c:pt idx="3">
                  <c:v>252</c:v>
                </c:pt>
                <c:pt idx="4">
                  <c:v>254</c:v>
                </c:pt>
                <c:pt idx="5">
                  <c:v>255.33333333333334</c:v>
                </c:pt>
                <c:pt idx="6">
                  <c:v>257</c:v>
                </c:pt>
                <c:pt idx="7">
                  <c:v>258</c:v>
                </c:pt>
                <c:pt idx="8">
                  <c:v>260.33333333333331</c:v>
                </c:pt>
                <c:pt idx="9">
                  <c:v>261.33333333333331</c:v>
                </c:pt>
                <c:pt idx="10">
                  <c:v>263.33333333333331</c:v>
                </c:pt>
                <c:pt idx="11">
                  <c:v>264</c:v>
                </c:pt>
                <c:pt idx="12">
                  <c:v>266.33333333333331</c:v>
                </c:pt>
                <c:pt idx="13">
                  <c:v>268</c:v>
                </c:pt>
                <c:pt idx="14">
                  <c:v>269.66666666666669</c:v>
                </c:pt>
                <c:pt idx="15">
                  <c:v>271.33333333333331</c:v>
                </c:pt>
                <c:pt idx="16">
                  <c:v>273.33333333333331</c:v>
                </c:pt>
                <c:pt idx="17">
                  <c:v>276</c:v>
                </c:pt>
                <c:pt idx="18">
                  <c:v>278.66666666666669</c:v>
                </c:pt>
                <c:pt idx="19">
                  <c:v>280.66666666666669</c:v>
                </c:pt>
                <c:pt idx="20">
                  <c:v>285</c:v>
                </c:pt>
                <c:pt idx="21">
                  <c:v>288.66666666666669</c:v>
                </c:pt>
                <c:pt idx="22">
                  <c:v>293.33333333333331</c:v>
                </c:pt>
                <c:pt idx="23">
                  <c:v>299.66666666666669</c:v>
                </c:pt>
                <c:pt idx="24">
                  <c:v>301.66666666666669</c:v>
                </c:pt>
              </c:numCache>
            </c:numRef>
          </c:yVal>
          <c:smooth val="1"/>
          <c:extLst xmlns:c16r2="http://schemas.microsoft.com/office/drawing/2015/06/chart">
            <c:ext xmlns:c16="http://schemas.microsoft.com/office/drawing/2014/chart" uri="{C3380CC4-5D6E-409C-BE32-E72D297353CC}">
              <c16:uniqueId val="{00000001-72E3-4B3A-8CE6-191B7AAB7ABB}"/>
            </c:ext>
          </c:extLst>
        </c:ser>
        <c:ser>
          <c:idx val="2"/>
          <c:order val="2"/>
          <c:tx>
            <c:strRef>
              <c:f>Frequency!$B$4</c:f>
              <c:strCache>
                <c:ptCount val="1"/>
                <c:pt idx="0">
                  <c:v>9.8 cm</c:v>
                </c:pt>
              </c:strCache>
            </c:strRef>
          </c:tx>
          <c:xVal>
            <c:numRef>
              <c:f>Frequency!$C$1:$AA$1</c:f>
              <c:numCache>
                <c:formatCode>General</c:formatCode>
                <c:ptCount val="25"/>
                <c:pt idx="0">
                  <c:v>8.488248000000001E-2</c:v>
                </c:pt>
                <c:pt idx="1">
                  <c:v>9.0187635000000002E-2</c:v>
                </c:pt>
                <c:pt idx="2">
                  <c:v>9.5492790000000008E-2</c:v>
                </c:pt>
                <c:pt idx="3">
                  <c:v>0.100797945</c:v>
                </c:pt>
                <c:pt idx="4">
                  <c:v>0.10610310000000001</c:v>
                </c:pt>
                <c:pt idx="5">
                  <c:v>0.111408255</c:v>
                </c:pt>
                <c:pt idx="6">
                  <c:v>0.11671341</c:v>
                </c:pt>
                <c:pt idx="7">
                  <c:v>0.12201856500000001</c:v>
                </c:pt>
                <c:pt idx="8">
                  <c:v>0.12732372</c:v>
                </c:pt>
                <c:pt idx="9">
                  <c:v>0.13262887500000001</c:v>
                </c:pt>
                <c:pt idx="10">
                  <c:v>0.13793403000000001</c:v>
                </c:pt>
                <c:pt idx="11">
                  <c:v>0.14323918500000002</c:v>
                </c:pt>
                <c:pt idx="12">
                  <c:v>0.14854434</c:v>
                </c:pt>
                <c:pt idx="13">
                  <c:v>0.153849495</c:v>
                </c:pt>
                <c:pt idx="14">
                  <c:v>0.15915465000000001</c:v>
                </c:pt>
                <c:pt idx="15">
                  <c:v>0.16445980500000001</c:v>
                </c:pt>
                <c:pt idx="16">
                  <c:v>0.16976496000000002</c:v>
                </c:pt>
                <c:pt idx="17">
                  <c:v>0.175070115</c:v>
                </c:pt>
                <c:pt idx="18">
                  <c:v>0.18037527</c:v>
                </c:pt>
                <c:pt idx="19">
                  <c:v>0.18568042500000001</c:v>
                </c:pt>
                <c:pt idx="20">
                  <c:v>0.19098558000000002</c:v>
                </c:pt>
                <c:pt idx="21">
                  <c:v>0.19629073499999999</c:v>
                </c:pt>
                <c:pt idx="22">
                  <c:v>0.20159589</c:v>
                </c:pt>
                <c:pt idx="23">
                  <c:v>0.20690104500000001</c:v>
                </c:pt>
                <c:pt idx="24">
                  <c:v>0.21220620000000001</c:v>
                </c:pt>
              </c:numCache>
            </c:numRef>
          </c:xVal>
          <c:yVal>
            <c:numRef>
              <c:f>Frequency!$C$4:$AA$4</c:f>
              <c:numCache>
                <c:formatCode>General</c:formatCode>
                <c:ptCount val="25"/>
                <c:pt idx="0">
                  <c:v>245.66666666666666</c:v>
                </c:pt>
                <c:pt idx="1">
                  <c:v>247.33333333333334</c:v>
                </c:pt>
                <c:pt idx="2">
                  <c:v>250.66666666666666</c:v>
                </c:pt>
                <c:pt idx="3">
                  <c:v>253</c:v>
                </c:pt>
                <c:pt idx="4">
                  <c:v>254.66666666666666</c:v>
                </c:pt>
                <c:pt idx="5">
                  <c:v>255.66666666666666</c:v>
                </c:pt>
                <c:pt idx="6">
                  <c:v>257.66666666666669</c:v>
                </c:pt>
                <c:pt idx="7">
                  <c:v>259</c:v>
                </c:pt>
                <c:pt idx="8">
                  <c:v>260.33333333333331</c:v>
                </c:pt>
                <c:pt idx="9">
                  <c:v>262.66666666666669</c:v>
                </c:pt>
                <c:pt idx="10">
                  <c:v>264</c:v>
                </c:pt>
                <c:pt idx="11">
                  <c:v>265.33333333333331</c:v>
                </c:pt>
                <c:pt idx="12">
                  <c:v>267</c:v>
                </c:pt>
                <c:pt idx="13">
                  <c:v>268.66666666666669</c:v>
                </c:pt>
                <c:pt idx="14">
                  <c:v>271</c:v>
                </c:pt>
                <c:pt idx="15">
                  <c:v>272.66666666666669</c:v>
                </c:pt>
                <c:pt idx="16">
                  <c:v>275</c:v>
                </c:pt>
                <c:pt idx="17">
                  <c:v>277</c:v>
                </c:pt>
                <c:pt idx="18">
                  <c:v>280</c:v>
                </c:pt>
                <c:pt idx="19">
                  <c:v>282</c:v>
                </c:pt>
                <c:pt idx="20">
                  <c:v>286.66666666666669</c:v>
                </c:pt>
                <c:pt idx="21">
                  <c:v>290.66666666666669</c:v>
                </c:pt>
                <c:pt idx="22">
                  <c:v>296.66666666666669</c:v>
                </c:pt>
                <c:pt idx="23">
                  <c:v>303</c:v>
                </c:pt>
                <c:pt idx="24">
                  <c:v>305.66666666666669</c:v>
                </c:pt>
              </c:numCache>
            </c:numRef>
          </c:yVal>
          <c:smooth val="1"/>
          <c:extLst xmlns:c16r2="http://schemas.microsoft.com/office/drawing/2015/06/chart">
            <c:ext xmlns:c16="http://schemas.microsoft.com/office/drawing/2014/chart" uri="{C3380CC4-5D6E-409C-BE32-E72D297353CC}">
              <c16:uniqueId val="{00000002-72E3-4B3A-8CE6-191B7AAB7ABB}"/>
            </c:ext>
          </c:extLst>
        </c:ser>
        <c:ser>
          <c:idx val="3"/>
          <c:order val="3"/>
          <c:tx>
            <c:strRef>
              <c:f>Frequency!$B$5</c:f>
              <c:strCache>
                <c:ptCount val="1"/>
                <c:pt idx="0">
                  <c:v>12.8 cm</c:v>
                </c:pt>
              </c:strCache>
            </c:strRef>
          </c:tx>
          <c:xVal>
            <c:numRef>
              <c:f>Frequency!$C$1:$AA$1</c:f>
              <c:numCache>
                <c:formatCode>General</c:formatCode>
                <c:ptCount val="25"/>
                <c:pt idx="0">
                  <c:v>8.488248000000001E-2</c:v>
                </c:pt>
                <c:pt idx="1">
                  <c:v>9.0187635000000002E-2</c:v>
                </c:pt>
                <c:pt idx="2">
                  <c:v>9.5492790000000008E-2</c:v>
                </c:pt>
                <c:pt idx="3">
                  <c:v>0.100797945</c:v>
                </c:pt>
                <c:pt idx="4">
                  <c:v>0.10610310000000001</c:v>
                </c:pt>
                <c:pt idx="5">
                  <c:v>0.111408255</c:v>
                </c:pt>
                <c:pt idx="6">
                  <c:v>0.11671341</c:v>
                </c:pt>
                <c:pt idx="7">
                  <c:v>0.12201856500000001</c:v>
                </c:pt>
                <c:pt idx="8">
                  <c:v>0.12732372</c:v>
                </c:pt>
                <c:pt idx="9">
                  <c:v>0.13262887500000001</c:v>
                </c:pt>
                <c:pt idx="10">
                  <c:v>0.13793403000000001</c:v>
                </c:pt>
                <c:pt idx="11">
                  <c:v>0.14323918500000002</c:v>
                </c:pt>
                <c:pt idx="12">
                  <c:v>0.14854434</c:v>
                </c:pt>
                <c:pt idx="13">
                  <c:v>0.153849495</c:v>
                </c:pt>
                <c:pt idx="14">
                  <c:v>0.15915465000000001</c:v>
                </c:pt>
                <c:pt idx="15">
                  <c:v>0.16445980500000001</c:v>
                </c:pt>
                <c:pt idx="16">
                  <c:v>0.16976496000000002</c:v>
                </c:pt>
                <c:pt idx="17">
                  <c:v>0.175070115</c:v>
                </c:pt>
                <c:pt idx="18">
                  <c:v>0.18037527</c:v>
                </c:pt>
                <c:pt idx="19">
                  <c:v>0.18568042500000001</c:v>
                </c:pt>
                <c:pt idx="20">
                  <c:v>0.19098558000000002</c:v>
                </c:pt>
                <c:pt idx="21">
                  <c:v>0.19629073499999999</c:v>
                </c:pt>
                <c:pt idx="22">
                  <c:v>0.20159589</c:v>
                </c:pt>
                <c:pt idx="23">
                  <c:v>0.20690104500000001</c:v>
                </c:pt>
                <c:pt idx="24">
                  <c:v>0.21220620000000001</c:v>
                </c:pt>
              </c:numCache>
            </c:numRef>
          </c:xVal>
          <c:yVal>
            <c:numRef>
              <c:f>Frequency!$C$5:$AA$5</c:f>
              <c:numCache>
                <c:formatCode>General</c:formatCode>
                <c:ptCount val="25"/>
                <c:pt idx="0">
                  <c:v>245.33333333333334</c:v>
                </c:pt>
                <c:pt idx="1">
                  <c:v>248.66666666666666</c:v>
                </c:pt>
                <c:pt idx="2">
                  <c:v>252.33333333333334</c:v>
                </c:pt>
                <c:pt idx="3">
                  <c:v>253.66666666666666</c:v>
                </c:pt>
                <c:pt idx="4">
                  <c:v>255.33333333333334</c:v>
                </c:pt>
                <c:pt idx="5">
                  <c:v>257</c:v>
                </c:pt>
                <c:pt idx="6">
                  <c:v>259</c:v>
                </c:pt>
                <c:pt idx="7">
                  <c:v>260.33333333333331</c:v>
                </c:pt>
                <c:pt idx="8">
                  <c:v>261.66666666666669</c:v>
                </c:pt>
                <c:pt idx="9">
                  <c:v>263.66666666666669</c:v>
                </c:pt>
                <c:pt idx="10">
                  <c:v>265.33333333333331</c:v>
                </c:pt>
                <c:pt idx="11">
                  <c:v>266.66666666666669</c:v>
                </c:pt>
                <c:pt idx="12">
                  <c:v>268.66666666666669</c:v>
                </c:pt>
                <c:pt idx="13">
                  <c:v>270</c:v>
                </c:pt>
                <c:pt idx="14">
                  <c:v>272</c:v>
                </c:pt>
                <c:pt idx="15">
                  <c:v>274.33333333333331</c:v>
                </c:pt>
                <c:pt idx="16">
                  <c:v>276.33333333333331</c:v>
                </c:pt>
                <c:pt idx="17">
                  <c:v>278.66666666666669</c:v>
                </c:pt>
                <c:pt idx="18">
                  <c:v>281.33333333333331</c:v>
                </c:pt>
              </c:numCache>
            </c:numRef>
          </c:yVal>
          <c:smooth val="1"/>
          <c:extLst xmlns:c16r2="http://schemas.microsoft.com/office/drawing/2015/06/chart">
            <c:ext xmlns:c16="http://schemas.microsoft.com/office/drawing/2014/chart" uri="{C3380CC4-5D6E-409C-BE32-E72D297353CC}">
              <c16:uniqueId val="{00000003-72E3-4B3A-8CE6-191B7AAB7ABB}"/>
            </c:ext>
          </c:extLst>
        </c:ser>
        <c:dLbls>
          <c:showLegendKey val="0"/>
          <c:showVal val="0"/>
          <c:showCatName val="0"/>
          <c:showSerName val="0"/>
          <c:showPercent val="0"/>
          <c:showBubbleSize val="0"/>
        </c:dLbls>
        <c:axId val="422165120"/>
        <c:axId val="422171392"/>
      </c:scatterChart>
      <c:valAx>
        <c:axId val="422165120"/>
        <c:scaling>
          <c:orientation val="minMax"/>
          <c:max val="0.21300000000000002"/>
          <c:min val="8.4000000000000019E-2"/>
        </c:scaling>
        <c:delete val="0"/>
        <c:axPos val="b"/>
        <c:title>
          <c:tx>
            <c:rich>
              <a:bodyPr/>
              <a:lstStyle/>
              <a:p>
                <a:pPr>
                  <a:defRPr/>
                </a:pPr>
                <a:r>
                  <a:rPr lang="en-GB"/>
                  <a:t>U (m/s)</a:t>
                </a:r>
              </a:p>
            </c:rich>
          </c:tx>
          <c:overlay val="0"/>
        </c:title>
        <c:numFmt formatCode="#,##0.00" sourceLinked="0"/>
        <c:majorTickMark val="in"/>
        <c:minorTickMark val="none"/>
        <c:tickLblPos val="nextTo"/>
        <c:crossAx val="422171392"/>
        <c:crosses val="autoZero"/>
        <c:crossBetween val="midCat"/>
      </c:valAx>
      <c:valAx>
        <c:axId val="422171392"/>
        <c:scaling>
          <c:orientation val="minMax"/>
          <c:max val="320"/>
          <c:min val="150"/>
        </c:scaling>
        <c:delete val="0"/>
        <c:axPos val="l"/>
        <c:title>
          <c:tx>
            <c:rich>
              <a:bodyPr rot="-5400000" vert="horz"/>
              <a:lstStyle/>
              <a:p>
                <a:pPr>
                  <a:defRPr/>
                </a:pPr>
                <a:r>
                  <a:rPr lang="en-GB"/>
                  <a:t>Frequency (Hz)</a:t>
                </a:r>
              </a:p>
            </c:rich>
          </c:tx>
          <c:overlay val="0"/>
        </c:title>
        <c:numFmt formatCode="#,##0" sourceLinked="0"/>
        <c:majorTickMark val="in"/>
        <c:minorTickMark val="none"/>
        <c:tickLblPos val="nextTo"/>
        <c:crossAx val="422165120"/>
        <c:crosses val="autoZero"/>
        <c:crossBetween val="midCat"/>
      </c:valAx>
      <c:spPr>
        <a:ln>
          <a:solidFill>
            <a:schemeClr val="bg1">
              <a:lumMod val="50000"/>
            </a:schemeClr>
          </a:solidFill>
        </a:ln>
      </c:spPr>
    </c:plotArea>
    <c:legend>
      <c:legendPos val="r"/>
      <c:layout>
        <c:manualLayout>
          <c:xMode val="edge"/>
          <c:yMode val="edge"/>
          <c:x val="0.72556233595800534"/>
          <c:y val="0.53583479148439783"/>
          <c:w val="0.21237576552930884"/>
          <c:h val="0.2739158646835812"/>
        </c:manualLayout>
      </c:layout>
      <c:overlay val="0"/>
    </c:legend>
    <c:plotVisOnly val="1"/>
    <c:dispBlanksAs val="gap"/>
    <c:showDLblsOverMax val="0"/>
  </c:chart>
  <c:spPr>
    <a:ln>
      <a:noFill/>
    </a:ln>
  </c:spPr>
  <c:externalData r:id="rId2">
    <c:autoUpdate val="0"/>
  </c:externalData>
</c:chartSpace>
</file>

<file path=word/charts/chart13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400240594925636"/>
          <c:y val="5.1400554097404488E-2"/>
          <c:w val="0.64209782954590033"/>
          <c:h val="0.82336030912802571"/>
        </c:manualLayout>
      </c:layout>
      <c:scatterChart>
        <c:scatterStyle val="smoothMarker"/>
        <c:varyColors val="0"/>
        <c:ser>
          <c:idx val="0"/>
          <c:order val="0"/>
          <c:tx>
            <c:strRef>
              <c:f>Comp_Pres!$B$14:$C$14</c:f>
              <c:strCache>
                <c:ptCount val="1"/>
                <c:pt idx="0">
                  <c:v>3.8 cm Continuous </c:v>
                </c:pt>
              </c:strCache>
            </c:strRef>
          </c:tx>
          <c:xVal>
            <c:numRef>
              <c:f>Comp_Pres!$D$3:$R$3</c:f>
              <c:numCache>
                <c:formatCode>General</c:formatCode>
                <c:ptCount val="15"/>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numCache>
            </c:numRef>
          </c:xVal>
          <c:yVal>
            <c:numRef>
              <c:f>Comp_Pres!$D$14:$R$14</c:f>
              <c:numCache>
                <c:formatCode>General</c:formatCode>
                <c:ptCount val="15"/>
                <c:pt idx="0">
                  <c:v>273.70000000000005</c:v>
                </c:pt>
                <c:pt idx="1">
                  <c:v>270.90000000000003</c:v>
                </c:pt>
                <c:pt idx="2">
                  <c:v>272.5333333333333</c:v>
                </c:pt>
                <c:pt idx="3">
                  <c:v>276.36666666666667</c:v>
                </c:pt>
                <c:pt idx="4">
                  <c:v>279.10000000000008</c:v>
                </c:pt>
                <c:pt idx="5">
                  <c:v>279</c:v>
                </c:pt>
                <c:pt idx="6">
                  <c:v>278.40000000000003</c:v>
                </c:pt>
                <c:pt idx="7">
                  <c:v>279.76666666666665</c:v>
                </c:pt>
                <c:pt idx="8">
                  <c:v>279.36666666666673</c:v>
                </c:pt>
                <c:pt idx="9">
                  <c:v>282.83333333333331</c:v>
                </c:pt>
                <c:pt idx="10">
                  <c:v>281.03333333333336</c:v>
                </c:pt>
                <c:pt idx="11">
                  <c:v>282.56666666666661</c:v>
                </c:pt>
                <c:pt idx="12">
                  <c:v>282.8</c:v>
                </c:pt>
                <c:pt idx="13">
                  <c:v>281.89999999999998</c:v>
                </c:pt>
              </c:numCache>
            </c:numRef>
          </c:yVal>
          <c:smooth val="1"/>
          <c:extLst xmlns:c16r2="http://schemas.microsoft.com/office/drawing/2015/06/chart">
            <c:ext xmlns:c16="http://schemas.microsoft.com/office/drawing/2014/chart" uri="{C3380CC4-5D6E-409C-BE32-E72D297353CC}">
              <c16:uniqueId val="{00000000-C7BC-4996-850F-DE8AC5405248}"/>
            </c:ext>
          </c:extLst>
        </c:ser>
        <c:ser>
          <c:idx val="1"/>
          <c:order val="1"/>
          <c:tx>
            <c:strRef>
              <c:f>Comp_Pres!$B$15:$C$15</c:f>
              <c:strCache>
                <c:ptCount val="1"/>
                <c:pt idx="0">
                  <c:v>3.8 cm 308 Hz</c:v>
                </c:pt>
              </c:strCache>
            </c:strRef>
          </c:tx>
          <c:xVal>
            <c:numRef>
              <c:f>Comp_Pres!$D$3:$R$3</c:f>
              <c:numCache>
                <c:formatCode>General</c:formatCode>
                <c:ptCount val="15"/>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numCache>
            </c:numRef>
          </c:xVal>
          <c:yVal>
            <c:numRef>
              <c:f>Comp_Pres!$D$15:$R$15</c:f>
              <c:numCache>
                <c:formatCode>General</c:formatCode>
                <c:ptCount val="15"/>
                <c:pt idx="11">
                  <c:v>279.39999999999998</c:v>
                </c:pt>
                <c:pt idx="12">
                  <c:v>277.63333333333338</c:v>
                </c:pt>
                <c:pt idx="13">
                  <c:v>277.93333333333334</c:v>
                </c:pt>
              </c:numCache>
            </c:numRef>
          </c:yVal>
          <c:smooth val="1"/>
          <c:extLst xmlns:c16r2="http://schemas.microsoft.com/office/drawing/2015/06/chart">
            <c:ext xmlns:c16="http://schemas.microsoft.com/office/drawing/2014/chart" uri="{C3380CC4-5D6E-409C-BE32-E72D297353CC}">
              <c16:uniqueId val="{00000001-C7BC-4996-850F-DE8AC5405248}"/>
            </c:ext>
          </c:extLst>
        </c:ser>
        <c:ser>
          <c:idx val="2"/>
          <c:order val="2"/>
          <c:tx>
            <c:strRef>
              <c:f>Comp_Pres!$B$16:$C$16</c:f>
              <c:strCache>
                <c:ptCount val="1"/>
                <c:pt idx="0">
                  <c:v>6.8 cm Continuous </c:v>
                </c:pt>
              </c:strCache>
            </c:strRef>
          </c:tx>
          <c:xVal>
            <c:numRef>
              <c:f>Comp_Pres!$D$3:$R$3</c:f>
              <c:numCache>
                <c:formatCode>General</c:formatCode>
                <c:ptCount val="15"/>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numCache>
            </c:numRef>
          </c:xVal>
          <c:yVal>
            <c:numRef>
              <c:f>Comp_Pres!$D$16:$R$16</c:f>
              <c:numCache>
                <c:formatCode>General</c:formatCode>
                <c:ptCount val="15"/>
                <c:pt idx="0">
                  <c:v>434.73333333333341</c:v>
                </c:pt>
                <c:pt idx="1">
                  <c:v>435.06666666666661</c:v>
                </c:pt>
                <c:pt idx="2">
                  <c:v>435.36666666666673</c:v>
                </c:pt>
                <c:pt idx="3">
                  <c:v>432.99999999999994</c:v>
                </c:pt>
                <c:pt idx="4">
                  <c:v>432.96666666666664</c:v>
                </c:pt>
                <c:pt idx="5">
                  <c:v>434.43333333333339</c:v>
                </c:pt>
                <c:pt idx="6">
                  <c:v>434.4666666666667</c:v>
                </c:pt>
                <c:pt idx="7">
                  <c:v>433.49999999999989</c:v>
                </c:pt>
                <c:pt idx="8">
                  <c:v>434.66666666666669</c:v>
                </c:pt>
                <c:pt idx="9">
                  <c:v>435.20000000000005</c:v>
                </c:pt>
                <c:pt idx="10">
                  <c:v>435.03333333333336</c:v>
                </c:pt>
                <c:pt idx="11">
                  <c:v>437.06666666666666</c:v>
                </c:pt>
                <c:pt idx="12">
                  <c:v>437.1333333333335</c:v>
                </c:pt>
                <c:pt idx="13">
                  <c:v>437.5</c:v>
                </c:pt>
              </c:numCache>
            </c:numRef>
          </c:yVal>
          <c:smooth val="1"/>
          <c:extLst xmlns:c16r2="http://schemas.microsoft.com/office/drawing/2015/06/chart">
            <c:ext xmlns:c16="http://schemas.microsoft.com/office/drawing/2014/chart" uri="{C3380CC4-5D6E-409C-BE32-E72D297353CC}">
              <c16:uniqueId val="{00000002-C7BC-4996-850F-DE8AC5405248}"/>
            </c:ext>
          </c:extLst>
        </c:ser>
        <c:ser>
          <c:idx val="3"/>
          <c:order val="3"/>
          <c:tx>
            <c:strRef>
              <c:f>Comp_Pres!$B$17:$C$17</c:f>
              <c:strCache>
                <c:ptCount val="1"/>
                <c:pt idx="0">
                  <c:v>6.8 cm 301 Hz</c:v>
                </c:pt>
              </c:strCache>
            </c:strRef>
          </c:tx>
          <c:xVal>
            <c:numRef>
              <c:f>Comp_Pres!$D$3:$R$3</c:f>
              <c:numCache>
                <c:formatCode>General</c:formatCode>
                <c:ptCount val="15"/>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numCache>
            </c:numRef>
          </c:xVal>
          <c:yVal>
            <c:numRef>
              <c:f>Comp_Pres!$D$17:$R$17</c:f>
              <c:numCache>
                <c:formatCode>General</c:formatCode>
                <c:ptCount val="15"/>
                <c:pt idx="11">
                  <c:v>436.10000000000008</c:v>
                </c:pt>
                <c:pt idx="12">
                  <c:v>435.64333333333332</c:v>
                </c:pt>
                <c:pt idx="13">
                  <c:v>436.23333333333329</c:v>
                </c:pt>
              </c:numCache>
            </c:numRef>
          </c:yVal>
          <c:smooth val="1"/>
          <c:extLst xmlns:c16r2="http://schemas.microsoft.com/office/drawing/2015/06/chart">
            <c:ext xmlns:c16="http://schemas.microsoft.com/office/drawing/2014/chart" uri="{C3380CC4-5D6E-409C-BE32-E72D297353CC}">
              <c16:uniqueId val="{00000003-C7BC-4996-850F-DE8AC5405248}"/>
            </c:ext>
          </c:extLst>
        </c:ser>
        <c:ser>
          <c:idx val="4"/>
          <c:order val="4"/>
          <c:tx>
            <c:strRef>
              <c:f>Comp_Pres!$B$18:$C$18</c:f>
              <c:strCache>
                <c:ptCount val="1"/>
                <c:pt idx="0">
                  <c:v>9.8 cm Continuous </c:v>
                </c:pt>
              </c:strCache>
            </c:strRef>
          </c:tx>
          <c:xVal>
            <c:numRef>
              <c:f>Comp_Pres!$D$3:$R$3</c:f>
              <c:numCache>
                <c:formatCode>General</c:formatCode>
                <c:ptCount val="15"/>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numCache>
            </c:numRef>
          </c:xVal>
          <c:yVal>
            <c:numRef>
              <c:f>Comp_Pres!$D$18:$R$18</c:f>
              <c:numCache>
                <c:formatCode>General</c:formatCode>
                <c:ptCount val="15"/>
                <c:pt idx="0">
                  <c:v>655.26666666666677</c:v>
                </c:pt>
                <c:pt idx="1">
                  <c:v>655.16666666666663</c:v>
                </c:pt>
                <c:pt idx="2">
                  <c:v>654.76666666666677</c:v>
                </c:pt>
                <c:pt idx="3">
                  <c:v>654.86666666666679</c:v>
                </c:pt>
                <c:pt idx="4">
                  <c:v>654.93333333333351</c:v>
                </c:pt>
                <c:pt idx="5">
                  <c:v>654.53333333333342</c:v>
                </c:pt>
                <c:pt idx="6">
                  <c:v>653.5</c:v>
                </c:pt>
                <c:pt idx="7">
                  <c:v>654.9666666666667</c:v>
                </c:pt>
                <c:pt idx="8">
                  <c:v>656</c:v>
                </c:pt>
                <c:pt idx="9">
                  <c:v>656.5</c:v>
                </c:pt>
                <c:pt idx="10">
                  <c:v>655.66666666666686</c:v>
                </c:pt>
                <c:pt idx="11">
                  <c:v>656.6</c:v>
                </c:pt>
                <c:pt idx="12">
                  <c:v>657.03333333333342</c:v>
                </c:pt>
                <c:pt idx="13">
                  <c:v>655.76666666666665</c:v>
                </c:pt>
              </c:numCache>
            </c:numRef>
          </c:yVal>
          <c:smooth val="1"/>
          <c:extLst xmlns:c16r2="http://schemas.microsoft.com/office/drawing/2015/06/chart">
            <c:ext xmlns:c16="http://schemas.microsoft.com/office/drawing/2014/chart" uri="{C3380CC4-5D6E-409C-BE32-E72D297353CC}">
              <c16:uniqueId val="{00000004-C7BC-4996-850F-DE8AC5405248}"/>
            </c:ext>
          </c:extLst>
        </c:ser>
        <c:ser>
          <c:idx val="5"/>
          <c:order val="5"/>
          <c:tx>
            <c:strRef>
              <c:f>Comp_Pres!$B$19:$C$19</c:f>
              <c:strCache>
                <c:ptCount val="1"/>
                <c:pt idx="0">
                  <c:v>9.8 cm 279 Hz</c:v>
                </c:pt>
              </c:strCache>
            </c:strRef>
          </c:tx>
          <c:xVal>
            <c:numRef>
              <c:f>Comp_Pres!$D$3:$R$3</c:f>
              <c:numCache>
                <c:formatCode>General</c:formatCode>
                <c:ptCount val="15"/>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numCache>
            </c:numRef>
          </c:xVal>
          <c:yVal>
            <c:numRef>
              <c:f>Comp_Pres!$D$19:$R$19</c:f>
              <c:numCache>
                <c:formatCode>General</c:formatCode>
                <c:ptCount val="15"/>
                <c:pt idx="11">
                  <c:v>652.80000000000007</c:v>
                </c:pt>
                <c:pt idx="12">
                  <c:v>653.90000000000009</c:v>
                </c:pt>
                <c:pt idx="13">
                  <c:v>655.96666666666681</c:v>
                </c:pt>
              </c:numCache>
            </c:numRef>
          </c:yVal>
          <c:smooth val="1"/>
          <c:extLst xmlns:c16r2="http://schemas.microsoft.com/office/drawing/2015/06/chart">
            <c:ext xmlns:c16="http://schemas.microsoft.com/office/drawing/2014/chart" uri="{C3380CC4-5D6E-409C-BE32-E72D297353CC}">
              <c16:uniqueId val="{00000005-C7BC-4996-850F-DE8AC5405248}"/>
            </c:ext>
          </c:extLst>
        </c:ser>
        <c:ser>
          <c:idx val="6"/>
          <c:order val="6"/>
          <c:tx>
            <c:strRef>
              <c:f>Comp_Pres!$B$20:$C$20</c:f>
              <c:strCache>
                <c:ptCount val="1"/>
                <c:pt idx="0">
                  <c:v>12.8 cm Continuous </c:v>
                </c:pt>
              </c:strCache>
            </c:strRef>
          </c:tx>
          <c:xVal>
            <c:numRef>
              <c:f>Comp_Pres!$D$3:$R$3</c:f>
              <c:numCache>
                <c:formatCode>General</c:formatCode>
                <c:ptCount val="15"/>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numCache>
            </c:numRef>
          </c:xVal>
          <c:yVal>
            <c:numRef>
              <c:f>Comp_Pres!$D$20:$R$20</c:f>
              <c:numCache>
                <c:formatCode>General</c:formatCode>
                <c:ptCount val="15"/>
                <c:pt idx="0">
                  <c:v>850</c:v>
                </c:pt>
                <c:pt idx="1">
                  <c:v>849.23333333333323</c:v>
                </c:pt>
                <c:pt idx="2">
                  <c:v>846.76666666666677</c:v>
                </c:pt>
                <c:pt idx="3">
                  <c:v>846.70000000000027</c:v>
                </c:pt>
                <c:pt idx="4">
                  <c:v>844.26666666666654</c:v>
                </c:pt>
                <c:pt idx="5">
                  <c:v>847.20000000000016</c:v>
                </c:pt>
                <c:pt idx="6">
                  <c:v>845.13333333333344</c:v>
                </c:pt>
                <c:pt idx="7">
                  <c:v>847.9666666666667</c:v>
                </c:pt>
                <c:pt idx="8">
                  <c:v>846.23333333333335</c:v>
                </c:pt>
                <c:pt idx="9">
                  <c:v>845.7</c:v>
                </c:pt>
                <c:pt idx="10">
                  <c:v>846.5</c:v>
                </c:pt>
                <c:pt idx="11">
                  <c:v>847.3</c:v>
                </c:pt>
                <c:pt idx="12">
                  <c:v>846.96666666666647</c:v>
                </c:pt>
                <c:pt idx="13">
                  <c:v>844.43333333333351</c:v>
                </c:pt>
                <c:pt idx="14">
                  <c:v>844.29999999999973</c:v>
                </c:pt>
              </c:numCache>
            </c:numRef>
          </c:yVal>
          <c:smooth val="1"/>
          <c:extLst xmlns:c16r2="http://schemas.microsoft.com/office/drawing/2015/06/chart">
            <c:ext xmlns:c16="http://schemas.microsoft.com/office/drawing/2014/chart" uri="{C3380CC4-5D6E-409C-BE32-E72D297353CC}">
              <c16:uniqueId val="{00000006-C7BC-4996-850F-DE8AC5405248}"/>
            </c:ext>
          </c:extLst>
        </c:ser>
        <c:ser>
          <c:idx val="7"/>
          <c:order val="7"/>
          <c:tx>
            <c:strRef>
              <c:f>Comp_Pres!$B$21:$C$21</c:f>
              <c:strCache>
                <c:ptCount val="1"/>
                <c:pt idx="0">
                  <c:v>12.8 cm 262 Hz</c:v>
                </c:pt>
              </c:strCache>
            </c:strRef>
          </c:tx>
          <c:xVal>
            <c:numRef>
              <c:f>Comp_Pres!$D$3:$R$3</c:f>
              <c:numCache>
                <c:formatCode>General</c:formatCode>
                <c:ptCount val="15"/>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numCache>
            </c:numRef>
          </c:xVal>
          <c:yVal>
            <c:numRef>
              <c:f>Comp_Pres!$D$21:$R$21</c:f>
              <c:numCache>
                <c:formatCode>General</c:formatCode>
                <c:ptCount val="15"/>
                <c:pt idx="11">
                  <c:v>844.63333333333333</c:v>
                </c:pt>
                <c:pt idx="12">
                  <c:v>844.53333333333342</c:v>
                </c:pt>
                <c:pt idx="13">
                  <c:v>844</c:v>
                </c:pt>
                <c:pt idx="14">
                  <c:v>844.06666666666649</c:v>
                </c:pt>
              </c:numCache>
            </c:numRef>
          </c:yVal>
          <c:smooth val="1"/>
          <c:extLst xmlns:c16r2="http://schemas.microsoft.com/office/drawing/2015/06/chart">
            <c:ext xmlns:c16="http://schemas.microsoft.com/office/drawing/2014/chart" uri="{C3380CC4-5D6E-409C-BE32-E72D297353CC}">
              <c16:uniqueId val="{00000007-C7BC-4996-850F-DE8AC5405248}"/>
            </c:ext>
          </c:extLst>
        </c:ser>
        <c:dLbls>
          <c:showLegendKey val="0"/>
          <c:showVal val="0"/>
          <c:showCatName val="0"/>
          <c:showSerName val="0"/>
          <c:showPercent val="0"/>
          <c:showBubbleSize val="0"/>
        </c:dLbls>
        <c:axId val="427861504"/>
        <c:axId val="427863424"/>
      </c:scatterChart>
      <c:valAx>
        <c:axId val="427861504"/>
        <c:scaling>
          <c:orientation val="minMax"/>
          <c:max val="9.1000000000000025E-2"/>
          <c:min val="1.5000000000000003E-2"/>
        </c:scaling>
        <c:delete val="0"/>
        <c:axPos val="b"/>
        <c:title>
          <c:tx>
            <c:rich>
              <a:bodyPr/>
              <a:lstStyle/>
              <a:p>
                <a:pPr>
                  <a:defRPr/>
                </a:pPr>
                <a:r>
                  <a:rPr lang="en-GB"/>
                  <a:t>U (m/s)</a:t>
                </a:r>
              </a:p>
            </c:rich>
          </c:tx>
          <c:overlay val="0"/>
        </c:title>
        <c:numFmt formatCode="0.00" sourceLinked="0"/>
        <c:majorTickMark val="in"/>
        <c:minorTickMark val="none"/>
        <c:tickLblPos val="nextTo"/>
        <c:crossAx val="427863424"/>
        <c:crosses val="autoZero"/>
        <c:crossBetween val="midCat"/>
      </c:valAx>
      <c:valAx>
        <c:axId val="427863424"/>
        <c:scaling>
          <c:orientation val="minMax"/>
        </c:scaling>
        <c:delete val="0"/>
        <c:axPos val="l"/>
        <c:title>
          <c:tx>
            <c:rich>
              <a:bodyPr rot="-5400000" vert="horz"/>
              <a:lstStyle/>
              <a:p>
                <a:pPr>
                  <a:defRPr/>
                </a:pPr>
                <a:r>
                  <a:rPr lang="en-GB"/>
                  <a:t>Pressure drop (Pa)</a:t>
                </a:r>
              </a:p>
            </c:rich>
          </c:tx>
          <c:overlay val="0"/>
        </c:title>
        <c:numFmt formatCode="#,##0" sourceLinked="0"/>
        <c:majorTickMark val="in"/>
        <c:minorTickMark val="none"/>
        <c:tickLblPos val="nextTo"/>
        <c:crossAx val="427861504"/>
        <c:crosses val="autoZero"/>
        <c:crossBetween val="midCat"/>
      </c:valAx>
      <c:spPr>
        <a:ln>
          <a:solidFill>
            <a:schemeClr val="bg1">
              <a:lumMod val="50000"/>
            </a:schemeClr>
          </a:solidFill>
        </a:ln>
      </c:spPr>
    </c:plotArea>
    <c:legend>
      <c:legendPos val="r"/>
      <c:layout>
        <c:manualLayout>
          <c:xMode val="edge"/>
          <c:yMode val="edge"/>
          <c:x val="0.7559855099629903"/>
          <c:y val="0.21572954987696011"/>
          <c:w val="0.24401444891916468"/>
          <c:h val="0.56854090024607984"/>
        </c:manualLayout>
      </c:layout>
      <c:overlay val="0"/>
    </c:legend>
    <c:plotVisOnly val="1"/>
    <c:dispBlanksAs val="gap"/>
    <c:showDLblsOverMax val="0"/>
  </c:chart>
  <c:spPr>
    <a:ln>
      <a:noFill/>
    </a:ln>
  </c:spPr>
  <c:externalData r:id="rId2">
    <c:autoUpdate val="0"/>
  </c:externalData>
</c:chartSpace>
</file>

<file path=word/charts/chart13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400240594925636"/>
          <c:y val="5.1400554097404488E-2"/>
          <c:w val="0.79305249343832018"/>
          <c:h val="0.80947142023913676"/>
        </c:manualLayout>
      </c:layout>
      <c:scatterChart>
        <c:scatterStyle val="smoothMarker"/>
        <c:varyColors val="0"/>
        <c:ser>
          <c:idx val="0"/>
          <c:order val="0"/>
          <c:tx>
            <c:strRef>
              <c:f>Extended!$BR$1</c:f>
              <c:strCache>
                <c:ptCount val="1"/>
                <c:pt idx="0">
                  <c:v>Humidity in</c:v>
                </c:pt>
              </c:strCache>
            </c:strRef>
          </c:tx>
          <c:xVal>
            <c:numRef>
              <c:f>Extended!$BQ$3:$BQ$476</c:f>
              <c:numCache>
                <c:formatCode>General</c:formatCode>
                <c:ptCount val="474"/>
                <c:pt idx="0">
                  <c:v>18</c:v>
                </c:pt>
                <c:pt idx="1">
                  <c:v>37</c:v>
                </c:pt>
                <c:pt idx="2">
                  <c:v>55.244444444444397</c:v>
                </c:pt>
                <c:pt idx="3">
                  <c:v>73.644444444444403</c:v>
                </c:pt>
                <c:pt idx="4">
                  <c:v>92.044444444444395</c:v>
                </c:pt>
                <c:pt idx="5">
                  <c:v>110.444444444444</c:v>
                </c:pt>
                <c:pt idx="6">
                  <c:v>128.84444444444401</c:v>
                </c:pt>
                <c:pt idx="7">
                  <c:v>147.24444444444401</c:v>
                </c:pt>
                <c:pt idx="8">
                  <c:v>165.64444444444399</c:v>
                </c:pt>
                <c:pt idx="9">
                  <c:v>184.044444444444</c:v>
                </c:pt>
                <c:pt idx="10">
                  <c:v>202.444444444444</c:v>
                </c:pt>
                <c:pt idx="11">
                  <c:v>220.84444444444401</c:v>
                </c:pt>
                <c:pt idx="12">
                  <c:v>239.24444444444401</c:v>
                </c:pt>
                <c:pt idx="13">
                  <c:v>257.64444444444399</c:v>
                </c:pt>
                <c:pt idx="14">
                  <c:v>276.04444444444403</c:v>
                </c:pt>
                <c:pt idx="15">
                  <c:v>294.444444444444</c:v>
                </c:pt>
                <c:pt idx="16">
                  <c:v>312.84444444444398</c:v>
                </c:pt>
                <c:pt idx="17">
                  <c:v>331.24444444444401</c:v>
                </c:pt>
                <c:pt idx="18">
                  <c:v>349.64444444444399</c:v>
                </c:pt>
                <c:pt idx="19">
                  <c:v>368.04444444444403</c:v>
                </c:pt>
                <c:pt idx="20">
                  <c:v>386.444444444444</c:v>
                </c:pt>
                <c:pt idx="21">
                  <c:v>404.84444444444398</c:v>
                </c:pt>
                <c:pt idx="22">
                  <c:v>423.24444444444401</c:v>
                </c:pt>
                <c:pt idx="23">
                  <c:v>441.64444444444399</c:v>
                </c:pt>
                <c:pt idx="24">
                  <c:v>460.04444444444403</c:v>
                </c:pt>
                <c:pt idx="25">
                  <c:v>478.444444444444</c:v>
                </c:pt>
                <c:pt idx="26">
                  <c:v>496.84444444444398</c:v>
                </c:pt>
                <c:pt idx="27">
                  <c:v>515.24444444444498</c:v>
                </c:pt>
                <c:pt idx="28">
                  <c:v>533.64444444444496</c:v>
                </c:pt>
                <c:pt idx="29">
                  <c:v>552.04444444444403</c:v>
                </c:pt>
                <c:pt idx="30">
                  <c:v>570.444444444444</c:v>
                </c:pt>
                <c:pt idx="31">
                  <c:v>588.84444444444398</c:v>
                </c:pt>
                <c:pt idx="32">
                  <c:v>607.24444444444498</c:v>
                </c:pt>
                <c:pt idx="33">
                  <c:v>625.64444444444496</c:v>
                </c:pt>
                <c:pt idx="34">
                  <c:v>644.04444444444403</c:v>
                </c:pt>
                <c:pt idx="35">
                  <c:v>662.444444444444</c:v>
                </c:pt>
                <c:pt idx="36">
                  <c:v>680.84444444444398</c:v>
                </c:pt>
                <c:pt idx="37">
                  <c:v>699.24444444444396</c:v>
                </c:pt>
                <c:pt idx="38">
                  <c:v>717.64444444444405</c:v>
                </c:pt>
                <c:pt idx="39">
                  <c:v>736.04444444444403</c:v>
                </c:pt>
                <c:pt idx="40">
                  <c:v>754.444444444444</c:v>
                </c:pt>
                <c:pt idx="41">
                  <c:v>772.84444444444398</c:v>
                </c:pt>
                <c:pt idx="42">
                  <c:v>791.24444444444396</c:v>
                </c:pt>
                <c:pt idx="43">
                  <c:v>809.64444444444405</c:v>
                </c:pt>
                <c:pt idx="44">
                  <c:v>828.04444444444403</c:v>
                </c:pt>
                <c:pt idx="45">
                  <c:v>846.444444444444</c:v>
                </c:pt>
                <c:pt idx="46">
                  <c:v>864.84444444444398</c:v>
                </c:pt>
                <c:pt idx="47">
                  <c:v>883.24444444444396</c:v>
                </c:pt>
                <c:pt idx="48">
                  <c:v>901.64444444444405</c:v>
                </c:pt>
                <c:pt idx="49">
                  <c:v>920.04444444444403</c:v>
                </c:pt>
                <c:pt idx="50">
                  <c:v>938.444444444444</c:v>
                </c:pt>
                <c:pt idx="51">
                  <c:v>956.84444444444296</c:v>
                </c:pt>
                <c:pt idx="52">
                  <c:v>975.24444444444396</c:v>
                </c:pt>
                <c:pt idx="53">
                  <c:v>993.64444444444405</c:v>
                </c:pt>
                <c:pt idx="54">
                  <c:v>1012.04444444444</c:v>
                </c:pt>
                <c:pt idx="55">
                  <c:v>1030.44444444444</c:v>
                </c:pt>
                <c:pt idx="56">
                  <c:v>1048.8444444444399</c:v>
                </c:pt>
                <c:pt idx="57">
                  <c:v>1067.24444444444</c:v>
                </c:pt>
                <c:pt idx="58">
                  <c:v>1085.6444444444401</c:v>
                </c:pt>
                <c:pt idx="59">
                  <c:v>1104.0444444444399</c:v>
                </c:pt>
                <c:pt idx="60">
                  <c:v>1122.44444444444</c:v>
                </c:pt>
                <c:pt idx="61">
                  <c:v>1140.8444444444399</c:v>
                </c:pt>
                <c:pt idx="62">
                  <c:v>1159.24444444444</c:v>
                </c:pt>
                <c:pt idx="63">
                  <c:v>1177.6444444444401</c:v>
                </c:pt>
                <c:pt idx="64">
                  <c:v>1196.0444444444399</c:v>
                </c:pt>
                <c:pt idx="65">
                  <c:v>1214.44444444444</c:v>
                </c:pt>
                <c:pt idx="66">
                  <c:v>1232.8444444444399</c:v>
                </c:pt>
                <c:pt idx="67">
                  <c:v>1251.24444444444</c:v>
                </c:pt>
                <c:pt idx="68">
                  <c:v>1269.6444444444401</c:v>
                </c:pt>
                <c:pt idx="69">
                  <c:v>1288.0444444444399</c:v>
                </c:pt>
                <c:pt idx="70">
                  <c:v>1306.44444444444</c:v>
                </c:pt>
                <c:pt idx="71">
                  <c:v>1324.8444444444399</c:v>
                </c:pt>
                <c:pt idx="72">
                  <c:v>1343.24444444444</c:v>
                </c:pt>
                <c:pt idx="73">
                  <c:v>1361.6444444444401</c:v>
                </c:pt>
                <c:pt idx="74">
                  <c:v>1380.0444444444399</c:v>
                </c:pt>
                <c:pt idx="75">
                  <c:v>1398.44444444444</c:v>
                </c:pt>
                <c:pt idx="76">
                  <c:v>1416.8444444444399</c:v>
                </c:pt>
                <c:pt idx="77">
                  <c:v>1435.24444444444</c:v>
                </c:pt>
                <c:pt idx="78">
                  <c:v>1453.6444444444401</c:v>
                </c:pt>
                <c:pt idx="79">
                  <c:v>1472.0444444444399</c:v>
                </c:pt>
                <c:pt idx="80">
                  <c:v>1490.44444444444</c:v>
                </c:pt>
                <c:pt idx="81">
                  <c:v>1508.8444444444399</c:v>
                </c:pt>
                <c:pt idx="82">
                  <c:v>1527.24444444444</c:v>
                </c:pt>
                <c:pt idx="83">
                  <c:v>1545.6444444444401</c:v>
                </c:pt>
                <c:pt idx="84">
                  <c:v>1564.0444444444399</c:v>
                </c:pt>
                <c:pt idx="85">
                  <c:v>1582.44444444444</c:v>
                </c:pt>
                <c:pt idx="86">
                  <c:v>1600.8444444444399</c:v>
                </c:pt>
                <c:pt idx="87">
                  <c:v>1619.24444444444</c:v>
                </c:pt>
                <c:pt idx="88">
                  <c:v>1637.6444444444401</c:v>
                </c:pt>
                <c:pt idx="89">
                  <c:v>1656.0444444444399</c:v>
                </c:pt>
                <c:pt idx="90">
                  <c:v>1674.44444444444</c:v>
                </c:pt>
                <c:pt idx="91">
                  <c:v>1692.8444444444399</c:v>
                </c:pt>
                <c:pt idx="92">
                  <c:v>1711.24444444444</c:v>
                </c:pt>
                <c:pt idx="93">
                  <c:v>1729.6444444444401</c:v>
                </c:pt>
                <c:pt idx="94">
                  <c:v>1748.0444444444399</c:v>
                </c:pt>
                <c:pt idx="95">
                  <c:v>1766.44444444444</c:v>
                </c:pt>
                <c:pt idx="96">
                  <c:v>1784.8444444444399</c:v>
                </c:pt>
                <c:pt idx="97">
                  <c:v>1803.24444444444</c:v>
                </c:pt>
                <c:pt idx="98">
                  <c:v>1821.6444444444401</c:v>
                </c:pt>
                <c:pt idx="99">
                  <c:v>1840.0444444444399</c:v>
                </c:pt>
                <c:pt idx="100">
                  <c:v>1858.44444444444</c:v>
                </c:pt>
                <c:pt idx="101">
                  <c:v>1876.8444444444399</c:v>
                </c:pt>
                <c:pt idx="102">
                  <c:v>1895.24444444444</c:v>
                </c:pt>
                <c:pt idx="103">
                  <c:v>1913.6444444444401</c:v>
                </c:pt>
                <c:pt idx="104">
                  <c:v>1932.0444444444399</c:v>
                </c:pt>
                <c:pt idx="105">
                  <c:v>1950.44444444444</c:v>
                </c:pt>
                <c:pt idx="106">
                  <c:v>1968.8444444444399</c:v>
                </c:pt>
                <c:pt idx="107">
                  <c:v>1987.24444444444</c:v>
                </c:pt>
                <c:pt idx="108">
                  <c:v>2005.6444444444401</c:v>
                </c:pt>
                <c:pt idx="109">
                  <c:v>2024.0444444444399</c:v>
                </c:pt>
                <c:pt idx="110">
                  <c:v>2042.44444444444</c:v>
                </c:pt>
                <c:pt idx="111">
                  <c:v>2060.8444444444399</c:v>
                </c:pt>
                <c:pt idx="112">
                  <c:v>2079.24444444444</c:v>
                </c:pt>
                <c:pt idx="113">
                  <c:v>2097.6444444444401</c:v>
                </c:pt>
                <c:pt idx="114">
                  <c:v>2116.0444444444402</c:v>
                </c:pt>
                <c:pt idx="115">
                  <c:v>2134.4444444444398</c:v>
                </c:pt>
                <c:pt idx="116">
                  <c:v>2152.8444444444399</c:v>
                </c:pt>
                <c:pt idx="117">
                  <c:v>2171.24444444444</c:v>
                </c:pt>
                <c:pt idx="118">
                  <c:v>2189.6444444444401</c:v>
                </c:pt>
                <c:pt idx="119">
                  <c:v>2208.0444444444402</c:v>
                </c:pt>
                <c:pt idx="120">
                  <c:v>2226.4444444444398</c:v>
                </c:pt>
                <c:pt idx="121">
                  <c:v>2244.8444444444399</c:v>
                </c:pt>
                <c:pt idx="122">
                  <c:v>2263.24444444444</c:v>
                </c:pt>
                <c:pt idx="123">
                  <c:v>2281.6444444444401</c:v>
                </c:pt>
                <c:pt idx="124">
                  <c:v>2300.0444444444402</c:v>
                </c:pt>
                <c:pt idx="125">
                  <c:v>2318.4444444444398</c:v>
                </c:pt>
                <c:pt idx="126">
                  <c:v>2336.8444444444399</c:v>
                </c:pt>
                <c:pt idx="127">
                  <c:v>2355.24444444444</c:v>
                </c:pt>
                <c:pt idx="128">
                  <c:v>2373.6444444444401</c:v>
                </c:pt>
                <c:pt idx="129">
                  <c:v>2392.0444444444402</c:v>
                </c:pt>
                <c:pt idx="130">
                  <c:v>2410.4444444444398</c:v>
                </c:pt>
                <c:pt idx="131">
                  <c:v>2428.8444444444399</c:v>
                </c:pt>
                <c:pt idx="132">
                  <c:v>2447.24444444444</c:v>
                </c:pt>
                <c:pt idx="133">
                  <c:v>2465.6444444444401</c:v>
                </c:pt>
                <c:pt idx="134">
                  <c:v>2484.0444444444402</c:v>
                </c:pt>
                <c:pt idx="135">
                  <c:v>2502.4444444444398</c:v>
                </c:pt>
                <c:pt idx="136">
                  <c:v>2520.8444444444399</c:v>
                </c:pt>
                <c:pt idx="137">
                  <c:v>2539.24444444444</c:v>
                </c:pt>
                <c:pt idx="138">
                  <c:v>2557.6444444444401</c:v>
                </c:pt>
                <c:pt idx="139">
                  <c:v>2576.0444444444402</c:v>
                </c:pt>
                <c:pt idx="140">
                  <c:v>2594.4444444444398</c:v>
                </c:pt>
                <c:pt idx="141">
                  <c:v>2612.8444444444399</c:v>
                </c:pt>
                <c:pt idx="142">
                  <c:v>2631.24444444444</c:v>
                </c:pt>
                <c:pt idx="143">
                  <c:v>2649.6444444444401</c:v>
                </c:pt>
                <c:pt idx="144">
                  <c:v>2668.0444444444402</c:v>
                </c:pt>
                <c:pt idx="145">
                  <c:v>2686.4444444444398</c:v>
                </c:pt>
                <c:pt idx="146">
                  <c:v>2704.8444444444399</c:v>
                </c:pt>
                <c:pt idx="147">
                  <c:v>2723.24444444444</c:v>
                </c:pt>
                <c:pt idx="148">
                  <c:v>2741.6444444444401</c:v>
                </c:pt>
                <c:pt idx="149">
                  <c:v>2760.0444444444402</c:v>
                </c:pt>
                <c:pt idx="150">
                  <c:v>2778.4444444444398</c:v>
                </c:pt>
                <c:pt idx="151">
                  <c:v>2796.8444444444399</c:v>
                </c:pt>
                <c:pt idx="152">
                  <c:v>2815.24444444444</c:v>
                </c:pt>
                <c:pt idx="153">
                  <c:v>2833.6444444444401</c:v>
                </c:pt>
                <c:pt idx="154">
                  <c:v>2852.0444444444402</c:v>
                </c:pt>
                <c:pt idx="155">
                  <c:v>2870.4444444444398</c:v>
                </c:pt>
                <c:pt idx="156">
                  <c:v>2888.8444444444399</c:v>
                </c:pt>
                <c:pt idx="157">
                  <c:v>2907.24444444444</c:v>
                </c:pt>
                <c:pt idx="158">
                  <c:v>2925.6444444444401</c:v>
                </c:pt>
                <c:pt idx="159">
                  <c:v>2944.0444444444402</c:v>
                </c:pt>
                <c:pt idx="160">
                  <c:v>2962.4444444444398</c:v>
                </c:pt>
                <c:pt idx="161">
                  <c:v>2980.8444444444399</c:v>
                </c:pt>
                <c:pt idx="162">
                  <c:v>2999.24444444444</c:v>
                </c:pt>
                <c:pt idx="163">
                  <c:v>3017.6444444444401</c:v>
                </c:pt>
                <c:pt idx="164">
                  <c:v>3036.0444444444402</c:v>
                </c:pt>
                <c:pt idx="165">
                  <c:v>3054.4444444444398</c:v>
                </c:pt>
                <c:pt idx="166">
                  <c:v>3072.8444444444399</c:v>
                </c:pt>
                <c:pt idx="167">
                  <c:v>3091.24444444444</c:v>
                </c:pt>
                <c:pt idx="168">
                  <c:v>3109.6444444444401</c:v>
                </c:pt>
                <c:pt idx="169">
                  <c:v>3128.0444444444402</c:v>
                </c:pt>
                <c:pt idx="170">
                  <c:v>3146.4444444444398</c:v>
                </c:pt>
                <c:pt idx="171">
                  <c:v>3164.8444444444399</c:v>
                </c:pt>
                <c:pt idx="172">
                  <c:v>3183.24444444444</c:v>
                </c:pt>
                <c:pt idx="173">
                  <c:v>3201.6444444444401</c:v>
                </c:pt>
                <c:pt idx="174">
                  <c:v>3220.0444444444402</c:v>
                </c:pt>
                <c:pt idx="175">
                  <c:v>3238.4444444444398</c:v>
                </c:pt>
                <c:pt idx="176">
                  <c:v>3256.8444444444399</c:v>
                </c:pt>
                <c:pt idx="177">
                  <c:v>3275.24444444444</c:v>
                </c:pt>
                <c:pt idx="178">
                  <c:v>3293.6444444444401</c:v>
                </c:pt>
                <c:pt idx="179">
                  <c:v>3312.0444444444402</c:v>
                </c:pt>
                <c:pt idx="180">
                  <c:v>3330.4444444444398</c:v>
                </c:pt>
                <c:pt idx="181">
                  <c:v>3348.8444444444399</c:v>
                </c:pt>
                <c:pt idx="182">
                  <c:v>3367.24444444444</c:v>
                </c:pt>
                <c:pt idx="183">
                  <c:v>3385.6444444444401</c:v>
                </c:pt>
                <c:pt idx="184">
                  <c:v>3404.0444444444402</c:v>
                </c:pt>
                <c:pt idx="185">
                  <c:v>3422.4444444444398</c:v>
                </c:pt>
                <c:pt idx="186">
                  <c:v>3440.8444444444399</c:v>
                </c:pt>
                <c:pt idx="187">
                  <c:v>3459.24444444444</c:v>
                </c:pt>
                <c:pt idx="188">
                  <c:v>3477.6444444444401</c:v>
                </c:pt>
                <c:pt idx="189">
                  <c:v>3496.0444444444402</c:v>
                </c:pt>
                <c:pt idx="190">
                  <c:v>3514.4444444444398</c:v>
                </c:pt>
                <c:pt idx="191">
                  <c:v>3532.8444444444399</c:v>
                </c:pt>
                <c:pt idx="192">
                  <c:v>3551.24444444444</c:v>
                </c:pt>
                <c:pt idx="193">
                  <c:v>3569.6444444444401</c:v>
                </c:pt>
                <c:pt idx="194">
                  <c:v>3588.0444444444402</c:v>
                </c:pt>
                <c:pt idx="195">
                  <c:v>3606.4444444444398</c:v>
                </c:pt>
                <c:pt idx="196">
                  <c:v>3624.8444444444399</c:v>
                </c:pt>
                <c:pt idx="197">
                  <c:v>3643.24444444444</c:v>
                </c:pt>
                <c:pt idx="198">
                  <c:v>3661.6444444444401</c:v>
                </c:pt>
                <c:pt idx="199">
                  <c:v>3680.0444444444402</c:v>
                </c:pt>
                <c:pt idx="200">
                  <c:v>3698.4444444444398</c:v>
                </c:pt>
                <c:pt idx="201">
                  <c:v>3716.8444444444399</c:v>
                </c:pt>
                <c:pt idx="202">
                  <c:v>3735.24444444444</c:v>
                </c:pt>
                <c:pt idx="203">
                  <c:v>3753.6444444444401</c:v>
                </c:pt>
                <c:pt idx="204">
                  <c:v>3772.0444444444402</c:v>
                </c:pt>
                <c:pt idx="205">
                  <c:v>3790.4444444444398</c:v>
                </c:pt>
                <c:pt idx="206">
                  <c:v>3808.8444444444399</c:v>
                </c:pt>
                <c:pt idx="207">
                  <c:v>3827.24444444444</c:v>
                </c:pt>
                <c:pt idx="208">
                  <c:v>3845.6444444444401</c:v>
                </c:pt>
                <c:pt idx="209">
                  <c:v>3864.0444444444402</c:v>
                </c:pt>
                <c:pt idx="210">
                  <c:v>3882.4444444444398</c:v>
                </c:pt>
                <c:pt idx="211">
                  <c:v>3900.8444444444399</c:v>
                </c:pt>
                <c:pt idx="212">
                  <c:v>3919.24444444444</c:v>
                </c:pt>
                <c:pt idx="213">
                  <c:v>3937.6444444444401</c:v>
                </c:pt>
                <c:pt idx="214">
                  <c:v>3956.0444444444402</c:v>
                </c:pt>
                <c:pt idx="215">
                  <c:v>3974.4444444444398</c:v>
                </c:pt>
                <c:pt idx="216">
                  <c:v>3992.8444444444399</c:v>
                </c:pt>
                <c:pt idx="217">
                  <c:v>4011.24444444444</c:v>
                </c:pt>
                <c:pt idx="218">
                  <c:v>4029.6444444444401</c:v>
                </c:pt>
                <c:pt idx="219">
                  <c:v>4048.0444444444402</c:v>
                </c:pt>
                <c:pt idx="220">
                  <c:v>4066.4444444444398</c:v>
                </c:pt>
                <c:pt idx="221">
                  <c:v>4084.8444444444399</c:v>
                </c:pt>
                <c:pt idx="222">
                  <c:v>4103.24444444444</c:v>
                </c:pt>
                <c:pt idx="223">
                  <c:v>4121.6444444444496</c:v>
                </c:pt>
                <c:pt idx="224">
                  <c:v>4140.0444444444402</c:v>
                </c:pt>
                <c:pt idx="225">
                  <c:v>4158.4444444444398</c:v>
                </c:pt>
                <c:pt idx="226">
                  <c:v>4176.8444444444403</c:v>
                </c:pt>
                <c:pt idx="227">
                  <c:v>4195.24444444444</c:v>
                </c:pt>
                <c:pt idx="228">
                  <c:v>4213.6444444444496</c:v>
                </c:pt>
                <c:pt idx="229">
                  <c:v>4232.0444444444402</c:v>
                </c:pt>
                <c:pt idx="230">
                  <c:v>4250.4444444444398</c:v>
                </c:pt>
                <c:pt idx="231">
                  <c:v>4268.8444444444403</c:v>
                </c:pt>
                <c:pt idx="232">
                  <c:v>4287.24444444444</c:v>
                </c:pt>
                <c:pt idx="233">
                  <c:v>4305.6444444444496</c:v>
                </c:pt>
                <c:pt idx="234">
                  <c:v>4324.0444444444402</c:v>
                </c:pt>
                <c:pt idx="235">
                  <c:v>4342.4444444444398</c:v>
                </c:pt>
                <c:pt idx="236">
                  <c:v>4360.8444444444403</c:v>
                </c:pt>
                <c:pt idx="237">
                  <c:v>4379.24444444444</c:v>
                </c:pt>
                <c:pt idx="238">
                  <c:v>4397.6444444444496</c:v>
                </c:pt>
                <c:pt idx="239">
                  <c:v>4416.0444444444402</c:v>
                </c:pt>
                <c:pt idx="240">
                  <c:v>4434.4444444444398</c:v>
                </c:pt>
                <c:pt idx="241">
                  <c:v>4452.8444444444403</c:v>
                </c:pt>
                <c:pt idx="242">
                  <c:v>4471.24444444444</c:v>
                </c:pt>
                <c:pt idx="243">
                  <c:v>4489.6444444444496</c:v>
                </c:pt>
                <c:pt idx="244">
                  <c:v>4508.0444444444402</c:v>
                </c:pt>
                <c:pt idx="245">
                  <c:v>4526.4444444444398</c:v>
                </c:pt>
                <c:pt idx="246">
                  <c:v>4544.8444444444403</c:v>
                </c:pt>
                <c:pt idx="247">
                  <c:v>4563.24444444444</c:v>
                </c:pt>
                <c:pt idx="248">
                  <c:v>4581.6444444444496</c:v>
                </c:pt>
                <c:pt idx="249">
                  <c:v>4600.0444444444402</c:v>
                </c:pt>
                <c:pt idx="250">
                  <c:v>4618.4444444444398</c:v>
                </c:pt>
                <c:pt idx="251">
                  <c:v>4636.8444444444403</c:v>
                </c:pt>
                <c:pt idx="252">
                  <c:v>4655.24444444444</c:v>
                </c:pt>
                <c:pt idx="253">
                  <c:v>4673.6444444444496</c:v>
                </c:pt>
                <c:pt idx="254">
                  <c:v>4692.0444444444402</c:v>
                </c:pt>
                <c:pt idx="255">
                  <c:v>4710.4444444444398</c:v>
                </c:pt>
                <c:pt idx="256">
                  <c:v>4728.8444444444403</c:v>
                </c:pt>
                <c:pt idx="257">
                  <c:v>4747.24444444444</c:v>
                </c:pt>
                <c:pt idx="258">
                  <c:v>4765.6444444444496</c:v>
                </c:pt>
                <c:pt idx="259">
                  <c:v>4784.0444444444402</c:v>
                </c:pt>
                <c:pt idx="260">
                  <c:v>4802.4444444444398</c:v>
                </c:pt>
                <c:pt idx="261">
                  <c:v>4820.8444444444403</c:v>
                </c:pt>
                <c:pt idx="262">
                  <c:v>4839.24444444444</c:v>
                </c:pt>
                <c:pt idx="263">
                  <c:v>4857.6444444444496</c:v>
                </c:pt>
                <c:pt idx="264">
                  <c:v>4876.0444444444402</c:v>
                </c:pt>
                <c:pt idx="265">
                  <c:v>4894.4444444444398</c:v>
                </c:pt>
                <c:pt idx="266">
                  <c:v>4912.8444444444403</c:v>
                </c:pt>
                <c:pt idx="267">
                  <c:v>4931.24444444444</c:v>
                </c:pt>
                <c:pt idx="268">
                  <c:v>4949.6444444444496</c:v>
                </c:pt>
                <c:pt idx="269">
                  <c:v>4968.0444444444402</c:v>
                </c:pt>
                <c:pt idx="270">
                  <c:v>4986.4444444444398</c:v>
                </c:pt>
                <c:pt idx="271">
                  <c:v>5004.8444444444403</c:v>
                </c:pt>
                <c:pt idx="272">
                  <c:v>5023.24444444444</c:v>
                </c:pt>
                <c:pt idx="273">
                  <c:v>5041.6444444444496</c:v>
                </c:pt>
                <c:pt idx="274">
                  <c:v>5060.0444444444402</c:v>
                </c:pt>
                <c:pt idx="275">
                  <c:v>5078.4444444444398</c:v>
                </c:pt>
                <c:pt idx="276">
                  <c:v>5096.8444444444403</c:v>
                </c:pt>
                <c:pt idx="277">
                  <c:v>5115.24444444444</c:v>
                </c:pt>
                <c:pt idx="278">
                  <c:v>5133.6444444444496</c:v>
                </c:pt>
                <c:pt idx="279">
                  <c:v>5152.0444444444402</c:v>
                </c:pt>
                <c:pt idx="280">
                  <c:v>5170.4444444444398</c:v>
                </c:pt>
                <c:pt idx="281">
                  <c:v>5188.8444444444403</c:v>
                </c:pt>
                <c:pt idx="282">
                  <c:v>5207.24444444444</c:v>
                </c:pt>
                <c:pt idx="283">
                  <c:v>5225.6444444444496</c:v>
                </c:pt>
                <c:pt idx="284">
                  <c:v>5244.0444444444402</c:v>
                </c:pt>
                <c:pt idx="285">
                  <c:v>5262.4444444444398</c:v>
                </c:pt>
                <c:pt idx="286">
                  <c:v>5280.8444444444403</c:v>
                </c:pt>
                <c:pt idx="287">
                  <c:v>5299.24444444444</c:v>
                </c:pt>
                <c:pt idx="288">
                  <c:v>5317.6444444444496</c:v>
                </c:pt>
                <c:pt idx="289">
                  <c:v>5336.0444444444402</c:v>
                </c:pt>
                <c:pt idx="290">
                  <c:v>5354.4444444444398</c:v>
                </c:pt>
                <c:pt idx="291">
                  <c:v>5372.8444444444403</c:v>
                </c:pt>
                <c:pt idx="292">
                  <c:v>5391.24444444444</c:v>
                </c:pt>
                <c:pt idx="293">
                  <c:v>5409.6444444444496</c:v>
                </c:pt>
                <c:pt idx="294">
                  <c:v>5428.0444444444402</c:v>
                </c:pt>
                <c:pt idx="295">
                  <c:v>5446.4444444444398</c:v>
                </c:pt>
                <c:pt idx="296">
                  <c:v>5464.8444444444403</c:v>
                </c:pt>
                <c:pt idx="297">
                  <c:v>5483.24444444444</c:v>
                </c:pt>
                <c:pt idx="298">
                  <c:v>5501.6444444444496</c:v>
                </c:pt>
                <c:pt idx="299">
                  <c:v>5520.0444444444402</c:v>
                </c:pt>
                <c:pt idx="300">
                  <c:v>5538.4444444444398</c:v>
                </c:pt>
                <c:pt idx="301">
                  <c:v>5556.8444444444403</c:v>
                </c:pt>
                <c:pt idx="302">
                  <c:v>5575.24444444444</c:v>
                </c:pt>
                <c:pt idx="303">
                  <c:v>5593.6444444444496</c:v>
                </c:pt>
                <c:pt idx="304">
                  <c:v>5612.0444444444402</c:v>
                </c:pt>
                <c:pt idx="305">
                  <c:v>5630.4444444444398</c:v>
                </c:pt>
                <c:pt idx="306">
                  <c:v>5648.8444444444403</c:v>
                </c:pt>
                <c:pt idx="307">
                  <c:v>5667.24444444444</c:v>
                </c:pt>
                <c:pt idx="308">
                  <c:v>5685.6444444444496</c:v>
                </c:pt>
                <c:pt idx="309">
                  <c:v>5704.0444444444402</c:v>
                </c:pt>
                <c:pt idx="310">
                  <c:v>5722.4444444444398</c:v>
                </c:pt>
                <c:pt idx="311">
                  <c:v>5740.8444444444403</c:v>
                </c:pt>
                <c:pt idx="312">
                  <c:v>5759.24444444444</c:v>
                </c:pt>
                <c:pt idx="313">
                  <c:v>5777.6444444444496</c:v>
                </c:pt>
                <c:pt idx="314">
                  <c:v>5796.0444444444402</c:v>
                </c:pt>
                <c:pt idx="315">
                  <c:v>5814.4444444444398</c:v>
                </c:pt>
                <c:pt idx="316">
                  <c:v>5832.8444444444403</c:v>
                </c:pt>
                <c:pt idx="317">
                  <c:v>5851.24444444444</c:v>
                </c:pt>
                <c:pt idx="318">
                  <c:v>5869.6444444444496</c:v>
                </c:pt>
                <c:pt idx="319">
                  <c:v>5888.0444444444402</c:v>
                </c:pt>
                <c:pt idx="320">
                  <c:v>5906.4444444444398</c:v>
                </c:pt>
                <c:pt idx="321">
                  <c:v>5924.8444444444403</c:v>
                </c:pt>
                <c:pt idx="322">
                  <c:v>5943.24444444444</c:v>
                </c:pt>
                <c:pt idx="323">
                  <c:v>5961.6444444444496</c:v>
                </c:pt>
                <c:pt idx="324">
                  <c:v>5980.0444444444402</c:v>
                </c:pt>
                <c:pt idx="325">
                  <c:v>5998.4444444444398</c:v>
                </c:pt>
                <c:pt idx="326">
                  <c:v>6016.8444444444403</c:v>
                </c:pt>
                <c:pt idx="327">
                  <c:v>6035.24444444444</c:v>
                </c:pt>
                <c:pt idx="328">
                  <c:v>6053.6444444444496</c:v>
                </c:pt>
                <c:pt idx="329">
                  <c:v>6072.0444444444402</c:v>
                </c:pt>
                <c:pt idx="330">
                  <c:v>6090.4444444444398</c:v>
                </c:pt>
                <c:pt idx="331">
                  <c:v>6108.8444444444403</c:v>
                </c:pt>
                <c:pt idx="332">
                  <c:v>6127.24444444444</c:v>
                </c:pt>
                <c:pt idx="333">
                  <c:v>6145.6444444444496</c:v>
                </c:pt>
                <c:pt idx="334">
                  <c:v>6164.0444444444402</c:v>
                </c:pt>
                <c:pt idx="335">
                  <c:v>6182.4444444444398</c:v>
                </c:pt>
                <c:pt idx="336">
                  <c:v>6200.8444444444403</c:v>
                </c:pt>
                <c:pt idx="337">
                  <c:v>6219.24444444444</c:v>
                </c:pt>
                <c:pt idx="338">
                  <c:v>6237.6444444444496</c:v>
                </c:pt>
                <c:pt idx="339">
                  <c:v>6256.0444444444402</c:v>
                </c:pt>
                <c:pt idx="340">
                  <c:v>6274.4444444444398</c:v>
                </c:pt>
                <c:pt idx="341">
                  <c:v>6292.8444444444403</c:v>
                </c:pt>
                <c:pt idx="342">
                  <c:v>6311.24444444444</c:v>
                </c:pt>
                <c:pt idx="343">
                  <c:v>6329.6444444444496</c:v>
                </c:pt>
                <c:pt idx="344">
                  <c:v>6348.0444444444402</c:v>
                </c:pt>
                <c:pt idx="345">
                  <c:v>6366.4444444444398</c:v>
                </c:pt>
                <c:pt idx="346">
                  <c:v>6384.8444444444403</c:v>
                </c:pt>
                <c:pt idx="347">
                  <c:v>6403.24444444444</c:v>
                </c:pt>
                <c:pt idx="348">
                  <c:v>6421.6444444444496</c:v>
                </c:pt>
                <c:pt idx="349">
                  <c:v>6440.0444444444402</c:v>
                </c:pt>
                <c:pt idx="350">
                  <c:v>6458.4444444444398</c:v>
                </c:pt>
                <c:pt idx="351">
                  <c:v>6476.8444444444403</c:v>
                </c:pt>
                <c:pt idx="352">
                  <c:v>6495.24444444444</c:v>
                </c:pt>
                <c:pt idx="353">
                  <c:v>6513.6444444444496</c:v>
                </c:pt>
                <c:pt idx="354">
                  <c:v>6532.0444444444402</c:v>
                </c:pt>
                <c:pt idx="355">
                  <c:v>6550.4444444444398</c:v>
                </c:pt>
                <c:pt idx="356">
                  <c:v>6568.8444444444403</c:v>
                </c:pt>
                <c:pt idx="357">
                  <c:v>6587.24444444444</c:v>
                </c:pt>
                <c:pt idx="358">
                  <c:v>6605.6444444444496</c:v>
                </c:pt>
                <c:pt idx="359">
                  <c:v>6624.0444444444402</c:v>
                </c:pt>
                <c:pt idx="360">
                  <c:v>6642.4444444444398</c:v>
                </c:pt>
                <c:pt idx="361">
                  <c:v>6660.8444444444403</c:v>
                </c:pt>
                <c:pt idx="362">
                  <c:v>6679.24444444444</c:v>
                </c:pt>
                <c:pt idx="363">
                  <c:v>6697.6444444444496</c:v>
                </c:pt>
                <c:pt idx="364">
                  <c:v>6716.0444444444402</c:v>
                </c:pt>
                <c:pt idx="365">
                  <c:v>6734.4444444444398</c:v>
                </c:pt>
                <c:pt idx="366">
                  <c:v>6752.8444444444403</c:v>
                </c:pt>
                <c:pt idx="367">
                  <c:v>6771.24444444444</c:v>
                </c:pt>
                <c:pt idx="368">
                  <c:v>6789.6444444444496</c:v>
                </c:pt>
                <c:pt idx="369">
                  <c:v>6808.0444444444402</c:v>
                </c:pt>
                <c:pt idx="370">
                  <c:v>6826.4444444444398</c:v>
                </c:pt>
                <c:pt idx="371">
                  <c:v>6844.8444444444403</c:v>
                </c:pt>
                <c:pt idx="372">
                  <c:v>6863.24444444444</c:v>
                </c:pt>
                <c:pt idx="373">
                  <c:v>6881.6444444444496</c:v>
                </c:pt>
                <c:pt idx="374">
                  <c:v>6900.0444444444402</c:v>
                </c:pt>
                <c:pt idx="375">
                  <c:v>6918.4444444444398</c:v>
                </c:pt>
                <c:pt idx="376">
                  <c:v>6936.8444444444403</c:v>
                </c:pt>
                <c:pt idx="377">
                  <c:v>6955.24444444444</c:v>
                </c:pt>
                <c:pt idx="378">
                  <c:v>6973.6444444444496</c:v>
                </c:pt>
                <c:pt idx="379">
                  <c:v>6992.0444444444402</c:v>
                </c:pt>
                <c:pt idx="380">
                  <c:v>7010.4444444444398</c:v>
                </c:pt>
                <c:pt idx="381">
                  <c:v>7028.8444444444403</c:v>
                </c:pt>
                <c:pt idx="382">
                  <c:v>7047.24444444444</c:v>
                </c:pt>
                <c:pt idx="383">
                  <c:v>7065.6444444444496</c:v>
                </c:pt>
                <c:pt idx="384">
                  <c:v>7084.0444444444402</c:v>
                </c:pt>
                <c:pt idx="385">
                  <c:v>7102.4444444444398</c:v>
                </c:pt>
                <c:pt idx="386">
                  <c:v>7120.8444444444403</c:v>
                </c:pt>
                <c:pt idx="387">
                  <c:v>7139.24444444444</c:v>
                </c:pt>
                <c:pt idx="388">
                  <c:v>7157.6444444444496</c:v>
                </c:pt>
                <c:pt idx="389">
                  <c:v>7176.0444444444402</c:v>
                </c:pt>
                <c:pt idx="390">
                  <c:v>7194.4444444444398</c:v>
                </c:pt>
                <c:pt idx="391">
                  <c:v>7212.8444444444403</c:v>
                </c:pt>
                <c:pt idx="392">
                  <c:v>7231.24444444444</c:v>
                </c:pt>
                <c:pt idx="393">
                  <c:v>7249.6444444444496</c:v>
                </c:pt>
                <c:pt idx="394">
                  <c:v>7268.0444444444402</c:v>
                </c:pt>
                <c:pt idx="395">
                  <c:v>7286.4444444444398</c:v>
                </c:pt>
                <c:pt idx="396">
                  <c:v>7304.8444444444403</c:v>
                </c:pt>
                <c:pt idx="397">
                  <c:v>7323.24444444444</c:v>
                </c:pt>
                <c:pt idx="398">
                  <c:v>7341.6444444444496</c:v>
                </c:pt>
                <c:pt idx="399">
                  <c:v>7360.0444444444402</c:v>
                </c:pt>
                <c:pt idx="400">
                  <c:v>7378.4444444444398</c:v>
                </c:pt>
                <c:pt idx="401">
                  <c:v>7396.8444444444403</c:v>
                </c:pt>
                <c:pt idx="402">
                  <c:v>7415.24444444444</c:v>
                </c:pt>
                <c:pt idx="403">
                  <c:v>7433.6444444444496</c:v>
                </c:pt>
                <c:pt idx="404">
                  <c:v>7452.0444444444402</c:v>
                </c:pt>
                <c:pt idx="405">
                  <c:v>7470.4444444444398</c:v>
                </c:pt>
                <c:pt idx="406">
                  <c:v>7488.8444444444403</c:v>
                </c:pt>
                <c:pt idx="407">
                  <c:v>7507.24444444444</c:v>
                </c:pt>
                <c:pt idx="408">
                  <c:v>7525.6444444444496</c:v>
                </c:pt>
                <c:pt idx="409">
                  <c:v>7544.0444444444402</c:v>
                </c:pt>
                <c:pt idx="410">
                  <c:v>7562.4444444444398</c:v>
                </c:pt>
                <c:pt idx="411">
                  <c:v>7580.8444444444403</c:v>
                </c:pt>
                <c:pt idx="412">
                  <c:v>7599.24444444444</c:v>
                </c:pt>
                <c:pt idx="413">
                  <c:v>7617.6444444444496</c:v>
                </c:pt>
                <c:pt idx="414">
                  <c:v>7636.0444444444402</c:v>
                </c:pt>
                <c:pt idx="415">
                  <c:v>7654.4444444444398</c:v>
                </c:pt>
                <c:pt idx="416">
                  <c:v>7672.8444444444403</c:v>
                </c:pt>
                <c:pt idx="417">
                  <c:v>7691.24444444444</c:v>
                </c:pt>
                <c:pt idx="418">
                  <c:v>7709.6444444444496</c:v>
                </c:pt>
                <c:pt idx="419">
                  <c:v>7728.0444444444402</c:v>
                </c:pt>
                <c:pt idx="420">
                  <c:v>7746.4444444444398</c:v>
                </c:pt>
                <c:pt idx="421">
                  <c:v>7764.8444444444403</c:v>
                </c:pt>
                <c:pt idx="422">
                  <c:v>7783.24444444444</c:v>
                </c:pt>
                <c:pt idx="423">
                  <c:v>7801.6444444444496</c:v>
                </c:pt>
                <c:pt idx="424">
                  <c:v>7820.0444444444402</c:v>
                </c:pt>
                <c:pt idx="425">
                  <c:v>7838.4444444444398</c:v>
                </c:pt>
                <c:pt idx="426">
                  <c:v>7856.8444444444403</c:v>
                </c:pt>
                <c:pt idx="427">
                  <c:v>7875.24444444444</c:v>
                </c:pt>
                <c:pt idx="428">
                  <c:v>7893.6444444444496</c:v>
                </c:pt>
                <c:pt idx="429">
                  <c:v>7912.0444444444402</c:v>
                </c:pt>
                <c:pt idx="430">
                  <c:v>7930.4444444444398</c:v>
                </c:pt>
                <c:pt idx="431">
                  <c:v>7948.8444444444403</c:v>
                </c:pt>
                <c:pt idx="432">
                  <c:v>7967.24444444444</c:v>
                </c:pt>
                <c:pt idx="433">
                  <c:v>7985.6444444444496</c:v>
                </c:pt>
                <c:pt idx="434">
                  <c:v>8004.0444444444402</c:v>
                </c:pt>
                <c:pt idx="435">
                  <c:v>8022.4444444444398</c:v>
                </c:pt>
                <c:pt idx="436">
                  <c:v>8040.8444444444403</c:v>
                </c:pt>
                <c:pt idx="437">
                  <c:v>8059.24444444444</c:v>
                </c:pt>
                <c:pt idx="438">
                  <c:v>8077.6444444444496</c:v>
                </c:pt>
                <c:pt idx="439">
                  <c:v>8096.0444444444402</c:v>
                </c:pt>
                <c:pt idx="440">
                  <c:v>8114.4444444444398</c:v>
                </c:pt>
                <c:pt idx="441">
                  <c:v>8132.8444444444403</c:v>
                </c:pt>
                <c:pt idx="442">
                  <c:v>8151.24444444444</c:v>
                </c:pt>
                <c:pt idx="443">
                  <c:v>8169.6444444444496</c:v>
                </c:pt>
                <c:pt idx="444">
                  <c:v>8188.0444444444402</c:v>
                </c:pt>
                <c:pt idx="445">
                  <c:v>8206.4444444444398</c:v>
                </c:pt>
                <c:pt idx="446">
                  <c:v>8224.8444444444394</c:v>
                </c:pt>
                <c:pt idx="447">
                  <c:v>8243.2444444444409</c:v>
                </c:pt>
                <c:pt idx="448">
                  <c:v>8261.6444444444405</c:v>
                </c:pt>
                <c:pt idx="449">
                  <c:v>8280.0444444444402</c:v>
                </c:pt>
                <c:pt idx="450">
                  <c:v>8298.4444444444398</c:v>
                </c:pt>
                <c:pt idx="451">
                  <c:v>8316.8444444444394</c:v>
                </c:pt>
                <c:pt idx="452">
                  <c:v>8335.2444444444409</c:v>
                </c:pt>
                <c:pt idx="453">
                  <c:v>8353.6444444444405</c:v>
                </c:pt>
                <c:pt idx="454">
                  <c:v>8372.0444444444402</c:v>
                </c:pt>
                <c:pt idx="455">
                  <c:v>8390.4444444444398</c:v>
                </c:pt>
                <c:pt idx="456">
                  <c:v>8408.8444444444394</c:v>
                </c:pt>
                <c:pt idx="457">
                  <c:v>8427.2444444444409</c:v>
                </c:pt>
                <c:pt idx="458">
                  <c:v>8445.6444444444405</c:v>
                </c:pt>
                <c:pt idx="459">
                  <c:v>8464.0444444444402</c:v>
                </c:pt>
                <c:pt idx="460">
                  <c:v>8482.4444444444398</c:v>
                </c:pt>
                <c:pt idx="461">
                  <c:v>8500.8444444444394</c:v>
                </c:pt>
                <c:pt idx="462">
                  <c:v>8519.2444444444409</c:v>
                </c:pt>
                <c:pt idx="463">
                  <c:v>8537.6444444444405</c:v>
                </c:pt>
                <c:pt idx="464">
                  <c:v>8556.0444444444402</c:v>
                </c:pt>
                <c:pt idx="465">
                  <c:v>8574.4444444444398</c:v>
                </c:pt>
                <c:pt idx="466">
                  <c:v>8592.8444444444394</c:v>
                </c:pt>
                <c:pt idx="467">
                  <c:v>8611.2444444444409</c:v>
                </c:pt>
                <c:pt idx="468">
                  <c:v>8629.6444444444405</c:v>
                </c:pt>
                <c:pt idx="469">
                  <c:v>8648.0444444444402</c:v>
                </c:pt>
                <c:pt idx="470">
                  <c:v>8666.4444444444398</c:v>
                </c:pt>
                <c:pt idx="471">
                  <c:v>8684.8444444444394</c:v>
                </c:pt>
                <c:pt idx="472">
                  <c:v>8703.2444444444409</c:v>
                </c:pt>
              </c:numCache>
            </c:numRef>
          </c:xVal>
          <c:yVal>
            <c:numRef>
              <c:f>Extended!$BR$3:$BR$476</c:f>
              <c:numCache>
                <c:formatCode>General</c:formatCode>
                <c:ptCount val="474"/>
                <c:pt idx="0">
                  <c:v>3.7</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numCache>
            </c:numRef>
          </c:yVal>
          <c:smooth val="1"/>
          <c:extLst xmlns:c16r2="http://schemas.microsoft.com/office/drawing/2015/06/chart">
            <c:ext xmlns:c16="http://schemas.microsoft.com/office/drawing/2014/chart" uri="{C3380CC4-5D6E-409C-BE32-E72D297353CC}">
              <c16:uniqueId val="{00000000-EBC4-413C-A17F-438DEEADB00B}"/>
            </c:ext>
          </c:extLst>
        </c:ser>
        <c:ser>
          <c:idx val="1"/>
          <c:order val="1"/>
          <c:tx>
            <c:strRef>
              <c:f>Extended!$BS$1</c:f>
              <c:strCache>
                <c:ptCount val="1"/>
                <c:pt idx="0">
                  <c:v>Humidity out</c:v>
                </c:pt>
              </c:strCache>
            </c:strRef>
          </c:tx>
          <c:xVal>
            <c:numRef>
              <c:f>Extended!$BQ$3:$BQ$476</c:f>
              <c:numCache>
                <c:formatCode>General</c:formatCode>
                <c:ptCount val="474"/>
                <c:pt idx="0">
                  <c:v>18</c:v>
                </c:pt>
                <c:pt idx="1">
                  <c:v>37</c:v>
                </c:pt>
                <c:pt idx="2">
                  <c:v>55.244444444444397</c:v>
                </c:pt>
                <c:pt idx="3">
                  <c:v>73.644444444444403</c:v>
                </c:pt>
                <c:pt idx="4">
                  <c:v>92.044444444444395</c:v>
                </c:pt>
                <c:pt idx="5">
                  <c:v>110.444444444444</c:v>
                </c:pt>
                <c:pt idx="6">
                  <c:v>128.84444444444401</c:v>
                </c:pt>
                <c:pt idx="7">
                  <c:v>147.24444444444401</c:v>
                </c:pt>
                <c:pt idx="8">
                  <c:v>165.64444444444399</c:v>
                </c:pt>
                <c:pt idx="9">
                  <c:v>184.044444444444</c:v>
                </c:pt>
                <c:pt idx="10">
                  <c:v>202.444444444444</c:v>
                </c:pt>
                <c:pt idx="11">
                  <c:v>220.84444444444401</c:v>
                </c:pt>
                <c:pt idx="12">
                  <c:v>239.24444444444401</c:v>
                </c:pt>
                <c:pt idx="13">
                  <c:v>257.64444444444399</c:v>
                </c:pt>
                <c:pt idx="14">
                  <c:v>276.04444444444403</c:v>
                </c:pt>
                <c:pt idx="15">
                  <c:v>294.444444444444</c:v>
                </c:pt>
                <c:pt idx="16">
                  <c:v>312.84444444444398</c:v>
                </c:pt>
                <c:pt idx="17">
                  <c:v>331.24444444444401</c:v>
                </c:pt>
                <c:pt idx="18">
                  <c:v>349.64444444444399</c:v>
                </c:pt>
                <c:pt idx="19">
                  <c:v>368.04444444444403</c:v>
                </c:pt>
                <c:pt idx="20">
                  <c:v>386.444444444444</c:v>
                </c:pt>
                <c:pt idx="21">
                  <c:v>404.84444444444398</c:v>
                </c:pt>
                <c:pt idx="22">
                  <c:v>423.24444444444401</c:v>
                </c:pt>
                <c:pt idx="23">
                  <c:v>441.64444444444399</c:v>
                </c:pt>
                <c:pt idx="24">
                  <c:v>460.04444444444403</c:v>
                </c:pt>
                <c:pt idx="25">
                  <c:v>478.444444444444</c:v>
                </c:pt>
                <c:pt idx="26">
                  <c:v>496.84444444444398</c:v>
                </c:pt>
                <c:pt idx="27">
                  <c:v>515.24444444444498</c:v>
                </c:pt>
                <c:pt idx="28">
                  <c:v>533.64444444444496</c:v>
                </c:pt>
                <c:pt idx="29">
                  <c:v>552.04444444444403</c:v>
                </c:pt>
                <c:pt idx="30">
                  <c:v>570.444444444444</c:v>
                </c:pt>
                <c:pt idx="31">
                  <c:v>588.84444444444398</c:v>
                </c:pt>
                <c:pt idx="32">
                  <c:v>607.24444444444498</c:v>
                </c:pt>
                <c:pt idx="33">
                  <c:v>625.64444444444496</c:v>
                </c:pt>
                <c:pt idx="34">
                  <c:v>644.04444444444403</c:v>
                </c:pt>
                <c:pt idx="35">
                  <c:v>662.444444444444</c:v>
                </c:pt>
                <c:pt idx="36">
                  <c:v>680.84444444444398</c:v>
                </c:pt>
                <c:pt idx="37">
                  <c:v>699.24444444444396</c:v>
                </c:pt>
                <c:pt idx="38">
                  <c:v>717.64444444444405</c:v>
                </c:pt>
                <c:pt idx="39">
                  <c:v>736.04444444444403</c:v>
                </c:pt>
                <c:pt idx="40">
                  <c:v>754.444444444444</c:v>
                </c:pt>
                <c:pt idx="41">
                  <c:v>772.84444444444398</c:v>
                </c:pt>
                <c:pt idx="42">
                  <c:v>791.24444444444396</c:v>
                </c:pt>
                <c:pt idx="43">
                  <c:v>809.64444444444405</c:v>
                </c:pt>
                <c:pt idx="44">
                  <c:v>828.04444444444403</c:v>
                </c:pt>
                <c:pt idx="45">
                  <c:v>846.444444444444</c:v>
                </c:pt>
                <c:pt idx="46">
                  <c:v>864.84444444444398</c:v>
                </c:pt>
                <c:pt idx="47">
                  <c:v>883.24444444444396</c:v>
                </c:pt>
                <c:pt idx="48">
                  <c:v>901.64444444444405</c:v>
                </c:pt>
                <c:pt idx="49">
                  <c:v>920.04444444444403</c:v>
                </c:pt>
                <c:pt idx="50">
                  <c:v>938.444444444444</c:v>
                </c:pt>
                <c:pt idx="51">
                  <c:v>956.84444444444296</c:v>
                </c:pt>
                <c:pt idx="52">
                  <c:v>975.24444444444396</c:v>
                </c:pt>
                <c:pt idx="53">
                  <c:v>993.64444444444405</c:v>
                </c:pt>
                <c:pt idx="54">
                  <c:v>1012.04444444444</c:v>
                </c:pt>
                <c:pt idx="55">
                  <c:v>1030.44444444444</c:v>
                </c:pt>
                <c:pt idx="56">
                  <c:v>1048.8444444444399</c:v>
                </c:pt>
                <c:pt idx="57">
                  <c:v>1067.24444444444</c:v>
                </c:pt>
                <c:pt idx="58">
                  <c:v>1085.6444444444401</c:v>
                </c:pt>
                <c:pt idx="59">
                  <c:v>1104.0444444444399</c:v>
                </c:pt>
                <c:pt idx="60">
                  <c:v>1122.44444444444</c:v>
                </c:pt>
                <c:pt idx="61">
                  <c:v>1140.8444444444399</c:v>
                </c:pt>
                <c:pt idx="62">
                  <c:v>1159.24444444444</c:v>
                </c:pt>
                <c:pt idx="63">
                  <c:v>1177.6444444444401</c:v>
                </c:pt>
                <c:pt idx="64">
                  <c:v>1196.0444444444399</c:v>
                </c:pt>
                <c:pt idx="65">
                  <c:v>1214.44444444444</c:v>
                </c:pt>
                <c:pt idx="66">
                  <c:v>1232.8444444444399</c:v>
                </c:pt>
                <c:pt idx="67">
                  <c:v>1251.24444444444</c:v>
                </c:pt>
                <c:pt idx="68">
                  <c:v>1269.6444444444401</c:v>
                </c:pt>
                <c:pt idx="69">
                  <c:v>1288.0444444444399</c:v>
                </c:pt>
                <c:pt idx="70">
                  <c:v>1306.44444444444</c:v>
                </c:pt>
                <c:pt idx="71">
                  <c:v>1324.8444444444399</c:v>
                </c:pt>
                <c:pt idx="72">
                  <c:v>1343.24444444444</c:v>
                </c:pt>
                <c:pt idx="73">
                  <c:v>1361.6444444444401</c:v>
                </c:pt>
                <c:pt idx="74">
                  <c:v>1380.0444444444399</c:v>
                </c:pt>
                <c:pt idx="75">
                  <c:v>1398.44444444444</c:v>
                </c:pt>
                <c:pt idx="76">
                  <c:v>1416.8444444444399</c:v>
                </c:pt>
                <c:pt idx="77">
                  <c:v>1435.24444444444</c:v>
                </c:pt>
                <c:pt idx="78">
                  <c:v>1453.6444444444401</c:v>
                </c:pt>
                <c:pt idx="79">
                  <c:v>1472.0444444444399</c:v>
                </c:pt>
                <c:pt idx="80">
                  <c:v>1490.44444444444</c:v>
                </c:pt>
                <c:pt idx="81">
                  <c:v>1508.8444444444399</c:v>
                </c:pt>
                <c:pt idx="82">
                  <c:v>1527.24444444444</c:v>
                </c:pt>
                <c:pt idx="83">
                  <c:v>1545.6444444444401</c:v>
                </c:pt>
                <c:pt idx="84">
                  <c:v>1564.0444444444399</c:v>
                </c:pt>
                <c:pt idx="85">
                  <c:v>1582.44444444444</c:v>
                </c:pt>
                <c:pt idx="86">
                  <c:v>1600.8444444444399</c:v>
                </c:pt>
                <c:pt idx="87">
                  <c:v>1619.24444444444</c:v>
                </c:pt>
                <c:pt idx="88">
                  <c:v>1637.6444444444401</c:v>
                </c:pt>
                <c:pt idx="89">
                  <c:v>1656.0444444444399</c:v>
                </c:pt>
                <c:pt idx="90">
                  <c:v>1674.44444444444</c:v>
                </c:pt>
                <c:pt idx="91">
                  <c:v>1692.8444444444399</c:v>
                </c:pt>
                <c:pt idx="92">
                  <c:v>1711.24444444444</c:v>
                </c:pt>
                <c:pt idx="93">
                  <c:v>1729.6444444444401</c:v>
                </c:pt>
                <c:pt idx="94">
                  <c:v>1748.0444444444399</c:v>
                </c:pt>
                <c:pt idx="95">
                  <c:v>1766.44444444444</c:v>
                </c:pt>
                <c:pt idx="96">
                  <c:v>1784.8444444444399</c:v>
                </c:pt>
                <c:pt idx="97">
                  <c:v>1803.24444444444</c:v>
                </c:pt>
                <c:pt idx="98">
                  <c:v>1821.6444444444401</c:v>
                </c:pt>
                <c:pt idx="99">
                  <c:v>1840.0444444444399</c:v>
                </c:pt>
                <c:pt idx="100">
                  <c:v>1858.44444444444</c:v>
                </c:pt>
                <c:pt idx="101">
                  <c:v>1876.8444444444399</c:v>
                </c:pt>
                <c:pt idx="102">
                  <c:v>1895.24444444444</c:v>
                </c:pt>
                <c:pt idx="103">
                  <c:v>1913.6444444444401</c:v>
                </c:pt>
                <c:pt idx="104">
                  <c:v>1932.0444444444399</c:v>
                </c:pt>
                <c:pt idx="105">
                  <c:v>1950.44444444444</c:v>
                </c:pt>
                <c:pt idx="106">
                  <c:v>1968.8444444444399</c:v>
                </c:pt>
                <c:pt idx="107">
                  <c:v>1987.24444444444</c:v>
                </c:pt>
                <c:pt idx="108">
                  <c:v>2005.6444444444401</c:v>
                </c:pt>
                <c:pt idx="109">
                  <c:v>2024.0444444444399</c:v>
                </c:pt>
                <c:pt idx="110">
                  <c:v>2042.44444444444</c:v>
                </c:pt>
                <c:pt idx="111">
                  <c:v>2060.8444444444399</c:v>
                </c:pt>
                <c:pt idx="112">
                  <c:v>2079.24444444444</c:v>
                </c:pt>
                <c:pt idx="113">
                  <c:v>2097.6444444444401</c:v>
                </c:pt>
                <c:pt idx="114">
                  <c:v>2116.0444444444402</c:v>
                </c:pt>
                <c:pt idx="115">
                  <c:v>2134.4444444444398</c:v>
                </c:pt>
                <c:pt idx="116">
                  <c:v>2152.8444444444399</c:v>
                </c:pt>
                <c:pt idx="117">
                  <c:v>2171.24444444444</c:v>
                </c:pt>
                <c:pt idx="118">
                  <c:v>2189.6444444444401</c:v>
                </c:pt>
                <c:pt idx="119">
                  <c:v>2208.0444444444402</c:v>
                </c:pt>
                <c:pt idx="120">
                  <c:v>2226.4444444444398</c:v>
                </c:pt>
                <c:pt idx="121">
                  <c:v>2244.8444444444399</c:v>
                </c:pt>
                <c:pt idx="122">
                  <c:v>2263.24444444444</c:v>
                </c:pt>
                <c:pt idx="123">
                  <c:v>2281.6444444444401</c:v>
                </c:pt>
                <c:pt idx="124">
                  <c:v>2300.0444444444402</c:v>
                </c:pt>
                <c:pt idx="125">
                  <c:v>2318.4444444444398</c:v>
                </c:pt>
                <c:pt idx="126">
                  <c:v>2336.8444444444399</c:v>
                </c:pt>
                <c:pt idx="127">
                  <c:v>2355.24444444444</c:v>
                </c:pt>
                <c:pt idx="128">
                  <c:v>2373.6444444444401</c:v>
                </c:pt>
                <c:pt idx="129">
                  <c:v>2392.0444444444402</c:v>
                </c:pt>
                <c:pt idx="130">
                  <c:v>2410.4444444444398</c:v>
                </c:pt>
                <c:pt idx="131">
                  <c:v>2428.8444444444399</c:v>
                </c:pt>
                <c:pt idx="132">
                  <c:v>2447.24444444444</c:v>
                </c:pt>
                <c:pt idx="133">
                  <c:v>2465.6444444444401</c:v>
                </c:pt>
                <c:pt idx="134">
                  <c:v>2484.0444444444402</c:v>
                </c:pt>
                <c:pt idx="135">
                  <c:v>2502.4444444444398</c:v>
                </c:pt>
                <c:pt idx="136">
                  <c:v>2520.8444444444399</c:v>
                </c:pt>
                <c:pt idx="137">
                  <c:v>2539.24444444444</c:v>
                </c:pt>
                <c:pt idx="138">
                  <c:v>2557.6444444444401</c:v>
                </c:pt>
                <c:pt idx="139">
                  <c:v>2576.0444444444402</c:v>
                </c:pt>
                <c:pt idx="140">
                  <c:v>2594.4444444444398</c:v>
                </c:pt>
                <c:pt idx="141">
                  <c:v>2612.8444444444399</c:v>
                </c:pt>
                <c:pt idx="142">
                  <c:v>2631.24444444444</c:v>
                </c:pt>
                <c:pt idx="143">
                  <c:v>2649.6444444444401</c:v>
                </c:pt>
                <c:pt idx="144">
                  <c:v>2668.0444444444402</c:v>
                </c:pt>
                <c:pt idx="145">
                  <c:v>2686.4444444444398</c:v>
                </c:pt>
                <c:pt idx="146">
                  <c:v>2704.8444444444399</c:v>
                </c:pt>
                <c:pt idx="147">
                  <c:v>2723.24444444444</c:v>
                </c:pt>
                <c:pt idx="148">
                  <c:v>2741.6444444444401</c:v>
                </c:pt>
                <c:pt idx="149">
                  <c:v>2760.0444444444402</c:v>
                </c:pt>
                <c:pt idx="150">
                  <c:v>2778.4444444444398</c:v>
                </c:pt>
                <c:pt idx="151">
                  <c:v>2796.8444444444399</c:v>
                </c:pt>
                <c:pt idx="152">
                  <c:v>2815.24444444444</c:v>
                </c:pt>
                <c:pt idx="153">
                  <c:v>2833.6444444444401</c:v>
                </c:pt>
                <c:pt idx="154">
                  <c:v>2852.0444444444402</c:v>
                </c:pt>
                <c:pt idx="155">
                  <c:v>2870.4444444444398</c:v>
                </c:pt>
                <c:pt idx="156">
                  <c:v>2888.8444444444399</c:v>
                </c:pt>
                <c:pt idx="157">
                  <c:v>2907.24444444444</c:v>
                </c:pt>
                <c:pt idx="158">
                  <c:v>2925.6444444444401</c:v>
                </c:pt>
                <c:pt idx="159">
                  <c:v>2944.0444444444402</c:v>
                </c:pt>
                <c:pt idx="160">
                  <c:v>2962.4444444444398</c:v>
                </c:pt>
                <c:pt idx="161">
                  <c:v>2980.8444444444399</c:v>
                </c:pt>
                <c:pt idx="162">
                  <c:v>2999.24444444444</c:v>
                </c:pt>
                <c:pt idx="163">
                  <c:v>3017.6444444444401</c:v>
                </c:pt>
                <c:pt idx="164">
                  <c:v>3036.0444444444402</c:v>
                </c:pt>
                <c:pt idx="165">
                  <c:v>3054.4444444444398</c:v>
                </c:pt>
                <c:pt idx="166">
                  <c:v>3072.8444444444399</c:v>
                </c:pt>
                <c:pt idx="167">
                  <c:v>3091.24444444444</c:v>
                </c:pt>
                <c:pt idx="168">
                  <c:v>3109.6444444444401</c:v>
                </c:pt>
                <c:pt idx="169">
                  <c:v>3128.0444444444402</c:v>
                </c:pt>
                <c:pt idx="170">
                  <c:v>3146.4444444444398</c:v>
                </c:pt>
                <c:pt idx="171">
                  <c:v>3164.8444444444399</c:v>
                </c:pt>
                <c:pt idx="172">
                  <c:v>3183.24444444444</c:v>
                </c:pt>
                <c:pt idx="173">
                  <c:v>3201.6444444444401</c:v>
                </c:pt>
                <c:pt idx="174">
                  <c:v>3220.0444444444402</c:v>
                </c:pt>
                <c:pt idx="175">
                  <c:v>3238.4444444444398</c:v>
                </c:pt>
                <c:pt idx="176">
                  <c:v>3256.8444444444399</c:v>
                </c:pt>
                <c:pt idx="177">
                  <c:v>3275.24444444444</c:v>
                </c:pt>
                <c:pt idx="178">
                  <c:v>3293.6444444444401</c:v>
                </c:pt>
                <c:pt idx="179">
                  <c:v>3312.0444444444402</c:v>
                </c:pt>
                <c:pt idx="180">
                  <c:v>3330.4444444444398</c:v>
                </c:pt>
                <c:pt idx="181">
                  <c:v>3348.8444444444399</c:v>
                </c:pt>
                <c:pt idx="182">
                  <c:v>3367.24444444444</c:v>
                </c:pt>
                <c:pt idx="183">
                  <c:v>3385.6444444444401</c:v>
                </c:pt>
                <c:pt idx="184">
                  <c:v>3404.0444444444402</c:v>
                </c:pt>
                <c:pt idx="185">
                  <c:v>3422.4444444444398</c:v>
                </c:pt>
                <c:pt idx="186">
                  <c:v>3440.8444444444399</c:v>
                </c:pt>
                <c:pt idx="187">
                  <c:v>3459.24444444444</c:v>
                </c:pt>
                <c:pt idx="188">
                  <c:v>3477.6444444444401</c:v>
                </c:pt>
                <c:pt idx="189">
                  <c:v>3496.0444444444402</c:v>
                </c:pt>
                <c:pt idx="190">
                  <c:v>3514.4444444444398</c:v>
                </c:pt>
                <c:pt idx="191">
                  <c:v>3532.8444444444399</c:v>
                </c:pt>
                <c:pt idx="192">
                  <c:v>3551.24444444444</c:v>
                </c:pt>
                <c:pt idx="193">
                  <c:v>3569.6444444444401</c:v>
                </c:pt>
                <c:pt idx="194">
                  <c:v>3588.0444444444402</c:v>
                </c:pt>
                <c:pt idx="195">
                  <c:v>3606.4444444444398</c:v>
                </c:pt>
                <c:pt idx="196">
                  <c:v>3624.8444444444399</c:v>
                </c:pt>
                <c:pt idx="197">
                  <c:v>3643.24444444444</c:v>
                </c:pt>
                <c:pt idx="198">
                  <c:v>3661.6444444444401</c:v>
                </c:pt>
                <c:pt idx="199">
                  <c:v>3680.0444444444402</c:v>
                </c:pt>
                <c:pt idx="200">
                  <c:v>3698.4444444444398</c:v>
                </c:pt>
                <c:pt idx="201">
                  <c:v>3716.8444444444399</c:v>
                </c:pt>
                <c:pt idx="202">
                  <c:v>3735.24444444444</c:v>
                </c:pt>
                <c:pt idx="203">
                  <c:v>3753.6444444444401</c:v>
                </c:pt>
                <c:pt idx="204">
                  <c:v>3772.0444444444402</c:v>
                </c:pt>
                <c:pt idx="205">
                  <c:v>3790.4444444444398</c:v>
                </c:pt>
                <c:pt idx="206">
                  <c:v>3808.8444444444399</c:v>
                </c:pt>
                <c:pt idx="207">
                  <c:v>3827.24444444444</c:v>
                </c:pt>
                <c:pt idx="208">
                  <c:v>3845.6444444444401</c:v>
                </c:pt>
                <c:pt idx="209">
                  <c:v>3864.0444444444402</c:v>
                </c:pt>
                <c:pt idx="210">
                  <c:v>3882.4444444444398</c:v>
                </c:pt>
                <c:pt idx="211">
                  <c:v>3900.8444444444399</c:v>
                </c:pt>
                <c:pt idx="212">
                  <c:v>3919.24444444444</c:v>
                </c:pt>
                <c:pt idx="213">
                  <c:v>3937.6444444444401</c:v>
                </c:pt>
                <c:pt idx="214">
                  <c:v>3956.0444444444402</c:v>
                </c:pt>
                <c:pt idx="215">
                  <c:v>3974.4444444444398</c:v>
                </c:pt>
                <c:pt idx="216">
                  <c:v>3992.8444444444399</c:v>
                </c:pt>
                <c:pt idx="217">
                  <c:v>4011.24444444444</c:v>
                </c:pt>
                <c:pt idx="218">
                  <c:v>4029.6444444444401</c:v>
                </c:pt>
                <c:pt idx="219">
                  <c:v>4048.0444444444402</c:v>
                </c:pt>
                <c:pt idx="220">
                  <c:v>4066.4444444444398</c:v>
                </c:pt>
                <c:pt idx="221">
                  <c:v>4084.8444444444399</c:v>
                </c:pt>
                <c:pt idx="222">
                  <c:v>4103.24444444444</c:v>
                </c:pt>
                <c:pt idx="223">
                  <c:v>4121.6444444444496</c:v>
                </c:pt>
                <c:pt idx="224">
                  <c:v>4140.0444444444402</c:v>
                </c:pt>
                <c:pt idx="225">
                  <c:v>4158.4444444444398</c:v>
                </c:pt>
                <c:pt idx="226">
                  <c:v>4176.8444444444403</c:v>
                </c:pt>
                <c:pt idx="227">
                  <c:v>4195.24444444444</c:v>
                </c:pt>
                <c:pt idx="228">
                  <c:v>4213.6444444444496</c:v>
                </c:pt>
                <c:pt idx="229">
                  <c:v>4232.0444444444402</c:v>
                </c:pt>
                <c:pt idx="230">
                  <c:v>4250.4444444444398</c:v>
                </c:pt>
                <c:pt idx="231">
                  <c:v>4268.8444444444403</c:v>
                </c:pt>
                <c:pt idx="232">
                  <c:v>4287.24444444444</c:v>
                </c:pt>
                <c:pt idx="233">
                  <c:v>4305.6444444444496</c:v>
                </c:pt>
                <c:pt idx="234">
                  <c:v>4324.0444444444402</c:v>
                </c:pt>
                <c:pt idx="235">
                  <c:v>4342.4444444444398</c:v>
                </c:pt>
                <c:pt idx="236">
                  <c:v>4360.8444444444403</c:v>
                </c:pt>
                <c:pt idx="237">
                  <c:v>4379.24444444444</c:v>
                </c:pt>
                <c:pt idx="238">
                  <c:v>4397.6444444444496</c:v>
                </c:pt>
                <c:pt idx="239">
                  <c:v>4416.0444444444402</c:v>
                </c:pt>
                <c:pt idx="240">
                  <c:v>4434.4444444444398</c:v>
                </c:pt>
                <c:pt idx="241">
                  <c:v>4452.8444444444403</c:v>
                </c:pt>
                <c:pt idx="242">
                  <c:v>4471.24444444444</c:v>
                </c:pt>
                <c:pt idx="243">
                  <c:v>4489.6444444444496</c:v>
                </c:pt>
                <c:pt idx="244">
                  <c:v>4508.0444444444402</c:v>
                </c:pt>
                <c:pt idx="245">
                  <c:v>4526.4444444444398</c:v>
                </c:pt>
                <c:pt idx="246">
                  <c:v>4544.8444444444403</c:v>
                </c:pt>
                <c:pt idx="247">
                  <c:v>4563.24444444444</c:v>
                </c:pt>
                <c:pt idx="248">
                  <c:v>4581.6444444444496</c:v>
                </c:pt>
                <c:pt idx="249">
                  <c:v>4600.0444444444402</c:v>
                </c:pt>
                <c:pt idx="250">
                  <c:v>4618.4444444444398</c:v>
                </c:pt>
                <c:pt idx="251">
                  <c:v>4636.8444444444403</c:v>
                </c:pt>
                <c:pt idx="252">
                  <c:v>4655.24444444444</c:v>
                </c:pt>
                <c:pt idx="253">
                  <c:v>4673.6444444444496</c:v>
                </c:pt>
                <c:pt idx="254">
                  <c:v>4692.0444444444402</c:v>
                </c:pt>
                <c:pt idx="255">
                  <c:v>4710.4444444444398</c:v>
                </c:pt>
                <c:pt idx="256">
                  <c:v>4728.8444444444403</c:v>
                </c:pt>
                <c:pt idx="257">
                  <c:v>4747.24444444444</c:v>
                </c:pt>
                <c:pt idx="258">
                  <c:v>4765.6444444444496</c:v>
                </c:pt>
                <c:pt idx="259">
                  <c:v>4784.0444444444402</c:v>
                </c:pt>
                <c:pt idx="260">
                  <c:v>4802.4444444444398</c:v>
                </c:pt>
                <c:pt idx="261">
                  <c:v>4820.8444444444403</c:v>
                </c:pt>
                <c:pt idx="262">
                  <c:v>4839.24444444444</c:v>
                </c:pt>
                <c:pt idx="263">
                  <c:v>4857.6444444444496</c:v>
                </c:pt>
                <c:pt idx="264">
                  <c:v>4876.0444444444402</c:v>
                </c:pt>
                <c:pt idx="265">
                  <c:v>4894.4444444444398</c:v>
                </c:pt>
                <c:pt idx="266">
                  <c:v>4912.8444444444403</c:v>
                </c:pt>
                <c:pt idx="267">
                  <c:v>4931.24444444444</c:v>
                </c:pt>
                <c:pt idx="268">
                  <c:v>4949.6444444444496</c:v>
                </c:pt>
                <c:pt idx="269">
                  <c:v>4968.0444444444402</c:v>
                </c:pt>
                <c:pt idx="270">
                  <c:v>4986.4444444444398</c:v>
                </c:pt>
                <c:pt idx="271">
                  <c:v>5004.8444444444403</c:v>
                </c:pt>
                <c:pt idx="272">
                  <c:v>5023.24444444444</c:v>
                </c:pt>
                <c:pt idx="273">
                  <c:v>5041.6444444444496</c:v>
                </c:pt>
                <c:pt idx="274">
                  <c:v>5060.0444444444402</c:v>
                </c:pt>
                <c:pt idx="275">
                  <c:v>5078.4444444444398</c:v>
                </c:pt>
                <c:pt idx="276">
                  <c:v>5096.8444444444403</c:v>
                </c:pt>
                <c:pt idx="277">
                  <c:v>5115.24444444444</c:v>
                </c:pt>
                <c:pt idx="278">
                  <c:v>5133.6444444444496</c:v>
                </c:pt>
                <c:pt idx="279">
                  <c:v>5152.0444444444402</c:v>
                </c:pt>
                <c:pt idx="280">
                  <c:v>5170.4444444444398</c:v>
                </c:pt>
                <c:pt idx="281">
                  <c:v>5188.8444444444403</c:v>
                </c:pt>
                <c:pt idx="282">
                  <c:v>5207.24444444444</c:v>
                </c:pt>
                <c:pt idx="283">
                  <c:v>5225.6444444444496</c:v>
                </c:pt>
                <c:pt idx="284">
                  <c:v>5244.0444444444402</c:v>
                </c:pt>
                <c:pt idx="285">
                  <c:v>5262.4444444444398</c:v>
                </c:pt>
                <c:pt idx="286">
                  <c:v>5280.8444444444403</c:v>
                </c:pt>
                <c:pt idx="287">
                  <c:v>5299.24444444444</c:v>
                </c:pt>
                <c:pt idx="288">
                  <c:v>5317.6444444444496</c:v>
                </c:pt>
                <c:pt idx="289">
                  <c:v>5336.0444444444402</c:v>
                </c:pt>
                <c:pt idx="290">
                  <c:v>5354.4444444444398</c:v>
                </c:pt>
                <c:pt idx="291">
                  <c:v>5372.8444444444403</c:v>
                </c:pt>
                <c:pt idx="292">
                  <c:v>5391.24444444444</c:v>
                </c:pt>
                <c:pt idx="293">
                  <c:v>5409.6444444444496</c:v>
                </c:pt>
                <c:pt idx="294">
                  <c:v>5428.0444444444402</c:v>
                </c:pt>
                <c:pt idx="295">
                  <c:v>5446.4444444444398</c:v>
                </c:pt>
                <c:pt idx="296">
                  <c:v>5464.8444444444403</c:v>
                </c:pt>
                <c:pt idx="297">
                  <c:v>5483.24444444444</c:v>
                </c:pt>
                <c:pt idx="298">
                  <c:v>5501.6444444444496</c:v>
                </c:pt>
                <c:pt idx="299">
                  <c:v>5520.0444444444402</c:v>
                </c:pt>
                <c:pt idx="300">
                  <c:v>5538.4444444444398</c:v>
                </c:pt>
                <c:pt idx="301">
                  <c:v>5556.8444444444403</c:v>
                </c:pt>
                <c:pt idx="302">
                  <c:v>5575.24444444444</c:v>
                </c:pt>
                <c:pt idx="303">
                  <c:v>5593.6444444444496</c:v>
                </c:pt>
                <c:pt idx="304">
                  <c:v>5612.0444444444402</c:v>
                </c:pt>
                <c:pt idx="305">
                  <c:v>5630.4444444444398</c:v>
                </c:pt>
                <c:pt idx="306">
                  <c:v>5648.8444444444403</c:v>
                </c:pt>
                <c:pt idx="307">
                  <c:v>5667.24444444444</c:v>
                </c:pt>
                <c:pt idx="308">
                  <c:v>5685.6444444444496</c:v>
                </c:pt>
                <c:pt idx="309">
                  <c:v>5704.0444444444402</c:v>
                </c:pt>
                <c:pt idx="310">
                  <c:v>5722.4444444444398</c:v>
                </c:pt>
                <c:pt idx="311">
                  <c:v>5740.8444444444403</c:v>
                </c:pt>
                <c:pt idx="312">
                  <c:v>5759.24444444444</c:v>
                </c:pt>
                <c:pt idx="313">
                  <c:v>5777.6444444444496</c:v>
                </c:pt>
                <c:pt idx="314">
                  <c:v>5796.0444444444402</c:v>
                </c:pt>
                <c:pt idx="315">
                  <c:v>5814.4444444444398</c:v>
                </c:pt>
                <c:pt idx="316">
                  <c:v>5832.8444444444403</c:v>
                </c:pt>
                <c:pt idx="317">
                  <c:v>5851.24444444444</c:v>
                </c:pt>
                <c:pt idx="318">
                  <c:v>5869.6444444444496</c:v>
                </c:pt>
                <c:pt idx="319">
                  <c:v>5888.0444444444402</c:v>
                </c:pt>
                <c:pt idx="320">
                  <c:v>5906.4444444444398</c:v>
                </c:pt>
                <c:pt idx="321">
                  <c:v>5924.8444444444403</c:v>
                </c:pt>
                <c:pt idx="322">
                  <c:v>5943.24444444444</c:v>
                </c:pt>
                <c:pt idx="323">
                  <c:v>5961.6444444444496</c:v>
                </c:pt>
                <c:pt idx="324">
                  <c:v>5980.0444444444402</c:v>
                </c:pt>
                <c:pt idx="325">
                  <c:v>5998.4444444444398</c:v>
                </c:pt>
                <c:pt idx="326">
                  <c:v>6016.8444444444403</c:v>
                </c:pt>
                <c:pt idx="327">
                  <c:v>6035.24444444444</c:v>
                </c:pt>
                <c:pt idx="328">
                  <c:v>6053.6444444444496</c:v>
                </c:pt>
                <c:pt idx="329">
                  <c:v>6072.0444444444402</c:v>
                </c:pt>
                <c:pt idx="330">
                  <c:v>6090.4444444444398</c:v>
                </c:pt>
                <c:pt idx="331">
                  <c:v>6108.8444444444403</c:v>
                </c:pt>
                <c:pt idx="332">
                  <c:v>6127.24444444444</c:v>
                </c:pt>
                <c:pt idx="333">
                  <c:v>6145.6444444444496</c:v>
                </c:pt>
                <c:pt idx="334">
                  <c:v>6164.0444444444402</c:v>
                </c:pt>
                <c:pt idx="335">
                  <c:v>6182.4444444444398</c:v>
                </c:pt>
                <c:pt idx="336">
                  <c:v>6200.8444444444403</c:v>
                </c:pt>
                <c:pt idx="337">
                  <c:v>6219.24444444444</c:v>
                </c:pt>
                <c:pt idx="338">
                  <c:v>6237.6444444444496</c:v>
                </c:pt>
                <c:pt idx="339">
                  <c:v>6256.0444444444402</c:v>
                </c:pt>
                <c:pt idx="340">
                  <c:v>6274.4444444444398</c:v>
                </c:pt>
                <c:pt idx="341">
                  <c:v>6292.8444444444403</c:v>
                </c:pt>
                <c:pt idx="342">
                  <c:v>6311.24444444444</c:v>
                </c:pt>
                <c:pt idx="343">
                  <c:v>6329.6444444444496</c:v>
                </c:pt>
                <c:pt idx="344">
                  <c:v>6348.0444444444402</c:v>
                </c:pt>
                <c:pt idx="345">
                  <c:v>6366.4444444444398</c:v>
                </c:pt>
                <c:pt idx="346">
                  <c:v>6384.8444444444403</c:v>
                </c:pt>
                <c:pt idx="347">
                  <c:v>6403.24444444444</c:v>
                </c:pt>
                <c:pt idx="348">
                  <c:v>6421.6444444444496</c:v>
                </c:pt>
                <c:pt idx="349">
                  <c:v>6440.0444444444402</c:v>
                </c:pt>
                <c:pt idx="350">
                  <c:v>6458.4444444444398</c:v>
                </c:pt>
                <c:pt idx="351">
                  <c:v>6476.8444444444403</c:v>
                </c:pt>
                <c:pt idx="352">
                  <c:v>6495.24444444444</c:v>
                </c:pt>
                <c:pt idx="353">
                  <c:v>6513.6444444444496</c:v>
                </c:pt>
                <c:pt idx="354">
                  <c:v>6532.0444444444402</c:v>
                </c:pt>
                <c:pt idx="355">
                  <c:v>6550.4444444444398</c:v>
                </c:pt>
                <c:pt idx="356">
                  <c:v>6568.8444444444403</c:v>
                </c:pt>
                <c:pt idx="357">
                  <c:v>6587.24444444444</c:v>
                </c:pt>
                <c:pt idx="358">
                  <c:v>6605.6444444444496</c:v>
                </c:pt>
                <c:pt idx="359">
                  <c:v>6624.0444444444402</c:v>
                </c:pt>
                <c:pt idx="360">
                  <c:v>6642.4444444444398</c:v>
                </c:pt>
                <c:pt idx="361">
                  <c:v>6660.8444444444403</c:v>
                </c:pt>
                <c:pt idx="362">
                  <c:v>6679.24444444444</c:v>
                </c:pt>
                <c:pt idx="363">
                  <c:v>6697.6444444444496</c:v>
                </c:pt>
                <c:pt idx="364">
                  <c:v>6716.0444444444402</c:v>
                </c:pt>
                <c:pt idx="365">
                  <c:v>6734.4444444444398</c:v>
                </c:pt>
                <c:pt idx="366">
                  <c:v>6752.8444444444403</c:v>
                </c:pt>
                <c:pt idx="367">
                  <c:v>6771.24444444444</c:v>
                </c:pt>
                <c:pt idx="368">
                  <c:v>6789.6444444444496</c:v>
                </c:pt>
                <c:pt idx="369">
                  <c:v>6808.0444444444402</c:v>
                </c:pt>
                <c:pt idx="370">
                  <c:v>6826.4444444444398</c:v>
                </c:pt>
                <c:pt idx="371">
                  <c:v>6844.8444444444403</c:v>
                </c:pt>
                <c:pt idx="372">
                  <c:v>6863.24444444444</c:v>
                </c:pt>
                <c:pt idx="373">
                  <c:v>6881.6444444444496</c:v>
                </c:pt>
                <c:pt idx="374">
                  <c:v>6900.0444444444402</c:v>
                </c:pt>
                <c:pt idx="375">
                  <c:v>6918.4444444444398</c:v>
                </c:pt>
                <c:pt idx="376">
                  <c:v>6936.8444444444403</c:v>
                </c:pt>
                <c:pt idx="377">
                  <c:v>6955.24444444444</c:v>
                </c:pt>
                <c:pt idx="378">
                  <c:v>6973.6444444444496</c:v>
                </c:pt>
                <c:pt idx="379">
                  <c:v>6992.0444444444402</c:v>
                </c:pt>
                <c:pt idx="380">
                  <c:v>7010.4444444444398</c:v>
                </c:pt>
                <c:pt idx="381">
                  <c:v>7028.8444444444403</c:v>
                </c:pt>
                <c:pt idx="382">
                  <c:v>7047.24444444444</c:v>
                </c:pt>
                <c:pt idx="383">
                  <c:v>7065.6444444444496</c:v>
                </c:pt>
                <c:pt idx="384">
                  <c:v>7084.0444444444402</c:v>
                </c:pt>
                <c:pt idx="385">
                  <c:v>7102.4444444444398</c:v>
                </c:pt>
                <c:pt idx="386">
                  <c:v>7120.8444444444403</c:v>
                </c:pt>
                <c:pt idx="387">
                  <c:v>7139.24444444444</c:v>
                </c:pt>
                <c:pt idx="388">
                  <c:v>7157.6444444444496</c:v>
                </c:pt>
                <c:pt idx="389">
                  <c:v>7176.0444444444402</c:v>
                </c:pt>
                <c:pt idx="390">
                  <c:v>7194.4444444444398</c:v>
                </c:pt>
                <c:pt idx="391">
                  <c:v>7212.8444444444403</c:v>
                </c:pt>
                <c:pt idx="392">
                  <c:v>7231.24444444444</c:v>
                </c:pt>
                <c:pt idx="393">
                  <c:v>7249.6444444444496</c:v>
                </c:pt>
                <c:pt idx="394">
                  <c:v>7268.0444444444402</c:v>
                </c:pt>
                <c:pt idx="395">
                  <c:v>7286.4444444444398</c:v>
                </c:pt>
                <c:pt idx="396">
                  <c:v>7304.8444444444403</c:v>
                </c:pt>
                <c:pt idx="397">
                  <c:v>7323.24444444444</c:v>
                </c:pt>
                <c:pt idx="398">
                  <c:v>7341.6444444444496</c:v>
                </c:pt>
                <c:pt idx="399">
                  <c:v>7360.0444444444402</c:v>
                </c:pt>
                <c:pt idx="400">
                  <c:v>7378.4444444444398</c:v>
                </c:pt>
                <c:pt idx="401">
                  <c:v>7396.8444444444403</c:v>
                </c:pt>
                <c:pt idx="402">
                  <c:v>7415.24444444444</c:v>
                </c:pt>
                <c:pt idx="403">
                  <c:v>7433.6444444444496</c:v>
                </c:pt>
                <c:pt idx="404">
                  <c:v>7452.0444444444402</c:v>
                </c:pt>
                <c:pt idx="405">
                  <c:v>7470.4444444444398</c:v>
                </c:pt>
                <c:pt idx="406">
                  <c:v>7488.8444444444403</c:v>
                </c:pt>
                <c:pt idx="407">
                  <c:v>7507.24444444444</c:v>
                </c:pt>
                <c:pt idx="408">
                  <c:v>7525.6444444444496</c:v>
                </c:pt>
                <c:pt idx="409">
                  <c:v>7544.0444444444402</c:v>
                </c:pt>
                <c:pt idx="410">
                  <c:v>7562.4444444444398</c:v>
                </c:pt>
                <c:pt idx="411">
                  <c:v>7580.8444444444403</c:v>
                </c:pt>
                <c:pt idx="412">
                  <c:v>7599.24444444444</c:v>
                </c:pt>
                <c:pt idx="413">
                  <c:v>7617.6444444444496</c:v>
                </c:pt>
                <c:pt idx="414">
                  <c:v>7636.0444444444402</c:v>
                </c:pt>
                <c:pt idx="415">
                  <c:v>7654.4444444444398</c:v>
                </c:pt>
                <c:pt idx="416">
                  <c:v>7672.8444444444403</c:v>
                </c:pt>
                <c:pt idx="417">
                  <c:v>7691.24444444444</c:v>
                </c:pt>
                <c:pt idx="418">
                  <c:v>7709.6444444444496</c:v>
                </c:pt>
                <c:pt idx="419">
                  <c:v>7728.0444444444402</c:v>
                </c:pt>
                <c:pt idx="420">
                  <c:v>7746.4444444444398</c:v>
                </c:pt>
                <c:pt idx="421">
                  <c:v>7764.8444444444403</c:v>
                </c:pt>
                <c:pt idx="422">
                  <c:v>7783.24444444444</c:v>
                </c:pt>
                <c:pt idx="423">
                  <c:v>7801.6444444444496</c:v>
                </c:pt>
                <c:pt idx="424">
                  <c:v>7820.0444444444402</c:v>
                </c:pt>
                <c:pt idx="425">
                  <c:v>7838.4444444444398</c:v>
                </c:pt>
                <c:pt idx="426">
                  <c:v>7856.8444444444403</c:v>
                </c:pt>
                <c:pt idx="427">
                  <c:v>7875.24444444444</c:v>
                </c:pt>
                <c:pt idx="428">
                  <c:v>7893.6444444444496</c:v>
                </c:pt>
                <c:pt idx="429">
                  <c:v>7912.0444444444402</c:v>
                </c:pt>
                <c:pt idx="430">
                  <c:v>7930.4444444444398</c:v>
                </c:pt>
                <c:pt idx="431">
                  <c:v>7948.8444444444403</c:v>
                </c:pt>
                <c:pt idx="432">
                  <c:v>7967.24444444444</c:v>
                </c:pt>
                <c:pt idx="433">
                  <c:v>7985.6444444444496</c:v>
                </c:pt>
                <c:pt idx="434">
                  <c:v>8004.0444444444402</c:v>
                </c:pt>
                <c:pt idx="435">
                  <c:v>8022.4444444444398</c:v>
                </c:pt>
                <c:pt idx="436">
                  <c:v>8040.8444444444403</c:v>
                </c:pt>
                <c:pt idx="437">
                  <c:v>8059.24444444444</c:v>
                </c:pt>
                <c:pt idx="438">
                  <c:v>8077.6444444444496</c:v>
                </c:pt>
                <c:pt idx="439">
                  <c:v>8096.0444444444402</c:v>
                </c:pt>
                <c:pt idx="440">
                  <c:v>8114.4444444444398</c:v>
                </c:pt>
                <c:pt idx="441">
                  <c:v>8132.8444444444403</c:v>
                </c:pt>
                <c:pt idx="442">
                  <c:v>8151.24444444444</c:v>
                </c:pt>
                <c:pt idx="443">
                  <c:v>8169.6444444444496</c:v>
                </c:pt>
                <c:pt idx="444">
                  <c:v>8188.0444444444402</c:v>
                </c:pt>
                <c:pt idx="445">
                  <c:v>8206.4444444444398</c:v>
                </c:pt>
                <c:pt idx="446">
                  <c:v>8224.8444444444394</c:v>
                </c:pt>
                <c:pt idx="447">
                  <c:v>8243.2444444444409</c:v>
                </c:pt>
                <c:pt idx="448">
                  <c:v>8261.6444444444405</c:v>
                </c:pt>
                <c:pt idx="449">
                  <c:v>8280.0444444444402</c:v>
                </c:pt>
                <c:pt idx="450">
                  <c:v>8298.4444444444398</c:v>
                </c:pt>
                <c:pt idx="451">
                  <c:v>8316.8444444444394</c:v>
                </c:pt>
                <c:pt idx="452">
                  <c:v>8335.2444444444409</c:v>
                </c:pt>
                <c:pt idx="453">
                  <c:v>8353.6444444444405</c:v>
                </c:pt>
                <c:pt idx="454">
                  <c:v>8372.0444444444402</c:v>
                </c:pt>
                <c:pt idx="455">
                  <c:v>8390.4444444444398</c:v>
                </c:pt>
                <c:pt idx="456">
                  <c:v>8408.8444444444394</c:v>
                </c:pt>
                <c:pt idx="457">
                  <c:v>8427.2444444444409</c:v>
                </c:pt>
                <c:pt idx="458">
                  <c:v>8445.6444444444405</c:v>
                </c:pt>
                <c:pt idx="459">
                  <c:v>8464.0444444444402</c:v>
                </c:pt>
                <c:pt idx="460">
                  <c:v>8482.4444444444398</c:v>
                </c:pt>
                <c:pt idx="461">
                  <c:v>8500.8444444444394</c:v>
                </c:pt>
                <c:pt idx="462">
                  <c:v>8519.2444444444409</c:v>
                </c:pt>
                <c:pt idx="463">
                  <c:v>8537.6444444444405</c:v>
                </c:pt>
                <c:pt idx="464">
                  <c:v>8556.0444444444402</c:v>
                </c:pt>
                <c:pt idx="465">
                  <c:v>8574.4444444444398</c:v>
                </c:pt>
                <c:pt idx="466">
                  <c:v>8592.8444444444394</c:v>
                </c:pt>
                <c:pt idx="467">
                  <c:v>8611.2444444444409</c:v>
                </c:pt>
                <c:pt idx="468">
                  <c:v>8629.6444444444405</c:v>
                </c:pt>
                <c:pt idx="469">
                  <c:v>8648.0444444444402</c:v>
                </c:pt>
                <c:pt idx="470">
                  <c:v>8666.4444444444398</c:v>
                </c:pt>
                <c:pt idx="471">
                  <c:v>8684.8444444444394</c:v>
                </c:pt>
                <c:pt idx="472">
                  <c:v>8703.2444444444409</c:v>
                </c:pt>
              </c:numCache>
            </c:numRef>
          </c:xVal>
          <c:yVal>
            <c:numRef>
              <c:f>Extended!$BS$3:$BS$476</c:f>
              <c:numCache>
                <c:formatCode>General</c:formatCode>
                <c:ptCount val="474"/>
                <c:pt idx="0">
                  <c:v>56.7</c:v>
                </c:pt>
                <c:pt idx="1">
                  <c:v>56.9</c:v>
                </c:pt>
                <c:pt idx="2">
                  <c:v>75.599999999999994</c:v>
                </c:pt>
                <c:pt idx="3">
                  <c:v>68.2</c:v>
                </c:pt>
                <c:pt idx="4">
                  <c:v>62.4</c:v>
                </c:pt>
                <c:pt idx="5">
                  <c:v>59.2</c:v>
                </c:pt>
                <c:pt idx="6">
                  <c:v>58</c:v>
                </c:pt>
                <c:pt idx="7">
                  <c:v>57.8</c:v>
                </c:pt>
                <c:pt idx="8">
                  <c:v>58.3</c:v>
                </c:pt>
                <c:pt idx="9">
                  <c:v>59.3</c:v>
                </c:pt>
                <c:pt idx="10">
                  <c:v>60.6</c:v>
                </c:pt>
                <c:pt idx="11">
                  <c:v>62.2</c:v>
                </c:pt>
                <c:pt idx="12">
                  <c:v>63.9</c:v>
                </c:pt>
                <c:pt idx="13">
                  <c:v>67</c:v>
                </c:pt>
                <c:pt idx="14">
                  <c:v>67.2</c:v>
                </c:pt>
                <c:pt idx="15">
                  <c:v>68.599999999999994</c:v>
                </c:pt>
                <c:pt idx="16">
                  <c:v>70.5</c:v>
                </c:pt>
                <c:pt idx="17">
                  <c:v>72.5</c:v>
                </c:pt>
                <c:pt idx="18">
                  <c:v>74.3</c:v>
                </c:pt>
                <c:pt idx="19">
                  <c:v>76.099999999999994</c:v>
                </c:pt>
                <c:pt idx="20">
                  <c:v>77.5</c:v>
                </c:pt>
                <c:pt idx="21">
                  <c:v>79.099999999999994</c:v>
                </c:pt>
                <c:pt idx="22">
                  <c:v>80.900000000000006</c:v>
                </c:pt>
                <c:pt idx="23">
                  <c:v>82.6</c:v>
                </c:pt>
                <c:pt idx="24">
                  <c:v>83.9</c:v>
                </c:pt>
                <c:pt idx="25">
                  <c:v>84.8</c:v>
                </c:pt>
                <c:pt idx="26">
                  <c:v>85.5</c:v>
                </c:pt>
                <c:pt idx="27">
                  <c:v>86.1</c:v>
                </c:pt>
                <c:pt idx="28">
                  <c:v>85.9</c:v>
                </c:pt>
                <c:pt idx="29">
                  <c:v>85.5</c:v>
                </c:pt>
                <c:pt idx="30">
                  <c:v>86.3</c:v>
                </c:pt>
                <c:pt idx="31">
                  <c:v>86.6</c:v>
                </c:pt>
                <c:pt idx="32">
                  <c:v>85.4</c:v>
                </c:pt>
                <c:pt idx="33">
                  <c:v>85.6</c:v>
                </c:pt>
                <c:pt idx="34">
                  <c:v>86.2</c:v>
                </c:pt>
                <c:pt idx="35">
                  <c:v>87</c:v>
                </c:pt>
                <c:pt idx="36">
                  <c:v>87.8</c:v>
                </c:pt>
                <c:pt idx="37">
                  <c:v>88.4</c:v>
                </c:pt>
                <c:pt idx="38">
                  <c:v>89</c:v>
                </c:pt>
                <c:pt idx="39">
                  <c:v>89.6</c:v>
                </c:pt>
                <c:pt idx="40">
                  <c:v>89.9</c:v>
                </c:pt>
                <c:pt idx="41">
                  <c:v>90.7</c:v>
                </c:pt>
                <c:pt idx="42">
                  <c:v>92.4</c:v>
                </c:pt>
                <c:pt idx="43">
                  <c:v>94.8</c:v>
                </c:pt>
                <c:pt idx="44">
                  <c:v>96.1</c:v>
                </c:pt>
                <c:pt idx="45">
                  <c:v>96.2</c:v>
                </c:pt>
                <c:pt idx="46">
                  <c:v>95.3</c:v>
                </c:pt>
                <c:pt idx="47">
                  <c:v>93.6</c:v>
                </c:pt>
                <c:pt idx="48">
                  <c:v>91.5</c:v>
                </c:pt>
                <c:pt idx="49">
                  <c:v>89.4</c:v>
                </c:pt>
                <c:pt idx="50">
                  <c:v>85.8</c:v>
                </c:pt>
                <c:pt idx="51">
                  <c:v>84.9</c:v>
                </c:pt>
                <c:pt idx="52">
                  <c:v>84.6</c:v>
                </c:pt>
                <c:pt idx="53">
                  <c:v>83.9</c:v>
                </c:pt>
                <c:pt idx="54">
                  <c:v>83.2</c:v>
                </c:pt>
                <c:pt idx="55">
                  <c:v>82.8</c:v>
                </c:pt>
                <c:pt idx="56">
                  <c:v>82.5</c:v>
                </c:pt>
                <c:pt idx="57">
                  <c:v>82.2</c:v>
                </c:pt>
                <c:pt idx="58">
                  <c:v>83.2</c:v>
                </c:pt>
                <c:pt idx="59">
                  <c:v>83.9</c:v>
                </c:pt>
                <c:pt idx="60">
                  <c:v>83.4</c:v>
                </c:pt>
                <c:pt idx="61">
                  <c:v>82.8</c:v>
                </c:pt>
                <c:pt idx="62">
                  <c:v>82.4</c:v>
                </c:pt>
                <c:pt idx="63">
                  <c:v>82.1</c:v>
                </c:pt>
                <c:pt idx="64">
                  <c:v>82.1</c:v>
                </c:pt>
                <c:pt idx="65">
                  <c:v>82</c:v>
                </c:pt>
                <c:pt idx="66">
                  <c:v>82</c:v>
                </c:pt>
                <c:pt idx="67">
                  <c:v>82.1</c:v>
                </c:pt>
                <c:pt idx="68">
                  <c:v>82.4</c:v>
                </c:pt>
                <c:pt idx="69">
                  <c:v>83.4</c:v>
                </c:pt>
                <c:pt idx="70">
                  <c:v>84.4</c:v>
                </c:pt>
                <c:pt idx="71">
                  <c:v>84.6</c:v>
                </c:pt>
                <c:pt idx="72">
                  <c:v>84.5</c:v>
                </c:pt>
                <c:pt idx="73">
                  <c:v>84.1</c:v>
                </c:pt>
                <c:pt idx="74">
                  <c:v>84</c:v>
                </c:pt>
                <c:pt idx="75">
                  <c:v>83.2</c:v>
                </c:pt>
                <c:pt idx="76">
                  <c:v>83.3</c:v>
                </c:pt>
                <c:pt idx="77">
                  <c:v>83.3</c:v>
                </c:pt>
                <c:pt idx="78">
                  <c:v>83.4</c:v>
                </c:pt>
                <c:pt idx="79">
                  <c:v>83.6</c:v>
                </c:pt>
                <c:pt idx="80">
                  <c:v>83.9</c:v>
                </c:pt>
                <c:pt idx="81">
                  <c:v>84.1</c:v>
                </c:pt>
                <c:pt idx="82">
                  <c:v>84.2</c:v>
                </c:pt>
                <c:pt idx="83">
                  <c:v>84.3</c:v>
                </c:pt>
                <c:pt idx="84">
                  <c:v>83.9</c:v>
                </c:pt>
                <c:pt idx="85">
                  <c:v>81</c:v>
                </c:pt>
                <c:pt idx="86">
                  <c:v>80.7</c:v>
                </c:pt>
                <c:pt idx="87">
                  <c:v>81.3</c:v>
                </c:pt>
                <c:pt idx="88">
                  <c:v>82.3</c:v>
                </c:pt>
                <c:pt idx="89">
                  <c:v>83.3</c:v>
                </c:pt>
                <c:pt idx="90">
                  <c:v>84.4</c:v>
                </c:pt>
                <c:pt idx="91">
                  <c:v>85.2</c:v>
                </c:pt>
                <c:pt idx="92">
                  <c:v>85.9</c:v>
                </c:pt>
                <c:pt idx="93">
                  <c:v>86.6</c:v>
                </c:pt>
                <c:pt idx="94">
                  <c:v>87.6</c:v>
                </c:pt>
                <c:pt idx="95">
                  <c:v>89.5</c:v>
                </c:pt>
                <c:pt idx="96">
                  <c:v>89.5</c:v>
                </c:pt>
                <c:pt idx="97">
                  <c:v>88.7</c:v>
                </c:pt>
                <c:pt idx="98">
                  <c:v>88.2</c:v>
                </c:pt>
                <c:pt idx="99">
                  <c:v>88</c:v>
                </c:pt>
                <c:pt idx="100">
                  <c:v>88</c:v>
                </c:pt>
                <c:pt idx="101">
                  <c:v>88.1</c:v>
                </c:pt>
                <c:pt idx="102">
                  <c:v>88</c:v>
                </c:pt>
                <c:pt idx="103">
                  <c:v>88.9</c:v>
                </c:pt>
                <c:pt idx="104">
                  <c:v>88.4</c:v>
                </c:pt>
                <c:pt idx="105">
                  <c:v>86.5</c:v>
                </c:pt>
                <c:pt idx="106">
                  <c:v>86.4</c:v>
                </c:pt>
                <c:pt idx="107">
                  <c:v>86.9</c:v>
                </c:pt>
                <c:pt idx="108">
                  <c:v>87.7</c:v>
                </c:pt>
                <c:pt idx="109">
                  <c:v>88.3</c:v>
                </c:pt>
                <c:pt idx="110">
                  <c:v>88.9</c:v>
                </c:pt>
                <c:pt idx="111">
                  <c:v>89.5</c:v>
                </c:pt>
                <c:pt idx="112">
                  <c:v>90.7</c:v>
                </c:pt>
                <c:pt idx="113">
                  <c:v>92</c:v>
                </c:pt>
                <c:pt idx="114">
                  <c:v>92.9</c:v>
                </c:pt>
                <c:pt idx="115">
                  <c:v>92.9</c:v>
                </c:pt>
                <c:pt idx="116">
                  <c:v>92.1</c:v>
                </c:pt>
                <c:pt idx="117">
                  <c:v>91.3</c:v>
                </c:pt>
                <c:pt idx="118">
                  <c:v>90.5</c:v>
                </c:pt>
                <c:pt idx="119">
                  <c:v>89.9</c:v>
                </c:pt>
                <c:pt idx="120">
                  <c:v>88.6</c:v>
                </c:pt>
                <c:pt idx="121">
                  <c:v>86.6</c:v>
                </c:pt>
                <c:pt idx="122">
                  <c:v>85.7</c:v>
                </c:pt>
                <c:pt idx="123">
                  <c:v>85.5</c:v>
                </c:pt>
                <c:pt idx="124">
                  <c:v>85.6</c:v>
                </c:pt>
                <c:pt idx="125">
                  <c:v>85.8</c:v>
                </c:pt>
                <c:pt idx="126">
                  <c:v>86.2</c:v>
                </c:pt>
                <c:pt idx="127">
                  <c:v>86.6</c:v>
                </c:pt>
                <c:pt idx="128">
                  <c:v>86.8</c:v>
                </c:pt>
                <c:pt idx="129">
                  <c:v>87.4</c:v>
                </c:pt>
                <c:pt idx="130">
                  <c:v>89</c:v>
                </c:pt>
                <c:pt idx="131">
                  <c:v>89.6</c:v>
                </c:pt>
                <c:pt idx="132">
                  <c:v>88.8</c:v>
                </c:pt>
                <c:pt idx="133">
                  <c:v>89</c:v>
                </c:pt>
                <c:pt idx="134">
                  <c:v>89.7</c:v>
                </c:pt>
                <c:pt idx="135">
                  <c:v>90.1</c:v>
                </c:pt>
                <c:pt idx="136">
                  <c:v>90.7</c:v>
                </c:pt>
                <c:pt idx="137">
                  <c:v>91</c:v>
                </c:pt>
                <c:pt idx="138">
                  <c:v>91.4</c:v>
                </c:pt>
                <c:pt idx="139">
                  <c:v>91.8</c:v>
                </c:pt>
                <c:pt idx="140">
                  <c:v>92.3</c:v>
                </c:pt>
                <c:pt idx="141">
                  <c:v>93.7</c:v>
                </c:pt>
                <c:pt idx="142">
                  <c:v>94.1</c:v>
                </c:pt>
                <c:pt idx="143">
                  <c:v>94.4</c:v>
                </c:pt>
                <c:pt idx="144">
                  <c:v>94.3</c:v>
                </c:pt>
                <c:pt idx="145">
                  <c:v>93.6</c:v>
                </c:pt>
                <c:pt idx="146">
                  <c:v>92.5</c:v>
                </c:pt>
                <c:pt idx="147">
                  <c:v>90.3</c:v>
                </c:pt>
                <c:pt idx="148">
                  <c:v>88.2</c:v>
                </c:pt>
                <c:pt idx="149">
                  <c:v>86.4</c:v>
                </c:pt>
                <c:pt idx="150">
                  <c:v>85.6</c:v>
                </c:pt>
                <c:pt idx="151">
                  <c:v>85.3</c:v>
                </c:pt>
                <c:pt idx="152">
                  <c:v>86.3</c:v>
                </c:pt>
                <c:pt idx="153">
                  <c:v>86.5</c:v>
                </c:pt>
                <c:pt idx="154">
                  <c:v>86.8</c:v>
                </c:pt>
                <c:pt idx="155">
                  <c:v>87.2</c:v>
                </c:pt>
                <c:pt idx="156">
                  <c:v>87.4</c:v>
                </c:pt>
                <c:pt idx="157">
                  <c:v>87.7</c:v>
                </c:pt>
                <c:pt idx="158">
                  <c:v>87.8</c:v>
                </c:pt>
                <c:pt idx="159">
                  <c:v>88</c:v>
                </c:pt>
                <c:pt idx="160">
                  <c:v>88.2</c:v>
                </c:pt>
                <c:pt idx="161">
                  <c:v>88.4</c:v>
                </c:pt>
                <c:pt idx="162">
                  <c:v>88.6</c:v>
                </c:pt>
                <c:pt idx="163">
                  <c:v>88.6</c:v>
                </c:pt>
                <c:pt idx="164">
                  <c:v>88.8</c:v>
                </c:pt>
                <c:pt idx="165">
                  <c:v>88.8</c:v>
                </c:pt>
                <c:pt idx="166">
                  <c:v>89</c:v>
                </c:pt>
                <c:pt idx="167">
                  <c:v>89.1</c:v>
                </c:pt>
                <c:pt idx="168">
                  <c:v>89.2</c:v>
                </c:pt>
                <c:pt idx="169">
                  <c:v>89.1</c:v>
                </c:pt>
                <c:pt idx="170">
                  <c:v>89.2</c:v>
                </c:pt>
                <c:pt idx="171">
                  <c:v>89.2</c:v>
                </c:pt>
                <c:pt idx="172">
                  <c:v>89.2</c:v>
                </c:pt>
                <c:pt idx="173">
                  <c:v>89.3</c:v>
                </c:pt>
                <c:pt idx="174">
                  <c:v>89.4</c:v>
                </c:pt>
                <c:pt idx="175">
                  <c:v>89.4</c:v>
                </c:pt>
                <c:pt idx="176">
                  <c:v>89.5</c:v>
                </c:pt>
                <c:pt idx="177">
                  <c:v>89.5</c:v>
                </c:pt>
                <c:pt idx="178">
                  <c:v>89.5</c:v>
                </c:pt>
                <c:pt idx="179">
                  <c:v>89.5</c:v>
                </c:pt>
                <c:pt idx="180">
                  <c:v>89.5</c:v>
                </c:pt>
                <c:pt idx="181">
                  <c:v>89.6</c:v>
                </c:pt>
                <c:pt idx="182">
                  <c:v>89.6</c:v>
                </c:pt>
                <c:pt idx="183">
                  <c:v>89.6</c:v>
                </c:pt>
                <c:pt idx="184">
                  <c:v>89.7</c:v>
                </c:pt>
                <c:pt idx="185">
                  <c:v>89.7</c:v>
                </c:pt>
                <c:pt idx="186">
                  <c:v>89.7</c:v>
                </c:pt>
                <c:pt idx="187">
                  <c:v>89.7</c:v>
                </c:pt>
                <c:pt idx="188">
                  <c:v>89.7</c:v>
                </c:pt>
                <c:pt idx="189">
                  <c:v>89.7</c:v>
                </c:pt>
                <c:pt idx="190">
                  <c:v>89.7</c:v>
                </c:pt>
                <c:pt idx="191">
                  <c:v>89.7</c:v>
                </c:pt>
                <c:pt idx="192">
                  <c:v>89.8</c:v>
                </c:pt>
                <c:pt idx="193">
                  <c:v>89.7</c:v>
                </c:pt>
                <c:pt idx="194">
                  <c:v>89.7</c:v>
                </c:pt>
                <c:pt idx="195">
                  <c:v>89.7</c:v>
                </c:pt>
                <c:pt idx="196">
                  <c:v>89.7</c:v>
                </c:pt>
                <c:pt idx="197">
                  <c:v>89.7</c:v>
                </c:pt>
                <c:pt idx="198">
                  <c:v>89.7</c:v>
                </c:pt>
                <c:pt idx="199">
                  <c:v>89.7</c:v>
                </c:pt>
                <c:pt idx="200">
                  <c:v>89.7</c:v>
                </c:pt>
                <c:pt idx="201">
                  <c:v>89.7</c:v>
                </c:pt>
                <c:pt idx="202">
                  <c:v>89.7</c:v>
                </c:pt>
                <c:pt idx="203">
                  <c:v>89.6</c:v>
                </c:pt>
                <c:pt idx="204">
                  <c:v>89.6</c:v>
                </c:pt>
                <c:pt idx="205">
                  <c:v>89.6</c:v>
                </c:pt>
                <c:pt idx="206">
                  <c:v>89.6</c:v>
                </c:pt>
                <c:pt idx="207">
                  <c:v>89.6</c:v>
                </c:pt>
                <c:pt idx="208">
                  <c:v>89.6</c:v>
                </c:pt>
                <c:pt idx="209">
                  <c:v>89.5</c:v>
                </c:pt>
                <c:pt idx="210">
                  <c:v>89.5</c:v>
                </c:pt>
                <c:pt idx="211">
                  <c:v>89.4</c:v>
                </c:pt>
                <c:pt idx="212">
                  <c:v>89.4</c:v>
                </c:pt>
                <c:pt idx="213">
                  <c:v>89.3</c:v>
                </c:pt>
                <c:pt idx="214">
                  <c:v>89.3</c:v>
                </c:pt>
                <c:pt idx="215">
                  <c:v>89.2</c:v>
                </c:pt>
                <c:pt idx="216">
                  <c:v>89.1</c:v>
                </c:pt>
                <c:pt idx="217">
                  <c:v>89.1</c:v>
                </c:pt>
                <c:pt idx="218">
                  <c:v>89</c:v>
                </c:pt>
                <c:pt idx="219">
                  <c:v>88.9</c:v>
                </c:pt>
                <c:pt idx="220">
                  <c:v>88.8</c:v>
                </c:pt>
                <c:pt idx="221">
                  <c:v>88.7</c:v>
                </c:pt>
                <c:pt idx="222">
                  <c:v>88.7</c:v>
                </c:pt>
                <c:pt idx="223">
                  <c:v>88.6</c:v>
                </c:pt>
                <c:pt idx="224">
                  <c:v>88.6</c:v>
                </c:pt>
                <c:pt idx="225">
                  <c:v>88.5</c:v>
                </c:pt>
                <c:pt idx="226">
                  <c:v>88.9</c:v>
                </c:pt>
                <c:pt idx="227">
                  <c:v>88.8</c:v>
                </c:pt>
                <c:pt idx="228">
                  <c:v>88.9</c:v>
                </c:pt>
                <c:pt idx="229">
                  <c:v>88.9</c:v>
                </c:pt>
                <c:pt idx="230">
                  <c:v>88.8</c:v>
                </c:pt>
                <c:pt idx="231">
                  <c:v>88.8</c:v>
                </c:pt>
                <c:pt idx="232">
                  <c:v>88.9</c:v>
                </c:pt>
                <c:pt idx="233">
                  <c:v>88.9</c:v>
                </c:pt>
                <c:pt idx="234">
                  <c:v>88.9</c:v>
                </c:pt>
                <c:pt idx="235">
                  <c:v>88.8</c:v>
                </c:pt>
                <c:pt idx="236">
                  <c:v>88.8</c:v>
                </c:pt>
                <c:pt idx="237">
                  <c:v>88.8</c:v>
                </c:pt>
                <c:pt idx="238">
                  <c:v>88.8</c:v>
                </c:pt>
                <c:pt idx="239">
                  <c:v>88.7</c:v>
                </c:pt>
                <c:pt idx="240">
                  <c:v>88.7</c:v>
                </c:pt>
                <c:pt idx="241">
                  <c:v>88.9</c:v>
                </c:pt>
                <c:pt idx="242">
                  <c:v>88.9</c:v>
                </c:pt>
                <c:pt idx="243">
                  <c:v>88.9</c:v>
                </c:pt>
                <c:pt idx="244">
                  <c:v>88.8</c:v>
                </c:pt>
                <c:pt idx="245">
                  <c:v>88.8</c:v>
                </c:pt>
                <c:pt idx="246">
                  <c:v>88.7</c:v>
                </c:pt>
                <c:pt idx="247">
                  <c:v>88.4</c:v>
                </c:pt>
                <c:pt idx="248">
                  <c:v>88.1</c:v>
                </c:pt>
                <c:pt idx="249">
                  <c:v>88</c:v>
                </c:pt>
                <c:pt idx="250">
                  <c:v>87.8</c:v>
                </c:pt>
                <c:pt idx="251">
                  <c:v>87.8</c:v>
                </c:pt>
                <c:pt idx="252">
                  <c:v>87.8</c:v>
                </c:pt>
                <c:pt idx="253">
                  <c:v>87.8</c:v>
                </c:pt>
                <c:pt idx="254">
                  <c:v>87.7</c:v>
                </c:pt>
                <c:pt idx="255">
                  <c:v>87.5</c:v>
                </c:pt>
                <c:pt idx="256">
                  <c:v>87.3</c:v>
                </c:pt>
                <c:pt idx="257">
                  <c:v>87.2</c:v>
                </c:pt>
                <c:pt idx="258">
                  <c:v>87.2</c:v>
                </c:pt>
                <c:pt idx="259">
                  <c:v>86.3</c:v>
                </c:pt>
                <c:pt idx="260">
                  <c:v>82.6</c:v>
                </c:pt>
                <c:pt idx="261">
                  <c:v>80.400000000000006</c:v>
                </c:pt>
                <c:pt idx="262">
                  <c:v>77</c:v>
                </c:pt>
                <c:pt idx="263">
                  <c:v>74.5</c:v>
                </c:pt>
                <c:pt idx="264">
                  <c:v>72.8</c:v>
                </c:pt>
                <c:pt idx="265">
                  <c:v>71.3</c:v>
                </c:pt>
                <c:pt idx="266">
                  <c:v>70.099999999999994</c:v>
                </c:pt>
                <c:pt idx="267">
                  <c:v>68.7</c:v>
                </c:pt>
                <c:pt idx="268">
                  <c:v>67.599999999999994</c:v>
                </c:pt>
                <c:pt idx="269">
                  <c:v>66.3</c:v>
                </c:pt>
                <c:pt idx="270">
                  <c:v>65.3</c:v>
                </c:pt>
                <c:pt idx="271">
                  <c:v>64.8</c:v>
                </c:pt>
                <c:pt idx="272">
                  <c:v>64.5</c:v>
                </c:pt>
                <c:pt idx="273">
                  <c:v>64</c:v>
                </c:pt>
                <c:pt idx="274">
                  <c:v>63.2</c:v>
                </c:pt>
                <c:pt idx="275">
                  <c:v>62.4</c:v>
                </c:pt>
                <c:pt idx="276">
                  <c:v>62</c:v>
                </c:pt>
                <c:pt idx="277">
                  <c:v>60.4</c:v>
                </c:pt>
                <c:pt idx="278">
                  <c:v>59.2</c:v>
                </c:pt>
                <c:pt idx="279">
                  <c:v>57.7</c:v>
                </c:pt>
                <c:pt idx="280">
                  <c:v>56.5</c:v>
                </c:pt>
                <c:pt idx="281">
                  <c:v>55.7</c:v>
                </c:pt>
                <c:pt idx="282">
                  <c:v>55</c:v>
                </c:pt>
                <c:pt idx="283">
                  <c:v>54.3</c:v>
                </c:pt>
                <c:pt idx="284">
                  <c:v>53.4</c:v>
                </c:pt>
                <c:pt idx="285">
                  <c:v>52.4</c:v>
                </c:pt>
                <c:pt idx="286">
                  <c:v>51.7</c:v>
                </c:pt>
                <c:pt idx="287">
                  <c:v>52.3</c:v>
                </c:pt>
                <c:pt idx="288">
                  <c:v>53.1</c:v>
                </c:pt>
                <c:pt idx="289">
                  <c:v>53.3</c:v>
                </c:pt>
                <c:pt idx="290">
                  <c:v>52.9</c:v>
                </c:pt>
                <c:pt idx="291">
                  <c:v>52.2</c:v>
                </c:pt>
                <c:pt idx="292">
                  <c:v>51.5</c:v>
                </c:pt>
                <c:pt idx="293">
                  <c:v>49.9</c:v>
                </c:pt>
                <c:pt idx="294">
                  <c:v>48.8</c:v>
                </c:pt>
                <c:pt idx="295">
                  <c:v>47.6</c:v>
                </c:pt>
                <c:pt idx="296">
                  <c:v>46.6</c:v>
                </c:pt>
                <c:pt idx="297">
                  <c:v>45.5</c:v>
                </c:pt>
                <c:pt idx="298">
                  <c:v>47.3</c:v>
                </c:pt>
                <c:pt idx="299">
                  <c:v>47.6</c:v>
                </c:pt>
                <c:pt idx="300">
                  <c:v>47.4</c:v>
                </c:pt>
                <c:pt idx="301">
                  <c:v>47</c:v>
                </c:pt>
                <c:pt idx="302">
                  <c:v>46.5</c:v>
                </c:pt>
                <c:pt idx="303">
                  <c:v>50.9</c:v>
                </c:pt>
                <c:pt idx="304">
                  <c:v>53.7</c:v>
                </c:pt>
                <c:pt idx="305">
                  <c:v>54.3</c:v>
                </c:pt>
                <c:pt idx="306">
                  <c:v>54.2</c:v>
                </c:pt>
                <c:pt idx="307">
                  <c:v>54.1</c:v>
                </c:pt>
                <c:pt idx="308">
                  <c:v>53.7</c:v>
                </c:pt>
                <c:pt idx="309">
                  <c:v>53.4</c:v>
                </c:pt>
                <c:pt idx="310">
                  <c:v>53.3</c:v>
                </c:pt>
                <c:pt idx="311">
                  <c:v>53</c:v>
                </c:pt>
                <c:pt idx="312">
                  <c:v>52.6</c:v>
                </c:pt>
                <c:pt idx="313">
                  <c:v>52.1</c:v>
                </c:pt>
                <c:pt idx="314">
                  <c:v>51.5</c:v>
                </c:pt>
                <c:pt idx="315">
                  <c:v>51</c:v>
                </c:pt>
                <c:pt idx="316">
                  <c:v>50.4</c:v>
                </c:pt>
                <c:pt idx="317">
                  <c:v>49.7</c:v>
                </c:pt>
                <c:pt idx="318">
                  <c:v>48.9</c:v>
                </c:pt>
                <c:pt idx="319">
                  <c:v>48.2</c:v>
                </c:pt>
                <c:pt idx="320">
                  <c:v>47.3</c:v>
                </c:pt>
                <c:pt idx="321">
                  <c:v>46.3</c:v>
                </c:pt>
                <c:pt idx="322">
                  <c:v>45.3</c:v>
                </c:pt>
                <c:pt idx="323">
                  <c:v>44.3</c:v>
                </c:pt>
                <c:pt idx="324">
                  <c:v>43.2</c:v>
                </c:pt>
                <c:pt idx="325">
                  <c:v>42.3</c:v>
                </c:pt>
                <c:pt idx="326">
                  <c:v>41.3</c:v>
                </c:pt>
                <c:pt idx="327">
                  <c:v>40.200000000000003</c:v>
                </c:pt>
                <c:pt idx="328">
                  <c:v>39.299999999999997</c:v>
                </c:pt>
                <c:pt idx="329">
                  <c:v>38.4</c:v>
                </c:pt>
                <c:pt idx="330">
                  <c:v>37.5</c:v>
                </c:pt>
                <c:pt idx="331">
                  <c:v>36.6</c:v>
                </c:pt>
                <c:pt idx="332">
                  <c:v>35.6</c:v>
                </c:pt>
                <c:pt idx="333">
                  <c:v>34.799999999999997</c:v>
                </c:pt>
                <c:pt idx="334">
                  <c:v>33.799999999999997</c:v>
                </c:pt>
                <c:pt idx="335">
                  <c:v>32.5</c:v>
                </c:pt>
                <c:pt idx="336">
                  <c:v>31.5</c:v>
                </c:pt>
                <c:pt idx="337">
                  <c:v>30.7</c:v>
                </c:pt>
                <c:pt idx="338">
                  <c:v>29.9</c:v>
                </c:pt>
                <c:pt idx="339">
                  <c:v>29.2</c:v>
                </c:pt>
                <c:pt idx="340">
                  <c:v>28.4</c:v>
                </c:pt>
                <c:pt idx="341">
                  <c:v>27.7</c:v>
                </c:pt>
                <c:pt idx="342">
                  <c:v>27</c:v>
                </c:pt>
                <c:pt idx="343">
                  <c:v>26.4</c:v>
                </c:pt>
                <c:pt idx="344">
                  <c:v>25.8</c:v>
                </c:pt>
                <c:pt idx="345">
                  <c:v>25.1</c:v>
                </c:pt>
                <c:pt idx="346">
                  <c:v>24.5</c:v>
                </c:pt>
                <c:pt idx="347">
                  <c:v>23.9</c:v>
                </c:pt>
                <c:pt idx="348">
                  <c:v>23.2</c:v>
                </c:pt>
                <c:pt idx="349">
                  <c:v>22.3</c:v>
                </c:pt>
                <c:pt idx="350">
                  <c:v>21.6</c:v>
                </c:pt>
                <c:pt idx="351">
                  <c:v>20.9</c:v>
                </c:pt>
                <c:pt idx="352">
                  <c:v>20.3</c:v>
                </c:pt>
                <c:pt idx="353">
                  <c:v>19.899999999999999</c:v>
                </c:pt>
                <c:pt idx="354">
                  <c:v>19.5</c:v>
                </c:pt>
                <c:pt idx="355">
                  <c:v>19.100000000000001</c:v>
                </c:pt>
                <c:pt idx="356">
                  <c:v>18.899999999999999</c:v>
                </c:pt>
                <c:pt idx="357">
                  <c:v>18.7</c:v>
                </c:pt>
                <c:pt idx="358">
                  <c:v>18.399999999999999</c:v>
                </c:pt>
                <c:pt idx="359">
                  <c:v>18.100000000000001</c:v>
                </c:pt>
                <c:pt idx="360">
                  <c:v>17.899999999999999</c:v>
                </c:pt>
                <c:pt idx="361">
                  <c:v>17.600000000000001</c:v>
                </c:pt>
                <c:pt idx="362">
                  <c:v>17.3</c:v>
                </c:pt>
                <c:pt idx="363">
                  <c:v>17</c:v>
                </c:pt>
                <c:pt idx="364">
                  <c:v>16.7</c:v>
                </c:pt>
                <c:pt idx="365">
                  <c:v>16.3</c:v>
                </c:pt>
                <c:pt idx="366">
                  <c:v>16.100000000000001</c:v>
                </c:pt>
                <c:pt idx="367">
                  <c:v>15.8</c:v>
                </c:pt>
                <c:pt idx="368">
                  <c:v>15.5</c:v>
                </c:pt>
                <c:pt idx="369">
                  <c:v>15.2</c:v>
                </c:pt>
                <c:pt idx="370">
                  <c:v>15</c:v>
                </c:pt>
                <c:pt idx="371">
                  <c:v>14.7</c:v>
                </c:pt>
                <c:pt idx="372">
                  <c:v>14.5</c:v>
                </c:pt>
                <c:pt idx="373">
                  <c:v>14.3</c:v>
                </c:pt>
                <c:pt idx="374">
                  <c:v>14.1</c:v>
                </c:pt>
                <c:pt idx="375">
                  <c:v>13.9</c:v>
                </c:pt>
                <c:pt idx="376">
                  <c:v>13.6</c:v>
                </c:pt>
                <c:pt idx="377">
                  <c:v>13.4</c:v>
                </c:pt>
                <c:pt idx="378">
                  <c:v>13.1</c:v>
                </c:pt>
                <c:pt idx="379">
                  <c:v>12.9</c:v>
                </c:pt>
                <c:pt idx="380">
                  <c:v>12.7</c:v>
                </c:pt>
                <c:pt idx="381">
                  <c:v>12.5</c:v>
                </c:pt>
                <c:pt idx="382">
                  <c:v>12.3</c:v>
                </c:pt>
                <c:pt idx="383">
                  <c:v>12.1</c:v>
                </c:pt>
                <c:pt idx="384">
                  <c:v>11.9</c:v>
                </c:pt>
                <c:pt idx="385">
                  <c:v>11.7</c:v>
                </c:pt>
                <c:pt idx="386">
                  <c:v>11.6</c:v>
                </c:pt>
                <c:pt idx="387">
                  <c:v>11.3</c:v>
                </c:pt>
                <c:pt idx="388">
                  <c:v>11.1</c:v>
                </c:pt>
                <c:pt idx="389">
                  <c:v>10.9</c:v>
                </c:pt>
                <c:pt idx="390">
                  <c:v>10.8</c:v>
                </c:pt>
                <c:pt idx="391">
                  <c:v>10.6</c:v>
                </c:pt>
                <c:pt idx="392">
                  <c:v>10.5</c:v>
                </c:pt>
                <c:pt idx="393">
                  <c:v>10.4</c:v>
                </c:pt>
                <c:pt idx="394">
                  <c:v>10.199999999999999</c:v>
                </c:pt>
                <c:pt idx="395">
                  <c:v>10</c:v>
                </c:pt>
                <c:pt idx="396">
                  <c:v>9.9</c:v>
                </c:pt>
                <c:pt idx="397">
                  <c:v>9.6999999999999993</c:v>
                </c:pt>
                <c:pt idx="398">
                  <c:v>9.5</c:v>
                </c:pt>
                <c:pt idx="399">
                  <c:v>9.4</c:v>
                </c:pt>
                <c:pt idx="400">
                  <c:v>9.1999999999999993</c:v>
                </c:pt>
                <c:pt idx="401">
                  <c:v>9</c:v>
                </c:pt>
                <c:pt idx="402">
                  <c:v>8.8000000000000007</c:v>
                </c:pt>
                <c:pt idx="403">
                  <c:v>8.6999999999999993</c:v>
                </c:pt>
                <c:pt idx="404">
                  <c:v>8.5</c:v>
                </c:pt>
                <c:pt idx="405">
                  <c:v>8.4</c:v>
                </c:pt>
                <c:pt idx="406">
                  <c:v>8.1</c:v>
                </c:pt>
                <c:pt idx="407">
                  <c:v>7.9</c:v>
                </c:pt>
                <c:pt idx="408">
                  <c:v>8.1999999999999993</c:v>
                </c:pt>
                <c:pt idx="409">
                  <c:v>10.7</c:v>
                </c:pt>
                <c:pt idx="410">
                  <c:v>12.5</c:v>
                </c:pt>
                <c:pt idx="411">
                  <c:v>13.2</c:v>
                </c:pt>
                <c:pt idx="412">
                  <c:v>13.3</c:v>
                </c:pt>
                <c:pt idx="413">
                  <c:v>12.9</c:v>
                </c:pt>
                <c:pt idx="414">
                  <c:v>12.5</c:v>
                </c:pt>
                <c:pt idx="415">
                  <c:v>12</c:v>
                </c:pt>
                <c:pt idx="416">
                  <c:v>11.3</c:v>
                </c:pt>
                <c:pt idx="417">
                  <c:v>10.8</c:v>
                </c:pt>
                <c:pt idx="418">
                  <c:v>10.3</c:v>
                </c:pt>
                <c:pt idx="419">
                  <c:v>9.8000000000000007</c:v>
                </c:pt>
                <c:pt idx="420">
                  <c:v>9.1999999999999993</c:v>
                </c:pt>
                <c:pt idx="421">
                  <c:v>8.6999999999999993</c:v>
                </c:pt>
                <c:pt idx="422">
                  <c:v>8.1999999999999993</c:v>
                </c:pt>
                <c:pt idx="423">
                  <c:v>7.7</c:v>
                </c:pt>
                <c:pt idx="424">
                  <c:v>7.2</c:v>
                </c:pt>
                <c:pt idx="425">
                  <c:v>6.8</c:v>
                </c:pt>
                <c:pt idx="426">
                  <c:v>6.4</c:v>
                </c:pt>
                <c:pt idx="427">
                  <c:v>5.9</c:v>
                </c:pt>
                <c:pt idx="428">
                  <c:v>5.6</c:v>
                </c:pt>
                <c:pt idx="429">
                  <c:v>5.2</c:v>
                </c:pt>
                <c:pt idx="430">
                  <c:v>5</c:v>
                </c:pt>
                <c:pt idx="431">
                  <c:v>4.5999999999999996</c:v>
                </c:pt>
                <c:pt idx="432">
                  <c:v>4.3</c:v>
                </c:pt>
                <c:pt idx="433">
                  <c:v>4.0999999999999996</c:v>
                </c:pt>
                <c:pt idx="434">
                  <c:v>3.8</c:v>
                </c:pt>
                <c:pt idx="435">
                  <c:v>3.6</c:v>
                </c:pt>
                <c:pt idx="436">
                  <c:v>3.4</c:v>
                </c:pt>
                <c:pt idx="437">
                  <c:v>3.2</c:v>
                </c:pt>
                <c:pt idx="438">
                  <c:v>3</c:v>
                </c:pt>
                <c:pt idx="439">
                  <c:v>2.9</c:v>
                </c:pt>
                <c:pt idx="440">
                  <c:v>2.7</c:v>
                </c:pt>
                <c:pt idx="441">
                  <c:v>2.6</c:v>
                </c:pt>
                <c:pt idx="442">
                  <c:v>2.5</c:v>
                </c:pt>
                <c:pt idx="443">
                  <c:v>2.2999999999999998</c:v>
                </c:pt>
                <c:pt idx="444">
                  <c:v>2.2000000000000002</c:v>
                </c:pt>
                <c:pt idx="445">
                  <c:v>2.1</c:v>
                </c:pt>
                <c:pt idx="446">
                  <c:v>1.9</c:v>
                </c:pt>
                <c:pt idx="447">
                  <c:v>1.8</c:v>
                </c:pt>
                <c:pt idx="448">
                  <c:v>1.7</c:v>
                </c:pt>
                <c:pt idx="449">
                  <c:v>1.6</c:v>
                </c:pt>
                <c:pt idx="450">
                  <c:v>1.5</c:v>
                </c:pt>
                <c:pt idx="451">
                  <c:v>1.4</c:v>
                </c:pt>
                <c:pt idx="452">
                  <c:v>1.3</c:v>
                </c:pt>
                <c:pt idx="453">
                  <c:v>1.2</c:v>
                </c:pt>
                <c:pt idx="454">
                  <c:v>1.1000000000000001</c:v>
                </c:pt>
                <c:pt idx="455">
                  <c:v>1.100000000000000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numCache>
            </c:numRef>
          </c:yVal>
          <c:smooth val="1"/>
          <c:extLst xmlns:c16r2="http://schemas.microsoft.com/office/drawing/2015/06/chart">
            <c:ext xmlns:c16="http://schemas.microsoft.com/office/drawing/2014/chart" uri="{C3380CC4-5D6E-409C-BE32-E72D297353CC}">
              <c16:uniqueId val="{00000001-EBC4-413C-A17F-438DEEADB00B}"/>
            </c:ext>
          </c:extLst>
        </c:ser>
        <c:dLbls>
          <c:showLegendKey val="0"/>
          <c:showVal val="0"/>
          <c:showCatName val="0"/>
          <c:showSerName val="0"/>
          <c:showPercent val="0"/>
          <c:showBubbleSize val="0"/>
        </c:dLbls>
        <c:axId val="524657408"/>
        <c:axId val="524659328"/>
      </c:scatterChart>
      <c:scatterChart>
        <c:scatterStyle val="smoothMarker"/>
        <c:varyColors val="0"/>
        <c:ser>
          <c:idx val="2"/>
          <c:order val="2"/>
          <c:tx>
            <c:strRef>
              <c:f>Extended!$BT$1</c:f>
              <c:strCache>
                <c:ptCount val="1"/>
                <c:pt idx="0">
                  <c:v>Temperature in</c:v>
                </c:pt>
              </c:strCache>
            </c:strRef>
          </c:tx>
          <c:xVal>
            <c:numRef>
              <c:f>Extended!$BQ$3:$BQ$476</c:f>
              <c:numCache>
                <c:formatCode>General</c:formatCode>
                <c:ptCount val="474"/>
                <c:pt idx="0">
                  <c:v>18</c:v>
                </c:pt>
                <c:pt idx="1">
                  <c:v>37</c:v>
                </c:pt>
                <c:pt idx="2">
                  <c:v>55.244444444444397</c:v>
                </c:pt>
                <c:pt idx="3">
                  <c:v>73.644444444444403</c:v>
                </c:pt>
                <c:pt idx="4">
                  <c:v>92.044444444444395</c:v>
                </c:pt>
                <c:pt idx="5">
                  <c:v>110.444444444444</c:v>
                </c:pt>
                <c:pt idx="6">
                  <c:v>128.84444444444401</c:v>
                </c:pt>
                <c:pt idx="7">
                  <c:v>147.24444444444401</c:v>
                </c:pt>
                <c:pt idx="8">
                  <c:v>165.64444444444399</c:v>
                </c:pt>
                <c:pt idx="9">
                  <c:v>184.044444444444</c:v>
                </c:pt>
                <c:pt idx="10">
                  <c:v>202.444444444444</c:v>
                </c:pt>
                <c:pt idx="11">
                  <c:v>220.84444444444401</c:v>
                </c:pt>
                <c:pt idx="12">
                  <c:v>239.24444444444401</c:v>
                </c:pt>
                <c:pt idx="13">
                  <c:v>257.64444444444399</c:v>
                </c:pt>
                <c:pt idx="14">
                  <c:v>276.04444444444403</c:v>
                </c:pt>
                <c:pt idx="15">
                  <c:v>294.444444444444</c:v>
                </c:pt>
                <c:pt idx="16">
                  <c:v>312.84444444444398</c:v>
                </c:pt>
                <c:pt idx="17">
                  <c:v>331.24444444444401</c:v>
                </c:pt>
                <c:pt idx="18">
                  <c:v>349.64444444444399</c:v>
                </c:pt>
                <c:pt idx="19">
                  <c:v>368.04444444444403</c:v>
                </c:pt>
                <c:pt idx="20">
                  <c:v>386.444444444444</c:v>
                </c:pt>
                <c:pt idx="21">
                  <c:v>404.84444444444398</c:v>
                </c:pt>
                <c:pt idx="22">
                  <c:v>423.24444444444401</c:v>
                </c:pt>
                <c:pt idx="23">
                  <c:v>441.64444444444399</c:v>
                </c:pt>
                <c:pt idx="24">
                  <c:v>460.04444444444403</c:v>
                </c:pt>
                <c:pt idx="25">
                  <c:v>478.444444444444</c:v>
                </c:pt>
                <c:pt idx="26">
                  <c:v>496.84444444444398</c:v>
                </c:pt>
                <c:pt idx="27">
                  <c:v>515.24444444444498</c:v>
                </c:pt>
                <c:pt idx="28">
                  <c:v>533.64444444444496</c:v>
                </c:pt>
                <c:pt idx="29">
                  <c:v>552.04444444444403</c:v>
                </c:pt>
                <c:pt idx="30">
                  <c:v>570.444444444444</c:v>
                </c:pt>
                <c:pt idx="31">
                  <c:v>588.84444444444398</c:v>
                </c:pt>
                <c:pt idx="32">
                  <c:v>607.24444444444498</c:v>
                </c:pt>
                <c:pt idx="33">
                  <c:v>625.64444444444496</c:v>
                </c:pt>
                <c:pt idx="34">
                  <c:v>644.04444444444403</c:v>
                </c:pt>
                <c:pt idx="35">
                  <c:v>662.444444444444</c:v>
                </c:pt>
                <c:pt idx="36">
                  <c:v>680.84444444444398</c:v>
                </c:pt>
                <c:pt idx="37">
                  <c:v>699.24444444444396</c:v>
                </c:pt>
                <c:pt idx="38">
                  <c:v>717.64444444444405</c:v>
                </c:pt>
                <c:pt idx="39">
                  <c:v>736.04444444444403</c:v>
                </c:pt>
                <c:pt idx="40">
                  <c:v>754.444444444444</c:v>
                </c:pt>
                <c:pt idx="41">
                  <c:v>772.84444444444398</c:v>
                </c:pt>
                <c:pt idx="42">
                  <c:v>791.24444444444396</c:v>
                </c:pt>
                <c:pt idx="43">
                  <c:v>809.64444444444405</c:v>
                </c:pt>
                <c:pt idx="44">
                  <c:v>828.04444444444403</c:v>
                </c:pt>
                <c:pt idx="45">
                  <c:v>846.444444444444</c:v>
                </c:pt>
                <c:pt idx="46">
                  <c:v>864.84444444444398</c:v>
                </c:pt>
                <c:pt idx="47">
                  <c:v>883.24444444444396</c:v>
                </c:pt>
                <c:pt idx="48">
                  <c:v>901.64444444444405</c:v>
                </c:pt>
                <c:pt idx="49">
                  <c:v>920.04444444444403</c:v>
                </c:pt>
                <c:pt idx="50">
                  <c:v>938.444444444444</c:v>
                </c:pt>
                <c:pt idx="51">
                  <c:v>956.84444444444296</c:v>
                </c:pt>
                <c:pt idx="52">
                  <c:v>975.24444444444396</c:v>
                </c:pt>
                <c:pt idx="53">
                  <c:v>993.64444444444405</c:v>
                </c:pt>
                <c:pt idx="54">
                  <c:v>1012.04444444444</c:v>
                </c:pt>
                <c:pt idx="55">
                  <c:v>1030.44444444444</c:v>
                </c:pt>
                <c:pt idx="56">
                  <c:v>1048.8444444444399</c:v>
                </c:pt>
                <c:pt idx="57">
                  <c:v>1067.24444444444</c:v>
                </c:pt>
                <c:pt idx="58">
                  <c:v>1085.6444444444401</c:v>
                </c:pt>
                <c:pt idx="59">
                  <c:v>1104.0444444444399</c:v>
                </c:pt>
                <c:pt idx="60">
                  <c:v>1122.44444444444</c:v>
                </c:pt>
                <c:pt idx="61">
                  <c:v>1140.8444444444399</c:v>
                </c:pt>
                <c:pt idx="62">
                  <c:v>1159.24444444444</c:v>
                </c:pt>
                <c:pt idx="63">
                  <c:v>1177.6444444444401</c:v>
                </c:pt>
                <c:pt idx="64">
                  <c:v>1196.0444444444399</c:v>
                </c:pt>
                <c:pt idx="65">
                  <c:v>1214.44444444444</c:v>
                </c:pt>
                <c:pt idx="66">
                  <c:v>1232.8444444444399</c:v>
                </c:pt>
                <c:pt idx="67">
                  <c:v>1251.24444444444</c:v>
                </c:pt>
                <c:pt idx="68">
                  <c:v>1269.6444444444401</c:v>
                </c:pt>
                <c:pt idx="69">
                  <c:v>1288.0444444444399</c:v>
                </c:pt>
                <c:pt idx="70">
                  <c:v>1306.44444444444</c:v>
                </c:pt>
                <c:pt idx="71">
                  <c:v>1324.8444444444399</c:v>
                </c:pt>
                <c:pt idx="72">
                  <c:v>1343.24444444444</c:v>
                </c:pt>
                <c:pt idx="73">
                  <c:v>1361.6444444444401</c:v>
                </c:pt>
                <c:pt idx="74">
                  <c:v>1380.0444444444399</c:v>
                </c:pt>
                <c:pt idx="75">
                  <c:v>1398.44444444444</c:v>
                </c:pt>
                <c:pt idx="76">
                  <c:v>1416.8444444444399</c:v>
                </c:pt>
                <c:pt idx="77">
                  <c:v>1435.24444444444</c:v>
                </c:pt>
                <c:pt idx="78">
                  <c:v>1453.6444444444401</c:v>
                </c:pt>
                <c:pt idx="79">
                  <c:v>1472.0444444444399</c:v>
                </c:pt>
                <c:pt idx="80">
                  <c:v>1490.44444444444</c:v>
                </c:pt>
                <c:pt idx="81">
                  <c:v>1508.8444444444399</c:v>
                </c:pt>
                <c:pt idx="82">
                  <c:v>1527.24444444444</c:v>
                </c:pt>
                <c:pt idx="83">
                  <c:v>1545.6444444444401</c:v>
                </c:pt>
                <c:pt idx="84">
                  <c:v>1564.0444444444399</c:v>
                </c:pt>
                <c:pt idx="85">
                  <c:v>1582.44444444444</c:v>
                </c:pt>
                <c:pt idx="86">
                  <c:v>1600.8444444444399</c:v>
                </c:pt>
                <c:pt idx="87">
                  <c:v>1619.24444444444</c:v>
                </c:pt>
                <c:pt idx="88">
                  <c:v>1637.6444444444401</c:v>
                </c:pt>
                <c:pt idx="89">
                  <c:v>1656.0444444444399</c:v>
                </c:pt>
                <c:pt idx="90">
                  <c:v>1674.44444444444</c:v>
                </c:pt>
                <c:pt idx="91">
                  <c:v>1692.8444444444399</c:v>
                </c:pt>
                <c:pt idx="92">
                  <c:v>1711.24444444444</c:v>
                </c:pt>
                <c:pt idx="93">
                  <c:v>1729.6444444444401</c:v>
                </c:pt>
                <c:pt idx="94">
                  <c:v>1748.0444444444399</c:v>
                </c:pt>
                <c:pt idx="95">
                  <c:v>1766.44444444444</c:v>
                </c:pt>
                <c:pt idx="96">
                  <c:v>1784.8444444444399</c:v>
                </c:pt>
                <c:pt idx="97">
                  <c:v>1803.24444444444</c:v>
                </c:pt>
                <c:pt idx="98">
                  <c:v>1821.6444444444401</c:v>
                </c:pt>
                <c:pt idx="99">
                  <c:v>1840.0444444444399</c:v>
                </c:pt>
                <c:pt idx="100">
                  <c:v>1858.44444444444</c:v>
                </c:pt>
                <c:pt idx="101">
                  <c:v>1876.8444444444399</c:v>
                </c:pt>
                <c:pt idx="102">
                  <c:v>1895.24444444444</c:v>
                </c:pt>
                <c:pt idx="103">
                  <c:v>1913.6444444444401</c:v>
                </c:pt>
                <c:pt idx="104">
                  <c:v>1932.0444444444399</c:v>
                </c:pt>
                <c:pt idx="105">
                  <c:v>1950.44444444444</c:v>
                </c:pt>
                <c:pt idx="106">
                  <c:v>1968.8444444444399</c:v>
                </c:pt>
                <c:pt idx="107">
                  <c:v>1987.24444444444</c:v>
                </c:pt>
                <c:pt idx="108">
                  <c:v>2005.6444444444401</c:v>
                </c:pt>
                <c:pt idx="109">
                  <c:v>2024.0444444444399</c:v>
                </c:pt>
                <c:pt idx="110">
                  <c:v>2042.44444444444</c:v>
                </c:pt>
                <c:pt idx="111">
                  <c:v>2060.8444444444399</c:v>
                </c:pt>
                <c:pt idx="112">
                  <c:v>2079.24444444444</c:v>
                </c:pt>
                <c:pt idx="113">
                  <c:v>2097.6444444444401</c:v>
                </c:pt>
                <c:pt idx="114">
                  <c:v>2116.0444444444402</c:v>
                </c:pt>
                <c:pt idx="115">
                  <c:v>2134.4444444444398</c:v>
                </c:pt>
                <c:pt idx="116">
                  <c:v>2152.8444444444399</c:v>
                </c:pt>
                <c:pt idx="117">
                  <c:v>2171.24444444444</c:v>
                </c:pt>
                <c:pt idx="118">
                  <c:v>2189.6444444444401</c:v>
                </c:pt>
                <c:pt idx="119">
                  <c:v>2208.0444444444402</c:v>
                </c:pt>
                <c:pt idx="120">
                  <c:v>2226.4444444444398</c:v>
                </c:pt>
                <c:pt idx="121">
                  <c:v>2244.8444444444399</c:v>
                </c:pt>
                <c:pt idx="122">
                  <c:v>2263.24444444444</c:v>
                </c:pt>
                <c:pt idx="123">
                  <c:v>2281.6444444444401</c:v>
                </c:pt>
                <c:pt idx="124">
                  <c:v>2300.0444444444402</c:v>
                </c:pt>
                <c:pt idx="125">
                  <c:v>2318.4444444444398</c:v>
                </c:pt>
                <c:pt idx="126">
                  <c:v>2336.8444444444399</c:v>
                </c:pt>
                <c:pt idx="127">
                  <c:v>2355.24444444444</c:v>
                </c:pt>
                <c:pt idx="128">
                  <c:v>2373.6444444444401</c:v>
                </c:pt>
                <c:pt idx="129">
                  <c:v>2392.0444444444402</c:v>
                </c:pt>
                <c:pt idx="130">
                  <c:v>2410.4444444444398</c:v>
                </c:pt>
                <c:pt idx="131">
                  <c:v>2428.8444444444399</c:v>
                </c:pt>
                <c:pt idx="132">
                  <c:v>2447.24444444444</c:v>
                </c:pt>
                <c:pt idx="133">
                  <c:v>2465.6444444444401</c:v>
                </c:pt>
                <c:pt idx="134">
                  <c:v>2484.0444444444402</c:v>
                </c:pt>
                <c:pt idx="135">
                  <c:v>2502.4444444444398</c:v>
                </c:pt>
                <c:pt idx="136">
                  <c:v>2520.8444444444399</c:v>
                </c:pt>
                <c:pt idx="137">
                  <c:v>2539.24444444444</c:v>
                </c:pt>
                <c:pt idx="138">
                  <c:v>2557.6444444444401</c:v>
                </c:pt>
                <c:pt idx="139">
                  <c:v>2576.0444444444402</c:v>
                </c:pt>
                <c:pt idx="140">
                  <c:v>2594.4444444444398</c:v>
                </c:pt>
                <c:pt idx="141">
                  <c:v>2612.8444444444399</c:v>
                </c:pt>
                <c:pt idx="142">
                  <c:v>2631.24444444444</c:v>
                </c:pt>
                <c:pt idx="143">
                  <c:v>2649.6444444444401</c:v>
                </c:pt>
                <c:pt idx="144">
                  <c:v>2668.0444444444402</c:v>
                </c:pt>
                <c:pt idx="145">
                  <c:v>2686.4444444444398</c:v>
                </c:pt>
                <c:pt idx="146">
                  <c:v>2704.8444444444399</c:v>
                </c:pt>
                <c:pt idx="147">
                  <c:v>2723.24444444444</c:v>
                </c:pt>
                <c:pt idx="148">
                  <c:v>2741.6444444444401</c:v>
                </c:pt>
                <c:pt idx="149">
                  <c:v>2760.0444444444402</c:v>
                </c:pt>
                <c:pt idx="150">
                  <c:v>2778.4444444444398</c:v>
                </c:pt>
                <c:pt idx="151">
                  <c:v>2796.8444444444399</c:v>
                </c:pt>
                <c:pt idx="152">
                  <c:v>2815.24444444444</c:v>
                </c:pt>
                <c:pt idx="153">
                  <c:v>2833.6444444444401</c:v>
                </c:pt>
                <c:pt idx="154">
                  <c:v>2852.0444444444402</c:v>
                </c:pt>
                <c:pt idx="155">
                  <c:v>2870.4444444444398</c:v>
                </c:pt>
                <c:pt idx="156">
                  <c:v>2888.8444444444399</c:v>
                </c:pt>
                <c:pt idx="157">
                  <c:v>2907.24444444444</c:v>
                </c:pt>
                <c:pt idx="158">
                  <c:v>2925.6444444444401</c:v>
                </c:pt>
                <c:pt idx="159">
                  <c:v>2944.0444444444402</c:v>
                </c:pt>
                <c:pt idx="160">
                  <c:v>2962.4444444444398</c:v>
                </c:pt>
                <c:pt idx="161">
                  <c:v>2980.8444444444399</c:v>
                </c:pt>
                <c:pt idx="162">
                  <c:v>2999.24444444444</c:v>
                </c:pt>
                <c:pt idx="163">
                  <c:v>3017.6444444444401</c:v>
                </c:pt>
                <c:pt idx="164">
                  <c:v>3036.0444444444402</c:v>
                </c:pt>
                <c:pt idx="165">
                  <c:v>3054.4444444444398</c:v>
                </c:pt>
                <c:pt idx="166">
                  <c:v>3072.8444444444399</c:v>
                </c:pt>
                <c:pt idx="167">
                  <c:v>3091.24444444444</c:v>
                </c:pt>
                <c:pt idx="168">
                  <c:v>3109.6444444444401</c:v>
                </c:pt>
                <c:pt idx="169">
                  <c:v>3128.0444444444402</c:v>
                </c:pt>
                <c:pt idx="170">
                  <c:v>3146.4444444444398</c:v>
                </c:pt>
                <c:pt idx="171">
                  <c:v>3164.8444444444399</c:v>
                </c:pt>
                <c:pt idx="172">
                  <c:v>3183.24444444444</c:v>
                </c:pt>
                <c:pt idx="173">
                  <c:v>3201.6444444444401</c:v>
                </c:pt>
                <c:pt idx="174">
                  <c:v>3220.0444444444402</c:v>
                </c:pt>
                <c:pt idx="175">
                  <c:v>3238.4444444444398</c:v>
                </c:pt>
                <c:pt idx="176">
                  <c:v>3256.8444444444399</c:v>
                </c:pt>
                <c:pt idx="177">
                  <c:v>3275.24444444444</c:v>
                </c:pt>
                <c:pt idx="178">
                  <c:v>3293.6444444444401</c:v>
                </c:pt>
                <c:pt idx="179">
                  <c:v>3312.0444444444402</c:v>
                </c:pt>
                <c:pt idx="180">
                  <c:v>3330.4444444444398</c:v>
                </c:pt>
                <c:pt idx="181">
                  <c:v>3348.8444444444399</c:v>
                </c:pt>
                <c:pt idx="182">
                  <c:v>3367.24444444444</c:v>
                </c:pt>
                <c:pt idx="183">
                  <c:v>3385.6444444444401</c:v>
                </c:pt>
                <c:pt idx="184">
                  <c:v>3404.0444444444402</c:v>
                </c:pt>
                <c:pt idx="185">
                  <c:v>3422.4444444444398</c:v>
                </c:pt>
                <c:pt idx="186">
                  <c:v>3440.8444444444399</c:v>
                </c:pt>
                <c:pt idx="187">
                  <c:v>3459.24444444444</c:v>
                </c:pt>
                <c:pt idx="188">
                  <c:v>3477.6444444444401</c:v>
                </c:pt>
                <c:pt idx="189">
                  <c:v>3496.0444444444402</c:v>
                </c:pt>
                <c:pt idx="190">
                  <c:v>3514.4444444444398</c:v>
                </c:pt>
                <c:pt idx="191">
                  <c:v>3532.8444444444399</c:v>
                </c:pt>
                <c:pt idx="192">
                  <c:v>3551.24444444444</c:v>
                </c:pt>
                <c:pt idx="193">
                  <c:v>3569.6444444444401</c:v>
                </c:pt>
                <c:pt idx="194">
                  <c:v>3588.0444444444402</c:v>
                </c:pt>
                <c:pt idx="195">
                  <c:v>3606.4444444444398</c:v>
                </c:pt>
                <c:pt idx="196">
                  <c:v>3624.8444444444399</c:v>
                </c:pt>
                <c:pt idx="197">
                  <c:v>3643.24444444444</c:v>
                </c:pt>
                <c:pt idx="198">
                  <c:v>3661.6444444444401</c:v>
                </c:pt>
                <c:pt idx="199">
                  <c:v>3680.0444444444402</c:v>
                </c:pt>
                <c:pt idx="200">
                  <c:v>3698.4444444444398</c:v>
                </c:pt>
                <c:pt idx="201">
                  <c:v>3716.8444444444399</c:v>
                </c:pt>
                <c:pt idx="202">
                  <c:v>3735.24444444444</c:v>
                </c:pt>
                <c:pt idx="203">
                  <c:v>3753.6444444444401</c:v>
                </c:pt>
                <c:pt idx="204">
                  <c:v>3772.0444444444402</c:v>
                </c:pt>
                <c:pt idx="205">
                  <c:v>3790.4444444444398</c:v>
                </c:pt>
                <c:pt idx="206">
                  <c:v>3808.8444444444399</c:v>
                </c:pt>
                <c:pt idx="207">
                  <c:v>3827.24444444444</c:v>
                </c:pt>
                <c:pt idx="208">
                  <c:v>3845.6444444444401</c:v>
                </c:pt>
                <c:pt idx="209">
                  <c:v>3864.0444444444402</c:v>
                </c:pt>
                <c:pt idx="210">
                  <c:v>3882.4444444444398</c:v>
                </c:pt>
                <c:pt idx="211">
                  <c:v>3900.8444444444399</c:v>
                </c:pt>
                <c:pt idx="212">
                  <c:v>3919.24444444444</c:v>
                </c:pt>
                <c:pt idx="213">
                  <c:v>3937.6444444444401</c:v>
                </c:pt>
                <c:pt idx="214">
                  <c:v>3956.0444444444402</c:v>
                </c:pt>
                <c:pt idx="215">
                  <c:v>3974.4444444444398</c:v>
                </c:pt>
                <c:pt idx="216">
                  <c:v>3992.8444444444399</c:v>
                </c:pt>
                <c:pt idx="217">
                  <c:v>4011.24444444444</c:v>
                </c:pt>
                <c:pt idx="218">
                  <c:v>4029.6444444444401</c:v>
                </c:pt>
                <c:pt idx="219">
                  <c:v>4048.0444444444402</c:v>
                </c:pt>
                <c:pt idx="220">
                  <c:v>4066.4444444444398</c:v>
                </c:pt>
                <c:pt idx="221">
                  <c:v>4084.8444444444399</c:v>
                </c:pt>
                <c:pt idx="222">
                  <c:v>4103.24444444444</c:v>
                </c:pt>
                <c:pt idx="223">
                  <c:v>4121.6444444444496</c:v>
                </c:pt>
                <c:pt idx="224">
                  <c:v>4140.0444444444402</c:v>
                </c:pt>
                <c:pt idx="225">
                  <c:v>4158.4444444444398</c:v>
                </c:pt>
                <c:pt idx="226">
                  <c:v>4176.8444444444403</c:v>
                </c:pt>
                <c:pt idx="227">
                  <c:v>4195.24444444444</c:v>
                </c:pt>
                <c:pt idx="228">
                  <c:v>4213.6444444444496</c:v>
                </c:pt>
                <c:pt idx="229">
                  <c:v>4232.0444444444402</c:v>
                </c:pt>
                <c:pt idx="230">
                  <c:v>4250.4444444444398</c:v>
                </c:pt>
                <c:pt idx="231">
                  <c:v>4268.8444444444403</c:v>
                </c:pt>
                <c:pt idx="232">
                  <c:v>4287.24444444444</c:v>
                </c:pt>
                <c:pt idx="233">
                  <c:v>4305.6444444444496</c:v>
                </c:pt>
                <c:pt idx="234">
                  <c:v>4324.0444444444402</c:v>
                </c:pt>
                <c:pt idx="235">
                  <c:v>4342.4444444444398</c:v>
                </c:pt>
                <c:pt idx="236">
                  <c:v>4360.8444444444403</c:v>
                </c:pt>
                <c:pt idx="237">
                  <c:v>4379.24444444444</c:v>
                </c:pt>
                <c:pt idx="238">
                  <c:v>4397.6444444444496</c:v>
                </c:pt>
                <c:pt idx="239">
                  <c:v>4416.0444444444402</c:v>
                </c:pt>
                <c:pt idx="240">
                  <c:v>4434.4444444444398</c:v>
                </c:pt>
                <c:pt idx="241">
                  <c:v>4452.8444444444403</c:v>
                </c:pt>
                <c:pt idx="242">
                  <c:v>4471.24444444444</c:v>
                </c:pt>
                <c:pt idx="243">
                  <c:v>4489.6444444444496</c:v>
                </c:pt>
                <c:pt idx="244">
                  <c:v>4508.0444444444402</c:v>
                </c:pt>
                <c:pt idx="245">
                  <c:v>4526.4444444444398</c:v>
                </c:pt>
                <c:pt idx="246">
                  <c:v>4544.8444444444403</c:v>
                </c:pt>
                <c:pt idx="247">
                  <c:v>4563.24444444444</c:v>
                </c:pt>
                <c:pt idx="248">
                  <c:v>4581.6444444444496</c:v>
                </c:pt>
                <c:pt idx="249">
                  <c:v>4600.0444444444402</c:v>
                </c:pt>
                <c:pt idx="250">
                  <c:v>4618.4444444444398</c:v>
                </c:pt>
                <c:pt idx="251">
                  <c:v>4636.8444444444403</c:v>
                </c:pt>
                <c:pt idx="252">
                  <c:v>4655.24444444444</c:v>
                </c:pt>
                <c:pt idx="253">
                  <c:v>4673.6444444444496</c:v>
                </c:pt>
                <c:pt idx="254">
                  <c:v>4692.0444444444402</c:v>
                </c:pt>
                <c:pt idx="255">
                  <c:v>4710.4444444444398</c:v>
                </c:pt>
                <c:pt idx="256">
                  <c:v>4728.8444444444403</c:v>
                </c:pt>
                <c:pt idx="257">
                  <c:v>4747.24444444444</c:v>
                </c:pt>
                <c:pt idx="258">
                  <c:v>4765.6444444444496</c:v>
                </c:pt>
                <c:pt idx="259">
                  <c:v>4784.0444444444402</c:v>
                </c:pt>
                <c:pt idx="260">
                  <c:v>4802.4444444444398</c:v>
                </c:pt>
                <c:pt idx="261">
                  <c:v>4820.8444444444403</c:v>
                </c:pt>
                <c:pt idx="262">
                  <c:v>4839.24444444444</c:v>
                </c:pt>
                <c:pt idx="263">
                  <c:v>4857.6444444444496</c:v>
                </c:pt>
                <c:pt idx="264">
                  <c:v>4876.0444444444402</c:v>
                </c:pt>
                <c:pt idx="265">
                  <c:v>4894.4444444444398</c:v>
                </c:pt>
                <c:pt idx="266">
                  <c:v>4912.8444444444403</c:v>
                </c:pt>
                <c:pt idx="267">
                  <c:v>4931.24444444444</c:v>
                </c:pt>
                <c:pt idx="268">
                  <c:v>4949.6444444444496</c:v>
                </c:pt>
                <c:pt idx="269">
                  <c:v>4968.0444444444402</c:v>
                </c:pt>
                <c:pt idx="270">
                  <c:v>4986.4444444444398</c:v>
                </c:pt>
                <c:pt idx="271">
                  <c:v>5004.8444444444403</c:v>
                </c:pt>
                <c:pt idx="272">
                  <c:v>5023.24444444444</c:v>
                </c:pt>
                <c:pt idx="273">
                  <c:v>5041.6444444444496</c:v>
                </c:pt>
                <c:pt idx="274">
                  <c:v>5060.0444444444402</c:v>
                </c:pt>
                <c:pt idx="275">
                  <c:v>5078.4444444444398</c:v>
                </c:pt>
                <c:pt idx="276">
                  <c:v>5096.8444444444403</c:v>
                </c:pt>
                <c:pt idx="277">
                  <c:v>5115.24444444444</c:v>
                </c:pt>
                <c:pt idx="278">
                  <c:v>5133.6444444444496</c:v>
                </c:pt>
                <c:pt idx="279">
                  <c:v>5152.0444444444402</c:v>
                </c:pt>
                <c:pt idx="280">
                  <c:v>5170.4444444444398</c:v>
                </c:pt>
                <c:pt idx="281">
                  <c:v>5188.8444444444403</c:v>
                </c:pt>
                <c:pt idx="282">
                  <c:v>5207.24444444444</c:v>
                </c:pt>
                <c:pt idx="283">
                  <c:v>5225.6444444444496</c:v>
                </c:pt>
                <c:pt idx="284">
                  <c:v>5244.0444444444402</c:v>
                </c:pt>
                <c:pt idx="285">
                  <c:v>5262.4444444444398</c:v>
                </c:pt>
                <c:pt idx="286">
                  <c:v>5280.8444444444403</c:v>
                </c:pt>
                <c:pt idx="287">
                  <c:v>5299.24444444444</c:v>
                </c:pt>
                <c:pt idx="288">
                  <c:v>5317.6444444444496</c:v>
                </c:pt>
                <c:pt idx="289">
                  <c:v>5336.0444444444402</c:v>
                </c:pt>
                <c:pt idx="290">
                  <c:v>5354.4444444444398</c:v>
                </c:pt>
                <c:pt idx="291">
                  <c:v>5372.8444444444403</c:v>
                </c:pt>
                <c:pt idx="292">
                  <c:v>5391.24444444444</c:v>
                </c:pt>
                <c:pt idx="293">
                  <c:v>5409.6444444444496</c:v>
                </c:pt>
                <c:pt idx="294">
                  <c:v>5428.0444444444402</c:v>
                </c:pt>
                <c:pt idx="295">
                  <c:v>5446.4444444444398</c:v>
                </c:pt>
                <c:pt idx="296">
                  <c:v>5464.8444444444403</c:v>
                </c:pt>
                <c:pt idx="297">
                  <c:v>5483.24444444444</c:v>
                </c:pt>
                <c:pt idx="298">
                  <c:v>5501.6444444444496</c:v>
                </c:pt>
                <c:pt idx="299">
                  <c:v>5520.0444444444402</c:v>
                </c:pt>
                <c:pt idx="300">
                  <c:v>5538.4444444444398</c:v>
                </c:pt>
                <c:pt idx="301">
                  <c:v>5556.8444444444403</c:v>
                </c:pt>
                <c:pt idx="302">
                  <c:v>5575.24444444444</c:v>
                </c:pt>
                <c:pt idx="303">
                  <c:v>5593.6444444444496</c:v>
                </c:pt>
                <c:pt idx="304">
                  <c:v>5612.0444444444402</c:v>
                </c:pt>
                <c:pt idx="305">
                  <c:v>5630.4444444444398</c:v>
                </c:pt>
                <c:pt idx="306">
                  <c:v>5648.8444444444403</c:v>
                </c:pt>
                <c:pt idx="307">
                  <c:v>5667.24444444444</c:v>
                </c:pt>
                <c:pt idx="308">
                  <c:v>5685.6444444444496</c:v>
                </c:pt>
                <c:pt idx="309">
                  <c:v>5704.0444444444402</c:v>
                </c:pt>
                <c:pt idx="310">
                  <c:v>5722.4444444444398</c:v>
                </c:pt>
                <c:pt idx="311">
                  <c:v>5740.8444444444403</c:v>
                </c:pt>
                <c:pt idx="312">
                  <c:v>5759.24444444444</c:v>
                </c:pt>
                <c:pt idx="313">
                  <c:v>5777.6444444444496</c:v>
                </c:pt>
                <c:pt idx="314">
                  <c:v>5796.0444444444402</c:v>
                </c:pt>
                <c:pt idx="315">
                  <c:v>5814.4444444444398</c:v>
                </c:pt>
                <c:pt idx="316">
                  <c:v>5832.8444444444403</c:v>
                </c:pt>
                <c:pt idx="317">
                  <c:v>5851.24444444444</c:v>
                </c:pt>
                <c:pt idx="318">
                  <c:v>5869.6444444444496</c:v>
                </c:pt>
                <c:pt idx="319">
                  <c:v>5888.0444444444402</c:v>
                </c:pt>
                <c:pt idx="320">
                  <c:v>5906.4444444444398</c:v>
                </c:pt>
                <c:pt idx="321">
                  <c:v>5924.8444444444403</c:v>
                </c:pt>
                <c:pt idx="322">
                  <c:v>5943.24444444444</c:v>
                </c:pt>
                <c:pt idx="323">
                  <c:v>5961.6444444444496</c:v>
                </c:pt>
                <c:pt idx="324">
                  <c:v>5980.0444444444402</c:v>
                </c:pt>
                <c:pt idx="325">
                  <c:v>5998.4444444444398</c:v>
                </c:pt>
                <c:pt idx="326">
                  <c:v>6016.8444444444403</c:v>
                </c:pt>
                <c:pt idx="327">
                  <c:v>6035.24444444444</c:v>
                </c:pt>
                <c:pt idx="328">
                  <c:v>6053.6444444444496</c:v>
                </c:pt>
                <c:pt idx="329">
                  <c:v>6072.0444444444402</c:v>
                </c:pt>
                <c:pt idx="330">
                  <c:v>6090.4444444444398</c:v>
                </c:pt>
                <c:pt idx="331">
                  <c:v>6108.8444444444403</c:v>
                </c:pt>
                <c:pt idx="332">
                  <c:v>6127.24444444444</c:v>
                </c:pt>
                <c:pt idx="333">
                  <c:v>6145.6444444444496</c:v>
                </c:pt>
                <c:pt idx="334">
                  <c:v>6164.0444444444402</c:v>
                </c:pt>
                <c:pt idx="335">
                  <c:v>6182.4444444444398</c:v>
                </c:pt>
                <c:pt idx="336">
                  <c:v>6200.8444444444403</c:v>
                </c:pt>
                <c:pt idx="337">
                  <c:v>6219.24444444444</c:v>
                </c:pt>
                <c:pt idx="338">
                  <c:v>6237.6444444444496</c:v>
                </c:pt>
                <c:pt idx="339">
                  <c:v>6256.0444444444402</c:v>
                </c:pt>
                <c:pt idx="340">
                  <c:v>6274.4444444444398</c:v>
                </c:pt>
                <c:pt idx="341">
                  <c:v>6292.8444444444403</c:v>
                </c:pt>
                <c:pt idx="342">
                  <c:v>6311.24444444444</c:v>
                </c:pt>
                <c:pt idx="343">
                  <c:v>6329.6444444444496</c:v>
                </c:pt>
                <c:pt idx="344">
                  <c:v>6348.0444444444402</c:v>
                </c:pt>
                <c:pt idx="345">
                  <c:v>6366.4444444444398</c:v>
                </c:pt>
                <c:pt idx="346">
                  <c:v>6384.8444444444403</c:v>
                </c:pt>
                <c:pt idx="347">
                  <c:v>6403.24444444444</c:v>
                </c:pt>
                <c:pt idx="348">
                  <c:v>6421.6444444444496</c:v>
                </c:pt>
                <c:pt idx="349">
                  <c:v>6440.0444444444402</c:v>
                </c:pt>
                <c:pt idx="350">
                  <c:v>6458.4444444444398</c:v>
                </c:pt>
                <c:pt idx="351">
                  <c:v>6476.8444444444403</c:v>
                </c:pt>
                <c:pt idx="352">
                  <c:v>6495.24444444444</c:v>
                </c:pt>
                <c:pt idx="353">
                  <c:v>6513.6444444444496</c:v>
                </c:pt>
                <c:pt idx="354">
                  <c:v>6532.0444444444402</c:v>
                </c:pt>
                <c:pt idx="355">
                  <c:v>6550.4444444444398</c:v>
                </c:pt>
                <c:pt idx="356">
                  <c:v>6568.8444444444403</c:v>
                </c:pt>
                <c:pt idx="357">
                  <c:v>6587.24444444444</c:v>
                </c:pt>
                <c:pt idx="358">
                  <c:v>6605.6444444444496</c:v>
                </c:pt>
                <c:pt idx="359">
                  <c:v>6624.0444444444402</c:v>
                </c:pt>
                <c:pt idx="360">
                  <c:v>6642.4444444444398</c:v>
                </c:pt>
                <c:pt idx="361">
                  <c:v>6660.8444444444403</c:v>
                </c:pt>
                <c:pt idx="362">
                  <c:v>6679.24444444444</c:v>
                </c:pt>
                <c:pt idx="363">
                  <c:v>6697.6444444444496</c:v>
                </c:pt>
                <c:pt idx="364">
                  <c:v>6716.0444444444402</c:v>
                </c:pt>
                <c:pt idx="365">
                  <c:v>6734.4444444444398</c:v>
                </c:pt>
                <c:pt idx="366">
                  <c:v>6752.8444444444403</c:v>
                </c:pt>
                <c:pt idx="367">
                  <c:v>6771.24444444444</c:v>
                </c:pt>
                <c:pt idx="368">
                  <c:v>6789.6444444444496</c:v>
                </c:pt>
                <c:pt idx="369">
                  <c:v>6808.0444444444402</c:v>
                </c:pt>
                <c:pt idx="370">
                  <c:v>6826.4444444444398</c:v>
                </c:pt>
                <c:pt idx="371">
                  <c:v>6844.8444444444403</c:v>
                </c:pt>
                <c:pt idx="372">
                  <c:v>6863.24444444444</c:v>
                </c:pt>
                <c:pt idx="373">
                  <c:v>6881.6444444444496</c:v>
                </c:pt>
                <c:pt idx="374">
                  <c:v>6900.0444444444402</c:v>
                </c:pt>
                <c:pt idx="375">
                  <c:v>6918.4444444444398</c:v>
                </c:pt>
                <c:pt idx="376">
                  <c:v>6936.8444444444403</c:v>
                </c:pt>
                <c:pt idx="377">
                  <c:v>6955.24444444444</c:v>
                </c:pt>
                <c:pt idx="378">
                  <c:v>6973.6444444444496</c:v>
                </c:pt>
                <c:pt idx="379">
                  <c:v>6992.0444444444402</c:v>
                </c:pt>
                <c:pt idx="380">
                  <c:v>7010.4444444444398</c:v>
                </c:pt>
                <c:pt idx="381">
                  <c:v>7028.8444444444403</c:v>
                </c:pt>
                <c:pt idx="382">
                  <c:v>7047.24444444444</c:v>
                </c:pt>
                <c:pt idx="383">
                  <c:v>7065.6444444444496</c:v>
                </c:pt>
                <c:pt idx="384">
                  <c:v>7084.0444444444402</c:v>
                </c:pt>
                <c:pt idx="385">
                  <c:v>7102.4444444444398</c:v>
                </c:pt>
                <c:pt idx="386">
                  <c:v>7120.8444444444403</c:v>
                </c:pt>
                <c:pt idx="387">
                  <c:v>7139.24444444444</c:v>
                </c:pt>
                <c:pt idx="388">
                  <c:v>7157.6444444444496</c:v>
                </c:pt>
                <c:pt idx="389">
                  <c:v>7176.0444444444402</c:v>
                </c:pt>
                <c:pt idx="390">
                  <c:v>7194.4444444444398</c:v>
                </c:pt>
                <c:pt idx="391">
                  <c:v>7212.8444444444403</c:v>
                </c:pt>
                <c:pt idx="392">
                  <c:v>7231.24444444444</c:v>
                </c:pt>
                <c:pt idx="393">
                  <c:v>7249.6444444444496</c:v>
                </c:pt>
                <c:pt idx="394">
                  <c:v>7268.0444444444402</c:v>
                </c:pt>
                <c:pt idx="395">
                  <c:v>7286.4444444444398</c:v>
                </c:pt>
                <c:pt idx="396">
                  <c:v>7304.8444444444403</c:v>
                </c:pt>
                <c:pt idx="397">
                  <c:v>7323.24444444444</c:v>
                </c:pt>
                <c:pt idx="398">
                  <c:v>7341.6444444444496</c:v>
                </c:pt>
                <c:pt idx="399">
                  <c:v>7360.0444444444402</c:v>
                </c:pt>
                <c:pt idx="400">
                  <c:v>7378.4444444444398</c:v>
                </c:pt>
                <c:pt idx="401">
                  <c:v>7396.8444444444403</c:v>
                </c:pt>
                <c:pt idx="402">
                  <c:v>7415.24444444444</c:v>
                </c:pt>
                <c:pt idx="403">
                  <c:v>7433.6444444444496</c:v>
                </c:pt>
                <c:pt idx="404">
                  <c:v>7452.0444444444402</c:v>
                </c:pt>
                <c:pt idx="405">
                  <c:v>7470.4444444444398</c:v>
                </c:pt>
                <c:pt idx="406">
                  <c:v>7488.8444444444403</c:v>
                </c:pt>
                <c:pt idx="407">
                  <c:v>7507.24444444444</c:v>
                </c:pt>
                <c:pt idx="408">
                  <c:v>7525.6444444444496</c:v>
                </c:pt>
                <c:pt idx="409">
                  <c:v>7544.0444444444402</c:v>
                </c:pt>
                <c:pt idx="410">
                  <c:v>7562.4444444444398</c:v>
                </c:pt>
                <c:pt idx="411">
                  <c:v>7580.8444444444403</c:v>
                </c:pt>
                <c:pt idx="412">
                  <c:v>7599.24444444444</c:v>
                </c:pt>
                <c:pt idx="413">
                  <c:v>7617.6444444444496</c:v>
                </c:pt>
                <c:pt idx="414">
                  <c:v>7636.0444444444402</c:v>
                </c:pt>
                <c:pt idx="415">
                  <c:v>7654.4444444444398</c:v>
                </c:pt>
                <c:pt idx="416">
                  <c:v>7672.8444444444403</c:v>
                </c:pt>
                <c:pt idx="417">
                  <c:v>7691.24444444444</c:v>
                </c:pt>
                <c:pt idx="418">
                  <c:v>7709.6444444444496</c:v>
                </c:pt>
                <c:pt idx="419">
                  <c:v>7728.0444444444402</c:v>
                </c:pt>
                <c:pt idx="420">
                  <c:v>7746.4444444444398</c:v>
                </c:pt>
                <c:pt idx="421">
                  <c:v>7764.8444444444403</c:v>
                </c:pt>
                <c:pt idx="422">
                  <c:v>7783.24444444444</c:v>
                </c:pt>
                <c:pt idx="423">
                  <c:v>7801.6444444444496</c:v>
                </c:pt>
                <c:pt idx="424">
                  <c:v>7820.0444444444402</c:v>
                </c:pt>
                <c:pt idx="425">
                  <c:v>7838.4444444444398</c:v>
                </c:pt>
                <c:pt idx="426">
                  <c:v>7856.8444444444403</c:v>
                </c:pt>
                <c:pt idx="427">
                  <c:v>7875.24444444444</c:v>
                </c:pt>
                <c:pt idx="428">
                  <c:v>7893.6444444444496</c:v>
                </c:pt>
                <c:pt idx="429">
                  <c:v>7912.0444444444402</c:v>
                </c:pt>
                <c:pt idx="430">
                  <c:v>7930.4444444444398</c:v>
                </c:pt>
                <c:pt idx="431">
                  <c:v>7948.8444444444403</c:v>
                </c:pt>
                <c:pt idx="432">
                  <c:v>7967.24444444444</c:v>
                </c:pt>
                <c:pt idx="433">
                  <c:v>7985.6444444444496</c:v>
                </c:pt>
                <c:pt idx="434">
                  <c:v>8004.0444444444402</c:v>
                </c:pt>
                <c:pt idx="435">
                  <c:v>8022.4444444444398</c:v>
                </c:pt>
                <c:pt idx="436">
                  <c:v>8040.8444444444403</c:v>
                </c:pt>
                <c:pt idx="437">
                  <c:v>8059.24444444444</c:v>
                </c:pt>
                <c:pt idx="438">
                  <c:v>8077.6444444444496</c:v>
                </c:pt>
                <c:pt idx="439">
                  <c:v>8096.0444444444402</c:v>
                </c:pt>
                <c:pt idx="440">
                  <c:v>8114.4444444444398</c:v>
                </c:pt>
                <c:pt idx="441">
                  <c:v>8132.8444444444403</c:v>
                </c:pt>
                <c:pt idx="442">
                  <c:v>8151.24444444444</c:v>
                </c:pt>
                <c:pt idx="443">
                  <c:v>8169.6444444444496</c:v>
                </c:pt>
                <c:pt idx="444">
                  <c:v>8188.0444444444402</c:v>
                </c:pt>
                <c:pt idx="445">
                  <c:v>8206.4444444444398</c:v>
                </c:pt>
                <c:pt idx="446">
                  <c:v>8224.8444444444394</c:v>
                </c:pt>
                <c:pt idx="447">
                  <c:v>8243.2444444444409</c:v>
                </c:pt>
                <c:pt idx="448">
                  <c:v>8261.6444444444405</c:v>
                </c:pt>
                <c:pt idx="449">
                  <c:v>8280.0444444444402</c:v>
                </c:pt>
                <c:pt idx="450">
                  <c:v>8298.4444444444398</c:v>
                </c:pt>
                <c:pt idx="451">
                  <c:v>8316.8444444444394</c:v>
                </c:pt>
                <c:pt idx="452">
                  <c:v>8335.2444444444409</c:v>
                </c:pt>
                <c:pt idx="453">
                  <c:v>8353.6444444444405</c:v>
                </c:pt>
                <c:pt idx="454">
                  <c:v>8372.0444444444402</c:v>
                </c:pt>
                <c:pt idx="455">
                  <c:v>8390.4444444444398</c:v>
                </c:pt>
                <c:pt idx="456">
                  <c:v>8408.8444444444394</c:v>
                </c:pt>
                <c:pt idx="457">
                  <c:v>8427.2444444444409</c:v>
                </c:pt>
                <c:pt idx="458">
                  <c:v>8445.6444444444405</c:v>
                </c:pt>
                <c:pt idx="459">
                  <c:v>8464.0444444444402</c:v>
                </c:pt>
                <c:pt idx="460">
                  <c:v>8482.4444444444398</c:v>
                </c:pt>
                <c:pt idx="461">
                  <c:v>8500.8444444444394</c:v>
                </c:pt>
                <c:pt idx="462">
                  <c:v>8519.2444444444409</c:v>
                </c:pt>
                <c:pt idx="463">
                  <c:v>8537.6444444444405</c:v>
                </c:pt>
                <c:pt idx="464">
                  <c:v>8556.0444444444402</c:v>
                </c:pt>
                <c:pt idx="465">
                  <c:v>8574.4444444444398</c:v>
                </c:pt>
                <c:pt idx="466">
                  <c:v>8592.8444444444394</c:v>
                </c:pt>
                <c:pt idx="467">
                  <c:v>8611.2444444444409</c:v>
                </c:pt>
                <c:pt idx="468">
                  <c:v>8629.6444444444405</c:v>
                </c:pt>
                <c:pt idx="469">
                  <c:v>8648.0444444444402</c:v>
                </c:pt>
                <c:pt idx="470">
                  <c:v>8666.4444444444398</c:v>
                </c:pt>
                <c:pt idx="471">
                  <c:v>8684.8444444444394</c:v>
                </c:pt>
                <c:pt idx="472">
                  <c:v>8703.2444444444409</c:v>
                </c:pt>
              </c:numCache>
            </c:numRef>
          </c:xVal>
          <c:yVal>
            <c:numRef>
              <c:f>Extended!$BT$3:$BT$476</c:f>
              <c:numCache>
                <c:formatCode>General</c:formatCode>
                <c:ptCount val="474"/>
                <c:pt idx="0">
                  <c:v>20.2</c:v>
                </c:pt>
                <c:pt idx="1">
                  <c:v>20.2</c:v>
                </c:pt>
                <c:pt idx="2">
                  <c:v>20.100000000000001</c:v>
                </c:pt>
                <c:pt idx="3">
                  <c:v>20.100000000000001</c:v>
                </c:pt>
                <c:pt idx="4">
                  <c:v>20.100000000000001</c:v>
                </c:pt>
                <c:pt idx="5">
                  <c:v>20.100000000000001</c:v>
                </c:pt>
                <c:pt idx="6">
                  <c:v>20.2</c:v>
                </c:pt>
                <c:pt idx="7">
                  <c:v>20.100000000000001</c:v>
                </c:pt>
                <c:pt idx="8">
                  <c:v>20.100000000000001</c:v>
                </c:pt>
                <c:pt idx="9">
                  <c:v>20.100000000000001</c:v>
                </c:pt>
                <c:pt idx="10">
                  <c:v>20.100000000000001</c:v>
                </c:pt>
                <c:pt idx="11">
                  <c:v>20.100000000000001</c:v>
                </c:pt>
                <c:pt idx="12">
                  <c:v>20.100000000000001</c:v>
                </c:pt>
                <c:pt idx="13">
                  <c:v>20.100000000000001</c:v>
                </c:pt>
                <c:pt idx="14">
                  <c:v>20.100000000000001</c:v>
                </c:pt>
                <c:pt idx="15">
                  <c:v>20.100000000000001</c:v>
                </c:pt>
                <c:pt idx="16">
                  <c:v>20.100000000000001</c:v>
                </c:pt>
                <c:pt idx="17">
                  <c:v>20.100000000000001</c:v>
                </c:pt>
                <c:pt idx="18">
                  <c:v>20.100000000000001</c:v>
                </c:pt>
                <c:pt idx="19">
                  <c:v>20.100000000000001</c:v>
                </c:pt>
                <c:pt idx="20">
                  <c:v>20.100000000000001</c:v>
                </c:pt>
                <c:pt idx="21">
                  <c:v>20.100000000000001</c:v>
                </c:pt>
                <c:pt idx="22">
                  <c:v>20.100000000000001</c:v>
                </c:pt>
                <c:pt idx="23">
                  <c:v>20.100000000000001</c:v>
                </c:pt>
                <c:pt idx="24">
                  <c:v>20.100000000000001</c:v>
                </c:pt>
                <c:pt idx="25">
                  <c:v>20.2</c:v>
                </c:pt>
                <c:pt idx="26">
                  <c:v>20.100000000000001</c:v>
                </c:pt>
                <c:pt idx="27">
                  <c:v>20.100000000000001</c:v>
                </c:pt>
                <c:pt idx="28">
                  <c:v>20.100000000000001</c:v>
                </c:pt>
                <c:pt idx="29">
                  <c:v>20.100000000000001</c:v>
                </c:pt>
                <c:pt idx="30">
                  <c:v>20.100000000000001</c:v>
                </c:pt>
                <c:pt idx="31">
                  <c:v>20.100000000000001</c:v>
                </c:pt>
                <c:pt idx="32">
                  <c:v>20.100000000000001</c:v>
                </c:pt>
                <c:pt idx="33">
                  <c:v>20.100000000000001</c:v>
                </c:pt>
                <c:pt idx="34">
                  <c:v>20.100000000000001</c:v>
                </c:pt>
                <c:pt idx="35">
                  <c:v>20.100000000000001</c:v>
                </c:pt>
                <c:pt idx="36">
                  <c:v>20.100000000000001</c:v>
                </c:pt>
                <c:pt idx="37">
                  <c:v>20.2</c:v>
                </c:pt>
                <c:pt idx="38">
                  <c:v>20.2</c:v>
                </c:pt>
                <c:pt idx="39">
                  <c:v>20.2</c:v>
                </c:pt>
                <c:pt idx="40">
                  <c:v>20.2</c:v>
                </c:pt>
                <c:pt idx="41">
                  <c:v>20.2</c:v>
                </c:pt>
                <c:pt idx="42">
                  <c:v>20.2</c:v>
                </c:pt>
                <c:pt idx="43">
                  <c:v>20.2</c:v>
                </c:pt>
                <c:pt idx="44">
                  <c:v>20.2</c:v>
                </c:pt>
                <c:pt idx="45">
                  <c:v>20.2</c:v>
                </c:pt>
                <c:pt idx="46">
                  <c:v>20.2</c:v>
                </c:pt>
                <c:pt idx="47">
                  <c:v>20.2</c:v>
                </c:pt>
                <c:pt idx="48">
                  <c:v>20.2</c:v>
                </c:pt>
                <c:pt idx="49">
                  <c:v>20.2</c:v>
                </c:pt>
                <c:pt idx="50">
                  <c:v>20.2</c:v>
                </c:pt>
                <c:pt idx="51">
                  <c:v>20.2</c:v>
                </c:pt>
                <c:pt idx="52">
                  <c:v>20.2</c:v>
                </c:pt>
                <c:pt idx="53">
                  <c:v>20.2</c:v>
                </c:pt>
                <c:pt idx="54">
                  <c:v>20.2</c:v>
                </c:pt>
                <c:pt idx="55">
                  <c:v>20.2</c:v>
                </c:pt>
                <c:pt idx="56">
                  <c:v>20.2</c:v>
                </c:pt>
                <c:pt idx="57">
                  <c:v>20.2</c:v>
                </c:pt>
                <c:pt idx="58">
                  <c:v>20.2</c:v>
                </c:pt>
                <c:pt idx="59">
                  <c:v>20.2</c:v>
                </c:pt>
                <c:pt idx="60">
                  <c:v>20.2</c:v>
                </c:pt>
                <c:pt idx="61">
                  <c:v>20.2</c:v>
                </c:pt>
                <c:pt idx="62">
                  <c:v>20.2</c:v>
                </c:pt>
                <c:pt idx="63">
                  <c:v>20.2</c:v>
                </c:pt>
                <c:pt idx="64">
                  <c:v>20.2</c:v>
                </c:pt>
                <c:pt idx="65">
                  <c:v>20.2</c:v>
                </c:pt>
                <c:pt idx="66">
                  <c:v>20.2</c:v>
                </c:pt>
                <c:pt idx="67">
                  <c:v>20.2</c:v>
                </c:pt>
                <c:pt idx="68">
                  <c:v>20.2</c:v>
                </c:pt>
                <c:pt idx="69">
                  <c:v>20.2</c:v>
                </c:pt>
                <c:pt idx="70">
                  <c:v>20.2</c:v>
                </c:pt>
                <c:pt idx="71">
                  <c:v>20.2</c:v>
                </c:pt>
                <c:pt idx="72">
                  <c:v>20.2</c:v>
                </c:pt>
                <c:pt idx="73">
                  <c:v>20.2</c:v>
                </c:pt>
                <c:pt idx="74">
                  <c:v>20.2</c:v>
                </c:pt>
                <c:pt idx="75">
                  <c:v>20.2</c:v>
                </c:pt>
                <c:pt idx="76">
                  <c:v>20.2</c:v>
                </c:pt>
                <c:pt idx="77">
                  <c:v>20.2</c:v>
                </c:pt>
                <c:pt idx="78">
                  <c:v>20.2</c:v>
                </c:pt>
                <c:pt idx="79">
                  <c:v>20.2</c:v>
                </c:pt>
                <c:pt idx="80">
                  <c:v>20.100000000000001</c:v>
                </c:pt>
                <c:pt idx="81">
                  <c:v>20.2</c:v>
                </c:pt>
                <c:pt idx="82">
                  <c:v>20.2</c:v>
                </c:pt>
                <c:pt idx="83">
                  <c:v>20.2</c:v>
                </c:pt>
                <c:pt idx="84">
                  <c:v>20.2</c:v>
                </c:pt>
                <c:pt idx="85">
                  <c:v>20.2</c:v>
                </c:pt>
                <c:pt idx="86">
                  <c:v>20.100000000000001</c:v>
                </c:pt>
                <c:pt idx="87">
                  <c:v>20.100000000000001</c:v>
                </c:pt>
                <c:pt idx="88">
                  <c:v>20.2</c:v>
                </c:pt>
                <c:pt idx="89">
                  <c:v>20.100000000000001</c:v>
                </c:pt>
                <c:pt idx="90">
                  <c:v>20.2</c:v>
                </c:pt>
                <c:pt idx="91">
                  <c:v>20.2</c:v>
                </c:pt>
                <c:pt idx="92">
                  <c:v>20.2</c:v>
                </c:pt>
                <c:pt idx="93">
                  <c:v>20.2</c:v>
                </c:pt>
                <c:pt idx="94">
                  <c:v>20.2</c:v>
                </c:pt>
                <c:pt idx="95">
                  <c:v>20.2</c:v>
                </c:pt>
                <c:pt idx="96">
                  <c:v>20.2</c:v>
                </c:pt>
                <c:pt idx="97">
                  <c:v>20.2</c:v>
                </c:pt>
                <c:pt idx="98">
                  <c:v>20.2</c:v>
                </c:pt>
                <c:pt idx="99">
                  <c:v>20.2</c:v>
                </c:pt>
                <c:pt idx="100">
                  <c:v>20.2</c:v>
                </c:pt>
                <c:pt idx="101">
                  <c:v>20.100000000000001</c:v>
                </c:pt>
                <c:pt idx="102">
                  <c:v>20.100000000000001</c:v>
                </c:pt>
                <c:pt idx="103">
                  <c:v>20.100000000000001</c:v>
                </c:pt>
                <c:pt idx="104">
                  <c:v>20.2</c:v>
                </c:pt>
                <c:pt idx="105">
                  <c:v>20.2</c:v>
                </c:pt>
                <c:pt idx="106">
                  <c:v>20.2</c:v>
                </c:pt>
                <c:pt idx="107">
                  <c:v>20.2</c:v>
                </c:pt>
                <c:pt idx="108">
                  <c:v>20.2</c:v>
                </c:pt>
                <c:pt idx="109">
                  <c:v>20.2</c:v>
                </c:pt>
                <c:pt idx="110">
                  <c:v>20.100000000000001</c:v>
                </c:pt>
                <c:pt idx="111">
                  <c:v>20.2</c:v>
                </c:pt>
                <c:pt idx="112">
                  <c:v>20.2</c:v>
                </c:pt>
                <c:pt idx="113">
                  <c:v>20.100000000000001</c:v>
                </c:pt>
                <c:pt idx="114">
                  <c:v>20.100000000000001</c:v>
                </c:pt>
                <c:pt idx="115">
                  <c:v>20.2</c:v>
                </c:pt>
                <c:pt idx="116">
                  <c:v>20.100000000000001</c:v>
                </c:pt>
                <c:pt idx="117">
                  <c:v>20.100000000000001</c:v>
                </c:pt>
                <c:pt idx="118">
                  <c:v>20.2</c:v>
                </c:pt>
                <c:pt idx="119">
                  <c:v>20.2</c:v>
                </c:pt>
                <c:pt idx="120">
                  <c:v>20.100000000000001</c:v>
                </c:pt>
                <c:pt idx="121">
                  <c:v>20.2</c:v>
                </c:pt>
                <c:pt idx="122">
                  <c:v>20.100000000000001</c:v>
                </c:pt>
                <c:pt idx="123">
                  <c:v>20.2</c:v>
                </c:pt>
                <c:pt idx="124">
                  <c:v>20.2</c:v>
                </c:pt>
                <c:pt idx="125">
                  <c:v>20.2</c:v>
                </c:pt>
                <c:pt idx="126">
                  <c:v>20.100000000000001</c:v>
                </c:pt>
                <c:pt idx="127">
                  <c:v>20.100000000000001</c:v>
                </c:pt>
                <c:pt idx="128">
                  <c:v>20.2</c:v>
                </c:pt>
                <c:pt idx="129">
                  <c:v>20.2</c:v>
                </c:pt>
                <c:pt idx="130">
                  <c:v>20.100000000000001</c:v>
                </c:pt>
                <c:pt idx="131">
                  <c:v>20.2</c:v>
                </c:pt>
                <c:pt idx="132">
                  <c:v>20.2</c:v>
                </c:pt>
                <c:pt idx="133">
                  <c:v>20.2</c:v>
                </c:pt>
                <c:pt idx="134">
                  <c:v>20.2</c:v>
                </c:pt>
                <c:pt idx="135">
                  <c:v>20.100000000000001</c:v>
                </c:pt>
                <c:pt idx="136">
                  <c:v>20.100000000000001</c:v>
                </c:pt>
                <c:pt idx="137">
                  <c:v>20.100000000000001</c:v>
                </c:pt>
                <c:pt idx="138">
                  <c:v>20.100000000000001</c:v>
                </c:pt>
                <c:pt idx="139">
                  <c:v>20.100000000000001</c:v>
                </c:pt>
                <c:pt idx="140">
                  <c:v>20.100000000000001</c:v>
                </c:pt>
                <c:pt idx="141">
                  <c:v>20.100000000000001</c:v>
                </c:pt>
                <c:pt idx="142">
                  <c:v>20.100000000000001</c:v>
                </c:pt>
                <c:pt idx="143">
                  <c:v>20.100000000000001</c:v>
                </c:pt>
                <c:pt idx="144">
                  <c:v>20.100000000000001</c:v>
                </c:pt>
                <c:pt idx="145">
                  <c:v>20.100000000000001</c:v>
                </c:pt>
                <c:pt idx="146">
                  <c:v>20.100000000000001</c:v>
                </c:pt>
                <c:pt idx="147">
                  <c:v>20.100000000000001</c:v>
                </c:pt>
                <c:pt idx="148">
                  <c:v>20.100000000000001</c:v>
                </c:pt>
                <c:pt idx="149">
                  <c:v>20.100000000000001</c:v>
                </c:pt>
                <c:pt idx="150">
                  <c:v>20.100000000000001</c:v>
                </c:pt>
                <c:pt idx="151">
                  <c:v>20.100000000000001</c:v>
                </c:pt>
                <c:pt idx="152">
                  <c:v>20.100000000000001</c:v>
                </c:pt>
                <c:pt idx="153">
                  <c:v>20.100000000000001</c:v>
                </c:pt>
                <c:pt idx="154">
                  <c:v>20.100000000000001</c:v>
                </c:pt>
                <c:pt idx="155">
                  <c:v>20.100000000000001</c:v>
                </c:pt>
                <c:pt idx="156">
                  <c:v>20.100000000000001</c:v>
                </c:pt>
                <c:pt idx="157">
                  <c:v>20.100000000000001</c:v>
                </c:pt>
                <c:pt idx="158">
                  <c:v>20.100000000000001</c:v>
                </c:pt>
                <c:pt idx="159">
                  <c:v>20.100000000000001</c:v>
                </c:pt>
                <c:pt idx="160">
                  <c:v>20.100000000000001</c:v>
                </c:pt>
                <c:pt idx="161">
                  <c:v>20.100000000000001</c:v>
                </c:pt>
                <c:pt idx="162">
                  <c:v>20.100000000000001</c:v>
                </c:pt>
                <c:pt idx="163">
                  <c:v>20.100000000000001</c:v>
                </c:pt>
                <c:pt idx="164">
                  <c:v>20.100000000000001</c:v>
                </c:pt>
                <c:pt idx="165">
                  <c:v>20.100000000000001</c:v>
                </c:pt>
                <c:pt idx="166">
                  <c:v>20.100000000000001</c:v>
                </c:pt>
                <c:pt idx="167">
                  <c:v>20.100000000000001</c:v>
                </c:pt>
                <c:pt idx="168">
                  <c:v>20.100000000000001</c:v>
                </c:pt>
                <c:pt idx="169">
                  <c:v>20.100000000000001</c:v>
                </c:pt>
                <c:pt idx="170">
                  <c:v>20.100000000000001</c:v>
                </c:pt>
                <c:pt idx="171">
                  <c:v>20.100000000000001</c:v>
                </c:pt>
                <c:pt idx="172">
                  <c:v>20.100000000000001</c:v>
                </c:pt>
                <c:pt idx="173">
                  <c:v>20.100000000000001</c:v>
                </c:pt>
                <c:pt idx="174">
                  <c:v>20.100000000000001</c:v>
                </c:pt>
                <c:pt idx="175">
                  <c:v>20.100000000000001</c:v>
                </c:pt>
                <c:pt idx="176">
                  <c:v>20.100000000000001</c:v>
                </c:pt>
                <c:pt idx="177">
                  <c:v>20.100000000000001</c:v>
                </c:pt>
                <c:pt idx="178">
                  <c:v>20.100000000000001</c:v>
                </c:pt>
                <c:pt idx="179">
                  <c:v>20.100000000000001</c:v>
                </c:pt>
                <c:pt idx="180">
                  <c:v>20.100000000000001</c:v>
                </c:pt>
                <c:pt idx="181">
                  <c:v>20.100000000000001</c:v>
                </c:pt>
                <c:pt idx="182">
                  <c:v>20.100000000000001</c:v>
                </c:pt>
                <c:pt idx="183">
                  <c:v>20.100000000000001</c:v>
                </c:pt>
                <c:pt idx="184">
                  <c:v>20.100000000000001</c:v>
                </c:pt>
                <c:pt idx="185">
                  <c:v>20.100000000000001</c:v>
                </c:pt>
                <c:pt idx="186">
                  <c:v>20.100000000000001</c:v>
                </c:pt>
                <c:pt idx="187">
                  <c:v>20.100000000000001</c:v>
                </c:pt>
                <c:pt idx="188">
                  <c:v>20.100000000000001</c:v>
                </c:pt>
                <c:pt idx="189">
                  <c:v>20.100000000000001</c:v>
                </c:pt>
                <c:pt idx="190">
                  <c:v>20.100000000000001</c:v>
                </c:pt>
                <c:pt idx="191">
                  <c:v>20.100000000000001</c:v>
                </c:pt>
                <c:pt idx="192">
                  <c:v>20.2</c:v>
                </c:pt>
                <c:pt idx="193">
                  <c:v>20.2</c:v>
                </c:pt>
                <c:pt idx="194">
                  <c:v>20.2</c:v>
                </c:pt>
                <c:pt idx="195">
                  <c:v>20.100000000000001</c:v>
                </c:pt>
                <c:pt idx="196">
                  <c:v>20.2</c:v>
                </c:pt>
                <c:pt idx="197">
                  <c:v>20.2</c:v>
                </c:pt>
                <c:pt idx="198">
                  <c:v>20.2</c:v>
                </c:pt>
                <c:pt idx="199">
                  <c:v>20.2</c:v>
                </c:pt>
                <c:pt idx="200">
                  <c:v>20.2</c:v>
                </c:pt>
                <c:pt idx="201">
                  <c:v>20.2</c:v>
                </c:pt>
                <c:pt idx="202">
                  <c:v>20.2</c:v>
                </c:pt>
                <c:pt idx="203">
                  <c:v>20.2</c:v>
                </c:pt>
                <c:pt idx="204">
                  <c:v>20.2</c:v>
                </c:pt>
                <c:pt idx="205">
                  <c:v>20.2</c:v>
                </c:pt>
                <c:pt idx="206">
                  <c:v>20.2</c:v>
                </c:pt>
                <c:pt idx="207">
                  <c:v>20.2</c:v>
                </c:pt>
                <c:pt idx="208">
                  <c:v>20.2</c:v>
                </c:pt>
                <c:pt idx="209">
                  <c:v>20.2</c:v>
                </c:pt>
                <c:pt idx="210">
                  <c:v>20.3</c:v>
                </c:pt>
                <c:pt idx="211">
                  <c:v>20.3</c:v>
                </c:pt>
                <c:pt idx="212">
                  <c:v>20.2</c:v>
                </c:pt>
                <c:pt idx="213">
                  <c:v>20.2</c:v>
                </c:pt>
                <c:pt idx="214">
                  <c:v>20.3</c:v>
                </c:pt>
                <c:pt idx="215">
                  <c:v>20.3</c:v>
                </c:pt>
                <c:pt idx="216">
                  <c:v>20.3</c:v>
                </c:pt>
                <c:pt idx="217">
                  <c:v>20.3</c:v>
                </c:pt>
                <c:pt idx="218">
                  <c:v>20.3</c:v>
                </c:pt>
                <c:pt idx="219">
                  <c:v>20.3</c:v>
                </c:pt>
                <c:pt idx="220">
                  <c:v>20.3</c:v>
                </c:pt>
                <c:pt idx="221">
                  <c:v>20.3</c:v>
                </c:pt>
                <c:pt idx="222">
                  <c:v>20.3</c:v>
                </c:pt>
                <c:pt idx="223">
                  <c:v>20.3</c:v>
                </c:pt>
                <c:pt idx="224">
                  <c:v>20.3</c:v>
                </c:pt>
                <c:pt idx="225">
                  <c:v>20.3</c:v>
                </c:pt>
                <c:pt idx="226">
                  <c:v>20.3</c:v>
                </c:pt>
                <c:pt idx="227">
                  <c:v>20.3</c:v>
                </c:pt>
                <c:pt idx="228">
                  <c:v>20.3</c:v>
                </c:pt>
                <c:pt idx="229">
                  <c:v>20.3</c:v>
                </c:pt>
                <c:pt idx="230">
                  <c:v>20.3</c:v>
                </c:pt>
                <c:pt idx="231">
                  <c:v>20.3</c:v>
                </c:pt>
                <c:pt idx="232">
                  <c:v>20.399999999999999</c:v>
                </c:pt>
                <c:pt idx="233">
                  <c:v>20.399999999999999</c:v>
                </c:pt>
                <c:pt idx="234">
                  <c:v>20.399999999999999</c:v>
                </c:pt>
                <c:pt idx="235">
                  <c:v>20.3</c:v>
                </c:pt>
                <c:pt idx="236">
                  <c:v>20.399999999999999</c:v>
                </c:pt>
                <c:pt idx="237">
                  <c:v>20.399999999999999</c:v>
                </c:pt>
                <c:pt idx="238">
                  <c:v>20.399999999999999</c:v>
                </c:pt>
                <c:pt idx="239">
                  <c:v>20.399999999999999</c:v>
                </c:pt>
                <c:pt idx="240">
                  <c:v>20.399999999999999</c:v>
                </c:pt>
                <c:pt idx="241">
                  <c:v>20.399999999999999</c:v>
                </c:pt>
                <c:pt idx="242">
                  <c:v>20.399999999999999</c:v>
                </c:pt>
                <c:pt idx="243">
                  <c:v>20.399999999999999</c:v>
                </c:pt>
                <c:pt idx="244">
                  <c:v>20.399999999999999</c:v>
                </c:pt>
                <c:pt idx="245">
                  <c:v>20.399999999999999</c:v>
                </c:pt>
                <c:pt idx="246">
                  <c:v>20.399999999999999</c:v>
                </c:pt>
                <c:pt idx="247">
                  <c:v>20.399999999999999</c:v>
                </c:pt>
                <c:pt idx="248">
                  <c:v>20.399999999999999</c:v>
                </c:pt>
                <c:pt idx="249">
                  <c:v>20.399999999999999</c:v>
                </c:pt>
                <c:pt idx="250">
                  <c:v>20.399999999999999</c:v>
                </c:pt>
                <c:pt idx="251">
                  <c:v>20.399999999999999</c:v>
                </c:pt>
                <c:pt idx="252">
                  <c:v>20.399999999999999</c:v>
                </c:pt>
                <c:pt idx="253">
                  <c:v>20.399999999999999</c:v>
                </c:pt>
                <c:pt idx="254">
                  <c:v>20.399999999999999</c:v>
                </c:pt>
                <c:pt idx="255">
                  <c:v>20.5</c:v>
                </c:pt>
                <c:pt idx="256">
                  <c:v>20.399999999999999</c:v>
                </c:pt>
                <c:pt idx="257">
                  <c:v>20.5</c:v>
                </c:pt>
                <c:pt idx="258">
                  <c:v>20.5</c:v>
                </c:pt>
                <c:pt idx="259">
                  <c:v>20.399999999999999</c:v>
                </c:pt>
                <c:pt idx="260">
                  <c:v>20.5</c:v>
                </c:pt>
                <c:pt idx="261">
                  <c:v>20.5</c:v>
                </c:pt>
                <c:pt idx="262">
                  <c:v>20.5</c:v>
                </c:pt>
                <c:pt idx="263">
                  <c:v>20.399999999999999</c:v>
                </c:pt>
                <c:pt idx="264">
                  <c:v>20.5</c:v>
                </c:pt>
                <c:pt idx="265">
                  <c:v>20.399999999999999</c:v>
                </c:pt>
                <c:pt idx="266">
                  <c:v>20.5</c:v>
                </c:pt>
                <c:pt idx="267">
                  <c:v>20.5</c:v>
                </c:pt>
                <c:pt idx="268">
                  <c:v>20.399999999999999</c:v>
                </c:pt>
                <c:pt idx="269">
                  <c:v>20.5</c:v>
                </c:pt>
                <c:pt idx="270">
                  <c:v>20.5</c:v>
                </c:pt>
                <c:pt idx="271">
                  <c:v>20.5</c:v>
                </c:pt>
                <c:pt idx="272">
                  <c:v>20.5</c:v>
                </c:pt>
                <c:pt idx="273">
                  <c:v>20.5</c:v>
                </c:pt>
                <c:pt idx="274">
                  <c:v>20.5</c:v>
                </c:pt>
                <c:pt idx="275">
                  <c:v>20.5</c:v>
                </c:pt>
                <c:pt idx="276">
                  <c:v>20.5</c:v>
                </c:pt>
                <c:pt idx="277">
                  <c:v>20.5</c:v>
                </c:pt>
                <c:pt idx="278">
                  <c:v>20.5</c:v>
                </c:pt>
                <c:pt idx="279">
                  <c:v>20.5</c:v>
                </c:pt>
                <c:pt idx="280">
                  <c:v>20.5</c:v>
                </c:pt>
                <c:pt idx="281">
                  <c:v>20.5</c:v>
                </c:pt>
                <c:pt idx="282">
                  <c:v>20.5</c:v>
                </c:pt>
                <c:pt idx="283">
                  <c:v>20.5</c:v>
                </c:pt>
                <c:pt idx="284">
                  <c:v>20.5</c:v>
                </c:pt>
                <c:pt idx="285">
                  <c:v>20.5</c:v>
                </c:pt>
                <c:pt idx="286">
                  <c:v>20.5</c:v>
                </c:pt>
                <c:pt idx="287">
                  <c:v>20.5</c:v>
                </c:pt>
                <c:pt idx="288">
                  <c:v>20.5</c:v>
                </c:pt>
                <c:pt idx="289">
                  <c:v>20.5</c:v>
                </c:pt>
                <c:pt idx="290">
                  <c:v>20.5</c:v>
                </c:pt>
                <c:pt idx="291">
                  <c:v>20.5</c:v>
                </c:pt>
                <c:pt idx="292">
                  <c:v>20.5</c:v>
                </c:pt>
                <c:pt idx="293">
                  <c:v>20.5</c:v>
                </c:pt>
                <c:pt idx="294">
                  <c:v>20.5</c:v>
                </c:pt>
                <c:pt idx="295">
                  <c:v>20.5</c:v>
                </c:pt>
                <c:pt idx="296">
                  <c:v>20.5</c:v>
                </c:pt>
                <c:pt idx="297">
                  <c:v>20.5</c:v>
                </c:pt>
                <c:pt idx="298">
                  <c:v>20.5</c:v>
                </c:pt>
                <c:pt idx="299">
                  <c:v>20.5</c:v>
                </c:pt>
                <c:pt idx="300">
                  <c:v>20.5</c:v>
                </c:pt>
                <c:pt idx="301">
                  <c:v>20.5</c:v>
                </c:pt>
                <c:pt idx="302">
                  <c:v>20.5</c:v>
                </c:pt>
                <c:pt idx="303">
                  <c:v>20.5</c:v>
                </c:pt>
                <c:pt idx="304">
                  <c:v>20.5</c:v>
                </c:pt>
                <c:pt idx="305">
                  <c:v>20.5</c:v>
                </c:pt>
                <c:pt idx="306">
                  <c:v>20.5</c:v>
                </c:pt>
                <c:pt idx="307">
                  <c:v>20.5</c:v>
                </c:pt>
                <c:pt idx="308">
                  <c:v>20.5</c:v>
                </c:pt>
                <c:pt idx="309">
                  <c:v>20.5</c:v>
                </c:pt>
                <c:pt idx="310">
                  <c:v>20.5</c:v>
                </c:pt>
                <c:pt idx="311">
                  <c:v>20.5</c:v>
                </c:pt>
                <c:pt idx="312">
                  <c:v>20.5</c:v>
                </c:pt>
                <c:pt idx="313">
                  <c:v>20.5</c:v>
                </c:pt>
                <c:pt idx="314">
                  <c:v>20.5</c:v>
                </c:pt>
                <c:pt idx="315">
                  <c:v>20.5</c:v>
                </c:pt>
                <c:pt idx="316">
                  <c:v>20.5</c:v>
                </c:pt>
                <c:pt idx="317">
                  <c:v>20.5</c:v>
                </c:pt>
                <c:pt idx="318">
                  <c:v>20.5</c:v>
                </c:pt>
                <c:pt idx="319">
                  <c:v>20.5</c:v>
                </c:pt>
                <c:pt idx="320">
                  <c:v>20.5</c:v>
                </c:pt>
                <c:pt idx="321">
                  <c:v>20.5</c:v>
                </c:pt>
                <c:pt idx="322">
                  <c:v>20.5</c:v>
                </c:pt>
                <c:pt idx="323">
                  <c:v>20.5</c:v>
                </c:pt>
                <c:pt idx="324">
                  <c:v>20.5</c:v>
                </c:pt>
                <c:pt idx="325">
                  <c:v>20.5</c:v>
                </c:pt>
                <c:pt idx="326">
                  <c:v>20.5</c:v>
                </c:pt>
                <c:pt idx="327">
                  <c:v>20.5</c:v>
                </c:pt>
                <c:pt idx="328">
                  <c:v>20.5</c:v>
                </c:pt>
                <c:pt idx="329">
                  <c:v>20.5</c:v>
                </c:pt>
                <c:pt idx="330">
                  <c:v>20.6</c:v>
                </c:pt>
                <c:pt idx="331">
                  <c:v>20.5</c:v>
                </c:pt>
                <c:pt idx="332">
                  <c:v>20.5</c:v>
                </c:pt>
                <c:pt idx="333">
                  <c:v>20.6</c:v>
                </c:pt>
                <c:pt idx="334">
                  <c:v>20.6</c:v>
                </c:pt>
                <c:pt idx="335">
                  <c:v>20.6</c:v>
                </c:pt>
                <c:pt idx="336">
                  <c:v>20.5</c:v>
                </c:pt>
                <c:pt idx="337">
                  <c:v>20.6</c:v>
                </c:pt>
                <c:pt idx="338">
                  <c:v>20.6</c:v>
                </c:pt>
                <c:pt idx="339">
                  <c:v>20.6</c:v>
                </c:pt>
                <c:pt idx="340">
                  <c:v>20.6</c:v>
                </c:pt>
                <c:pt idx="341">
                  <c:v>20.6</c:v>
                </c:pt>
                <c:pt idx="342">
                  <c:v>20.6</c:v>
                </c:pt>
                <c:pt idx="343">
                  <c:v>20.6</c:v>
                </c:pt>
                <c:pt idx="344">
                  <c:v>20.6</c:v>
                </c:pt>
                <c:pt idx="345">
                  <c:v>20.6</c:v>
                </c:pt>
                <c:pt idx="346">
                  <c:v>20.6</c:v>
                </c:pt>
                <c:pt idx="347">
                  <c:v>20.6</c:v>
                </c:pt>
                <c:pt idx="348">
                  <c:v>20.6</c:v>
                </c:pt>
                <c:pt idx="349">
                  <c:v>20.6</c:v>
                </c:pt>
                <c:pt idx="350">
                  <c:v>20.6</c:v>
                </c:pt>
                <c:pt idx="351">
                  <c:v>20.6</c:v>
                </c:pt>
                <c:pt idx="352">
                  <c:v>20.6</c:v>
                </c:pt>
                <c:pt idx="353">
                  <c:v>20.7</c:v>
                </c:pt>
                <c:pt idx="354">
                  <c:v>20.6</c:v>
                </c:pt>
                <c:pt idx="355">
                  <c:v>20.7</c:v>
                </c:pt>
                <c:pt idx="356">
                  <c:v>20.7</c:v>
                </c:pt>
                <c:pt idx="357">
                  <c:v>20.7</c:v>
                </c:pt>
                <c:pt idx="358">
                  <c:v>20.7</c:v>
                </c:pt>
                <c:pt idx="359">
                  <c:v>20.7</c:v>
                </c:pt>
                <c:pt idx="360">
                  <c:v>20.7</c:v>
                </c:pt>
                <c:pt idx="361">
                  <c:v>20.7</c:v>
                </c:pt>
                <c:pt idx="362">
                  <c:v>20.7</c:v>
                </c:pt>
                <c:pt idx="363">
                  <c:v>20.7</c:v>
                </c:pt>
                <c:pt idx="364">
                  <c:v>20.7</c:v>
                </c:pt>
                <c:pt idx="365">
                  <c:v>20.7</c:v>
                </c:pt>
                <c:pt idx="366">
                  <c:v>20.7</c:v>
                </c:pt>
                <c:pt idx="367">
                  <c:v>20.7</c:v>
                </c:pt>
                <c:pt idx="368">
                  <c:v>20.7</c:v>
                </c:pt>
                <c:pt idx="369">
                  <c:v>20.7</c:v>
                </c:pt>
                <c:pt idx="370">
                  <c:v>20.7</c:v>
                </c:pt>
                <c:pt idx="371">
                  <c:v>20.7</c:v>
                </c:pt>
                <c:pt idx="372">
                  <c:v>20.7</c:v>
                </c:pt>
                <c:pt idx="373">
                  <c:v>20.7</c:v>
                </c:pt>
                <c:pt idx="374">
                  <c:v>20.7</c:v>
                </c:pt>
                <c:pt idx="375">
                  <c:v>20.7</c:v>
                </c:pt>
                <c:pt idx="376">
                  <c:v>20.7</c:v>
                </c:pt>
                <c:pt idx="377">
                  <c:v>20.7</c:v>
                </c:pt>
                <c:pt idx="378">
                  <c:v>20.7</c:v>
                </c:pt>
                <c:pt idx="379">
                  <c:v>20.7</c:v>
                </c:pt>
                <c:pt idx="380">
                  <c:v>20.7</c:v>
                </c:pt>
                <c:pt idx="381">
                  <c:v>20.7</c:v>
                </c:pt>
                <c:pt idx="382">
                  <c:v>20.7</c:v>
                </c:pt>
                <c:pt idx="383">
                  <c:v>20.7</c:v>
                </c:pt>
                <c:pt idx="384">
                  <c:v>20.7</c:v>
                </c:pt>
                <c:pt idx="385">
                  <c:v>20.7</c:v>
                </c:pt>
                <c:pt idx="386">
                  <c:v>20.7</c:v>
                </c:pt>
                <c:pt idx="387">
                  <c:v>20.7</c:v>
                </c:pt>
                <c:pt idx="388">
                  <c:v>20.7</c:v>
                </c:pt>
                <c:pt idx="389">
                  <c:v>20.7</c:v>
                </c:pt>
                <c:pt idx="390">
                  <c:v>20.7</c:v>
                </c:pt>
                <c:pt idx="391">
                  <c:v>20.7</c:v>
                </c:pt>
                <c:pt idx="392">
                  <c:v>20.7</c:v>
                </c:pt>
                <c:pt idx="393">
                  <c:v>20.7</c:v>
                </c:pt>
                <c:pt idx="394">
                  <c:v>20.7</c:v>
                </c:pt>
                <c:pt idx="395">
                  <c:v>20.7</c:v>
                </c:pt>
                <c:pt idx="396">
                  <c:v>20.7</c:v>
                </c:pt>
                <c:pt idx="397">
                  <c:v>20.7</c:v>
                </c:pt>
                <c:pt idx="398">
                  <c:v>20.7</c:v>
                </c:pt>
                <c:pt idx="399">
                  <c:v>20.7</c:v>
                </c:pt>
                <c:pt idx="400">
                  <c:v>20.7</c:v>
                </c:pt>
                <c:pt idx="401">
                  <c:v>20.7</c:v>
                </c:pt>
                <c:pt idx="402">
                  <c:v>20.7</c:v>
                </c:pt>
                <c:pt idx="403">
                  <c:v>20.7</c:v>
                </c:pt>
                <c:pt idx="404">
                  <c:v>20.7</c:v>
                </c:pt>
                <c:pt idx="405">
                  <c:v>20.7</c:v>
                </c:pt>
                <c:pt idx="406">
                  <c:v>20.7</c:v>
                </c:pt>
                <c:pt idx="407">
                  <c:v>20.7</c:v>
                </c:pt>
                <c:pt idx="408">
                  <c:v>20.7</c:v>
                </c:pt>
                <c:pt idx="409">
                  <c:v>20.7</c:v>
                </c:pt>
                <c:pt idx="410">
                  <c:v>20.7</c:v>
                </c:pt>
                <c:pt idx="411">
                  <c:v>20.7</c:v>
                </c:pt>
                <c:pt idx="412">
                  <c:v>20.7</c:v>
                </c:pt>
                <c:pt idx="413">
                  <c:v>20.7</c:v>
                </c:pt>
                <c:pt idx="414">
                  <c:v>20.7</c:v>
                </c:pt>
                <c:pt idx="415">
                  <c:v>20.7</c:v>
                </c:pt>
                <c:pt idx="416">
                  <c:v>20.7</c:v>
                </c:pt>
                <c:pt idx="417">
                  <c:v>20.7</c:v>
                </c:pt>
                <c:pt idx="418">
                  <c:v>20.7</c:v>
                </c:pt>
                <c:pt idx="419">
                  <c:v>20.7</c:v>
                </c:pt>
                <c:pt idx="420">
                  <c:v>20.7</c:v>
                </c:pt>
                <c:pt idx="421">
                  <c:v>20.7</c:v>
                </c:pt>
                <c:pt idx="422">
                  <c:v>20.7</c:v>
                </c:pt>
                <c:pt idx="423">
                  <c:v>20.7</c:v>
                </c:pt>
                <c:pt idx="424">
                  <c:v>20.7</c:v>
                </c:pt>
                <c:pt idx="425">
                  <c:v>20.7</c:v>
                </c:pt>
                <c:pt idx="426">
                  <c:v>20.7</c:v>
                </c:pt>
                <c:pt idx="427">
                  <c:v>20.7</c:v>
                </c:pt>
                <c:pt idx="428">
                  <c:v>20.7</c:v>
                </c:pt>
                <c:pt idx="429">
                  <c:v>20.6</c:v>
                </c:pt>
                <c:pt idx="430">
                  <c:v>20.7</c:v>
                </c:pt>
                <c:pt idx="431">
                  <c:v>20.7</c:v>
                </c:pt>
                <c:pt idx="432">
                  <c:v>20.6</c:v>
                </c:pt>
                <c:pt idx="433">
                  <c:v>20.7</c:v>
                </c:pt>
                <c:pt idx="434">
                  <c:v>20.6</c:v>
                </c:pt>
                <c:pt idx="435">
                  <c:v>20.6</c:v>
                </c:pt>
                <c:pt idx="436">
                  <c:v>20.6</c:v>
                </c:pt>
                <c:pt idx="437">
                  <c:v>20.6</c:v>
                </c:pt>
                <c:pt idx="438">
                  <c:v>20.6</c:v>
                </c:pt>
                <c:pt idx="439">
                  <c:v>20.6</c:v>
                </c:pt>
                <c:pt idx="440">
                  <c:v>20.6</c:v>
                </c:pt>
                <c:pt idx="441">
                  <c:v>20.6</c:v>
                </c:pt>
                <c:pt idx="442">
                  <c:v>20.6</c:v>
                </c:pt>
                <c:pt idx="443">
                  <c:v>20.6</c:v>
                </c:pt>
                <c:pt idx="444">
                  <c:v>20.6</c:v>
                </c:pt>
                <c:pt idx="445">
                  <c:v>20.6</c:v>
                </c:pt>
                <c:pt idx="446">
                  <c:v>20.6</c:v>
                </c:pt>
                <c:pt idx="447">
                  <c:v>20.6</c:v>
                </c:pt>
                <c:pt idx="448">
                  <c:v>20.6</c:v>
                </c:pt>
                <c:pt idx="449">
                  <c:v>20.6</c:v>
                </c:pt>
                <c:pt idx="450">
                  <c:v>20.6</c:v>
                </c:pt>
                <c:pt idx="451">
                  <c:v>20.6</c:v>
                </c:pt>
                <c:pt idx="452">
                  <c:v>20.6</c:v>
                </c:pt>
                <c:pt idx="453">
                  <c:v>20.6</c:v>
                </c:pt>
                <c:pt idx="454">
                  <c:v>20.6</c:v>
                </c:pt>
                <c:pt idx="455">
                  <c:v>20.6</c:v>
                </c:pt>
                <c:pt idx="456">
                  <c:v>20.6</c:v>
                </c:pt>
                <c:pt idx="457">
                  <c:v>20.6</c:v>
                </c:pt>
                <c:pt idx="458">
                  <c:v>20.6</c:v>
                </c:pt>
                <c:pt idx="459">
                  <c:v>20.6</c:v>
                </c:pt>
                <c:pt idx="460">
                  <c:v>20.6</c:v>
                </c:pt>
                <c:pt idx="461">
                  <c:v>20.6</c:v>
                </c:pt>
                <c:pt idx="462">
                  <c:v>20.6</c:v>
                </c:pt>
                <c:pt idx="463">
                  <c:v>20.6</c:v>
                </c:pt>
                <c:pt idx="464">
                  <c:v>20.6</c:v>
                </c:pt>
                <c:pt idx="465">
                  <c:v>20.6</c:v>
                </c:pt>
                <c:pt idx="466">
                  <c:v>20.6</c:v>
                </c:pt>
                <c:pt idx="467">
                  <c:v>20.6</c:v>
                </c:pt>
                <c:pt idx="468">
                  <c:v>20.6</c:v>
                </c:pt>
                <c:pt idx="469">
                  <c:v>20.6</c:v>
                </c:pt>
                <c:pt idx="470">
                  <c:v>20.6</c:v>
                </c:pt>
                <c:pt idx="471">
                  <c:v>20.6</c:v>
                </c:pt>
                <c:pt idx="472">
                  <c:v>20.6</c:v>
                </c:pt>
              </c:numCache>
            </c:numRef>
          </c:yVal>
          <c:smooth val="1"/>
          <c:extLst xmlns:c16r2="http://schemas.microsoft.com/office/drawing/2015/06/chart">
            <c:ext xmlns:c16="http://schemas.microsoft.com/office/drawing/2014/chart" uri="{C3380CC4-5D6E-409C-BE32-E72D297353CC}">
              <c16:uniqueId val="{00000002-EBC4-413C-A17F-438DEEADB00B}"/>
            </c:ext>
          </c:extLst>
        </c:ser>
        <c:ser>
          <c:idx val="3"/>
          <c:order val="3"/>
          <c:tx>
            <c:strRef>
              <c:f>Extended!$BU$1</c:f>
              <c:strCache>
                <c:ptCount val="1"/>
                <c:pt idx="0">
                  <c:v>Temperature out</c:v>
                </c:pt>
              </c:strCache>
            </c:strRef>
          </c:tx>
          <c:spPr>
            <a:ln w="28575">
              <a:noFill/>
            </a:ln>
          </c:spPr>
          <c:xVal>
            <c:numRef>
              <c:f>Extended!$BQ$3:$BQ$476</c:f>
              <c:numCache>
                <c:formatCode>General</c:formatCode>
                <c:ptCount val="474"/>
                <c:pt idx="0">
                  <c:v>18</c:v>
                </c:pt>
                <c:pt idx="1">
                  <c:v>37</c:v>
                </c:pt>
                <c:pt idx="2">
                  <c:v>55.244444444444397</c:v>
                </c:pt>
                <c:pt idx="3">
                  <c:v>73.644444444444403</c:v>
                </c:pt>
                <c:pt idx="4">
                  <c:v>92.044444444444395</c:v>
                </c:pt>
                <c:pt idx="5">
                  <c:v>110.444444444444</c:v>
                </c:pt>
                <c:pt idx="6">
                  <c:v>128.84444444444401</c:v>
                </c:pt>
                <c:pt idx="7">
                  <c:v>147.24444444444401</c:v>
                </c:pt>
                <c:pt idx="8">
                  <c:v>165.64444444444399</c:v>
                </c:pt>
                <c:pt idx="9">
                  <c:v>184.044444444444</c:v>
                </c:pt>
                <c:pt idx="10">
                  <c:v>202.444444444444</c:v>
                </c:pt>
                <c:pt idx="11">
                  <c:v>220.84444444444401</c:v>
                </c:pt>
                <c:pt idx="12">
                  <c:v>239.24444444444401</c:v>
                </c:pt>
                <c:pt idx="13">
                  <c:v>257.64444444444399</c:v>
                </c:pt>
                <c:pt idx="14">
                  <c:v>276.04444444444403</c:v>
                </c:pt>
                <c:pt idx="15">
                  <c:v>294.444444444444</c:v>
                </c:pt>
                <c:pt idx="16">
                  <c:v>312.84444444444398</c:v>
                </c:pt>
                <c:pt idx="17">
                  <c:v>331.24444444444401</c:v>
                </c:pt>
                <c:pt idx="18">
                  <c:v>349.64444444444399</c:v>
                </c:pt>
                <c:pt idx="19">
                  <c:v>368.04444444444403</c:v>
                </c:pt>
                <c:pt idx="20">
                  <c:v>386.444444444444</c:v>
                </c:pt>
                <c:pt idx="21">
                  <c:v>404.84444444444398</c:v>
                </c:pt>
                <c:pt idx="22">
                  <c:v>423.24444444444401</c:v>
                </c:pt>
                <c:pt idx="23">
                  <c:v>441.64444444444399</c:v>
                </c:pt>
                <c:pt idx="24">
                  <c:v>460.04444444444403</c:v>
                </c:pt>
                <c:pt idx="25">
                  <c:v>478.444444444444</c:v>
                </c:pt>
                <c:pt idx="26">
                  <c:v>496.84444444444398</c:v>
                </c:pt>
                <c:pt idx="27">
                  <c:v>515.24444444444498</c:v>
                </c:pt>
                <c:pt idx="28">
                  <c:v>533.64444444444496</c:v>
                </c:pt>
                <c:pt idx="29">
                  <c:v>552.04444444444403</c:v>
                </c:pt>
                <c:pt idx="30">
                  <c:v>570.444444444444</c:v>
                </c:pt>
                <c:pt idx="31">
                  <c:v>588.84444444444398</c:v>
                </c:pt>
                <c:pt idx="32">
                  <c:v>607.24444444444498</c:v>
                </c:pt>
                <c:pt idx="33">
                  <c:v>625.64444444444496</c:v>
                </c:pt>
                <c:pt idx="34">
                  <c:v>644.04444444444403</c:v>
                </c:pt>
                <c:pt idx="35">
                  <c:v>662.444444444444</c:v>
                </c:pt>
                <c:pt idx="36">
                  <c:v>680.84444444444398</c:v>
                </c:pt>
                <c:pt idx="37">
                  <c:v>699.24444444444396</c:v>
                </c:pt>
                <c:pt idx="38">
                  <c:v>717.64444444444405</c:v>
                </c:pt>
                <c:pt idx="39">
                  <c:v>736.04444444444403</c:v>
                </c:pt>
                <c:pt idx="40">
                  <c:v>754.444444444444</c:v>
                </c:pt>
                <c:pt idx="41">
                  <c:v>772.84444444444398</c:v>
                </c:pt>
                <c:pt idx="42">
                  <c:v>791.24444444444396</c:v>
                </c:pt>
                <c:pt idx="43">
                  <c:v>809.64444444444405</c:v>
                </c:pt>
                <c:pt idx="44">
                  <c:v>828.04444444444403</c:v>
                </c:pt>
                <c:pt idx="45">
                  <c:v>846.444444444444</c:v>
                </c:pt>
                <c:pt idx="46">
                  <c:v>864.84444444444398</c:v>
                </c:pt>
                <c:pt idx="47">
                  <c:v>883.24444444444396</c:v>
                </c:pt>
                <c:pt idx="48">
                  <c:v>901.64444444444405</c:v>
                </c:pt>
                <c:pt idx="49">
                  <c:v>920.04444444444403</c:v>
                </c:pt>
                <c:pt idx="50">
                  <c:v>938.444444444444</c:v>
                </c:pt>
                <c:pt idx="51">
                  <c:v>956.84444444444296</c:v>
                </c:pt>
                <c:pt idx="52">
                  <c:v>975.24444444444396</c:v>
                </c:pt>
                <c:pt idx="53">
                  <c:v>993.64444444444405</c:v>
                </c:pt>
                <c:pt idx="54">
                  <c:v>1012.04444444444</c:v>
                </c:pt>
                <c:pt idx="55">
                  <c:v>1030.44444444444</c:v>
                </c:pt>
                <c:pt idx="56">
                  <c:v>1048.8444444444399</c:v>
                </c:pt>
                <c:pt idx="57">
                  <c:v>1067.24444444444</c:v>
                </c:pt>
                <c:pt idx="58">
                  <c:v>1085.6444444444401</c:v>
                </c:pt>
                <c:pt idx="59">
                  <c:v>1104.0444444444399</c:v>
                </c:pt>
                <c:pt idx="60">
                  <c:v>1122.44444444444</c:v>
                </c:pt>
                <c:pt idx="61">
                  <c:v>1140.8444444444399</c:v>
                </c:pt>
                <c:pt idx="62">
                  <c:v>1159.24444444444</c:v>
                </c:pt>
                <c:pt idx="63">
                  <c:v>1177.6444444444401</c:v>
                </c:pt>
                <c:pt idx="64">
                  <c:v>1196.0444444444399</c:v>
                </c:pt>
                <c:pt idx="65">
                  <c:v>1214.44444444444</c:v>
                </c:pt>
                <c:pt idx="66">
                  <c:v>1232.8444444444399</c:v>
                </c:pt>
                <c:pt idx="67">
                  <c:v>1251.24444444444</c:v>
                </c:pt>
                <c:pt idx="68">
                  <c:v>1269.6444444444401</c:v>
                </c:pt>
                <c:pt idx="69">
                  <c:v>1288.0444444444399</c:v>
                </c:pt>
                <c:pt idx="70">
                  <c:v>1306.44444444444</c:v>
                </c:pt>
                <c:pt idx="71">
                  <c:v>1324.8444444444399</c:v>
                </c:pt>
                <c:pt idx="72">
                  <c:v>1343.24444444444</c:v>
                </c:pt>
                <c:pt idx="73">
                  <c:v>1361.6444444444401</c:v>
                </c:pt>
                <c:pt idx="74">
                  <c:v>1380.0444444444399</c:v>
                </c:pt>
                <c:pt idx="75">
                  <c:v>1398.44444444444</c:v>
                </c:pt>
                <c:pt idx="76">
                  <c:v>1416.8444444444399</c:v>
                </c:pt>
                <c:pt idx="77">
                  <c:v>1435.24444444444</c:v>
                </c:pt>
                <c:pt idx="78">
                  <c:v>1453.6444444444401</c:v>
                </c:pt>
                <c:pt idx="79">
                  <c:v>1472.0444444444399</c:v>
                </c:pt>
                <c:pt idx="80">
                  <c:v>1490.44444444444</c:v>
                </c:pt>
                <c:pt idx="81">
                  <c:v>1508.8444444444399</c:v>
                </c:pt>
                <c:pt idx="82">
                  <c:v>1527.24444444444</c:v>
                </c:pt>
                <c:pt idx="83">
                  <c:v>1545.6444444444401</c:v>
                </c:pt>
                <c:pt idx="84">
                  <c:v>1564.0444444444399</c:v>
                </c:pt>
                <c:pt idx="85">
                  <c:v>1582.44444444444</c:v>
                </c:pt>
                <c:pt idx="86">
                  <c:v>1600.8444444444399</c:v>
                </c:pt>
                <c:pt idx="87">
                  <c:v>1619.24444444444</c:v>
                </c:pt>
                <c:pt idx="88">
                  <c:v>1637.6444444444401</c:v>
                </c:pt>
                <c:pt idx="89">
                  <c:v>1656.0444444444399</c:v>
                </c:pt>
                <c:pt idx="90">
                  <c:v>1674.44444444444</c:v>
                </c:pt>
                <c:pt idx="91">
                  <c:v>1692.8444444444399</c:v>
                </c:pt>
                <c:pt idx="92">
                  <c:v>1711.24444444444</c:v>
                </c:pt>
                <c:pt idx="93">
                  <c:v>1729.6444444444401</c:v>
                </c:pt>
                <c:pt idx="94">
                  <c:v>1748.0444444444399</c:v>
                </c:pt>
                <c:pt idx="95">
                  <c:v>1766.44444444444</c:v>
                </c:pt>
                <c:pt idx="96">
                  <c:v>1784.8444444444399</c:v>
                </c:pt>
                <c:pt idx="97">
                  <c:v>1803.24444444444</c:v>
                </c:pt>
                <c:pt idx="98">
                  <c:v>1821.6444444444401</c:v>
                </c:pt>
                <c:pt idx="99">
                  <c:v>1840.0444444444399</c:v>
                </c:pt>
                <c:pt idx="100">
                  <c:v>1858.44444444444</c:v>
                </c:pt>
                <c:pt idx="101">
                  <c:v>1876.8444444444399</c:v>
                </c:pt>
                <c:pt idx="102">
                  <c:v>1895.24444444444</c:v>
                </c:pt>
                <c:pt idx="103">
                  <c:v>1913.6444444444401</c:v>
                </c:pt>
                <c:pt idx="104">
                  <c:v>1932.0444444444399</c:v>
                </c:pt>
                <c:pt idx="105">
                  <c:v>1950.44444444444</c:v>
                </c:pt>
                <c:pt idx="106">
                  <c:v>1968.8444444444399</c:v>
                </c:pt>
                <c:pt idx="107">
                  <c:v>1987.24444444444</c:v>
                </c:pt>
                <c:pt idx="108">
                  <c:v>2005.6444444444401</c:v>
                </c:pt>
                <c:pt idx="109">
                  <c:v>2024.0444444444399</c:v>
                </c:pt>
                <c:pt idx="110">
                  <c:v>2042.44444444444</c:v>
                </c:pt>
                <c:pt idx="111">
                  <c:v>2060.8444444444399</c:v>
                </c:pt>
                <c:pt idx="112">
                  <c:v>2079.24444444444</c:v>
                </c:pt>
                <c:pt idx="113">
                  <c:v>2097.6444444444401</c:v>
                </c:pt>
                <c:pt idx="114">
                  <c:v>2116.0444444444402</c:v>
                </c:pt>
                <c:pt idx="115">
                  <c:v>2134.4444444444398</c:v>
                </c:pt>
                <c:pt idx="116">
                  <c:v>2152.8444444444399</c:v>
                </c:pt>
                <c:pt idx="117">
                  <c:v>2171.24444444444</c:v>
                </c:pt>
                <c:pt idx="118">
                  <c:v>2189.6444444444401</c:v>
                </c:pt>
                <c:pt idx="119">
                  <c:v>2208.0444444444402</c:v>
                </c:pt>
                <c:pt idx="120">
                  <c:v>2226.4444444444398</c:v>
                </c:pt>
                <c:pt idx="121">
                  <c:v>2244.8444444444399</c:v>
                </c:pt>
                <c:pt idx="122">
                  <c:v>2263.24444444444</c:v>
                </c:pt>
                <c:pt idx="123">
                  <c:v>2281.6444444444401</c:v>
                </c:pt>
                <c:pt idx="124">
                  <c:v>2300.0444444444402</c:v>
                </c:pt>
                <c:pt idx="125">
                  <c:v>2318.4444444444398</c:v>
                </c:pt>
                <c:pt idx="126">
                  <c:v>2336.8444444444399</c:v>
                </c:pt>
                <c:pt idx="127">
                  <c:v>2355.24444444444</c:v>
                </c:pt>
                <c:pt idx="128">
                  <c:v>2373.6444444444401</c:v>
                </c:pt>
                <c:pt idx="129">
                  <c:v>2392.0444444444402</c:v>
                </c:pt>
                <c:pt idx="130">
                  <c:v>2410.4444444444398</c:v>
                </c:pt>
                <c:pt idx="131">
                  <c:v>2428.8444444444399</c:v>
                </c:pt>
                <c:pt idx="132">
                  <c:v>2447.24444444444</c:v>
                </c:pt>
                <c:pt idx="133">
                  <c:v>2465.6444444444401</c:v>
                </c:pt>
                <c:pt idx="134">
                  <c:v>2484.0444444444402</c:v>
                </c:pt>
                <c:pt idx="135">
                  <c:v>2502.4444444444398</c:v>
                </c:pt>
                <c:pt idx="136">
                  <c:v>2520.8444444444399</c:v>
                </c:pt>
                <c:pt idx="137">
                  <c:v>2539.24444444444</c:v>
                </c:pt>
                <c:pt idx="138">
                  <c:v>2557.6444444444401</c:v>
                </c:pt>
                <c:pt idx="139">
                  <c:v>2576.0444444444402</c:v>
                </c:pt>
                <c:pt idx="140">
                  <c:v>2594.4444444444398</c:v>
                </c:pt>
                <c:pt idx="141">
                  <c:v>2612.8444444444399</c:v>
                </c:pt>
                <c:pt idx="142">
                  <c:v>2631.24444444444</c:v>
                </c:pt>
                <c:pt idx="143">
                  <c:v>2649.6444444444401</c:v>
                </c:pt>
                <c:pt idx="144">
                  <c:v>2668.0444444444402</c:v>
                </c:pt>
                <c:pt idx="145">
                  <c:v>2686.4444444444398</c:v>
                </c:pt>
                <c:pt idx="146">
                  <c:v>2704.8444444444399</c:v>
                </c:pt>
                <c:pt idx="147">
                  <c:v>2723.24444444444</c:v>
                </c:pt>
                <c:pt idx="148">
                  <c:v>2741.6444444444401</c:v>
                </c:pt>
                <c:pt idx="149">
                  <c:v>2760.0444444444402</c:v>
                </c:pt>
                <c:pt idx="150">
                  <c:v>2778.4444444444398</c:v>
                </c:pt>
                <c:pt idx="151">
                  <c:v>2796.8444444444399</c:v>
                </c:pt>
                <c:pt idx="152">
                  <c:v>2815.24444444444</c:v>
                </c:pt>
                <c:pt idx="153">
                  <c:v>2833.6444444444401</c:v>
                </c:pt>
                <c:pt idx="154">
                  <c:v>2852.0444444444402</c:v>
                </c:pt>
                <c:pt idx="155">
                  <c:v>2870.4444444444398</c:v>
                </c:pt>
                <c:pt idx="156">
                  <c:v>2888.8444444444399</c:v>
                </c:pt>
                <c:pt idx="157">
                  <c:v>2907.24444444444</c:v>
                </c:pt>
                <c:pt idx="158">
                  <c:v>2925.6444444444401</c:v>
                </c:pt>
                <c:pt idx="159">
                  <c:v>2944.0444444444402</c:v>
                </c:pt>
                <c:pt idx="160">
                  <c:v>2962.4444444444398</c:v>
                </c:pt>
                <c:pt idx="161">
                  <c:v>2980.8444444444399</c:v>
                </c:pt>
                <c:pt idx="162">
                  <c:v>2999.24444444444</c:v>
                </c:pt>
                <c:pt idx="163">
                  <c:v>3017.6444444444401</c:v>
                </c:pt>
                <c:pt idx="164">
                  <c:v>3036.0444444444402</c:v>
                </c:pt>
                <c:pt idx="165">
                  <c:v>3054.4444444444398</c:v>
                </c:pt>
                <c:pt idx="166">
                  <c:v>3072.8444444444399</c:v>
                </c:pt>
                <c:pt idx="167">
                  <c:v>3091.24444444444</c:v>
                </c:pt>
                <c:pt idx="168">
                  <c:v>3109.6444444444401</c:v>
                </c:pt>
                <c:pt idx="169">
                  <c:v>3128.0444444444402</c:v>
                </c:pt>
                <c:pt idx="170">
                  <c:v>3146.4444444444398</c:v>
                </c:pt>
                <c:pt idx="171">
                  <c:v>3164.8444444444399</c:v>
                </c:pt>
                <c:pt idx="172">
                  <c:v>3183.24444444444</c:v>
                </c:pt>
                <c:pt idx="173">
                  <c:v>3201.6444444444401</c:v>
                </c:pt>
                <c:pt idx="174">
                  <c:v>3220.0444444444402</c:v>
                </c:pt>
                <c:pt idx="175">
                  <c:v>3238.4444444444398</c:v>
                </c:pt>
                <c:pt idx="176">
                  <c:v>3256.8444444444399</c:v>
                </c:pt>
                <c:pt idx="177">
                  <c:v>3275.24444444444</c:v>
                </c:pt>
                <c:pt idx="178">
                  <c:v>3293.6444444444401</c:v>
                </c:pt>
                <c:pt idx="179">
                  <c:v>3312.0444444444402</c:v>
                </c:pt>
                <c:pt idx="180">
                  <c:v>3330.4444444444398</c:v>
                </c:pt>
                <c:pt idx="181">
                  <c:v>3348.8444444444399</c:v>
                </c:pt>
                <c:pt idx="182">
                  <c:v>3367.24444444444</c:v>
                </c:pt>
                <c:pt idx="183">
                  <c:v>3385.6444444444401</c:v>
                </c:pt>
                <c:pt idx="184">
                  <c:v>3404.0444444444402</c:v>
                </c:pt>
                <c:pt idx="185">
                  <c:v>3422.4444444444398</c:v>
                </c:pt>
                <c:pt idx="186">
                  <c:v>3440.8444444444399</c:v>
                </c:pt>
                <c:pt idx="187">
                  <c:v>3459.24444444444</c:v>
                </c:pt>
                <c:pt idx="188">
                  <c:v>3477.6444444444401</c:v>
                </c:pt>
                <c:pt idx="189">
                  <c:v>3496.0444444444402</c:v>
                </c:pt>
                <c:pt idx="190">
                  <c:v>3514.4444444444398</c:v>
                </c:pt>
                <c:pt idx="191">
                  <c:v>3532.8444444444399</c:v>
                </c:pt>
                <c:pt idx="192">
                  <c:v>3551.24444444444</c:v>
                </c:pt>
                <c:pt idx="193">
                  <c:v>3569.6444444444401</c:v>
                </c:pt>
                <c:pt idx="194">
                  <c:v>3588.0444444444402</c:v>
                </c:pt>
                <c:pt idx="195">
                  <c:v>3606.4444444444398</c:v>
                </c:pt>
                <c:pt idx="196">
                  <c:v>3624.8444444444399</c:v>
                </c:pt>
                <c:pt idx="197">
                  <c:v>3643.24444444444</c:v>
                </c:pt>
                <c:pt idx="198">
                  <c:v>3661.6444444444401</c:v>
                </c:pt>
                <c:pt idx="199">
                  <c:v>3680.0444444444402</c:v>
                </c:pt>
                <c:pt idx="200">
                  <c:v>3698.4444444444398</c:v>
                </c:pt>
                <c:pt idx="201">
                  <c:v>3716.8444444444399</c:v>
                </c:pt>
                <c:pt idx="202">
                  <c:v>3735.24444444444</c:v>
                </c:pt>
                <c:pt idx="203">
                  <c:v>3753.6444444444401</c:v>
                </c:pt>
                <c:pt idx="204">
                  <c:v>3772.0444444444402</c:v>
                </c:pt>
                <c:pt idx="205">
                  <c:v>3790.4444444444398</c:v>
                </c:pt>
                <c:pt idx="206">
                  <c:v>3808.8444444444399</c:v>
                </c:pt>
                <c:pt idx="207">
                  <c:v>3827.24444444444</c:v>
                </c:pt>
                <c:pt idx="208">
                  <c:v>3845.6444444444401</c:v>
                </c:pt>
                <c:pt idx="209">
                  <c:v>3864.0444444444402</c:v>
                </c:pt>
                <c:pt idx="210">
                  <c:v>3882.4444444444398</c:v>
                </c:pt>
                <c:pt idx="211">
                  <c:v>3900.8444444444399</c:v>
                </c:pt>
                <c:pt idx="212">
                  <c:v>3919.24444444444</c:v>
                </c:pt>
                <c:pt idx="213">
                  <c:v>3937.6444444444401</c:v>
                </c:pt>
                <c:pt idx="214">
                  <c:v>3956.0444444444402</c:v>
                </c:pt>
                <c:pt idx="215">
                  <c:v>3974.4444444444398</c:v>
                </c:pt>
                <c:pt idx="216">
                  <c:v>3992.8444444444399</c:v>
                </c:pt>
                <c:pt idx="217">
                  <c:v>4011.24444444444</c:v>
                </c:pt>
                <c:pt idx="218">
                  <c:v>4029.6444444444401</c:v>
                </c:pt>
                <c:pt idx="219">
                  <c:v>4048.0444444444402</c:v>
                </c:pt>
                <c:pt idx="220">
                  <c:v>4066.4444444444398</c:v>
                </c:pt>
                <c:pt idx="221">
                  <c:v>4084.8444444444399</c:v>
                </c:pt>
                <c:pt idx="222">
                  <c:v>4103.24444444444</c:v>
                </c:pt>
                <c:pt idx="223">
                  <c:v>4121.6444444444496</c:v>
                </c:pt>
                <c:pt idx="224">
                  <c:v>4140.0444444444402</c:v>
                </c:pt>
                <c:pt idx="225">
                  <c:v>4158.4444444444398</c:v>
                </c:pt>
                <c:pt idx="226">
                  <c:v>4176.8444444444403</c:v>
                </c:pt>
                <c:pt idx="227">
                  <c:v>4195.24444444444</c:v>
                </c:pt>
                <c:pt idx="228">
                  <c:v>4213.6444444444496</c:v>
                </c:pt>
                <c:pt idx="229">
                  <c:v>4232.0444444444402</c:v>
                </c:pt>
                <c:pt idx="230">
                  <c:v>4250.4444444444398</c:v>
                </c:pt>
                <c:pt idx="231">
                  <c:v>4268.8444444444403</c:v>
                </c:pt>
                <c:pt idx="232">
                  <c:v>4287.24444444444</c:v>
                </c:pt>
                <c:pt idx="233">
                  <c:v>4305.6444444444496</c:v>
                </c:pt>
                <c:pt idx="234">
                  <c:v>4324.0444444444402</c:v>
                </c:pt>
                <c:pt idx="235">
                  <c:v>4342.4444444444398</c:v>
                </c:pt>
                <c:pt idx="236">
                  <c:v>4360.8444444444403</c:v>
                </c:pt>
                <c:pt idx="237">
                  <c:v>4379.24444444444</c:v>
                </c:pt>
                <c:pt idx="238">
                  <c:v>4397.6444444444496</c:v>
                </c:pt>
                <c:pt idx="239">
                  <c:v>4416.0444444444402</c:v>
                </c:pt>
                <c:pt idx="240">
                  <c:v>4434.4444444444398</c:v>
                </c:pt>
                <c:pt idx="241">
                  <c:v>4452.8444444444403</c:v>
                </c:pt>
                <c:pt idx="242">
                  <c:v>4471.24444444444</c:v>
                </c:pt>
                <c:pt idx="243">
                  <c:v>4489.6444444444496</c:v>
                </c:pt>
                <c:pt idx="244">
                  <c:v>4508.0444444444402</c:v>
                </c:pt>
                <c:pt idx="245">
                  <c:v>4526.4444444444398</c:v>
                </c:pt>
                <c:pt idx="246">
                  <c:v>4544.8444444444403</c:v>
                </c:pt>
                <c:pt idx="247">
                  <c:v>4563.24444444444</c:v>
                </c:pt>
                <c:pt idx="248">
                  <c:v>4581.6444444444496</c:v>
                </c:pt>
                <c:pt idx="249">
                  <c:v>4600.0444444444402</c:v>
                </c:pt>
                <c:pt idx="250">
                  <c:v>4618.4444444444398</c:v>
                </c:pt>
                <c:pt idx="251">
                  <c:v>4636.8444444444403</c:v>
                </c:pt>
                <c:pt idx="252">
                  <c:v>4655.24444444444</c:v>
                </c:pt>
                <c:pt idx="253">
                  <c:v>4673.6444444444496</c:v>
                </c:pt>
                <c:pt idx="254">
                  <c:v>4692.0444444444402</c:v>
                </c:pt>
                <c:pt idx="255">
                  <c:v>4710.4444444444398</c:v>
                </c:pt>
                <c:pt idx="256">
                  <c:v>4728.8444444444403</c:v>
                </c:pt>
                <c:pt idx="257">
                  <c:v>4747.24444444444</c:v>
                </c:pt>
                <c:pt idx="258">
                  <c:v>4765.6444444444496</c:v>
                </c:pt>
                <c:pt idx="259">
                  <c:v>4784.0444444444402</c:v>
                </c:pt>
                <c:pt idx="260">
                  <c:v>4802.4444444444398</c:v>
                </c:pt>
                <c:pt idx="261">
                  <c:v>4820.8444444444403</c:v>
                </c:pt>
                <c:pt idx="262">
                  <c:v>4839.24444444444</c:v>
                </c:pt>
                <c:pt idx="263">
                  <c:v>4857.6444444444496</c:v>
                </c:pt>
                <c:pt idx="264">
                  <c:v>4876.0444444444402</c:v>
                </c:pt>
                <c:pt idx="265">
                  <c:v>4894.4444444444398</c:v>
                </c:pt>
                <c:pt idx="266">
                  <c:v>4912.8444444444403</c:v>
                </c:pt>
                <c:pt idx="267">
                  <c:v>4931.24444444444</c:v>
                </c:pt>
                <c:pt idx="268">
                  <c:v>4949.6444444444496</c:v>
                </c:pt>
                <c:pt idx="269">
                  <c:v>4968.0444444444402</c:v>
                </c:pt>
                <c:pt idx="270">
                  <c:v>4986.4444444444398</c:v>
                </c:pt>
                <c:pt idx="271">
                  <c:v>5004.8444444444403</c:v>
                </c:pt>
                <c:pt idx="272">
                  <c:v>5023.24444444444</c:v>
                </c:pt>
                <c:pt idx="273">
                  <c:v>5041.6444444444496</c:v>
                </c:pt>
                <c:pt idx="274">
                  <c:v>5060.0444444444402</c:v>
                </c:pt>
                <c:pt idx="275">
                  <c:v>5078.4444444444398</c:v>
                </c:pt>
                <c:pt idx="276">
                  <c:v>5096.8444444444403</c:v>
                </c:pt>
                <c:pt idx="277">
                  <c:v>5115.24444444444</c:v>
                </c:pt>
                <c:pt idx="278">
                  <c:v>5133.6444444444496</c:v>
                </c:pt>
                <c:pt idx="279">
                  <c:v>5152.0444444444402</c:v>
                </c:pt>
                <c:pt idx="280">
                  <c:v>5170.4444444444398</c:v>
                </c:pt>
                <c:pt idx="281">
                  <c:v>5188.8444444444403</c:v>
                </c:pt>
                <c:pt idx="282">
                  <c:v>5207.24444444444</c:v>
                </c:pt>
                <c:pt idx="283">
                  <c:v>5225.6444444444496</c:v>
                </c:pt>
                <c:pt idx="284">
                  <c:v>5244.0444444444402</c:v>
                </c:pt>
                <c:pt idx="285">
                  <c:v>5262.4444444444398</c:v>
                </c:pt>
                <c:pt idx="286">
                  <c:v>5280.8444444444403</c:v>
                </c:pt>
                <c:pt idx="287">
                  <c:v>5299.24444444444</c:v>
                </c:pt>
                <c:pt idx="288">
                  <c:v>5317.6444444444496</c:v>
                </c:pt>
                <c:pt idx="289">
                  <c:v>5336.0444444444402</c:v>
                </c:pt>
                <c:pt idx="290">
                  <c:v>5354.4444444444398</c:v>
                </c:pt>
                <c:pt idx="291">
                  <c:v>5372.8444444444403</c:v>
                </c:pt>
                <c:pt idx="292">
                  <c:v>5391.24444444444</c:v>
                </c:pt>
                <c:pt idx="293">
                  <c:v>5409.6444444444496</c:v>
                </c:pt>
                <c:pt idx="294">
                  <c:v>5428.0444444444402</c:v>
                </c:pt>
                <c:pt idx="295">
                  <c:v>5446.4444444444398</c:v>
                </c:pt>
                <c:pt idx="296">
                  <c:v>5464.8444444444403</c:v>
                </c:pt>
                <c:pt idx="297">
                  <c:v>5483.24444444444</c:v>
                </c:pt>
                <c:pt idx="298">
                  <c:v>5501.6444444444496</c:v>
                </c:pt>
                <c:pt idx="299">
                  <c:v>5520.0444444444402</c:v>
                </c:pt>
                <c:pt idx="300">
                  <c:v>5538.4444444444398</c:v>
                </c:pt>
                <c:pt idx="301">
                  <c:v>5556.8444444444403</c:v>
                </c:pt>
                <c:pt idx="302">
                  <c:v>5575.24444444444</c:v>
                </c:pt>
                <c:pt idx="303">
                  <c:v>5593.6444444444496</c:v>
                </c:pt>
                <c:pt idx="304">
                  <c:v>5612.0444444444402</c:v>
                </c:pt>
                <c:pt idx="305">
                  <c:v>5630.4444444444398</c:v>
                </c:pt>
                <c:pt idx="306">
                  <c:v>5648.8444444444403</c:v>
                </c:pt>
                <c:pt idx="307">
                  <c:v>5667.24444444444</c:v>
                </c:pt>
                <c:pt idx="308">
                  <c:v>5685.6444444444496</c:v>
                </c:pt>
                <c:pt idx="309">
                  <c:v>5704.0444444444402</c:v>
                </c:pt>
                <c:pt idx="310">
                  <c:v>5722.4444444444398</c:v>
                </c:pt>
                <c:pt idx="311">
                  <c:v>5740.8444444444403</c:v>
                </c:pt>
                <c:pt idx="312">
                  <c:v>5759.24444444444</c:v>
                </c:pt>
                <c:pt idx="313">
                  <c:v>5777.6444444444496</c:v>
                </c:pt>
                <c:pt idx="314">
                  <c:v>5796.0444444444402</c:v>
                </c:pt>
                <c:pt idx="315">
                  <c:v>5814.4444444444398</c:v>
                </c:pt>
                <c:pt idx="316">
                  <c:v>5832.8444444444403</c:v>
                </c:pt>
                <c:pt idx="317">
                  <c:v>5851.24444444444</c:v>
                </c:pt>
                <c:pt idx="318">
                  <c:v>5869.6444444444496</c:v>
                </c:pt>
                <c:pt idx="319">
                  <c:v>5888.0444444444402</c:v>
                </c:pt>
                <c:pt idx="320">
                  <c:v>5906.4444444444398</c:v>
                </c:pt>
                <c:pt idx="321">
                  <c:v>5924.8444444444403</c:v>
                </c:pt>
                <c:pt idx="322">
                  <c:v>5943.24444444444</c:v>
                </c:pt>
                <c:pt idx="323">
                  <c:v>5961.6444444444496</c:v>
                </c:pt>
                <c:pt idx="324">
                  <c:v>5980.0444444444402</c:v>
                </c:pt>
                <c:pt idx="325">
                  <c:v>5998.4444444444398</c:v>
                </c:pt>
                <c:pt idx="326">
                  <c:v>6016.8444444444403</c:v>
                </c:pt>
                <c:pt idx="327">
                  <c:v>6035.24444444444</c:v>
                </c:pt>
                <c:pt idx="328">
                  <c:v>6053.6444444444496</c:v>
                </c:pt>
                <c:pt idx="329">
                  <c:v>6072.0444444444402</c:v>
                </c:pt>
                <c:pt idx="330">
                  <c:v>6090.4444444444398</c:v>
                </c:pt>
                <c:pt idx="331">
                  <c:v>6108.8444444444403</c:v>
                </c:pt>
                <c:pt idx="332">
                  <c:v>6127.24444444444</c:v>
                </c:pt>
                <c:pt idx="333">
                  <c:v>6145.6444444444496</c:v>
                </c:pt>
                <c:pt idx="334">
                  <c:v>6164.0444444444402</c:v>
                </c:pt>
                <c:pt idx="335">
                  <c:v>6182.4444444444398</c:v>
                </c:pt>
                <c:pt idx="336">
                  <c:v>6200.8444444444403</c:v>
                </c:pt>
                <c:pt idx="337">
                  <c:v>6219.24444444444</c:v>
                </c:pt>
                <c:pt idx="338">
                  <c:v>6237.6444444444496</c:v>
                </c:pt>
                <c:pt idx="339">
                  <c:v>6256.0444444444402</c:v>
                </c:pt>
                <c:pt idx="340">
                  <c:v>6274.4444444444398</c:v>
                </c:pt>
                <c:pt idx="341">
                  <c:v>6292.8444444444403</c:v>
                </c:pt>
                <c:pt idx="342">
                  <c:v>6311.24444444444</c:v>
                </c:pt>
                <c:pt idx="343">
                  <c:v>6329.6444444444496</c:v>
                </c:pt>
                <c:pt idx="344">
                  <c:v>6348.0444444444402</c:v>
                </c:pt>
                <c:pt idx="345">
                  <c:v>6366.4444444444398</c:v>
                </c:pt>
                <c:pt idx="346">
                  <c:v>6384.8444444444403</c:v>
                </c:pt>
                <c:pt idx="347">
                  <c:v>6403.24444444444</c:v>
                </c:pt>
                <c:pt idx="348">
                  <c:v>6421.6444444444496</c:v>
                </c:pt>
                <c:pt idx="349">
                  <c:v>6440.0444444444402</c:v>
                </c:pt>
                <c:pt idx="350">
                  <c:v>6458.4444444444398</c:v>
                </c:pt>
                <c:pt idx="351">
                  <c:v>6476.8444444444403</c:v>
                </c:pt>
                <c:pt idx="352">
                  <c:v>6495.24444444444</c:v>
                </c:pt>
                <c:pt idx="353">
                  <c:v>6513.6444444444496</c:v>
                </c:pt>
                <c:pt idx="354">
                  <c:v>6532.0444444444402</c:v>
                </c:pt>
                <c:pt idx="355">
                  <c:v>6550.4444444444398</c:v>
                </c:pt>
                <c:pt idx="356">
                  <c:v>6568.8444444444403</c:v>
                </c:pt>
                <c:pt idx="357">
                  <c:v>6587.24444444444</c:v>
                </c:pt>
                <c:pt idx="358">
                  <c:v>6605.6444444444496</c:v>
                </c:pt>
                <c:pt idx="359">
                  <c:v>6624.0444444444402</c:v>
                </c:pt>
                <c:pt idx="360">
                  <c:v>6642.4444444444398</c:v>
                </c:pt>
                <c:pt idx="361">
                  <c:v>6660.8444444444403</c:v>
                </c:pt>
                <c:pt idx="362">
                  <c:v>6679.24444444444</c:v>
                </c:pt>
                <c:pt idx="363">
                  <c:v>6697.6444444444496</c:v>
                </c:pt>
                <c:pt idx="364">
                  <c:v>6716.0444444444402</c:v>
                </c:pt>
                <c:pt idx="365">
                  <c:v>6734.4444444444398</c:v>
                </c:pt>
                <c:pt idx="366">
                  <c:v>6752.8444444444403</c:v>
                </c:pt>
                <c:pt idx="367">
                  <c:v>6771.24444444444</c:v>
                </c:pt>
                <c:pt idx="368">
                  <c:v>6789.6444444444496</c:v>
                </c:pt>
                <c:pt idx="369">
                  <c:v>6808.0444444444402</c:v>
                </c:pt>
                <c:pt idx="370">
                  <c:v>6826.4444444444398</c:v>
                </c:pt>
                <c:pt idx="371">
                  <c:v>6844.8444444444403</c:v>
                </c:pt>
                <c:pt idx="372">
                  <c:v>6863.24444444444</c:v>
                </c:pt>
                <c:pt idx="373">
                  <c:v>6881.6444444444496</c:v>
                </c:pt>
                <c:pt idx="374">
                  <c:v>6900.0444444444402</c:v>
                </c:pt>
                <c:pt idx="375">
                  <c:v>6918.4444444444398</c:v>
                </c:pt>
                <c:pt idx="376">
                  <c:v>6936.8444444444403</c:v>
                </c:pt>
                <c:pt idx="377">
                  <c:v>6955.24444444444</c:v>
                </c:pt>
                <c:pt idx="378">
                  <c:v>6973.6444444444496</c:v>
                </c:pt>
                <c:pt idx="379">
                  <c:v>6992.0444444444402</c:v>
                </c:pt>
                <c:pt idx="380">
                  <c:v>7010.4444444444398</c:v>
                </c:pt>
                <c:pt idx="381">
                  <c:v>7028.8444444444403</c:v>
                </c:pt>
                <c:pt idx="382">
                  <c:v>7047.24444444444</c:v>
                </c:pt>
                <c:pt idx="383">
                  <c:v>7065.6444444444496</c:v>
                </c:pt>
                <c:pt idx="384">
                  <c:v>7084.0444444444402</c:v>
                </c:pt>
                <c:pt idx="385">
                  <c:v>7102.4444444444398</c:v>
                </c:pt>
                <c:pt idx="386">
                  <c:v>7120.8444444444403</c:v>
                </c:pt>
                <c:pt idx="387">
                  <c:v>7139.24444444444</c:v>
                </c:pt>
                <c:pt idx="388">
                  <c:v>7157.6444444444496</c:v>
                </c:pt>
                <c:pt idx="389">
                  <c:v>7176.0444444444402</c:v>
                </c:pt>
                <c:pt idx="390">
                  <c:v>7194.4444444444398</c:v>
                </c:pt>
                <c:pt idx="391">
                  <c:v>7212.8444444444403</c:v>
                </c:pt>
                <c:pt idx="392">
                  <c:v>7231.24444444444</c:v>
                </c:pt>
                <c:pt idx="393">
                  <c:v>7249.6444444444496</c:v>
                </c:pt>
                <c:pt idx="394">
                  <c:v>7268.0444444444402</c:v>
                </c:pt>
                <c:pt idx="395">
                  <c:v>7286.4444444444398</c:v>
                </c:pt>
                <c:pt idx="396">
                  <c:v>7304.8444444444403</c:v>
                </c:pt>
                <c:pt idx="397">
                  <c:v>7323.24444444444</c:v>
                </c:pt>
                <c:pt idx="398">
                  <c:v>7341.6444444444496</c:v>
                </c:pt>
                <c:pt idx="399">
                  <c:v>7360.0444444444402</c:v>
                </c:pt>
                <c:pt idx="400">
                  <c:v>7378.4444444444398</c:v>
                </c:pt>
                <c:pt idx="401">
                  <c:v>7396.8444444444403</c:v>
                </c:pt>
                <c:pt idx="402">
                  <c:v>7415.24444444444</c:v>
                </c:pt>
                <c:pt idx="403">
                  <c:v>7433.6444444444496</c:v>
                </c:pt>
                <c:pt idx="404">
                  <c:v>7452.0444444444402</c:v>
                </c:pt>
                <c:pt idx="405">
                  <c:v>7470.4444444444398</c:v>
                </c:pt>
                <c:pt idx="406">
                  <c:v>7488.8444444444403</c:v>
                </c:pt>
                <c:pt idx="407">
                  <c:v>7507.24444444444</c:v>
                </c:pt>
                <c:pt idx="408">
                  <c:v>7525.6444444444496</c:v>
                </c:pt>
                <c:pt idx="409">
                  <c:v>7544.0444444444402</c:v>
                </c:pt>
                <c:pt idx="410">
                  <c:v>7562.4444444444398</c:v>
                </c:pt>
                <c:pt idx="411">
                  <c:v>7580.8444444444403</c:v>
                </c:pt>
                <c:pt idx="412">
                  <c:v>7599.24444444444</c:v>
                </c:pt>
                <c:pt idx="413">
                  <c:v>7617.6444444444496</c:v>
                </c:pt>
                <c:pt idx="414">
                  <c:v>7636.0444444444402</c:v>
                </c:pt>
                <c:pt idx="415">
                  <c:v>7654.4444444444398</c:v>
                </c:pt>
                <c:pt idx="416">
                  <c:v>7672.8444444444403</c:v>
                </c:pt>
                <c:pt idx="417">
                  <c:v>7691.24444444444</c:v>
                </c:pt>
                <c:pt idx="418">
                  <c:v>7709.6444444444496</c:v>
                </c:pt>
                <c:pt idx="419">
                  <c:v>7728.0444444444402</c:v>
                </c:pt>
                <c:pt idx="420">
                  <c:v>7746.4444444444398</c:v>
                </c:pt>
                <c:pt idx="421">
                  <c:v>7764.8444444444403</c:v>
                </c:pt>
                <c:pt idx="422">
                  <c:v>7783.24444444444</c:v>
                </c:pt>
                <c:pt idx="423">
                  <c:v>7801.6444444444496</c:v>
                </c:pt>
                <c:pt idx="424">
                  <c:v>7820.0444444444402</c:v>
                </c:pt>
                <c:pt idx="425">
                  <c:v>7838.4444444444398</c:v>
                </c:pt>
                <c:pt idx="426">
                  <c:v>7856.8444444444403</c:v>
                </c:pt>
                <c:pt idx="427">
                  <c:v>7875.24444444444</c:v>
                </c:pt>
                <c:pt idx="428">
                  <c:v>7893.6444444444496</c:v>
                </c:pt>
                <c:pt idx="429">
                  <c:v>7912.0444444444402</c:v>
                </c:pt>
                <c:pt idx="430">
                  <c:v>7930.4444444444398</c:v>
                </c:pt>
                <c:pt idx="431">
                  <c:v>7948.8444444444403</c:v>
                </c:pt>
                <c:pt idx="432">
                  <c:v>7967.24444444444</c:v>
                </c:pt>
                <c:pt idx="433">
                  <c:v>7985.6444444444496</c:v>
                </c:pt>
                <c:pt idx="434">
                  <c:v>8004.0444444444402</c:v>
                </c:pt>
                <c:pt idx="435">
                  <c:v>8022.4444444444398</c:v>
                </c:pt>
                <c:pt idx="436">
                  <c:v>8040.8444444444403</c:v>
                </c:pt>
                <c:pt idx="437">
                  <c:v>8059.24444444444</c:v>
                </c:pt>
                <c:pt idx="438">
                  <c:v>8077.6444444444496</c:v>
                </c:pt>
                <c:pt idx="439">
                  <c:v>8096.0444444444402</c:v>
                </c:pt>
                <c:pt idx="440">
                  <c:v>8114.4444444444398</c:v>
                </c:pt>
                <c:pt idx="441">
                  <c:v>8132.8444444444403</c:v>
                </c:pt>
                <c:pt idx="442">
                  <c:v>8151.24444444444</c:v>
                </c:pt>
                <c:pt idx="443">
                  <c:v>8169.6444444444496</c:v>
                </c:pt>
                <c:pt idx="444">
                  <c:v>8188.0444444444402</c:v>
                </c:pt>
                <c:pt idx="445">
                  <c:v>8206.4444444444398</c:v>
                </c:pt>
                <c:pt idx="446">
                  <c:v>8224.8444444444394</c:v>
                </c:pt>
                <c:pt idx="447">
                  <c:v>8243.2444444444409</c:v>
                </c:pt>
                <c:pt idx="448">
                  <c:v>8261.6444444444405</c:v>
                </c:pt>
                <c:pt idx="449">
                  <c:v>8280.0444444444402</c:v>
                </c:pt>
                <c:pt idx="450">
                  <c:v>8298.4444444444398</c:v>
                </c:pt>
                <c:pt idx="451">
                  <c:v>8316.8444444444394</c:v>
                </c:pt>
                <c:pt idx="452">
                  <c:v>8335.2444444444409</c:v>
                </c:pt>
                <c:pt idx="453">
                  <c:v>8353.6444444444405</c:v>
                </c:pt>
                <c:pt idx="454">
                  <c:v>8372.0444444444402</c:v>
                </c:pt>
                <c:pt idx="455">
                  <c:v>8390.4444444444398</c:v>
                </c:pt>
                <c:pt idx="456">
                  <c:v>8408.8444444444394</c:v>
                </c:pt>
                <c:pt idx="457">
                  <c:v>8427.2444444444409</c:v>
                </c:pt>
                <c:pt idx="458">
                  <c:v>8445.6444444444405</c:v>
                </c:pt>
                <c:pt idx="459">
                  <c:v>8464.0444444444402</c:v>
                </c:pt>
                <c:pt idx="460">
                  <c:v>8482.4444444444398</c:v>
                </c:pt>
                <c:pt idx="461">
                  <c:v>8500.8444444444394</c:v>
                </c:pt>
                <c:pt idx="462">
                  <c:v>8519.2444444444409</c:v>
                </c:pt>
                <c:pt idx="463">
                  <c:v>8537.6444444444405</c:v>
                </c:pt>
                <c:pt idx="464">
                  <c:v>8556.0444444444402</c:v>
                </c:pt>
                <c:pt idx="465">
                  <c:v>8574.4444444444398</c:v>
                </c:pt>
                <c:pt idx="466">
                  <c:v>8592.8444444444394</c:v>
                </c:pt>
                <c:pt idx="467">
                  <c:v>8611.2444444444409</c:v>
                </c:pt>
                <c:pt idx="468">
                  <c:v>8629.6444444444405</c:v>
                </c:pt>
                <c:pt idx="469">
                  <c:v>8648.0444444444402</c:v>
                </c:pt>
                <c:pt idx="470">
                  <c:v>8666.4444444444398</c:v>
                </c:pt>
                <c:pt idx="471">
                  <c:v>8684.8444444444394</c:v>
                </c:pt>
                <c:pt idx="472">
                  <c:v>8703.2444444444409</c:v>
                </c:pt>
              </c:numCache>
            </c:numRef>
          </c:xVal>
          <c:yVal>
            <c:numRef>
              <c:f>Extended!$BU$3:$BU$476</c:f>
              <c:numCache>
                <c:formatCode>General</c:formatCode>
                <c:ptCount val="474"/>
                <c:pt idx="0">
                  <c:v>20.3</c:v>
                </c:pt>
                <c:pt idx="1">
                  <c:v>20.399999999999999</c:v>
                </c:pt>
                <c:pt idx="2">
                  <c:v>20.3</c:v>
                </c:pt>
                <c:pt idx="3">
                  <c:v>19.8</c:v>
                </c:pt>
                <c:pt idx="4">
                  <c:v>18.899999999999999</c:v>
                </c:pt>
                <c:pt idx="5">
                  <c:v>18</c:v>
                </c:pt>
                <c:pt idx="6">
                  <c:v>17.2</c:v>
                </c:pt>
                <c:pt idx="7">
                  <c:v>16.3</c:v>
                </c:pt>
                <c:pt idx="8">
                  <c:v>15.6</c:v>
                </c:pt>
                <c:pt idx="9">
                  <c:v>14.9</c:v>
                </c:pt>
                <c:pt idx="10">
                  <c:v>14.2</c:v>
                </c:pt>
                <c:pt idx="11">
                  <c:v>13.7</c:v>
                </c:pt>
                <c:pt idx="12">
                  <c:v>13.2</c:v>
                </c:pt>
                <c:pt idx="13">
                  <c:v>12.8</c:v>
                </c:pt>
                <c:pt idx="14">
                  <c:v>12.4</c:v>
                </c:pt>
                <c:pt idx="15">
                  <c:v>12</c:v>
                </c:pt>
                <c:pt idx="16">
                  <c:v>11.6</c:v>
                </c:pt>
                <c:pt idx="17">
                  <c:v>11.2</c:v>
                </c:pt>
                <c:pt idx="18">
                  <c:v>10.8</c:v>
                </c:pt>
                <c:pt idx="19">
                  <c:v>10.5</c:v>
                </c:pt>
                <c:pt idx="20">
                  <c:v>10.3</c:v>
                </c:pt>
                <c:pt idx="21">
                  <c:v>10.1</c:v>
                </c:pt>
                <c:pt idx="22">
                  <c:v>9.8000000000000007</c:v>
                </c:pt>
                <c:pt idx="23">
                  <c:v>9.9</c:v>
                </c:pt>
                <c:pt idx="24">
                  <c:v>9.9</c:v>
                </c:pt>
                <c:pt idx="25">
                  <c:v>9.9</c:v>
                </c:pt>
                <c:pt idx="26">
                  <c:v>9.9</c:v>
                </c:pt>
                <c:pt idx="27">
                  <c:v>9.9</c:v>
                </c:pt>
                <c:pt idx="28">
                  <c:v>9.6999999999999993</c:v>
                </c:pt>
                <c:pt idx="29">
                  <c:v>9.5</c:v>
                </c:pt>
                <c:pt idx="30">
                  <c:v>9.6</c:v>
                </c:pt>
                <c:pt idx="31">
                  <c:v>9.6999999999999993</c:v>
                </c:pt>
                <c:pt idx="32">
                  <c:v>9.5</c:v>
                </c:pt>
                <c:pt idx="33">
                  <c:v>9.1999999999999993</c:v>
                </c:pt>
                <c:pt idx="34">
                  <c:v>9</c:v>
                </c:pt>
                <c:pt idx="35">
                  <c:v>8.9</c:v>
                </c:pt>
                <c:pt idx="36">
                  <c:v>8.8000000000000007</c:v>
                </c:pt>
                <c:pt idx="37">
                  <c:v>8.6</c:v>
                </c:pt>
                <c:pt idx="38">
                  <c:v>8.6</c:v>
                </c:pt>
                <c:pt idx="39">
                  <c:v>8.5</c:v>
                </c:pt>
                <c:pt idx="40">
                  <c:v>8.4</c:v>
                </c:pt>
                <c:pt idx="41">
                  <c:v>8.4</c:v>
                </c:pt>
                <c:pt idx="42">
                  <c:v>8.6999999999999993</c:v>
                </c:pt>
                <c:pt idx="43">
                  <c:v>9.4</c:v>
                </c:pt>
                <c:pt idx="44">
                  <c:v>9.9</c:v>
                </c:pt>
                <c:pt idx="45">
                  <c:v>10.199999999999999</c:v>
                </c:pt>
                <c:pt idx="46">
                  <c:v>10.5</c:v>
                </c:pt>
                <c:pt idx="47">
                  <c:v>10.8</c:v>
                </c:pt>
                <c:pt idx="48">
                  <c:v>11</c:v>
                </c:pt>
                <c:pt idx="49">
                  <c:v>11.2</c:v>
                </c:pt>
                <c:pt idx="50">
                  <c:v>11.3</c:v>
                </c:pt>
                <c:pt idx="51">
                  <c:v>11.1</c:v>
                </c:pt>
                <c:pt idx="52">
                  <c:v>11.1</c:v>
                </c:pt>
                <c:pt idx="53">
                  <c:v>11.1</c:v>
                </c:pt>
                <c:pt idx="54">
                  <c:v>11.1</c:v>
                </c:pt>
                <c:pt idx="55">
                  <c:v>11.2</c:v>
                </c:pt>
                <c:pt idx="56">
                  <c:v>11.2</c:v>
                </c:pt>
                <c:pt idx="57">
                  <c:v>11</c:v>
                </c:pt>
                <c:pt idx="58">
                  <c:v>11</c:v>
                </c:pt>
                <c:pt idx="59">
                  <c:v>11</c:v>
                </c:pt>
                <c:pt idx="60">
                  <c:v>10.9</c:v>
                </c:pt>
                <c:pt idx="61">
                  <c:v>10.9</c:v>
                </c:pt>
                <c:pt idx="62">
                  <c:v>10.9</c:v>
                </c:pt>
                <c:pt idx="63">
                  <c:v>10.9</c:v>
                </c:pt>
                <c:pt idx="64">
                  <c:v>10.9</c:v>
                </c:pt>
                <c:pt idx="65">
                  <c:v>10.8</c:v>
                </c:pt>
                <c:pt idx="66">
                  <c:v>10.8</c:v>
                </c:pt>
                <c:pt idx="67">
                  <c:v>10.8</c:v>
                </c:pt>
                <c:pt idx="68">
                  <c:v>10.8</c:v>
                </c:pt>
                <c:pt idx="69">
                  <c:v>10.8</c:v>
                </c:pt>
                <c:pt idx="70">
                  <c:v>10.8</c:v>
                </c:pt>
                <c:pt idx="71">
                  <c:v>10.9</c:v>
                </c:pt>
                <c:pt idx="72">
                  <c:v>10.9</c:v>
                </c:pt>
                <c:pt idx="73">
                  <c:v>10.9</c:v>
                </c:pt>
                <c:pt idx="74">
                  <c:v>10.9</c:v>
                </c:pt>
                <c:pt idx="75">
                  <c:v>10.9</c:v>
                </c:pt>
                <c:pt idx="76">
                  <c:v>10.9</c:v>
                </c:pt>
                <c:pt idx="77">
                  <c:v>11</c:v>
                </c:pt>
                <c:pt idx="78">
                  <c:v>11</c:v>
                </c:pt>
                <c:pt idx="79">
                  <c:v>11</c:v>
                </c:pt>
                <c:pt idx="80">
                  <c:v>11</c:v>
                </c:pt>
                <c:pt idx="81">
                  <c:v>11</c:v>
                </c:pt>
                <c:pt idx="82">
                  <c:v>11</c:v>
                </c:pt>
                <c:pt idx="83">
                  <c:v>11</c:v>
                </c:pt>
                <c:pt idx="84">
                  <c:v>10.9</c:v>
                </c:pt>
                <c:pt idx="85">
                  <c:v>10.6</c:v>
                </c:pt>
                <c:pt idx="86">
                  <c:v>10.199999999999999</c:v>
                </c:pt>
                <c:pt idx="87">
                  <c:v>9.9</c:v>
                </c:pt>
                <c:pt idx="88">
                  <c:v>9.6</c:v>
                </c:pt>
                <c:pt idx="89">
                  <c:v>9.5</c:v>
                </c:pt>
                <c:pt idx="90">
                  <c:v>9.3000000000000007</c:v>
                </c:pt>
                <c:pt idx="91">
                  <c:v>9.1999999999999993</c:v>
                </c:pt>
                <c:pt idx="92">
                  <c:v>9.1</c:v>
                </c:pt>
                <c:pt idx="93">
                  <c:v>9</c:v>
                </c:pt>
                <c:pt idx="94">
                  <c:v>8.9</c:v>
                </c:pt>
                <c:pt idx="95">
                  <c:v>9.1</c:v>
                </c:pt>
                <c:pt idx="96">
                  <c:v>9.1999999999999993</c:v>
                </c:pt>
                <c:pt idx="97">
                  <c:v>9.1999999999999993</c:v>
                </c:pt>
                <c:pt idx="98">
                  <c:v>9.1999999999999993</c:v>
                </c:pt>
                <c:pt idx="99">
                  <c:v>9.1</c:v>
                </c:pt>
                <c:pt idx="100">
                  <c:v>9.1</c:v>
                </c:pt>
                <c:pt idx="101">
                  <c:v>9.1</c:v>
                </c:pt>
                <c:pt idx="102">
                  <c:v>9.1</c:v>
                </c:pt>
                <c:pt idx="103">
                  <c:v>9</c:v>
                </c:pt>
                <c:pt idx="104">
                  <c:v>9.1999999999999993</c:v>
                </c:pt>
                <c:pt idx="105">
                  <c:v>9.1</c:v>
                </c:pt>
                <c:pt idx="106">
                  <c:v>8.9</c:v>
                </c:pt>
                <c:pt idx="107">
                  <c:v>8.6999999999999993</c:v>
                </c:pt>
                <c:pt idx="108">
                  <c:v>8.5</c:v>
                </c:pt>
                <c:pt idx="109">
                  <c:v>8.4</c:v>
                </c:pt>
                <c:pt idx="110">
                  <c:v>8.3000000000000007</c:v>
                </c:pt>
                <c:pt idx="111">
                  <c:v>8.3000000000000007</c:v>
                </c:pt>
                <c:pt idx="112">
                  <c:v>8.3000000000000007</c:v>
                </c:pt>
                <c:pt idx="113">
                  <c:v>8.4</c:v>
                </c:pt>
                <c:pt idx="114">
                  <c:v>8.6999999999999993</c:v>
                </c:pt>
                <c:pt idx="115">
                  <c:v>9</c:v>
                </c:pt>
                <c:pt idx="116">
                  <c:v>9.1999999999999993</c:v>
                </c:pt>
                <c:pt idx="117">
                  <c:v>9.3000000000000007</c:v>
                </c:pt>
                <c:pt idx="118">
                  <c:v>9.5</c:v>
                </c:pt>
                <c:pt idx="119">
                  <c:v>9.6</c:v>
                </c:pt>
                <c:pt idx="120">
                  <c:v>9.6999999999999993</c:v>
                </c:pt>
                <c:pt idx="121">
                  <c:v>9.6</c:v>
                </c:pt>
                <c:pt idx="122">
                  <c:v>9.5</c:v>
                </c:pt>
                <c:pt idx="123">
                  <c:v>9.4</c:v>
                </c:pt>
                <c:pt idx="124">
                  <c:v>9.3000000000000007</c:v>
                </c:pt>
                <c:pt idx="125">
                  <c:v>9.1999999999999993</c:v>
                </c:pt>
                <c:pt idx="126">
                  <c:v>9.1</c:v>
                </c:pt>
                <c:pt idx="127">
                  <c:v>9.1</c:v>
                </c:pt>
                <c:pt idx="128">
                  <c:v>9</c:v>
                </c:pt>
                <c:pt idx="129">
                  <c:v>8.9</c:v>
                </c:pt>
                <c:pt idx="130">
                  <c:v>9</c:v>
                </c:pt>
                <c:pt idx="131">
                  <c:v>9</c:v>
                </c:pt>
                <c:pt idx="132">
                  <c:v>8.8000000000000007</c:v>
                </c:pt>
                <c:pt idx="133">
                  <c:v>8.5</c:v>
                </c:pt>
                <c:pt idx="134">
                  <c:v>8.3000000000000007</c:v>
                </c:pt>
                <c:pt idx="135">
                  <c:v>8.1999999999999993</c:v>
                </c:pt>
                <c:pt idx="136">
                  <c:v>8.1</c:v>
                </c:pt>
                <c:pt idx="137">
                  <c:v>8</c:v>
                </c:pt>
                <c:pt idx="138">
                  <c:v>8</c:v>
                </c:pt>
                <c:pt idx="139">
                  <c:v>7.9</c:v>
                </c:pt>
                <c:pt idx="140">
                  <c:v>7.9</c:v>
                </c:pt>
                <c:pt idx="141">
                  <c:v>8.3000000000000007</c:v>
                </c:pt>
                <c:pt idx="142">
                  <c:v>8.5</c:v>
                </c:pt>
                <c:pt idx="143">
                  <c:v>8.8000000000000007</c:v>
                </c:pt>
                <c:pt idx="144">
                  <c:v>9.1</c:v>
                </c:pt>
                <c:pt idx="145">
                  <c:v>9.4</c:v>
                </c:pt>
                <c:pt idx="146">
                  <c:v>9.6</c:v>
                </c:pt>
                <c:pt idx="147">
                  <c:v>9.6</c:v>
                </c:pt>
                <c:pt idx="148">
                  <c:v>9.6999999999999993</c:v>
                </c:pt>
                <c:pt idx="149">
                  <c:v>9.6</c:v>
                </c:pt>
                <c:pt idx="150">
                  <c:v>9.4</c:v>
                </c:pt>
                <c:pt idx="151">
                  <c:v>9.1999999999999993</c:v>
                </c:pt>
                <c:pt idx="152">
                  <c:v>8.9</c:v>
                </c:pt>
                <c:pt idx="153">
                  <c:v>8.8000000000000007</c:v>
                </c:pt>
                <c:pt idx="154">
                  <c:v>8.8000000000000007</c:v>
                </c:pt>
                <c:pt idx="155">
                  <c:v>8.8000000000000007</c:v>
                </c:pt>
                <c:pt idx="156">
                  <c:v>8.6999999999999993</c:v>
                </c:pt>
                <c:pt idx="157">
                  <c:v>8.6999999999999993</c:v>
                </c:pt>
                <c:pt idx="158">
                  <c:v>8.6</c:v>
                </c:pt>
                <c:pt idx="159">
                  <c:v>8.6</c:v>
                </c:pt>
                <c:pt idx="160">
                  <c:v>8.6</c:v>
                </c:pt>
                <c:pt idx="161">
                  <c:v>8.6</c:v>
                </c:pt>
                <c:pt idx="162">
                  <c:v>8.6</c:v>
                </c:pt>
                <c:pt idx="163">
                  <c:v>8.5</c:v>
                </c:pt>
                <c:pt idx="164">
                  <c:v>8.5</c:v>
                </c:pt>
                <c:pt idx="165">
                  <c:v>8.5</c:v>
                </c:pt>
                <c:pt idx="166">
                  <c:v>8.5</c:v>
                </c:pt>
                <c:pt idx="167">
                  <c:v>8.5</c:v>
                </c:pt>
                <c:pt idx="168">
                  <c:v>8.5</c:v>
                </c:pt>
                <c:pt idx="169">
                  <c:v>8.5</c:v>
                </c:pt>
                <c:pt idx="170">
                  <c:v>8.4</c:v>
                </c:pt>
                <c:pt idx="171">
                  <c:v>8.4</c:v>
                </c:pt>
                <c:pt idx="172">
                  <c:v>8.4</c:v>
                </c:pt>
                <c:pt idx="173">
                  <c:v>8.4</c:v>
                </c:pt>
                <c:pt idx="174">
                  <c:v>8.4</c:v>
                </c:pt>
                <c:pt idx="175">
                  <c:v>8.4</c:v>
                </c:pt>
                <c:pt idx="176">
                  <c:v>8.4</c:v>
                </c:pt>
                <c:pt idx="177">
                  <c:v>8.4</c:v>
                </c:pt>
                <c:pt idx="178">
                  <c:v>8.4</c:v>
                </c:pt>
                <c:pt idx="179">
                  <c:v>8.4</c:v>
                </c:pt>
                <c:pt idx="180">
                  <c:v>8.4</c:v>
                </c:pt>
                <c:pt idx="181">
                  <c:v>8.4</c:v>
                </c:pt>
                <c:pt idx="182">
                  <c:v>8.4</c:v>
                </c:pt>
                <c:pt idx="183">
                  <c:v>8.4</c:v>
                </c:pt>
                <c:pt idx="184">
                  <c:v>8.4</c:v>
                </c:pt>
                <c:pt idx="185">
                  <c:v>8.4</c:v>
                </c:pt>
                <c:pt idx="186">
                  <c:v>8.4</c:v>
                </c:pt>
                <c:pt idx="187">
                  <c:v>8.4</c:v>
                </c:pt>
                <c:pt idx="188">
                  <c:v>8.4</c:v>
                </c:pt>
                <c:pt idx="189">
                  <c:v>8.4</c:v>
                </c:pt>
                <c:pt idx="190">
                  <c:v>8.4</c:v>
                </c:pt>
                <c:pt idx="191">
                  <c:v>8.4</c:v>
                </c:pt>
                <c:pt idx="192">
                  <c:v>8.3000000000000007</c:v>
                </c:pt>
                <c:pt idx="193">
                  <c:v>8.4</c:v>
                </c:pt>
                <c:pt idx="194">
                  <c:v>8.4</c:v>
                </c:pt>
                <c:pt idx="195">
                  <c:v>8.4</c:v>
                </c:pt>
                <c:pt idx="196">
                  <c:v>8.4</c:v>
                </c:pt>
                <c:pt idx="197">
                  <c:v>8.4</c:v>
                </c:pt>
                <c:pt idx="198">
                  <c:v>8.4</c:v>
                </c:pt>
                <c:pt idx="199">
                  <c:v>8.4</c:v>
                </c:pt>
                <c:pt idx="200">
                  <c:v>8.4</c:v>
                </c:pt>
                <c:pt idx="201">
                  <c:v>8.4</c:v>
                </c:pt>
                <c:pt idx="202">
                  <c:v>8.4</c:v>
                </c:pt>
                <c:pt idx="203">
                  <c:v>8.4</c:v>
                </c:pt>
                <c:pt idx="204">
                  <c:v>8.4</c:v>
                </c:pt>
                <c:pt idx="205">
                  <c:v>8.4</c:v>
                </c:pt>
                <c:pt idx="206">
                  <c:v>8.4</c:v>
                </c:pt>
                <c:pt idx="207">
                  <c:v>8.4</c:v>
                </c:pt>
                <c:pt idx="208">
                  <c:v>8.4</c:v>
                </c:pt>
                <c:pt idx="209">
                  <c:v>8.4</c:v>
                </c:pt>
                <c:pt idx="210">
                  <c:v>8.4</c:v>
                </c:pt>
                <c:pt idx="211">
                  <c:v>8.4</c:v>
                </c:pt>
                <c:pt idx="212">
                  <c:v>8.4</c:v>
                </c:pt>
                <c:pt idx="213">
                  <c:v>8.4</c:v>
                </c:pt>
                <c:pt idx="214">
                  <c:v>8.4</c:v>
                </c:pt>
                <c:pt idx="215">
                  <c:v>8.4</c:v>
                </c:pt>
                <c:pt idx="216">
                  <c:v>8.4</c:v>
                </c:pt>
                <c:pt idx="217">
                  <c:v>8.4</c:v>
                </c:pt>
                <c:pt idx="218">
                  <c:v>8.4</c:v>
                </c:pt>
                <c:pt idx="219">
                  <c:v>8.4</c:v>
                </c:pt>
                <c:pt idx="220">
                  <c:v>8.4</c:v>
                </c:pt>
                <c:pt idx="221">
                  <c:v>8.4</c:v>
                </c:pt>
                <c:pt idx="222">
                  <c:v>8.5</c:v>
                </c:pt>
                <c:pt idx="223">
                  <c:v>8.4</c:v>
                </c:pt>
                <c:pt idx="224">
                  <c:v>8.4</c:v>
                </c:pt>
                <c:pt idx="225">
                  <c:v>8.4</c:v>
                </c:pt>
                <c:pt idx="226">
                  <c:v>8.6</c:v>
                </c:pt>
                <c:pt idx="227">
                  <c:v>8.9</c:v>
                </c:pt>
                <c:pt idx="228">
                  <c:v>9</c:v>
                </c:pt>
                <c:pt idx="229">
                  <c:v>8.9</c:v>
                </c:pt>
                <c:pt idx="230">
                  <c:v>8.8000000000000007</c:v>
                </c:pt>
                <c:pt idx="231">
                  <c:v>8.8000000000000007</c:v>
                </c:pt>
                <c:pt idx="232">
                  <c:v>8.8000000000000007</c:v>
                </c:pt>
                <c:pt idx="233">
                  <c:v>8.6999999999999993</c:v>
                </c:pt>
                <c:pt idx="234">
                  <c:v>8.6999999999999993</c:v>
                </c:pt>
                <c:pt idx="235">
                  <c:v>8.6999999999999993</c:v>
                </c:pt>
                <c:pt idx="236">
                  <c:v>8.6999999999999993</c:v>
                </c:pt>
                <c:pt idx="237">
                  <c:v>8.6999999999999993</c:v>
                </c:pt>
                <c:pt idx="238">
                  <c:v>8.6999999999999993</c:v>
                </c:pt>
                <c:pt idx="239">
                  <c:v>8.6999999999999993</c:v>
                </c:pt>
                <c:pt idx="240">
                  <c:v>8.6999999999999993</c:v>
                </c:pt>
                <c:pt idx="241">
                  <c:v>8.6999999999999993</c:v>
                </c:pt>
                <c:pt idx="242">
                  <c:v>8.6999999999999993</c:v>
                </c:pt>
                <c:pt idx="243">
                  <c:v>8.6999999999999993</c:v>
                </c:pt>
                <c:pt idx="244">
                  <c:v>8.6999999999999993</c:v>
                </c:pt>
                <c:pt idx="245">
                  <c:v>8.6999999999999993</c:v>
                </c:pt>
                <c:pt idx="246">
                  <c:v>8.6999999999999993</c:v>
                </c:pt>
                <c:pt idx="247">
                  <c:v>8.6999999999999993</c:v>
                </c:pt>
                <c:pt idx="248">
                  <c:v>8.6999999999999993</c:v>
                </c:pt>
                <c:pt idx="249">
                  <c:v>8.6999999999999993</c:v>
                </c:pt>
                <c:pt idx="250">
                  <c:v>8.6999999999999993</c:v>
                </c:pt>
                <c:pt idx="251">
                  <c:v>8.6999999999999993</c:v>
                </c:pt>
                <c:pt idx="252">
                  <c:v>8.6999999999999993</c:v>
                </c:pt>
                <c:pt idx="253">
                  <c:v>8.8000000000000007</c:v>
                </c:pt>
                <c:pt idx="254">
                  <c:v>8.8000000000000007</c:v>
                </c:pt>
                <c:pt idx="255">
                  <c:v>8.8000000000000007</c:v>
                </c:pt>
                <c:pt idx="256">
                  <c:v>8.8000000000000007</c:v>
                </c:pt>
                <c:pt idx="257">
                  <c:v>8.8000000000000007</c:v>
                </c:pt>
                <c:pt idx="258">
                  <c:v>8.8000000000000007</c:v>
                </c:pt>
                <c:pt idx="259">
                  <c:v>8.8000000000000007</c:v>
                </c:pt>
                <c:pt idx="260">
                  <c:v>8.8000000000000007</c:v>
                </c:pt>
                <c:pt idx="261">
                  <c:v>8.9</c:v>
                </c:pt>
                <c:pt idx="262">
                  <c:v>8.9</c:v>
                </c:pt>
                <c:pt idx="263">
                  <c:v>9</c:v>
                </c:pt>
                <c:pt idx="264">
                  <c:v>9.1</c:v>
                </c:pt>
                <c:pt idx="265">
                  <c:v>9.1999999999999993</c:v>
                </c:pt>
                <c:pt idx="266">
                  <c:v>9.3000000000000007</c:v>
                </c:pt>
                <c:pt idx="267">
                  <c:v>9.4</c:v>
                </c:pt>
                <c:pt idx="268">
                  <c:v>9.5</c:v>
                </c:pt>
                <c:pt idx="269">
                  <c:v>9.6</c:v>
                </c:pt>
                <c:pt idx="270">
                  <c:v>9.6999999999999993</c:v>
                </c:pt>
                <c:pt idx="271">
                  <c:v>9.6999999999999993</c:v>
                </c:pt>
                <c:pt idx="272">
                  <c:v>9.8000000000000007</c:v>
                </c:pt>
                <c:pt idx="273">
                  <c:v>9.8000000000000007</c:v>
                </c:pt>
                <c:pt idx="274">
                  <c:v>9.8000000000000007</c:v>
                </c:pt>
                <c:pt idx="275">
                  <c:v>9.9</c:v>
                </c:pt>
                <c:pt idx="276">
                  <c:v>9.9</c:v>
                </c:pt>
                <c:pt idx="277">
                  <c:v>9.9</c:v>
                </c:pt>
                <c:pt idx="278">
                  <c:v>10</c:v>
                </c:pt>
                <c:pt idx="279">
                  <c:v>10.1</c:v>
                </c:pt>
                <c:pt idx="280">
                  <c:v>10.199999999999999</c:v>
                </c:pt>
                <c:pt idx="281">
                  <c:v>10.3</c:v>
                </c:pt>
                <c:pt idx="282">
                  <c:v>10.4</c:v>
                </c:pt>
                <c:pt idx="283">
                  <c:v>10.4</c:v>
                </c:pt>
                <c:pt idx="284">
                  <c:v>10.5</c:v>
                </c:pt>
                <c:pt idx="285">
                  <c:v>10.5</c:v>
                </c:pt>
                <c:pt idx="286">
                  <c:v>10.6</c:v>
                </c:pt>
                <c:pt idx="287">
                  <c:v>10.7</c:v>
                </c:pt>
                <c:pt idx="288">
                  <c:v>10.8</c:v>
                </c:pt>
                <c:pt idx="289">
                  <c:v>10.9</c:v>
                </c:pt>
                <c:pt idx="290">
                  <c:v>11</c:v>
                </c:pt>
                <c:pt idx="291">
                  <c:v>11.1</c:v>
                </c:pt>
                <c:pt idx="292">
                  <c:v>11.2</c:v>
                </c:pt>
                <c:pt idx="293">
                  <c:v>11.3</c:v>
                </c:pt>
                <c:pt idx="294">
                  <c:v>11.5</c:v>
                </c:pt>
                <c:pt idx="295">
                  <c:v>11.6</c:v>
                </c:pt>
                <c:pt idx="296">
                  <c:v>11.7</c:v>
                </c:pt>
                <c:pt idx="297">
                  <c:v>11.8</c:v>
                </c:pt>
                <c:pt idx="298">
                  <c:v>11.9</c:v>
                </c:pt>
                <c:pt idx="299">
                  <c:v>11.9</c:v>
                </c:pt>
                <c:pt idx="300">
                  <c:v>12</c:v>
                </c:pt>
                <c:pt idx="301">
                  <c:v>12</c:v>
                </c:pt>
                <c:pt idx="302">
                  <c:v>12.1</c:v>
                </c:pt>
                <c:pt idx="303">
                  <c:v>12.1</c:v>
                </c:pt>
                <c:pt idx="304">
                  <c:v>12</c:v>
                </c:pt>
                <c:pt idx="305">
                  <c:v>12</c:v>
                </c:pt>
                <c:pt idx="306">
                  <c:v>11.9</c:v>
                </c:pt>
                <c:pt idx="307">
                  <c:v>11.9</c:v>
                </c:pt>
                <c:pt idx="308">
                  <c:v>11.9</c:v>
                </c:pt>
                <c:pt idx="309">
                  <c:v>11.9</c:v>
                </c:pt>
                <c:pt idx="310">
                  <c:v>12</c:v>
                </c:pt>
                <c:pt idx="311">
                  <c:v>12</c:v>
                </c:pt>
                <c:pt idx="312">
                  <c:v>12</c:v>
                </c:pt>
                <c:pt idx="313">
                  <c:v>12.1</c:v>
                </c:pt>
                <c:pt idx="314">
                  <c:v>12.1</c:v>
                </c:pt>
                <c:pt idx="315">
                  <c:v>12.2</c:v>
                </c:pt>
                <c:pt idx="316">
                  <c:v>12.2</c:v>
                </c:pt>
                <c:pt idx="317">
                  <c:v>12.3</c:v>
                </c:pt>
                <c:pt idx="318">
                  <c:v>12.4</c:v>
                </c:pt>
                <c:pt idx="319">
                  <c:v>12.5</c:v>
                </c:pt>
                <c:pt idx="320">
                  <c:v>12.6</c:v>
                </c:pt>
                <c:pt idx="321">
                  <c:v>12.7</c:v>
                </c:pt>
                <c:pt idx="322">
                  <c:v>12.8</c:v>
                </c:pt>
                <c:pt idx="323">
                  <c:v>12.8</c:v>
                </c:pt>
                <c:pt idx="324">
                  <c:v>13</c:v>
                </c:pt>
                <c:pt idx="325">
                  <c:v>13</c:v>
                </c:pt>
                <c:pt idx="326">
                  <c:v>13.1</c:v>
                </c:pt>
                <c:pt idx="327">
                  <c:v>13.3</c:v>
                </c:pt>
                <c:pt idx="328">
                  <c:v>13.4</c:v>
                </c:pt>
                <c:pt idx="329">
                  <c:v>13.5</c:v>
                </c:pt>
                <c:pt idx="330">
                  <c:v>13.6</c:v>
                </c:pt>
                <c:pt idx="331">
                  <c:v>13.7</c:v>
                </c:pt>
                <c:pt idx="332">
                  <c:v>13.8</c:v>
                </c:pt>
                <c:pt idx="333">
                  <c:v>13.9</c:v>
                </c:pt>
                <c:pt idx="334">
                  <c:v>14</c:v>
                </c:pt>
                <c:pt idx="335">
                  <c:v>14.2</c:v>
                </c:pt>
                <c:pt idx="336">
                  <c:v>14.3</c:v>
                </c:pt>
                <c:pt idx="337">
                  <c:v>14.4</c:v>
                </c:pt>
                <c:pt idx="338">
                  <c:v>14.5</c:v>
                </c:pt>
                <c:pt idx="339">
                  <c:v>14.7</c:v>
                </c:pt>
                <c:pt idx="340">
                  <c:v>14.8</c:v>
                </c:pt>
                <c:pt idx="341">
                  <c:v>14.9</c:v>
                </c:pt>
                <c:pt idx="342">
                  <c:v>15</c:v>
                </c:pt>
                <c:pt idx="343">
                  <c:v>15.1</c:v>
                </c:pt>
                <c:pt idx="344">
                  <c:v>15.2</c:v>
                </c:pt>
                <c:pt idx="345">
                  <c:v>15.3</c:v>
                </c:pt>
                <c:pt idx="346">
                  <c:v>15.4</c:v>
                </c:pt>
                <c:pt idx="347">
                  <c:v>15.5</c:v>
                </c:pt>
                <c:pt idx="348">
                  <c:v>15.6</c:v>
                </c:pt>
                <c:pt idx="349">
                  <c:v>15.7</c:v>
                </c:pt>
                <c:pt idx="350">
                  <c:v>15.8</c:v>
                </c:pt>
                <c:pt idx="351">
                  <c:v>15.9</c:v>
                </c:pt>
                <c:pt idx="352">
                  <c:v>16</c:v>
                </c:pt>
                <c:pt idx="353">
                  <c:v>16.100000000000001</c:v>
                </c:pt>
                <c:pt idx="354">
                  <c:v>16.2</c:v>
                </c:pt>
                <c:pt idx="355">
                  <c:v>16.3</c:v>
                </c:pt>
                <c:pt idx="356">
                  <c:v>16.399999999999999</c:v>
                </c:pt>
                <c:pt idx="357">
                  <c:v>16.399999999999999</c:v>
                </c:pt>
                <c:pt idx="358">
                  <c:v>16.5</c:v>
                </c:pt>
                <c:pt idx="359">
                  <c:v>16.600000000000001</c:v>
                </c:pt>
                <c:pt idx="360">
                  <c:v>16.600000000000001</c:v>
                </c:pt>
                <c:pt idx="361">
                  <c:v>16.7</c:v>
                </c:pt>
                <c:pt idx="362">
                  <c:v>16.7</c:v>
                </c:pt>
                <c:pt idx="363">
                  <c:v>16.8</c:v>
                </c:pt>
                <c:pt idx="364">
                  <c:v>16.899999999999999</c:v>
                </c:pt>
                <c:pt idx="365">
                  <c:v>17</c:v>
                </c:pt>
                <c:pt idx="366">
                  <c:v>17.100000000000001</c:v>
                </c:pt>
                <c:pt idx="367">
                  <c:v>17.2</c:v>
                </c:pt>
                <c:pt idx="368">
                  <c:v>17.2</c:v>
                </c:pt>
                <c:pt idx="369">
                  <c:v>17.3</c:v>
                </c:pt>
                <c:pt idx="370">
                  <c:v>17.3</c:v>
                </c:pt>
                <c:pt idx="371">
                  <c:v>17.399999999999999</c:v>
                </c:pt>
                <c:pt idx="372">
                  <c:v>17.5</c:v>
                </c:pt>
                <c:pt idx="373">
                  <c:v>17.5</c:v>
                </c:pt>
                <c:pt idx="374">
                  <c:v>17.600000000000001</c:v>
                </c:pt>
                <c:pt idx="375">
                  <c:v>17.600000000000001</c:v>
                </c:pt>
                <c:pt idx="376">
                  <c:v>17.7</c:v>
                </c:pt>
                <c:pt idx="377">
                  <c:v>17.7</c:v>
                </c:pt>
                <c:pt idx="378">
                  <c:v>17.8</c:v>
                </c:pt>
                <c:pt idx="379">
                  <c:v>17.8</c:v>
                </c:pt>
                <c:pt idx="380">
                  <c:v>17.8</c:v>
                </c:pt>
                <c:pt idx="381">
                  <c:v>17.899999999999999</c:v>
                </c:pt>
                <c:pt idx="382">
                  <c:v>17.899999999999999</c:v>
                </c:pt>
                <c:pt idx="383">
                  <c:v>18</c:v>
                </c:pt>
                <c:pt idx="384">
                  <c:v>18</c:v>
                </c:pt>
                <c:pt idx="385">
                  <c:v>18</c:v>
                </c:pt>
                <c:pt idx="386">
                  <c:v>18.100000000000001</c:v>
                </c:pt>
                <c:pt idx="387">
                  <c:v>18.100000000000001</c:v>
                </c:pt>
                <c:pt idx="388">
                  <c:v>18.2</c:v>
                </c:pt>
                <c:pt idx="389">
                  <c:v>18.2</c:v>
                </c:pt>
                <c:pt idx="390">
                  <c:v>18.2</c:v>
                </c:pt>
                <c:pt idx="391">
                  <c:v>18.3</c:v>
                </c:pt>
                <c:pt idx="392">
                  <c:v>18.3</c:v>
                </c:pt>
                <c:pt idx="393">
                  <c:v>18.3</c:v>
                </c:pt>
                <c:pt idx="394">
                  <c:v>18.3</c:v>
                </c:pt>
                <c:pt idx="395">
                  <c:v>18.399999999999999</c:v>
                </c:pt>
                <c:pt idx="396">
                  <c:v>18.399999999999999</c:v>
                </c:pt>
                <c:pt idx="397">
                  <c:v>18.399999999999999</c:v>
                </c:pt>
                <c:pt idx="398">
                  <c:v>18.399999999999999</c:v>
                </c:pt>
                <c:pt idx="399">
                  <c:v>18.5</c:v>
                </c:pt>
                <c:pt idx="400">
                  <c:v>18.5</c:v>
                </c:pt>
                <c:pt idx="401">
                  <c:v>18.600000000000001</c:v>
                </c:pt>
                <c:pt idx="402">
                  <c:v>18.5</c:v>
                </c:pt>
                <c:pt idx="403">
                  <c:v>18.600000000000001</c:v>
                </c:pt>
                <c:pt idx="404">
                  <c:v>18.600000000000001</c:v>
                </c:pt>
                <c:pt idx="405">
                  <c:v>18.7</c:v>
                </c:pt>
                <c:pt idx="406">
                  <c:v>18.7</c:v>
                </c:pt>
                <c:pt idx="407">
                  <c:v>18.7</c:v>
                </c:pt>
                <c:pt idx="408">
                  <c:v>18.7</c:v>
                </c:pt>
                <c:pt idx="409">
                  <c:v>18.5</c:v>
                </c:pt>
                <c:pt idx="410">
                  <c:v>18.2</c:v>
                </c:pt>
                <c:pt idx="411">
                  <c:v>17.899999999999999</c:v>
                </c:pt>
                <c:pt idx="412">
                  <c:v>17.7</c:v>
                </c:pt>
                <c:pt idx="413">
                  <c:v>17.7</c:v>
                </c:pt>
                <c:pt idx="414">
                  <c:v>17.600000000000001</c:v>
                </c:pt>
                <c:pt idx="415">
                  <c:v>17.600000000000001</c:v>
                </c:pt>
                <c:pt idx="416">
                  <c:v>17.600000000000001</c:v>
                </c:pt>
                <c:pt idx="417">
                  <c:v>17.7</c:v>
                </c:pt>
                <c:pt idx="418">
                  <c:v>17.8</c:v>
                </c:pt>
                <c:pt idx="419">
                  <c:v>17.899999999999999</c:v>
                </c:pt>
                <c:pt idx="420">
                  <c:v>18</c:v>
                </c:pt>
                <c:pt idx="421">
                  <c:v>18.100000000000001</c:v>
                </c:pt>
                <c:pt idx="422">
                  <c:v>18.2</c:v>
                </c:pt>
                <c:pt idx="423">
                  <c:v>18.2</c:v>
                </c:pt>
                <c:pt idx="424">
                  <c:v>18.3</c:v>
                </c:pt>
                <c:pt idx="425">
                  <c:v>18.399999999999999</c:v>
                </c:pt>
                <c:pt idx="426">
                  <c:v>18.5</c:v>
                </c:pt>
                <c:pt idx="427">
                  <c:v>18.600000000000001</c:v>
                </c:pt>
                <c:pt idx="428">
                  <c:v>18.7</c:v>
                </c:pt>
                <c:pt idx="429">
                  <c:v>18.8</c:v>
                </c:pt>
                <c:pt idx="430">
                  <c:v>18.8</c:v>
                </c:pt>
                <c:pt idx="431">
                  <c:v>18.899999999999999</c:v>
                </c:pt>
                <c:pt idx="432">
                  <c:v>19</c:v>
                </c:pt>
                <c:pt idx="433">
                  <c:v>19</c:v>
                </c:pt>
                <c:pt idx="434">
                  <c:v>19.100000000000001</c:v>
                </c:pt>
                <c:pt idx="435">
                  <c:v>19.2</c:v>
                </c:pt>
                <c:pt idx="436">
                  <c:v>19.2</c:v>
                </c:pt>
                <c:pt idx="437">
                  <c:v>19.2</c:v>
                </c:pt>
                <c:pt idx="438">
                  <c:v>19.3</c:v>
                </c:pt>
                <c:pt idx="439">
                  <c:v>19.3</c:v>
                </c:pt>
                <c:pt idx="440">
                  <c:v>19.399999999999999</c:v>
                </c:pt>
                <c:pt idx="441">
                  <c:v>19.399999999999999</c:v>
                </c:pt>
                <c:pt idx="442">
                  <c:v>19.5</c:v>
                </c:pt>
                <c:pt idx="443">
                  <c:v>19.5</c:v>
                </c:pt>
                <c:pt idx="444">
                  <c:v>19.600000000000001</c:v>
                </c:pt>
                <c:pt idx="445">
                  <c:v>19.5</c:v>
                </c:pt>
                <c:pt idx="446">
                  <c:v>19.600000000000001</c:v>
                </c:pt>
                <c:pt idx="447">
                  <c:v>19.600000000000001</c:v>
                </c:pt>
                <c:pt idx="448">
                  <c:v>19.600000000000001</c:v>
                </c:pt>
                <c:pt idx="449">
                  <c:v>19.7</c:v>
                </c:pt>
                <c:pt idx="450">
                  <c:v>19.7</c:v>
                </c:pt>
                <c:pt idx="451">
                  <c:v>19.7</c:v>
                </c:pt>
                <c:pt idx="452">
                  <c:v>19.7</c:v>
                </c:pt>
                <c:pt idx="453">
                  <c:v>19.7</c:v>
                </c:pt>
                <c:pt idx="454">
                  <c:v>19.8</c:v>
                </c:pt>
                <c:pt idx="455">
                  <c:v>19.8</c:v>
                </c:pt>
                <c:pt idx="456">
                  <c:v>19.8</c:v>
                </c:pt>
                <c:pt idx="457">
                  <c:v>19.8</c:v>
                </c:pt>
                <c:pt idx="458">
                  <c:v>19.8</c:v>
                </c:pt>
                <c:pt idx="459">
                  <c:v>19.8</c:v>
                </c:pt>
                <c:pt idx="460">
                  <c:v>19.8</c:v>
                </c:pt>
                <c:pt idx="461">
                  <c:v>19.8</c:v>
                </c:pt>
                <c:pt idx="462">
                  <c:v>19.899999999999999</c:v>
                </c:pt>
                <c:pt idx="463">
                  <c:v>19.899999999999999</c:v>
                </c:pt>
                <c:pt idx="464">
                  <c:v>19.899999999999999</c:v>
                </c:pt>
                <c:pt idx="465">
                  <c:v>19.899999999999999</c:v>
                </c:pt>
                <c:pt idx="466">
                  <c:v>20</c:v>
                </c:pt>
                <c:pt idx="467">
                  <c:v>20</c:v>
                </c:pt>
                <c:pt idx="468">
                  <c:v>20</c:v>
                </c:pt>
                <c:pt idx="469">
                  <c:v>20</c:v>
                </c:pt>
                <c:pt idx="470">
                  <c:v>20</c:v>
                </c:pt>
                <c:pt idx="471">
                  <c:v>20</c:v>
                </c:pt>
                <c:pt idx="472">
                  <c:v>20</c:v>
                </c:pt>
              </c:numCache>
            </c:numRef>
          </c:yVal>
          <c:smooth val="1"/>
          <c:extLst xmlns:c16r2="http://schemas.microsoft.com/office/drawing/2015/06/chart">
            <c:ext xmlns:c16="http://schemas.microsoft.com/office/drawing/2014/chart" uri="{C3380CC4-5D6E-409C-BE32-E72D297353CC}">
              <c16:uniqueId val="{00000003-EBC4-413C-A17F-438DEEADB00B}"/>
            </c:ext>
          </c:extLst>
        </c:ser>
        <c:dLbls>
          <c:showLegendKey val="0"/>
          <c:showVal val="0"/>
          <c:showCatName val="0"/>
          <c:showSerName val="0"/>
          <c:showPercent val="0"/>
          <c:showBubbleSize val="0"/>
        </c:dLbls>
        <c:axId val="524667520"/>
        <c:axId val="524665600"/>
      </c:scatterChart>
      <c:valAx>
        <c:axId val="524657408"/>
        <c:scaling>
          <c:orientation val="minMax"/>
          <c:max val="8800"/>
          <c:min val="0"/>
        </c:scaling>
        <c:delete val="0"/>
        <c:axPos val="b"/>
        <c:title>
          <c:tx>
            <c:rich>
              <a:bodyPr/>
              <a:lstStyle/>
              <a:p>
                <a:pPr>
                  <a:defRPr/>
                </a:pPr>
                <a:r>
                  <a:rPr lang="en-GB"/>
                  <a:t>t (s)</a:t>
                </a:r>
              </a:p>
            </c:rich>
          </c:tx>
          <c:overlay val="0"/>
        </c:title>
        <c:numFmt formatCode="General" sourceLinked="0"/>
        <c:majorTickMark val="in"/>
        <c:minorTickMark val="none"/>
        <c:tickLblPos val="nextTo"/>
        <c:crossAx val="524659328"/>
        <c:crosses val="autoZero"/>
        <c:crossBetween val="midCat"/>
      </c:valAx>
      <c:valAx>
        <c:axId val="524659328"/>
        <c:scaling>
          <c:orientation val="minMax"/>
          <c:max val="100"/>
        </c:scaling>
        <c:delete val="0"/>
        <c:axPos val="l"/>
        <c:title>
          <c:tx>
            <c:rich>
              <a:bodyPr rot="-5400000" vert="horz"/>
              <a:lstStyle/>
              <a:p>
                <a:pPr>
                  <a:defRPr/>
                </a:pPr>
                <a:r>
                  <a:rPr lang="en-GB"/>
                  <a:t>Relative</a:t>
                </a:r>
                <a:r>
                  <a:rPr lang="en-GB" baseline="0"/>
                  <a:t> humidity (%)</a:t>
                </a:r>
                <a:endParaRPr lang="en-GB"/>
              </a:p>
            </c:rich>
          </c:tx>
          <c:overlay val="0"/>
        </c:title>
        <c:numFmt formatCode="#,##0" sourceLinked="0"/>
        <c:majorTickMark val="in"/>
        <c:minorTickMark val="none"/>
        <c:tickLblPos val="nextTo"/>
        <c:crossAx val="524657408"/>
        <c:crosses val="autoZero"/>
        <c:crossBetween val="midCat"/>
      </c:valAx>
      <c:valAx>
        <c:axId val="524665600"/>
        <c:scaling>
          <c:orientation val="minMax"/>
        </c:scaling>
        <c:delete val="0"/>
        <c:axPos val="r"/>
        <c:title>
          <c:tx>
            <c:rich>
              <a:bodyPr rot="-5400000" vert="horz"/>
              <a:lstStyle/>
              <a:p>
                <a:pPr>
                  <a:defRPr/>
                </a:pPr>
                <a:r>
                  <a:rPr lang="en-GB"/>
                  <a:t>Temperature (</a:t>
                </a:r>
                <a:r>
                  <a:rPr lang="en-GB" sz="1000" b="1" i="0" u="none" strike="noStrike" baseline="0">
                    <a:effectLst/>
                  </a:rPr>
                  <a:t>°C</a:t>
                </a:r>
                <a:r>
                  <a:rPr lang="en-GB"/>
                  <a:t>)</a:t>
                </a:r>
              </a:p>
            </c:rich>
          </c:tx>
          <c:overlay val="0"/>
        </c:title>
        <c:numFmt formatCode="General" sourceLinked="1"/>
        <c:majorTickMark val="out"/>
        <c:minorTickMark val="none"/>
        <c:tickLblPos val="nextTo"/>
        <c:crossAx val="524667520"/>
        <c:crosses val="max"/>
        <c:crossBetween val="midCat"/>
      </c:valAx>
      <c:valAx>
        <c:axId val="524667520"/>
        <c:scaling>
          <c:orientation val="minMax"/>
        </c:scaling>
        <c:delete val="1"/>
        <c:axPos val="b"/>
        <c:numFmt formatCode="General" sourceLinked="1"/>
        <c:majorTickMark val="out"/>
        <c:minorTickMark val="none"/>
        <c:tickLblPos val="nextTo"/>
        <c:crossAx val="524665600"/>
        <c:crosses val="autoZero"/>
        <c:crossBetween val="midCat"/>
      </c:valAx>
      <c:spPr>
        <a:ln>
          <a:solidFill>
            <a:schemeClr val="bg1">
              <a:lumMod val="50000"/>
            </a:schemeClr>
          </a:solidFill>
        </a:ln>
      </c:spPr>
    </c:plotArea>
    <c:legend>
      <c:legendPos val="r"/>
      <c:layout>
        <c:manualLayout>
          <c:xMode val="edge"/>
          <c:yMode val="edge"/>
          <c:x val="0.1061178915135608"/>
          <c:y val="0.63618230834755574"/>
          <c:w val="0.39015354330708668"/>
          <c:h val="0.21060668038316654"/>
        </c:manualLayout>
      </c:layout>
      <c:overlay val="0"/>
    </c:legend>
    <c:plotVisOnly val="1"/>
    <c:dispBlanksAs val="gap"/>
    <c:showDLblsOverMax val="0"/>
  </c:chart>
  <c:spPr>
    <a:ln>
      <a:noFill/>
    </a:ln>
  </c:sp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400240594925636"/>
          <c:y val="5.2037288442392977E-2"/>
          <c:w val="0.845830271216098"/>
          <c:h val="0.79174643997102057"/>
        </c:manualLayout>
      </c:layout>
      <c:scatterChart>
        <c:scatterStyle val="smoothMarker"/>
        <c:varyColors val="0"/>
        <c:ser>
          <c:idx val="0"/>
          <c:order val="0"/>
          <c:tx>
            <c:strRef>
              <c:f>Sheet1!$C$2</c:f>
              <c:strCache>
                <c:ptCount val="1"/>
                <c:pt idx="0">
                  <c:v>Dynoseeds</c:v>
                </c:pt>
              </c:strCache>
            </c:strRef>
          </c:tx>
          <c:xVal>
            <c:numRef>
              <c:f>Sheet1!$B$3:$B$12</c:f>
              <c:numCache>
                <c:formatCode>General</c:formatCode>
                <c:ptCount val="10"/>
                <c:pt idx="0">
                  <c:v>35.299999999999997</c:v>
                </c:pt>
                <c:pt idx="1">
                  <c:v>40.1</c:v>
                </c:pt>
                <c:pt idx="2">
                  <c:v>45.6</c:v>
                </c:pt>
                <c:pt idx="3">
                  <c:v>51.8</c:v>
                </c:pt>
                <c:pt idx="4">
                  <c:v>58.9</c:v>
                </c:pt>
                <c:pt idx="5">
                  <c:v>66.900000000000006</c:v>
                </c:pt>
                <c:pt idx="6">
                  <c:v>76</c:v>
                </c:pt>
                <c:pt idx="7">
                  <c:v>86.4</c:v>
                </c:pt>
                <c:pt idx="8">
                  <c:v>98.1</c:v>
                </c:pt>
                <c:pt idx="9">
                  <c:v>111</c:v>
                </c:pt>
              </c:numCache>
            </c:numRef>
          </c:xVal>
          <c:yVal>
            <c:numRef>
              <c:f>Sheet1!$C$3:$C$12</c:f>
              <c:numCache>
                <c:formatCode>General</c:formatCode>
                <c:ptCount val="10"/>
                <c:pt idx="0">
                  <c:v>0.02</c:v>
                </c:pt>
                <c:pt idx="1">
                  <c:v>3.41</c:v>
                </c:pt>
                <c:pt idx="2">
                  <c:v>45.87</c:v>
                </c:pt>
                <c:pt idx="3">
                  <c:v>46.99</c:v>
                </c:pt>
                <c:pt idx="4">
                  <c:v>3.68</c:v>
                </c:pt>
                <c:pt idx="5">
                  <c:v>0.03</c:v>
                </c:pt>
              </c:numCache>
            </c:numRef>
          </c:yVal>
          <c:smooth val="0"/>
          <c:extLst xmlns:c16r2="http://schemas.microsoft.com/office/drawing/2015/06/chart">
            <c:ext xmlns:c16="http://schemas.microsoft.com/office/drawing/2014/chart" uri="{C3380CC4-5D6E-409C-BE32-E72D297353CC}">
              <c16:uniqueId val="{00000000-BCC0-4EBA-A819-15BA21B1ABAF}"/>
            </c:ext>
          </c:extLst>
        </c:ser>
        <c:ser>
          <c:idx val="1"/>
          <c:order val="1"/>
          <c:tx>
            <c:strRef>
              <c:f>Sheet1!$D$2</c:f>
              <c:strCache>
                <c:ptCount val="1"/>
                <c:pt idx="0">
                  <c:v>Spheromers</c:v>
                </c:pt>
              </c:strCache>
            </c:strRef>
          </c:tx>
          <c:xVal>
            <c:numRef>
              <c:f>Sheet1!$B$3:$B$12</c:f>
              <c:numCache>
                <c:formatCode>General</c:formatCode>
                <c:ptCount val="10"/>
                <c:pt idx="0">
                  <c:v>35.299999999999997</c:v>
                </c:pt>
                <c:pt idx="1">
                  <c:v>40.1</c:v>
                </c:pt>
                <c:pt idx="2">
                  <c:v>45.6</c:v>
                </c:pt>
                <c:pt idx="3">
                  <c:v>51.8</c:v>
                </c:pt>
                <c:pt idx="4">
                  <c:v>58.9</c:v>
                </c:pt>
                <c:pt idx="5">
                  <c:v>66.900000000000006</c:v>
                </c:pt>
                <c:pt idx="6">
                  <c:v>76</c:v>
                </c:pt>
                <c:pt idx="7">
                  <c:v>86.4</c:v>
                </c:pt>
                <c:pt idx="8">
                  <c:v>98.1</c:v>
                </c:pt>
                <c:pt idx="9">
                  <c:v>111</c:v>
                </c:pt>
              </c:numCache>
            </c:numRef>
          </c:xVal>
          <c:yVal>
            <c:numRef>
              <c:f>Sheet1!$D$3:$D$12</c:f>
              <c:numCache>
                <c:formatCode>General</c:formatCode>
                <c:ptCount val="10"/>
                <c:pt idx="2">
                  <c:v>0.01</c:v>
                </c:pt>
                <c:pt idx="3">
                  <c:v>0.48</c:v>
                </c:pt>
                <c:pt idx="4">
                  <c:v>5.0999999999999996</c:v>
                </c:pt>
                <c:pt idx="5">
                  <c:v>19.940000000000001</c:v>
                </c:pt>
                <c:pt idx="6">
                  <c:v>34.229999999999997</c:v>
                </c:pt>
                <c:pt idx="7">
                  <c:v>27.59</c:v>
                </c:pt>
                <c:pt idx="8">
                  <c:v>10.64</c:v>
                </c:pt>
                <c:pt idx="9">
                  <c:v>1.89</c:v>
                </c:pt>
              </c:numCache>
            </c:numRef>
          </c:yVal>
          <c:smooth val="0"/>
          <c:extLst xmlns:c16r2="http://schemas.microsoft.com/office/drawing/2015/06/chart">
            <c:ext xmlns:c16="http://schemas.microsoft.com/office/drawing/2014/chart" uri="{C3380CC4-5D6E-409C-BE32-E72D297353CC}">
              <c16:uniqueId val="{00000001-BCC0-4EBA-A819-15BA21B1ABAF}"/>
            </c:ext>
          </c:extLst>
        </c:ser>
        <c:dLbls>
          <c:showLegendKey val="0"/>
          <c:showVal val="0"/>
          <c:showCatName val="0"/>
          <c:showSerName val="0"/>
          <c:showPercent val="0"/>
          <c:showBubbleSize val="0"/>
        </c:dLbls>
        <c:axId val="523877760"/>
        <c:axId val="523888128"/>
      </c:scatterChart>
      <c:valAx>
        <c:axId val="523877760"/>
        <c:scaling>
          <c:orientation val="minMax"/>
          <c:max val="111"/>
          <c:min val="35"/>
        </c:scaling>
        <c:delete val="0"/>
        <c:axPos val="b"/>
        <c:title>
          <c:tx>
            <c:rich>
              <a:bodyPr/>
              <a:lstStyle/>
              <a:p>
                <a:pPr>
                  <a:defRPr/>
                </a:pPr>
                <a:r>
                  <a:rPr lang="en-GB"/>
                  <a:t>Particle diameter (</a:t>
                </a:r>
                <a:r>
                  <a:rPr lang="el-GR">
                    <a:latin typeface="Calibri"/>
                  </a:rPr>
                  <a:t>μ</a:t>
                </a:r>
                <a:r>
                  <a:rPr lang="en-GB">
                    <a:latin typeface="Calibri"/>
                  </a:rPr>
                  <a:t>m)</a:t>
                </a:r>
                <a:endParaRPr lang="en-GB"/>
              </a:p>
            </c:rich>
          </c:tx>
          <c:overlay val="0"/>
        </c:title>
        <c:numFmt formatCode="General" sourceLinked="0"/>
        <c:majorTickMark val="in"/>
        <c:minorTickMark val="none"/>
        <c:tickLblPos val="nextTo"/>
        <c:crossAx val="523888128"/>
        <c:crosses val="autoZero"/>
        <c:crossBetween val="midCat"/>
      </c:valAx>
      <c:valAx>
        <c:axId val="523888128"/>
        <c:scaling>
          <c:orientation val="minMax"/>
          <c:max val="50"/>
          <c:min val="0"/>
        </c:scaling>
        <c:delete val="0"/>
        <c:axPos val="l"/>
        <c:title>
          <c:tx>
            <c:rich>
              <a:bodyPr rot="-5400000" vert="horz"/>
              <a:lstStyle/>
              <a:p>
                <a:pPr>
                  <a:defRPr/>
                </a:pPr>
                <a:r>
                  <a:rPr lang="en-GB"/>
                  <a:t>% volume</a:t>
                </a:r>
              </a:p>
            </c:rich>
          </c:tx>
          <c:overlay val="0"/>
        </c:title>
        <c:numFmt formatCode="#,##0" sourceLinked="0"/>
        <c:majorTickMark val="in"/>
        <c:minorTickMark val="none"/>
        <c:tickLblPos val="nextTo"/>
        <c:crossAx val="523877760"/>
        <c:crosses val="autoZero"/>
        <c:crossBetween val="midCat"/>
      </c:valAx>
      <c:spPr>
        <a:ln>
          <a:solidFill>
            <a:schemeClr val="bg1">
              <a:lumMod val="50000"/>
            </a:schemeClr>
          </a:solidFill>
        </a:ln>
      </c:spPr>
    </c:plotArea>
    <c:legend>
      <c:legendPos val="r"/>
      <c:layout>
        <c:manualLayout>
          <c:xMode val="edge"/>
          <c:yMode val="edge"/>
          <c:x val="0.70611789151356086"/>
          <c:y val="8.8371074305367003E-2"/>
          <c:w val="0.22000087489063866"/>
          <c:h val="0.16627966331794733"/>
        </c:manualLayout>
      </c:layout>
      <c:overlay val="0"/>
    </c:legend>
    <c:plotVisOnly val="1"/>
    <c:dispBlanksAs val="gap"/>
    <c:showDLblsOverMax val="0"/>
  </c:chart>
  <c:spPr>
    <a:ln>
      <a:noFill/>
    </a:ln>
  </c:spPr>
  <c:externalData r:id="rId2">
    <c:autoUpdate val="0"/>
  </c:externalData>
</c:chartSpace>
</file>

<file path=word/charts/chart14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2514013456433758E-2"/>
          <c:y val="3.0102012437596099E-2"/>
          <c:w val="0.82223936567395084"/>
          <c:h val="0.85625214460427279"/>
        </c:manualLayout>
      </c:layout>
      <c:scatterChart>
        <c:scatterStyle val="smoothMarker"/>
        <c:varyColors val="0"/>
        <c:ser>
          <c:idx val="0"/>
          <c:order val="0"/>
          <c:tx>
            <c:strRef>
              <c:f>perlite!$N$11</c:f>
              <c:strCache>
                <c:ptCount val="1"/>
                <c:pt idx="0">
                  <c:v>Continuous humidity</c:v>
                </c:pt>
              </c:strCache>
            </c:strRef>
          </c:tx>
          <c:spPr>
            <a:ln w="22225"/>
          </c:spPr>
          <c:marker>
            <c:symbol val="diamond"/>
            <c:size val="5"/>
          </c:marker>
          <c:xVal>
            <c:numRef>
              <c:f>perlite!$G$12:$G$185</c:f>
              <c:numCache>
                <c:formatCode>General</c:formatCode>
                <c:ptCount val="174"/>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numCache>
            </c:numRef>
          </c:xVal>
          <c:yVal>
            <c:numRef>
              <c:f>perlite!$N$12:$N$185</c:f>
              <c:numCache>
                <c:formatCode>General</c:formatCode>
                <c:ptCount val="174"/>
                <c:pt idx="0">
                  <c:v>61.8</c:v>
                </c:pt>
                <c:pt idx="1">
                  <c:v>62</c:v>
                </c:pt>
                <c:pt idx="2">
                  <c:v>61.9</c:v>
                </c:pt>
                <c:pt idx="3">
                  <c:v>65.5</c:v>
                </c:pt>
                <c:pt idx="4">
                  <c:v>70.099999999999994</c:v>
                </c:pt>
                <c:pt idx="5">
                  <c:v>73.8</c:v>
                </c:pt>
                <c:pt idx="6">
                  <c:v>76.3</c:v>
                </c:pt>
                <c:pt idx="7">
                  <c:v>77.5</c:v>
                </c:pt>
                <c:pt idx="8">
                  <c:v>76.8</c:v>
                </c:pt>
                <c:pt idx="9">
                  <c:v>77.8</c:v>
                </c:pt>
                <c:pt idx="10">
                  <c:v>79.099999999999994</c:v>
                </c:pt>
                <c:pt idx="11">
                  <c:v>78.8</c:v>
                </c:pt>
                <c:pt idx="12">
                  <c:v>77.7</c:v>
                </c:pt>
                <c:pt idx="13">
                  <c:v>76.7</c:v>
                </c:pt>
                <c:pt idx="14">
                  <c:v>77.5</c:v>
                </c:pt>
                <c:pt idx="15">
                  <c:v>76.3</c:v>
                </c:pt>
                <c:pt idx="16">
                  <c:v>76.599999999999994</c:v>
                </c:pt>
                <c:pt idx="17">
                  <c:v>76.099999999999994</c:v>
                </c:pt>
                <c:pt idx="18">
                  <c:v>76.7</c:v>
                </c:pt>
                <c:pt idx="19">
                  <c:v>78.2</c:v>
                </c:pt>
                <c:pt idx="20">
                  <c:v>78</c:v>
                </c:pt>
                <c:pt idx="21">
                  <c:v>77.8</c:v>
                </c:pt>
                <c:pt idx="22">
                  <c:v>79.3</c:v>
                </c:pt>
                <c:pt idx="23">
                  <c:v>80.099999999999994</c:v>
                </c:pt>
                <c:pt idx="24">
                  <c:v>79.3</c:v>
                </c:pt>
                <c:pt idx="25">
                  <c:v>79.599999999999994</c:v>
                </c:pt>
                <c:pt idx="26">
                  <c:v>78.599999999999994</c:v>
                </c:pt>
                <c:pt idx="27">
                  <c:v>78.2</c:v>
                </c:pt>
                <c:pt idx="28">
                  <c:v>79.099999999999994</c:v>
                </c:pt>
                <c:pt idx="29">
                  <c:v>79.3</c:v>
                </c:pt>
                <c:pt idx="30">
                  <c:v>79.900000000000006</c:v>
                </c:pt>
                <c:pt idx="31">
                  <c:v>80.099999999999994</c:v>
                </c:pt>
                <c:pt idx="32">
                  <c:v>78.900000000000006</c:v>
                </c:pt>
                <c:pt idx="33">
                  <c:v>77.7</c:v>
                </c:pt>
                <c:pt idx="34">
                  <c:v>80.599999999999994</c:v>
                </c:pt>
                <c:pt idx="35">
                  <c:v>82.7</c:v>
                </c:pt>
                <c:pt idx="36">
                  <c:v>82.7</c:v>
                </c:pt>
                <c:pt idx="37">
                  <c:v>81</c:v>
                </c:pt>
                <c:pt idx="38">
                  <c:v>82.3</c:v>
                </c:pt>
                <c:pt idx="39">
                  <c:v>81.3</c:v>
                </c:pt>
                <c:pt idx="40">
                  <c:v>79.400000000000006</c:v>
                </c:pt>
                <c:pt idx="41">
                  <c:v>78.8</c:v>
                </c:pt>
                <c:pt idx="42">
                  <c:v>78.5</c:v>
                </c:pt>
                <c:pt idx="43">
                  <c:v>77.900000000000006</c:v>
                </c:pt>
                <c:pt idx="44">
                  <c:v>77.8</c:v>
                </c:pt>
                <c:pt idx="45">
                  <c:v>77.900000000000006</c:v>
                </c:pt>
                <c:pt idx="46">
                  <c:v>78.400000000000006</c:v>
                </c:pt>
                <c:pt idx="47">
                  <c:v>78.400000000000006</c:v>
                </c:pt>
                <c:pt idx="48">
                  <c:v>81</c:v>
                </c:pt>
                <c:pt idx="49">
                  <c:v>79.5</c:v>
                </c:pt>
                <c:pt idx="50">
                  <c:v>78.5</c:v>
                </c:pt>
                <c:pt idx="51">
                  <c:v>78.7</c:v>
                </c:pt>
                <c:pt idx="52">
                  <c:v>79.5</c:v>
                </c:pt>
                <c:pt idx="53">
                  <c:v>78.7</c:v>
                </c:pt>
                <c:pt idx="54">
                  <c:v>78.5</c:v>
                </c:pt>
                <c:pt idx="55">
                  <c:v>77.8</c:v>
                </c:pt>
                <c:pt idx="56">
                  <c:v>76.900000000000006</c:v>
                </c:pt>
                <c:pt idx="57">
                  <c:v>76.2</c:v>
                </c:pt>
                <c:pt idx="58">
                  <c:v>76.8</c:v>
                </c:pt>
                <c:pt idx="59">
                  <c:v>77.5</c:v>
                </c:pt>
                <c:pt idx="60">
                  <c:v>77.3</c:v>
                </c:pt>
                <c:pt idx="61">
                  <c:v>79.599999999999994</c:v>
                </c:pt>
                <c:pt idx="62">
                  <c:v>78.5</c:v>
                </c:pt>
                <c:pt idx="63">
                  <c:v>77.2</c:v>
                </c:pt>
                <c:pt idx="64">
                  <c:v>76.2</c:v>
                </c:pt>
                <c:pt idx="65">
                  <c:v>77.8</c:v>
                </c:pt>
                <c:pt idx="66">
                  <c:v>78.5</c:v>
                </c:pt>
                <c:pt idx="67">
                  <c:v>76.8</c:v>
                </c:pt>
                <c:pt idx="68">
                  <c:v>76.3</c:v>
                </c:pt>
                <c:pt idx="69">
                  <c:v>76.5</c:v>
                </c:pt>
                <c:pt idx="70">
                  <c:v>76.7</c:v>
                </c:pt>
                <c:pt idx="71">
                  <c:v>77</c:v>
                </c:pt>
                <c:pt idx="72">
                  <c:v>75.900000000000006</c:v>
                </c:pt>
                <c:pt idx="73">
                  <c:v>75.2</c:v>
                </c:pt>
                <c:pt idx="74">
                  <c:v>75</c:v>
                </c:pt>
                <c:pt idx="75">
                  <c:v>74.400000000000006</c:v>
                </c:pt>
                <c:pt idx="76">
                  <c:v>74.7</c:v>
                </c:pt>
                <c:pt idx="77">
                  <c:v>74.099999999999994</c:v>
                </c:pt>
                <c:pt idx="78">
                  <c:v>74.3</c:v>
                </c:pt>
                <c:pt idx="79">
                  <c:v>74.3</c:v>
                </c:pt>
                <c:pt idx="80">
                  <c:v>76.5</c:v>
                </c:pt>
                <c:pt idx="81">
                  <c:v>75.599999999999994</c:v>
                </c:pt>
                <c:pt idx="82">
                  <c:v>75.900000000000006</c:v>
                </c:pt>
                <c:pt idx="83">
                  <c:v>78.099999999999994</c:v>
                </c:pt>
                <c:pt idx="84">
                  <c:v>76.7</c:v>
                </c:pt>
                <c:pt idx="85">
                  <c:v>75.2</c:v>
                </c:pt>
                <c:pt idx="86">
                  <c:v>76.5</c:v>
                </c:pt>
                <c:pt idx="87">
                  <c:v>75.2</c:v>
                </c:pt>
                <c:pt idx="88">
                  <c:v>74.3</c:v>
                </c:pt>
                <c:pt idx="89">
                  <c:v>73.900000000000006</c:v>
                </c:pt>
                <c:pt idx="90">
                  <c:v>73.599999999999994</c:v>
                </c:pt>
                <c:pt idx="91">
                  <c:v>73.7</c:v>
                </c:pt>
                <c:pt idx="92">
                  <c:v>73.8</c:v>
                </c:pt>
                <c:pt idx="93">
                  <c:v>74</c:v>
                </c:pt>
                <c:pt idx="94">
                  <c:v>73.2</c:v>
                </c:pt>
                <c:pt idx="95">
                  <c:v>73.599999999999994</c:v>
                </c:pt>
                <c:pt idx="96">
                  <c:v>73.5</c:v>
                </c:pt>
                <c:pt idx="97">
                  <c:v>74</c:v>
                </c:pt>
                <c:pt idx="98">
                  <c:v>73.7</c:v>
                </c:pt>
                <c:pt idx="99">
                  <c:v>74.400000000000006</c:v>
                </c:pt>
                <c:pt idx="100">
                  <c:v>74.7</c:v>
                </c:pt>
                <c:pt idx="101">
                  <c:v>74.7</c:v>
                </c:pt>
                <c:pt idx="102">
                  <c:v>73.5</c:v>
                </c:pt>
                <c:pt idx="103">
                  <c:v>73.099999999999994</c:v>
                </c:pt>
                <c:pt idx="104">
                  <c:v>73.3</c:v>
                </c:pt>
                <c:pt idx="105">
                  <c:v>73.400000000000006</c:v>
                </c:pt>
                <c:pt idx="106">
                  <c:v>73.400000000000006</c:v>
                </c:pt>
                <c:pt idx="107">
                  <c:v>74.599999999999994</c:v>
                </c:pt>
                <c:pt idx="108">
                  <c:v>74.400000000000006</c:v>
                </c:pt>
                <c:pt idx="109">
                  <c:v>74.3</c:v>
                </c:pt>
                <c:pt idx="110">
                  <c:v>76.099999999999994</c:v>
                </c:pt>
                <c:pt idx="111">
                  <c:v>75.2</c:v>
                </c:pt>
                <c:pt idx="112">
                  <c:v>74.599999999999994</c:v>
                </c:pt>
                <c:pt idx="113">
                  <c:v>74.7</c:v>
                </c:pt>
                <c:pt idx="114">
                  <c:v>74.900000000000006</c:v>
                </c:pt>
                <c:pt idx="115">
                  <c:v>75.3</c:v>
                </c:pt>
                <c:pt idx="116">
                  <c:v>74.3</c:v>
                </c:pt>
                <c:pt idx="117">
                  <c:v>73.3</c:v>
                </c:pt>
                <c:pt idx="118">
                  <c:v>72.900000000000006</c:v>
                </c:pt>
                <c:pt idx="119">
                  <c:v>73.5</c:v>
                </c:pt>
                <c:pt idx="120">
                  <c:v>73.5</c:v>
                </c:pt>
                <c:pt idx="121">
                  <c:v>73.7</c:v>
                </c:pt>
                <c:pt idx="122">
                  <c:v>74.599999999999994</c:v>
                </c:pt>
                <c:pt idx="123">
                  <c:v>73.7</c:v>
                </c:pt>
                <c:pt idx="124">
                  <c:v>73.599999999999994</c:v>
                </c:pt>
                <c:pt idx="125">
                  <c:v>73.400000000000006</c:v>
                </c:pt>
                <c:pt idx="126">
                  <c:v>73.900000000000006</c:v>
                </c:pt>
                <c:pt idx="127">
                  <c:v>74.8</c:v>
                </c:pt>
                <c:pt idx="128">
                  <c:v>75.5</c:v>
                </c:pt>
                <c:pt idx="129">
                  <c:v>75.599999999999994</c:v>
                </c:pt>
                <c:pt idx="130">
                  <c:v>76.099999999999994</c:v>
                </c:pt>
                <c:pt idx="131">
                  <c:v>75.7</c:v>
                </c:pt>
              </c:numCache>
            </c:numRef>
          </c:yVal>
          <c:smooth val="1"/>
          <c:extLst xmlns:c16r2="http://schemas.microsoft.com/office/drawing/2015/06/chart">
            <c:ext xmlns:c16="http://schemas.microsoft.com/office/drawing/2014/chart" uri="{C3380CC4-5D6E-409C-BE32-E72D297353CC}">
              <c16:uniqueId val="{00000000-D336-43E8-9410-3258682F5403}"/>
            </c:ext>
          </c:extLst>
        </c:ser>
        <c:ser>
          <c:idx val="1"/>
          <c:order val="1"/>
          <c:tx>
            <c:strRef>
              <c:f>perlite!$P$11</c:f>
              <c:strCache>
                <c:ptCount val="1"/>
                <c:pt idx="0">
                  <c:v>Pulsed humidity</c:v>
                </c:pt>
              </c:strCache>
            </c:strRef>
          </c:tx>
          <c:spPr>
            <a:ln w="22225"/>
          </c:spPr>
          <c:marker>
            <c:symbol val="square"/>
            <c:size val="5"/>
          </c:marker>
          <c:xVal>
            <c:numRef>
              <c:f>perlite!$G$12:$G$185</c:f>
              <c:numCache>
                <c:formatCode>General</c:formatCode>
                <c:ptCount val="174"/>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numCache>
            </c:numRef>
          </c:xVal>
          <c:yVal>
            <c:numRef>
              <c:f>perlite!$P$12:$P$185</c:f>
              <c:numCache>
                <c:formatCode>General</c:formatCode>
                <c:ptCount val="174"/>
                <c:pt idx="0">
                  <c:v>56.6</c:v>
                </c:pt>
                <c:pt idx="1">
                  <c:v>57</c:v>
                </c:pt>
                <c:pt idx="2">
                  <c:v>57.5</c:v>
                </c:pt>
                <c:pt idx="3">
                  <c:v>58.5</c:v>
                </c:pt>
                <c:pt idx="4">
                  <c:v>62.5</c:v>
                </c:pt>
                <c:pt idx="5">
                  <c:v>68.599999999999994</c:v>
                </c:pt>
                <c:pt idx="6">
                  <c:v>73.3</c:v>
                </c:pt>
                <c:pt idx="7">
                  <c:v>77</c:v>
                </c:pt>
                <c:pt idx="8">
                  <c:v>79</c:v>
                </c:pt>
                <c:pt idx="9">
                  <c:v>79.7</c:v>
                </c:pt>
                <c:pt idx="10">
                  <c:v>80.3</c:v>
                </c:pt>
                <c:pt idx="11">
                  <c:v>81.5</c:v>
                </c:pt>
                <c:pt idx="12">
                  <c:v>82.5</c:v>
                </c:pt>
                <c:pt idx="13">
                  <c:v>82.6</c:v>
                </c:pt>
                <c:pt idx="14">
                  <c:v>83.6</c:v>
                </c:pt>
                <c:pt idx="15">
                  <c:v>84.4</c:v>
                </c:pt>
                <c:pt idx="16">
                  <c:v>84.6</c:v>
                </c:pt>
                <c:pt idx="17">
                  <c:v>84.5</c:v>
                </c:pt>
                <c:pt idx="18">
                  <c:v>84.5</c:v>
                </c:pt>
                <c:pt idx="19">
                  <c:v>84.7</c:v>
                </c:pt>
                <c:pt idx="20">
                  <c:v>84.4</c:v>
                </c:pt>
                <c:pt idx="21">
                  <c:v>84.1</c:v>
                </c:pt>
                <c:pt idx="22">
                  <c:v>84</c:v>
                </c:pt>
                <c:pt idx="23">
                  <c:v>84.9</c:v>
                </c:pt>
                <c:pt idx="24">
                  <c:v>85.7</c:v>
                </c:pt>
                <c:pt idx="25">
                  <c:v>86.6</c:v>
                </c:pt>
                <c:pt idx="26">
                  <c:v>86.6</c:v>
                </c:pt>
                <c:pt idx="27">
                  <c:v>87.3</c:v>
                </c:pt>
                <c:pt idx="28">
                  <c:v>87.7</c:v>
                </c:pt>
                <c:pt idx="29">
                  <c:v>86.8</c:v>
                </c:pt>
                <c:pt idx="30">
                  <c:v>86.4</c:v>
                </c:pt>
                <c:pt idx="31">
                  <c:v>86.2</c:v>
                </c:pt>
                <c:pt idx="32">
                  <c:v>85.8</c:v>
                </c:pt>
                <c:pt idx="33">
                  <c:v>84.4</c:v>
                </c:pt>
                <c:pt idx="34">
                  <c:v>84.6</c:v>
                </c:pt>
                <c:pt idx="35">
                  <c:v>85</c:v>
                </c:pt>
                <c:pt idx="36">
                  <c:v>84.9</c:v>
                </c:pt>
                <c:pt idx="37">
                  <c:v>84.4</c:v>
                </c:pt>
                <c:pt idx="38">
                  <c:v>85.6</c:v>
                </c:pt>
                <c:pt idx="39">
                  <c:v>87.1</c:v>
                </c:pt>
                <c:pt idx="40">
                  <c:v>86.1</c:v>
                </c:pt>
                <c:pt idx="41">
                  <c:v>85.4</c:v>
                </c:pt>
                <c:pt idx="42">
                  <c:v>84.5</c:v>
                </c:pt>
                <c:pt idx="43">
                  <c:v>84.2</c:v>
                </c:pt>
                <c:pt idx="44">
                  <c:v>84.9</c:v>
                </c:pt>
                <c:pt idx="45">
                  <c:v>84.6</c:v>
                </c:pt>
                <c:pt idx="46">
                  <c:v>85.4</c:v>
                </c:pt>
                <c:pt idx="47">
                  <c:v>84.6</c:v>
                </c:pt>
                <c:pt idx="48">
                  <c:v>84.9</c:v>
                </c:pt>
                <c:pt idx="49">
                  <c:v>85.3</c:v>
                </c:pt>
                <c:pt idx="50">
                  <c:v>85.4</c:v>
                </c:pt>
                <c:pt idx="51">
                  <c:v>85.6</c:v>
                </c:pt>
                <c:pt idx="52">
                  <c:v>85.5</c:v>
                </c:pt>
                <c:pt idx="53">
                  <c:v>87</c:v>
                </c:pt>
                <c:pt idx="54">
                  <c:v>86.6</c:v>
                </c:pt>
                <c:pt idx="55">
                  <c:v>87.2</c:v>
                </c:pt>
                <c:pt idx="56">
                  <c:v>87.5</c:v>
                </c:pt>
                <c:pt idx="57">
                  <c:v>86.9</c:v>
                </c:pt>
                <c:pt idx="58">
                  <c:v>86.5</c:v>
                </c:pt>
                <c:pt idx="59">
                  <c:v>87.2</c:v>
                </c:pt>
                <c:pt idx="60">
                  <c:v>87.9</c:v>
                </c:pt>
                <c:pt idx="61">
                  <c:v>87.6</c:v>
                </c:pt>
                <c:pt idx="62">
                  <c:v>88.7</c:v>
                </c:pt>
                <c:pt idx="63">
                  <c:v>88.4</c:v>
                </c:pt>
                <c:pt idx="64">
                  <c:v>88.2</c:v>
                </c:pt>
                <c:pt idx="65">
                  <c:v>88.1</c:v>
                </c:pt>
                <c:pt idx="66">
                  <c:v>88.2</c:v>
                </c:pt>
                <c:pt idx="67">
                  <c:v>88.1</c:v>
                </c:pt>
                <c:pt idx="68">
                  <c:v>87.9</c:v>
                </c:pt>
                <c:pt idx="69">
                  <c:v>87.8</c:v>
                </c:pt>
                <c:pt idx="70">
                  <c:v>88</c:v>
                </c:pt>
                <c:pt idx="71">
                  <c:v>87.8</c:v>
                </c:pt>
                <c:pt idx="72">
                  <c:v>88.2</c:v>
                </c:pt>
                <c:pt idx="73">
                  <c:v>88.5</c:v>
                </c:pt>
                <c:pt idx="74">
                  <c:v>88.4</c:v>
                </c:pt>
                <c:pt idx="75">
                  <c:v>87.7</c:v>
                </c:pt>
                <c:pt idx="76">
                  <c:v>86.8</c:v>
                </c:pt>
                <c:pt idx="77">
                  <c:v>87</c:v>
                </c:pt>
                <c:pt idx="78">
                  <c:v>86.6</c:v>
                </c:pt>
                <c:pt idx="79">
                  <c:v>86.5</c:v>
                </c:pt>
                <c:pt idx="80">
                  <c:v>86.2</c:v>
                </c:pt>
                <c:pt idx="81">
                  <c:v>86.4</c:v>
                </c:pt>
                <c:pt idx="82">
                  <c:v>86.7</c:v>
                </c:pt>
                <c:pt idx="83">
                  <c:v>87.7</c:v>
                </c:pt>
                <c:pt idx="84">
                  <c:v>87.5</c:v>
                </c:pt>
                <c:pt idx="85">
                  <c:v>87.7</c:v>
                </c:pt>
                <c:pt idx="86">
                  <c:v>88</c:v>
                </c:pt>
                <c:pt idx="87">
                  <c:v>88.9</c:v>
                </c:pt>
                <c:pt idx="88">
                  <c:v>88.9</c:v>
                </c:pt>
                <c:pt idx="89">
                  <c:v>89.2</c:v>
                </c:pt>
                <c:pt idx="90">
                  <c:v>89.3</c:v>
                </c:pt>
                <c:pt idx="91">
                  <c:v>89.5</c:v>
                </c:pt>
                <c:pt idx="92">
                  <c:v>89.5</c:v>
                </c:pt>
                <c:pt idx="93">
                  <c:v>90.1</c:v>
                </c:pt>
                <c:pt idx="94">
                  <c:v>90.5</c:v>
                </c:pt>
                <c:pt idx="95">
                  <c:v>90.8</c:v>
                </c:pt>
                <c:pt idx="96">
                  <c:v>90.6</c:v>
                </c:pt>
                <c:pt idx="97">
                  <c:v>90.8</c:v>
                </c:pt>
                <c:pt idx="98">
                  <c:v>90.6</c:v>
                </c:pt>
                <c:pt idx="99">
                  <c:v>90.2</c:v>
                </c:pt>
                <c:pt idx="100">
                  <c:v>90.2</c:v>
                </c:pt>
                <c:pt idx="101">
                  <c:v>90.8</c:v>
                </c:pt>
                <c:pt idx="102">
                  <c:v>90.7</c:v>
                </c:pt>
                <c:pt idx="103">
                  <c:v>89.6</c:v>
                </c:pt>
                <c:pt idx="104">
                  <c:v>89.4</c:v>
                </c:pt>
                <c:pt idx="105">
                  <c:v>89.6</c:v>
                </c:pt>
                <c:pt idx="106">
                  <c:v>89.6</c:v>
                </c:pt>
                <c:pt idx="107">
                  <c:v>88.9</c:v>
                </c:pt>
                <c:pt idx="108">
                  <c:v>88.3</c:v>
                </c:pt>
                <c:pt idx="109">
                  <c:v>88.4</c:v>
                </c:pt>
                <c:pt idx="110">
                  <c:v>87.8</c:v>
                </c:pt>
                <c:pt idx="111">
                  <c:v>87.7</c:v>
                </c:pt>
                <c:pt idx="112">
                  <c:v>87.3</c:v>
                </c:pt>
                <c:pt idx="113">
                  <c:v>86.7</c:v>
                </c:pt>
                <c:pt idx="114">
                  <c:v>86.2</c:v>
                </c:pt>
                <c:pt idx="115">
                  <c:v>86.5</c:v>
                </c:pt>
                <c:pt idx="116">
                  <c:v>87.9</c:v>
                </c:pt>
                <c:pt idx="117">
                  <c:v>88</c:v>
                </c:pt>
                <c:pt idx="118">
                  <c:v>88</c:v>
                </c:pt>
                <c:pt idx="119">
                  <c:v>88.6</c:v>
                </c:pt>
                <c:pt idx="120">
                  <c:v>88.1</c:v>
                </c:pt>
                <c:pt idx="121">
                  <c:v>89.1</c:v>
                </c:pt>
                <c:pt idx="122">
                  <c:v>89.4</c:v>
                </c:pt>
                <c:pt idx="123">
                  <c:v>88.7</c:v>
                </c:pt>
                <c:pt idx="124">
                  <c:v>87</c:v>
                </c:pt>
                <c:pt idx="125">
                  <c:v>86.4</c:v>
                </c:pt>
                <c:pt idx="126">
                  <c:v>85.4</c:v>
                </c:pt>
                <c:pt idx="127">
                  <c:v>84.9</c:v>
                </c:pt>
                <c:pt idx="128">
                  <c:v>84.7</c:v>
                </c:pt>
                <c:pt idx="129">
                  <c:v>84.6</c:v>
                </c:pt>
                <c:pt idx="130">
                  <c:v>83.2</c:v>
                </c:pt>
                <c:pt idx="131">
                  <c:v>82.3</c:v>
                </c:pt>
                <c:pt idx="132">
                  <c:v>81.7</c:v>
                </c:pt>
                <c:pt idx="133">
                  <c:v>81.3</c:v>
                </c:pt>
                <c:pt idx="134">
                  <c:v>80.400000000000006</c:v>
                </c:pt>
                <c:pt idx="135">
                  <c:v>80.599999999999994</c:v>
                </c:pt>
                <c:pt idx="136">
                  <c:v>80.099999999999994</c:v>
                </c:pt>
                <c:pt idx="137">
                  <c:v>80.400000000000006</c:v>
                </c:pt>
                <c:pt idx="138">
                  <c:v>79.5</c:v>
                </c:pt>
                <c:pt idx="139">
                  <c:v>78.7</c:v>
                </c:pt>
                <c:pt idx="140">
                  <c:v>78.2</c:v>
                </c:pt>
                <c:pt idx="141">
                  <c:v>78.3</c:v>
                </c:pt>
                <c:pt idx="142">
                  <c:v>77.7</c:v>
                </c:pt>
                <c:pt idx="143">
                  <c:v>77.3</c:v>
                </c:pt>
                <c:pt idx="144">
                  <c:v>77.8</c:v>
                </c:pt>
                <c:pt idx="145">
                  <c:v>79.2</c:v>
                </c:pt>
                <c:pt idx="146">
                  <c:v>79</c:v>
                </c:pt>
                <c:pt idx="147">
                  <c:v>78.400000000000006</c:v>
                </c:pt>
                <c:pt idx="148">
                  <c:v>78.3</c:v>
                </c:pt>
                <c:pt idx="149">
                  <c:v>79.400000000000006</c:v>
                </c:pt>
                <c:pt idx="150">
                  <c:v>80.7</c:v>
                </c:pt>
                <c:pt idx="151">
                  <c:v>82.4</c:v>
                </c:pt>
                <c:pt idx="152">
                  <c:v>83.7</c:v>
                </c:pt>
                <c:pt idx="153">
                  <c:v>83.2</c:v>
                </c:pt>
                <c:pt idx="154">
                  <c:v>83</c:v>
                </c:pt>
                <c:pt idx="155">
                  <c:v>82.8</c:v>
                </c:pt>
                <c:pt idx="156">
                  <c:v>83.7</c:v>
                </c:pt>
                <c:pt idx="157">
                  <c:v>83.6</c:v>
                </c:pt>
                <c:pt idx="158">
                  <c:v>83.5</c:v>
                </c:pt>
                <c:pt idx="159">
                  <c:v>83</c:v>
                </c:pt>
                <c:pt idx="160">
                  <c:v>83.8</c:v>
                </c:pt>
                <c:pt idx="161">
                  <c:v>84.9</c:v>
                </c:pt>
                <c:pt idx="162">
                  <c:v>86.1</c:v>
                </c:pt>
                <c:pt idx="163">
                  <c:v>86.3</c:v>
                </c:pt>
                <c:pt idx="164">
                  <c:v>87.8</c:v>
                </c:pt>
                <c:pt idx="165">
                  <c:v>88.6</c:v>
                </c:pt>
                <c:pt idx="166">
                  <c:v>87.1</c:v>
                </c:pt>
                <c:pt idx="167">
                  <c:v>85.7</c:v>
                </c:pt>
                <c:pt idx="168">
                  <c:v>84.7</c:v>
                </c:pt>
                <c:pt idx="169">
                  <c:v>84.2</c:v>
                </c:pt>
                <c:pt idx="170">
                  <c:v>84.7</c:v>
                </c:pt>
                <c:pt idx="171">
                  <c:v>84.5</c:v>
                </c:pt>
                <c:pt idx="172">
                  <c:v>84.2</c:v>
                </c:pt>
              </c:numCache>
            </c:numRef>
          </c:yVal>
          <c:smooth val="1"/>
          <c:extLst xmlns:c16r2="http://schemas.microsoft.com/office/drawing/2015/06/chart">
            <c:ext xmlns:c16="http://schemas.microsoft.com/office/drawing/2014/chart" uri="{C3380CC4-5D6E-409C-BE32-E72D297353CC}">
              <c16:uniqueId val="{00000001-D336-43E8-9410-3258682F5403}"/>
            </c:ext>
          </c:extLst>
        </c:ser>
        <c:dLbls>
          <c:showLegendKey val="0"/>
          <c:showVal val="0"/>
          <c:showCatName val="0"/>
          <c:showSerName val="0"/>
          <c:showPercent val="0"/>
          <c:showBubbleSize val="0"/>
        </c:dLbls>
        <c:axId val="352775552"/>
        <c:axId val="352777728"/>
      </c:scatterChart>
      <c:scatterChart>
        <c:scatterStyle val="smoothMarker"/>
        <c:varyColors val="0"/>
        <c:ser>
          <c:idx val="2"/>
          <c:order val="2"/>
          <c:tx>
            <c:strRef>
              <c:f>perlite!$Q$11</c:f>
              <c:strCache>
                <c:ptCount val="1"/>
                <c:pt idx="0">
                  <c:v>Pulsed temperature</c:v>
                </c:pt>
              </c:strCache>
            </c:strRef>
          </c:tx>
          <c:spPr>
            <a:ln w="22225"/>
          </c:spPr>
          <c:marker>
            <c:symbol val="triangle"/>
            <c:size val="5"/>
          </c:marker>
          <c:xVal>
            <c:numRef>
              <c:f>perlite!$G$12:$G$185</c:f>
              <c:numCache>
                <c:formatCode>General</c:formatCode>
                <c:ptCount val="174"/>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numCache>
            </c:numRef>
          </c:xVal>
          <c:yVal>
            <c:numRef>
              <c:f>perlite!$Q$12:$Q$185</c:f>
              <c:numCache>
                <c:formatCode>General</c:formatCode>
                <c:ptCount val="174"/>
                <c:pt idx="0">
                  <c:v>21.4</c:v>
                </c:pt>
                <c:pt idx="1">
                  <c:v>21.4</c:v>
                </c:pt>
                <c:pt idx="2">
                  <c:v>21.5</c:v>
                </c:pt>
                <c:pt idx="3">
                  <c:v>21.5</c:v>
                </c:pt>
                <c:pt idx="4">
                  <c:v>21.5</c:v>
                </c:pt>
                <c:pt idx="5">
                  <c:v>21.5</c:v>
                </c:pt>
                <c:pt idx="6">
                  <c:v>21.5</c:v>
                </c:pt>
                <c:pt idx="7">
                  <c:v>21.5</c:v>
                </c:pt>
                <c:pt idx="8">
                  <c:v>21.6</c:v>
                </c:pt>
                <c:pt idx="9">
                  <c:v>21.5</c:v>
                </c:pt>
                <c:pt idx="10">
                  <c:v>21.5</c:v>
                </c:pt>
                <c:pt idx="11">
                  <c:v>21.6</c:v>
                </c:pt>
                <c:pt idx="12">
                  <c:v>21.5</c:v>
                </c:pt>
                <c:pt idx="13">
                  <c:v>21.5</c:v>
                </c:pt>
                <c:pt idx="14">
                  <c:v>21.5</c:v>
                </c:pt>
                <c:pt idx="15">
                  <c:v>21.5</c:v>
                </c:pt>
                <c:pt idx="16">
                  <c:v>21.5</c:v>
                </c:pt>
                <c:pt idx="17">
                  <c:v>21.5</c:v>
                </c:pt>
                <c:pt idx="18">
                  <c:v>21.5</c:v>
                </c:pt>
                <c:pt idx="19">
                  <c:v>21.5</c:v>
                </c:pt>
                <c:pt idx="20">
                  <c:v>21.5</c:v>
                </c:pt>
                <c:pt idx="21">
                  <c:v>21.5</c:v>
                </c:pt>
                <c:pt idx="22">
                  <c:v>21.5</c:v>
                </c:pt>
                <c:pt idx="23">
                  <c:v>21.5</c:v>
                </c:pt>
                <c:pt idx="24">
                  <c:v>21.5</c:v>
                </c:pt>
                <c:pt idx="25">
                  <c:v>21.5</c:v>
                </c:pt>
                <c:pt idx="26">
                  <c:v>21.5</c:v>
                </c:pt>
                <c:pt idx="27">
                  <c:v>21.5</c:v>
                </c:pt>
                <c:pt idx="28">
                  <c:v>21.5</c:v>
                </c:pt>
                <c:pt idx="29">
                  <c:v>21.5</c:v>
                </c:pt>
                <c:pt idx="30">
                  <c:v>21.5</c:v>
                </c:pt>
                <c:pt idx="31">
                  <c:v>21.5</c:v>
                </c:pt>
                <c:pt idx="32">
                  <c:v>21.5</c:v>
                </c:pt>
                <c:pt idx="33">
                  <c:v>21.5</c:v>
                </c:pt>
                <c:pt idx="34">
                  <c:v>21.5</c:v>
                </c:pt>
                <c:pt idx="35">
                  <c:v>21.5</c:v>
                </c:pt>
                <c:pt idx="36">
                  <c:v>21.5</c:v>
                </c:pt>
                <c:pt idx="37">
                  <c:v>21.5</c:v>
                </c:pt>
                <c:pt idx="38">
                  <c:v>21.5</c:v>
                </c:pt>
                <c:pt idx="39">
                  <c:v>21.5</c:v>
                </c:pt>
                <c:pt idx="40">
                  <c:v>21.6</c:v>
                </c:pt>
                <c:pt idx="41">
                  <c:v>21.5</c:v>
                </c:pt>
                <c:pt idx="42">
                  <c:v>21.5</c:v>
                </c:pt>
                <c:pt idx="43">
                  <c:v>21.6</c:v>
                </c:pt>
                <c:pt idx="44">
                  <c:v>21.6</c:v>
                </c:pt>
                <c:pt idx="45">
                  <c:v>21.6</c:v>
                </c:pt>
                <c:pt idx="46">
                  <c:v>21.6</c:v>
                </c:pt>
                <c:pt idx="47">
                  <c:v>21.6</c:v>
                </c:pt>
                <c:pt idx="48">
                  <c:v>21.6</c:v>
                </c:pt>
                <c:pt idx="49">
                  <c:v>21.6</c:v>
                </c:pt>
                <c:pt idx="50">
                  <c:v>21.6</c:v>
                </c:pt>
                <c:pt idx="51">
                  <c:v>21.6</c:v>
                </c:pt>
                <c:pt idx="52">
                  <c:v>21.6</c:v>
                </c:pt>
                <c:pt idx="53">
                  <c:v>21.6</c:v>
                </c:pt>
                <c:pt idx="54">
                  <c:v>21.6</c:v>
                </c:pt>
                <c:pt idx="55">
                  <c:v>21.6</c:v>
                </c:pt>
                <c:pt idx="56">
                  <c:v>21.6</c:v>
                </c:pt>
                <c:pt idx="57">
                  <c:v>21.6</c:v>
                </c:pt>
                <c:pt idx="58">
                  <c:v>21.6</c:v>
                </c:pt>
                <c:pt idx="59">
                  <c:v>21.7</c:v>
                </c:pt>
                <c:pt idx="60">
                  <c:v>21.7</c:v>
                </c:pt>
                <c:pt idx="61">
                  <c:v>21.7</c:v>
                </c:pt>
                <c:pt idx="62">
                  <c:v>21.7</c:v>
                </c:pt>
                <c:pt idx="63">
                  <c:v>21.7</c:v>
                </c:pt>
                <c:pt idx="64">
                  <c:v>21.7</c:v>
                </c:pt>
                <c:pt idx="65">
                  <c:v>21.7</c:v>
                </c:pt>
                <c:pt idx="66">
                  <c:v>21.7</c:v>
                </c:pt>
                <c:pt idx="67">
                  <c:v>21.7</c:v>
                </c:pt>
                <c:pt idx="68">
                  <c:v>21.7</c:v>
                </c:pt>
                <c:pt idx="69">
                  <c:v>21.7</c:v>
                </c:pt>
                <c:pt idx="70">
                  <c:v>21.7</c:v>
                </c:pt>
                <c:pt idx="71">
                  <c:v>21.7</c:v>
                </c:pt>
                <c:pt idx="72">
                  <c:v>21.7</c:v>
                </c:pt>
                <c:pt idx="73">
                  <c:v>21.7</c:v>
                </c:pt>
                <c:pt idx="74">
                  <c:v>21.7</c:v>
                </c:pt>
                <c:pt idx="75">
                  <c:v>21.7</c:v>
                </c:pt>
                <c:pt idx="76">
                  <c:v>21.7</c:v>
                </c:pt>
                <c:pt idx="77">
                  <c:v>21.7</c:v>
                </c:pt>
                <c:pt idx="78">
                  <c:v>21.7</c:v>
                </c:pt>
                <c:pt idx="79">
                  <c:v>21.7</c:v>
                </c:pt>
                <c:pt idx="80">
                  <c:v>21.7</c:v>
                </c:pt>
                <c:pt idx="81">
                  <c:v>21.7</c:v>
                </c:pt>
                <c:pt idx="82">
                  <c:v>21.7</c:v>
                </c:pt>
                <c:pt idx="83">
                  <c:v>21.7</c:v>
                </c:pt>
                <c:pt idx="84">
                  <c:v>21.7</c:v>
                </c:pt>
                <c:pt idx="85">
                  <c:v>21.7</c:v>
                </c:pt>
                <c:pt idx="86">
                  <c:v>21.7</c:v>
                </c:pt>
                <c:pt idx="87">
                  <c:v>21.7</c:v>
                </c:pt>
                <c:pt idx="88">
                  <c:v>21.7</c:v>
                </c:pt>
                <c:pt idx="89">
                  <c:v>21.7</c:v>
                </c:pt>
                <c:pt idx="90">
                  <c:v>21.7</c:v>
                </c:pt>
                <c:pt idx="91">
                  <c:v>21.7</c:v>
                </c:pt>
                <c:pt idx="92">
                  <c:v>21.7</c:v>
                </c:pt>
                <c:pt idx="93">
                  <c:v>21.6</c:v>
                </c:pt>
                <c:pt idx="94">
                  <c:v>21.7</c:v>
                </c:pt>
                <c:pt idx="95">
                  <c:v>21.7</c:v>
                </c:pt>
                <c:pt idx="96">
                  <c:v>21.7</c:v>
                </c:pt>
                <c:pt idx="97">
                  <c:v>21.7</c:v>
                </c:pt>
                <c:pt idx="98">
                  <c:v>21.7</c:v>
                </c:pt>
                <c:pt idx="99">
                  <c:v>21.7</c:v>
                </c:pt>
                <c:pt idx="100">
                  <c:v>21.7</c:v>
                </c:pt>
                <c:pt idx="101">
                  <c:v>21.7</c:v>
                </c:pt>
                <c:pt idx="102">
                  <c:v>21.7</c:v>
                </c:pt>
                <c:pt idx="103">
                  <c:v>21.7</c:v>
                </c:pt>
                <c:pt idx="104">
                  <c:v>21.7</c:v>
                </c:pt>
                <c:pt idx="105">
                  <c:v>21.7</c:v>
                </c:pt>
                <c:pt idx="106">
                  <c:v>21.7</c:v>
                </c:pt>
                <c:pt idx="107">
                  <c:v>21.7</c:v>
                </c:pt>
                <c:pt idx="108">
                  <c:v>21.7</c:v>
                </c:pt>
                <c:pt idx="109">
                  <c:v>21.7</c:v>
                </c:pt>
                <c:pt idx="110">
                  <c:v>21.7</c:v>
                </c:pt>
                <c:pt idx="111">
                  <c:v>21.7</c:v>
                </c:pt>
                <c:pt idx="112">
                  <c:v>21.6</c:v>
                </c:pt>
                <c:pt idx="113">
                  <c:v>21.6</c:v>
                </c:pt>
                <c:pt idx="114">
                  <c:v>21.7</c:v>
                </c:pt>
                <c:pt idx="115">
                  <c:v>21.7</c:v>
                </c:pt>
                <c:pt idx="116">
                  <c:v>21.7</c:v>
                </c:pt>
                <c:pt idx="117">
                  <c:v>21.6</c:v>
                </c:pt>
                <c:pt idx="118">
                  <c:v>21.6</c:v>
                </c:pt>
                <c:pt idx="119">
                  <c:v>21.7</c:v>
                </c:pt>
                <c:pt idx="120">
                  <c:v>21.7</c:v>
                </c:pt>
                <c:pt idx="121">
                  <c:v>21.7</c:v>
                </c:pt>
                <c:pt idx="122">
                  <c:v>21.6</c:v>
                </c:pt>
                <c:pt idx="123">
                  <c:v>21.7</c:v>
                </c:pt>
                <c:pt idx="124">
                  <c:v>21.6</c:v>
                </c:pt>
                <c:pt idx="125">
                  <c:v>21.6</c:v>
                </c:pt>
                <c:pt idx="126">
                  <c:v>21.6</c:v>
                </c:pt>
                <c:pt idx="127">
                  <c:v>21.6</c:v>
                </c:pt>
                <c:pt idx="128">
                  <c:v>21.6</c:v>
                </c:pt>
                <c:pt idx="129">
                  <c:v>21.6</c:v>
                </c:pt>
                <c:pt idx="130">
                  <c:v>21.6</c:v>
                </c:pt>
                <c:pt idx="131">
                  <c:v>21.6</c:v>
                </c:pt>
                <c:pt idx="132">
                  <c:v>21.6</c:v>
                </c:pt>
                <c:pt idx="133">
                  <c:v>21.6</c:v>
                </c:pt>
                <c:pt idx="134">
                  <c:v>21.6</c:v>
                </c:pt>
                <c:pt idx="135">
                  <c:v>21.6</c:v>
                </c:pt>
                <c:pt idx="136">
                  <c:v>21.6</c:v>
                </c:pt>
                <c:pt idx="137">
                  <c:v>21.6</c:v>
                </c:pt>
                <c:pt idx="138">
                  <c:v>21.6</c:v>
                </c:pt>
                <c:pt idx="139">
                  <c:v>21.6</c:v>
                </c:pt>
                <c:pt idx="140">
                  <c:v>21.6</c:v>
                </c:pt>
                <c:pt idx="141">
                  <c:v>21.6</c:v>
                </c:pt>
                <c:pt idx="142">
                  <c:v>21.6</c:v>
                </c:pt>
                <c:pt idx="143">
                  <c:v>21.5</c:v>
                </c:pt>
                <c:pt idx="144">
                  <c:v>21.6</c:v>
                </c:pt>
                <c:pt idx="145">
                  <c:v>21.6</c:v>
                </c:pt>
                <c:pt idx="146">
                  <c:v>21.6</c:v>
                </c:pt>
                <c:pt idx="147">
                  <c:v>21.5</c:v>
                </c:pt>
                <c:pt idx="148">
                  <c:v>21.6</c:v>
                </c:pt>
                <c:pt idx="149">
                  <c:v>21.6</c:v>
                </c:pt>
                <c:pt idx="150">
                  <c:v>21.6</c:v>
                </c:pt>
                <c:pt idx="151">
                  <c:v>21.6</c:v>
                </c:pt>
                <c:pt idx="152">
                  <c:v>21.5</c:v>
                </c:pt>
                <c:pt idx="153">
                  <c:v>21.5</c:v>
                </c:pt>
                <c:pt idx="154">
                  <c:v>21.6</c:v>
                </c:pt>
                <c:pt idx="155">
                  <c:v>21.6</c:v>
                </c:pt>
                <c:pt idx="156">
                  <c:v>21.6</c:v>
                </c:pt>
                <c:pt idx="157">
                  <c:v>21.6</c:v>
                </c:pt>
                <c:pt idx="158">
                  <c:v>21.5</c:v>
                </c:pt>
                <c:pt idx="159">
                  <c:v>21.6</c:v>
                </c:pt>
                <c:pt idx="160">
                  <c:v>21.5</c:v>
                </c:pt>
                <c:pt idx="161">
                  <c:v>21.6</c:v>
                </c:pt>
                <c:pt idx="162">
                  <c:v>21.6</c:v>
                </c:pt>
                <c:pt idx="163">
                  <c:v>21.6</c:v>
                </c:pt>
                <c:pt idx="164">
                  <c:v>21.6</c:v>
                </c:pt>
                <c:pt idx="165">
                  <c:v>21.5</c:v>
                </c:pt>
                <c:pt idx="166">
                  <c:v>21.6</c:v>
                </c:pt>
                <c:pt idx="167">
                  <c:v>21.5</c:v>
                </c:pt>
                <c:pt idx="168">
                  <c:v>21.5</c:v>
                </c:pt>
                <c:pt idx="169">
                  <c:v>21.5</c:v>
                </c:pt>
                <c:pt idx="170">
                  <c:v>21.5</c:v>
                </c:pt>
                <c:pt idx="171">
                  <c:v>21.6</c:v>
                </c:pt>
                <c:pt idx="172">
                  <c:v>21.5</c:v>
                </c:pt>
              </c:numCache>
            </c:numRef>
          </c:yVal>
          <c:smooth val="1"/>
          <c:extLst xmlns:c16r2="http://schemas.microsoft.com/office/drawing/2015/06/chart">
            <c:ext xmlns:c16="http://schemas.microsoft.com/office/drawing/2014/chart" uri="{C3380CC4-5D6E-409C-BE32-E72D297353CC}">
              <c16:uniqueId val="{00000002-D336-43E8-9410-3258682F5403}"/>
            </c:ext>
          </c:extLst>
        </c:ser>
        <c:ser>
          <c:idx val="3"/>
          <c:order val="3"/>
          <c:tx>
            <c:strRef>
              <c:f>perlite!$O$11</c:f>
              <c:strCache>
                <c:ptCount val="1"/>
                <c:pt idx="0">
                  <c:v>Continuous temperature</c:v>
                </c:pt>
              </c:strCache>
            </c:strRef>
          </c:tx>
          <c:spPr>
            <a:ln w="22225"/>
          </c:spPr>
          <c:marker>
            <c:symbol val="x"/>
            <c:size val="5"/>
          </c:marker>
          <c:xVal>
            <c:numRef>
              <c:f>perlite!$G$12:$G$185</c:f>
              <c:numCache>
                <c:formatCode>General</c:formatCode>
                <c:ptCount val="174"/>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numCache>
            </c:numRef>
          </c:xVal>
          <c:yVal>
            <c:numRef>
              <c:f>perlite!$O$12:$O$185</c:f>
              <c:numCache>
                <c:formatCode>General</c:formatCode>
                <c:ptCount val="174"/>
                <c:pt idx="0">
                  <c:v>21.9</c:v>
                </c:pt>
                <c:pt idx="1">
                  <c:v>21.9</c:v>
                </c:pt>
                <c:pt idx="2">
                  <c:v>21.9</c:v>
                </c:pt>
                <c:pt idx="3">
                  <c:v>21.9</c:v>
                </c:pt>
                <c:pt idx="4">
                  <c:v>21.9</c:v>
                </c:pt>
                <c:pt idx="5">
                  <c:v>22</c:v>
                </c:pt>
                <c:pt idx="6">
                  <c:v>22</c:v>
                </c:pt>
                <c:pt idx="7">
                  <c:v>22</c:v>
                </c:pt>
                <c:pt idx="8">
                  <c:v>22</c:v>
                </c:pt>
                <c:pt idx="9">
                  <c:v>22</c:v>
                </c:pt>
                <c:pt idx="10">
                  <c:v>22</c:v>
                </c:pt>
                <c:pt idx="11">
                  <c:v>22.1</c:v>
                </c:pt>
                <c:pt idx="12">
                  <c:v>22</c:v>
                </c:pt>
                <c:pt idx="13">
                  <c:v>22</c:v>
                </c:pt>
                <c:pt idx="14">
                  <c:v>22</c:v>
                </c:pt>
                <c:pt idx="15">
                  <c:v>22</c:v>
                </c:pt>
                <c:pt idx="16">
                  <c:v>22</c:v>
                </c:pt>
                <c:pt idx="17">
                  <c:v>22</c:v>
                </c:pt>
                <c:pt idx="18">
                  <c:v>22.1</c:v>
                </c:pt>
                <c:pt idx="19">
                  <c:v>22.1</c:v>
                </c:pt>
                <c:pt idx="20">
                  <c:v>22</c:v>
                </c:pt>
                <c:pt idx="21">
                  <c:v>22.1</c:v>
                </c:pt>
                <c:pt idx="22">
                  <c:v>22.1</c:v>
                </c:pt>
                <c:pt idx="23">
                  <c:v>22.1</c:v>
                </c:pt>
                <c:pt idx="24">
                  <c:v>22.1</c:v>
                </c:pt>
                <c:pt idx="25">
                  <c:v>22.1</c:v>
                </c:pt>
                <c:pt idx="26">
                  <c:v>22.1</c:v>
                </c:pt>
                <c:pt idx="27">
                  <c:v>22.1</c:v>
                </c:pt>
                <c:pt idx="28">
                  <c:v>22.1</c:v>
                </c:pt>
                <c:pt idx="29">
                  <c:v>22.1</c:v>
                </c:pt>
                <c:pt idx="30">
                  <c:v>22.1</c:v>
                </c:pt>
                <c:pt idx="31">
                  <c:v>22.1</c:v>
                </c:pt>
                <c:pt idx="32">
                  <c:v>22.1</c:v>
                </c:pt>
                <c:pt idx="33">
                  <c:v>22.1</c:v>
                </c:pt>
                <c:pt idx="34">
                  <c:v>22.1</c:v>
                </c:pt>
                <c:pt idx="35">
                  <c:v>22.1</c:v>
                </c:pt>
                <c:pt idx="36">
                  <c:v>22.1</c:v>
                </c:pt>
                <c:pt idx="37">
                  <c:v>22.1</c:v>
                </c:pt>
                <c:pt idx="38">
                  <c:v>22.1</c:v>
                </c:pt>
                <c:pt idx="39">
                  <c:v>22.1</c:v>
                </c:pt>
                <c:pt idx="40">
                  <c:v>22.1</c:v>
                </c:pt>
                <c:pt idx="41">
                  <c:v>22.1</c:v>
                </c:pt>
                <c:pt idx="42">
                  <c:v>22.1</c:v>
                </c:pt>
                <c:pt idx="43">
                  <c:v>22.1</c:v>
                </c:pt>
                <c:pt idx="44">
                  <c:v>22.1</c:v>
                </c:pt>
                <c:pt idx="45">
                  <c:v>22.1</c:v>
                </c:pt>
                <c:pt idx="46">
                  <c:v>22.2</c:v>
                </c:pt>
                <c:pt idx="47">
                  <c:v>22.1</c:v>
                </c:pt>
                <c:pt idx="48">
                  <c:v>22.1</c:v>
                </c:pt>
                <c:pt idx="49">
                  <c:v>22.1</c:v>
                </c:pt>
                <c:pt idx="50">
                  <c:v>22.1</c:v>
                </c:pt>
                <c:pt idx="51">
                  <c:v>22.1</c:v>
                </c:pt>
                <c:pt idx="52">
                  <c:v>22.1</c:v>
                </c:pt>
                <c:pt idx="53">
                  <c:v>22.1</c:v>
                </c:pt>
                <c:pt idx="54">
                  <c:v>22.1</c:v>
                </c:pt>
                <c:pt idx="55">
                  <c:v>22.1</c:v>
                </c:pt>
                <c:pt idx="56">
                  <c:v>22.1</c:v>
                </c:pt>
                <c:pt idx="57">
                  <c:v>22.1</c:v>
                </c:pt>
                <c:pt idx="58">
                  <c:v>22.1</c:v>
                </c:pt>
                <c:pt idx="59">
                  <c:v>22.1</c:v>
                </c:pt>
                <c:pt idx="60">
                  <c:v>22.1</c:v>
                </c:pt>
                <c:pt idx="61">
                  <c:v>22.1</c:v>
                </c:pt>
                <c:pt idx="62">
                  <c:v>22.1</c:v>
                </c:pt>
                <c:pt idx="63">
                  <c:v>22.1</c:v>
                </c:pt>
                <c:pt idx="64">
                  <c:v>22.1</c:v>
                </c:pt>
                <c:pt idx="65">
                  <c:v>22.1</c:v>
                </c:pt>
                <c:pt idx="66">
                  <c:v>22.1</c:v>
                </c:pt>
                <c:pt idx="67">
                  <c:v>22.1</c:v>
                </c:pt>
                <c:pt idx="68">
                  <c:v>22.1</c:v>
                </c:pt>
                <c:pt idx="69">
                  <c:v>22.1</c:v>
                </c:pt>
                <c:pt idx="70">
                  <c:v>22.1</c:v>
                </c:pt>
                <c:pt idx="71">
                  <c:v>22.1</c:v>
                </c:pt>
                <c:pt idx="72">
                  <c:v>22.1</c:v>
                </c:pt>
                <c:pt idx="73">
                  <c:v>22.1</c:v>
                </c:pt>
                <c:pt idx="74">
                  <c:v>22</c:v>
                </c:pt>
                <c:pt idx="75">
                  <c:v>22</c:v>
                </c:pt>
                <c:pt idx="76">
                  <c:v>22.1</c:v>
                </c:pt>
                <c:pt idx="77">
                  <c:v>22.1</c:v>
                </c:pt>
                <c:pt idx="78">
                  <c:v>22</c:v>
                </c:pt>
                <c:pt idx="79">
                  <c:v>22.1</c:v>
                </c:pt>
                <c:pt idx="80">
                  <c:v>22.1</c:v>
                </c:pt>
                <c:pt idx="81">
                  <c:v>22</c:v>
                </c:pt>
                <c:pt idx="82">
                  <c:v>22</c:v>
                </c:pt>
                <c:pt idx="83">
                  <c:v>22</c:v>
                </c:pt>
                <c:pt idx="84">
                  <c:v>22</c:v>
                </c:pt>
                <c:pt idx="85">
                  <c:v>22.1</c:v>
                </c:pt>
                <c:pt idx="86">
                  <c:v>22</c:v>
                </c:pt>
                <c:pt idx="87">
                  <c:v>22</c:v>
                </c:pt>
                <c:pt idx="88">
                  <c:v>22</c:v>
                </c:pt>
                <c:pt idx="89">
                  <c:v>22</c:v>
                </c:pt>
                <c:pt idx="90">
                  <c:v>22</c:v>
                </c:pt>
                <c:pt idx="91">
                  <c:v>22</c:v>
                </c:pt>
                <c:pt idx="92">
                  <c:v>22</c:v>
                </c:pt>
                <c:pt idx="93">
                  <c:v>22</c:v>
                </c:pt>
                <c:pt idx="94">
                  <c:v>22</c:v>
                </c:pt>
                <c:pt idx="95">
                  <c:v>22</c:v>
                </c:pt>
                <c:pt idx="96">
                  <c:v>22</c:v>
                </c:pt>
                <c:pt idx="97">
                  <c:v>22</c:v>
                </c:pt>
                <c:pt idx="98">
                  <c:v>22</c:v>
                </c:pt>
                <c:pt idx="99">
                  <c:v>22</c:v>
                </c:pt>
                <c:pt idx="100">
                  <c:v>22</c:v>
                </c:pt>
                <c:pt idx="101">
                  <c:v>22</c:v>
                </c:pt>
                <c:pt idx="102">
                  <c:v>22</c:v>
                </c:pt>
                <c:pt idx="103">
                  <c:v>22</c:v>
                </c:pt>
                <c:pt idx="104">
                  <c:v>22</c:v>
                </c:pt>
                <c:pt idx="105">
                  <c:v>22</c:v>
                </c:pt>
                <c:pt idx="106">
                  <c:v>22</c:v>
                </c:pt>
                <c:pt idx="107">
                  <c:v>22</c:v>
                </c:pt>
                <c:pt idx="108">
                  <c:v>22</c:v>
                </c:pt>
                <c:pt idx="109">
                  <c:v>22</c:v>
                </c:pt>
                <c:pt idx="110">
                  <c:v>22</c:v>
                </c:pt>
                <c:pt idx="111">
                  <c:v>22</c:v>
                </c:pt>
                <c:pt idx="112">
                  <c:v>22</c:v>
                </c:pt>
                <c:pt idx="113">
                  <c:v>22</c:v>
                </c:pt>
                <c:pt idx="114">
                  <c:v>22</c:v>
                </c:pt>
                <c:pt idx="115">
                  <c:v>22</c:v>
                </c:pt>
                <c:pt idx="116">
                  <c:v>22</c:v>
                </c:pt>
                <c:pt idx="117">
                  <c:v>22</c:v>
                </c:pt>
                <c:pt idx="118">
                  <c:v>22</c:v>
                </c:pt>
                <c:pt idx="119">
                  <c:v>22</c:v>
                </c:pt>
                <c:pt idx="120">
                  <c:v>21.9</c:v>
                </c:pt>
                <c:pt idx="121">
                  <c:v>22</c:v>
                </c:pt>
                <c:pt idx="122">
                  <c:v>22</c:v>
                </c:pt>
                <c:pt idx="123">
                  <c:v>21.9</c:v>
                </c:pt>
                <c:pt idx="124">
                  <c:v>21.9</c:v>
                </c:pt>
                <c:pt idx="125">
                  <c:v>21.9</c:v>
                </c:pt>
                <c:pt idx="126">
                  <c:v>21.9</c:v>
                </c:pt>
                <c:pt idx="127">
                  <c:v>21.9</c:v>
                </c:pt>
                <c:pt idx="128">
                  <c:v>21.9</c:v>
                </c:pt>
                <c:pt idx="129">
                  <c:v>21.9</c:v>
                </c:pt>
                <c:pt idx="130">
                  <c:v>21.9</c:v>
                </c:pt>
                <c:pt idx="131">
                  <c:v>21.9</c:v>
                </c:pt>
              </c:numCache>
            </c:numRef>
          </c:yVal>
          <c:smooth val="1"/>
          <c:extLst xmlns:c16r2="http://schemas.microsoft.com/office/drawing/2015/06/chart">
            <c:ext xmlns:c16="http://schemas.microsoft.com/office/drawing/2014/chart" uri="{C3380CC4-5D6E-409C-BE32-E72D297353CC}">
              <c16:uniqueId val="{00000003-D336-43E8-9410-3258682F5403}"/>
            </c:ext>
          </c:extLst>
        </c:ser>
        <c:dLbls>
          <c:showLegendKey val="0"/>
          <c:showVal val="0"/>
          <c:showCatName val="0"/>
          <c:showSerName val="0"/>
          <c:showPercent val="0"/>
          <c:showBubbleSize val="0"/>
        </c:dLbls>
        <c:axId val="525219328"/>
        <c:axId val="352779648"/>
      </c:scatterChart>
      <c:valAx>
        <c:axId val="352775552"/>
        <c:scaling>
          <c:orientation val="minMax"/>
          <c:max val="600"/>
          <c:min val="0"/>
        </c:scaling>
        <c:delete val="0"/>
        <c:axPos val="b"/>
        <c:title>
          <c:tx>
            <c:rich>
              <a:bodyPr/>
              <a:lstStyle/>
              <a:p>
                <a:pPr>
                  <a:defRPr/>
                </a:pPr>
                <a:r>
                  <a:rPr lang="en-GB" i="1"/>
                  <a:t>t</a:t>
                </a:r>
                <a:r>
                  <a:rPr lang="en-GB"/>
                  <a:t> (s)</a:t>
                </a:r>
              </a:p>
            </c:rich>
          </c:tx>
          <c:overlay val="0"/>
        </c:title>
        <c:numFmt formatCode="General" sourceLinked="0"/>
        <c:majorTickMark val="in"/>
        <c:minorTickMark val="none"/>
        <c:tickLblPos val="nextTo"/>
        <c:crossAx val="352777728"/>
        <c:crosses val="autoZero"/>
        <c:crossBetween val="midCat"/>
      </c:valAx>
      <c:valAx>
        <c:axId val="352777728"/>
        <c:scaling>
          <c:orientation val="minMax"/>
          <c:max val="100"/>
          <c:min val="50"/>
        </c:scaling>
        <c:delete val="0"/>
        <c:axPos val="l"/>
        <c:title>
          <c:tx>
            <c:rich>
              <a:bodyPr rot="-5400000" vert="horz"/>
              <a:lstStyle/>
              <a:p>
                <a:pPr>
                  <a:defRPr/>
                </a:pPr>
                <a:r>
                  <a:rPr lang="en-GB"/>
                  <a:t>Relative humidity (%)</a:t>
                </a:r>
              </a:p>
            </c:rich>
          </c:tx>
          <c:overlay val="0"/>
        </c:title>
        <c:numFmt formatCode="#,##0" sourceLinked="0"/>
        <c:majorTickMark val="in"/>
        <c:minorTickMark val="none"/>
        <c:tickLblPos val="nextTo"/>
        <c:crossAx val="352775552"/>
        <c:crosses val="autoZero"/>
        <c:crossBetween val="midCat"/>
      </c:valAx>
      <c:valAx>
        <c:axId val="352779648"/>
        <c:scaling>
          <c:orientation val="minMax"/>
          <c:max val="23"/>
          <c:min val="0"/>
        </c:scaling>
        <c:delete val="0"/>
        <c:axPos val="r"/>
        <c:title>
          <c:tx>
            <c:rich>
              <a:bodyPr rot="-5400000" vert="horz"/>
              <a:lstStyle/>
              <a:p>
                <a:pPr>
                  <a:defRPr/>
                </a:pPr>
                <a:r>
                  <a:rPr lang="en-GB"/>
                  <a:t>Temperature (</a:t>
                </a:r>
                <a:r>
                  <a:rPr lang="en-GB" sz="1000" b="1" i="0" u="none" strike="noStrike" baseline="0">
                    <a:effectLst/>
                  </a:rPr>
                  <a:t>°C)</a:t>
                </a:r>
                <a:endParaRPr lang="en-GB"/>
              </a:p>
            </c:rich>
          </c:tx>
          <c:overlay val="0"/>
        </c:title>
        <c:numFmt formatCode="General" sourceLinked="1"/>
        <c:majorTickMark val="out"/>
        <c:minorTickMark val="none"/>
        <c:tickLblPos val="nextTo"/>
        <c:crossAx val="525219328"/>
        <c:crosses val="max"/>
        <c:crossBetween val="midCat"/>
      </c:valAx>
      <c:valAx>
        <c:axId val="525219328"/>
        <c:scaling>
          <c:orientation val="minMax"/>
        </c:scaling>
        <c:delete val="1"/>
        <c:axPos val="b"/>
        <c:numFmt formatCode="General" sourceLinked="1"/>
        <c:majorTickMark val="out"/>
        <c:minorTickMark val="none"/>
        <c:tickLblPos val="nextTo"/>
        <c:crossAx val="352779648"/>
        <c:crosses val="autoZero"/>
        <c:crossBetween val="midCat"/>
      </c:valAx>
      <c:spPr>
        <a:ln>
          <a:solidFill>
            <a:schemeClr val="bg1">
              <a:lumMod val="50000"/>
            </a:schemeClr>
          </a:solidFill>
        </a:ln>
      </c:spPr>
    </c:plotArea>
    <c:legend>
      <c:legendPos val="r"/>
      <c:layout>
        <c:manualLayout>
          <c:xMode val="edge"/>
          <c:yMode val="edge"/>
          <c:x val="0.59376500650711739"/>
          <c:y val="0.65715880236233426"/>
          <c:w val="0.3113673341671484"/>
          <c:h val="0.20606786600811128"/>
        </c:manualLayout>
      </c:layout>
      <c:overlay val="0"/>
    </c:legend>
    <c:plotVisOnly val="1"/>
    <c:dispBlanksAs val="gap"/>
    <c:showDLblsOverMax val="0"/>
  </c:chart>
  <c:spPr>
    <a:ln>
      <a:noFill/>
    </a:ln>
  </c:spPr>
  <c:externalData r:id="rId2">
    <c:autoUpdate val="0"/>
  </c:externalData>
</c:chartSpace>
</file>

<file path=word/charts/chart14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6896090824871463E-2"/>
          <c:y val="3.4688531182674578E-2"/>
          <c:w val="0.8432628364145659"/>
          <c:h val="0.85209353009379596"/>
        </c:manualLayout>
      </c:layout>
      <c:scatterChart>
        <c:scatterStyle val="smoothMarker"/>
        <c:varyColors val="0"/>
        <c:ser>
          <c:idx val="0"/>
          <c:order val="0"/>
          <c:tx>
            <c:strRef>
              <c:f>wheat!$B$17</c:f>
              <c:strCache>
                <c:ptCount val="1"/>
                <c:pt idx="0">
                  <c:v>Humidity 1</c:v>
                </c:pt>
              </c:strCache>
            </c:strRef>
          </c:tx>
          <c:spPr>
            <a:ln w="22225"/>
          </c:spPr>
          <c:marker>
            <c:symbol val="diamond"/>
            <c:size val="5"/>
          </c:marker>
          <c:xVal>
            <c:numRef>
              <c:f>wheat!$AK$18:$AK$755</c:f>
              <c:numCache>
                <c:formatCode>General</c:formatCode>
                <c:ptCount val="738"/>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numCache>
            </c:numRef>
          </c:xVal>
          <c:yVal>
            <c:numRef>
              <c:f>wheat!$B$18:$B$755</c:f>
              <c:numCache>
                <c:formatCode>General</c:formatCode>
                <c:ptCount val="738"/>
                <c:pt idx="0">
                  <c:v>39.5</c:v>
                </c:pt>
                <c:pt idx="1">
                  <c:v>40</c:v>
                </c:pt>
                <c:pt idx="2">
                  <c:v>28.7</c:v>
                </c:pt>
                <c:pt idx="3">
                  <c:v>11.1</c:v>
                </c:pt>
                <c:pt idx="4">
                  <c:v>4.3</c:v>
                </c:pt>
                <c:pt idx="5">
                  <c:v>1.3</c:v>
                </c:pt>
                <c:pt idx="6">
                  <c:v>1</c:v>
                </c:pt>
                <c:pt idx="7">
                  <c:v>1</c:v>
                </c:pt>
                <c:pt idx="8">
                  <c:v>1</c:v>
                </c:pt>
                <c:pt idx="9">
                  <c:v>1</c:v>
                </c:pt>
                <c:pt idx="10">
                  <c:v>1</c:v>
                </c:pt>
                <c:pt idx="11">
                  <c:v>1</c:v>
                </c:pt>
                <c:pt idx="12">
                  <c:v>1</c:v>
                </c:pt>
                <c:pt idx="13">
                  <c:v>1</c:v>
                </c:pt>
                <c:pt idx="14">
                  <c:v>1</c:v>
                </c:pt>
                <c:pt idx="15">
                  <c:v>1</c:v>
                </c:pt>
                <c:pt idx="16">
                  <c:v>1</c:v>
                </c:pt>
                <c:pt idx="17">
                  <c:v>1</c:v>
                </c:pt>
                <c:pt idx="18">
                  <c:v>1.2</c:v>
                </c:pt>
                <c:pt idx="19">
                  <c:v>1.3</c:v>
                </c:pt>
                <c:pt idx="20">
                  <c:v>1.4</c:v>
                </c:pt>
                <c:pt idx="21">
                  <c:v>1.1000000000000001</c:v>
                </c:pt>
                <c:pt idx="22">
                  <c:v>1.3</c:v>
                </c:pt>
                <c:pt idx="23">
                  <c:v>1.5</c:v>
                </c:pt>
                <c:pt idx="24">
                  <c:v>1.7</c:v>
                </c:pt>
                <c:pt idx="25">
                  <c:v>1.4</c:v>
                </c:pt>
                <c:pt idx="26">
                  <c:v>1.6</c:v>
                </c:pt>
                <c:pt idx="27">
                  <c:v>1.5</c:v>
                </c:pt>
                <c:pt idx="28">
                  <c:v>1.7</c:v>
                </c:pt>
                <c:pt idx="29">
                  <c:v>1.5</c:v>
                </c:pt>
                <c:pt idx="30">
                  <c:v>1.3</c:v>
                </c:pt>
                <c:pt idx="31">
                  <c:v>1.6</c:v>
                </c:pt>
                <c:pt idx="32">
                  <c:v>1.5</c:v>
                </c:pt>
                <c:pt idx="33">
                  <c:v>1.3</c:v>
                </c:pt>
                <c:pt idx="34">
                  <c:v>1.2</c:v>
                </c:pt>
                <c:pt idx="35">
                  <c:v>1.2</c:v>
                </c:pt>
                <c:pt idx="36">
                  <c:v>1.1000000000000001</c:v>
                </c:pt>
                <c:pt idx="37">
                  <c:v>1</c:v>
                </c:pt>
                <c:pt idx="38">
                  <c:v>1.3</c:v>
                </c:pt>
                <c:pt idx="39">
                  <c:v>1.2</c:v>
                </c:pt>
                <c:pt idx="40">
                  <c:v>1.100000000000000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numCache>
            </c:numRef>
          </c:yVal>
          <c:smooth val="1"/>
          <c:extLst xmlns:c16r2="http://schemas.microsoft.com/office/drawing/2015/06/chart">
            <c:ext xmlns:c16="http://schemas.microsoft.com/office/drawing/2014/chart" uri="{C3380CC4-5D6E-409C-BE32-E72D297353CC}">
              <c16:uniqueId val="{00000000-8C45-4553-BC61-AF552EEF026B}"/>
            </c:ext>
          </c:extLst>
        </c:ser>
        <c:ser>
          <c:idx val="1"/>
          <c:order val="1"/>
          <c:tx>
            <c:strRef>
              <c:f>wheat!$C$17</c:f>
              <c:strCache>
                <c:ptCount val="1"/>
                <c:pt idx="0">
                  <c:v>Humidity 2</c:v>
                </c:pt>
              </c:strCache>
            </c:strRef>
          </c:tx>
          <c:spPr>
            <a:ln w="22225"/>
          </c:spPr>
          <c:marker>
            <c:symbol val="square"/>
            <c:size val="5"/>
          </c:marker>
          <c:xVal>
            <c:numRef>
              <c:f>wheat!$AK$18:$AK$755</c:f>
              <c:numCache>
                <c:formatCode>General</c:formatCode>
                <c:ptCount val="738"/>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numCache>
            </c:numRef>
          </c:xVal>
          <c:yVal>
            <c:numRef>
              <c:f>wheat!$C$18:$C$751</c:f>
              <c:numCache>
                <c:formatCode>General</c:formatCode>
                <c:ptCount val="734"/>
                <c:pt idx="0">
                  <c:v>51.6</c:v>
                </c:pt>
                <c:pt idx="1">
                  <c:v>51.8</c:v>
                </c:pt>
                <c:pt idx="2">
                  <c:v>53</c:v>
                </c:pt>
                <c:pt idx="3">
                  <c:v>58.5</c:v>
                </c:pt>
                <c:pt idx="4">
                  <c:v>62</c:v>
                </c:pt>
                <c:pt idx="5">
                  <c:v>65.400000000000006</c:v>
                </c:pt>
                <c:pt idx="6">
                  <c:v>68.5</c:v>
                </c:pt>
                <c:pt idx="7">
                  <c:v>71.2</c:v>
                </c:pt>
                <c:pt idx="8">
                  <c:v>73.099999999999994</c:v>
                </c:pt>
                <c:pt idx="9">
                  <c:v>74.2</c:v>
                </c:pt>
                <c:pt idx="10">
                  <c:v>75.2</c:v>
                </c:pt>
                <c:pt idx="11">
                  <c:v>76.099999999999994</c:v>
                </c:pt>
                <c:pt idx="12">
                  <c:v>76.7</c:v>
                </c:pt>
                <c:pt idx="13">
                  <c:v>76.2</c:v>
                </c:pt>
                <c:pt idx="14">
                  <c:v>75.400000000000006</c:v>
                </c:pt>
                <c:pt idx="15">
                  <c:v>73.900000000000006</c:v>
                </c:pt>
                <c:pt idx="16">
                  <c:v>74.599999999999994</c:v>
                </c:pt>
                <c:pt idx="17">
                  <c:v>73.599999999999994</c:v>
                </c:pt>
                <c:pt idx="18">
                  <c:v>72.2</c:v>
                </c:pt>
                <c:pt idx="19">
                  <c:v>71</c:v>
                </c:pt>
                <c:pt idx="20">
                  <c:v>70</c:v>
                </c:pt>
                <c:pt idx="21">
                  <c:v>69.3</c:v>
                </c:pt>
                <c:pt idx="22">
                  <c:v>68.400000000000006</c:v>
                </c:pt>
                <c:pt idx="23">
                  <c:v>68.400000000000006</c:v>
                </c:pt>
                <c:pt idx="24">
                  <c:v>67.900000000000006</c:v>
                </c:pt>
                <c:pt idx="25">
                  <c:v>67.3</c:v>
                </c:pt>
                <c:pt idx="26">
                  <c:v>66.7</c:v>
                </c:pt>
                <c:pt idx="27">
                  <c:v>65.900000000000006</c:v>
                </c:pt>
                <c:pt idx="28">
                  <c:v>65.7</c:v>
                </c:pt>
                <c:pt idx="29">
                  <c:v>65.5</c:v>
                </c:pt>
                <c:pt idx="30">
                  <c:v>65.8</c:v>
                </c:pt>
                <c:pt idx="31">
                  <c:v>65.400000000000006</c:v>
                </c:pt>
                <c:pt idx="32">
                  <c:v>66.099999999999994</c:v>
                </c:pt>
                <c:pt idx="33">
                  <c:v>66</c:v>
                </c:pt>
                <c:pt idx="34">
                  <c:v>65</c:v>
                </c:pt>
                <c:pt idx="35">
                  <c:v>64.599999999999994</c:v>
                </c:pt>
                <c:pt idx="36">
                  <c:v>64.2</c:v>
                </c:pt>
                <c:pt idx="37">
                  <c:v>64.099999999999994</c:v>
                </c:pt>
                <c:pt idx="38">
                  <c:v>64.8</c:v>
                </c:pt>
                <c:pt idx="39">
                  <c:v>64.7</c:v>
                </c:pt>
                <c:pt idx="40">
                  <c:v>64.5</c:v>
                </c:pt>
                <c:pt idx="41">
                  <c:v>65.3</c:v>
                </c:pt>
                <c:pt idx="42">
                  <c:v>65.5</c:v>
                </c:pt>
                <c:pt idx="43">
                  <c:v>66.400000000000006</c:v>
                </c:pt>
                <c:pt idx="44">
                  <c:v>65.400000000000006</c:v>
                </c:pt>
                <c:pt idx="45">
                  <c:v>64.599999999999994</c:v>
                </c:pt>
                <c:pt idx="46">
                  <c:v>64.5</c:v>
                </c:pt>
                <c:pt idx="47">
                  <c:v>64.599999999999994</c:v>
                </c:pt>
                <c:pt idx="48">
                  <c:v>64.099999999999994</c:v>
                </c:pt>
                <c:pt idx="49">
                  <c:v>63.8</c:v>
                </c:pt>
                <c:pt idx="50">
                  <c:v>63.3</c:v>
                </c:pt>
                <c:pt idx="51">
                  <c:v>62.9</c:v>
                </c:pt>
                <c:pt idx="52">
                  <c:v>62.5</c:v>
                </c:pt>
                <c:pt idx="53">
                  <c:v>62.1</c:v>
                </c:pt>
                <c:pt idx="54">
                  <c:v>61.7</c:v>
                </c:pt>
                <c:pt idx="55">
                  <c:v>61.6</c:v>
                </c:pt>
                <c:pt idx="56">
                  <c:v>60.5</c:v>
                </c:pt>
                <c:pt idx="57">
                  <c:v>59.9</c:v>
                </c:pt>
                <c:pt idx="58">
                  <c:v>59.3</c:v>
                </c:pt>
                <c:pt idx="59">
                  <c:v>58.9</c:v>
                </c:pt>
                <c:pt idx="60">
                  <c:v>58.7</c:v>
                </c:pt>
                <c:pt idx="61">
                  <c:v>58.4</c:v>
                </c:pt>
                <c:pt idx="62">
                  <c:v>57.9</c:v>
                </c:pt>
                <c:pt idx="63">
                  <c:v>57.8</c:v>
                </c:pt>
                <c:pt idx="64">
                  <c:v>57.5</c:v>
                </c:pt>
                <c:pt idx="65">
                  <c:v>57.1</c:v>
                </c:pt>
                <c:pt idx="66">
                  <c:v>56.7</c:v>
                </c:pt>
                <c:pt idx="67">
                  <c:v>56.6</c:v>
                </c:pt>
                <c:pt idx="68">
                  <c:v>56.6</c:v>
                </c:pt>
                <c:pt idx="69">
                  <c:v>56.5</c:v>
                </c:pt>
                <c:pt idx="70">
                  <c:v>56.3</c:v>
                </c:pt>
                <c:pt idx="71">
                  <c:v>56</c:v>
                </c:pt>
                <c:pt idx="72">
                  <c:v>55.6</c:v>
                </c:pt>
                <c:pt idx="73">
                  <c:v>55.8</c:v>
                </c:pt>
                <c:pt idx="74">
                  <c:v>55.5</c:v>
                </c:pt>
                <c:pt idx="75">
                  <c:v>55.1</c:v>
                </c:pt>
                <c:pt idx="76">
                  <c:v>54.8</c:v>
                </c:pt>
                <c:pt idx="77">
                  <c:v>54.4</c:v>
                </c:pt>
                <c:pt idx="78">
                  <c:v>54</c:v>
                </c:pt>
                <c:pt idx="79">
                  <c:v>53.8</c:v>
                </c:pt>
                <c:pt idx="80">
                  <c:v>53.4</c:v>
                </c:pt>
                <c:pt idx="81">
                  <c:v>53</c:v>
                </c:pt>
                <c:pt idx="82">
                  <c:v>52.7</c:v>
                </c:pt>
                <c:pt idx="83">
                  <c:v>52.4</c:v>
                </c:pt>
                <c:pt idx="84">
                  <c:v>52.1</c:v>
                </c:pt>
                <c:pt idx="85">
                  <c:v>51.7</c:v>
                </c:pt>
                <c:pt idx="86">
                  <c:v>51.3</c:v>
                </c:pt>
                <c:pt idx="87">
                  <c:v>51.1</c:v>
                </c:pt>
                <c:pt idx="88">
                  <c:v>50.7</c:v>
                </c:pt>
                <c:pt idx="89">
                  <c:v>50.4</c:v>
                </c:pt>
                <c:pt idx="90">
                  <c:v>50</c:v>
                </c:pt>
                <c:pt idx="91">
                  <c:v>49.6</c:v>
                </c:pt>
                <c:pt idx="92">
                  <c:v>49.2</c:v>
                </c:pt>
                <c:pt idx="93">
                  <c:v>48.8</c:v>
                </c:pt>
                <c:pt idx="94">
                  <c:v>48.5</c:v>
                </c:pt>
                <c:pt idx="95">
                  <c:v>48.2</c:v>
                </c:pt>
                <c:pt idx="96">
                  <c:v>48</c:v>
                </c:pt>
                <c:pt idx="97">
                  <c:v>47.7</c:v>
                </c:pt>
                <c:pt idx="98">
                  <c:v>47.5</c:v>
                </c:pt>
                <c:pt idx="99">
                  <c:v>47.2</c:v>
                </c:pt>
                <c:pt idx="100">
                  <c:v>46.9</c:v>
                </c:pt>
                <c:pt idx="101">
                  <c:v>46.6</c:v>
                </c:pt>
                <c:pt idx="102">
                  <c:v>46.4</c:v>
                </c:pt>
                <c:pt idx="103">
                  <c:v>46.2</c:v>
                </c:pt>
                <c:pt idx="104">
                  <c:v>46.1</c:v>
                </c:pt>
                <c:pt idx="105">
                  <c:v>45.9</c:v>
                </c:pt>
                <c:pt idx="106">
                  <c:v>45.6</c:v>
                </c:pt>
                <c:pt idx="107">
                  <c:v>45.4</c:v>
                </c:pt>
                <c:pt idx="108">
                  <c:v>45</c:v>
                </c:pt>
                <c:pt idx="109">
                  <c:v>44.8</c:v>
                </c:pt>
                <c:pt idx="110">
                  <c:v>44.7</c:v>
                </c:pt>
                <c:pt idx="111">
                  <c:v>44.5</c:v>
                </c:pt>
                <c:pt idx="112">
                  <c:v>44.3</c:v>
                </c:pt>
                <c:pt idx="113">
                  <c:v>44.1</c:v>
                </c:pt>
                <c:pt idx="114">
                  <c:v>43.9</c:v>
                </c:pt>
                <c:pt idx="115">
                  <c:v>43.8</c:v>
                </c:pt>
                <c:pt idx="116">
                  <c:v>43.4</c:v>
                </c:pt>
                <c:pt idx="117">
                  <c:v>43.1</c:v>
                </c:pt>
                <c:pt idx="118">
                  <c:v>43</c:v>
                </c:pt>
                <c:pt idx="119">
                  <c:v>42.5</c:v>
                </c:pt>
                <c:pt idx="120">
                  <c:v>42.3</c:v>
                </c:pt>
                <c:pt idx="121">
                  <c:v>42.2</c:v>
                </c:pt>
                <c:pt idx="122">
                  <c:v>42</c:v>
                </c:pt>
                <c:pt idx="123">
                  <c:v>41.6</c:v>
                </c:pt>
                <c:pt idx="124">
                  <c:v>41.5</c:v>
                </c:pt>
                <c:pt idx="125">
                  <c:v>41.4</c:v>
                </c:pt>
                <c:pt idx="126">
                  <c:v>41.3</c:v>
                </c:pt>
                <c:pt idx="127">
                  <c:v>41.3</c:v>
                </c:pt>
                <c:pt idx="128">
                  <c:v>41.2</c:v>
                </c:pt>
                <c:pt idx="129">
                  <c:v>40.9</c:v>
                </c:pt>
                <c:pt idx="130">
                  <c:v>40.799999999999997</c:v>
                </c:pt>
                <c:pt idx="131">
                  <c:v>40.6</c:v>
                </c:pt>
                <c:pt idx="132">
                  <c:v>40.5</c:v>
                </c:pt>
                <c:pt idx="133">
                  <c:v>40.200000000000003</c:v>
                </c:pt>
                <c:pt idx="134">
                  <c:v>39.9</c:v>
                </c:pt>
                <c:pt idx="135">
                  <c:v>39.9</c:v>
                </c:pt>
                <c:pt idx="136">
                  <c:v>39.799999999999997</c:v>
                </c:pt>
                <c:pt idx="137">
                  <c:v>39.700000000000003</c:v>
                </c:pt>
                <c:pt idx="138">
                  <c:v>39.5</c:v>
                </c:pt>
                <c:pt idx="139">
                  <c:v>39.5</c:v>
                </c:pt>
                <c:pt idx="140">
                  <c:v>39.4</c:v>
                </c:pt>
                <c:pt idx="141">
                  <c:v>39.200000000000003</c:v>
                </c:pt>
                <c:pt idx="142">
                  <c:v>39.200000000000003</c:v>
                </c:pt>
                <c:pt idx="143">
                  <c:v>39</c:v>
                </c:pt>
                <c:pt idx="144">
                  <c:v>39</c:v>
                </c:pt>
                <c:pt idx="145">
                  <c:v>38.700000000000003</c:v>
                </c:pt>
                <c:pt idx="146">
                  <c:v>38.6</c:v>
                </c:pt>
                <c:pt idx="147">
                  <c:v>38.4</c:v>
                </c:pt>
                <c:pt idx="148">
                  <c:v>38.4</c:v>
                </c:pt>
                <c:pt idx="149">
                  <c:v>38.299999999999997</c:v>
                </c:pt>
                <c:pt idx="150">
                  <c:v>38.299999999999997</c:v>
                </c:pt>
                <c:pt idx="151">
                  <c:v>38.200000000000003</c:v>
                </c:pt>
                <c:pt idx="152">
                  <c:v>37.9</c:v>
                </c:pt>
                <c:pt idx="153">
                  <c:v>37.799999999999997</c:v>
                </c:pt>
                <c:pt idx="154">
                  <c:v>37.700000000000003</c:v>
                </c:pt>
                <c:pt idx="155">
                  <c:v>37.700000000000003</c:v>
                </c:pt>
                <c:pt idx="156">
                  <c:v>37.5</c:v>
                </c:pt>
                <c:pt idx="157">
                  <c:v>37.299999999999997</c:v>
                </c:pt>
                <c:pt idx="158">
                  <c:v>37.299999999999997</c:v>
                </c:pt>
                <c:pt idx="159">
                  <c:v>37.299999999999997</c:v>
                </c:pt>
                <c:pt idx="160">
                  <c:v>37.200000000000003</c:v>
                </c:pt>
                <c:pt idx="161">
                  <c:v>37.1</c:v>
                </c:pt>
                <c:pt idx="162">
                  <c:v>37</c:v>
                </c:pt>
                <c:pt idx="163">
                  <c:v>36.9</c:v>
                </c:pt>
                <c:pt idx="164">
                  <c:v>36.700000000000003</c:v>
                </c:pt>
                <c:pt idx="165">
                  <c:v>36.5</c:v>
                </c:pt>
                <c:pt idx="166">
                  <c:v>36.5</c:v>
                </c:pt>
                <c:pt idx="167">
                  <c:v>36.700000000000003</c:v>
                </c:pt>
                <c:pt idx="168">
                  <c:v>36.299999999999997</c:v>
                </c:pt>
                <c:pt idx="169">
                  <c:v>36.200000000000003</c:v>
                </c:pt>
                <c:pt idx="170">
                  <c:v>36</c:v>
                </c:pt>
                <c:pt idx="171">
                  <c:v>36</c:v>
                </c:pt>
                <c:pt idx="172">
                  <c:v>35.799999999999997</c:v>
                </c:pt>
                <c:pt idx="173">
                  <c:v>35.5</c:v>
                </c:pt>
                <c:pt idx="174">
                  <c:v>35.4</c:v>
                </c:pt>
                <c:pt idx="175">
                  <c:v>35.200000000000003</c:v>
                </c:pt>
                <c:pt idx="176">
                  <c:v>35.4</c:v>
                </c:pt>
                <c:pt idx="177">
                  <c:v>35.4</c:v>
                </c:pt>
                <c:pt idx="178">
                  <c:v>35.5</c:v>
                </c:pt>
                <c:pt idx="179">
                  <c:v>35.4</c:v>
                </c:pt>
                <c:pt idx="180">
                  <c:v>35.299999999999997</c:v>
                </c:pt>
                <c:pt idx="181">
                  <c:v>35.299999999999997</c:v>
                </c:pt>
                <c:pt idx="182">
                  <c:v>35.299999999999997</c:v>
                </c:pt>
                <c:pt idx="183">
                  <c:v>35.4</c:v>
                </c:pt>
                <c:pt idx="184">
                  <c:v>35.1</c:v>
                </c:pt>
                <c:pt idx="185">
                  <c:v>35</c:v>
                </c:pt>
                <c:pt idx="186">
                  <c:v>35.1</c:v>
                </c:pt>
                <c:pt idx="187">
                  <c:v>34.9</c:v>
                </c:pt>
                <c:pt idx="188">
                  <c:v>34.9</c:v>
                </c:pt>
                <c:pt idx="189">
                  <c:v>34.799999999999997</c:v>
                </c:pt>
                <c:pt idx="190">
                  <c:v>34.799999999999997</c:v>
                </c:pt>
                <c:pt idx="191">
                  <c:v>34.799999999999997</c:v>
                </c:pt>
                <c:pt idx="192">
                  <c:v>34.9</c:v>
                </c:pt>
                <c:pt idx="193">
                  <c:v>34.700000000000003</c:v>
                </c:pt>
                <c:pt idx="194">
                  <c:v>34.5</c:v>
                </c:pt>
                <c:pt idx="195">
                  <c:v>34.6</c:v>
                </c:pt>
                <c:pt idx="196">
                  <c:v>34.6</c:v>
                </c:pt>
                <c:pt idx="197">
                  <c:v>34.4</c:v>
                </c:pt>
                <c:pt idx="198">
                  <c:v>34.4</c:v>
                </c:pt>
                <c:pt idx="199">
                  <c:v>34.4</c:v>
                </c:pt>
                <c:pt idx="200">
                  <c:v>34.299999999999997</c:v>
                </c:pt>
                <c:pt idx="201">
                  <c:v>34.299999999999997</c:v>
                </c:pt>
                <c:pt idx="202">
                  <c:v>34.200000000000003</c:v>
                </c:pt>
                <c:pt idx="203">
                  <c:v>34.200000000000003</c:v>
                </c:pt>
                <c:pt idx="204">
                  <c:v>34.200000000000003</c:v>
                </c:pt>
                <c:pt idx="205">
                  <c:v>34.200000000000003</c:v>
                </c:pt>
                <c:pt idx="206">
                  <c:v>34.200000000000003</c:v>
                </c:pt>
                <c:pt idx="207">
                  <c:v>34.1</c:v>
                </c:pt>
                <c:pt idx="208">
                  <c:v>34.200000000000003</c:v>
                </c:pt>
                <c:pt idx="209">
                  <c:v>34.1</c:v>
                </c:pt>
                <c:pt idx="210">
                  <c:v>34</c:v>
                </c:pt>
                <c:pt idx="211">
                  <c:v>33.9</c:v>
                </c:pt>
                <c:pt idx="212">
                  <c:v>33.6</c:v>
                </c:pt>
                <c:pt idx="213">
                  <c:v>33.799999999999997</c:v>
                </c:pt>
                <c:pt idx="214">
                  <c:v>33.700000000000003</c:v>
                </c:pt>
                <c:pt idx="215">
                  <c:v>33.700000000000003</c:v>
                </c:pt>
                <c:pt idx="216">
                  <c:v>33.700000000000003</c:v>
                </c:pt>
                <c:pt idx="217">
                  <c:v>33.9</c:v>
                </c:pt>
                <c:pt idx="218">
                  <c:v>33.799999999999997</c:v>
                </c:pt>
                <c:pt idx="219">
                  <c:v>33.799999999999997</c:v>
                </c:pt>
                <c:pt idx="220">
                  <c:v>33.9</c:v>
                </c:pt>
                <c:pt idx="221">
                  <c:v>34.1</c:v>
                </c:pt>
                <c:pt idx="222">
                  <c:v>34</c:v>
                </c:pt>
                <c:pt idx="223">
                  <c:v>33.9</c:v>
                </c:pt>
                <c:pt idx="224">
                  <c:v>33.9</c:v>
                </c:pt>
                <c:pt idx="225">
                  <c:v>34</c:v>
                </c:pt>
                <c:pt idx="226">
                  <c:v>34</c:v>
                </c:pt>
                <c:pt idx="227">
                  <c:v>33.9</c:v>
                </c:pt>
                <c:pt idx="228">
                  <c:v>33.799999999999997</c:v>
                </c:pt>
                <c:pt idx="229">
                  <c:v>33.700000000000003</c:v>
                </c:pt>
                <c:pt idx="230">
                  <c:v>33.6</c:v>
                </c:pt>
                <c:pt idx="231">
                  <c:v>33.700000000000003</c:v>
                </c:pt>
                <c:pt idx="232">
                  <c:v>33.6</c:v>
                </c:pt>
                <c:pt idx="233">
                  <c:v>33.6</c:v>
                </c:pt>
                <c:pt idx="234">
                  <c:v>33.5</c:v>
                </c:pt>
                <c:pt idx="235">
                  <c:v>33.299999999999997</c:v>
                </c:pt>
                <c:pt idx="236">
                  <c:v>33.200000000000003</c:v>
                </c:pt>
                <c:pt idx="237">
                  <c:v>33.200000000000003</c:v>
                </c:pt>
                <c:pt idx="238">
                  <c:v>33.4</c:v>
                </c:pt>
                <c:pt idx="239">
                  <c:v>33.299999999999997</c:v>
                </c:pt>
                <c:pt idx="240">
                  <c:v>33.4</c:v>
                </c:pt>
                <c:pt idx="241">
                  <c:v>33.5</c:v>
                </c:pt>
                <c:pt idx="242">
                  <c:v>33.299999999999997</c:v>
                </c:pt>
                <c:pt idx="243">
                  <c:v>33.4</c:v>
                </c:pt>
                <c:pt idx="244">
                  <c:v>33.4</c:v>
                </c:pt>
                <c:pt idx="245">
                  <c:v>33.200000000000003</c:v>
                </c:pt>
                <c:pt idx="246">
                  <c:v>33.200000000000003</c:v>
                </c:pt>
                <c:pt idx="247">
                  <c:v>33.299999999999997</c:v>
                </c:pt>
                <c:pt idx="248">
                  <c:v>33.1</c:v>
                </c:pt>
                <c:pt idx="249">
                  <c:v>32.9</c:v>
                </c:pt>
                <c:pt idx="250">
                  <c:v>32.700000000000003</c:v>
                </c:pt>
                <c:pt idx="251">
                  <c:v>32.9</c:v>
                </c:pt>
                <c:pt idx="252">
                  <c:v>32.799999999999997</c:v>
                </c:pt>
                <c:pt idx="253">
                  <c:v>32.9</c:v>
                </c:pt>
                <c:pt idx="254">
                  <c:v>32.700000000000003</c:v>
                </c:pt>
                <c:pt idx="255">
                  <c:v>32.6</c:v>
                </c:pt>
                <c:pt idx="256">
                  <c:v>32.6</c:v>
                </c:pt>
                <c:pt idx="257">
                  <c:v>32.700000000000003</c:v>
                </c:pt>
                <c:pt idx="258">
                  <c:v>32.799999999999997</c:v>
                </c:pt>
                <c:pt idx="259">
                  <c:v>32.9</c:v>
                </c:pt>
                <c:pt idx="260">
                  <c:v>33</c:v>
                </c:pt>
                <c:pt idx="261">
                  <c:v>33</c:v>
                </c:pt>
                <c:pt idx="262">
                  <c:v>33</c:v>
                </c:pt>
                <c:pt idx="263">
                  <c:v>32.700000000000003</c:v>
                </c:pt>
                <c:pt idx="264">
                  <c:v>32.6</c:v>
                </c:pt>
                <c:pt idx="265">
                  <c:v>32.4</c:v>
                </c:pt>
                <c:pt idx="266">
                  <c:v>32.5</c:v>
                </c:pt>
                <c:pt idx="267">
                  <c:v>32.5</c:v>
                </c:pt>
                <c:pt idx="268">
                  <c:v>32.4</c:v>
                </c:pt>
                <c:pt idx="269">
                  <c:v>32.299999999999997</c:v>
                </c:pt>
                <c:pt idx="270">
                  <c:v>32</c:v>
                </c:pt>
                <c:pt idx="271">
                  <c:v>32</c:v>
                </c:pt>
                <c:pt idx="272">
                  <c:v>31.9</c:v>
                </c:pt>
                <c:pt idx="273">
                  <c:v>32</c:v>
                </c:pt>
                <c:pt idx="274">
                  <c:v>31.9</c:v>
                </c:pt>
                <c:pt idx="275">
                  <c:v>31.7</c:v>
                </c:pt>
                <c:pt idx="276">
                  <c:v>31.3</c:v>
                </c:pt>
                <c:pt idx="277">
                  <c:v>31.6</c:v>
                </c:pt>
                <c:pt idx="278">
                  <c:v>31.6</c:v>
                </c:pt>
                <c:pt idx="279">
                  <c:v>31.8</c:v>
                </c:pt>
                <c:pt idx="280">
                  <c:v>31.7</c:v>
                </c:pt>
                <c:pt idx="281">
                  <c:v>31.8</c:v>
                </c:pt>
                <c:pt idx="282">
                  <c:v>31.3</c:v>
                </c:pt>
                <c:pt idx="283">
                  <c:v>31.1</c:v>
                </c:pt>
                <c:pt idx="284">
                  <c:v>31.1</c:v>
                </c:pt>
                <c:pt idx="285">
                  <c:v>31.3</c:v>
                </c:pt>
                <c:pt idx="286">
                  <c:v>31.6</c:v>
                </c:pt>
                <c:pt idx="287">
                  <c:v>31.8</c:v>
                </c:pt>
                <c:pt idx="288">
                  <c:v>31.8</c:v>
                </c:pt>
                <c:pt idx="289">
                  <c:v>31.3</c:v>
                </c:pt>
                <c:pt idx="290">
                  <c:v>31.5</c:v>
                </c:pt>
                <c:pt idx="291">
                  <c:v>31.4</c:v>
                </c:pt>
                <c:pt idx="292">
                  <c:v>31.6</c:v>
                </c:pt>
                <c:pt idx="293">
                  <c:v>31.4</c:v>
                </c:pt>
                <c:pt idx="294">
                  <c:v>31.5</c:v>
                </c:pt>
                <c:pt idx="295">
                  <c:v>31.6</c:v>
                </c:pt>
                <c:pt idx="296">
                  <c:v>31.5</c:v>
                </c:pt>
                <c:pt idx="297">
                  <c:v>31.4</c:v>
                </c:pt>
                <c:pt idx="298">
                  <c:v>31.6</c:v>
                </c:pt>
                <c:pt idx="299">
                  <c:v>31.5</c:v>
                </c:pt>
                <c:pt idx="300">
                  <c:v>31.5</c:v>
                </c:pt>
                <c:pt idx="301">
                  <c:v>31.6</c:v>
                </c:pt>
                <c:pt idx="302">
                  <c:v>31.5</c:v>
                </c:pt>
                <c:pt idx="303">
                  <c:v>31.2</c:v>
                </c:pt>
                <c:pt idx="304">
                  <c:v>31.4</c:v>
                </c:pt>
                <c:pt idx="305">
                  <c:v>31.3</c:v>
                </c:pt>
                <c:pt idx="306">
                  <c:v>31.1</c:v>
                </c:pt>
                <c:pt idx="307">
                  <c:v>31.2</c:v>
                </c:pt>
                <c:pt idx="308">
                  <c:v>31</c:v>
                </c:pt>
                <c:pt idx="309">
                  <c:v>31</c:v>
                </c:pt>
                <c:pt idx="310">
                  <c:v>30.9</c:v>
                </c:pt>
                <c:pt idx="311">
                  <c:v>31.1</c:v>
                </c:pt>
                <c:pt idx="312">
                  <c:v>31</c:v>
                </c:pt>
                <c:pt idx="313">
                  <c:v>31.2</c:v>
                </c:pt>
                <c:pt idx="314">
                  <c:v>31.4</c:v>
                </c:pt>
                <c:pt idx="315">
                  <c:v>31.6</c:v>
                </c:pt>
                <c:pt idx="316">
                  <c:v>31.7</c:v>
                </c:pt>
                <c:pt idx="317">
                  <c:v>31.6</c:v>
                </c:pt>
                <c:pt idx="318">
                  <c:v>31.4</c:v>
                </c:pt>
                <c:pt idx="319">
                  <c:v>31.5</c:v>
                </c:pt>
                <c:pt idx="320">
                  <c:v>31.6</c:v>
                </c:pt>
                <c:pt idx="321">
                  <c:v>31.7</c:v>
                </c:pt>
                <c:pt idx="322">
                  <c:v>31.6</c:v>
                </c:pt>
                <c:pt idx="323">
                  <c:v>31.5</c:v>
                </c:pt>
                <c:pt idx="324">
                  <c:v>31.5</c:v>
                </c:pt>
                <c:pt idx="325">
                  <c:v>31.5</c:v>
                </c:pt>
                <c:pt idx="326">
                  <c:v>31.4</c:v>
                </c:pt>
                <c:pt idx="327">
                  <c:v>31.4</c:v>
                </c:pt>
                <c:pt idx="328">
                  <c:v>31.4</c:v>
                </c:pt>
                <c:pt idx="329">
                  <c:v>31.5</c:v>
                </c:pt>
                <c:pt idx="330">
                  <c:v>31.3</c:v>
                </c:pt>
                <c:pt idx="331">
                  <c:v>31.3</c:v>
                </c:pt>
                <c:pt idx="332">
                  <c:v>31.3</c:v>
                </c:pt>
                <c:pt idx="333">
                  <c:v>31.5</c:v>
                </c:pt>
                <c:pt idx="334">
                  <c:v>31.5</c:v>
                </c:pt>
                <c:pt idx="335">
                  <c:v>31.4</c:v>
                </c:pt>
                <c:pt idx="336">
                  <c:v>31.4</c:v>
                </c:pt>
                <c:pt idx="337">
                  <c:v>31.4</c:v>
                </c:pt>
                <c:pt idx="338">
                  <c:v>31.6</c:v>
                </c:pt>
                <c:pt idx="339">
                  <c:v>31.6</c:v>
                </c:pt>
                <c:pt idx="340">
                  <c:v>31.5</c:v>
                </c:pt>
                <c:pt idx="341">
                  <c:v>31.5</c:v>
                </c:pt>
                <c:pt idx="342">
                  <c:v>31.5</c:v>
                </c:pt>
                <c:pt idx="343">
                  <c:v>31.6</c:v>
                </c:pt>
                <c:pt idx="344">
                  <c:v>31.6</c:v>
                </c:pt>
                <c:pt idx="345">
                  <c:v>31.5</c:v>
                </c:pt>
                <c:pt idx="346">
                  <c:v>31.5</c:v>
                </c:pt>
                <c:pt idx="347">
                  <c:v>31.5</c:v>
                </c:pt>
                <c:pt idx="348">
                  <c:v>31.4</c:v>
                </c:pt>
                <c:pt idx="349">
                  <c:v>31.5</c:v>
                </c:pt>
                <c:pt idx="350">
                  <c:v>31.4</c:v>
                </c:pt>
                <c:pt idx="351">
                  <c:v>31.5</c:v>
                </c:pt>
                <c:pt idx="352">
                  <c:v>31.6</c:v>
                </c:pt>
                <c:pt idx="353">
                  <c:v>31.5</c:v>
                </c:pt>
                <c:pt idx="354">
                  <c:v>31.8</c:v>
                </c:pt>
                <c:pt idx="355">
                  <c:v>31.6</c:v>
                </c:pt>
                <c:pt idx="356">
                  <c:v>31.4</c:v>
                </c:pt>
                <c:pt idx="357">
                  <c:v>31.2</c:v>
                </c:pt>
                <c:pt idx="358">
                  <c:v>31.3</c:v>
                </c:pt>
                <c:pt idx="359">
                  <c:v>31.2</c:v>
                </c:pt>
                <c:pt idx="360">
                  <c:v>31</c:v>
                </c:pt>
                <c:pt idx="361">
                  <c:v>31</c:v>
                </c:pt>
                <c:pt idx="362">
                  <c:v>31</c:v>
                </c:pt>
                <c:pt idx="363">
                  <c:v>31</c:v>
                </c:pt>
                <c:pt idx="364">
                  <c:v>30.9</c:v>
                </c:pt>
                <c:pt idx="365">
                  <c:v>30.9</c:v>
                </c:pt>
                <c:pt idx="366">
                  <c:v>30.5</c:v>
                </c:pt>
                <c:pt idx="367">
                  <c:v>30.1</c:v>
                </c:pt>
                <c:pt idx="368">
                  <c:v>30.1</c:v>
                </c:pt>
                <c:pt idx="369">
                  <c:v>29.9</c:v>
                </c:pt>
                <c:pt idx="370">
                  <c:v>30</c:v>
                </c:pt>
                <c:pt idx="371">
                  <c:v>29.9</c:v>
                </c:pt>
                <c:pt idx="372">
                  <c:v>29.8</c:v>
                </c:pt>
                <c:pt idx="373">
                  <c:v>29.7</c:v>
                </c:pt>
                <c:pt idx="374">
                  <c:v>29.7</c:v>
                </c:pt>
                <c:pt idx="375">
                  <c:v>29.8</c:v>
                </c:pt>
                <c:pt idx="376">
                  <c:v>29.9</c:v>
                </c:pt>
                <c:pt idx="377">
                  <c:v>30.1</c:v>
                </c:pt>
                <c:pt idx="378">
                  <c:v>30</c:v>
                </c:pt>
                <c:pt idx="379">
                  <c:v>30</c:v>
                </c:pt>
                <c:pt idx="380">
                  <c:v>30</c:v>
                </c:pt>
                <c:pt idx="381">
                  <c:v>30.1</c:v>
                </c:pt>
                <c:pt idx="382">
                  <c:v>30.2</c:v>
                </c:pt>
                <c:pt idx="383">
                  <c:v>30.2</c:v>
                </c:pt>
                <c:pt idx="384">
                  <c:v>30.1</c:v>
                </c:pt>
                <c:pt idx="385">
                  <c:v>30.3</c:v>
                </c:pt>
                <c:pt idx="386">
                  <c:v>30</c:v>
                </c:pt>
                <c:pt idx="387">
                  <c:v>29.9</c:v>
                </c:pt>
                <c:pt idx="388">
                  <c:v>29.5</c:v>
                </c:pt>
                <c:pt idx="389">
                  <c:v>29.7</c:v>
                </c:pt>
                <c:pt idx="390">
                  <c:v>29.8</c:v>
                </c:pt>
                <c:pt idx="391">
                  <c:v>29.6</c:v>
                </c:pt>
                <c:pt idx="392">
                  <c:v>29.9</c:v>
                </c:pt>
                <c:pt idx="393">
                  <c:v>29.8</c:v>
                </c:pt>
                <c:pt idx="394">
                  <c:v>29.8</c:v>
                </c:pt>
                <c:pt idx="395">
                  <c:v>29.9</c:v>
                </c:pt>
                <c:pt idx="396">
                  <c:v>29.5</c:v>
                </c:pt>
                <c:pt idx="397">
                  <c:v>29.6</c:v>
                </c:pt>
                <c:pt idx="398">
                  <c:v>29.7</c:v>
                </c:pt>
                <c:pt idx="399">
                  <c:v>29.9</c:v>
                </c:pt>
                <c:pt idx="400">
                  <c:v>29.8</c:v>
                </c:pt>
                <c:pt idx="401">
                  <c:v>29.9</c:v>
                </c:pt>
                <c:pt idx="402">
                  <c:v>29.8</c:v>
                </c:pt>
                <c:pt idx="403">
                  <c:v>29.8</c:v>
                </c:pt>
                <c:pt idx="404">
                  <c:v>29.9</c:v>
                </c:pt>
                <c:pt idx="405">
                  <c:v>29.9</c:v>
                </c:pt>
                <c:pt idx="406">
                  <c:v>29.9</c:v>
                </c:pt>
                <c:pt idx="407">
                  <c:v>30</c:v>
                </c:pt>
                <c:pt idx="408">
                  <c:v>29.9</c:v>
                </c:pt>
                <c:pt idx="409">
                  <c:v>29.9</c:v>
                </c:pt>
                <c:pt idx="410">
                  <c:v>30</c:v>
                </c:pt>
                <c:pt idx="411">
                  <c:v>29.6</c:v>
                </c:pt>
                <c:pt idx="412">
                  <c:v>29.3</c:v>
                </c:pt>
                <c:pt idx="413">
                  <c:v>29.5</c:v>
                </c:pt>
                <c:pt idx="414">
                  <c:v>29.5</c:v>
                </c:pt>
                <c:pt idx="415">
                  <c:v>29.6</c:v>
                </c:pt>
                <c:pt idx="416">
                  <c:v>29.6</c:v>
                </c:pt>
                <c:pt idx="417">
                  <c:v>29.9</c:v>
                </c:pt>
                <c:pt idx="418">
                  <c:v>30</c:v>
                </c:pt>
                <c:pt idx="419">
                  <c:v>29.8</c:v>
                </c:pt>
                <c:pt idx="420">
                  <c:v>29.9</c:v>
                </c:pt>
                <c:pt idx="421">
                  <c:v>30</c:v>
                </c:pt>
                <c:pt idx="422">
                  <c:v>30</c:v>
                </c:pt>
                <c:pt idx="423">
                  <c:v>30.2</c:v>
                </c:pt>
                <c:pt idx="424">
                  <c:v>30.3</c:v>
                </c:pt>
                <c:pt idx="425">
                  <c:v>30.1</c:v>
                </c:pt>
                <c:pt idx="426">
                  <c:v>30</c:v>
                </c:pt>
                <c:pt idx="427">
                  <c:v>29.9</c:v>
                </c:pt>
                <c:pt idx="428">
                  <c:v>29.7</c:v>
                </c:pt>
                <c:pt idx="429">
                  <c:v>29.8</c:v>
                </c:pt>
                <c:pt idx="430">
                  <c:v>30</c:v>
                </c:pt>
                <c:pt idx="431">
                  <c:v>29.9</c:v>
                </c:pt>
                <c:pt idx="432">
                  <c:v>29.8</c:v>
                </c:pt>
                <c:pt idx="433">
                  <c:v>30</c:v>
                </c:pt>
                <c:pt idx="434">
                  <c:v>30</c:v>
                </c:pt>
                <c:pt idx="435">
                  <c:v>30</c:v>
                </c:pt>
                <c:pt idx="436">
                  <c:v>29.9</c:v>
                </c:pt>
                <c:pt idx="437">
                  <c:v>29.6</c:v>
                </c:pt>
                <c:pt idx="438">
                  <c:v>29.4</c:v>
                </c:pt>
                <c:pt idx="439">
                  <c:v>29.2</c:v>
                </c:pt>
                <c:pt idx="440">
                  <c:v>29.3</c:v>
                </c:pt>
                <c:pt idx="441">
                  <c:v>29.3</c:v>
                </c:pt>
                <c:pt idx="442">
                  <c:v>29.3</c:v>
                </c:pt>
                <c:pt idx="443">
                  <c:v>29.6</c:v>
                </c:pt>
                <c:pt idx="444">
                  <c:v>29.8</c:v>
                </c:pt>
                <c:pt idx="445">
                  <c:v>29.8</c:v>
                </c:pt>
                <c:pt idx="446">
                  <c:v>29.8</c:v>
                </c:pt>
                <c:pt idx="447">
                  <c:v>30</c:v>
                </c:pt>
                <c:pt idx="448">
                  <c:v>30</c:v>
                </c:pt>
                <c:pt idx="449">
                  <c:v>30.2</c:v>
                </c:pt>
                <c:pt idx="450">
                  <c:v>30</c:v>
                </c:pt>
                <c:pt idx="451">
                  <c:v>29.7</c:v>
                </c:pt>
                <c:pt idx="452">
                  <c:v>29.5</c:v>
                </c:pt>
                <c:pt idx="453">
                  <c:v>29.6</c:v>
                </c:pt>
                <c:pt idx="454">
                  <c:v>29.8</c:v>
                </c:pt>
                <c:pt idx="455">
                  <c:v>29.7</c:v>
                </c:pt>
                <c:pt idx="456">
                  <c:v>29.5</c:v>
                </c:pt>
                <c:pt idx="457">
                  <c:v>29.8</c:v>
                </c:pt>
                <c:pt idx="458">
                  <c:v>29.5</c:v>
                </c:pt>
                <c:pt idx="459">
                  <c:v>29.4</c:v>
                </c:pt>
                <c:pt idx="460">
                  <c:v>29.5</c:v>
                </c:pt>
                <c:pt idx="461">
                  <c:v>29.3</c:v>
                </c:pt>
                <c:pt idx="462">
                  <c:v>28.7</c:v>
                </c:pt>
                <c:pt idx="463">
                  <c:v>29.3</c:v>
                </c:pt>
                <c:pt idx="464">
                  <c:v>29.5</c:v>
                </c:pt>
                <c:pt idx="465">
                  <c:v>29.5</c:v>
                </c:pt>
                <c:pt idx="466">
                  <c:v>29.6</c:v>
                </c:pt>
                <c:pt idx="467">
                  <c:v>29.6</c:v>
                </c:pt>
                <c:pt idx="468">
                  <c:v>29.7</c:v>
                </c:pt>
                <c:pt idx="469">
                  <c:v>29.7</c:v>
                </c:pt>
                <c:pt idx="470">
                  <c:v>29.4</c:v>
                </c:pt>
                <c:pt idx="471">
                  <c:v>29</c:v>
                </c:pt>
                <c:pt idx="472">
                  <c:v>29</c:v>
                </c:pt>
                <c:pt idx="473">
                  <c:v>29.3</c:v>
                </c:pt>
                <c:pt idx="474">
                  <c:v>29.5</c:v>
                </c:pt>
                <c:pt idx="475">
                  <c:v>29.6</c:v>
                </c:pt>
                <c:pt idx="476">
                  <c:v>29.6</c:v>
                </c:pt>
                <c:pt idx="477">
                  <c:v>29.4</c:v>
                </c:pt>
                <c:pt idx="478">
                  <c:v>29.2</c:v>
                </c:pt>
                <c:pt idx="479">
                  <c:v>29.1</c:v>
                </c:pt>
                <c:pt idx="480">
                  <c:v>29.1</c:v>
                </c:pt>
                <c:pt idx="481">
                  <c:v>29.1</c:v>
                </c:pt>
                <c:pt idx="482">
                  <c:v>29.3</c:v>
                </c:pt>
                <c:pt idx="483">
                  <c:v>29.3</c:v>
                </c:pt>
                <c:pt idx="484">
                  <c:v>29.4</c:v>
                </c:pt>
                <c:pt idx="485">
                  <c:v>29.4</c:v>
                </c:pt>
                <c:pt idx="486">
                  <c:v>29.4</c:v>
                </c:pt>
                <c:pt idx="487">
                  <c:v>29</c:v>
                </c:pt>
                <c:pt idx="488">
                  <c:v>28.4</c:v>
                </c:pt>
                <c:pt idx="489">
                  <c:v>28.5</c:v>
                </c:pt>
                <c:pt idx="490">
                  <c:v>28.4</c:v>
                </c:pt>
                <c:pt idx="491">
                  <c:v>28.7</c:v>
                </c:pt>
                <c:pt idx="492">
                  <c:v>28.9</c:v>
                </c:pt>
                <c:pt idx="493">
                  <c:v>29</c:v>
                </c:pt>
                <c:pt idx="494">
                  <c:v>29.2</c:v>
                </c:pt>
                <c:pt idx="495">
                  <c:v>29.1</c:v>
                </c:pt>
                <c:pt idx="496">
                  <c:v>29.4</c:v>
                </c:pt>
                <c:pt idx="497">
                  <c:v>29.5</c:v>
                </c:pt>
                <c:pt idx="498">
                  <c:v>29.4</c:v>
                </c:pt>
                <c:pt idx="499">
                  <c:v>29.4</c:v>
                </c:pt>
                <c:pt idx="500">
                  <c:v>29.3</c:v>
                </c:pt>
                <c:pt idx="501">
                  <c:v>29.2</c:v>
                </c:pt>
                <c:pt idx="502">
                  <c:v>29.2</c:v>
                </c:pt>
                <c:pt idx="503">
                  <c:v>29.3</c:v>
                </c:pt>
                <c:pt idx="504">
                  <c:v>29.1</c:v>
                </c:pt>
                <c:pt idx="505">
                  <c:v>28.8</c:v>
                </c:pt>
                <c:pt idx="506">
                  <c:v>29.1</c:v>
                </c:pt>
                <c:pt idx="507">
                  <c:v>29.1</c:v>
                </c:pt>
                <c:pt idx="508">
                  <c:v>28.9</c:v>
                </c:pt>
                <c:pt idx="509">
                  <c:v>28.9</c:v>
                </c:pt>
                <c:pt idx="510">
                  <c:v>28.9</c:v>
                </c:pt>
                <c:pt idx="511">
                  <c:v>28.4</c:v>
                </c:pt>
                <c:pt idx="512">
                  <c:v>28.5</c:v>
                </c:pt>
                <c:pt idx="513">
                  <c:v>28.9</c:v>
                </c:pt>
                <c:pt idx="514">
                  <c:v>28.9</c:v>
                </c:pt>
                <c:pt idx="515">
                  <c:v>29</c:v>
                </c:pt>
                <c:pt idx="516">
                  <c:v>28.7</c:v>
                </c:pt>
                <c:pt idx="517">
                  <c:v>28.9</c:v>
                </c:pt>
                <c:pt idx="518">
                  <c:v>28.7</c:v>
                </c:pt>
                <c:pt idx="519">
                  <c:v>28.3</c:v>
                </c:pt>
                <c:pt idx="520">
                  <c:v>28</c:v>
                </c:pt>
                <c:pt idx="521">
                  <c:v>27.8</c:v>
                </c:pt>
                <c:pt idx="522">
                  <c:v>27.8</c:v>
                </c:pt>
                <c:pt idx="523">
                  <c:v>27.9</c:v>
                </c:pt>
                <c:pt idx="524">
                  <c:v>28.1</c:v>
                </c:pt>
                <c:pt idx="525">
                  <c:v>28.2</c:v>
                </c:pt>
                <c:pt idx="526">
                  <c:v>28.2</c:v>
                </c:pt>
                <c:pt idx="527">
                  <c:v>28.2</c:v>
                </c:pt>
                <c:pt idx="528">
                  <c:v>27.9</c:v>
                </c:pt>
                <c:pt idx="529">
                  <c:v>28</c:v>
                </c:pt>
                <c:pt idx="530">
                  <c:v>28.2</c:v>
                </c:pt>
                <c:pt idx="531">
                  <c:v>28</c:v>
                </c:pt>
                <c:pt idx="532">
                  <c:v>28</c:v>
                </c:pt>
                <c:pt idx="533">
                  <c:v>27.7</c:v>
                </c:pt>
                <c:pt idx="534">
                  <c:v>27.9</c:v>
                </c:pt>
                <c:pt idx="535">
                  <c:v>28</c:v>
                </c:pt>
                <c:pt idx="536">
                  <c:v>28.2</c:v>
                </c:pt>
                <c:pt idx="537">
                  <c:v>28.3</c:v>
                </c:pt>
                <c:pt idx="538">
                  <c:v>28.5</c:v>
                </c:pt>
                <c:pt idx="539">
                  <c:v>28.6</c:v>
                </c:pt>
                <c:pt idx="540">
                  <c:v>28.6</c:v>
                </c:pt>
                <c:pt idx="541">
                  <c:v>28.6</c:v>
                </c:pt>
                <c:pt idx="542">
                  <c:v>28.7</c:v>
                </c:pt>
                <c:pt idx="543">
                  <c:v>28.5</c:v>
                </c:pt>
                <c:pt idx="544">
                  <c:v>28.4</c:v>
                </c:pt>
                <c:pt idx="545">
                  <c:v>28.3</c:v>
                </c:pt>
                <c:pt idx="546">
                  <c:v>28.3</c:v>
                </c:pt>
                <c:pt idx="547">
                  <c:v>28.4</c:v>
                </c:pt>
                <c:pt idx="548">
                  <c:v>28.3</c:v>
                </c:pt>
                <c:pt idx="549">
                  <c:v>28.3</c:v>
                </c:pt>
                <c:pt idx="550">
                  <c:v>28.4</c:v>
                </c:pt>
                <c:pt idx="551">
                  <c:v>28.3</c:v>
                </c:pt>
                <c:pt idx="552">
                  <c:v>28.4</c:v>
                </c:pt>
                <c:pt idx="553">
                  <c:v>28.5</c:v>
                </c:pt>
                <c:pt idx="554">
                  <c:v>28.3</c:v>
                </c:pt>
                <c:pt idx="555">
                  <c:v>28.4</c:v>
                </c:pt>
                <c:pt idx="556">
                  <c:v>28.3</c:v>
                </c:pt>
                <c:pt idx="557">
                  <c:v>28.2</c:v>
                </c:pt>
                <c:pt idx="558">
                  <c:v>28.3</c:v>
                </c:pt>
                <c:pt idx="559">
                  <c:v>28.4</c:v>
                </c:pt>
                <c:pt idx="560">
                  <c:v>28.4</c:v>
                </c:pt>
                <c:pt idx="561">
                  <c:v>28.3</c:v>
                </c:pt>
                <c:pt idx="562">
                  <c:v>28.2</c:v>
                </c:pt>
                <c:pt idx="563">
                  <c:v>28.3</c:v>
                </c:pt>
                <c:pt idx="564">
                  <c:v>28.3</c:v>
                </c:pt>
                <c:pt idx="565">
                  <c:v>28.3</c:v>
                </c:pt>
                <c:pt idx="566">
                  <c:v>28.4</c:v>
                </c:pt>
                <c:pt idx="567">
                  <c:v>28.4</c:v>
                </c:pt>
                <c:pt idx="568">
                  <c:v>28.5</c:v>
                </c:pt>
                <c:pt idx="569">
                  <c:v>28.5</c:v>
                </c:pt>
                <c:pt idx="570">
                  <c:v>28.6</c:v>
                </c:pt>
                <c:pt idx="571">
                  <c:v>28.7</c:v>
                </c:pt>
                <c:pt idx="572">
                  <c:v>28.7</c:v>
                </c:pt>
                <c:pt idx="573">
                  <c:v>28.7</c:v>
                </c:pt>
                <c:pt idx="574">
                  <c:v>28.4</c:v>
                </c:pt>
                <c:pt idx="575">
                  <c:v>28.3</c:v>
                </c:pt>
                <c:pt idx="576">
                  <c:v>28.4</c:v>
                </c:pt>
                <c:pt idx="577">
                  <c:v>27.8</c:v>
                </c:pt>
                <c:pt idx="578">
                  <c:v>27.7</c:v>
                </c:pt>
                <c:pt idx="579">
                  <c:v>27.8</c:v>
                </c:pt>
                <c:pt idx="580">
                  <c:v>28.1</c:v>
                </c:pt>
                <c:pt idx="581">
                  <c:v>28.2</c:v>
                </c:pt>
                <c:pt idx="582">
                  <c:v>28.2</c:v>
                </c:pt>
                <c:pt idx="583">
                  <c:v>28.2</c:v>
                </c:pt>
                <c:pt idx="584">
                  <c:v>28.2</c:v>
                </c:pt>
                <c:pt idx="585">
                  <c:v>28.3</c:v>
                </c:pt>
                <c:pt idx="586">
                  <c:v>28.2</c:v>
                </c:pt>
                <c:pt idx="587">
                  <c:v>27.9</c:v>
                </c:pt>
                <c:pt idx="588">
                  <c:v>28</c:v>
                </c:pt>
                <c:pt idx="589">
                  <c:v>28.1</c:v>
                </c:pt>
                <c:pt idx="590">
                  <c:v>28.3</c:v>
                </c:pt>
                <c:pt idx="591">
                  <c:v>28.3</c:v>
                </c:pt>
                <c:pt idx="592">
                  <c:v>28</c:v>
                </c:pt>
                <c:pt idx="593">
                  <c:v>27.9</c:v>
                </c:pt>
                <c:pt idx="594">
                  <c:v>28</c:v>
                </c:pt>
                <c:pt idx="595">
                  <c:v>28.1</c:v>
                </c:pt>
                <c:pt idx="596">
                  <c:v>28</c:v>
                </c:pt>
                <c:pt idx="597">
                  <c:v>28</c:v>
                </c:pt>
                <c:pt idx="598">
                  <c:v>27.5</c:v>
                </c:pt>
                <c:pt idx="599">
                  <c:v>27.7</c:v>
                </c:pt>
                <c:pt idx="600">
                  <c:v>28</c:v>
                </c:pt>
                <c:pt idx="601">
                  <c:v>28.3</c:v>
                </c:pt>
                <c:pt idx="602">
                  <c:v>28.3</c:v>
                </c:pt>
                <c:pt idx="603">
                  <c:v>28.3</c:v>
                </c:pt>
                <c:pt idx="604">
                  <c:v>28</c:v>
                </c:pt>
                <c:pt idx="605">
                  <c:v>28</c:v>
                </c:pt>
                <c:pt idx="606">
                  <c:v>28.1</c:v>
                </c:pt>
                <c:pt idx="607">
                  <c:v>28.2</c:v>
                </c:pt>
                <c:pt idx="608">
                  <c:v>28.1</c:v>
                </c:pt>
                <c:pt idx="609">
                  <c:v>28.1</c:v>
                </c:pt>
                <c:pt idx="610">
                  <c:v>27.6</c:v>
                </c:pt>
                <c:pt idx="611">
                  <c:v>27.8</c:v>
                </c:pt>
                <c:pt idx="612">
                  <c:v>27.7</c:v>
                </c:pt>
                <c:pt idx="613">
                  <c:v>27.4</c:v>
                </c:pt>
                <c:pt idx="614">
                  <c:v>27.4</c:v>
                </c:pt>
                <c:pt idx="615">
                  <c:v>27.7</c:v>
                </c:pt>
                <c:pt idx="616">
                  <c:v>27.7</c:v>
                </c:pt>
                <c:pt idx="617">
                  <c:v>27.9</c:v>
                </c:pt>
                <c:pt idx="618">
                  <c:v>27.9</c:v>
                </c:pt>
                <c:pt idx="619">
                  <c:v>27.8</c:v>
                </c:pt>
                <c:pt idx="620">
                  <c:v>27.7</c:v>
                </c:pt>
                <c:pt idx="621">
                  <c:v>28</c:v>
                </c:pt>
                <c:pt idx="622">
                  <c:v>28.1</c:v>
                </c:pt>
                <c:pt idx="623">
                  <c:v>28</c:v>
                </c:pt>
                <c:pt idx="624">
                  <c:v>27.8</c:v>
                </c:pt>
                <c:pt idx="625">
                  <c:v>27.8</c:v>
                </c:pt>
                <c:pt idx="626">
                  <c:v>27.7</c:v>
                </c:pt>
                <c:pt idx="627">
                  <c:v>27.3</c:v>
                </c:pt>
                <c:pt idx="628">
                  <c:v>27.4</c:v>
                </c:pt>
                <c:pt idx="629">
                  <c:v>27.4</c:v>
                </c:pt>
                <c:pt idx="630">
                  <c:v>27.5</c:v>
                </c:pt>
                <c:pt idx="631">
                  <c:v>27.5</c:v>
                </c:pt>
                <c:pt idx="632">
                  <c:v>27.4</c:v>
                </c:pt>
                <c:pt idx="633">
                  <c:v>27.2</c:v>
                </c:pt>
                <c:pt idx="634">
                  <c:v>27.2</c:v>
                </c:pt>
                <c:pt idx="635">
                  <c:v>27.3</c:v>
                </c:pt>
                <c:pt idx="636">
                  <c:v>27.2</c:v>
                </c:pt>
                <c:pt idx="637">
                  <c:v>27.3</c:v>
                </c:pt>
                <c:pt idx="638">
                  <c:v>27.5</c:v>
                </c:pt>
                <c:pt idx="639">
                  <c:v>27.4</c:v>
                </c:pt>
                <c:pt idx="640">
                  <c:v>27.4</c:v>
                </c:pt>
                <c:pt idx="641">
                  <c:v>27.2</c:v>
                </c:pt>
                <c:pt idx="642">
                  <c:v>27.4</c:v>
                </c:pt>
                <c:pt idx="643">
                  <c:v>27.2</c:v>
                </c:pt>
                <c:pt idx="644">
                  <c:v>27.1</c:v>
                </c:pt>
                <c:pt idx="645">
                  <c:v>26.6</c:v>
                </c:pt>
                <c:pt idx="646">
                  <c:v>26.1</c:v>
                </c:pt>
                <c:pt idx="647">
                  <c:v>26.1</c:v>
                </c:pt>
                <c:pt idx="648">
                  <c:v>26.4</c:v>
                </c:pt>
                <c:pt idx="649">
                  <c:v>26.6</c:v>
                </c:pt>
                <c:pt idx="650">
                  <c:v>26.7</c:v>
                </c:pt>
                <c:pt idx="651">
                  <c:v>26.6</c:v>
                </c:pt>
                <c:pt idx="652">
                  <c:v>26.3</c:v>
                </c:pt>
                <c:pt idx="653">
                  <c:v>26.1</c:v>
                </c:pt>
                <c:pt idx="654">
                  <c:v>26.4</c:v>
                </c:pt>
                <c:pt idx="655">
                  <c:v>26.4</c:v>
                </c:pt>
                <c:pt idx="656">
                  <c:v>26.4</c:v>
                </c:pt>
                <c:pt idx="657">
                  <c:v>26.5</c:v>
                </c:pt>
              </c:numCache>
            </c:numRef>
          </c:yVal>
          <c:smooth val="1"/>
          <c:extLst xmlns:c16r2="http://schemas.microsoft.com/office/drawing/2015/06/chart">
            <c:ext xmlns:c16="http://schemas.microsoft.com/office/drawing/2014/chart" uri="{C3380CC4-5D6E-409C-BE32-E72D297353CC}">
              <c16:uniqueId val="{00000001-8C45-4553-BC61-AF552EEF026B}"/>
            </c:ext>
          </c:extLst>
        </c:ser>
        <c:dLbls>
          <c:showLegendKey val="0"/>
          <c:showVal val="0"/>
          <c:showCatName val="0"/>
          <c:showSerName val="0"/>
          <c:showPercent val="0"/>
          <c:showBubbleSize val="0"/>
        </c:dLbls>
        <c:axId val="353155328"/>
        <c:axId val="525275520"/>
      </c:scatterChart>
      <c:scatterChart>
        <c:scatterStyle val="smoothMarker"/>
        <c:varyColors val="0"/>
        <c:ser>
          <c:idx val="2"/>
          <c:order val="2"/>
          <c:tx>
            <c:strRef>
              <c:f>wheat!$D$17</c:f>
              <c:strCache>
                <c:ptCount val="1"/>
                <c:pt idx="0">
                  <c:v>Temperature 1</c:v>
                </c:pt>
              </c:strCache>
            </c:strRef>
          </c:tx>
          <c:spPr>
            <a:ln w="22225"/>
          </c:spPr>
          <c:marker>
            <c:symbol val="triangle"/>
            <c:size val="5"/>
          </c:marker>
          <c:xVal>
            <c:numRef>
              <c:f>wheat!$AK$18:$AK$755</c:f>
              <c:numCache>
                <c:formatCode>General</c:formatCode>
                <c:ptCount val="738"/>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numCache>
            </c:numRef>
          </c:xVal>
          <c:yVal>
            <c:numRef>
              <c:f>wheat!$D$18:$D$751</c:f>
              <c:numCache>
                <c:formatCode>General</c:formatCode>
                <c:ptCount val="734"/>
                <c:pt idx="0">
                  <c:v>35.799999999999997</c:v>
                </c:pt>
                <c:pt idx="1">
                  <c:v>35.700000000000003</c:v>
                </c:pt>
                <c:pt idx="2">
                  <c:v>35.6</c:v>
                </c:pt>
                <c:pt idx="3">
                  <c:v>35.9</c:v>
                </c:pt>
                <c:pt idx="4">
                  <c:v>36.9</c:v>
                </c:pt>
                <c:pt idx="5">
                  <c:v>37.9</c:v>
                </c:pt>
                <c:pt idx="6">
                  <c:v>39.200000000000003</c:v>
                </c:pt>
                <c:pt idx="7">
                  <c:v>40.299999999999997</c:v>
                </c:pt>
                <c:pt idx="8">
                  <c:v>41.5</c:v>
                </c:pt>
                <c:pt idx="9">
                  <c:v>42.8</c:v>
                </c:pt>
                <c:pt idx="10">
                  <c:v>44.1</c:v>
                </c:pt>
                <c:pt idx="11">
                  <c:v>45.4</c:v>
                </c:pt>
                <c:pt idx="12">
                  <c:v>46.8</c:v>
                </c:pt>
                <c:pt idx="13">
                  <c:v>48.2</c:v>
                </c:pt>
                <c:pt idx="14">
                  <c:v>49.5</c:v>
                </c:pt>
                <c:pt idx="15">
                  <c:v>50.6</c:v>
                </c:pt>
                <c:pt idx="16">
                  <c:v>51.8</c:v>
                </c:pt>
                <c:pt idx="17">
                  <c:v>53.1</c:v>
                </c:pt>
                <c:pt idx="18">
                  <c:v>54.2</c:v>
                </c:pt>
                <c:pt idx="19">
                  <c:v>55.1</c:v>
                </c:pt>
                <c:pt idx="20">
                  <c:v>56.2</c:v>
                </c:pt>
                <c:pt idx="21">
                  <c:v>56.9</c:v>
                </c:pt>
                <c:pt idx="22">
                  <c:v>57.7</c:v>
                </c:pt>
                <c:pt idx="23">
                  <c:v>58.4</c:v>
                </c:pt>
                <c:pt idx="24">
                  <c:v>59.2</c:v>
                </c:pt>
                <c:pt idx="25">
                  <c:v>59.7</c:v>
                </c:pt>
                <c:pt idx="26">
                  <c:v>60.2</c:v>
                </c:pt>
                <c:pt idx="27">
                  <c:v>60.8</c:v>
                </c:pt>
                <c:pt idx="28">
                  <c:v>61</c:v>
                </c:pt>
                <c:pt idx="29">
                  <c:v>61.5</c:v>
                </c:pt>
                <c:pt idx="30">
                  <c:v>61.8</c:v>
                </c:pt>
                <c:pt idx="31">
                  <c:v>62.2</c:v>
                </c:pt>
                <c:pt idx="32">
                  <c:v>62.3</c:v>
                </c:pt>
                <c:pt idx="33">
                  <c:v>62.5</c:v>
                </c:pt>
                <c:pt idx="34">
                  <c:v>62.5</c:v>
                </c:pt>
                <c:pt idx="35">
                  <c:v>62.7</c:v>
                </c:pt>
                <c:pt idx="36">
                  <c:v>62.7</c:v>
                </c:pt>
                <c:pt idx="37">
                  <c:v>62.9</c:v>
                </c:pt>
                <c:pt idx="38">
                  <c:v>63</c:v>
                </c:pt>
                <c:pt idx="39">
                  <c:v>63</c:v>
                </c:pt>
                <c:pt idx="40">
                  <c:v>63</c:v>
                </c:pt>
                <c:pt idx="41">
                  <c:v>62.8</c:v>
                </c:pt>
                <c:pt idx="42">
                  <c:v>62.7</c:v>
                </c:pt>
                <c:pt idx="43">
                  <c:v>62.7</c:v>
                </c:pt>
                <c:pt idx="44">
                  <c:v>62.4</c:v>
                </c:pt>
                <c:pt idx="45">
                  <c:v>62.3</c:v>
                </c:pt>
                <c:pt idx="46">
                  <c:v>62.1</c:v>
                </c:pt>
                <c:pt idx="47">
                  <c:v>62.2</c:v>
                </c:pt>
                <c:pt idx="48">
                  <c:v>61.9</c:v>
                </c:pt>
                <c:pt idx="49">
                  <c:v>61.7</c:v>
                </c:pt>
                <c:pt idx="50">
                  <c:v>61.4</c:v>
                </c:pt>
                <c:pt idx="51">
                  <c:v>61.3</c:v>
                </c:pt>
                <c:pt idx="52">
                  <c:v>61.2</c:v>
                </c:pt>
                <c:pt idx="53">
                  <c:v>60.7</c:v>
                </c:pt>
                <c:pt idx="54">
                  <c:v>60.4</c:v>
                </c:pt>
                <c:pt idx="55">
                  <c:v>60.2</c:v>
                </c:pt>
                <c:pt idx="56">
                  <c:v>59.9</c:v>
                </c:pt>
                <c:pt idx="57">
                  <c:v>59.5</c:v>
                </c:pt>
                <c:pt idx="58">
                  <c:v>59.4</c:v>
                </c:pt>
                <c:pt idx="59">
                  <c:v>59.1</c:v>
                </c:pt>
                <c:pt idx="60">
                  <c:v>59</c:v>
                </c:pt>
                <c:pt idx="61">
                  <c:v>59.2</c:v>
                </c:pt>
                <c:pt idx="62">
                  <c:v>59</c:v>
                </c:pt>
                <c:pt idx="63">
                  <c:v>59</c:v>
                </c:pt>
                <c:pt idx="64">
                  <c:v>58.9</c:v>
                </c:pt>
                <c:pt idx="65">
                  <c:v>59</c:v>
                </c:pt>
                <c:pt idx="66">
                  <c:v>58.8</c:v>
                </c:pt>
                <c:pt idx="67">
                  <c:v>59.1</c:v>
                </c:pt>
                <c:pt idx="68">
                  <c:v>59.2</c:v>
                </c:pt>
                <c:pt idx="69">
                  <c:v>59.2</c:v>
                </c:pt>
                <c:pt idx="70">
                  <c:v>59.2</c:v>
                </c:pt>
                <c:pt idx="71">
                  <c:v>59.3</c:v>
                </c:pt>
                <c:pt idx="72">
                  <c:v>59.3</c:v>
                </c:pt>
                <c:pt idx="73">
                  <c:v>59.3</c:v>
                </c:pt>
                <c:pt idx="74">
                  <c:v>59.3</c:v>
                </c:pt>
                <c:pt idx="75">
                  <c:v>59.3</c:v>
                </c:pt>
                <c:pt idx="76">
                  <c:v>59.3</c:v>
                </c:pt>
                <c:pt idx="77">
                  <c:v>59.3</c:v>
                </c:pt>
                <c:pt idx="78">
                  <c:v>59.3</c:v>
                </c:pt>
                <c:pt idx="79">
                  <c:v>59.1</c:v>
                </c:pt>
                <c:pt idx="80">
                  <c:v>59.3</c:v>
                </c:pt>
                <c:pt idx="81">
                  <c:v>59.3</c:v>
                </c:pt>
                <c:pt idx="82">
                  <c:v>59.3</c:v>
                </c:pt>
                <c:pt idx="83">
                  <c:v>59.3</c:v>
                </c:pt>
                <c:pt idx="84">
                  <c:v>59.2</c:v>
                </c:pt>
                <c:pt idx="85">
                  <c:v>59.2</c:v>
                </c:pt>
                <c:pt idx="86">
                  <c:v>59.2</c:v>
                </c:pt>
                <c:pt idx="87">
                  <c:v>59.3</c:v>
                </c:pt>
                <c:pt idx="88">
                  <c:v>59.2</c:v>
                </c:pt>
                <c:pt idx="89">
                  <c:v>59.2</c:v>
                </c:pt>
                <c:pt idx="90">
                  <c:v>59.2</c:v>
                </c:pt>
                <c:pt idx="91">
                  <c:v>59.3</c:v>
                </c:pt>
                <c:pt idx="92">
                  <c:v>59.3</c:v>
                </c:pt>
                <c:pt idx="93">
                  <c:v>59.3</c:v>
                </c:pt>
                <c:pt idx="94">
                  <c:v>59.3</c:v>
                </c:pt>
                <c:pt idx="95">
                  <c:v>59.3</c:v>
                </c:pt>
                <c:pt idx="96">
                  <c:v>59.3</c:v>
                </c:pt>
                <c:pt idx="97">
                  <c:v>59.1</c:v>
                </c:pt>
                <c:pt idx="98">
                  <c:v>59.1</c:v>
                </c:pt>
                <c:pt idx="99">
                  <c:v>59.3</c:v>
                </c:pt>
                <c:pt idx="100">
                  <c:v>59.3</c:v>
                </c:pt>
                <c:pt idx="101">
                  <c:v>59.3</c:v>
                </c:pt>
                <c:pt idx="102">
                  <c:v>59.3</c:v>
                </c:pt>
                <c:pt idx="103">
                  <c:v>59.5</c:v>
                </c:pt>
                <c:pt idx="104">
                  <c:v>59.4</c:v>
                </c:pt>
                <c:pt idx="105">
                  <c:v>59.4</c:v>
                </c:pt>
                <c:pt idx="106">
                  <c:v>59.4</c:v>
                </c:pt>
                <c:pt idx="107">
                  <c:v>59.4</c:v>
                </c:pt>
                <c:pt idx="108">
                  <c:v>59.4</c:v>
                </c:pt>
                <c:pt idx="109">
                  <c:v>59.4</c:v>
                </c:pt>
                <c:pt idx="110">
                  <c:v>59.1</c:v>
                </c:pt>
                <c:pt idx="111">
                  <c:v>59.1</c:v>
                </c:pt>
                <c:pt idx="112">
                  <c:v>59.4</c:v>
                </c:pt>
                <c:pt idx="113">
                  <c:v>59.4</c:v>
                </c:pt>
                <c:pt idx="114">
                  <c:v>59.4</c:v>
                </c:pt>
                <c:pt idx="115">
                  <c:v>59.4</c:v>
                </c:pt>
                <c:pt idx="116">
                  <c:v>59.4</c:v>
                </c:pt>
                <c:pt idx="117">
                  <c:v>59.6</c:v>
                </c:pt>
                <c:pt idx="118">
                  <c:v>59.4</c:v>
                </c:pt>
                <c:pt idx="119">
                  <c:v>59.4</c:v>
                </c:pt>
                <c:pt idx="120">
                  <c:v>59.4</c:v>
                </c:pt>
                <c:pt idx="121">
                  <c:v>59.4</c:v>
                </c:pt>
                <c:pt idx="122">
                  <c:v>59.4</c:v>
                </c:pt>
                <c:pt idx="123">
                  <c:v>59.4</c:v>
                </c:pt>
                <c:pt idx="124">
                  <c:v>59.4</c:v>
                </c:pt>
                <c:pt idx="125">
                  <c:v>59.4</c:v>
                </c:pt>
                <c:pt idx="126">
                  <c:v>59.4</c:v>
                </c:pt>
                <c:pt idx="127">
                  <c:v>59.5</c:v>
                </c:pt>
                <c:pt idx="128">
                  <c:v>59.3</c:v>
                </c:pt>
                <c:pt idx="129">
                  <c:v>59.5</c:v>
                </c:pt>
                <c:pt idx="130">
                  <c:v>59.3</c:v>
                </c:pt>
                <c:pt idx="131">
                  <c:v>59.3</c:v>
                </c:pt>
                <c:pt idx="132">
                  <c:v>59.4</c:v>
                </c:pt>
                <c:pt idx="133">
                  <c:v>59.3</c:v>
                </c:pt>
                <c:pt idx="134">
                  <c:v>59.4</c:v>
                </c:pt>
                <c:pt idx="135">
                  <c:v>59.3</c:v>
                </c:pt>
                <c:pt idx="136">
                  <c:v>59.5</c:v>
                </c:pt>
                <c:pt idx="137">
                  <c:v>59.5</c:v>
                </c:pt>
                <c:pt idx="138">
                  <c:v>59.5</c:v>
                </c:pt>
                <c:pt idx="139">
                  <c:v>59.7</c:v>
                </c:pt>
                <c:pt idx="140">
                  <c:v>59.7</c:v>
                </c:pt>
                <c:pt idx="141">
                  <c:v>59.6</c:v>
                </c:pt>
                <c:pt idx="142">
                  <c:v>59.6</c:v>
                </c:pt>
                <c:pt idx="143">
                  <c:v>59.6</c:v>
                </c:pt>
                <c:pt idx="144">
                  <c:v>59.6</c:v>
                </c:pt>
                <c:pt idx="145">
                  <c:v>59.6</c:v>
                </c:pt>
                <c:pt idx="146">
                  <c:v>59.6</c:v>
                </c:pt>
                <c:pt idx="147">
                  <c:v>59.6</c:v>
                </c:pt>
                <c:pt idx="148">
                  <c:v>59.4</c:v>
                </c:pt>
                <c:pt idx="149">
                  <c:v>59.5</c:v>
                </c:pt>
                <c:pt idx="150">
                  <c:v>59.2</c:v>
                </c:pt>
                <c:pt idx="151">
                  <c:v>59.2</c:v>
                </c:pt>
                <c:pt idx="152">
                  <c:v>59.2</c:v>
                </c:pt>
                <c:pt idx="153">
                  <c:v>59.2</c:v>
                </c:pt>
                <c:pt idx="154">
                  <c:v>59.5</c:v>
                </c:pt>
                <c:pt idx="155">
                  <c:v>59.5</c:v>
                </c:pt>
                <c:pt idx="156">
                  <c:v>59.5</c:v>
                </c:pt>
                <c:pt idx="157">
                  <c:v>59.7</c:v>
                </c:pt>
                <c:pt idx="158">
                  <c:v>59.6</c:v>
                </c:pt>
                <c:pt idx="159">
                  <c:v>59.6</c:v>
                </c:pt>
                <c:pt idx="160">
                  <c:v>59.4</c:v>
                </c:pt>
                <c:pt idx="161">
                  <c:v>59.4</c:v>
                </c:pt>
                <c:pt idx="162">
                  <c:v>59.4</c:v>
                </c:pt>
                <c:pt idx="163">
                  <c:v>59.5</c:v>
                </c:pt>
                <c:pt idx="164">
                  <c:v>59.5</c:v>
                </c:pt>
                <c:pt idx="165">
                  <c:v>59.5</c:v>
                </c:pt>
                <c:pt idx="166">
                  <c:v>59.5</c:v>
                </c:pt>
                <c:pt idx="167">
                  <c:v>59.5</c:v>
                </c:pt>
                <c:pt idx="168">
                  <c:v>59.6</c:v>
                </c:pt>
                <c:pt idx="169">
                  <c:v>59.6</c:v>
                </c:pt>
                <c:pt idx="170">
                  <c:v>59.6</c:v>
                </c:pt>
                <c:pt idx="171">
                  <c:v>59.6</c:v>
                </c:pt>
                <c:pt idx="172">
                  <c:v>59.4</c:v>
                </c:pt>
                <c:pt idx="173">
                  <c:v>59.4</c:v>
                </c:pt>
                <c:pt idx="174">
                  <c:v>59.5</c:v>
                </c:pt>
                <c:pt idx="175">
                  <c:v>59.2</c:v>
                </c:pt>
                <c:pt idx="176">
                  <c:v>59.2</c:v>
                </c:pt>
                <c:pt idx="177">
                  <c:v>59.5</c:v>
                </c:pt>
                <c:pt idx="178">
                  <c:v>59.5</c:v>
                </c:pt>
                <c:pt idx="179">
                  <c:v>59.5</c:v>
                </c:pt>
                <c:pt idx="180">
                  <c:v>59.5</c:v>
                </c:pt>
                <c:pt idx="181">
                  <c:v>59.5</c:v>
                </c:pt>
                <c:pt idx="182">
                  <c:v>59.5</c:v>
                </c:pt>
                <c:pt idx="183">
                  <c:v>59.5</c:v>
                </c:pt>
                <c:pt idx="184">
                  <c:v>59.5</c:v>
                </c:pt>
                <c:pt idx="185">
                  <c:v>59.5</c:v>
                </c:pt>
                <c:pt idx="186">
                  <c:v>59.6</c:v>
                </c:pt>
                <c:pt idx="187">
                  <c:v>59.6</c:v>
                </c:pt>
                <c:pt idx="188">
                  <c:v>59.6</c:v>
                </c:pt>
                <c:pt idx="189">
                  <c:v>59.6</c:v>
                </c:pt>
                <c:pt idx="190">
                  <c:v>59.6</c:v>
                </c:pt>
                <c:pt idx="191">
                  <c:v>59.6</c:v>
                </c:pt>
                <c:pt idx="192">
                  <c:v>59.4</c:v>
                </c:pt>
                <c:pt idx="193">
                  <c:v>59.6</c:v>
                </c:pt>
                <c:pt idx="194">
                  <c:v>59.5</c:v>
                </c:pt>
                <c:pt idx="195">
                  <c:v>59.5</c:v>
                </c:pt>
                <c:pt idx="196">
                  <c:v>59.5</c:v>
                </c:pt>
                <c:pt idx="197">
                  <c:v>59.5</c:v>
                </c:pt>
                <c:pt idx="198">
                  <c:v>59.5</c:v>
                </c:pt>
                <c:pt idx="199">
                  <c:v>59.5</c:v>
                </c:pt>
                <c:pt idx="200">
                  <c:v>59.5</c:v>
                </c:pt>
                <c:pt idx="201">
                  <c:v>59.5</c:v>
                </c:pt>
                <c:pt idx="202">
                  <c:v>59.5</c:v>
                </c:pt>
                <c:pt idx="203">
                  <c:v>59.5</c:v>
                </c:pt>
                <c:pt idx="204">
                  <c:v>59.5</c:v>
                </c:pt>
                <c:pt idx="205">
                  <c:v>59.5</c:v>
                </c:pt>
                <c:pt idx="206">
                  <c:v>59.5</c:v>
                </c:pt>
                <c:pt idx="207">
                  <c:v>59.5</c:v>
                </c:pt>
                <c:pt idx="208">
                  <c:v>59.3</c:v>
                </c:pt>
                <c:pt idx="209">
                  <c:v>59.4</c:v>
                </c:pt>
                <c:pt idx="210">
                  <c:v>59.4</c:v>
                </c:pt>
                <c:pt idx="211">
                  <c:v>59.4</c:v>
                </c:pt>
                <c:pt idx="212">
                  <c:v>59.6</c:v>
                </c:pt>
                <c:pt idx="213">
                  <c:v>59.5</c:v>
                </c:pt>
                <c:pt idx="214">
                  <c:v>59.6</c:v>
                </c:pt>
                <c:pt idx="215">
                  <c:v>59.5</c:v>
                </c:pt>
                <c:pt idx="216">
                  <c:v>59.6</c:v>
                </c:pt>
                <c:pt idx="217">
                  <c:v>59.5</c:v>
                </c:pt>
                <c:pt idx="218">
                  <c:v>59.5</c:v>
                </c:pt>
                <c:pt idx="219">
                  <c:v>59.5</c:v>
                </c:pt>
                <c:pt idx="220">
                  <c:v>59.8</c:v>
                </c:pt>
                <c:pt idx="221">
                  <c:v>59.8</c:v>
                </c:pt>
                <c:pt idx="222">
                  <c:v>59.8</c:v>
                </c:pt>
                <c:pt idx="223">
                  <c:v>59.7</c:v>
                </c:pt>
                <c:pt idx="224">
                  <c:v>59.5</c:v>
                </c:pt>
                <c:pt idx="225">
                  <c:v>59.5</c:v>
                </c:pt>
                <c:pt idx="226">
                  <c:v>59.5</c:v>
                </c:pt>
                <c:pt idx="227">
                  <c:v>59.5</c:v>
                </c:pt>
                <c:pt idx="228">
                  <c:v>59.7</c:v>
                </c:pt>
                <c:pt idx="229">
                  <c:v>59.5</c:v>
                </c:pt>
                <c:pt idx="230">
                  <c:v>59.5</c:v>
                </c:pt>
                <c:pt idx="231">
                  <c:v>59.5</c:v>
                </c:pt>
                <c:pt idx="232">
                  <c:v>59.5</c:v>
                </c:pt>
                <c:pt idx="233">
                  <c:v>59.3</c:v>
                </c:pt>
                <c:pt idx="234">
                  <c:v>59.5</c:v>
                </c:pt>
                <c:pt idx="235">
                  <c:v>59.5</c:v>
                </c:pt>
                <c:pt idx="236">
                  <c:v>59.5</c:v>
                </c:pt>
                <c:pt idx="237">
                  <c:v>59.5</c:v>
                </c:pt>
                <c:pt idx="238">
                  <c:v>59.5</c:v>
                </c:pt>
                <c:pt idx="239">
                  <c:v>59.5</c:v>
                </c:pt>
                <c:pt idx="240">
                  <c:v>59.5</c:v>
                </c:pt>
                <c:pt idx="241">
                  <c:v>59.5</c:v>
                </c:pt>
                <c:pt idx="242">
                  <c:v>59.3</c:v>
                </c:pt>
                <c:pt idx="243">
                  <c:v>59.3</c:v>
                </c:pt>
                <c:pt idx="244">
                  <c:v>59.5</c:v>
                </c:pt>
                <c:pt idx="245">
                  <c:v>59.4</c:v>
                </c:pt>
                <c:pt idx="246">
                  <c:v>59.4</c:v>
                </c:pt>
                <c:pt idx="247">
                  <c:v>59.4</c:v>
                </c:pt>
                <c:pt idx="248">
                  <c:v>59.4</c:v>
                </c:pt>
                <c:pt idx="249">
                  <c:v>59.4</c:v>
                </c:pt>
                <c:pt idx="250">
                  <c:v>59.4</c:v>
                </c:pt>
                <c:pt idx="251">
                  <c:v>59.5</c:v>
                </c:pt>
                <c:pt idx="252">
                  <c:v>59.5</c:v>
                </c:pt>
                <c:pt idx="253">
                  <c:v>59.5</c:v>
                </c:pt>
                <c:pt idx="254">
                  <c:v>59.5</c:v>
                </c:pt>
                <c:pt idx="255">
                  <c:v>59.5</c:v>
                </c:pt>
                <c:pt idx="256">
                  <c:v>59.5</c:v>
                </c:pt>
                <c:pt idx="257">
                  <c:v>59.5</c:v>
                </c:pt>
                <c:pt idx="258">
                  <c:v>59.5</c:v>
                </c:pt>
                <c:pt idx="259">
                  <c:v>59.5</c:v>
                </c:pt>
                <c:pt idx="260">
                  <c:v>59.5</c:v>
                </c:pt>
                <c:pt idx="261">
                  <c:v>59.5</c:v>
                </c:pt>
                <c:pt idx="262">
                  <c:v>59.5</c:v>
                </c:pt>
                <c:pt idx="263">
                  <c:v>59.5</c:v>
                </c:pt>
                <c:pt idx="264">
                  <c:v>59.5</c:v>
                </c:pt>
                <c:pt idx="265">
                  <c:v>59.5</c:v>
                </c:pt>
                <c:pt idx="266">
                  <c:v>59.5</c:v>
                </c:pt>
                <c:pt idx="267">
                  <c:v>59.5</c:v>
                </c:pt>
                <c:pt idx="268">
                  <c:v>59.5</c:v>
                </c:pt>
                <c:pt idx="269">
                  <c:v>59.7</c:v>
                </c:pt>
                <c:pt idx="270">
                  <c:v>59.7</c:v>
                </c:pt>
                <c:pt idx="271">
                  <c:v>59.7</c:v>
                </c:pt>
                <c:pt idx="272">
                  <c:v>59.5</c:v>
                </c:pt>
                <c:pt idx="273">
                  <c:v>59.5</c:v>
                </c:pt>
                <c:pt idx="274">
                  <c:v>59.5</c:v>
                </c:pt>
                <c:pt idx="275">
                  <c:v>59.5</c:v>
                </c:pt>
                <c:pt idx="276">
                  <c:v>59.5</c:v>
                </c:pt>
                <c:pt idx="277">
                  <c:v>59.5</c:v>
                </c:pt>
                <c:pt idx="278">
                  <c:v>59.5</c:v>
                </c:pt>
                <c:pt idx="279">
                  <c:v>59.5</c:v>
                </c:pt>
                <c:pt idx="280">
                  <c:v>59.7</c:v>
                </c:pt>
                <c:pt idx="281">
                  <c:v>59.7</c:v>
                </c:pt>
                <c:pt idx="282">
                  <c:v>59.7</c:v>
                </c:pt>
                <c:pt idx="283">
                  <c:v>59.7</c:v>
                </c:pt>
                <c:pt idx="284">
                  <c:v>59.6</c:v>
                </c:pt>
                <c:pt idx="285">
                  <c:v>59.7</c:v>
                </c:pt>
                <c:pt idx="286">
                  <c:v>59.4</c:v>
                </c:pt>
                <c:pt idx="287">
                  <c:v>59.5</c:v>
                </c:pt>
                <c:pt idx="288">
                  <c:v>59.5</c:v>
                </c:pt>
                <c:pt idx="289">
                  <c:v>59.5</c:v>
                </c:pt>
                <c:pt idx="290">
                  <c:v>59.7</c:v>
                </c:pt>
                <c:pt idx="291">
                  <c:v>59.7</c:v>
                </c:pt>
                <c:pt idx="292">
                  <c:v>59.7</c:v>
                </c:pt>
                <c:pt idx="293">
                  <c:v>59.5</c:v>
                </c:pt>
                <c:pt idx="294">
                  <c:v>59.5</c:v>
                </c:pt>
                <c:pt idx="295">
                  <c:v>59.5</c:v>
                </c:pt>
                <c:pt idx="296">
                  <c:v>59.5</c:v>
                </c:pt>
                <c:pt idx="297">
                  <c:v>59.7</c:v>
                </c:pt>
                <c:pt idx="298">
                  <c:v>59.7</c:v>
                </c:pt>
                <c:pt idx="299">
                  <c:v>59.6</c:v>
                </c:pt>
                <c:pt idx="300">
                  <c:v>59.7</c:v>
                </c:pt>
                <c:pt idx="301">
                  <c:v>59.7</c:v>
                </c:pt>
                <c:pt idx="302">
                  <c:v>59.5</c:v>
                </c:pt>
                <c:pt idx="303">
                  <c:v>59.5</c:v>
                </c:pt>
                <c:pt idx="304">
                  <c:v>59.5</c:v>
                </c:pt>
                <c:pt idx="305">
                  <c:v>59.5</c:v>
                </c:pt>
                <c:pt idx="306">
                  <c:v>59.5</c:v>
                </c:pt>
                <c:pt idx="307">
                  <c:v>59.5</c:v>
                </c:pt>
                <c:pt idx="308">
                  <c:v>59.5</c:v>
                </c:pt>
                <c:pt idx="309">
                  <c:v>59.7</c:v>
                </c:pt>
                <c:pt idx="310">
                  <c:v>59.7</c:v>
                </c:pt>
                <c:pt idx="311">
                  <c:v>59.7</c:v>
                </c:pt>
                <c:pt idx="312">
                  <c:v>59.7</c:v>
                </c:pt>
                <c:pt idx="313">
                  <c:v>59.5</c:v>
                </c:pt>
                <c:pt idx="314">
                  <c:v>59.5</c:v>
                </c:pt>
                <c:pt idx="315">
                  <c:v>59.5</c:v>
                </c:pt>
                <c:pt idx="316">
                  <c:v>59.7</c:v>
                </c:pt>
                <c:pt idx="317">
                  <c:v>59.7</c:v>
                </c:pt>
                <c:pt idx="318">
                  <c:v>59.7</c:v>
                </c:pt>
                <c:pt idx="319">
                  <c:v>59.7</c:v>
                </c:pt>
                <c:pt idx="320">
                  <c:v>59.7</c:v>
                </c:pt>
                <c:pt idx="321">
                  <c:v>59.6</c:v>
                </c:pt>
                <c:pt idx="322">
                  <c:v>59.6</c:v>
                </c:pt>
                <c:pt idx="323">
                  <c:v>59.5</c:v>
                </c:pt>
                <c:pt idx="324">
                  <c:v>59.5</c:v>
                </c:pt>
                <c:pt idx="325">
                  <c:v>59.5</c:v>
                </c:pt>
                <c:pt idx="326">
                  <c:v>59.5</c:v>
                </c:pt>
                <c:pt idx="327">
                  <c:v>59.5</c:v>
                </c:pt>
                <c:pt idx="328">
                  <c:v>59.5</c:v>
                </c:pt>
                <c:pt idx="329">
                  <c:v>59.5</c:v>
                </c:pt>
                <c:pt idx="330">
                  <c:v>59.7</c:v>
                </c:pt>
                <c:pt idx="331">
                  <c:v>59.7</c:v>
                </c:pt>
                <c:pt idx="332">
                  <c:v>59.7</c:v>
                </c:pt>
                <c:pt idx="333">
                  <c:v>59.5</c:v>
                </c:pt>
                <c:pt idx="334">
                  <c:v>59.5</c:v>
                </c:pt>
                <c:pt idx="335">
                  <c:v>59.5</c:v>
                </c:pt>
                <c:pt idx="336">
                  <c:v>59.5</c:v>
                </c:pt>
                <c:pt idx="337">
                  <c:v>59.7</c:v>
                </c:pt>
                <c:pt idx="338">
                  <c:v>59.7</c:v>
                </c:pt>
                <c:pt idx="339">
                  <c:v>59.7</c:v>
                </c:pt>
                <c:pt idx="340">
                  <c:v>59.7</c:v>
                </c:pt>
                <c:pt idx="341">
                  <c:v>59.6</c:v>
                </c:pt>
                <c:pt idx="342">
                  <c:v>59.6</c:v>
                </c:pt>
                <c:pt idx="343">
                  <c:v>59.6</c:v>
                </c:pt>
                <c:pt idx="344">
                  <c:v>59.6</c:v>
                </c:pt>
                <c:pt idx="345">
                  <c:v>59.6</c:v>
                </c:pt>
                <c:pt idx="346">
                  <c:v>59.6</c:v>
                </c:pt>
                <c:pt idx="347">
                  <c:v>59.6</c:v>
                </c:pt>
                <c:pt idx="348">
                  <c:v>59.6</c:v>
                </c:pt>
                <c:pt idx="349">
                  <c:v>59.6</c:v>
                </c:pt>
                <c:pt idx="350">
                  <c:v>59.8</c:v>
                </c:pt>
                <c:pt idx="351">
                  <c:v>59.8</c:v>
                </c:pt>
                <c:pt idx="352">
                  <c:v>59.8</c:v>
                </c:pt>
                <c:pt idx="353">
                  <c:v>60</c:v>
                </c:pt>
                <c:pt idx="354">
                  <c:v>60</c:v>
                </c:pt>
                <c:pt idx="355">
                  <c:v>60</c:v>
                </c:pt>
                <c:pt idx="356">
                  <c:v>59.9</c:v>
                </c:pt>
                <c:pt idx="357">
                  <c:v>60</c:v>
                </c:pt>
                <c:pt idx="358">
                  <c:v>59.7</c:v>
                </c:pt>
                <c:pt idx="359">
                  <c:v>59.7</c:v>
                </c:pt>
                <c:pt idx="360">
                  <c:v>59.7</c:v>
                </c:pt>
                <c:pt idx="361">
                  <c:v>59.7</c:v>
                </c:pt>
                <c:pt idx="362">
                  <c:v>59.7</c:v>
                </c:pt>
                <c:pt idx="363">
                  <c:v>59.7</c:v>
                </c:pt>
                <c:pt idx="364">
                  <c:v>60</c:v>
                </c:pt>
                <c:pt idx="365">
                  <c:v>59.7</c:v>
                </c:pt>
                <c:pt idx="366">
                  <c:v>59.7</c:v>
                </c:pt>
                <c:pt idx="367">
                  <c:v>60</c:v>
                </c:pt>
                <c:pt idx="368">
                  <c:v>59.9</c:v>
                </c:pt>
                <c:pt idx="369">
                  <c:v>60.1</c:v>
                </c:pt>
                <c:pt idx="370">
                  <c:v>60.1</c:v>
                </c:pt>
                <c:pt idx="371">
                  <c:v>60.1</c:v>
                </c:pt>
                <c:pt idx="372">
                  <c:v>60.1</c:v>
                </c:pt>
                <c:pt idx="373">
                  <c:v>60.1</c:v>
                </c:pt>
                <c:pt idx="374">
                  <c:v>60.1</c:v>
                </c:pt>
                <c:pt idx="375">
                  <c:v>60.1</c:v>
                </c:pt>
                <c:pt idx="376">
                  <c:v>59.8</c:v>
                </c:pt>
                <c:pt idx="377">
                  <c:v>59.8</c:v>
                </c:pt>
                <c:pt idx="378">
                  <c:v>59.9</c:v>
                </c:pt>
                <c:pt idx="379">
                  <c:v>59.9</c:v>
                </c:pt>
                <c:pt idx="380">
                  <c:v>60.1</c:v>
                </c:pt>
                <c:pt idx="381">
                  <c:v>60.1</c:v>
                </c:pt>
                <c:pt idx="382">
                  <c:v>60.3</c:v>
                </c:pt>
                <c:pt idx="383">
                  <c:v>60.2</c:v>
                </c:pt>
                <c:pt idx="384">
                  <c:v>60.2</c:v>
                </c:pt>
                <c:pt idx="385">
                  <c:v>60</c:v>
                </c:pt>
                <c:pt idx="386">
                  <c:v>60</c:v>
                </c:pt>
                <c:pt idx="387">
                  <c:v>60</c:v>
                </c:pt>
                <c:pt idx="388">
                  <c:v>60</c:v>
                </c:pt>
                <c:pt idx="389">
                  <c:v>60</c:v>
                </c:pt>
                <c:pt idx="390">
                  <c:v>60</c:v>
                </c:pt>
                <c:pt idx="391">
                  <c:v>60</c:v>
                </c:pt>
                <c:pt idx="392">
                  <c:v>60</c:v>
                </c:pt>
                <c:pt idx="393">
                  <c:v>60</c:v>
                </c:pt>
                <c:pt idx="394">
                  <c:v>60</c:v>
                </c:pt>
                <c:pt idx="395">
                  <c:v>60</c:v>
                </c:pt>
                <c:pt idx="396">
                  <c:v>60</c:v>
                </c:pt>
                <c:pt idx="397">
                  <c:v>60</c:v>
                </c:pt>
                <c:pt idx="398">
                  <c:v>60.2</c:v>
                </c:pt>
                <c:pt idx="399">
                  <c:v>60.2</c:v>
                </c:pt>
                <c:pt idx="400">
                  <c:v>60.2</c:v>
                </c:pt>
                <c:pt idx="401">
                  <c:v>60.2</c:v>
                </c:pt>
                <c:pt idx="402">
                  <c:v>60.4</c:v>
                </c:pt>
                <c:pt idx="403">
                  <c:v>60.4</c:v>
                </c:pt>
                <c:pt idx="404">
                  <c:v>60.2</c:v>
                </c:pt>
                <c:pt idx="405">
                  <c:v>60.2</c:v>
                </c:pt>
                <c:pt idx="406">
                  <c:v>60.2</c:v>
                </c:pt>
                <c:pt idx="407">
                  <c:v>60.2</c:v>
                </c:pt>
                <c:pt idx="408">
                  <c:v>60.2</c:v>
                </c:pt>
                <c:pt idx="409">
                  <c:v>60.2</c:v>
                </c:pt>
                <c:pt idx="410">
                  <c:v>60.2</c:v>
                </c:pt>
                <c:pt idx="411">
                  <c:v>60.2</c:v>
                </c:pt>
                <c:pt idx="412">
                  <c:v>60.2</c:v>
                </c:pt>
                <c:pt idx="413">
                  <c:v>60.2</c:v>
                </c:pt>
                <c:pt idx="414">
                  <c:v>60.2</c:v>
                </c:pt>
                <c:pt idx="415">
                  <c:v>60.2</c:v>
                </c:pt>
                <c:pt idx="416">
                  <c:v>60.2</c:v>
                </c:pt>
                <c:pt idx="417">
                  <c:v>60.2</c:v>
                </c:pt>
                <c:pt idx="418">
                  <c:v>60.2</c:v>
                </c:pt>
                <c:pt idx="419">
                  <c:v>60.2</c:v>
                </c:pt>
                <c:pt idx="420">
                  <c:v>60.2</c:v>
                </c:pt>
                <c:pt idx="421">
                  <c:v>60.2</c:v>
                </c:pt>
                <c:pt idx="422">
                  <c:v>60.2</c:v>
                </c:pt>
                <c:pt idx="423">
                  <c:v>60.2</c:v>
                </c:pt>
                <c:pt idx="424">
                  <c:v>60.2</c:v>
                </c:pt>
                <c:pt idx="425">
                  <c:v>60.2</c:v>
                </c:pt>
                <c:pt idx="426">
                  <c:v>60.2</c:v>
                </c:pt>
                <c:pt idx="427">
                  <c:v>60.2</c:v>
                </c:pt>
                <c:pt idx="428">
                  <c:v>60.2</c:v>
                </c:pt>
                <c:pt idx="429">
                  <c:v>60.2</c:v>
                </c:pt>
                <c:pt idx="430">
                  <c:v>60.2</c:v>
                </c:pt>
                <c:pt idx="431">
                  <c:v>60.2</c:v>
                </c:pt>
                <c:pt idx="432">
                  <c:v>60.2</c:v>
                </c:pt>
                <c:pt idx="433">
                  <c:v>60</c:v>
                </c:pt>
                <c:pt idx="434">
                  <c:v>60</c:v>
                </c:pt>
                <c:pt idx="435">
                  <c:v>60</c:v>
                </c:pt>
                <c:pt idx="436">
                  <c:v>60</c:v>
                </c:pt>
                <c:pt idx="437">
                  <c:v>60</c:v>
                </c:pt>
                <c:pt idx="438">
                  <c:v>60</c:v>
                </c:pt>
                <c:pt idx="439">
                  <c:v>60</c:v>
                </c:pt>
                <c:pt idx="440">
                  <c:v>60</c:v>
                </c:pt>
                <c:pt idx="441">
                  <c:v>60</c:v>
                </c:pt>
                <c:pt idx="442">
                  <c:v>60</c:v>
                </c:pt>
                <c:pt idx="443">
                  <c:v>60.2</c:v>
                </c:pt>
                <c:pt idx="444">
                  <c:v>60.2</c:v>
                </c:pt>
                <c:pt idx="445">
                  <c:v>60.2</c:v>
                </c:pt>
                <c:pt idx="446">
                  <c:v>60.2</c:v>
                </c:pt>
                <c:pt idx="447">
                  <c:v>60.2</c:v>
                </c:pt>
                <c:pt idx="448">
                  <c:v>60.2</c:v>
                </c:pt>
                <c:pt idx="449">
                  <c:v>60.2</c:v>
                </c:pt>
                <c:pt idx="450">
                  <c:v>60.2</c:v>
                </c:pt>
                <c:pt idx="451">
                  <c:v>60.2</c:v>
                </c:pt>
                <c:pt idx="452">
                  <c:v>60</c:v>
                </c:pt>
                <c:pt idx="453">
                  <c:v>60</c:v>
                </c:pt>
                <c:pt idx="454">
                  <c:v>60</c:v>
                </c:pt>
                <c:pt idx="455">
                  <c:v>60</c:v>
                </c:pt>
                <c:pt idx="456">
                  <c:v>60.2</c:v>
                </c:pt>
                <c:pt idx="457">
                  <c:v>60.2</c:v>
                </c:pt>
                <c:pt idx="458">
                  <c:v>60.2</c:v>
                </c:pt>
                <c:pt idx="459">
                  <c:v>60.2</c:v>
                </c:pt>
                <c:pt idx="460">
                  <c:v>60.2</c:v>
                </c:pt>
                <c:pt idx="461">
                  <c:v>60.2</c:v>
                </c:pt>
                <c:pt idx="462">
                  <c:v>60.2</c:v>
                </c:pt>
                <c:pt idx="463">
                  <c:v>60.2</c:v>
                </c:pt>
                <c:pt idx="464">
                  <c:v>60.2</c:v>
                </c:pt>
                <c:pt idx="465">
                  <c:v>60.2</c:v>
                </c:pt>
                <c:pt idx="466">
                  <c:v>59.9</c:v>
                </c:pt>
                <c:pt idx="467">
                  <c:v>59.9</c:v>
                </c:pt>
                <c:pt idx="468">
                  <c:v>60</c:v>
                </c:pt>
                <c:pt idx="469">
                  <c:v>60</c:v>
                </c:pt>
                <c:pt idx="470">
                  <c:v>59.9</c:v>
                </c:pt>
                <c:pt idx="471">
                  <c:v>60</c:v>
                </c:pt>
                <c:pt idx="472">
                  <c:v>60.2</c:v>
                </c:pt>
                <c:pt idx="473">
                  <c:v>60.2</c:v>
                </c:pt>
                <c:pt idx="474">
                  <c:v>60.2</c:v>
                </c:pt>
                <c:pt idx="475">
                  <c:v>60.2</c:v>
                </c:pt>
                <c:pt idx="476">
                  <c:v>59.9</c:v>
                </c:pt>
                <c:pt idx="477">
                  <c:v>60</c:v>
                </c:pt>
                <c:pt idx="478">
                  <c:v>60</c:v>
                </c:pt>
                <c:pt idx="479">
                  <c:v>60</c:v>
                </c:pt>
                <c:pt idx="480">
                  <c:v>60</c:v>
                </c:pt>
                <c:pt idx="481">
                  <c:v>60</c:v>
                </c:pt>
                <c:pt idx="482">
                  <c:v>60</c:v>
                </c:pt>
                <c:pt idx="483">
                  <c:v>60</c:v>
                </c:pt>
                <c:pt idx="484">
                  <c:v>60</c:v>
                </c:pt>
                <c:pt idx="485">
                  <c:v>60</c:v>
                </c:pt>
                <c:pt idx="486">
                  <c:v>60</c:v>
                </c:pt>
                <c:pt idx="487">
                  <c:v>60</c:v>
                </c:pt>
                <c:pt idx="488">
                  <c:v>60</c:v>
                </c:pt>
                <c:pt idx="489">
                  <c:v>60</c:v>
                </c:pt>
                <c:pt idx="490">
                  <c:v>60.2</c:v>
                </c:pt>
                <c:pt idx="491">
                  <c:v>60.2</c:v>
                </c:pt>
                <c:pt idx="492">
                  <c:v>60.2</c:v>
                </c:pt>
                <c:pt idx="493">
                  <c:v>60.2</c:v>
                </c:pt>
                <c:pt idx="494">
                  <c:v>60.2</c:v>
                </c:pt>
                <c:pt idx="495">
                  <c:v>60.2</c:v>
                </c:pt>
                <c:pt idx="496">
                  <c:v>60.2</c:v>
                </c:pt>
                <c:pt idx="497">
                  <c:v>60.2</c:v>
                </c:pt>
                <c:pt idx="498">
                  <c:v>60.2</c:v>
                </c:pt>
                <c:pt idx="499">
                  <c:v>60.2</c:v>
                </c:pt>
                <c:pt idx="500">
                  <c:v>60.2</c:v>
                </c:pt>
                <c:pt idx="501">
                  <c:v>59.9</c:v>
                </c:pt>
                <c:pt idx="502">
                  <c:v>60.2</c:v>
                </c:pt>
                <c:pt idx="503">
                  <c:v>60.2</c:v>
                </c:pt>
                <c:pt idx="504">
                  <c:v>60.2</c:v>
                </c:pt>
                <c:pt idx="505">
                  <c:v>60.2</c:v>
                </c:pt>
                <c:pt idx="506">
                  <c:v>60.2</c:v>
                </c:pt>
                <c:pt idx="507">
                  <c:v>60.2</c:v>
                </c:pt>
                <c:pt idx="508">
                  <c:v>59.9</c:v>
                </c:pt>
                <c:pt idx="509">
                  <c:v>59.9</c:v>
                </c:pt>
                <c:pt idx="510">
                  <c:v>59.9</c:v>
                </c:pt>
                <c:pt idx="511">
                  <c:v>60</c:v>
                </c:pt>
                <c:pt idx="512">
                  <c:v>59.9</c:v>
                </c:pt>
                <c:pt idx="513">
                  <c:v>60.2</c:v>
                </c:pt>
                <c:pt idx="514">
                  <c:v>60.2</c:v>
                </c:pt>
                <c:pt idx="515">
                  <c:v>59.9</c:v>
                </c:pt>
                <c:pt idx="516">
                  <c:v>59.9</c:v>
                </c:pt>
                <c:pt idx="517">
                  <c:v>60</c:v>
                </c:pt>
                <c:pt idx="518">
                  <c:v>59.9</c:v>
                </c:pt>
                <c:pt idx="519">
                  <c:v>60.2</c:v>
                </c:pt>
                <c:pt idx="520">
                  <c:v>60.2</c:v>
                </c:pt>
                <c:pt idx="521">
                  <c:v>60.2</c:v>
                </c:pt>
                <c:pt idx="522">
                  <c:v>60.2</c:v>
                </c:pt>
                <c:pt idx="523">
                  <c:v>59.9</c:v>
                </c:pt>
                <c:pt idx="524">
                  <c:v>60.2</c:v>
                </c:pt>
                <c:pt idx="525">
                  <c:v>60.2</c:v>
                </c:pt>
                <c:pt idx="526">
                  <c:v>60.2</c:v>
                </c:pt>
                <c:pt idx="527">
                  <c:v>60.2</c:v>
                </c:pt>
                <c:pt idx="528">
                  <c:v>60.2</c:v>
                </c:pt>
                <c:pt idx="529">
                  <c:v>60.2</c:v>
                </c:pt>
                <c:pt idx="530">
                  <c:v>60.2</c:v>
                </c:pt>
                <c:pt idx="531">
                  <c:v>60.2</c:v>
                </c:pt>
                <c:pt idx="532">
                  <c:v>60.2</c:v>
                </c:pt>
                <c:pt idx="533">
                  <c:v>60.3</c:v>
                </c:pt>
                <c:pt idx="534">
                  <c:v>60.3</c:v>
                </c:pt>
                <c:pt idx="535">
                  <c:v>60.1</c:v>
                </c:pt>
                <c:pt idx="536">
                  <c:v>60.1</c:v>
                </c:pt>
                <c:pt idx="537">
                  <c:v>60.2</c:v>
                </c:pt>
                <c:pt idx="538">
                  <c:v>60.2</c:v>
                </c:pt>
                <c:pt idx="539">
                  <c:v>59.9</c:v>
                </c:pt>
                <c:pt idx="540">
                  <c:v>60.2</c:v>
                </c:pt>
                <c:pt idx="541">
                  <c:v>60.2</c:v>
                </c:pt>
                <c:pt idx="542">
                  <c:v>60.2</c:v>
                </c:pt>
                <c:pt idx="543">
                  <c:v>60.3</c:v>
                </c:pt>
                <c:pt idx="544">
                  <c:v>60.3</c:v>
                </c:pt>
                <c:pt idx="545">
                  <c:v>60.3</c:v>
                </c:pt>
                <c:pt idx="546">
                  <c:v>60.1</c:v>
                </c:pt>
                <c:pt idx="547">
                  <c:v>60.1</c:v>
                </c:pt>
                <c:pt idx="548">
                  <c:v>60.1</c:v>
                </c:pt>
                <c:pt idx="549">
                  <c:v>60.3</c:v>
                </c:pt>
                <c:pt idx="550">
                  <c:v>60.3</c:v>
                </c:pt>
                <c:pt idx="551">
                  <c:v>60.3</c:v>
                </c:pt>
                <c:pt idx="552">
                  <c:v>60.3</c:v>
                </c:pt>
                <c:pt idx="553">
                  <c:v>60.1</c:v>
                </c:pt>
                <c:pt idx="554">
                  <c:v>60.1</c:v>
                </c:pt>
                <c:pt idx="555">
                  <c:v>60.1</c:v>
                </c:pt>
                <c:pt idx="556">
                  <c:v>60.2</c:v>
                </c:pt>
                <c:pt idx="557">
                  <c:v>60.2</c:v>
                </c:pt>
                <c:pt idx="558">
                  <c:v>60.2</c:v>
                </c:pt>
                <c:pt idx="559">
                  <c:v>60.2</c:v>
                </c:pt>
                <c:pt idx="560">
                  <c:v>60.2</c:v>
                </c:pt>
                <c:pt idx="561">
                  <c:v>60.2</c:v>
                </c:pt>
                <c:pt idx="562">
                  <c:v>60.2</c:v>
                </c:pt>
                <c:pt idx="563">
                  <c:v>60.1</c:v>
                </c:pt>
                <c:pt idx="564">
                  <c:v>60.3</c:v>
                </c:pt>
                <c:pt idx="565">
                  <c:v>60.3</c:v>
                </c:pt>
                <c:pt idx="566">
                  <c:v>60.3</c:v>
                </c:pt>
                <c:pt idx="567">
                  <c:v>60.3</c:v>
                </c:pt>
                <c:pt idx="568">
                  <c:v>60.1</c:v>
                </c:pt>
                <c:pt idx="569">
                  <c:v>60.1</c:v>
                </c:pt>
                <c:pt idx="570">
                  <c:v>60.1</c:v>
                </c:pt>
                <c:pt idx="571">
                  <c:v>60.1</c:v>
                </c:pt>
                <c:pt idx="572">
                  <c:v>60.2</c:v>
                </c:pt>
                <c:pt idx="573">
                  <c:v>60.1</c:v>
                </c:pt>
                <c:pt idx="574">
                  <c:v>60.3</c:v>
                </c:pt>
                <c:pt idx="575">
                  <c:v>60.3</c:v>
                </c:pt>
                <c:pt idx="576">
                  <c:v>60.3</c:v>
                </c:pt>
                <c:pt idx="577">
                  <c:v>60.1</c:v>
                </c:pt>
                <c:pt idx="578">
                  <c:v>60.1</c:v>
                </c:pt>
                <c:pt idx="579">
                  <c:v>60.3</c:v>
                </c:pt>
                <c:pt idx="580">
                  <c:v>60.3</c:v>
                </c:pt>
                <c:pt idx="581">
                  <c:v>60.3</c:v>
                </c:pt>
                <c:pt idx="582">
                  <c:v>60.1</c:v>
                </c:pt>
                <c:pt idx="583">
                  <c:v>60.1</c:v>
                </c:pt>
                <c:pt idx="584">
                  <c:v>60.1</c:v>
                </c:pt>
                <c:pt idx="585">
                  <c:v>60.1</c:v>
                </c:pt>
                <c:pt idx="586">
                  <c:v>60.1</c:v>
                </c:pt>
                <c:pt idx="587">
                  <c:v>60.1</c:v>
                </c:pt>
                <c:pt idx="588">
                  <c:v>60.1</c:v>
                </c:pt>
                <c:pt idx="589">
                  <c:v>60.1</c:v>
                </c:pt>
                <c:pt idx="590">
                  <c:v>60.1</c:v>
                </c:pt>
                <c:pt idx="591">
                  <c:v>60.1</c:v>
                </c:pt>
                <c:pt idx="592">
                  <c:v>60.1</c:v>
                </c:pt>
                <c:pt idx="593">
                  <c:v>60.2</c:v>
                </c:pt>
                <c:pt idx="594">
                  <c:v>60.1</c:v>
                </c:pt>
                <c:pt idx="595">
                  <c:v>60.1</c:v>
                </c:pt>
                <c:pt idx="596">
                  <c:v>60.1</c:v>
                </c:pt>
                <c:pt idx="597">
                  <c:v>60.3</c:v>
                </c:pt>
                <c:pt idx="598">
                  <c:v>60.1</c:v>
                </c:pt>
                <c:pt idx="599">
                  <c:v>60.1</c:v>
                </c:pt>
                <c:pt idx="600">
                  <c:v>60.1</c:v>
                </c:pt>
                <c:pt idx="601">
                  <c:v>60.1</c:v>
                </c:pt>
                <c:pt idx="602">
                  <c:v>60.1</c:v>
                </c:pt>
                <c:pt idx="603">
                  <c:v>60.2</c:v>
                </c:pt>
                <c:pt idx="604">
                  <c:v>60.1</c:v>
                </c:pt>
                <c:pt idx="605">
                  <c:v>60.2</c:v>
                </c:pt>
                <c:pt idx="606">
                  <c:v>60.2</c:v>
                </c:pt>
                <c:pt idx="607">
                  <c:v>60.2</c:v>
                </c:pt>
                <c:pt idx="608">
                  <c:v>59.9</c:v>
                </c:pt>
                <c:pt idx="609">
                  <c:v>60.2</c:v>
                </c:pt>
                <c:pt idx="610">
                  <c:v>60.2</c:v>
                </c:pt>
                <c:pt idx="611">
                  <c:v>60.1</c:v>
                </c:pt>
                <c:pt idx="612">
                  <c:v>60.2</c:v>
                </c:pt>
                <c:pt idx="613">
                  <c:v>60.2</c:v>
                </c:pt>
                <c:pt idx="614">
                  <c:v>60.2</c:v>
                </c:pt>
                <c:pt idx="615">
                  <c:v>60.2</c:v>
                </c:pt>
                <c:pt idx="616">
                  <c:v>59.9</c:v>
                </c:pt>
                <c:pt idx="617">
                  <c:v>59.9</c:v>
                </c:pt>
                <c:pt idx="618">
                  <c:v>60.2</c:v>
                </c:pt>
                <c:pt idx="619">
                  <c:v>60.2</c:v>
                </c:pt>
                <c:pt idx="620">
                  <c:v>60.2</c:v>
                </c:pt>
                <c:pt idx="621">
                  <c:v>60.1</c:v>
                </c:pt>
                <c:pt idx="622">
                  <c:v>60.1</c:v>
                </c:pt>
                <c:pt idx="623">
                  <c:v>60.3</c:v>
                </c:pt>
                <c:pt idx="624">
                  <c:v>60.1</c:v>
                </c:pt>
                <c:pt idx="625">
                  <c:v>60.1</c:v>
                </c:pt>
                <c:pt idx="626">
                  <c:v>60.1</c:v>
                </c:pt>
                <c:pt idx="627">
                  <c:v>60.1</c:v>
                </c:pt>
                <c:pt idx="628">
                  <c:v>59.9</c:v>
                </c:pt>
                <c:pt idx="629">
                  <c:v>59.9</c:v>
                </c:pt>
                <c:pt idx="630">
                  <c:v>59.9</c:v>
                </c:pt>
                <c:pt idx="631">
                  <c:v>60.2</c:v>
                </c:pt>
                <c:pt idx="632">
                  <c:v>60.2</c:v>
                </c:pt>
                <c:pt idx="633">
                  <c:v>60.2</c:v>
                </c:pt>
                <c:pt idx="634">
                  <c:v>60.2</c:v>
                </c:pt>
                <c:pt idx="635">
                  <c:v>60.4</c:v>
                </c:pt>
                <c:pt idx="636">
                  <c:v>60.3</c:v>
                </c:pt>
                <c:pt idx="637">
                  <c:v>60.3</c:v>
                </c:pt>
                <c:pt idx="638">
                  <c:v>60.3</c:v>
                </c:pt>
                <c:pt idx="639">
                  <c:v>60.1</c:v>
                </c:pt>
                <c:pt idx="640">
                  <c:v>60.1</c:v>
                </c:pt>
                <c:pt idx="641">
                  <c:v>60.1</c:v>
                </c:pt>
                <c:pt idx="642">
                  <c:v>60.2</c:v>
                </c:pt>
                <c:pt idx="643">
                  <c:v>60.1</c:v>
                </c:pt>
                <c:pt idx="644">
                  <c:v>60.3</c:v>
                </c:pt>
                <c:pt idx="645">
                  <c:v>60.3</c:v>
                </c:pt>
                <c:pt idx="646">
                  <c:v>60.3</c:v>
                </c:pt>
                <c:pt idx="647">
                  <c:v>60.5</c:v>
                </c:pt>
                <c:pt idx="648">
                  <c:v>60.3</c:v>
                </c:pt>
                <c:pt idx="649">
                  <c:v>60.3</c:v>
                </c:pt>
                <c:pt idx="650">
                  <c:v>60.3</c:v>
                </c:pt>
                <c:pt idx="651">
                  <c:v>60</c:v>
                </c:pt>
                <c:pt idx="652">
                  <c:v>60.1</c:v>
                </c:pt>
                <c:pt idx="653">
                  <c:v>59.9</c:v>
                </c:pt>
                <c:pt idx="654">
                  <c:v>59.9</c:v>
                </c:pt>
                <c:pt idx="655">
                  <c:v>60.1</c:v>
                </c:pt>
                <c:pt idx="656">
                  <c:v>60.3</c:v>
                </c:pt>
                <c:pt idx="657">
                  <c:v>60.3</c:v>
                </c:pt>
              </c:numCache>
            </c:numRef>
          </c:yVal>
          <c:smooth val="1"/>
          <c:extLst xmlns:c16r2="http://schemas.microsoft.com/office/drawing/2015/06/chart">
            <c:ext xmlns:c16="http://schemas.microsoft.com/office/drawing/2014/chart" uri="{C3380CC4-5D6E-409C-BE32-E72D297353CC}">
              <c16:uniqueId val="{00000002-8C45-4553-BC61-AF552EEF026B}"/>
            </c:ext>
          </c:extLst>
        </c:ser>
        <c:ser>
          <c:idx val="3"/>
          <c:order val="3"/>
          <c:tx>
            <c:strRef>
              <c:f>wheat!$E$17</c:f>
              <c:strCache>
                <c:ptCount val="1"/>
                <c:pt idx="0">
                  <c:v>Temperature 2</c:v>
                </c:pt>
              </c:strCache>
            </c:strRef>
          </c:tx>
          <c:spPr>
            <a:ln w="22225"/>
          </c:spPr>
          <c:marker>
            <c:symbol val="x"/>
            <c:size val="5"/>
          </c:marker>
          <c:xVal>
            <c:numRef>
              <c:f>wheat!$AK$18:$AK$755</c:f>
              <c:numCache>
                <c:formatCode>General</c:formatCode>
                <c:ptCount val="738"/>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numCache>
            </c:numRef>
          </c:xVal>
          <c:yVal>
            <c:numRef>
              <c:f>wheat!$E$18:$E$757</c:f>
              <c:numCache>
                <c:formatCode>General</c:formatCode>
                <c:ptCount val="740"/>
                <c:pt idx="0">
                  <c:v>20.8</c:v>
                </c:pt>
                <c:pt idx="1">
                  <c:v>20.8</c:v>
                </c:pt>
                <c:pt idx="2">
                  <c:v>20.8</c:v>
                </c:pt>
                <c:pt idx="3">
                  <c:v>20.8</c:v>
                </c:pt>
                <c:pt idx="4">
                  <c:v>20.9</c:v>
                </c:pt>
                <c:pt idx="5">
                  <c:v>20.9</c:v>
                </c:pt>
                <c:pt idx="6">
                  <c:v>20.9</c:v>
                </c:pt>
                <c:pt idx="7">
                  <c:v>20.9</c:v>
                </c:pt>
                <c:pt idx="8">
                  <c:v>20.9</c:v>
                </c:pt>
                <c:pt idx="9">
                  <c:v>20.9</c:v>
                </c:pt>
                <c:pt idx="10">
                  <c:v>20.9</c:v>
                </c:pt>
                <c:pt idx="11">
                  <c:v>20.9</c:v>
                </c:pt>
                <c:pt idx="12">
                  <c:v>20.9</c:v>
                </c:pt>
                <c:pt idx="13">
                  <c:v>20.9</c:v>
                </c:pt>
                <c:pt idx="14">
                  <c:v>20.9</c:v>
                </c:pt>
                <c:pt idx="15">
                  <c:v>20.9</c:v>
                </c:pt>
                <c:pt idx="16">
                  <c:v>20.9</c:v>
                </c:pt>
                <c:pt idx="17">
                  <c:v>20.9</c:v>
                </c:pt>
                <c:pt idx="18">
                  <c:v>20.9</c:v>
                </c:pt>
                <c:pt idx="19">
                  <c:v>20.9</c:v>
                </c:pt>
                <c:pt idx="20">
                  <c:v>20.9</c:v>
                </c:pt>
                <c:pt idx="21">
                  <c:v>20.9</c:v>
                </c:pt>
                <c:pt idx="22">
                  <c:v>20.9</c:v>
                </c:pt>
                <c:pt idx="23">
                  <c:v>20.9</c:v>
                </c:pt>
                <c:pt idx="24">
                  <c:v>20.9</c:v>
                </c:pt>
                <c:pt idx="25">
                  <c:v>20.9</c:v>
                </c:pt>
                <c:pt idx="26">
                  <c:v>20.9</c:v>
                </c:pt>
                <c:pt idx="27">
                  <c:v>21</c:v>
                </c:pt>
                <c:pt idx="28">
                  <c:v>21</c:v>
                </c:pt>
                <c:pt idx="29">
                  <c:v>21</c:v>
                </c:pt>
                <c:pt idx="30">
                  <c:v>21</c:v>
                </c:pt>
                <c:pt idx="31">
                  <c:v>21</c:v>
                </c:pt>
                <c:pt idx="32">
                  <c:v>21</c:v>
                </c:pt>
                <c:pt idx="33">
                  <c:v>21</c:v>
                </c:pt>
                <c:pt idx="34">
                  <c:v>21</c:v>
                </c:pt>
                <c:pt idx="35">
                  <c:v>21</c:v>
                </c:pt>
                <c:pt idx="36">
                  <c:v>21.1</c:v>
                </c:pt>
                <c:pt idx="37">
                  <c:v>21.1</c:v>
                </c:pt>
                <c:pt idx="38">
                  <c:v>21.1</c:v>
                </c:pt>
                <c:pt idx="39">
                  <c:v>21.1</c:v>
                </c:pt>
                <c:pt idx="40">
                  <c:v>21.1</c:v>
                </c:pt>
                <c:pt idx="41">
                  <c:v>21.1</c:v>
                </c:pt>
                <c:pt idx="42">
                  <c:v>21.1</c:v>
                </c:pt>
                <c:pt idx="43">
                  <c:v>21.1</c:v>
                </c:pt>
                <c:pt idx="44">
                  <c:v>21.2</c:v>
                </c:pt>
                <c:pt idx="45">
                  <c:v>21.2</c:v>
                </c:pt>
                <c:pt idx="46">
                  <c:v>21.2</c:v>
                </c:pt>
                <c:pt idx="47">
                  <c:v>21.2</c:v>
                </c:pt>
                <c:pt idx="48">
                  <c:v>21.2</c:v>
                </c:pt>
                <c:pt idx="49">
                  <c:v>21.2</c:v>
                </c:pt>
                <c:pt idx="50">
                  <c:v>21.3</c:v>
                </c:pt>
                <c:pt idx="51">
                  <c:v>21.3</c:v>
                </c:pt>
                <c:pt idx="52">
                  <c:v>21.3</c:v>
                </c:pt>
                <c:pt idx="53">
                  <c:v>21.3</c:v>
                </c:pt>
                <c:pt idx="54">
                  <c:v>21.3</c:v>
                </c:pt>
                <c:pt idx="55">
                  <c:v>21.3</c:v>
                </c:pt>
                <c:pt idx="56">
                  <c:v>21.3</c:v>
                </c:pt>
                <c:pt idx="57">
                  <c:v>21.3</c:v>
                </c:pt>
                <c:pt idx="58">
                  <c:v>21.4</c:v>
                </c:pt>
                <c:pt idx="59">
                  <c:v>21.4</c:v>
                </c:pt>
                <c:pt idx="60">
                  <c:v>21.4</c:v>
                </c:pt>
                <c:pt idx="61">
                  <c:v>21.4</c:v>
                </c:pt>
                <c:pt idx="62">
                  <c:v>21.4</c:v>
                </c:pt>
                <c:pt idx="63">
                  <c:v>21.4</c:v>
                </c:pt>
                <c:pt idx="64">
                  <c:v>21.4</c:v>
                </c:pt>
                <c:pt idx="65">
                  <c:v>21.4</c:v>
                </c:pt>
                <c:pt idx="66">
                  <c:v>21.4</c:v>
                </c:pt>
                <c:pt idx="67">
                  <c:v>21.4</c:v>
                </c:pt>
                <c:pt idx="68">
                  <c:v>21.5</c:v>
                </c:pt>
                <c:pt idx="69">
                  <c:v>21.5</c:v>
                </c:pt>
                <c:pt idx="70">
                  <c:v>21.5</c:v>
                </c:pt>
                <c:pt idx="71">
                  <c:v>21.5</c:v>
                </c:pt>
                <c:pt idx="72">
                  <c:v>21.5</c:v>
                </c:pt>
                <c:pt idx="73">
                  <c:v>21.5</c:v>
                </c:pt>
                <c:pt idx="74">
                  <c:v>21.5</c:v>
                </c:pt>
                <c:pt idx="75">
                  <c:v>21.5</c:v>
                </c:pt>
                <c:pt idx="76">
                  <c:v>21.5</c:v>
                </c:pt>
                <c:pt idx="77">
                  <c:v>21.5</c:v>
                </c:pt>
                <c:pt idx="78">
                  <c:v>21.5</c:v>
                </c:pt>
                <c:pt idx="79">
                  <c:v>21.6</c:v>
                </c:pt>
                <c:pt idx="80">
                  <c:v>21.6</c:v>
                </c:pt>
                <c:pt idx="81">
                  <c:v>21.6</c:v>
                </c:pt>
                <c:pt idx="82">
                  <c:v>21.6</c:v>
                </c:pt>
                <c:pt idx="83">
                  <c:v>21.6</c:v>
                </c:pt>
                <c:pt idx="84">
                  <c:v>21.6</c:v>
                </c:pt>
                <c:pt idx="85">
                  <c:v>21.6</c:v>
                </c:pt>
                <c:pt idx="86">
                  <c:v>21.6</c:v>
                </c:pt>
                <c:pt idx="87">
                  <c:v>21.7</c:v>
                </c:pt>
                <c:pt idx="88">
                  <c:v>21.7</c:v>
                </c:pt>
                <c:pt idx="89">
                  <c:v>21.7</c:v>
                </c:pt>
                <c:pt idx="90">
                  <c:v>21.7</c:v>
                </c:pt>
                <c:pt idx="91">
                  <c:v>21.7</c:v>
                </c:pt>
                <c:pt idx="92">
                  <c:v>21.7</c:v>
                </c:pt>
                <c:pt idx="93">
                  <c:v>21.7</c:v>
                </c:pt>
                <c:pt idx="94">
                  <c:v>21.8</c:v>
                </c:pt>
                <c:pt idx="95">
                  <c:v>21.8</c:v>
                </c:pt>
                <c:pt idx="96">
                  <c:v>21.8</c:v>
                </c:pt>
                <c:pt idx="97">
                  <c:v>21.8</c:v>
                </c:pt>
                <c:pt idx="98">
                  <c:v>21.8</c:v>
                </c:pt>
                <c:pt idx="99">
                  <c:v>21.8</c:v>
                </c:pt>
                <c:pt idx="100">
                  <c:v>21.8</c:v>
                </c:pt>
                <c:pt idx="101">
                  <c:v>21.8</c:v>
                </c:pt>
                <c:pt idx="102">
                  <c:v>21.9</c:v>
                </c:pt>
                <c:pt idx="103">
                  <c:v>21.9</c:v>
                </c:pt>
                <c:pt idx="104">
                  <c:v>21.9</c:v>
                </c:pt>
                <c:pt idx="105">
                  <c:v>21.9</c:v>
                </c:pt>
                <c:pt idx="106">
                  <c:v>22</c:v>
                </c:pt>
                <c:pt idx="107">
                  <c:v>21.9</c:v>
                </c:pt>
                <c:pt idx="108">
                  <c:v>22</c:v>
                </c:pt>
                <c:pt idx="109">
                  <c:v>22</c:v>
                </c:pt>
                <c:pt idx="110">
                  <c:v>22</c:v>
                </c:pt>
                <c:pt idx="111">
                  <c:v>22</c:v>
                </c:pt>
                <c:pt idx="112">
                  <c:v>22</c:v>
                </c:pt>
                <c:pt idx="113">
                  <c:v>22</c:v>
                </c:pt>
                <c:pt idx="114">
                  <c:v>22.1</c:v>
                </c:pt>
                <c:pt idx="115">
                  <c:v>22.1</c:v>
                </c:pt>
                <c:pt idx="116">
                  <c:v>22.1</c:v>
                </c:pt>
                <c:pt idx="117">
                  <c:v>22.2</c:v>
                </c:pt>
                <c:pt idx="118">
                  <c:v>22.2</c:v>
                </c:pt>
                <c:pt idx="119">
                  <c:v>22.2</c:v>
                </c:pt>
                <c:pt idx="120">
                  <c:v>22.2</c:v>
                </c:pt>
                <c:pt idx="121">
                  <c:v>22.3</c:v>
                </c:pt>
                <c:pt idx="122">
                  <c:v>22.3</c:v>
                </c:pt>
                <c:pt idx="123">
                  <c:v>22.4</c:v>
                </c:pt>
                <c:pt idx="124">
                  <c:v>22.4</c:v>
                </c:pt>
                <c:pt idx="125">
                  <c:v>22.4</c:v>
                </c:pt>
                <c:pt idx="126">
                  <c:v>22.4</c:v>
                </c:pt>
                <c:pt idx="127">
                  <c:v>22.5</c:v>
                </c:pt>
                <c:pt idx="128">
                  <c:v>22.5</c:v>
                </c:pt>
                <c:pt idx="129">
                  <c:v>22.5</c:v>
                </c:pt>
                <c:pt idx="130">
                  <c:v>22.5</c:v>
                </c:pt>
                <c:pt idx="131">
                  <c:v>22.5</c:v>
                </c:pt>
                <c:pt idx="132">
                  <c:v>22.6</c:v>
                </c:pt>
                <c:pt idx="133">
                  <c:v>22.6</c:v>
                </c:pt>
                <c:pt idx="134">
                  <c:v>22.6</c:v>
                </c:pt>
                <c:pt idx="135">
                  <c:v>22.6</c:v>
                </c:pt>
                <c:pt idx="136">
                  <c:v>22.6</c:v>
                </c:pt>
                <c:pt idx="137">
                  <c:v>22.7</c:v>
                </c:pt>
                <c:pt idx="138">
                  <c:v>22.7</c:v>
                </c:pt>
                <c:pt idx="139">
                  <c:v>22.8</c:v>
                </c:pt>
                <c:pt idx="140">
                  <c:v>22.8</c:v>
                </c:pt>
                <c:pt idx="141">
                  <c:v>22.8</c:v>
                </c:pt>
                <c:pt idx="142">
                  <c:v>22.9</c:v>
                </c:pt>
                <c:pt idx="143">
                  <c:v>22.9</c:v>
                </c:pt>
                <c:pt idx="144">
                  <c:v>22.9</c:v>
                </c:pt>
                <c:pt idx="145">
                  <c:v>22.9</c:v>
                </c:pt>
                <c:pt idx="146">
                  <c:v>23</c:v>
                </c:pt>
                <c:pt idx="147">
                  <c:v>23</c:v>
                </c:pt>
                <c:pt idx="148">
                  <c:v>23</c:v>
                </c:pt>
                <c:pt idx="149">
                  <c:v>23</c:v>
                </c:pt>
                <c:pt idx="150">
                  <c:v>23.1</c:v>
                </c:pt>
                <c:pt idx="151">
                  <c:v>23.1</c:v>
                </c:pt>
                <c:pt idx="152">
                  <c:v>23.1</c:v>
                </c:pt>
                <c:pt idx="153">
                  <c:v>23.1</c:v>
                </c:pt>
                <c:pt idx="154">
                  <c:v>23.2</c:v>
                </c:pt>
                <c:pt idx="155">
                  <c:v>23.1</c:v>
                </c:pt>
                <c:pt idx="156">
                  <c:v>23.2</c:v>
                </c:pt>
                <c:pt idx="157">
                  <c:v>23.2</c:v>
                </c:pt>
                <c:pt idx="158">
                  <c:v>23.2</c:v>
                </c:pt>
                <c:pt idx="159">
                  <c:v>23.3</c:v>
                </c:pt>
                <c:pt idx="160">
                  <c:v>23.3</c:v>
                </c:pt>
                <c:pt idx="161">
                  <c:v>23.3</c:v>
                </c:pt>
                <c:pt idx="162">
                  <c:v>23.3</c:v>
                </c:pt>
                <c:pt idx="163">
                  <c:v>23.4</c:v>
                </c:pt>
                <c:pt idx="164">
                  <c:v>23.4</c:v>
                </c:pt>
                <c:pt idx="165">
                  <c:v>23.4</c:v>
                </c:pt>
                <c:pt idx="166">
                  <c:v>23.4</c:v>
                </c:pt>
                <c:pt idx="167">
                  <c:v>23.5</c:v>
                </c:pt>
                <c:pt idx="168">
                  <c:v>23.5</c:v>
                </c:pt>
                <c:pt idx="169">
                  <c:v>23.5</c:v>
                </c:pt>
                <c:pt idx="170">
                  <c:v>23.5</c:v>
                </c:pt>
                <c:pt idx="171">
                  <c:v>23.5</c:v>
                </c:pt>
                <c:pt idx="172">
                  <c:v>23.5</c:v>
                </c:pt>
                <c:pt idx="173">
                  <c:v>23.5</c:v>
                </c:pt>
                <c:pt idx="174">
                  <c:v>23.6</c:v>
                </c:pt>
                <c:pt idx="175">
                  <c:v>23.6</c:v>
                </c:pt>
                <c:pt idx="176">
                  <c:v>23.7</c:v>
                </c:pt>
                <c:pt idx="177">
                  <c:v>23.7</c:v>
                </c:pt>
                <c:pt idx="178">
                  <c:v>23.7</c:v>
                </c:pt>
                <c:pt idx="179">
                  <c:v>23.7</c:v>
                </c:pt>
                <c:pt idx="180">
                  <c:v>23.7</c:v>
                </c:pt>
                <c:pt idx="181">
                  <c:v>23.7</c:v>
                </c:pt>
                <c:pt idx="182">
                  <c:v>23.8</c:v>
                </c:pt>
                <c:pt idx="183">
                  <c:v>23.8</c:v>
                </c:pt>
                <c:pt idx="184">
                  <c:v>23.8</c:v>
                </c:pt>
                <c:pt idx="185">
                  <c:v>23.8</c:v>
                </c:pt>
                <c:pt idx="186">
                  <c:v>23.8</c:v>
                </c:pt>
                <c:pt idx="187">
                  <c:v>23.8</c:v>
                </c:pt>
                <c:pt idx="188">
                  <c:v>23.8</c:v>
                </c:pt>
                <c:pt idx="189">
                  <c:v>23.8</c:v>
                </c:pt>
                <c:pt idx="190">
                  <c:v>23.8</c:v>
                </c:pt>
                <c:pt idx="191">
                  <c:v>23.8</c:v>
                </c:pt>
                <c:pt idx="192">
                  <c:v>23.9</c:v>
                </c:pt>
                <c:pt idx="193">
                  <c:v>23.9</c:v>
                </c:pt>
                <c:pt idx="194">
                  <c:v>23.9</c:v>
                </c:pt>
                <c:pt idx="195">
                  <c:v>23.9</c:v>
                </c:pt>
                <c:pt idx="196">
                  <c:v>23.9</c:v>
                </c:pt>
                <c:pt idx="197">
                  <c:v>23.9</c:v>
                </c:pt>
                <c:pt idx="198">
                  <c:v>23.9</c:v>
                </c:pt>
                <c:pt idx="199">
                  <c:v>23.9</c:v>
                </c:pt>
                <c:pt idx="200">
                  <c:v>23.9</c:v>
                </c:pt>
                <c:pt idx="201">
                  <c:v>24</c:v>
                </c:pt>
                <c:pt idx="202">
                  <c:v>24</c:v>
                </c:pt>
                <c:pt idx="203">
                  <c:v>24</c:v>
                </c:pt>
                <c:pt idx="204">
                  <c:v>24</c:v>
                </c:pt>
                <c:pt idx="205">
                  <c:v>24</c:v>
                </c:pt>
                <c:pt idx="206">
                  <c:v>24</c:v>
                </c:pt>
                <c:pt idx="207">
                  <c:v>24</c:v>
                </c:pt>
                <c:pt idx="208">
                  <c:v>24</c:v>
                </c:pt>
                <c:pt idx="209">
                  <c:v>24</c:v>
                </c:pt>
                <c:pt idx="210">
                  <c:v>24</c:v>
                </c:pt>
                <c:pt idx="211">
                  <c:v>24</c:v>
                </c:pt>
                <c:pt idx="212">
                  <c:v>24</c:v>
                </c:pt>
                <c:pt idx="213">
                  <c:v>24</c:v>
                </c:pt>
                <c:pt idx="214">
                  <c:v>24</c:v>
                </c:pt>
                <c:pt idx="215">
                  <c:v>24</c:v>
                </c:pt>
                <c:pt idx="216">
                  <c:v>24</c:v>
                </c:pt>
                <c:pt idx="217">
                  <c:v>24.1</c:v>
                </c:pt>
                <c:pt idx="218">
                  <c:v>24</c:v>
                </c:pt>
                <c:pt idx="219">
                  <c:v>24</c:v>
                </c:pt>
                <c:pt idx="220">
                  <c:v>24.1</c:v>
                </c:pt>
                <c:pt idx="221">
                  <c:v>24</c:v>
                </c:pt>
                <c:pt idx="222">
                  <c:v>24.1</c:v>
                </c:pt>
                <c:pt idx="223">
                  <c:v>24.1</c:v>
                </c:pt>
                <c:pt idx="224">
                  <c:v>24.1</c:v>
                </c:pt>
                <c:pt idx="225">
                  <c:v>24.1</c:v>
                </c:pt>
                <c:pt idx="226">
                  <c:v>24.1</c:v>
                </c:pt>
                <c:pt idx="227">
                  <c:v>24.1</c:v>
                </c:pt>
                <c:pt idx="228">
                  <c:v>24.1</c:v>
                </c:pt>
                <c:pt idx="229">
                  <c:v>24.1</c:v>
                </c:pt>
                <c:pt idx="230">
                  <c:v>24.1</c:v>
                </c:pt>
                <c:pt idx="231">
                  <c:v>24.1</c:v>
                </c:pt>
                <c:pt idx="232">
                  <c:v>24.2</c:v>
                </c:pt>
                <c:pt idx="233">
                  <c:v>24.2</c:v>
                </c:pt>
                <c:pt idx="234">
                  <c:v>24.2</c:v>
                </c:pt>
                <c:pt idx="235">
                  <c:v>24.1</c:v>
                </c:pt>
                <c:pt idx="236">
                  <c:v>24.2</c:v>
                </c:pt>
                <c:pt idx="237">
                  <c:v>24.2</c:v>
                </c:pt>
                <c:pt idx="238">
                  <c:v>24.2</c:v>
                </c:pt>
                <c:pt idx="239">
                  <c:v>24.2</c:v>
                </c:pt>
                <c:pt idx="240">
                  <c:v>24.2</c:v>
                </c:pt>
                <c:pt idx="241">
                  <c:v>24.2</c:v>
                </c:pt>
                <c:pt idx="242">
                  <c:v>24.2</c:v>
                </c:pt>
                <c:pt idx="243">
                  <c:v>24.2</c:v>
                </c:pt>
                <c:pt idx="244">
                  <c:v>24.2</c:v>
                </c:pt>
                <c:pt idx="245">
                  <c:v>24.2</c:v>
                </c:pt>
                <c:pt idx="246">
                  <c:v>24.2</c:v>
                </c:pt>
                <c:pt idx="247">
                  <c:v>24.2</c:v>
                </c:pt>
                <c:pt idx="248">
                  <c:v>24.2</c:v>
                </c:pt>
                <c:pt idx="249">
                  <c:v>24.3</c:v>
                </c:pt>
                <c:pt idx="250">
                  <c:v>24.3</c:v>
                </c:pt>
                <c:pt idx="251">
                  <c:v>24.3</c:v>
                </c:pt>
                <c:pt idx="252">
                  <c:v>24.3</c:v>
                </c:pt>
                <c:pt idx="253">
                  <c:v>24.4</c:v>
                </c:pt>
                <c:pt idx="254">
                  <c:v>24.4</c:v>
                </c:pt>
                <c:pt idx="255">
                  <c:v>24.4</c:v>
                </c:pt>
                <c:pt idx="256">
                  <c:v>24.4</c:v>
                </c:pt>
                <c:pt idx="257">
                  <c:v>24.4</c:v>
                </c:pt>
                <c:pt idx="258">
                  <c:v>24.4</c:v>
                </c:pt>
                <c:pt idx="259">
                  <c:v>24.4</c:v>
                </c:pt>
                <c:pt idx="260">
                  <c:v>24.4</c:v>
                </c:pt>
                <c:pt idx="261">
                  <c:v>24.4</c:v>
                </c:pt>
                <c:pt idx="262">
                  <c:v>24.4</c:v>
                </c:pt>
                <c:pt idx="263">
                  <c:v>24.4</c:v>
                </c:pt>
                <c:pt idx="264">
                  <c:v>24.4</c:v>
                </c:pt>
                <c:pt idx="265">
                  <c:v>24.4</c:v>
                </c:pt>
                <c:pt idx="266">
                  <c:v>24.4</c:v>
                </c:pt>
                <c:pt idx="267">
                  <c:v>24.5</c:v>
                </c:pt>
                <c:pt idx="268">
                  <c:v>24.5</c:v>
                </c:pt>
                <c:pt idx="269">
                  <c:v>24.5</c:v>
                </c:pt>
                <c:pt idx="270">
                  <c:v>24.6</c:v>
                </c:pt>
                <c:pt idx="271">
                  <c:v>24.6</c:v>
                </c:pt>
                <c:pt idx="272">
                  <c:v>24.6</c:v>
                </c:pt>
                <c:pt idx="273">
                  <c:v>24.6</c:v>
                </c:pt>
                <c:pt idx="274">
                  <c:v>24.6</c:v>
                </c:pt>
                <c:pt idx="275">
                  <c:v>24.7</c:v>
                </c:pt>
                <c:pt idx="276">
                  <c:v>24.7</c:v>
                </c:pt>
                <c:pt idx="277">
                  <c:v>24.7</c:v>
                </c:pt>
                <c:pt idx="278">
                  <c:v>24.7</c:v>
                </c:pt>
                <c:pt idx="279">
                  <c:v>24.8</c:v>
                </c:pt>
                <c:pt idx="280">
                  <c:v>24.8</c:v>
                </c:pt>
                <c:pt idx="281">
                  <c:v>24.8</c:v>
                </c:pt>
                <c:pt idx="282">
                  <c:v>24.8</c:v>
                </c:pt>
                <c:pt idx="283">
                  <c:v>24.8</c:v>
                </c:pt>
                <c:pt idx="284">
                  <c:v>24.8</c:v>
                </c:pt>
                <c:pt idx="285">
                  <c:v>24.8</c:v>
                </c:pt>
                <c:pt idx="286">
                  <c:v>24.9</c:v>
                </c:pt>
                <c:pt idx="287">
                  <c:v>24.9</c:v>
                </c:pt>
                <c:pt idx="288">
                  <c:v>24.9</c:v>
                </c:pt>
                <c:pt idx="289">
                  <c:v>24.9</c:v>
                </c:pt>
                <c:pt idx="290">
                  <c:v>24.9</c:v>
                </c:pt>
                <c:pt idx="291">
                  <c:v>24.9</c:v>
                </c:pt>
                <c:pt idx="292">
                  <c:v>24.9</c:v>
                </c:pt>
                <c:pt idx="293">
                  <c:v>24.9</c:v>
                </c:pt>
                <c:pt idx="294">
                  <c:v>24.9</c:v>
                </c:pt>
                <c:pt idx="295">
                  <c:v>24.9</c:v>
                </c:pt>
                <c:pt idx="296">
                  <c:v>24.9</c:v>
                </c:pt>
                <c:pt idx="297">
                  <c:v>24.9</c:v>
                </c:pt>
                <c:pt idx="298">
                  <c:v>24.9</c:v>
                </c:pt>
                <c:pt idx="299">
                  <c:v>24.9</c:v>
                </c:pt>
                <c:pt idx="300">
                  <c:v>24.9</c:v>
                </c:pt>
                <c:pt idx="301">
                  <c:v>24.9</c:v>
                </c:pt>
                <c:pt idx="302">
                  <c:v>24.9</c:v>
                </c:pt>
                <c:pt idx="303">
                  <c:v>24.9</c:v>
                </c:pt>
                <c:pt idx="304">
                  <c:v>24.9</c:v>
                </c:pt>
                <c:pt idx="305">
                  <c:v>24.9</c:v>
                </c:pt>
                <c:pt idx="306">
                  <c:v>24.9</c:v>
                </c:pt>
                <c:pt idx="307">
                  <c:v>25</c:v>
                </c:pt>
                <c:pt idx="308">
                  <c:v>25</c:v>
                </c:pt>
                <c:pt idx="309">
                  <c:v>25</c:v>
                </c:pt>
                <c:pt idx="310">
                  <c:v>25</c:v>
                </c:pt>
                <c:pt idx="311">
                  <c:v>25</c:v>
                </c:pt>
                <c:pt idx="312">
                  <c:v>25</c:v>
                </c:pt>
                <c:pt idx="313">
                  <c:v>25</c:v>
                </c:pt>
                <c:pt idx="314">
                  <c:v>25</c:v>
                </c:pt>
                <c:pt idx="315">
                  <c:v>25</c:v>
                </c:pt>
                <c:pt idx="316">
                  <c:v>25</c:v>
                </c:pt>
                <c:pt idx="317">
                  <c:v>25</c:v>
                </c:pt>
                <c:pt idx="318">
                  <c:v>25</c:v>
                </c:pt>
                <c:pt idx="319">
                  <c:v>25</c:v>
                </c:pt>
                <c:pt idx="320">
                  <c:v>25</c:v>
                </c:pt>
                <c:pt idx="321">
                  <c:v>25</c:v>
                </c:pt>
                <c:pt idx="322">
                  <c:v>25</c:v>
                </c:pt>
                <c:pt idx="323">
                  <c:v>25</c:v>
                </c:pt>
                <c:pt idx="324">
                  <c:v>25</c:v>
                </c:pt>
                <c:pt idx="325">
                  <c:v>25</c:v>
                </c:pt>
                <c:pt idx="326">
                  <c:v>25</c:v>
                </c:pt>
                <c:pt idx="327">
                  <c:v>25</c:v>
                </c:pt>
                <c:pt idx="328">
                  <c:v>25</c:v>
                </c:pt>
                <c:pt idx="329">
                  <c:v>25</c:v>
                </c:pt>
                <c:pt idx="330">
                  <c:v>25</c:v>
                </c:pt>
                <c:pt idx="331">
                  <c:v>25.1</c:v>
                </c:pt>
                <c:pt idx="332">
                  <c:v>25</c:v>
                </c:pt>
                <c:pt idx="333">
                  <c:v>25</c:v>
                </c:pt>
                <c:pt idx="334">
                  <c:v>25.1</c:v>
                </c:pt>
                <c:pt idx="335">
                  <c:v>25</c:v>
                </c:pt>
                <c:pt idx="336">
                  <c:v>25</c:v>
                </c:pt>
                <c:pt idx="337">
                  <c:v>25</c:v>
                </c:pt>
                <c:pt idx="338">
                  <c:v>25</c:v>
                </c:pt>
                <c:pt idx="339">
                  <c:v>25</c:v>
                </c:pt>
                <c:pt idx="340">
                  <c:v>25</c:v>
                </c:pt>
                <c:pt idx="341">
                  <c:v>25</c:v>
                </c:pt>
                <c:pt idx="342">
                  <c:v>25</c:v>
                </c:pt>
                <c:pt idx="343">
                  <c:v>25</c:v>
                </c:pt>
                <c:pt idx="344">
                  <c:v>25</c:v>
                </c:pt>
                <c:pt idx="345">
                  <c:v>25</c:v>
                </c:pt>
                <c:pt idx="346">
                  <c:v>25</c:v>
                </c:pt>
                <c:pt idx="347">
                  <c:v>25</c:v>
                </c:pt>
                <c:pt idx="348">
                  <c:v>25.1</c:v>
                </c:pt>
                <c:pt idx="349">
                  <c:v>25.1</c:v>
                </c:pt>
                <c:pt idx="350">
                  <c:v>25.1</c:v>
                </c:pt>
                <c:pt idx="351">
                  <c:v>25.1</c:v>
                </c:pt>
                <c:pt idx="352">
                  <c:v>25.1</c:v>
                </c:pt>
                <c:pt idx="353">
                  <c:v>25.1</c:v>
                </c:pt>
                <c:pt idx="354">
                  <c:v>25.1</c:v>
                </c:pt>
                <c:pt idx="355">
                  <c:v>25.1</c:v>
                </c:pt>
                <c:pt idx="356">
                  <c:v>25.1</c:v>
                </c:pt>
                <c:pt idx="357">
                  <c:v>25.1</c:v>
                </c:pt>
                <c:pt idx="358">
                  <c:v>25.1</c:v>
                </c:pt>
                <c:pt idx="359">
                  <c:v>25.1</c:v>
                </c:pt>
                <c:pt idx="360">
                  <c:v>25.1</c:v>
                </c:pt>
                <c:pt idx="361">
                  <c:v>25.1</c:v>
                </c:pt>
                <c:pt idx="362">
                  <c:v>25.1</c:v>
                </c:pt>
                <c:pt idx="363">
                  <c:v>25.1</c:v>
                </c:pt>
                <c:pt idx="364">
                  <c:v>25.1</c:v>
                </c:pt>
                <c:pt idx="365">
                  <c:v>25.1</c:v>
                </c:pt>
                <c:pt idx="366">
                  <c:v>25.1</c:v>
                </c:pt>
                <c:pt idx="367">
                  <c:v>25.2</c:v>
                </c:pt>
                <c:pt idx="368">
                  <c:v>25.2</c:v>
                </c:pt>
                <c:pt idx="369">
                  <c:v>25.2</c:v>
                </c:pt>
                <c:pt idx="370">
                  <c:v>25.3</c:v>
                </c:pt>
                <c:pt idx="371">
                  <c:v>25.3</c:v>
                </c:pt>
                <c:pt idx="372">
                  <c:v>25.3</c:v>
                </c:pt>
                <c:pt idx="373">
                  <c:v>25.3</c:v>
                </c:pt>
                <c:pt idx="374">
                  <c:v>25.4</c:v>
                </c:pt>
                <c:pt idx="375">
                  <c:v>25.4</c:v>
                </c:pt>
                <c:pt idx="376">
                  <c:v>25.4</c:v>
                </c:pt>
                <c:pt idx="377">
                  <c:v>25.5</c:v>
                </c:pt>
                <c:pt idx="378">
                  <c:v>25.5</c:v>
                </c:pt>
                <c:pt idx="379">
                  <c:v>25.5</c:v>
                </c:pt>
                <c:pt idx="380">
                  <c:v>25.5</c:v>
                </c:pt>
                <c:pt idx="381">
                  <c:v>25.5</c:v>
                </c:pt>
                <c:pt idx="382">
                  <c:v>25.5</c:v>
                </c:pt>
                <c:pt idx="383">
                  <c:v>25.5</c:v>
                </c:pt>
                <c:pt idx="384">
                  <c:v>25.5</c:v>
                </c:pt>
                <c:pt idx="385">
                  <c:v>25.6</c:v>
                </c:pt>
                <c:pt idx="386">
                  <c:v>25.5</c:v>
                </c:pt>
                <c:pt idx="387">
                  <c:v>25.6</c:v>
                </c:pt>
                <c:pt idx="388">
                  <c:v>25.6</c:v>
                </c:pt>
                <c:pt idx="389">
                  <c:v>25.6</c:v>
                </c:pt>
                <c:pt idx="390">
                  <c:v>25.7</c:v>
                </c:pt>
                <c:pt idx="391">
                  <c:v>25.7</c:v>
                </c:pt>
                <c:pt idx="392">
                  <c:v>25.7</c:v>
                </c:pt>
                <c:pt idx="393">
                  <c:v>25.7</c:v>
                </c:pt>
                <c:pt idx="394">
                  <c:v>25.7</c:v>
                </c:pt>
                <c:pt idx="395">
                  <c:v>25.7</c:v>
                </c:pt>
                <c:pt idx="396">
                  <c:v>25.7</c:v>
                </c:pt>
                <c:pt idx="397">
                  <c:v>25.7</c:v>
                </c:pt>
                <c:pt idx="398">
                  <c:v>25.7</c:v>
                </c:pt>
                <c:pt idx="399">
                  <c:v>25.7</c:v>
                </c:pt>
                <c:pt idx="400">
                  <c:v>25.7</c:v>
                </c:pt>
                <c:pt idx="401">
                  <c:v>25.7</c:v>
                </c:pt>
                <c:pt idx="402">
                  <c:v>25.7</c:v>
                </c:pt>
                <c:pt idx="403">
                  <c:v>25.7</c:v>
                </c:pt>
                <c:pt idx="404">
                  <c:v>25.7</c:v>
                </c:pt>
                <c:pt idx="405">
                  <c:v>25.7</c:v>
                </c:pt>
                <c:pt idx="406">
                  <c:v>25.7</c:v>
                </c:pt>
                <c:pt idx="407">
                  <c:v>25.7</c:v>
                </c:pt>
                <c:pt idx="408">
                  <c:v>25.7</c:v>
                </c:pt>
                <c:pt idx="409">
                  <c:v>25.7</c:v>
                </c:pt>
                <c:pt idx="410">
                  <c:v>25.7</c:v>
                </c:pt>
                <c:pt idx="411">
                  <c:v>25.7</c:v>
                </c:pt>
                <c:pt idx="412">
                  <c:v>25.8</c:v>
                </c:pt>
                <c:pt idx="413">
                  <c:v>25.8</c:v>
                </c:pt>
                <c:pt idx="414">
                  <c:v>25.8</c:v>
                </c:pt>
                <c:pt idx="415">
                  <c:v>25.8</c:v>
                </c:pt>
                <c:pt idx="416">
                  <c:v>25.8</c:v>
                </c:pt>
                <c:pt idx="417">
                  <c:v>25.8</c:v>
                </c:pt>
                <c:pt idx="418">
                  <c:v>25.8</c:v>
                </c:pt>
                <c:pt idx="419">
                  <c:v>25.7</c:v>
                </c:pt>
                <c:pt idx="420">
                  <c:v>25.8</c:v>
                </c:pt>
                <c:pt idx="421">
                  <c:v>25.8</c:v>
                </c:pt>
                <c:pt idx="422">
                  <c:v>25.8</c:v>
                </c:pt>
                <c:pt idx="423">
                  <c:v>25.7</c:v>
                </c:pt>
                <c:pt idx="424">
                  <c:v>25.7</c:v>
                </c:pt>
                <c:pt idx="425">
                  <c:v>25.7</c:v>
                </c:pt>
                <c:pt idx="426">
                  <c:v>25.7</c:v>
                </c:pt>
                <c:pt idx="427">
                  <c:v>25.7</c:v>
                </c:pt>
                <c:pt idx="428">
                  <c:v>25.7</c:v>
                </c:pt>
                <c:pt idx="429">
                  <c:v>25.7</c:v>
                </c:pt>
                <c:pt idx="430">
                  <c:v>25.8</c:v>
                </c:pt>
                <c:pt idx="431">
                  <c:v>25.8</c:v>
                </c:pt>
                <c:pt idx="432">
                  <c:v>25.8</c:v>
                </c:pt>
                <c:pt idx="433">
                  <c:v>25.8</c:v>
                </c:pt>
                <c:pt idx="434">
                  <c:v>25.8</c:v>
                </c:pt>
                <c:pt idx="435">
                  <c:v>25.8</c:v>
                </c:pt>
                <c:pt idx="436">
                  <c:v>25.8</c:v>
                </c:pt>
                <c:pt idx="437">
                  <c:v>25.8</c:v>
                </c:pt>
                <c:pt idx="438">
                  <c:v>25.8</c:v>
                </c:pt>
                <c:pt idx="439">
                  <c:v>25.8</c:v>
                </c:pt>
                <c:pt idx="440">
                  <c:v>25.8</c:v>
                </c:pt>
                <c:pt idx="441">
                  <c:v>25.8</c:v>
                </c:pt>
                <c:pt idx="442">
                  <c:v>25.8</c:v>
                </c:pt>
                <c:pt idx="443">
                  <c:v>25.9</c:v>
                </c:pt>
                <c:pt idx="444">
                  <c:v>25.8</c:v>
                </c:pt>
                <c:pt idx="445">
                  <c:v>25.8</c:v>
                </c:pt>
                <c:pt idx="446">
                  <c:v>25.8</c:v>
                </c:pt>
                <c:pt idx="447">
                  <c:v>25.8</c:v>
                </c:pt>
                <c:pt idx="448">
                  <c:v>25.8</c:v>
                </c:pt>
                <c:pt idx="449">
                  <c:v>25.8</c:v>
                </c:pt>
                <c:pt idx="450">
                  <c:v>25.8</c:v>
                </c:pt>
                <c:pt idx="451">
                  <c:v>25.8</c:v>
                </c:pt>
                <c:pt idx="452">
                  <c:v>25.8</c:v>
                </c:pt>
                <c:pt idx="453">
                  <c:v>25.8</c:v>
                </c:pt>
                <c:pt idx="454">
                  <c:v>25.9</c:v>
                </c:pt>
                <c:pt idx="455">
                  <c:v>25.9</c:v>
                </c:pt>
                <c:pt idx="456">
                  <c:v>25.9</c:v>
                </c:pt>
                <c:pt idx="457">
                  <c:v>25.9</c:v>
                </c:pt>
                <c:pt idx="458">
                  <c:v>25.9</c:v>
                </c:pt>
                <c:pt idx="459">
                  <c:v>25.9</c:v>
                </c:pt>
                <c:pt idx="460">
                  <c:v>25.9</c:v>
                </c:pt>
                <c:pt idx="461">
                  <c:v>25.9</c:v>
                </c:pt>
                <c:pt idx="462">
                  <c:v>25.9</c:v>
                </c:pt>
                <c:pt idx="463">
                  <c:v>26</c:v>
                </c:pt>
                <c:pt idx="464">
                  <c:v>26</c:v>
                </c:pt>
                <c:pt idx="465">
                  <c:v>26</c:v>
                </c:pt>
                <c:pt idx="466">
                  <c:v>26</c:v>
                </c:pt>
                <c:pt idx="467">
                  <c:v>26</c:v>
                </c:pt>
                <c:pt idx="468">
                  <c:v>26</c:v>
                </c:pt>
                <c:pt idx="469">
                  <c:v>26</c:v>
                </c:pt>
                <c:pt idx="470">
                  <c:v>26</c:v>
                </c:pt>
                <c:pt idx="471">
                  <c:v>26</c:v>
                </c:pt>
                <c:pt idx="472">
                  <c:v>26</c:v>
                </c:pt>
                <c:pt idx="473">
                  <c:v>26</c:v>
                </c:pt>
                <c:pt idx="474">
                  <c:v>26.1</c:v>
                </c:pt>
                <c:pt idx="475">
                  <c:v>26.1</c:v>
                </c:pt>
                <c:pt idx="476">
                  <c:v>26.1</c:v>
                </c:pt>
                <c:pt idx="477">
                  <c:v>26.1</c:v>
                </c:pt>
                <c:pt idx="478">
                  <c:v>26.1</c:v>
                </c:pt>
                <c:pt idx="479">
                  <c:v>26.1</c:v>
                </c:pt>
                <c:pt idx="480">
                  <c:v>26.1</c:v>
                </c:pt>
                <c:pt idx="481">
                  <c:v>26.1</c:v>
                </c:pt>
                <c:pt idx="482">
                  <c:v>26.1</c:v>
                </c:pt>
                <c:pt idx="483">
                  <c:v>26.1</c:v>
                </c:pt>
                <c:pt idx="484">
                  <c:v>26.1</c:v>
                </c:pt>
                <c:pt idx="485">
                  <c:v>26.1</c:v>
                </c:pt>
                <c:pt idx="486">
                  <c:v>26.1</c:v>
                </c:pt>
                <c:pt idx="487">
                  <c:v>26.1</c:v>
                </c:pt>
                <c:pt idx="488">
                  <c:v>26.1</c:v>
                </c:pt>
                <c:pt idx="489">
                  <c:v>26.2</c:v>
                </c:pt>
                <c:pt idx="490">
                  <c:v>26.2</c:v>
                </c:pt>
                <c:pt idx="491">
                  <c:v>26.2</c:v>
                </c:pt>
                <c:pt idx="492">
                  <c:v>26.2</c:v>
                </c:pt>
                <c:pt idx="493">
                  <c:v>26.2</c:v>
                </c:pt>
                <c:pt idx="494">
                  <c:v>26.2</c:v>
                </c:pt>
                <c:pt idx="495">
                  <c:v>26.2</c:v>
                </c:pt>
                <c:pt idx="496">
                  <c:v>26.2</c:v>
                </c:pt>
                <c:pt idx="497">
                  <c:v>26.2</c:v>
                </c:pt>
                <c:pt idx="498">
                  <c:v>26.3</c:v>
                </c:pt>
                <c:pt idx="499">
                  <c:v>26.3</c:v>
                </c:pt>
                <c:pt idx="500">
                  <c:v>26.3</c:v>
                </c:pt>
                <c:pt idx="501">
                  <c:v>26.3</c:v>
                </c:pt>
                <c:pt idx="502">
                  <c:v>26.3</c:v>
                </c:pt>
                <c:pt idx="503">
                  <c:v>26.3</c:v>
                </c:pt>
                <c:pt idx="504">
                  <c:v>26.3</c:v>
                </c:pt>
                <c:pt idx="505">
                  <c:v>26.3</c:v>
                </c:pt>
                <c:pt idx="506">
                  <c:v>26.3</c:v>
                </c:pt>
                <c:pt idx="507">
                  <c:v>26.3</c:v>
                </c:pt>
                <c:pt idx="508">
                  <c:v>26.4</c:v>
                </c:pt>
                <c:pt idx="509">
                  <c:v>26.4</c:v>
                </c:pt>
                <c:pt idx="510">
                  <c:v>26.4</c:v>
                </c:pt>
                <c:pt idx="511">
                  <c:v>26.4</c:v>
                </c:pt>
                <c:pt idx="512">
                  <c:v>26.4</c:v>
                </c:pt>
                <c:pt idx="513">
                  <c:v>26.4</c:v>
                </c:pt>
                <c:pt idx="514">
                  <c:v>26.4</c:v>
                </c:pt>
                <c:pt idx="515">
                  <c:v>26.4</c:v>
                </c:pt>
                <c:pt idx="516">
                  <c:v>26.4</c:v>
                </c:pt>
                <c:pt idx="517">
                  <c:v>26.4</c:v>
                </c:pt>
                <c:pt idx="518">
                  <c:v>26.4</c:v>
                </c:pt>
                <c:pt idx="519">
                  <c:v>26.4</c:v>
                </c:pt>
                <c:pt idx="520">
                  <c:v>26.5</c:v>
                </c:pt>
                <c:pt idx="521">
                  <c:v>26.5</c:v>
                </c:pt>
                <c:pt idx="522">
                  <c:v>26.5</c:v>
                </c:pt>
                <c:pt idx="523">
                  <c:v>26.5</c:v>
                </c:pt>
                <c:pt idx="524">
                  <c:v>26.5</c:v>
                </c:pt>
                <c:pt idx="525">
                  <c:v>26.5</c:v>
                </c:pt>
                <c:pt idx="526">
                  <c:v>26.5</c:v>
                </c:pt>
                <c:pt idx="527">
                  <c:v>26.5</c:v>
                </c:pt>
                <c:pt idx="528">
                  <c:v>26.5</c:v>
                </c:pt>
                <c:pt idx="529">
                  <c:v>26.5</c:v>
                </c:pt>
                <c:pt idx="530">
                  <c:v>26.5</c:v>
                </c:pt>
                <c:pt idx="531">
                  <c:v>26.5</c:v>
                </c:pt>
                <c:pt idx="532">
                  <c:v>26.5</c:v>
                </c:pt>
                <c:pt idx="533">
                  <c:v>26.5</c:v>
                </c:pt>
                <c:pt idx="534">
                  <c:v>26.4</c:v>
                </c:pt>
                <c:pt idx="535">
                  <c:v>26.4</c:v>
                </c:pt>
                <c:pt idx="536">
                  <c:v>26.4</c:v>
                </c:pt>
                <c:pt idx="537">
                  <c:v>26.4</c:v>
                </c:pt>
                <c:pt idx="538">
                  <c:v>26.4</c:v>
                </c:pt>
                <c:pt idx="539">
                  <c:v>26.4</c:v>
                </c:pt>
                <c:pt idx="540">
                  <c:v>26.4</c:v>
                </c:pt>
                <c:pt idx="541">
                  <c:v>26.4</c:v>
                </c:pt>
                <c:pt idx="542">
                  <c:v>26.4</c:v>
                </c:pt>
                <c:pt idx="543">
                  <c:v>26.4</c:v>
                </c:pt>
                <c:pt idx="544">
                  <c:v>26.4</c:v>
                </c:pt>
                <c:pt idx="545">
                  <c:v>26.4</c:v>
                </c:pt>
                <c:pt idx="546">
                  <c:v>26.4</c:v>
                </c:pt>
                <c:pt idx="547">
                  <c:v>26.4</c:v>
                </c:pt>
                <c:pt idx="548">
                  <c:v>26.5</c:v>
                </c:pt>
                <c:pt idx="549">
                  <c:v>26.4</c:v>
                </c:pt>
                <c:pt idx="550">
                  <c:v>26.4</c:v>
                </c:pt>
                <c:pt idx="551">
                  <c:v>26.4</c:v>
                </c:pt>
                <c:pt idx="552">
                  <c:v>26.4</c:v>
                </c:pt>
                <c:pt idx="553">
                  <c:v>26.4</c:v>
                </c:pt>
                <c:pt idx="554">
                  <c:v>26.4</c:v>
                </c:pt>
                <c:pt idx="555">
                  <c:v>26.4</c:v>
                </c:pt>
                <c:pt idx="556">
                  <c:v>26.4</c:v>
                </c:pt>
                <c:pt idx="557">
                  <c:v>26.4</c:v>
                </c:pt>
                <c:pt idx="558">
                  <c:v>26.5</c:v>
                </c:pt>
                <c:pt idx="559">
                  <c:v>26.5</c:v>
                </c:pt>
                <c:pt idx="560">
                  <c:v>26.5</c:v>
                </c:pt>
                <c:pt idx="561">
                  <c:v>26.5</c:v>
                </c:pt>
                <c:pt idx="562">
                  <c:v>26.4</c:v>
                </c:pt>
                <c:pt idx="563">
                  <c:v>26.5</c:v>
                </c:pt>
                <c:pt idx="564">
                  <c:v>26.5</c:v>
                </c:pt>
                <c:pt idx="565">
                  <c:v>26.4</c:v>
                </c:pt>
                <c:pt idx="566">
                  <c:v>26.4</c:v>
                </c:pt>
                <c:pt idx="567">
                  <c:v>26.4</c:v>
                </c:pt>
                <c:pt idx="568">
                  <c:v>26.4</c:v>
                </c:pt>
                <c:pt idx="569">
                  <c:v>26.4</c:v>
                </c:pt>
                <c:pt idx="570">
                  <c:v>26.4</c:v>
                </c:pt>
                <c:pt idx="571">
                  <c:v>26.4</c:v>
                </c:pt>
                <c:pt idx="572">
                  <c:v>26.4</c:v>
                </c:pt>
                <c:pt idx="573">
                  <c:v>26.4</c:v>
                </c:pt>
                <c:pt idx="574">
                  <c:v>26.5</c:v>
                </c:pt>
                <c:pt idx="575">
                  <c:v>26.4</c:v>
                </c:pt>
                <c:pt idx="576">
                  <c:v>26.5</c:v>
                </c:pt>
                <c:pt idx="577">
                  <c:v>26.5</c:v>
                </c:pt>
                <c:pt idx="578">
                  <c:v>26.5</c:v>
                </c:pt>
                <c:pt idx="579">
                  <c:v>26.5</c:v>
                </c:pt>
                <c:pt idx="580">
                  <c:v>26.5</c:v>
                </c:pt>
                <c:pt idx="581">
                  <c:v>26.5</c:v>
                </c:pt>
                <c:pt idx="582">
                  <c:v>26.5</c:v>
                </c:pt>
                <c:pt idx="583">
                  <c:v>26.5</c:v>
                </c:pt>
                <c:pt idx="584">
                  <c:v>26.5</c:v>
                </c:pt>
                <c:pt idx="585">
                  <c:v>26.5</c:v>
                </c:pt>
                <c:pt idx="586">
                  <c:v>26.5</c:v>
                </c:pt>
                <c:pt idx="587">
                  <c:v>26.5</c:v>
                </c:pt>
                <c:pt idx="588">
                  <c:v>26.6</c:v>
                </c:pt>
                <c:pt idx="589">
                  <c:v>26.6</c:v>
                </c:pt>
                <c:pt idx="590">
                  <c:v>26.6</c:v>
                </c:pt>
                <c:pt idx="591">
                  <c:v>26.6</c:v>
                </c:pt>
                <c:pt idx="592">
                  <c:v>26.6</c:v>
                </c:pt>
                <c:pt idx="593">
                  <c:v>26.6</c:v>
                </c:pt>
                <c:pt idx="594">
                  <c:v>26.6</c:v>
                </c:pt>
                <c:pt idx="595">
                  <c:v>26.6</c:v>
                </c:pt>
                <c:pt idx="596">
                  <c:v>26.6</c:v>
                </c:pt>
                <c:pt idx="597">
                  <c:v>26.6</c:v>
                </c:pt>
                <c:pt idx="598">
                  <c:v>26.6</c:v>
                </c:pt>
                <c:pt idx="599">
                  <c:v>26.6</c:v>
                </c:pt>
                <c:pt idx="600">
                  <c:v>26.6</c:v>
                </c:pt>
                <c:pt idx="601">
                  <c:v>26.6</c:v>
                </c:pt>
                <c:pt idx="602">
                  <c:v>26.6</c:v>
                </c:pt>
                <c:pt idx="603">
                  <c:v>26.6</c:v>
                </c:pt>
                <c:pt idx="604">
                  <c:v>26.6</c:v>
                </c:pt>
                <c:pt idx="605">
                  <c:v>26.6</c:v>
                </c:pt>
                <c:pt idx="606">
                  <c:v>26.6</c:v>
                </c:pt>
                <c:pt idx="607">
                  <c:v>26.6</c:v>
                </c:pt>
                <c:pt idx="608">
                  <c:v>26.5</c:v>
                </c:pt>
                <c:pt idx="609">
                  <c:v>26.6</c:v>
                </c:pt>
                <c:pt idx="610">
                  <c:v>26.5</c:v>
                </c:pt>
                <c:pt idx="611">
                  <c:v>26.6</c:v>
                </c:pt>
                <c:pt idx="612">
                  <c:v>26.6</c:v>
                </c:pt>
                <c:pt idx="613">
                  <c:v>26.6</c:v>
                </c:pt>
                <c:pt idx="614">
                  <c:v>26.6</c:v>
                </c:pt>
                <c:pt idx="615">
                  <c:v>26.6</c:v>
                </c:pt>
                <c:pt idx="616">
                  <c:v>26.6</c:v>
                </c:pt>
                <c:pt idx="617">
                  <c:v>26.6</c:v>
                </c:pt>
                <c:pt idx="618">
                  <c:v>26.6</c:v>
                </c:pt>
                <c:pt idx="619">
                  <c:v>26.6</c:v>
                </c:pt>
                <c:pt idx="620">
                  <c:v>26.6</c:v>
                </c:pt>
                <c:pt idx="621">
                  <c:v>26.6</c:v>
                </c:pt>
                <c:pt idx="622">
                  <c:v>26.6</c:v>
                </c:pt>
                <c:pt idx="623">
                  <c:v>26.5</c:v>
                </c:pt>
                <c:pt idx="624">
                  <c:v>26.5</c:v>
                </c:pt>
                <c:pt idx="625">
                  <c:v>26.6</c:v>
                </c:pt>
                <c:pt idx="626">
                  <c:v>26.6</c:v>
                </c:pt>
                <c:pt idx="627">
                  <c:v>26.6</c:v>
                </c:pt>
                <c:pt idx="628">
                  <c:v>26.6</c:v>
                </c:pt>
                <c:pt idx="629">
                  <c:v>26.6</c:v>
                </c:pt>
                <c:pt idx="630">
                  <c:v>26.6</c:v>
                </c:pt>
                <c:pt idx="631">
                  <c:v>26.6</c:v>
                </c:pt>
                <c:pt idx="632">
                  <c:v>26.6</c:v>
                </c:pt>
                <c:pt idx="633">
                  <c:v>26.6</c:v>
                </c:pt>
                <c:pt idx="634">
                  <c:v>26.6</c:v>
                </c:pt>
                <c:pt idx="635">
                  <c:v>26.7</c:v>
                </c:pt>
                <c:pt idx="636">
                  <c:v>26.7</c:v>
                </c:pt>
                <c:pt idx="637">
                  <c:v>26.7</c:v>
                </c:pt>
                <c:pt idx="638">
                  <c:v>26.7</c:v>
                </c:pt>
                <c:pt idx="639">
                  <c:v>26.7</c:v>
                </c:pt>
                <c:pt idx="640">
                  <c:v>26.7</c:v>
                </c:pt>
                <c:pt idx="641">
                  <c:v>26.7</c:v>
                </c:pt>
                <c:pt idx="642">
                  <c:v>26.7</c:v>
                </c:pt>
                <c:pt idx="643">
                  <c:v>26.7</c:v>
                </c:pt>
                <c:pt idx="644">
                  <c:v>26.8</c:v>
                </c:pt>
                <c:pt idx="645">
                  <c:v>26.8</c:v>
                </c:pt>
                <c:pt idx="646">
                  <c:v>26.8</c:v>
                </c:pt>
                <c:pt idx="647">
                  <c:v>26.8</c:v>
                </c:pt>
                <c:pt idx="648">
                  <c:v>26.8</c:v>
                </c:pt>
                <c:pt idx="649">
                  <c:v>26.8</c:v>
                </c:pt>
                <c:pt idx="650">
                  <c:v>26.9</c:v>
                </c:pt>
                <c:pt idx="651">
                  <c:v>26.9</c:v>
                </c:pt>
                <c:pt idx="652">
                  <c:v>26.9</c:v>
                </c:pt>
                <c:pt idx="653">
                  <c:v>26.9</c:v>
                </c:pt>
                <c:pt idx="654">
                  <c:v>26.9</c:v>
                </c:pt>
                <c:pt idx="655">
                  <c:v>26.9</c:v>
                </c:pt>
                <c:pt idx="656">
                  <c:v>26.9</c:v>
                </c:pt>
                <c:pt idx="657">
                  <c:v>26.9</c:v>
                </c:pt>
              </c:numCache>
            </c:numRef>
          </c:yVal>
          <c:smooth val="1"/>
          <c:extLst xmlns:c16r2="http://schemas.microsoft.com/office/drawing/2015/06/chart">
            <c:ext xmlns:c16="http://schemas.microsoft.com/office/drawing/2014/chart" uri="{C3380CC4-5D6E-409C-BE32-E72D297353CC}">
              <c16:uniqueId val="{00000003-8C45-4553-BC61-AF552EEF026B}"/>
            </c:ext>
          </c:extLst>
        </c:ser>
        <c:dLbls>
          <c:showLegendKey val="0"/>
          <c:showVal val="0"/>
          <c:showCatName val="0"/>
          <c:showSerName val="0"/>
          <c:showPercent val="0"/>
          <c:showBubbleSize val="0"/>
        </c:dLbls>
        <c:axId val="525283712"/>
        <c:axId val="525277440"/>
      </c:scatterChart>
      <c:valAx>
        <c:axId val="353155328"/>
        <c:scaling>
          <c:orientation val="minMax"/>
          <c:max val="3000"/>
          <c:min val="0"/>
        </c:scaling>
        <c:delete val="0"/>
        <c:axPos val="b"/>
        <c:title>
          <c:tx>
            <c:rich>
              <a:bodyPr/>
              <a:lstStyle/>
              <a:p>
                <a:pPr>
                  <a:defRPr/>
                </a:pPr>
                <a:r>
                  <a:rPr lang="en-GB" i="1"/>
                  <a:t>t </a:t>
                </a:r>
                <a:r>
                  <a:rPr lang="en-GB"/>
                  <a:t>(s)</a:t>
                </a:r>
              </a:p>
            </c:rich>
          </c:tx>
          <c:overlay val="0"/>
        </c:title>
        <c:numFmt formatCode="General" sourceLinked="0"/>
        <c:majorTickMark val="in"/>
        <c:minorTickMark val="none"/>
        <c:tickLblPos val="nextTo"/>
        <c:crossAx val="525275520"/>
        <c:crosses val="autoZero"/>
        <c:crossBetween val="midCat"/>
      </c:valAx>
      <c:valAx>
        <c:axId val="525275520"/>
        <c:scaling>
          <c:orientation val="minMax"/>
          <c:max val="78"/>
          <c:min val="0"/>
        </c:scaling>
        <c:delete val="0"/>
        <c:axPos val="l"/>
        <c:title>
          <c:tx>
            <c:rich>
              <a:bodyPr rot="-5400000" vert="horz"/>
              <a:lstStyle/>
              <a:p>
                <a:pPr>
                  <a:defRPr/>
                </a:pPr>
                <a:r>
                  <a:rPr lang="en-GB"/>
                  <a:t>% Relative Humditiy</a:t>
                </a:r>
              </a:p>
            </c:rich>
          </c:tx>
          <c:overlay val="0"/>
        </c:title>
        <c:numFmt formatCode="#,##0" sourceLinked="0"/>
        <c:majorTickMark val="in"/>
        <c:minorTickMark val="none"/>
        <c:tickLblPos val="nextTo"/>
        <c:crossAx val="353155328"/>
        <c:crosses val="autoZero"/>
        <c:crossBetween val="midCat"/>
      </c:valAx>
      <c:valAx>
        <c:axId val="525277440"/>
        <c:scaling>
          <c:orientation val="minMax"/>
          <c:max val="65"/>
          <c:min val="0"/>
        </c:scaling>
        <c:delete val="0"/>
        <c:axPos val="r"/>
        <c:title>
          <c:tx>
            <c:rich>
              <a:bodyPr rot="-5400000" vert="horz"/>
              <a:lstStyle/>
              <a:p>
                <a:pPr>
                  <a:defRPr/>
                </a:pPr>
                <a:r>
                  <a:rPr lang="en-GB"/>
                  <a:t>Temperature (</a:t>
                </a:r>
                <a:r>
                  <a:rPr lang="en-GB" sz="1000" b="1" i="0" u="none" strike="noStrike" baseline="0">
                    <a:effectLst/>
                  </a:rPr>
                  <a:t>°C)</a:t>
                </a:r>
                <a:endParaRPr lang="en-GB"/>
              </a:p>
            </c:rich>
          </c:tx>
          <c:overlay val="0"/>
        </c:title>
        <c:numFmt formatCode="General" sourceLinked="1"/>
        <c:majorTickMark val="out"/>
        <c:minorTickMark val="none"/>
        <c:tickLblPos val="nextTo"/>
        <c:crossAx val="525283712"/>
        <c:crosses val="max"/>
        <c:crossBetween val="midCat"/>
      </c:valAx>
      <c:valAx>
        <c:axId val="525283712"/>
        <c:scaling>
          <c:orientation val="minMax"/>
        </c:scaling>
        <c:delete val="1"/>
        <c:axPos val="b"/>
        <c:numFmt formatCode="General" sourceLinked="1"/>
        <c:majorTickMark val="out"/>
        <c:minorTickMark val="none"/>
        <c:tickLblPos val="nextTo"/>
        <c:crossAx val="525277440"/>
        <c:crosses val="autoZero"/>
        <c:crossBetween val="midCat"/>
      </c:valAx>
      <c:spPr>
        <a:ln>
          <a:solidFill>
            <a:schemeClr val="bg1">
              <a:lumMod val="50000"/>
            </a:schemeClr>
          </a:solidFill>
        </a:ln>
      </c:spPr>
    </c:plotArea>
    <c:legend>
      <c:legendPos val="r"/>
      <c:layout>
        <c:manualLayout>
          <c:xMode val="edge"/>
          <c:yMode val="edge"/>
          <c:x val="0.69570193797114843"/>
          <c:y val="0.63604017156220838"/>
          <c:w val="0.21326792397264491"/>
          <c:h val="0.21706071256186768"/>
        </c:manualLayout>
      </c:layout>
      <c:overlay val="0"/>
    </c:legend>
    <c:plotVisOnly val="1"/>
    <c:dispBlanksAs val="gap"/>
    <c:showDLblsOverMax val="0"/>
  </c:chart>
  <c:spPr>
    <a:ln>
      <a:noFill/>
    </a:ln>
  </c:spPr>
  <c:externalData r:id="rId2">
    <c:autoUpdate val="0"/>
  </c:externalData>
</c:chartSpace>
</file>

<file path=word/charts/chart14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505078013573662"/>
          <c:y val="5.1400554097404488E-2"/>
          <c:w val="0.7614016131508673"/>
          <c:h val="0.78034024298066251"/>
        </c:manualLayout>
      </c:layout>
      <c:scatterChart>
        <c:scatterStyle val="smoothMarker"/>
        <c:varyColors val="0"/>
        <c:ser>
          <c:idx val="0"/>
          <c:order val="0"/>
          <c:tx>
            <c:strRef>
              <c:f>wheat!$AW$17</c:f>
              <c:strCache>
                <c:ptCount val="1"/>
                <c:pt idx="0">
                  <c:v>Humidity repeat 1</c:v>
                </c:pt>
              </c:strCache>
            </c:strRef>
          </c:tx>
          <c:spPr>
            <a:ln w="22225"/>
          </c:spPr>
          <c:marker>
            <c:symbol val="diamond"/>
            <c:size val="5"/>
          </c:marker>
          <c:xVal>
            <c:numRef>
              <c:f>wheat!$AK$18:$AK$757</c:f>
              <c:numCache>
                <c:formatCode>General</c:formatCode>
                <c:ptCount val="740"/>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pt idx="738" formatCode="0">
                  <c:v>3394.8444444444399</c:v>
                </c:pt>
                <c:pt idx="739" formatCode="0">
                  <c:v>3399.4444444444398</c:v>
                </c:pt>
              </c:numCache>
            </c:numRef>
          </c:xVal>
          <c:yVal>
            <c:numRef>
              <c:f>wheat!$AW$18:$AW$755</c:f>
              <c:numCache>
                <c:formatCode>General</c:formatCode>
                <c:ptCount val="738"/>
                <c:pt idx="0">
                  <c:v>68.5</c:v>
                </c:pt>
                <c:pt idx="1">
                  <c:v>71.2</c:v>
                </c:pt>
                <c:pt idx="2">
                  <c:v>73.099999999999994</c:v>
                </c:pt>
                <c:pt idx="3">
                  <c:v>74.2</c:v>
                </c:pt>
                <c:pt idx="4">
                  <c:v>75.2</c:v>
                </c:pt>
                <c:pt idx="5">
                  <c:v>76.099999999999994</c:v>
                </c:pt>
                <c:pt idx="6">
                  <c:v>76.7</c:v>
                </c:pt>
                <c:pt idx="7">
                  <c:v>76.2</c:v>
                </c:pt>
                <c:pt idx="8">
                  <c:v>75.400000000000006</c:v>
                </c:pt>
                <c:pt idx="9">
                  <c:v>73.900000000000006</c:v>
                </c:pt>
                <c:pt idx="10">
                  <c:v>74.599999999999994</c:v>
                </c:pt>
                <c:pt idx="11">
                  <c:v>73.599999999999994</c:v>
                </c:pt>
                <c:pt idx="12">
                  <c:v>72.2</c:v>
                </c:pt>
                <c:pt idx="13">
                  <c:v>71</c:v>
                </c:pt>
                <c:pt idx="14">
                  <c:v>70</c:v>
                </c:pt>
                <c:pt idx="15">
                  <c:v>69.3</c:v>
                </c:pt>
                <c:pt idx="16">
                  <c:v>68.400000000000006</c:v>
                </c:pt>
                <c:pt idx="17">
                  <c:v>68.400000000000006</c:v>
                </c:pt>
                <c:pt idx="18">
                  <c:v>67.900000000000006</c:v>
                </c:pt>
                <c:pt idx="19">
                  <c:v>67.3</c:v>
                </c:pt>
                <c:pt idx="20">
                  <c:v>66.7</c:v>
                </c:pt>
                <c:pt idx="21">
                  <c:v>65.900000000000006</c:v>
                </c:pt>
                <c:pt idx="22">
                  <c:v>65.7</c:v>
                </c:pt>
                <c:pt idx="23">
                  <c:v>65.5</c:v>
                </c:pt>
                <c:pt idx="24">
                  <c:v>65.8</c:v>
                </c:pt>
                <c:pt idx="25">
                  <c:v>65.400000000000006</c:v>
                </c:pt>
                <c:pt idx="26">
                  <c:v>66.099999999999994</c:v>
                </c:pt>
                <c:pt idx="27">
                  <c:v>66</c:v>
                </c:pt>
                <c:pt idx="28">
                  <c:v>65</c:v>
                </c:pt>
                <c:pt idx="29">
                  <c:v>64.599999999999994</c:v>
                </c:pt>
                <c:pt idx="30">
                  <c:v>64.2</c:v>
                </c:pt>
                <c:pt idx="31">
                  <c:v>64.099999999999994</c:v>
                </c:pt>
                <c:pt idx="32">
                  <c:v>64.8</c:v>
                </c:pt>
                <c:pt idx="33">
                  <c:v>64.7</c:v>
                </c:pt>
                <c:pt idx="34">
                  <c:v>64.5</c:v>
                </c:pt>
                <c:pt idx="35">
                  <c:v>65.3</c:v>
                </c:pt>
                <c:pt idx="36">
                  <c:v>65.5</c:v>
                </c:pt>
                <c:pt idx="37">
                  <c:v>66.400000000000006</c:v>
                </c:pt>
                <c:pt idx="38">
                  <c:v>65.400000000000006</c:v>
                </c:pt>
                <c:pt idx="39">
                  <c:v>64.599999999999994</c:v>
                </c:pt>
                <c:pt idx="40">
                  <c:v>64.5</c:v>
                </c:pt>
                <c:pt idx="41">
                  <c:v>64.599999999999994</c:v>
                </c:pt>
                <c:pt idx="42">
                  <c:v>64.099999999999994</c:v>
                </c:pt>
                <c:pt idx="43">
                  <c:v>63.8</c:v>
                </c:pt>
                <c:pt idx="44">
                  <c:v>63.3</c:v>
                </c:pt>
                <c:pt idx="45">
                  <c:v>62.9</c:v>
                </c:pt>
                <c:pt idx="46">
                  <c:v>62.5</c:v>
                </c:pt>
                <c:pt idx="47">
                  <c:v>62.1</c:v>
                </c:pt>
                <c:pt idx="48">
                  <c:v>61.7</c:v>
                </c:pt>
                <c:pt idx="49">
                  <c:v>61.6</c:v>
                </c:pt>
                <c:pt idx="50">
                  <c:v>60.5</c:v>
                </c:pt>
                <c:pt idx="51">
                  <c:v>59.9</c:v>
                </c:pt>
                <c:pt idx="52">
                  <c:v>59.3</c:v>
                </c:pt>
                <c:pt idx="53">
                  <c:v>58.9</c:v>
                </c:pt>
                <c:pt idx="54">
                  <c:v>58.7</c:v>
                </c:pt>
                <c:pt idx="55">
                  <c:v>58.4</c:v>
                </c:pt>
                <c:pt idx="56">
                  <c:v>57.9</c:v>
                </c:pt>
                <c:pt idx="57">
                  <c:v>57.8</c:v>
                </c:pt>
                <c:pt idx="58">
                  <c:v>57.5</c:v>
                </c:pt>
                <c:pt idx="59">
                  <c:v>57.1</c:v>
                </c:pt>
                <c:pt idx="60">
                  <c:v>56.7</c:v>
                </c:pt>
                <c:pt idx="61">
                  <c:v>56.6</c:v>
                </c:pt>
                <c:pt idx="62">
                  <c:v>56.6</c:v>
                </c:pt>
                <c:pt idx="63">
                  <c:v>56.5</c:v>
                </c:pt>
                <c:pt idx="64">
                  <c:v>56.3</c:v>
                </c:pt>
                <c:pt idx="65">
                  <c:v>56</c:v>
                </c:pt>
                <c:pt idx="66">
                  <c:v>55.6</c:v>
                </c:pt>
                <c:pt idx="67">
                  <c:v>55.8</c:v>
                </c:pt>
                <c:pt idx="68">
                  <c:v>55.5</c:v>
                </c:pt>
                <c:pt idx="69">
                  <c:v>55.1</c:v>
                </c:pt>
                <c:pt idx="70">
                  <c:v>54.8</c:v>
                </c:pt>
                <c:pt idx="71">
                  <c:v>54.4</c:v>
                </c:pt>
                <c:pt idx="72">
                  <c:v>54</c:v>
                </c:pt>
                <c:pt idx="73">
                  <c:v>53.8</c:v>
                </c:pt>
                <c:pt idx="74">
                  <c:v>53.4</c:v>
                </c:pt>
                <c:pt idx="75">
                  <c:v>53</c:v>
                </c:pt>
                <c:pt idx="76">
                  <c:v>52.7</c:v>
                </c:pt>
                <c:pt idx="77">
                  <c:v>52.4</c:v>
                </c:pt>
                <c:pt idx="78">
                  <c:v>52.1</c:v>
                </c:pt>
                <c:pt idx="79">
                  <c:v>51.7</c:v>
                </c:pt>
                <c:pt idx="80">
                  <c:v>51.3</c:v>
                </c:pt>
                <c:pt idx="81">
                  <c:v>51.1</c:v>
                </c:pt>
                <c:pt idx="82">
                  <c:v>50.7</c:v>
                </c:pt>
                <c:pt idx="83">
                  <c:v>50.4</c:v>
                </c:pt>
                <c:pt idx="84">
                  <c:v>50</c:v>
                </c:pt>
                <c:pt idx="85">
                  <c:v>49.6</c:v>
                </c:pt>
                <c:pt idx="86">
                  <c:v>49.2</c:v>
                </c:pt>
                <c:pt idx="87">
                  <c:v>48.8</c:v>
                </c:pt>
                <c:pt idx="88">
                  <c:v>48.5</c:v>
                </c:pt>
                <c:pt idx="89">
                  <c:v>48.2</c:v>
                </c:pt>
                <c:pt idx="90">
                  <c:v>48</c:v>
                </c:pt>
                <c:pt idx="91">
                  <c:v>47.7</c:v>
                </c:pt>
                <c:pt idx="92">
                  <c:v>47.5</c:v>
                </c:pt>
                <c:pt idx="93">
                  <c:v>47.2</c:v>
                </c:pt>
                <c:pt idx="94">
                  <c:v>46.9</c:v>
                </c:pt>
                <c:pt idx="95">
                  <c:v>46.6</c:v>
                </c:pt>
                <c:pt idx="96">
                  <c:v>46.4</c:v>
                </c:pt>
                <c:pt idx="97">
                  <c:v>46.2</c:v>
                </c:pt>
                <c:pt idx="98">
                  <c:v>46.1</c:v>
                </c:pt>
                <c:pt idx="99">
                  <c:v>45.9</c:v>
                </c:pt>
                <c:pt idx="100">
                  <c:v>45.6</c:v>
                </c:pt>
                <c:pt idx="101">
                  <c:v>45.4</c:v>
                </c:pt>
                <c:pt idx="102">
                  <c:v>45</c:v>
                </c:pt>
                <c:pt idx="103">
                  <c:v>44.8</c:v>
                </c:pt>
                <c:pt idx="104">
                  <c:v>44.7</c:v>
                </c:pt>
                <c:pt idx="105">
                  <c:v>44.5</c:v>
                </c:pt>
                <c:pt idx="106">
                  <c:v>44.3</c:v>
                </c:pt>
                <c:pt idx="107">
                  <c:v>44.1</c:v>
                </c:pt>
                <c:pt idx="108">
                  <c:v>43.9</c:v>
                </c:pt>
                <c:pt idx="109">
                  <c:v>43.8</c:v>
                </c:pt>
                <c:pt idx="110">
                  <c:v>43.4</c:v>
                </c:pt>
                <c:pt idx="111">
                  <c:v>43.1</c:v>
                </c:pt>
                <c:pt idx="112">
                  <c:v>43</c:v>
                </c:pt>
                <c:pt idx="113">
                  <c:v>42.5</c:v>
                </c:pt>
                <c:pt idx="114">
                  <c:v>42.3</c:v>
                </c:pt>
                <c:pt idx="115">
                  <c:v>42.2</c:v>
                </c:pt>
                <c:pt idx="116">
                  <c:v>42</c:v>
                </c:pt>
                <c:pt idx="117">
                  <c:v>41.6</c:v>
                </c:pt>
                <c:pt idx="118">
                  <c:v>41.5</c:v>
                </c:pt>
                <c:pt idx="119">
                  <c:v>41.4</c:v>
                </c:pt>
                <c:pt idx="120">
                  <c:v>41.3</c:v>
                </c:pt>
                <c:pt idx="121">
                  <c:v>41.3</c:v>
                </c:pt>
                <c:pt idx="122">
                  <c:v>41.2</c:v>
                </c:pt>
                <c:pt idx="123">
                  <c:v>40.9</c:v>
                </c:pt>
                <c:pt idx="124">
                  <c:v>40.799999999999997</c:v>
                </c:pt>
                <c:pt idx="125">
                  <c:v>40.6</c:v>
                </c:pt>
                <c:pt idx="126">
                  <c:v>40.5</c:v>
                </c:pt>
                <c:pt idx="127">
                  <c:v>40.200000000000003</c:v>
                </c:pt>
                <c:pt idx="128">
                  <c:v>39.9</c:v>
                </c:pt>
                <c:pt idx="129">
                  <c:v>39.9</c:v>
                </c:pt>
                <c:pt idx="130">
                  <c:v>39.799999999999997</c:v>
                </c:pt>
                <c:pt idx="131">
                  <c:v>39.700000000000003</c:v>
                </c:pt>
                <c:pt idx="132">
                  <c:v>39.5</c:v>
                </c:pt>
                <c:pt idx="133">
                  <c:v>39.5</c:v>
                </c:pt>
                <c:pt idx="134">
                  <c:v>39.4</c:v>
                </c:pt>
                <c:pt idx="135">
                  <c:v>39.200000000000003</c:v>
                </c:pt>
                <c:pt idx="136">
                  <c:v>39.200000000000003</c:v>
                </c:pt>
                <c:pt idx="137">
                  <c:v>39</c:v>
                </c:pt>
                <c:pt idx="138">
                  <c:v>39</c:v>
                </c:pt>
                <c:pt idx="139">
                  <c:v>38.700000000000003</c:v>
                </c:pt>
                <c:pt idx="140">
                  <c:v>38.6</c:v>
                </c:pt>
                <c:pt idx="141">
                  <c:v>38.4</c:v>
                </c:pt>
                <c:pt idx="142">
                  <c:v>38.4</c:v>
                </c:pt>
                <c:pt idx="143">
                  <c:v>38.299999999999997</c:v>
                </c:pt>
                <c:pt idx="144">
                  <c:v>38.299999999999997</c:v>
                </c:pt>
                <c:pt idx="145">
                  <c:v>38.200000000000003</c:v>
                </c:pt>
                <c:pt idx="146">
                  <c:v>37.9</c:v>
                </c:pt>
                <c:pt idx="147">
                  <c:v>37.799999999999997</c:v>
                </c:pt>
                <c:pt idx="148">
                  <c:v>37.700000000000003</c:v>
                </c:pt>
                <c:pt idx="149">
                  <c:v>37.700000000000003</c:v>
                </c:pt>
                <c:pt idx="150">
                  <c:v>37.5</c:v>
                </c:pt>
                <c:pt idx="151">
                  <c:v>37.299999999999997</c:v>
                </c:pt>
                <c:pt idx="152">
                  <c:v>37.299999999999997</c:v>
                </c:pt>
                <c:pt idx="153">
                  <c:v>37.299999999999997</c:v>
                </c:pt>
                <c:pt idx="154">
                  <c:v>37.200000000000003</c:v>
                </c:pt>
                <c:pt idx="155">
                  <c:v>37.1</c:v>
                </c:pt>
                <c:pt idx="156">
                  <c:v>37</c:v>
                </c:pt>
                <c:pt idx="157">
                  <c:v>36.9</c:v>
                </c:pt>
                <c:pt idx="158">
                  <c:v>36.700000000000003</c:v>
                </c:pt>
                <c:pt idx="159">
                  <c:v>36.5</c:v>
                </c:pt>
                <c:pt idx="160">
                  <c:v>36.5</c:v>
                </c:pt>
                <c:pt idx="161">
                  <c:v>36.700000000000003</c:v>
                </c:pt>
                <c:pt idx="162">
                  <c:v>36.299999999999997</c:v>
                </c:pt>
                <c:pt idx="163">
                  <c:v>36.200000000000003</c:v>
                </c:pt>
                <c:pt idx="164">
                  <c:v>36</c:v>
                </c:pt>
                <c:pt idx="165">
                  <c:v>36</c:v>
                </c:pt>
                <c:pt idx="166">
                  <c:v>35.799999999999997</c:v>
                </c:pt>
                <c:pt idx="167">
                  <c:v>35.5</c:v>
                </c:pt>
                <c:pt idx="168">
                  <c:v>35.4</c:v>
                </c:pt>
                <c:pt idx="169">
                  <c:v>35.200000000000003</c:v>
                </c:pt>
                <c:pt idx="170">
                  <c:v>35.4</c:v>
                </c:pt>
                <c:pt idx="171">
                  <c:v>35.4</c:v>
                </c:pt>
                <c:pt idx="172">
                  <c:v>35.5</c:v>
                </c:pt>
                <c:pt idx="173">
                  <c:v>35.4</c:v>
                </c:pt>
                <c:pt idx="174">
                  <c:v>35.299999999999997</c:v>
                </c:pt>
                <c:pt idx="175">
                  <c:v>35.299999999999997</c:v>
                </c:pt>
                <c:pt idx="176">
                  <c:v>35.299999999999997</c:v>
                </c:pt>
                <c:pt idx="177">
                  <c:v>35.4</c:v>
                </c:pt>
                <c:pt idx="178">
                  <c:v>35.1</c:v>
                </c:pt>
                <c:pt idx="179">
                  <c:v>35</c:v>
                </c:pt>
                <c:pt idx="180">
                  <c:v>35.1</c:v>
                </c:pt>
                <c:pt idx="181">
                  <c:v>34.9</c:v>
                </c:pt>
                <c:pt idx="182">
                  <c:v>34.9</c:v>
                </c:pt>
                <c:pt idx="183">
                  <c:v>34.799999999999997</c:v>
                </c:pt>
                <c:pt idx="184">
                  <c:v>34.799999999999997</c:v>
                </c:pt>
                <c:pt idx="185">
                  <c:v>34.799999999999997</c:v>
                </c:pt>
                <c:pt idx="186">
                  <c:v>34.9</c:v>
                </c:pt>
                <c:pt idx="187">
                  <c:v>34.700000000000003</c:v>
                </c:pt>
                <c:pt idx="188">
                  <c:v>34.5</c:v>
                </c:pt>
                <c:pt idx="189">
                  <c:v>34.6</c:v>
                </c:pt>
                <c:pt idx="190">
                  <c:v>34.6</c:v>
                </c:pt>
                <c:pt idx="191">
                  <c:v>34.4</c:v>
                </c:pt>
                <c:pt idx="192">
                  <c:v>34.4</c:v>
                </c:pt>
                <c:pt idx="193">
                  <c:v>34.4</c:v>
                </c:pt>
                <c:pt idx="194">
                  <c:v>34.299999999999997</c:v>
                </c:pt>
                <c:pt idx="195">
                  <c:v>34.299999999999997</c:v>
                </c:pt>
                <c:pt idx="196">
                  <c:v>34.200000000000003</c:v>
                </c:pt>
                <c:pt idx="197">
                  <c:v>34.200000000000003</c:v>
                </c:pt>
                <c:pt idx="198">
                  <c:v>34.200000000000003</c:v>
                </c:pt>
                <c:pt idx="199">
                  <c:v>34.200000000000003</c:v>
                </c:pt>
                <c:pt idx="200">
                  <c:v>34.200000000000003</c:v>
                </c:pt>
                <c:pt idx="201">
                  <c:v>34.1</c:v>
                </c:pt>
                <c:pt idx="202">
                  <c:v>34.200000000000003</c:v>
                </c:pt>
                <c:pt idx="203">
                  <c:v>34.1</c:v>
                </c:pt>
                <c:pt idx="204">
                  <c:v>34</c:v>
                </c:pt>
                <c:pt idx="205">
                  <c:v>33.9</c:v>
                </c:pt>
                <c:pt idx="206">
                  <c:v>33.6</c:v>
                </c:pt>
                <c:pt idx="207">
                  <c:v>33.799999999999997</c:v>
                </c:pt>
                <c:pt idx="208">
                  <c:v>33.700000000000003</c:v>
                </c:pt>
                <c:pt idx="209">
                  <c:v>33.700000000000003</c:v>
                </c:pt>
                <c:pt idx="210">
                  <c:v>33.700000000000003</c:v>
                </c:pt>
                <c:pt idx="211">
                  <c:v>33.9</c:v>
                </c:pt>
                <c:pt idx="212">
                  <c:v>33.799999999999997</c:v>
                </c:pt>
                <c:pt idx="213">
                  <c:v>33.799999999999997</c:v>
                </c:pt>
                <c:pt idx="214">
                  <c:v>33.9</c:v>
                </c:pt>
                <c:pt idx="215">
                  <c:v>34.1</c:v>
                </c:pt>
                <c:pt idx="216">
                  <c:v>34</c:v>
                </c:pt>
                <c:pt idx="217">
                  <c:v>33.9</c:v>
                </c:pt>
                <c:pt idx="218">
                  <c:v>33.9</c:v>
                </c:pt>
                <c:pt idx="219">
                  <c:v>34</c:v>
                </c:pt>
                <c:pt idx="220">
                  <c:v>34</c:v>
                </c:pt>
                <c:pt idx="221">
                  <c:v>33.9</c:v>
                </c:pt>
                <c:pt idx="222">
                  <c:v>33.799999999999997</c:v>
                </c:pt>
                <c:pt idx="223">
                  <c:v>33.700000000000003</c:v>
                </c:pt>
                <c:pt idx="224">
                  <c:v>33.6</c:v>
                </c:pt>
                <c:pt idx="225">
                  <c:v>33.700000000000003</c:v>
                </c:pt>
                <c:pt idx="226">
                  <c:v>33.6</c:v>
                </c:pt>
                <c:pt idx="227">
                  <c:v>33.6</c:v>
                </c:pt>
                <c:pt idx="228">
                  <c:v>33.5</c:v>
                </c:pt>
                <c:pt idx="229">
                  <c:v>33.299999999999997</c:v>
                </c:pt>
                <c:pt idx="230">
                  <c:v>33.200000000000003</c:v>
                </c:pt>
                <c:pt idx="231">
                  <c:v>33.200000000000003</c:v>
                </c:pt>
                <c:pt idx="232">
                  <c:v>33.4</c:v>
                </c:pt>
                <c:pt idx="233">
                  <c:v>33.299999999999997</c:v>
                </c:pt>
                <c:pt idx="234">
                  <c:v>33.4</c:v>
                </c:pt>
                <c:pt idx="235">
                  <c:v>33.5</c:v>
                </c:pt>
                <c:pt idx="236">
                  <c:v>33.299999999999997</c:v>
                </c:pt>
                <c:pt idx="237">
                  <c:v>33.4</c:v>
                </c:pt>
                <c:pt idx="238">
                  <c:v>33.4</c:v>
                </c:pt>
                <c:pt idx="239">
                  <c:v>33.200000000000003</c:v>
                </c:pt>
                <c:pt idx="240">
                  <c:v>33.200000000000003</c:v>
                </c:pt>
                <c:pt idx="241">
                  <c:v>33.299999999999997</c:v>
                </c:pt>
                <c:pt idx="242">
                  <c:v>33.1</c:v>
                </c:pt>
                <c:pt idx="243">
                  <c:v>32.9</c:v>
                </c:pt>
                <c:pt idx="244">
                  <c:v>32.700000000000003</c:v>
                </c:pt>
                <c:pt idx="245">
                  <c:v>32.9</c:v>
                </c:pt>
                <c:pt idx="246">
                  <c:v>32.799999999999997</c:v>
                </c:pt>
                <c:pt idx="247">
                  <c:v>32.9</c:v>
                </c:pt>
                <c:pt idx="248">
                  <c:v>32.700000000000003</c:v>
                </c:pt>
                <c:pt idx="249">
                  <c:v>32.6</c:v>
                </c:pt>
                <c:pt idx="250">
                  <c:v>32.6</c:v>
                </c:pt>
                <c:pt idx="251">
                  <c:v>32.700000000000003</c:v>
                </c:pt>
                <c:pt idx="252">
                  <c:v>32.799999999999997</c:v>
                </c:pt>
                <c:pt idx="253">
                  <c:v>32.9</c:v>
                </c:pt>
                <c:pt idx="254">
                  <c:v>33</c:v>
                </c:pt>
                <c:pt idx="255">
                  <c:v>33</c:v>
                </c:pt>
                <c:pt idx="256">
                  <c:v>33</c:v>
                </c:pt>
                <c:pt idx="257">
                  <c:v>32.700000000000003</c:v>
                </c:pt>
                <c:pt idx="258">
                  <c:v>32.6</c:v>
                </c:pt>
                <c:pt idx="259">
                  <c:v>32.4</c:v>
                </c:pt>
                <c:pt idx="260">
                  <c:v>32.5</c:v>
                </c:pt>
                <c:pt idx="261">
                  <c:v>32.5</c:v>
                </c:pt>
                <c:pt idx="262">
                  <c:v>32.4</c:v>
                </c:pt>
                <c:pt idx="263">
                  <c:v>32.299999999999997</c:v>
                </c:pt>
                <c:pt idx="264">
                  <c:v>32</c:v>
                </c:pt>
                <c:pt idx="265">
                  <c:v>32</c:v>
                </c:pt>
                <c:pt idx="266">
                  <c:v>31.9</c:v>
                </c:pt>
                <c:pt idx="267">
                  <c:v>32</c:v>
                </c:pt>
                <c:pt idx="268">
                  <c:v>31.9</c:v>
                </c:pt>
                <c:pt idx="269">
                  <c:v>31.7</c:v>
                </c:pt>
                <c:pt idx="270">
                  <c:v>31.3</c:v>
                </c:pt>
                <c:pt idx="271">
                  <c:v>31.6</c:v>
                </c:pt>
                <c:pt idx="272">
                  <c:v>31.6</c:v>
                </c:pt>
                <c:pt idx="273">
                  <c:v>31.8</c:v>
                </c:pt>
                <c:pt idx="274">
                  <c:v>31.7</c:v>
                </c:pt>
                <c:pt idx="275">
                  <c:v>31.8</c:v>
                </c:pt>
                <c:pt idx="276">
                  <c:v>31.3</c:v>
                </c:pt>
                <c:pt idx="277">
                  <c:v>31.1</c:v>
                </c:pt>
                <c:pt idx="278">
                  <c:v>31.1</c:v>
                </c:pt>
                <c:pt idx="279">
                  <c:v>31.3</c:v>
                </c:pt>
                <c:pt idx="280">
                  <c:v>31.6</c:v>
                </c:pt>
                <c:pt idx="281">
                  <c:v>31.8</c:v>
                </c:pt>
                <c:pt idx="282">
                  <c:v>31.8</c:v>
                </c:pt>
                <c:pt idx="283">
                  <c:v>31.3</c:v>
                </c:pt>
                <c:pt idx="284">
                  <c:v>31.5</c:v>
                </c:pt>
                <c:pt idx="285">
                  <c:v>31.4</c:v>
                </c:pt>
                <c:pt idx="286">
                  <c:v>31.6</c:v>
                </c:pt>
                <c:pt idx="287">
                  <c:v>31.4</c:v>
                </c:pt>
                <c:pt idx="288">
                  <c:v>31.5</c:v>
                </c:pt>
                <c:pt idx="289">
                  <c:v>31.6</c:v>
                </c:pt>
                <c:pt idx="290">
                  <c:v>31.5</c:v>
                </c:pt>
                <c:pt idx="291">
                  <c:v>31.4</c:v>
                </c:pt>
                <c:pt idx="292">
                  <c:v>31.6</c:v>
                </c:pt>
                <c:pt idx="293">
                  <c:v>31.5</c:v>
                </c:pt>
                <c:pt idx="294">
                  <c:v>31.5</c:v>
                </c:pt>
                <c:pt idx="295">
                  <c:v>31.6</c:v>
                </c:pt>
                <c:pt idx="296">
                  <c:v>31.5</c:v>
                </c:pt>
                <c:pt idx="297">
                  <c:v>31.2</c:v>
                </c:pt>
                <c:pt idx="298">
                  <c:v>31.4</c:v>
                </c:pt>
                <c:pt idx="299">
                  <c:v>31.3</c:v>
                </c:pt>
                <c:pt idx="300">
                  <c:v>31.1</c:v>
                </c:pt>
                <c:pt idx="301">
                  <c:v>31.2</c:v>
                </c:pt>
                <c:pt idx="302">
                  <c:v>31</c:v>
                </c:pt>
                <c:pt idx="303">
                  <c:v>31</c:v>
                </c:pt>
                <c:pt idx="304">
                  <c:v>30.9</c:v>
                </c:pt>
                <c:pt idx="305">
                  <c:v>31.1</c:v>
                </c:pt>
                <c:pt idx="306">
                  <c:v>31</c:v>
                </c:pt>
                <c:pt idx="307">
                  <c:v>31.2</c:v>
                </c:pt>
                <c:pt idx="308">
                  <c:v>31.4</c:v>
                </c:pt>
                <c:pt idx="309">
                  <c:v>31.6</c:v>
                </c:pt>
                <c:pt idx="310">
                  <c:v>31.7</c:v>
                </c:pt>
                <c:pt idx="311">
                  <c:v>31.6</c:v>
                </c:pt>
                <c:pt idx="312">
                  <c:v>31.4</c:v>
                </c:pt>
                <c:pt idx="313">
                  <c:v>31.5</c:v>
                </c:pt>
                <c:pt idx="314">
                  <c:v>31.6</c:v>
                </c:pt>
                <c:pt idx="315">
                  <c:v>31.7</c:v>
                </c:pt>
                <c:pt idx="316">
                  <c:v>31.6</c:v>
                </c:pt>
                <c:pt idx="317">
                  <c:v>31.5</c:v>
                </c:pt>
                <c:pt idx="318">
                  <c:v>31.5</c:v>
                </c:pt>
                <c:pt idx="319">
                  <c:v>31.5</c:v>
                </c:pt>
                <c:pt idx="320">
                  <c:v>31.4</c:v>
                </c:pt>
                <c:pt idx="321">
                  <c:v>31.4</c:v>
                </c:pt>
                <c:pt idx="322">
                  <c:v>31.4</c:v>
                </c:pt>
                <c:pt idx="323">
                  <c:v>31.5</c:v>
                </c:pt>
                <c:pt idx="324">
                  <c:v>31.3</c:v>
                </c:pt>
                <c:pt idx="325">
                  <c:v>31.3</c:v>
                </c:pt>
                <c:pt idx="326">
                  <c:v>31.3</c:v>
                </c:pt>
                <c:pt idx="327">
                  <c:v>31.5</c:v>
                </c:pt>
                <c:pt idx="328">
                  <c:v>31.5</c:v>
                </c:pt>
                <c:pt idx="329">
                  <c:v>31.4</c:v>
                </c:pt>
                <c:pt idx="330">
                  <c:v>31.4</c:v>
                </c:pt>
                <c:pt idx="331">
                  <c:v>31.4</c:v>
                </c:pt>
                <c:pt idx="332">
                  <c:v>31.6</c:v>
                </c:pt>
                <c:pt idx="333">
                  <c:v>31.6</c:v>
                </c:pt>
                <c:pt idx="334">
                  <c:v>31.5</c:v>
                </c:pt>
                <c:pt idx="335">
                  <c:v>31.5</c:v>
                </c:pt>
                <c:pt idx="336">
                  <c:v>31.5</c:v>
                </c:pt>
                <c:pt idx="337">
                  <c:v>31.6</c:v>
                </c:pt>
                <c:pt idx="338">
                  <c:v>31.6</c:v>
                </c:pt>
                <c:pt idx="339">
                  <c:v>31.5</c:v>
                </c:pt>
                <c:pt idx="340">
                  <c:v>31.5</c:v>
                </c:pt>
                <c:pt idx="341">
                  <c:v>31.5</c:v>
                </c:pt>
                <c:pt idx="342">
                  <c:v>31.4</c:v>
                </c:pt>
                <c:pt idx="343">
                  <c:v>31.5</c:v>
                </c:pt>
                <c:pt idx="344">
                  <c:v>31.4</c:v>
                </c:pt>
                <c:pt idx="345">
                  <c:v>31.5</c:v>
                </c:pt>
                <c:pt idx="346">
                  <c:v>31.6</c:v>
                </c:pt>
                <c:pt idx="347">
                  <c:v>31.5</c:v>
                </c:pt>
                <c:pt idx="348">
                  <c:v>31.8</c:v>
                </c:pt>
                <c:pt idx="349">
                  <c:v>31.6</c:v>
                </c:pt>
                <c:pt idx="350">
                  <c:v>31.4</c:v>
                </c:pt>
                <c:pt idx="351">
                  <c:v>31.2</c:v>
                </c:pt>
                <c:pt idx="352">
                  <c:v>31.3</c:v>
                </c:pt>
                <c:pt idx="353">
                  <c:v>31.2</c:v>
                </c:pt>
                <c:pt idx="354">
                  <c:v>31</c:v>
                </c:pt>
                <c:pt idx="355">
                  <c:v>31</c:v>
                </c:pt>
                <c:pt idx="356">
                  <c:v>31</c:v>
                </c:pt>
                <c:pt idx="357">
                  <c:v>31</c:v>
                </c:pt>
                <c:pt idx="358">
                  <c:v>30.9</c:v>
                </c:pt>
                <c:pt idx="359">
                  <c:v>30.9</c:v>
                </c:pt>
                <c:pt idx="360">
                  <c:v>30.5</c:v>
                </c:pt>
                <c:pt idx="361">
                  <c:v>30.1</c:v>
                </c:pt>
                <c:pt idx="362">
                  <c:v>30.1</c:v>
                </c:pt>
                <c:pt idx="363">
                  <c:v>29.9</c:v>
                </c:pt>
                <c:pt idx="364">
                  <c:v>30</c:v>
                </c:pt>
                <c:pt idx="365">
                  <c:v>29.9</c:v>
                </c:pt>
                <c:pt idx="366">
                  <c:v>29.8</c:v>
                </c:pt>
                <c:pt idx="367">
                  <c:v>29.7</c:v>
                </c:pt>
                <c:pt idx="368">
                  <c:v>29.7</c:v>
                </c:pt>
                <c:pt idx="369">
                  <c:v>29.8</c:v>
                </c:pt>
                <c:pt idx="370">
                  <c:v>29.9</c:v>
                </c:pt>
                <c:pt idx="371">
                  <c:v>30.1</c:v>
                </c:pt>
                <c:pt idx="372">
                  <c:v>30</c:v>
                </c:pt>
                <c:pt idx="373">
                  <c:v>30</c:v>
                </c:pt>
                <c:pt idx="374">
                  <c:v>30</c:v>
                </c:pt>
                <c:pt idx="375">
                  <c:v>30.1</c:v>
                </c:pt>
                <c:pt idx="376">
                  <c:v>30.2</c:v>
                </c:pt>
                <c:pt idx="377">
                  <c:v>30.2</c:v>
                </c:pt>
                <c:pt idx="378">
                  <c:v>30.1</c:v>
                </c:pt>
                <c:pt idx="379">
                  <c:v>30.3</c:v>
                </c:pt>
                <c:pt idx="380">
                  <c:v>30</c:v>
                </c:pt>
                <c:pt idx="381">
                  <c:v>29.9</c:v>
                </c:pt>
                <c:pt idx="382">
                  <c:v>29.5</c:v>
                </c:pt>
                <c:pt idx="383">
                  <c:v>29.7</c:v>
                </c:pt>
                <c:pt idx="384">
                  <c:v>29.8</c:v>
                </c:pt>
                <c:pt idx="385">
                  <c:v>29.6</c:v>
                </c:pt>
                <c:pt idx="386">
                  <c:v>29.9</c:v>
                </c:pt>
                <c:pt idx="387">
                  <c:v>29.8</c:v>
                </c:pt>
                <c:pt idx="388">
                  <c:v>29.8</c:v>
                </c:pt>
                <c:pt idx="389">
                  <c:v>29.9</c:v>
                </c:pt>
                <c:pt idx="390">
                  <c:v>29.5</c:v>
                </c:pt>
                <c:pt idx="391">
                  <c:v>29.6</c:v>
                </c:pt>
                <c:pt idx="392">
                  <c:v>29.7</c:v>
                </c:pt>
                <c:pt idx="393">
                  <c:v>29.9</c:v>
                </c:pt>
                <c:pt idx="394">
                  <c:v>29.8</c:v>
                </c:pt>
                <c:pt idx="395">
                  <c:v>29.9</c:v>
                </c:pt>
                <c:pt idx="396">
                  <c:v>29.8</c:v>
                </c:pt>
                <c:pt idx="397">
                  <c:v>29.8</c:v>
                </c:pt>
                <c:pt idx="398">
                  <c:v>29.9</c:v>
                </c:pt>
                <c:pt idx="399">
                  <c:v>29.9</c:v>
                </c:pt>
                <c:pt idx="400">
                  <c:v>29.9</c:v>
                </c:pt>
                <c:pt idx="401">
                  <c:v>30</c:v>
                </c:pt>
                <c:pt idx="402">
                  <c:v>29.9</c:v>
                </c:pt>
                <c:pt idx="403">
                  <c:v>29.9</c:v>
                </c:pt>
                <c:pt idx="404">
                  <c:v>30</c:v>
                </c:pt>
                <c:pt idx="405">
                  <c:v>29.6</c:v>
                </c:pt>
                <c:pt idx="406">
                  <c:v>29.3</c:v>
                </c:pt>
                <c:pt idx="407">
                  <c:v>29.5</c:v>
                </c:pt>
                <c:pt idx="408">
                  <c:v>29.5</c:v>
                </c:pt>
                <c:pt idx="409">
                  <c:v>29.6</c:v>
                </c:pt>
                <c:pt idx="410">
                  <c:v>29.6</c:v>
                </c:pt>
                <c:pt idx="411">
                  <c:v>29.9</c:v>
                </c:pt>
                <c:pt idx="412">
                  <c:v>30</c:v>
                </c:pt>
                <c:pt idx="413">
                  <c:v>29.8</c:v>
                </c:pt>
                <c:pt idx="414">
                  <c:v>29.9</c:v>
                </c:pt>
                <c:pt idx="415">
                  <c:v>30</c:v>
                </c:pt>
                <c:pt idx="416">
                  <c:v>30</c:v>
                </c:pt>
                <c:pt idx="417">
                  <c:v>30.2</c:v>
                </c:pt>
                <c:pt idx="418">
                  <c:v>30.3</c:v>
                </c:pt>
                <c:pt idx="419">
                  <c:v>30.1</c:v>
                </c:pt>
                <c:pt idx="420">
                  <c:v>30</c:v>
                </c:pt>
                <c:pt idx="421">
                  <c:v>29.9</c:v>
                </c:pt>
                <c:pt idx="422">
                  <c:v>29.7</c:v>
                </c:pt>
                <c:pt idx="423">
                  <c:v>29.8</c:v>
                </c:pt>
                <c:pt idx="424">
                  <c:v>30</c:v>
                </c:pt>
                <c:pt idx="425">
                  <c:v>29.9</c:v>
                </c:pt>
                <c:pt idx="426">
                  <c:v>29.8</c:v>
                </c:pt>
                <c:pt idx="427">
                  <c:v>30</c:v>
                </c:pt>
                <c:pt idx="428">
                  <c:v>30</c:v>
                </c:pt>
                <c:pt idx="429">
                  <c:v>30</c:v>
                </c:pt>
                <c:pt idx="430">
                  <c:v>29.9</c:v>
                </c:pt>
                <c:pt idx="431">
                  <c:v>29.6</c:v>
                </c:pt>
                <c:pt idx="432">
                  <c:v>29.4</c:v>
                </c:pt>
                <c:pt idx="433">
                  <c:v>29.2</c:v>
                </c:pt>
                <c:pt idx="434">
                  <c:v>29.3</c:v>
                </c:pt>
                <c:pt idx="435">
                  <c:v>29.3</c:v>
                </c:pt>
                <c:pt idx="436">
                  <c:v>29.3</c:v>
                </c:pt>
                <c:pt idx="437">
                  <c:v>29.6</c:v>
                </c:pt>
                <c:pt idx="438">
                  <c:v>29.8</c:v>
                </c:pt>
                <c:pt idx="439">
                  <c:v>29.8</c:v>
                </c:pt>
                <c:pt idx="440">
                  <c:v>29.8</c:v>
                </c:pt>
                <c:pt idx="441">
                  <c:v>30</c:v>
                </c:pt>
                <c:pt idx="442">
                  <c:v>30</c:v>
                </c:pt>
                <c:pt idx="443">
                  <c:v>30.2</c:v>
                </c:pt>
                <c:pt idx="444">
                  <c:v>30</c:v>
                </c:pt>
                <c:pt idx="445">
                  <c:v>29.7</c:v>
                </c:pt>
                <c:pt idx="446">
                  <c:v>29.5</c:v>
                </c:pt>
                <c:pt idx="447">
                  <c:v>29.6</c:v>
                </c:pt>
                <c:pt idx="448">
                  <c:v>29.8</c:v>
                </c:pt>
                <c:pt idx="449">
                  <c:v>29.7</c:v>
                </c:pt>
                <c:pt idx="450">
                  <c:v>29.5</c:v>
                </c:pt>
                <c:pt idx="451">
                  <c:v>29.8</c:v>
                </c:pt>
                <c:pt idx="452">
                  <c:v>29.5</c:v>
                </c:pt>
                <c:pt idx="453">
                  <c:v>29.4</c:v>
                </c:pt>
                <c:pt idx="454">
                  <c:v>29.5</c:v>
                </c:pt>
                <c:pt idx="455">
                  <c:v>29.3</c:v>
                </c:pt>
                <c:pt idx="456">
                  <c:v>28.7</c:v>
                </c:pt>
                <c:pt idx="457">
                  <c:v>29.3</c:v>
                </c:pt>
                <c:pt idx="458">
                  <c:v>29.5</c:v>
                </c:pt>
                <c:pt idx="459">
                  <c:v>29.5</c:v>
                </c:pt>
                <c:pt idx="460">
                  <c:v>29.6</c:v>
                </c:pt>
                <c:pt idx="461">
                  <c:v>29.6</c:v>
                </c:pt>
                <c:pt idx="462">
                  <c:v>29.7</c:v>
                </c:pt>
                <c:pt idx="463">
                  <c:v>29.7</c:v>
                </c:pt>
                <c:pt idx="464">
                  <c:v>29.4</c:v>
                </c:pt>
                <c:pt idx="465">
                  <c:v>29</c:v>
                </c:pt>
                <c:pt idx="466">
                  <c:v>29</c:v>
                </c:pt>
                <c:pt idx="467">
                  <c:v>29.3</c:v>
                </c:pt>
                <c:pt idx="468">
                  <c:v>29.5</c:v>
                </c:pt>
                <c:pt idx="469">
                  <c:v>29.6</c:v>
                </c:pt>
                <c:pt idx="470">
                  <c:v>29.6</c:v>
                </c:pt>
                <c:pt idx="471">
                  <c:v>29.4</c:v>
                </c:pt>
                <c:pt idx="472">
                  <c:v>29.2</c:v>
                </c:pt>
                <c:pt idx="473">
                  <c:v>29.1</c:v>
                </c:pt>
                <c:pt idx="474">
                  <c:v>29.1</c:v>
                </c:pt>
                <c:pt idx="475">
                  <c:v>29.1</c:v>
                </c:pt>
                <c:pt idx="476">
                  <c:v>29.3</c:v>
                </c:pt>
                <c:pt idx="477">
                  <c:v>29.3</c:v>
                </c:pt>
                <c:pt idx="478">
                  <c:v>29.4</c:v>
                </c:pt>
                <c:pt idx="479">
                  <c:v>29.4</c:v>
                </c:pt>
                <c:pt idx="480">
                  <c:v>29.4</c:v>
                </c:pt>
                <c:pt idx="481">
                  <c:v>29</c:v>
                </c:pt>
                <c:pt idx="482">
                  <c:v>28.4</c:v>
                </c:pt>
                <c:pt idx="483">
                  <c:v>28.5</c:v>
                </c:pt>
                <c:pt idx="484">
                  <c:v>28.4</c:v>
                </c:pt>
                <c:pt idx="485">
                  <c:v>28.7</c:v>
                </c:pt>
                <c:pt idx="486">
                  <c:v>28.9</c:v>
                </c:pt>
                <c:pt idx="487">
                  <c:v>29</c:v>
                </c:pt>
                <c:pt idx="488">
                  <c:v>29.2</c:v>
                </c:pt>
                <c:pt idx="489">
                  <c:v>29.1</c:v>
                </c:pt>
                <c:pt idx="490">
                  <c:v>29.4</c:v>
                </c:pt>
                <c:pt idx="491">
                  <c:v>29.5</c:v>
                </c:pt>
                <c:pt idx="492">
                  <c:v>29.4</c:v>
                </c:pt>
                <c:pt idx="493">
                  <c:v>29.4</c:v>
                </c:pt>
                <c:pt idx="494">
                  <c:v>29.3</c:v>
                </c:pt>
                <c:pt idx="495">
                  <c:v>29.2</c:v>
                </c:pt>
                <c:pt idx="496">
                  <c:v>29.2</c:v>
                </c:pt>
                <c:pt idx="497">
                  <c:v>29.3</c:v>
                </c:pt>
                <c:pt idx="498">
                  <c:v>29.1</c:v>
                </c:pt>
                <c:pt idx="499">
                  <c:v>28.8</c:v>
                </c:pt>
                <c:pt idx="500">
                  <c:v>29.1</c:v>
                </c:pt>
                <c:pt idx="501">
                  <c:v>29.1</c:v>
                </c:pt>
                <c:pt idx="502">
                  <c:v>28.9</c:v>
                </c:pt>
                <c:pt idx="503">
                  <c:v>28.9</c:v>
                </c:pt>
                <c:pt idx="504">
                  <c:v>28.9</c:v>
                </c:pt>
                <c:pt idx="505">
                  <c:v>28.4</c:v>
                </c:pt>
                <c:pt idx="506">
                  <c:v>28.5</c:v>
                </c:pt>
                <c:pt idx="507">
                  <c:v>28.9</c:v>
                </c:pt>
                <c:pt idx="508">
                  <c:v>28.9</c:v>
                </c:pt>
                <c:pt idx="509">
                  <c:v>29</c:v>
                </c:pt>
                <c:pt idx="510">
                  <c:v>28.7</c:v>
                </c:pt>
                <c:pt idx="511">
                  <c:v>28.9</c:v>
                </c:pt>
                <c:pt idx="512">
                  <c:v>28.7</c:v>
                </c:pt>
                <c:pt idx="513">
                  <c:v>28.3</c:v>
                </c:pt>
                <c:pt idx="514">
                  <c:v>28</c:v>
                </c:pt>
                <c:pt idx="515">
                  <c:v>27.8</c:v>
                </c:pt>
                <c:pt idx="516">
                  <c:v>27.8</c:v>
                </c:pt>
                <c:pt idx="517">
                  <c:v>27.9</c:v>
                </c:pt>
                <c:pt idx="518">
                  <c:v>28.1</c:v>
                </c:pt>
                <c:pt idx="519">
                  <c:v>28.2</c:v>
                </c:pt>
                <c:pt idx="520">
                  <c:v>28.2</c:v>
                </c:pt>
                <c:pt idx="521">
                  <c:v>28.2</c:v>
                </c:pt>
                <c:pt idx="522">
                  <c:v>27.9</c:v>
                </c:pt>
                <c:pt idx="523">
                  <c:v>28</c:v>
                </c:pt>
                <c:pt idx="524">
                  <c:v>28.2</c:v>
                </c:pt>
                <c:pt idx="525">
                  <c:v>28</c:v>
                </c:pt>
                <c:pt idx="526">
                  <c:v>28</c:v>
                </c:pt>
                <c:pt idx="527">
                  <c:v>27.7</c:v>
                </c:pt>
                <c:pt idx="528">
                  <c:v>27.9</c:v>
                </c:pt>
                <c:pt idx="529">
                  <c:v>28</c:v>
                </c:pt>
                <c:pt idx="530">
                  <c:v>28.2</c:v>
                </c:pt>
                <c:pt idx="531">
                  <c:v>28.3</c:v>
                </c:pt>
                <c:pt idx="532">
                  <c:v>28.5</c:v>
                </c:pt>
                <c:pt idx="533">
                  <c:v>28.6</c:v>
                </c:pt>
                <c:pt idx="534">
                  <c:v>28.6</c:v>
                </c:pt>
                <c:pt idx="535">
                  <c:v>28.6</c:v>
                </c:pt>
                <c:pt idx="536">
                  <c:v>28.7</c:v>
                </c:pt>
                <c:pt idx="537">
                  <c:v>28.5</c:v>
                </c:pt>
                <c:pt idx="538">
                  <c:v>28.4</c:v>
                </c:pt>
                <c:pt idx="539">
                  <c:v>28.3</c:v>
                </c:pt>
                <c:pt idx="540">
                  <c:v>28.3</c:v>
                </c:pt>
                <c:pt idx="541">
                  <c:v>28.4</c:v>
                </c:pt>
                <c:pt idx="542">
                  <c:v>28.3</c:v>
                </c:pt>
                <c:pt idx="543">
                  <c:v>28.3</c:v>
                </c:pt>
                <c:pt idx="544">
                  <c:v>28.4</c:v>
                </c:pt>
                <c:pt idx="545">
                  <c:v>28.3</c:v>
                </c:pt>
                <c:pt idx="546">
                  <c:v>28.4</c:v>
                </c:pt>
                <c:pt idx="547">
                  <c:v>28.5</c:v>
                </c:pt>
                <c:pt idx="548">
                  <c:v>28.3</c:v>
                </c:pt>
                <c:pt idx="549">
                  <c:v>28.4</c:v>
                </c:pt>
                <c:pt idx="550">
                  <c:v>28.3</c:v>
                </c:pt>
                <c:pt idx="551">
                  <c:v>28.2</c:v>
                </c:pt>
                <c:pt idx="552">
                  <c:v>28.3</c:v>
                </c:pt>
                <c:pt idx="553">
                  <c:v>28.4</c:v>
                </c:pt>
                <c:pt idx="554">
                  <c:v>28.4</c:v>
                </c:pt>
                <c:pt idx="555">
                  <c:v>28.3</c:v>
                </c:pt>
                <c:pt idx="556">
                  <c:v>28.2</c:v>
                </c:pt>
                <c:pt idx="557">
                  <c:v>28.3</c:v>
                </c:pt>
                <c:pt idx="558">
                  <c:v>28.3</c:v>
                </c:pt>
                <c:pt idx="559">
                  <c:v>28.3</c:v>
                </c:pt>
                <c:pt idx="560">
                  <c:v>28.4</c:v>
                </c:pt>
                <c:pt idx="561">
                  <c:v>28.4</c:v>
                </c:pt>
                <c:pt idx="562">
                  <c:v>28.5</c:v>
                </c:pt>
                <c:pt idx="563">
                  <c:v>28.5</c:v>
                </c:pt>
                <c:pt idx="564">
                  <c:v>28.6</c:v>
                </c:pt>
                <c:pt idx="565">
                  <c:v>28.7</c:v>
                </c:pt>
                <c:pt idx="566">
                  <c:v>28.7</c:v>
                </c:pt>
                <c:pt idx="567">
                  <c:v>28.7</c:v>
                </c:pt>
                <c:pt idx="568">
                  <c:v>28.4</c:v>
                </c:pt>
                <c:pt idx="569">
                  <c:v>28.3</c:v>
                </c:pt>
                <c:pt idx="570">
                  <c:v>28.4</c:v>
                </c:pt>
                <c:pt idx="571">
                  <c:v>27.8</c:v>
                </c:pt>
                <c:pt idx="572">
                  <c:v>27.7</c:v>
                </c:pt>
                <c:pt idx="573">
                  <c:v>27.8</c:v>
                </c:pt>
                <c:pt idx="574">
                  <c:v>28.1</c:v>
                </c:pt>
                <c:pt idx="575">
                  <c:v>28.2</c:v>
                </c:pt>
                <c:pt idx="576">
                  <c:v>28.2</c:v>
                </c:pt>
                <c:pt idx="577">
                  <c:v>28.2</c:v>
                </c:pt>
                <c:pt idx="578">
                  <c:v>28.2</c:v>
                </c:pt>
                <c:pt idx="579">
                  <c:v>28.3</c:v>
                </c:pt>
                <c:pt idx="580">
                  <c:v>28.2</c:v>
                </c:pt>
                <c:pt idx="581">
                  <c:v>27.9</c:v>
                </c:pt>
                <c:pt idx="582">
                  <c:v>28</c:v>
                </c:pt>
                <c:pt idx="583">
                  <c:v>28.1</c:v>
                </c:pt>
                <c:pt idx="584">
                  <c:v>28.3</c:v>
                </c:pt>
                <c:pt idx="585">
                  <c:v>28.3</c:v>
                </c:pt>
                <c:pt idx="586">
                  <c:v>28</c:v>
                </c:pt>
                <c:pt idx="587">
                  <c:v>27.9</c:v>
                </c:pt>
                <c:pt idx="588">
                  <c:v>28</c:v>
                </c:pt>
                <c:pt idx="589">
                  <c:v>28.1</c:v>
                </c:pt>
                <c:pt idx="590">
                  <c:v>28</c:v>
                </c:pt>
                <c:pt idx="591">
                  <c:v>28</c:v>
                </c:pt>
                <c:pt idx="592">
                  <c:v>27.5</c:v>
                </c:pt>
                <c:pt idx="593">
                  <c:v>27.7</c:v>
                </c:pt>
                <c:pt idx="594">
                  <c:v>28</c:v>
                </c:pt>
                <c:pt idx="595">
                  <c:v>28.3</c:v>
                </c:pt>
                <c:pt idx="596">
                  <c:v>28.3</c:v>
                </c:pt>
                <c:pt idx="597">
                  <c:v>28.3</c:v>
                </c:pt>
                <c:pt idx="598">
                  <c:v>28</c:v>
                </c:pt>
                <c:pt idx="599">
                  <c:v>28</c:v>
                </c:pt>
                <c:pt idx="600">
                  <c:v>28.1</c:v>
                </c:pt>
                <c:pt idx="601">
                  <c:v>28.2</c:v>
                </c:pt>
                <c:pt idx="602">
                  <c:v>28.1</c:v>
                </c:pt>
                <c:pt idx="603">
                  <c:v>28.1</c:v>
                </c:pt>
                <c:pt idx="604">
                  <c:v>27.6</c:v>
                </c:pt>
                <c:pt idx="605">
                  <c:v>27.8</c:v>
                </c:pt>
                <c:pt idx="606">
                  <c:v>27.7</c:v>
                </c:pt>
                <c:pt idx="607">
                  <c:v>27.4</c:v>
                </c:pt>
                <c:pt idx="608">
                  <c:v>27.4</c:v>
                </c:pt>
                <c:pt idx="609">
                  <c:v>27.7</c:v>
                </c:pt>
                <c:pt idx="610">
                  <c:v>27.7</c:v>
                </c:pt>
                <c:pt idx="611">
                  <c:v>27.9</c:v>
                </c:pt>
                <c:pt idx="612">
                  <c:v>27.9</c:v>
                </c:pt>
                <c:pt idx="613">
                  <c:v>27.8</c:v>
                </c:pt>
                <c:pt idx="614">
                  <c:v>27.7</c:v>
                </c:pt>
                <c:pt idx="615">
                  <c:v>28</c:v>
                </c:pt>
                <c:pt idx="616">
                  <c:v>28.1</c:v>
                </c:pt>
                <c:pt idx="617">
                  <c:v>28</c:v>
                </c:pt>
                <c:pt idx="618">
                  <c:v>27.8</c:v>
                </c:pt>
                <c:pt idx="619">
                  <c:v>27.8</c:v>
                </c:pt>
                <c:pt idx="620">
                  <c:v>27.7</c:v>
                </c:pt>
                <c:pt idx="621">
                  <c:v>27.3</c:v>
                </c:pt>
                <c:pt idx="622">
                  <c:v>27.4</c:v>
                </c:pt>
                <c:pt idx="623">
                  <c:v>27.4</c:v>
                </c:pt>
                <c:pt idx="624">
                  <c:v>27.5</c:v>
                </c:pt>
                <c:pt idx="625">
                  <c:v>27.5</c:v>
                </c:pt>
                <c:pt idx="626">
                  <c:v>27.4</c:v>
                </c:pt>
                <c:pt idx="627">
                  <c:v>27.2</c:v>
                </c:pt>
                <c:pt idx="628">
                  <c:v>27.2</c:v>
                </c:pt>
                <c:pt idx="629">
                  <c:v>27.3</c:v>
                </c:pt>
                <c:pt idx="630">
                  <c:v>27.2</c:v>
                </c:pt>
                <c:pt idx="631">
                  <c:v>27.3</c:v>
                </c:pt>
                <c:pt idx="632">
                  <c:v>27.5</c:v>
                </c:pt>
                <c:pt idx="633">
                  <c:v>27.4</c:v>
                </c:pt>
                <c:pt idx="634">
                  <c:v>27.4</c:v>
                </c:pt>
                <c:pt idx="635">
                  <c:v>27.2</c:v>
                </c:pt>
                <c:pt idx="636">
                  <c:v>27.4</c:v>
                </c:pt>
                <c:pt idx="637">
                  <c:v>27.2</c:v>
                </c:pt>
                <c:pt idx="638">
                  <c:v>27.1</c:v>
                </c:pt>
                <c:pt idx="639">
                  <c:v>26.6</c:v>
                </c:pt>
                <c:pt idx="640">
                  <c:v>26.1</c:v>
                </c:pt>
                <c:pt idx="641">
                  <c:v>26.1</c:v>
                </c:pt>
                <c:pt idx="642">
                  <c:v>26.4</c:v>
                </c:pt>
                <c:pt idx="643">
                  <c:v>26.6</c:v>
                </c:pt>
                <c:pt idx="644">
                  <c:v>26.7</c:v>
                </c:pt>
                <c:pt idx="645">
                  <c:v>26.6</c:v>
                </c:pt>
                <c:pt idx="646">
                  <c:v>26.3</c:v>
                </c:pt>
                <c:pt idx="647">
                  <c:v>26.1</c:v>
                </c:pt>
                <c:pt idx="648">
                  <c:v>26.4</c:v>
                </c:pt>
                <c:pt idx="649">
                  <c:v>26.4</c:v>
                </c:pt>
                <c:pt idx="650">
                  <c:v>26.4</c:v>
                </c:pt>
                <c:pt idx="651">
                  <c:v>26.5</c:v>
                </c:pt>
              </c:numCache>
            </c:numRef>
          </c:yVal>
          <c:smooth val="1"/>
          <c:extLst xmlns:c16r2="http://schemas.microsoft.com/office/drawing/2015/06/chart">
            <c:ext xmlns:c16="http://schemas.microsoft.com/office/drawing/2014/chart" uri="{C3380CC4-5D6E-409C-BE32-E72D297353CC}">
              <c16:uniqueId val="{00000000-4A95-430F-BB74-7B0A6E45B055}"/>
            </c:ext>
          </c:extLst>
        </c:ser>
        <c:ser>
          <c:idx val="1"/>
          <c:order val="1"/>
          <c:tx>
            <c:strRef>
              <c:f>wheat!$AX$17</c:f>
              <c:strCache>
                <c:ptCount val="1"/>
                <c:pt idx="0">
                  <c:v>Humidity repeat 2</c:v>
                </c:pt>
              </c:strCache>
            </c:strRef>
          </c:tx>
          <c:spPr>
            <a:ln w="22225"/>
          </c:spPr>
          <c:marker>
            <c:symbol val="square"/>
            <c:size val="5"/>
          </c:marker>
          <c:xVal>
            <c:numRef>
              <c:f>wheat!$AK$18:$AK$755</c:f>
              <c:numCache>
                <c:formatCode>General</c:formatCode>
                <c:ptCount val="738"/>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numCache>
            </c:numRef>
          </c:xVal>
          <c:yVal>
            <c:numRef>
              <c:f>wheat!$AX$18:$AX$751</c:f>
              <c:numCache>
                <c:formatCode>General</c:formatCode>
                <c:ptCount val="734"/>
                <c:pt idx="0">
                  <c:v>53.3</c:v>
                </c:pt>
                <c:pt idx="1">
                  <c:v>55.8</c:v>
                </c:pt>
                <c:pt idx="2">
                  <c:v>58.3</c:v>
                </c:pt>
                <c:pt idx="3">
                  <c:v>60.3</c:v>
                </c:pt>
                <c:pt idx="4">
                  <c:v>61.3</c:v>
                </c:pt>
                <c:pt idx="5">
                  <c:v>62.7</c:v>
                </c:pt>
                <c:pt idx="6">
                  <c:v>63.4</c:v>
                </c:pt>
                <c:pt idx="7">
                  <c:v>63.5</c:v>
                </c:pt>
                <c:pt idx="8">
                  <c:v>63.5</c:v>
                </c:pt>
                <c:pt idx="9">
                  <c:v>63.1</c:v>
                </c:pt>
                <c:pt idx="10">
                  <c:v>62.7</c:v>
                </c:pt>
                <c:pt idx="11">
                  <c:v>62.7</c:v>
                </c:pt>
                <c:pt idx="12">
                  <c:v>63.6</c:v>
                </c:pt>
                <c:pt idx="13">
                  <c:v>64.3</c:v>
                </c:pt>
                <c:pt idx="14">
                  <c:v>64.400000000000006</c:v>
                </c:pt>
                <c:pt idx="15">
                  <c:v>64.8</c:v>
                </c:pt>
                <c:pt idx="16">
                  <c:v>64.599999999999994</c:v>
                </c:pt>
                <c:pt idx="17">
                  <c:v>64.5</c:v>
                </c:pt>
                <c:pt idx="18">
                  <c:v>64.2</c:v>
                </c:pt>
                <c:pt idx="19">
                  <c:v>63.8</c:v>
                </c:pt>
                <c:pt idx="20">
                  <c:v>63.3</c:v>
                </c:pt>
                <c:pt idx="21">
                  <c:v>63.6</c:v>
                </c:pt>
                <c:pt idx="22">
                  <c:v>63.4</c:v>
                </c:pt>
                <c:pt idx="23">
                  <c:v>63.1</c:v>
                </c:pt>
                <c:pt idx="24">
                  <c:v>62.6</c:v>
                </c:pt>
                <c:pt idx="25">
                  <c:v>62.6</c:v>
                </c:pt>
                <c:pt idx="26">
                  <c:v>62.4</c:v>
                </c:pt>
                <c:pt idx="27">
                  <c:v>62.1</c:v>
                </c:pt>
                <c:pt idx="28">
                  <c:v>61.6</c:v>
                </c:pt>
                <c:pt idx="29">
                  <c:v>61.2</c:v>
                </c:pt>
                <c:pt idx="30">
                  <c:v>61.3</c:v>
                </c:pt>
                <c:pt idx="31">
                  <c:v>61.5</c:v>
                </c:pt>
                <c:pt idx="32">
                  <c:v>61.3</c:v>
                </c:pt>
                <c:pt idx="33">
                  <c:v>61.1</c:v>
                </c:pt>
                <c:pt idx="34">
                  <c:v>60.6</c:v>
                </c:pt>
                <c:pt idx="35">
                  <c:v>60.4</c:v>
                </c:pt>
                <c:pt idx="36">
                  <c:v>60.3</c:v>
                </c:pt>
                <c:pt idx="37">
                  <c:v>60.4</c:v>
                </c:pt>
                <c:pt idx="38">
                  <c:v>60</c:v>
                </c:pt>
                <c:pt idx="39">
                  <c:v>59.6</c:v>
                </c:pt>
                <c:pt idx="40">
                  <c:v>59.2</c:v>
                </c:pt>
                <c:pt idx="41">
                  <c:v>59.2</c:v>
                </c:pt>
                <c:pt idx="42">
                  <c:v>58.9</c:v>
                </c:pt>
                <c:pt idx="43">
                  <c:v>58.4</c:v>
                </c:pt>
                <c:pt idx="44">
                  <c:v>58</c:v>
                </c:pt>
                <c:pt idx="45">
                  <c:v>57.5</c:v>
                </c:pt>
                <c:pt idx="46">
                  <c:v>57.5</c:v>
                </c:pt>
                <c:pt idx="47">
                  <c:v>57.2</c:v>
                </c:pt>
                <c:pt idx="48">
                  <c:v>56.8</c:v>
                </c:pt>
                <c:pt idx="49">
                  <c:v>56.5</c:v>
                </c:pt>
                <c:pt idx="50">
                  <c:v>56.1</c:v>
                </c:pt>
                <c:pt idx="51">
                  <c:v>55.9</c:v>
                </c:pt>
                <c:pt idx="52">
                  <c:v>55.7</c:v>
                </c:pt>
                <c:pt idx="53">
                  <c:v>55.4</c:v>
                </c:pt>
                <c:pt idx="54">
                  <c:v>55.1</c:v>
                </c:pt>
                <c:pt idx="55">
                  <c:v>54.9</c:v>
                </c:pt>
                <c:pt idx="56">
                  <c:v>54.6</c:v>
                </c:pt>
                <c:pt idx="57">
                  <c:v>54.5</c:v>
                </c:pt>
                <c:pt idx="58">
                  <c:v>54.4</c:v>
                </c:pt>
                <c:pt idx="59">
                  <c:v>54.3</c:v>
                </c:pt>
                <c:pt idx="60">
                  <c:v>54.2</c:v>
                </c:pt>
                <c:pt idx="61">
                  <c:v>54.1</c:v>
                </c:pt>
                <c:pt idx="62">
                  <c:v>54</c:v>
                </c:pt>
                <c:pt idx="63">
                  <c:v>53.8</c:v>
                </c:pt>
                <c:pt idx="64">
                  <c:v>53.6</c:v>
                </c:pt>
                <c:pt idx="65">
                  <c:v>53.4</c:v>
                </c:pt>
                <c:pt idx="66">
                  <c:v>53.2</c:v>
                </c:pt>
                <c:pt idx="67">
                  <c:v>53.1</c:v>
                </c:pt>
                <c:pt idx="68">
                  <c:v>53</c:v>
                </c:pt>
                <c:pt idx="69">
                  <c:v>52.8</c:v>
                </c:pt>
                <c:pt idx="70">
                  <c:v>52.7</c:v>
                </c:pt>
                <c:pt idx="71">
                  <c:v>52.6</c:v>
                </c:pt>
                <c:pt idx="72">
                  <c:v>52.4</c:v>
                </c:pt>
                <c:pt idx="73">
                  <c:v>52.2</c:v>
                </c:pt>
                <c:pt idx="74">
                  <c:v>52.1</c:v>
                </c:pt>
                <c:pt idx="75">
                  <c:v>51.9</c:v>
                </c:pt>
                <c:pt idx="76">
                  <c:v>51.8</c:v>
                </c:pt>
                <c:pt idx="77">
                  <c:v>51.7</c:v>
                </c:pt>
                <c:pt idx="78">
                  <c:v>51.5</c:v>
                </c:pt>
                <c:pt idx="79">
                  <c:v>51.4</c:v>
                </c:pt>
                <c:pt idx="80">
                  <c:v>51.3</c:v>
                </c:pt>
                <c:pt idx="81">
                  <c:v>51.2</c:v>
                </c:pt>
                <c:pt idx="82">
                  <c:v>51.1</c:v>
                </c:pt>
                <c:pt idx="83">
                  <c:v>50.9</c:v>
                </c:pt>
                <c:pt idx="84">
                  <c:v>50.8</c:v>
                </c:pt>
                <c:pt idx="85">
                  <c:v>50.6</c:v>
                </c:pt>
                <c:pt idx="86">
                  <c:v>50.5</c:v>
                </c:pt>
                <c:pt idx="87">
                  <c:v>50.2</c:v>
                </c:pt>
                <c:pt idx="88">
                  <c:v>50.1</c:v>
                </c:pt>
                <c:pt idx="89">
                  <c:v>49.9</c:v>
                </c:pt>
                <c:pt idx="90">
                  <c:v>49.8</c:v>
                </c:pt>
                <c:pt idx="91">
                  <c:v>49.7</c:v>
                </c:pt>
                <c:pt idx="92">
                  <c:v>49.5</c:v>
                </c:pt>
                <c:pt idx="93">
                  <c:v>49.3</c:v>
                </c:pt>
                <c:pt idx="94">
                  <c:v>49.1</c:v>
                </c:pt>
                <c:pt idx="95">
                  <c:v>48.9</c:v>
                </c:pt>
                <c:pt idx="96">
                  <c:v>48.7</c:v>
                </c:pt>
                <c:pt idx="97">
                  <c:v>48.2</c:v>
                </c:pt>
                <c:pt idx="98">
                  <c:v>47.8</c:v>
                </c:pt>
                <c:pt idx="99">
                  <c:v>47.8</c:v>
                </c:pt>
                <c:pt idx="100">
                  <c:v>47.6</c:v>
                </c:pt>
                <c:pt idx="101">
                  <c:v>47.4</c:v>
                </c:pt>
                <c:pt idx="102">
                  <c:v>47.1</c:v>
                </c:pt>
                <c:pt idx="103">
                  <c:v>46.8</c:v>
                </c:pt>
                <c:pt idx="104">
                  <c:v>46.6</c:v>
                </c:pt>
                <c:pt idx="105">
                  <c:v>46.1</c:v>
                </c:pt>
                <c:pt idx="106">
                  <c:v>46</c:v>
                </c:pt>
                <c:pt idx="107">
                  <c:v>45.8</c:v>
                </c:pt>
                <c:pt idx="108">
                  <c:v>45.7</c:v>
                </c:pt>
                <c:pt idx="109">
                  <c:v>45.7</c:v>
                </c:pt>
                <c:pt idx="110">
                  <c:v>45.7</c:v>
                </c:pt>
                <c:pt idx="111">
                  <c:v>45.4</c:v>
                </c:pt>
                <c:pt idx="112">
                  <c:v>45</c:v>
                </c:pt>
                <c:pt idx="113">
                  <c:v>44.7</c:v>
                </c:pt>
                <c:pt idx="114">
                  <c:v>44.6</c:v>
                </c:pt>
                <c:pt idx="115">
                  <c:v>44.3</c:v>
                </c:pt>
                <c:pt idx="116">
                  <c:v>44.2</c:v>
                </c:pt>
                <c:pt idx="117">
                  <c:v>44.3</c:v>
                </c:pt>
                <c:pt idx="118">
                  <c:v>44.3</c:v>
                </c:pt>
                <c:pt idx="119">
                  <c:v>44.2</c:v>
                </c:pt>
                <c:pt idx="120">
                  <c:v>44.1</c:v>
                </c:pt>
                <c:pt idx="121">
                  <c:v>43.8</c:v>
                </c:pt>
                <c:pt idx="122">
                  <c:v>43.7</c:v>
                </c:pt>
                <c:pt idx="123">
                  <c:v>43.6</c:v>
                </c:pt>
                <c:pt idx="124">
                  <c:v>43.5</c:v>
                </c:pt>
                <c:pt idx="125">
                  <c:v>43.8</c:v>
                </c:pt>
                <c:pt idx="126">
                  <c:v>43.6</c:v>
                </c:pt>
                <c:pt idx="127">
                  <c:v>43.5</c:v>
                </c:pt>
                <c:pt idx="128">
                  <c:v>43.2</c:v>
                </c:pt>
                <c:pt idx="129">
                  <c:v>43</c:v>
                </c:pt>
                <c:pt idx="130">
                  <c:v>42.6</c:v>
                </c:pt>
                <c:pt idx="131">
                  <c:v>41.9</c:v>
                </c:pt>
                <c:pt idx="132">
                  <c:v>41.6</c:v>
                </c:pt>
                <c:pt idx="133">
                  <c:v>41.1</c:v>
                </c:pt>
                <c:pt idx="134">
                  <c:v>41.2</c:v>
                </c:pt>
                <c:pt idx="135">
                  <c:v>41.4</c:v>
                </c:pt>
                <c:pt idx="136">
                  <c:v>41.3</c:v>
                </c:pt>
                <c:pt idx="137">
                  <c:v>41.2</c:v>
                </c:pt>
                <c:pt idx="138">
                  <c:v>41.2</c:v>
                </c:pt>
                <c:pt idx="139">
                  <c:v>41.1</c:v>
                </c:pt>
                <c:pt idx="140">
                  <c:v>40.9</c:v>
                </c:pt>
                <c:pt idx="141">
                  <c:v>40.9</c:v>
                </c:pt>
                <c:pt idx="142">
                  <c:v>40.5</c:v>
                </c:pt>
                <c:pt idx="143">
                  <c:v>40.5</c:v>
                </c:pt>
                <c:pt idx="144">
                  <c:v>40.5</c:v>
                </c:pt>
                <c:pt idx="145">
                  <c:v>40.299999999999997</c:v>
                </c:pt>
                <c:pt idx="146">
                  <c:v>40.1</c:v>
                </c:pt>
                <c:pt idx="147">
                  <c:v>40</c:v>
                </c:pt>
                <c:pt idx="148">
                  <c:v>39.9</c:v>
                </c:pt>
                <c:pt idx="149">
                  <c:v>39.6</c:v>
                </c:pt>
                <c:pt idx="150">
                  <c:v>39.5</c:v>
                </c:pt>
                <c:pt idx="151">
                  <c:v>39.1</c:v>
                </c:pt>
                <c:pt idx="152">
                  <c:v>39</c:v>
                </c:pt>
                <c:pt idx="153">
                  <c:v>38.799999999999997</c:v>
                </c:pt>
                <c:pt idx="154">
                  <c:v>38.5</c:v>
                </c:pt>
                <c:pt idx="155">
                  <c:v>38.6</c:v>
                </c:pt>
                <c:pt idx="156">
                  <c:v>38.6</c:v>
                </c:pt>
                <c:pt idx="157">
                  <c:v>38.5</c:v>
                </c:pt>
                <c:pt idx="158">
                  <c:v>38.5</c:v>
                </c:pt>
                <c:pt idx="159">
                  <c:v>38.299999999999997</c:v>
                </c:pt>
                <c:pt idx="160">
                  <c:v>38</c:v>
                </c:pt>
                <c:pt idx="161">
                  <c:v>38.299999999999997</c:v>
                </c:pt>
                <c:pt idx="162">
                  <c:v>38.200000000000003</c:v>
                </c:pt>
                <c:pt idx="163">
                  <c:v>38</c:v>
                </c:pt>
                <c:pt idx="164">
                  <c:v>37.799999999999997</c:v>
                </c:pt>
                <c:pt idx="165">
                  <c:v>37.700000000000003</c:v>
                </c:pt>
                <c:pt idx="166">
                  <c:v>37.799999999999997</c:v>
                </c:pt>
                <c:pt idx="167">
                  <c:v>37.5</c:v>
                </c:pt>
                <c:pt idx="168">
                  <c:v>37.200000000000003</c:v>
                </c:pt>
                <c:pt idx="169">
                  <c:v>36.9</c:v>
                </c:pt>
                <c:pt idx="170">
                  <c:v>36.799999999999997</c:v>
                </c:pt>
                <c:pt idx="171">
                  <c:v>36.200000000000003</c:v>
                </c:pt>
                <c:pt idx="172">
                  <c:v>36.299999999999997</c:v>
                </c:pt>
                <c:pt idx="173">
                  <c:v>36.5</c:v>
                </c:pt>
                <c:pt idx="174">
                  <c:v>36.4</c:v>
                </c:pt>
                <c:pt idx="175">
                  <c:v>36.6</c:v>
                </c:pt>
                <c:pt idx="176">
                  <c:v>36.6</c:v>
                </c:pt>
                <c:pt idx="177">
                  <c:v>36.1</c:v>
                </c:pt>
                <c:pt idx="178">
                  <c:v>36</c:v>
                </c:pt>
                <c:pt idx="179">
                  <c:v>36</c:v>
                </c:pt>
                <c:pt idx="180">
                  <c:v>35.799999999999997</c:v>
                </c:pt>
                <c:pt idx="181">
                  <c:v>35.700000000000003</c:v>
                </c:pt>
                <c:pt idx="182">
                  <c:v>36</c:v>
                </c:pt>
                <c:pt idx="183">
                  <c:v>36.1</c:v>
                </c:pt>
                <c:pt idx="184">
                  <c:v>36</c:v>
                </c:pt>
                <c:pt idx="185">
                  <c:v>35.9</c:v>
                </c:pt>
                <c:pt idx="186">
                  <c:v>35.799999999999997</c:v>
                </c:pt>
                <c:pt idx="187">
                  <c:v>35.799999999999997</c:v>
                </c:pt>
                <c:pt idx="188">
                  <c:v>35.700000000000003</c:v>
                </c:pt>
                <c:pt idx="189">
                  <c:v>35.5</c:v>
                </c:pt>
                <c:pt idx="190">
                  <c:v>35.4</c:v>
                </c:pt>
                <c:pt idx="191">
                  <c:v>35.1</c:v>
                </c:pt>
                <c:pt idx="192">
                  <c:v>35.1</c:v>
                </c:pt>
                <c:pt idx="193">
                  <c:v>35.1</c:v>
                </c:pt>
                <c:pt idx="194">
                  <c:v>34.5</c:v>
                </c:pt>
                <c:pt idx="195">
                  <c:v>34.200000000000003</c:v>
                </c:pt>
                <c:pt idx="196">
                  <c:v>34.200000000000003</c:v>
                </c:pt>
                <c:pt idx="197">
                  <c:v>34.299999999999997</c:v>
                </c:pt>
                <c:pt idx="198">
                  <c:v>34.299999999999997</c:v>
                </c:pt>
                <c:pt idx="199">
                  <c:v>34</c:v>
                </c:pt>
                <c:pt idx="200">
                  <c:v>34.1</c:v>
                </c:pt>
                <c:pt idx="201">
                  <c:v>34.1</c:v>
                </c:pt>
                <c:pt idx="202">
                  <c:v>33.9</c:v>
                </c:pt>
                <c:pt idx="203">
                  <c:v>33.9</c:v>
                </c:pt>
                <c:pt idx="204">
                  <c:v>33.6</c:v>
                </c:pt>
                <c:pt idx="205">
                  <c:v>33.6</c:v>
                </c:pt>
                <c:pt idx="206">
                  <c:v>33.6</c:v>
                </c:pt>
                <c:pt idx="207">
                  <c:v>33.700000000000003</c:v>
                </c:pt>
                <c:pt idx="208">
                  <c:v>33.299999999999997</c:v>
                </c:pt>
                <c:pt idx="209">
                  <c:v>33.299999999999997</c:v>
                </c:pt>
                <c:pt idx="210">
                  <c:v>33.700000000000003</c:v>
                </c:pt>
                <c:pt idx="211">
                  <c:v>33.5</c:v>
                </c:pt>
                <c:pt idx="212">
                  <c:v>33.6</c:v>
                </c:pt>
                <c:pt idx="213">
                  <c:v>33.6</c:v>
                </c:pt>
                <c:pt idx="214">
                  <c:v>33.799999999999997</c:v>
                </c:pt>
                <c:pt idx="215">
                  <c:v>33.6</c:v>
                </c:pt>
                <c:pt idx="216">
                  <c:v>33.4</c:v>
                </c:pt>
                <c:pt idx="217">
                  <c:v>32.700000000000003</c:v>
                </c:pt>
                <c:pt idx="218">
                  <c:v>32.799999999999997</c:v>
                </c:pt>
                <c:pt idx="219">
                  <c:v>32.799999999999997</c:v>
                </c:pt>
                <c:pt idx="220">
                  <c:v>32.9</c:v>
                </c:pt>
                <c:pt idx="221">
                  <c:v>32.799999999999997</c:v>
                </c:pt>
                <c:pt idx="222">
                  <c:v>32.799999999999997</c:v>
                </c:pt>
                <c:pt idx="223">
                  <c:v>33</c:v>
                </c:pt>
                <c:pt idx="224">
                  <c:v>33</c:v>
                </c:pt>
                <c:pt idx="225">
                  <c:v>32.9</c:v>
                </c:pt>
                <c:pt idx="226">
                  <c:v>33.1</c:v>
                </c:pt>
                <c:pt idx="227">
                  <c:v>33</c:v>
                </c:pt>
                <c:pt idx="228">
                  <c:v>32.799999999999997</c:v>
                </c:pt>
                <c:pt idx="229">
                  <c:v>32.6</c:v>
                </c:pt>
                <c:pt idx="230">
                  <c:v>32.799999999999997</c:v>
                </c:pt>
                <c:pt idx="231">
                  <c:v>32.799999999999997</c:v>
                </c:pt>
                <c:pt idx="232">
                  <c:v>32.799999999999997</c:v>
                </c:pt>
                <c:pt idx="233">
                  <c:v>32.9</c:v>
                </c:pt>
                <c:pt idx="234">
                  <c:v>32.799999999999997</c:v>
                </c:pt>
                <c:pt idx="235">
                  <c:v>32.700000000000003</c:v>
                </c:pt>
                <c:pt idx="236">
                  <c:v>32.700000000000003</c:v>
                </c:pt>
                <c:pt idx="237">
                  <c:v>32.700000000000003</c:v>
                </c:pt>
                <c:pt idx="238">
                  <c:v>32.6</c:v>
                </c:pt>
                <c:pt idx="239">
                  <c:v>32.799999999999997</c:v>
                </c:pt>
                <c:pt idx="240">
                  <c:v>32.6</c:v>
                </c:pt>
                <c:pt idx="241">
                  <c:v>32.5</c:v>
                </c:pt>
                <c:pt idx="242">
                  <c:v>32.6</c:v>
                </c:pt>
                <c:pt idx="243">
                  <c:v>32.6</c:v>
                </c:pt>
                <c:pt idx="244">
                  <c:v>33.1</c:v>
                </c:pt>
                <c:pt idx="245">
                  <c:v>33.1</c:v>
                </c:pt>
                <c:pt idx="246">
                  <c:v>32.799999999999997</c:v>
                </c:pt>
                <c:pt idx="247">
                  <c:v>33.299999999999997</c:v>
                </c:pt>
                <c:pt idx="248">
                  <c:v>32.799999999999997</c:v>
                </c:pt>
                <c:pt idx="249">
                  <c:v>33.4</c:v>
                </c:pt>
                <c:pt idx="250">
                  <c:v>33.5</c:v>
                </c:pt>
                <c:pt idx="251">
                  <c:v>32.799999999999997</c:v>
                </c:pt>
                <c:pt idx="252">
                  <c:v>33.1</c:v>
                </c:pt>
                <c:pt idx="253">
                  <c:v>33.5</c:v>
                </c:pt>
                <c:pt idx="254">
                  <c:v>33.5</c:v>
                </c:pt>
                <c:pt idx="255">
                  <c:v>33.6</c:v>
                </c:pt>
                <c:pt idx="256">
                  <c:v>33.799999999999997</c:v>
                </c:pt>
                <c:pt idx="257">
                  <c:v>33.4</c:v>
                </c:pt>
                <c:pt idx="258">
                  <c:v>33.4</c:v>
                </c:pt>
                <c:pt idx="259">
                  <c:v>33.6</c:v>
                </c:pt>
                <c:pt idx="260">
                  <c:v>33.200000000000003</c:v>
                </c:pt>
                <c:pt idx="261">
                  <c:v>33.4</c:v>
                </c:pt>
                <c:pt idx="262">
                  <c:v>33</c:v>
                </c:pt>
                <c:pt idx="263">
                  <c:v>33</c:v>
                </c:pt>
                <c:pt idx="264">
                  <c:v>32.9</c:v>
                </c:pt>
                <c:pt idx="265">
                  <c:v>33</c:v>
                </c:pt>
                <c:pt idx="266">
                  <c:v>32.700000000000003</c:v>
                </c:pt>
                <c:pt idx="267">
                  <c:v>32.799999999999997</c:v>
                </c:pt>
                <c:pt idx="268">
                  <c:v>33</c:v>
                </c:pt>
                <c:pt idx="269">
                  <c:v>33</c:v>
                </c:pt>
                <c:pt idx="270">
                  <c:v>33</c:v>
                </c:pt>
                <c:pt idx="271">
                  <c:v>32.9</c:v>
                </c:pt>
                <c:pt idx="272">
                  <c:v>32.799999999999997</c:v>
                </c:pt>
                <c:pt idx="273">
                  <c:v>32.9</c:v>
                </c:pt>
                <c:pt idx="274">
                  <c:v>32.700000000000003</c:v>
                </c:pt>
                <c:pt idx="275">
                  <c:v>33</c:v>
                </c:pt>
                <c:pt idx="276">
                  <c:v>33.200000000000003</c:v>
                </c:pt>
                <c:pt idx="277">
                  <c:v>33.4</c:v>
                </c:pt>
                <c:pt idx="278">
                  <c:v>33.200000000000003</c:v>
                </c:pt>
                <c:pt idx="279">
                  <c:v>32.6</c:v>
                </c:pt>
                <c:pt idx="280">
                  <c:v>32.799999999999997</c:v>
                </c:pt>
                <c:pt idx="281">
                  <c:v>32.200000000000003</c:v>
                </c:pt>
                <c:pt idx="282">
                  <c:v>32.299999999999997</c:v>
                </c:pt>
                <c:pt idx="283">
                  <c:v>32.1</c:v>
                </c:pt>
                <c:pt idx="284">
                  <c:v>32</c:v>
                </c:pt>
                <c:pt idx="285">
                  <c:v>31.8</c:v>
                </c:pt>
                <c:pt idx="286">
                  <c:v>31.6</c:v>
                </c:pt>
                <c:pt idx="287">
                  <c:v>31.4</c:v>
                </c:pt>
                <c:pt idx="288">
                  <c:v>31.4</c:v>
                </c:pt>
                <c:pt idx="289">
                  <c:v>31.2</c:v>
                </c:pt>
                <c:pt idx="290">
                  <c:v>31.2</c:v>
                </c:pt>
                <c:pt idx="291">
                  <c:v>31.4</c:v>
                </c:pt>
                <c:pt idx="292">
                  <c:v>31.8</c:v>
                </c:pt>
                <c:pt idx="293">
                  <c:v>31.8</c:v>
                </c:pt>
                <c:pt idx="294">
                  <c:v>31.9</c:v>
                </c:pt>
                <c:pt idx="295">
                  <c:v>31.5</c:v>
                </c:pt>
                <c:pt idx="296">
                  <c:v>31.3</c:v>
                </c:pt>
                <c:pt idx="297">
                  <c:v>31.1</c:v>
                </c:pt>
                <c:pt idx="298">
                  <c:v>31.2</c:v>
                </c:pt>
                <c:pt idx="299">
                  <c:v>31.3</c:v>
                </c:pt>
                <c:pt idx="300">
                  <c:v>31.3</c:v>
                </c:pt>
                <c:pt idx="301">
                  <c:v>31.5</c:v>
                </c:pt>
                <c:pt idx="302">
                  <c:v>31.4</c:v>
                </c:pt>
                <c:pt idx="303">
                  <c:v>31.6</c:v>
                </c:pt>
                <c:pt idx="304">
                  <c:v>31.9</c:v>
                </c:pt>
                <c:pt idx="305">
                  <c:v>31.9</c:v>
                </c:pt>
                <c:pt idx="306">
                  <c:v>31.5</c:v>
                </c:pt>
                <c:pt idx="307">
                  <c:v>31.4</c:v>
                </c:pt>
                <c:pt idx="308">
                  <c:v>31.2</c:v>
                </c:pt>
                <c:pt idx="309">
                  <c:v>31</c:v>
                </c:pt>
                <c:pt idx="310">
                  <c:v>31.2</c:v>
                </c:pt>
                <c:pt idx="311">
                  <c:v>31.5</c:v>
                </c:pt>
                <c:pt idx="312">
                  <c:v>31.3</c:v>
                </c:pt>
                <c:pt idx="313">
                  <c:v>31.4</c:v>
                </c:pt>
                <c:pt idx="314">
                  <c:v>31.2</c:v>
                </c:pt>
                <c:pt idx="315">
                  <c:v>31.3</c:v>
                </c:pt>
                <c:pt idx="316">
                  <c:v>31.5</c:v>
                </c:pt>
                <c:pt idx="317">
                  <c:v>31.6</c:v>
                </c:pt>
                <c:pt idx="318">
                  <c:v>31.5</c:v>
                </c:pt>
                <c:pt idx="319">
                  <c:v>31.7</c:v>
                </c:pt>
                <c:pt idx="320">
                  <c:v>31.6</c:v>
                </c:pt>
                <c:pt idx="321">
                  <c:v>31.6</c:v>
                </c:pt>
                <c:pt idx="322">
                  <c:v>31.9</c:v>
                </c:pt>
                <c:pt idx="323">
                  <c:v>32.1</c:v>
                </c:pt>
                <c:pt idx="324">
                  <c:v>31.9</c:v>
                </c:pt>
                <c:pt idx="325">
                  <c:v>31.9</c:v>
                </c:pt>
                <c:pt idx="326">
                  <c:v>31.7</c:v>
                </c:pt>
                <c:pt idx="327">
                  <c:v>31.9</c:v>
                </c:pt>
                <c:pt idx="328">
                  <c:v>31.6</c:v>
                </c:pt>
                <c:pt idx="329">
                  <c:v>31.6</c:v>
                </c:pt>
                <c:pt idx="330">
                  <c:v>31.8</c:v>
                </c:pt>
                <c:pt idx="331">
                  <c:v>31.8</c:v>
                </c:pt>
                <c:pt idx="332">
                  <c:v>31.8</c:v>
                </c:pt>
                <c:pt idx="333">
                  <c:v>31.4</c:v>
                </c:pt>
                <c:pt idx="334">
                  <c:v>31.2</c:v>
                </c:pt>
                <c:pt idx="335">
                  <c:v>30.9</c:v>
                </c:pt>
                <c:pt idx="336">
                  <c:v>30.7</c:v>
                </c:pt>
                <c:pt idx="337">
                  <c:v>30.8</c:v>
                </c:pt>
                <c:pt idx="338">
                  <c:v>31</c:v>
                </c:pt>
                <c:pt idx="339">
                  <c:v>30.8</c:v>
                </c:pt>
                <c:pt idx="340">
                  <c:v>30.9</c:v>
                </c:pt>
                <c:pt idx="341">
                  <c:v>31.3</c:v>
                </c:pt>
                <c:pt idx="342">
                  <c:v>31.4</c:v>
                </c:pt>
                <c:pt idx="343">
                  <c:v>31</c:v>
                </c:pt>
                <c:pt idx="344">
                  <c:v>30.9</c:v>
                </c:pt>
                <c:pt idx="345">
                  <c:v>31</c:v>
                </c:pt>
                <c:pt idx="346">
                  <c:v>31.4</c:v>
                </c:pt>
                <c:pt idx="347">
                  <c:v>31.8</c:v>
                </c:pt>
                <c:pt idx="348">
                  <c:v>31.8</c:v>
                </c:pt>
                <c:pt idx="349">
                  <c:v>31.7</c:v>
                </c:pt>
                <c:pt idx="350">
                  <c:v>31.7</c:v>
                </c:pt>
                <c:pt idx="351">
                  <c:v>31.8</c:v>
                </c:pt>
                <c:pt idx="352">
                  <c:v>31.8</c:v>
                </c:pt>
                <c:pt idx="353">
                  <c:v>31.8</c:v>
                </c:pt>
                <c:pt idx="354">
                  <c:v>31.8</c:v>
                </c:pt>
                <c:pt idx="355">
                  <c:v>31.6</c:v>
                </c:pt>
                <c:pt idx="356">
                  <c:v>31.7</c:v>
                </c:pt>
                <c:pt idx="357">
                  <c:v>31.8</c:v>
                </c:pt>
                <c:pt idx="358">
                  <c:v>31.8</c:v>
                </c:pt>
                <c:pt idx="359">
                  <c:v>31.9</c:v>
                </c:pt>
                <c:pt idx="360">
                  <c:v>31.7</c:v>
                </c:pt>
                <c:pt idx="361">
                  <c:v>31.6</c:v>
                </c:pt>
                <c:pt idx="362">
                  <c:v>31.5</c:v>
                </c:pt>
                <c:pt idx="363">
                  <c:v>31.7</c:v>
                </c:pt>
                <c:pt idx="364">
                  <c:v>31.3</c:v>
                </c:pt>
                <c:pt idx="365">
                  <c:v>31</c:v>
                </c:pt>
                <c:pt idx="366">
                  <c:v>31.3</c:v>
                </c:pt>
                <c:pt idx="367">
                  <c:v>31.2</c:v>
                </c:pt>
                <c:pt idx="368">
                  <c:v>31.3</c:v>
                </c:pt>
                <c:pt idx="369">
                  <c:v>31.2</c:v>
                </c:pt>
                <c:pt idx="370">
                  <c:v>31.3</c:v>
                </c:pt>
                <c:pt idx="371">
                  <c:v>31.4</c:v>
                </c:pt>
                <c:pt idx="372">
                  <c:v>31.3</c:v>
                </c:pt>
                <c:pt idx="373">
                  <c:v>31.5</c:v>
                </c:pt>
                <c:pt idx="374">
                  <c:v>31.3</c:v>
                </c:pt>
                <c:pt idx="375">
                  <c:v>31.2</c:v>
                </c:pt>
                <c:pt idx="376">
                  <c:v>31.4</c:v>
                </c:pt>
                <c:pt idx="377">
                  <c:v>31.4</c:v>
                </c:pt>
                <c:pt idx="378">
                  <c:v>31.7</c:v>
                </c:pt>
                <c:pt idx="379">
                  <c:v>31.8</c:v>
                </c:pt>
                <c:pt idx="380">
                  <c:v>31.8</c:v>
                </c:pt>
                <c:pt idx="381">
                  <c:v>31.7</c:v>
                </c:pt>
                <c:pt idx="382">
                  <c:v>31.8</c:v>
                </c:pt>
                <c:pt idx="383">
                  <c:v>31.6</c:v>
                </c:pt>
                <c:pt idx="384">
                  <c:v>31.5</c:v>
                </c:pt>
                <c:pt idx="385">
                  <c:v>31.6</c:v>
                </c:pt>
                <c:pt idx="386">
                  <c:v>31.3</c:v>
                </c:pt>
                <c:pt idx="387">
                  <c:v>31.2</c:v>
                </c:pt>
                <c:pt idx="388">
                  <c:v>31.2</c:v>
                </c:pt>
                <c:pt idx="389">
                  <c:v>31</c:v>
                </c:pt>
                <c:pt idx="390">
                  <c:v>31.2</c:v>
                </c:pt>
                <c:pt idx="391">
                  <c:v>31.1</c:v>
                </c:pt>
                <c:pt idx="392">
                  <c:v>31.3</c:v>
                </c:pt>
                <c:pt idx="393">
                  <c:v>31.2</c:v>
                </c:pt>
                <c:pt idx="394">
                  <c:v>31.1</c:v>
                </c:pt>
                <c:pt idx="395">
                  <c:v>31</c:v>
                </c:pt>
                <c:pt idx="396">
                  <c:v>31</c:v>
                </c:pt>
                <c:pt idx="397">
                  <c:v>30.8</c:v>
                </c:pt>
                <c:pt idx="398">
                  <c:v>30.7</c:v>
                </c:pt>
                <c:pt idx="399">
                  <c:v>30.8</c:v>
                </c:pt>
                <c:pt idx="400">
                  <c:v>30.8</c:v>
                </c:pt>
                <c:pt idx="401">
                  <c:v>31.1</c:v>
                </c:pt>
                <c:pt idx="402">
                  <c:v>31.1</c:v>
                </c:pt>
                <c:pt idx="403">
                  <c:v>31</c:v>
                </c:pt>
                <c:pt idx="404">
                  <c:v>30.2</c:v>
                </c:pt>
                <c:pt idx="405">
                  <c:v>30</c:v>
                </c:pt>
                <c:pt idx="406">
                  <c:v>29.8</c:v>
                </c:pt>
                <c:pt idx="407">
                  <c:v>29.5</c:v>
                </c:pt>
                <c:pt idx="408">
                  <c:v>29.6</c:v>
                </c:pt>
                <c:pt idx="409">
                  <c:v>29.9</c:v>
                </c:pt>
                <c:pt idx="410">
                  <c:v>30.3</c:v>
                </c:pt>
                <c:pt idx="411">
                  <c:v>30.6</c:v>
                </c:pt>
                <c:pt idx="412">
                  <c:v>30.8</c:v>
                </c:pt>
                <c:pt idx="413">
                  <c:v>30.6</c:v>
                </c:pt>
                <c:pt idx="414">
                  <c:v>30.7</c:v>
                </c:pt>
                <c:pt idx="415">
                  <c:v>30.8</c:v>
                </c:pt>
                <c:pt idx="416">
                  <c:v>30.5</c:v>
                </c:pt>
                <c:pt idx="417">
                  <c:v>30.8</c:v>
                </c:pt>
                <c:pt idx="418">
                  <c:v>31.1</c:v>
                </c:pt>
                <c:pt idx="419">
                  <c:v>30.7</c:v>
                </c:pt>
                <c:pt idx="420">
                  <c:v>30.3</c:v>
                </c:pt>
                <c:pt idx="421">
                  <c:v>30.3</c:v>
                </c:pt>
                <c:pt idx="422">
                  <c:v>30.3</c:v>
                </c:pt>
                <c:pt idx="423">
                  <c:v>30.2</c:v>
                </c:pt>
                <c:pt idx="424">
                  <c:v>30.3</c:v>
                </c:pt>
                <c:pt idx="425">
                  <c:v>30.5</c:v>
                </c:pt>
                <c:pt idx="426">
                  <c:v>30.4</c:v>
                </c:pt>
                <c:pt idx="427">
                  <c:v>30.3</c:v>
                </c:pt>
                <c:pt idx="428">
                  <c:v>30.3</c:v>
                </c:pt>
                <c:pt idx="429">
                  <c:v>30.2</c:v>
                </c:pt>
                <c:pt idx="430">
                  <c:v>30.5</c:v>
                </c:pt>
                <c:pt idx="431">
                  <c:v>30.3</c:v>
                </c:pt>
                <c:pt idx="432">
                  <c:v>30</c:v>
                </c:pt>
                <c:pt idx="433">
                  <c:v>30.1</c:v>
                </c:pt>
                <c:pt idx="434">
                  <c:v>30.4</c:v>
                </c:pt>
                <c:pt idx="435">
                  <c:v>30.3</c:v>
                </c:pt>
                <c:pt idx="436">
                  <c:v>30.4</c:v>
                </c:pt>
                <c:pt idx="437">
                  <c:v>30.2</c:v>
                </c:pt>
                <c:pt idx="438">
                  <c:v>30.2</c:v>
                </c:pt>
                <c:pt idx="439">
                  <c:v>30.3</c:v>
                </c:pt>
                <c:pt idx="440">
                  <c:v>30.2</c:v>
                </c:pt>
                <c:pt idx="441">
                  <c:v>30.3</c:v>
                </c:pt>
                <c:pt idx="442">
                  <c:v>30.1</c:v>
                </c:pt>
                <c:pt idx="443">
                  <c:v>30.4</c:v>
                </c:pt>
                <c:pt idx="444">
                  <c:v>30.4</c:v>
                </c:pt>
                <c:pt idx="445">
                  <c:v>30.4</c:v>
                </c:pt>
                <c:pt idx="446">
                  <c:v>30.5</c:v>
                </c:pt>
                <c:pt idx="447">
                  <c:v>30.7</c:v>
                </c:pt>
                <c:pt idx="448">
                  <c:v>30.5</c:v>
                </c:pt>
                <c:pt idx="449">
                  <c:v>30.5</c:v>
                </c:pt>
                <c:pt idx="450">
                  <c:v>30.7</c:v>
                </c:pt>
                <c:pt idx="451">
                  <c:v>31</c:v>
                </c:pt>
                <c:pt idx="452">
                  <c:v>31.4</c:v>
                </c:pt>
                <c:pt idx="453">
                  <c:v>31.3</c:v>
                </c:pt>
                <c:pt idx="454">
                  <c:v>31.4</c:v>
                </c:pt>
                <c:pt idx="455">
                  <c:v>31.5</c:v>
                </c:pt>
                <c:pt idx="456">
                  <c:v>31.5</c:v>
                </c:pt>
                <c:pt idx="457">
                  <c:v>31.5</c:v>
                </c:pt>
                <c:pt idx="458">
                  <c:v>31.3</c:v>
                </c:pt>
                <c:pt idx="459">
                  <c:v>31.1</c:v>
                </c:pt>
                <c:pt idx="460">
                  <c:v>30.9</c:v>
                </c:pt>
                <c:pt idx="461">
                  <c:v>31</c:v>
                </c:pt>
                <c:pt idx="462">
                  <c:v>31.1</c:v>
                </c:pt>
                <c:pt idx="463">
                  <c:v>31.3</c:v>
                </c:pt>
                <c:pt idx="464">
                  <c:v>31.4</c:v>
                </c:pt>
                <c:pt idx="465">
                  <c:v>31.4</c:v>
                </c:pt>
                <c:pt idx="466">
                  <c:v>31.2</c:v>
                </c:pt>
                <c:pt idx="467">
                  <c:v>30.9</c:v>
                </c:pt>
                <c:pt idx="468">
                  <c:v>31.1</c:v>
                </c:pt>
                <c:pt idx="469">
                  <c:v>31</c:v>
                </c:pt>
                <c:pt idx="470">
                  <c:v>30.9</c:v>
                </c:pt>
                <c:pt idx="471">
                  <c:v>30.7</c:v>
                </c:pt>
                <c:pt idx="472">
                  <c:v>30.7</c:v>
                </c:pt>
                <c:pt idx="473">
                  <c:v>30.9</c:v>
                </c:pt>
                <c:pt idx="474">
                  <c:v>30.8</c:v>
                </c:pt>
                <c:pt idx="475">
                  <c:v>31</c:v>
                </c:pt>
                <c:pt idx="476">
                  <c:v>30.9</c:v>
                </c:pt>
                <c:pt idx="477">
                  <c:v>31</c:v>
                </c:pt>
                <c:pt idx="478">
                  <c:v>31.2</c:v>
                </c:pt>
                <c:pt idx="479">
                  <c:v>31.3</c:v>
                </c:pt>
                <c:pt idx="480">
                  <c:v>31.3</c:v>
                </c:pt>
                <c:pt idx="481">
                  <c:v>31.1</c:v>
                </c:pt>
                <c:pt idx="482">
                  <c:v>31.1</c:v>
                </c:pt>
                <c:pt idx="483">
                  <c:v>31.4</c:v>
                </c:pt>
                <c:pt idx="484">
                  <c:v>31.2</c:v>
                </c:pt>
                <c:pt idx="485">
                  <c:v>31.2</c:v>
                </c:pt>
                <c:pt idx="486">
                  <c:v>31.4</c:v>
                </c:pt>
                <c:pt idx="487">
                  <c:v>31</c:v>
                </c:pt>
                <c:pt idx="488">
                  <c:v>31</c:v>
                </c:pt>
                <c:pt idx="489">
                  <c:v>31.1</c:v>
                </c:pt>
                <c:pt idx="490">
                  <c:v>31.2</c:v>
                </c:pt>
                <c:pt idx="491">
                  <c:v>31</c:v>
                </c:pt>
                <c:pt idx="492">
                  <c:v>30.5</c:v>
                </c:pt>
                <c:pt idx="493">
                  <c:v>30.3</c:v>
                </c:pt>
                <c:pt idx="494">
                  <c:v>30.3</c:v>
                </c:pt>
                <c:pt idx="495">
                  <c:v>30.3</c:v>
                </c:pt>
                <c:pt idx="496">
                  <c:v>30.3</c:v>
                </c:pt>
                <c:pt idx="497">
                  <c:v>30.3</c:v>
                </c:pt>
                <c:pt idx="498">
                  <c:v>30.3</c:v>
                </c:pt>
                <c:pt idx="499">
                  <c:v>30.5</c:v>
                </c:pt>
                <c:pt idx="500">
                  <c:v>30.2</c:v>
                </c:pt>
                <c:pt idx="501">
                  <c:v>30.5</c:v>
                </c:pt>
                <c:pt idx="502">
                  <c:v>30.5</c:v>
                </c:pt>
                <c:pt idx="503">
                  <c:v>30.5</c:v>
                </c:pt>
                <c:pt idx="504">
                  <c:v>30.4</c:v>
                </c:pt>
                <c:pt idx="505">
                  <c:v>30.5</c:v>
                </c:pt>
                <c:pt idx="506">
                  <c:v>30.2</c:v>
                </c:pt>
                <c:pt idx="507">
                  <c:v>29.9</c:v>
                </c:pt>
                <c:pt idx="508">
                  <c:v>30</c:v>
                </c:pt>
                <c:pt idx="509">
                  <c:v>29.9</c:v>
                </c:pt>
                <c:pt idx="510">
                  <c:v>29.8</c:v>
                </c:pt>
                <c:pt idx="511">
                  <c:v>29.4</c:v>
                </c:pt>
                <c:pt idx="512">
                  <c:v>29.5</c:v>
                </c:pt>
                <c:pt idx="513">
                  <c:v>29.6</c:v>
                </c:pt>
                <c:pt idx="514">
                  <c:v>29.5</c:v>
                </c:pt>
                <c:pt idx="515">
                  <c:v>29.2</c:v>
                </c:pt>
                <c:pt idx="516">
                  <c:v>28.9</c:v>
                </c:pt>
                <c:pt idx="517">
                  <c:v>29.6</c:v>
                </c:pt>
                <c:pt idx="518">
                  <c:v>29.6</c:v>
                </c:pt>
                <c:pt idx="519">
                  <c:v>29.5</c:v>
                </c:pt>
                <c:pt idx="520">
                  <c:v>29.3</c:v>
                </c:pt>
                <c:pt idx="521">
                  <c:v>29.3</c:v>
                </c:pt>
                <c:pt idx="522">
                  <c:v>29.3</c:v>
                </c:pt>
                <c:pt idx="523">
                  <c:v>29.5</c:v>
                </c:pt>
                <c:pt idx="524">
                  <c:v>29.5</c:v>
                </c:pt>
                <c:pt idx="525">
                  <c:v>29.4</c:v>
                </c:pt>
                <c:pt idx="526">
                  <c:v>29.3</c:v>
                </c:pt>
                <c:pt idx="527">
                  <c:v>29.6</c:v>
                </c:pt>
                <c:pt idx="528">
                  <c:v>29.6</c:v>
                </c:pt>
                <c:pt idx="529">
                  <c:v>29.5</c:v>
                </c:pt>
                <c:pt idx="530">
                  <c:v>28.9</c:v>
                </c:pt>
                <c:pt idx="531">
                  <c:v>29</c:v>
                </c:pt>
                <c:pt idx="532">
                  <c:v>28.9</c:v>
                </c:pt>
                <c:pt idx="533">
                  <c:v>28.8</c:v>
                </c:pt>
                <c:pt idx="534">
                  <c:v>28.8</c:v>
                </c:pt>
                <c:pt idx="535">
                  <c:v>28.7</c:v>
                </c:pt>
                <c:pt idx="536">
                  <c:v>28.6</c:v>
                </c:pt>
                <c:pt idx="537">
                  <c:v>28.4</c:v>
                </c:pt>
                <c:pt idx="538">
                  <c:v>28.5</c:v>
                </c:pt>
                <c:pt idx="539">
                  <c:v>28.3</c:v>
                </c:pt>
                <c:pt idx="540">
                  <c:v>28.3</c:v>
                </c:pt>
                <c:pt idx="541">
                  <c:v>28.2</c:v>
                </c:pt>
                <c:pt idx="542">
                  <c:v>27.9</c:v>
                </c:pt>
                <c:pt idx="543">
                  <c:v>28.1</c:v>
                </c:pt>
                <c:pt idx="544">
                  <c:v>27.7</c:v>
                </c:pt>
                <c:pt idx="545">
                  <c:v>27.9</c:v>
                </c:pt>
                <c:pt idx="546">
                  <c:v>28.3</c:v>
                </c:pt>
                <c:pt idx="547">
                  <c:v>28.1</c:v>
                </c:pt>
                <c:pt idx="548">
                  <c:v>28.2</c:v>
                </c:pt>
                <c:pt idx="549">
                  <c:v>28.2</c:v>
                </c:pt>
                <c:pt idx="550">
                  <c:v>28.1</c:v>
                </c:pt>
                <c:pt idx="551">
                  <c:v>27.9</c:v>
                </c:pt>
                <c:pt idx="552">
                  <c:v>27.9</c:v>
                </c:pt>
                <c:pt idx="553">
                  <c:v>28</c:v>
                </c:pt>
                <c:pt idx="554">
                  <c:v>27.9</c:v>
                </c:pt>
                <c:pt idx="555">
                  <c:v>27.9</c:v>
                </c:pt>
                <c:pt idx="556">
                  <c:v>28</c:v>
                </c:pt>
                <c:pt idx="557">
                  <c:v>28.2</c:v>
                </c:pt>
                <c:pt idx="558">
                  <c:v>28.1</c:v>
                </c:pt>
                <c:pt idx="559">
                  <c:v>28.3</c:v>
                </c:pt>
                <c:pt idx="560">
                  <c:v>28.5</c:v>
                </c:pt>
                <c:pt idx="561">
                  <c:v>28.4</c:v>
                </c:pt>
                <c:pt idx="562">
                  <c:v>28.3</c:v>
                </c:pt>
                <c:pt idx="563">
                  <c:v>28.3</c:v>
                </c:pt>
                <c:pt idx="564">
                  <c:v>28.3</c:v>
                </c:pt>
                <c:pt idx="565">
                  <c:v>28.5</c:v>
                </c:pt>
                <c:pt idx="566">
                  <c:v>28.5</c:v>
                </c:pt>
                <c:pt idx="567">
                  <c:v>28.8</c:v>
                </c:pt>
                <c:pt idx="568">
                  <c:v>28.9</c:v>
                </c:pt>
                <c:pt idx="569">
                  <c:v>28.9</c:v>
                </c:pt>
                <c:pt idx="570">
                  <c:v>28.7</c:v>
                </c:pt>
                <c:pt idx="571">
                  <c:v>28.7</c:v>
                </c:pt>
                <c:pt idx="572">
                  <c:v>28.7</c:v>
                </c:pt>
                <c:pt idx="573">
                  <c:v>28.8</c:v>
                </c:pt>
                <c:pt idx="574">
                  <c:v>28.9</c:v>
                </c:pt>
                <c:pt idx="575">
                  <c:v>29.1</c:v>
                </c:pt>
                <c:pt idx="576">
                  <c:v>28.9</c:v>
                </c:pt>
                <c:pt idx="577">
                  <c:v>28.9</c:v>
                </c:pt>
                <c:pt idx="578">
                  <c:v>28.7</c:v>
                </c:pt>
                <c:pt idx="579">
                  <c:v>28.7</c:v>
                </c:pt>
                <c:pt idx="580">
                  <c:v>28.5</c:v>
                </c:pt>
                <c:pt idx="581">
                  <c:v>28.2</c:v>
                </c:pt>
                <c:pt idx="582">
                  <c:v>28</c:v>
                </c:pt>
                <c:pt idx="583">
                  <c:v>28</c:v>
                </c:pt>
                <c:pt idx="584">
                  <c:v>27.8</c:v>
                </c:pt>
                <c:pt idx="585">
                  <c:v>28</c:v>
                </c:pt>
                <c:pt idx="586">
                  <c:v>28</c:v>
                </c:pt>
                <c:pt idx="587">
                  <c:v>27.9</c:v>
                </c:pt>
                <c:pt idx="588">
                  <c:v>28.3</c:v>
                </c:pt>
                <c:pt idx="589">
                  <c:v>28.1</c:v>
                </c:pt>
                <c:pt idx="590">
                  <c:v>28.2</c:v>
                </c:pt>
                <c:pt idx="591">
                  <c:v>28.3</c:v>
                </c:pt>
                <c:pt idx="592">
                  <c:v>28.3</c:v>
                </c:pt>
                <c:pt idx="593">
                  <c:v>28.1</c:v>
                </c:pt>
                <c:pt idx="594">
                  <c:v>28.3</c:v>
                </c:pt>
                <c:pt idx="595">
                  <c:v>28.3</c:v>
                </c:pt>
                <c:pt idx="596">
                  <c:v>28.3</c:v>
                </c:pt>
                <c:pt idx="597">
                  <c:v>28.1</c:v>
                </c:pt>
                <c:pt idx="598">
                  <c:v>27.9</c:v>
                </c:pt>
                <c:pt idx="599">
                  <c:v>27.8</c:v>
                </c:pt>
                <c:pt idx="600">
                  <c:v>27.6</c:v>
                </c:pt>
                <c:pt idx="601">
                  <c:v>27.6</c:v>
                </c:pt>
                <c:pt idx="602">
                  <c:v>27.9</c:v>
                </c:pt>
                <c:pt idx="603">
                  <c:v>27.9</c:v>
                </c:pt>
                <c:pt idx="604">
                  <c:v>27.7</c:v>
                </c:pt>
                <c:pt idx="605">
                  <c:v>27.5</c:v>
                </c:pt>
                <c:pt idx="606">
                  <c:v>27.7</c:v>
                </c:pt>
                <c:pt idx="607">
                  <c:v>27.9</c:v>
                </c:pt>
                <c:pt idx="608">
                  <c:v>27.9</c:v>
                </c:pt>
                <c:pt idx="609">
                  <c:v>28.2</c:v>
                </c:pt>
                <c:pt idx="610">
                  <c:v>28.1</c:v>
                </c:pt>
                <c:pt idx="611">
                  <c:v>28.3</c:v>
                </c:pt>
                <c:pt idx="612">
                  <c:v>28.3</c:v>
                </c:pt>
                <c:pt idx="613">
                  <c:v>28.1</c:v>
                </c:pt>
                <c:pt idx="614">
                  <c:v>28</c:v>
                </c:pt>
                <c:pt idx="615">
                  <c:v>28</c:v>
                </c:pt>
                <c:pt idx="616">
                  <c:v>27.8</c:v>
                </c:pt>
                <c:pt idx="617">
                  <c:v>27.8</c:v>
                </c:pt>
                <c:pt idx="618">
                  <c:v>27.9</c:v>
                </c:pt>
                <c:pt idx="619">
                  <c:v>27.7</c:v>
                </c:pt>
                <c:pt idx="620">
                  <c:v>27.9</c:v>
                </c:pt>
                <c:pt idx="621">
                  <c:v>28</c:v>
                </c:pt>
                <c:pt idx="622">
                  <c:v>27.7</c:v>
                </c:pt>
                <c:pt idx="623">
                  <c:v>27.6</c:v>
                </c:pt>
                <c:pt idx="624">
                  <c:v>27.1</c:v>
                </c:pt>
                <c:pt idx="625">
                  <c:v>27</c:v>
                </c:pt>
                <c:pt idx="626">
                  <c:v>27.4</c:v>
                </c:pt>
                <c:pt idx="627">
                  <c:v>27.3</c:v>
                </c:pt>
                <c:pt idx="628">
                  <c:v>26.9</c:v>
                </c:pt>
                <c:pt idx="629">
                  <c:v>27</c:v>
                </c:pt>
                <c:pt idx="630">
                  <c:v>26.6</c:v>
                </c:pt>
                <c:pt idx="631">
                  <c:v>26.7</c:v>
                </c:pt>
                <c:pt idx="632">
                  <c:v>26.8</c:v>
                </c:pt>
                <c:pt idx="633">
                  <c:v>26.9</c:v>
                </c:pt>
                <c:pt idx="634">
                  <c:v>27</c:v>
                </c:pt>
                <c:pt idx="635">
                  <c:v>26.9</c:v>
                </c:pt>
                <c:pt idx="636">
                  <c:v>26.6</c:v>
                </c:pt>
                <c:pt idx="637">
                  <c:v>26.2</c:v>
                </c:pt>
                <c:pt idx="638">
                  <c:v>26.3</c:v>
                </c:pt>
                <c:pt idx="639">
                  <c:v>26</c:v>
                </c:pt>
                <c:pt idx="640">
                  <c:v>26.1</c:v>
                </c:pt>
                <c:pt idx="641">
                  <c:v>26</c:v>
                </c:pt>
                <c:pt idx="642">
                  <c:v>26.2</c:v>
                </c:pt>
                <c:pt idx="643">
                  <c:v>26.7</c:v>
                </c:pt>
                <c:pt idx="644">
                  <c:v>26.3</c:v>
                </c:pt>
                <c:pt idx="645">
                  <c:v>26.5</c:v>
                </c:pt>
                <c:pt idx="646">
                  <c:v>27</c:v>
                </c:pt>
                <c:pt idx="647">
                  <c:v>26.6</c:v>
                </c:pt>
                <c:pt idx="648">
                  <c:v>26.7</c:v>
                </c:pt>
                <c:pt idx="649">
                  <c:v>26.8</c:v>
                </c:pt>
                <c:pt idx="650">
                  <c:v>26.6</c:v>
                </c:pt>
                <c:pt idx="651">
                  <c:v>26.7</c:v>
                </c:pt>
                <c:pt idx="652">
                  <c:v>26.6</c:v>
                </c:pt>
                <c:pt idx="653">
                  <c:v>26.4</c:v>
                </c:pt>
                <c:pt idx="654">
                  <c:v>26.6</c:v>
                </c:pt>
                <c:pt idx="655">
                  <c:v>26.6</c:v>
                </c:pt>
                <c:pt idx="656">
                  <c:v>26.6</c:v>
                </c:pt>
                <c:pt idx="657">
                  <c:v>26.6</c:v>
                </c:pt>
                <c:pt idx="658">
                  <c:v>26.7</c:v>
                </c:pt>
                <c:pt idx="659">
                  <c:v>26.8</c:v>
                </c:pt>
                <c:pt idx="660">
                  <c:v>26.6</c:v>
                </c:pt>
                <c:pt idx="661">
                  <c:v>26.5</c:v>
                </c:pt>
                <c:pt idx="662">
                  <c:v>26.7</c:v>
                </c:pt>
                <c:pt idx="663">
                  <c:v>26.7</c:v>
                </c:pt>
                <c:pt idx="664">
                  <c:v>26.7</c:v>
                </c:pt>
                <c:pt idx="665">
                  <c:v>26.9</c:v>
                </c:pt>
                <c:pt idx="666">
                  <c:v>27.3</c:v>
                </c:pt>
                <c:pt idx="667">
                  <c:v>27.4</c:v>
                </c:pt>
                <c:pt idx="668">
                  <c:v>27.5</c:v>
                </c:pt>
                <c:pt idx="669">
                  <c:v>27.2</c:v>
                </c:pt>
                <c:pt idx="670">
                  <c:v>27.3</c:v>
                </c:pt>
                <c:pt idx="671">
                  <c:v>27.3</c:v>
                </c:pt>
                <c:pt idx="672">
                  <c:v>27.4</c:v>
                </c:pt>
                <c:pt idx="673">
                  <c:v>27.2</c:v>
                </c:pt>
                <c:pt idx="674">
                  <c:v>27.5</c:v>
                </c:pt>
                <c:pt idx="675">
                  <c:v>27.5</c:v>
                </c:pt>
                <c:pt idx="676">
                  <c:v>27.3</c:v>
                </c:pt>
                <c:pt idx="677">
                  <c:v>27.5</c:v>
                </c:pt>
                <c:pt idx="678">
                  <c:v>27.5</c:v>
                </c:pt>
                <c:pt idx="679">
                  <c:v>27.4</c:v>
                </c:pt>
                <c:pt idx="680">
                  <c:v>27.4</c:v>
                </c:pt>
                <c:pt idx="681">
                  <c:v>27</c:v>
                </c:pt>
                <c:pt idx="682">
                  <c:v>26.7</c:v>
                </c:pt>
                <c:pt idx="683">
                  <c:v>27.4</c:v>
                </c:pt>
                <c:pt idx="684">
                  <c:v>26.6</c:v>
                </c:pt>
                <c:pt idx="685">
                  <c:v>27.2</c:v>
                </c:pt>
                <c:pt idx="686">
                  <c:v>27.2</c:v>
                </c:pt>
                <c:pt idx="687">
                  <c:v>27.4</c:v>
                </c:pt>
                <c:pt idx="688">
                  <c:v>26.9</c:v>
                </c:pt>
                <c:pt idx="689">
                  <c:v>26.9</c:v>
                </c:pt>
                <c:pt idx="690">
                  <c:v>26.6</c:v>
                </c:pt>
              </c:numCache>
            </c:numRef>
          </c:yVal>
          <c:smooth val="1"/>
          <c:extLst xmlns:c16r2="http://schemas.microsoft.com/office/drawing/2015/06/chart">
            <c:ext xmlns:c16="http://schemas.microsoft.com/office/drawing/2014/chart" uri="{C3380CC4-5D6E-409C-BE32-E72D297353CC}">
              <c16:uniqueId val="{00000001-4A95-430F-BB74-7B0A6E45B055}"/>
            </c:ext>
          </c:extLst>
        </c:ser>
        <c:ser>
          <c:idx val="2"/>
          <c:order val="2"/>
          <c:tx>
            <c:strRef>
              <c:f>wheat!$AY$17</c:f>
              <c:strCache>
                <c:ptCount val="1"/>
                <c:pt idx="0">
                  <c:v>Humidity repeat 3</c:v>
                </c:pt>
              </c:strCache>
            </c:strRef>
          </c:tx>
          <c:spPr>
            <a:ln w="22225"/>
          </c:spPr>
          <c:marker>
            <c:symbol val="triangle"/>
            <c:size val="5"/>
          </c:marker>
          <c:xVal>
            <c:numRef>
              <c:f>wheat!$AK$18:$AK$755</c:f>
              <c:numCache>
                <c:formatCode>General</c:formatCode>
                <c:ptCount val="738"/>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numCache>
            </c:numRef>
          </c:xVal>
          <c:yVal>
            <c:numRef>
              <c:f>wheat!$AY$18:$AY$751</c:f>
              <c:numCache>
                <c:formatCode>General</c:formatCode>
                <c:ptCount val="734"/>
                <c:pt idx="0">
                  <c:v>49.9</c:v>
                </c:pt>
                <c:pt idx="1">
                  <c:v>51.8</c:v>
                </c:pt>
                <c:pt idx="2">
                  <c:v>53.2</c:v>
                </c:pt>
                <c:pt idx="3">
                  <c:v>54.7</c:v>
                </c:pt>
                <c:pt idx="4">
                  <c:v>55.3</c:v>
                </c:pt>
                <c:pt idx="5">
                  <c:v>55.5</c:v>
                </c:pt>
                <c:pt idx="6">
                  <c:v>55.5</c:v>
                </c:pt>
                <c:pt idx="7">
                  <c:v>55.6</c:v>
                </c:pt>
                <c:pt idx="8">
                  <c:v>55.3</c:v>
                </c:pt>
                <c:pt idx="9">
                  <c:v>55.8</c:v>
                </c:pt>
                <c:pt idx="10">
                  <c:v>55.3</c:v>
                </c:pt>
                <c:pt idx="11">
                  <c:v>55.6</c:v>
                </c:pt>
                <c:pt idx="12">
                  <c:v>55.3</c:v>
                </c:pt>
                <c:pt idx="13">
                  <c:v>54.9</c:v>
                </c:pt>
                <c:pt idx="14">
                  <c:v>54.7</c:v>
                </c:pt>
                <c:pt idx="15">
                  <c:v>54.7</c:v>
                </c:pt>
                <c:pt idx="16">
                  <c:v>54.5</c:v>
                </c:pt>
                <c:pt idx="17">
                  <c:v>54.6</c:v>
                </c:pt>
                <c:pt idx="18">
                  <c:v>54.6</c:v>
                </c:pt>
                <c:pt idx="19">
                  <c:v>54.6</c:v>
                </c:pt>
                <c:pt idx="20">
                  <c:v>54.3</c:v>
                </c:pt>
                <c:pt idx="21">
                  <c:v>54.5</c:v>
                </c:pt>
                <c:pt idx="22">
                  <c:v>55</c:v>
                </c:pt>
                <c:pt idx="23">
                  <c:v>54.9</c:v>
                </c:pt>
                <c:pt idx="24">
                  <c:v>55</c:v>
                </c:pt>
                <c:pt idx="25">
                  <c:v>55</c:v>
                </c:pt>
                <c:pt idx="26">
                  <c:v>54.7</c:v>
                </c:pt>
                <c:pt idx="27">
                  <c:v>54.5</c:v>
                </c:pt>
                <c:pt idx="28">
                  <c:v>54.4</c:v>
                </c:pt>
                <c:pt idx="29">
                  <c:v>54.3</c:v>
                </c:pt>
                <c:pt idx="30">
                  <c:v>54.2</c:v>
                </c:pt>
                <c:pt idx="31">
                  <c:v>53.9</c:v>
                </c:pt>
                <c:pt idx="32">
                  <c:v>53.8</c:v>
                </c:pt>
                <c:pt idx="33">
                  <c:v>53.6</c:v>
                </c:pt>
                <c:pt idx="34">
                  <c:v>53.4</c:v>
                </c:pt>
                <c:pt idx="35">
                  <c:v>53.3</c:v>
                </c:pt>
                <c:pt idx="36">
                  <c:v>53.1</c:v>
                </c:pt>
                <c:pt idx="37">
                  <c:v>53</c:v>
                </c:pt>
                <c:pt idx="38">
                  <c:v>52.8</c:v>
                </c:pt>
                <c:pt idx="39">
                  <c:v>52.7</c:v>
                </c:pt>
                <c:pt idx="40">
                  <c:v>52.5</c:v>
                </c:pt>
                <c:pt idx="41">
                  <c:v>52.4</c:v>
                </c:pt>
                <c:pt idx="42">
                  <c:v>52.2</c:v>
                </c:pt>
                <c:pt idx="43">
                  <c:v>52.1</c:v>
                </c:pt>
                <c:pt idx="44">
                  <c:v>52</c:v>
                </c:pt>
                <c:pt idx="45">
                  <c:v>51.9</c:v>
                </c:pt>
                <c:pt idx="46">
                  <c:v>51.7</c:v>
                </c:pt>
                <c:pt idx="47">
                  <c:v>51.5</c:v>
                </c:pt>
                <c:pt idx="48">
                  <c:v>51.3</c:v>
                </c:pt>
                <c:pt idx="49">
                  <c:v>51.2</c:v>
                </c:pt>
                <c:pt idx="50">
                  <c:v>51.1</c:v>
                </c:pt>
                <c:pt idx="51">
                  <c:v>50.9</c:v>
                </c:pt>
                <c:pt idx="52">
                  <c:v>50.7</c:v>
                </c:pt>
                <c:pt idx="53">
                  <c:v>50.7</c:v>
                </c:pt>
                <c:pt idx="54">
                  <c:v>50.5</c:v>
                </c:pt>
                <c:pt idx="55">
                  <c:v>50.4</c:v>
                </c:pt>
                <c:pt idx="56">
                  <c:v>50.3</c:v>
                </c:pt>
                <c:pt idx="57">
                  <c:v>50.1</c:v>
                </c:pt>
                <c:pt idx="58">
                  <c:v>50</c:v>
                </c:pt>
                <c:pt idx="59">
                  <c:v>49.7</c:v>
                </c:pt>
                <c:pt idx="60">
                  <c:v>49.6</c:v>
                </c:pt>
                <c:pt idx="61">
                  <c:v>49.4</c:v>
                </c:pt>
                <c:pt idx="62">
                  <c:v>49.2</c:v>
                </c:pt>
                <c:pt idx="63">
                  <c:v>49</c:v>
                </c:pt>
                <c:pt idx="64">
                  <c:v>48.8</c:v>
                </c:pt>
                <c:pt idx="65">
                  <c:v>48.6</c:v>
                </c:pt>
                <c:pt idx="66">
                  <c:v>48.5</c:v>
                </c:pt>
                <c:pt idx="67">
                  <c:v>48.3</c:v>
                </c:pt>
                <c:pt idx="68">
                  <c:v>48.2</c:v>
                </c:pt>
                <c:pt idx="69">
                  <c:v>48</c:v>
                </c:pt>
                <c:pt idx="70">
                  <c:v>47.8</c:v>
                </c:pt>
                <c:pt idx="71">
                  <c:v>47.6</c:v>
                </c:pt>
                <c:pt idx="72">
                  <c:v>47.5</c:v>
                </c:pt>
                <c:pt idx="73">
                  <c:v>47.4</c:v>
                </c:pt>
                <c:pt idx="74">
                  <c:v>47.3</c:v>
                </c:pt>
                <c:pt idx="75">
                  <c:v>47</c:v>
                </c:pt>
                <c:pt idx="76">
                  <c:v>46.7</c:v>
                </c:pt>
                <c:pt idx="77">
                  <c:v>46.4</c:v>
                </c:pt>
                <c:pt idx="78">
                  <c:v>46.3</c:v>
                </c:pt>
                <c:pt idx="79">
                  <c:v>46.1</c:v>
                </c:pt>
                <c:pt idx="80">
                  <c:v>45.8</c:v>
                </c:pt>
                <c:pt idx="81">
                  <c:v>45.7</c:v>
                </c:pt>
                <c:pt idx="82">
                  <c:v>45.3</c:v>
                </c:pt>
                <c:pt idx="83">
                  <c:v>45.2</c:v>
                </c:pt>
                <c:pt idx="84">
                  <c:v>44.9</c:v>
                </c:pt>
                <c:pt idx="85">
                  <c:v>44.8</c:v>
                </c:pt>
                <c:pt idx="86">
                  <c:v>44.6</c:v>
                </c:pt>
                <c:pt idx="87">
                  <c:v>44.5</c:v>
                </c:pt>
                <c:pt idx="88">
                  <c:v>44.4</c:v>
                </c:pt>
                <c:pt idx="89">
                  <c:v>44.4</c:v>
                </c:pt>
                <c:pt idx="90">
                  <c:v>44.2</c:v>
                </c:pt>
                <c:pt idx="91">
                  <c:v>44</c:v>
                </c:pt>
                <c:pt idx="92">
                  <c:v>43.6</c:v>
                </c:pt>
                <c:pt idx="93">
                  <c:v>43.6</c:v>
                </c:pt>
                <c:pt idx="94">
                  <c:v>43.5</c:v>
                </c:pt>
                <c:pt idx="95">
                  <c:v>43.4</c:v>
                </c:pt>
                <c:pt idx="96">
                  <c:v>43.3</c:v>
                </c:pt>
                <c:pt idx="97">
                  <c:v>43.3</c:v>
                </c:pt>
                <c:pt idx="98">
                  <c:v>43.1</c:v>
                </c:pt>
                <c:pt idx="99">
                  <c:v>43.1</c:v>
                </c:pt>
                <c:pt idx="100">
                  <c:v>43</c:v>
                </c:pt>
                <c:pt idx="101">
                  <c:v>42.9</c:v>
                </c:pt>
                <c:pt idx="102">
                  <c:v>42.8</c:v>
                </c:pt>
                <c:pt idx="103">
                  <c:v>42.8</c:v>
                </c:pt>
                <c:pt idx="104">
                  <c:v>42.6</c:v>
                </c:pt>
                <c:pt idx="105">
                  <c:v>42.5</c:v>
                </c:pt>
                <c:pt idx="106">
                  <c:v>42.3</c:v>
                </c:pt>
                <c:pt idx="107">
                  <c:v>42</c:v>
                </c:pt>
                <c:pt idx="108">
                  <c:v>41.9</c:v>
                </c:pt>
                <c:pt idx="109">
                  <c:v>41.8</c:v>
                </c:pt>
                <c:pt idx="110">
                  <c:v>41.9</c:v>
                </c:pt>
                <c:pt idx="111">
                  <c:v>41.7</c:v>
                </c:pt>
                <c:pt idx="112">
                  <c:v>41.7</c:v>
                </c:pt>
                <c:pt idx="113">
                  <c:v>41.5</c:v>
                </c:pt>
                <c:pt idx="114">
                  <c:v>41.3</c:v>
                </c:pt>
                <c:pt idx="115">
                  <c:v>41.1</c:v>
                </c:pt>
                <c:pt idx="116">
                  <c:v>41</c:v>
                </c:pt>
                <c:pt idx="117">
                  <c:v>41</c:v>
                </c:pt>
                <c:pt idx="118">
                  <c:v>41</c:v>
                </c:pt>
                <c:pt idx="119">
                  <c:v>41</c:v>
                </c:pt>
                <c:pt idx="120">
                  <c:v>40.9</c:v>
                </c:pt>
                <c:pt idx="121">
                  <c:v>40.700000000000003</c:v>
                </c:pt>
                <c:pt idx="122">
                  <c:v>40.5</c:v>
                </c:pt>
                <c:pt idx="123">
                  <c:v>40.299999999999997</c:v>
                </c:pt>
                <c:pt idx="124">
                  <c:v>40.200000000000003</c:v>
                </c:pt>
                <c:pt idx="125">
                  <c:v>40.1</c:v>
                </c:pt>
                <c:pt idx="126">
                  <c:v>39.9</c:v>
                </c:pt>
                <c:pt idx="127">
                  <c:v>39.9</c:v>
                </c:pt>
                <c:pt idx="128">
                  <c:v>39.6</c:v>
                </c:pt>
                <c:pt idx="129">
                  <c:v>39.6</c:v>
                </c:pt>
                <c:pt idx="130">
                  <c:v>39.5</c:v>
                </c:pt>
                <c:pt idx="131">
                  <c:v>39.5</c:v>
                </c:pt>
                <c:pt idx="132">
                  <c:v>39.299999999999997</c:v>
                </c:pt>
                <c:pt idx="133">
                  <c:v>39.1</c:v>
                </c:pt>
                <c:pt idx="134">
                  <c:v>39.1</c:v>
                </c:pt>
                <c:pt idx="135">
                  <c:v>39</c:v>
                </c:pt>
                <c:pt idx="136">
                  <c:v>39.200000000000003</c:v>
                </c:pt>
                <c:pt idx="137">
                  <c:v>39.4</c:v>
                </c:pt>
                <c:pt idx="138">
                  <c:v>39.4</c:v>
                </c:pt>
                <c:pt idx="139">
                  <c:v>39</c:v>
                </c:pt>
                <c:pt idx="140">
                  <c:v>39</c:v>
                </c:pt>
                <c:pt idx="141">
                  <c:v>38.700000000000003</c:v>
                </c:pt>
                <c:pt idx="142">
                  <c:v>38.1</c:v>
                </c:pt>
                <c:pt idx="143">
                  <c:v>38.299999999999997</c:v>
                </c:pt>
                <c:pt idx="144">
                  <c:v>38.5</c:v>
                </c:pt>
                <c:pt idx="145">
                  <c:v>38.5</c:v>
                </c:pt>
                <c:pt idx="146">
                  <c:v>38.6</c:v>
                </c:pt>
                <c:pt idx="147">
                  <c:v>38.299999999999997</c:v>
                </c:pt>
                <c:pt idx="148">
                  <c:v>38.4</c:v>
                </c:pt>
                <c:pt idx="149">
                  <c:v>38.299999999999997</c:v>
                </c:pt>
                <c:pt idx="150">
                  <c:v>37.799999999999997</c:v>
                </c:pt>
                <c:pt idx="151">
                  <c:v>38</c:v>
                </c:pt>
                <c:pt idx="152">
                  <c:v>38.1</c:v>
                </c:pt>
                <c:pt idx="153">
                  <c:v>38.299999999999997</c:v>
                </c:pt>
                <c:pt idx="154">
                  <c:v>38.299999999999997</c:v>
                </c:pt>
                <c:pt idx="155">
                  <c:v>38.1</c:v>
                </c:pt>
                <c:pt idx="156">
                  <c:v>38</c:v>
                </c:pt>
                <c:pt idx="157">
                  <c:v>37.9</c:v>
                </c:pt>
                <c:pt idx="158">
                  <c:v>37.9</c:v>
                </c:pt>
                <c:pt idx="159">
                  <c:v>37.9</c:v>
                </c:pt>
                <c:pt idx="160">
                  <c:v>37.799999999999997</c:v>
                </c:pt>
                <c:pt idx="161">
                  <c:v>37.799999999999997</c:v>
                </c:pt>
                <c:pt idx="162">
                  <c:v>38.1</c:v>
                </c:pt>
                <c:pt idx="163">
                  <c:v>38.1</c:v>
                </c:pt>
                <c:pt idx="164">
                  <c:v>38.200000000000003</c:v>
                </c:pt>
                <c:pt idx="165">
                  <c:v>38.200000000000003</c:v>
                </c:pt>
                <c:pt idx="166">
                  <c:v>38.200000000000003</c:v>
                </c:pt>
                <c:pt idx="167">
                  <c:v>38.200000000000003</c:v>
                </c:pt>
                <c:pt idx="168">
                  <c:v>38.299999999999997</c:v>
                </c:pt>
                <c:pt idx="169">
                  <c:v>38.4</c:v>
                </c:pt>
                <c:pt idx="170">
                  <c:v>38.4</c:v>
                </c:pt>
                <c:pt idx="171">
                  <c:v>38.4</c:v>
                </c:pt>
                <c:pt idx="172">
                  <c:v>38.4</c:v>
                </c:pt>
                <c:pt idx="173">
                  <c:v>38.299999999999997</c:v>
                </c:pt>
                <c:pt idx="174">
                  <c:v>38.200000000000003</c:v>
                </c:pt>
                <c:pt idx="175">
                  <c:v>38.299999999999997</c:v>
                </c:pt>
                <c:pt idx="176">
                  <c:v>38.1</c:v>
                </c:pt>
                <c:pt idx="177">
                  <c:v>38</c:v>
                </c:pt>
                <c:pt idx="178">
                  <c:v>37.9</c:v>
                </c:pt>
                <c:pt idx="179">
                  <c:v>37.799999999999997</c:v>
                </c:pt>
                <c:pt idx="180">
                  <c:v>37.700000000000003</c:v>
                </c:pt>
                <c:pt idx="181">
                  <c:v>37.6</c:v>
                </c:pt>
                <c:pt idx="182">
                  <c:v>37.6</c:v>
                </c:pt>
                <c:pt idx="183">
                  <c:v>37.5</c:v>
                </c:pt>
                <c:pt idx="184">
                  <c:v>37.4</c:v>
                </c:pt>
                <c:pt idx="185">
                  <c:v>37.4</c:v>
                </c:pt>
                <c:pt idx="186">
                  <c:v>37.6</c:v>
                </c:pt>
                <c:pt idx="187">
                  <c:v>37.700000000000003</c:v>
                </c:pt>
                <c:pt idx="188">
                  <c:v>37.700000000000003</c:v>
                </c:pt>
                <c:pt idx="189">
                  <c:v>37.6</c:v>
                </c:pt>
                <c:pt idx="190">
                  <c:v>37.4</c:v>
                </c:pt>
                <c:pt idx="191">
                  <c:v>37.299999999999997</c:v>
                </c:pt>
                <c:pt idx="192">
                  <c:v>37.1</c:v>
                </c:pt>
                <c:pt idx="193">
                  <c:v>37.1</c:v>
                </c:pt>
                <c:pt idx="194">
                  <c:v>37</c:v>
                </c:pt>
                <c:pt idx="195">
                  <c:v>36.700000000000003</c:v>
                </c:pt>
                <c:pt idx="196">
                  <c:v>36.6</c:v>
                </c:pt>
                <c:pt idx="197">
                  <c:v>36.4</c:v>
                </c:pt>
                <c:pt idx="198">
                  <c:v>36.5</c:v>
                </c:pt>
                <c:pt idx="199">
                  <c:v>36.6</c:v>
                </c:pt>
                <c:pt idx="200">
                  <c:v>36.799999999999997</c:v>
                </c:pt>
                <c:pt idx="201">
                  <c:v>36.799999999999997</c:v>
                </c:pt>
                <c:pt idx="202">
                  <c:v>36.799999999999997</c:v>
                </c:pt>
                <c:pt idx="203">
                  <c:v>37</c:v>
                </c:pt>
                <c:pt idx="204">
                  <c:v>37</c:v>
                </c:pt>
                <c:pt idx="205">
                  <c:v>37.200000000000003</c:v>
                </c:pt>
                <c:pt idx="206">
                  <c:v>37.200000000000003</c:v>
                </c:pt>
                <c:pt idx="207">
                  <c:v>37.1</c:v>
                </c:pt>
                <c:pt idx="208">
                  <c:v>37.1</c:v>
                </c:pt>
                <c:pt idx="209">
                  <c:v>37.1</c:v>
                </c:pt>
                <c:pt idx="210">
                  <c:v>36.799999999999997</c:v>
                </c:pt>
                <c:pt idx="211">
                  <c:v>36.5</c:v>
                </c:pt>
                <c:pt idx="212">
                  <c:v>36.4</c:v>
                </c:pt>
                <c:pt idx="213">
                  <c:v>36.200000000000003</c:v>
                </c:pt>
                <c:pt idx="214">
                  <c:v>36.200000000000003</c:v>
                </c:pt>
                <c:pt idx="215">
                  <c:v>36.299999999999997</c:v>
                </c:pt>
                <c:pt idx="216">
                  <c:v>36.299999999999997</c:v>
                </c:pt>
                <c:pt idx="217">
                  <c:v>36.4</c:v>
                </c:pt>
                <c:pt idx="218">
                  <c:v>36.4</c:v>
                </c:pt>
                <c:pt idx="219">
                  <c:v>36.5</c:v>
                </c:pt>
                <c:pt idx="220">
                  <c:v>36.6</c:v>
                </c:pt>
                <c:pt idx="221">
                  <c:v>36.700000000000003</c:v>
                </c:pt>
                <c:pt idx="222">
                  <c:v>36.6</c:v>
                </c:pt>
                <c:pt idx="223">
                  <c:v>36.6</c:v>
                </c:pt>
                <c:pt idx="224">
                  <c:v>36.5</c:v>
                </c:pt>
                <c:pt idx="225">
                  <c:v>36.6</c:v>
                </c:pt>
                <c:pt idx="226">
                  <c:v>36.4</c:v>
                </c:pt>
                <c:pt idx="227">
                  <c:v>36.299999999999997</c:v>
                </c:pt>
                <c:pt idx="228">
                  <c:v>36</c:v>
                </c:pt>
                <c:pt idx="229">
                  <c:v>36</c:v>
                </c:pt>
                <c:pt idx="230">
                  <c:v>35.9</c:v>
                </c:pt>
                <c:pt idx="231">
                  <c:v>35.9</c:v>
                </c:pt>
                <c:pt idx="232">
                  <c:v>35.700000000000003</c:v>
                </c:pt>
                <c:pt idx="233">
                  <c:v>35.799999999999997</c:v>
                </c:pt>
                <c:pt idx="234">
                  <c:v>35.799999999999997</c:v>
                </c:pt>
                <c:pt idx="235">
                  <c:v>35.799999999999997</c:v>
                </c:pt>
                <c:pt idx="236">
                  <c:v>35.5</c:v>
                </c:pt>
                <c:pt idx="237">
                  <c:v>35.4</c:v>
                </c:pt>
                <c:pt idx="238">
                  <c:v>35.4</c:v>
                </c:pt>
                <c:pt idx="239">
                  <c:v>35.4</c:v>
                </c:pt>
                <c:pt idx="240">
                  <c:v>35.4</c:v>
                </c:pt>
                <c:pt idx="241">
                  <c:v>35.5</c:v>
                </c:pt>
                <c:pt idx="242">
                  <c:v>35.6</c:v>
                </c:pt>
                <c:pt idx="243">
                  <c:v>35.6</c:v>
                </c:pt>
                <c:pt idx="244">
                  <c:v>35.6</c:v>
                </c:pt>
                <c:pt idx="245">
                  <c:v>35</c:v>
                </c:pt>
                <c:pt idx="246">
                  <c:v>34.9</c:v>
                </c:pt>
                <c:pt idx="247">
                  <c:v>34.799999999999997</c:v>
                </c:pt>
                <c:pt idx="248">
                  <c:v>35</c:v>
                </c:pt>
                <c:pt idx="249">
                  <c:v>34.700000000000003</c:v>
                </c:pt>
                <c:pt idx="250">
                  <c:v>34.6</c:v>
                </c:pt>
                <c:pt idx="251">
                  <c:v>34.6</c:v>
                </c:pt>
                <c:pt idx="252">
                  <c:v>34.799999999999997</c:v>
                </c:pt>
                <c:pt idx="253">
                  <c:v>34.9</c:v>
                </c:pt>
                <c:pt idx="254">
                  <c:v>35.200000000000003</c:v>
                </c:pt>
                <c:pt idx="255">
                  <c:v>35</c:v>
                </c:pt>
                <c:pt idx="256">
                  <c:v>34.799999999999997</c:v>
                </c:pt>
                <c:pt idx="257">
                  <c:v>34.4</c:v>
                </c:pt>
                <c:pt idx="258">
                  <c:v>34.700000000000003</c:v>
                </c:pt>
                <c:pt idx="259">
                  <c:v>34.799999999999997</c:v>
                </c:pt>
                <c:pt idx="260">
                  <c:v>34.9</c:v>
                </c:pt>
                <c:pt idx="261">
                  <c:v>35</c:v>
                </c:pt>
                <c:pt idx="262">
                  <c:v>35</c:v>
                </c:pt>
                <c:pt idx="263">
                  <c:v>34.799999999999997</c:v>
                </c:pt>
                <c:pt idx="264">
                  <c:v>34.9</c:v>
                </c:pt>
                <c:pt idx="265">
                  <c:v>34.799999999999997</c:v>
                </c:pt>
                <c:pt idx="266">
                  <c:v>34.5</c:v>
                </c:pt>
                <c:pt idx="267">
                  <c:v>34.5</c:v>
                </c:pt>
                <c:pt idx="268">
                  <c:v>34.6</c:v>
                </c:pt>
                <c:pt idx="269">
                  <c:v>34.799999999999997</c:v>
                </c:pt>
                <c:pt idx="270">
                  <c:v>35</c:v>
                </c:pt>
                <c:pt idx="271">
                  <c:v>35</c:v>
                </c:pt>
                <c:pt idx="272">
                  <c:v>35.200000000000003</c:v>
                </c:pt>
                <c:pt idx="273">
                  <c:v>35.1</c:v>
                </c:pt>
                <c:pt idx="274">
                  <c:v>34.799999999999997</c:v>
                </c:pt>
                <c:pt idx="275">
                  <c:v>34.700000000000003</c:v>
                </c:pt>
                <c:pt idx="276">
                  <c:v>34.5</c:v>
                </c:pt>
                <c:pt idx="277">
                  <c:v>34.5</c:v>
                </c:pt>
                <c:pt idx="278">
                  <c:v>34.6</c:v>
                </c:pt>
                <c:pt idx="279">
                  <c:v>34.5</c:v>
                </c:pt>
                <c:pt idx="280">
                  <c:v>34.4</c:v>
                </c:pt>
                <c:pt idx="281">
                  <c:v>35</c:v>
                </c:pt>
                <c:pt idx="282">
                  <c:v>34.9</c:v>
                </c:pt>
                <c:pt idx="283">
                  <c:v>34.9</c:v>
                </c:pt>
                <c:pt idx="284">
                  <c:v>34.799999999999997</c:v>
                </c:pt>
                <c:pt idx="285">
                  <c:v>34.700000000000003</c:v>
                </c:pt>
                <c:pt idx="286">
                  <c:v>34.9</c:v>
                </c:pt>
                <c:pt idx="287">
                  <c:v>34.700000000000003</c:v>
                </c:pt>
                <c:pt idx="288">
                  <c:v>34.6</c:v>
                </c:pt>
                <c:pt idx="289">
                  <c:v>34.700000000000003</c:v>
                </c:pt>
                <c:pt idx="290">
                  <c:v>34.700000000000003</c:v>
                </c:pt>
                <c:pt idx="291">
                  <c:v>34.799999999999997</c:v>
                </c:pt>
                <c:pt idx="292">
                  <c:v>34.700000000000003</c:v>
                </c:pt>
                <c:pt idx="293">
                  <c:v>34.6</c:v>
                </c:pt>
                <c:pt idx="294">
                  <c:v>34.5</c:v>
                </c:pt>
                <c:pt idx="295">
                  <c:v>34.4</c:v>
                </c:pt>
                <c:pt idx="296">
                  <c:v>34.5</c:v>
                </c:pt>
                <c:pt idx="297">
                  <c:v>34.4</c:v>
                </c:pt>
                <c:pt idx="298">
                  <c:v>34.5</c:v>
                </c:pt>
                <c:pt idx="299">
                  <c:v>34.4</c:v>
                </c:pt>
                <c:pt idx="300">
                  <c:v>34.5</c:v>
                </c:pt>
                <c:pt idx="301">
                  <c:v>34.5</c:v>
                </c:pt>
                <c:pt idx="302">
                  <c:v>34.5</c:v>
                </c:pt>
                <c:pt idx="303">
                  <c:v>34.6</c:v>
                </c:pt>
                <c:pt idx="304">
                  <c:v>34.6</c:v>
                </c:pt>
                <c:pt idx="305">
                  <c:v>34.200000000000003</c:v>
                </c:pt>
                <c:pt idx="306">
                  <c:v>33.9</c:v>
                </c:pt>
                <c:pt idx="307">
                  <c:v>33.6</c:v>
                </c:pt>
                <c:pt idx="308">
                  <c:v>33.799999999999997</c:v>
                </c:pt>
                <c:pt idx="309">
                  <c:v>34</c:v>
                </c:pt>
                <c:pt idx="310">
                  <c:v>34.200000000000003</c:v>
                </c:pt>
                <c:pt idx="311">
                  <c:v>34.1</c:v>
                </c:pt>
                <c:pt idx="312">
                  <c:v>33.700000000000003</c:v>
                </c:pt>
                <c:pt idx="313">
                  <c:v>33.799999999999997</c:v>
                </c:pt>
                <c:pt idx="314">
                  <c:v>34</c:v>
                </c:pt>
                <c:pt idx="315">
                  <c:v>34.1</c:v>
                </c:pt>
                <c:pt idx="316">
                  <c:v>34.1</c:v>
                </c:pt>
                <c:pt idx="317">
                  <c:v>34.200000000000003</c:v>
                </c:pt>
                <c:pt idx="318">
                  <c:v>34.1</c:v>
                </c:pt>
                <c:pt idx="319">
                  <c:v>34</c:v>
                </c:pt>
                <c:pt idx="320">
                  <c:v>33.799999999999997</c:v>
                </c:pt>
                <c:pt idx="321">
                  <c:v>33.799999999999997</c:v>
                </c:pt>
                <c:pt idx="322">
                  <c:v>33.799999999999997</c:v>
                </c:pt>
                <c:pt idx="323">
                  <c:v>33.700000000000003</c:v>
                </c:pt>
                <c:pt idx="324">
                  <c:v>33.6</c:v>
                </c:pt>
                <c:pt idx="325">
                  <c:v>33.700000000000003</c:v>
                </c:pt>
                <c:pt idx="326">
                  <c:v>33.5</c:v>
                </c:pt>
                <c:pt idx="327">
                  <c:v>33.5</c:v>
                </c:pt>
                <c:pt idx="328">
                  <c:v>33.5</c:v>
                </c:pt>
                <c:pt idx="329">
                  <c:v>33.6</c:v>
                </c:pt>
                <c:pt idx="330">
                  <c:v>33.4</c:v>
                </c:pt>
                <c:pt idx="331">
                  <c:v>33.5</c:v>
                </c:pt>
                <c:pt idx="332">
                  <c:v>33.4</c:v>
                </c:pt>
                <c:pt idx="333">
                  <c:v>33.4</c:v>
                </c:pt>
                <c:pt idx="334">
                  <c:v>33.5</c:v>
                </c:pt>
                <c:pt idx="335">
                  <c:v>33.4</c:v>
                </c:pt>
                <c:pt idx="336">
                  <c:v>33.4</c:v>
                </c:pt>
                <c:pt idx="337">
                  <c:v>33.6</c:v>
                </c:pt>
                <c:pt idx="338">
                  <c:v>33.5</c:v>
                </c:pt>
                <c:pt idx="339">
                  <c:v>33.5</c:v>
                </c:pt>
                <c:pt idx="340">
                  <c:v>33.4</c:v>
                </c:pt>
                <c:pt idx="341">
                  <c:v>33.299999999999997</c:v>
                </c:pt>
                <c:pt idx="342">
                  <c:v>33.1</c:v>
                </c:pt>
                <c:pt idx="343">
                  <c:v>33.200000000000003</c:v>
                </c:pt>
                <c:pt idx="344">
                  <c:v>33.200000000000003</c:v>
                </c:pt>
                <c:pt idx="345">
                  <c:v>33.299999999999997</c:v>
                </c:pt>
                <c:pt idx="346">
                  <c:v>33.1</c:v>
                </c:pt>
                <c:pt idx="347">
                  <c:v>32.700000000000003</c:v>
                </c:pt>
                <c:pt idx="348">
                  <c:v>32.799999999999997</c:v>
                </c:pt>
                <c:pt idx="349">
                  <c:v>32.9</c:v>
                </c:pt>
                <c:pt idx="350">
                  <c:v>32.799999999999997</c:v>
                </c:pt>
                <c:pt idx="351">
                  <c:v>32.6</c:v>
                </c:pt>
                <c:pt idx="352">
                  <c:v>32.799999999999997</c:v>
                </c:pt>
                <c:pt idx="353">
                  <c:v>32.9</c:v>
                </c:pt>
                <c:pt idx="354">
                  <c:v>32.9</c:v>
                </c:pt>
                <c:pt idx="355">
                  <c:v>33</c:v>
                </c:pt>
                <c:pt idx="356">
                  <c:v>32.9</c:v>
                </c:pt>
                <c:pt idx="357">
                  <c:v>32.200000000000003</c:v>
                </c:pt>
                <c:pt idx="358">
                  <c:v>32.299999999999997</c:v>
                </c:pt>
                <c:pt idx="359">
                  <c:v>32.5</c:v>
                </c:pt>
                <c:pt idx="360">
                  <c:v>32.6</c:v>
                </c:pt>
                <c:pt idx="361">
                  <c:v>32.4</c:v>
                </c:pt>
                <c:pt idx="362">
                  <c:v>32.4</c:v>
                </c:pt>
                <c:pt idx="363">
                  <c:v>32</c:v>
                </c:pt>
                <c:pt idx="364">
                  <c:v>32.200000000000003</c:v>
                </c:pt>
                <c:pt idx="365">
                  <c:v>32.299999999999997</c:v>
                </c:pt>
                <c:pt idx="366">
                  <c:v>32.4</c:v>
                </c:pt>
                <c:pt idx="367">
                  <c:v>32.4</c:v>
                </c:pt>
                <c:pt idx="368">
                  <c:v>32.5</c:v>
                </c:pt>
                <c:pt idx="369">
                  <c:v>32.700000000000003</c:v>
                </c:pt>
                <c:pt idx="370">
                  <c:v>32.6</c:v>
                </c:pt>
                <c:pt idx="371">
                  <c:v>32.6</c:v>
                </c:pt>
                <c:pt idx="372">
                  <c:v>32.6</c:v>
                </c:pt>
                <c:pt idx="373">
                  <c:v>32.6</c:v>
                </c:pt>
                <c:pt idx="374">
                  <c:v>32.6</c:v>
                </c:pt>
                <c:pt idx="375">
                  <c:v>32.4</c:v>
                </c:pt>
                <c:pt idx="376">
                  <c:v>32.6</c:v>
                </c:pt>
                <c:pt idx="377">
                  <c:v>32.5</c:v>
                </c:pt>
                <c:pt idx="378">
                  <c:v>32.5</c:v>
                </c:pt>
                <c:pt idx="379">
                  <c:v>32.4</c:v>
                </c:pt>
                <c:pt idx="380">
                  <c:v>31.6</c:v>
                </c:pt>
                <c:pt idx="381">
                  <c:v>31.8</c:v>
                </c:pt>
                <c:pt idx="382">
                  <c:v>31.8</c:v>
                </c:pt>
                <c:pt idx="383">
                  <c:v>31.7</c:v>
                </c:pt>
                <c:pt idx="384">
                  <c:v>32</c:v>
                </c:pt>
                <c:pt idx="385">
                  <c:v>31.9</c:v>
                </c:pt>
                <c:pt idx="386">
                  <c:v>32.200000000000003</c:v>
                </c:pt>
                <c:pt idx="387">
                  <c:v>32.299999999999997</c:v>
                </c:pt>
                <c:pt idx="388">
                  <c:v>32.200000000000003</c:v>
                </c:pt>
                <c:pt idx="389">
                  <c:v>32.200000000000003</c:v>
                </c:pt>
                <c:pt idx="390">
                  <c:v>32.1</c:v>
                </c:pt>
                <c:pt idx="391">
                  <c:v>32</c:v>
                </c:pt>
                <c:pt idx="392">
                  <c:v>32.1</c:v>
                </c:pt>
                <c:pt idx="393">
                  <c:v>31.9</c:v>
                </c:pt>
                <c:pt idx="394">
                  <c:v>32</c:v>
                </c:pt>
                <c:pt idx="395">
                  <c:v>32.1</c:v>
                </c:pt>
                <c:pt idx="396">
                  <c:v>32.200000000000003</c:v>
                </c:pt>
                <c:pt idx="397">
                  <c:v>32.1</c:v>
                </c:pt>
                <c:pt idx="398">
                  <c:v>32.1</c:v>
                </c:pt>
                <c:pt idx="399">
                  <c:v>32</c:v>
                </c:pt>
                <c:pt idx="400">
                  <c:v>31.9</c:v>
                </c:pt>
                <c:pt idx="401">
                  <c:v>31.9</c:v>
                </c:pt>
                <c:pt idx="402">
                  <c:v>31.7</c:v>
                </c:pt>
                <c:pt idx="403">
                  <c:v>31.7</c:v>
                </c:pt>
                <c:pt idx="404">
                  <c:v>31.8</c:v>
                </c:pt>
                <c:pt idx="405">
                  <c:v>31.8</c:v>
                </c:pt>
                <c:pt idx="406">
                  <c:v>32</c:v>
                </c:pt>
                <c:pt idx="407">
                  <c:v>32</c:v>
                </c:pt>
                <c:pt idx="408">
                  <c:v>31.8</c:v>
                </c:pt>
                <c:pt idx="409">
                  <c:v>31.9</c:v>
                </c:pt>
                <c:pt idx="410">
                  <c:v>32</c:v>
                </c:pt>
                <c:pt idx="411">
                  <c:v>32.1</c:v>
                </c:pt>
                <c:pt idx="412">
                  <c:v>32.1</c:v>
                </c:pt>
                <c:pt idx="413">
                  <c:v>32.1</c:v>
                </c:pt>
                <c:pt idx="414">
                  <c:v>32</c:v>
                </c:pt>
                <c:pt idx="415">
                  <c:v>31.8</c:v>
                </c:pt>
                <c:pt idx="416">
                  <c:v>31.6</c:v>
                </c:pt>
                <c:pt idx="417">
                  <c:v>31.8</c:v>
                </c:pt>
                <c:pt idx="418">
                  <c:v>31.7</c:v>
                </c:pt>
                <c:pt idx="419">
                  <c:v>31.8</c:v>
                </c:pt>
                <c:pt idx="420">
                  <c:v>31.6</c:v>
                </c:pt>
                <c:pt idx="421">
                  <c:v>31.6</c:v>
                </c:pt>
                <c:pt idx="422">
                  <c:v>31.5</c:v>
                </c:pt>
                <c:pt idx="423">
                  <c:v>31.3</c:v>
                </c:pt>
                <c:pt idx="424">
                  <c:v>31.3</c:v>
                </c:pt>
                <c:pt idx="425">
                  <c:v>31.5</c:v>
                </c:pt>
                <c:pt idx="426">
                  <c:v>31.6</c:v>
                </c:pt>
                <c:pt idx="427">
                  <c:v>31.6</c:v>
                </c:pt>
                <c:pt idx="428">
                  <c:v>31.5</c:v>
                </c:pt>
                <c:pt idx="429">
                  <c:v>31.6</c:v>
                </c:pt>
                <c:pt idx="430">
                  <c:v>31.6</c:v>
                </c:pt>
                <c:pt idx="431">
                  <c:v>31.6</c:v>
                </c:pt>
                <c:pt idx="432">
                  <c:v>31.4</c:v>
                </c:pt>
                <c:pt idx="433">
                  <c:v>31.4</c:v>
                </c:pt>
                <c:pt idx="434">
                  <c:v>31.4</c:v>
                </c:pt>
                <c:pt idx="435">
                  <c:v>31.5</c:v>
                </c:pt>
                <c:pt idx="436">
                  <c:v>31.6</c:v>
                </c:pt>
                <c:pt idx="437">
                  <c:v>31.5</c:v>
                </c:pt>
                <c:pt idx="438">
                  <c:v>31.4</c:v>
                </c:pt>
                <c:pt idx="439">
                  <c:v>31.2</c:v>
                </c:pt>
                <c:pt idx="440">
                  <c:v>31.3</c:v>
                </c:pt>
                <c:pt idx="441">
                  <c:v>31.3</c:v>
                </c:pt>
                <c:pt idx="442">
                  <c:v>31.3</c:v>
                </c:pt>
                <c:pt idx="443">
                  <c:v>31</c:v>
                </c:pt>
                <c:pt idx="444">
                  <c:v>30.9</c:v>
                </c:pt>
                <c:pt idx="445">
                  <c:v>31.1</c:v>
                </c:pt>
                <c:pt idx="446">
                  <c:v>31.1</c:v>
                </c:pt>
                <c:pt idx="447">
                  <c:v>31.1</c:v>
                </c:pt>
                <c:pt idx="448">
                  <c:v>31.2</c:v>
                </c:pt>
                <c:pt idx="449">
                  <c:v>31.2</c:v>
                </c:pt>
                <c:pt idx="450">
                  <c:v>31.1</c:v>
                </c:pt>
                <c:pt idx="451">
                  <c:v>31.3</c:v>
                </c:pt>
                <c:pt idx="452">
                  <c:v>31.4</c:v>
                </c:pt>
                <c:pt idx="453">
                  <c:v>31.2</c:v>
                </c:pt>
                <c:pt idx="454">
                  <c:v>31.2</c:v>
                </c:pt>
                <c:pt idx="455">
                  <c:v>31.3</c:v>
                </c:pt>
                <c:pt idx="456">
                  <c:v>31.1</c:v>
                </c:pt>
                <c:pt idx="457">
                  <c:v>31.2</c:v>
                </c:pt>
                <c:pt idx="458">
                  <c:v>31.2</c:v>
                </c:pt>
                <c:pt idx="459">
                  <c:v>31.2</c:v>
                </c:pt>
                <c:pt idx="460">
                  <c:v>31.1</c:v>
                </c:pt>
                <c:pt idx="461">
                  <c:v>31.2</c:v>
                </c:pt>
                <c:pt idx="462">
                  <c:v>31.1</c:v>
                </c:pt>
                <c:pt idx="463">
                  <c:v>31.2</c:v>
                </c:pt>
                <c:pt idx="464">
                  <c:v>31.1</c:v>
                </c:pt>
                <c:pt idx="465">
                  <c:v>30.9</c:v>
                </c:pt>
                <c:pt idx="466">
                  <c:v>30.9</c:v>
                </c:pt>
                <c:pt idx="467">
                  <c:v>30.8</c:v>
                </c:pt>
                <c:pt idx="468">
                  <c:v>30.7</c:v>
                </c:pt>
                <c:pt idx="469">
                  <c:v>30.6</c:v>
                </c:pt>
                <c:pt idx="470">
                  <c:v>30.5</c:v>
                </c:pt>
                <c:pt idx="471">
                  <c:v>30.5</c:v>
                </c:pt>
                <c:pt idx="472">
                  <c:v>30.5</c:v>
                </c:pt>
                <c:pt idx="473">
                  <c:v>30.9</c:v>
                </c:pt>
                <c:pt idx="474">
                  <c:v>30.7</c:v>
                </c:pt>
                <c:pt idx="475">
                  <c:v>30.9</c:v>
                </c:pt>
                <c:pt idx="476">
                  <c:v>30.8</c:v>
                </c:pt>
                <c:pt idx="477">
                  <c:v>30.7</c:v>
                </c:pt>
                <c:pt idx="478">
                  <c:v>30.5</c:v>
                </c:pt>
                <c:pt idx="479">
                  <c:v>30.5</c:v>
                </c:pt>
                <c:pt idx="480">
                  <c:v>30.6</c:v>
                </c:pt>
                <c:pt idx="481">
                  <c:v>30.5</c:v>
                </c:pt>
                <c:pt idx="482">
                  <c:v>30.6</c:v>
                </c:pt>
                <c:pt idx="483">
                  <c:v>30.7</c:v>
                </c:pt>
                <c:pt idx="484">
                  <c:v>30.6</c:v>
                </c:pt>
                <c:pt idx="485">
                  <c:v>30.8</c:v>
                </c:pt>
                <c:pt idx="486">
                  <c:v>30.9</c:v>
                </c:pt>
                <c:pt idx="487">
                  <c:v>30.8</c:v>
                </c:pt>
                <c:pt idx="488">
                  <c:v>30.7</c:v>
                </c:pt>
                <c:pt idx="489">
                  <c:v>30.8</c:v>
                </c:pt>
                <c:pt idx="490">
                  <c:v>30.9</c:v>
                </c:pt>
                <c:pt idx="491">
                  <c:v>30.8</c:v>
                </c:pt>
                <c:pt idx="492">
                  <c:v>30.8</c:v>
                </c:pt>
                <c:pt idx="493">
                  <c:v>30.5</c:v>
                </c:pt>
                <c:pt idx="494">
                  <c:v>30.2</c:v>
                </c:pt>
                <c:pt idx="495">
                  <c:v>29.9</c:v>
                </c:pt>
                <c:pt idx="496">
                  <c:v>30</c:v>
                </c:pt>
                <c:pt idx="497">
                  <c:v>30.3</c:v>
                </c:pt>
                <c:pt idx="498">
                  <c:v>29.6</c:v>
                </c:pt>
                <c:pt idx="499">
                  <c:v>29.3</c:v>
                </c:pt>
                <c:pt idx="500">
                  <c:v>29.4</c:v>
                </c:pt>
                <c:pt idx="501">
                  <c:v>29.7</c:v>
                </c:pt>
                <c:pt idx="502">
                  <c:v>30.1</c:v>
                </c:pt>
                <c:pt idx="503">
                  <c:v>30.5</c:v>
                </c:pt>
                <c:pt idx="504">
                  <c:v>30.7</c:v>
                </c:pt>
                <c:pt idx="505">
                  <c:v>30.8</c:v>
                </c:pt>
                <c:pt idx="506">
                  <c:v>30.7</c:v>
                </c:pt>
                <c:pt idx="507">
                  <c:v>30.6</c:v>
                </c:pt>
                <c:pt idx="508">
                  <c:v>30.6</c:v>
                </c:pt>
                <c:pt idx="509">
                  <c:v>30.6</c:v>
                </c:pt>
                <c:pt idx="510">
                  <c:v>30.3</c:v>
                </c:pt>
                <c:pt idx="511">
                  <c:v>30.3</c:v>
                </c:pt>
                <c:pt idx="512">
                  <c:v>29.8</c:v>
                </c:pt>
                <c:pt idx="513">
                  <c:v>29.9</c:v>
                </c:pt>
                <c:pt idx="514">
                  <c:v>29.9</c:v>
                </c:pt>
                <c:pt idx="515">
                  <c:v>29.9</c:v>
                </c:pt>
                <c:pt idx="516">
                  <c:v>29.9</c:v>
                </c:pt>
                <c:pt idx="517">
                  <c:v>29.7</c:v>
                </c:pt>
                <c:pt idx="518">
                  <c:v>29.7</c:v>
                </c:pt>
                <c:pt idx="519">
                  <c:v>30</c:v>
                </c:pt>
                <c:pt idx="520">
                  <c:v>30</c:v>
                </c:pt>
                <c:pt idx="521">
                  <c:v>29.8</c:v>
                </c:pt>
                <c:pt idx="522">
                  <c:v>29.2</c:v>
                </c:pt>
                <c:pt idx="523">
                  <c:v>29.1</c:v>
                </c:pt>
                <c:pt idx="524">
                  <c:v>28.7</c:v>
                </c:pt>
                <c:pt idx="525">
                  <c:v>28.5</c:v>
                </c:pt>
                <c:pt idx="526">
                  <c:v>28.8</c:v>
                </c:pt>
                <c:pt idx="527">
                  <c:v>28.7</c:v>
                </c:pt>
                <c:pt idx="528">
                  <c:v>28.8</c:v>
                </c:pt>
                <c:pt idx="529">
                  <c:v>29.2</c:v>
                </c:pt>
                <c:pt idx="530">
                  <c:v>29.1</c:v>
                </c:pt>
                <c:pt idx="531">
                  <c:v>29.1</c:v>
                </c:pt>
                <c:pt idx="532">
                  <c:v>28.7</c:v>
                </c:pt>
                <c:pt idx="533">
                  <c:v>28.8</c:v>
                </c:pt>
                <c:pt idx="534">
                  <c:v>28.6</c:v>
                </c:pt>
                <c:pt idx="535">
                  <c:v>28.1</c:v>
                </c:pt>
                <c:pt idx="536">
                  <c:v>28.1</c:v>
                </c:pt>
                <c:pt idx="537">
                  <c:v>28.1</c:v>
                </c:pt>
                <c:pt idx="538">
                  <c:v>28.1</c:v>
                </c:pt>
                <c:pt idx="539">
                  <c:v>28.3</c:v>
                </c:pt>
                <c:pt idx="540">
                  <c:v>28.3</c:v>
                </c:pt>
                <c:pt idx="541">
                  <c:v>28.3</c:v>
                </c:pt>
                <c:pt idx="542">
                  <c:v>28.5</c:v>
                </c:pt>
                <c:pt idx="543">
                  <c:v>28.4</c:v>
                </c:pt>
                <c:pt idx="544">
                  <c:v>28.5</c:v>
                </c:pt>
                <c:pt idx="545">
                  <c:v>28.6</c:v>
                </c:pt>
                <c:pt idx="546">
                  <c:v>28.5</c:v>
                </c:pt>
                <c:pt idx="547">
                  <c:v>28.8</c:v>
                </c:pt>
                <c:pt idx="548">
                  <c:v>29.1</c:v>
                </c:pt>
                <c:pt idx="549">
                  <c:v>29.3</c:v>
                </c:pt>
                <c:pt idx="550">
                  <c:v>29.2</c:v>
                </c:pt>
                <c:pt idx="551">
                  <c:v>29.1</c:v>
                </c:pt>
                <c:pt idx="552">
                  <c:v>29.1</c:v>
                </c:pt>
                <c:pt idx="553">
                  <c:v>29.2</c:v>
                </c:pt>
                <c:pt idx="554">
                  <c:v>29.2</c:v>
                </c:pt>
                <c:pt idx="555">
                  <c:v>28.8</c:v>
                </c:pt>
                <c:pt idx="556">
                  <c:v>28.8</c:v>
                </c:pt>
                <c:pt idx="557">
                  <c:v>28.9</c:v>
                </c:pt>
                <c:pt idx="558">
                  <c:v>29.2</c:v>
                </c:pt>
                <c:pt idx="559">
                  <c:v>28.4</c:v>
                </c:pt>
                <c:pt idx="560">
                  <c:v>28.5</c:v>
                </c:pt>
                <c:pt idx="561">
                  <c:v>28.3</c:v>
                </c:pt>
                <c:pt idx="562">
                  <c:v>28.4</c:v>
                </c:pt>
                <c:pt idx="563">
                  <c:v>28.3</c:v>
                </c:pt>
                <c:pt idx="564">
                  <c:v>28.3</c:v>
                </c:pt>
                <c:pt idx="565">
                  <c:v>28.7</c:v>
                </c:pt>
                <c:pt idx="566">
                  <c:v>28.9</c:v>
                </c:pt>
                <c:pt idx="567">
                  <c:v>28.9</c:v>
                </c:pt>
                <c:pt idx="568">
                  <c:v>29.1</c:v>
                </c:pt>
                <c:pt idx="569">
                  <c:v>29.3</c:v>
                </c:pt>
                <c:pt idx="570">
                  <c:v>29.3</c:v>
                </c:pt>
                <c:pt idx="571">
                  <c:v>28.9</c:v>
                </c:pt>
                <c:pt idx="572">
                  <c:v>28.9</c:v>
                </c:pt>
                <c:pt idx="573">
                  <c:v>29</c:v>
                </c:pt>
                <c:pt idx="574">
                  <c:v>28.4</c:v>
                </c:pt>
                <c:pt idx="575">
                  <c:v>28.3</c:v>
                </c:pt>
                <c:pt idx="576">
                  <c:v>28.5</c:v>
                </c:pt>
                <c:pt idx="577">
                  <c:v>28.6</c:v>
                </c:pt>
                <c:pt idx="578">
                  <c:v>28.8</c:v>
                </c:pt>
                <c:pt idx="579">
                  <c:v>28.6</c:v>
                </c:pt>
                <c:pt idx="580">
                  <c:v>27.9</c:v>
                </c:pt>
                <c:pt idx="581">
                  <c:v>28.3</c:v>
                </c:pt>
                <c:pt idx="582">
                  <c:v>28.3</c:v>
                </c:pt>
                <c:pt idx="583">
                  <c:v>28.6</c:v>
                </c:pt>
                <c:pt idx="584">
                  <c:v>28.7</c:v>
                </c:pt>
                <c:pt idx="585">
                  <c:v>28.5</c:v>
                </c:pt>
                <c:pt idx="586">
                  <c:v>28.6</c:v>
                </c:pt>
                <c:pt idx="587">
                  <c:v>28.6</c:v>
                </c:pt>
                <c:pt idx="588">
                  <c:v>28.4</c:v>
                </c:pt>
                <c:pt idx="589">
                  <c:v>28.4</c:v>
                </c:pt>
                <c:pt idx="590">
                  <c:v>28.5</c:v>
                </c:pt>
                <c:pt idx="591">
                  <c:v>28.3</c:v>
                </c:pt>
                <c:pt idx="592">
                  <c:v>28.6</c:v>
                </c:pt>
                <c:pt idx="593">
                  <c:v>28.7</c:v>
                </c:pt>
                <c:pt idx="594">
                  <c:v>28.9</c:v>
                </c:pt>
                <c:pt idx="595">
                  <c:v>29</c:v>
                </c:pt>
                <c:pt idx="596">
                  <c:v>28.9</c:v>
                </c:pt>
                <c:pt idx="597">
                  <c:v>28.9</c:v>
                </c:pt>
                <c:pt idx="598">
                  <c:v>28.8</c:v>
                </c:pt>
                <c:pt idx="599">
                  <c:v>28.7</c:v>
                </c:pt>
                <c:pt idx="600">
                  <c:v>28.8</c:v>
                </c:pt>
                <c:pt idx="601">
                  <c:v>29</c:v>
                </c:pt>
                <c:pt idx="602">
                  <c:v>28.4</c:v>
                </c:pt>
                <c:pt idx="603">
                  <c:v>28.7</c:v>
                </c:pt>
                <c:pt idx="604">
                  <c:v>29</c:v>
                </c:pt>
                <c:pt idx="605">
                  <c:v>28.6</c:v>
                </c:pt>
                <c:pt idx="606">
                  <c:v>28.2</c:v>
                </c:pt>
                <c:pt idx="607">
                  <c:v>28.5</c:v>
                </c:pt>
                <c:pt idx="608">
                  <c:v>28.3</c:v>
                </c:pt>
                <c:pt idx="609">
                  <c:v>28.5</c:v>
                </c:pt>
                <c:pt idx="610">
                  <c:v>28.4</c:v>
                </c:pt>
                <c:pt idx="611">
                  <c:v>28.4</c:v>
                </c:pt>
                <c:pt idx="612">
                  <c:v>28.9</c:v>
                </c:pt>
                <c:pt idx="613">
                  <c:v>29.2</c:v>
                </c:pt>
                <c:pt idx="614">
                  <c:v>29.1</c:v>
                </c:pt>
                <c:pt idx="615">
                  <c:v>29.1</c:v>
                </c:pt>
                <c:pt idx="616">
                  <c:v>28.5</c:v>
                </c:pt>
                <c:pt idx="617">
                  <c:v>28.3</c:v>
                </c:pt>
                <c:pt idx="618">
                  <c:v>28.3</c:v>
                </c:pt>
                <c:pt idx="619">
                  <c:v>28.2</c:v>
                </c:pt>
                <c:pt idx="620">
                  <c:v>28.1</c:v>
                </c:pt>
                <c:pt idx="621">
                  <c:v>28.6</c:v>
                </c:pt>
                <c:pt idx="622">
                  <c:v>28.8</c:v>
                </c:pt>
                <c:pt idx="623">
                  <c:v>29.1</c:v>
                </c:pt>
                <c:pt idx="624">
                  <c:v>29.2</c:v>
                </c:pt>
                <c:pt idx="625">
                  <c:v>29.2</c:v>
                </c:pt>
                <c:pt idx="626">
                  <c:v>29.2</c:v>
                </c:pt>
                <c:pt idx="627">
                  <c:v>28.6</c:v>
                </c:pt>
                <c:pt idx="628">
                  <c:v>28.5</c:v>
                </c:pt>
                <c:pt idx="629">
                  <c:v>28.4</c:v>
                </c:pt>
                <c:pt idx="630">
                  <c:v>28.4</c:v>
                </c:pt>
                <c:pt idx="631">
                  <c:v>28.5</c:v>
                </c:pt>
                <c:pt idx="632">
                  <c:v>28.4</c:v>
                </c:pt>
                <c:pt idx="633">
                  <c:v>28.3</c:v>
                </c:pt>
                <c:pt idx="634">
                  <c:v>28.3</c:v>
                </c:pt>
                <c:pt idx="635">
                  <c:v>28.8</c:v>
                </c:pt>
                <c:pt idx="636">
                  <c:v>28.3</c:v>
                </c:pt>
                <c:pt idx="637">
                  <c:v>28.7</c:v>
                </c:pt>
                <c:pt idx="638">
                  <c:v>28.9</c:v>
                </c:pt>
                <c:pt idx="639">
                  <c:v>28.6</c:v>
                </c:pt>
                <c:pt idx="640">
                  <c:v>28.5</c:v>
                </c:pt>
                <c:pt idx="641">
                  <c:v>28.3</c:v>
                </c:pt>
                <c:pt idx="642">
                  <c:v>28.8</c:v>
                </c:pt>
                <c:pt idx="643">
                  <c:v>29.1</c:v>
                </c:pt>
                <c:pt idx="644">
                  <c:v>28.7</c:v>
                </c:pt>
                <c:pt idx="645">
                  <c:v>28.8</c:v>
                </c:pt>
                <c:pt idx="646">
                  <c:v>28.3</c:v>
                </c:pt>
                <c:pt idx="647">
                  <c:v>28.7</c:v>
                </c:pt>
                <c:pt idx="648">
                  <c:v>28.8</c:v>
                </c:pt>
                <c:pt idx="649">
                  <c:v>28.7</c:v>
                </c:pt>
                <c:pt idx="650">
                  <c:v>28.8</c:v>
                </c:pt>
                <c:pt idx="651">
                  <c:v>28.8</c:v>
                </c:pt>
                <c:pt idx="652">
                  <c:v>28.9</c:v>
                </c:pt>
                <c:pt idx="653">
                  <c:v>28.4</c:v>
                </c:pt>
                <c:pt idx="654">
                  <c:v>28.2</c:v>
                </c:pt>
                <c:pt idx="655">
                  <c:v>28.4</c:v>
                </c:pt>
                <c:pt idx="656">
                  <c:v>28.4</c:v>
                </c:pt>
                <c:pt idx="657">
                  <c:v>28.4</c:v>
                </c:pt>
                <c:pt idx="658">
                  <c:v>28.5</c:v>
                </c:pt>
                <c:pt idx="659">
                  <c:v>28.8</c:v>
                </c:pt>
                <c:pt idx="660">
                  <c:v>29</c:v>
                </c:pt>
                <c:pt idx="661">
                  <c:v>28.9</c:v>
                </c:pt>
                <c:pt idx="662">
                  <c:v>28.8</c:v>
                </c:pt>
                <c:pt idx="663">
                  <c:v>28.7</c:v>
                </c:pt>
                <c:pt idx="664">
                  <c:v>28.2</c:v>
                </c:pt>
                <c:pt idx="665">
                  <c:v>28.1</c:v>
                </c:pt>
                <c:pt idx="666">
                  <c:v>28.2</c:v>
                </c:pt>
                <c:pt idx="667">
                  <c:v>28</c:v>
                </c:pt>
                <c:pt idx="668">
                  <c:v>27.8</c:v>
                </c:pt>
                <c:pt idx="669">
                  <c:v>28.2</c:v>
                </c:pt>
                <c:pt idx="670">
                  <c:v>27.9</c:v>
                </c:pt>
                <c:pt idx="671">
                  <c:v>28.3</c:v>
                </c:pt>
                <c:pt idx="672">
                  <c:v>28.3</c:v>
                </c:pt>
                <c:pt idx="673">
                  <c:v>27.9</c:v>
                </c:pt>
                <c:pt idx="674">
                  <c:v>27.4</c:v>
                </c:pt>
                <c:pt idx="675">
                  <c:v>27.2</c:v>
                </c:pt>
                <c:pt idx="676">
                  <c:v>27</c:v>
                </c:pt>
                <c:pt idx="677">
                  <c:v>27</c:v>
                </c:pt>
                <c:pt idx="678">
                  <c:v>27</c:v>
                </c:pt>
                <c:pt idx="679">
                  <c:v>27.3</c:v>
                </c:pt>
                <c:pt idx="680">
                  <c:v>27.1</c:v>
                </c:pt>
                <c:pt idx="681">
                  <c:v>27.4</c:v>
                </c:pt>
                <c:pt idx="682">
                  <c:v>27.6</c:v>
                </c:pt>
                <c:pt idx="683">
                  <c:v>27.4</c:v>
                </c:pt>
                <c:pt idx="684">
                  <c:v>27.4</c:v>
                </c:pt>
                <c:pt idx="685">
                  <c:v>27</c:v>
                </c:pt>
                <c:pt idx="686">
                  <c:v>26.9</c:v>
                </c:pt>
                <c:pt idx="687">
                  <c:v>27</c:v>
                </c:pt>
                <c:pt idx="688">
                  <c:v>27</c:v>
                </c:pt>
                <c:pt idx="689">
                  <c:v>27.3</c:v>
                </c:pt>
                <c:pt idx="690">
                  <c:v>27.4</c:v>
                </c:pt>
                <c:pt idx="691">
                  <c:v>27.6</c:v>
                </c:pt>
                <c:pt idx="692">
                  <c:v>27.2</c:v>
                </c:pt>
                <c:pt idx="693">
                  <c:v>27.3</c:v>
                </c:pt>
                <c:pt idx="694">
                  <c:v>27.2</c:v>
                </c:pt>
                <c:pt idx="695">
                  <c:v>27.2</c:v>
                </c:pt>
                <c:pt idx="696">
                  <c:v>27.4</c:v>
                </c:pt>
              </c:numCache>
            </c:numRef>
          </c:yVal>
          <c:smooth val="1"/>
          <c:extLst xmlns:c16r2="http://schemas.microsoft.com/office/drawing/2015/06/chart">
            <c:ext xmlns:c16="http://schemas.microsoft.com/office/drawing/2014/chart" uri="{C3380CC4-5D6E-409C-BE32-E72D297353CC}">
              <c16:uniqueId val="{00000002-4A95-430F-BB74-7B0A6E45B055}"/>
            </c:ext>
          </c:extLst>
        </c:ser>
        <c:ser>
          <c:idx val="3"/>
          <c:order val="3"/>
          <c:tx>
            <c:strRef>
              <c:f>wheat!$AZ$17</c:f>
              <c:strCache>
                <c:ptCount val="1"/>
                <c:pt idx="0">
                  <c:v>Humidity repeat 4</c:v>
                </c:pt>
              </c:strCache>
            </c:strRef>
          </c:tx>
          <c:spPr>
            <a:ln w="22225"/>
          </c:spPr>
          <c:marker>
            <c:symbol val="x"/>
            <c:size val="5"/>
          </c:marker>
          <c:xVal>
            <c:numRef>
              <c:f>wheat!$AK$18:$AK$755</c:f>
              <c:numCache>
                <c:formatCode>General</c:formatCode>
                <c:ptCount val="738"/>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numCache>
            </c:numRef>
          </c:xVal>
          <c:yVal>
            <c:numRef>
              <c:f>wheat!$AZ$18:$AZ$757</c:f>
              <c:numCache>
                <c:formatCode>General</c:formatCode>
                <c:ptCount val="740"/>
                <c:pt idx="0">
                  <c:v>48.3</c:v>
                </c:pt>
                <c:pt idx="1">
                  <c:v>49.5</c:v>
                </c:pt>
                <c:pt idx="2">
                  <c:v>49.7</c:v>
                </c:pt>
                <c:pt idx="3">
                  <c:v>49.7</c:v>
                </c:pt>
                <c:pt idx="4">
                  <c:v>50</c:v>
                </c:pt>
                <c:pt idx="5">
                  <c:v>49.9</c:v>
                </c:pt>
                <c:pt idx="6">
                  <c:v>49.9</c:v>
                </c:pt>
                <c:pt idx="7">
                  <c:v>49.7</c:v>
                </c:pt>
                <c:pt idx="8">
                  <c:v>49.3</c:v>
                </c:pt>
                <c:pt idx="9">
                  <c:v>49</c:v>
                </c:pt>
                <c:pt idx="10">
                  <c:v>48.7</c:v>
                </c:pt>
                <c:pt idx="11">
                  <c:v>48.3</c:v>
                </c:pt>
                <c:pt idx="12">
                  <c:v>48</c:v>
                </c:pt>
                <c:pt idx="13">
                  <c:v>47.9</c:v>
                </c:pt>
                <c:pt idx="14">
                  <c:v>47.7</c:v>
                </c:pt>
                <c:pt idx="15">
                  <c:v>47.5</c:v>
                </c:pt>
                <c:pt idx="16">
                  <c:v>47.7</c:v>
                </c:pt>
                <c:pt idx="17">
                  <c:v>46.9</c:v>
                </c:pt>
                <c:pt idx="18">
                  <c:v>47.5</c:v>
                </c:pt>
                <c:pt idx="19">
                  <c:v>47.4</c:v>
                </c:pt>
                <c:pt idx="20">
                  <c:v>47.2</c:v>
                </c:pt>
                <c:pt idx="21">
                  <c:v>47.3</c:v>
                </c:pt>
                <c:pt idx="22">
                  <c:v>47.2</c:v>
                </c:pt>
                <c:pt idx="23">
                  <c:v>46.7</c:v>
                </c:pt>
                <c:pt idx="24">
                  <c:v>46.4</c:v>
                </c:pt>
                <c:pt idx="25">
                  <c:v>46.1</c:v>
                </c:pt>
                <c:pt idx="26">
                  <c:v>46</c:v>
                </c:pt>
                <c:pt idx="27">
                  <c:v>45.8</c:v>
                </c:pt>
                <c:pt idx="28">
                  <c:v>45.7</c:v>
                </c:pt>
                <c:pt idx="29">
                  <c:v>45.5</c:v>
                </c:pt>
                <c:pt idx="30">
                  <c:v>45.3</c:v>
                </c:pt>
                <c:pt idx="31">
                  <c:v>45.2</c:v>
                </c:pt>
                <c:pt idx="32">
                  <c:v>45</c:v>
                </c:pt>
                <c:pt idx="33">
                  <c:v>45.2</c:v>
                </c:pt>
                <c:pt idx="34">
                  <c:v>45.3</c:v>
                </c:pt>
                <c:pt idx="35">
                  <c:v>45.2</c:v>
                </c:pt>
                <c:pt idx="36">
                  <c:v>45.4</c:v>
                </c:pt>
                <c:pt idx="37">
                  <c:v>45.4</c:v>
                </c:pt>
                <c:pt idx="38">
                  <c:v>45.4</c:v>
                </c:pt>
                <c:pt idx="39">
                  <c:v>45.3</c:v>
                </c:pt>
                <c:pt idx="40">
                  <c:v>45.3</c:v>
                </c:pt>
                <c:pt idx="41">
                  <c:v>45.1</c:v>
                </c:pt>
                <c:pt idx="42">
                  <c:v>45</c:v>
                </c:pt>
                <c:pt idx="43">
                  <c:v>44.8</c:v>
                </c:pt>
                <c:pt idx="44">
                  <c:v>44.6</c:v>
                </c:pt>
                <c:pt idx="45">
                  <c:v>44.3</c:v>
                </c:pt>
                <c:pt idx="46">
                  <c:v>44.1</c:v>
                </c:pt>
                <c:pt idx="47">
                  <c:v>43.8</c:v>
                </c:pt>
                <c:pt idx="48">
                  <c:v>43.6</c:v>
                </c:pt>
                <c:pt idx="49">
                  <c:v>43.5</c:v>
                </c:pt>
                <c:pt idx="50">
                  <c:v>43.2</c:v>
                </c:pt>
                <c:pt idx="51">
                  <c:v>43</c:v>
                </c:pt>
                <c:pt idx="52">
                  <c:v>42.9</c:v>
                </c:pt>
                <c:pt idx="53">
                  <c:v>42.6</c:v>
                </c:pt>
                <c:pt idx="54">
                  <c:v>42.4</c:v>
                </c:pt>
                <c:pt idx="55">
                  <c:v>42.3</c:v>
                </c:pt>
                <c:pt idx="56">
                  <c:v>42.3</c:v>
                </c:pt>
                <c:pt idx="57">
                  <c:v>42.3</c:v>
                </c:pt>
                <c:pt idx="58">
                  <c:v>42.2</c:v>
                </c:pt>
                <c:pt idx="59">
                  <c:v>42.1</c:v>
                </c:pt>
                <c:pt idx="60">
                  <c:v>41.9</c:v>
                </c:pt>
                <c:pt idx="61">
                  <c:v>41.7</c:v>
                </c:pt>
                <c:pt idx="62">
                  <c:v>41.5</c:v>
                </c:pt>
                <c:pt idx="63">
                  <c:v>41.2</c:v>
                </c:pt>
                <c:pt idx="64">
                  <c:v>40.799999999999997</c:v>
                </c:pt>
                <c:pt idx="65">
                  <c:v>40.4</c:v>
                </c:pt>
                <c:pt idx="66">
                  <c:v>40.200000000000003</c:v>
                </c:pt>
                <c:pt idx="67">
                  <c:v>40</c:v>
                </c:pt>
                <c:pt idx="68">
                  <c:v>39.9</c:v>
                </c:pt>
                <c:pt idx="69">
                  <c:v>39.799999999999997</c:v>
                </c:pt>
                <c:pt idx="70">
                  <c:v>39.6</c:v>
                </c:pt>
                <c:pt idx="71">
                  <c:v>39.4</c:v>
                </c:pt>
                <c:pt idx="72">
                  <c:v>39.200000000000003</c:v>
                </c:pt>
                <c:pt idx="73">
                  <c:v>39</c:v>
                </c:pt>
                <c:pt idx="74">
                  <c:v>38.9</c:v>
                </c:pt>
                <c:pt idx="75">
                  <c:v>38.700000000000003</c:v>
                </c:pt>
                <c:pt idx="76">
                  <c:v>38.6</c:v>
                </c:pt>
                <c:pt idx="77">
                  <c:v>38.5</c:v>
                </c:pt>
                <c:pt idx="78">
                  <c:v>38.4</c:v>
                </c:pt>
                <c:pt idx="79">
                  <c:v>38.200000000000003</c:v>
                </c:pt>
                <c:pt idx="80">
                  <c:v>38.1</c:v>
                </c:pt>
                <c:pt idx="81">
                  <c:v>37.700000000000003</c:v>
                </c:pt>
                <c:pt idx="82">
                  <c:v>37.5</c:v>
                </c:pt>
                <c:pt idx="83">
                  <c:v>37.200000000000003</c:v>
                </c:pt>
                <c:pt idx="84">
                  <c:v>36.9</c:v>
                </c:pt>
                <c:pt idx="85">
                  <c:v>36.799999999999997</c:v>
                </c:pt>
                <c:pt idx="86">
                  <c:v>36.799999999999997</c:v>
                </c:pt>
                <c:pt idx="87">
                  <c:v>36.6</c:v>
                </c:pt>
                <c:pt idx="88">
                  <c:v>36.6</c:v>
                </c:pt>
                <c:pt idx="89">
                  <c:v>36.5</c:v>
                </c:pt>
                <c:pt idx="90">
                  <c:v>36.6</c:v>
                </c:pt>
                <c:pt idx="91">
                  <c:v>36.4</c:v>
                </c:pt>
                <c:pt idx="92">
                  <c:v>36.299999999999997</c:v>
                </c:pt>
                <c:pt idx="93">
                  <c:v>36.200000000000003</c:v>
                </c:pt>
                <c:pt idx="94">
                  <c:v>36</c:v>
                </c:pt>
                <c:pt idx="95">
                  <c:v>35.9</c:v>
                </c:pt>
                <c:pt idx="96">
                  <c:v>35.9</c:v>
                </c:pt>
                <c:pt idx="97">
                  <c:v>35.799999999999997</c:v>
                </c:pt>
                <c:pt idx="98">
                  <c:v>35.6</c:v>
                </c:pt>
                <c:pt idx="99">
                  <c:v>35.5</c:v>
                </c:pt>
                <c:pt idx="100">
                  <c:v>35.6</c:v>
                </c:pt>
                <c:pt idx="101">
                  <c:v>35.700000000000003</c:v>
                </c:pt>
                <c:pt idx="102">
                  <c:v>35.5</c:v>
                </c:pt>
                <c:pt idx="103">
                  <c:v>35.5</c:v>
                </c:pt>
                <c:pt idx="104">
                  <c:v>35.5</c:v>
                </c:pt>
                <c:pt idx="105">
                  <c:v>35.4</c:v>
                </c:pt>
                <c:pt idx="106">
                  <c:v>35.1</c:v>
                </c:pt>
                <c:pt idx="107">
                  <c:v>35.1</c:v>
                </c:pt>
                <c:pt idx="108">
                  <c:v>34.9</c:v>
                </c:pt>
                <c:pt idx="109">
                  <c:v>34.700000000000003</c:v>
                </c:pt>
                <c:pt idx="110">
                  <c:v>34.799999999999997</c:v>
                </c:pt>
                <c:pt idx="111">
                  <c:v>34.9</c:v>
                </c:pt>
                <c:pt idx="112">
                  <c:v>34.799999999999997</c:v>
                </c:pt>
                <c:pt idx="113">
                  <c:v>34.799999999999997</c:v>
                </c:pt>
                <c:pt idx="114">
                  <c:v>34.700000000000003</c:v>
                </c:pt>
                <c:pt idx="115">
                  <c:v>34.6</c:v>
                </c:pt>
                <c:pt idx="116">
                  <c:v>34.299999999999997</c:v>
                </c:pt>
                <c:pt idx="117">
                  <c:v>34.299999999999997</c:v>
                </c:pt>
                <c:pt idx="118">
                  <c:v>34.200000000000003</c:v>
                </c:pt>
                <c:pt idx="119">
                  <c:v>33.9</c:v>
                </c:pt>
                <c:pt idx="120">
                  <c:v>33.799999999999997</c:v>
                </c:pt>
                <c:pt idx="121">
                  <c:v>33.6</c:v>
                </c:pt>
                <c:pt idx="122">
                  <c:v>33.5</c:v>
                </c:pt>
                <c:pt idx="123">
                  <c:v>33.299999999999997</c:v>
                </c:pt>
                <c:pt idx="124">
                  <c:v>33.299999999999997</c:v>
                </c:pt>
                <c:pt idx="125">
                  <c:v>33.4</c:v>
                </c:pt>
                <c:pt idx="126">
                  <c:v>33.200000000000003</c:v>
                </c:pt>
                <c:pt idx="127">
                  <c:v>33</c:v>
                </c:pt>
                <c:pt idx="128">
                  <c:v>33</c:v>
                </c:pt>
                <c:pt idx="129">
                  <c:v>32.799999999999997</c:v>
                </c:pt>
                <c:pt idx="130">
                  <c:v>32.799999999999997</c:v>
                </c:pt>
                <c:pt idx="131">
                  <c:v>32.6</c:v>
                </c:pt>
                <c:pt idx="132">
                  <c:v>32.6</c:v>
                </c:pt>
                <c:pt idx="133">
                  <c:v>32.5</c:v>
                </c:pt>
                <c:pt idx="134">
                  <c:v>32.5</c:v>
                </c:pt>
                <c:pt idx="135">
                  <c:v>32.5</c:v>
                </c:pt>
                <c:pt idx="136">
                  <c:v>32.299999999999997</c:v>
                </c:pt>
                <c:pt idx="137">
                  <c:v>32.299999999999997</c:v>
                </c:pt>
                <c:pt idx="138">
                  <c:v>32.200000000000003</c:v>
                </c:pt>
                <c:pt idx="139">
                  <c:v>32.299999999999997</c:v>
                </c:pt>
                <c:pt idx="140">
                  <c:v>32.1</c:v>
                </c:pt>
                <c:pt idx="141">
                  <c:v>32</c:v>
                </c:pt>
                <c:pt idx="142">
                  <c:v>31.7</c:v>
                </c:pt>
                <c:pt idx="143">
                  <c:v>31.6</c:v>
                </c:pt>
                <c:pt idx="144">
                  <c:v>31.6</c:v>
                </c:pt>
                <c:pt idx="145">
                  <c:v>31.6</c:v>
                </c:pt>
                <c:pt idx="146">
                  <c:v>31.5</c:v>
                </c:pt>
                <c:pt idx="147">
                  <c:v>31.4</c:v>
                </c:pt>
                <c:pt idx="148">
                  <c:v>31.2</c:v>
                </c:pt>
                <c:pt idx="149">
                  <c:v>31.3</c:v>
                </c:pt>
                <c:pt idx="150">
                  <c:v>31</c:v>
                </c:pt>
                <c:pt idx="151">
                  <c:v>30.7</c:v>
                </c:pt>
                <c:pt idx="152">
                  <c:v>30.9</c:v>
                </c:pt>
                <c:pt idx="153">
                  <c:v>30.9</c:v>
                </c:pt>
                <c:pt idx="154">
                  <c:v>31</c:v>
                </c:pt>
                <c:pt idx="155">
                  <c:v>30.9</c:v>
                </c:pt>
                <c:pt idx="156">
                  <c:v>30.7</c:v>
                </c:pt>
                <c:pt idx="157">
                  <c:v>30.7</c:v>
                </c:pt>
                <c:pt idx="158">
                  <c:v>30.5</c:v>
                </c:pt>
                <c:pt idx="159">
                  <c:v>30.2</c:v>
                </c:pt>
                <c:pt idx="160">
                  <c:v>30.2</c:v>
                </c:pt>
                <c:pt idx="161">
                  <c:v>30.1</c:v>
                </c:pt>
                <c:pt idx="162">
                  <c:v>30</c:v>
                </c:pt>
                <c:pt idx="163">
                  <c:v>30.1</c:v>
                </c:pt>
                <c:pt idx="164">
                  <c:v>30</c:v>
                </c:pt>
                <c:pt idx="165">
                  <c:v>29.9</c:v>
                </c:pt>
                <c:pt idx="166">
                  <c:v>29.9</c:v>
                </c:pt>
                <c:pt idx="167">
                  <c:v>29.8</c:v>
                </c:pt>
                <c:pt idx="168">
                  <c:v>29.8</c:v>
                </c:pt>
                <c:pt idx="169">
                  <c:v>29.8</c:v>
                </c:pt>
                <c:pt idx="170">
                  <c:v>29.7</c:v>
                </c:pt>
                <c:pt idx="171">
                  <c:v>29.6</c:v>
                </c:pt>
                <c:pt idx="172">
                  <c:v>29.7</c:v>
                </c:pt>
                <c:pt idx="173">
                  <c:v>30.1</c:v>
                </c:pt>
                <c:pt idx="174">
                  <c:v>30.1</c:v>
                </c:pt>
                <c:pt idx="175">
                  <c:v>30</c:v>
                </c:pt>
                <c:pt idx="176">
                  <c:v>29.9</c:v>
                </c:pt>
                <c:pt idx="177">
                  <c:v>29.9</c:v>
                </c:pt>
                <c:pt idx="178">
                  <c:v>29.8</c:v>
                </c:pt>
                <c:pt idx="179">
                  <c:v>29.9</c:v>
                </c:pt>
                <c:pt idx="180">
                  <c:v>30</c:v>
                </c:pt>
                <c:pt idx="181">
                  <c:v>30</c:v>
                </c:pt>
                <c:pt idx="182">
                  <c:v>29.7</c:v>
                </c:pt>
                <c:pt idx="183">
                  <c:v>29.8</c:v>
                </c:pt>
                <c:pt idx="184">
                  <c:v>29.8</c:v>
                </c:pt>
                <c:pt idx="185">
                  <c:v>29.7</c:v>
                </c:pt>
                <c:pt idx="186">
                  <c:v>29.7</c:v>
                </c:pt>
                <c:pt idx="187">
                  <c:v>29.6</c:v>
                </c:pt>
                <c:pt idx="188">
                  <c:v>29.7</c:v>
                </c:pt>
                <c:pt idx="189">
                  <c:v>29.9</c:v>
                </c:pt>
                <c:pt idx="190">
                  <c:v>29.7</c:v>
                </c:pt>
                <c:pt idx="191">
                  <c:v>29.4</c:v>
                </c:pt>
                <c:pt idx="192">
                  <c:v>29.5</c:v>
                </c:pt>
                <c:pt idx="193">
                  <c:v>29.4</c:v>
                </c:pt>
                <c:pt idx="194">
                  <c:v>29.5</c:v>
                </c:pt>
                <c:pt idx="195">
                  <c:v>29.5</c:v>
                </c:pt>
                <c:pt idx="196">
                  <c:v>29.1</c:v>
                </c:pt>
                <c:pt idx="197">
                  <c:v>29.2</c:v>
                </c:pt>
                <c:pt idx="198">
                  <c:v>29</c:v>
                </c:pt>
                <c:pt idx="199">
                  <c:v>28.8</c:v>
                </c:pt>
                <c:pt idx="200">
                  <c:v>28.5</c:v>
                </c:pt>
                <c:pt idx="201">
                  <c:v>28.5</c:v>
                </c:pt>
                <c:pt idx="202">
                  <c:v>28.7</c:v>
                </c:pt>
                <c:pt idx="203">
                  <c:v>28.6</c:v>
                </c:pt>
                <c:pt idx="204">
                  <c:v>28.8</c:v>
                </c:pt>
                <c:pt idx="205">
                  <c:v>28.7</c:v>
                </c:pt>
                <c:pt idx="206">
                  <c:v>28.8</c:v>
                </c:pt>
                <c:pt idx="207">
                  <c:v>28.8</c:v>
                </c:pt>
                <c:pt idx="208">
                  <c:v>28.8</c:v>
                </c:pt>
                <c:pt idx="209">
                  <c:v>28.5</c:v>
                </c:pt>
                <c:pt idx="210">
                  <c:v>28.5</c:v>
                </c:pt>
                <c:pt idx="211">
                  <c:v>28.8</c:v>
                </c:pt>
                <c:pt idx="212">
                  <c:v>28.8</c:v>
                </c:pt>
                <c:pt idx="213">
                  <c:v>28.8</c:v>
                </c:pt>
                <c:pt idx="214">
                  <c:v>28.9</c:v>
                </c:pt>
                <c:pt idx="215">
                  <c:v>28.9</c:v>
                </c:pt>
                <c:pt idx="216">
                  <c:v>28.9</c:v>
                </c:pt>
                <c:pt idx="217">
                  <c:v>29</c:v>
                </c:pt>
                <c:pt idx="218">
                  <c:v>28.8</c:v>
                </c:pt>
                <c:pt idx="219">
                  <c:v>28.5</c:v>
                </c:pt>
                <c:pt idx="220">
                  <c:v>28.6</c:v>
                </c:pt>
                <c:pt idx="221">
                  <c:v>28.5</c:v>
                </c:pt>
                <c:pt idx="222">
                  <c:v>28.5</c:v>
                </c:pt>
                <c:pt idx="223">
                  <c:v>28.3</c:v>
                </c:pt>
                <c:pt idx="224">
                  <c:v>28.4</c:v>
                </c:pt>
                <c:pt idx="225">
                  <c:v>28.5</c:v>
                </c:pt>
                <c:pt idx="226">
                  <c:v>28.6</c:v>
                </c:pt>
                <c:pt idx="227">
                  <c:v>28.6</c:v>
                </c:pt>
                <c:pt idx="228">
                  <c:v>28.4</c:v>
                </c:pt>
                <c:pt idx="229">
                  <c:v>28.4</c:v>
                </c:pt>
                <c:pt idx="230">
                  <c:v>28.3</c:v>
                </c:pt>
                <c:pt idx="231">
                  <c:v>28.3</c:v>
                </c:pt>
                <c:pt idx="232">
                  <c:v>28.3</c:v>
                </c:pt>
                <c:pt idx="233">
                  <c:v>28.3</c:v>
                </c:pt>
                <c:pt idx="234">
                  <c:v>28.3</c:v>
                </c:pt>
                <c:pt idx="235">
                  <c:v>28.2</c:v>
                </c:pt>
                <c:pt idx="236">
                  <c:v>28</c:v>
                </c:pt>
                <c:pt idx="237">
                  <c:v>28</c:v>
                </c:pt>
                <c:pt idx="238">
                  <c:v>27.8</c:v>
                </c:pt>
                <c:pt idx="239">
                  <c:v>28.1</c:v>
                </c:pt>
                <c:pt idx="240">
                  <c:v>28.1</c:v>
                </c:pt>
                <c:pt idx="241">
                  <c:v>28</c:v>
                </c:pt>
                <c:pt idx="242">
                  <c:v>28</c:v>
                </c:pt>
                <c:pt idx="243">
                  <c:v>28</c:v>
                </c:pt>
                <c:pt idx="244">
                  <c:v>27.9</c:v>
                </c:pt>
                <c:pt idx="245">
                  <c:v>28</c:v>
                </c:pt>
                <c:pt idx="246">
                  <c:v>27.9</c:v>
                </c:pt>
                <c:pt idx="247">
                  <c:v>27.9</c:v>
                </c:pt>
                <c:pt idx="248">
                  <c:v>27.8</c:v>
                </c:pt>
                <c:pt idx="249">
                  <c:v>27.9</c:v>
                </c:pt>
                <c:pt idx="250">
                  <c:v>28.2</c:v>
                </c:pt>
                <c:pt idx="251">
                  <c:v>28.2</c:v>
                </c:pt>
                <c:pt idx="252">
                  <c:v>28.2</c:v>
                </c:pt>
                <c:pt idx="253">
                  <c:v>28.3</c:v>
                </c:pt>
                <c:pt idx="254">
                  <c:v>28.1</c:v>
                </c:pt>
                <c:pt idx="255">
                  <c:v>28</c:v>
                </c:pt>
                <c:pt idx="256">
                  <c:v>27.8</c:v>
                </c:pt>
                <c:pt idx="257">
                  <c:v>27.8</c:v>
                </c:pt>
                <c:pt idx="258">
                  <c:v>27.9</c:v>
                </c:pt>
                <c:pt idx="259">
                  <c:v>28.1</c:v>
                </c:pt>
                <c:pt idx="260">
                  <c:v>28</c:v>
                </c:pt>
                <c:pt idx="261">
                  <c:v>28.1</c:v>
                </c:pt>
                <c:pt idx="262">
                  <c:v>27.9</c:v>
                </c:pt>
                <c:pt idx="263">
                  <c:v>27.9</c:v>
                </c:pt>
                <c:pt idx="264">
                  <c:v>28</c:v>
                </c:pt>
                <c:pt idx="265">
                  <c:v>28</c:v>
                </c:pt>
                <c:pt idx="266">
                  <c:v>28</c:v>
                </c:pt>
                <c:pt idx="267">
                  <c:v>27.7</c:v>
                </c:pt>
                <c:pt idx="268">
                  <c:v>27.7</c:v>
                </c:pt>
                <c:pt idx="269">
                  <c:v>27.7</c:v>
                </c:pt>
                <c:pt idx="270">
                  <c:v>28.1</c:v>
                </c:pt>
                <c:pt idx="271">
                  <c:v>28.2</c:v>
                </c:pt>
                <c:pt idx="272">
                  <c:v>28.1</c:v>
                </c:pt>
                <c:pt idx="273">
                  <c:v>28.1</c:v>
                </c:pt>
                <c:pt idx="274">
                  <c:v>28.3</c:v>
                </c:pt>
                <c:pt idx="275">
                  <c:v>28.3</c:v>
                </c:pt>
                <c:pt idx="276">
                  <c:v>28.1</c:v>
                </c:pt>
                <c:pt idx="277">
                  <c:v>28.1</c:v>
                </c:pt>
                <c:pt idx="278">
                  <c:v>27.5</c:v>
                </c:pt>
                <c:pt idx="279">
                  <c:v>26.9</c:v>
                </c:pt>
                <c:pt idx="280">
                  <c:v>27.2</c:v>
                </c:pt>
                <c:pt idx="281">
                  <c:v>27.5</c:v>
                </c:pt>
                <c:pt idx="282">
                  <c:v>27.7</c:v>
                </c:pt>
                <c:pt idx="283">
                  <c:v>27.8</c:v>
                </c:pt>
                <c:pt idx="284">
                  <c:v>27.9</c:v>
                </c:pt>
                <c:pt idx="285">
                  <c:v>28.1</c:v>
                </c:pt>
                <c:pt idx="286">
                  <c:v>28.1</c:v>
                </c:pt>
                <c:pt idx="287">
                  <c:v>27.9</c:v>
                </c:pt>
                <c:pt idx="288">
                  <c:v>27.8</c:v>
                </c:pt>
                <c:pt idx="289">
                  <c:v>27.8</c:v>
                </c:pt>
                <c:pt idx="290">
                  <c:v>28</c:v>
                </c:pt>
                <c:pt idx="291">
                  <c:v>28.1</c:v>
                </c:pt>
                <c:pt idx="292">
                  <c:v>28.1</c:v>
                </c:pt>
                <c:pt idx="293">
                  <c:v>28.3</c:v>
                </c:pt>
                <c:pt idx="294">
                  <c:v>28.3</c:v>
                </c:pt>
                <c:pt idx="295">
                  <c:v>28.3</c:v>
                </c:pt>
                <c:pt idx="296">
                  <c:v>28.2</c:v>
                </c:pt>
                <c:pt idx="297">
                  <c:v>28.2</c:v>
                </c:pt>
                <c:pt idx="298">
                  <c:v>27.9</c:v>
                </c:pt>
                <c:pt idx="299">
                  <c:v>27.6</c:v>
                </c:pt>
                <c:pt idx="300">
                  <c:v>27.5</c:v>
                </c:pt>
                <c:pt idx="301">
                  <c:v>27.4</c:v>
                </c:pt>
                <c:pt idx="302">
                  <c:v>27.5</c:v>
                </c:pt>
                <c:pt idx="303">
                  <c:v>27.6</c:v>
                </c:pt>
                <c:pt idx="304">
                  <c:v>27.4</c:v>
                </c:pt>
                <c:pt idx="305">
                  <c:v>27.3</c:v>
                </c:pt>
                <c:pt idx="306">
                  <c:v>27.4</c:v>
                </c:pt>
                <c:pt idx="307">
                  <c:v>27.3</c:v>
                </c:pt>
                <c:pt idx="308">
                  <c:v>27.1</c:v>
                </c:pt>
                <c:pt idx="309">
                  <c:v>27</c:v>
                </c:pt>
                <c:pt idx="310">
                  <c:v>27.2</c:v>
                </c:pt>
                <c:pt idx="311">
                  <c:v>27.2</c:v>
                </c:pt>
                <c:pt idx="312">
                  <c:v>27.2</c:v>
                </c:pt>
                <c:pt idx="313">
                  <c:v>27.1</c:v>
                </c:pt>
                <c:pt idx="314">
                  <c:v>27</c:v>
                </c:pt>
                <c:pt idx="315">
                  <c:v>27</c:v>
                </c:pt>
                <c:pt idx="316">
                  <c:v>26.6</c:v>
                </c:pt>
                <c:pt idx="317">
                  <c:v>26.6</c:v>
                </c:pt>
                <c:pt idx="318">
                  <c:v>26.7</c:v>
                </c:pt>
                <c:pt idx="319">
                  <c:v>27</c:v>
                </c:pt>
                <c:pt idx="320">
                  <c:v>27.3</c:v>
                </c:pt>
                <c:pt idx="321">
                  <c:v>27.1</c:v>
                </c:pt>
                <c:pt idx="322">
                  <c:v>27.2</c:v>
                </c:pt>
                <c:pt idx="323">
                  <c:v>27</c:v>
                </c:pt>
                <c:pt idx="324">
                  <c:v>27</c:v>
                </c:pt>
                <c:pt idx="325">
                  <c:v>27</c:v>
                </c:pt>
                <c:pt idx="326">
                  <c:v>27</c:v>
                </c:pt>
                <c:pt idx="327">
                  <c:v>27.1</c:v>
                </c:pt>
                <c:pt idx="328">
                  <c:v>27</c:v>
                </c:pt>
                <c:pt idx="329">
                  <c:v>26.8</c:v>
                </c:pt>
                <c:pt idx="330">
                  <c:v>27</c:v>
                </c:pt>
                <c:pt idx="331">
                  <c:v>26.8</c:v>
                </c:pt>
                <c:pt idx="332">
                  <c:v>26.8</c:v>
                </c:pt>
                <c:pt idx="333">
                  <c:v>26.8</c:v>
                </c:pt>
                <c:pt idx="334">
                  <c:v>27</c:v>
                </c:pt>
                <c:pt idx="335">
                  <c:v>27.2</c:v>
                </c:pt>
                <c:pt idx="336">
                  <c:v>27</c:v>
                </c:pt>
                <c:pt idx="337">
                  <c:v>26.9</c:v>
                </c:pt>
                <c:pt idx="338">
                  <c:v>27</c:v>
                </c:pt>
                <c:pt idx="339">
                  <c:v>27</c:v>
                </c:pt>
                <c:pt idx="340">
                  <c:v>27.4</c:v>
                </c:pt>
                <c:pt idx="341">
                  <c:v>27.4</c:v>
                </c:pt>
                <c:pt idx="342">
                  <c:v>27.2</c:v>
                </c:pt>
                <c:pt idx="343">
                  <c:v>27.1</c:v>
                </c:pt>
                <c:pt idx="344">
                  <c:v>27.1</c:v>
                </c:pt>
                <c:pt idx="345">
                  <c:v>27.3</c:v>
                </c:pt>
                <c:pt idx="346">
                  <c:v>27.4</c:v>
                </c:pt>
                <c:pt idx="347">
                  <c:v>27.6</c:v>
                </c:pt>
                <c:pt idx="348">
                  <c:v>27.2</c:v>
                </c:pt>
                <c:pt idx="349">
                  <c:v>27.1</c:v>
                </c:pt>
                <c:pt idx="350">
                  <c:v>27.2</c:v>
                </c:pt>
                <c:pt idx="351">
                  <c:v>27.3</c:v>
                </c:pt>
                <c:pt idx="352">
                  <c:v>27.4</c:v>
                </c:pt>
                <c:pt idx="353">
                  <c:v>27.4</c:v>
                </c:pt>
                <c:pt idx="354">
                  <c:v>27.7</c:v>
                </c:pt>
                <c:pt idx="355">
                  <c:v>27.7</c:v>
                </c:pt>
                <c:pt idx="356">
                  <c:v>27.6</c:v>
                </c:pt>
                <c:pt idx="357">
                  <c:v>27.5</c:v>
                </c:pt>
                <c:pt idx="358">
                  <c:v>27.4</c:v>
                </c:pt>
                <c:pt idx="359">
                  <c:v>27.5</c:v>
                </c:pt>
                <c:pt idx="360">
                  <c:v>27.2</c:v>
                </c:pt>
                <c:pt idx="361">
                  <c:v>27.2</c:v>
                </c:pt>
                <c:pt idx="362">
                  <c:v>27.5</c:v>
                </c:pt>
                <c:pt idx="363">
                  <c:v>27.6</c:v>
                </c:pt>
                <c:pt idx="364">
                  <c:v>27.8</c:v>
                </c:pt>
                <c:pt idx="365">
                  <c:v>27.8</c:v>
                </c:pt>
                <c:pt idx="366">
                  <c:v>27.5</c:v>
                </c:pt>
                <c:pt idx="367">
                  <c:v>27.3</c:v>
                </c:pt>
                <c:pt idx="368">
                  <c:v>27</c:v>
                </c:pt>
                <c:pt idx="369">
                  <c:v>27.1</c:v>
                </c:pt>
                <c:pt idx="370">
                  <c:v>27.2</c:v>
                </c:pt>
                <c:pt idx="371">
                  <c:v>27.1</c:v>
                </c:pt>
                <c:pt idx="372">
                  <c:v>26.9</c:v>
                </c:pt>
                <c:pt idx="373">
                  <c:v>26.8</c:v>
                </c:pt>
                <c:pt idx="374">
                  <c:v>26.5</c:v>
                </c:pt>
                <c:pt idx="375">
                  <c:v>26.5</c:v>
                </c:pt>
                <c:pt idx="376">
                  <c:v>26.7</c:v>
                </c:pt>
                <c:pt idx="377">
                  <c:v>26.9</c:v>
                </c:pt>
                <c:pt idx="378">
                  <c:v>27.2</c:v>
                </c:pt>
                <c:pt idx="379">
                  <c:v>27</c:v>
                </c:pt>
                <c:pt idx="380">
                  <c:v>27</c:v>
                </c:pt>
                <c:pt idx="381">
                  <c:v>27.2</c:v>
                </c:pt>
                <c:pt idx="382">
                  <c:v>27.2</c:v>
                </c:pt>
                <c:pt idx="383">
                  <c:v>27.1</c:v>
                </c:pt>
                <c:pt idx="384">
                  <c:v>27.3</c:v>
                </c:pt>
                <c:pt idx="385">
                  <c:v>27.5</c:v>
                </c:pt>
                <c:pt idx="386">
                  <c:v>27.6</c:v>
                </c:pt>
                <c:pt idx="387">
                  <c:v>27.6</c:v>
                </c:pt>
                <c:pt idx="388">
                  <c:v>27.5</c:v>
                </c:pt>
                <c:pt idx="389">
                  <c:v>27.4</c:v>
                </c:pt>
                <c:pt idx="390">
                  <c:v>27</c:v>
                </c:pt>
                <c:pt idx="391">
                  <c:v>26.6</c:v>
                </c:pt>
                <c:pt idx="392">
                  <c:v>26.5</c:v>
                </c:pt>
                <c:pt idx="393">
                  <c:v>26.5</c:v>
                </c:pt>
                <c:pt idx="394">
                  <c:v>26.5</c:v>
                </c:pt>
                <c:pt idx="395">
                  <c:v>27</c:v>
                </c:pt>
                <c:pt idx="396">
                  <c:v>26.8</c:v>
                </c:pt>
                <c:pt idx="397">
                  <c:v>26.8</c:v>
                </c:pt>
                <c:pt idx="398">
                  <c:v>26.8</c:v>
                </c:pt>
                <c:pt idx="399">
                  <c:v>26.7</c:v>
                </c:pt>
                <c:pt idx="400">
                  <c:v>26.5</c:v>
                </c:pt>
                <c:pt idx="401">
                  <c:v>26.8</c:v>
                </c:pt>
                <c:pt idx="402">
                  <c:v>27</c:v>
                </c:pt>
                <c:pt idx="403">
                  <c:v>27</c:v>
                </c:pt>
                <c:pt idx="404">
                  <c:v>27</c:v>
                </c:pt>
                <c:pt idx="405">
                  <c:v>27</c:v>
                </c:pt>
                <c:pt idx="406">
                  <c:v>27.3</c:v>
                </c:pt>
                <c:pt idx="407">
                  <c:v>27.5</c:v>
                </c:pt>
                <c:pt idx="408">
                  <c:v>27.5</c:v>
                </c:pt>
                <c:pt idx="409">
                  <c:v>27</c:v>
                </c:pt>
                <c:pt idx="410">
                  <c:v>26.7</c:v>
                </c:pt>
                <c:pt idx="411">
                  <c:v>26.6</c:v>
                </c:pt>
                <c:pt idx="412">
                  <c:v>26.7</c:v>
                </c:pt>
                <c:pt idx="413">
                  <c:v>26.9</c:v>
                </c:pt>
                <c:pt idx="414">
                  <c:v>27.4</c:v>
                </c:pt>
                <c:pt idx="415">
                  <c:v>27.2</c:v>
                </c:pt>
                <c:pt idx="416">
                  <c:v>26.6</c:v>
                </c:pt>
                <c:pt idx="417">
                  <c:v>26.5</c:v>
                </c:pt>
                <c:pt idx="418">
                  <c:v>27.1</c:v>
                </c:pt>
                <c:pt idx="419">
                  <c:v>27.3</c:v>
                </c:pt>
                <c:pt idx="420">
                  <c:v>27.2</c:v>
                </c:pt>
                <c:pt idx="421">
                  <c:v>27.3</c:v>
                </c:pt>
                <c:pt idx="422">
                  <c:v>27.3</c:v>
                </c:pt>
                <c:pt idx="423">
                  <c:v>27</c:v>
                </c:pt>
                <c:pt idx="424">
                  <c:v>26.9</c:v>
                </c:pt>
                <c:pt idx="425">
                  <c:v>26.6</c:v>
                </c:pt>
                <c:pt idx="426">
                  <c:v>26.4</c:v>
                </c:pt>
                <c:pt idx="427">
                  <c:v>26.6</c:v>
                </c:pt>
                <c:pt idx="428">
                  <c:v>26.5</c:v>
                </c:pt>
                <c:pt idx="429">
                  <c:v>26.7</c:v>
                </c:pt>
                <c:pt idx="430">
                  <c:v>27</c:v>
                </c:pt>
                <c:pt idx="431">
                  <c:v>27.2</c:v>
                </c:pt>
                <c:pt idx="432">
                  <c:v>27</c:v>
                </c:pt>
                <c:pt idx="433">
                  <c:v>26.8</c:v>
                </c:pt>
                <c:pt idx="434">
                  <c:v>26.4</c:v>
                </c:pt>
                <c:pt idx="435">
                  <c:v>26.3</c:v>
                </c:pt>
                <c:pt idx="436">
                  <c:v>26.7</c:v>
                </c:pt>
                <c:pt idx="437">
                  <c:v>27.2</c:v>
                </c:pt>
                <c:pt idx="438">
                  <c:v>26.9</c:v>
                </c:pt>
                <c:pt idx="439">
                  <c:v>26.1</c:v>
                </c:pt>
                <c:pt idx="440">
                  <c:v>25.9</c:v>
                </c:pt>
                <c:pt idx="441">
                  <c:v>25.7</c:v>
                </c:pt>
                <c:pt idx="442">
                  <c:v>26.3</c:v>
                </c:pt>
                <c:pt idx="443">
                  <c:v>26.6</c:v>
                </c:pt>
                <c:pt idx="444">
                  <c:v>27</c:v>
                </c:pt>
                <c:pt idx="445">
                  <c:v>27.5</c:v>
                </c:pt>
                <c:pt idx="446">
                  <c:v>27.7</c:v>
                </c:pt>
                <c:pt idx="447">
                  <c:v>27.4</c:v>
                </c:pt>
                <c:pt idx="448">
                  <c:v>27.7</c:v>
                </c:pt>
                <c:pt idx="449">
                  <c:v>28</c:v>
                </c:pt>
                <c:pt idx="450">
                  <c:v>28.2</c:v>
                </c:pt>
                <c:pt idx="451">
                  <c:v>28.2</c:v>
                </c:pt>
                <c:pt idx="452">
                  <c:v>28.1</c:v>
                </c:pt>
                <c:pt idx="453">
                  <c:v>28.2</c:v>
                </c:pt>
                <c:pt idx="454">
                  <c:v>27.9</c:v>
                </c:pt>
                <c:pt idx="455">
                  <c:v>28</c:v>
                </c:pt>
                <c:pt idx="456">
                  <c:v>27.8</c:v>
                </c:pt>
                <c:pt idx="457">
                  <c:v>27.7</c:v>
                </c:pt>
                <c:pt idx="458">
                  <c:v>28.1</c:v>
                </c:pt>
                <c:pt idx="459">
                  <c:v>27.8</c:v>
                </c:pt>
                <c:pt idx="460">
                  <c:v>27.8</c:v>
                </c:pt>
                <c:pt idx="461">
                  <c:v>27.7</c:v>
                </c:pt>
                <c:pt idx="462">
                  <c:v>27.7</c:v>
                </c:pt>
                <c:pt idx="463">
                  <c:v>27.7</c:v>
                </c:pt>
                <c:pt idx="464">
                  <c:v>27.7</c:v>
                </c:pt>
                <c:pt idx="465">
                  <c:v>27.5</c:v>
                </c:pt>
                <c:pt idx="466">
                  <c:v>27.4</c:v>
                </c:pt>
                <c:pt idx="467">
                  <c:v>27.4</c:v>
                </c:pt>
                <c:pt idx="468">
                  <c:v>27.3</c:v>
                </c:pt>
                <c:pt idx="469">
                  <c:v>27.6</c:v>
                </c:pt>
                <c:pt idx="470">
                  <c:v>27.6</c:v>
                </c:pt>
                <c:pt idx="471">
                  <c:v>27.4</c:v>
                </c:pt>
                <c:pt idx="472">
                  <c:v>27.6</c:v>
                </c:pt>
                <c:pt idx="473">
                  <c:v>27.6</c:v>
                </c:pt>
                <c:pt idx="474">
                  <c:v>27.7</c:v>
                </c:pt>
                <c:pt idx="475">
                  <c:v>27.6</c:v>
                </c:pt>
                <c:pt idx="476">
                  <c:v>27.5</c:v>
                </c:pt>
                <c:pt idx="477">
                  <c:v>27.5</c:v>
                </c:pt>
                <c:pt idx="478">
                  <c:v>27.6</c:v>
                </c:pt>
                <c:pt idx="479">
                  <c:v>27.8</c:v>
                </c:pt>
                <c:pt idx="480">
                  <c:v>27.8</c:v>
                </c:pt>
                <c:pt idx="481">
                  <c:v>27.7</c:v>
                </c:pt>
                <c:pt idx="482">
                  <c:v>27.8</c:v>
                </c:pt>
                <c:pt idx="483">
                  <c:v>27.8</c:v>
                </c:pt>
                <c:pt idx="484">
                  <c:v>27.7</c:v>
                </c:pt>
                <c:pt idx="485">
                  <c:v>27.9</c:v>
                </c:pt>
                <c:pt idx="486">
                  <c:v>27.8</c:v>
                </c:pt>
                <c:pt idx="487">
                  <c:v>27.7</c:v>
                </c:pt>
                <c:pt idx="488">
                  <c:v>27.8</c:v>
                </c:pt>
                <c:pt idx="489">
                  <c:v>27.8</c:v>
                </c:pt>
                <c:pt idx="490">
                  <c:v>28</c:v>
                </c:pt>
                <c:pt idx="491">
                  <c:v>27.9</c:v>
                </c:pt>
                <c:pt idx="492">
                  <c:v>27.8</c:v>
                </c:pt>
                <c:pt idx="493">
                  <c:v>27.7</c:v>
                </c:pt>
                <c:pt idx="494">
                  <c:v>27.9</c:v>
                </c:pt>
                <c:pt idx="495">
                  <c:v>28</c:v>
                </c:pt>
                <c:pt idx="496">
                  <c:v>28</c:v>
                </c:pt>
                <c:pt idx="497">
                  <c:v>28</c:v>
                </c:pt>
                <c:pt idx="498">
                  <c:v>28</c:v>
                </c:pt>
                <c:pt idx="499">
                  <c:v>28.3</c:v>
                </c:pt>
                <c:pt idx="500">
                  <c:v>28.3</c:v>
                </c:pt>
                <c:pt idx="501">
                  <c:v>28.3</c:v>
                </c:pt>
                <c:pt idx="502">
                  <c:v>28.1</c:v>
                </c:pt>
                <c:pt idx="503">
                  <c:v>28</c:v>
                </c:pt>
                <c:pt idx="504">
                  <c:v>28</c:v>
                </c:pt>
                <c:pt idx="505">
                  <c:v>28.1</c:v>
                </c:pt>
                <c:pt idx="506">
                  <c:v>27.9</c:v>
                </c:pt>
                <c:pt idx="507">
                  <c:v>27.7</c:v>
                </c:pt>
                <c:pt idx="508">
                  <c:v>27.9</c:v>
                </c:pt>
                <c:pt idx="509">
                  <c:v>28</c:v>
                </c:pt>
                <c:pt idx="510">
                  <c:v>27.9</c:v>
                </c:pt>
                <c:pt idx="511">
                  <c:v>27.7</c:v>
                </c:pt>
                <c:pt idx="512">
                  <c:v>27.8</c:v>
                </c:pt>
                <c:pt idx="513">
                  <c:v>27.7</c:v>
                </c:pt>
                <c:pt idx="514">
                  <c:v>27.4</c:v>
                </c:pt>
                <c:pt idx="515">
                  <c:v>27.2</c:v>
                </c:pt>
                <c:pt idx="516">
                  <c:v>27.4</c:v>
                </c:pt>
                <c:pt idx="517">
                  <c:v>27.4</c:v>
                </c:pt>
                <c:pt idx="518">
                  <c:v>27.4</c:v>
                </c:pt>
                <c:pt idx="519">
                  <c:v>27.5</c:v>
                </c:pt>
                <c:pt idx="520">
                  <c:v>27.5</c:v>
                </c:pt>
                <c:pt idx="521">
                  <c:v>27.6</c:v>
                </c:pt>
                <c:pt idx="522">
                  <c:v>27.6</c:v>
                </c:pt>
                <c:pt idx="523">
                  <c:v>27.8</c:v>
                </c:pt>
                <c:pt idx="524">
                  <c:v>28.1</c:v>
                </c:pt>
                <c:pt idx="525">
                  <c:v>28.4</c:v>
                </c:pt>
                <c:pt idx="526">
                  <c:v>28.6</c:v>
                </c:pt>
                <c:pt idx="527">
                  <c:v>28.7</c:v>
                </c:pt>
                <c:pt idx="528">
                  <c:v>28.9</c:v>
                </c:pt>
                <c:pt idx="529">
                  <c:v>28.8</c:v>
                </c:pt>
                <c:pt idx="530">
                  <c:v>28.7</c:v>
                </c:pt>
                <c:pt idx="531">
                  <c:v>28.5</c:v>
                </c:pt>
                <c:pt idx="532">
                  <c:v>28.6</c:v>
                </c:pt>
                <c:pt idx="533">
                  <c:v>28.5</c:v>
                </c:pt>
                <c:pt idx="534">
                  <c:v>28.5</c:v>
                </c:pt>
                <c:pt idx="535">
                  <c:v>28.7</c:v>
                </c:pt>
                <c:pt idx="536">
                  <c:v>28.8</c:v>
                </c:pt>
                <c:pt idx="537">
                  <c:v>28.7</c:v>
                </c:pt>
                <c:pt idx="538">
                  <c:v>28.7</c:v>
                </c:pt>
                <c:pt idx="539">
                  <c:v>28.5</c:v>
                </c:pt>
                <c:pt idx="540">
                  <c:v>28.7</c:v>
                </c:pt>
                <c:pt idx="541">
                  <c:v>28.6</c:v>
                </c:pt>
                <c:pt idx="542">
                  <c:v>28.5</c:v>
                </c:pt>
                <c:pt idx="543">
                  <c:v>28.7</c:v>
                </c:pt>
                <c:pt idx="544">
                  <c:v>28.7</c:v>
                </c:pt>
                <c:pt idx="545">
                  <c:v>28.6</c:v>
                </c:pt>
                <c:pt idx="546">
                  <c:v>28.5</c:v>
                </c:pt>
                <c:pt idx="547">
                  <c:v>28.8</c:v>
                </c:pt>
                <c:pt idx="548">
                  <c:v>28.6</c:v>
                </c:pt>
                <c:pt idx="549">
                  <c:v>28.7</c:v>
                </c:pt>
                <c:pt idx="550">
                  <c:v>28.8</c:v>
                </c:pt>
                <c:pt idx="551">
                  <c:v>28.5</c:v>
                </c:pt>
                <c:pt idx="552">
                  <c:v>28.6</c:v>
                </c:pt>
                <c:pt idx="553">
                  <c:v>28.7</c:v>
                </c:pt>
                <c:pt idx="554">
                  <c:v>28.6</c:v>
                </c:pt>
                <c:pt idx="555">
                  <c:v>28.6</c:v>
                </c:pt>
                <c:pt idx="556">
                  <c:v>28.3</c:v>
                </c:pt>
                <c:pt idx="557">
                  <c:v>28.1</c:v>
                </c:pt>
                <c:pt idx="558">
                  <c:v>28.2</c:v>
                </c:pt>
                <c:pt idx="559">
                  <c:v>28.2</c:v>
                </c:pt>
                <c:pt idx="560">
                  <c:v>28.3</c:v>
                </c:pt>
                <c:pt idx="561">
                  <c:v>28.3</c:v>
                </c:pt>
                <c:pt idx="562">
                  <c:v>28.3</c:v>
                </c:pt>
                <c:pt idx="563">
                  <c:v>28.1</c:v>
                </c:pt>
                <c:pt idx="564">
                  <c:v>28.1</c:v>
                </c:pt>
                <c:pt idx="565">
                  <c:v>28.3</c:v>
                </c:pt>
                <c:pt idx="566">
                  <c:v>28.1</c:v>
                </c:pt>
                <c:pt idx="567">
                  <c:v>27.9</c:v>
                </c:pt>
                <c:pt idx="568">
                  <c:v>28</c:v>
                </c:pt>
                <c:pt idx="569">
                  <c:v>28.2</c:v>
                </c:pt>
                <c:pt idx="570">
                  <c:v>28.3</c:v>
                </c:pt>
                <c:pt idx="571">
                  <c:v>28.5</c:v>
                </c:pt>
                <c:pt idx="572">
                  <c:v>29</c:v>
                </c:pt>
                <c:pt idx="573">
                  <c:v>29.2</c:v>
                </c:pt>
                <c:pt idx="574">
                  <c:v>29.1</c:v>
                </c:pt>
                <c:pt idx="575">
                  <c:v>29</c:v>
                </c:pt>
                <c:pt idx="576">
                  <c:v>28.8</c:v>
                </c:pt>
                <c:pt idx="577">
                  <c:v>28.8</c:v>
                </c:pt>
                <c:pt idx="578">
                  <c:v>29</c:v>
                </c:pt>
                <c:pt idx="579">
                  <c:v>29.3</c:v>
                </c:pt>
                <c:pt idx="580">
                  <c:v>29.2</c:v>
                </c:pt>
                <c:pt idx="581">
                  <c:v>29</c:v>
                </c:pt>
                <c:pt idx="582">
                  <c:v>29</c:v>
                </c:pt>
                <c:pt idx="583">
                  <c:v>28.9</c:v>
                </c:pt>
                <c:pt idx="584">
                  <c:v>28.9</c:v>
                </c:pt>
                <c:pt idx="585">
                  <c:v>29.1</c:v>
                </c:pt>
                <c:pt idx="586">
                  <c:v>29.1</c:v>
                </c:pt>
                <c:pt idx="587">
                  <c:v>29.3</c:v>
                </c:pt>
                <c:pt idx="588">
                  <c:v>29.3</c:v>
                </c:pt>
                <c:pt idx="589">
                  <c:v>29.2</c:v>
                </c:pt>
                <c:pt idx="590">
                  <c:v>29.2</c:v>
                </c:pt>
                <c:pt idx="591">
                  <c:v>29.1</c:v>
                </c:pt>
                <c:pt idx="592">
                  <c:v>28.9</c:v>
                </c:pt>
                <c:pt idx="593">
                  <c:v>29</c:v>
                </c:pt>
                <c:pt idx="594">
                  <c:v>28.8</c:v>
                </c:pt>
                <c:pt idx="595">
                  <c:v>29</c:v>
                </c:pt>
                <c:pt idx="596">
                  <c:v>29.2</c:v>
                </c:pt>
                <c:pt idx="597">
                  <c:v>29.3</c:v>
                </c:pt>
                <c:pt idx="598">
                  <c:v>29.2</c:v>
                </c:pt>
                <c:pt idx="599">
                  <c:v>29.3</c:v>
                </c:pt>
                <c:pt idx="600">
                  <c:v>29.6</c:v>
                </c:pt>
                <c:pt idx="601">
                  <c:v>29.5</c:v>
                </c:pt>
                <c:pt idx="602">
                  <c:v>29.4</c:v>
                </c:pt>
                <c:pt idx="603">
                  <c:v>29.3</c:v>
                </c:pt>
                <c:pt idx="604">
                  <c:v>28.8</c:v>
                </c:pt>
                <c:pt idx="605">
                  <c:v>28.7</c:v>
                </c:pt>
                <c:pt idx="606">
                  <c:v>28.6</c:v>
                </c:pt>
                <c:pt idx="607">
                  <c:v>28.1</c:v>
                </c:pt>
                <c:pt idx="608">
                  <c:v>27.6</c:v>
                </c:pt>
                <c:pt idx="609">
                  <c:v>27.1</c:v>
                </c:pt>
                <c:pt idx="610">
                  <c:v>27.3</c:v>
                </c:pt>
                <c:pt idx="611">
                  <c:v>27.4</c:v>
                </c:pt>
                <c:pt idx="612">
                  <c:v>27.4</c:v>
                </c:pt>
                <c:pt idx="613">
                  <c:v>27</c:v>
                </c:pt>
                <c:pt idx="614">
                  <c:v>26.6</c:v>
                </c:pt>
                <c:pt idx="615">
                  <c:v>26.5</c:v>
                </c:pt>
                <c:pt idx="616">
                  <c:v>26.2</c:v>
                </c:pt>
                <c:pt idx="617">
                  <c:v>26.2</c:v>
                </c:pt>
                <c:pt idx="618">
                  <c:v>26.1</c:v>
                </c:pt>
                <c:pt idx="619">
                  <c:v>25.9</c:v>
                </c:pt>
                <c:pt idx="620">
                  <c:v>26</c:v>
                </c:pt>
                <c:pt idx="621">
                  <c:v>26.3</c:v>
                </c:pt>
                <c:pt idx="622">
                  <c:v>26</c:v>
                </c:pt>
                <c:pt idx="623">
                  <c:v>26.5</c:v>
                </c:pt>
                <c:pt idx="624">
                  <c:v>26.6</c:v>
                </c:pt>
                <c:pt idx="625">
                  <c:v>27.1</c:v>
                </c:pt>
                <c:pt idx="626">
                  <c:v>27.4</c:v>
                </c:pt>
                <c:pt idx="627">
                  <c:v>27</c:v>
                </c:pt>
                <c:pt idx="628">
                  <c:v>27.1</c:v>
                </c:pt>
                <c:pt idx="629">
                  <c:v>27.2</c:v>
                </c:pt>
                <c:pt idx="630">
                  <c:v>27.3</c:v>
                </c:pt>
                <c:pt idx="631">
                  <c:v>27.1</c:v>
                </c:pt>
                <c:pt idx="632">
                  <c:v>27.4</c:v>
                </c:pt>
                <c:pt idx="633">
                  <c:v>27.6</c:v>
                </c:pt>
                <c:pt idx="634">
                  <c:v>28</c:v>
                </c:pt>
                <c:pt idx="635">
                  <c:v>28.1</c:v>
                </c:pt>
                <c:pt idx="636">
                  <c:v>28.4</c:v>
                </c:pt>
                <c:pt idx="637">
                  <c:v>28</c:v>
                </c:pt>
                <c:pt idx="638">
                  <c:v>27.4</c:v>
                </c:pt>
                <c:pt idx="639">
                  <c:v>27.6</c:v>
                </c:pt>
                <c:pt idx="640">
                  <c:v>27.8</c:v>
                </c:pt>
                <c:pt idx="641">
                  <c:v>28.1</c:v>
                </c:pt>
                <c:pt idx="642">
                  <c:v>28.3</c:v>
                </c:pt>
                <c:pt idx="643">
                  <c:v>27.6</c:v>
                </c:pt>
                <c:pt idx="644">
                  <c:v>27.4</c:v>
                </c:pt>
                <c:pt idx="645">
                  <c:v>27.7</c:v>
                </c:pt>
                <c:pt idx="646">
                  <c:v>27.8</c:v>
                </c:pt>
                <c:pt idx="647">
                  <c:v>27.8</c:v>
                </c:pt>
                <c:pt idx="648">
                  <c:v>27.9</c:v>
                </c:pt>
                <c:pt idx="649">
                  <c:v>28.1</c:v>
                </c:pt>
                <c:pt idx="650">
                  <c:v>28</c:v>
                </c:pt>
                <c:pt idx="651">
                  <c:v>27.6</c:v>
                </c:pt>
                <c:pt idx="652">
                  <c:v>27.4</c:v>
                </c:pt>
                <c:pt idx="653">
                  <c:v>27.3</c:v>
                </c:pt>
                <c:pt idx="654">
                  <c:v>27.4</c:v>
                </c:pt>
                <c:pt idx="655">
                  <c:v>27.3</c:v>
                </c:pt>
                <c:pt idx="656">
                  <c:v>27.7</c:v>
                </c:pt>
                <c:pt idx="657">
                  <c:v>27.8</c:v>
                </c:pt>
                <c:pt idx="658">
                  <c:v>27.9</c:v>
                </c:pt>
                <c:pt idx="659">
                  <c:v>27.7</c:v>
                </c:pt>
                <c:pt idx="660">
                  <c:v>28.1</c:v>
                </c:pt>
                <c:pt idx="661">
                  <c:v>28.3</c:v>
                </c:pt>
                <c:pt idx="662">
                  <c:v>28.3</c:v>
                </c:pt>
                <c:pt idx="663">
                  <c:v>28.4</c:v>
                </c:pt>
                <c:pt idx="664">
                  <c:v>28.4</c:v>
                </c:pt>
                <c:pt idx="665">
                  <c:v>28.3</c:v>
                </c:pt>
                <c:pt idx="666">
                  <c:v>28.5</c:v>
                </c:pt>
                <c:pt idx="667">
                  <c:v>28.6</c:v>
                </c:pt>
                <c:pt idx="668">
                  <c:v>28.6</c:v>
                </c:pt>
                <c:pt idx="669">
                  <c:v>28.4</c:v>
                </c:pt>
                <c:pt idx="670">
                  <c:v>28.3</c:v>
                </c:pt>
              </c:numCache>
            </c:numRef>
          </c:yVal>
          <c:smooth val="1"/>
          <c:extLst xmlns:c16r2="http://schemas.microsoft.com/office/drawing/2015/06/chart">
            <c:ext xmlns:c16="http://schemas.microsoft.com/office/drawing/2014/chart" uri="{C3380CC4-5D6E-409C-BE32-E72D297353CC}">
              <c16:uniqueId val="{00000003-4A95-430F-BB74-7B0A6E45B055}"/>
            </c:ext>
          </c:extLst>
        </c:ser>
        <c:dLbls>
          <c:showLegendKey val="0"/>
          <c:showVal val="0"/>
          <c:showCatName val="0"/>
          <c:showSerName val="0"/>
          <c:showPercent val="0"/>
          <c:showBubbleSize val="0"/>
        </c:dLbls>
        <c:axId val="525258752"/>
        <c:axId val="525260672"/>
      </c:scatterChart>
      <c:valAx>
        <c:axId val="525258752"/>
        <c:scaling>
          <c:orientation val="minMax"/>
          <c:max val="3000"/>
          <c:min val="0"/>
        </c:scaling>
        <c:delete val="0"/>
        <c:axPos val="b"/>
        <c:title>
          <c:tx>
            <c:rich>
              <a:bodyPr/>
              <a:lstStyle/>
              <a:p>
                <a:pPr>
                  <a:defRPr/>
                </a:pPr>
                <a:r>
                  <a:rPr lang="en-GB" i="1"/>
                  <a:t>t </a:t>
                </a:r>
                <a:r>
                  <a:rPr lang="en-GB"/>
                  <a:t>(s)</a:t>
                </a:r>
              </a:p>
            </c:rich>
          </c:tx>
          <c:overlay val="0"/>
        </c:title>
        <c:numFmt formatCode="General" sourceLinked="0"/>
        <c:majorTickMark val="in"/>
        <c:minorTickMark val="none"/>
        <c:tickLblPos val="nextTo"/>
        <c:crossAx val="525260672"/>
        <c:crosses val="autoZero"/>
        <c:crossBetween val="midCat"/>
      </c:valAx>
      <c:valAx>
        <c:axId val="525260672"/>
        <c:scaling>
          <c:orientation val="minMax"/>
          <c:max val="78"/>
          <c:min val="25"/>
        </c:scaling>
        <c:delete val="0"/>
        <c:axPos val="l"/>
        <c:title>
          <c:tx>
            <c:rich>
              <a:bodyPr rot="-5400000" vert="horz"/>
              <a:lstStyle/>
              <a:p>
                <a:pPr>
                  <a:defRPr/>
                </a:pPr>
                <a:r>
                  <a:rPr lang="en-GB"/>
                  <a:t>% relative humidity</a:t>
                </a:r>
              </a:p>
            </c:rich>
          </c:tx>
          <c:overlay val="0"/>
        </c:title>
        <c:numFmt formatCode="#,##0" sourceLinked="0"/>
        <c:majorTickMark val="in"/>
        <c:minorTickMark val="none"/>
        <c:tickLblPos val="nextTo"/>
        <c:crossAx val="525258752"/>
        <c:crosses val="autoZero"/>
        <c:crossBetween val="midCat"/>
      </c:valAx>
      <c:spPr>
        <a:ln>
          <a:solidFill>
            <a:schemeClr val="bg1">
              <a:lumMod val="50000"/>
            </a:schemeClr>
          </a:solidFill>
        </a:ln>
      </c:spPr>
    </c:plotArea>
    <c:legend>
      <c:legendPos val="r"/>
      <c:layout>
        <c:manualLayout>
          <c:xMode val="edge"/>
          <c:yMode val="edge"/>
          <c:x val="0.40225833014892276"/>
          <c:y val="5.8941665406081076E-2"/>
          <c:w val="0.51644181277864587"/>
          <c:h val="0.31061123486145964"/>
        </c:manualLayout>
      </c:layout>
      <c:overlay val="0"/>
    </c:legend>
    <c:plotVisOnly val="1"/>
    <c:dispBlanksAs val="gap"/>
    <c:showDLblsOverMax val="0"/>
  </c:chart>
  <c:spPr>
    <a:ln>
      <a:noFill/>
    </a:ln>
  </c:spPr>
  <c:externalData r:id="rId2">
    <c:autoUpdate val="0"/>
  </c:externalData>
</c:chartSpace>
</file>

<file path=word/charts/chart14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009353161563467"/>
          <c:y val="5.1400554097404488E-2"/>
          <c:w val="0.76728552558730667"/>
          <c:h val="0.78034024298066251"/>
        </c:manualLayout>
      </c:layout>
      <c:scatterChart>
        <c:scatterStyle val="smoothMarker"/>
        <c:varyColors val="0"/>
        <c:ser>
          <c:idx val="0"/>
          <c:order val="0"/>
          <c:tx>
            <c:strRef>
              <c:f>wheat!$BB$17</c:f>
              <c:strCache>
                <c:ptCount val="1"/>
                <c:pt idx="0">
                  <c:v>Temperature repeat 1</c:v>
                </c:pt>
              </c:strCache>
            </c:strRef>
          </c:tx>
          <c:spPr>
            <a:ln w="22225"/>
          </c:spPr>
          <c:marker>
            <c:symbol val="diamond"/>
            <c:size val="5"/>
          </c:marker>
          <c:xVal>
            <c:numRef>
              <c:f>wheat!$AK$18:$AK$757</c:f>
              <c:numCache>
                <c:formatCode>General</c:formatCode>
                <c:ptCount val="740"/>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pt idx="738" formatCode="0">
                  <c:v>3394.8444444444399</c:v>
                </c:pt>
                <c:pt idx="739" formatCode="0">
                  <c:v>3399.4444444444398</c:v>
                </c:pt>
              </c:numCache>
            </c:numRef>
          </c:xVal>
          <c:yVal>
            <c:numRef>
              <c:f>wheat!$BB$18:$BB$755</c:f>
              <c:numCache>
                <c:formatCode>General</c:formatCode>
                <c:ptCount val="738"/>
                <c:pt idx="0">
                  <c:v>20.9</c:v>
                </c:pt>
                <c:pt idx="1">
                  <c:v>20.9</c:v>
                </c:pt>
                <c:pt idx="2">
                  <c:v>20.9</c:v>
                </c:pt>
                <c:pt idx="3">
                  <c:v>20.9</c:v>
                </c:pt>
                <c:pt idx="4">
                  <c:v>20.9</c:v>
                </c:pt>
                <c:pt idx="5">
                  <c:v>20.9</c:v>
                </c:pt>
                <c:pt idx="6">
                  <c:v>20.9</c:v>
                </c:pt>
                <c:pt idx="7">
                  <c:v>20.9</c:v>
                </c:pt>
                <c:pt idx="8">
                  <c:v>20.9</c:v>
                </c:pt>
                <c:pt idx="9">
                  <c:v>20.9</c:v>
                </c:pt>
                <c:pt idx="10">
                  <c:v>20.9</c:v>
                </c:pt>
                <c:pt idx="11">
                  <c:v>20.9</c:v>
                </c:pt>
                <c:pt idx="12">
                  <c:v>20.9</c:v>
                </c:pt>
                <c:pt idx="13">
                  <c:v>20.9</c:v>
                </c:pt>
                <c:pt idx="14">
                  <c:v>20.9</c:v>
                </c:pt>
                <c:pt idx="15">
                  <c:v>20.9</c:v>
                </c:pt>
                <c:pt idx="16">
                  <c:v>20.9</c:v>
                </c:pt>
                <c:pt idx="17">
                  <c:v>20.9</c:v>
                </c:pt>
                <c:pt idx="18">
                  <c:v>20.9</c:v>
                </c:pt>
                <c:pt idx="19">
                  <c:v>20.9</c:v>
                </c:pt>
                <c:pt idx="20">
                  <c:v>20.9</c:v>
                </c:pt>
                <c:pt idx="21">
                  <c:v>21</c:v>
                </c:pt>
                <c:pt idx="22">
                  <c:v>21</c:v>
                </c:pt>
                <c:pt idx="23">
                  <c:v>21</c:v>
                </c:pt>
                <c:pt idx="24">
                  <c:v>21</c:v>
                </c:pt>
                <c:pt idx="25">
                  <c:v>21</c:v>
                </c:pt>
                <c:pt idx="26">
                  <c:v>21</c:v>
                </c:pt>
                <c:pt idx="27">
                  <c:v>21</c:v>
                </c:pt>
                <c:pt idx="28">
                  <c:v>21</c:v>
                </c:pt>
                <c:pt idx="29">
                  <c:v>21</c:v>
                </c:pt>
                <c:pt idx="30">
                  <c:v>21.1</c:v>
                </c:pt>
                <c:pt idx="31">
                  <c:v>21.1</c:v>
                </c:pt>
                <c:pt idx="32">
                  <c:v>21.1</c:v>
                </c:pt>
                <c:pt idx="33">
                  <c:v>21.1</c:v>
                </c:pt>
                <c:pt idx="34">
                  <c:v>21.1</c:v>
                </c:pt>
                <c:pt idx="35">
                  <c:v>21.1</c:v>
                </c:pt>
                <c:pt idx="36">
                  <c:v>21.1</c:v>
                </c:pt>
                <c:pt idx="37">
                  <c:v>21.1</c:v>
                </c:pt>
                <c:pt idx="38">
                  <c:v>21.2</c:v>
                </c:pt>
                <c:pt idx="39">
                  <c:v>21.2</c:v>
                </c:pt>
                <c:pt idx="40">
                  <c:v>21.2</c:v>
                </c:pt>
                <c:pt idx="41">
                  <c:v>21.2</c:v>
                </c:pt>
                <c:pt idx="42">
                  <c:v>21.2</c:v>
                </c:pt>
                <c:pt idx="43">
                  <c:v>21.2</c:v>
                </c:pt>
                <c:pt idx="44">
                  <c:v>21.3</c:v>
                </c:pt>
                <c:pt idx="45">
                  <c:v>21.3</c:v>
                </c:pt>
                <c:pt idx="46">
                  <c:v>21.3</c:v>
                </c:pt>
                <c:pt idx="47">
                  <c:v>21.3</c:v>
                </c:pt>
                <c:pt idx="48">
                  <c:v>21.3</c:v>
                </c:pt>
                <c:pt idx="49">
                  <c:v>21.3</c:v>
                </c:pt>
                <c:pt idx="50">
                  <c:v>21.3</c:v>
                </c:pt>
                <c:pt idx="51">
                  <c:v>21.3</c:v>
                </c:pt>
                <c:pt idx="52">
                  <c:v>21.4</c:v>
                </c:pt>
                <c:pt idx="53">
                  <c:v>21.4</c:v>
                </c:pt>
                <c:pt idx="54">
                  <c:v>21.4</c:v>
                </c:pt>
                <c:pt idx="55">
                  <c:v>21.4</c:v>
                </c:pt>
                <c:pt idx="56">
                  <c:v>21.4</c:v>
                </c:pt>
                <c:pt idx="57">
                  <c:v>21.4</c:v>
                </c:pt>
                <c:pt idx="58">
                  <c:v>21.4</c:v>
                </c:pt>
                <c:pt idx="59">
                  <c:v>21.4</c:v>
                </c:pt>
                <c:pt idx="60">
                  <c:v>21.4</c:v>
                </c:pt>
                <c:pt idx="61">
                  <c:v>21.4</c:v>
                </c:pt>
                <c:pt idx="62">
                  <c:v>21.5</c:v>
                </c:pt>
                <c:pt idx="63">
                  <c:v>21.5</c:v>
                </c:pt>
                <c:pt idx="64">
                  <c:v>21.5</c:v>
                </c:pt>
                <c:pt idx="65">
                  <c:v>21.5</c:v>
                </c:pt>
                <c:pt idx="66">
                  <c:v>21.5</c:v>
                </c:pt>
                <c:pt idx="67">
                  <c:v>21.5</c:v>
                </c:pt>
                <c:pt idx="68">
                  <c:v>21.5</c:v>
                </c:pt>
                <c:pt idx="69">
                  <c:v>21.5</c:v>
                </c:pt>
                <c:pt idx="70">
                  <c:v>21.5</c:v>
                </c:pt>
                <c:pt idx="71">
                  <c:v>21.5</c:v>
                </c:pt>
                <c:pt idx="72">
                  <c:v>21.5</c:v>
                </c:pt>
                <c:pt idx="73">
                  <c:v>21.6</c:v>
                </c:pt>
                <c:pt idx="74">
                  <c:v>21.6</c:v>
                </c:pt>
                <c:pt idx="75">
                  <c:v>21.6</c:v>
                </c:pt>
                <c:pt idx="76">
                  <c:v>21.6</c:v>
                </c:pt>
                <c:pt idx="77">
                  <c:v>21.6</c:v>
                </c:pt>
                <c:pt idx="78">
                  <c:v>21.6</c:v>
                </c:pt>
                <c:pt idx="79">
                  <c:v>21.6</c:v>
                </c:pt>
                <c:pt idx="80">
                  <c:v>21.6</c:v>
                </c:pt>
                <c:pt idx="81">
                  <c:v>21.7</c:v>
                </c:pt>
                <c:pt idx="82">
                  <c:v>21.7</c:v>
                </c:pt>
                <c:pt idx="83">
                  <c:v>21.7</c:v>
                </c:pt>
                <c:pt idx="84">
                  <c:v>21.7</c:v>
                </c:pt>
                <c:pt idx="85">
                  <c:v>21.7</c:v>
                </c:pt>
                <c:pt idx="86">
                  <c:v>21.7</c:v>
                </c:pt>
                <c:pt idx="87">
                  <c:v>21.7</c:v>
                </c:pt>
                <c:pt idx="88">
                  <c:v>21.8</c:v>
                </c:pt>
                <c:pt idx="89">
                  <c:v>21.8</c:v>
                </c:pt>
                <c:pt idx="90">
                  <c:v>21.8</c:v>
                </c:pt>
                <c:pt idx="91">
                  <c:v>21.8</c:v>
                </c:pt>
                <c:pt idx="92">
                  <c:v>21.8</c:v>
                </c:pt>
                <c:pt idx="93">
                  <c:v>21.8</c:v>
                </c:pt>
                <c:pt idx="94">
                  <c:v>21.8</c:v>
                </c:pt>
                <c:pt idx="95">
                  <c:v>21.8</c:v>
                </c:pt>
                <c:pt idx="96">
                  <c:v>21.9</c:v>
                </c:pt>
                <c:pt idx="97">
                  <c:v>21.9</c:v>
                </c:pt>
                <c:pt idx="98">
                  <c:v>21.9</c:v>
                </c:pt>
                <c:pt idx="99">
                  <c:v>21.9</c:v>
                </c:pt>
                <c:pt idx="100">
                  <c:v>22</c:v>
                </c:pt>
                <c:pt idx="101">
                  <c:v>21.9</c:v>
                </c:pt>
                <c:pt idx="102">
                  <c:v>22</c:v>
                </c:pt>
                <c:pt idx="103">
                  <c:v>22</c:v>
                </c:pt>
                <c:pt idx="104">
                  <c:v>22</c:v>
                </c:pt>
                <c:pt idx="105">
                  <c:v>22</c:v>
                </c:pt>
                <c:pt idx="106">
                  <c:v>22</c:v>
                </c:pt>
                <c:pt idx="107">
                  <c:v>22</c:v>
                </c:pt>
                <c:pt idx="108">
                  <c:v>22.1</c:v>
                </c:pt>
                <c:pt idx="109">
                  <c:v>22.1</c:v>
                </c:pt>
                <c:pt idx="110">
                  <c:v>22.1</c:v>
                </c:pt>
                <c:pt idx="111">
                  <c:v>22.2</c:v>
                </c:pt>
                <c:pt idx="112">
                  <c:v>22.2</c:v>
                </c:pt>
                <c:pt idx="113">
                  <c:v>22.2</c:v>
                </c:pt>
                <c:pt idx="114">
                  <c:v>22.2</c:v>
                </c:pt>
                <c:pt idx="115">
                  <c:v>22.3</c:v>
                </c:pt>
                <c:pt idx="116">
                  <c:v>22.3</c:v>
                </c:pt>
                <c:pt idx="117">
                  <c:v>22.4</c:v>
                </c:pt>
                <c:pt idx="118">
                  <c:v>22.4</c:v>
                </c:pt>
                <c:pt idx="119">
                  <c:v>22.4</c:v>
                </c:pt>
                <c:pt idx="120">
                  <c:v>22.4</c:v>
                </c:pt>
                <c:pt idx="121">
                  <c:v>22.5</c:v>
                </c:pt>
                <c:pt idx="122">
                  <c:v>22.5</c:v>
                </c:pt>
                <c:pt idx="123">
                  <c:v>22.5</c:v>
                </c:pt>
                <c:pt idx="124">
                  <c:v>22.5</c:v>
                </c:pt>
                <c:pt idx="125">
                  <c:v>22.5</c:v>
                </c:pt>
                <c:pt idx="126">
                  <c:v>22.6</c:v>
                </c:pt>
                <c:pt idx="127">
                  <c:v>22.6</c:v>
                </c:pt>
                <c:pt idx="128">
                  <c:v>22.6</c:v>
                </c:pt>
                <c:pt idx="129">
                  <c:v>22.6</c:v>
                </c:pt>
                <c:pt idx="130">
                  <c:v>22.6</c:v>
                </c:pt>
                <c:pt idx="131">
                  <c:v>22.7</c:v>
                </c:pt>
                <c:pt idx="132">
                  <c:v>22.7</c:v>
                </c:pt>
                <c:pt idx="133">
                  <c:v>22.8</c:v>
                </c:pt>
                <c:pt idx="134">
                  <c:v>22.8</c:v>
                </c:pt>
                <c:pt idx="135">
                  <c:v>22.8</c:v>
                </c:pt>
                <c:pt idx="136">
                  <c:v>22.9</c:v>
                </c:pt>
                <c:pt idx="137">
                  <c:v>22.9</c:v>
                </c:pt>
                <c:pt idx="138">
                  <c:v>22.9</c:v>
                </c:pt>
                <c:pt idx="139">
                  <c:v>22.9</c:v>
                </c:pt>
                <c:pt idx="140">
                  <c:v>23</c:v>
                </c:pt>
                <c:pt idx="141">
                  <c:v>23</c:v>
                </c:pt>
                <c:pt idx="142">
                  <c:v>23</c:v>
                </c:pt>
                <c:pt idx="143">
                  <c:v>23</c:v>
                </c:pt>
                <c:pt idx="144">
                  <c:v>23.1</c:v>
                </c:pt>
                <c:pt idx="145">
                  <c:v>23.1</c:v>
                </c:pt>
                <c:pt idx="146">
                  <c:v>23.1</c:v>
                </c:pt>
                <c:pt idx="147">
                  <c:v>23.1</c:v>
                </c:pt>
                <c:pt idx="148">
                  <c:v>23.2</c:v>
                </c:pt>
                <c:pt idx="149">
                  <c:v>23.1</c:v>
                </c:pt>
                <c:pt idx="150">
                  <c:v>23.2</c:v>
                </c:pt>
                <c:pt idx="151">
                  <c:v>23.2</c:v>
                </c:pt>
                <c:pt idx="152">
                  <c:v>23.2</c:v>
                </c:pt>
                <c:pt idx="153">
                  <c:v>23.3</c:v>
                </c:pt>
                <c:pt idx="154">
                  <c:v>23.3</c:v>
                </c:pt>
                <c:pt idx="155">
                  <c:v>23.3</c:v>
                </c:pt>
                <c:pt idx="156">
                  <c:v>23.3</c:v>
                </c:pt>
                <c:pt idx="157">
                  <c:v>23.4</c:v>
                </c:pt>
                <c:pt idx="158">
                  <c:v>23.4</c:v>
                </c:pt>
                <c:pt idx="159">
                  <c:v>23.4</c:v>
                </c:pt>
                <c:pt idx="160">
                  <c:v>23.4</c:v>
                </c:pt>
                <c:pt idx="161">
                  <c:v>23.5</c:v>
                </c:pt>
                <c:pt idx="162">
                  <c:v>23.5</c:v>
                </c:pt>
                <c:pt idx="163">
                  <c:v>23.5</c:v>
                </c:pt>
                <c:pt idx="164">
                  <c:v>23.5</c:v>
                </c:pt>
                <c:pt idx="165">
                  <c:v>23.5</c:v>
                </c:pt>
                <c:pt idx="166">
                  <c:v>23.5</c:v>
                </c:pt>
                <c:pt idx="167">
                  <c:v>23.5</c:v>
                </c:pt>
                <c:pt idx="168">
                  <c:v>23.6</c:v>
                </c:pt>
                <c:pt idx="169">
                  <c:v>23.6</c:v>
                </c:pt>
                <c:pt idx="170">
                  <c:v>23.7</c:v>
                </c:pt>
                <c:pt idx="171">
                  <c:v>23.7</c:v>
                </c:pt>
                <c:pt idx="172">
                  <c:v>23.7</c:v>
                </c:pt>
                <c:pt idx="173">
                  <c:v>23.7</c:v>
                </c:pt>
                <c:pt idx="174">
                  <c:v>23.7</c:v>
                </c:pt>
                <c:pt idx="175">
                  <c:v>23.7</c:v>
                </c:pt>
                <c:pt idx="176">
                  <c:v>23.8</c:v>
                </c:pt>
                <c:pt idx="177">
                  <c:v>23.8</c:v>
                </c:pt>
                <c:pt idx="178">
                  <c:v>23.8</c:v>
                </c:pt>
                <c:pt idx="179">
                  <c:v>23.8</c:v>
                </c:pt>
                <c:pt idx="180">
                  <c:v>23.8</c:v>
                </c:pt>
                <c:pt idx="181">
                  <c:v>23.8</c:v>
                </c:pt>
                <c:pt idx="182">
                  <c:v>23.8</c:v>
                </c:pt>
                <c:pt idx="183">
                  <c:v>23.8</c:v>
                </c:pt>
                <c:pt idx="184">
                  <c:v>23.8</c:v>
                </c:pt>
                <c:pt idx="185">
                  <c:v>23.8</c:v>
                </c:pt>
                <c:pt idx="186">
                  <c:v>23.9</c:v>
                </c:pt>
                <c:pt idx="187">
                  <c:v>23.9</c:v>
                </c:pt>
                <c:pt idx="188">
                  <c:v>23.9</c:v>
                </c:pt>
                <c:pt idx="189">
                  <c:v>23.9</c:v>
                </c:pt>
                <c:pt idx="190">
                  <c:v>23.9</c:v>
                </c:pt>
                <c:pt idx="191">
                  <c:v>23.9</c:v>
                </c:pt>
                <c:pt idx="192">
                  <c:v>23.9</c:v>
                </c:pt>
                <c:pt idx="193">
                  <c:v>23.9</c:v>
                </c:pt>
                <c:pt idx="194">
                  <c:v>23.9</c:v>
                </c:pt>
                <c:pt idx="195">
                  <c:v>24</c:v>
                </c:pt>
                <c:pt idx="196">
                  <c:v>24</c:v>
                </c:pt>
                <c:pt idx="197">
                  <c:v>24</c:v>
                </c:pt>
                <c:pt idx="198">
                  <c:v>24</c:v>
                </c:pt>
                <c:pt idx="199">
                  <c:v>24</c:v>
                </c:pt>
                <c:pt idx="200">
                  <c:v>24</c:v>
                </c:pt>
                <c:pt idx="201">
                  <c:v>24</c:v>
                </c:pt>
                <c:pt idx="202">
                  <c:v>24</c:v>
                </c:pt>
                <c:pt idx="203">
                  <c:v>24</c:v>
                </c:pt>
                <c:pt idx="204">
                  <c:v>24</c:v>
                </c:pt>
                <c:pt idx="205">
                  <c:v>24</c:v>
                </c:pt>
                <c:pt idx="206">
                  <c:v>24</c:v>
                </c:pt>
                <c:pt idx="207">
                  <c:v>24</c:v>
                </c:pt>
                <c:pt idx="208">
                  <c:v>24</c:v>
                </c:pt>
                <c:pt idx="209">
                  <c:v>24</c:v>
                </c:pt>
                <c:pt idx="210">
                  <c:v>24</c:v>
                </c:pt>
                <c:pt idx="211">
                  <c:v>24.1</c:v>
                </c:pt>
                <c:pt idx="212">
                  <c:v>24</c:v>
                </c:pt>
                <c:pt idx="213">
                  <c:v>24</c:v>
                </c:pt>
                <c:pt idx="214">
                  <c:v>24.1</c:v>
                </c:pt>
                <c:pt idx="215">
                  <c:v>24</c:v>
                </c:pt>
                <c:pt idx="216">
                  <c:v>24.1</c:v>
                </c:pt>
                <c:pt idx="217">
                  <c:v>24.1</c:v>
                </c:pt>
                <c:pt idx="218">
                  <c:v>24.1</c:v>
                </c:pt>
                <c:pt idx="219">
                  <c:v>24.1</c:v>
                </c:pt>
                <c:pt idx="220">
                  <c:v>24.1</c:v>
                </c:pt>
                <c:pt idx="221">
                  <c:v>24.1</c:v>
                </c:pt>
                <c:pt idx="222">
                  <c:v>24.1</c:v>
                </c:pt>
                <c:pt idx="223">
                  <c:v>24.1</c:v>
                </c:pt>
                <c:pt idx="224">
                  <c:v>24.1</c:v>
                </c:pt>
                <c:pt idx="225">
                  <c:v>24.1</c:v>
                </c:pt>
                <c:pt idx="226">
                  <c:v>24.2</c:v>
                </c:pt>
                <c:pt idx="227">
                  <c:v>24.2</c:v>
                </c:pt>
                <c:pt idx="228">
                  <c:v>24.2</c:v>
                </c:pt>
                <c:pt idx="229">
                  <c:v>24.1</c:v>
                </c:pt>
                <c:pt idx="230">
                  <c:v>24.2</c:v>
                </c:pt>
                <c:pt idx="231">
                  <c:v>24.2</c:v>
                </c:pt>
                <c:pt idx="232">
                  <c:v>24.2</c:v>
                </c:pt>
                <c:pt idx="233">
                  <c:v>24.2</c:v>
                </c:pt>
                <c:pt idx="234">
                  <c:v>24.2</c:v>
                </c:pt>
                <c:pt idx="235">
                  <c:v>24.2</c:v>
                </c:pt>
                <c:pt idx="236">
                  <c:v>24.2</c:v>
                </c:pt>
                <c:pt idx="237">
                  <c:v>24.2</c:v>
                </c:pt>
                <c:pt idx="238">
                  <c:v>24.2</c:v>
                </c:pt>
                <c:pt idx="239">
                  <c:v>24.2</c:v>
                </c:pt>
                <c:pt idx="240">
                  <c:v>24.2</c:v>
                </c:pt>
                <c:pt idx="241">
                  <c:v>24.2</c:v>
                </c:pt>
                <c:pt idx="242">
                  <c:v>24.2</c:v>
                </c:pt>
                <c:pt idx="243">
                  <c:v>24.3</c:v>
                </c:pt>
                <c:pt idx="244">
                  <c:v>24.3</c:v>
                </c:pt>
                <c:pt idx="245">
                  <c:v>24.3</c:v>
                </c:pt>
                <c:pt idx="246">
                  <c:v>24.3</c:v>
                </c:pt>
                <c:pt idx="247">
                  <c:v>24.4</c:v>
                </c:pt>
                <c:pt idx="248">
                  <c:v>24.4</c:v>
                </c:pt>
                <c:pt idx="249">
                  <c:v>24.4</c:v>
                </c:pt>
                <c:pt idx="250">
                  <c:v>24.4</c:v>
                </c:pt>
                <c:pt idx="251">
                  <c:v>24.4</c:v>
                </c:pt>
                <c:pt idx="252">
                  <c:v>24.4</c:v>
                </c:pt>
                <c:pt idx="253">
                  <c:v>24.4</c:v>
                </c:pt>
                <c:pt idx="254">
                  <c:v>24.4</c:v>
                </c:pt>
                <c:pt idx="255">
                  <c:v>24.4</c:v>
                </c:pt>
                <c:pt idx="256">
                  <c:v>24.4</c:v>
                </c:pt>
                <c:pt idx="257">
                  <c:v>24.4</c:v>
                </c:pt>
                <c:pt idx="258">
                  <c:v>24.4</c:v>
                </c:pt>
                <c:pt idx="259">
                  <c:v>24.4</c:v>
                </c:pt>
                <c:pt idx="260">
                  <c:v>24.4</c:v>
                </c:pt>
                <c:pt idx="261">
                  <c:v>24.5</c:v>
                </c:pt>
                <c:pt idx="262">
                  <c:v>24.5</c:v>
                </c:pt>
                <c:pt idx="263">
                  <c:v>24.5</c:v>
                </c:pt>
                <c:pt idx="264">
                  <c:v>24.6</c:v>
                </c:pt>
                <c:pt idx="265">
                  <c:v>24.6</c:v>
                </c:pt>
                <c:pt idx="266">
                  <c:v>24.6</c:v>
                </c:pt>
                <c:pt idx="267">
                  <c:v>24.6</c:v>
                </c:pt>
                <c:pt idx="268">
                  <c:v>24.6</c:v>
                </c:pt>
                <c:pt idx="269">
                  <c:v>24.7</c:v>
                </c:pt>
                <c:pt idx="270">
                  <c:v>24.7</c:v>
                </c:pt>
                <c:pt idx="271">
                  <c:v>24.7</c:v>
                </c:pt>
                <c:pt idx="272">
                  <c:v>24.7</c:v>
                </c:pt>
                <c:pt idx="273">
                  <c:v>24.8</c:v>
                </c:pt>
                <c:pt idx="274">
                  <c:v>24.8</c:v>
                </c:pt>
                <c:pt idx="275">
                  <c:v>24.8</c:v>
                </c:pt>
                <c:pt idx="276">
                  <c:v>24.8</c:v>
                </c:pt>
                <c:pt idx="277">
                  <c:v>24.8</c:v>
                </c:pt>
                <c:pt idx="278">
                  <c:v>24.8</c:v>
                </c:pt>
                <c:pt idx="279">
                  <c:v>24.8</c:v>
                </c:pt>
                <c:pt idx="280">
                  <c:v>24.9</c:v>
                </c:pt>
                <c:pt idx="281">
                  <c:v>24.9</c:v>
                </c:pt>
                <c:pt idx="282">
                  <c:v>24.9</c:v>
                </c:pt>
                <c:pt idx="283">
                  <c:v>24.9</c:v>
                </c:pt>
                <c:pt idx="284">
                  <c:v>24.9</c:v>
                </c:pt>
                <c:pt idx="285">
                  <c:v>24.9</c:v>
                </c:pt>
                <c:pt idx="286">
                  <c:v>24.9</c:v>
                </c:pt>
                <c:pt idx="287">
                  <c:v>24.9</c:v>
                </c:pt>
                <c:pt idx="288">
                  <c:v>24.9</c:v>
                </c:pt>
                <c:pt idx="289">
                  <c:v>24.9</c:v>
                </c:pt>
                <c:pt idx="290">
                  <c:v>24.9</c:v>
                </c:pt>
                <c:pt idx="291">
                  <c:v>24.9</c:v>
                </c:pt>
                <c:pt idx="292">
                  <c:v>24.9</c:v>
                </c:pt>
                <c:pt idx="293">
                  <c:v>24.9</c:v>
                </c:pt>
                <c:pt idx="294">
                  <c:v>24.9</c:v>
                </c:pt>
                <c:pt idx="295">
                  <c:v>24.9</c:v>
                </c:pt>
                <c:pt idx="296">
                  <c:v>24.9</c:v>
                </c:pt>
                <c:pt idx="297">
                  <c:v>24.9</c:v>
                </c:pt>
                <c:pt idx="298">
                  <c:v>24.9</c:v>
                </c:pt>
                <c:pt idx="299">
                  <c:v>24.9</c:v>
                </c:pt>
                <c:pt idx="300">
                  <c:v>24.9</c:v>
                </c:pt>
                <c:pt idx="301">
                  <c:v>25</c:v>
                </c:pt>
                <c:pt idx="302">
                  <c:v>25</c:v>
                </c:pt>
                <c:pt idx="303">
                  <c:v>25</c:v>
                </c:pt>
                <c:pt idx="304">
                  <c:v>25</c:v>
                </c:pt>
                <c:pt idx="305">
                  <c:v>25</c:v>
                </c:pt>
                <c:pt idx="306">
                  <c:v>25</c:v>
                </c:pt>
                <c:pt idx="307">
                  <c:v>25</c:v>
                </c:pt>
                <c:pt idx="308">
                  <c:v>25</c:v>
                </c:pt>
                <c:pt idx="309">
                  <c:v>25</c:v>
                </c:pt>
                <c:pt idx="310">
                  <c:v>25</c:v>
                </c:pt>
                <c:pt idx="311">
                  <c:v>25</c:v>
                </c:pt>
                <c:pt idx="312">
                  <c:v>25</c:v>
                </c:pt>
                <c:pt idx="313">
                  <c:v>25</c:v>
                </c:pt>
                <c:pt idx="314">
                  <c:v>25</c:v>
                </c:pt>
                <c:pt idx="315">
                  <c:v>25</c:v>
                </c:pt>
                <c:pt idx="316">
                  <c:v>25</c:v>
                </c:pt>
                <c:pt idx="317">
                  <c:v>25</c:v>
                </c:pt>
                <c:pt idx="318">
                  <c:v>25</c:v>
                </c:pt>
                <c:pt idx="319">
                  <c:v>25</c:v>
                </c:pt>
                <c:pt idx="320">
                  <c:v>25</c:v>
                </c:pt>
                <c:pt idx="321">
                  <c:v>25</c:v>
                </c:pt>
                <c:pt idx="322">
                  <c:v>25</c:v>
                </c:pt>
                <c:pt idx="323">
                  <c:v>25</c:v>
                </c:pt>
                <c:pt idx="324">
                  <c:v>25</c:v>
                </c:pt>
                <c:pt idx="325">
                  <c:v>25.1</c:v>
                </c:pt>
                <c:pt idx="326">
                  <c:v>25</c:v>
                </c:pt>
                <c:pt idx="327">
                  <c:v>25</c:v>
                </c:pt>
                <c:pt idx="328">
                  <c:v>25.1</c:v>
                </c:pt>
                <c:pt idx="329">
                  <c:v>25</c:v>
                </c:pt>
                <c:pt idx="330">
                  <c:v>25</c:v>
                </c:pt>
                <c:pt idx="331">
                  <c:v>25</c:v>
                </c:pt>
                <c:pt idx="332">
                  <c:v>25</c:v>
                </c:pt>
                <c:pt idx="333">
                  <c:v>25</c:v>
                </c:pt>
                <c:pt idx="334">
                  <c:v>25</c:v>
                </c:pt>
                <c:pt idx="335">
                  <c:v>25</c:v>
                </c:pt>
                <c:pt idx="336">
                  <c:v>25</c:v>
                </c:pt>
                <c:pt idx="337">
                  <c:v>25</c:v>
                </c:pt>
                <c:pt idx="338">
                  <c:v>25</c:v>
                </c:pt>
                <c:pt idx="339">
                  <c:v>25</c:v>
                </c:pt>
                <c:pt idx="340">
                  <c:v>25</c:v>
                </c:pt>
                <c:pt idx="341">
                  <c:v>25</c:v>
                </c:pt>
                <c:pt idx="342">
                  <c:v>25.1</c:v>
                </c:pt>
                <c:pt idx="343">
                  <c:v>25.1</c:v>
                </c:pt>
                <c:pt idx="344">
                  <c:v>25.1</c:v>
                </c:pt>
                <c:pt idx="345">
                  <c:v>25.1</c:v>
                </c:pt>
                <c:pt idx="346">
                  <c:v>25.1</c:v>
                </c:pt>
                <c:pt idx="347">
                  <c:v>25.1</c:v>
                </c:pt>
                <c:pt idx="348">
                  <c:v>25.1</c:v>
                </c:pt>
                <c:pt idx="349">
                  <c:v>25.1</c:v>
                </c:pt>
                <c:pt idx="350">
                  <c:v>25.1</c:v>
                </c:pt>
                <c:pt idx="351">
                  <c:v>25.1</c:v>
                </c:pt>
                <c:pt idx="352">
                  <c:v>25.1</c:v>
                </c:pt>
                <c:pt idx="353">
                  <c:v>25.1</c:v>
                </c:pt>
                <c:pt idx="354">
                  <c:v>25.1</c:v>
                </c:pt>
                <c:pt idx="355">
                  <c:v>25.1</c:v>
                </c:pt>
                <c:pt idx="356">
                  <c:v>25.1</c:v>
                </c:pt>
                <c:pt idx="357">
                  <c:v>25.1</c:v>
                </c:pt>
                <c:pt idx="358">
                  <c:v>25.1</c:v>
                </c:pt>
                <c:pt idx="359">
                  <c:v>25.1</c:v>
                </c:pt>
                <c:pt idx="360">
                  <c:v>25.1</c:v>
                </c:pt>
                <c:pt idx="361">
                  <c:v>25.2</c:v>
                </c:pt>
                <c:pt idx="362">
                  <c:v>25.2</c:v>
                </c:pt>
                <c:pt idx="363">
                  <c:v>25.2</c:v>
                </c:pt>
                <c:pt idx="364">
                  <c:v>25.3</c:v>
                </c:pt>
                <c:pt idx="365">
                  <c:v>25.3</c:v>
                </c:pt>
                <c:pt idx="366">
                  <c:v>25.3</c:v>
                </c:pt>
                <c:pt idx="367">
                  <c:v>25.3</c:v>
                </c:pt>
                <c:pt idx="368">
                  <c:v>25.4</c:v>
                </c:pt>
                <c:pt idx="369">
                  <c:v>25.4</c:v>
                </c:pt>
                <c:pt idx="370">
                  <c:v>25.4</c:v>
                </c:pt>
                <c:pt idx="371">
                  <c:v>25.5</c:v>
                </c:pt>
                <c:pt idx="372">
                  <c:v>25.5</c:v>
                </c:pt>
                <c:pt idx="373">
                  <c:v>25.5</c:v>
                </c:pt>
                <c:pt idx="374">
                  <c:v>25.5</c:v>
                </c:pt>
                <c:pt idx="375">
                  <c:v>25.5</c:v>
                </c:pt>
                <c:pt idx="376">
                  <c:v>25.5</c:v>
                </c:pt>
                <c:pt idx="377">
                  <c:v>25.5</c:v>
                </c:pt>
                <c:pt idx="378">
                  <c:v>25.5</c:v>
                </c:pt>
                <c:pt idx="379">
                  <c:v>25.6</c:v>
                </c:pt>
                <c:pt idx="380">
                  <c:v>25.5</c:v>
                </c:pt>
                <c:pt idx="381">
                  <c:v>25.6</c:v>
                </c:pt>
                <c:pt idx="382">
                  <c:v>25.6</c:v>
                </c:pt>
                <c:pt idx="383">
                  <c:v>25.6</c:v>
                </c:pt>
                <c:pt idx="384">
                  <c:v>25.7</c:v>
                </c:pt>
                <c:pt idx="385">
                  <c:v>25.7</c:v>
                </c:pt>
                <c:pt idx="386">
                  <c:v>25.7</c:v>
                </c:pt>
                <c:pt idx="387">
                  <c:v>25.7</c:v>
                </c:pt>
                <c:pt idx="388">
                  <c:v>25.7</c:v>
                </c:pt>
                <c:pt idx="389">
                  <c:v>25.7</c:v>
                </c:pt>
                <c:pt idx="390">
                  <c:v>25.7</c:v>
                </c:pt>
                <c:pt idx="391">
                  <c:v>25.7</c:v>
                </c:pt>
                <c:pt idx="392">
                  <c:v>25.7</c:v>
                </c:pt>
                <c:pt idx="393">
                  <c:v>25.7</c:v>
                </c:pt>
                <c:pt idx="394">
                  <c:v>25.7</c:v>
                </c:pt>
                <c:pt idx="395">
                  <c:v>25.7</c:v>
                </c:pt>
                <c:pt idx="396">
                  <c:v>25.7</c:v>
                </c:pt>
                <c:pt idx="397">
                  <c:v>25.7</c:v>
                </c:pt>
                <c:pt idx="398">
                  <c:v>25.7</c:v>
                </c:pt>
                <c:pt idx="399">
                  <c:v>25.7</c:v>
                </c:pt>
                <c:pt idx="400">
                  <c:v>25.7</c:v>
                </c:pt>
                <c:pt idx="401">
                  <c:v>25.7</c:v>
                </c:pt>
                <c:pt idx="402">
                  <c:v>25.7</c:v>
                </c:pt>
                <c:pt idx="403">
                  <c:v>25.7</c:v>
                </c:pt>
                <c:pt idx="404">
                  <c:v>25.7</c:v>
                </c:pt>
                <c:pt idx="405">
                  <c:v>25.7</c:v>
                </c:pt>
                <c:pt idx="406">
                  <c:v>25.8</c:v>
                </c:pt>
                <c:pt idx="407">
                  <c:v>25.8</c:v>
                </c:pt>
                <c:pt idx="408">
                  <c:v>25.8</c:v>
                </c:pt>
                <c:pt idx="409">
                  <c:v>25.8</c:v>
                </c:pt>
                <c:pt idx="410">
                  <c:v>25.8</c:v>
                </c:pt>
                <c:pt idx="411">
                  <c:v>25.8</c:v>
                </c:pt>
                <c:pt idx="412">
                  <c:v>25.8</c:v>
                </c:pt>
                <c:pt idx="413">
                  <c:v>25.7</c:v>
                </c:pt>
                <c:pt idx="414">
                  <c:v>25.8</c:v>
                </c:pt>
                <c:pt idx="415">
                  <c:v>25.8</c:v>
                </c:pt>
                <c:pt idx="416">
                  <c:v>25.8</c:v>
                </c:pt>
                <c:pt idx="417">
                  <c:v>25.7</c:v>
                </c:pt>
                <c:pt idx="418">
                  <c:v>25.7</c:v>
                </c:pt>
                <c:pt idx="419">
                  <c:v>25.7</c:v>
                </c:pt>
                <c:pt idx="420">
                  <c:v>25.7</c:v>
                </c:pt>
                <c:pt idx="421">
                  <c:v>25.7</c:v>
                </c:pt>
                <c:pt idx="422">
                  <c:v>25.7</c:v>
                </c:pt>
                <c:pt idx="423">
                  <c:v>25.7</c:v>
                </c:pt>
                <c:pt idx="424">
                  <c:v>25.8</c:v>
                </c:pt>
                <c:pt idx="425">
                  <c:v>25.8</c:v>
                </c:pt>
                <c:pt idx="426">
                  <c:v>25.8</c:v>
                </c:pt>
                <c:pt idx="427">
                  <c:v>25.8</c:v>
                </c:pt>
                <c:pt idx="428">
                  <c:v>25.8</c:v>
                </c:pt>
                <c:pt idx="429">
                  <c:v>25.8</c:v>
                </c:pt>
                <c:pt idx="430">
                  <c:v>25.8</c:v>
                </c:pt>
                <c:pt idx="431">
                  <c:v>25.8</c:v>
                </c:pt>
                <c:pt idx="432">
                  <c:v>25.8</c:v>
                </c:pt>
                <c:pt idx="433">
                  <c:v>25.8</c:v>
                </c:pt>
                <c:pt idx="434">
                  <c:v>25.8</c:v>
                </c:pt>
                <c:pt idx="435">
                  <c:v>25.8</c:v>
                </c:pt>
                <c:pt idx="436">
                  <c:v>25.8</c:v>
                </c:pt>
                <c:pt idx="437">
                  <c:v>25.9</c:v>
                </c:pt>
                <c:pt idx="438">
                  <c:v>25.8</c:v>
                </c:pt>
                <c:pt idx="439">
                  <c:v>25.8</c:v>
                </c:pt>
                <c:pt idx="440">
                  <c:v>25.8</c:v>
                </c:pt>
                <c:pt idx="441">
                  <c:v>25.8</c:v>
                </c:pt>
                <c:pt idx="442">
                  <c:v>25.8</c:v>
                </c:pt>
                <c:pt idx="443">
                  <c:v>25.8</c:v>
                </c:pt>
                <c:pt idx="444">
                  <c:v>25.8</c:v>
                </c:pt>
                <c:pt idx="445">
                  <c:v>25.8</c:v>
                </c:pt>
                <c:pt idx="446">
                  <c:v>25.8</c:v>
                </c:pt>
                <c:pt idx="447">
                  <c:v>25.8</c:v>
                </c:pt>
                <c:pt idx="448">
                  <c:v>25.9</c:v>
                </c:pt>
                <c:pt idx="449">
                  <c:v>25.9</c:v>
                </c:pt>
                <c:pt idx="450">
                  <c:v>25.9</c:v>
                </c:pt>
                <c:pt idx="451">
                  <c:v>25.9</c:v>
                </c:pt>
                <c:pt idx="452">
                  <c:v>25.9</c:v>
                </c:pt>
                <c:pt idx="453">
                  <c:v>25.9</c:v>
                </c:pt>
                <c:pt idx="454">
                  <c:v>25.9</c:v>
                </c:pt>
                <c:pt idx="455">
                  <c:v>25.9</c:v>
                </c:pt>
                <c:pt idx="456">
                  <c:v>25.9</c:v>
                </c:pt>
                <c:pt idx="457">
                  <c:v>26</c:v>
                </c:pt>
                <c:pt idx="458">
                  <c:v>26</c:v>
                </c:pt>
                <c:pt idx="459">
                  <c:v>26</c:v>
                </c:pt>
                <c:pt idx="460">
                  <c:v>26</c:v>
                </c:pt>
                <c:pt idx="461">
                  <c:v>26</c:v>
                </c:pt>
                <c:pt idx="462">
                  <c:v>26</c:v>
                </c:pt>
                <c:pt idx="463">
                  <c:v>26</c:v>
                </c:pt>
                <c:pt idx="464">
                  <c:v>26</c:v>
                </c:pt>
                <c:pt idx="465">
                  <c:v>26</c:v>
                </c:pt>
                <c:pt idx="466">
                  <c:v>26</c:v>
                </c:pt>
                <c:pt idx="467">
                  <c:v>26</c:v>
                </c:pt>
                <c:pt idx="468">
                  <c:v>26.1</c:v>
                </c:pt>
                <c:pt idx="469">
                  <c:v>26.1</c:v>
                </c:pt>
                <c:pt idx="470">
                  <c:v>26.1</c:v>
                </c:pt>
                <c:pt idx="471">
                  <c:v>26.1</c:v>
                </c:pt>
                <c:pt idx="472">
                  <c:v>26.1</c:v>
                </c:pt>
                <c:pt idx="473">
                  <c:v>26.1</c:v>
                </c:pt>
                <c:pt idx="474">
                  <c:v>26.1</c:v>
                </c:pt>
                <c:pt idx="475">
                  <c:v>26.1</c:v>
                </c:pt>
                <c:pt idx="476">
                  <c:v>26.1</c:v>
                </c:pt>
                <c:pt idx="477">
                  <c:v>26.1</c:v>
                </c:pt>
                <c:pt idx="478">
                  <c:v>26.1</c:v>
                </c:pt>
                <c:pt idx="479">
                  <c:v>26.1</c:v>
                </c:pt>
                <c:pt idx="480">
                  <c:v>26.1</c:v>
                </c:pt>
                <c:pt idx="481">
                  <c:v>26.1</c:v>
                </c:pt>
                <c:pt idx="482">
                  <c:v>26.1</c:v>
                </c:pt>
                <c:pt idx="483">
                  <c:v>26.2</c:v>
                </c:pt>
                <c:pt idx="484">
                  <c:v>26.2</c:v>
                </c:pt>
                <c:pt idx="485">
                  <c:v>26.2</c:v>
                </c:pt>
                <c:pt idx="486">
                  <c:v>26.2</c:v>
                </c:pt>
                <c:pt idx="487">
                  <c:v>26.2</c:v>
                </c:pt>
                <c:pt idx="488">
                  <c:v>26.2</c:v>
                </c:pt>
                <c:pt idx="489">
                  <c:v>26.2</c:v>
                </c:pt>
                <c:pt idx="490">
                  <c:v>26.2</c:v>
                </c:pt>
                <c:pt idx="491">
                  <c:v>26.2</c:v>
                </c:pt>
                <c:pt idx="492">
                  <c:v>26.3</c:v>
                </c:pt>
                <c:pt idx="493">
                  <c:v>26.3</c:v>
                </c:pt>
                <c:pt idx="494">
                  <c:v>26.3</c:v>
                </c:pt>
                <c:pt idx="495">
                  <c:v>26.3</c:v>
                </c:pt>
                <c:pt idx="496">
                  <c:v>26.3</c:v>
                </c:pt>
                <c:pt idx="497">
                  <c:v>26.3</c:v>
                </c:pt>
                <c:pt idx="498">
                  <c:v>26.3</c:v>
                </c:pt>
                <c:pt idx="499">
                  <c:v>26.3</c:v>
                </c:pt>
                <c:pt idx="500">
                  <c:v>26.3</c:v>
                </c:pt>
                <c:pt idx="501">
                  <c:v>26.3</c:v>
                </c:pt>
                <c:pt idx="502">
                  <c:v>26.4</c:v>
                </c:pt>
                <c:pt idx="503">
                  <c:v>26.4</c:v>
                </c:pt>
                <c:pt idx="504">
                  <c:v>26.4</c:v>
                </c:pt>
                <c:pt idx="505">
                  <c:v>26.4</c:v>
                </c:pt>
                <c:pt idx="506">
                  <c:v>26.4</c:v>
                </c:pt>
                <c:pt idx="507">
                  <c:v>26.4</c:v>
                </c:pt>
                <c:pt idx="508">
                  <c:v>26.4</c:v>
                </c:pt>
                <c:pt idx="509">
                  <c:v>26.4</c:v>
                </c:pt>
                <c:pt idx="510">
                  <c:v>26.4</c:v>
                </c:pt>
                <c:pt idx="511">
                  <c:v>26.4</c:v>
                </c:pt>
                <c:pt idx="512">
                  <c:v>26.4</c:v>
                </c:pt>
                <c:pt idx="513">
                  <c:v>26.4</c:v>
                </c:pt>
                <c:pt idx="514">
                  <c:v>26.5</c:v>
                </c:pt>
                <c:pt idx="515">
                  <c:v>26.5</c:v>
                </c:pt>
                <c:pt idx="516">
                  <c:v>26.5</c:v>
                </c:pt>
                <c:pt idx="517">
                  <c:v>26.5</c:v>
                </c:pt>
                <c:pt idx="518">
                  <c:v>26.5</c:v>
                </c:pt>
                <c:pt idx="519">
                  <c:v>26.5</c:v>
                </c:pt>
                <c:pt idx="520">
                  <c:v>26.5</c:v>
                </c:pt>
                <c:pt idx="521">
                  <c:v>26.5</c:v>
                </c:pt>
                <c:pt idx="522">
                  <c:v>26.5</c:v>
                </c:pt>
                <c:pt idx="523">
                  <c:v>26.5</c:v>
                </c:pt>
                <c:pt idx="524">
                  <c:v>26.5</c:v>
                </c:pt>
                <c:pt idx="525">
                  <c:v>26.5</c:v>
                </c:pt>
                <c:pt idx="526">
                  <c:v>26.5</c:v>
                </c:pt>
                <c:pt idx="527">
                  <c:v>26.5</c:v>
                </c:pt>
                <c:pt idx="528">
                  <c:v>26.4</c:v>
                </c:pt>
                <c:pt idx="529">
                  <c:v>26.4</c:v>
                </c:pt>
                <c:pt idx="530">
                  <c:v>26.4</c:v>
                </c:pt>
                <c:pt idx="531">
                  <c:v>26.4</c:v>
                </c:pt>
                <c:pt idx="532">
                  <c:v>26.4</c:v>
                </c:pt>
                <c:pt idx="533">
                  <c:v>26.4</c:v>
                </c:pt>
                <c:pt idx="534">
                  <c:v>26.4</c:v>
                </c:pt>
                <c:pt idx="535">
                  <c:v>26.4</c:v>
                </c:pt>
                <c:pt idx="536">
                  <c:v>26.4</c:v>
                </c:pt>
                <c:pt idx="537">
                  <c:v>26.4</c:v>
                </c:pt>
                <c:pt idx="538">
                  <c:v>26.4</c:v>
                </c:pt>
                <c:pt idx="539">
                  <c:v>26.4</c:v>
                </c:pt>
                <c:pt idx="540">
                  <c:v>26.4</c:v>
                </c:pt>
                <c:pt idx="541">
                  <c:v>26.4</c:v>
                </c:pt>
                <c:pt idx="542">
                  <c:v>26.5</c:v>
                </c:pt>
                <c:pt idx="543">
                  <c:v>26.4</c:v>
                </c:pt>
                <c:pt idx="544">
                  <c:v>26.4</c:v>
                </c:pt>
                <c:pt idx="545">
                  <c:v>26.4</c:v>
                </c:pt>
                <c:pt idx="546">
                  <c:v>26.4</c:v>
                </c:pt>
                <c:pt idx="547">
                  <c:v>26.4</c:v>
                </c:pt>
                <c:pt idx="548">
                  <c:v>26.4</c:v>
                </c:pt>
                <c:pt idx="549">
                  <c:v>26.4</c:v>
                </c:pt>
                <c:pt idx="550">
                  <c:v>26.4</c:v>
                </c:pt>
                <c:pt idx="551">
                  <c:v>26.4</c:v>
                </c:pt>
                <c:pt idx="552">
                  <c:v>26.5</c:v>
                </c:pt>
                <c:pt idx="553">
                  <c:v>26.5</c:v>
                </c:pt>
                <c:pt idx="554">
                  <c:v>26.5</c:v>
                </c:pt>
                <c:pt idx="555">
                  <c:v>26.5</c:v>
                </c:pt>
                <c:pt idx="556">
                  <c:v>26.4</c:v>
                </c:pt>
                <c:pt idx="557">
                  <c:v>26.5</c:v>
                </c:pt>
                <c:pt idx="558">
                  <c:v>26.5</c:v>
                </c:pt>
                <c:pt idx="559">
                  <c:v>26.4</c:v>
                </c:pt>
                <c:pt idx="560">
                  <c:v>26.4</c:v>
                </c:pt>
                <c:pt idx="561">
                  <c:v>26.4</c:v>
                </c:pt>
                <c:pt idx="562">
                  <c:v>26.4</c:v>
                </c:pt>
                <c:pt idx="563">
                  <c:v>26.4</c:v>
                </c:pt>
                <c:pt idx="564">
                  <c:v>26.4</c:v>
                </c:pt>
                <c:pt idx="565">
                  <c:v>26.4</c:v>
                </c:pt>
                <c:pt idx="566">
                  <c:v>26.4</c:v>
                </c:pt>
                <c:pt idx="567">
                  <c:v>26.4</c:v>
                </c:pt>
                <c:pt idx="568">
                  <c:v>26.5</c:v>
                </c:pt>
                <c:pt idx="569">
                  <c:v>26.4</c:v>
                </c:pt>
                <c:pt idx="570">
                  <c:v>26.5</c:v>
                </c:pt>
                <c:pt idx="571">
                  <c:v>26.5</c:v>
                </c:pt>
                <c:pt idx="572">
                  <c:v>26.5</c:v>
                </c:pt>
                <c:pt idx="573">
                  <c:v>26.5</c:v>
                </c:pt>
                <c:pt idx="574">
                  <c:v>26.5</c:v>
                </c:pt>
                <c:pt idx="575">
                  <c:v>26.5</c:v>
                </c:pt>
                <c:pt idx="576">
                  <c:v>26.5</c:v>
                </c:pt>
                <c:pt idx="577">
                  <c:v>26.5</c:v>
                </c:pt>
                <c:pt idx="578">
                  <c:v>26.5</c:v>
                </c:pt>
                <c:pt idx="579">
                  <c:v>26.5</c:v>
                </c:pt>
                <c:pt idx="580">
                  <c:v>26.5</c:v>
                </c:pt>
                <c:pt idx="581">
                  <c:v>26.5</c:v>
                </c:pt>
                <c:pt idx="582">
                  <c:v>26.6</c:v>
                </c:pt>
                <c:pt idx="583">
                  <c:v>26.6</c:v>
                </c:pt>
                <c:pt idx="584">
                  <c:v>26.6</c:v>
                </c:pt>
                <c:pt idx="585">
                  <c:v>26.6</c:v>
                </c:pt>
                <c:pt idx="586">
                  <c:v>26.6</c:v>
                </c:pt>
                <c:pt idx="587">
                  <c:v>26.6</c:v>
                </c:pt>
                <c:pt idx="588">
                  <c:v>26.6</c:v>
                </c:pt>
                <c:pt idx="589">
                  <c:v>26.6</c:v>
                </c:pt>
                <c:pt idx="590">
                  <c:v>26.6</c:v>
                </c:pt>
                <c:pt idx="591">
                  <c:v>26.6</c:v>
                </c:pt>
                <c:pt idx="592">
                  <c:v>26.6</c:v>
                </c:pt>
                <c:pt idx="593">
                  <c:v>26.6</c:v>
                </c:pt>
                <c:pt idx="594">
                  <c:v>26.6</c:v>
                </c:pt>
                <c:pt idx="595">
                  <c:v>26.6</c:v>
                </c:pt>
                <c:pt idx="596">
                  <c:v>26.6</c:v>
                </c:pt>
                <c:pt idx="597">
                  <c:v>26.6</c:v>
                </c:pt>
                <c:pt idx="598">
                  <c:v>26.6</c:v>
                </c:pt>
                <c:pt idx="599">
                  <c:v>26.6</c:v>
                </c:pt>
                <c:pt idx="600">
                  <c:v>26.6</c:v>
                </c:pt>
                <c:pt idx="601">
                  <c:v>26.6</c:v>
                </c:pt>
                <c:pt idx="602">
                  <c:v>26.5</c:v>
                </c:pt>
                <c:pt idx="603">
                  <c:v>26.6</c:v>
                </c:pt>
                <c:pt idx="604">
                  <c:v>26.5</c:v>
                </c:pt>
                <c:pt idx="605">
                  <c:v>26.6</c:v>
                </c:pt>
                <c:pt idx="606">
                  <c:v>26.6</c:v>
                </c:pt>
                <c:pt idx="607">
                  <c:v>26.6</c:v>
                </c:pt>
                <c:pt idx="608">
                  <c:v>26.6</c:v>
                </c:pt>
                <c:pt idx="609">
                  <c:v>26.6</c:v>
                </c:pt>
                <c:pt idx="610">
                  <c:v>26.6</c:v>
                </c:pt>
                <c:pt idx="611">
                  <c:v>26.6</c:v>
                </c:pt>
                <c:pt idx="612">
                  <c:v>26.6</c:v>
                </c:pt>
                <c:pt idx="613">
                  <c:v>26.6</c:v>
                </c:pt>
                <c:pt idx="614">
                  <c:v>26.6</c:v>
                </c:pt>
                <c:pt idx="615">
                  <c:v>26.6</c:v>
                </c:pt>
                <c:pt idx="616">
                  <c:v>26.6</c:v>
                </c:pt>
                <c:pt idx="617">
                  <c:v>26.5</c:v>
                </c:pt>
                <c:pt idx="618">
                  <c:v>26.5</c:v>
                </c:pt>
                <c:pt idx="619">
                  <c:v>26.6</c:v>
                </c:pt>
                <c:pt idx="620">
                  <c:v>26.6</c:v>
                </c:pt>
                <c:pt idx="621">
                  <c:v>26.6</c:v>
                </c:pt>
                <c:pt idx="622">
                  <c:v>26.6</c:v>
                </c:pt>
                <c:pt idx="623">
                  <c:v>26.6</c:v>
                </c:pt>
                <c:pt idx="624">
                  <c:v>26.6</c:v>
                </c:pt>
                <c:pt idx="625">
                  <c:v>26.6</c:v>
                </c:pt>
                <c:pt idx="626">
                  <c:v>26.6</c:v>
                </c:pt>
                <c:pt idx="627">
                  <c:v>26.6</c:v>
                </c:pt>
                <c:pt idx="628">
                  <c:v>26.6</c:v>
                </c:pt>
                <c:pt idx="629">
                  <c:v>26.7</c:v>
                </c:pt>
                <c:pt idx="630">
                  <c:v>26.7</c:v>
                </c:pt>
                <c:pt idx="631">
                  <c:v>26.7</c:v>
                </c:pt>
                <c:pt idx="632">
                  <c:v>26.7</c:v>
                </c:pt>
                <c:pt idx="633">
                  <c:v>26.7</c:v>
                </c:pt>
                <c:pt idx="634">
                  <c:v>26.7</c:v>
                </c:pt>
                <c:pt idx="635">
                  <c:v>26.7</c:v>
                </c:pt>
                <c:pt idx="636">
                  <c:v>26.7</c:v>
                </c:pt>
                <c:pt idx="637">
                  <c:v>26.7</c:v>
                </c:pt>
                <c:pt idx="638">
                  <c:v>26.8</c:v>
                </c:pt>
                <c:pt idx="639">
                  <c:v>26.8</c:v>
                </c:pt>
                <c:pt idx="640">
                  <c:v>26.8</c:v>
                </c:pt>
                <c:pt idx="641">
                  <c:v>26.8</c:v>
                </c:pt>
                <c:pt idx="642">
                  <c:v>26.8</c:v>
                </c:pt>
                <c:pt idx="643">
                  <c:v>26.8</c:v>
                </c:pt>
                <c:pt idx="644">
                  <c:v>26.9</c:v>
                </c:pt>
                <c:pt idx="645">
                  <c:v>26.9</c:v>
                </c:pt>
                <c:pt idx="646">
                  <c:v>26.9</c:v>
                </c:pt>
                <c:pt idx="647">
                  <c:v>26.9</c:v>
                </c:pt>
                <c:pt idx="648">
                  <c:v>26.9</c:v>
                </c:pt>
                <c:pt idx="649">
                  <c:v>26.9</c:v>
                </c:pt>
                <c:pt idx="650">
                  <c:v>26.9</c:v>
                </c:pt>
                <c:pt idx="651">
                  <c:v>26.9</c:v>
                </c:pt>
              </c:numCache>
            </c:numRef>
          </c:yVal>
          <c:smooth val="1"/>
          <c:extLst xmlns:c16r2="http://schemas.microsoft.com/office/drawing/2015/06/chart">
            <c:ext xmlns:c16="http://schemas.microsoft.com/office/drawing/2014/chart" uri="{C3380CC4-5D6E-409C-BE32-E72D297353CC}">
              <c16:uniqueId val="{00000000-13B5-4D71-8D26-1ED00DED364B}"/>
            </c:ext>
          </c:extLst>
        </c:ser>
        <c:ser>
          <c:idx val="1"/>
          <c:order val="1"/>
          <c:tx>
            <c:strRef>
              <c:f>wheat!$BC$17</c:f>
              <c:strCache>
                <c:ptCount val="1"/>
                <c:pt idx="0">
                  <c:v>Temperature repeat 2</c:v>
                </c:pt>
              </c:strCache>
            </c:strRef>
          </c:tx>
          <c:spPr>
            <a:ln w="22225"/>
          </c:spPr>
          <c:marker>
            <c:symbol val="square"/>
            <c:size val="5"/>
          </c:marker>
          <c:xVal>
            <c:numRef>
              <c:f>wheat!$AK$18:$AK$755</c:f>
              <c:numCache>
                <c:formatCode>General</c:formatCode>
                <c:ptCount val="738"/>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numCache>
            </c:numRef>
          </c:xVal>
          <c:yVal>
            <c:numRef>
              <c:f>wheat!$BC$18:$BC$751</c:f>
              <c:numCache>
                <c:formatCode>General</c:formatCode>
                <c:ptCount val="734"/>
                <c:pt idx="0">
                  <c:v>24.3</c:v>
                </c:pt>
                <c:pt idx="1">
                  <c:v>24.3</c:v>
                </c:pt>
                <c:pt idx="2">
                  <c:v>24.4</c:v>
                </c:pt>
                <c:pt idx="3">
                  <c:v>24.4</c:v>
                </c:pt>
                <c:pt idx="4">
                  <c:v>24.4</c:v>
                </c:pt>
                <c:pt idx="5">
                  <c:v>24.4</c:v>
                </c:pt>
                <c:pt idx="6">
                  <c:v>24.4</c:v>
                </c:pt>
                <c:pt idx="7">
                  <c:v>24.5</c:v>
                </c:pt>
                <c:pt idx="8">
                  <c:v>24.4</c:v>
                </c:pt>
                <c:pt idx="9">
                  <c:v>24.5</c:v>
                </c:pt>
                <c:pt idx="10">
                  <c:v>24.5</c:v>
                </c:pt>
                <c:pt idx="11">
                  <c:v>24.5</c:v>
                </c:pt>
                <c:pt idx="12">
                  <c:v>24.5</c:v>
                </c:pt>
                <c:pt idx="13">
                  <c:v>24.5</c:v>
                </c:pt>
                <c:pt idx="14">
                  <c:v>24.5</c:v>
                </c:pt>
                <c:pt idx="15">
                  <c:v>24.5</c:v>
                </c:pt>
                <c:pt idx="16">
                  <c:v>24.5</c:v>
                </c:pt>
                <c:pt idx="17">
                  <c:v>24.5</c:v>
                </c:pt>
                <c:pt idx="18">
                  <c:v>24.5</c:v>
                </c:pt>
                <c:pt idx="19">
                  <c:v>24.5</c:v>
                </c:pt>
                <c:pt idx="20">
                  <c:v>24.5</c:v>
                </c:pt>
                <c:pt idx="21">
                  <c:v>24.5</c:v>
                </c:pt>
                <c:pt idx="22">
                  <c:v>24.5</c:v>
                </c:pt>
                <c:pt idx="23">
                  <c:v>24.5</c:v>
                </c:pt>
                <c:pt idx="24">
                  <c:v>24.5</c:v>
                </c:pt>
                <c:pt idx="25">
                  <c:v>24.5</c:v>
                </c:pt>
                <c:pt idx="26">
                  <c:v>24.5</c:v>
                </c:pt>
                <c:pt idx="27">
                  <c:v>24.5</c:v>
                </c:pt>
                <c:pt idx="28">
                  <c:v>24.5</c:v>
                </c:pt>
                <c:pt idx="29">
                  <c:v>24.5</c:v>
                </c:pt>
                <c:pt idx="30">
                  <c:v>24.5</c:v>
                </c:pt>
                <c:pt idx="31">
                  <c:v>24.4</c:v>
                </c:pt>
                <c:pt idx="32">
                  <c:v>24.4</c:v>
                </c:pt>
                <c:pt idx="33">
                  <c:v>24.4</c:v>
                </c:pt>
                <c:pt idx="34">
                  <c:v>24.4</c:v>
                </c:pt>
                <c:pt idx="35">
                  <c:v>24.4</c:v>
                </c:pt>
                <c:pt idx="36">
                  <c:v>24.4</c:v>
                </c:pt>
                <c:pt idx="37">
                  <c:v>24.4</c:v>
                </c:pt>
                <c:pt idx="38">
                  <c:v>24.4</c:v>
                </c:pt>
                <c:pt idx="39">
                  <c:v>24.4</c:v>
                </c:pt>
                <c:pt idx="40">
                  <c:v>24.4</c:v>
                </c:pt>
                <c:pt idx="41">
                  <c:v>24.4</c:v>
                </c:pt>
                <c:pt idx="42">
                  <c:v>24.4</c:v>
                </c:pt>
                <c:pt idx="43">
                  <c:v>24.4</c:v>
                </c:pt>
                <c:pt idx="44">
                  <c:v>24.4</c:v>
                </c:pt>
                <c:pt idx="45">
                  <c:v>24.4</c:v>
                </c:pt>
                <c:pt idx="46">
                  <c:v>24.4</c:v>
                </c:pt>
                <c:pt idx="47">
                  <c:v>24.4</c:v>
                </c:pt>
                <c:pt idx="48">
                  <c:v>24.4</c:v>
                </c:pt>
                <c:pt idx="49">
                  <c:v>24.4</c:v>
                </c:pt>
                <c:pt idx="50">
                  <c:v>24.4</c:v>
                </c:pt>
                <c:pt idx="51">
                  <c:v>24.4</c:v>
                </c:pt>
                <c:pt idx="52">
                  <c:v>24.4</c:v>
                </c:pt>
                <c:pt idx="53">
                  <c:v>24.4</c:v>
                </c:pt>
                <c:pt idx="54">
                  <c:v>24.4</c:v>
                </c:pt>
                <c:pt idx="55">
                  <c:v>24.4</c:v>
                </c:pt>
                <c:pt idx="56">
                  <c:v>24.3</c:v>
                </c:pt>
                <c:pt idx="57">
                  <c:v>24.4</c:v>
                </c:pt>
                <c:pt idx="58">
                  <c:v>24.4</c:v>
                </c:pt>
                <c:pt idx="59">
                  <c:v>24.3</c:v>
                </c:pt>
                <c:pt idx="60">
                  <c:v>24.3</c:v>
                </c:pt>
                <c:pt idx="61">
                  <c:v>24.3</c:v>
                </c:pt>
                <c:pt idx="62">
                  <c:v>24.3</c:v>
                </c:pt>
                <c:pt idx="63">
                  <c:v>24.3</c:v>
                </c:pt>
                <c:pt idx="64">
                  <c:v>24.3</c:v>
                </c:pt>
                <c:pt idx="65">
                  <c:v>24.3</c:v>
                </c:pt>
                <c:pt idx="66">
                  <c:v>24.3</c:v>
                </c:pt>
                <c:pt idx="67">
                  <c:v>24.3</c:v>
                </c:pt>
                <c:pt idx="68">
                  <c:v>24.3</c:v>
                </c:pt>
                <c:pt idx="69">
                  <c:v>24.3</c:v>
                </c:pt>
                <c:pt idx="70">
                  <c:v>24.3</c:v>
                </c:pt>
                <c:pt idx="71">
                  <c:v>24.3</c:v>
                </c:pt>
                <c:pt idx="72">
                  <c:v>24.3</c:v>
                </c:pt>
                <c:pt idx="73">
                  <c:v>24.3</c:v>
                </c:pt>
                <c:pt idx="74">
                  <c:v>24.4</c:v>
                </c:pt>
                <c:pt idx="75">
                  <c:v>24.4</c:v>
                </c:pt>
                <c:pt idx="76">
                  <c:v>24.3</c:v>
                </c:pt>
                <c:pt idx="77">
                  <c:v>24.3</c:v>
                </c:pt>
                <c:pt idx="78">
                  <c:v>24.4</c:v>
                </c:pt>
                <c:pt idx="79">
                  <c:v>24.4</c:v>
                </c:pt>
                <c:pt idx="80">
                  <c:v>24.4</c:v>
                </c:pt>
                <c:pt idx="81">
                  <c:v>24.4</c:v>
                </c:pt>
                <c:pt idx="82">
                  <c:v>24.4</c:v>
                </c:pt>
                <c:pt idx="83">
                  <c:v>24.4</c:v>
                </c:pt>
                <c:pt idx="84">
                  <c:v>24.4</c:v>
                </c:pt>
                <c:pt idx="85">
                  <c:v>24.4</c:v>
                </c:pt>
                <c:pt idx="86">
                  <c:v>24.4</c:v>
                </c:pt>
                <c:pt idx="87">
                  <c:v>24.4</c:v>
                </c:pt>
                <c:pt idx="88">
                  <c:v>24.4</c:v>
                </c:pt>
                <c:pt idx="89">
                  <c:v>24.4</c:v>
                </c:pt>
                <c:pt idx="90">
                  <c:v>24.4</c:v>
                </c:pt>
                <c:pt idx="91">
                  <c:v>24.4</c:v>
                </c:pt>
                <c:pt idx="92">
                  <c:v>24.4</c:v>
                </c:pt>
                <c:pt idx="93">
                  <c:v>24.4</c:v>
                </c:pt>
                <c:pt idx="94">
                  <c:v>24.4</c:v>
                </c:pt>
                <c:pt idx="95">
                  <c:v>24.4</c:v>
                </c:pt>
                <c:pt idx="96">
                  <c:v>24.4</c:v>
                </c:pt>
                <c:pt idx="97">
                  <c:v>24.4</c:v>
                </c:pt>
                <c:pt idx="98">
                  <c:v>24.4</c:v>
                </c:pt>
                <c:pt idx="99">
                  <c:v>24.4</c:v>
                </c:pt>
                <c:pt idx="100">
                  <c:v>24.4</c:v>
                </c:pt>
                <c:pt idx="101">
                  <c:v>24.4</c:v>
                </c:pt>
                <c:pt idx="102">
                  <c:v>24.4</c:v>
                </c:pt>
                <c:pt idx="103">
                  <c:v>24.4</c:v>
                </c:pt>
                <c:pt idx="104">
                  <c:v>24.4</c:v>
                </c:pt>
                <c:pt idx="105">
                  <c:v>24.4</c:v>
                </c:pt>
                <c:pt idx="106">
                  <c:v>24.4</c:v>
                </c:pt>
                <c:pt idx="107">
                  <c:v>24.4</c:v>
                </c:pt>
                <c:pt idx="108">
                  <c:v>24.4</c:v>
                </c:pt>
                <c:pt idx="109">
                  <c:v>24.4</c:v>
                </c:pt>
                <c:pt idx="110">
                  <c:v>24.4</c:v>
                </c:pt>
                <c:pt idx="111">
                  <c:v>24.5</c:v>
                </c:pt>
                <c:pt idx="112">
                  <c:v>24.5</c:v>
                </c:pt>
                <c:pt idx="113">
                  <c:v>24.4</c:v>
                </c:pt>
                <c:pt idx="114">
                  <c:v>24.5</c:v>
                </c:pt>
                <c:pt idx="115">
                  <c:v>24.5</c:v>
                </c:pt>
                <c:pt idx="116">
                  <c:v>24.5</c:v>
                </c:pt>
                <c:pt idx="117">
                  <c:v>24.5</c:v>
                </c:pt>
                <c:pt idx="118">
                  <c:v>24.5</c:v>
                </c:pt>
                <c:pt idx="119">
                  <c:v>24.5</c:v>
                </c:pt>
                <c:pt idx="120">
                  <c:v>24.5</c:v>
                </c:pt>
                <c:pt idx="121">
                  <c:v>24.6</c:v>
                </c:pt>
                <c:pt idx="122">
                  <c:v>24.6</c:v>
                </c:pt>
                <c:pt idx="123">
                  <c:v>24.6</c:v>
                </c:pt>
                <c:pt idx="124">
                  <c:v>24.6</c:v>
                </c:pt>
                <c:pt idx="125">
                  <c:v>24.7</c:v>
                </c:pt>
                <c:pt idx="126">
                  <c:v>24.7</c:v>
                </c:pt>
                <c:pt idx="127">
                  <c:v>24.7</c:v>
                </c:pt>
                <c:pt idx="128">
                  <c:v>24.7</c:v>
                </c:pt>
                <c:pt idx="129">
                  <c:v>24.8</c:v>
                </c:pt>
                <c:pt idx="130">
                  <c:v>24.8</c:v>
                </c:pt>
                <c:pt idx="131">
                  <c:v>24.8</c:v>
                </c:pt>
                <c:pt idx="132">
                  <c:v>24.9</c:v>
                </c:pt>
                <c:pt idx="133">
                  <c:v>24.9</c:v>
                </c:pt>
                <c:pt idx="134">
                  <c:v>24.9</c:v>
                </c:pt>
                <c:pt idx="135">
                  <c:v>24.9</c:v>
                </c:pt>
                <c:pt idx="136">
                  <c:v>25</c:v>
                </c:pt>
                <c:pt idx="137">
                  <c:v>25</c:v>
                </c:pt>
                <c:pt idx="138">
                  <c:v>25</c:v>
                </c:pt>
                <c:pt idx="139">
                  <c:v>25</c:v>
                </c:pt>
                <c:pt idx="140">
                  <c:v>25</c:v>
                </c:pt>
                <c:pt idx="141">
                  <c:v>25.1</c:v>
                </c:pt>
                <c:pt idx="142">
                  <c:v>25.1</c:v>
                </c:pt>
                <c:pt idx="143">
                  <c:v>25.1</c:v>
                </c:pt>
                <c:pt idx="144">
                  <c:v>25.1</c:v>
                </c:pt>
                <c:pt idx="145">
                  <c:v>25.2</c:v>
                </c:pt>
                <c:pt idx="146">
                  <c:v>25.2</c:v>
                </c:pt>
                <c:pt idx="147">
                  <c:v>25.2</c:v>
                </c:pt>
                <c:pt idx="148">
                  <c:v>25.2</c:v>
                </c:pt>
                <c:pt idx="149">
                  <c:v>25.2</c:v>
                </c:pt>
                <c:pt idx="150">
                  <c:v>25.3</c:v>
                </c:pt>
                <c:pt idx="151">
                  <c:v>25.3</c:v>
                </c:pt>
                <c:pt idx="152">
                  <c:v>25.3</c:v>
                </c:pt>
                <c:pt idx="153">
                  <c:v>25.3</c:v>
                </c:pt>
                <c:pt idx="154">
                  <c:v>25.4</c:v>
                </c:pt>
                <c:pt idx="155">
                  <c:v>25.4</c:v>
                </c:pt>
                <c:pt idx="156">
                  <c:v>25.4</c:v>
                </c:pt>
                <c:pt idx="157">
                  <c:v>25.5</c:v>
                </c:pt>
                <c:pt idx="158">
                  <c:v>25.5</c:v>
                </c:pt>
                <c:pt idx="159">
                  <c:v>25.5</c:v>
                </c:pt>
                <c:pt idx="160">
                  <c:v>25.6</c:v>
                </c:pt>
                <c:pt idx="161">
                  <c:v>25.6</c:v>
                </c:pt>
                <c:pt idx="162">
                  <c:v>25.6</c:v>
                </c:pt>
                <c:pt idx="163">
                  <c:v>25.6</c:v>
                </c:pt>
                <c:pt idx="164">
                  <c:v>25.6</c:v>
                </c:pt>
                <c:pt idx="165">
                  <c:v>25.6</c:v>
                </c:pt>
                <c:pt idx="166">
                  <c:v>25.7</c:v>
                </c:pt>
                <c:pt idx="167">
                  <c:v>25.7</c:v>
                </c:pt>
                <c:pt idx="168">
                  <c:v>25.7</c:v>
                </c:pt>
                <c:pt idx="169">
                  <c:v>25.7</c:v>
                </c:pt>
                <c:pt idx="170">
                  <c:v>25.7</c:v>
                </c:pt>
                <c:pt idx="171">
                  <c:v>25.8</c:v>
                </c:pt>
                <c:pt idx="172">
                  <c:v>25.8</c:v>
                </c:pt>
                <c:pt idx="173">
                  <c:v>25.9</c:v>
                </c:pt>
                <c:pt idx="174">
                  <c:v>25.9</c:v>
                </c:pt>
                <c:pt idx="175">
                  <c:v>25.9</c:v>
                </c:pt>
                <c:pt idx="176">
                  <c:v>25.9</c:v>
                </c:pt>
                <c:pt idx="177">
                  <c:v>25.9</c:v>
                </c:pt>
                <c:pt idx="178">
                  <c:v>25.9</c:v>
                </c:pt>
                <c:pt idx="179">
                  <c:v>25.9</c:v>
                </c:pt>
                <c:pt idx="180">
                  <c:v>25.9</c:v>
                </c:pt>
                <c:pt idx="181">
                  <c:v>25.9</c:v>
                </c:pt>
                <c:pt idx="182">
                  <c:v>26</c:v>
                </c:pt>
                <c:pt idx="183">
                  <c:v>26</c:v>
                </c:pt>
                <c:pt idx="184">
                  <c:v>26</c:v>
                </c:pt>
                <c:pt idx="185">
                  <c:v>26.1</c:v>
                </c:pt>
                <c:pt idx="186">
                  <c:v>26.1</c:v>
                </c:pt>
                <c:pt idx="187">
                  <c:v>26.1</c:v>
                </c:pt>
                <c:pt idx="188">
                  <c:v>26.1</c:v>
                </c:pt>
                <c:pt idx="189">
                  <c:v>26.2</c:v>
                </c:pt>
                <c:pt idx="190">
                  <c:v>26.2</c:v>
                </c:pt>
                <c:pt idx="191">
                  <c:v>26.3</c:v>
                </c:pt>
                <c:pt idx="192">
                  <c:v>26.3</c:v>
                </c:pt>
                <c:pt idx="193">
                  <c:v>26.3</c:v>
                </c:pt>
                <c:pt idx="194">
                  <c:v>26.4</c:v>
                </c:pt>
                <c:pt idx="195">
                  <c:v>26.4</c:v>
                </c:pt>
                <c:pt idx="196">
                  <c:v>26.4</c:v>
                </c:pt>
                <c:pt idx="197">
                  <c:v>26.5</c:v>
                </c:pt>
                <c:pt idx="198">
                  <c:v>26.5</c:v>
                </c:pt>
                <c:pt idx="199">
                  <c:v>26.5</c:v>
                </c:pt>
                <c:pt idx="200">
                  <c:v>26.5</c:v>
                </c:pt>
                <c:pt idx="201">
                  <c:v>26.6</c:v>
                </c:pt>
                <c:pt idx="202">
                  <c:v>26.6</c:v>
                </c:pt>
                <c:pt idx="203">
                  <c:v>26.6</c:v>
                </c:pt>
                <c:pt idx="204">
                  <c:v>26.6</c:v>
                </c:pt>
                <c:pt idx="205">
                  <c:v>26.6</c:v>
                </c:pt>
                <c:pt idx="206">
                  <c:v>26.6</c:v>
                </c:pt>
                <c:pt idx="207">
                  <c:v>26.7</c:v>
                </c:pt>
                <c:pt idx="208">
                  <c:v>26.7</c:v>
                </c:pt>
                <c:pt idx="209">
                  <c:v>26.7</c:v>
                </c:pt>
                <c:pt idx="210">
                  <c:v>26.7</c:v>
                </c:pt>
                <c:pt idx="211">
                  <c:v>26.7</c:v>
                </c:pt>
                <c:pt idx="212">
                  <c:v>26.7</c:v>
                </c:pt>
                <c:pt idx="213">
                  <c:v>26.7</c:v>
                </c:pt>
                <c:pt idx="214">
                  <c:v>26.7</c:v>
                </c:pt>
                <c:pt idx="215">
                  <c:v>26.7</c:v>
                </c:pt>
                <c:pt idx="216">
                  <c:v>26.7</c:v>
                </c:pt>
                <c:pt idx="217">
                  <c:v>26.7</c:v>
                </c:pt>
                <c:pt idx="218">
                  <c:v>26.8</c:v>
                </c:pt>
                <c:pt idx="219">
                  <c:v>26.7</c:v>
                </c:pt>
                <c:pt idx="220">
                  <c:v>26.8</c:v>
                </c:pt>
                <c:pt idx="221">
                  <c:v>26.8</c:v>
                </c:pt>
                <c:pt idx="222">
                  <c:v>26.8</c:v>
                </c:pt>
                <c:pt idx="223">
                  <c:v>26.8</c:v>
                </c:pt>
                <c:pt idx="224">
                  <c:v>26.8</c:v>
                </c:pt>
                <c:pt idx="225">
                  <c:v>26.8</c:v>
                </c:pt>
                <c:pt idx="226">
                  <c:v>26.8</c:v>
                </c:pt>
                <c:pt idx="227">
                  <c:v>26.8</c:v>
                </c:pt>
                <c:pt idx="228">
                  <c:v>26.8</c:v>
                </c:pt>
                <c:pt idx="229">
                  <c:v>26.9</c:v>
                </c:pt>
                <c:pt idx="230">
                  <c:v>26.9</c:v>
                </c:pt>
                <c:pt idx="231">
                  <c:v>26.9</c:v>
                </c:pt>
                <c:pt idx="232">
                  <c:v>26.9</c:v>
                </c:pt>
                <c:pt idx="233">
                  <c:v>26.9</c:v>
                </c:pt>
                <c:pt idx="234">
                  <c:v>26.9</c:v>
                </c:pt>
                <c:pt idx="235">
                  <c:v>26.9</c:v>
                </c:pt>
                <c:pt idx="236">
                  <c:v>26.9</c:v>
                </c:pt>
                <c:pt idx="237">
                  <c:v>26.9</c:v>
                </c:pt>
                <c:pt idx="238">
                  <c:v>26.9</c:v>
                </c:pt>
                <c:pt idx="239">
                  <c:v>26.9</c:v>
                </c:pt>
                <c:pt idx="240">
                  <c:v>26.9</c:v>
                </c:pt>
                <c:pt idx="241">
                  <c:v>26.9</c:v>
                </c:pt>
                <c:pt idx="242">
                  <c:v>26.9</c:v>
                </c:pt>
                <c:pt idx="243">
                  <c:v>26.9</c:v>
                </c:pt>
                <c:pt idx="244">
                  <c:v>27</c:v>
                </c:pt>
                <c:pt idx="245">
                  <c:v>27</c:v>
                </c:pt>
                <c:pt idx="246">
                  <c:v>26.9</c:v>
                </c:pt>
                <c:pt idx="247">
                  <c:v>27</c:v>
                </c:pt>
                <c:pt idx="248">
                  <c:v>26.9</c:v>
                </c:pt>
                <c:pt idx="249">
                  <c:v>27</c:v>
                </c:pt>
                <c:pt idx="250">
                  <c:v>27</c:v>
                </c:pt>
                <c:pt idx="251">
                  <c:v>26.9</c:v>
                </c:pt>
                <c:pt idx="252">
                  <c:v>27</c:v>
                </c:pt>
                <c:pt idx="253">
                  <c:v>27</c:v>
                </c:pt>
                <c:pt idx="254">
                  <c:v>27</c:v>
                </c:pt>
                <c:pt idx="255">
                  <c:v>27</c:v>
                </c:pt>
                <c:pt idx="256">
                  <c:v>27</c:v>
                </c:pt>
                <c:pt idx="257">
                  <c:v>26.9</c:v>
                </c:pt>
                <c:pt idx="258">
                  <c:v>26.9</c:v>
                </c:pt>
                <c:pt idx="259">
                  <c:v>26.9</c:v>
                </c:pt>
                <c:pt idx="260">
                  <c:v>26.9</c:v>
                </c:pt>
                <c:pt idx="261">
                  <c:v>26.9</c:v>
                </c:pt>
                <c:pt idx="262">
                  <c:v>26.9</c:v>
                </c:pt>
                <c:pt idx="263">
                  <c:v>26.9</c:v>
                </c:pt>
                <c:pt idx="264">
                  <c:v>26.9</c:v>
                </c:pt>
                <c:pt idx="265">
                  <c:v>26.9</c:v>
                </c:pt>
                <c:pt idx="266">
                  <c:v>26.9</c:v>
                </c:pt>
                <c:pt idx="267">
                  <c:v>26.9</c:v>
                </c:pt>
                <c:pt idx="268">
                  <c:v>26.9</c:v>
                </c:pt>
                <c:pt idx="269">
                  <c:v>26.9</c:v>
                </c:pt>
                <c:pt idx="270">
                  <c:v>26.9</c:v>
                </c:pt>
                <c:pt idx="271">
                  <c:v>26.9</c:v>
                </c:pt>
                <c:pt idx="272">
                  <c:v>26.9</c:v>
                </c:pt>
                <c:pt idx="273">
                  <c:v>26.9</c:v>
                </c:pt>
                <c:pt idx="274">
                  <c:v>26.9</c:v>
                </c:pt>
                <c:pt idx="275">
                  <c:v>27</c:v>
                </c:pt>
                <c:pt idx="276">
                  <c:v>27</c:v>
                </c:pt>
                <c:pt idx="277">
                  <c:v>27</c:v>
                </c:pt>
                <c:pt idx="278">
                  <c:v>27</c:v>
                </c:pt>
                <c:pt idx="279">
                  <c:v>26.9</c:v>
                </c:pt>
                <c:pt idx="280">
                  <c:v>27</c:v>
                </c:pt>
                <c:pt idx="281">
                  <c:v>27</c:v>
                </c:pt>
                <c:pt idx="282">
                  <c:v>27</c:v>
                </c:pt>
                <c:pt idx="283">
                  <c:v>27.1</c:v>
                </c:pt>
                <c:pt idx="284">
                  <c:v>27.1</c:v>
                </c:pt>
                <c:pt idx="285">
                  <c:v>27.1</c:v>
                </c:pt>
                <c:pt idx="286">
                  <c:v>27.1</c:v>
                </c:pt>
                <c:pt idx="287">
                  <c:v>27.2</c:v>
                </c:pt>
                <c:pt idx="288">
                  <c:v>27.2</c:v>
                </c:pt>
                <c:pt idx="289">
                  <c:v>27.2</c:v>
                </c:pt>
                <c:pt idx="290">
                  <c:v>27.3</c:v>
                </c:pt>
                <c:pt idx="291">
                  <c:v>27.3</c:v>
                </c:pt>
                <c:pt idx="292">
                  <c:v>27.3</c:v>
                </c:pt>
                <c:pt idx="293">
                  <c:v>27.3</c:v>
                </c:pt>
                <c:pt idx="294">
                  <c:v>27.3</c:v>
                </c:pt>
                <c:pt idx="295">
                  <c:v>27.3</c:v>
                </c:pt>
                <c:pt idx="296">
                  <c:v>27.4</c:v>
                </c:pt>
                <c:pt idx="297">
                  <c:v>27.4</c:v>
                </c:pt>
                <c:pt idx="298">
                  <c:v>27.4</c:v>
                </c:pt>
                <c:pt idx="299">
                  <c:v>27.4</c:v>
                </c:pt>
                <c:pt idx="300">
                  <c:v>27.4</c:v>
                </c:pt>
                <c:pt idx="301">
                  <c:v>27.5</c:v>
                </c:pt>
                <c:pt idx="302">
                  <c:v>27.5</c:v>
                </c:pt>
                <c:pt idx="303">
                  <c:v>27.5</c:v>
                </c:pt>
                <c:pt idx="304">
                  <c:v>27.4</c:v>
                </c:pt>
                <c:pt idx="305">
                  <c:v>27.4</c:v>
                </c:pt>
                <c:pt idx="306">
                  <c:v>27.4</c:v>
                </c:pt>
                <c:pt idx="307">
                  <c:v>27.4</c:v>
                </c:pt>
                <c:pt idx="308">
                  <c:v>27.4</c:v>
                </c:pt>
                <c:pt idx="309">
                  <c:v>27.5</c:v>
                </c:pt>
                <c:pt idx="310">
                  <c:v>27.5</c:v>
                </c:pt>
                <c:pt idx="311">
                  <c:v>27.5</c:v>
                </c:pt>
                <c:pt idx="312">
                  <c:v>27.5</c:v>
                </c:pt>
                <c:pt idx="313">
                  <c:v>27.5</c:v>
                </c:pt>
                <c:pt idx="314">
                  <c:v>27.5</c:v>
                </c:pt>
                <c:pt idx="315">
                  <c:v>27.5</c:v>
                </c:pt>
                <c:pt idx="316">
                  <c:v>27.5</c:v>
                </c:pt>
                <c:pt idx="317">
                  <c:v>27.5</c:v>
                </c:pt>
                <c:pt idx="318">
                  <c:v>27.5</c:v>
                </c:pt>
                <c:pt idx="319">
                  <c:v>27.5</c:v>
                </c:pt>
                <c:pt idx="320">
                  <c:v>27.5</c:v>
                </c:pt>
                <c:pt idx="321">
                  <c:v>27.5</c:v>
                </c:pt>
                <c:pt idx="322">
                  <c:v>27.4</c:v>
                </c:pt>
                <c:pt idx="323">
                  <c:v>27.4</c:v>
                </c:pt>
                <c:pt idx="324">
                  <c:v>27.4</c:v>
                </c:pt>
                <c:pt idx="325">
                  <c:v>27.4</c:v>
                </c:pt>
                <c:pt idx="326">
                  <c:v>27.4</c:v>
                </c:pt>
                <c:pt idx="327">
                  <c:v>27.4</c:v>
                </c:pt>
                <c:pt idx="328">
                  <c:v>27.4</c:v>
                </c:pt>
                <c:pt idx="329">
                  <c:v>27.4</c:v>
                </c:pt>
                <c:pt idx="330">
                  <c:v>27.4</c:v>
                </c:pt>
                <c:pt idx="331">
                  <c:v>27.4</c:v>
                </c:pt>
                <c:pt idx="332">
                  <c:v>27.4</c:v>
                </c:pt>
                <c:pt idx="333">
                  <c:v>27.4</c:v>
                </c:pt>
                <c:pt idx="334">
                  <c:v>27.4</c:v>
                </c:pt>
                <c:pt idx="335">
                  <c:v>27.4</c:v>
                </c:pt>
                <c:pt idx="336">
                  <c:v>27.5</c:v>
                </c:pt>
                <c:pt idx="337">
                  <c:v>27.5</c:v>
                </c:pt>
                <c:pt idx="338">
                  <c:v>27.5</c:v>
                </c:pt>
                <c:pt idx="339">
                  <c:v>27.5</c:v>
                </c:pt>
                <c:pt idx="340">
                  <c:v>27.5</c:v>
                </c:pt>
                <c:pt idx="341">
                  <c:v>27.5</c:v>
                </c:pt>
                <c:pt idx="342">
                  <c:v>27.5</c:v>
                </c:pt>
                <c:pt idx="343">
                  <c:v>27.5</c:v>
                </c:pt>
                <c:pt idx="344">
                  <c:v>27.5</c:v>
                </c:pt>
                <c:pt idx="345">
                  <c:v>27.5</c:v>
                </c:pt>
                <c:pt idx="346">
                  <c:v>27.5</c:v>
                </c:pt>
                <c:pt idx="347">
                  <c:v>27.4</c:v>
                </c:pt>
                <c:pt idx="348">
                  <c:v>27.4</c:v>
                </c:pt>
                <c:pt idx="349">
                  <c:v>27.4</c:v>
                </c:pt>
                <c:pt idx="350">
                  <c:v>27.4</c:v>
                </c:pt>
                <c:pt idx="351">
                  <c:v>27.4</c:v>
                </c:pt>
                <c:pt idx="352">
                  <c:v>27.4</c:v>
                </c:pt>
                <c:pt idx="353">
                  <c:v>27.4</c:v>
                </c:pt>
                <c:pt idx="354">
                  <c:v>27.3</c:v>
                </c:pt>
                <c:pt idx="355">
                  <c:v>27.4</c:v>
                </c:pt>
                <c:pt idx="356">
                  <c:v>27.4</c:v>
                </c:pt>
                <c:pt idx="357">
                  <c:v>27.3</c:v>
                </c:pt>
                <c:pt idx="358">
                  <c:v>27.3</c:v>
                </c:pt>
                <c:pt idx="359">
                  <c:v>27.4</c:v>
                </c:pt>
                <c:pt idx="360">
                  <c:v>27.3</c:v>
                </c:pt>
                <c:pt idx="361">
                  <c:v>27.3</c:v>
                </c:pt>
                <c:pt idx="362">
                  <c:v>27.3</c:v>
                </c:pt>
                <c:pt idx="363">
                  <c:v>27.4</c:v>
                </c:pt>
                <c:pt idx="364">
                  <c:v>27.3</c:v>
                </c:pt>
                <c:pt idx="365">
                  <c:v>27.4</c:v>
                </c:pt>
                <c:pt idx="366">
                  <c:v>27.4</c:v>
                </c:pt>
                <c:pt idx="367">
                  <c:v>27.4</c:v>
                </c:pt>
                <c:pt idx="368">
                  <c:v>27.4</c:v>
                </c:pt>
                <c:pt idx="369">
                  <c:v>27.4</c:v>
                </c:pt>
                <c:pt idx="370">
                  <c:v>27.4</c:v>
                </c:pt>
                <c:pt idx="371">
                  <c:v>27.4</c:v>
                </c:pt>
                <c:pt idx="372">
                  <c:v>27.4</c:v>
                </c:pt>
                <c:pt idx="373">
                  <c:v>27.5</c:v>
                </c:pt>
                <c:pt idx="374">
                  <c:v>27.4</c:v>
                </c:pt>
                <c:pt idx="375">
                  <c:v>27.5</c:v>
                </c:pt>
                <c:pt idx="376">
                  <c:v>27.5</c:v>
                </c:pt>
                <c:pt idx="377">
                  <c:v>27.5</c:v>
                </c:pt>
                <c:pt idx="378">
                  <c:v>27.5</c:v>
                </c:pt>
                <c:pt idx="379">
                  <c:v>27.5</c:v>
                </c:pt>
                <c:pt idx="380">
                  <c:v>27.5</c:v>
                </c:pt>
                <c:pt idx="381">
                  <c:v>27.5</c:v>
                </c:pt>
                <c:pt idx="382">
                  <c:v>27.5</c:v>
                </c:pt>
                <c:pt idx="383">
                  <c:v>27.5</c:v>
                </c:pt>
                <c:pt idx="384">
                  <c:v>27.5</c:v>
                </c:pt>
                <c:pt idx="385">
                  <c:v>27.5</c:v>
                </c:pt>
                <c:pt idx="386">
                  <c:v>27.5</c:v>
                </c:pt>
                <c:pt idx="387">
                  <c:v>27.5</c:v>
                </c:pt>
                <c:pt idx="388">
                  <c:v>27.5</c:v>
                </c:pt>
                <c:pt idx="389">
                  <c:v>27.5</c:v>
                </c:pt>
                <c:pt idx="390">
                  <c:v>27.5</c:v>
                </c:pt>
                <c:pt idx="391">
                  <c:v>27.5</c:v>
                </c:pt>
                <c:pt idx="392">
                  <c:v>27.5</c:v>
                </c:pt>
                <c:pt idx="393">
                  <c:v>27.5</c:v>
                </c:pt>
                <c:pt idx="394">
                  <c:v>27.5</c:v>
                </c:pt>
                <c:pt idx="395">
                  <c:v>27.5</c:v>
                </c:pt>
                <c:pt idx="396">
                  <c:v>27.5</c:v>
                </c:pt>
                <c:pt idx="397">
                  <c:v>27.5</c:v>
                </c:pt>
                <c:pt idx="398">
                  <c:v>27.5</c:v>
                </c:pt>
                <c:pt idx="399">
                  <c:v>27.5</c:v>
                </c:pt>
                <c:pt idx="400">
                  <c:v>27.5</c:v>
                </c:pt>
                <c:pt idx="401">
                  <c:v>27.5</c:v>
                </c:pt>
                <c:pt idx="402">
                  <c:v>27.5</c:v>
                </c:pt>
                <c:pt idx="403">
                  <c:v>27.5</c:v>
                </c:pt>
                <c:pt idx="404">
                  <c:v>27.6</c:v>
                </c:pt>
                <c:pt idx="405">
                  <c:v>27.6</c:v>
                </c:pt>
                <c:pt idx="406">
                  <c:v>27.6</c:v>
                </c:pt>
                <c:pt idx="407">
                  <c:v>27.7</c:v>
                </c:pt>
                <c:pt idx="408">
                  <c:v>27.6</c:v>
                </c:pt>
                <c:pt idx="409">
                  <c:v>27.7</c:v>
                </c:pt>
                <c:pt idx="410">
                  <c:v>27.7</c:v>
                </c:pt>
                <c:pt idx="411">
                  <c:v>27.7</c:v>
                </c:pt>
                <c:pt idx="412">
                  <c:v>27.7</c:v>
                </c:pt>
                <c:pt idx="413">
                  <c:v>27.7</c:v>
                </c:pt>
                <c:pt idx="414">
                  <c:v>27.7</c:v>
                </c:pt>
                <c:pt idx="415">
                  <c:v>27.7</c:v>
                </c:pt>
                <c:pt idx="416">
                  <c:v>27.7</c:v>
                </c:pt>
                <c:pt idx="417">
                  <c:v>27.6</c:v>
                </c:pt>
                <c:pt idx="418">
                  <c:v>27.6</c:v>
                </c:pt>
                <c:pt idx="419">
                  <c:v>27.6</c:v>
                </c:pt>
                <c:pt idx="420">
                  <c:v>27.6</c:v>
                </c:pt>
                <c:pt idx="421">
                  <c:v>27.6</c:v>
                </c:pt>
                <c:pt idx="422">
                  <c:v>27.6</c:v>
                </c:pt>
                <c:pt idx="423">
                  <c:v>27.6</c:v>
                </c:pt>
                <c:pt idx="424">
                  <c:v>27.6</c:v>
                </c:pt>
                <c:pt idx="425">
                  <c:v>27.6</c:v>
                </c:pt>
                <c:pt idx="426">
                  <c:v>27.6</c:v>
                </c:pt>
                <c:pt idx="427">
                  <c:v>27.6</c:v>
                </c:pt>
                <c:pt idx="428">
                  <c:v>27.6</c:v>
                </c:pt>
                <c:pt idx="429">
                  <c:v>27.6</c:v>
                </c:pt>
                <c:pt idx="430">
                  <c:v>27.6</c:v>
                </c:pt>
                <c:pt idx="431">
                  <c:v>27.6</c:v>
                </c:pt>
                <c:pt idx="432">
                  <c:v>27.6</c:v>
                </c:pt>
                <c:pt idx="433">
                  <c:v>27.7</c:v>
                </c:pt>
                <c:pt idx="434">
                  <c:v>27.7</c:v>
                </c:pt>
                <c:pt idx="435">
                  <c:v>27.7</c:v>
                </c:pt>
                <c:pt idx="436">
                  <c:v>27.7</c:v>
                </c:pt>
                <c:pt idx="437">
                  <c:v>27.7</c:v>
                </c:pt>
                <c:pt idx="438">
                  <c:v>27.7</c:v>
                </c:pt>
                <c:pt idx="439">
                  <c:v>27.7</c:v>
                </c:pt>
                <c:pt idx="440">
                  <c:v>27.7</c:v>
                </c:pt>
                <c:pt idx="441">
                  <c:v>27.7</c:v>
                </c:pt>
                <c:pt idx="442">
                  <c:v>27.7</c:v>
                </c:pt>
                <c:pt idx="443">
                  <c:v>27.7</c:v>
                </c:pt>
                <c:pt idx="444">
                  <c:v>27.7</c:v>
                </c:pt>
                <c:pt idx="445">
                  <c:v>27.7</c:v>
                </c:pt>
                <c:pt idx="446">
                  <c:v>27.6</c:v>
                </c:pt>
                <c:pt idx="447">
                  <c:v>27.6</c:v>
                </c:pt>
                <c:pt idx="448">
                  <c:v>27.6</c:v>
                </c:pt>
                <c:pt idx="449">
                  <c:v>27.6</c:v>
                </c:pt>
                <c:pt idx="450">
                  <c:v>27.6</c:v>
                </c:pt>
                <c:pt idx="451">
                  <c:v>27.6</c:v>
                </c:pt>
                <c:pt idx="452">
                  <c:v>27.6</c:v>
                </c:pt>
                <c:pt idx="453">
                  <c:v>27.6</c:v>
                </c:pt>
                <c:pt idx="454">
                  <c:v>27.6</c:v>
                </c:pt>
                <c:pt idx="455">
                  <c:v>27.5</c:v>
                </c:pt>
                <c:pt idx="456">
                  <c:v>27.5</c:v>
                </c:pt>
                <c:pt idx="457">
                  <c:v>27.5</c:v>
                </c:pt>
                <c:pt idx="458">
                  <c:v>27.5</c:v>
                </c:pt>
                <c:pt idx="459">
                  <c:v>27.5</c:v>
                </c:pt>
                <c:pt idx="460">
                  <c:v>27.5</c:v>
                </c:pt>
                <c:pt idx="461">
                  <c:v>27.5</c:v>
                </c:pt>
                <c:pt idx="462">
                  <c:v>27.5</c:v>
                </c:pt>
                <c:pt idx="463">
                  <c:v>27.5</c:v>
                </c:pt>
                <c:pt idx="464">
                  <c:v>27.5</c:v>
                </c:pt>
                <c:pt idx="465">
                  <c:v>27.5</c:v>
                </c:pt>
                <c:pt idx="466">
                  <c:v>27.5</c:v>
                </c:pt>
                <c:pt idx="467">
                  <c:v>27.5</c:v>
                </c:pt>
                <c:pt idx="468">
                  <c:v>27.6</c:v>
                </c:pt>
                <c:pt idx="469">
                  <c:v>27.6</c:v>
                </c:pt>
                <c:pt idx="470">
                  <c:v>27.5</c:v>
                </c:pt>
                <c:pt idx="471">
                  <c:v>27.6</c:v>
                </c:pt>
                <c:pt idx="472">
                  <c:v>27.6</c:v>
                </c:pt>
                <c:pt idx="473">
                  <c:v>27.6</c:v>
                </c:pt>
                <c:pt idx="474">
                  <c:v>27.6</c:v>
                </c:pt>
                <c:pt idx="475">
                  <c:v>27.6</c:v>
                </c:pt>
                <c:pt idx="476">
                  <c:v>27.6</c:v>
                </c:pt>
                <c:pt idx="477">
                  <c:v>27.6</c:v>
                </c:pt>
                <c:pt idx="478">
                  <c:v>27.6</c:v>
                </c:pt>
                <c:pt idx="479">
                  <c:v>27.6</c:v>
                </c:pt>
                <c:pt idx="480">
                  <c:v>27.6</c:v>
                </c:pt>
                <c:pt idx="481">
                  <c:v>27.6</c:v>
                </c:pt>
                <c:pt idx="482">
                  <c:v>27.6</c:v>
                </c:pt>
                <c:pt idx="483">
                  <c:v>27.6</c:v>
                </c:pt>
                <c:pt idx="484">
                  <c:v>27.6</c:v>
                </c:pt>
                <c:pt idx="485">
                  <c:v>27.6</c:v>
                </c:pt>
                <c:pt idx="486">
                  <c:v>27.6</c:v>
                </c:pt>
                <c:pt idx="487">
                  <c:v>27.6</c:v>
                </c:pt>
                <c:pt idx="488">
                  <c:v>27.6</c:v>
                </c:pt>
                <c:pt idx="489">
                  <c:v>27.6</c:v>
                </c:pt>
                <c:pt idx="490">
                  <c:v>27.6</c:v>
                </c:pt>
                <c:pt idx="491">
                  <c:v>27.6</c:v>
                </c:pt>
                <c:pt idx="492">
                  <c:v>27.6</c:v>
                </c:pt>
                <c:pt idx="493">
                  <c:v>27.6</c:v>
                </c:pt>
                <c:pt idx="494">
                  <c:v>27.6</c:v>
                </c:pt>
                <c:pt idx="495">
                  <c:v>27.6</c:v>
                </c:pt>
                <c:pt idx="496">
                  <c:v>27.6</c:v>
                </c:pt>
                <c:pt idx="497">
                  <c:v>27.6</c:v>
                </c:pt>
                <c:pt idx="498">
                  <c:v>27.7</c:v>
                </c:pt>
                <c:pt idx="499">
                  <c:v>27.7</c:v>
                </c:pt>
                <c:pt idx="500">
                  <c:v>27.7</c:v>
                </c:pt>
                <c:pt idx="501">
                  <c:v>27.7</c:v>
                </c:pt>
                <c:pt idx="502">
                  <c:v>27.7</c:v>
                </c:pt>
                <c:pt idx="503">
                  <c:v>27.7</c:v>
                </c:pt>
                <c:pt idx="504">
                  <c:v>27.7</c:v>
                </c:pt>
                <c:pt idx="505">
                  <c:v>27.7</c:v>
                </c:pt>
                <c:pt idx="506">
                  <c:v>27.8</c:v>
                </c:pt>
                <c:pt idx="507">
                  <c:v>27.8</c:v>
                </c:pt>
                <c:pt idx="508">
                  <c:v>27.8</c:v>
                </c:pt>
                <c:pt idx="509">
                  <c:v>27.8</c:v>
                </c:pt>
                <c:pt idx="510">
                  <c:v>27.8</c:v>
                </c:pt>
                <c:pt idx="511">
                  <c:v>27.9</c:v>
                </c:pt>
                <c:pt idx="512">
                  <c:v>27.9</c:v>
                </c:pt>
                <c:pt idx="513">
                  <c:v>27.9</c:v>
                </c:pt>
                <c:pt idx="514">
                  <c:v>27.9</c:v>
                </c:pt>
                <c:pt idx="515">
                  <c:v>27.9</c:v>
                </c:pt>
                <c:pt idx="516">
                  <c:v>27.9</c:v>
                </c:pt>
                <c:pt idx="517">
                  <c:v>28</c:v>
                </c:pt>
                <c:pt idx="518">
                  <c:v>28</c:v>
                </c:pt>
                <c:pt idx="519">
                  <c:v>28</c:v>
                </c:pt>
                <c:pt idx="520">
                  <c:v>28</c:v>
                </c:pt>
                <c:pt idx="521">
                  <c:v>28</c:v>
                </c:pt>
                <c:pt idx="522">
                  <c:v>28.1</c:v>
                </c:pt>
                <c:pt idx="523">
                  <c:v>28.1</c:v>
                </c:pt>
                <c:pt idx="524">
                  <c:v>28.1</c:v>
                </c:pt>
                <c:pt idx="525">
                  <c:v>28.1</c:v>
                </c:pt>
                <c:pt idx="526">
                  <c:v>28.1</c:v>
                </c:pt>
                <c:pt idx="527">
                  <c:v>28.1</c:v>
                </c:pt>
                <c:pt idx="528">
                  <c:v>28.1</c:v>
                </c:pt>
                <c:pt idx="529">
                  <c:v>28.1</c:v>
                </c:pt>
                <c:pt idx="530">
                  <c:v>28.1</c:v>
                </c:pt>
                <c:pt idx="531">
                  <c:v>28.1</c:v>
                </c:pt>
                <c:pt idx="532">
                  <c:v>28.1</c:v>
                </c:pt>
                <c:pt idx="533">
                  <c:v>28.1</c:v>
                </c:pt>
                <c:pt idx="534">
                  <c:v>28.1</c:v>
                </c:pt>
                <c:pt idx="535">
                  <c:v>28.2</c:v>
                </c:pt>
                <c:pt idx="536">
                  <c:v>28.2</c:v>
                </c:pt>
                <c:pt idx="537">
                  <c:v>28.2</c:v>
                </c:pt>
                <c:pt idx="538">
                  <c:v>28.2</c:v>
                </c:pt>
                <c:pt idx="539">
                  <c:v>28.2</c:v>
                </c:pt>
                <c:pt idx="540">
                  <c:v>28.3</c:v>
                </c:pt>
                <c:pt idx="541">
                  <c:v>28.3</c:v>
                </c:pt>
                <c:pt idx="542">
                  <c:v>28.3</c:v>
                </c:pt>
                <c:pt idx="543">
                  <c:v>28.4</c:v>
                </c:pt>
                <c:pt idx="544">
                  <c:v>28.4</c:v>
                </c:pt>
                <c:pt idx="545">
                  <c:v>28.4</c:v>
                </c:pt>
                <c:pt idx="546">
                  <c:v>28.4</c:v>
                </c:pt>
                <c:pt idx="547">
                  <c:v>28.4</c:v>
                </c:pt>
                <c:pt idx="548">
                  <c:v>28.4</c:v>
                </c:pt>
                <c:pt idx="549">
                  <c:v>28.4</c:v>
                </c:pt>
                <c:pt idx="550">
                  <c:v>28.4</c:v>
                </c:pt>
                <c:pt idx="551">
                  <c:v>28.5</c:v>
                </c:pt>
                <c:pt idx="552">
                  <c:v>28.5</c:v>
                </c:pt>
                <c:pt idx="553">
                  <c:v>28.5</c:v>
                </c:pt>
                <c:pt idx="554">
                  <c:v>28.5</c:v>
                </c:pt>
                <c:pt idx="555">
                  <c:v>28.5</c:v>
                </c:pt>
                <c:pt idx="556">
                  <c:v>28.5</c:v>
                </c:pt>
                <c:pt idx="557">
                  <c:v>28.5</c:v>
                </c:pt>
                <c:pt idx="558">
                  <c:v>28.5</c:v>
                </c:pt>
                <c:pt idx="559">
                  <c:v>28.5</c:v>
                </c:pt>
                <c:pt idx="560">
                  <c:v>28.5</c:v>
                </c:pt>
                <c:pt idx="561">
                  <c:v>28.5</c:v>
                </c:pt>
                <c:pt idx="562">
                  <c:v>28.5</c:v>
                </c:pt>
                <c:pt idx="563">
                  <c:v>28.5</c:v>
                </c:pt>
                <c:pt idx="564">
                  <c:v>28.5</c:v>
                </c:pt>
                <c:pt idx="565">
                  <c:v>28.5</c:v>
                </c:pt>
                <c:pt idx="566">
                  <c:v>28.5</c:v>
                </c:pt>
                <c:pt idx="567">
                  <c:v>28.5</c:v>
                </c:pt>
                <c:pt idx="568">
                  <c:v>28.4</c:v>
                </c:pt>
                <c:pt idx="569">
                  <c:v>28.4</c:v>
                </c:pt>
                <c:pt idx="570">
                  <c:v>28.4</c:v>
                </c:pt>
                <c:pt idx="571">
                  <c:v>28.4</c:v>
                </c:pt>
                <c:pt idx="572">
                  <c:v>28.4</c:v>
                </c:pt>
                <c:pt idx="573">
                  <c:v>28.4</c:v>
                </c:pt>
                <c:pt idx="574">
                  <c:v>28.4</c:v>
                </c:pt>
                <c:pt idx="575">
                  <c:v>28.4</c:v>
                </c:pt>
                <c:pt idx="576">
                  <c:v>28.4</c:v>
                </c:pt>
                <c:pt idx="577">
                  <c:v>28.4</c:v>
                </c:pt>
                <c:pt idx="578">
                  <c:v>28.4</c:v>
                </c:pt>
                <c:pt idx="579">
                  <c:v>28.4</c:v>
                </c:pt>
                <c:pt idx="580">
                  <c:v>28.4</c:v>
                </c:pt>
                <c:pt idx="581">
                  <c:v>28.4</c:v>
                </c:pt>
                <c:pt idx="582">
                  <c:v>28.4</c:v>
                </c:pt>
                <c:pt idx="583">
                  <c:v>28.4</c:v>
                </c:pt>
                <c:pt idx="584">
                  <c:v>28.5</c:v>
                </c:pt>
                <c:pt idx="585">
                  <c:v>28.5</c:v>
                </c:pt>
                <c:pt idx="586">
                  <c:v>28.5</c:v>
                </c:pt>
                <c:pt idx="587">
                  <c:v>28.5</c:v>
                </c:pt>
                <c:pt idx="588">
                  <c:v>28.5</c:v>
                </c:pt>
                <c:pt idx="589">
                  <c:v>28.5</c:v>
                </c:pt>
                <c:pt idx="590">
                  <c:v>28.5</c:v>
                </c:pt>
                <c:pt idx="591">
                  <c:v>28.6</c:v>
                </c:pt>
                <c:pt idx="592">
                  <c:v>28.6</c:v>
                </c:pt>
                <c:pt idx="593">
                  <c:v>28.6</c:v>
                </c:pt>
                <c:pt idx="594">
                  <c:v>28.6</c:v>
                </c:pt>
                <c:pt idx="595">
                  <c:v>28.6</c:v>
                </c:pt>
                <c:pt idx="596">
                  <c:v>28.6</c:v>
                </c:pt>
                <c:pt idx="597">
                  <c:v>28.6</c:v>
                </c:pt>
                <c:pt idx="598">
                  <c:v>28.6</c:v>
                </c:pt>
                <c:pt idx="599">
                  <c:v>28.6</c:v>
                </c:pt>
                <c:pt idx="600">
                  <c:v>28.6</c:v>
                </c:pt>
                <c:pt idx="601">
                  <c:v>28.6</c:v>
                </c:pt>
                <c:pt idx="602">
                  <c:v>28.6</c:v>
                </c:pt>
                <c:pt idx="603">
                  <c:v>28.6</c:v>
                </c:pt>
                <c:pt idx="604">
                  <c:v>28.6</c:v>
                </c:pt>
                <c:pt idx="605">
                  <c:v>28.6</c:v>
                </c:pt>
                <c:pt idx="606">
                  <c:v>28.6</c:v>
                </c:pt>
                <c:pt idx="607">
                  <c:v>28.6</c:v>
                </c:pt>
                <c:pt idx="608">
                  <c:v>28.6</c:v>
                </c:pt>
                <c:pt idx="609">
                  <c:v>28.6</c:v>
                </c:pt>
                <c:pt idx="610">
                  <c:v>28.6</c:v>
                </c:pt>
                <c:pt idx="611">
                  <c:v>28.6</c:v>
                </c:pt>
                <c:pt idx="612">
                  <c:v>28.6</c:v>
                </c:pt>
                <c:pt idx="613">
                  <c:v>28.6</c:v>
                </c:pt>
                <c:pt idx="614">
                  <c:v>28.6</c:v>
                </c:pt>
                <c:pt idx="615">
                  <c:v>28.6</c:v>
                </c:pt>
                <c:pt idx="616">
                  <c:v>28.6</c:v>
                </c:pt>
                <c:pt idx="617">
                  <c:v>28.6</c:v>
                </c:pt>
                <c:pt idx="618">
                  <c:v>28.6</c:v>
                </c:pt>
                <c:pt idx="619">
                  <c:v>28.6</c:v>
                </c:pt>
                <c:pt idx="620">
                  <c:v>28.6</c:v>
                </c:pt>
                <c:pt idx="621">
                  <c:v>28.6</c:v>
                </c:pt>
                <c:pt idx="622">
                  <c:v>28.6</c:v>
                </c:pt>
                <c:pt idx="623">
                  <c:v>28.6</c:v>
                </c:pt>
                <c:pt idx="624">
                  <c:v>28.6</c:v>
                </c:pt>
                <c:pt idx="625">
                  <c:v>28.6</c:v>
                </c:pt>
                <c:pt idx="626">
                  <c:v>28.7</c:v>
                </c:pt>
                <c:pt idx="627">
                  <c:v>28.7</c:v>
                </c:pt>
                <c:pt idx="628">
                  <c:v>28.7</c:v>
                </c:pt>
                <c:pt idx="629">
                  <c:v>28.7</c:v>
                </c:pt>
                <c:pt idx="630">
                  <c:v>28.7</c:v>
                </c:pt>
                <c:pt idx="631">
                  <c:v>28.8</c:v>
                </c:pt>
                <c:pt idx="632">
                  <c:v>28.7</c:v>
                </c:pt>
                <c:pt idx="633">
                  <c:v>28.8</c:v>
                </c:pt>
                <c:pt idx="634">
                  <c:v>28.8</c:v>
                </c:pt>
                <c:pt idx="635">
                  <c:v>28.8</c:v>
                </c:pt>
                <c:pt idx="636">
                  <c:v>28.8</c:v>
                </c:pt>
                <c:pt idx="637">
                  <c:v>28.8</c:v>
                </c:pt>
                <c:pt idx="638">
                  <c:v>28.8</c:v>
                </c:pt>
                <c:pt idx="639">
                  <c:v>28.9</c:v>
                </c:pt>
                <c:pt idx="640">
                  <c:v>28.9</c:v>
                </c:pt>
                <c:pt idx="641">
                  <c:v>28.9</c:v>
                </c:pt>
                <c:pt idx="642">
                  <c:v>28.9</c:v>
                </c:pt>
                <c:pt idx="643">
                  <c:v>29</c:v>
                </c:pt>
                <c:pt idx="644">
                  <c:v>28.9</c:v>
                </c:pt>
                <c:pt idx="645">
                  <c:v>28.9</c:v>
                </c:pt>
                <c:pt idx="646">
                  <c:v>29</c:v>
                </c:pt>
                <c:pt idx="647">
                  <c:v>29</c:v>
                </c:pt>
                <c:pt idx="648">
                  <c:v>29</c:v>
                </c:pt>
                <c:pt idx="649">
                  <c:v>29</c:v>
                </c:pt>
                <c:pt idx="650">
                  <c:v>29</c:v>
                </c:pt>
                <c:pt idx="651">
                  <c:v>29.1</c:v>
                </c:pt>
                <c:pt idx="652">
                  <c:v>29</c:v>
                </c:pt>
                <c:pt idx="653">
                  <c:v>29</c:v>
                </c:pt>
                <c:pt idx="654">
                  <c:v>29.1</c:v>
                </c:pt>
                <c:pt idx="655">
                  <c:v>29.1</c:v>
                </c:pt>
                <c:pt idx="656">
                  <c:v>29.1</c:v>
                </c:pt>
                <c:pt idx="657">
                  <c:v>29.1</c:v>
                </c:pt>
                <c:pt idx="658">
                  <c:v>29.1</c:v>
                </c:pt>
                <c:pt idx="659">
                  <c:v>29.1</c:v>
                </c:pt>
                <c:pt idx="660">
                  <c:v>29.1</c:v>
                </c:pt>
                <c:pt idx="661">
                  <c:v>29.1</c:v>
                </c:pt>
                <c:pt idx="662">
                  <c:v>29.1</c:v>
                </c:pt>
                <c:pt idx="663">
                  <c:v>29.1</c:v>
                </c:pt>
                <c:pt idx="664">
                  <c:v>29.1</c:v>
                </c:pt>
                <c:pt idx="665">
                  <c:v>29.1</c:v>
                </c:pt>
                <c:pt idx="666">
                  <c:v>29.1</c:v>
                </c:pt>
                <c:pt idx="667">
                  <c:v>29.1</c:v>
                </c:pt>
                <c:pt idx="668">
                  <c:v>29</c:v>
                </c:pt>
                <c:pt idx="669">
                  <c:v>29</c:v>
                </c:pt>
                <c:pt idx="670">
                  <c:v>29</c:v>
                </c:pt>
                <c:pt idx="671">
                  <c:v>29</c:v>
                </c:pt>
                <c:pt idx="672">
                  <c:v>29</c:v>
                </c:pt>
                <c:pt idx="673">
                  <c:v>29</c:v>
                </c:pt>
                <c:pt idx="674">
                  <c:v>29</c:v>
                </c:pt>
                <c:pt idx="675">
                  <c:v>29</c:v>
                </c:pt>
                <c:pt idx="676">
                  <c:v>29</c:v>
                </c:pt>
                <c:pt idx="677">
                  <c:v>29</c:v>
                </c:pt>
                <c:pt idx="678">
                  <c:v>29</c:v>
                </c:pt>
                <c:pt idx="679">
                  <c:v>29</c:v>
                </c:pt>
                <c:pt idx="680">
                  <c:v>29</c:v>
                </c:pt>
                <c:pt idx="681">
                  <c:v>28.9</c:v>
                </c:pt>
                <c:pt idx="682">
                  <c:v>28.9</c:v>
                </c:pt>
                <c:pt idx="683">
                  <c:v>29</c:v>
                </c:pt>
                <c:pt idx="684">
                  <c:v>28.9</c:v>
                </c:pt>
                <c:pt idx="685">
                  <c:v>29</c:v>
                </c:pt>
                <c:pt idx="686">
                  <c:v>29</c:v>
                </c:pt>
                <c:pt idx="687">
                  <c:v>29</c:v>
                </c:pt>
                <c:pt idx="688">
                  <c:v>28.9</c:v>
                </c:pt>
                <c:pt idx="689">
                  <c:v>28.9</c:v>
                </c:pt>
                <c:pt idx="690">
                  <c:v>28.9</c:v>
                </c:pt>
              </c:numCache>
            </c:numRef>
          </c:yVal>
          <c:smooth val="1"/>
          <c:extLst xmlns:c16r2="http://schemas.microsoft.com/office/drawing/2015/06/chart">
            <c:ext xmlns:c16="http://schemas.microsoft.com/office/drawing/2014/chart" uri="{C3380CC4-5D6E-409C-BE32-E72D297353CC}">
              <c16:uniqueId val="{00000001-13B5-4D71-8D26-1ED00DED364B}"/>
            </c:ext>
          </c:extLst>
        </c:ser>
        <c:ser>
          <c:idx val="2"/>
          <c:order val="2"/>
          <c:tx>
            <c:strRef>
              <c:f>wheat!$BD$17</c:f>
              <c:strCache>
                <c:ptCount val="1"/>
                <c:pt idx="0">
                  <c:v>Temperature repeat 3</c:v>
                </c:pt>
              </c:strCache>
            </c:strRef>
          </c:tx>
          <c:spPr>
            <a:ln w="22225"/>
          </c:spPr>
          <c:marker>
            <c:symbol val="triangle"/>
            <c:size val="5"/>
          </c:marker>
          <c:xVal>
            <c:numRef>
              <c:f>wheat!$AK$18:$AK$755</c:f>
              <c:numCache>
                <c:formatCode>General</c:formatCode>
                <c:ptCount val="738"/>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numCache>
            </c:numRef>
          </c:xVal>
          <c:yVal>
            <c:numRef>
              <c:f>wheat!$BD$18:$BD$751</c:f>
              <c:numCache>
                <c:formatCode>General</c:formatCode>
                <c:ptCount val="734"/>
                <c:pt idx="0">
                  <c:v>25.3</c:v>
                </c:pt>
                <c:pt idx="1">
                  <c:v>25.4</c:v>
                </c:pt>
                <c:pt idx="2">
                  <c:v>25.4</c:v>
                </c:pt>
                <c:pt idx="3">
                  <c:v>25.4</c:v>
                </c:pt>
                <c:pt idx="4">
                  <c:v>25.4</c:v>
                </c:pt>
                <c:pt idx="5">
                  <c:v>25.4</c:v>
                </c:pt>
                <c:pt idx="6">
                  <c:v>25.4</c:v>
                </c:pt>
                <c:pt idx="7">
                  <c:v>25.4</c:v>
                </c:pt>
                <c:pt idx="8">
                  <c:v>25.5</c:v>
                </c:pt>
                <c:pt idx="9">
                  <c:v>25.4</c:v>
                </c:pt>
                <c:pt idx="10">
                  <c:v>25.4</c:v>
                </c:pt>
                <c:pt idx="11">
                  <c:v>25.4</c:v>
                </c:pt>
                <c:pt idx="12">
                  <c:v>25.4</c:v>
                </c:pt>
                <c:pt idx="13">
                  <c:v>25.4</c:v>
                </c:pt>
                <c:pt idx="14">
                  <c:v>25.5</c:v>
                </c:pt>
                <c:pt idx="15">
                  <c:v>25.5</c:v>
                </c:pt>
                <c:pt idx="16">
                  <c:v>25.5</c:v>
                </c:pt>
                <c:pt idx="17">
                  <c:v>25.5</c:v>
                </c:pt>
                <c:pt idx="18">
                  <c:v>25.5</c:v>
                </c:pt>
                <c:pt idx="19">
                  <c:v>25.5</c:v>
                </c:pt>
                <c:pt idx="20">
                  <c:v>25.5</c:v>
                </c:pt>
                <c:pt idx="21">
                  <c:v>25.5</c:v>
                </c:pt>
                <c:pt idx="22">
                  <c:v>25.5</c:v>
                </c:pt>
                <c:pt idx="23">
                  <c:v>25.5</c:v>
                </c:pt>
                <c:pt idx="24">
                  <c:v>25.5</c:v>
                </c:pt>
                <c:pt idx="25">
                  <c:v>25.5</c:v>
                </c:pt>
                <c:pt idx="26">
                  <c:v>25.5</c:v>
                </c:pt>
                <c:pt idx="27">
                  <c:v>25.5</c:v>
                </c:pt>
                <c:pt idx="28">
                  <c:v>25.5</c:v>
                </c:pt>
                <c:pt idx="29">
                  <c:v>25.5</c:v>
                </c:pt>
                <c:pt idx="30">
                  <c:v>25.5</c:v>
                </c:pt>
                <c:pt idx="31">
                  <c:v>25.5</c:v>
                </c:pt>
                <c:pt idx="32">
                  <c:v>25.5</c:v>
                </c:pt>
                <c:pt idx="33">
                  <c:v>25.5</c:v>
                </c:pt>
                <c:pt idx="34">
                  <c:v>25.6</c:v>
                </c:pt>
                <c:pt idx="35">
                  <c:v>25.5</c:v>
                </c:pt>
                <c:pt idx="36">
                  <c:v>25.5</c:v>
                </c:pt>
                <c:pt idx="37">
                  <c:v>25.5</c:v>
                </c:pt>
                <c:pt idx="38">
                  <c:v>25.5</c:v>
                </c:pt>
                <c:pt idx="39">
                  <c:v>25.6</c:v>
                </c:pt>
                <c:pt idx="40">
                  <c:v>25.5</c:v>
                </c:pt>
                <c:pt idx="41">
                  <c:v>25.5</c:v>
                </c:pt>
                <c:pt idx="42">
                  <c:v>25.5</c:v>
                </c:pt>
                <c:pt idx="43">
                  <c:v>25.5</c:v>
                </c:pt>
                <c:pt idx="44">
                  <c:v>25.5</c:v>
                </c:pt>
                <c:pt idx="45">
                  <c:v>25.5</c:v>
                </c:pt>
                <c:pt idx="46">
                  <c:v>25.5</c:v>
                </c:pt>
                <c:pt idx="47">
                  <c:v>25.5</c:v>
                </c:pt>
                <c:pt idx="48">
                  <c:v>25.5</c:v>
                </c:pt>
                <c:pt idx="49">
                  <c:v>25.5</c:v>
                </c:pt>
                <c:pt idx="50">
                  <c:v>25.5</c:v>
                </c:pt>
                <c:pt idx="51">
                  <c:v>25.5</c:v>
                </c:pt>
                <c:pt idx="52">
                  <c:v>25.5</c:v>
                </c:pt>
                <c:pt idx="53">
                  <c:v>25.5</c:v>
                </c:pt>
                <c:pt idx="54">
                  <c:v>25.5</c:v>
                </c:pt>
                <c:pt idx="55">
                  <c:v>25.5</c:v>
                </c:pt>
                <c:pt idx="56">
                  <c:v>25.5</c:v>
                </c:pt>
                <c:pt idx="57">
                  <c:v>25.5</c:v>
                </c:pt>
                <c:pt idx="58">
                  <c:v>25.5</c:v>
                </c:pt>
                <c:pt idx="59">
                  <c:v>25.5</c:v>
                </c:pt>
                <c:pt idx="60">
                  <c:v>25.5</c:v>
                </c:pt>
                <c:pt idx="61">
                  <c:v>25.5</c:v>
                </c:pt>
                <c:pt idx="62">
                  <c:v>25.5</c:v>
                </c:pt>
                <c:pt idx="63">
                  <c:v>25.5</c:v>
                </c:pt>
                <c:pt idx="64">
                  <c:v>25.5</c:v>
                </c:pt>
                <c:pt idx="65">
                  <c:v>25.5</c:v>
                </c:pt>
                <c:pt idx="66">
                  <c:v>25.5</c:v>
                </c:pt>
                <c:pt idx="67">
                  <c:v>25.5</c:v>
                </c:pt>
                <c:pt idx="68">
                  <c:v>25.5</c:v>
                </c:pt>
                <c:pt idx="69">
                  <c:v>25.5</c:v>
                </c:pt>
                <c:pt idx="70">
                  <c:v>25.5</c:v>
                </c:pt>
                <c:pt idx="71">
                  <c:v>25.5</c:v>
                </c:pt>
                <c:pt idx="72">
                  <c:v>25.5</c:v>
                </c:pt>
                <c:pt idx="73">
                  <c:v>25.5</c:v>
                </c:pt>
                <c:pt idx="74">
                  <c:v>25.5</c:v>
                </c:pt>
                <c:pt idx="75">
                  <c:v>25.5</c:v>
                </c:pt>
                <c:pt idx="76">
                  <c:v>25.5</c:v>
                </c:pt>
                <c:pt idx="77">
                  <c:v>25.5</c:v>
                </c:pt>
                <c:pt idx="78">
                  <c:v>25.5</c:v>
                </c:pt>
                <c:pt idx="79">
                  <c:v>25.5</c:v>
                </c:pt>
                <c:pt idx="80">
                  <c:v>25.6</c:v>
                </c:pt>
                <c:pt idx="81">
                  <c:v>25.6</c:v>
                </c:pt>
                <c:pt idx="82">
                  <c:v>25.6</c:v>
                </c:pt>
                <c:pt idx="83">
                  <c:v>25.6</c:v>
                </c:pt>
                <c:pt idx="84">
                  <c:v>25.6</c:v>
                </c:pt>
                <c:pt idx="85">
                  <c:v>25.6</c:v>
                </c:pt>
                <c:pt idx="86">
                  <c:v>25.6</c:v>
                </c:pt>
                <c:pt idx="87">
                  <c:v>25.6</c:v>
                </c:pt>
                <c:pt idx="88">
                  <c:v>25.6</c:v>
                </c:pt>
                <c:pt idx="89">
                  <c:v>25.6</c:v>
                </c:pt>
                <c:pt idx="90">
                  <c:v>25.6</c:v>
                </c:pt>
                <c:pt idx="91">
                  <c:v>25.7</c:v>
                </c:pt>
                <c:pt idx="92">
                  <c:v>25.7</c:v>
                </c:pt>
                <c:pt idx="93">
                  <c:v>25.7</c:v>
                </c:pt>
                <c:pt idx="94">
                  <c:v>25.7</c:v>
                </c:pt>
                <c:pt idx="95">
                  <c:v>25.7</c:v>
                </c:pt>
                <c:pt idx="96">
                  <c:v>25.7</c:v>
                </c:pt>
                <c:pt idx="97">
                  <c:v>25.7</c:v>
                </c:pt>
                <c:pt idx="98">
                  <c:v>25.7</c:v>
                </c:pt>
                <c:pt idx="99">
                  <c:v>25.7</c:v>
                </c:pt>
                <c:pt idx="100">
                  <c:v>25.7</c:v>
                </c:pt>
                <c:pt idx="101">
                  <c:v>25.7</c:v>
                </c:pt>
                <c:pt idx="102">
                  <c:v>25.7</c:v>
                </c:pt>
                <c:pt idx="103">
                  <c:v>25.7</c:v>
                </c:pt>
                <c:pt idx="104">
                  <c:v>25.7</c:v>
                </c:pt>
                <c:pt idx="105">
                  <c:v>25.7</c:v>
                </c:pt>
                <c:pt idx="106">
                  <c:v>25.7</c:v>
                </c:pt>
                <c:pt idx="107">
                  <c:v>25.7</c:v>
                </c:pt>
                <c:pt idx="108">
                  <c:v>25.7</c:v>
                </c:pt>
                <c:pt idx="109">
                  <c:v>25.7</c:v>
                </c:pt>
                <c:pt idx="110">
                  <c:v>25.7</c:v>
                </c:pt>
                <c:pt idx="111">
                  <c:v>25.7</c:v>
                </c:pt>
                <c:pt idx="112">
                  <c:v>25.7</c:v>
                </c:pt>
                <c:pt idx="113">
                  <c:v>25.8</c:v>
                </c:pt>
                <c:pt idx="114">
                  <c:v>25.7</c:v>
                </c:pt>
                <c:pt idx="115">
                  <c:v>25.7</c:v>
                </c:pt>
                <c:pt idx="116">
                  <c:v>25.7</c:v>
                </c:pt>
                <c:pt idx="117">
                  <c:v>25.8</c:v>
                </c:pt>
                <c:pt idx="118">
                  <c:v>25.8</c:v>
                </c:pt>
                <c:pt idx="119">
                  <c:v>25.8</c:v>
                </c:pt>
                <c:pt idx="120">
                  <c:v>25.8</c:v>
                </c:pt>
                <c:pt idx="121">
                  <c:v>25.8</c:v>
                </c:pt>
                <c:pt idx="122">
                  <c:v>25.8</c:v>
                </c:pt>
                <c:pt idx="123">
                  <c:v>25.8</c:v>
                </c:pt>
                <c:pt idx="124">
                  <c:v>25.8</c:v>
                </c:pt>
                <c:pt idx="125">
                  <c:v>25.8</c:v>
                </c:pt>
                <c:pt idx="126">
                  <c:v>25.8</c:v>
                </c:pt>
                <c:pt idx="127">
                  <c:v>25.8</c:v>
                </c:pt>
                <c:pt idx="128">
                  <c:v>25.8</c:v>
                </c:pt>
                <c:pt idx="129">
                  <c:v>25.9</c:v>
                </c:pt>
                <c:pt idx="130">
                  <c:v>25.8</c:v>
                </c:pt>
                <c:pt idx="131">
                  <c:v>25.9</c:v>
                </c:pt>
                <c:pt idx="132">
                  <c:v>25.9</c:v>
                </c:pt>
                <c:pt idx="133">
                  <c:v>25.9</c:v>
                </c:pt>
                <c:pt idx="134">
                  <c:v>25.9</c:v>
                </c:pt>
                <c:pt idx="135">
                  <c:v>25.9</c:v>
                </c:pt>
                <c:pt idx="136">
                  <c:v>25.9</c:v>
                </c:pt>
                <c:pt idx="137">
                  <c:v>26</c:v>
                </c:pt>
                <c:pt idx="138">
                  <c:v>26</c:v>
                </c:pt>
                <c:pt idx="139">
                  <c:v>25.9</c:v>
                </c:pt>
                <c:pt idx="140">
                  <c:v>26</c:v>
                </c:pt>
                <c:pt idx="141">
                  <c:v>26</c:v>
                </c:pt>
                <c:pt idx="142">
                  <c:v>26</c:v>
                </c:pt>
                <c:pt idx="143">
                  <c:v>26</c:v>
                </c:pt>
                <c:pt idx="144">
                  <c:v>26</c:v>
                </c:pt>
                <c:pt idx="145">
                  <c:v>26</c:v>
                </c:pt>
                <c:pt idx="146">
                  <c:v>26</c:v>
                </c:pt>
                <c:pt idx="147">
                  <c:v>26</c:v>
                </c:pt>
                <c:pt idx="148">
                  <c:v>26</c:v>
                </c:pt>
                <c:pt idx="149">
                  <c:v>26.1</c:v>
                </c:pt>
                <c:pt idx="150">
                  <c:v>26.1</c:v>
                </c:pt>
                <c:pt idx="151">
                  <c:v>26.1</c:v>
                </c:pt>
                <c:pt idx="152">
                  <c:v>26.1</c:v>
                </c:pt>
                <c:pt idx="153">
                  <c:v>26.1</c:v>
                </c:pt>
                <c:pt idx="154">
                  <c:v>26.1</c:v>
                </c:pt>
                <c:pt idx="155">
                  <c:v>26.1</c:v>
                </c:pt>
                <c:pt idx="156">
                  <c:v>26.1</c:v>
                </c:pt>
                <c:pt idx="157">
                  <c:v>26.1</c:v>
                </c:pt>
                <c:pt idx="158">
                  <c:v>26.1</c:v>
                </c:pt>
                <c:pt idx="159">
                  <c:v>26.1</c:v>
                </c:pt>
                <c:pt idx="160">
                  <c:v>26.1</c:v>
                </c:pt>
                <c:pt idx="161">
                  <c:v>26.2</c:v>
                </c:pt>
                <c:pt idx="162">
                  <c:v>26.2</c:v>
                </c:pt>
                <c:pt idx="163">
                  <c:v>26.2</c:v>
                </c:pt>
                <c:pt idx="164">
                  <c:v>26.1</c:v>
                </c:pt>
                <c:pt idx="165">
                  <c:v>26.1</c:v>
                </c:pt>
                <c:pt idx="166">
                  <c:v>26.1</c:v>
                </c:pt>
                <c:pt idx="167">
                  <c:v>26.2</c:v>
                </c:pt>
                <c:pt idx="168">
                  <c:v>26.1</c:v>
                </c:pt>
                <c:pt idx="169">
                  <c:v>26.1</c:v>
                </c:pt>
                <c:pt idx="170">
                  <c:v>26.1</c:v>
                </c:pt>
                <c:pt idx="171">
                  <c:v>26.1</c:v>
                </c:pt>
                <c:pt idx="172">
                  <c:v>26.1</c:v>
                </c:pt>
                <c:pt idx="173">
                  <c:v>26.1</c:v>
                </c:pt>
                <c:pt idx="174">
                  <c:v>26.1</c:v>
                </c:pt>
                <c:pt idx="175">
                  <c:v>26.1</c:v>
                </c:pt>
                <c:pt idx="176">
                  <c:v>26.1</c:v>
                </c:pt>
                <c:pt idx="177">
                  <c:v>26.1</c:v>
                </c:pt>
                <c:pt idx="178">
                  <c:v>26.1</c:v>
                </c:pt>
                <c:pt idx="179">
                  <c:v>26.2</c:v>
                </c:pt>
                <c:pt idx="180">
                  <c:v>26.2</c:v>
                </c:pt>
                <c:pt idx="181">
                  <c:v>26.2</c:v>
                </c:pt>
                <c:pt idx="182">
                  <c:v>26.2</c:v>
                </c:pt>
                <c:pt idx="183">
                  <c:v>26.2</c:v>
                </c:pt>
                <c:pt idx="184">
                  <c:v>26.3</c:v>
                </c:pt>
                <c:pt idx="185">
                  <c:v>26.3</c:v>
                </c:pt>
                <c:pt idx="186">
                  <c:v>26.3</c:v>
                </c:pt>
                <c:pt idx="187">
                  <c:v>26.2</c:v>
                </c:pt>
                <c:pt idx="188">
                  <c:v>26.3</c:v>
                </c:pt>
                <c:pt idx="189">
                  <c:v>26.2</c:v>
                </c:pt>
                <c:pt idx="190">
                  <c:v>26.2</c:v>
                </c:pt>
                <c:pt idx="191">
                  <c:v>26.3</c:v>
                </c:pt>
                <c:pt idx="192">
                  <c:v>26.3</c:v>
                </c:pt>
                <c:pt idx="193">
                  <c:v>26.3</c:v>
                </c:pt>
                <c:pt idx="194">
                  <c:v>26.3</c:v>
                </c:pt>
                <c:pt idx="195">
                  <c:v>26.3</c:v>
                </c:pt>
                <c:pt idx="196">
                  <c:v>26.3</c:v>
                </c:pt>
                <c:pt idx="197">
                  <c:v>26.4</c:v>
                </c:pt>
                <c:pt idx="198">
                  <c:v>26.4</c:v>
                </c:pt>
                <c:pt idx="199">
                  <c:v>26.4</c:v>
                </c:pt>
                <c:pt idx="200">
                  <c:v>26.4</c:v>
                </c:pt>
                <c:pt idx="201">
                  <c:v>26.4</c:v>
                </c:pt>
                <c:pt idx="202">
                  <c:v>26.4</c:v>
                </c:pt>
                <c:pt idx="203">
                  <c:v>26.5</c:v>
                </c:pt>
                <c:pt idx="204">
                  <c:v>26.5</c:v>
                </c:pt>
                <c:pt idx="205">
                  <c:v>26.5</c:v>
                </c:pt>
                <c:pt idx="206">
                  <c:v>26.4</c:v>
                </c:pt>
                <c:pt idx="207">
                  <c:v>26.4</c:v>
                </c:pt>
                <c:pt idx="208">
                  <c:v>26.4</c:v>
                </c:pt>
                <c:pt idx="209">
                  <c:v>26.4</c:v>
                </c:pt>
                <c:pt idx="210">
                  <c:v>26.4</c:v>
                </c:pt>
                <c:pt idx="211">
                  <c:v>26.4</c:v>
                </c:pt>
                <c:pt idx="212">
                  <c:v>26.4</c:v>
                </c:pt>
                <c:pt idx="213">
                  <c:v>26.4</c:v>
                </c:pt>
                <c:pt idx="214">
                  <c:v>26.5</c:v>
                </c:pt>
                <c:pt idx="215">
                  <c:v>26.5</c:v>
                </c:pt>
                <c:pt idx="216">
                  <c:v>26.5</c:v>
                </c:pt>
                <c:pt idx="217">
                  <c:v>26.5</c:v>
                </c:pt>
                <c:pt idx="218">
                  <c:v>26.5</c:v>
                </c:pt>
                <c:pt idx="219">
                  <c:v>26.5</c:v>
                </c:pt>
                <c:pt idx="220">
                  <c:v>26.5</c:v>
                </c:pt>
                <c:pt idx="221">
                  <c:v>26.5</c:v>
                </c:pt>
                <c:pt idx="222">
                  <c:v>26.4</c:v>
                </c:pt>
                <c:pt idx="223">
                  <c:v>26.4</c:v>
                </c:pt>
                <c:pt idx="224">
                  <c:v>26.4</c:v>
                </c:pt>
                <c:pt idx="225">
                  <c:v>26.4</c:v>
                </c:pt>
                <c:pt idx="226">
                  <c:v>26.4</c:v>
                </c:pt>
                <c:pt idx="227">
                  <c:v>26.4</c:v>
                </c:pt>
                <c:pt idx="228">
                  <c:v>26.4</c:v>
                </c:pt>
                <c:pt idx="229">
                  <c:v>26.5</c:v>
                </c:pt>
                <c:pt idx="230">
                  <c:v>26.5</c:v>
                </c:pt>
                <c:pt idx="231">
                  <c:v>26.5</c:v>
                </c:pt>
                <c:pt idx="232">
                  <c:v>26.5</c:v>
                </c:pt>
                <c:pt idx="233">
                  <c:v>26.5</c:v>
                </c:pt>
                <c:pt idx="234">
                  <c:v>26.5</c:v>
                </c:pt>
                <c:pt idx="235">
                  <c:v>26.5</c:v>
                </c:pt>
                <c:pt idx="236">
                  <c:v>26.5</c:v>
                </c:pt>
                <c:pt idx="237">
                  <c:v>26.5</c:v>
                </c:pt>
                <c:pt idx="238">
                  <c:v>26.5</c:v>
                </c:pt>
                <c:pt idx="239">
                  <c:v>26.5</c:v>
                </c:pt>
                <c:pt idx="240">
                  <c:v>26.6</c:v>
                </c:pt>
                <c:pt idx="241">
                  <c:v>26.6</c:v>
                </c:pt>
                <c:pt idx="242">
                  <c:v>26.6</c:v>
                </c:pt>
                <c:pt idx="243">
                  <c:v>26.6</c:v>
                </c:pt>
                <c:pt idx="244">
                  <c:v>26.6</c:v>
                </c:pt>
                <c:pt idx="245">
                  <c:v>26.6</c:v>
                </c:pt>
                <c:pt idx="246">
                  <c:v>26.6</c:v>
                </c:pt>
                <c:pt idx="247">
                  <c:v>26.6</c:v>
                </c:pt>
                <c:pt idx="248">
                  <c:v>26.6</c:v>
                </c:pt>
                <c:pt idx="249">
                  <c:v>26.6</c:v>
                </c:pt>
                <c:pt idx="250">
                  <c:v>26.6</c:v>
                </c:pt>
                <c:pt idx="251">
                  <c:v>26.6</c:v>
                </c:pt>
                <c:pt idx="252">
                  <c:v>26.6</c:v>
                </c:pt>
                <c:pt idx="253">
                  <c:v>26.7</c:v>
                </c:pt>
                <c:pt idx="254">
                  <c:v>26.7</c:v>
                </c:pt>
                <c:pt idx="255">
                  <c:v>26.6</c:v>
                </c:pt>
                <c:pt idx="256">
                  <c:v>26.7</c:v>
                </c:pt>
                <c:pt idx="257">
                  <c:v>26.7</c:v>
                </c:pt>
                <c:pt idx="258">
                  <c:v>26.7</c:v>
                </c:pt>
                <c:pt idx="259">
                  <c:v>26.7</c:v>
                </c:pt>
                <c:pt idx="260">
                  <c:v>26.8</c:v>
                </c:pt>
                <c:pt idx="261">
                  <c:v>26.8</c:v>
                </c:pt>
                <c:pt idx="262">
                  <c:v>26.8</c:v>
                </c:pt>
                <c:pt idx="263">
                  <c:v>26.8</c:v>
                </c:pt>
                <c:pt idx="264">
                  <c:v>26.8</c:v>
                </c:pt>
                <c:pt idx="265">
                  <c:v>26.8</c:v>
                </c:pt>
                <c:pt idx="266">
                  <c:v>26.8</c:v>
                </c:pt>
                <c:pt idx="267">
                  <c:v>26.8</c:v>
                </c:pt>
                <c:pt idx="268">
                  <c:v>26.8</c:v>
                </c:pt>
                <c:pt idx="269">
                  <c:v>26.8</c:v>
                </c:pt>
                <c:pt idx="270">
                  <c:v>26.8</c:v>
                </c:pt>
                <c:pt idx="271">
                  <c:v>26.8</c:v>
                </c:pt>
                <c:pt idx="272">
                  <c:v>26.8</c:v>
                </c:pt>
                <c:pt idx="273">
                  <c:v>26.8</c:v>
                </c:pt>
                <c:pt idx="274">
                  <c:v>26.8</c:v>
                </c:pt>
                <c:pt idx="275">
                  <c:v>26.8</c:v>
                </c:pt>
                <c:pt idx="276">
                  <c:v>26.9</c:v>
                </c:pt>
                <c:pt idx="277">
                  <c:v>26.9</c:v>
                </c:pt>
                <c:pt idx="278">
                  <c:v>26.9</c:v>
                </c:pt>
                <c:pt idx="279">
                  <c:v>26.9</c:v>
                </c:pt>
                <c:pt idx="280">
                  <c:v>26.9</c:v>
                </c:pt>
                <c:pt idx="281">
                  <c:v>27</c:v>
                </c:pt>
                <c:pt idx="282">
                  <c:v>27</c:v>
                </c:pt>
                <c:pt idx="283">
                  <c:v>27</c:v>
                </c:pt>
                <c:pt idx="284">
                  <c:v>27</c:v>
                </c:pt>
                <c:pt idx="285">
                  <c:v>27</c:v>
                </c:pt>
                <c:pt idx="286">
                  <c:v>27</c:v>
                </c:pt>
                <c:pt idx="287">
                  <c:v>27.1</c:v>
                </c:pt>
                <c:pt idx="288">
                  <c:v>27.1</c:v>
                </c:pt>
                <c:pt idx="289">
                  <c:v>27.1</c:v>
                </c:pt>
                <c:pt idx="290">
                  <c:v>27.1</c:v>
                </c:pt>
                <c:pt idx="291">
                  <c:v>27.2</c:v>
                </c:pt>
                <c:pt idx="292">
                  <c:v>27.2</c:v>
                </c:pt>
                <c:pt idx="293">
                  <c:v>27.2</c:v>
                </c:pt>
                <c:pt idx="294">
                  <c:v>27.2</c:v>
                </c:pt>
                <c:pt idx="295">
                  <c:v>27.2</c:v>
                </c:pt>
                <c:pt idx="296">
                  <c:v>27.2</c:v>
                </c:pt>
                <c:pt idx="297">
                  <c:v>27.2</c:v>
                </c:pt>
                <c:pt idx="298">
                  <c:v>27.3</c:v>
                </c:pt>
                <c:pt idx="299">
                  <c:v>27.3</c:v>
                </c:pt>
                <c:pt idx="300">
                  <c:v>27.3</c:v>
                </c:pt>
                <c:pt idx="301">
                  <c:v>27.3</c:v>
                </c:pt>
                <c:pt idx="302">
                  <c:v>27.3</c:v>
                </c:pt>
                <c:pt idx="303">
                  <c:v>27.3</c:v>
                </c:pt>
                <c:pt idx="304">
                  <c:v>27.3</c:v>
                </c:pt>
                <c:pt idx="305">
                  <c:v>27.3</c:v>
                </c:pt>
                <c:pt idx="306">
                  <c:v>27.3</c:v>
                </c:pt>
                <c:pt idx="307">
                  <c:v>27.3</c:v>
                </c:pt>
                <c:pt idx="308">
                  <c:v>27.3</c:v>
                </c:pt>
                <c:pt idx="309">
                  <c:v>27.4</c:v>
                </c:pt>
                <c:pt idx="310">
                  <c:v>27.4</c:v>
                </c:pt>
                <c:pt idx="311">
                  <c:v>27.3</c:v>
                </c:pt>
                <c:pt idx="312">
                  <c:v>27.3</c:v>
                </c:pt>
                <c:pt idx="313">
                  <c:v>27.4</c:v>
                </c:pt>
                <c:pt idx="314">
                  <c:v>27.4</c:v>
                </c:pt>
                <c:pt idx="315">
                  <c:v>27.4</c:v>
                </c:pt>
                <c:pt idx="316">
                  <c:v>27.4</c:v>
                </c:pt>
                <c:pt idx="317">
                  <c:v>27.4</c:v>
                </c:pt>
                <c:pt idx="318">
                  <c:v>27.4</c:v>
                </c:pt>
                <c:pt idx="319">
                  <c:v>27.4</c:v>
                </c:pt>
                <c:pt idx="320">
                  <c:v>27.4</c:v>
                </c:pt>
                <c:pt idx="321">
                  <c:v>27.4</c:v>
                </c:pt>
                <c:pt idx="322">
                  <c:v>27.3</c:v>
                </c:pt>
                <c:pt idx="323">
                  <c:v>27.4</c:v>
                </c:pt>
                <c:pt idx="324">
                  <c:v>27.4</c:v>
                </c:pt>
                <c:pt idx="325">
                  <c:v>27.4</c:v>
                </c:pt>
                <c:pt idx="326">
                  <c:v>27.4</c:v>
                </c:pt>
                <c:pt idx="327">
                  <c:v>27.4</c:v>
                </c:pt>
                <c:pt idx="328">
                  <c:v>27.4</c:v>
                </c:pt>
                <c:pt idx="329">
                  <c:v>27.4</c:v>
                </c:pt>
                <c:pt idx="330">
                  <c:v>27.4</c:v>
                </c:pt>
                <c:pt idx="331">
                  <c:v>27.4</c:v>
                </c:pt>
                <c:pt idx="332">
                  <c:v>27.4</c:v>
                </c:pt>
                <c:pt idx="333">
                  <c:v>27.4</c:v>
                </c:pt>
                <c:pt idx="334">
                  <c:v>27.4</c:v>
                </c:pt>
                <c:pt idx="335">
                  <c:v>27.5</c:v>
                </c:pt>
                <c:pt idx="336">
                  <c:v>27.5</c:v>
                </c:pt>
                <c:pt idx="337">
                  <c:v>27.5</c:v>
                </c:pt>
                <c:pt idx="338">
                  <c:v>27.4</c:v>
                </c:pt>
                <c:pt idx="339">
                  <c:v>27.5</c:v>
                </c:pt>
                <c:pt idx="340">
                  <c:v>27.5</c:v>
                </c:pt>
                <c:pt idx="341">
                  <c:v>27.4</c:v>
                </c:pt>
                <c:pt idx="342">
                  <c:v>27.4</c:v>
                </c:pt>
                <c:pt idx="343">
                  <c:v>27.5</c:v>
                </c:pt>
                <c:pt idx="344">
                  <c:v>27.5</c:v>
                </c:pt>
                <c:pt idx="345">
                  <c:v>27.5</c:v>
                </c:pt>
                <c:pt idx="346">
                  <c:v>27.5</c:v>
                </c:pt>
                <c:pt idx="347">
                  <c:v>27.5</c:v>
                </c:pt>
                <c:pt idx="348">
                  <c:v>27.5</c:v>
                </c:pt>
                <c:pt idx="349">
                  <c:v>27.5</c:v>
                </c:pt>
                <c:pt idx="350">
                  <c:v>27.5</c:v>
                </c:pt>
                <c:pt idx="351">
                  <c:v>27.6</c:v>
                </c:pt>
                <c:pt idx="352">
                  <c:v>27.6</c:v>
                </c:pt>
                <c:pt idx="353">
                  <c:v>27.6</c:v>
                </c:pt>
                <c:pt idx="354">
                  <c:v>27.6</c:v>
                </c:pt>
                <c:pt idx="355">
                  <c:v>27.6</c:v>
                </c:pt>
                <c:pt idx="356">
                  <c:v>27.6</c:v>
                </c:pt>
                <c:pt idx="357">
                  <c:v>27.6</c:v>
                </c:pt>
                <c:pt idx="358">
                  <c:v>27.6</c:v>
                </c:pt>
                <c:pt idx="359">
                  <c:v>27.6</c:v>
                </c:pt>
                <c:pt idx="360">
                  <c:v>27.6</c:v>
                </c:pt>
                <c:pt idx="361">
                  <c:v>27.6</c:v>
                </c:pt>
                <c:pt idx="362">
                  <c:v>27.6</c:v>
                </c:pt>
                <c:pt idx="363">
                  <c:v>27.6</c:v>
                </c:pt>
                <c:pt idx="364">
                  <c:v>27.6</c:v>
                </c:pt>
                <c:pt idx="365">
                  <c:v>27.6</c:v>
                </c:pt>
                <c:pt idx="366">
                  <c:v>27.6</c:v>
                </c:pt>
                <c:pt idx="367">
                  <c:v>27.6</c:v>
                </c:pt>
                <c:pt idx="368">
                  <c:v>27.6</c:v>
                </c:pt>
                <c:pt idx="369">
                  <c:v>27.6</c:v>
                </c:pt>
                <c:pt idx="370">
                  <c:v>27.6</c:v>
                </c:pt>
                <c:pt idx="371">
                  <c:v>27.6</c:v>
                </c:pt>
                <c:pt idx="372">
                  <c:v>27.6</c:v>
                </c:pt>
                <c:pt idx="373">
                  <c:v>27.6</c:v>
                </c:pt>
                <c:pt idx="374">
                  <c:v>27.6</c:v>
                </c:pt>
                <c:pt idx="375">
                  <c:v>27.6</c:v>
                </c:pt>
                <c:pt idx="376">
                  <c:v>27.6</c:v>
                </c:pt>
                <c:pt idx="377">
                  <c:v>27.6</c:v>
                </c:pt>
                <c:pt idx="378">
                  <c:v>27.6</c:v>
                </c:pt>
                <c:pt idx="379">
                  <c:v>27.6</c:v>
                </c:pt>
                <c:pt idx="380">
                  <c:v>27.6</c:v>
                </c:pt>
                <c:pt idx="381">
                  <c:v>27.6</c:v>
                </c:pt>
                <c:pt idx="382">
                  <c:v>27.6</c:v>
                </c:pt>
                <c:pt idx="383">
                  <c:v>27.6</c:v>
                </c:pt>
                <c:pt idx="384">
                  <c:v>27.6</c:v>
                </c:pt>
                <c:pt idx="385">
                  <c:v>27.6</c:v>
                </c:pt>
                <c:pt idx="386">
                  <c:v>27.6</c:v>
                </c:pt>
                <c:pt idx="387">
                  <c:v>27.6</c:v>
                </c:pt>
                <c:pt idx="388">
                  <c:v>27.6</c:v>
                </c:pt>
                <c:pt idx="389">
                  <c:v>27.6</c:v>
                </c:pt>
                <c:pt idx="390">
                  <c:v>27.7</c:v>
                </c:pt>
                <c:pt idx="391">
                  <c:v>27.7</c:v>
                </c:pt>
                <c:pt idx="392">
                  <c:v>27.7</c:v>
                </c:pt>
                <c:pt idx="393">
                  <c:v>27.7</c:v>
                </c:pt>
                <c:pt idx="394">
                  <c:v>27.7</c:v>
                </c:pt>
                <c:pt idx="395">
                  <c:v>27.7</c:v>
                </c:pt>
                <c:pt idx="396">
                  <c:v>27.7</c:v>
                </c:pt>
                <c:pt idx="397">
                  <c:v>27.7</c:v>
                </c:pt>
                <c:pt idx="398">
                  <c:v>27.7</c:v>
                </c:pt>
                <c:pt idx="399">
                  <c:v>27.7</c:v>
                </c:pt>
                <c:pt idx="400">
                  <c:v>27.7</c:v>
                </c:pt>
                <c:pt idx="401">
                  <c:v>27.7</c:v>
                </c:pt>
                <c:pt idx="402">
                  <c:v>27.7</c:v>
                </c:pt>
                <c:pt idx="403">
                  <c:v>27.7</c:v>
                </c:pt>
                <c:pt idx="404">
                  <c:v>27.7</c:v>
                </c:pt>
                <c:pt idx="405">
                  <c:v>27.7</c:v>
                </c:pt>
                <c:pt idx="406">
                  <c:v>27.7</c:v>
                </c:pt>
                <c:pt idx="407">
                  <c:v>27.7</c:v>
                </c:pt>
                <c:pt idx="408">
                  <c:v>27.7</c:v>
                </c:pt>
                <c:pt idx="409">
                  <c:v>27.7</c:v>
                </c:pt>
                <c:pt idx="410">
                  <c:v>27.7</c:v>
                </c:pt>
                <c:pt idx="411">
                  <c:v>27.6</c:v>
                </c:pt>
                <c:pt idx="412">
                  <c:v>27.6</c:v>
                </c:pt>
                <c:pt idx="413">
                  <c:v>27.6</c:v>
                </c:pt>
                <c:pt idx="414">
                  <c:v>27.6</c:v>
                </c:pt>
                <c:pt idx="415">
                  <c:v>27.6</c:v>
                </c:pt>
                <c:pt idx="416">
                  <c:v>27.6</c:v>
                </c:pt>
                <c:pt idx="417">
                  <c:v>27.6</c:v>
                </c:pt>
                <c:pt idx="418">
                  <c:v>27.6</c:v>
                </c:pt>
                <c:pt idx="419">
                  <c:v>27.6</c:v>
                </c:pt>
                <c:pt idx="420">
                  <c:v>27.6</c:v>
                </c:pt>
                <c:pt idx="421">
                  <c:v>27.6</c:v>
                </c:pt>
                <c:pt idx="422">
                  <c:v>27.7</c:v>
                </c:pt>
                <c:pt idx="423">
                  <c:v>27.6</c:v>
                </c:pt>
                <c:pt idx="424">
                  <c:v>27.7</c:v>
                </c:pt>
                <c:pt idx="425">
                  <c:v>27.7</c:v>
                </c:pt>
                <c:pt idx="426">
                  <c:v>27.7</c:v>
                </c:pt>
                <c:pt idx="427">
                  <c:v>27.7</c:v>
                </c:pt>
                <c:pt idx="428">
                  <c:v>27.7</c:v>
                </c:pt>
                <c:pt idx="429">
                  <c:v>27.7</c:v>
                </c:pt>
                <c:pt idx="430">
                  <c:v>27.7</c:v>
                </c:pt>
                <c:pt idx="431">
                  <c:v>27.7</c:v>
                </c:pt>
                <c:pt idx="432">
                  <c:v>27.8</c:v>
                </c:pt>
                <c:pt idx="433">
                  <c:v>27.8</c:v>
                </c:pt>
                <c:pt idx="434">
                  <c:v>27.8</c:v>
                </c:pt>
                <c:pt idx="435">
                  <c:v>27.8</c:v>
                </c:pt>
                <c:pt idx="436">
                  <c:v>27.8</c:v>
                </c:pt>
                <c:pt idx="437">
                  <c:v>27.8</c:v>
                </c:pt>
                <c:pt idx="438">
                  <c:v>27.8</c:v>
                </c:pt>
                <c:pt idx="439">
                  <c:v>27.8</c:v>
                </c:pt>
                <c:pt idx="440">
                  <c:v>27.8</c:v>
                </c:pt>
                <c:pt idx="441">
                  <c:v>27.8</c:v>
                </c:pt>
                <c:pt idx="442">
                  <c:v>27.8</c:v>
                </c:pt>
                <c:pt idx="443">
                  <c:v>27.8</c:v>
                </c:pt>
                <c:pt idx="444">
                  <c:v>27.8</c:v>
                </c:pt>
                <c:pt idx="445">
                  <c:v>27.8</c:v>
                </c:pt>
                <c:pt idx="446">
                  <c:v>27.8</c:v>
                </c:pt>
                <c:pt idx="447">
                  <c:v>27.8</c:v>
                </c:pt>
                <c:pt idx="448">
                  <c:v>27.8</c:v>
                </c:pt>
                <c:pt idx="449">
                  <c:v>27.8</c:v>
                </c:pt>
                <c:pt idx="450">
                  <c:v>27.8</c:v>
                </c:pt>
                <c:pt idx="451">
                  <c:v>27.8</c:v>
                </c:pt>
                <c:pt idx="452">
                  <c:v>27.8</c:v>
                </c:pt>
                <c:pt idx="453">
                  <c:v>27.8</c:v>
                </c:pt>
                <c:pt idx="454">
                  <c:v>27.8</c:v>
                </c:pt>
                <c:pt idx="455">
                  <c:v>27.8</c:v>
                </c:pt>
                <c:pt idx="456">
                  <c:v>27.9</c:v>
                </c:pt>
                <c:pt idx="457">
                  <c:v>27.8</c:v>
                </c:pt>
                <c:pt idx="458">
                  <c:v>27.8</c:v>
                </c:pt>
                <c:pt idx="459">
                  <c:v>27.8</c:v>
                </c:pt>
                <c:pt idx="460">
                  <c:v>27.8</c:v>
                </c:pt>
                <c:pt idx="461">
                  <c:v>27.8</c:v>
                </c:pt>
                <c:pt idx="462">
                  <c:v>27.8</c:v>
                </c:pt>
                <c:pt idx="463">
                  <c:v>27.8</c:v>
                </c:pt>
                <c:pt idx="464">
                  <c:v>27.8</c:v>
                </c:pt>
                <c:pt idx="465">
                  <c:v>27.8</c:v>
                </c:pt>
                <c:pt idx="466">
                  <c:v>27.8</c:v>
                </c:pt>
                <c:pt idx="467">
                  <c:v>27.8</c:v>
                </c:pt>
                <c:pt idx="468">
                  <c:v>27.9</c:v>
                </c:pt>
                <c:pt idx="469">
                  <c:v>27.9</c:v>
                </c:pt>
                <c:pt idx="470">
                  <c:v>27.9</c:v>
                </c:pt>
                <c:pt idx="471">
                  <c:v>27.9</c:v>
                </c:pt>
                <c:pt idx="472">
                  <c:v>27.9</c:v>
                </c:pt>
                <c:pt idx="473">
                  <c:v>28</c:v>
                </c:pt>
                <c:pt idx="474">
                  <c:v>28</c:v>
                </c:pt>
                <c:pt idx="475">
                  <c:v>28</c:v>
                </c:pt>
                <c:pt idx="476">
                  <c:v>28</c:v>
                </c:pt>
                <c:pt idx="477">
                  <c:v>28</c:v>
                </c:pt>
                <c:pt idx="478">
                  <c:v>28</c:v>
                </c:pt>
                <c:pt idx="479">
                  <c:v>28.1</c:v>
                </c:pt>
                <c:pt idx="480">
                  <c:v>28.1</c:v>
                </c:pt>
                <c:pt idx="481">
                  <c:v>28.1</c:v>
                </c:pt>
                <c:pt idx="482">
                  <c:v>28.1</c:v>
                </c:pt>
                <c:pt idx="483">
                  <c:v>28.1</c:v>
                </c:pt>
                <c:pt idx="484">
                  <c:v>28.1</c:v>
                </c:pt>
                <c:pt idx="485">
                  <c:v>28.1</c:v>
                </c:pt>
                <c:pt idx="486">
                  <c:v>28.2</c:v>
                </c:pt>
                <c:pt idx="487">
                  <c:v>28.1</c:v>
                </c:pt>
                <c:pt idx="488">
                  <c:v>28.2</c:v>
                </c:pt>
                <c:pt idx="489">
                  <c:v>28.2</c:v>
                </c:pt>
                <c:pt idx="490">
                  <c:v>28.2</c:v>
                </c:pt>
                <c:pt idx="491">
                  <c:v>28.2</c:v>
                </c:pt>
                <c:pt idx="492">
                  <c:v>28.2</c:v>
                </c:pt>
                <c:pt idx="493">
                  <c:v>28.3</c:v>
                </c:pt>
                <c:pt idx="494">
                  <c:v>28.3</c:v>
                </c:pt>
                <c:pt idx="495">
                  <c:v>28.3</c:v>
                </c:pt>
                <c:pt idx="496">
                  <c:v>28.3</c:v>
                </c:pt>
                <c:pt idx="497">
                  <c:v>28.3</c:v>
                </c:pt>
                <c:pt idx="498">
                  <c:v>28.3</c:v>
                </c:pt>
                <c:pt idx="499">
                  <c:v>28.4</c:v>
                </c:pt>
                <c:pt idx="500">
                  <c:v>28.4</c:v>
                </c:pt>
                <c:pt idx="501">
                  <c:v>28.4</c:v>
                </c:pt>
                <c:pt idx="502">
                  <c:v>28.4</c:v>
                </c:pt>
                <c:pt idx="503">
                  <c:v>28.4</c:v>
                </c:pt>
                <c:pt idx="504">
                  <c:v>28.4</c:v>
                </c:pt>
                <c:pt idx="505">
                  <c:v>28.4</c:v>
                </c:pt>
                <c:pt idx="506">
                  <c:v>28.4</c:v>
                </c:pt>
                <c:pt idx="507">
                  <c:v>28.4</c:v>
                </c:pt>
                <c:pt idx="508">
                  <c:v>28.3</c:v>
                </c:pt>
                <c:pt idx="509">
                  <c:v>28.4</c:v>
                </c:pt>
                <c:pt idx="510">
                  <c:v>28.4</c:v>
                </c:pt>
                <c:pt idx="511">
                  <c:v>28.4</c:v>
                </c:pt>
                <c:pt idx="512">
                  <c:v>28.4</c:v>
                </c:pt>
                <c:pt idx="513">
                  <c:v>28.4</c:v>
                </c:pt>
                <c:pt idx="514">
                  <c:v>28.4</c:v>
                </c:pt>
                <c:pt idx="515">
                  <c:v>28.4</c:v>
                </c:pt>
                <c:pt idx="516">
                  <c:v>28.5</c:v>
                </c:pt>
                <c:pt idx="517">
                  <c:v>28.5</c:v>
                </c:pt>
                <c:pt idx="518">
                  <c:v>28.5</c:v>
                </c:pt>
                <c:pt idx="519">
                  <c:v>28.5</c:v>
                </c:pt>
                <c:pt idx="520">
                  <c:v>28.5</c:v>
                </c:pt>
                <c:pt idx="521">
                  <c:v>28.5</c:v>
                </c:pt>
                <c:pt idx="522">
                  <c:v>28.5</c:v>
                </c:pt>
                <c:pt idx="523">
                  <c:v>28.6</c:v>
                </c:pt>
                <c:pt idx="524">
                  <c:v>28.6</c:v>
                </c:pt>
                <c:pt idx="525">
                  <c:v>28.6</c:v>
                </c:pt>
                <c:pt idx="526">
                  <c:v>28.7</c:v>
                </c:pt>
                <c:pt idx="527">
                  <c:v>28.6</c:v>
                </c:pt>
                <c:pt idx="528">
                  <c:v>28.7</c:v>
                </c:pt>
                <c:pt idx="529">
                  <c:v>28.7</c:v>
                </c:pt>
                <c:pt idx="530">
                  <c:v>28.7</c:v>
                </c:pt>
                <c:pt idx="531">
                  <c:v>28.7</c:v>
                </c:pt>
                <c:pt idx="532">
                  <c:v>28.7</c:v>
                </c:pt>
                <c:pt idx="533">
                  <c:v>28.7</c:v>
                </c:pt>
                <c:pt idx="534">
                  <c:v>28.7</c:v>
                </c:pt>
                <c:pt idx="535">
                  <c:v>28.8</c:v>
                </c:pt>
                <c:pt idx="536">
                  <c:v>28.8</c:v>
                </c:pt>
                <c:pt idx="537">
                  <c:v>28.8</c:v>
                </c:pt>
                <c:pt idx="538">
                  <c:v>28.8</c:v>
                </c:pt>
                <c:pt idx="539">
                  <c:v>28.9</c:v>
                </c:pt>
                <c:pt idx="540">
                  <c:v>28.9</c:v>
                </c:pt>
                <c:pt idx="541">
                  <c:v>28.8</c:v>
                </c:pt>
                <c:pt idx="542">
                  <c:v>28.8</c:v>
                </c:pt>
                <c:pt idx="543">
                  <c:v>28.8</c:v>
                </c:pt>
                <c:pt idx="544">
                  <c:v>28.8</c:v>
                </c:pt>
                <c:pt idx="545">
                  <c:v>28.9</c:v>
                </c:pt>
                <c:pt idx="546">
                  <c:v>28.8</c:v>
                </c:pt>
                <c:pt idx="547">
                  <c:v>28.9</c:v>
                </c:pt>
                <c:pt idx="548">
                  <c:v>28.8</c:v>
                </c:pt>
                <c:pt idx="549">
                  <c:v>28.8</c:v>
                </c:pt>
                <c:pt idx="550">
                  <c:v>28.8</c:v>
                </c:pt>
                <c:pt idx="551">
                  <c:v>28.8</c:v>
                </c:pt>
                <c:pt idx="552">
                  <c:v>28.8</c:v>
                </c:pt>
                <c:pt idx="553">
                  <c:v>28.8</c:v>
                </c:pt>
                <c:pt idx="554">
                  <c:v>28.8</c:v>
                </c:pt>
                <c:pt idx="555">
                  <c:v>28.8</c:v>
                </c:pt>
                <c:pt idx="556">
                  <c:v>28.8</c:v>
                </c:pt>
                <c:pt idx="557">
                  <c:v>28.8</c:v>
                </c:pt>
                <c:pt idx="558">
                  <c:v>28.8</c:v>
                </c:pt>
                <c:pt idx="559">
                  <c:v>28.8</c:v>
                </c:pt>
                <c:pt idx="560">
                  <c:v>28.8</c:v>
                </c:pt>
                <c:pt idx="561">
                  <c:v>28.9</c:v>
                </c:pt>
                <c:pt idx="562">
                  <c:v>28.9</c:v>
                </c:pt>
                <c:pt idx="563">
                  <c:v>28.9</c:v>
                </c:pt>
                <c:pt idx="564">
                  <c:v>28.9</c:v>
                </c:pt>
                <c:pt idx="565">
                  <c:v>28.9</c:v>
                </c:pt>
                <c:pt idx="566">
                  <c:v>28.9</c:v>
                </c:pt>
                <c:pt idx="567">
                  <c:v>28.9</c:v>
                </c:pt>
                <c:pt idx="568">
                  <c:v>28.8</c:v>
                </c:pt>
                <c:pt idx="569">
                  <c:v>28.8</c:v>
                </c:pt>
                <c:pt idx="570">
                  <c:v>28.8</c:v>
                </c:pt>
                <c:pt idx="571">
                  <c:v>28.8</c:v>
                </c:pt>
                <c:pt idx="572">
                  <c:v>28.8</c:v>
                </c:pt>
                <c:pt idx="573">
                  <c:v>28.8</c:v>
                </c:pt>
                <c:pt idx="574">
                  <c:v>28.8</c:v>
                </c:pt>
                <c:pt idx="575">
                  <c:v>28.8</c:v>
                </c:pt>
                <c:pt idx="576">
                  <c:v>28.8</c:v>
                </c:pt>
                <c:pt idx="577">
                  <c:v>28.8</c:v>
                </c:pt>
                <c:pt idx="578">
                  <c:v>28.8</c:v>
                </c:pt>
                <c:pt idx="579">
                  <c:v>28.8</c:v>
                </c:pt>
                <c:pt idx="580">
                  <c:v>28.8</c:v>
                </c:pt>
                <c:pt idx="581">
                  <c:v>28.9</c:v>
                </c:pt>
                <c:pt idx="582">
                  <c:v>28.9</c:v>
                </c:pt>
                <c:pt idx="583">
                  <c:v>28.9</c:v>
                </c:pt>
                <c:pt idx="584">
                  <c:v>28.9</c:v>
                </c:pt>
                <c:pt idx="585">
                  <c:v>28.9</c:v>
                </c:pt>
                <c:pt idx="586">
                  <c:v>28.9</c:v>
                </c:pt>
                <c:pt idx="587">
                  <c:v>28.9</c:v>
                </c:pt>
                <c:pt idx="588">
                  <c:v>28.9</c:v>
                </c:pt>
                <c:pt idx="589">
                  <c:v>28.9</c:v>
                </c:pt>
                <c:pt idx="590">
                  <c:v>28.9</c:v>
                </c:pt>
                <c:pt idx="591">
                  <c:v>28.9</c:v>
                </c:pt>
                <c:pt idx="592">
                  <c:v>28.9</c:v>
                </c:pt>
                <c:pt idx="593">
                  <c:v>28.9</c:v>
                </c:pt>
                <c:pt idx="594">
                  <c:v>28.9</c:v>
                </c:pt>
                <c:pt idx="595">
                  <c:v>28.9</c:v>
                </c:pt>
                <c:pt idx="596">
                  <c:v>28.9</c:v>
                </c:pt>
                <c:pt idx="597">
                  <c:v>28.9</c:v>
                </c:pt>
                <c:pt idx="598">
                  <c:v>28.9</c:v>
                </c:pt>
                <c:pt idx="599">
                  <c:v>28.9</c:v>
                </c:pt>
                <c:pt idx="600">
                  <c:v>28.8</c:v>
                </c:pt>
                <c:pt idx="601">
                  <c:v>28.9</c:v>
                </c:pt>
                <c:pt idx="602">
                  <c:v>28.8</c:v>
                </c:pt>
                <c:pt idx="603">
                  <c:v>28.8</c:v>
                </c:pt>
                <c:pt idx="604">
                  <c:v>28.8</c:v>
                </c:pt>
                <c:pt idx="605">
                  <c:v>28.8</c:v>
                </c:pt>
                <c:pt idx="606">
                  <c:v>28.8</c:v>
                </c:pt>
                <c:pt idx="607">
                  <c:v>28.8</c:v>
                </c:pt>
                <c:pt idx="608">
                  <c:v>28.8</c:v>
                </c:pt>
                <c:pt idx="609">
                  <c:v>28.8</c:v>
                </c:pt>
                <c:pt idx="610">
                  <c:v>28.8</c:v>
                </c:pt>
                <c:pt idx="611">
                  <c:v>28.8</c:v>
                </c:pt>
                <c:pt idx="612">
                  <c:v>28.8</c:v>
                </c:pt>
                <c:pt idx="613">
                  <c:v>28.8</c:v>
                </c:pt>
                <c:pt idx="614">
                  <c:v>28.8</c:v>
                </c:pt>
                <c:pt idx="615">
                  <c:v>28.8</c:v>
                </c:pt>
                <c:pt idx="616">
                  <c:v>28.8</c:v>
                </c:pt>
                <c:pt idx="617">
                  <c:v>28.8</c:v>
                </c:pt>
                <c:pt idx="618">
                  <c:v>28.8</c:v>
                </c:pt>
                <c:pt idx="619">
                  <c:v>28.8</c:v>
                </c:pt>
                <c:pt idx="620">
                  <c:v>28.9</c:v>
                </c:pt>
                <c:pt idx="621">
                  <c:v>28.9</c:v>
                </c:pt>
                <c:pt idx="622">
                  <c:v>28.9</c:v>
                </c:pt>
                <c:pt idx="623">
                  <c:v>28.9</c:v>
                </c:pt>
                <c:pt idx="624">
                  <c:v>28.9</c:v>
                </c:pt>
                <c:pt idx="625">
                  <c:v>28.8</c:v>
                </c:pt>
                <c:pt idx="626">
                  <c:v>28.9</c:v>
                </c:pt>
                <c:pt idx="627">
                  <c:v>28.8</c:v>
                </c:pt>
                <c:pt idx="628">
                  <c:v>28.8</c:v>
                </c:pt>
                <c:pt idx="629">
                  <c:v>28.8</c:v>
                </c:pt>
                <c:pt idx="630">
                  <c:v>28.8</c:v>
                </c:pt>
                <c:pt idx="631">
                  <c:v>28.8</c:v>
                </c:pt>
                <c:pt idx="632">
                  <c:v>28.9</c:v>
                </c:pt>
                <c:pt idx="633">
                  <c:v>28.9</c:v>
                </c:pt>
                <c:pt idx="634">
                  <c:v>28.9</c:v>
                </c:pt>
                <c:pt idx="635">
                  <c:v>28.9</c:v>
                </c:pt>
                <c:pt idx="636">
                  <c:v>28.9</c:v>
                </c:pt>
                <c:pt idx="637">
                  <c:v>28.9</c:v>
                </c:pt>
                <c:pt idx="638">
                  <c:v>28.9</c:v>
                </c:pt>
                <c:pt idx="639">
                  <c:v>28.9</c:v>
                </c:pt>
                <c:pt idx="640">
                  <c:v>28.9</c:v>
                </c:pt>
                <c:pt idx="641">
                  <c:v>28.9</c:v>
                </c:pt>
                <c:pt idx="642">
                  <c:v>29</c:v>
                </c:pt>
                <c:pt idx="643">
                  <c:v>29</c:v>
                </c:pt>
                <c:pt idx="644">
                  <c:v>29</c:v>
                </c:pt>
                <c:pt idx="645">
                  <c:v>29</c:v>
                </c:pt>
                <c:pt idx="646">
                  <c:v>28.9</c:v>
                </c:pt>
                <c:pt idx="647">
                  <c:v>29</c:v>
                </c:pt>
                <c:pt idx="648">
                  <c:v>29</c:v>
                </c:pt>
                <c:pt idx="649">
                  <c:v>29</c:v>
                </c:pt>
                <c:pt idx="650">
                  <c:v>29</c:v>
                </c:pt>
                <c:pt idx="651">
                  <c:v>29</c:v>
                </c:pt>
                <c:pt idx="652">
                  <c:v>29</c:v>
                </c:pt>
                <c:pt idx="653">
                  <c:v>29</c:v>
                </c:pt>
                <c:pt idx="654">
                  <c:v>29</c:v>
                </c:pt>
                <c:pt idx="655">
                  <c:v>29</c:v>
                </c:pt>
                <c:pt idx="656">
                  <c:v>29</c:v>
                </c:pt>
                <c:pt idx="657">
                  <c:v>29.1</c:v>
                </c:pt>
                <c:pt idx="658">
                  <c:v>29</c:v>
                </c:pt>
                <c:pt idx="659">
                  <c:v>29.1</c:v>
                </c:pt>
                <c:pt idx="660">
                  <c:v>29</c:v>
                </c:pt>
                <c:pt idx="661">
                  <c:v>29</c:v>
                </c:pt>
                <c:pt idx="662">
                  <c:v>29</c:v>
                </c:pt>
                <c:pt idx="663">
                  <c:v>29</c:v>
                </c:pt>
                <c:pt idx="664">
                  <c:v>29</c:v>
                </c:pt>
                <c:pt idx="665">
                  <c:v>29</c:v>
                </c:pt>
                <c:pt idx="666">
                  <c:v>29</c:v>
                </c:pt>
                <c:pt idx="667">
                  <c:v>29</c:v>
                </c:pt>
                <c:pt idx="668">
                  <c:v>29.1</c:v>
                </c:pt>
                <c:pt idx="669">
                  <c:v>29.1</c:v>
                </c:pt>
                <c:pt idx="670">
                  <c:v>29.1</c:v>
                </c:pt>
                <c:pt idx="671">
                  <c:v>29.1</c:v>
                </c:pt>
                <c:pt idx="672">
                  <c:v>29</c:v>
                </c:pt>
                <c:pt idx="673">
                  <c:v>29</c:v>
                </c:pt>
                <c:pt idx="674">
                  <c:v>29</c:v>
                </c:pt>
                <c:pt idx="675">
                  <c:v>29.1</c:v>
                </c:pt>
                <c:pt idx="676">
                  <c:v>29.1</c:v>
                </c:pt>
                <c:pt idx="677">
                  <c:v>29.1</c:v>
                </c:pt>
                <c:pt idx="678">
                  <c:v>29.1</c:v>
                </c:pt>
                <c:pt idx="679">
                  <c:v>29.1</c:v>
                </c:pt>
                <c:pt idx="680">
                  <c:v>29.1</c:v>
                </c:pt>
                <c:pt idx="681">
                  <c:v>29.1</c:v>
                </c:pt>
                <c:pt idx="682">
                  <c:v>29.2</c:v>
                </c:pt>
                <c:pt idx="683">
                  <c:v>29.2</c:v>
                </c:pt>
                <c:pt idx="684">
                  <c:v>29.2</c:v>
                </c:pt>
                <c:pt idx="685">
                  <c:v>29.2</c:v>
                </c:pt>
                <c:pt idx="686">
                  <c:v>29.2</c:v>
                </c:pt>
                <c:pt idx="687">
                  <c:v>29.2</c:v>
                </c:pt>
                <c:pt idx="688">
                  <c:v>29.2</c:v>
                </c:pt>
                <c:pt idx="689">
                  <c:v>29.2</c:v>
                </c:pt>
                <c:pt idx="690">
                  <c:v>29.2</c:v>
                </c:pt>
                <c:pt idx="691">
                  <c:v>29.2</c:v>
                </c:pt>
                <c:pt idx="692">
                  <c:v>29.2</c:v>
                </c:pt>
                <c:pt idx="693">
                  <c:v>29.2</c:v>
                </c:pt>
                <c:pt idx="694">
                  <c:v>29.2</c:v>
                </c:pt>
                <c:pt idx="695">
                  <c:v>29.2</c:v>
                </c:pt>
                <c:pt idx="696">
                  <c:v>29.2</c:v>
                </c:pt>
              </c:numCache>
            </c:numRef>
          </c:yVal>
          <c:smooth val="1"/>
          <c:extLst xmlns:c16r2="http://schemas.microsoft.com/office/drawing/2015/06/chart">
            <c:ext xmlns:c16="http://schemas.microsoft.com/office/drawing/2014/chart" uri="{C3380CC4-5D6E-409C-BE32-E72D297353CC}">
              <c16:uniqueId val="{00000002-13B5-4D71-8D26-1ED00DED364B}"/>
            </c:ext>
          </c:extLst>
        </c:ser>
        <c:ser>
          <c:idx val="3"/>
          <c:order val="3"/>
          <c:tx>
            <c:strRef>
              <c:f>wheat!$BE$17</c:f>
              <c:strCache>
                <c:ptCount val="1"/>
                <c:pt idx="0">
                  <c:v>Temperature repeat 4</c:v>
                </c:pt>
              </c:strCache>
            </c:strRef>
          </c:tx>
          <c:spPr>
            <a:ln w="22225"/>
          </c:spPr>
          <c:marker>
            <c:symbol val="x"/>
            <c:size val="5"/>
          </c:marker>
          <c:xVal>
            <c:numRef>
              <c:f>wheat!$AK$18:$AK$755</c:f>
              <c:numCache>
                <c:formatCode>General</c:formatCode>
                <c:ptCount val="738"/>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numCache>
            </c:numRef>
          </c:xVal>
          <c:yVal>
            <c:numRef>
              <c:f>wheat!$BE$18:$BE$757</c:f>
              <c:numCache>
                <c:formatCode>General</c:formatCode>
                <c:ptCount val="740"/>
                <c:pt idx="0">
                  <c:v>26.8</c:v>
                </c:pt>
                <c:pt idx="1">
                  <c:v>26.8</c:v>
                </c:pt>
                <c:pt idx="2">
                  <c:v>26.8</c:v>
                </c:pt>
                <c:pt idx="3">
                  <c:v>26.8</c:v>
                </c:pt>
                <c:pt idx="4">
                  <c:v>26.8</c:v>
                </c:pt>
                <c:pt idx="5">
                  <c:v>26.8</c:v>
                </c:pt>
                <c:pt idx="6">
                  <c:v>26.8</c:v>
                </c:pt>
                <c:pt idx="7">
                  <c:v>26.8</c:v>
                </c:pt>
                <c:pt idx="8">
                  <c:v>26.8</c:v>
                </c:pt>
                <c:pt idx="9">
                  <c:v>26.8</c:v>
                </c:pt>
                <c:pt idx="10">
                  <c:v>26.9</c:v>
                </c:pt>
                <c:pt idx="11">
                  <c:v>26.8</c:v>
                </c:pt>
                <c:pt idx="12">
                  <c:v>26.8</c:v>
                </c:pt>
                <c:pt idx="13">
                  <c:v>26.9</c:v>
                </c:pt>
                <c:pt idx="14">
                  <c:v>26.9</c:v>
                </c:pt>
                <c:pt idx="15">
                  <c:v>26.9</c:v>
                </c:pt>
                <c:pt idx="16">
                  <c:v>27</c:v>
                </c:pt>
                <c:pt idx="17">
                  <c:v>26.9</c:v>
                </c:pt>
                <c:pt idx="18">
                  <c:v>27</c:v>
                </c:pt>
                <c:pt idx="19">
                  <c:v>27</c:v>
                </c:pt>
                <c:pt idx="20">
                  <c:v>27</c:v>
                </c:pt>
                <c:pt idx="21">
                  <c:v>27</c:v>
                </c:pt>
                <c:pt idx="22">
                  <c:v>27</c:v>
                </c:pt>
                <c:pt idx="23">
                  <c:v>27.1</c:v>
                </c:pt>
                <c:pt idx="24">
                  <c:v>27.1</c:v>
                </c:pt>
                <c:pt idx="25">
                  <c:v>27.1</c:v>
                </c:pt>
                <c:pt idx="26">
                  <c:v>27.1</c:v>
                </c:pt>
                <c:pt idx="27">
                  <c:v>27.1</c:v>
                </c:pt>
                <c:pt idx="28">
                  <c:v>27.1</c:v>
                </c:pt>
                <c:pt idx="29">
                  <c:v>27.1</c:v>
                </c:pt>
                <c:pt idx="30">
                  <c:v>27.2</c:v>
                </c:pt>
                <c:pt idx="31">
                  <c:v>27.1</c:v>
                </c:pt>
                <c:pt idx="32">
                  <c:v>27.2</c:v>
                </c:pt>
                <c:pt idx="33">
                  <c:v>27.1</c:v>
                </c:pt>
                <c:pt idx="34">
                  <c:v>27.1</c:v>
                </c:pt>
                <c:pt idx="35">
                  <c:v>27.2</c:v>
                </c:pt>
                <c:pt idx="36">
                  <c:v>27.2</c:v>
                </c:pt>
                <c:pt idx="37">
                  <c:v>27.2</c:v>
                </c:pt>
                <c:pt idx="38">
                  <c:v>27.2</c:v>
                </c:pt>
                <c:pt idx="39">
                  <c:v>27.2</c:v>
                </c:pt>
                <c:pt idx="40">
                  <c:v>27.2</c:v>
                </c:pt>
                <c:pt idx="41">
                  <c:v>27.2</c:v>
                </c:pt>
                <c:pt idx="42">
                  <c:v>27.2</c:v>
                </c:pt>
                <c:pt idx="43">
                  <c:v>27.2</c:v>
                </c:pt>
                <c:pt idx="44">
                  <c:v>27.2</c:v>
                </c:pt>
                <c:pt idx="45">
                  <c:v>27.2</c:v>
                </c:pt>
                <c:pt idx="46">
                  <c:v>27.2</c:v>
                </c:pt>
                <c:pt idx="47">
                  <c:v>27.2</c:v>
                </c:pt>
                <c:pt idx="48">
                  <c:v>27.2</c:v>
                </c:pt>
                <c:pt idx="49">
                  <c:v>27.2</c:v>
                </c:pt>
                <c:pt idx="50">
                  <c:v>27.2</c:v>
                </c:pt>
                <c:pt idx="51">
                  <c:v>27.2</c:v>
                </c:pt>
                <c:pt idx="52">
                  <c:v>27.2</c:v>
                </c:pt>
                <c:pt idx="53">
                  <c:v>27.3</c:v>
                </c:pt>
                <c:pt idx="54">
                  <c:v>27.2</c:v>
                </c:pt>
                <c:pt idx="55">
                  <c:v>27.3</c:v>
                </c:pt>
                <c:pt idx="56">
                  <c:v>27.3</c:v>
                </c:pt>
                <c:pt idx="57">
                  <c:v>27.3</c:v>
                </c:pt>
                <c:pt idx="58">
                  <c:v>27.3</c:v>
                </c:pt>
                <c:pt idx="59">
                  <c:v>27.3</c:v>
                </c:pt>
                <c:pt idx="60">
                  <c:v>27.3</c:v>
                </c:pt>
                <c:pt idx="61">
                  <c:v>27.3</c:v>
                </c:pt>
                <c:pt idx="62">
                  <c:v>27.3</c:v>
                </c:pt>
                <c:pt idx="63">
                  <c:v>27.4</c:v>
                </c:pt>
                <c:pt idx="64">
                  <c:v>27.4</c:v>
                </c:pt>
                <c:pt idx="65">
                  <c:v>27.4</c:v>
                </c:pt>
                <c:pt idx="66">
                  <c:v>27.3</c:v>
                </c:pt>
                <c:pt idx="67">
                  <c:v>27.3</c:v>
                </c:pt>
                <c:pt idx="68">
                  <c:v>27.4</c:v>
                </c:pt>
                <c:pt idx="69">
                  <c:v>27.3</c:v>
                </c:pt>
                <c:pt idx="70">
                  <c:v>27.4</c:v>
                </c:pt>
                <c:pt idx="71">
                  <c:v>27.4</c:v>
                </c:pt>
                <c:pt idx="72">
                  <c:v>27.4</c:v>
                </c:pt>
                <c:pt idx="73">
                  <c:v>27.3</c:v>
                </c:pt>
                <c:pt idx="74">
                  <c:v>27.4</c:v>
                </c:pt>
                <c:pt idx="75">
                  <c:v>27.4</c:v>
                </c:pt>
                <c:pt idx="76">
                  <c:v>27.4</c:v>
                </c:pt>
                <c:pt idx="77">
                  <c:v>27.5</c:v>
                </c:pt>
                <c:pt idx="78">
                  <c:v>27.5</c:v>
                </c:pt>
                <c:pt idx="79">
                  <c:v>27.5</c:v>
                </c:pt>
                <c:pt idx="80">
                  <c:v>27.5</c:v>
                </c:pt>
                <c:pt idx="81">
                  <c:v>27.5</c:v>
                </c:pt>
                <c:pt idx="82">
                  <c:v>27.5</c:v>
                </c:pt>
                <c:pt idx="83">
                  <c:v>27.5</c:v>
                </c:pt>
                <c:pt idx="84">
                  <c:v>27.4</c:v>
                </c:pt>
                <c:pt idx="85">
                  <c:v>27.4</c:v>
                </c:pt>
                <c:pt idx="86">
                  <c:v>27.5</c:v>
                </c:pt>
                <c:pt idx="87">
                  <c:v>27.4</c:v>
                </c:pt>
                <c:pt idx="88">
                  <c:v>27.4</c:v>
                </c:pt>
                <c:pt idx="89">
                  <c:v>27.5</c:v>
                </c:pt>
                <c:pt idx="90">
                  <c:v>27.4</c:v>
                </c:pt>
                <c:pt idx="91">
                  <c:v>27.4</c:v>
                </c:pt>
                <c:pt idx="92">
                  <c:v>27.4</c:v>
                </c:pt>
                <c:pt idx="93">
                  <c:v>27.4</c:v>
                </c:pt>
                <c:pt idx="94">
                  <c:v>27.4</c:v>
                </c:pt>
                <c:pt idx="95">
                  <c:v>27.4</c:v>
                </c:pt>
                <c:pt idx="96">
                  <c:v>27.4</c:v>
                </c:pt>
                <c:pt idx="97">
                  <c:v>27.4</c:v>
                </c:pt>
                <c:pt idx="98">
                  <c:v>27.4</c:v>
                </c:pt>
                <c:pt idx="99">
                  <c:v>27.4</c:v>
                </c:pt>
                <c:pt idx="100">
                  <c:v>27.4</c:v>
                </c:pt>
                <c:pt idx="101">
                  <c:v>27.4</c:v>
                </c:pt>
                <c:pt idx="102">
                  <c:v>27.4</c:v>
                </c:pt>
                <c:pt idx="103">
                  <c:v>27.4</c:v>
                </c:pt>
                <c:pt idx="104">
                  <c:v>27.4</c:v>
                </c:pt>
                <c:pt idx="105">
                  <c:v>27.4</c:v>
                </c:pt>
                <c:pt idx="106">
                  <c:v>27.4</c:v>
                </c:pt>
                <c:pt idx="107">
                  <c:v>27.4</c:v>
                </c:pt>
                <c:pt idx="108">
                  <c:v>27.4</c:v>
                </c:pt>
                <c:pt idx="109">
                  <c:v>27.4</c:v>
                </c:pt>
                <c:pt idx="110">
                  <c:v>27.4</c:v>
                </c:pt>
                <c:pt idx="111">
                  <c:v>27.5</c:v>
                </c:pt>
                <c:pt idx="112">
                  <c:v>27.5</c:v>
                </c:pt>
                <c:pt idx="113">
                  <c:v>27.5</c:v>
                </c:pt>
                <c:pt idx="114">
                  <c:v>27.5</c:v>
                </c:pt>
                <c:pt idx="115">
                  <c:v>27.5</c:v>
                </c:pt>
                <c:pt idx="116">
                  <c:v>27.5</c:v>
                </c:pt>
                <c:pt idx="117">
                  <c:v>27.5</c:v>
                </c:pt>
                <c:pt idx="118">
                  <c:v>27.5</c:v>
                </c:pt>
                <c:pt idx="119">
                  <c:v>27.6</c:v>
                </c:pt>
                <c:pt idx="120">
                  <c:v>27.6</c:v>
                </c:pt>
                <c:pt idx="121">
                  <c:v>27.6</c:v>
                </c:pt>
                <c:pt idx="122">
                  <c:v>27.6</c:v>
                </c:pt>
                <c:pt idx="123">
                  <c:v>27.6</c:v>
                </c:pt>
                <c:pt idx="124">
                  <c:v>27.7</c:v>
                </c:pt>
                <c:pt idx="125">
                  <c:v>27.7</c:v>
                </c:pt>
                <c:pt idx="126">
                  <c:v>27.7</c:v>
                </c:pt>
                <c:pt idx="127">
                  <c:v>27.7</c:v>
                </c:pt>
                <c:pt idx="128">
                  <c:v>27.7</c:v>
                </c:pt>
                <c:pt idx="129">
                  <c:v>27.7</c:v>
                </c:pt>
                <c:pt idx="130">
                  <c:v>27.7</c:v>
                </c:pt>
                <c:pt idx="131">
                  <c:v>27.7</c:v>
                </c:pt>
                <c:pt idx="132">
                  <c:v>27.7</c:v>
                </c:pt>
                <c:pt idx="133">
                  <c:v>27.7</c:v>
                </c:pt>
                <c:pt idx="134">
                  <c:v>27.7</c:v>
                </c:pt>
                <c:pt idx="135">
                  <c:v>27.7</c:v>
                </c:pt>
                <c:pt idx="136">
                  <c:v>27.6</c:v>
                </c:pt>
                <c:pt idx="137">
                  <c:v>27.7</c:v>
                </c:pt>
                <c:pt idx="138">
                  <c:v>27.6</c:v>
                </c:pt>
                <c:pt idx="139">
                  <c:v>27.6</c:v>
                </c:pt>
                <c:pt idx="140">
                  <c:v>27.6</c:v>
                </c:pt>
                <c:pt idx="141">
                  <c:v>27.6</c:v>
                </c:pt>
                <c:pt idx="142">
                  <c:v>27.6</c:v>
                </c:pt>
                <c:pt idx="143">
                  <c:v>27.6</c:v>
                </c:pt>
                <c:pt idx="144">
                  <c:v>27.7</c:v>
                </c:pt>
                <c:pt idx="145">
                  <c:v>27.6</c:v>
                </c:pt>
                <c:pt idx="146">
                  <c:v>27.7</c:v>
                </c:pt>
                <c:pt idx="147">
                  <c:v>27.7</c:v>
                </c:pt>
                <c:pt idx="148">
                  <c:v>27.7</c:v>
                </c:pt>
                <c:pt idx="149">
                  <c:v>27.7</c:v>
                </c:pt>
                <c:pt idx="150">
                  <c:v>27.7</c:v>
                </c:pt>
                <c:pt idx="151">
                  <c:v>27.7</c:v>
                </c:pt>
                <c:pt idx="152">
                  <c:v>27.7</c:v>
                </c:pt>
                <c:pt idx="153">
                  <c:v>27.7</c:v>
                </c:pt>
                <c:pt idx="154">
                  <c:v>27.7</c:v>
                </c:pt>
                <c:pt idx="155">
                  <c:v>27.7</c:v>
                </c:pt>
                <c:pt idx="156">
                  <c:v>27.7</c:v>
                </c:pt>
                <c:pt idx="157">
                  <c:v>27.7</c:v>
                </c:pt>
                <c:pt idx="158">
                  <c:v>27.7</c:v>
                </c:pt>
                <c:pt idx="159">
                  <c:v>27.8</c:v>
                </c:pt>
                <c:pt idx="160">
                  <c:v>27.8</c:v>
                </c:pt>
                <c:pt idx="161">
                  <c:v>27.8</c:v>
                </c:pt>
                <c:pt idx="162">
                  <c:v>27.8</c:v>
                </c:pt>
                <c:pt idx="163">
                  <c:v>27.8</c:v>
                </c:pt>
                <c:pt idx="164">
                  <c:v>27.8</c:v>
                </c:pt>
                <c:pt idx="165">
                  <c:v>27.8</c:v>
                </c:pt>
                <c:pt idx="166">
                  <c:v>27.8</c:v>
                </c:pt>
                <c:pt idx="167">
                  <c:v>27.8</c:v>
                </c:pt>
                <c:pt idx="168">
                  <c:v>27.8</c:v>
                </c:pt>
                <c:pt idx="169">
                  <c:v>27.9</c:v>
                </c:pt>
                <c:pt idx="170">
                  <c:v>27.9</c:v>
                </c:pt>
                <c:pt idx="171">
                  <c:v>27.9</c:v>
                </c:pt>
                <c:pt idx="172">
                  <c:v>27.9</c:v>
                </c:pt>
                <c:pt idx="173">
                  <c:v>28</c:v>
                </c:pt>
                <c:pt idx="174">
                  <c:v>28</c:v>
                </c:pt>
                <c:pt idx="175">
                  <c:v>28</c:v>
                </c:pt>
                <c:pt idx="176">
                  <c:v>28</c:v>
                </c:pt>
                <c:pt idx="177">
                  <c:v>28</c:v>
                </c:pt>
                <c:pt idx="178">
                  <c:v>28</c:v>
                </c:pt>
                <c:pt idx="179">
                  <c:v>28</c:v>
                </c:pt>
                <c:pt idx="180">
                  <c:v>28</c:v>
                </c:pt>
                <c:pt idx="181">
                  <c:v>28</c:v>
                </c:pt>
                <c:pt idx="182">
                  <c:v>28</c:v>
                </c:pt>
                <c:pt idx="183">
                  <c:v>28</c:v>
                </c:pt>
                <c:pt idx="184">
                  <c:v>28</c:v>
                </c:pt>
                <c:pt idx="185">
                  <c:v>28.1</c:v>
                </c:pt>
                <c:pt idx="186">
                  <c:v>28</c:v>
                </c:pt>
                <c:pt idx="187">
                  <c:v>28.1</c:v>
                </c:pt>
                <c:pt idx="188">
                  <c:v>28.1</c:v>
                </c:pt>
                <c:pt idx="189">
                  <c:v>28.1</c:v>
                </c:pt>
                <c:pt idx="190">
                  <c:v>28.1</c:v>
                </c:pt>
                <c:pt idx="191">
                  <c:v>28.1</c:v>
                </c:pt>
                <c:pt idx="192">
                  <c:v>28.1</c:v>
                </c:pt>
                <c:pt idx="193">
                  <c:v>28.1</c:v>
                </c:pt>
                <c:pt idx="194">
                  <c:v>28.1</c:v>
                </c:pt>
                <c:pt idx="195">
                  <c:v>28.1</c:v>
                </c:pt>
                <c:pt idx="196">
                  <c:v>28.1</c:v>
                </c:pt>
                <c:pt idx="197">
                  <c:v>28.2</c:v>
                </c:pt>
                <c:pt idx="198">
                  <c:v>28.1</c:v>
                </c:pt>
                <c:pt idx="199">
                  <c:v>28.2</c:v>
                </c:pt>
                <c:pt idx="200">
                  <c:v>28.2</c:v>
                </c:pt>
                <c:pt idx="201">
                  <c:v>28.2</c:v>
                </c:pt>
                <c:pt idx="202">
                  <c:v>28.2</c:v>
                </c:pt>
                <c:pt idx="203">
                  <c:v>28.3</c:v>
                </c:pt>
                <c:pt idx="204">
                  <c:v>28.3</c:v>
                </c:pt>
                <c:pt idx="205">
                  <c:v>28.3</c:v>
                </c:pt>
                <c:pt idx="206">
                  <c:v>28.3</c:v>
                </c:pt>
                <c:pt idx="207">
                  <c:v>28.3</c:v>
                </c:pt>
                <c:pt idx="208">
                  <c:v>28.3</c:v>
                </c:pt>
                <c:pt idx="209">
                  <c:v>28.3</c:v>
                </c:pt>
                <c:pt idx="210">
                  <c:v>28.3</c:v>
                </c:pt>
                <c:pt idx="211">
                  <c:v>28.3</c:v>
                </c:pt>
                <c:pt idx="212">
                  <c:v>28.3</c:v>
                </c:pt>
                <c:pt idx="213">
                  <c:v>28.3</c:v>
                </c:pt>
                <c:pt idx="214">
                  <c:v>28.3</c:v>
                </c:pt>
                <c:pt idx="215">
                  <c:v>28.2</c:v>
                </c:pt>
                <c:pt idx="216">
                  <c:v>28.2</c:v>
                </c:pt>
                <c:pt idx="217">
                  <c:v>28.2</c:v>
                </c:pt>
                <c:pt idx="218">
                  <c:v>28.2</c:v>
                </c:pt>
                <c:pt idx="219">
                  <c:v>28.2</c:v>
                </c:pt>
                <c:pt idx="220">
                  <c:v>28.2</c:v>
                </c:pt>
                <c:pt idx="221">
                  <c:v>28.2</c:v>
                </c:pt>
                <c:pt idx="222">
                  <c:v>28.2</c:v>
                </c:pt>
                <c:pt idx="223">
                  <c:v>28.2</c:v>
                </c:pt>
                <c:pt idx="224">
                  <c:v>28.2</c:v>
                </c:pt>
                <c:pt idx="225">
                  <c:v>28.3</c:v>
                </c:pt>
                <c:pt idx="226">
                  <c:v>28.3</c:v>
                </c:pt>
                <c:pt idx="227">
                  <c:v>28.3</c:v>
                </c:pt>
                <c:pt idx="228">
                  <c:v>28.3</c:v>
                </c:pt>
                <c:pt idx="229">
                  <c:v>28.3</c:v>
                </c:pt>
                <c:pt idx="230">
                  <c:v>28.4</c:v>
                </c:pt>
                <c:pt idx="231">
                  <c:v>28.3</c:v>
                </c:pt>
                <c:pt idx="232">
                  <c:v>28.3</c:v>
                </c:pt>
                <c:pt idx="233">
                  <c:v>28.4</c:v>
                </c:pt>
                <c:pt idx="234">
                  <c:v>28.3</c:v>
                </c:pt>
                <c:pt idx="235">
                  <c:v>28.3</c:v>
                </c:pt>
                <c:pt idx="236">
                  <c:v>28.3</c:v>
                </c:pt>
                <c:pt idx="237">
                  <c:v>28.3</c:v>
                </c:pt>
                <c:pt idx="238">
                  <c:v>28.3</c:v>
                </c:pt>
                <c:pt idx="239">
                  <c:v>28.4</c:v>
                </c:pt>
                <c:pt idx="240">
                  <c:v>28.4</c:v>
                </c:pt>
                <c:pt idx="241">
                  <c:v>28.4</c:v>
                </c:pt>
                <c:pt idx="242">
                  <c:v>28.4</c:v>
                </c:pt>
                <c:pt idx="243">
                  <c:v>28.4</c:v>
                </c:pt>
                <c:pt idx="244">
                  <c:v>28.4</c:v>
                </c:pt>
                <c:pt idx="245">
                  <c:v>28.4</c:v>
                </c:pt>
                <c:pt idx="246">
                  <c:v>28.4</c:v>
                </c:pt>
                <c:pt idx="247">
                  <c:v>28.4</c:v>
                </c:pt>
                <c:pt idx="248">
                  <c:v>28.4</c:v>
                </c:pt>
                <c:pt idx="249">
                  <c:v>28.4</c:v>
                </c:pt>
                <c:pt idx="250">
                  <c:v>28.5</c:v>
                </c:pt>
                <c:pt idx="251">
                  <c:v>28.5</c:v>
                </c:pt>
                <c:pt idx="252">
                  <c:v>28.5</c:v>
                </c:pt>
                <c:pt idx="253">
                  <c:v>28.5</c:v>
                </c:pt>
                <c:pt idx="254">
                  <c:v>28.5</c:v>
                </c:pt>
                <c:pt idx="255">
                  <c:v>28.5</c:v>
                </c:pt>
                <c:pt idx="256">
                  <c:v>28.5</c:v>
                </c:pt>
                <c:pt idx="257">
                  <c:v>28.5</c:v>
                </c:pt>
                <c:pt idx="258">
                  <c:v>28.5</c:v>
                </c:pt>
                <c:pt idx="259">
                  <c:v>28.6</c:v>
                </c:pt>
                <c:pt idx="260">
                  <c:v>28.6</c:v>
                </c:pt>
                <c:pt idx="261">
                  <c:v>28.5</c:v>
                </c:pt>
                <c:pt idx="262">
                  <c:v>28.6</c:v>
                </c:pt>
                <c:pt idx="263">
                  <c:v>28.6</c:v>
                </c:pt>
                <c:pt idx="264">
                  <c:v>28.6</c:v>
                </c:pt>
                <c:pt idx="265">
                  <c:v>28.6</c:v>
                </c:pt>
                <c:pt idx="266">
                  <c:v>28.5</c:v>
                </c:pt>
                <c:pt idx="267">
                  <c:v>28.6</c:v>
                </c:pt>
                <c:pt idx="268">
                  <c:v>28.6</c:v>
                </c:pt>
                <c:pt idx="269">
                  <c:v>28.6</c:v>
                </c:pt>
                <c:pt idx="270">
                  <c:v>28.6</c:v>
                </c:pt>
                <c:pt idx="271">
                  <c:v>28.6</c:v>
                </c:pt>
                <c:pt idx="272">
                  <c:v>28.6</c:v>
                </c:pt>
                <c:pt idx="273">
                  <c:v>28.6</c:v>
                </c:pt>
                <c:pt idx="274">
                  <c:v>28.6</c:v>
                </c:pt>
                <c:pt idx="275">
                  <c:v>28.6</c:v>
                </c:pt>
                <c:pt idx="276">
                  <c:v>28.6</c:v>
                </c:pt>
                <c:pt idx="277">
                  <c:v>28.6</c:v>
                </c:pt>
                <c:pt idx="278">
                  <c:v>28.6</c:v>
                </c:pt>
                <c:pt idx="279">
                  <c:v>28.6</c:v>
                </c:pt>
                <c:pt idx="280">
                  <c:v>28.7</c:v>
                </c:pt>
                <c:pt idx="281">
                  <c:v>28.7</c:v>
                </c:pt>
                <c:pt idx="282">
                  <c:v>28.7</c:v>
                </c:pt>
                <c:pt idx="283">
                  <c:v>28.6</c:v>
                </c:pt>
                <c:pt idx="284">
                  <c:v>28.6</c:v>
                </c:pt>
                <c:pt idx="285">
                  <c:v>28.6</c:v>
                </c:pt>
                <c:pt idx="286">
                  <c:v>28.6</c:v>
                </c:pt>
                <c:pt idx="287">
                  <c:v>28.6</c:v>
                </c:pt>
                <c:pt idx="288">
                  <c:v>28.6</c:v>
                </c:pt>
                <c:pt idx="289">
                  <c:v>28.6</c:v>
                </c:pt>
                <c:pt idx="290">
                  <c:v>28.6</c:v>
                </c:pt>
                <c:pt idx="291">
                  <c:v>28.6</c:v>
                </c:pt>
                <c:pt idx="292">
                  <c:v>28.6</c:v>
                </c:pt>
                <c:pt idx="293">
                  <c:v>28.6</c:v>
                </c:pt>
                <c:pt idx="294">
                  <c:v>28.6</c:v>
                </c:pt>
                <c:pt idx="295">
                  <c:v>28.6</c:v>
                </c:pt>
                <c:pt idx="296">
                  <c:v>28.6</c:v>
                </c:pt>
                <c:pt idx="297">
                  <c:v>28.6</c:v>
                </c:pt>
                <c:pt idx="298">
                  <c:v>28.6</c:v>
                </c:pt>
                <c:pt idx="299">
                  <c:v>28.6</c:v>
                </c:pt>
                <c:pt idx="300">
                  <c:v>28.7</c:v>
                </c:pt>
                <c:pt idx="301">
                  <c:v>28.6</c:v>
                </c:pt>
                <c:pt idx="302">
                  <c:v>28.7</c:v>
                </c:pt>
                <c:pt idx="303">
                  <c:v>28.7</c:v>
                </c:pt>
                <c:pt idx="304">
                  <c:v>28.7</c:v>
                </c:pt>
                <c:pt idx="305">
                  <c:v>28.7</c:v>
                </c:pt>
                <c:pt idx="306">
                  <c:v>28.7</c:v>
                </c:pt>
                <c:pt idx="307">
                  <c:v>28.8</c:v>
                </c:pt>
                <c:pt idx="308">
                  <c:v>28.8</c:v>
                </c:pt>
                <c:pt idx="309">
                  <c:v>28.8</c:v>
                </c:pt>
                <c:pt idx="310">
                  <c:v>28.8</c:v>
                </c:pt>
                <c:pt idx="311">
                  <c:v>28.8</c:v>
                </c:pt>
                <c:pt idx="312">
                  <c:v>28.8</c:v>
                </c:pt>
                <c:pt idx="313">
                  <c:v>28.8</c:v>
                </c:pt>
                <c:pt idx="314">
                  <c:v>28.8</c:v>
                </c:pt>
                <c:pt idx="315">
                  <c:v>28.8</c:v>
                </c:pt>
                <c:pt idx="316">
                  <c:v>28.8</c:v>
                </c:pt>
                <c:pt idx="317">
                  <c:v>28.9</c:v>
                </c:pt>
                <c:pt idx="318">
                  <c:v>28.9</c:v>
                </c:pt>
                <c:pt idx="319">
                  <c:v>28.9</c:v>
                </c:pt>
                <c:pt idx="320">
                  <c:v>28.8</c:v>
                </c:pt>
                <c:pt idx="321">
                  <c:v>28.9</c:v>
                </c:pt>
                <c:pt idx="322">
                  <c:v>28.9</c:v>
                </c:pt>
                <c:pt idx="323">
                  <c:v>28.9</c:v>
                </c:pt>
                <c:pt idx="324">
                  <c:v>28.8</c:v>
                </c:pt>
                <c:pt idx="325">
                  <c:v>28.9</c:v>
                </c:pt>
                <c:pt idx="326">
                  <c:v>28.9</c:v>
                </c:pt>
                <c:pt idx="327">
                  <c:v>28.9</c:v>
                </c:pt>
                <c:pt idx="328">
                  <c:v>28.9</c:v>
                </c:pt>
                <c:pt idx="329">
                  <c:v>28.9</c:v>
                </c:pt>
                <c:pt idx="330">
                  <c:v>28.9</c:v>
                </c:pt>
                <c:pt idx="331">
                  <c:v>28.9</c:v>
                </c:pt>
                <c:pt idx="332">
                  <c:v>28.9</c:v>
                </c:pt>
                <c:pt idx="333">
                  <c:v>28.9</c:v>
                </c:pt>
                <c:pt idx="334">
                  <c:v>28.9</c:v>
                </c:pt>
                <c:pt idx="335">
                  <c:v>28.9</c:v>
                </c:pt>
                <c:pt idx="336">
                  <c:v>28.9</c:v>
                </c:pt>
                <c:pt idx="337">
                  <c:v>28.9</c:v>
                </c:pt>
                <c:pt idx="338">
                  <c:v>28.8</c:v>
                </c:pt>
                <c:pt idx="339">
                  <c:v>28.8</c:v>
                </c:pt>
                <c:pt idx="340">
                  <c:v>28.8</c:v>
                </c:pt>
                <c:pt idx="341">
                  <c:v>28.8</c:v>
                </c:pt>
                <c:pt idx="342">
                  <c:v>28.8</c:v>
                </c:pt>
                <c:pt idx="343">
                  <c:v>28.8</c:v>
                </c:pt>
                <c:pt idx="344">
                  <c:v>28.7</c:v>
                </c:pt>
                <c:pt idx="345">
                  <c:v>28.7</c:v>
                </c:pt>
                <c:pt idx="346">
                  <c:v>28.7</c:v>
                </c:pt>
                <c:pt idx="347">
                  <c:v>28.6</c:v>
                </c:pt>
                <c:pt idx="348">
                  <c:v>28.7</c:v>
                </c:pt>
                <c:pt idx="349">
                  <c:v>28.6</c:v>
                </c:pt>
                <c:pt idx="350">
                  <c:v>28.6</c:v>
                </c:pt>
                <c:pt idx="351">
                  <c:v>28.6</c:v>
                </c:pt>
                <c:pt idx="352">
                  <c:v>28.6</c:v>
                </c:pt>
                <c:pt idx="353">
                  <c:v>28.6</c:v>
                </c:pt>
                <c:pt idx="354">
                  <c:v>28.6</c:v>
                </c:pt>
                <c:pt idx="355">
                  <c:v>28.6</c:v>
                </c:pt>
                <c:pt idx="356">
                  <c:v>28.6</c:v>
                </c:pt>
                <c:pt idx="357">
                  <c:v>28.6</c:v>
                </c:pt>
                <c:pt idx="358">
                  <c:v>28.5</c:v>
                </c:pt>
                <c:pt idx="359">
                  <c:v>28.5</c:v>
                </c:pt>
                <c:pt idx="360">
                  <c:v>28.6</c:v>
                </c:pt>
                <c:pt idx="361">
                  <c:v>28.6</c:v>
                </c:pt>
                <c:pt idx="362">
                  <c:v>28.6</c:v>
                </c:pt>
                <c:pt idx="363">
                  <c:v>28.6</c:v>
                </c:pt>
                <c:pt idx="364">
                  <c:v>28.6</c:v>
                </c:pt>
                <c:pt idx="365">
                  <c:v>28.6</c:v>
                </c:pt>
                <c:pt idx="366">
                  <c:v>28.5</c:v>
                </c:pt>
                <c:pt idx="367">
                  <c:v>28.6</c:v>
                </c:pt>
                <c:pt idx="368">
                  <c:v>28.6</c:v>
                </c:pt>
                <c:pt idx="369">
                  <c:v>28.6</c:v>
                </c:pt>
                <c:pt idx="370">
                  <c:v>28.6</c:v>
                </c:pt>
                <c:pt idx="371">
                  <c:v>28.6</c:v>
                </c:pt>
                <c:pt idx="372">
                  <c:v>28.6</c:v>
                </c:pt>
                <c:pt idx="373">
                  <c:v>28.6</c:v>
                </c:pt>
                <c:pt idx="374">
                  <c:v>28.7</c:v>
                </c:pt>
                <c:pt idx="375">
                  <c:v>28.7</c:v>
                </c:pt>
                <c:pt idx="376">
                  <c:v>28.7</c:v>
                </c:pt>
                <c:pt idx="377">
                  <c:v>28.7</c:v>
                </c:pt>
                <c:pt idx="378">
                  <c:v>28.7</c:v>
                </c:pt>
                <c:pt idx="379">
                  <c:v>28.7</c:v>
                </c:pt>
                <c:pt idx="380">
                  <c:v>28.7</c:v>
                </c:pt>
                <c:pt idx="381">
                  <c:v>28.7</c:v>
                </c:pt>
                <c:pt idx="382">
                  <c:v>28.7</c:v>
                </c:pt>
                <c:pt idx="383">
                  <c:v>28.7</c:v>
                </c:pt>
                <c:pt idx="384">
                  <c:v>28.7</c:v>
                </c:pt>
                <c:pt idx="385">
                  <c:v>28.8</c:v>
                </c:pt>
                <c:pt idx="386">
                  <c:v>28.7</c:v>
                </c:pt>
                <c:pt idx="387">
                  <c:v>28.7</c:v>
                </c:pt>
                <c:pt idx="388">
                  <c:v>28.7</c:v>
                </c:pt>
                <c:pt idx="389">
                  <c:v>28.7</c:v>
                </c:pt>
                <c:pt idx="390">
                  <c:v>28.6</c:v>
                </c:pt>
                <c:pt idx="391">
                  <c:v>28.6</c:v>
                </c:pt>
                <c:pt idx="392">
                  <c:v>28.7</c:v>
                </c:pt>
                <c:pt idx="393">
                  <c:v>28.7</c:v>
                </c:pt>
                <c:pt idx="394">
                  <c:v>28.7</c:v>
                </c:pt>
                <c:pt idx="395">
                  <c:v>28.7</c:v>
                </c:pt>
                <c:pt idx="396">
                  <c:v>28.8</c:v>
                </c:pt>
                <c:pt idx="397">
                  <c:v>28.8</c:v>
                </c:pt>
                <c:pt idx="398">
                  <c:v>28.8</c:v>
                </c:pt>
                <c:pt idx="399">
                  <c:v>28.8</c:v>
                </c:pt>
                <c:pt idx="400">
                  <c:v>28.8</c:v>
                </c:pt>
                <c:pt idx="401">
                  <c:v>28.8</c:v>
                </c:pt>
                <c:pt idx="402">
                  <c:v>28.8</c:v>
                </c:pt>
                <c:pt idx="403">
                  <c:v>28.8</c:v>
                </c:pt>
                <c:pt idx="404">
                  <c:v>28.8</c:v>
                </c:pt>
                <c:pt idx="405">
                  <c:v>28.8</c:v>
                </c:pt>
                <c:pt idx="406">
                  <c:v>28.8</c:v>
                </c:pt>
                <c:pt idx="407">
                  <c:v>28.8</c:v>
                </c:pt>
                <c:pt idx="408">
                  <c:v>28.8</c:v>
                </c:pt>
                <c:pt idx="409">
                  <c:v>28.9</c:v>
                </c:pt>
                <c:pt idx="410">
                  <c:v>28.8</c:v>
                </c:pt>
                <c:pt idx="411">
                  <c:v>28.8</c:v>
                </c:pt>
                <c:pt idx="412">
                  <c:v>28.9</c:v>
                </c:pt>
                <c:pt idx="413">
                  <c:v>28.9</c:v>
                </c:pt>
                <c:pt idx="414">
                  <c:v>28.9</c:v>
                </c:pt>
                <c:pt idx="415">
                  <c:v>28.9</c:v>
                </c:pt>
                <c:pt idx="416">
                  <c:v>28.9</c:v>
                </c:pt>
                <c:pt idx="417">
                  <c:v>28.9</c:v>
                </c:pt>
                <c:pt idx="418">
                  <c:v>28.9</c:v>
                </c:pt>
                <c:pt idx="419">
                  <c:v>28.9</c:v>
                </c:pt>
                <c:pt idx="420">
                  <c:v>28.9</c:v>
                </c:pt>
                <c:pt idx="421">
                  <c:v>28.8</c:v>
                </c:pt>
                <c:pt idx="422">
                  <c:v>28.8</c:v>
                </c:pt>
                <c:pt idx="423">
                  <c:v>28.8</c:v>
                </c:pt>
                <c:pt idx="424">
                  <c:v>28.8</c:v>
                </c:pt>
                <c:pt idx="425">
                  <c:v>28.8</c:v>
                </c:pt>
                <c:pt idx="426">
                  <c:v>28.8</c:v>
                </c:pt>
                <c:pt idx="427">
                  <c:v>28.8</c:v>
                </c:pt>
                <c:pt idx="428">
                  <c:v>28.8</c:v>
                </c:pt>
                <c:pt idx="429">
                  <c:v>28.8</c:v>
                </c:pt>
                <c:pt idx="430">
                  <c:v>28.8</c:v>
                </c:pt>
                <c:pt idx="431">
                  <c:v>28.8</c:v>
                </c:pt>
                <c:pt idx="432">
                  <c:v>28.8</c:v>
                </c:pt>
                <c:pt idx="433">
                  <c:v>28.8</c:v>
                </c:pt>
                <c:pt idx="434">
                  <c:v>28.8</c:v>
                </c:pt>
                <c:pt idx="435">
                  <c:v>28.9</c:v>
                </c:pt>
                <c:pt idx="436">
                  <c:v>28.9</c:v>
                </c:pt>
                <c:pt idx="437">
                  <c:v>28.9</c:v>
                </c:pt>
                <c:pt idx="438">
                  <c:v>28.8</c:v>
                </c:pt>
                <c:pt idx="439">
                  <c:v>28.8</c:v>
                </c:pt>
                <c:pt idx="440">
                  <c:v>28.9</c:v>
                </c:pt>
                <c:pt idx="441">
                  <c:v>28.9</c:v>
                </c:pt>
                <c:pt idx="442">
                  <c:v>28.9</c:v>
                </c:pt>
                <c:pt idx="443">
                  <c:v>28.9</c:v>
                </c:pt>
                <c:pt idx="444">
                  <c:v>28.9</c:v>
                </c:pt>
                <c:pt idx="445">
                  <c:v>28.9</c:v>
                </c:pt>
                <c:pt idx="446">
                  <c:v>28.9</c:v>
                </c:pt>
                <c:pt idx="447">
                  <c:v>28.8</c:v>
                </c:pt>
                <c:pt idx="448">
                  <c:v>28.8</c:v>
                </c:pt>
                <c:pt idx="449">
                  <c:v>28.8</c:v>
                </c:pt>
                <c:pt idx="450">
                  <c:v>28.8</c:v>
                </c:pt>
                <c:pt idx="451">
                  <c:v>28.8</c:v>
                </c:pt>
                <c:pt idx="452">
                  <c:v>28.7</c:v>
                </c:pt>
                <c:pt idx="453">
                  <c:v>28.7</c:v>
                </c:pt>
                <c:pt idx="454">
                  <c:v>28.7</c:v>
                </c:pt>
                <c:pt idx="455">
                  <c:v>28.7</c:v>
                </c:pt>
                <c:pt idx="456">
                  <c:v>28.6</c:v>
                </c:pt>
                <c:pt idx="457">
                  <c:v>28.6</c:v>
                </c:pt>
                <c:pt idx="458">
                  <c:v>28.6</c:v>
                </c:pt>
                <c:pt idx="459">
                  <c:v>28.6</c:v>
                </c:pt>
                <c:pt idx="460">
                  <c:v>28.6</c:v>
                </c:pt>
                <c:pt idx="461">
                  <c:v>28.7</c:v>
                </c:pt>
                <c:pt idx="462">
                  <c:v>28.7</c:v>
                </c:pt>
                <c:pt idx="463">
                  <c:v>28.6</c:v>
                </c:pt>
                <c:pt idx="464">
                  <c:v>28.6</c:v>
                </c:pt>
                <c:pt idx="465">
                  <c:v>28.6</c:v>
                </c:pt>
                <c:pt idx="466">
                  <c:v>28.6</c:v>
                </c:pt>
                <c:pt idx="467">
                  <c:v>28.6</c:v>
                </c:pt>
                <c:pt idx="468">
                  <c:v>28.6</c:v>
                </c:pt>
                <c:pt idx="469">
                  <c:v>28.6</c:v>
                </c:pt>
                <c:pt idx="470">
                  <c:v>28.6</c:v>
                </c:pt>
                <c:pt idx="471">
                  <c:v>28.5</c:v>
                </c:pt>
                <c:pt idx="472">
                  <c:v>28.5</c:v>
                </c:pt>
                <c:pt idx="473">
                  <c:v>28.5</c:v>
                </c:pt>
                <c:pt idx="474">
                  <c:v>28.5</c:v>
                </c:pt>
                <c:pt idx="475">
                  <c:v>28.5</c:v>
                </c:pt>
                <c:pt idx="476">
                  <c:v>28.5</c:v>
                </c:pt>
                <c:pt idx="477">
                  <c:v>28.4</c:v>
                </c:pt>
                <c:pt idx="478">
                  <c:v>28.4</c:v>
                </c:pt>
                <c:pt idx="479">
                  <c:v>28.4</c:v>
                </c:pt>
                <c:pt idx="480">
                  <c:v>28.4</c:v>
                </c:pt>
                <c:pt idx="481">
                  <c:v>28.4</c:v>
                </c:pt>
                <c:pt idx="482">
                  <c:v>28.4</c:v>
                </c:pt>
                <c:pt idx="483">
                  <c:v>28.4</c:v>
                </c:pt>
                <c:pt idx="484">
                  <c:v>28.4</c:v>
                </c:pt>
                <c:pt idx="485">
                  <c:v>28.4</c:v>
                </c:pt>
                <c:pt idx="486">
                  <c:v>28.4</c:v>
                </c:pt>
                <c:pt idx="487">
                  <c:v>28.4</c:v>
                </c:pt>
                <c:pt idx="488">
                  <c:v>28.4</c:v>
                </c:pt>
                <c:pt idx="489">
                  <c:v>28.4</c:v>
                </c:pt>
                <c:pt idx="490">
                  <c:v>28.4</c:v>
                </c:pt>
                <c:pt idx="491">
                  <c:v>28.4</c:v>
                </c:pt>
                <c:pt idx="492">
                  <c:v>28.3</c:v>
                </c:pt>
                <c:pt idx="493">
                  <c:v>28.4</c:v>
                </c:pt>
                <c:pt idx="494">
                  <c:v>28.3</c:v>
                </c:pt>
                <c:pt idx="495">
                  <c:v>28.4</c:v>
                </c:pt>
                <c:pt idx="496">
                  <c:v>28.4</c:v>
                </c:pt>
                <c:pt idx="497">
                  <c:v>28.3</c:v>
                </c:pt>
                <c:pt idx="498">
                  <c:v>28.4</c:v>
                </c:pt>
                <c:pt idx="499">
                  <c:v>28.3</c:v>
                </c:pt>
                <c:pt idx="500">
                  <c:v>28.3</c:v>
                </c:pt>
                <c:pt idx="501">
                  <c:v>28.3</c:v>
                </c:pt>
                <c:pt idx="502">
                  <c:v>28.3</c:v>
                </c:pt>
                <c:pt idx="503">
                  <c:v>28.3</c:v>
                </c:pt>
                <c:pt idx="504">
                  <c:v>28.3</c:v>
                </c:pt>
                <c:pt idx="505">
                  <c:v>28.3</c:v>
                </c:pt>
                <c:pt idx="506">
                  <c:v>28.3</c:v>
                </c:pt>
                <c:pt idx="507">
                  <c:v>28.3</c:v>
                </c:pt>
                <c:pt idx="508">
                  <c:v>28.3</c:v>
                </c:pt>
                <c:pt idx="509">
                  <c:v>28.3</c:v>
                </c:pt>
                <c:pt idx="510">
                  <c:v>28.3</c:v>
                </c:pt>
                <c:pt idx="511">
                  <c:v>28.3</c:v>
                </c:pt>
                <c:pt idx="512">
                  <c:v>28.4</c:v>
                </c:pt>
                <c:pt idx="513">
                  <c:v>28.4</c:v>
                </c:pt>
                <c:pt idx="514">
                  <c:v>28.4</c:v>
                </c:pt>
                <c:pt idx="515">
                  <c:v>28.4</c:v>
                </c:pt>
                <c:pt idx="516">
                  <c:v>28.4</c:v>
                </c:pt>
                <c:pt idx="517">
                  <c:v>28.4</c:v>
                </c:pt>
                <c:pt idx="518">
                  <c:v>28.5</c:v>
                </c:pt>
                <c:pt idx="519">
                  <c:v>28.5</c:v>
                </c:pt>
                <c:pt idx="520">
                  <c:v>28.5</c:v>
                </c:pt>
                <c:pt idx="521">
                  <c:v>28.5</c:v>
                </c:pt>
                <c:pt idx="522">
                  <c:v>28.4</c:v>
                </c:pt>
                <c:pt idx="523">
                  <c:v>28.5</c:v>
                </c:pt>
                <c:pt idx="524">
                  <c:v>28.5</c:v>
                </c:pt>
                <c:pt idx="525">
                  <c:v>28.4</c:v>
                </c:pt>
                <c:pt idx="526">
                  <c:v>28.4</c:v>
                </c:pt>
                <c:pt idx="527">
                  <c:v>28.4</c:v>
                </c:pt>
                <c:pt idx="528">
                  <c:v>28.4</c:v>
                </c:pt>
                <c:pt idx="529">
                  <c:v>28.4</c:v>
                </c:pt>
                <c:pt idx="530">
                  <c:v>28.4</c:v>
                </c:pt>
                <c:pt idx="531">
                  <c:v>28.4</c:v>
                </c:pt>
                <c:pt idx="532">
                  <c:v>28.4</c:v>
                </c:pt>
                <c:pt idx="533">
                  <c:v>28.4</c:v>
                </c:pt>
                <c:pt idx="534">
                  <c:v>28.4</c:v>
                </c:pt>
                <c:pt idx="535">
                  <c:v>28.4</c:v>
                </c:pt>
                <c:pt idx="536">
                  <c:v>28.4</c:v>
                </c:pt>
                <c:pt idx="537">
                  <c:v>28.4</c:v>
                </c:pt>
                <c:pt idx="538">
                  <c:v>28.4</c:v>
                </c:pt>
                <c:pt idx="539">
                  <c:v>28.4</c:v>
                </c:pt>
                <c:pt idx="540">
                  <c:v>28.4</c:v>
                </c:pt>
                <c:pt idx="541">
                  <c:v>28.4</c:v>
                </c:pt>
                <c:pt idx="542">
                  <c:v>28.4</c:v>
                </c:pt>
                <c:pt idx="543">
                  <c:v>28.4</c:v>
                </c:pt>
                <c:pt idx="544">
                  <c:v>28.4</c:v>
                </c:pt>
                <c:pt idx="545">
                  <c:v>28.4</c:v>
                </c:pt>
                <c:pt idx="546">
                  <c:v>28.4</c:v>
                </c:pt>
                <c:pt idx="547">
                  <c:v>28.4</c:v>
                </c:pt>
                <c:pt idx="548">
                  <c:v>28.4</c:v>
                </c:pt>
                <c:pt idx="549">
                  <c:v>28.4</c:v>
                </c:pt>
                <c:pt idx="550">
                  <c:v>28.4</c:v>
                </c:pt>
                <c:pt idx="551">
                  <c:v>28.4</c:v>
                </c:pt>
                <c:pt idx="552">
                  <c:v>28.4</c:v>
                </c:pt>
                <c:pt idx="553">
                  <c:v>28.4</c:v>
                </c:pt>
                <c:pt idx="554">
                  <c:v>28.4</c:v>
                </c:pt>
                <c:pt idx="555">
                  <c:v>28.4</c:v>
                </c:pt>
                <c:pt idx="556">
                  <c:v>28.4</c:v>
                </c:pt>
                <c:pt idx="557">
                  <c:v>28.3</c:v>
                </c:pt>
                <c:pt idx="558">
                  <c:v>28.3</c:v>
                </c:pt>
                <c:pt idx="559">
                  <c:v>28.3</c:v>
                </c:pt>
                <c:pt idx="560">
                  <c:v>28.3</c:v>
                </c:pt>
                <c:pt idx="561">
                  <c:v>28.3</c:v>
                </c:pt>
                <c:pt idx="562">
                  <c:v>28.3</c:v>
                </c:pt>
                <c:pt idx="563">
                  <c:v>28.3</c:v>
                </c:pt>
                <c:pt idx="564">
                  <c:v>28.3</c:v>
                </c:pt>
                <c:pt idx="565">
                  <c:v>28.3</c:v>
                </c:pt>
                <c:pt idx="566">
                  <c:v>28.3</c:v>
                </c:pt>
                <c:pt idx="567">
                  <c:v>28.3</c:v>
                </c:pt>
                <c:pt idx="568">
                  <c:v>28.3</c:v>
                </c:pt>
                <c:pt idx="569">
                  <c:v>28.3</c:v>
                </c:pt>
                <c:pt idx="570">
                  <c:v>28.4</c:v>
                </c:pt>
                <c:pt idx="571">
                  <c:v>28.4</c:v>
                </c:pt>
                <c:pt idx="572">
                  <c:v>28.3</c:v>
                </c:pt>
                <c:pt idx="573">
                  <c:v>28.3</c:v>
                </c:pt>
                <c:pt idx="574">
                  <c:v>28.3</c:v>
                </c:pt>
                <c:pt idx="575">
                  <c:v>28.3</c:v>
                </c:pt>
                <c:pt idx="576">
                  <c:v>28.3</c:v>
                </c:pt>
                <c:pt idx="577">
                  <c:v>28.2</c:v>
                </c:pt>
                <c:pt idx="578">
                  <c:v>28.2</c:v>
                </c:pt>
                <c:pt idx="579">
                  <c:v>28.2</c:v>
                </c:pt>
                <c:pt idx="580">
                  <c:v>28.2</c:v>
                </c:pt>
                <c:pt idx="581">
                  <c:v>28.2</c:v>
                </c:pt>
                <c:pt idx="582">
                  <c:v>28.2</c:v>
                </c:pt>
                <c:pt idx="583">
                  <c:v>28.2</c:v>
                </c:pt>
                <c:pt idx="584">
                  <c:v>28.2</c:v>
                </c:pt>
                <c:pt idx="585">
                  <c:v>28.2</c:v>
                </c:pt>
                <c:pt idx="586">
                  <c:v>28.2</c:v>
                </c:pt>
                <c:pt idx="587">
                  <c:v>28.2</c:v>
                </c:pt>
                <c:pt idx="588">
                  <c:v>28.1</c:v>
                </c:pt>
                <c:pt idx="589">
                  <c:v>28.2</c:v>
                </c:pt>
                <c:pt idx="590">
                  <c:v>28.2</c:v>
                </c:pt>
                <c:pt idx="591">
                  <c:v>28.1</c:v>
                </c:pt>
                <c:pt idx="592">
                  <c:v>28.2</c:v>
                </c:pt>
                <c:pt idx="593">
                  <c:v>28.1</c:v>
                </c:pt>
                <c:pt idx="594">
                  <c:v>28.1</c:v>
                </c:pt>
                <c:pt idx="595">
                  <c:v>28.1</c:v>
                </c:pt>
                <c:pt idx="596">
                  <c:v>28.1</c:v>
                </c:pt>
                <c:pt idx="597">
                  <c:v>28.1</c:v>
                </c:pt>
                <c:pt idx="598">
                  <c:v>28.1</c:v>
                </c:pt>
                <c:pt idx="599">
                  <c:v>28.1</c:v>
                </c:pt>
                <c:pt idx="600">
                  <c:v>28.1</c:v>
                </c:pt>
                <c:pt idx="601">
                  <c:v>28.1</c:v>
                </c:pt>
                <c:pt idx="602">
                  <c:v>28.1</c:v>
                </c:pt>
                <c:pt idx="603">
                  <c:v>28.1</c:v>
                </c:pt>
                <c:pt idx="604">
                  <c:v>28.1</c:v>
                </c:pt>
                <c:pt idx="605">
                  <c:v>28.1</c:v>
                </c:pt>
                <c:pt idx="606">
                  <c:v>28.1</c:v>
                </c:pt>
                <c:pt idx="607">
                  <c:v>28.1</c:v>
                </c:pt>
                <c:pt idx="608">
                  <c:v>28.1</c:v>
                </c:pt>
                <c:pt idx="609">
                  <c:v>28.1</c:v>
                </c:pt>
                <c:pt idx="610">
                  <c:v>28.1</c:v>
                </c:pt>
                <c:pt idx="611">
                  <c:v>28.1</c:v>
                </c:pt>
                <c:pt idx="612">
                  <c:v>28.2</c:v>
                </c:pt>
                <c:pt idx="613">
                  <c:v>28.2</c:v>
                </c:pt>
                <c:pt idx="614">
                  <c:v>28.2</c:v>
                </c:pt>
                <c:pt idx="615">
                  <c:v>28.2</c:v>
                </c:pt>
                <c:pt idx="616">
                  <c:v>28.2</c:v>
                </c:pt>
                <c:pt idx="617">
                  <c:v>28.3</c:v>
                </c:pt>
                <c:pt idx="618">
                  <c:v>28.3</c:v>
                </c:pt>
                <c:pt idx="619">
                  <c:v>28.3</c:v>
                </c:pt>
                <c:pt idx="620">
                  <c:v>28.3</c:v>
                </c:pt>
                <c:pt idx="621">
                  <c:v>28.3</c:v>
                </c:pt>
                <c:pt idx="622">
                  <c:v>28.4</c:v>
                </c:pt>
                <c:pt idx="623">
                  <c:v>28.4</c:v>
                </c:pt>
                <c:pt idx="624">
                  <c:v>28.4</c:v>
                </c:pt>
                <c:pt idx="625">
                  <c:v>28.4</c:v>
                </c:pt>
                <c:pt idx="626">
                  <c:v>28.4</c:v>
                </c:pt>
                <c:pt idx="627">
                  <c:v>28.4</c:v>
                </c:pt>
                <c:pt idx="628">
                  <c:v>28.3</c:v>
                </c:pt>
                <c:pt idx="629">
                  <c:v>28.3</c:v>
                </c:pt>
                <c:pt idx="630">
                  <c:v>28.3</c:v>
                </c:pt>
                <c:pt idx="631">
                  <c:v>28.3</c:v>
                </c:pt>
                <c:pt idx="632">
                  <c:v>28.3</c:v>
                </c:pt>
                <c:pt idx="633">
                  <c:v>28.3</c:v>
                </c:pt>
                <c:pt idx="634">
                  <c:v>28.3</c:v>
                </c:pt>
                <c:pt idx="635">
                  <c:v>28.3</c:v>
                </c:pt>
                <c:pt idx="636">
                  <c:v>28.3</c:v>
                </c:pt>
                <c:pt idx="637">
                  <c:v>28.2</c:v>
                </c:pt>
                <c:pt idx="638">
                  <c:v>28.2</c:v>
                </c:pt>
                <c:pt idx="639">
                  <c:v>28.2</c:v>
                </c:pt>
                <c:pt idx="640">
                  <c:v>28.2</c:v>
                </c:pt>
                <c:pt idx="641">
                  <c:v>28.2</c:v>
                </c:pt>
                <c:pt idx="642">
                  <c:v>28.2</c:v>
                </c:pt>
                <c:pt idx="643">
                  <c:v>28.2</c:v>
                </c:pt>
                <c:pt idx="644">
                  <c:v>28.2</c:v>
                </c:pt>
                <c:pt idx="645">
                  <c:v>28.2</c:v>
                </c:pt>
                <c:pt idx="646">
                  <c:v>28.3</c:v>
                </c:pt>
                <c:pt idx="647">
                  <c:v>28.3</c:v>
                </c:pt>
                <c:pt idx="648">
                  <c:v>28.2</c:v>
                </c:pt>
                <c:pt idx="649">
                  <c:v>28.3</c:v>
                </c:pt>
                <c:pt idx="650">
                  <c:v>28.2</c:v>
                </c:pt>
                <c:pt idx="651">
                  <c:v>28.2</c:v>
                </c:pt>
                <c:pt idx="652">
                  <c:v>28.3</c:v>
                </c:pt>
                <c:pt idx="653">
                  <c:v>28.3</c:v>
                </c:pt>
                <c:pt idx="654">
                  <c:v>28.3</c:v>
                </c:pt>
                <c:pt idx="655">
                  <c:v>28.3</c:v>
                </c:pt>
                <c:pt idx="656">
                  <c:v>28.3</c:v>
                </c:pt>
                <c:pt idx="657">
                  <c:v>28.3</c:v>
                </c:pt>
                <c:pt idx="658">
                  <c:v>28.3</c:v>
                </c:pt>
                <c:pt idx="659">
                  <c:v>28.2</c:v>
                </c:pt>
                <c:pt idx="660">
                  <c:v>28.2</c:v>
                </c:pt>
                <c:pt idx="661">
                  <c:v>28.2</c:v>
                </c:pt>
                <c:pt idx="662">
                  <c:v>28.2</c:v>
                </c:pt>
                <c:pt idx="663">
                  <c:v>28.2</c:v>
                </c:pt>
                <c:pt idx="664">
                  <c:v>28.1</c:v>
                </c:pt>
                <c:pt idx="665">
                  <c:v>28.2</c:v>
                </c:pt>
                <c:pt idx="666">
                  <c:v>28.2</c:v>
                </c:pt>
                <c:pt idx="667">
                  <c:v>28.1</c:v>
                </c:pt>
                <c:pt idx="668">
                  <c:v>28.1</c:v>
                </c:pt>
                <c:pt idx="669">
                  <c:v>28.1</c:v>
                </c:pt>
                <c:pt idx="670">
                  <c:v>28.1</c:v>
                </c:pt>
              </c:numCache>
            </c:numRef>
          </c:yVal>
          <c:smooth val="1"/>
          <c:extLst xmlns:c16r2="http://schemas.microsoft.com/office/drawing/2015/06/chart">
            <c:ext xmlns:c16="http://schemas.microsoft.com/office/drawing/2014/chart" uri="{C3380CC4-5D6E-409C-BE32-E72D297353CC}">
              <c16:uniqueId val="{00000003-13B5-4D71-8D26-1ED00DED364B}"/>
            </c:ext>
          </c:extLst>
        </c:ser>
        <c:dLbls>
          <c:showLegendKey val="0"/>
          <c:showVal val="0"/>
          <c:showCatName val="0"/>
          <c:showSerName val="0"/>
          <c:showPercent val="0"/>
          <c:showBubbleSize val="0"/>
        </c:dLbls>
        <c:axId val="525318016"/>
        <c:axId val="525324288"/>
      </c:scatterChart>
      <c:valAx>
        <c:axId val="525318016"/>
        <c:scaling>
          <c:orientation val="minMax"/>
          <c:max val="3000"/>
          <c:min val="0"/>
        </c:scaling>
        <c:delete val="0"/>
        <c:axPos val="b"/>
        <c:title>
          <c:tx>
            <c:rich>
              <a:bodyPr/>
              <a:lstStyle/>
              <a:p>
                <a:pPr>
                  <a:defRPr/>
                </a:pPr>
                <a:r>
                  <a:rPr lang="en-GB" i="1"/>
                  <a:t>t </a:t>
                </a:r>
                <a:r>
                  <a:rPr lang="en-GB"/>
                  <a:t>(s)</a:t>
                </a:r>
              </a:p>
            </c:rich>
          </c:tx>
          <c:overlay val="0"/>
        </c:title>
        <c:numFmt formatCode="General" sourceLinked="0"/>
        <c:majorTickMark val="in"/>
        <c:minorTickMark val="none"/>
        <c:tickLblPos val="nextTo"/>
        <c:crossAx val="525324288"/>
        <c:crosses val="autoZero"/>
        <c:crossBetween val="midCat"/>
      </c:valAx>
      <c:valAx>
        <c:axId val="525324288"/>
        <c:scaling>
          <c:orientation val="minMax"/>
          <c:max val="30"/>
          <c:min val="20"/>
        </c:scaling>
        <c:delete val="0"/>
        <c:axPos val="l"/>
        <c:title>
          <c:tx>
            <c:rich>
              <a:bodyPr rot="-5400000" vert="horz"/>
              <a:lstStyle/>
              <a:p>
                <a:pPr>
                  <a:defRPr/>
                </a:pPr>
                <a:r>
                  <a:rPr lang="en-GB"/>
                  <a:t>Temperature (°C)</a:t>
                </a:r>
              </a:p>
              <a:p>
                <a:pPr>
                  <a:defRPr/>
                </a:pPr>
                <a:endParaRPr lang="en-GB"/>
              </a:p>
            </c:rich>
          </c:tx>
          <c:overlay val="0"/>
        </c:title>
        <c:numFmt formatCode="#,##0" sourceLinked="0"/>
        <c:majorTickMark val="in"/>
        <c:minorTickMark val="none"/>
        <c:tickLblPos val="nextTo"/>
        <c:crossAx val="525318016"/>
        <c:crosses val="autoZero"/>
        <c:crossBetween val="midCat"/>
      </c:valAx>
      <c:spPr>
        <a:ln>
          <a:solidFill>
            <a:schemeClr val="bg1">
              <a:lumMod val="50000"/>
            </a:schemeClr>
          </a:solidFill>
        </a:ln>
      </c:spPr>
    </c:plotArea>
    <c:legend>
      <c:legendPos val="r"/>
      <c:layout>
        <c:manualLayout>
          <c:xMode val="edge"/>
          <c:yMode val="edge"/>
          <c:x val="0.36886105772211547"/>
          <c:y val="0.51906483125403058"/>
          <c:w val="0.5561880755864389"/>
          <c:h val="0.29544643109464686"/>
        </c:manualLayout>
      </c:layout>
      <c:overlay val="0"/>
    </c:legend>
    <c:plotVisOnly val="1"/>
    <c:dispBlanksAs val="gap"/>
    <c:showDLblsOverMax val="0"/>
  </c:chart>
  <c:spPr>
    <a:ln>
      <a:noFill/>
    </a:ln>
  </c:spPr>
  <c:externalData r:id="rId2">
    <c:autoUpdate val="0"/>
  </c:externalData>
</c:chartSpace>
</file>

<file path=word/charts/chart14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8.8242963880526548E-2"/>
          <c:y val="1.7816314173282288E-2"/>
          <c:w val="0.82823347007440096"/>
          <c:h val="0.8806597521228452"/>
        </c:manualLayout>
      </c:layout>
      <c:scatterChart>
        <c:scatterStyle val="smoothMarker"/>
        <c:varyColors val="0"/>
        <c:ser>
          <c:idx val="0"/>
          <c:order val="0"/>
          <c:tx>
            <c:strRef>
              <c:f>wheat!$CA$17</c:f>
              <c:strCache>
                <c:ptCount val="1"/>
                <c:pt idx="0">
                  <c:v>Continuous humidity </c:v>
                </c:pt>
              </c:strCache>
            </c:strRef>
          </c:tx>
          <c:spPr>
            <a:ln w="22225"/>
          </c:spPr>
          <c:marker>
            <c:symbol val="diamond"/>
            <c:size val="5"/>
          </c:marker>
          <c:xVal>
            <c:numRef>
              <c:f>wheat!$AK$18:$AK$757</c:f>
              <c:numCache>
                <c:formatCode>General</c:formatCode>
                <c:ptCount val="740"/>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pt idx="738" formatCode="0">
                  <c:v>3394.8444444444399</c:v>
                </c:pt>
                <c:pt idx="739" formatCode="0">
                  <c:v>3399.4444444444398</c:v>
                </c:pt>
              </c:numCache>
            </c:numRef>
          </c:xVal>
          <c:yVal>
            <c:numRef>
              <c:f>wheat!$CA$18:$CA$755</c:f>
              <c:numCache>
                <c:formatCode>General</c:formatCode>
                <c:ptCount val="738"/>
                <c:pt idx="0">
                  <c:v>55</c:v>
                </c:pt>
                <c:pt idx="1">
                  <c:v>57.075000000000003</c:v>
                </c:pt>
                <c:pt idx="2">
                  <c:v>58.574999999999989</c:v>
                </c:pt>
                <c:pt idx="3">
                  <c:v>59.724999999999994</c:v>
                </c:pt>
                <c:pt idx="4">
                  <c:v>60.45</c:v>
                </c:pt>
                <c:pt idx="5">
                  <c:v>61.050000000000004</c:v>
                </c:pt>
                <c:pt idx="6">
                  <c:v>61.375</c:v>
                </c:pt>
                <c:pt idx="7">
                  <c:v>61.25</c:v>
                </c:pt>
                <c:pt idx="8">
                  <c:v>60.875</c:v>
                </c:pt>
                <c:pt idx="9">
                  <c:v>60.45</c:v>
                </c:pt>
                <c:pt idx="10">
                  <c:v>60.325000000000003</c:v>
                </c:pt>
                <c:pt idx="11">
                  <c:v>60.05</c:v>
                </c:pt>
                <c:pt idx="12">
                  <c:v>59.775000000000006</c:v>
                </c:pt>
                <c:pt idx="13">
                  <c:v>59.525000000000006</c:v>
                </c:pt>
                <c:pt idx="14">
                  <c:v>59.2</c:v>
                </c:pt>
                <c:pt idx="15">
                  <c:v>59.075000000000003</c:v>
                </c:pt>
                <c:pt idx="16">
                  <c:v>58.8</c:v>
                </c:pt>
                <c:pt idx="17">
                  <c:v>58.6</c:v>
                </c:pt>
                <c:pt idx="18">
                  <c:v>58.550000000000004</c:v>
                </c:pt>
                <c:pt idx="19">
                  <c:v>58.274999999999999</c:v>
                </c:pt>
                <c:pt idx="20">
                  <c:v>57.875</c:v>
                </c:pt>
                <c:pt idx="21">
                  <c:v>57.825000000000003</c:v>
                </c:pt>
                <c:pt idx="22">
                  <c:v>57.825000000000003</c:v>
                </c:pt>
                <c:pt idx="23">
                  <c:v>57.55</c:v>
                </c:pt>
                <c:pt idx="24">
                  <c:v>57.45</c:v>
                </c:pt>
                <c:pt idx="25">
                  <c:v>57.274999999999999</c:v>
                </c:pt>
                <c:pt idx="26">
                  <c:v>57.3</c:v>
                </c:pt>
                <c:pt idx="27">
                  <c:v>57.099999999999994</c:v>
                </c:pt>
                <c:pt idx="28">
                  <c:v>56.674999999999997</c:v>
                </c:pt>
                <c:pt idx="29">
                  <c:v>56.4</c:v>
                </c:pt>
                <c:pt idx="30">
                  <c:v>56.25</c:v>
                </c:pt>
                <c:pt idx="31">
                  <c:v>56.174999999999997</c:v>
                </c:pt>
                <c:pt idx="32">
                  <c:v>56.224999999999994</c:v>
                </c:pt>
                <c:pt idx="33">
                  <c:v>56.150000000000006</c:v>
                </c:pt>
                <c:pt idx="34">
                  <c:v>55.95</c:v>
                </c:pt>
                <c:pt idx="35">
                  <c:v>56.05</c:v>
                </c:pt>
                <c:pt idx="36">
                  <c:v>56.075000000000003</c:v>
                </c:pt>
                <c:pt idx="37">
                  <c:v>56.300000000000004</c:v>
                </c:pt>
                <c:pt idx="38">
                  <c:v>55.9</c:v>
                </c:pt>
                <c:pt idx="39">
                  <c:v>55.55</c:v>
                </c:pt>
                <c:pt idx="40">
                  <c:v>55.375</c:v>
                </c:pt>
                <c:pt idx="41">
                  <c:v>55.324999999999996</c:v>
                </c:pt>
                <c:pt idx="42">
                  <c:v>55.05</c:v>
                </c:pt>
                <c:pt idx="43">
                  <c:v>54.774999999999991</c:v>
                </c:pt>
                <c:pt idx="44">
                  <c:v>54.475000000000001</c:v>
                </c:pt>
                <c:pt idx="45">
                  <c:v>54.150000000000006</c:v>
                </c:pt>
                <c:pt idx="46">
                  <c:v>53.949999999999996</c:v>
                </c:pt>
                <c:pt idx="47">
                  <c:v>53.650000000000006</c:v>
                </c:pt>
                <c:pt idx="48">
                  <c:v>53.35</c:v>
                </c:pt>
                <c:pt idx="49">
                  <c:v>53.2</c:v>
                </c:pt>
                <c:pt idx="50">
                  <c:v>52.724999999999994</c:v>
                </c:pt>
                <c:pt idx="51">
                  <c:v>52.424999999999997</c:v>
                </c:pt>
                <c:pt idx="52">
                  <c:v>52.15</c:v>
                </c:pt>
                <c:pt idx="53">
                  <c:v>51.9</c:v>
                </c:pt>
                <c:pt idx="54">
                  <c:v>51.675000000000004</c:v>
                </c:pt>
                <c:pt idx="55">
                  <c:v>51.5</c:v>
                </c:pt>
                <c:pt idx="56">
                  <c:v>51.275000000000006</c:v>
                </c:pt>
                <c:pt idx="57">
                  <c:v>51.174999999999997</c:v>
                </c:pt>
                <c:pt idx="58">
                  <c:v>51.025000000000006</c:v>
                </c:pt>
                <c:pt idx="59">
                  <c:v>50.800000000000004</c:v>
                </c:pt>
                <c:pt idx="60">
                  <c:v>50.6</c:v>
                </c:pt>
                <c:pt idx="61">
                  <c:v>50.45</c:v>
                </c:pt>
                <c:pt idx="62">
                  <c:v>50.325000000000003</c:v>
                </c:pt>
                <c:pt idx="63">
                  <c:v>50.125</c:v>
                </c:pt>
                <c:pt idx="64">
                  <c:v>49.875</c:v>
                </c:pt>
                <c:pt idx="65">
                  <c:v>49.6</c:v>
                </c:pt>
                <c:pt idx="66">
                  <c:v>49.375</c:v>
                </c:pt>
                <c:pt idx="67">
                  <c:v>49.3</c:v>
                </c:pt>
                <c:pt idx="68">
                  <c:v>49.15</c:v>
                </c:pt>
                <c:pt idx="69">
                  <c:v>48.924999999999997</c:v>
                </c:pt>
                <c:pt idx="70">
                  <c:v>48.725000000000001</c:v>
                </c:pt>
                <c:pt idx="71">
                  <c:v>48.5</c:v>
                </c:pt>
                <c:pt idx="72">
                  <c:v>48.275000000000006</c:v>
                </c:pt>
                <c:pt idx="73">
                  <c:v>48.1</c:v>
                </c:pt>
                <c:pt idx="74">
                  <c:v>47.925000000000004</c:v>
                </c:pt>
                <c:pt idx="75">
                  <c:v>47.650000000000006</c:v>
                </c:pt>
                <c:pt idx="76">
                  <c:v>47.449999999999996</c:v>
                </c:pt>
                <c:pt idx="77">
                  <c:v>47.25</c:v>
                </c:pt>
                <c:pt idx="78">
                  <c:v>47.074999999999996</c:v>
                </c:pt>
                <c:pt idx="79">
                  <c:v>46.849999999999994</c:v>
                </c:pt>
                <c:pt idx="80">
                  <c:v>46.624999999999993</c:v>
                </c:pt>
                <c:pt idx="81">
                  <c:v>46.424999999999997</c:v>
                </c:pt>
                <c:pt idx="82">
                  <c:v>46.150000000000006</c:v>
                </c:pt>
                <c:pt idx="83">
                  <c:v>45.924999999999997</c:v>
                </c:pt>
                <c:pt idx="84">
                  <c:v>45.65</c:v>
                </c:pt>
                <c:pt idx="85">
                  <c:v>45.45</c:v>
                </c:pt>
                <c:pt idx="86">
                  <c:v>45.275000000000006</c:v>
                </c:pt>
                <c:pt idx="87">
                  <c:v>45.024999999999999</c:v>
                </c:pt>
                <c:pt idx="88">
                  <c:v>44.9</c:v>
                </c:pt>
                <c:pt idx="89">
                  <c:v>44.75</c:v>
                </c:pt>
                <c:pt idx="90">
                  <c:v>44.65</c:v>
                </c:pt>
                <c:pt idx="91">
                  <c:v>44.45</c:v>
                </c:pt>
                <c:pt idx="92">
                  <c:v>44.224999999999994</c:v>
                </c:pt>
                <c:pt idx="93">
                  <c:v>44.075000000000003</c:v>
                </c:pt>
                <c:pt idx="94">
                  <c:v>43.875</c:v>
                </c:pt>
                <c:pt idx="95">
                  <c:v>43.7</c:v>
                </c:pt>
                <c:pt idx="96">
                  <c:v>43.574999999999996</c:v>
                </c:pt>
                <c:pt idx="97">
                  <c:v>43.375</c:v>
                </c:pt>
                <c:pt idx="98">
                  <c:v>43.15</c:v>
                </c:pt>
                <c:pt idx="99">
                  <c:v>43.074999999999996</c:v>
                </c:pt>
                <c:pt idx="100">
                  <c:v>42.949999999999996</c:v>
                </c:pt>
                <c:pt idx="101">
                  <c:v>42.849999999999994</c:v>
                </c:pt>
                <c:pt idx="102">
                  <c:v>42.599999999999994</c:v>
                </c:pt>
                <c:pt idx="103">
                  <c:v>42.474999999999994</c:v>
                </c:pt>
                <c:pt idx="104">
                  <c:v>42.35</c:v>
                </c:pt>
                <c:pt idx="105">
                  <c:v>42.125</c:v>
                </c:pt>
                <c:pt idx="106">
                  <c:v>41.924999999999997</c:v>
                </c:pt>
                <c:pt idx="107">
                  <c:v>41.75</c:v>
                </c:pt>
                <c:pt idx="108">
                  <c:v>41.6</c:v>
                </c:pt>
                <c:pt idx="109">
                  <c:v>41.5</c:v>
                </c:pt>
                <c:pt idx="110">
                  <c:v>41.45</c:v>
                </c:pt>
                <c:pt idx="111">
                  <c:v>41.274999999999999</c:v>
                </c:pt>
                <c:pt idx="112">
                  <c:v>41.125</c:v>
                </c:pt>
                <c:pt idx="113">
                  <c:v>40.875</c:v>
                </c:pt>
                <c:pt idx="114">
                  <c:v>40.724999999999994</c:v>
                </c:pt>
                <c:pt idx="115">
                  <c:v>40.549999999999997</c:v>
                </c:pt>
                <c:pt idx="116">
                  <c:v>40.375</c:v>
                </c:pt>
                <c:pt idx="117">
                  <c:v>40.299999999999997</c:v>
                </c:pt>
                <c:pt idx="118">
                  <c:v>40.25</c:v>
                </c:pt>
                <c:pt idx="119">
                  <c:v>40.125</c:v>
                </c:pt>
                <c:pt idx="120">
                  <c:v>40.025000000000006</c:v>
                </c:pt>
                <c:pt idx="121">
                  <c:v>39.85</c:v>
                </c:pt>
                <c:pt idx="122">
                  <c:v>39.725000000000001</c:v>
                </c:pt>
                <c:pt idx="123">
                  <c:v>39.524999999999999</c:v>
                </c:pt>
                <c:pt idx="124">
                  <c:v>39.450000000000003</c:v>
                </c:pt>
                <c:pt idx="125">
                  <c:v>39.475000000000001</c:v>
                </c:pt>
                <c:pt idx="126">
                  <c:v>39.299999999999997</c:v>
                </c:pt>
                <c:pt idx="127">
                  <c:v>39.15</c:v>
                </c:pt>
                <c:pt idx="128">
                  <c:v>38.924999999999997</c:v>
                </c:pt>
                <c:pt idx="129">
                  <c:v>38.825000000000003</c:v>
                </c:pt>
                <c:pt idx="130">
                  <c:v>38.674999999999997</c:v>
                </c:pt>
                <c:pt idx="131">
                  <c:v>38.424999999999997</c:v>
                </c:pt>
                <c:pt idx="132">
                  <c:v>38.25</c:v>
                </c:pt>
                <c:pt idx="133">
                  <c:v>38.049999999999997</c:v>
                </c:pt>
                <c:pt idx="134">
                  <c:v>38.049999999999997</c:v>
                </c:pt>
                <c:pt idx="135">
                  <c:v>38.024999999999999</c:v>
                </c:pt>
                <c:pt idx="136">
                  <c:v>38</c:v>
                </c:pt>
                <c:pt idx="137">
                  <c:v>37.974999999999994</c:v>
                </c:pt>
                <c:pt idx="138">
                  <c:v>37.950000000000003</c:v>
                </c:pt>
                <c:pt idx="139">
                  <c:v>37.775000000000006</c:v>
                </c:pt>
                <c:pt idx="140">
                  <c:v>37.65</c:v>
                </c:pt>
                <c:pt idx="141">
                  <c:v>37.5</c:v>
                </c:pt>
                <c:pt idx="142">
                  <c:v>37.174999999999997</c:v>
                </c:pt>
                <c:pt idx="143">
                  <c:v>37.174999999999997</c:v>
                </c:pt>
                <c:pt idx="144">
                  <c:v>37.225000000000001</c:v>
                </c:pt>
                <c:pt idx="145">
                  <c:v>37.15</c:v>
                </c:pt>
                <c:pt idx="146">
                  <c:v>37.024999999999999</c:v>
                </c:pt>
                <c:pt idx="147">
                  <c:v>36.875</c:v>
                </c:pt>
                <c:pt idx="148">
                  <c:v>36.799999999999997</c:v>
                </c:pt>
                <c:pt idx="149">
                  <c:v>36.725000000000001</c:v>
                </c:pt>
                <c:pt idx="150">
                  <c:v>36.450000000000003</c:v>
                </c:pt>
                <c:pt idx="151">
                  <c:v>36.274999999999999</c:v>
                </c:pt>
                <c:pt idx="152">
                  <c:v>36.325000000000003</c:v>
                </c:pt>
                <c:pt idx="153">
                  <c:v>36.324999999999996</c:v>
                </c:pt>
                <c:pt idx="154">
                  <c:v>36.25</c:v>
                </c:pt>
                <c:pt idx="155">
                  <c:v>36.175000000000004</c:v>
                </c:pt>
                <c:pt idx="156">
                  <c:v>36.074999999999996</c:v>
                </c:pt>
                <c:pt idx="157">
                  <c:v>36</c:v>
                </c:pt>
                <c:pt idx="158">
                  <c:v>35.9</c:v>
                </c:pt>
                <c:pt idx="159">
                  <c:v>35.724999999999994</c:v>
                </c:pt>
                <c:pt idx="160">
                  <c:v>35.625</c:v>
                </c:pt>
                <c:pt idx="161">
                  <c:v>35.725000000000001</c:v>
                </c:pt>
                <c:pt idx="162">
                  <c:v>35.65</c:v>
                </c:pt>
                <c:pt idx="163">
                  <c:v>35.6</c:v>
                </c:pt>
                <c:pt idx="164">
                  <c:v>35.5</c:v>
                </c:pt>
                <c:pt idx="165">
                  <c:v>35.450000000000003</c:v>
                </c:pt>
                <c:pt idx="166">
                  <c:v>35.424999999999997</c:v>
                </c:pt>
                <c:pt idx="167">
                  <c:v>35.25</c:v>
                </c:pt>
                <c:pt idx="168">
                  <c:v>35.174999999999997</c:v>
                </c:pt>
                <c:pt idx="169">
                  <c:v>35.075000000000003</c:v>
                </c:pt>
                <c:pt idx="170">
                  <c:v>35.074999999999996</c:v>
                </c:pt>
                <c:pt idx="171">
                  <c:v>34.9</c:v>
                </c:pt>
                <c:pt idx="172">
                  <c:v>34.974999999999994</c:v>
                </c:pt>
                <c:pt idx="173">
                  <c:v>35.075000000000003</c:v>
                </c:pt>
                <c:pt idx="174">
                  <c:v>35</c:v>
                </c:pt>
                <c:pt idx="175">
                  <c:v>35.049999999999997</c:v>
                </c:pt>
                <c:pt idx="176">
                  <c:v>34.975000000000001</c:v>
                </c:pt>
                <c:pt idx="177">
                  <c:v>34.85</c:v>
                </c:pt>
                <c:pt idx="178">
                  <c:v>34.700000000000003</c:v>
                </c:pt>
                <c:pt idx="179">
                  <c:v>34.674999999999997</c:v>
                </c:pt>
                <c:pt idx="180">
                  <c:v>34.650000000000006</c:v>
                </c:pt>
                <c:pt idx="181">
                  <c:v>34.549999999999997</c:v>
                </c:pt>
                <c:pt idx="182">
                  <c:v>34.549999999999997</c:v>
                </c:pt>
                <c:pt idx="183">
                  <c:v>34.550000000000004</c:v>
                </c:pt>
                <c:pt idx="184">
                  <c:v>34.5</c:v>
                </c:pt>
                <c:pt idx="185">
                  <c:v>34.449999999999996</c:v>
                </c:pt>
                <c:pt idx="186">
                  <c:v>34.499999999999993</c:v>
                </c:pt>
                <c:pt idx="187">
                  <c:v>34.450000000000003</c:v>
                </c:pt>
                <c:pt idx="188">
                  <c:v>34.4</c:v>
                </c:pt>
                <c:pt idx="189">
                  <c:v>34.4</c:v>
                </c:pt>
                <c:pt idx="190">
                  <c:v>34.274999999999999</c:v>
                </c:pt>
                <c:pt idx="191">
                  <c:v>34.049999999999997</c:v>
                </c:pt>
                <c:pt idx="192">
                  <c:v>34.024999999999999</c:v>
                </c:pt>
                <c:pt idx="193">
                  <c:v>34</c:v>
                </c:pt>
                <c:pt idx="194">
                  <c:v>33.825000000000003</c:v>
                </c:pt>
                <c:pt idx="195">
                  <c:v>33.674999999999997</c:v>
                </c:pt>
                <c:pt idx="196">
                  <c:v>33.524999999999999</c:v>
                </c:pt>
                <c:pt idx="197">
                  <c:v>33.524999999999999</c:v>
                </c:pt>
                <c:pt idx="198">
                  <c:v>33.5</c:v>
                </c:pt>
                <c:pt idx="199">
                  <c:v>33.400000000000006</c:v>
                </c:pt>
                <c:pt idx="200">
                  <c:v>33.400000000000006</c:v>
                </c:pt>
                <c:pt idx="201">
                  <c:v>33.375</c:v>
                </c:pt>
                <c:pt idx="202">
                  <c:v>33.4</c:v>
                </c:pt>
                <c:pt idx="203">
                  <c:v>33.4</c:v>
                </c:pt>
                <c:pt idx="204">
                  <c:v>33.35</c:v>
                </c:pt>
                <c:pt idx="205">
                  <c:v>33.35</c:v>
                </c:pt>
                <c:pt idx="206">
                  <c:v>33.300000000000004</c:v>
                </c:pt>
                <c:pt idx="207">
                  <c:v>33.35</c:v>
                </c:pt>
                <c:pt idx="208">
                  <c:v>33.225000000000001</c:v>
                </c:pt>
                <c:pt idx="209">
                  <c:v>33.15</c:v>
                </c:pt>
                <c:pt idx="210">
                  <c:v>33.174999999999997</c:v>
                </c:pt>
                <c:pt idx="211">
                  <c:v>33.175000000000004</c:v>
                </c:pt>
                <c:pt idx="212">
                  <c:v>33.150000000000006</c:v>
                </c:pt>
                <c:pt idx="213">
                  <c:v>33.1</c:v>
                </c:pt>
                <c:pt idx="214">
                  <c:v>33.199999999999996</c:v>
                </c:pt>
                <c:pt idx="215">
                  <c:v>33.225000000000001</c:v>
                </c:pt>
                <c:pt idx="216">
                  <c:v>33.15</c:v>
                </c:pt>
                <c:pt idx="217">
                  <c:v>33</c:v>
                </c:pt>
                <c:pt idx="218">
                  <c:v>32.975000000000001</c:v>
                </c:pt>
                <c:pt idx="219">
                  <c:v>32.950000000000003</c:v>
                </c:pt>
                <c:pt idx="220">
                  <c:v>33.024999999999999</c:v>
                </c:pt>
                <c:pt idx="221">
                  <c:v>32.974999999999994</c:v>
                </c:pt>
                <c:pt idx="222">
                  <c:v>32.924999999999997</c:v>
                </c:pt>
                <c:pt idx="223">
                  <c:v>32.900000000000006</c:v>
                </c:pt>
                <c:pt idx="224">
                  <c:v>32.875</c:v>
                </c:pt>
                <c:pt idx="225">
                  <c:v>32.924999999999997</c:v>
                </c:pt>
                <c:pt idx="226">
                  <c:v>32.924999999999997</c:v>
                </c:pt>
                <c:pt idx="227">
                  <c:v>32.875</c:v>
                </c:pt>
                <c:pt idx="228">
                  <c:v>32.674999999999997</c:v>
                </c:pt>
                <c:pt idx="229">
                  <c:v>32.575000000000003</c:v>
                </c:pt>
                <c:pt idx="230">
                  <c:v>32.550000000000004</c:v>
                </c:pt>
                <c:pt idx="231">
                  <c:v>32.550000000000004</c:v>
                </c:pt>
                <c:pt idx="232">
                  <c:v>32.549999999999997</c:v>
                </c:pt>
                <c:pt idx="233">
                  <c:v>32.574999999999996</c:v>
                </c:pt>
                <c:pt idx="234">
                  <c:v>32.574999999999996</c:v>
                </c:pt>
                <c:pt idx="235">
                  <c:v>32.549999999999997</c:v>
                </c:pt>
                <c:pt idx="236">
                  <c:v>32.375</c:v>
                </c:pt>
                <c:pt idx="237">
                  <c:v>32.375</c:v>
                </c:pt>
                <c:pt idx="238">
                  <c:v>32.300000000000004</c:v>
                </c:pt>
                <c:pt idx="239">
                  <c:v>32.375</c:v>
                </c:pt>
                <c:pt idx="240">
                  <c:v>32.325000000000003</c:v>
                </c:pt>
                <c:pt idx="241">
                  <c:v>32.325000000000003</c:v>
                </c:pt>
                <c:pt idx="242">
                  <c:v>32.325000000000003</c:v>
                </c:pt>
                <c:pt idx="243">
                  <c:v>32.274999999999999</c:v>
                </c:pt>
                <c:pt idx="244">
                  <c:v>32.325000000000003</c:v>
                </c:pt>
                <c:pt idx="245">
                  <c:v>32.25</c:v>
                </c:pt>
                <c:pt idx="246">
                  <c:v>32.1</c:v>
                </c:pt>
                <c:pt idx="247">
                  <c:v>32.224999999999994</c:v>
                </c:pt>
                <c:pt idx="248">
                  <c:v>32.075000000000003</c:v>
                </c:pt>
                <c:pt idx="249">
                  <c:v>32.15</c:v>
                </c:pt>
                <c:pt idx="250">
                  <c:v>32.224999999999994</c:v>
                </c:pt>
                <c:pt idx="251">
                  <c:v>32.074999999999996</c:v>
                </c:pt>
                <c:pt idx="252">
                  <c:v>32.225000000000001</c:v>
                </c:pt>
                <c:pt idx="253">
                  <c:v>32.400000000000006</c:v>
                </c:pt>
                <c:pt idx="254">
                  <c:v>32.450000000000003</c:v>
                </c:pt>
                <c:pt idx="255">
                  <c:v>32.4</c:v>
                </c:pt>
                <c:pt idx="256">
                  <c:v>32.35</c:v>
                </c:pt>
                <c:pt idx="257">
                  <c:v>32.075000000000003</c:v>
                </c:pt>
                <c:pt idx="258">
                  <c:v>32.15</c:v>
                </c:pt>
                <c:pt idx="259">
                  <c:v>32.225000000000001</c:v>
                </c:pt>
                <c:pt idx="260">
                  <c:v>32.15</c:v>
                </c:pt>
                <c:pt idx="261">
                  <c:v>32.25</c:v>
                </c:pt>
                <c:pt idx="262">
                  <c:v>32.075000000000003</c:v>
                </c:pt>
                <c:pt idx="263">
                  <c:v>32</c:v>
                </c:pt>
                <c:pt idx="264">
                  <c:v>31.950000000000003</c:v>
                </c:pt>
                <c:pt idx="265">
                  <c:v>31.95</c:v>
                </c:pt>
                <c:pt idx="266">
                  <c:v>31.774999999999999</c:v>
                </c:pt>
                <c:pt idx="267">
                  <c:v>31.75</c:v>
                </c:pt>
                <c:pt idx="268">
                  <c:v>31.8</c:v>
                </c:pt>
                <c:pt idx="269">
                  <c:v>31.8</c:v>
                </c:pt>
                <c:pt idx="270">
                  <c:v>31.85</c:v>
                </c:pt>
                <c:pt idx="271">
                  <c:v>31.925000000000001</c:v>
                </c:pt>
                <c:pt idx="272">
                  <c:v>31.925000000000004</c:v>
                </c:pt>
                <c:pt idx="273">
                  <c:v>31.975000000000001</c:v>
                </c:pt>
                <c:pt idx="274">
                  <c:v>31.875</c:v>
                </c:pt>
                <c:pt idx="275">
                  <c:v>31.95</c:v>
                </c:pt>
                <c:pt idx="276">
                  <c:v>31.774999999999999</c:v>
                </c:pt>
                <c:pt idx="277">
                  <c:v>31.774999999999999</c:v>
                </c:pt>
                <c:pt idx="278">
                  <c:v>31.6</c:v>
                </c:pt>
                <c:pt idx="279">
                  <c:v>31.325000000000003</c:v>
                </c:pt>
                <c:pt idx="280">
                  <c:v>31.500000000000004</c:v>
                </c:pt>
                <c:pt idx="281">
                  <c:v>31.625</c:v>
                </c:pt>
                <c:pt idx="282">
                  <c:v>31.675000000000001</c:v>
                </c:pt>
                <c:pt idx="283">
                  <c:v>31.525000000000002</c:v>
                </c:pt>
                <c:pt idx="284">
                  <c:v>31.549999999999997</c:v>
                </c:pt>
                <c:pt idx="285">
                  <c:v>31.5</c:v>
                </c:pt>
                <c:pt idx="286">
                  <c:v>31.549999999999997</c:v>
                </c:pt>
                <c:pt idx="287">
                  <c:v>31.35</c:v>
                </c:pt>
                <c:pt idx="288">
                  <c:v>31.324999999999999</c:v>
                </c:pt>
                <c:pt idx="289">
                  <c:v>31.324999999999999</c:v>
                </c:pt>
                <c:pt idx="290">
                  <c:v>31.35</c:v>
                </c:pt>
                <c:pt idx="291">
                  <c:v>31.424999999999997</c:v>
                </c:pt>
                <c:pt idx="292">
                  <c:v>31.550000000000004</c:v>
                </c:pt>
                <c:pt idx="293">
                  <c:v>31.55</c:v>
                </c:pt>
                <c:pt idx="294">
                  <c:v>31.55</c:v>
                </c:pt>
                <c:pt idx="295">
                  <c:v>31.45</c:v>
                </c:pt>
                <c:pt idx="296">
                  <c:v>31.375</c:v>
                </c:pt>
                <c:pt idx="297">
                  <c:v>31.224999999999998</c:v>
                </c:pt>
                <c:pt idx="298">
                  <c:v>31.25</c:v>
                </c:pt>
                <c:pt idx="299">
                  <c:v>31.15</c:v>
                </c:pt>
                <c:pt idx="300">
                  <c:v>31.1</c:v>
                </c:pt>
                <c:pt idx="301">
                  <c:v>31.15</c:v>
                </c:pt>
                <c:pt idx="302">
                  <c:v>31.1</c:v>
                </c:pt>
                <c:pt idx="303">
                  <c:v>31.200000000000003</c:v>
                </c:pt>
                <c:pt idx="304">
                  <c:v>31.200000000000003</c:v>
                </c:pt>
                <c:pt idx="305">
                  <c:v>31.125</c:v>
                </c:pt>
                <c:pt idx="306">
                  <c:v>30.950000000000003</c:v>
                </c:pt>
                <c:pt idx="307">
                  <c:v>30.874999999999996</c:v>
                </c:pt>
                <c:pt idx="308">
                  <c:v>30.875</c:v>
                </c:pt>
                <c:pt idx="309">
                  <c:v>30.9</c:v>
                </c:pt>
                <c:pt idx="310">
                  <c:v>31.074999999999999</c:v>
                </c:pt>
                <c:pt idx="311">
                  <c:v>31.1</c:v>
                </c:pt>
                <c:pt idx="312">
                  <c:v>30.900000000000002</c:v>
                </c:pt>
                <c:pt idx="313">
                  <c:v>30.949999999999996</c:v>
                </c:pt>
                <c:pt idx="314">
                  <c:v>30.95</c:v>
                </c:pt>
                <c:pt idx="315">
                  <c:v>31.024999999999999</c:v>
                </c:pt>
                <c:pt idx="316">
                  <c:v>30.950000000000003</c:v>
                </c:pt>
                <c:pt idx="317">
                  <c:v>30.975000000000001</c:v>
                </c:pt>
                <c:pt idx="318">
                  <c:v>30.95</c:v>
                </c:pt>
                <c:pt idx="319">
                  <c:v>31.05</c:v>
                </c:pt>
                <c:pt idx="320">
                  <c:v>31.024999999999999</c:v>
                </c:pt>
                <c:pt idx="321">
                  <c:v>30.975000000000001</c:v>
                </c:pt>
                <c:pt idx="322">
                  <c:v>31.074999999999999</c:v>
                </c:pt>
                <c:pt idx="323">
                  <c:v>31.075000000000003</c:v>
                </c:pt>
                <c:pt idx="324">
                  <c:v>30.950000000000003</c:v>
                </c:pt>
                <c:pt idx="325">
                  <c:v>30.975000000000001</c:v>
                </c:pt>
                <c:pt idx="326">
                  <c:v>30.875</c:v>
                </c:pt>
                <c:pt idx="327">
                  <c:v>31</c:v>
                </c:pt>
                <c:pt idx="328">
                  <c:v>30.9</c:v>
                </c:pt>
                <c:pt idx="329">
                  <c:v>30.849999999999998</c:v>
                </c:pt>
                <c:pt idx="330">
                  <c:v>30.9</c:v>
                </c:pt>
                <c:pt idx="331">
                  <c:v>30.875</c:v>
                </c:pt>
                <c:pt idx="332">
                  <c:v>30.900000000000002</c:v>
                </c:pt>
                <c:pt idx="333">
                  <c:v>30.8</c:v>
                </c:pt>
                <c:pt idx="334">
                  <c:v>30.8</c:v>
                </c:pt>
                <c:pt idx="335">
                  <c:v>30.75</c:v>
                </c:pt>
                <c:pt idx="336">
                  <c:v>30.65</c:v>
                </c:pt>
                <c:pt idx="337">
                  <c:v>30.725000000000001</c:v>
                </c:pt>
                <c:pt idx="338">
                  <c:v>30.774999999999999</c:v>
                </c:pt>
                <c:pt idx="339">
                  <c:v>30.7</c:v>
                </c:pt>
                <c:pt idx="340">
                  <c:v>30.799999999999997</c:v>
                </c:pt>
                <c:pt idx="341">
                  <c:v>30.875</c:v>
                </c:pt>
                <c:pt idx="342">
                  <c:v>30.775000000000002</c:v>
                </c:pt>
                <c:pt idx="343">
                  <c:v>30.700000000000003</c:v>
                </c:pt>
                <c:pt idx="344">
                  <c:v>30.65</c:v>
                </c:pt>
                <c:pt idx="345">
                  <c:v>30.774999999999999</c:v>
                </c:pt>
                <c:pt idx="346">
                  <c:v>30.875</c:v>
                </c:pt>
                <c:pt idx="347">
                  <c:v>30.9</c:v>
                </c:pt>
                <c:pt idx="348">
                  <c:v>30.900000000000002</c:v>
                </c:pt>
                <c:pt idx="349">
                  <c:v>30.824999999999996</c:v>
                </c:pt>
                <c:pt idx="350">
                  <c:v>30.774999999999999</c:v>
                </c:pt>
                <c:pt idx="351">
                  <c:v>30.724999999999998</c:v>
                </c:pt>
                <c:pt idx="352">
                  <c:v>30.825000000000003</c:v>
                </c:pt>
                <c:pt idx="353">
                  <c:v>30.825000000000003</c:v>
                </c:pt>
                <c:pt idx="354">
                  <c:v>30.849999999999998</c:v>
                </c:pt>
                <c:pt idx="355">
                  <c:v>30.824999999999999</c:v>
                </c:pt>
                <c:pt idx="356">
                  <c:v>30.799999999999997</c:v>
                </c:pt>
                <c:pt idx="357">
                  <c:v>30.625</c:v>
                </c:pt>
                <c:pt idx="358">
                  <c:v>30.6</c:v>
                </c:pt>
                <c:pt idx="359">
                  <c:v>30.7</c:v>
                </c:pt>
                <c:pt idx="360">
                  <c:v>30.500000000000004</c:v>
                </c:pt>
                <c:pt idx="361">
                  <c:v>30.324999999999999</c:v>
                </c:pt>
                <c:pt idx="362">
                  <c:v>30.375</c:v>
                </c:pt>
                <c:pt idx="363">
                  <c:v>30.299999999999997</c:v>
                </c:pt>
                <c:pt idx="364">
                  <c:v>30.324999999999999</c:v>
                </c:pt>
                <c:pt idx="365">
                  <c:v>30.249999999999996</c:v>
                </c:pt>
                <c:pt idx="366">
                  <c:v>30.25</c:v>
                </c:pt>
                <c:pt idx="367">
                  <c:v>30.15</c:v>
                </c:pt>
                <c:pt idx="368">
                  <c:v>30.125</c:v>
                </c:pt>
                <c:pt idx="369">
                  <c:v>30.200000000000003</c:v>
                </c:pt>
                <c:pt idx="370">
                  <c:v>30.250000000000004</c:v>
                </c:pt>
                <c:pt idx="371">
                  <c:v>30.299999999999997</c:v>
                </c:pt>
                <c:pt idx="372">
                  <c:v>30.200000000000003</c:v>
                </c:pt>
                <c:pt idx="373">
                  <c:v>30.224999999999998</c:v>
                </c:pt>
                <c:pt idx="374">
                  <c:v>30.1</c:v>
                </c:pt>
                <c:pt idx="375">
                  <c:v>30.049999999999997</c:v>
                </c:pt>
                <c:pt idx="376">
                  <c:v>30.224999999999998</c:v>
                </c:pt>
                <c:pt idx="377">
                  <c:v>30.25</c:v>
                </c:pt>
                <c:pt idx="378">
                  <c:v>30.375</c:v>
                </c:pt>
                <c:pt idx="379">
                  <c:v>30.375</c:v>
                </c:pt>
                <c:pt idx="380">
                  <c:v>30.1</c:v>
                </c:pt>
                <c:pt idx="381">
                  <c:v>30.15</c:v>
                </c:pt>
                <c:pt idx="382">
                  <c:v>30.074999999999999</c:v>
                </c:pt>
                <c:pt idx="383">
                  <c:v>30.024999999999999</c:v>
                </c:pt>
                <c:pt idx="384">
                  <c:v>30.15</c:v>
                </c:pt>
                <c:pt idx="385">
                  <c:v>30.15</c:v>
                </c:pt>
                <c:pt idx="386">
                  <c:v>30.25</c:v>
                </c:pt>
                <c:pt idx="387">
                  <c:v>30.225000000000001</c:v>
                </c:pt>
                <c:pt idx="388">
                  <c:v>30.175000000000001</c:v>
                </c:pt>
                <c:pt idx="389">
                  <c:v>30.125</c:v>
                </c:pt>
                <c:pt idx="390">
                  <c:v>29.950000000000003</c:v>
                </c:pt>
                <c:pt idx="391">
                  <c:v>29.825000000000003</c:v>
                </c:pt>
                <c:pt idx="392">
                  <c:v>29.9</c:v>
                </c:pt>
                <c:pt idx="393">
                  <c:v>29.875</c:v>
                </c:pt>
                <c:pt idx="394">
                  <c:v>29.85</c:v>
                </c:pt>
                <c:pt idx="395">
                  <c:v>30</c:v>
                </c:pt>
                <c:pt idx="396">
                  <c:v>29.95</c:v>
                </c:pt>
                <c:pt idx="397">
                  <c:v>29.875</c:v>
                </c:pt>
                <c:pt idx="398">
                  <c:v>29.874999999999996</c:v>
                </c:pt>
                <c:pt idx="399">
                  <c:v>29.85</c:v>
                </c:pt>
                <c:pt idx="400">
                  <c:v>29.774999999999999</c:v>
                </c:pt>
                <c:pt idx="401">
                  <c:v>29.95</c:v>
                </c:pt>
                <c:pt idx="402">
                  <c:v>29.925000000000001</c:v>
                </c:pt>
                <c:pt idx="403">
                  <c:v>29.9</c:v>
                </c:pt>
                <c:pt idx="404">
                  <c:v>29.75</c:v>
                </c:pt>
                <c:pt idx="405">
                  <c:v>29.6</c:v>
                </c:pt>
                <c:pt idx="406">
                  <c:v>29.599999999999998</c:v>
                </c:pt>
                <c:pt idx="407">
                  <c:v>29.625</c:v>
                </c:pt>
                <c:pt idx="408">
                  <c:v>29.6</c:v>
                </c:pt>
                <c:pt idx="409">
                  <c:v>29.6</c:v>
                </c:pt>
                <c:pt idx="410">
                  <c:v>29.650000000000002</c:v>
                </c:pt>
                <c:pt idx="411">
                  <c:v>29.799999999999997</c:v>
                </c:pt>
                <c:pt idx="412">
                  <c:v>29.900000000000002</c:v>
                </c:pt>
                <c:pt idx="413">
                  <c:v>29.85</c:v>
                </c:pt>
                <c:pt idx="414">
                  <c:v>30</c:v>
                </c:pt>
                <c:pt idx="415">
                  <c:v>29.95</c:v>
                </c:pt>
                <c:pt idx="416">
                  <c:v>29.674999999999997</c:v>
                </c:pt>
                <c:pt idx="417">
                  <c:v>29.824999999999999</c:v>
                </c:pt>
                <c:pt idx="418">
                  <c:v>30.050000000000004</c:v>
                </c:pt>
                <c:pt idx="419">
                  <c:v>29.974999999999998</c:v>
                </c:pt>
                <c:pt idx="420">
                  <c:v>29.775000000000002</c:v>
                </c:pt>
                <c:pt idx="421">
                  <c:v>29.775000000000002</c:v>
                </c:pt>
                <c:pt idx="422">
                  <c:v>29.7</c:v>
                </c:pt>
                <c:pt idx="423">
                  <c:v>29.574999999999999</c:v>
                </c:pt>
                <c:pt idx="424">
                  <c:v>29.625</c:v>
                </c:pt>
                <c:pt idx="425">
                  <c:v>29.625</c:v>
                </c:pt>
                <c:pt idx="426">
                  <c:v>29.550000000000004</c:v>
                </c:pt>
                <c:pt idx="427">
                  <c:v>29.625</c:v>
                </c:pt>
                <c:pt idx="428">
                  <c:v>29.574999999999999</c:v>
                </c:pt>
                <c:pt idx="429">
                  <c:v>29.625000000000004</c:v>
                </c:pt>
                <c:pt idx="430">
                  <c:v>29.75</c:v>
                </c:pt>
                <c:pt idx="431">
                  <c:v>29.675000000000001</c:v>
                </c:pt>
                <c:pt idx="432">
                  <c:v>29.45</c:v>
                </c:pt>
                <c:pt idx="433">
                  <c:v>29.374999999999996</c:v>
                </c:pt>
                <c:pt idx="434">
                  <c:v>29.375</c:v>
                </c:pt>
                <c:pt idx="435">
                  <c:v>29.349999999999998</c:v>
                </c:pt>
                <c:pt idx="436">
                  <c:v>29.500000000000004</c:v>
                </c:pt>
                <c:pt idx="437">
                  <c:v>29.625</c:v>
                </c:pt>
                <c:pt idx="438">
                  <c:v>29.575000000000003</c:v>
                </c:pt>
                <c:pt idx="439">
                  <c:v>29.35</c:v>
                </c:pt>
                <c:pt idx="440">
                  <c:v>29.299999999999997</c:v>
                </c:pt>
                <c:pt idx="441">
                  <c:v>29.324999999999999</c:v>
                </c:pt>
                <c:pt idx="442">
                  <c:v>29.425000000000001</c:v>
                </c:pt>
                <c:pt idx="443">
                  <c:v>29.549999999999997</c:v>
                </c:pt>
                <c:pt idx="444">
                  <c:v>29.574999999999999</c:v>
                </c:pt>
                <c:pt idx="445">
                  <c:v>29.674999999999997</c:v>
                </c:pt>
                <c:pt idx="446">
                  <c:v>29.7</c:v>
                </c:pt>
                <c:pt idx="447">
                  <c:v>29.700000000000003</c:v>
                </c:pt>
                <c:pt idx="448">
                  <c:v>29.8</c:v>
                </c:pt>
                <c:pt idx="449">
                  <c:v>29.85</c:v>
                </c:pt>
                <c:pt idx="450">
                  <c:v>29.875000000000004</c:v>
                </c:pt>
                <c:pt idx="451">
                  <c:v>30.074999999999999</c:v>
                </c:pt>
                <c:pt idx="452">
                  <c:v>30.1</c:v>
                </c:pt>
                <c:pt idx="453">
                  <c:v>30.025000000000002</c:v>
                </c:pt>
                <c:pt idx="454">
                  <c:v>30</c:v>
                </c:pt>
                <c:pt idx="455">
                  <c:v>30.024999999999999</c:v>
                </c:pt>
                <c:pt idx="456">
                  <c:v>29.775000000000002</c:v>
                </c:pt>
                <c:pt idx="457">
                  <c:v>29.925000000000001</c:v>
                </c:pt>
                <c:pt idx="458">
                  <c:v>30.024999999999999</c:v>
                </c:pt>
                <c:pt idx="459">
                  <c:v>29.9</c:v>
                </c:pt>
                <c:pt idx="460">
                  <c:v>29.849999999999998</c:v>
                </c:pt>
                <c:pt idx="461">
                  <c:v>29.875</c:v>
                </c:pt>
                <c:pt idx="462">
                  <c:v>29.900000000000002</c:v>
                </c:pt>
                <c:pt idx="463">
                  <c:v>29.975000000000001</c:v>
                </c:pt>
                <c:pt idx="464">
                  <c:v>29.900000000000002</c:v>
                </c:pt>
                <c:pt idx="465">
                  <c:v>29.7</c:v>
                </c:pt>
                <c:pt idx="466">
                  <c:v>29.625</c:v>
                </c:pt>
                <c:pt idx="467">
                  <c:v>29.6</c:v>
                </c:pt>
                <c:pt idx="468">
                  <c:v>29.65</c:v>
                </c:pt>
                <c:pt idx="469">
                  <c:v>29.700000000000003</c:v>
                </c:pt>
                <c:pt idx="470">
                  <c:v>29.65</c:v>
                </c:pt>
                <c:pt idx="471">
                  <c:v>29.5</c:v>
                </c:pt>
                <c:pt idx="472">
                  <c:v>29.5</c:v>
                </c:pt>
                <c:pt idx="473">
                  <c:v>29.625</c:v>
                </c:pt>
                <c:pt idx="474">
                  <c:v>29.575000000000003</c:v>
                </c:pt>
                <c:pt idx="475">
                  <c:v>29.65</c:v>
                </c:pt>
                <c:pt idx="476">
                  <c:v>29.625</c:v>
                </c:pt>
                <c:pt idx="477">
                  <c:v>29.625</c:v>
                </c:pt>
                <c:pt idx="478">
                  <c:v>29.674999999999997</c:v>
                </c:pt>
                <c:pt idx="479">
                  <c:v>29.75</c:v>
                </c:pt>
                <c:pt idx="480">
                  <c:v>29.775000000000002</c:v>
                </c:pt>
                <c:pt idx="481">
                  <c:v>29.574999999999999</c:v>
                </c:pt>
                <c:pt idx="482">
                  <c:v>29.474999999999998</c:v>
                </c:pt>
                <c:pt idx="483">
                  <c:v>29.599999999999998</c:v>
                </c:pt>
                <c:pt idx="484">
                  <c:v>29.474999999999998</c:v>
                </c:pt>
                <c:pt idx="485">
                  <c:v>29.65</c:v>
                </c:pt>
                <c:pt idx="486">
                  <c:v>29.749999999999996</c:v>
                </c:pt>
                <c:pt idx="487">
                  <c:v>29.625</c:v>
                </c:pt>
                <c:pt idx="488">
                  <c:v>29.675000000000001</c:v>
                </c:pt>
                <c:pt idx="489">
                  <c:v>29.7</c:v>
                </c:pt>
                <c:pt idx="490">
                  <c:v>29.875</c:v>
                </c:pt>
                <c:pt idx="491">
                  <c:v>29.799999999999997</c:v>
                </c:pt>
                <c:pt idx="492">
                  <c:v>29.625</c:v>
                </c:pt>
                <c:pt idx="493">
                  <c:v>29.475000000000001</c:v>
                </c:pt>
                <c:pt idx="494">
                  <c:v>29.424999999999997</c:v>
                </c:pt>
                <c:pt idx="495">
                  <c:v>29.35</c:v>
                </c:pt>
                <c:pt idx="496">
                  <c:v>29.375</c:v>
                </c:pt>
                <c:pt idx="497">
                  <c:v>29.475000000000001</c:v>
                </c:pt>
                <c:pt idx="498">
                  <c:v>29.25</c:v>
                </c:pt>
                <c:pt idx="499">
                  <c:v>29.224999999999998</c:v>
                </c:pt>
                <c:pt idx="500">
                  <c:v>29.249999999999996</c:v>
                </c:pt>
                <c:pt idx="501">
                  <c:v>29.4</c:v>
                </c:pt>
                <c:pt idx="502">
                  <c:v>29.4</c:v>
                </c:pt>
                <c:pt idx="503">
                  <c:v>29.475000000000001</c:v>
                </c:pt>
                <c:pt idx="504">
                  <c:v>29.5</c:v>
                </c:pt>
                <c:pt idx="505">
                  <c:v>29.450000000000003</c:v>
                </c:pt>
                <c:pt idx="506">
                  <c:v>29.325000000000003</c:v>
                </c:pt>
                <c:pt idx="507">
                  <c:v>29.275000000000002</c:v>
                </c:pt>
                <c:pt idx="508">
                  <c:v>29.35</c:v>
                </c:pt>
                <c:pt idx="509">
                  <c:v>29.375</c:v>
                </c:pt>
                <c:pt idx="510">
                  <c:v>29.174999999999997</c:v>
                </c:pt>
                <c:pt idx="511">
                  <c:v>29.074999999999999</c:v>
                </c:pt>
                <c:pt idx="512">
                  <c:v>28.95</c:v>
                </c:pt>
                <c:pt idx="513">
                  <c:v>28.875000000000004</c:v>
                </c:pt>
                <c:pt idx="514">
                  <c:v>28.700000000000003</c:v>
                </c:pt>
                <c:pt idx="515">
                  <c:v>28.525000000000002</c:v>
                </c:pt>
                <c:pt idx="516">
                  <c:v>28.5</c:v>
                </c:pt>
                <c:pt idx="517">
                  <c:v>28.65</c:v>
                </c:pt>
                <c:pt idx="518">
                  <c:v>28.700000000000003</c:v>
                </c:pt>
                <c:pt idx="519">
                  <c:v>28.8</c:v>
                </c:pt>
                <c:pt idx="520">
                  <c:v>28.75</c:v>
                </c:pt>
                <c:pt idx="521">
                  <c:v>28.725000000000001</c:v>
                </c:pt>
                <c:pt idx="522">
                  <c:v>28.5</c:v>
                </c:pt>
                <c:pt idx="523">
                  <c:v>28.599999999999998</c:v>
                </c:pt>
                <c:pt idx="524">
                  <c:v>28.625</c:v>
                </c:pt>
                <c:pt idx="525">
                  <c:v>28.575000000000003</c:v>
                </c:pt>
                <c:pt idx="526">
                  <c:v>28.674999999999997</c:v>
                </c:pt>
                <c:pt idx="527">
                  <c:v>28.675000000000001</c:v>
                </c:pt>
                <c:pt idx="528">
                  <c:v>28.799999999999997</c:v>
                </c:pt>
                <c:pt idx="529">
                  <c:v>28.875</c:v>
                </c:pt>
                <c:pt idx="530">
                  <c:v>28.724999999999998</c:v>
                </c:pt>
                <c:pt idx="531">
                  <c:v>28.725000000000001</c:v>
                </c:pt>
                <c:pt idx="532">
                  <c:v>28.674999999999997</c:v>
                </c:pt>
                <c:pt idx="533">
                  <c:v>28.675000000000001</c:v>
                </c:pt>
                <c:pt idx="534">
                  <c:v>28.625</c:v>
                </c:pt>
                <c:pt idx="535">
                  <c:v>28.525000000000002</c:v>
                </c:pt>
                <c:pt idx="536">
                  <c:v>28.55</c:v>
                </c:pt>
                <c:pt idx="537">
                  <c:v>28.425000000000001</c:v>
                </c:pt>
                <c:pt idx="538">
                  <c:v>28.425000000000001</c:v>
                </c:pt>
                <c:pt idx="539">
                  <c:v>28.35</c:v>
                </c:pt>
                <c:pt idx="540">
                  <c:v>28.400000000000002</c:v>
                </c:pt>
                <c:pt idx="541">
                  <c:v>28.375</c:v>
                </c:pt>
                <c:pt idx="542">
                  <c:v>28.3</c:v>
                </c:pt>
                <c:pt idx="543">
                  <c:v>28.375000000000004</c:v>
                </c:pt>
                <c:pt idx="544">
                  <c:v>28.324999999999999</c:v>
                </c:pt>
                <c:pt idx="545">
                  <c:v>28.35</c:v>
                </c:pt>
                <c:pt idx="546">
                  <c:v>28.425000000000001</c:v>
                </c:pt>
                <c:pt idx="547">
                  <c:v>28.55</c:v>
                </c:pt>
                <c:pt idx="548">
                  <c:v>28.549999999999997</c:v>
                </c:pt>
                <c:pt idx="549">
                  <c:v>28.65</c:v>
                </c:pt>
                <c:pt idx="550">
                  <c:v>28.6</c:v>
                </c:pt>
                <c:pt idx="551">
                  <c:v>28.424999999999997</c:v>
                </c:pt>
                <c:pt idx="552">
                  <c:v>28.475000000000001</c:v>
                </c:pt>
                <c:pt idx="553">
                  <c:v>28.574999999999999</c:v>
                </c:pt>
                <c:pt idx="554">
                  <c:v>28.524999999999999</c:v>
                </c:pt>
                <c:pt idx="555">
                  <c:v>28.4</c:v>
                </c:pt>
                <c:pt idx="556">
                  <c:v>28.324999999999999</c:v>
                </c:pt>
                <c:pt idx="557">
                  <c:v>28.375</c:v>
                </c:pt>
                <c:pt idx="558">
                  <c:v>28.450000000000003</c:v>
                </c:pt>
                <c:pt idx="559">
                  <c:v>28.3</c:v>
                </c:pt>
                <c:pt idx="560">
                  <c:v>28.425000000000001</c:v>
                </c:pt>
                <c:pt idx="561">
                  <c:v>28.349999999999998</c:v>
                </c:pt>
                <c:pt idx="562">
                  <c:v>28.374999999999996</c:v>
                </c:pt>
                <c:pt idx="563">
                  <c:v>28.299999999999997</c:v>
                </c:pt>
                <c:pt idx="564">
                  <c:v>28.325000000000003</c:v>
                </c:pt>
                <c:pt idx="565">
                  <c:v>28.55</c:v>
                </c:pt>
                <c:pt idx="566">
                  <c:v>28.549999999999997</c:v>
                </c:pt>
                <c:pt idx="567">
                  <c:v>28.575000000000003</c:v>
                </c:pt>
                <c:pt idx="568">
                  <c:v>28.6</c:v>
                </c:pt>
                <c:pt idx="569">
                  <c:v>28.675000000000001</c:v>
                </c:pt>
                <c:pt idx="570">
                  <c:v>28.674999999999997</c:v>
                </c:pt>
                <c:pt idx="571">
                  <c:v>28.475000000000001</c:v>
                </c:pt>
                <c:pt idx="572">
                  <c:v>28.574999999999999</c:v>
                </c:pt>
                <c:pt idx="573">
                  <c:v>28.7</c:v>
                </c:pt>
                <c:pt idx="574">
                  <c:v>28.625</c:v>
                </c:pt>
                <c:pt idx="575">
                  <c:v>28.65</c:v>
                </c:pt>
                <c:pt idx="576">
                  <c:v>28.599999999999998</c:v>
                </c:pt>
                <c:pt idx="577">
                  <c:v>28.624999999999996</c:v>
                </c:pt>
                <c:pt idx="578">
                  <c:v>28.675000000000001</c:v>
                </c:pt>
                <c:pt idx="579">
                  <c:v>28.724999999999998</c:v>
                </c:pt>
                <c:pt idx="580">
                  <c:v>28.45</c:v>
                </c:pt>
                <c:pt idx="581">
                  <c:v>28.349999999999998</c:v>
                </c:pt>
                <c:pt idx="582">
                  <c:v>28.324999999999999</c:v>
                </c:pt>
                <c:pt idx="583">
                  <c:v>28.4</c:v>
                </c:pt>
                <c:pt idx="584">
                  <c:v>28.424999999999997</c:v>
                </c:pt>
                <c:pt idx="585">
                  <c:v>28.475000000000001</c:v>
                </c:pt>
                <c:pt idx="586">
                  <c:v>28.424999999999997</c:v>
                </c:pt>
                <c:pt idx="587">
                  <c:v>28.425000000000001</c:v>
                </c:pt>
                <c:pt idx="588">
                  <c:v>28.499999999999996</c:v>
                </c:pt>
                <c:pt idx="589">
                  <c:v>28.45</c:v>
                </c:pt>
                <c:pt idx="590">
                  <c:v>28.475000000000001</c:v>
                </c:pt>
                <c:pt idx="591">
                  <c:v>28.424999999999997</c:v>
                </c:pt>
                <c:pt idx="592">
                  <c:v>28.325000000000003</c:v>
                </c:pt>
                <c:pt idx="593">
                  <c:v>28.375</c:v>
                </c:pt>
                <c:pt idx="594">
                  <c:v>28.499999999999996</c:v>
                </c:pt>
                <c:pt idx="595">
                  <c:v>28.65</c:v>
                </c:pt>
                <c:pt idx="596">
                  <c:v>28.675000000000001</c:v>
                </c:pt>
                <c:pt idx="597">
                  <c:v>28.650000000000002</c:v>
                </c:pt>
                <c:pt idx="598">
                  <c:v>28.475000000000001</c:v>
                </c:pt>
                <c:pt idx="599">
                  <c:v>28.45</c:v>
                </c:pt>
                <c:pt idx="600">
                  <c:v>28.524999999999999</c:v>
                </c:pt>
                <c:pt idx="601">
                  <c:v>28.574999999999999</c:v>
                </c:pt>
                <c:pt idx="602">
                  <c:v>28.450000000000003</c:v>
                </c:pt>
                <c:pt idx="603">
                  <c:v>28.5</c:v>
                </c:pt>
                <c:pt idx="604">
                  <c:v>28.274999999999999</c:v>
                </c:pt>
                <c:pt idx="605">
                  <c:v>28.150000000000002</c:v>
                </c:pt>
                <c:pt idx="606">
                  <c:v>28.049999999999997</c:v>
                </c:pt>
                <c:pt idx="607">
                  <c:v>27.975000000000001</c:v>
                </c:pt>
                <c:pt idx="608">
                  <c:v>27.799999999999997</c:v>
                </c:pt>
                <c:pt idx="609">
                  <c:v>27.875</c:v>
                </c:pt>
                <c:pt idx="610">
                  <c:v>27.874999999999996</c:v>
                </c:pt>
                <c:pt idx="611">
                  <c:v>28</c:v>
                </c:pt>
                <c:pt idx="612">
                  <c:v>28.125</c:v>
                </c:pt>
                <c:pt idx="613">
                  <c:v>28.025000000000002</c:v>
                </c:pt>
                <c:pt idx="614">
                  <c:v>27.85</c:v>
                </c:pt>
                <c:pt idx="615">
                  <c:v>27.9</c:v>
                </c:pt>
                <c:pt idx="616">
                  <c:v>27.650000000000002</c:v>
                </c:pt>
                <c:pt idx="617">
                  <c:v>27.574999999999999</c:v>
                </c:pt>
                <c:pt idx="618">
                  <c:v>27.524999999999999</c:v>
                </c:pt>
                <c:pt idx="619">
                  <c:v>27.4</c:v>
                </c:pt>
                <c:pt idx="620">
                  <c:v>27.424999999999997</c:v>
                </c:pt>
                <c:pt idx="621">
                  <c:v>27.55</c:v>
                </c:pt>
                <c:pt idx="622">
                  <c:v>27.474999999999998</c:v>
                </c:pt>
                <c:pt idx="623">
                  <c:v>27.65</c:v>
                </c:pt>
                <c:pt idx="624">
                  <c:v>27.6</c:v>
                </c:pt>
                <c:pt idx="625">
                  <c:v>27.700000000000003</c:v>
                </c:pt>
                <c:pt idx="626">
                  <c:v>27.85</c:v>
                </c:pt>
                <c:pt idx="627">
                  <c:v>27.524999999999999</c:v>
                </c:pt>
                <c:pt idx="628">
                  <c:v>27.424999999999997</c:v>
                </c:pt>
                <c:pt idx="629">
                  <c:v>27.474999999999998</c:v>
                </c:pt>
                <c:pt idx="630">
                  <c:v>27.374999999999996</c:v>
                </c:pt>
                <c:pt idx="631">
                  <c:v>27.4</c:v>
                </c:pt>
                <c:pt idx="632">
                  <c:v>27.524999999999999</c:v>
                </c:pt>
                <c:pt idx="633">
                  <c:v>27.549999999999997</c:v>
                </c:pt>
                <c:pt idx="634">
                  <c:v>27.675000000000001</c:v>
                </c:pt>
                <c:pt idx="635">
                  <c:v>27.75</c:v>
                </c:pt>
                <c:pt idx="636">
                  <c:v>27.674999999999997</c:v>
                </c:pt>
                <c:pt idx="637">
                  <c:v>27.524999999999999</c:v>
                </c:pt>
                <c:pt idx="638">
                  <c:v>27.425000000000004</c:v>
                </c:pt>
                <c:pt idx="639">
                  <c:v>27.200000000000003</c:v>
                </c:pt>
                <c:pt idx="640">
                  <c:v>27.125</c:v>
                </c:pt>
                <c:pt idx="641">
                  <c:v>27.125</c:v>
                </c:pt>
                <c:pt idx="642">
                  <c:v>27.424999999999997</c:v>
                </c:pt>
                <c:pt idx="643">
                  <c:v>27.5</c:v>
                </c:pt>
                <c:pt idx="644">
                  <c:v>27.274999999999999</c:v>
                </c:pt>
                <c:pt idx="645">
                  <c:v>27.400000000000002</c:v>
                </c:pt>
                <c:pt idx="646">
                  <c:v>27.349999999999998</c:v>
                </c:pt>
                <c:pt idx="647">
                  <c:v>27.3</c:v>
                </c:pt>
                <c:pt idx="648">
                  <c:v>27.449999999999996</c:v>
                </c:pt>
                <c:pt idx="649">
                  <c:v>27.5</c:v>
                </c:pt>
                <c:pt idx="650">
                  <c:v>27.45</c:v>
                </c:pt>
                <c:pt idx="651">
                  <c:v>27.4</c:v>
                </c:pt>
                <c:pt idx="652">
                  <c:v>27.633333333333336</c:v>
                </c:pt>
                <c:pt idx="653">
                  <c:v>27.366666666666664</c:v>
                </c:pt>
                <c:pt idx="654">
                  <c:v>27.399999999999995</c:v>
                </c:pt>
                <c:pt idx="655">
                  <c:v>27.433333333333334</c:v>
                </c:pt>
                <c:pt idx="656">
                  <c:v>27.566666666666666</c:v>
                </c:pt>
                <c:pt idx="657">
                  <c:v>27.599999999999998</c:v>
                </c:pt>
                <c:pt idx="658">
                  <c:v>27.7</c:v>
                </c:pt>
                <c:pt idx="659">
                  <c:v>27.766666666666666</c:v>
                </c:pt>
                <c:pt idx="660">
                  <c:v>27.900000000000002</c:v>
                </c:pt>
                <c:pt idx="661">
                  <c:v>27.900000000000002</c:v>
                </c:pt>
                <c:pt idx="662">
                  <c:v>27.933333333333334</c:v>
                </c:pt>
                <c:pt idx="663">
                  <c:v>27.933333333333334</c:v>
                </c:pt>
                <c:pt idx="664">
                  <c:v>27.766666666666666</c:v>
                </c:pt>
                <c:pt idx="665">
                  <c:v>27.766666666666666</c:v>
                </c:pt>
                <c:pt idx="666">
                  <c:v>28</c:v>
                </c:pt>
                <c:pt idx="667">
                  <c:v>28</c:v>
                </c:pt>
                <c:pt idx="668">
                  <c:v>27.966666666666669</c:v>
                </c:pt>
                <c:pt idx="669">
                  <c:v>27.933333333333334</c:v>
                </c:pt>
                <c:pt idx="670">
                  <c:v>27.833333333333332</c:v>
                </c:pt>
                <c:pt idx="671">
                  <c:v>27.8</c:v>
                </c:pt>
                <c:pt idx="672">
                  <c:v>27.85</c:v>
                </c:pt>
                <c:pt idx="673">
                  <c:v>27.549999999999997</c:v>
                </c:pt>
                <c:pt idx="674">
                  <c:v>27.45</c:v>
                </c:pt>
                <c:pt idx="675">
                  <c:v>27.35</c:v>
                </c:pt>
                <c:pt idx="676">
                  <c:v>27.15</c:v>
                </c:pt>
                <c:pt idx="677">
                  <c:v>27.25</c:v>
                </c:pt>
                <c:pt idx="678">
                  <c:v>27.25</c:v>
                </c:pt>
                <c:pt idx="679">
                  <c:v>27.35</c:v>
                </c:pt>
                <c:pt idx="680">
                  <c:v>27.25</c:v>
                </c:pt>
                <c:pt idx="681">
                  <c:v>27.2</c:v>
                </c:pt>
                <c:pt idx="682">
                  <c:v>27.15</c:v>
                </c:pt>
                <c:pt idx="683">
                  <c:v>27.4</c:v>
                </c:pt>
                <c:pt idx="684">
                  <c:v>27</c:v>
                </c:pt>
                <c:pt idx="685">
                  <c:v>27.1</c:v>
                </c:pt>
                <c:pt idx="686">
                  <c:v>27.049999999999997</c:v>
                </c:pt>
                <c:pt idx="687">
                  <c:v>27.2</c:v>
                </c:pt>
                <c:pt idx="688">
                  <c:v>26.95</c:v>
                </c:pt>
                <c:pt idx="689">
                  <c:v>27.1</c:v>
                </c:pt>
                <c:pt idx="690">
                  <c:v>27</c:v>
                </c:pt>
                <c:pt idx="691">
                  <c:v>27.6</c:v>
                </c:pt>
                <c:pt idx="692">
                  <c:v>27.2</c:v>
                </c:pt>
                <c:pt idx="693">
                  <c:v>27.3</c:v>
                </c:pt>
                <c:pt idx="694">
                  <c:v>27.2</c:v>
                </c:pt>
                <c:pt idx="695">
                  <c:v>27.2</c:v>
                </c:pt>
                <c:pt idx="696">
                  <c:v>27.4</c:v>
                </c:pt>
              </c:numCache>
            </c:numRef>
          </c:yVal>
          <c:smooth val="1"/>
          <c:extLst xmlns:c16r2="http://schemas.microsoft.com/office/drawing/2015/06/chart">
            <c:ext xmlns:c16="http://schemas.microsoft.com/office/drawing/2014/chart" uri="{C3380CC4-5D6E-409C-BE32-E72D297353CC}">
              <c16:uniqueId val="{00000000-83B6-4F83-8B3A-FB7565DAFD61}"/>
            </c:ext>
          </c:extLst>
        </c:ser>
        <c:ser>
          <c:idx val="2"/>
          <c:order val="2"/>
          <c:tx>
            <c:strRef>
              <c:f>wheat!$CC$17</c:f>
              <c:strCache>
                <c:ptCount val="1"/>
                <c:pt idx="0">
                  <c:v>Pulsed humidity </c:v>
                </c:pt>
              </c:strCache>
            </c:strRef>
          </c:tx>
          <c:spPr>
            <a:ln w="22225"/>
          </c:spPr>
          <c:marker>
            <c:symbol val="triangle"/>
            <c:size val="5"/>
          </c:marker>
          <c:xVal>
            <c:numRef>
              <c:f>wheat!$AK$18:$AK$755</c:f>
              <c:numCache>
                <c:formatCode>General</c:formatCode>
                <c:ptCount val="738"/>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numCache>
            </c:numRef>
          </c:xVal>
          <c:yVal>
            <c:numRef>
              <c:f>wheat!$CC$18:$CC$751</c:f>
              <c:numCache>
                <c:formatCode>General</c:formatCode>
                <c:ptCount val="734"/>
                <c:pt idx="0">
                  <c:v>48.975000000000001</c:v>
                </c:pt>
                <c:pt idx="1">
                  <c:v>51.125</c:v>
                </c:pt>
                <c:pt idx="2">
                  <c:v>52.725000000000001</c:v>
                </c:pt>
                <c:pt idx="3">
                  <c:v>53.625</c:v>
                </c:pt>
                <c:pt idx="4">
                  <c:v>54.524999999999999</c:v>
                </c:pt>
                <c:pt idx="5">
                  <c:v>54.85</c:v>
                </c:pt>
                <c:pt idx="6">
                  <c:v>55.225000000000001</c:v>
                </c:pt>
                <c:pt idx="7">
                  <c:v>55.25</c:v>
                </c:pt>
                <c:pt idx="8">
                  <c:v>55.424999999999997</c:v>
                </c:pt>
                <c:pt idx="9">
                  <c:v>55.449999999999996</c:v>
                </c:pt>
                <c:pt idx="10">
                  <c:v>55.8</c:v>
                </c:pt>
                <c:pt idx="11">
                  <c:v>55.800000000000004</c:v>
                </c:pt>
                <c:pt idx="12">
                  <c:v>55.824999999999996</c:v>
                </c:pt>
                <c:pt idx="13">
                  <c:v>55.75</c:v>
                </c:pt>
                <c:pt idx="14">
                  <c:v>56</c:v>
                </c:pt>
                <c:pt idx="15">
                  <c:v>56.225000000000001</c:v>
                </c:pt>
                <c:pt idx="16">
                  <c:v>56.05</c:v>
                </c:pt>
                <c:pt idx="17">
                  <c:v>56.2</c:v>
                </c:pt>
                <c:pt idx="18">
                  <c:v>56.35</c:v>
                </c:pt>
                <c:pt idx="19">
                  <c:v>56.524999999999999</c:v>
                </c:pt>
                <c:pt idx="20">
                  <c:v>56.349999999999994</c:v>
                </c:pt>
                <c:pt idx="21">
                  <c:v>56.599999999999994</c:v>
                </c:pt>
                <c:pt idx="22">
                  <c:v>56.4</c:v>
                </c:pt>
                <c:pt idx="23">
                  <c:v>56.15</c:v>
                </c:pt>
                <c:pt idx="24">
                  <c:v>55.65</c:v>
                </c:pt>
                <c:pt idx="25">
                  <c:v>55.350000000000009</c:v>
                </c:pt>
                <c:pt idx="26">
                  <c:v>54.85</c:v>
                </c:pt>
                <c:pt idx="27">
                  <c:v>54.449999999999996</c:v>
                </c:pt>
                <c:pt idx="28">
                  <c:v>54.175000000000004</c:v>
                </c:pt>
                <c:pt idx="29">
                  <c:v>53.875</c:v>
                </c:pt>
                <c:pt idx="30">
                  <c:v>53.65</c:v>
                </c:pt>
                <c:pt idx="31">
                  <c:v>53.5</c:v>
                </c:pt>
                <c:pt idx="32">
                  <c:v>53.150000000000006</c:v>
                </c:pt>
                <c:pt idx="33">
                  <c:v>53.125</c:v>
                </c:pt>
                <c:pt idx="34">
                  <c:v>53.1</c:v>
                </c:pt>
                <c:pt idx="35">
                  <c:v>52.975000000000009</c:v>
                </c:pt>
                <c:pt idx="36">
                  <c:v>52.65</c:v>
                </c:pt>
                <c:pt idx="37">
                  <c:v>52.425000000000004</c:v>
                </c:pt>
                <c:pt idx="38">
                  <c:v>52.074999999999996</c:v>
                </c:pt>
                <c:pt idx="39">
                  <c:v>51.825000000000003</c:v>
                </c:pt>
                <c:pt idx="40">
                  <c:v>51.599999999999994</c:v>
                </c:pt>
                <c:pt idx="41">
                  <c:v>51.325000000000003</c:v>
                </c:pt>
                <c:pt idx="42">
                  <c:v>51.05</c:v>
                </c:pt>
                <c:pt idx="43">
                  <c:v>50.85</c:v>
                </c:pt>
                <c:pt idx="44">
                  <c:v>50.7</c:v>
                </c:pt>
                <c:pt idx="45">
                  <c:v>50.5</c:v>
                </c:pt>
                <c:pt idx="46">
                  <c:v>50.25</c:v>
                </c:pt>
                <c:pt idx="47">
                  <c:v>50.024999999999999</c:v>
                </c:pt>
                <c:pt idx="48">
                  <c:v>49.875</c:v>
                </c:pt>
                <c:pt idx="49">
                  <c:v>49.650000000000006</c:v>
                </c:pt>
                <c:pt idx="50">
                  <c:v>49.449999999999996</c:v>
                </c:pt>
                <c:pt idx="51">
                  <c:v>49.324999999999996</c:v>
                </c:pt>
                <c:pt idx="52">
                  <c:v>49.3</c:v>
                </c:pt>
                <c:pt idx="53">
                  <c:v>49.075000000000003</c:v>
                </c:pt>
                <c:pt idx="54">
                  <c:v>48.975000000000001</c:v>
                </c:pt>
                <c:pt idx="55">
                  <c:v>48.749999999999993</c:v>
                </c:pt>
                <c:pt idx="56">
                  <c:v>48.524999999999999</c:v>
                </c:pt>
                <c:pt idx="57">
                  <c:v>48.274999999999999</c:v>
                </c:pt>
                <c:pt idx="58">
                  <c:v>48.025000000000006</c:v>
                </c:pt>
                <c:pt idx="59">
                  <c:v>47.874999999999993</c:v>
                </c:pt>
                <c:pt idx="60">
                  <c:v>47.7</c:v>
                </c:pt>
                <c:pt idx="61">
                  <c:v>47.575000000000003</c:v>
                </c:pt>
                <c:pt idx="62">
                  <c:v>47.3</c:v>
                </c:pt>
                <c:pt idx="63">
                  <c:v>47.25</c:v>
                </c:pt>
                <c:pt idx="64">
                  <c:v>47.125</c:v>
                </c:pt>
                <c:pt idx="65">
                  <c:v>46.9</c:v>
                </c:pt>
                <c:pt idx="66">
                  <c:v>46.8</c:v>
                </c:pt>
                <c:pt idx="67">
                  <c:v>46.65</c:v>
                </c:pt>
                <c:pt idx="68">
                  <c:v>46.474999999999994</c:v>
                </c:pt>
                <c:pt idx="69">
                  <c:v>46.35</c:v>
                </c:pt>
                <c:pt idx="70">
                  <c:v>46.149999999999991</c:v>
                </c:pt>
                <c:pt idx="71">
                  <c:v>45.95</c:v>
                </c:pt>
                <c:pt idx="72">
                  <c:v>45.775000000000006</c:v>
                </c:pt>
                <c:pt idx="73">
                  <c:v>45.6</c:v>
                </c:pt>
                <c:pt idx="74">
                  <c:v>45.475000000000009</c:v>
                </c:pt>
                <c:pt idx="75">
                  <c:v>45.325000000000003</c:v>
                </c:pt>
                <c:pt idx="76">
                  <c:v>45.2</c:v>
                </c:pt>
                <c:pt idx="77">
                  <c:v>45.075000000000003</c:v>
                </c:pt>
                <c:pt idx="78">
                  <c:v>44.924999999999997</c:v>
                </c:pt>
                <c:pt idx="79">
                  <c:v>44.825000000000003</c:v>
                </c:pt>
                <c:pt idx="80">
                  <c:v>44.75</c:v>
                </c:pt>
                <c:pt idx="81">
                  <c:v>44.574999999999996</c:v>
                </c:pt>
                <c:pt idx="82">
                  <c:v>44.45</c:v>
                </c:pt>
                <c:pt idx="83">
                  <c:v>44.35</c:v>
                </c:pt>
                <c:pt idx="84">
                  <c:v>44.25</c:v>
                </c:pt>
                <c:pt idx="85">
                  <c:v>44.125</c:v>
                </c:pt>
                <c:pt idx="86">
                  <c:v>44</c:v>
                </c:pt>
                <c:pt idx="87">
                  <c:v>43.900000000000006</c:v>
                </c:pt>
                <c:pt idx="88">
                  <c:v>43.75</c:v>
                </c:pt>
                <c:pt idx="89">
                  <c:v>43.550000000000004</c:v>
                </c:pt>
                <c:pt idx="90">
                  <c:v>43.400000000000006</c:v>
                </c:pt>
                <c:pt idx="91">
                  <c:v>43.3</c:v>
                </c:pt>
                <c:pt idx="92">
                  <c:v>43.25</c:v>
                </c:pt>
                <c:pt idx="93">
                  <c:v>43.174999999999997</c:v>
                </c:pt>
                <c:pt idx="94">
                  <c:v>43.174999999999997</c:v>
                </c:pt>
                <c:pt idx="95">
                  <c:v>43.05</c:v>
                </c:pt>
                <c:pt idx="96">
                  <c:v>42.949999999999996</c:v>
                </c:pt>
                <c:pt idx="97">
                  <c:v>42.775000000000006</c:v>
                </c:pt>
                <c:pt idx="98">
                  <c:v>42.675000000000004</c:v>
                </c:pt>
                <c:pt idx="99">
                  <c:v>42.55</c:v>
                </c:pt>
                <c:pt idx="100">
                  <c:v>42.5</c:v>
                </c:pt>
                <c:pt idx="101">
                  <c:v>42.325000000000003</c:v>
                </c:pt>
                <c:pt idx="102">
                  <c:v>42.174999999999997</c:v>
                </c:pt>
                <c:pt idx="103">
                  <c:v>42.075000000000003</c:v>
                </c:pt>
                <c:pt idx="104">
                  <c:v>41.875</c:v>
                </c:pt>
                <c:pt idx="105">
                  <c:v>41.725000000000001</c:v>
                </c:pt>
                <c:pt idx="106">
                  <c:v>41.625</c:v>
                </c:pt>
                <c:pt idx="107">
                  <c:v>41.524999999999999</c:v>
                </c:pt>
                <c:pt idx="108">
                  <c:v>41.375</c:v>
                </c:pt>
                <c:pt idx="109">
                  <c:v>41.3</c:v>
                </c:pt>
                <c:pt idx="110">
                  <c:v>41.174999999999997</c:v>
                </c:pt>
                <c:pt idx="111">
                  <c:v>41.1</c:v>
                </c:pt>
                <c:pt idx="112">
                  <c:v>40.924999999999997</c:v>
                </c:pt>
                <c:pt idx="113">
                  <c:v>40.700000000000003</c:v>
                </c:pt>
                <c:pt idx="114">
                  <c:v>40.375</c:v>
                </c:pt>
                <c:pt idx="115">
                  <c:v>40.174999999999997</c:v>
                </c:pt>
                <c:pt idx="116">
                  <c:v>40.1</c:v>
                </c:pt>
                <c:pt idx="117">
                  <c:v>39.924999999999997</c:v>
                </c:pt>
                <c:pt idx="118">
                  <c:v>39.825000000000003</c:v>
                </c:pt>
                <c:pt idx="119">
                  <c:v>39.700000000000003</c:v>
                </c:pt>
                <c:pt idx="120">
                  <c:v>39.625</c:v>
                </c:pt>
                <c:pt idx="121">
                  <c:v>39.6</c:v>
                </c:pt>
                <c:pt idx="122">
                  <c:v>39.550000000000004</c:v>
                </c:pt>
                <c:pt idx="123">
                  <c:v>39.450000000000003</c:v>
                </c:pt>
                <c:pt idx="124">
                  <c:v>39.325000000000003</c:v>
                </c:pt>
                <c:pt idx="125">
                  <c:v>39.224999999999994</c:v>
                </c:pt>
                <c:pt idx="126">
                  <c:v>39.049999999999997</c:v>
                </c:pt>
                <c:pt idx="127">
                  <c:v>38.974999999999994</c:v>
                </c:pt>
                <c:pt idx="128">
                  <c:v>38.949999999999996</c:v>
                </c:pt>
                <c:pt idx="129">
                  <c:v>38.875</c:v>
                </c:pt>
                <c:pt idx="130">
                  <c:v>38.875</c:v>
                </c:pt>
                <c:pt idx="131">
                  <c:v>38.9</c:v>
                </c:pt>
                <c:pt idx="132">
                  <c:v>38.825000000000003</c:v>
                </c:pt>
                <c:pt idx="133">
                  <c:v>38.75</c:v>
                </c:pt>
                <c:pt idx="134">
                  <c:v>38.575000000000003</c:v>
                </c:pt>
                <c:pt idx="135">
                  <c:v>38.574999999999996</c:v>
                </c:pt>
                <c:pt idx="136">
                  <c:v>38.575000000000003</c:v>
                </c:pt>
                <c:pt idx="137">
                  <c:v>38.450000000000003</c:v>
                </c:pt>
                <c:pt idx="138">
                  <c:v>38.25</c:v>
                </c:pt>
                <c:pt idx="139">
                  <c:v>38.15</c:v>
                </c:pt>
                <c:pt idx="140">
                  <c:v>38.1</c:v>
                </c:pt>
                <c:pt idx="141">
                  <c:v>38.075000000000003</c:v>
                </c:pt>
                <c:pt idx="142">
                  <c:v>38.049999999999997</c:v>
                </c:pt>
                <c:pt idx="143">
                  <c:v>37.925000000000004</c:v>
                </c:pt>
                <c:pt idx="144">
                  <c:v>37.85</c:v>
                </c:pt>
                <c:pt idx="145">
                  <c:v>37.774999999999999</c:v>
                </c:pt>
                <c:pt idx="146">
                  <c:v>37.700000000000003</c:v>
                </c:pt>
                <c:pt idx="147">
                  <c:v>37.65</c:v>
                </c:pt>
                <c:pt idx="148">
                  <c:v>37.524999999999999</c:v>
                </c:pt>
                <c:pt idx="149">
                  <c:v>37.5</c:v>
                </c:pt>
                <c:pt idx="150">
                  <c:v>37.375</c:v>
                </c:pt>
                <c:pt idx="151">
                  <c:v>37.35</c:v>
                </c:pt>
                <c:pt idx="152">
                  <c:v>37.325000000000003</c:v>
                </c:pt>
                <c:pt idx="153">
                  <c:v>37.35</c:v>
                </c:pt>
                <c:pt idx="154">
                  <c:v>37.125</c:v>
                </c:pt>
                <c:pt idx="155">
                  <c:v>36.9</c:v>
                </c:pt>
                <c:pt idx="156">
                  <c:v>36.9</c:v>
                </c:pt>
                <c:pt idx="157">
                  <c:v>36.825000000000003</c:v>
                </c:pt>
                <c:pt idx="158">
                  <c:v>36.774999999999999</c:v>
                </c:pt>
                <c:pt idx="159">
                  <c:v>36.9</c:v>
                </c:pt>
                <c:pt idx="160">
                  <c:v>37.024999999999999</c:v>
                </c:pt>
                <c:pt idx="161">
                  <c:v>36.9</c:v>
                </c:pt>
                <c:pt idx="162">
                  <c:v>36.825000000000003</c:v>
                </c:pt>
                <c:pt idx="163">
                  <c:v>36.774999999999999</c:v>
                </c:pt>
                <c:pt idx="164">
                  <c:v>36.774999999999999</c:v>
                </c:pt>
                <c:pt idx="165">
                  <c:v>36.774999999999999</c:v>
                </c:pt>
                <c:pt idx="166">
                  <c:v>36.85</c:v>
                </c:pt>
                <c:pt idx="167">
                  <c:v>36.825000000000003</c:v>
                </c:pt>
                <c:pt idx="168">
                  <c:v>36.725000000000001</c:v>
                </c:pt>
                <c:pt idx="169">
                  <c:v>36.65</c:v>
                </c:pt>
                <c:pt idx="170">
                  <c:v>36.699999999999996</c:v>
                </c:pt>
                <c:pt idx="171">
                  <c:v>36.724999999999994</c:v>
                </c:pt>
                <c:pt idx="172">
                  <c:v>36.5</c:v>
                </c:pt>
                <c:pt idx="173">
                  <c:v>36.524999999999999</c:v>
                </c:pt>
                <c:pt idx="174">
                  <c:v>36.424999999999997</c:v>
                </c:pt>
                <c:pt idx="175">
                  <c:v>36.400000000000006</c:v>
                </c:pt>
                <c:pt idx="176">
                  <c:v>36.575000000000003</c:v>
                </c:pt>
                <c:pt idx="177">
                  <c:v>36.25</c:v>
                </c:pt>
                <c:pt idx="178">
                  <c:v>36.400000000000006</c:v>
                </c:pt>
                <c:pt idx="179">
                  <c:v>36.325000000000003</c:v>
                </c:pt>
                <c:pt idx="180">
                  <c:v>36.200000000000003</c:v>
                </c:pt>
                <c:pt idx="181">
                  <c:v>36.274999999999999</c:v>
                </c:pt>
                <c:pt idx="182">
                  <c:v>36.150000000000006</c:v>
                </c:pt>
                <c:pt idx="183">
                  <c:v>36.174999999999997</c:v>
                </c:pt>
                <c:pt idx="184">
                  <c:v>36.099999999999994</c:v>
                </c:pt>
                <c:pt idx="185">
                  <c:v>36.125</c:v>
                </c:pt>
                <c:pt idx="186">
                  <c:v>35.949999999999996</c:v>
                </c:pt>
                <c:pt idx="187">
                  <c:v>35.974999999999994</c:v>
                </c:pt>
                <c:pt idx="188">
                  <c:v>36.024999999999999</c:v>
                </c:pt>
                <c:pt idx="189">
                  <c:v>35.950000000000003</c:v>
                </c:pt>
                <c:pt idx="190">
                  <c:v>35.924999999999997</c:v>
                </c:pt>
                <c:pt idx="191">
                  <c:v>36.024999999999999</c:v>
                </c:pt>
                <c:pt idx="192">
                  <c:v>36.075000000000003</c:v>
                </c:pt>
                <c:pt idx="193">
                  <c:v>35.950000000000003</c:v>
                </c:pt>
                <c:pt idx="194">
                  <c:v>35.85</c:v>
                </c:pt>
                <c:pt idx="195">
                  <c:v>35.875</c:v>
                </c:pt>
                <c:pt idx="196">
                  <c:v>35.825000000000003</c:v>
                </c:pt>
                <c:pt idx="197">
                  <c:v>35.875</c:v>
                </c:pt>
                <c:pt idx="198">
                  <c:v>36.025000000000006</c:v>
                </c:pt>
                <c:pt idx="199">
                  <c:v>36.024999999999999</c:v>
                </c:pt>
                <c:pt idx="200">
                  <c:v>35.975000000000001</c:v>
                </c:pt>
                <c:pt idx="201">
                  <c:v>35.825000000000003</c:v>
                </c:pt>
                <c:pt idx="202">
                  <c:v>35.799999999999997</c:v>
                </c:pt>
                <c:pt idx="203">
                  <c:v>35.774999999999999</c:v>
                </c:pt>
                <c:pt idx="204">
                  <c:v>35.75</c:v>
                </c:pt>
                <c:pt idx="205">
                  <c:v>35.650000000000006</c:v>
                </c:pt>
                <c:pt idx="206">
                  <c:v>35.800000000000004</c:v>
                </c:pt>
                <c:pt idx="207">
                  <c:v>35.924999999999997</c:v>
                </c:pt>
                <c:pt idx="208">
                  <c:v>35.875</c:v>
                </c:pt>
                <c:pt idx="209">
                  <c:v>35.774999999999999</c:v>
                </c:pt>
                <c:pt idx="210">
                  <c:v>35.825000000000003</c:v>
                </c:pt>
                <c:pt idx="211">
                  <c:v>35.674999999999997</c:v>
                </c:pt>
                <c:pt idx="212">
                  <c:v>35.450000000000003</c:v>
                </c:pt>
                <c:pt idx="213">
                  <c:v>35.424999999999997</c:v>
                </c:pt>
                <c:pt idx="214">
                  <c:v>35.299999999999997</c:v>
                </c:pt>
                <c:pt idx="215">
                  <c:v>35.474999999999994</c:v>
                </c:pt>
                <c:pt idx="216">
                  <c:v>35.599999999999994</c:v>
                </c:pt>
                <c:pt idx="217">
                  <c:v>35.674999999999997</c:v>
                </c:pt>
                <c:pt idx="218">
                  <c:v>35.725000000000001</c:v>
                </c:pt>
                <c:pt idx="219">
                  <c:v>35.75</c:v>
                </c:pt>
                <c:pt idx="220">
                  <c:v>35.700000000000003</c:v>
                </c:pt>
                <c:pt idx="221">
                  <c:v>35.6</c:v>
                </c:pt>
                <c:pt idx="222">
                  <c:v>35.575000000000003</c:v>
                </c:pt>
                <c:pt idx="223">
                  <c:v>35.625</c:v>
                </c:pt>
                <c:pt idx="224">
                  <c:v>35.700000000000003</c:v>
                </c:pt>
                <c:pt idx="225">
                  <c:v>35.650000000000006</c:v>
                </c:pt>
                <c:pt idx="226">
                  <c:v>35.549999999999997</c:v>
                </c:pt>
                <c:pt idx="227">
                  <c:v>35.400000000000006</c:v>
                </c:pt>
                <c:pt idx="228">
                  <c:v>35.349999999999994</c:v>
                </c:pt>
                <c:pt idx="229">
                  <c:v>35.1</c:v>
                </c:pt>
                <c:pt idx="230">
                  <c:v>35.15</c:v>
                </c:pt>
                <c:pt idx="231">
                  <c:v>35.025000000000006</c:v>
                </c:pt>
                <c:pt idx="232">
                  <c:v>35.075000000000003</c:v>
                </c:pt>
                <c:pt idx="233">
                  <c:v>34.924999999999997</c:v>
                </c:pt>
                <c:pt idx="234">
                  <c:v>35.049999999999997</c:v>
                </c:pt>
                <c:pt idx="235">
                  <c:v>35.125</c:v>
                </c:pt>
                <c:pt idx="236">
                  <c:v>35.25</c:v>
                </c:pt>
                <c:pt idx="237">
                  <c:v>35.1</c:v>
                </c:pt>
                <c:pt idx="238">
                  <c:v>35.174999999999997</c:v>
                </c:pt>
                <c:pt idx="239">
                  <c:v>35.224999999999994</c:v>
                </c:pt>
                <c:pt idx="240">
                  <c:v>35.150000000000006</c:v>
                </c:pt>
                <c:pt idx="241">
                  <c:v>35.150000000000006</c:v>
                </c:pt>
                <c:pt idx="242">
                  <c:v>35.125</c:v>
                </c:pt>
                <c:pt idx="243">
                  <c:v>35.075000000000003</c:v>
                </c:pt>
                <c:pt idx="244">
                  <c:v>35.1</c:v>
                </c:pt>
                <c:pt idx="245">
                  <c:v>35.1</c:v>
                </c:pt>
                <c:pt idx="246">
                  <c:v>35.075000000000003</c:v>
                </c:pt>
                <c:pt idx="247">
                  <c:v>35.125</c:v>
                </c:pt>
                <c:pt idx="248">
                  <c:v>35</c:v>
                </c:pt>
                <c:pt idx="249">
                  <c:v>34.9</c:v>
                </c:pt>
                <c:pt idx="250">
                  <c:v>34.875</c:v>
                </c:pt>
                <c:pt idx="251">
                  <c:v>34.974999999999994</c:v>
                </c:pt>
                <c:pt idx="252">
                  <c:v>35.150000000000006</c:v>
                </c:pt>
                <c:pt idx="253">
                  <c:v>35.150000000000006</c:v>
                </c:pt>
                <c:pt idx="254">
                  <c:v>35.074999999999996</c:v>
                </c:pt>
                <c:pt idx="255">
                  <c:v>35.099999999999994</c:v>
                </c:pt>
                <c:pt idx="256">
                  <c:v>35.075000000000003</c:v>
                </c:pt>
                <c:pt idx="257">
                  <c:v>34.950000000000003</c:v>
                </c:pt>
                <c:pt idx="258">
                  <c:v>34.974999999999994</c:v>
                </c:pt>
                <c:pt idx="259">
                  <c:v>35</c:v>
                </c:pt>
                <c:pt idx="260">
                  <c:v>35.025000000000006</c:v>
                </c:pt>
                <c:pt idx="261">
                  <c:v>35</c:v>
                </c:pt>
                <c:pt idx="262">
                  <c:v>34.924999999999997</c:v>
                </c:pt>
                <c:pt idx="263">
                  <c:v>34.950000000000003</c:v>
                </c:pt>
                <c:pt idx="264">
                  <c:v>34.9</c:v>
                </c:pt>
                <c:pt idx="265">
                  <c:v>34.85</c:v>
                </c:pt>
                <c:pt idx="266">
                  <c:v>34.75</c:v>
                </c:pt>
                <c:pt idx="267">
                  <c:v>34.875</c:v>
                </c:pt>
                <c:pt idx="268">
                  <c:v>34.9</c:v>
                </c:pt>
                <c:pt idx="269">
                  <c:v>34.9</c:v>
                </c:pt>
                <c:pt idx="270">
                  <c:v>34.825000000000003</c:v>
                </c:pt>
                <c:pt idx="271">
                  <c:v>34.599999999999994</c:v>
                </c:pt>
                <c:pt idx="272">
                  <c:v>34.4</c:v>
                </c:pt>
                <c:pt idx="273">
                  <c:v>34.424999999999997</c:v>
                </c:pt>
                <c:pt idx="274">
                  <c:v>34.599999999999994</c:v>
                </c:pt>
                <c:pt idx="275">
                  <c:v>34.575000000000003</c:v>
                </c:pt>
                <c:pt idx="276">
                  <c:v>34.475000000000001</c:v>
                </c:pt>
                <c:pt idx="277">
                  <c:v>34.625</c:v>
                </c:pt>
                <c:pt idx="278">
                  <c:v>34.625</c:v>
                </c:pt>
                <c:pt idx="279">
                  <c:v>34.674999999999997</c:v>
                </c:pt>
                <c:pt idx="280">
                  <c:v>34.700000000000003</c:v>
                </c:pt>
                <c:pt idx="281">
                  <c:v>34.75</c:v>
                </c:pt>
                <c:pt idx="282">
                  <c:v>34.724999999999994</c:v>
                </c:pt>
                <c:pt idx="283">
                  <c:v>34.724999999999994</c:v>
                </c:pt>
                <c:pt idx="284">
                  <c:v>34.5</c:v>
                </c:pt>
                <c:pt idx="285">
                  <c:v>34.5</c:v>
                </c:pt>
                <c:pt idx="286">
                  <c:v>34.525000000000006</c:v>
                </c:pt>
                <c:pt idx="287">
                  <c:v>34.625</c:v>
                </c:pt>
                <c:pt idx="288">
                  <c:v>34.700000000000003</c:v>
                </c:pt>
                <c:pt idx="289">
                  <c:v>34.700000000000003</c:v>
                </c:pt>
                <c:pt idx="290">
                  <c:v>34.4</c:v>
                </c:pt>
                <c:pt idx="291">
                  <c:v>34.349999999999994</c:v>
                </c:pt>
                <c:pt idx="292">
                  <c:v>34.400000000000006</c:v>
                </c:pt>
                <c:pt idx="293">
                  <c:v>34.25</c:v>
                </c:pt>
                <c:pt idx="294">
                  <c:v>34.15</c:v>
                </c:pt>
                <c:pt idx="295">
                  <c:v>34.15</c:v>
                </c:pt>
                <c:pt idx="296">
                  <c:v>34.075000000000003</c:v>
                </c:pt>
                <c:pt idx="297">
                  <c:v>34.125</c:v>
                </c:pt>
                <c:pt idx="298">
                  <c:v>34.150000000000006</c:v>
                </c:pt>
                <c:pt idx="299">
                  <c:v>34.174999999999997</c:v>
                </c:pt>
                <c:pt idx="300">
                  <c:v>34.049999999999997</c:v>
                </c:pt>
                <c:pt idx="301">
                  <c:v>33.974999999999994</c:v>
                </c:pt>
                <c:pt idx="302">
                  <c:v>34</c:v>
                </c:pt>
                <c:pt idx="303">
                  <c:v>33.975000000000001</c:v>
                </c:pt>
                <c:pt idx="304">
                  <c:v>34.024999999999999</c:v>
                </c:pt>
                <c:pt idx="305">
                  <c:v>34.1</c:v>
                </c:pt>
                <c:pt idx="306">
                  <c:v>34.075000000000003</c:v>
                </c:pt>
                <c:pt idx="307">
                  <c:v>33.975000000000001</c:v>
                </c:pt>
                <c:pt idx="308">
                  <c:v>33.950000000000003</c:v>
                </c:pt>
                <c:pt idx="309">
                  <c:v>33.925000000000004</c:v>
                </c:pt>
                <c:pt idx="310">
                  <c:v>33.974999999999994</c:v>
                </c:pt>
                <c:pt idx="311">
                  <c:v>33.774999999999999</c:v>
                </c:pt>
                <c:pt idx="312">
                  <c:v>33.700000000000003</c:v>
                </c:pt>
                <c:pt idx="313">
                  <c:v>33.725000000000001</c:v>
                </c:pt>
                <c:pt idx="314">
                  <c:v>33.450000000000003</c:v>
                </c:pt>
                <c:pt idx="315">
                  <c:v>33.725000000000001</c:v>
                </c:pt>
                <c:pt idx="316">
                  <c:v>33.924999999999997</c:v>
                </c:pt>
                <c:pt idx="317">
                  <c:v>33.924999999999997</c:v>
                </c:pt>
                <c:pt idx="318">
                  <c:v>33.775000000000006</c:v>
                </c:pt>
                <c:pt idx="319">
                  <c:v>33.799999999999997</c:v>
                </c:pt>
                <c:pt idx="320">
                  <c:v>33.724999999999994</c:v>
                </c:pt>
                <c:pt idx="321">
                  <c:v>33.85</c:v>
                </c:pt>
                <c:pt idx="322">
                  <c:v>33.900000000000006</c:v>
                </c:pt>
                <c:pt idx="323">
                  <c:v>33.924999999999997</c:v>
                </c:pt>
                <c:pt idx="324">
                  <c:v>33.774999999999999</c:v>
                </c:pt>
                <c:pt idx="325">
                  <c:v>33.849999999999994</c:v>
                </c:pt>
                <c:pt idx="326">
                  <c:v>33.950000000000003</c:v>
                </c:pt>
                <c:pt idx="327">
                  <c:v>33.849999999999994</c:v>
                </c:pt>
                <c:pt idx="328">
                  <c:v>33.974999999999994</c:v>
                </c:pt>
                <c:pt idx="329">
                  <c:v>33.825000000000003</c:v>
                </c:pt>
                <c:pt idx="330">
                  <c:v>33.75</c:v>
                </c:pt>
                <c:pt idx="331">
                  <c:v>33.674999999999997</c:v>
                </c:pt>
                <c:pt idx="332">
                  <c:v>33.75</c:v>
                </c:pt>
                <c:pt idx="333">
                  <c:v>33.674999999999997</c:v>
                </c:pt>
                <c:pt idx="334">
                  <c:v>33.700000000000003</c:v>
                </c:pt>
                <c:pt idx="335">
                  <c:v>33.599999999999994</c:v>
                </c:pt>
                <c:pt idx="336">
                  <c:v>33.700000000000003</c:v>
                </c:pt>
                <c:pt idx="337">
                  <c:v>33.725000000000001</c:v>
                </c:pt>
                <c:pt idx="338">
                  <c:v>33.75</c:v>
                </c:pt>
                <c:pt idx="339">
                  <c:v>33.625</c:v>
                </c:pt>
                <c:pt idx="340">
                  <c:v>33.65</c:v>
                </c:pt>
                <c:pt idx="341">
                  <c:v>33.599999999999994</c:v>
                </c:pt>
                <c:pt idx="342">
                  <c:v>33.725000000000001</c:v>
                </c:pt>
                <c:pt idx="343">
                  <c:v>33.574999999999996</c:v>
                </c:pt>
                <c:pt idx="344">
                  <c:v>33.700000000000003</c:v>
                </c:pt>
                <c:pt idx="345">
                  <c:v>33.775000000000006</c:v>
                </c:pt>
                <c:pt idx="346">
                  <c:v>33.599999999999994</c:v>
                </c:pt>
                <c:pt idx="347">
                  <c:v>33.575000000000003</c:v>
                </c:pt>
                <c:pt idx="348">
                  <c:v>33.550000000000004</c:v>
                </c:pt>
                <c:pt idx="349">
                  <c:v>33.6</c:v>
                </c:pt>
                <c:pt idx="350">
                  <c:v>33.700000000000003</c:v>
                </c:pt>
                <c:pt idx="351">
                  <c:v>33.549999999999997</c:v>
                </c:pt>
                <c:pt idx="352">
                  <c:v>33.575000000000003</c:v>
                </c:pt>
                <c:pt idx="353">
                  <c:v>33.675000000000004</c:v>
                </c:pt>
                <c:pt idx="354">
                  <c:v>33.75</c:v>
                </c:pt>
                <c:pt idx="355">
                  <c:v>33.825000000000003</c:v>
                </c:pt>
                <c:pt idx="356">
                  <c:v>33.724999999999994</c:v>
                </c:pt>
                <c:pt idx="357">
                  <c:v>33.674999999999997</c:v>
                </c:pt>
                <c:pt idx="358">
                  <c:v>33.625</c:v>
                </c:pt>
                <c:pt idx="359">
                  <c:v>33.524999999999999</c:v>
                </c:pt>
                <c:pt idx="360">
                  <c:v>33.549999999999997</c:v>
                </c:pt>
                <c:pt idx="361">
                  <c:v>33.6</c:v>
                </c:pt>
                <c:pt idx="362">
                  <c:v>33.625</c:v>
                </c:pt>
                <c:pt idx="363">
                  <c:v>33.574999999999996</c:v>
                </c:pt>
                <c:pt idx="364">
                  <c:v>33.524999999999999</c:v>
                </c:pt>
                <c:pt idx="365">
                  <c:v>33.400000000000006</c:v>
                </c:pt>
                <c:pt idx="366">
                  <c:v>33.400000000000006</c:v>
                </c:pt>
                <c:pt idx="367">
                  <c:v>33.375</c:v>
                </c:pt>
                <c:pt idx="368">
                  <c:v>33.400000000000006</c:v>
                </c:pt>
                <c:pt idx="369">
                  <c:v>33.4</c:v>
                </c:pt>
                <c:pt idx="370">
                  <c:v>33.325000000000003</c:v>
                </c:pt>
                <c:pt idx="371">
                  <c:v>33.299999999999997</c:v>
                </c:pt>
                <c:pt idx="372">
                  <c:v>33.325000000000003</c:v>
                </c:pt>
                <c:pt idx="373">
                  <c:v>33.299999999999997</c:v>
                </c:pt>
                <c:pt idx="374">
                  <c:v>33</c:v>
                </c:pt>
                <c:pt idx="375">
                  <c:v>33.050000000000004</c:v>
                </c:pt>
                <c:pt idx="376">
                  <c:v>33.150000000000006</c:v>
                </c:pt>
                <c:pt idx="377">
                  <c:v>33.175000000000004</c:v>
                </c:pt>
                <c:pt idx="378">
                  <c:v>33.299999999999997</c:v>
                </c:pt>
                <c:pt idx="379">
                  <c:v>33.075000000000003</c:v>
                </c:pt>
                <c:pt idx="380">
                  <c:v>33.024999999999999</c:v>
                </c:pt>
                <c:pt idx="381">
                  <c:v>33.225000000000001</c:v>
                </c:pt>
                <c:pt idx="382">
                  <c:v>33.275000000000006</c:v>
                </c:pt>
                <c:pt idx="383">
                  <c:v>33.325000000000003</c:v>
                </c:pt>
                <c:pt idx="384">
                  <c:v>33.325000000000003</c:v>
                </c:pt>
                <c:pt idx="385">
                  <c:v>33.325000000000003</c:v>
                </c:pt>
                <c:pt idx="386">
                  <c:v>33.075000000000003</c:v>
                </c:pt>
                <c:pt idx="387">
                  <c:v>33.024999999999999</c:v>
                </c:pt>
                <c:pt idx="388">
                  <c:v>33.025000000000006</c:v>
                </c:pt>
                <c:pt idx="389">
                  <c:v>33.024999999999999</c:v>
                </c:pt>
                <c:pt idx="390">
                  <c:v>33</c:v>
                </c:pt>
                <c:pt idx="391">
                  <c:v>33.225000000000001</c:v>
                </c:pt>
                <c:pt idx="392">
                  <c:v>33.375</c:v>
                </c:pt>
                <c:pt idx="393">
                  <c:v>33.325000000000003</c:v>
                </c:pt>
                <c:pt idx="394">
                  <c:v>33.4</c:v>
                </c:pt>
                <c:pt idx="395">
                  <c:v>33.225000000000001</c:v>
                </c:pt>
                <c:pt idx="396">
                  <c:v>33.075000000000003</c:v>
                </c:pt>
                <c:pt idx="397">
                  <c:v>33.049999999999997</c:v>
                </c:pt>
                <c:pt idx="398">
                  <c:v>33.024999999999999</c:v>
                </c:pt>
                <c:pt idx="399">
                  <c:v>32.975000000000001</c:v>
                </c:pt>
                <c:pt idx="400">
                  <c:v>33.049999999999997</c:v>
                </c:pt>
                <c:pt idx="401">
                  <c:v>32.924999999999997</c:v>
                </c:pt>
                <c:pt idx="402">
                  <c:v>32.825000000000003</c:v>
                </c:pt>
                <c:pt idx="403">
                  <c:v>33</c:v>
                </c:pt>
                <c:pt idx="404">
                  <c:v>32.975000000000001</c:v>
                </c:pt>
                <c:pt idx="405">
                  <c:v>33.075000000000003</c:v>
                </c:pt>
                <c:pt idx="406">
                  <c:v>32.949999999999996</c:v>
                </c:pt>
                <c:pt idx="407">
                  <c:v>33.049999999999997</c:v>
                </c:pt>
                <c:pt idx="408">
                  <c:v>32.950000000000003</c:v>
                </c:pt>
                <c:pt idx="409">
                  <c:v>32.65</c:v>
                </c:pt>
                <c:pt idx="410">
                  <c:v>32.699999999999996</c:v>
                </c:pt>
                <c:pt idx="411">
                  <c:v>32.700000000000003</c:v>
                </c:pt>
                <c:pt idx="412">
                  <c:v>32.774999999999999</c:v>
                </c:pt>
                <c:pt idx="413">
                  <c:v>32.800000000000004</c:v>
                </c:pt>
                <c:pt idx="414">
                  <c:v>32.9</c:v>
                </c:pt>
                <c:pt idx="415">
                  <c:v>32.65</c:v>
                </c:pt>
                <c:pt idx="416">
                  <c:v>32.925000000000004</c:v>
                </c:pt>
                <c:pt idx="417">
                  <c:v>32.9</c:v>
                </c:pt>
                <c:pt idx="418">
                  <c:v>32.950000000000003</c:v>
                </c:pt>
                <c:pt idx="419">
                  <c:v>32.900000000000006</c:v>
                </c:pt>
                <c:pt idx="420">
                  <c:v>33</c:v>
                </c:pt>
                <c:pt idx="421">
                  <c:v>33.049999999999997</c:v>
                </c:pt>
                <c:pt idx="422">
                  <c:v>32.974999999999994</c:v>
                </c:pt>
                <c:pt idx="423">
                  <c:v>32.950000000000003</c:v>
                </c:pt>
                <c:pt idx="424">
                  <c:v>32.975000000000001</c:v>
                </c:pt>
                <c:pt idx="425">
                  <c:v>32.975000000000001</c:v>
                </c:pt>
                <c:pt idx="426">
                  <c:v>32.975000000000001</c:v>
                </c:pt>
                <c:pt idx="427">
                  <c:v>32.924999999999997</c:v>
                </c:pt>
                <c:pt idx="428">
                  <c:v>32.975000000000001</c:v>
                </c:pt>
                <c:pt idx="429">
                  <c:v>33.099999999999994</c:v>
                </c:pt>
                <c:pt idx="430">
                  <c:v>33.049999999999997</c:v>
                </c:pt>
                <c:pt idx="431">
                  <c:v>33.174999999999997</c:v>
                </c:pt>
                <c:pt idx="432">
                  <c:v>33.274999999999999</c:v>
                </c:pt>
                <c:pt idx="433">
                  <c:v>33.225000000000001</c:v>
                </c:pt>
                <c:pt idx="434">
                  <c:v>33.200000000000003</c:v>
                </c:pt>
                <c:pt idx="435">
                  <c:v>33.174999999999997</c:v>
                </c:pt>
                <c:pt idx="436">
                  <c:v>33.174999999999997</c:v>
                </c:pt>
                <c:pt idx="437">
                  <c:v>33.125</c:v>
                </c:pt>
                <c:pt idx="438">
                  <c:v>33.024999999999999</c:v>
                </c:pt>
                <c:pt idx="439">
                  <c:v>33.050000000000004</c:v>
                </c:pt>
                <c:pt idx="440">
                  <c:v>33.075000000000003</c:v>
                </c:pt>
                <c:pt idx="441">
                  <c:v>33.049999999999997</c:v>
                </c:pt>
                <c:pt idx="442">
                  <c:v>33.075000000000003</c:v>
                </c:pt>
                <c:pt idx="443">
                  <c:v>33</c:v>
                </c:pt>
                <c:pt idx="444">
                  <c:v>32.875</c:v>
                </c:pt>
                <c:pt idx="445">
                  <c:v>32.824999999999996</c:v>
                </c:pt>
                <c:pt idx="446">
                  <c:v>32.65</c:v>
                </c:pt>
                <c:pt idx="447">
                  <c:v>32.75</c:v>
                </c:pt>
                <c:pt idx="448">
                  <c:v>32.725000000000001</c:v>
                </c:pt>
                <c:pt idx="449">
                  <c:v>32.700000000000003</c:v>
                </c:pt>
                <c:pt idx="450">
                  <c:v>32.65</c:v>
                </c:pt>
                <c:pt idx="451">
                  <c:v>32.800000000000004</c:v>
                </c:pt>
                <c:pt idx="452">
                  <c:v>32.774999999999999</c:v>
                </c:pt>
                <c:pt idx="453">
                  <c:v>32.775000000000006</c:v>
                </c:pt>
                <c:pt idx="454">
                  <c:v>32.75</c:v>
                </c:pt>
                <c:pt idx="455">
                  <c:v>32.575000000000003</c:v>
                </c:pt>
                <c:pt idx="456">
                  <c:v>32.674999999999997</c:v>
                </c:pt>
                <c:pt idx="457">
                  <c:v>32.625</c:v>
                </c:pt>
                <c:pt idx="458">
                  <c:v>32.549999999999997</c:v>
                </c:pt>
                <c:pt idx="459">
                  <c:v>32.549999999999997</c:v>
                </c:pt>
                <c:pt idx="460">
                  <c:v>32.575000000000003</c:v>
                </c:pt>
                <c:pt idx="461">
                  <c:v>32.549999999999997</c:v>
                </c:pt>
                <c:pt idx="462">
                  <c:v>32.474999999999994</c:v>
                </c:pt>
                <c:pt idx="463">
                  <c:v>32.625</c:v>
                </c:pt>
                <c:pt idx="464">
                  <c:v>32.65</c:v>
                </c:pt>
                <c:pt idx="465">
                  <c:v>32.625</c:v>
                </c:pt>
                <c:pt idx="466">
                  <c:v>32.524999999999999</c:v>
                </c:pt>
                <c:pt idx="467">
                  <c:v>32.450000000000003</c:v>
                </c:pt>
                <c:pt idx="468">
                  <c:v>32.375</c:v>
                </c:pt>
                <c:pt idx="469">
                  <c:v>32.299999999999997</c:v>
                </c:pt>
                <c:pt idx="470">
                  <c:v>32.200000000000003</c:v>
                </c:pt>
                <c:pt idx="471">
                  <c:v>32.25</c:v>
                </c:pt>
                <c:pt idx="472">
                  <c:v>32.174999999999997</c:v>
                </c:pt>
                <c:pt idx="473">
                  <c:v>32.025000000000006</c:v>
                </c:pt>
                <c:pt idx="474">
                  <c:v>32.15</c:v>
                </c:pt>
                <c:pt idx="475">
                  <c:v>32.200000000000003</c:v>
                </c:pt>
                <c:pt idx="476">
                  <c:v>32.15</c:v>
                </c:pt>
                <c:pt idx="477">
                  <c:v>32.075000000000003</c:v>
                </c:pt>
                <c:pt idx="478">
                  <c:v>31.924999999999997</c:v>
                </c:pt>
                <c:pt idx="479">
                  <c:v>32</c:v>
                </c:pt>
                <c:pt idx="480">
                  <c:v>31.9</c:v>
                </c:pt>
                <c:pt idx="481">
                  <c:v>32</c:v>
                </c:pt>
                <c:pt idx="482">
                  <c:v>32.200000000000003</c:v>
                </c:pt>
                <c:pt idx="483">
                  <c:v>32.225000000000001</c:v>
                </c:pt>
                <c:pt idx="484">
                  <c:v>32.274999999999999</c:v>
                </c:pt>
                <c:pt idx="485">
                  <c:v>32.349999999999994</c:v>
                </c:pt>
                <c:pt idx="486">
                  <c:v>32.299999999999997</c:v>
                </c:pt>
                <c:pt idx="487">
                  <c:v>32.274999999999999</c:v>
                </c:pt>
                <c:pt idx="488">
                  <c:v>32.25</c:v>
                </c:pt>
                <c:pt idx="489">
                  <c:v>32.300000000000004</c:v>
                </c:pt>
                <c:pt idx="490">
                  <c:v>32.224999999999994</c:v>
                </c:pt>
                <c:pt idx="491">
                  <c:v>32.150000000000006</c:v>
                </c:pt>
                <c:pt idx="492">
                  <c:v>32.125</c:v>
                </c:pt>
                <c:pt idx="493">
                  <c:v>32.049999999999997</c:v>
                </c:pt>
                <c:pt idx="494">
                  <c:v>32.049999999999997</c:v>
                </c:pt>
                <c:pt idx="495">
                  <c:v>31.875</c:v>
                </c:pt>
                <c:pt idx="496">
                  <c:v>31.8</c:v>
                </c:pt>
                <c:pt idx="497">
                  <c:v>31.75</c:v>
                </c:pt>
                <c:pt idx="498">
                  <c:v>31.824999999999999</c:v>
                </c:pt>
                <c:pt idx="499">
                  <c:v>31.774999999999999</c:v>
                </c:pt>
                <c:pt idx="500">
                  <c:v>31.75</c:v>
                </c:pt>
                <c:pt idx="501">
                  <c:v>31.774999999999999</c:v>
                </c:pt>
                <c:pt idx="502">
                  <c:v>31.650000000000002</c:v>
                </c:pt>
                <c:pt idx="503">
                  <c:v>31.45</c:v>
                </c:pt>
                <c:pt idx="504">
                  <c:v>31.35</c:v>
                </c:pt>
                <c:pt idx="505">
                  <c:v>31.5</c:v>
                </c:pt>
                <c:pt idx="506">
                  <c:v>31.549999999999997</c:v>
                </c:pt>
                <c:pt idx="507">
                  <c:v>31.5</c:v>
                </c:pt>
                <c:pt idx="508">
                  <c:v>31.4</c:v>
                </c:pt>
                <c:pt idx="509">
                  <c:v>31.45</c:v>
                </c:pt>
                <c:pt idx="510">
                  <c:v>31.425000000000001</c:v>
                </c:pt>
                <c:pt idx="511">
                  <c:v>31.274999999999999</c:v>
                </c:pt>
                <c:pt idx="512">
                  <c:v>31.225000000000001</c:v>
                </c:pt>
                <c:pt idx="513">
                  <c:v>31.15</c:v>
                </c:pt>
                <c:pt idx="514">
                  <c:v>31</c:v>
                </c:pt>
                <c:pt idx="515">
                  <c:v>30.85</c:v>
                </c:pt>
                <c:pt idx="516">
                  <c:v>30.975000000000001</c:v>
                </c:pt>
                <c:pt idx="517">
                  <c:v>30.95</c:v>
                </c:pt>
                <c:pt idx="518">
                  <c:v>31.049999999999997</c:v>
                </c:pt>
                <c:pt idx="519">
                  <c:v>30.849999999999998</c:v>
                </c:pt>
                <c:pt idx="520">
                  <c:v>31.025000000000002</c:v>
                </c:pt>
                <c:pt idx="521">
                  <c:v>31.024999999999999</c:v>
                </c:pt>
                <c:pt idx="522">
                  <c:v>30.95</c:v>
                </c:pt>
                <c:pt idx="523">
                  <c:v>30.950000000000003</c:v>
                </c:pt>
                <c:pt idx="524">
                  <c:v>30.849999999999998</c:v>
                </c:pt>
                <c:pt idx="525">
                  <c:v>30.925000000000001</c:v>
                </c:pt>
                <c:pt idx="526">
                  <c:v>30.774999999999999</c:v>
                </c:pt>
                <c:pt idx="527">
                  <c:v>30.675000000000001</c:v>
                </c:pt>
                <c:pt idx="528">
                  <c:v>30.625</c:v>
                </c:pt>
                <c:pt idx="529">
                  <c:v>30.55</c:v>
                </c:pt>
                <c:pt idx="530">
                  <c:v>30.675000000000001</c:v>
                </c:pt>
                <c:pt idx="531">
                  <c:v>30.824999999999999</c:v>
                </c:pt>
                <c:pt idx="532">
                  <c:v>30.925000000000001</c:v>
                </c:pt>
                <c:pt idx="533">
                  <c:v>30.875000000000004</c:v>
                </c:pt>
                <c:pt idx="534">
                  <c:v>30.774999999999999</c:v>
                </c:pt>
                <c:pt idx="535">
                  <c:v>30.599999999999998</c:v>
                </c:pt>
                <c:pt idx="536">
                  <c:v>30.699999999999996</c:v>
                </c:pt>
                <c:pt idx="537">
                  <c:v>30.7</c:v>
                </c:pt>
                <c:pt idx="538">
                  <c:v>30.574999999999996</c:v>
                </c:pt>
                <c:pt idx="539">
                  <c:v>30.549999999999997</c:v>
                </c:pt>
                <c:pt idx="540">
                  <c:v>30.650000000000002</c:v>
                </c:pt>
                <c:pt idx="541">
                  <c:v>30.725000000000001</c:v>
                </c:pt>
                <c:pt idx="542">
                  <c:v>30.800000000000004</c:v>
                </c:pt>
                <c:pt idx="543">
                  <c:v>30.675000000000004</c:v>
                </c:pt>
                <c:pt idx="544">
                  <c:v>30.6</c:v>
                </c:pt>
                <c:pt idx="545">
                  <c:v>30.475000000000001</c:v>
                </c:pt>
                <c:pt idx="546">
                  <c:v>30.324999999999999</c:v>
                </c:pt>
                <c:pt idx="547">
                  <c:v>30.35</c:v>
                </c:pt>
                <c:pt idx="548">
                  <c:v>30.4</c:v>
                </c:pt>
                <c:pt idx="549">
                  <c:v>30.5</c:v>
                </c:pt>
                <c:pt idx="550">
                  <c:v>30.55</c:v>
                </c:pt>
                <c:pt idx="551">
                  <c:v>30.525000000000002</c:v>
                </c:pt>
                <c:pt idx="552">
                  <c:v>30.5</c:v>
                </c:pt>
                <c:pt idx="553">
                  <c:v>30.474999999999998</c:v>
                </c:pt>
                <c:pt idx="554">
                  <c:v>30.475000000000001</c:v>
                </c:pt>
                <c:pt idx="555">
                  <c:v>30.575000000000003</c:v>
                </c:pt>
                <c:pt idx="556">
                  <c:v>30.6</c:v>
                </c:pt>
                <c:pt idx="557">
                  <c:v>30.6</c:v>
                </c:pt>
                <c:pt idx="558">
                  <c:v>30.574999999999999</c:v>
                </c:pt>
                <c:pt idx="559">
                  <c:v>30.424999999999997</c:v>
                </c:pt>
                <c:pt idx="560">
                  <c:v>30.35</c:v>
                </c:pt>
                <c:pt idx="561">
                  <c:v>30.575000000000003</c:v>
                </c:pt>
                <c:pt idx="562">
                  <c:v>30.65</c:v>
                </c:pt>
                <c:pt idx="563">
                  <c:v>30.774999999999999</c:v>
                </c:pt>
                <c:pt idx="564">
                  <c:v>30.550000000000004</c:v>
                </c:pt>
                <c:pt idx="565">
                  <c:v>30.524999999999999</c:v>
                </c:pt>
                <c:pt idx="566">
                  <c:v>30.575000000000003</c:v>
                </c:pt>
                <c:pt idx="567">
                  <c:v>30.449999999999996</c:v>
                </c:pt>
                <c:pt idx="568">
                  <c:v>30.65</c:v>
                </c:pt>
                <c:pt idx="569">
                  <c:v>30.774999999999999</c:v>
                </c:pt>
                <c:pt idx="570">
                  <c:v>30.6</c:v>
                </c:pt>
                <c:pt idx="571">
                  <c:v>30.675000000000004</c:v>
                </c:pt>
                <c:pt idx="572">
                  <c:v>30.675000000000001</c:v>
                </c:pt>
                <c:pt idx="573">
                  <c:v>30.674999999999997</c:v>
                </c:pt>
                <c:pt idx="574">
                  <c:v>30.675000000000001</c:v>
                </c:pt>
                <c:pt idx="575">
                  <c:v>30.625</c:v>
                </c:pt>
                <c:pt idx="576">
                  <c:v>30.625</c:v>
                </c:pt>
                <c:pt idx="577">
                  <c:v>30.725000000000001</c:v>
                </c:pt>
                <c:pt idx="578">
                  <c:v>30.7</c:v>
                </c:pt>
                <c:pt idx="579">
                  <c:v>30.725000000000001</c:v>
                </c:pt>
                <c:pt idx="580">
                  <c:v>30.775000000000002</c:v>
                </c:pt>
                <c:pt idx="581">
                  <c:v>30.85</c:v>
                </c:pt>
                <c:pt idx="582">
                  <c:v>30.875</c:v>
                </c:pt>
                <c:pt idx="583">
                  <c:v>30.9</c:v>
                </c:pt>
                <c:pt idx="584">
                  <c:v>30.975000000000001</c:v>
                </c:pt>
                <c:pt idx="585">
                  <c:v>31.074999999999999</c:v>
                </c:pt>
                <c:pt idx="586">
                  <c:v>31.15</c:v>
                </c:pt>
                <c:pt idx="587">
                  <c:v>31.174999999999997</c:v>
                </c:pt>
                <c:pt idx="588">
                  <c:v>31.150000000000002</c:v>
                </c:pt>
                <c:pt idx="589">
                  <c:v>31.05</c:v>
                </c:pt>
                <c:pt idx="590">
                  <c:v>31.275000000000002</c:v>
                </c:pt>
                <c:pt idx="591">
                  <c:v>31.25</c:v>
                </c:pt>
                <c:pt idx="592">
                  <c:v>31.224999999999998</c:v>
                </c:pt>
                <c:pt idx="593">
                  <c:v>31.074999999999999</c:v>
                </c:pt>
                <c:pt idx="594">
                  <c:v>31.074999999999999</c:v>
                </c:pt>
                <c:pt idx="595">
                  <c:v>31.099999999999998</c:v>
                </c:pt>
                <c:pt idx="596">
                  <c:v>31.074999999999999</c:v>
                </c:pt>
                <c:pt idx="597">
                  <c:v>31.075000000000003</c:v>
                </c:pt>
                <c:pt idx="598">
                  <c:v>31.174999999999997</c:v>
                </c:pt>
                <c:pt idx="599">
                  <c:v>31.15</c:v>
                </c:pt>
                <c:pt idx="600">
                  <c:v>31.125000000000004</c:v>
                </c:pt>
                <c:pt idx="601">
                  <c:v>31.1</c:v>
                </c:pt>
                <c:pt idx="602">
                  <c:v>31.174999999999997</c:v>
                </c:pt>
                <c:pt idx="603">
                  <c:v>31.25</c:v>
                </c:pt>
                <c:pt idx="604">
                  <c:v>31.125</c:v>
                </c:pt>
                <c:pt idx="605">
                  <c:v>31.124999999999996</c:v>
                </c:pt>
                <c:pt idx="606">
                  <c:v>31.15</c:v>
                </c:pt>
                <c:pt idx="607">
                  <c:v>30.75</c:v>
                </c:pt>
                <c:pt idx="608">
                  <c:v>30.650000000000002</c:v>
                </c:pt>
                <c:pt idx="609">
                  <c:v>30.7</c:v>
                </c:pt>
                <c:pt idx="610">
                  <c:v>30.925000000000001</c:v>
                </c:pt>
                <c:pt idx="611">
                  <c:v>31.049999999999997</c:v>
                </c:pt>
                <c:pt idx="612">
                  <c:v>30.875</c:v>
                </c:pt>
                <c:pt idx="613">
                  <c:v>30.824999999999996</c:v>
                </c:pt>
                <c:pt idx="614">
                  <c:v>30.950000000000003</c:v>
                </c:pt>
                <c:pt idx="615">
                  <c:v>31.025000000000002</c:v>
                </c:pt>
                <c:pt idx="616">
                  <c:v>31</c:v>
                </c:pt>
                <c:pt idx="617">
                  <c:v>31.099999999999998</c:v>
                </c:pt>
                <c:pt idx="618">
                  <c:v>31.125</c:v>
                </c:pt>
                <c:pt idx="619">
                  <c:v>31.1</c:v>
                </c:pt>
                <c:pt idx="620">
                  <c:v>30.975000000000001</c:v>
                </c:pt>
                <c:pt idx="621">
                  <c:v>31</c:v>
                </c:pt>
                <c:pt idx="622">
                  <c:v>31.074999999999999</c:v>
                </c:pt>
                <c:pt idx="623">
                  <c:v>31.024999999999999</c:v>
                </c:pt>
                <c:pt idx="624">
                  <c:v>31.075000000000003</c:v>
                </c:pt>
                <c:pt idx="625">
                  <c:v>30.875</c:v>
                </c:pt>
                <c:pt idx="626">
                  <c:v>30.824999999999999</c:v>
                </c:pt>
                <c:pt idx="627">
                  <c:v>30.75</c:v>
                </c:pt>
                <c:pt idx="628">
                  <c:v>30.85</c:v>
                </c:pt>
                <c:pt idx="629">
                  <c:v>30.849999999999998</c:v>
                </c:pt>
                <c:pt idx="630">
                  <c:v>30.75</c:v>
                </c:pt>
                <c:pt idx="631">
                  <c:v>30.9</c:v>
                </c:pt>
                <c:pt idx="632">
                  <c:v>31.074999999999999</c:v>
                </c:pt>
                <c:pt idx="633">
                  <c:v>30.975000000000001</c:v>
                </c:pt>
                <c:pt idx="634">
                  <c:v>31.05</c:v>
                </c:pt>
                <c:pt idx="635">
                  <c:v>31.1</c:v>
                </c:pt>
                <c:pt idx="636">
                  <c:v>31.175000000000001</c:v>
                </c:pt>
                <c:pt idx="637">
                  <c:v>31.099999999999998</c:v>
                </c:pt>
                <c:pt idx="638">
                  <c:v>30.824999999999999</c:v>
                </c:pt>
                <c:pt idx="639">
                  <c:v>30.725000000000001</c:v>
                </c:pt>
                <c:pt idx="640">
                  <c:v>30.75</c:v>
                </c:pt>
                <c:pt idx="641">
                  <c:v>30.6</c:v>
                </c:pt>
                <c:pt idx="642">
                  <c:v>30.624999999999996</c:v>
                </c:pt>
                <c:pt idx="643">
                  <c:v>30.700000000000003</c:v>
                </c:pt>
                <c:pt idx="644">
                  <c:v>30.774999999999999</c:v>
                </c:pt>
                <c:pt idx="645">
                  <c:v>30.9</c:v>
                </c:pt>
                <c:pt idx="646">
                  <c:v>31.074999999999999</c:v>
                </c:pt>
                <c:pt idx="647">
                  <c:v>31.200000000000003</c:v>
                </c:pt>
                <c:pt idx="648">
                  <c:v>31.3</c:v>
                </c:pt>
                <c:pt idx="649">
                  <c:v>31.3</c:v>
                </c:pt>
                <c:pt idx="650">
                  <c:v>31.25</c:v>
                </c:pt>
                <c:pt idx="651">
                  <c:v>31.2</c:v>
                </c:pt>
                <c:pt idx="652">
                  <c:v>31.099999999999998</c:v>
                </c:pt>
                <c:pt idx="653">
                  <c:v>31.025000000000002</c:v>
                </c:pt>
                <c:pt idx="654">
                  <c:v>31.05</c:v>
                </c:pt>
                <c:pt idx="655">
                  <c:v>31.075000000000003</c:v>
                </c:pt>
                <c:pt idx="656">
                  <c:v>31.1</c:v>
                </c:pt>
                <c:pt idx="657">
                  <c:v>31.15</c:v>
                </c:pt>
                <c:pt idx="658">
                  <c:v>31.25</c:v>
                </c:pt>
                <c:pt idx="659">
                  <c:v>31.35</c:v>
                </c:pt>
                <c:pt idx="660">
                  <c:v>31.25</c:v>
                </c:pt>
                <c:pt idx="661">
                  <c:v>31.274999999999999</c:v>
                </c:pt>
                <c:pt idx="662">
                  <c:v>30.400000000000002</c:v>
                </c:pt>
                <c:pt idx="663">
                  <c:v>30.5</c:v>
                </c:pt>
                <c:pt idx="664">
                  <c:v>30.366666666666664</c:v>
                </c:pt>
                <c:pt idx="665">
                  <c:v>30.466666666666669</c:v>
                </c:pt>
                <c:pt idx="666">
                  <c:v>30.599999999999998</c:v>
                </c:pt>
                <c:pt idx="667">
                  <c:v>30.633333333333336</c:v>
                </c:pt>
                <c:pt idx="668">
                  <c:v>30.633333333333336</c:v>
                </c:pt>
                <c:pt idx="669">
                  <c:v>30.666666666666668</c:v>
                </c:pt>
                <c:pt idx="670">
                  <c:v>30.599999999999998</c:v>
                </c:pt>
                <c:pt idx="671">
                  <c:v>30.766666666666669</c:v>
                </c:pt>
                <c:pt idx="672">
                  <c:v>30.7</c:v>
                </c:pt>
                <c:pt idx="673">
                  <c:v>30.599999999999998</c:v>
                </c:pt>
                <c:pt idx="674">
                  <c:v>30.5</c:v>
                </c:pt>
              </c:numCache>
            </c:numRef>
          </c:yVal>
          <c:smooth val="1"/>
          <c:extLst xmlns:c16r2="http://schemas.microsoft.com/office/drawing/2015/06/chart">
            <c:ext xmlns:c16="http://schemas.microsoft.com/office/drawing/2014/chart" uri="{C3380CC4-5D6E-409C-BE32-E72D297353CC}">
              <c16:uniqueId val="{00000001-83B6-4F83-8B3A-FB7565DAFD61}"/>
            </c:ext>
          </c:extLst>
        </c:ser>
        <c:dLbls>
          <c:showLegendKey val="0"/>
          <c:showVal val="0"/>
          <c:showCatName val="0"/>
          <c:showSerName val="0"/>
          <c:showPercent val="0"/>
          <c:showBubbleSize val="0"/>
        </c:dLbls>
        <c:axId val="526161024"/>
        <c:axId val="526162944"/>
      </c:scatterChart>
      <c:scatterChart>
        <c:scatterStyle val="smoothMarker"/>
        <c:varyColors val="0"/>
        <c:ser>
          <c:idx val="1"/>
          <c:order val="1"/>
          <c:tx>
            <c:strRef>
              <c:f>wheat!$CB$17</c:f>
              <c:strCache>
                <c:ptCount val="1"/>
                <c:pt idx="0">
                  <c:v>Continuous temperature </c:v>
                </c:pt>
              </c:strCache>
            </c:strRef>
          </c:tx>
          <c:spPr>
            <a:ln w="22225"/>
          </c:spPr>
          <c:marker>
            <c:symbol val="square"/>
            <c:size val="5"/>
          </c:marker>
          <c:xVal>
            <c:numRef>
              <c:f>wheat!$AK$18:$AK$755</c:f>
              <c:numCache>
                <c:formatCode>General</c:formatCode>
                <c:ptCount val="738"/>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numCache>
            </c:numRef>
          </c:xVal>
          <c:yVal>
            <c:numRef>
              <c:f>wheat!$CB$18:$CB$751</c:f>
              <c:numCache>
                <c:formatCode>General</c:formatCode>
                <c:ptCount val="734"/>
                <c:pt idx="0">
                  <c:v>24.324999999999999</c:v>
                </c:pt>
                <c:pt idx="1">
                  <c:v>24.349999999999998</c:v>
                </c:pt>
                <c:pt idx="2">
                  <c:v>24.374999999999996</c:v>
                </c:pt>
                <c:pt idx="3">
                  <c:v>24.374999999999996</c:v>
                </c:pt>
                <c:pt idx="4">
                  <c:v>24.374999999999996</c:v>
                </c:pt>
                <c:pt idx="5">
                  <c:v>24.374999999999996</c:v>
                </c:pt>
                <c:pt idx="6">
                  <c:v>24.374999999999996</c:v>
                </c:pt>
                <c:pt idx="7">
                  <c:v>24.4</c:v>
                </c:pt>
                <c:pt idx="8">
                  <c:v>24.4</c:v>
                </c:pt>
                <c:pt idx="9">
                  <c:v>24.4</c:v>
                </c:pt>
                <c:pt idx="10">
                  <c:v>24.424999999999997</c:v>
                </c:pt>
                <c:pt idx="11">
                  <c:v>24.4</c:v>
                </c:pt>
                <c:pt idx="12">
                  <c:v>24.4</c:v>
                </c:pt>
                <c:pt idx="13">
                  <c:v>24.424999999999997</c:v>
                </c:pt>
                <c:pt idx="14">
                  <c:v>24.450000000000003</c:v>
                </c:pt>
                <c:pt idx="15">
                  <c:v>24.450000000000003</c:v>
                </c:pt>
                <c:pt idx="16">
                  <c:v>24.475000000000001</c:v>
                </c:pt>
                <c:pt idx="17">
                  <c:v>24.450000000000003</c:v>
                </c:pt>
                <c:pt idx="18">
                  <c:v>24.475000000000001</c:v>
                </c:pt>
                <c:pt idx="19">
                  <c:v>24.475000000000001</c:v>
                </c:pt>
                <c:pt idx="20">
                  <c:v>24.475000000000001</c:v>
                </c:pt>
                <c:pt idx="21">
                  <c:v>24.5</c:v>
                </c:pt>
                <c:pt idx="22">
                  <c:v>24.5</c:v>
                </c:pt>
                <c:pt idx="23">
                  <c:v>24.524999999999999</c:v>
                </c:pt>
                <c:pt idx="24">
                  <c:v>24.524999999999999</c:v>
                </c:pt>
                <c:pt idx="25">
                  <c:v>24.524999999999999</c:v>
                </c:pt>
                <c:pt idx="26">
                  <c:v>24.524999999999999</c:v>
                </c:pt>
                <c:pt idx="27">
                  <c:v>24.524999999999999</c:v>
                </c:pt>
                <c:pt idx="28">
                  <c:v>24.524999999999999</c:v>
                </c:pt>
                <c:pt idx="29">
                  <c:v>24.524999999999999</c:v>
                </c:pt>
                <c:pt idx="30">
                  <c:v>24.574999999999999</c:v>
                </c:pt>
                <c:pt idx="31">
                  <c:v>24.524999999999999</c:v>
                </c:pt>
                <c:pt idx="32">
                  <c:v>24.55</c:v>
                </c:pt>
                <c:pt idx="33">
                  <c:v>24.524999999999999</c:v>
                </c:pt>
                <c:pt idx="34">
                  <c:v>24.549999999999997</c:v>
                </c:pt>
                <c:pt idx="35">
                  <c:v>24.55</c:v>
                </c:pt>
                <c:pt idx="36">
                  <c:v>24.55</c:v>
                </c:pt>
                <c:pt idx="37">
                  <c:v>24.55</c:v>
                </c:pt>
                <c:pt idx="38">
                  <c:v>24.574999999999999</c:v>
                </c:pt>
                <c:pt idx="39">
                  <c:v>24.599999999999998</c:v>
                </c:pt>
                <c:pt idx="40">
                  <c:v>24.574999999999999</c:v>
                </c:pt>
                <c:pt idx="41">
                  <c:v>24.574999999999999</c:v>
                </c:pt>
                <c:pt idx="42">
                  <c:v>24.574999999999999</c:v>
                </c:pt>
                <c:pt idx="43">
                  <c:v>24.574999999999999</c:v>
                </c:pt>
                <c:pt idx="44">
                  <c:v>24.6</c:v>
                </c:pt>
                <c:pt idx="45">
                  <c:v>24.6</c:v>
                </c:pt>
                <c:pt idx="46">
                  <c:v>24.6</c:v>
                </c:pt>
                <c:pt idx="47">
                  <c:v>24.6</c:v>
                </c:pt>
                <c:pt idx="48">
                  <c:v>24.6</c:v>
                </c:pt>
                <c:pt idx="49">
                  <c:v>24.6</c:v>
                </c:pt>
                <c:pt idx="50">
                  <c:v>24.6</c:v>
                </c:pt>
                <c:pt idx="51">
                  <c:v>24.6</c:v>
                </c:pt>
                <c:pt idx="52">
                  <c:v>24.625</c:v>
                </c:pt>
                <c:pt idx="53">
                  <c:v>24.65</c:v>
                </c:pt>
                <c:pt idx="54">
                  <c:v>24.625</c:v>
                </c:pt>
                <c:pt idx="55">
                  <c:v>24.65</c:v>
                </c:pt>
                <c:pt idx="56">
                  <c:v>24.625</c:v>
                </c:pt>
                <c:pt idx="57">
                  <c:v>24.65</c:v>
                </c:pt>
                <c:pt idx="58">
                  <c:v>24.65</c:v>
                </c:pt>
                <c:pt idx="59">
                  <c:v>24.625</c:v>
                </c:pt>
                <c:pt idx="60">
                  <c:v>24.625</c:v>
                </c:pt>
                <c:pt idx="61">
                  <c:v>24.625</c:v>
                </c:pt>
                <c:pt idx="62">
                  <c:v>24.65</c:v>
                </c:pt>
                <c:pt idx="63">
                  <c:v>24.674999999999997</c:v>
                </c:pt>
                <c:pt idx="64">
                  <c:v>24.674999999999997</c:v>
                </c:pt>
                <c:pt idx="65">
                  <c:v>24.674999999999997</c:v>
                </c:pt>
                <c:pt idx="66">
                  <c:v>24.65</c:v>
                </c:pt>
                <c:pt idx="67">
                  <c:v>24.65</c:v>
                </c:pt>
                <c:pt idx="68">
                  <c:v>24.674999999999997</c:v>
                </c:pt>
                <c:pt idx="69">
                  <c:v>24.65</c:v>
                </c:pt>
                <c:pt idx="70">
                  <c:v>24.674999999999997</c:v>
                </c:pt>
                <c:pt idx="71">
                  <c:v>24.674999999999997</c:v>
                </c:pt>
                <c:pt idx="72">
                  <c:v>24.674999999999997</c:v>
                </c:pt>
                <c:pt idx="73">
                  <c:v>24.675000000000001</c:v>
                </c:pt>
                <c:pt idx="74">
                  <c:v>24.725000000000001</c:v>
                </c:pt>
                <c:pt idx="75">
                  <c:v>24.725000000000001</c:v>
                </c:pt>
                <c:pt idx="76">
                  <c:v>24.700000000000003</c:v>
                </c:pt>
                <c:pt idx="77">
                  <c:v>24.725000000000001</c:v>
                </c:pt>
                <c:pt idx="78">
                  <c:v>24.75</c:v>
                </c:pt>
                <c:pt idx="79">
                  <c:v>24.75</c:v>
                </c:pt>
                <c:pt idx="80">
                  <c:v>24.774999999999999</c:v>
                </c:pt>
                <c:pt idx="81">
                  <c:v>24.799999999999997</c:v>
                </c:pt>
                <c:pt idx="82">
                  <c:v>24.799999999999997</c:v>
                </c:pt>
                <c:pt idx="83">
                  <c:v>24.799999999999997</c:v>
                </c:pt>
                <c:pt idx="84">
                  <c:v>24.774999999999999</c:v>
                </c:pt>
                <c:pt idx="85">
                  <c:v>24.774999999999999</c:v>
                </c:pt>
                <c:pt idx="86">
                  <c:v>24.799999999999997</c:v>
                </c:pt>
                <c:pt idx="87">
                  <c:v>24.774999999999999</c:v>
                </c:pt>
                <c:pt idx="88">
                  <c:v>24.800000000000004</c:v>
                </c:pt>
                <c:pt idx="89">
                  <c:v>24.825000000000003</c:v>
                </c:pt>
                <c:pt idx="90">
                  <c:v>24.800000000000004</c:v>
                </c:pt>
                <c:pt idx="91">
                  <c:v>24.825000000000003</c:v>
                </c:pt>
                <c:pt idx="92">
                  <c:v>24.825000000000003</c:v>
                </c:pt>
                <c:pt idx="93">
                  <c:v>24.825000000000003</c:v>
                </c:pt>
                <c:pt idx="94">
                  <c:v>24.825000000000003</c:v>
                </c:pt>
                <c:pt idx="95">
                  <c:v>24.825000000000003</c:v>
                </c:pt>
                <c:pt idx="96">
                  <c:v>24.85</c:v>
                </c:pt>
                <c:pt idx="97">
                  <c:v>24.85</c:v>
                </c:pt>
                <c:pt idx="98">
                  <c:v>24.85</c:v>
                </c:pt>
                <c:pt idx="99">
                  <c:v>24.85</c:v>
                </c:pt>
                <c:pt idx="100">
                  <c:v>24.875</c:v>
                </c:pt>
                <c:pt idx="101">
                  <c:v>24.85</c:v>
                </c:pt>
                <c:pt idx="102">
                  <c:v>24.875</c:v>
                </c:pt>
                <c:pt idx="103">
                  <c:v>24.875</c:v>
                </c:pt>
                <c:pt idx="104">
                  <c:v>24.875</c:v>
                </c:pt>
                <c:pt idx="105">
                  <c:v>24.875</c:v>
                </c:pt>
                <c:pt idx="106">
                  <c:v>24.875</c:v>
                </c:pt>
                <c:pt idx="107">
                  <c:v>24.875</c:v>
                </c:pt>
                <c:pt idx="108">
                  <c:v>24.9</c:v>
                </c:pt>
                <c:pt idx="109">
                  <c:v>24.9</c:v>
                </c:pt>
                <c:pt idx="110">
                  <c:v>24.9</c:v>
                </c:pt>
                <c:pt idx="111">
                  <c:v>24.975000000000001</c:v>
                </c:pt>
                <c:pt idx="112">
                  <c:v>24.975000000000001</c:v>
                </c:pt>
                <c:pt idx="113">
                  <c:v>24.974999999999998</c:v>
                </c:pt>
                <c:pt idx="114">
                  <c:v>24.975000000000001</c:v>
                </c:pt>
                <c:pt idx="115">
                  <c:v>25</c:v>
                </c:pt>
                <c:pt idx="116">
                  <c:v>25</c:v>
                </c:pt>
                <c:pt idx="117">
                  <c:v>25.05</c:v>
                </c:pt>
                <c:pt idx="118">
                  <c:v>25.05</c:v>
                </c:pt>
                <c:pt idx="119">
                  <c:v>25.075000000000003</c:v>
                </c:pt>
                <c:pt idx="120">
                  <c:v>25.075000000000003</c:v>
                </c:pt>
                <c:pt idx="121">
                  <c:v>25.125</c:v>
                </c:pt>
                <c:pt idx="122">
                  <c:v>25.125</c:v>
                </c:pt>
                <c:pt idx="123">
                  <c:v>25.125</c:v>
                </c:pt>
                <c:pt idx="124">
                  <c:v>25.150000000000002</c:v>
                </c:pt>
                <c:pt idx="125">
                  <c:v>25.175000000000001</c:v>
                </c:pt>
                <c:pt idx="126">
                  <c:v>25.2</c:v>
                </c:pt>
                <c:pt idx="127">
                  <c:v>25.2</c:v>
                </c:pt>
                <c:pt idx="128">
                  <c:v>25.2</c:v>
                </c:pt>
                <c:pt idx="129">
                  <c:v>25.250000000000004</c:v>
                </c:pt>
                <c:pt idx="130">
                  <c:v>25.225000000000001</c:v>
                </c:pt>
                <c:pt idx="131">
                  <c:v>25.275000000000002</c:v>
                </c:pt>
                <c:pt idx="132">
                  <c:v>25.3</c:v>
                </c:pt>
                <c:pt idx="133">
                  <c:v>25.324999999999999</c:v>
                </c:pt>
                <c:pt idx="134">
                  <c:v>25.324999999999999</c:v>
                </c:pt>
                <c:pt idx="135">
                  <c:v>25.324999999999999</c:v>
                </c:pt>
                <c:pt idx="136">
                  <c:v>25.35</c:v>
                </c:pt>
                <c:pt idx="137">
                  <c:v>25.400000000000002</c:v>
                </c:pt>
                <c:pt idx="138">
                  <c:v>25.375</c:v>
                </c:pt>
                <c:pt idx="139">
                  <c:v>25.35</c:v>
                </c:pt>
                <c:pt idx="140">
                  <c:v>25.4</c:v>
                </c:pt>
                <c:pt idx="141">
                  <c:v>25.424999999999997</c:v>
                </c:pt>
                <c:pt idx="142">
                  <c:v>25.424999999999997</c:v>
                </c:pt>
                <c:pt idx="143">
                  <c:v>25.424999999999997</c:v>
                </c:pt>
                <c:pt idx="144">
                  <c:v>25.475000000000001</c:v>
                </c:pt>
                <c:pt idx="145">
                  <c:v>25.475000000000001</c:v>
                </c:pt>
                <c:pt idx="146">
                  <c:v>25.5</c:v>
                </c:pt>
                <c:pt idx="147">
                  <c:v>25.5</c:v>
                </c:pt>
                <c:pt idx="148">
                  <c:v>25.525000000000002</c:v>
                </c:pt>
                <c:pt idx="149">
                  <c:v>25.525000000000002</c:v>
                </c:pt>
                <c:pt idx="150">
                  <c:v>25.574999999999999</c:v>
                </c:pt>
                <c:pt idx="151">
                  <c:v>25.574999999999999</c:v>
                </c:pt>
                <c:pt idx="152">
                  <c:v>25.574999999999999</c:v>
                </c:pt>
                <c:pt idx="153">
                  <c:v>25.6</c:v>
                </c:pt>
                <c:pt idx="154">
                  <c:v>25.625000000000004</c:v>
                </c:pt>
                <c:pt idx="155">
                  <c:v>25.625000000000004</c:v>
                </c:pt>
                <c:pt idx="156">
                  <c:v>25.625000000000004</c:v>
                </c:pt>
                <c:pt idx="157">
                  <c:v>25.675000000000001</c:v>
                </c:pt>
                <c:pt idx="158">
                  <c:v>25.675000000000001</c:v>
                </c:pt>
                <c:pt idx="159">
                  <c:v>25.7</c:v>
                </c:pt>
                <c:pt idx="160">
                  <c:v>25.724999999999998</c:v>
                </c:pt>
                <c:pt idx="161">
                  <c:v>25.774999999999999</c:v>
                </c:pt>
                <c:pt idx="162">
                  <c:v>25.774999999999999</c:v>
                </c:pt>
                <c:pt idx="163">
                  <c:v>25.774999999999999</c:v>
                </c:pt>
                <c:pt idx="164">
                  <c:v>25.75</c:v>
                </c:pt>
                <c:pt idx="165">
                  <c:v>25.75</c:v>
                </c:pt>
                <c:pt idx="166">
                  <c:v>25.775000000000002</c:v>
                </c:pt>
                <c:pt idx="167">
                  <c:v>25.8</c:v>
                </c:pt>
                <c:pt idx="168">
                  <c:v>25.8</c:v>
                </c:pt>
                <c:pt idx="169">
                  <c:v>25.825000000000003</c:v>
                </c:pt>
                <c:pt idx="170">
                  <c:v>25.85</c:v>
                </c:pt>
                <c:pt idx="171">
                  <c:v>25.875</c:v>
                </c:pt>
                <c:pt idx="172">
                  <c:v>25.875</c:v>
                </c:pt>
                <c:pt idx="173">
                  <c:v>25.924999999999997</c:v>
                </c:pt>
                <c:pt idx="174">
                  <c:v>25.924999999999997</c:v>
                </c:pt>
                <c:pt idx="175">
                  <c:v>25.924999999999997</c:v>
                </c:pt>
                <c:pt idx="176">
                  <c:v>25.950000000000003</c:v>
                </c:pt>
                <c:pt idx="177">
                  <c:v>25.950000000000003</c:v>
                </c:pt>
                <c:pt idx="178">
                  <c:v>25.950000000000003</c:v>
                </c:pt>
                <c:pt idx="179">
                  <c:v>25.975000000000001</c:v>
                </c:pt>
                <c:pt idx="180">
                  <c:v>25.975000000000001</c:v>
                </c:pt>
                <c:pt idx="181">
                  <c:v>25.975000000000001</c:v>
                </c:pt>
                <c:pt idx="182">
                  <c:v>26</c:v>
                </c:pt>
                <c:pt idx="183">
                  <c:v>26</c:v>
                </c:pt>
                <c:pt idx="184">
                  <c:v>26.024999999999999</c:v>
                </c:pt>
                <c:pt idx="185">
                  <c:v>26.075000000000003</c:v>
                </c:pt>
                <c:pt idx="186">
                  <c:v>26.074999999999999</c:v>
                </c:pt>
                <c:pt idx="187">
                  <c:v>26.075000000000003</c:v>
                </c:pt>
                <c:pt idx="188">
                  <c:v>26.1</c:v>
                </c:pt>
                <c:pt idx="189">
                  <c:v>26.1</c:v>
                </c:pt>
                <c:pt idx="190">
                  <c:v>26.1</c:v>
                </c:pt>
                <c:pt idx="191">
                  <c:v>26.15</c:v>
                </c:pt>
                <c:pt idx="192">
                  <c:v>26.15</c:v>
                </c:pt>
                <c:pt idx="193">
                  <c:v>26.15</c:v>
                </c:pt>
                <c:pt idx="194">
                  <c:v>26.174999999999997</c:v>
                </c:pt>
                <c:pt idx="195">
                  <c:v>26.200000000000003</c:v>
                </c:pt>
                <c:pt idx="196">
                  <c:v>26.200000000000003</c:v>
                </c:pt>
                <c:pt idx="197">
                  <c:v>26.275000000000002</c:v>
                </c:pt>
                <c:pt idx="198">
                  <c:v>26.25</c:v>
                </c:pt>
                <c:pt idx="199">
                  <c:v>26.275000000000002</c:v>
                </c:pt>
                <c:pt idx="200">
                  <c:v>26.275000000000002</c:v>
                </c:pt>
                <c:pt idx="201">
                  <c:v>26.3</c:v>
                </c:pt>
                <c:pt idx="202">
                  <c:v>26.3</c:v>
                </c:pt>
                <c:pt idx="203">
                  <c:v>26.349999999999998</c:v>
                </c:pt>
                <c:pt idx="204">
                  <c:v>26.349999999999998</c:v>
                </c:pt>
                <c:pt idx="205">
                  <c:v>26.349999999999998</c:v>
                </c:pt>
                <c:pt idx="206">
                  <c:v>26.324999999999999</c:v>
                </c:pt>
                <c:pt idx="207">
                  <c:v>26.349999999999998</c:v>
                </c:pt>
                <c:pt idx="208">
                  <c:v>26.349999999999998</c:v>
                </c:pt>
                <c:pt idx="209">
                  <c:v>26.349999999999998</c:v>
                </c:pt>
                <c:pt idx="210">
                  <c:v>26.349999999999998</c:v>
                </c:pt>
                <c:pt idx="211">
                  <c:v>26.374999999999996</c:v>
                </c:pt>
                <c:pt idx="212">
                  <c:v>26.349999999999998</c:v>
                </c:pt>
                <c:pt idx="213">
                  <c:v>26.349999999999998</c:v>
                </c:pt>
                <c:pt idx="214">
                  <c:v>26.4</c:v>
                </c:pt>
                <c:pt idx="215">
                  <c:v>26.35</c:v>
                </c:pt>
                <c:pt idx="216">
                  <c:v>26.375</c:v>
                </c:pt>
                <c:pt idx="217">
                  <c:v>26.375</c:v>
                </c:pt>
                <c:pt idx="218">
                  <c:v>26.400000000000002</c:v>
                </c:pt>
                <c:pt idx="219">
                  <c:v>26.375</c:v>
                </c:pt>
                <c:pt idx="220">
                  <c:v>26.400000000000002</c:v>
                </c:pt>
                <c:pt idx="221">
                  <c:v>26.400000000000002</c:v>
                </c:pt>
                <c:pt idx="222">
                  <c:v>26.375000000000004</c:v>
                </c:pt>
                <c:pt idx="223">
                  <c:v>26.375000000000004</c:v>
                </c:pt>
                <c:pt idx="224">
                  <c:v>26.375000000000004</c:v>
                </c:pt>
                <c:pt idx="225">
                  <c:v>26.400000000000002</c:v>
                </c:pt>
                <c:pt idx="226">
                  <c:v>26.425000000000001</c:v>
                </c:pt>
                <c:pt idx="227">
                  <c:v>26.425000000000001</c:v>
                </c:pt>
                <c:pt idx="228">
                  <c:v>26.425000000000001</c:v>
                </c:pt>
                <c:pt idx="229">
                  <c:v>26.45</c:v>
                </c:pt>
                <c:pt idx="230">
                  <c:v>26.5</c:v>
                </c:pt>
                <c:pt idx="231">
                  <c:v>26.474999999999998</c:v>
                </c:pt>
                <c:pt idx="232">
                  <c:v>26.474999999999998</c:v>
                </c:pt>
                <c:pt idx="233">
                  <c:v>26.5</c:v>
                </c:pt>
                <c:pt idx="234">
                  <c:v>26.474999999999998</c:v>
                </c:pt>
                <c:pt idx="235">
                  <c:v>26.474999999999998</c:v>
                </c:pt>
                <c:pt idx="236">
                  <c:v>26.474999999999998</c:v>
                </c:pt>
                <c:pt idx="237">
                  <c:v>26.474999999999998</c:v>
                </c:pt>
                <c:pt idx="238">
                  <c:v>26.474999999999998</c:v>
                </c:pt>
                <c:pt idx="239">
                  <c:v>26.5</c:v>
                </c:pt>
                <c:pt idx="240">
                  <c:v>26.524999999999999</c:v>
                </c:pt>
                <c:pt idx="241">
                  <c:v>26.524999999999999</c:v>
                </c:pt>
                <c:pt idx="242">
                  <c:v>26.524999999999999</c:v>
                </c:pt>
                <c:pt idx="243">
                  <c:v>26.550000000000004</c:v>
                </c:pt>
                <c:pt idx="244">
                  <c:v>26.575000000000003</c:v>
                </c:pt>
                <c:pt idx="245">
                  <c:v>26.575000000000003</c:v>
                </c:pt>
                <c:pt idx="246">
                  <c:v>26.550000000000004</c:v>
                </c:pt>
                <c:pt idx="247">
                  <c:v>26.6</c:v>
                </c:pt>
                <c:pt idx="248">
                  <c:v>26.575000000000003</c:v>
                </c:pt>
                <c:pt idx="249">
                  <c:v>26.6</c:v>
                </c:pt>
                <c:pt idx="250">
                  <c:v>26.625</c:v>
                </c:pt>
                <c:pt idx="251">
                  <c:v>26.6</c:v>
                </c:pt>
                <c:pt idx="252">
                  <c:v>26.625</c:v>
                </c:pt>
                <c:pt idx="253">
                  <c:v>26.65</c:v>
                </c:pt>
                <c:pt idx="254">
                  <c:v>26.65</c:v>
                </c:pt>
                <c:pt idx="255">
                  <c:v>26.625</c:v>
                </c:pt>
                <c:pt idx="256">
                  <c:v>26.65</c:v>
                </c:pt>
                <c:pt idx="257">
                  <c:v>26.625</c:v>
                </c:pt>
                <c:pt idx="258">
                  <c:v>26.625</c:v>
                </c:pt>
                <c:pt idx="259">
                  <c:v>26.65</c:v>
                </c:pt>
                <c:pt idx="260">
                  <c:v>26.674999999999997</c:v>
                </c:pt>
                <c:pt idx="261">
                  <c:v>26.675000000000001</c:v>
                </c:pt>
                <c:pt idx="262">
                  <c:v>26.700000000000003</c:v>
                </c:pt>
                <c:pt idx="263">
                  <c:v>26.700000000000003</c:v>
                </c:pt>
                <c:pt idx="264">
                  <c:v>26.725000000000001</c:v>
                </c:pt>
                <c:pt idx="265">
                  <c:v>26.725000000000001</c:v>
                </c:pt>
                <c:pt idx="266">
                  <c:v>26.7</c:v>
                </c:pt>
                <c:pt idx="267">
                  <c:v>26.725000000000001</c:v>
                </c:pt>
                <c:pt idx="268">
                  <c:v>26.725000000000001</c:v>
                </c:pt>
                <c:pt idx="269">
                  <c:v>26.75</c:v>
                </c:pt>
                <c:pt idx="270">
                  <c:v>26.75</c:v>
                </c:pt>
                <c:pt idx="271">
                  <c:v>26.75</c:v>
                </c:pt>
                <c:pt idx="272">
                  <c:v>26.75</c:v>
                </c:pt>
                <c:pt idx="273">
                  <c:v>26.774999999999999</c:v>
                </c:pt>
                <c:pt idx="274">
                  <c:v>26.774999999999999</c:v>
                </c:pt>
                <c:pt idx="275">
                  <c:v>26.799999999999997</c:v>
                </c:pt>
                <c:pt idx="276">
                  <c:v>26.824999999999996</c:v>
                </c:pt>
                <c:pt idx="277">
                  <c:v>26.824999999999996</c:v>
                </c:pt>
                <c:pt idx="278">
                  <c:v>26.824999999999996</c:v>
                </c:pt>
                <c:pt idx="279">
                  <c:v>26.799999999999997</c:v>
                </c:pt>
                <c:pt idx="280">
                  <c:v>26.875</c:v>
                </c:pt>
                <c:pt idx="281">
                  <c:v>26.900000000000002</c:v>
                </c:pt>
                <c:pt idx="282">
                  <c:v>26.900000000000002</c:v>
                </c:pt>
                <c:pt idx="283">
                  <c:v>26.9</c:v>
                </c:pt>
                <c:pt idx="284">
                  <c:v>26.9</c:v>
                </c:pt>
                <c:pt idx="285">
                  <c:v>26.9</c:v>
                </c:pt>
                <c:pt idx="286">
                  <c:v>26.9</c:v>
                </c:pt>
                <c:pt idx="287">
                  <c:v>26.949999999999996</c:v>
                </c:pt>
                <c:pt idx="288">
                  <c:v>26.949999999999996</c:v>
                </c:pt>
                <c:pt idx="289">
                  <c:v>26.949999999999996</c:v>
                </c:pt>
                <c:pt idx="290">
                  <c:v>26.975000000000001</c:v>
                </c:pt>
                <c:pt idx="291">
                  <c:v>27</c:v>
                </c:pt>
                <c:pt idx="292">
                  <c:v>27</c:v>
                </c:pt>
                <c:pt idx="293">
                  <c:v>27</c:v>
                </c:pt>
                <c:pt idx="294">
                  <c:v>27</c:v>
                </c:pt>
                <c:pt idx="295">
                  <c:v>27</c:v>
                </c:pt>
                <c:pt idx="296">
                  <c:v>27.024999999999999</c:v>
                </c:pt>
                <c:pt idx="297">
                  <c:v>27.024999999999999</c:v>
                </c:pt>
                <c:pt idx="298">
                  <c:v>27.049999999999997</c:v>
                </c:pt>
                <c:pt idx="299">
                  <c:v>27.049999999999997</c:v>
                </c:pt>
                <c:pt idx="300">
                  <c:v>27.074999999999999</c:v>
                </c:pt>
                <c:pt idx="301">
                  <c:v>27.1</c:v>
                </c:pt>
                <c:pt idx="302">
                  <c:v>27.125</c:v>
                </c:pt>
                <c:pt idx="303">
                  <c:v>27.125</c:v>
                </c:pt>
                <c:pt idx="304">
                  <c:v>27.1</c:v>
                </c:pt>
                <c:pt idx="305">
                  <c:v>27.1</c:v>
                </c:pt>
                <c:pt idx="306">
                  <c:v>27.1</c:v>
                </c:pt>
                <c:pt idx="307">
                  <c:v>27.125</c:v>
                </c:pt>
                <c:pt idx="308">
                  <c:v>27.125</c:v>
                </c:pt>
                <c:pt idx="309">
                  <c:v>27.175000000000001</c:v>
                </c:pt>
                <c:pt idx="310">
                  <c:v>27.175000000000001</c:v>
                </c:pt>
                <c:pt idx="311">
                  <c:v>27.15</c:v>
                </c:pt>
                <c:pt idx="312">
                  <c:v>27.15</c:v>
                </c:pt>
                <c:pt idx="313">
                  <c:v>27.175000000000001</c:v>
                </c:pt>
                <c:pt idx="314">
                  <c:v>27.175000000000001</c:v>
                </c:pt>
                <c:pt idx="315">
                  <c:v>27.175000000000001</c:v>
                </c:pt>
                <c:pt idx="316">
                  <c:v>27.175000000000001</c:v>
                </c:pt>
                <c:pt idx="317">
                  <c:v>27.200000000000003</c:v>
                </c:pt>
                <c:pt idx="318">
                  <c:v>27.200000000000003</c:v>
                </c:pt>
                <c:pt idx="319">
                  <c:v>27.200000000000003</c:v>
                </c:pt>
                <c:pt idx="320">
                  <c:v>27.175000000000001</c:v>
                </c:pt>
                <c:pt idx="321">
                  <c:v>27.200000000000003</c:v>
                </c:pt>
                <c:pt idx="322">
                  <c:v>27.15</c:v>
                </c:pt>
                <c:pt idx="323">
                  <c:v>27.174999999999997</c:v>
                </c:pt>
                <c:pt idx="324">
                  <c:v>27.15</c:v>
                </c:pt>
                <c:pt idx="325">
                  <c:v>27.200000000000003</c:v>
                </c:pt>
                <c:pt idx="326">
                  <c:v>27.174999999999997</c:v>
                </c:pt>
                <c:pt idx="327">
                  <c:v>27.174999999999997</c:v>
                </c:pt>
                <c:pt idx="328">
                  <c:v>27.200000000000003</c:v>
                </c:pt>
                <c:pt idx="329">
                  <c:v>27.174999999999997</c:v>
                </c:pt>
                <c:pt idx="330">
                  <c:v>27.174999999999997</c:v>
                </c:pt>
                <c:pt idx="331">
                  <c:v>27.174999999999997</c:v>
                </c:pt>
                <c:pt idx="332">
                  <c:v>27.174999999999997</c:v>
                </c:pt>
                <c:pt idx="333">
                  <c:v>27.174999999999997</c:v>
                </c:pt>
                <c:pt idx="334">
                  <c:v>27.174999999999997</c:v>
                </c:pt>
                <c:pt idx="335">
                  <c:v>27.200000000000003</c:v>
                </c:pt>
                <c:pt idx="336">
                  <c:v>27.225000000000001</c:v>
                </c:pt>
                <c:pt idx="337">
                  <c:v>27.225000000000001</c:v>
                </c:pt>
                <c:pt idx="338">
                  <c:v>27.175000000000001</c:v>
                </c:pt>
                <c:pt idx="339">
                  <c:v>27.2</c:v>
                </c:pt>
                <c:pt idx="340">
                  <c:v>27.2</c:v>
                </c:pt>
                <c:pt idx="341">
                  <c:v>27.175000000000001</c:v>
                </c:pt>
                <c:pt idx="342">
                  <c:v>27.2</c:v>
                </c:pt>
                <c:pt idx="343">
                  <c:v>27.224999999999998</c:v>
                </c:pt>
                <c:pt idx="344">
                  <c:v>27.2</c:v>
                </c:pt>
                <c:pt idx="345">
                  <c:v>27.2</c:v>
                </c:pt>
                <c:pt idx="346">
                  <c:v>27.2</c:v>
                </c:pt>
                <c:pt idx="347">
                  <c:v>27.15</c:v>
                </c:pt>
                <c:pt idx="348">
                  <c:v>27.175000000000001</c:v>
                </c:pt>
                <c:pt idx="349">
                  <c:v>27.15</c:v>
                </c:pt>
                <c:pt idx="350">
                  <c:v>27.15</c:v>
                </c:pt>
                <c:pt idx="351">
                  <c:v>27.174999999999997</c:v>
                </c:pt>
                <c:pt idx="352">
                  <c:v>27.174999999999997</c:v>
                </c:pt>
                <c:pt idx="353">
                  <c:v>27.174999999999997</c:v>
                </c:pt>
                <c:pt idx="354">
                  <c:v>27.15</c:v>
                </c:pt>
                <c:pt idx="355">
                  <c:v>27.174999999999997</c:v>
                </c:pt>
                <c:pt idx="356">
                  <c:v>27.174999999999997</c:v>
                </c:pt>
                <c:pt idx="357">
                  <c:v>27.15</c:v>
                </c:pt>
                <c:pt idx="358">
                  <c:v>27.125</c:v>
                </c:pt>
                <c:pt idx="359">
                  <c:v>27.15</c:v>
                </c:pt>
                <c:pt idx="360">
                  <c:v>27.15</c:v>
                </c:pt>
                <c:pt idx="361">
                  <c:v>27.174999999999997</c:v>
                </c:pt>
                <c:pt idx="362">
                  <c:v>27.174999999999997</c:v>
                </c:pt>
                <c:pt idx="363">
                  <c:v>27.199999999999996</c:v>
                </c:pt>
                <c:pt idx="364">
                  <c:v>27.200000000000003</c:v>
                </c:pt>
                <c:pt idx="365">
                  <c:v>27.225000000000001</c:v>
                </c:pt>
                <c:pt idx="366">
                  <c:v>27.200000000000003</c:v>
                </c:pt>
                <c:pt idx="367">
                  <c:v>27.225000000000001</c:v>
                </c:pt>
                <c:pt idx="368">
                  <c:v>27.25</c:v>
                </c:pt>
                <c:pt idx="369">
                  <c:v>27.25</c:v>
                </c:pt>
                <c:pt idx="370">
                  <c:v>27.25</c:v>
                </c:pt>
                <c:pt idx="371">
                  <c:v>27.274999999999999</c:v>
                </c:pt>
                <c:pt idx="372">
                  <c:v>27.274999999999999</c:v>
                </c:pt>
                <c:pt idx="373">
                  <c:v>27.299999999999997</c:v>
                </c:pt>
                <c:pt idx="374">
                  <c:v>27.3</c:v>
                </c:pt>
                <c:pt idx="375">
                  <c:v>27.324999999999999</c:v>
                </c:pt>
                <c:pt idx="376">
                  <c:v>27.324999999999999</c:v>
                </c:pt>
                <c:pt idx="377">
                  <c:v>27.324999999999999</c:v>
                </c:pt>
                <c:pt idx="378">
                  <c:v>27.324999999999999</c:v>
                </c:pt>
                <c:pt idx="379">
                  <c:v>27.35</c:v>
                </c:pt>
                <c:pt idx="380">
                  <c:v>27.324999999999999</c:v>
                </c:pt>
                <c:pt idx="381">
                  <c:v>27.35</c:v>
                </c:pt>
                <c:pt idx="382">
                  <c:v>27.35</c:v>
                </c:pt>
                <c:pt idx="383">
                  <c:v>27.35</c:v>
                </c:pt>
                <c:pt idx="384">
                  <c:v>27.375000000000004</c:v>
                </c:pt>
                <c:pt idx="385">
                  <c:v>27.400000000000002</c:v>
                </c:pt>
                <c:pt idx="386">
                  <c:v>27.375000000000004</c:v>
                </c:pt>
                <c:pt idx="387">
                  <c:v>27.375000000000004</c:v>
                </c:pt>
                <c:pt idx="388">
                  <c:v>27.375000000000004</c:v>
                </c:pt>
                <c:pt idx="389">
                  <c:v>27.375000000000004</c:v>
                </c:pt>
                <c:pt idx="390">
                  <c:v>27.375</c:v>
                </c:pt>
                <c:pt idx="391">
                  <c:v>27.375</c:v>
                </c:pt>
                <c:pt idx="392">
                  <c:v>27.400000000000002</c:v>
                </c:pt>
                <c:pt idx="393">
                  <c:v>27.400000000000002</c:v>
                </c:pt>
                <c:pt idx="394">
                  <c:v>27.400000000000002</c:v>
                </c:pt>
                <c:pt idx="395">
                  <c:v>27.400000000000002</c:v>
                </c:pt>
                <c:pt idx="396">
                  <c:v>27.425000000000001</c:v>
                </c:pt>
                <c:pt idx="397">
                  <c:v>27.425000000000001</c:v>
                </c:pt>
                <c:pt idx="398">
                  <c:v>27.425000000000001</c:v>
                </c:pt>
                <c:pt idx="399">
                  <c:v>27.425000000000001</c:v>
                </c:pt>
                <c:pt idx="400">
                  <c:v>27.425000000000001</c:v>
                </c:pt>
                <c:pt idx="401">
                  <c:v>27.425000000000001</c:v>
                </c:pt>
                <c:pt idx="402">
                  <c:v>27.425000000000001</c:v>
                </c:pt>
                <c:pt idx="403">
                  <c:v>27.425000000000001</c:v>
                </c:pt>
                <c:pt idx="404">
                  <c:v>27.45</c:v>
                </c:pt>
                <c:pt idx="405">
                  <c:v>27.45</c:v>
                </c:pt>
                <c:pt idx="406">
                  <c:v>27.475000000000001</c:v>
                </c:pt>
                <c:pt idx="407">
                  <c:v>27.5</c:v>
                </c:pt>
                <c:pt idx="408">
                  <c:v>27.475000000000001</c:v>
                </c:pt>
                <c:pt idx="409">
                  <c:v>27.524999999999999</c:v>
                </c:pt>
                <c:pt idx="410">
                  <c:v>27.5</c:v>
                </c:pt>
                <c:pt idx="411">
                  <c:v>27.474999999999998</c:v>
                </c:pt>
                <c:pt idx="412">
                  <c:v>27.5</c:v>
                </c:pt>
                <c:pt idx="413">
                  <c:v>27.475000000000001</c:v>
                </c:pt>
                <c:pt idx="414">
                  <c:v>27.5</c:v>
                </c:pt>
                <c:pt idx="415">
                  <c:v>27.5</c:v>
                </c:pt>
                <c:pt idx="416">
                  <c:v>27.5</c:v>
                </c:pt>
                <c:pt idx="417">
                  <c:v>27.450000000000003</c:v>
                </c:pt>
                <c:pt idx="418">
                  <c:v>27.450000000000003</c:v>
                </c:pt>
                <c:pt idx="419">
                  <c:v>27.450000000000003</c:v>
                </c:pt>
                <c:pt idx="420">
                  <c:v>27.450000000000003</c:v>
                </c:pt>
                <c:pt idx="421">
                  <c:v>27.425000000000001</c:v>
                </c:pt>
                <c:pt idx="422">
                  <c:v>27.45</c:v>
                </c:pt>
                <c:pt idx="423">
                  <c:v>27.425000000000001</c:v>
                </c:pt>
                <c:pt idx="424">
                  <c:v>27.475000000000001</c:v>
                </c:pt>
                <c:pt idx="425">
                  <c:v>27.475000000000001</c:v>
                </c:pt>
                <c:pt idx="426">
                  <c:v>27.475000000000001</c:v>
                </c:pt>
                <c:pt idx="427">
                  <c:v>27.475000000000001</c:v>
                </c:pt>
                <c:pt idx="428">
                  <c:v>27.475000000000001</c:v>
                </c:pt>
                <c:pt idx="429">
                  <c:v>27.475000000000001</c:v>
                </c:pt>
                <c:pt idx="430">
                  <c:v>27.475000000000001</c:v>
                </c:pt>
                <c:pt idx="431">
                  <c:v>27.475000000000001</c:v>
                </c:pt>
                <c:pt idx="432">
                  <c:v>27.5</c:v>
                </c:pt>
                <c:pt idx="433">
                  <c:v>27.524999999999999</c:v>
                </c:pt>
                <c:pt idx="434">
                  <c:v>27.524999999999999</c:v>
                </c:pt>
                <c:pt idx="435">
                  <c:v>27.549999999999997</c:v>
                </c:pt>
                <c:pt idx="436">
                  <c:v>27.549999999999997</c:v>
                </c:pt>
                <c:pt idx="437">
                  <c:v>27.574999999999996</c:v>
                </c:pt>
                <c:pt idx="438">
                  <c:v>27.524999999999999</c:v>
                </c:pt>
                <c:pt idx="439">
                  <c:v>27.524999999999999</c:v>
                </c:pt>
                <c:pt idx="440">
                  <c:v>27.549999999999997</c:v>
                </c:pt>
                <c:pt idx="441">
                  <c:v>27.549999999999997</c:v>
                </c:pt>
                <c:pt idx="442">
                  <c:v>27.549999999999997</c:v>
                </c:pt>
                <c:pt idx="443">
                  <c:v>27.549999999999997</c:v>
                </c:pt>
                <c:pt idx="444">
                  <c:v>27.549999999999997</c:v>
                </c:pt>
                <c:pt idx="445">
                  <c:v>27.549999999999997</c:v>
                </c:pt>
                <c:pt idx="446">
                  <c:v>27.524999999999999</c:v>
                </c:pt>
                <c:pt idx="447">
                  <c:v>27.5</c:v>
                </c:pt>
                <c:pt idx="448">
                  <c:v>27.524999999999999</c:v>
                </c:pt>
                <c:pt idx="449">
                  <c:v>27.524999999999999</c:v>
                </c:pt>
                <c:pt idx="450">
                  <c:v>27.524999999999999</c:v>
                </c:pt>
                <c:pt idx="451">
                  <c:v>27.524999999999999</c:v>
                </c:pt>
                <c:pt idx="452">
                  <c:v>27.5</c:v>
                </c:pt>
                <c:pt idx="453">
                  <c:v>27.5</c:v>
                </c:pt>
                <c:pt idx="454">
                  <c:v>27.5</c:v>
                </c:pt>
                <c:pt idx="455">
                  <c:v>27.475000000000001</c:v>
                </c:pt>
                <c:pt idx="456">
                  <c:v>27.475000000000001</c:v>
                </c:pt>
                <c:pt idx="457">
                  <c:v>27.475000000000001</c:v>
                </c:pt>
                <c:pt idx="458">
                  <c:v>27.475000000000001</c:v>
                </c:pt>
                <c:pt idx="459">
                  <c:v>27.475000000000001</c:v>
                </c:pt>
                <c:pt idx="460">
                  <c:v>27.475000000000001</c:v>
                </c:pt>
                <c:pt idx="461">
                  <c:v>27.5</c:v>
                </c:pt>
                <c:pt idx="462">
                  <c:v>27.5</c:v>
                </c:pt>
                <c:pt idx="463">
                  <c:v>27.475000000000001</c:v>
                </c:pt>
                <c:pt idx="464">
                  <c:v>27.475000000000001</c:v>
                </c:pt>
                <c:pt idx="465">
                  <c:v>27.475000000000001</c:v>
                </c:pt>
                <c:pt idx="466">
                  <c:v>27.475000000000001</c:v>
                </c:pt>
                <c:pt idx="467">
                  <c:v>27.475000000000001</c:v>
                </c:pt>
                <c:pt idx="468">
                  <c:v>27.549999999999997</c:v>
                </c:pt>
                <c:pt idx="469">
                  <c:v>27.549999999999997</c:v>
                </c:pt>
                <c:pt idx="470">
                  <c:v>27.524999999999999</c:v>
                </c:pt>
                <c:pt idx="471">
                  <c:v>27.524999999999999</c:v>
                </c:pt>
                <c:pt idx="472">
                  <c:v>27.524999999999999</c:v>
                </c:pt>
                <c:pt idx="473">
                  <c:v>27.55</c:v>
                </c:pt>
                <c:pt idx="474">
                  <c:v>27.55</c:v>
                </c:pt>
                <c:pt idx="475">
                  <c:v>27.55</c:v>
                </c:pt>
                <c:pt idx="476">
                  <c:v>27.55</c:v>
                </c:pt>
                <c:pt idx="477">
                  <c:v>27.524999999999999</c:v>
                </c:pt>
                <c:pt idx="478">
                  <c:v>27.524999999999999</c:v>
                </c:pt>
                <c:pt idx="479">
                  <c:v>27.550000000000004</c:v>
                </c:pt>
                <c:pt idx="480">
                  <c:v>27.550000000000004</c:v>
                </c:pt>
                <c:pt idx="481">
                  <c:v>27.550000000000004</c:v>
                </c:pt>
                <c:pt idx="482">
                  <c:v>27.550000000000004</c:v>
                </c:pt>
                <c:pt idx="483">
                  <c:v>27.575000000000003</c:v>
                </c:pt>
                <c:pt idx="484">
                  <c:v>27.575000000000003</c:v>
                </c:pt>
                <c:pt idx="485">
                  <c:v>27.575000000000003</c:v>
                </c:pt>
                <c:pt idx="486">
                  <c:v>27.6</c:v>
                </c:pt>
                <c:pt idx="487">
                  <c:v>27.575000000000003</c:v>
                </c:pt>
                <c:pt idx="488">
                  <c:v>27.6</c:v>
                </c:pt>
                <c:pt idx="489">
                  <c:v>27.6</c:v>
                </c:pt>
                <c:pt idx="490">
                  <c:v>27.6</c:v>
                </c:pt>
                <c:pt idx="491">
                  <c:v>27.6</c:v>
                </c:pt>
                <c:pt idx="492">
                  <c:v>27.6</c:v>
                </c:pt>
                <c:pt idx="493">
                  <c:v>27.65</c:v>
                </c:pt>
                <c:pt idx="494">
                  <c:v>27.625</c:v>
                </c:pt>
                <c:pt idx="495">
                  <c:v>27.65</c:v>
                </c:pt>
                <c:pt idx="496">
                  <c:v>27.65</c:v>
                </c:pt>
                <c:pt idx="497">
                  <c:v>27.625</c:v>
                </c:pt>
                <c:pt idx="498">
                  <c:v>27.674999999999997</c:v>
                </c:pt>
                <c:pt idx="499">
                  <c:v>27.675000000000001</c:v>
                </c:pt>
                <c:pt idx="500">
                  <c:v>27.675000000000001</c:v>
                </c:pt>
                <c:pt idx="501">
                  <c:v>27.675000000000001</c:v>
                </c:pt>
                <c:pt idx="502">
                  <c:v>27.7</c:v>
                </c:pt>
                <c:pt idx="503">
                  <c:v>27.7</c:v>
                </c:pt>
                <c:pt idx="504">
                  <c:v>27.7</c:v>
                </c:pt>
                <c:pt idx="505">
                  <c:v>27.7</c:v>
                </c:pt>
                <c:pt idx="506">
                  <c:v>27.724999999999998</c:v>
                </c:pt>
                <c:pt idx="507">
                  <c:v>27.724999999999998</c:v>
                </c:pt>
                <c:pt idx="508">
                  <c:v>27.7</c:v>
                </c:pt>
                <c:pt idx="509">
                  <c:v>27.724999999999998</c:v>
                </c:pt>
                <c:pt idx="510">
                  <c:v>27.724999999999998</c:v>
                </c:pt>
                <c:pt idx="511">
                  <c:v>27.749999999999996</c:v>
                </c:pt>
                <c:pt idx="512">
                  <c:v>27.774999999999999</c:v>
                </c:pt>
                <c:pt idx="513">
                  <c:v>27.774999999999999</c:v>
                </c:pt>
                <c:pt idx="514">
                  <c:v>27.799999999999997</c:v>
                </c:pt>
                <c:pt idx="515">
                  <c:v>27.799999999999997</c:v>
                </c:pt>
                <c:pt idx="516">
                  <c:v>27.825000000000003</c:v>
                </c:pt>
                <c:pt idx="517">
                  <c:v>27.85</c:v>
                </c:pt>
                <c:pt idx="518">
                  <c:v>27.875</c:v>
                </c:pt>
                <c:pt idx="519">
                  <c:v>27.875</c:v>
                </c:pt>
                <c:pt idx="520">
                  <c:v>27.875</c:v>
                </c:pt>
                <c:pt idx="521">
                  <c:v>27.875</c:v>
                </c:pt>
                <c:pt idx="522">
                  <c:v>27.875</c:v>
                </c:pt>
                <c:pt idx="523">
                  <c:v>27.925000000000001</c:v>
                </c:pt>
                <c:pt idx="524">
                  <c:v>27.925000000000001</c:v>
                </c:pt>
                <c:pt idx="525">
                  <c:v>27.9</c:v>
                </c:pt>
                <c:pt idx="526">
                  <c:v>27.924999999999997</c:v>
                </c:pt>
                <c:pt idx="527">
                  <c:v>27.9</c:v>
                </c:pt>
                <c:pt idx="528">
                  <c:v>27.9</c:v>
                </c:pt>
                <c:pt idx="529">
                  <c:v>27.9</c:v>
                </c:pt>
                <c:pt idx="530">
                  <c:v>27.9</c:v>
                </c:pt>
                <c:pt idx="531">
                  <c:v>27.9</c:v>
                </c:pt>
                <c:pt idx="532">
                  <c:v>27.9</c:v>
                </c:pt>
                <c:pt idx="533">
                  <c:v>27.9</c:v>
                </c:pt>
                <c:pt idx="534">
                  <c:v>27.9</c:v>
                </c:pt>
                <c:pt idx="535">
                  <c:v>27.949999999999996</c:v>
                </c:pt>
                <c:pt idx="536">
                  <c:v>27.949999999999996</c:v>
                </c:pt>
                <c:pt idx="537">
                  <c:v>27.949999999999996</c:v>
                </c:pt>
                <c:pt idx="538">
                  <c:v>27.949999999999996</c:v>
                </c:pt>
                <c:pt idx="539">
                  <c:v>27.975000000000001</c:v>
                </c:pt>
                <c:pt idx="540">
                  <c:v>28</c:v>
                </c:pt>
                <c:pt idx="541">
                  <c:v>27.975000000000001</c:v>
                </c:pt>
                <c:pt idx="542">
                  <c:v>28</c:v>
                </c:pt>
                <c:pt idx="543">
                  <c:v>28</c:v>
                </c:pt>
                <c:pt idx="544">
                  <c:v>28</c:v>
                </c:pt>
                <c:pt idx="545">
                  <c:v>28.024999999999999</c:v>
                </c:pt>
                <c:pt idx="546">
                  <c:v>28</c:v>
                </c:pt>
                <c:pt idx="547">
                  <c:v>28.024999999999999</c:v>
                </c:pt>
                <c:pt idx="548">
                  <c:v>28</c:v>
                </c:pt>
                <c:pt idx="549">
                  <c:v>28</c:v>
                </c:pt>
                <c:pt idx="550">
                  <c:v>28</c:v>
                </c:pt>
                <c:pt idx="551">
                  <c:v>28.024999999999999</c:v>
                </c:pt>
                <c:pt idx="552">
                  <c:v>28.049999999999997</c:v>
                </c:pt>
                <c:pt idx="553">
                  <c:v>28.049999999999997</c:v>
                </c:pt>
                <c:pt idx="554">
                  <c:v>28.049999999999997</c:v>
                </c:pt>
                <c:pt idx="555">
                  <c:v>28.049999999999997</c:v>
                </c:pt>
                <c:pt idx="556">
                  <c:v>28.024999999999999</c:v>
                </c:pt>
                <c:pt idx="557">
                  <c:v>28.024999999999999</c:v>
                </c:pt>
                <c:pt idx="558">
                  <c:v>28.024999999999999</c:v>
                </c:pt>
                <c:pt idx="559">
                  <c:v>28</c:v>
                </c:pt>
                <c:pt idx="560">
                  <c:v>28</c:v>
                </c:pt>
                <c:pt idx="561">
                  <c:v>28.024999999999999</c:v>
                </c:pt>
                <c:pt idx="562">
                  <c:v>28.024999999999999</c:v>
                </c:pt>
                <c:pt idx="563">
                  <c:v>28.024999999999999</c:v>
                </c:pt>
                <c:pt idx="564">
                  <c:v>28.024999999999999</c:v>
                </c:pt>
                <c:pt idx="565">
                  <c:v>28.024999999999999</c:v>
                </c:pt>
                <c:pt idx="566">
                  <c:v>28.024999999999999</c:v>
                </c:pt>
                <c:pt idx="567">
                  <c:v>28.024999999999999</c:v>
                </c:pt>
                <c:pt idx="568">
                  <c:v>28</c:v>
                </c:pt>
                <c:pt idx="569">
                  <c:v>27.974999999999998</c:v>
                </c:pt>
                <c:pt idx="570">
                  <c:v>28.024999999999999</c:v>
                </c:pt>
                <c:pt idx="571">
                  <c:v>28.024999999999999</c:v>
                </c:pt>
                <c:pt idx="572">
                  <c:v>28</c:v>
                </c:pt>
                <c:pt idx="573">
                  <c:v>28</c:v>
                </c:pt>
                <c:pt idx="574">
                  <c:v>28</c:v>
                </c:pt>
                <c:pt idx="575">
                  <c:v>28</c:v>
                </c:pt>
                <c:pt idx="576">
                  <c:v>28</c:v>
                </c:pt>
                <c:pt idx="577">
                  <c:v>27.975000000000001</c:v>
                </c:pt>
                <c:pt idx="578">
                  <c:v>27.975000000000001</c:v>
                </c:pt>
                <c:pt idx="579">
                  <c:v>27.975000000000001</c:v>
                </c:pt>
                <c:pt idx="580">
                  <c:v>27.975000000000001</c:v>
                </c:pt>
                <c:pt idx="581">
                  <c:v>28</c:v>
                </c:pt>
                <c:pt idx="582">
                  <c:v>28.025000000000002</c:v>
                </c:pt>
                <c:pt idx="583">
                  <c:v>28.025000000000002</c:v>
                </c:pt>
                <c:pt idx="584">
                  <c:v>28.05</c:v>
                </c:pt>
                <c:pt idx="585">
                  <c:v>28.05</c:v>
                </c:pt>
                <c:pt idx="586">
                  <c:v>28.05</c:v>
                </c:pt>
                <c:pt idx="587">
                  <c:v>28.05</c:v>
                </c:pt>
                <c:pt idx="588">
                  <c:v>28.024999999999999</c:v>
                </c:pt>
                <c:pt idx="589">
                  <c:v>28.05</c:v>
                </c:pt>
                <c:pt idx="590">
                  <c:v>28.05</c:v>
                </c:pt>
                <c:pt idx="591">
                  <c:v>28.049999999999997</c:v>
                </c:pt>
                <c:pt idx="592">
                  <c:v>28.074999999999999</c:v>
                </c:pt>
                <c:pt idx="593">
                  <c:v>28.049999999999997</c:v>
                </c:pt>
                <c:pt idx="594">
                  <c:v>28.049999999999997</c:v>
                </c:pt>
                <c:pt idx="595">
                  <c:v>28.049999999999997</c:v>
                </c:pt>
                <c:pt idx="596">
                  <c:v>28.049999999999997</c:v>
                </c:pt>
                <c:pt idx="597">
                  <c:v>28.049999999999997</c:v>
                </c:pt>
                <c:pt idx="598">
                  <c:v>28.049999999999997</c:v>
                </c:pt>
                <c:pt idx="599">
                  <c:v>28.049999999999997</c:v>
                </c:pt>
                <c:pt idx="600">
                  <c:v>28.024999999999999</c:v>
                </c:pt>
                <c:pt idx="601">
                  <c:v>28.049999999999997</c:v>
                </c:pt>
                <c:pt idx="602">
                  <c:v>28</c:v>
                </c:pt>
                <c:pt idx="603">
                  <c:v>28.024999999999999</c:v>
                </c:pt>
                <c:pt idx="604">
                  <c:v>28</c:v>
                </c:pt>
                <c:pt idx="605">
                  <c:v>28.024999999999999</c:v>
                </c:pt>
                <c:pt idx="606">
                  <c:v>28.024999999999999</c:v>
                </c:pt>
                <c:pt idx="607">
                  <c:v>28.024999999999999</c:v>
                </c:pt>
                <c:pt idx="608">
                  <c:v>28.024999999999999</c:v>
                </c:pt>
                <c:pt idx="609">
                  <c:v>28.024999999999999</c:v>
                </c:pt>
                <c:pt idx="610">
                  <c:v>28.024999999999999</c:v>
                </c:pt>
                <c:pt idx="611">
                  <c:v>28.024999999999999</c:v>
                </c:pt>
                <c:pt idx="612">
                  <c:v>28.05</c:v>
                </c:pt>
                <c:pt idx="613">
                  <c:v>28.05</c:v>
                </c:pt>
                <c:pt idx="614">
                  <c:v>28.05</c:v>
                </c:pt>
                <c:pt idx="615">
                  <c:v>28.05</c:v>
                </c:pt>
                <c:pt idx="616">
                  <c:v>28.05</c:v>
                </c:pt>
                <c:pt idx="617">
                  <c:v>28.05</c:v>
                </c:pt>
                <c:pt idx="618">
                  <c:v>28.05</c:v>
                </c:pt>
                <c:pt idx="619">
                  <c:v>28.074999999999999</c:v>
                </c:pt>
                <c:pt idx="620">
                  <c:v>28.099999999999998</c:v>
                </c:pt>
                <c:pt idx="621">
                  <c:v>28.099999999999998</c:v>
                </c:pt>
                <c:pt idx="622">
                  <c:v>28.125</c:v>
                </c:pt>
                <c:pt idx="623">
                  <c:v>28.125</c:v>
                </c:pt>
                <c:pt idx="624">
                  <c:v>28.125</c:v>
                </c:pt>
                <c:pt idx="625">
                  <c:v>28.1</c:v>
                </c:pt>
                <c:pt idx="626">
                  <c:v>28.15</c:v>
                </c:pt>
                <c:pt idx="627">
                  <c:v>28.125</c:v>
                </c:pt>
                <c:pt idx="628">
                  <c:v>28.099999999999998</c:v>
                </c:pt>
                <c:pt idx="629">
                  <c:v>28.125</c:v>
                </c:pt>
                <c:pt idx="630">
                  <c:v>28.125</c:v>
                </c:pt>
                <c:pt idx="631">
                  <c:v>28.15</c:v>
                </c:pt>
                <c:pt idx="632">
                  <c:v>28.15</c:v>
                </c:pt>
                <c:pt idx="633">
                  <c:v>28.175000000000001</c:v>
                </c:pt>
                <c:pt idx="634">
                  <c:v>28.175000000000001</c:v>
                </c:pt>
                <c:pt idx="635">
                  <c:v>28.175000000000001</c:v>
                </c:pt>
                <c:pt idx="636">
                  <c:v>28.175000000000001</c:v>
                </c:pt>
                <c:pt idx="637">
                  <c:v>28.150000000000002</c:v>
                </c:pt>
                <c:pt idx="638">
                  <c:v>28.175000000000001</c:v>
                </c:pt>
                <c:pt idx="639">
                  <c:v>28.2</c:v>
                </c:pt>
                <c:pt idx="640">
                  <c:v>28.2</c:v>
                </c:pt>
                <c:pt idx="641">
                  <c:v>28.2</c:v>
                </c:pt>
                <c:pt idx="642">
                  <c:v>28.225000000000001</c:v>
                </c:pt>
                <c:pt idx="643">
                  <c:v>28.25</c:v>
                </c:pt>
                <c:pt idx="644">
                  <c:v>28.25</c:v>
                </c:pt>
                <c:pt idx="645">
                  <c:v>28.25</c:v>
                </c:pt>
                <c:pt idx="646">
                  <c:v>28.274999999999999</c:v>
                </c:pt>
                <c:pt idx="647">
                  <c:v>28.3</c:v>
                </c:pt>
                <c:pt idx="648">
                  <c:v>28.275000000000002</c:v>
                </c:pt>
                <c:pt idx="649">
                  <c:v>28.3</c:v>
                </c:pt>
                <c:pt idx="650">
                  <c:v>28.275000000000002</c:v>
                </c:pt>
                <c:pt idx="651">
                  <c:v>28.3</c:v>
                </c:pt>
                <c:pt idx="666">
                  <c:v>28.766666666666666</c:v>
                </c:pt>
                <c:pt idx="667">
                  <c:v>28.766666666666666</c:v>
                </c:pt>
                <c:pt idx="668">
                  <c:v>28.8</c:v>
                </c:pt>
                <c:pt idx="669">
                  <c:v>28.8</c:v>
                </c:pt>
                <c:pt idx="670">
                  <c:v>28.8</c:v>
                </c:pt>
                <c:pt idx="671">
                  <c:v>28.833333333333332</c:v>
                </c:pt>
                <c:pt idx="672">
                  <c:v>28.8</c:v>
                </c:pt>
                <c:pt idx="673">
                  <c:v>28.8</c:v>
                </c:pt>
                <c:pt idx="674">
                  <c:v>28.766666666666666</c:v>
                </c:pt>
                <c:pt idx="675">
                  <c:v>28.766666666666666</c:v>
                </c:pt>
                <c:pt idx="676">
                  <c:v>28.766666666666666</c:v>
                </c:pt>
                <c:pt idx="677">
                  <c:v>28.766666666666666</c:v>
                </c:pt>
                <c:pt idx="678">
                  <c:v>28.733333333333334</c:v>
                </c:pt>
                <c:pt idx="679">
                  <c:v>28.766666666666666</c:v>
                </c:pt>
                <c:pt idx="680">
                  <c:v>28.766666666666666</c:v>
                </c:pt>
                <c:pt idx="681">
                  <c:v>28.733333333333334</c:v>
                </c:pt>
                <c:pt idx="682">
                  <c:v>28.733333333333334</c:v>
                </c:pt>
                <c:pt idx="683">
                  <c:v>28.733333333333334</c:v>
                </c:pt>
                <c:pt idx="684">
                  <c:v>28.733333333333334</c:v>
                </c:pt>
                <c:pt idx="685">
                  <c:v>29.05</c:v>
                </c:pt>
                <c:pt idx="686">
                  <c:v>29</c:v>
                </c:pt>
                <c:pt idx="687">
                  <c:v>29</c:v>
                </c:pt>
                <c:pt idx="688">
                  <c:v>29</c:v>
                </c:pt>
                <c:pt idx="689">
                  <c:v>29.05</c:v>
                </c:pt>
                <c:pt idx="690">
                  <c:v>29.05</c:v>
                </c:pt>
                <c:pt idx="691">
                  <c:v>29.05</c:v>
                </c:pt>
                <c:pt idx="692">
                  <c:v>29.05</c:v>
                </c:pt>
                <c:pt idx="693">
                  <c:v>29.05</c:v>
                </c:pt>
                <c:pt idx="694">
                  <c:v>29.05</c:v>
                </c:pt>
                <c:pt idx="695">
                  <c:v>29</c:v>
                </c:pt>
                <c:pt idx="696">
                  <c:v>29.049999999999997</c:v>
                </c:pt>
                <c:pt idx="697">
                  <c:v>29.1</c:v>
                </c:pt>
                <c:pt idx="698">
                  <c:v>29.049999999999997</c:v>
                </c:pt>
                <c:pt idx="699">
                  <c:v>29.1</c:v>
                </c:pt>
                <c:pt idx="700">
                  <c:v>29.1</c:v>
                </c:pt>
                <c:pt idx="701">
                  <c:v>29.1</c:v>
                </c:pt>
                <c:pt idx="702">
                  <c:v>29.049999999999997</c:v>
                </c:pt>
                <c:pt idx="703">
                  <c:v>29.049999999999997</c:v>
                </c:pt>
                <c:pt idx="704">
                  <c:v>29.049999999999997</c:v>
                </c:pt>
                <c:pt idx="705">
                  <c:v>29.2</c:v>
                </c:pt>
                <c:pt idx="706">
                  <c:v>29.2</c:v>
                </c:pt>
                <c:pt idx="707">
                  <c:v>29.2</c:v>
                </c:pt>
                <c:pt idx="708">
                  <c:v>29.2</c:v>
                </c:pt>
                <c:pt idx="709">
                  <c:v>29.2</c:v>
                </c:pt>
                <c:pt idx="710">
                  <c:v>29.2</c:v>
                </c:pt>
              </c:numCache>
            </c:numRef>
          </c:yVal>
          <c:smooth val="1"/>
          <c:extLst xmlns:c16r2="http://schemas.microsoft.com/office/drawing/2015/06/chart">
            <c:ext xmlns:c16="http://schemas.microsoft.com/office/drawing/2014/chart" uri="{C3380CC4-5D6E-409C-BE32-E72D297353CC}">
              <c16:uniqueId val="{00000002-83B6-4F83-8B3A-FB7565DAFD61}"/>
            </c:ext>
          </c:extLst>
        </c:ser>
        <c:ser>
          <c:idx val="3"/>
          <c:order val="3"/>
          <c:tx>
            <c:strRef>
              <c:f>wheat!$CD$17</c:f>
              <c:strCache>
                <c:ptCount val="1"/>
                <c:pt idx="0">
                  <c:v>Pulsed temperature </c:v>
                </c:pt>
              </c:strCache>
            </c:strRef>
          </c:tx>
          <c:spPr>
            <a:ln w="22225"/>
          </c:spPr>
          <c:marker>
            <c:symbol val="x"/>
            <c:size val="5"/>
          </c:marker>
          <c:xVal>
            <c:numRef>
              <c:f>wheat!$AK$18:$AK$755</c:f>
              <c:numCache>
                <c:formatCode>General</c:formatCode>
                <c:ptCount val="738"/>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numCache>
            </c:numRef>
          </c:xVal>
          <c:yVal>
            <c:numRef>
              <c:f>wheat!$CD$18:$CD$757</c:f>
              <c:numCache>
                <c:formatCode>General</c:formatCode>
                <c:ptCount val="740"/>
                <c:pt idx="0">
                  <c:v>24.475000000000001</c:v>
                </c:pt>
                <c:pt idx="1">
                  <c:v>24.5</c:v>
                </c:pt>
                <c:pt idx="2">
                  <c:v>24.524999999999999</c:v>
                </c:pt>
                <c:pt idx="3">
                  <c:v>24.55</c:v>
                </c:pt>
                <c:pt idx="4">
                  <c:v>24.6</c:v>
                </c:pt>
                <c:pt idx="5">
                  <c:v>24.6</c:v>
                </c:pt>
                <c:pt idx="6">
                  <c:v>24.6</c:v>
                </c:pt>
                <c:pt idx="7">
                  <c:v>24.625</c:v>
                </c:pt>
                <c:pt idx="8">
                  <c:v>24.65</c:v>
                </c:pt>
                <c:pt idx="9">
                  <c:v>24.65</c:v>
                </c:pt>
                <c:pt idx="10">
                  <c:v>24.675000000000001</c:v>
                </c:pt>
                <c:pt idx="11">
                  <c:v>24.7</c:v>
                </c:pt>
                <c:pt idx="12">
                  <c:v>24.724999999999998</c:v>
                </c:pt>
                <c:pt idx="13">
                  <c:v>24.724999999999998</c:v>
                </c:pt>
                <c:pt idx="14">
                  <c:v>24.749999999999996</c:v>
                </c:pt>
                <c:pt idx="15">
                  <c:v>24.749999999999996</c:v>
                </c:pt>
                <c:pt idx="16">
                  <c:v>24.749999999999996</c:v>
                </c:pt>
                <c:pt idx="17">
                  <c:v>24.775000000000002</c:v>
                </c:pt>
                <c:pt idx="18">
                  <c:v>24.775000000000002</c:v>
                </c:pt>
                <c:pt idx="19">
                  <c:v>24.8</c:v>
                </c:pt>
                <c:pt idx="20">
                  <c:v>24.8</c:v>
                </c:pt>
                <c:pt idx="21">
                  <c:v>24.824999999999999</c:v>
                </c:pt>
                <c:pt idx="22">
                  <c:v>24.85</c:v>
                </c:pt>
                <c:pt idx="23">
                  <c:v>24.85</c:v>
                </c:pt>
                <c:pt idx="24">
                  <c:v>24.85</c:v>
                </c:pt>
                <c:pt idx="25">
                  <c:v>24.875</c:v>
                </c:pt>
                <c:pt idx="26">
                  <c:v>24.875</c:v>
                </c:pt>
                <c:pt idx="27">
                  <c:v>24.875</c:v>
                </c:pt>
                <c:pt idx="28">
                  <c:v>24.875</c:v>
                </c:pt>
                <c:pt idx="29">
                  <c:v>24.875</c:v>
                </c:pt>
                <c:pt idx="30">
                  <c:v>24.875</c:v>
                </c:pt>
                <c:pt idx="31">
                  <c:v>24.875</c:v>
                </c:pt>
                <c:pt idx="32">
                  <c:v>24.875</c:v>
                </c:pt>
                <c:pt idx="33">
                  <c:v>24.9</c:v>
                </c:pt>
                <c:pt idx="34">
                  <c:v>24.9</c:v>
                </c:pt>
                <c:pt idx="35">
                  <c:v>24.875</c:v>
                </c:pt>
                <c:pt idx="36">
                  <c:v>24.875</c:v>
                </c:pt>
                <c:pt idx="37">
                  <c:v>24.875</c:v>
                </c:pt>
                <c:pt idx="38">
                  <c:v>24.875</c:v>
                </c:pt>
                <c:pt idx="39">
                  <c:v>24.875</c:v>
                </c:pt>
                <c:pt idx="40">
                  <c:v>24.875</c:v>
                </c:pt>
                <c:pt idx="41">
                  <c:v>24.875</c:v>
                </c:pt>
                <c:pt idx="42">
                  <c:v>24.875</c:v>
                </c:pt>
                <c:pt idx="43">
                  <c:v>24.85</c:v>
                </c:pt>
                <c:pt idx="44">
                  <c:v>24.875</c:v>
                </c:pt>
                <c:pt idx="45">
                  <c:v>24.875</c:v>
                </c:pt>
                <c:pt idx="46">
                  <c:v>24.875</c:v>
                </c:pt>
                <c:pt idx="47">
                  <c:v>24.875</c:v>
                </c:pt>
                <c:pt idx="48">
                  <c:v>24.875</c:v>
                </c:pt>
                <c:pt idx="49">
                  <c:v>24.875</c:v>
                </c:pt>
                <c:pt idx="50">
                  <c:v>24.875</c:v>
                </c:pt>
                <c:pt idx="51">
                  <c:v>24.875</c:v>
                </c:pt>
                <c:pt idx="52">
                  <c:v>24.875</c:v>
                </c:pt>
                <c:pt idx="53">
                  <c:v>24.875</c:v>
                </c:pt>
                <c:pt idx="54">
                  <c:v>24.875</c:v>
                </c:pt>
                <c:pt idx="55">
                  <c:v>24.875</c:v>
                </c:pt>
                <c:pt idx="56">
                  <c:v>24.875</c:v>
                </c:pt>
                <c:pt idx="57">
                  <c:v>24.875</c:v>
                </c:pt>
                <c:pt idx="58">
                  <c:v>24.875</c:v>
                </c:pt>
                <c:pt idx="59">
                  <c:v>24.875</c:v>
                </c:pt>
                <c:pt idx="60">
                  <c:v>24.875</c:v>
                </c:pt>
                <c:pt idx="61">
                  <c:v>24.85</c:v>
                </c:pt>
                <c:pt idx="62">
                  <c:v>24.799999999999997</c:v>
                </c:pt>
                <c:pt idx="63">
                  <c:v>24.85</c:v>
                </c:pt>
                <c:pt idx="64">
                  <c:v>24.824999999999999</c:v>
                </c:pt>
                <c:pt idx="65">
                  <c:v>24.799999999999997</c:v>
                </c:pt>
                <c:pt idx="66">
                  <c:v>24.824999999999999</c:v>
                </c:pt>
                <c:pt idx="67">
                  <c:v>24.824999999999999</c:v>
                </c:pt>
                <c:pt idx="68">
                  <c:v>24.799999999999997</c:v>
                </c:pt>
                <c:pt idx="69">
                  <c:v>24.799999999999997</c:v>
                </c:pt>
                <c:pt idx="70">
                  <c:v>24.799999999999997</c:v>
                </c:pt>
                <c:pt idx="71">
                  <c:v>24.799999999999997</c:v>
                </c:pt>
                <c:pt idx="72">
                  <c:v>24.799999999999997</c:v>
                </c:pt>
                <c:pt idx="73">
                  <c:v>24.799999999999997</c:v>
                </c:pt>
                <c:pt idx="74">
                  <c:v>24.824999999999996</c:v>
                </c:pt>
                <c:pt idx="75">
                  <c:v>24.824999999999996</c:v>
                </c:pt>
                <c:pt idx="76">
                  <c:v>24.824999999999996</c:v>
                </c:pt>
                <c:pt idx="77">
                  <c:v>24.824999999999996</c:v>
                </c:pt>
                <c:pt idx="78">
                  <c:v>24.799999999999997</c:v>
                </c:pt>
                <c:pt idx="79">
                  <c:v>24.824999999999996</c:v>
                </c:pt>
                <c:pt idx="80">
                  <c:v>24.799999999999997</c:v>
                </c:pt>
                <c:pt idx="81">
                  <c:v>24.85</c:v>
                </c:pt>
                <c:pt idx="82">
                  <c:v>24.824999999999996</c:v>
                </c:pt>
                <c:pt idx="83">
                  <c:v>24.824999999999996</c:v>
                </c:pt>
                <c:pt idx="84">
                  <c:v>24.85</c:v>
                </c:pt>
                <c:pt idx="85">
                  <c:v>24.85</c:v>
                </c:pt>
                <c:pt idx="86">
                  <c:v>24.85</c:v>
                </c:pt>
                <c:pt idx="87">
                  <c:v>24.8</c:v>
                </c:pt>
                <c:pt idx="88">
                  <c:v>24.8</c:v>
                </c:pt>
                <c:pt idx="89">
                  <c:v>24.825000000000003</c:v>
                </c:pt>
                <c:pt idx="90">
                  <c:v>24.825000000000003</c:v>
                </c:pt>
                <c:pt idx="91">
                  <c:v>24.825000000000003</c:v>
                </c:pt>
                <c:pt idx="92">
                  <c:v>24.85</c:v>
                </c:pt>
                <c:pt idx="93">
                  <c:v>24.875</c:v>
                </c:pt>
                <c:pt idx="94">
                  <c:v>24.85</c:v>
                </c:pt>
                <c:pt idx="95">
                  <c:v>24.824999999999999</c:v>
                </c:pt>
                <c:pt idx="96">
                  <c:v>24.875</c:v>
                </c:pt>
                <c:pt idx="97">
                  <c:v>24.875</c:v>
                </c:pt>
                <c:pt idx="98">
                  <c:v>24.824999999999999</c:v>
                </c:pt>
                <c:pt idx="99">
                  <c:v>24.85</c:v>
                </c:pt>
                <c:pt idx="100">
                  <c:v>24.875</c:v>
                </c:pt>
                <c:pt idx="101">
                  <c:v>24.85</c:v>
                </c:pt>
                <c:pt idx="102">
                  <c:v>24.85</c:v>
                </c:pt>
                <c:pt idx="103">
                  <c:v>24.824999999999999</c:v>
                </c:pt>
                <c:pt idx="104">
                  <c:v>24.824999999999999</c:v>
                </c:pt>
                <c:pt idx="105">
                  <c:v>24.875</c:v>
                </c:pt>
                <c:pt idx="106">
                  <c:v>24.875</c:v>
                </c:pt>
                <c:pt idx="107">
                  <c:v>24.875</c:v>
                </c:pt>
                <c:pt idx="108">
                  <c:v>24.875</c:v>
                </c:pt>
                <c:pt idx="109">
                  <c:v>24.875</c:v>
                </c:pt>
                <c:pt idx="110">
                  <c:v>24.875</c:v>
                </c:pt>
                <c:pt idx="111">
                  <c:v>24.875</c:v>
                </c:pt>
                <c:pt idx="112">
                  <c:v>24.875</c:v>
                </c:pt>
                <c:pt idx="113">
                  <c:v>24.875</c:v>
                </c:pt>
                <c:pt idx="114">
                  <c:v>24.9</c:v>
                </c:pt>
                <c:pt idx="115">
                  <c:v>24.9</c:v>
                </c:pt>
                <c:pt idx="116">
                  <c:v>24.924999999999997</c:v>
                </c:pt>
                <c:pt idx="117">
                  <c:v>24.924999999999997</c:v>
                </c:pt>
                <c:pt idx="118">
                  <c:v>24.924999999999997</c:v>
                </c:pt>
                <c:pt idx="119">
                  <c:v>24.949999999999996</c:v>
                </c:pt>
                <c:pt idx="120">
                  <c:v>24.975000000000001</c:v>
                </c:pt>
                <c:pt idx="121">
                  <c:v>24.975000000000001</c:v>
                </c:pt>
                <c:pt idx="122">
                  <c:v>24.975000000000001</c:v>
                </c:pt>
                <c:pt idx="123">
                  <c:v>25</c:v>
                </c:pt>
                <c:pt idx="124">
                  <c:v>25</c:v>
                </c:pt>
                <c:pt idx="125">
                  <c:v>24.975000000000001</c:v>
                </c:pt>
                <c:pt idx="126">
                  <c:v>25</c:v>
                </c:pt>
                <c:pt idx="127">
                  <c:v>25</c:v>
                </c:pt>
                <c:pt idx="128">
                  <c:v>25</c:v>
                </c:pt>
                <c:pt idx="129">
                  <c:v>25</c:v>
                </c:pt>
                <c:pt idx="130">
                  <c:v>25</c:v>
                </c:pt>
                <c:pt idx="131">
                  <c:v>25.05</c:v>
                </c:pt>
                <c:pt idx="132">
                  <c:v>25.024999999999999</c:v>
                </c:pt>
                <c:pt idx="133">
                  <c:v>25.05</c:v>
                </c:pt>
                <c:pt idx="134">
                  <c:v>25.025000000000002</c:v>
                </c:pt>
                <c:pt idx="135">
                  <c:v>25.05</c:v>
                </c:pt>
                <c:pt idx="136">
                  <c:v>25.05</c:v>
                </c:pt>
                <c:pt idx="137">
                  <c:v>25.05</c:v>
                </c:pt>
                <c:pt idx="138">
                  <c:v>25.05</c:v>
                </c:pt>
                <c:pt idx="139">
                  <c:v>25.074999999999999</c:v>
                </c:pt>
                <c:pt idx="140">
                  <c:v>25.099999999999998</c:v>
                </c:pt>
                <c:pt idx="141">
                  <c:v>25.124999999999996</c:v>
                </c:pt>
                <c:pt idx="142">
                  <c:v>25.099999999999998</c:v>
                </c:pt>
                <c:pt idx="143">
                  <c:v>25.124999999999996</c:v>
                </c:pt>
                <c:pt idx="144">
                  <c:v>25.124999999999996</c:v>
                </c:pt>
                <c:pt idx="145">
                  <c:v>25.124999999999996</c:v>
                </c:pt>
                <c:pt idx="146">
                  <c:v>25.124999999999996</c:v>
                </c:pt>
                <c:pt idx="147">
                  <c:v>25.124999999999996</c:v>
                </c:pt>
                <c:pt idx="148">
                  <c:v>25.15</c:v>
                </c:pt>
                <c:pt idx="149">
                  <c:v>25.150000000000002</c:v>
                </c:pt>
                <c:pt idx="150">
                  <c:v>25.200000000000003</c:v>
                </c:pt>
                <c:pt idx="151">
                  <c:v>25.200000000000003</c:v>
                </c:pt>
                <c:pt idx="152">
                  <c:v>25.200000000000003</c:v>
                </c:pt>
                <c:pt idx="153">
                  <c:v>25.225000000000001</c:v>
                </c:pt>
                <c:pt idx="154">
                  <c:v>25.25</c:v>
                </c:pt>
                <c:pt idx="155">
                  <c:v>25.225000000000001</c:v>
                </c:pt>
                <c:pt idx="156">
                  <c:v>25.225000000000001</c:v>
                </c:pt>
                <c:pt idx="157">
                  <c:v>25.25</c:v>
                </c:pt>
                <c:pt idx="158">
                  <c:v>25.274999999999999</c:v>
                </c:pt>
                <c:pt idx="159">
                  <c:v>25.274999999999999</c:v>
                </c:pt>
                <c:pt idx="160">
                  <c:v>25.274999999999999</c:v>
                </c:pt>
                <c:pt idx="161">
                  <c:v>25.274999999999999</c:v>
                </c:pt>
                <c:pt idx="162">
                  <c:v>25.274999999999999</c:v>
                </c:pt>
                <c:pt idx="163">
                  <c:v>25.274999999999999</c:v>
                </c:pt>
                <c:pt idx="164">
                  <c:v>25.274999999999999</c:v>
                </c:pt>
                <c:pt idx="165">
                  <c:v>25.3</c:v>
                </c:pt>
                <c:pt idx="166">
                  <c:v>25.3</c:v>
                </c:pt>
                <c:pt idx="167">
                  <c:v>25.3</c:v>
                </c:pt>
                <c:pt idx="168">
                  <c:v>25.3</c:v>
                </c:pt>
                <c:pt idx="169">
                  <c:v>25.324999999999999</c:v>
                </c:pt>
                <c:pt idx="170">
                  <c:v>25.324999999999999</c:v>
                </c:pt>
                <c:pt idx="171">
                  <c:v>25.35</c:v>
                </c:pt>
                <c:pt idx="172">
                  <c:v>25.324999999999999</c:v>
                </c:pt>
                <c:pt idx="173">
                  <c:v>25.375000000000004</c:v>
                </c:pt>
                <c:pt idx="174">
                  <c:v>25.349999999999998</c:v>
                </c:pt>
                <c:pt idx="175">
                  <c:v>25.349999999999998</c:v>
                </c:pt>
                <c:pt idx="176">
                  <c:v>25.400000000000002</c:v>
                </c:pt>
                <c:pt idx="177">
                  <c:v>25.349999999999998</c:v>
                </c:pt>
                <c:pt idx="178">
                  <c:v>25.400000000000002</c:v>
                </c:pt>
                <c:pt idx="179">
                  <c:v>25.400000000000002</c:v>
                </c:pt>
                <c:pt idx="180">
                  <c:v>25.400000000000002</c:v>
                </c:pt>
                <c:pt idx="181">
                  <c:v>25.400000000000002</c:v>
                </c:pt>
                <c:pt idx="182">
                  <c:v>25.400000000000002</c:v>
                </c:pt>
                <c:pt idx="183">
                  <c:v>25.400000000000002</c:v>
                </c:pt>
                <c:pt idx="184">
                  <c:v>25.425000000000001</c:v>
                </c:pt>
                <c:pt idx="185">
                  <c:v>25.425000000000001</c:v>
                </c:pt>
                <c:pt idx="186">
                  <c:v>25.474999999999998</c:v>
                </c:pt>
                <c:pt idx="187">
                  <c:v>25.474999999999998</c:v>
                </c:pt>
                <c:pt idx="188">
                  <c:v>25.45</c:v>
                </c:pt>
                <c:pt idx="189">
                  <c:v>25.474999999999998</c:v>
                </c:pt>
                <c:pt idx="190">
                  <c:v>25.474999999999998</c:v>
                </c:pt>
                <c:pt idx="191">
                  <c:v>25.474999999999998</c:v>
                </c:pt>
                <c:pt idx="192">
                  <c:v>25.474999999999998</c:v>
                </c:pt>
                <c:pt idx="193">
                  <c:v>25.474999999999998</c:v>
                </c:pt>
                <c:pt idx="194">
                  <c:v>25.524999999999999</c:v>
                </c:pt>
                <c:pt idx="195">
                  <c:v>25.525000000000002</c:v>
                </c:pt>
                <c:pt idx="196">
                  <c:v>25.5</c:v>
                </c:pt>
                <c:pt idx="197">
                  <c:v>25.550000000000004</c:v>
                </c:pt>
                <c:pt idx="198">
                  <c:v>25.6</c:v>
                </c:pt>
                <c:pt idx="199">
                  <c:v>25.6</c:v>
                </c:pt>
                <c:pt idx="200">
                  <c:v>25.575000000000003</c:v>
                </c:pt>
                <c:pt idx="201">
                  <c:v>25.575000000000003</c:v>
                </c:pt>
                <c:pt idx="202">
                  <c:v>25.575000000000003</c:v>
                </c:pt>
                <c:pt idx="203">
                  <c:v>25.6</c:v>
                </c:pt>
                <c:pt idx="204">
                  <c:v>25.6</c:v>
                </c:pt>
                <c:pt idx="205">
                  <c:v>25.575000000000003</c:v>
                </c:pt>
                <c:pt idx="206">
                  <c:v>25.6</c:v>
                </c:pt>
                <c:pt idx="207">
                  <c:v>25.6</c:v>
                </c:pt>
                <c:pt idx="208">
                  <c:v>25.6</c:v>
                </c:pt>
                <c:pt idx="209">
                  <c:v>25.6</c:v>
                </c:pt>
                <c:pt idx="210">
                  <c:v>25.625</c:v>
                </c:pt>
                <c:pt idx="211">
                  <c:v>25.625</c:v>
                </c:pt>
                <c:pt idx="212">
                  <c:v>25.65</c:v>
                </c:pt>
                <c:pt idx="213">
                  <c:v>25.65</c:v>
                </c:pt>
                <c:pt idx="214">
                  <c:v>25.625</c:v>
                </c:pt>
                <c:pt idx="215">
                  <c:v>25.625</c:v>
                </c:pt>
                <c:pt idx="216">
                  <c:v>25.65</c:v>
                </c:pt>
                <c:pt idx="217">
                  <c:v>25.625</c:v>
                </c:pt>
                <c:pt idx="218">
                  <c:v>25.625</c:v>
                </c:pt>
                <c:pt idx="219">
                  <c:v>25.625</c:v>
                </c:pt>
                <c:pt idx="220">
                  <c:v>25.625</c:v>
                </c:pt>
                <c:pt idx="221">
                  <c:v>25.625</c:v>
                </c:pt>
                <c:pt idx="222">
                  <c:v>25.625</c:v>
                </c:pt>
                <c:pt idx="223">
                  <c:v>25.65</c:v>
                </c:pt>
                <c:pt idx="224">
                  <c:v>25.625</c:v>
                </c:pt>
                <c:pt idx="225">
                  <c:v>25.625</c:v>
                </c:pt>
                <c:pt idx="226">
                  <c:v>25.65</c:v>
                </c:pt>
                <c:pt idx="227">
                  <c:v>25.65</c:v>
                </c:pt>
                <c:pt idx="228">
                  <c:v>25.675000000000004</c:v>
                </c:pt>
                <c:pt idx="229">
                  <c:v>25.675000000000004</c:v>
                </c:pt>
                <c:pt idx="230">
                  <c:v>25.700000000000003</c:v>
                </c:pt>
                <c:pt idx="231">
                  <c:v>25.725000000000001</c:v>
                </c:pt>
                <c:pt idx="232">
                  <c:v>25.725000000000001</c:v>
                </c:pt>
                <c:pt idx="233">
                  <c:v>25.725000000000001</c:v>
                </c:pt>
                <c:pt idx="234">
                  <c:v>25.725000000000001</c:v>
                </c:pt>
                <c:pt idx="235">
                  <c:v>25.725000000000001</c:v>
                </c:pt>
                <c:pt idx="236">
                  <c:v>25.725000000000001</c:v>
                </c:pt>
                <c:pt idx="237">
                  <c:v>25.700000000000003</c:v>
                </c:pt>
                <c:pt idx="238">
                  <c:v>25.700000000000003</c:v>
                </c:pt>
                <c:pt idx="239">
                  <c:v>25.700000000000003</c:v>
                </c:pt>
                <c:pt idx="240">
                  <c:v>25.700000000000003</c:v>
                </c:pt>
                <c:pt idx="241">
                  <c:v>25.700000000000003</c:v>
                </c:pt>
                <c:pt idx="242">
                  <c:v>25.700000000000003</c:v>
                </c:pt>
                <c:pt idx="243">
                  <c:v>25.700000000000003</c:v>
                </c:pt>
                <c:pt idx="244">
                  <c:v>25.700000000000003</c:v>
                </c:pt>
                <c:pt idx="245">
                  <c:v>25.700000000000003</c:v>
                </c:pt>
                <c:pt idx="246">
                  <c:v>25.700000000000003</c:v>
                </c:pt>
                <c:pt idx="247">
                  <c:v>25.725000000000001</c:v>
                </c:pt>
                <c:pt idx="248">
                  <c:v>25.725000000000001</c:v>
                </c:pt>
                <c:pt idx="249">
                  <c:v>25.725000000000001</c:v>
                </c:pt>
                <c:pt idx="250">
                  <c:v>25.725000000000001</c:v>
                </c:pt>
                <c:pt idx="251">
                  <c:v>25.725000000000001</c:v>
                </c:pt>
                <c:pt idx="252">
                  <c:v>25.725000000000001</c:v>
                </c:pt>
                <c:pt idx="253">
                  <c:v>25.725000000000001</c:v>
                </c:pt>
                <c:pt idx="254">
                  <c:v>25.725000000000001</c:v>
                </c:pt>
                <c:pt idx="255">
                  <c:v>25.725000000000001</c:v>
                </c:pt>
                <c:pt idx="256">
                  <c:v>25.725000000000001</c:v>
                </c:pt>
                <c:pt idx="257">
                  <c:v>25.725000000000001</c:v>
                </c:pt>
                <c:pt idx="258">
                  <c:v>25.75</c:v>
                </c:pt>
                <c:pt idx="259">
                  <c:v>25.774999999999999</c:v>
                </c:pt>
                <c:pt idx="260">
                  <c:v>25.774999999999999</c:v>
                </c:pt>
                <c:pt idx="261">
                  <c:v>25.774999999999999</c:v>
                </c:pt>
                <c:pt idx="262">
                  <c:v>25.774999999999999</c:v>
                </c:pt>
                <c:pt idx="263">
                  <c:v>25.774999999999999</c:v>
                </c:pt>
                <c:pt idx="264">
                  <c:v>25.774999999999999</c:v>
                </c:pt>
                <c:pt idx="265">
                  <c:v>25.799999999999997</c:v>
                </c:pt>
                <c:pt idx="266">
                  <c:v>25.8</c:v>
                </c:pt>
                <c:pt idx="267">
                  <c:v>25.8</c:v>
                </c:pt>
                <c:pt idx="268">
                  <c:v>25.799999999999997</c:v>
                </c:pt>
                <c:pt idx="269">
                  <c:v>25.8</c:v>
                </c:pt>
                <c:pt idx="270">
                  <c:v>25.8</c:v>
                </c:pt>
                <c:pt idx="271">
                  <c:v>25.825000000000003</c:v>
                </c:pt>
                <c:pt idx="272">
                  <c:v>25.825000000000003</c:v>
                </c:pt>
                <c:pt idx="273">
                  <c:v>25.825000000000003</c:v>
                </c:pt>
                <c:pt idx="274">
                  <c:v>25.825000000000003</c:v>
                </c:pt>
                <c:pt idx="275">
                  <c:v>25.825000000000003</c:v>
                </c:pt>
                <c:pt idx="276">
                  <c:v>25.825000000000003</c:v>
                </c:pt>
                <c:pt idx="277">
                  <c:v>25.825000000000003</c:v>
                </c:pt>
                <c:pt idx="278">
                  <c:v>25.85</c:v>
                </c:pt>
                <c:pt idx="279">
                  <c:v>25.85</c:v>
                </c:pt>
                <c:pt idx="280">
                  <c:v>25.85</c:v>
                </c:pt>
                <c:pt idx="281">
                  <c:v>25.875</c:v>
                </c:pt>
                <c:pt idx="282">
                  <c:v>25.925000000000001</c:v>
                </c:pt>
                <c:pt idx="283">
                  <c:v>25.925000000000001</c:v>
                </c:pt>
                <c:pt idx="284">
                  <c:v>25.925000000000001</c:v>
                </c:pt>
                <c:pt idx="285">
                  <c:v>25.925000000000001</c:v>
                </c:pt>
                <c:pt idx="286">
                  <c:v>25.925000000000001</c:v>
                </c:pt>
                <c:pt idx="287">
                  <c:v>25.925000000000001</c:v>
                </c:pt>
                <c:pt idx="288">
                  <c:v>25.925000000000001</c:v>
                </c:pt>
                <c:pt idx="289">
                  <c:v>25.95</c:v>
                </c:pt>
                <c:pt idx="290">
                  <c:v>25.95</c:v>
                </c:pt>
                <c:pt idx="291">
                  <c:v>25.95</c:v>
                </c:pt>
                <c:pt idx="292">
                  <c:v>26</c:v>
                </c:pt>
                <c:pt idx="293">
                  <c:v>26</c:v>
                </c:pt>
                <c:pt idx="294">
                  <c:v>25.974999999999998</c:v>
                </c:pt>
                <c:pt idx="295">
                  <c:v>25.974999999999998</c:v>
                </c:pt>
                <c:pt idx="296">
                  <c:v>26</c:v>
                </c:pt>
                <c:pt idx="297">
                  <c:v>25.95</c:v>
                </c:pt>
                <c:pt idx="298">
                  <c:v>25.974999999999998</c:v>
                </c:pt>
                <c:pt idx="299">
                  <c:v>25.999999999999996</c:v>
                </c:pt>
                <c:pt idx="300">
                  <c:v>25.999999999999996</c:v>
                </c:pt>
                <c:pt idx="301">
                  <c:v>25.999999999999996</c:v>
                </c:pt>
                <c:pt idx="302">
                  <c:v>25.974999999999998</c:v>
                </c:pt>
                <c:pt idx="303">
                  <c:v>26.024999999999999</c:v>
                </c:pt>
                <c:pt idx="304">
                  <c:v>26</c:v>
                </c:pt>
                <c:pt idx="305">
                  <c:v>26</c:v>
                </c:pt>
                <c:pt idx="306">
                  <c:v>25.974999999999998</c:v>
                </c:pt>
                <c:pt idx="307">
                  <c:v>26.024999999999999</c:v>
                </c:pt>
                <c:pt idx="308">
                  <c:v>26</c:v>
                </c:pt>
                <c:pt idx="309">
                  <c:v>26</c:v>
                </c:pt>
                <c:pt idx="310">
                  <c:v>26</c:v>
                </c:pt>
                <c:pt idx="311">
                  <c:v>26</c:v>
                </c:pt>
                <c:pt idx="312">
                  <c:v>26.025000000000002</c:v>
                </c:pt>
                <c:pt idx="313">
                  <c:v>26.05</c:v>
                </c:pt>
                <c:pt idx="314">
                  <c:v>26.05</c:v>
                </c:pt>
                <c:pt idx="315">
                  <c:v>26.074999999999999</c:v>
                </c:pt>
                <c:pt idx="316">
                  <c:v>26.074999999999999</c:v>
                </c:pt>
                <c:pt idx="317">
                  <c:v>26.074999999999999</c:v>
                </c:pt>
                <c:pt idx="318">
                  <c:v>26.074999999999999</c:v>
                </c:pt>
                <c:pt idx="319">
                  <c:v>26.099999999999998</c:v>
                </c:pt>
                <c:pt idx="320">
                  <c:v>26.125</c:v>
                </c:pt>
                <c:pt idx="321">
                  <c:v>26.125</c:v>
                </c:pt>
                <c:pt idx="322">
                  <c:v>26.125</c:v>
                </c:pt>
                <c:pt idx="323">
                  <c:v>26.125</c:v>
                </c:pt>
                <c:pt idx="324">
                  <c:v>26.125</c:v>
                </c:pt>
                <c:pt idx="325">
                  <c:v>26.15</c:v>
                </c:pt>
                <c:pt idx="326">
                  <c:v>26.15</c:v>
                </c:pt>
                <c:pt idx="327">
                  <c:v>26.15</c:v>
                </c:pt>
                <c:pt idx="328">
                  <c:v>26.15</c:v>
                </c:pt>
                <c:pt idx="329">
                  <c:v>26.15</c:v>
                </c:pt>
                <c:pt idx="330">
                  <c:v>26.175000000000004</c:v>
                </c:pt>
                <c:pt idx="331">
                  <c:v>26.15</c:v>
                </c:pt>
                <c:pt idx="332">
                  <c:v>26.200000000000003</c:v>
                </c:pt>
                <c:pt idx="333">
                  <c:v>26.175000000000004</c:v>
                </c:pt>
                <c:pt idx="334">
                  <c:v>26.15</c:v>
                </c:pt>
                <c:pt idx="335">
                  <c:v>26.174999999999997</c:v>
                </c:pt>
                <c:pt idx="336">
                  <c:v>26.200000000000003</c:v>
                </c:pt>
                <c:pt idx="337">
                  <c:v>26.200000000000003</c:v>
                </c:pt>
                <c:pt idx="338">
                  <c:v>26.200000000000003</c:v>
                </c:pt>
                <c:pt idx="339">
                  <c:v>26.200000000000003</c:v>
                </c:pt>
                <c:pt idx="340">
                  <c:v>26.200000000000003</c:v>
                </c:pt>
                <c:pt idx="341">
                  <c:v>26.200000000000003</c:v>
                </c:pt>
                <c:pt idx="342">
                  <c:v>26.225000000000001</c:v>
                </c:pt>
                <c:pt idx="343">
                  <c:v>26.200000000000003</c:v>
                </c:pt>
                <c:pt idx="344">
                  <c:v>26.25</c:v>
                </c:pt>
                <c:pt idx="345">
                  <c:v>26.25</c:v>
                </c:pt>
                <c:pt idx="346">
                  <c:v>26.25</c:v>
                </c:pt>
                <c:pt idx="347">
                  <c:v>26.25</c:v>
                </c:pt>
                <c:pt idx="348">
                  <c:v>26.25</c:v>
                </c:pt>
                <c:pt idx="349">
                  <c:v>26.25</c:v>
                </c:pt>
                <c:pt idx="350">
                  <c:v>26.25</c:v>
                </c:pt>
                <c:pt idx="351">
                  <c:v>26.25</c:v>
                </c:pt>
                <c:pt idx="352">
                  <c:v>26.25</c:v>
                </c:pt>
                <c:pt idx="353">
                  <c:v>26.3</c:v>
                </c:pt>
                <c:pt idx="354">
                  <c:v>26.3</c:v>
                </c:pt>
                <c:pt idx="355">
                  <c:v>26.3</c:v>
                </c:pt>
                <c:pt idx="356">
                  <c:v>26.324999999999999</c:v>
                </c:pt>
                <c:pt idx="357">
                  <c:v>26.324999999999999</c:v>
                </c:pt>
                <c:pt idx="358">
                  <c:v>26.324999999999999</c:v>
                </c:pt>
                <c:pt idx="359">
                  <c:v>26.35</c:v>
                </c:pt>
                <c:pt idx="360">
                  <c:v>26.35</c:v>
                </c:pt>
                <c:pt idx="361">
                  <c:v>26.324999999999999</c:v>
                </c:pt>
                <c:pt idx="362">
                  <c:v>26.35</c:v>
                </c:pt>
                <c:pt idx="363">
                  <c:v>26.375</c:v>
                </c:pt>
                <c:pt idx="364">
                  <c:v>26.375</c:v>
                </c:pt>
                <c:pt idx="365">
                  <c:v>26.375</c:v>
                </c:pt>
                <c:pt idx="366">
                  <c:v>26.375</c:v>
                </c:pt>
                <c:pt idx="367">
                  <c:v>26.375</c:v>
                </c:pt>
                <c:pt idx="368">
                  <c:v>26.375</c:v>
                </c:pt>
                <c:pt idx="369">
                  <c:v>26.400000000000002</c:v>
                </c:pt>
                <c:pt idx="370">
                  <c:v>26.400000000000002</c:v>
                </c:pt>
                <c:pt idx="371">
                  <c:v>26.400000000000002</c:v>
                </c:pt>
                <c:pt idx="372">
                  <c:v>26.400000000000002</c:v>
                </c:pt>
                <c:pt idx="373">
                  <c:v>26.400000000000002</c:v>
                </c:pt>
                <c:pt idx="374">
                  <c:v>26.425000000000001</c:v>
                </c:pt>
                <c:pt idx="375">
                  <c:v>26.425000000000001</c:v>
                </c:pt>
                <c:pt idx="376">
                  <c:v>26.425000000000001</c:v>
                </c:pt>
                <c:pt idx="377">
                  <c:v>26.45</c:v>
                </c:pt>
                <c:pt idx="378">
                  <c:v>26.474999999999998</c:v>
                </c:pt>
                <c:pt idx="379">
                  <c:v>26.45</c:v>
                </c:pt>
                <c:pt idx="380">
                  <c:v>26.45</c:v>
                </c:pt>
                <c:pt idx="381">
                  <c:v>26.45</c:v>
                </c:pt>
                <c:pt idx="382">
                  <c:v>26.45</c:v>
                </c:pt>
                <c:pt idx="383">
                  <c:v>26.475000000000001</c:v>
                </c:pt>
                <c:pt idx="384">
                  <c:v>26.475000000000001</c:v>
                </c:pt>
                <c:pt idx="385">
                  <c:v>26.5</c:v>
                </c:pt>
                <c:pt idx="386">
                  <c:v>26.5</c:v>
                </c:pt>
                <c:pt idx="387">
                  <c:v>26.5</c:v>
                </c:pt>
                <c:pt idx="388">
                  <c:v>26.524999999999999</c:v>
                </c:pt>
                <c:pt idx="389">
                  <c:v>26.55</c:v>
                </c:pt>
                <c:pt idx="390">
                  <c:v>26.55</c:v>
                </c:pt>
                <c:pt idx="391">
                  <c:v>26.575000000000003</c:v>
                </c:pt>
                <c:pt idx="392">
                  <c:v>26.575000000000003</c:v>
                </c:pt>
                <c:pt idx="393">
                  <c:v>26.524999999999999</c:v>
                </c:pt>
                <c:pt idx="394">
                  <c:v>26.55</c:v>
                </c:pt>
                <c:pt idx="395">
                  <c:v>26.524999999999999</c:v>
                </c:pt>
                <c:pt idx="396">
                  <c:v>26.524999999999999</c:v>
                </c:pt>
                <c:pt idx="397">
                  <c:v>26.524999999999999</c:v>
                </c:pt>
                <c:pt idx="398">
                  <c:v>26.549999999999997</c:v>
                </c:pt>
                <c:pt idx="399">
                  <c:v>26.549999999999997</c:v>
                </c:pt>
                <c:pt idx="400">
                  <c:v>26.575000000000003</c:v>
                </c:pt>
                <c:pt idx="401">
                  <c:v>26.575000000000003</c:v>
                </c:pt>
                <c:pt idx="402">
                  <c:v>26.575000000000003</c:v>
                </c:pt>
                <c:pt idx="403">
                  <c:v>26.575000000000003</c:v>
                </c:pt>
                <c:pt idx="404">
                  <c:v>26.575000000000003</c:v>
                </c:pt>
                <c:pt idx="405">
                  <c:v>26.6</c:v>
                </c:pt>
                <c:pt idx="406">
                  <c:v>26.625</c:v>
                </c:pt>
                <c:pt idx="407">
                  <c:v>26.625</c:v>
                </c:pt>
                <c:pt idx="408">
                  <c:v>26.625</c:v>
                </c:pt>
                <c:pt idx="409">
                  <c:v>26.650000000000002</c:v>
                </c:pt>
                <c:pt idx="410">
                  <c:v>26.65</c:v>
                </c:pt>
                <c:pt idx="411">
                  <c:v>26.650000000000002</c:v>
                </c:pt>
                <c:pt idx="412">
                  <c:v>26.675000000000001</c:v>
                </c:pt>
                <c:pt idx="413">
                  <c:v>26.675000000000001</c:v>
                </c:pt>
                <c:pt idx="414">
                  <c:v>26.675000000000001</c:v>
                </c:pt>
                <c:pt idx="415">
                  <c:v>26.650000000000002</c:v>
                </c:pt>
                <c:pt idx="416">
                  <c:v>26.675000000000001</c:v>
                </c:pt>
                <c:pt idx="417">
                  <c:v>26.675000000000001</c:v>
                </c:pt>
                <c:pt idx="418">
                  <c:v>26.675000000000001</c:v>
                </c:pt>
                <c:pt idx="419">
                  <c:v>26.650000000000002</c:v>
                </c:pt>
                <c:pt idx="420">
                  <c:v>26.650000000000002</c:v>
                </c:pt>
                <c:pt idx="421">
                  <c:v>26.7</c:v>
                </c:pt>
                <c:pt idx="422">
                  <c:v>26.7</c:v>
                </c:pt>
                <c:pt idx="423">
                  <c:v>26.7</c:v>
                </c:pt>
                <c:pt idx="424">
                  <c:v>26.724999999999998</c:v>
                </c:pt>
                <c:pt idx="425">
                  <c:v>26.724999999999998</c:v>
                </c:pt>
                <c:pt idx="426">
                  <c:v>26.75</c:v>
                </c:pt>
                <c:pt idx="427">
                  <c:v>26.724999999999998</c:v>
                </c:pt>
                <c:pt idx="428">
                  <c:v>26.724999999999998</c:v>
                </c:pt>
                <c:pt idx="429">
                  <c:v>26.75</c:v>
                </c:pt>
                <c:pt idx="430">
                  <c:v>26.75</c:v>
                </c:pt>
                <c:pt idx="431">
                  <c:v>26.75</c:v>
                </c:pt>
                <c:pt idx="432">
                  <c:v>26.75</c:v>
                </c:pt>
                <c:pt idx="433">
                  <c:v>26.75</c:v>
                </c:pt>
                <c:pt idx="434">
                  <c:v>26.75</c:v>
                </c:pt>
                <c:pt idx="435">
                  <c:v>26.75</c:v>
                </c:pt>
                <c:pt idx="436">
                  <c:v>26.75</c:v>
                </c:pt>
                <c:pt idx="437">
                  <c:v>26.75</c:v>
                </c:pt>
                <c:pt idx="438">
                  <c:v>26.774999999999999</c:v>
                </c:pt>
                <c:pt idx="439">
                  <c:v>26.75</c:v>
                </c:pt>
                <c:pt idx="440">
                  <c:v>26.75</c:v>
                </c:pt>
                <c:pt idx="441">
                  <c:v>26.75</c:v>
                </c:pt>
                <c:pt idx="442">
                  <c:v>26.775000000000002</c:v>
                </c:pt>
                <c:pt idx="443">
                  <c:v>26.775000000000002</c:v>
                </c:pt>
                <c:pt idx="444">
                  <c:v>26.775000000000002</c:v>
                </c:pt>
                <c:pt idx="445">
                  <c:v>26.775000000000002</c:v>
                </c:pt>
                <c:pt idx="446">
                  <c:v>26.775000000000002</c:v>
                </c:pt>
                <c:pt idx="447">
                  <c:v>26.8</c:v>
                </c:pt>
                <c:pt idx="448">
                  <c:v>26.8</c:v>
                </c:pt>
                <c:pt idx="449">
                  <c:v>26.824999999999999</c:v>
                </c:pt>
                <c:pt idx="450">
                  <c:v>26.824999999999999</c:v>
                </c:pt>
                <c:pt idx="451">
                  <c:v>26.85</c:v>
                </c:pt>
                <c:pt idx="452">
                  <c:v>26.85</c:v>
                </c:pt>
                <c:pt idx="453">
                  <c:v>26.85</c:v>
                </c:pt>
                <c:pt idx="454">
                  <c:v>26.85</c:v>
                </c:pt>
                <c:pt idx="455">
                  <c:v>26.875000000000004</c:v>
                </c:pt>
                <c:pt idx="456">
                  <c:v>26.85</c:v>
                </c:pt>
                <c:pt idx="457">
                  <c:v>26.875000000000004</c:v>
                </c:pt>
                <c:pt idx="458">
                  <c:v>26.875000000000004</c:v>
                </c:pt>
                <c:pt idx="459">
                  <c:v>26.900000000000002</c:v>
                </c:pt>
                <c:pt idx="460">
                  <c:v>26.900000000000002</c:v>
                </c:pt>
                <c:pt idx="461">
                  <c:v>26.900000000000002</c:v>
                </c:pt>
                <c:pt idx="462">
                  <c:v>26.900000000000002</c:v>
                </c:pt>
                <c:pt idx="463">
                  <c:v>26.900000000000002</c:v>
                </c:pt>
                <c:pt idx="464">
                  <c:v>26.900000000000002</c:v>
                </c:pt>
                <c:pt idx="465">
                  <c:v>26.925000000000001</c:v>
                </c:pt>
                <c:pt idx="466">
                  <c:v>26.925000000000001</c:v>
                </c:pt>
                <c:pt idx="467">
                  <c:v>26.95</c:v>
                </c:pt>
                <c:pt idx="468">
                  <c:v>26.925000000000001</c:v>
                </c:pt>
                <c:pt idx="469">
                  <c:v>26.900000000000002</c:v>
                </c:pt>
                <c:pt idx="470">
                  <c:v>26.95</c:v>
                </c:pt>
                <c:pt idx="471">
                  <c:v>26.925000000000001</c:v>
                </c:pt>
                <c:pt idx="472">
                  <c:v>26.95</c:v>
                </c:pt>
                <c:pt idx="473">
                  <c:v>26.975000000000001</c:v>
                </c:pt>
                <c:pt idx="474">
                  <c:v>26.975000000000001</c:v>
                </c:pt>
                <c:pt idx="475">
                  <c:v>27</c:v>
                </c:pt>
                <c:pt idx="476">
                  <c:v>27.024999999999999</c:v>
                </c:pt>
                <c:pt idx="477">
                  <c:v>27</c:v>
                </c:pt>
                <c:pt idx="478">
                  <c:v>27</c:v>
                </c:pt>
                <c:pt idx="479">
                  <c:v>27.025000000000002</c:v>
                </c:pt>
                <c:pt idx="480">
                  <c:v>27.025000000000002</c:v>
                </c:pt>
                <c:pt idx="481">
                  <c:v>27.025000000000002</c:v>
                </c:pt>
                <c:pt idx="482">
                  <c:v>27.05</c:v>
                </c:pt>
                <c:pt idx="483">
                  <c:v>27.05</c:v>
                </c:pt>
                <c:pt idx="484">
                  <c:v>27.074999999999999</c:v>
                </c:pt>
                <c:pt idx="485">
                  <c:v>27.074999999999999</c:v>
                </c:pt>
                <c:pt idx="486">
                  <c:v>27.074999999999999</c:v>
                </c:pt>
                <c:pt idx="487">
                  <c:v>27.074999999999999</c:v>
                </c:pt>
                <c:pt idx="488">
                  <c:v>27.074999999999999</c:v>
                </c:pt>
                <c:pt idx="489">
                  <c:v>27.074999999999999</c:v>
                </c:pt>
                <c:pt idx="490">
                  <c:v>27.074999999999999</c:v>
                </c:pt>
                <c:pt idx="491">
                  <c:v>27.074999999999999</c:v>
                </c:pt>
                <c:pt idx="492">
                  <c:v>27.074999999999999</c:v>
                </c:pt>
                <c:pt idx="493">
                  <c:v>27.074999999999999</c:v>
                </c:pt>
                <c:pt idx="494">
                  <c:v>27.099999999999998</c:v>
                </c:pt>
                <c:pt idx="495">
                  <c:v>27.099999999999998</c:v>
                </c:pt>
                <c:pt idx="496">
                  <c:v>27.1</c:v>
                </c:pt>
                <c:pt idx="497">
                  <c:v>27.1</c:v>
                </c:pt>
                <c:pt idx="498">
                  <c:v>27.125</c:v>
                </c:pt>
                <c:pt idx="499">
                  <c:v>27.15</c:v>
                </c:pt>
                <c:pt idx="500">
                  <c:v>27.15</c:v>
                </c:pt>
                <c:pt idx="501">
                  <c:v>27.15</c:v>
                </c:pt>
                <c:pt idx="502">
                  <c:v>27.15</c:v>
                </c:pt>
                <c:pt idx="503">
                  <c:v>27.175000000000001</c:v>
                </c:pt>
                <c:pt idx="504">
                  <c:v>27.175000000000001</c:v>
                </c:pt>
                <c:pt idx="505">
                  <c:v>27.2</c:v>
                </c:pt>
                <c:pt idx="506">
                  <c:v>27.224999999999998</c:v>
                </c:pt>
                <c:pt idx="507">
                  <c:v>27.225000000000001</c:v>
                </c:pt>
                <c:pt idx="508">
                  <c:v>27.224999999999998</c:v>
                </c:pt>
                <c:pt idx="509">
                  <c:v>27.25</c:v>
                </c:pt>
                <c:pt idx="510">
                  <c:v>27.25</c:v>
                </c:pt>
                <c:pt idx="511">
                  <c:v>27.224999999999998</c:v>
                </c:pt>
                <c:pt idx="512">
                  <c:v>27.25</c:v>
                </c:pt>
                <c:pt idx="513">
                  <c:v>27.25</c:v>
                </c:pt>
                <c:pt idx="514">
                  <c:v>27.25</c:v>
                </c:pt>
                <c:pt idx="515">
                  <c:v>27.25</c:v>
                </c:pt>
                <c:pt idx="516">
                  <c:v>27.25</c:v>
                </c:pt>
                <c:pt idx="517">
                  <c:v>27.274999999999999</c:v>
                </c:pt>
                <c:pt idx="518">
                  <c:v>27.274999999999999</c:v>
                </c:pt>
                <c:pt idx="519">
                  <c:v>27.274999999999999</c:v>
                </c:pt>
                <c:pt idx="520">
                  <c:v>27.299999999999997</c:v>
                </c:pt>
                <c:pt idx="521">
                  <c:v>27.274999999999999</c:v>
                </c:pt>
                <c:pt idx="522">
                  <c:v>27.274999999999999</c:v>
                </c:pt>
                <c:pt idx="523">
                  <c:v>27.274999999999999</c:v>
                </c:pt>
                <c:pt idx="524">
                  <c:v>27.274999999999999</c:v>
                </c:pt>
                <c:pt idx="525">
                  <c:v>27.274999999999999</c:v>
                </c:pt>
                <c:pt idx="526">
                  <c:v>27.274999999999999</c:v>
                </c:pt>
                <c:pt idx="527">
                  <c:v>27.274999999999999</c:v>
                </c:pt>
                <c:pt idx="528">
                  <c:v>27.274999999999999</c:v>
                </c:pt>
                <c:pt idx="529">
                  <c:v>27.274999999999999</c:v>
                </c:pt>
                <c:pt idx="530">
                  <c:v>27.274999999999999</c:v>
                </c:pt>
                <c:pt idx="531">
                  <c:v>27.324999999999999</c:v>
                </c:pt>
                <c:pt idx="532">
                  <c:v>27.324999999999999</c:v>
                </c:pt>
                <c:pt idx="533">
                  <c:v>27.324999999999999</c:v>
                </c:pt>
                <c:pt idx="534">
                  <c:v>27.375</c:v>
                </c:pt>
                <c:pt idx="535">
                  <c:v>27.325000000000003</c:v>
                </c:pt>
                <c:pt idx="536">
                  <c:v>27.375</c:v>
                </c:pt>
                <c:pt idx="537">
                  <c:v>27.35</c:v>
                </c:pt>
                <c:pt idx="538">
                  <c:v>27.35</c:v>
                </c:pt>
                <c:pt idx="539">
                  <c:v>27.375</c:v>
                </c:pt>
                <c:pt idx="540">
                  <c:v>27.375</c:v>
                </c:pt>
                <c:pt idx="541">
                  <c:v>27.375</c:v>
                </c:pt>
                <c:pt idx="542">
                  <c:v>27.375</c:v>
                </c:pt>
                <c:pt idx="543">
                  <c:v>27.400000000000002</c:v>
                </c:pt>
                <c:pt idx="544">
                  <c:v>27.400000000000002</c:v>
                </c:pt>
                <c:pt idx="545">
                  <c:v>27.400000000000002</c:v>
                </c:pt>
                <c:pt idx="546">
                  <c:v>27.375</c:v>
                </c:pt>
                <c:pt idx="547">
                  <c:v>27.4</c:v>
                </c:pt>
                <c:pt idx="548">
                  <c:v>27.4</c:v>
                </c:pt>
                <c:pt idx="549">
                  <c:v>27.4</c:v>
                </c:pt>
                <c:pt idx="550">
                  <c:v>27.425000000000001</c:v>
                </c:pt>
                <c:pt idx="551">
                  <c:v>27.4</c:v>
                </c:pt>
                <c:pt idx="552">
                  <c:v>27.4</c:v>
                </c:pt>
                <c:pt idx="553">
                  <c:v>27.425000000000001</c:v>
                </c:pt>
                <c:pt idx="554">
                  <c:v>27.400000000000002</c:v>
                </c:pt>
                <c:pt idx="555">
                  <c:v>27.4</c:v>
                </c:pt>
                <c:pt idx="556">
                  <c:v>27.375</c:v>
                </c:pt>
                <c:pt idx="557">
                  <c:v>27.4</c:v>
                </c:pt>
                <c:pt idx="558">
                  <c:v>27.4</c:v>
                </c:pt>
                <c:pt idx="559">
                  <c:v>27.4</c:v>
                </c:pt>
                <c:pt idx="560">
                  <c:v>27.4</c:v>
                </c:pt>
                <c:pt idx="561">
                  <c:v>27.4</c:v>
                </c:pt>
                <c:pt idx="562">
                  <c:v>27.424999999999997</c:v>
                </c:pt>
                <c:pt idx="563">
                  <c:v>27.424999999999997</c:v>
                </c:pt>
                <c:pt idx="564">
                  <c:v>27.45</c:v>
                </c:pt>
                <c:pt idx="565">
                  <c:v>27.424999999999997</c:v>
                </c:pt>
                <c:pt idx="566">
                  <c:v>27.424999999999997</c:v>
                </c:pt>
                <c:pt idx="567">
                  <c:v>27.424999999999997</c:v>
                </c:pt>
                <c:pt idx="568">
                  <c:v>27.424999999999997</c:v>
                </c:pt>
                <c:pt idx="569">
                  <c:v>27.450000000000003</c:v>
                </c:pt>
                <c:pt idx="570">
                  <c:v>27.450000000000003</c:v>
                </c:pt>
                <c:pt idx="571">
                  <c:v>27.450000000000003</c:v>
                </c:pt>
                <c:pt idx="572">
                  <c:v>27.424999999999997</c:v>
                </c:pt>
                <c:pt idx="573">
                  <c:v>27.424999999999997</c:v>
                </c:pt>
                <c:pt idx="574">
                  <c:v>27.450000000000003</c:v>
                </c:pt>
                <c:pt idx="575">
                  <c:v>27.450000000000003</c:v>
                </c:pt>
                <c:pt idx="576">
                  <c:v>27.450000000000003</c:v>
                </c:pt>
                <c:pt idx="577">
                  <c:v>27.450000000000003</c:v>
                </c:pt>
                <c:pt idx="578">
                  <c:v>27.450000000000003</c:v>
                </c:pt>
                <c:pt idx="579">
                  <c:v>27.475000000000001</c:v>
                </c:pt>
                <c:pt idx="580">
                  <c:v>27.450000000000003</c:v>
                </c:pt>
                <c:pt idx="581">
                  <c:v>27.475000000000001</c:v>
                </c:pt>
                <c:pt idx="582">
                  <c:v>27.475000000000001</c:v>
                </c:pt>
                <c:pt idx="583">
                  <c:v>27.450000000000003</c:v>
                </c:pt>
                <c:pt idx="584">
                  <c:v>27.475000000000001</c:v>
                </c:pt>
                <c:pt idx="585">
                  <c:v>27.475000000000001</c:v>
                </c:pt>
                <c:pt idx="586">
                  <c:v>27.474999999999998</c:v>
                </c:pt>
                <c:pt idx="587">
                  <c:v>27.45</c:v>
                </c:pt>
                <c:pt idx="588">
                  <c:v>27.45</c:v>
                </c:pt>
                <c:pt idx="589">
                  <c:v>27.475000000000001</c:v>
                </c:pt>
                <c:pt idx="590">
                  <c:v>27.475000000000001</c:v>
                </c:pt>
                <c:pt idx="591">
                  <c:v>27.475000000000001</c:v>
                </c:pt>
                <c:pt idx="592">
                  <c:v>27.525000000000002</c:v>
                </c:pt>
                <c:pt idx="593">
                  <c:v>27.525000000000002</c:v>
                </c:pt>
                <c:pt idx="594">
                  <c:v>27.55</c:v>
                </c:pt>
                <c:pt idx="595">
                  <c:v>27.525000000000002</c:v>
                </c:pt>
                <c:pt idx="596">
                  <c:v>27.55</c:v>
                </c:pt>
                <c:pt idx="597">
                  <c:v>27.574999999999999</c:v>
                </c:pt>
                <c:pt idx="598">
                  <c:v>27.55</c:v>
                </c:pt>
                <c:pt idx="599">
                  <c:v>27.55</c:v>
                </c:pt>
                <c:pt idx="600">
                  <c:v>27.55</c:v>
                </c:pt>
                <c:pt idx="601">
                  <c:v>27.55</c:v>
                </c:pt>
                <c:pt idx="602">
                  <c:v>27.55</c:v>
                </c:pt>
                <c:pt idx="603">
                  <c:v>27.574999999999999</c:v>
                </c:pt>
                <c:pt idx="604">
                  <c:v>27.599999999999998</c:v>
                </c:pt>
                <c:pt idx="605">
                  <c:v>27.574999999999999</c:v>
                </c:pt>
                <c:pt idx="606">
                  <c:v>27.599999999999998</c:v>
                </c:pt>
                <c:pt idx="607">
                  <c:v>27.599999999999998</c:v>
                </c:pt>
                <c:pt idx="608">
                  <c:v>27.625</c:v>
                </c:pt>
                <c:pt idx="609">
                  <c:v>27.625</c:v>
                </c:pt>
                <c:pt idx="610">
                  <c:v>27.625</c:v>
                </c:pt>
                <c:pt idx="611">
                  <c:v>27.625</c:v>
                </c:pt>
                <c:pt idx="612">
                  <c:v>27.65</c:v>
                </c:pt>
                <c:pt idx="613">
                  <c:v>27.65</c:v>
                </c:pt>
                <c:pt idx="614">
                  <c:v>27.6</c:v>
                </c:pt>
                <c:pt idx="615">
                  <c:v>27.625</c:v>
                </c:pt>
                <c:pt idx="616">
                  <c:v>27.625</c:v>
                </c:pt>
                <c:pt idx="617">
                  <c:v>27.625</c:v>
                </c:pt>
                <c:pt idx="618">
                  <c:v>27.625</c:v>
                </c:pt>
                <c:pt idx="619">
                  <c:v>27.625</c:v>
                </c:pt>
                <c:pt idx="620">
                  <c:v>27.625</c:v>
                </c:pt>
                <c:pt idx="621">
                  <c:v>27.625</c:v>
                </c:pt>
                <c:pt idx="622">
                  <c:v>27.674999999999997</c:v>
                </c:pt>
                <c:pt idx="623">
                  <c:v>27.674999999999997</c:v>
                </c:pt>
                <c:pt idx="624">
                  <c:v>27.7</c:v>
                </c:pt>
                <c:pt idx="625">
                  <c:v>27.674999999999997</c:v>
                </c:pt>
                <c:pt idx="626">
                  <c:v>27.7</c:v>
                </c:pt>
                <c:pt idx="627">
                  <c:v>27.75</c:v>
                </c:pt>
                <c:pt idx="628">
                  <c:v>27.75</c:v>
                </c:pt>
                <c:pt idx="629">
                  <c:v>27.75</c:v>
                </c:pt>
                <c:pt idx="630">
                  <c:v>27.75</c:v>
                </c:pt>
                <c:pt idx="631">
                  <c:v>27.75</c:v>
                </c:pt>
                <c:pt idx="632">
                  <c:v>27.75</c:v>
                </c:pt>
                <c:pt idx="633">
                  <c:v>27.75</c:v>
                </c:pt>
                <c:pt idx="634">
                  <c:v>27.75</c:v>
                </c:pt>
                <c:pt idx="635">
                  <c:v>27.75</c:v>
                </c:pt>
                <c:pt idx="636">
                  <c:v>27.75</c:v>
                </c:pt>
                <c:pt idx="637">
                  <c:v>27.75</c:v>
                </c:pt>
                <c:pt idx="638">
                  <c:v>27.75</c:v>
                </c:pt>
                <c:pt idx="639">
                  <c:v>27.75</c:v>
                </c:pt>
                <c:pt idx="640">
                  <c:v>27.75</c:v>
                </c:pt>
                <c:pt idx="641">
                  <c:v>27.75</c:v>
                </c:pt>
                <c:pt idx="642">
                  <c:v>27.774999999999999</c:v>
                </c:pt>
                <c:pt idx="643">
                  <c:v>27.75</c:v>
                </c:pt>
                <c:pt idx="644">
                  <c:v>27.75</c:v>
                </c:pt>
                <c:pt idx="645">
                  <c:v>27.774999999999999</c:v>
                </c:pt>
                <c:pt idx="646">
                  <c:v>27.75</c:v>
                </c:pt>
                <c:pt idx="647">
                  <c:v>27.774999999999999</c:v>
                </c:pt>
                <c:pt idx="648">
                  <c:v>27.725000000000001</c:v>
                </c:pt>
                <c:pt idx="649">
                  <c:v>27.75</c:v>
                </c:pt>
                <c:pt idx="650">
                  <c:v>27.725000000000001</c:v>
                </c:pt>
                <c:pt idx="651">
                  <c:v>27.725000000000001</c:v>
                </c:pt>
                <c:pt idx="652">
                  <c:v>27.75</c:v>
                </c:pt>
                <c:pt idx="653">
                  <c:v>27.7</c:v>
                </c:pt>
                <c:pt idx="654">
                  <c:v>27.700000000000003</c:v>
                </c:pt>
                <c:pt idx="655">
                  <c:v>27.75</c:v>
                </c:pt>
                <c:pt idx="656">
                  <c:v>27.75</c:v>
                </c:pt>
                <c:pt idx="657">
                  <c:v>27.725000000000001</c:v>
                </c:pt>
                <c:pt idx="658">
                  <c:v>27.75</c:v>
                </c:pt>
                <c:pt idx="659">
                  <c:v>27.700000000000003</c:v>
                </c:pt>
                <c:pt idx="660">
                  <c:v>27.700000000000003</c:v>
                </c:pt>
                <c:pt idx="661">
                  <c:v>27.75</c:v>
                </c:pt>
                <c:pt idx="662">
                  <c:v>28.133333333333336</c:v>
                </c:pt>
                <c:pt idx="663">
                  <c:v>28.133333333333336</c:v>
                </c:pt>
                <c:pt idx="664">
                  <c:v>28.133333333333336</c:v>
                </c:pt>
                <c:pt idx="665">
                  <c:v>28.133333333333336</c:v>
                </c:pt>
                <c:pt idx="666">
                  <c:v>28.133333333333336</c:v>
                </c:pt>
                <c:pt idx="667">
                  <c:v>28.133333333333336</c:v>
                </c:pt>
                <c:pt idx="668">
                  <c:v>28.133333333333336</c:v>
                </c:pt>
                <c:pt idx="669">
                  <c:v>28.133333333333336</c:v>
                </c:pt>
                <c:pt idx="670">
                  <c:v>28.133333333333336</c:v>
                </c:pt>
                <c:pt idx="671">
                  <c:v>28.166666666666668</c:v>
                </c:pt>
                <c:pt idx="672">
                  <c:v>28.166666666666668</c:v>
                </c:pt>
                <c:pt idx="673">
                  <c:v>28.133333333333336</c:v>
                </c:pt>
                <c:pt idx="674">
                  <c:v>28.133333333333336</c:v>
                </c:pt>
              </c:numCache>
            </c:numRef>
          </c:yVal>
          <c:smooth val="1"/>
          <c:extLst xmlns:c16r2="http://schemas.microsoft.com/office/drawing/2015/06/chart">
            <c:ext xmlns:c16="http://schemas.microsoft.com/office/drawing/2014/chart" uri="{C3380CC4-5D6E-409C-BE32-E72D297353CC}">
              <c16:uniqueId val="{00000003-83B6-4F83-8B3A-FB7565DAFD61}"/>
            </c:ext>
          </c:extLst>
        </c:ser>
        <c:dLbls>
          <c:showLegendKey val="0"/>
          <c:showVal val="0"/>
          <c:showCatName val="0"/>
          <c:showSerName val="0"/>
          <c:showPercent val="0"/>
          <c:showBubbleSize val="0"/>
        </c:dLbls>
        <c:axId val="526560256"/>
        <c:axId val="526558336"/>
      </c:scatterChart>
      <c:valAx>
        <c:axId val="526161024"/>
        <c:scaling>
          <c:orientation val="minMax"/>
          <c:max val="3000"/>
        </c:scaling>
        <c:delete val="0"/>
        <c:axPos val="b"/>
        <c:title>
          <c:tx>
            <c:rich>
              <a:bodyPr/>
              <a:lstStyle/>
              <a:p>
                <a:pPr>
                  <a:defRPr/>
                </a:pPr>
                <a:r>
                  <a:rPr lang="en-GB" i="1"/>
                  <a:t>t </a:t>
                </a:r>
                <a:r>
                  <a:rPr lang="en-GB"/>
                  <a:t>(s)</a:t>
                </a:r>
              </a:p>
            </c:rich>
          </c:tx>
          <c:overlay val="0"/>
        </c:title>
        <c:numFmt formatCode="General" sourceLinked="0"/>
        <c:majorTickMark val="in"/>
        <c:minorTickMark val="none"/>
        <c:tickLblPos val="nextTo"/>
        <c:crossAx val="526162944"/>
        <c:crosses val="autoZero"/>
        <c:crossBetween val="midCat"/>
      </c:valAx>
      <c:valAx>
        <c:axId val="526162944"/>
        <c:scaling>
          <c:orientation val="minMax"/>
          <c:max val="62"/>
          <c:min val="0"/>
        </c:scaling>
        <c:delete val="0"/>
        <c:axPos val="l"/>
        <c:title>
          <c:tx>
            <c:rich>
              <a:bodyPr rot="-5400000" vert="horz"/>
              <a:lstStyle/>
              <a:p>
                <a:pPr>
                  <a:defRPr/>
                </a:pPr>
                <a:r>
                  <a:rPr lang="en-GB"/>
                  <a:t>Average % relative humditiy</a:t>
                </a:r>
              </a:p>
            </c:rich>
          </c:tx>
          <c:overlay val="0"/>
        </c:title>
        <c:numFmt formatCode="#,##0" sourceLinked="0"/>
        <c:majorTickMark val="in"/>
        <c:minorTickMark val="none"/>
        <c:tickLblPos val="nextTo"/>
        <c:crossAx val="526161024"/>
        <c:crosses val="autoZero"/>
        <c:crossBetween val="midCat"/>
      </c:valAx>
      <c:valAx>
        <c:axId val="526558336"/>
        <c:scaling>
          <c:orientation val="minMax"/>
          <c:max val="30"/>
          <c:min val="20"/>
        </c:scaling>
        <c:delete val="0"/>
        <c:axPos val="r"/>
        <c:title>
          <c:tx>
            <c:rich>
              <a:bodyPr rot="-5400000" vert="horz"/>
              <a:lstStyle/>
              <a:p>
                <a:pPr>
                  <a:defRPr/>
                </a:pPr>
                <a:r>
                  <a:rPr lang="en-GB"/>
                  <a:t>Average</a:t>
                </a:r>
                <a:r>
                  <a:rPr lang="en-GB" baseline="0"/>
                  <a:t> t</a:t>
                </a:r>
                <a:r>
                  <a:rPr lang="en-GB"/>
                  <a:t>emperature (</a:t>
                </a:r>
                <a:r>
                  <a:rPr lang="en-GB" sz="1000" b="1" i="0" u="none" strike="noStrike" baseline="0">
                    <a:effectLst/>
                  </a:rPr>
                  <a:t>°C)</a:t>
                </a:r>
                <a:endParaRPr lang="en-GB"/>
              </a:p>
            </c:rich>
          </c:tx>
          <c:overlay val="0"/>
        </c:title>
        <c:numFmt formatCode="General" sourceLinked="1"/>
        <c:majorTickMark val="in"/>
        <c:minorTickMark val="none"/>
        <c:tickLblPos val="nextTo"/>
        <c:crossAx val="526560256"/>
        <c:crosses val="max"/>
        <c:crossBetween val="midCat"/>
      </c:valAx>
      <c:valAx>
        <c:axId val="526560256"/>
        <c:scaling>
          <c:orientation val="minMax"/>
        </c:scaling>
        <c:delete val="1"/>
        <c:axPos val="b"/>
        <c:numFmt formatCode="General" sourceLinked="1"/>
        <c:majorTickMark val="out"/>
        <c:minorTickMark val="none"/>
        <c:tickLblPos val="nextTo"/>
        <c:crossAx val="526558336"/>
        <c:crosses val="autoZero"/>
        <c:crossBetween val="midCat"/>
      </c:valAx>
      <c:spPr>
        <a:ln>
          <a:solidFill>
            <a:schemeClr val="bg1">
              <a:lumMod val="50000"/>
            </a:schemeClr>
          </a:solidFill>
        </a:ln>
      </c:spPr>
    </c:plotArea>
    <c:legend>
      <c:legendPos val="r"/>
      <c:layout>
        <c:manualLayout>
          <c:xMode val="edge"/>
          <c:yMode val="edge"/>
          <c:x val="0.60277229910351859"/>
          <c:y val="0.65937513650209778"/>
          <c:w val="0.31078309339437932"/>
          <c:h val="0.22594572302254362"/>
        </c:manualLayout>
      </c:layout>
      <c:overlay val="0"/>
    </c:legend>
    <c:plotVisOnly val="1"/>
    <c:dispBlanksAs val="gap"/>
    <c:showDLblsOverMax val="0"/>
  </c:chart>
  <c:spPr>
    <a:ln>
      <a:noFill/>
    </a:ln>
  </c:spPr>
  <c:externalData r:id="rId2">
    <c:autoUpdate val="0"/>
  </c:externalData>
</c:chartSpace>
</file>

<file path=word/charts/chart14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8.5303708950807924E-2"/>
          <c:y val="5.1400554097404488E-2"/>
          <c:w val="0.83254705531438655"/>
          <c:h val="0.84102842056759397"/>
        </c:manualLayout>
      </c:layout>
      <c:scatterChart>
        <c:scatterStyle val="smoothMarker"/>
        <c:varyColors val="0"/>
        <c:ser>
          <c:idx val="0"/>
          <c:order val="0"/>
          <c:tx>
            <c:strRef>
              <c:f>mol.sieves!$AJ$13</c:f>
              <c:strCache>
                <c:ptCount val="1"/>
                <c:pt idx="0">
                  <c:v>Continuous humidity</c:v>
                </c:pt>
              </c:strCache>
            </c:strRef>
          </c:tx>
          <c:spPr>
            <a:ln w="22225"/>
          </c:spPr>
          <c:marker>
            <c:symbol val="diamond"/>
            <c:size val="5"/>
          </c:marker>
          <c:xVal>
            <c:numRef>
              <c:f>mol.sieves!$B$14:$B$711</c:f>
              <c:numCache>
                <c:formatCode>General</c:formatCode>
                <c:ptCount val="698"/>
                <c:pt idx="0">
                  <c:v>0</c:v>
                </c:pt>
                <c:pt idx="1">
                  <c:v>5</c:v>
                </c:pt>
                <c:pt idx="2">
                  <c:v>9</c:v>
                </c:pt>
                <c:pt idx="3">
                  <c:v>14</c:v>
                </c:pt>
                <c:pt idx="4">
                  <c:v>18</c:v>
                </c:pt>
                <c:pt idx="5">
                  <c:v>23</c:v>
                </c:pt>
                <c:pt idx="6">
                  <c:v>28</c:v>
                </c:pt>
                <c:pt idx="7">
                  <c:v>32</c:v>
                </c:pt>
                <c:pt idx="8">
                  <c:v>37</c:v>
                </c:pt>
                <c:pt idx="9">
                  <c:v>41.4444444444444</c:v>
                </c:pt>
                <c:pt idx="10">
                  <c:v>46.044444444444402</c:v>
                </c:pt>
                <c:pt idx="11">
                  <c:v>50.644444444444403</c:v>
                </c:pt>
                <c:pt idx="12">
                  <c:v>55.244444444444397</c:v>
                </c:pt>
                <c:pt idx="13">
                  <c:v>59.844444444444399</c:v>
                </c:pt>
                <c:pt idx="14">
                  <c:v>64.4444444444444</c:v>
                </c:pt>
                <c:pt idx="15">
                  <c:v>69.044444444444395</c:v>
                </c:pt>
                <c:pt idx="16">
                  <c:v>73.644444444444403</c:v>
                </c:pt>
                <c:pt idx="17">
                  <c:v>78.244444444444397</c:v>
                </c:pt>
                <c:pt idx="18">
                  <c:v>82.844444444444406</c:v>
                </c:pt>
                <c:pt idx="19">
                  <c:v>87.4444444444444</c:v>
                </c:pt>
                <c:pt idx="20">
                  <c:v>92.044444444444395</c:v>
                </c:pt>
                <c:pt idx="21">
                  <c:v>96.644444444444403</c:v>
                </c:pt>
                <c:pt idx="22">
                  <c:v>101.244444444444</c:v>
                </c:pt>
                <c:pt idx="23">
                  <c:v>105.84444444444399</c:v>
                </c:pt>
                <c:pt idx="24">
                  <c:v>110.444444444444</c:v>
                </c:pt>
                <c:pt idx="25">
                  <c:v>115.044444444444</c:v>
                </c:pt>
                <c:pt idx="26">
                  <c:v>119.64444444444401</c:v>
                </c:pt>
                <c:pt idx="27">
                  <c:v>124.244444444444</c:v>
                </c:pt>
                <c:pt idx="28">
                  <c:v>128.84444444444401</c:v>
                </c:pt>
                <c:pt idx="29">
                  <c:v>133.444444444444</c:v>
                </c:pt>
                <c:pt idx="30">
                  <c:v>138.044444444444</c:v>
                </c:pt>
                <c:pt idx="31">
                  <c:v>142.64444444444399</c:v>
                </c:pt>
                <c:pt idx="32">
                  <c:v>147.24444444444401</c:v>
                </c:pt>
                <c:pt idx="33">
                  <c:v>151.84444444444401</c:v>
                </c:pt>
                <c:pt idx="34">
                  <c:v>156.444444444444</c:v>
                </c:pt>
                <c:pt idx="35">
                  <c:v>161.044444444444</c:v>
                </c:pt>
                <c:pt idx="36">
                  <c:v>165.64444444444399</c:v>
                </c:pt>
                <c:pt idx="37">
                  <c:v>170.24444444444401</c:v>
                </c:pt>
                <c:pt idx="38">
                  <c:v>174.84444444444401</c:v>
                </c:pt>
                <c:pt idx="39">
                  <c:v>179.444444444444</c:v>
                </c:pt>
                <c:pt idx="40">
                  <c:v>184.044444444444</c:v>
                </c:pt>
                <c:pt idx="41">
                  <c:v>188.64444444444399</c:v>
                </c:pt>
                <c:pt idx="42">
                  <c:v>193.24444444444401</c:v>
                </c:pt>
                <c:pt idx="43">
                  <c:v>197.84444444444401</c:v>
                </c:pt>
                <c:pt idx="44">
                  <c:v>202.444444444444</c:v>
                </c:pt>
                <c:pt idx="45">
                  <c:v>207.044444444444</c:v>
                </c:pt>
                <c:pt idx="46">
                  <c:v>211.64444444444399</c:v>
                </c:pt>
                <c:pt idx="47">
                  <c:v>216.24444444444401</c:v>
                </c:pt>
                <c:pt idx="48">
                  <c:v>220.84444444444401</c:v>
                </c:pt>
                <c:pt idx="49">
                  <c:v>225.444444444444</c:v>
                </c:pt>
                <c:pt idx="50">
                  <c:v>230.044444444444</c:v>
                </c:pt>
                <c:pt idx="51">
                  <c:v>234.64444444444399</c:v>
                </c:pt>
                <c:pt idx="52">
                  <c:v>239.24444444444401</c:v>
                </c:pt>
                <c:pt idx="53">
                  <c:v>243.84444444444401</c:v>
                </c:pt>
                <c:pt idx="54">
                  <c:v>248.444444444444</c:v>
                </c:pt>
                <c:pt idx="55">
                  <c:v>253.044444444444</c:v>
                </c:pt>
                <c:pt idx="56">
                  <c:v>257.64444444444399</c:v>
                </c:pt>
                <c:pt idx="57">
                  <c:v>262.24444444444401</c:v>
                </c:pt>
                <c:pt idx="58">
                  <c:v>266.84444444444398</c:v>
                </c:pt>
                <c:pt idx="59">
                  <c:v>271.444444444444</c:v>
                </c:pt>
                <c:pt idx="60">
                  <c:v>276.04444444444403</c:v>
                </c:pt>
                <c:pt idx="61">
                  <c:v>280.64444444444399</c:v>
                </c:pt>
                <c:pt idx="62">
                  <c:v>285.24444444444401</c:v>
                </c:pt>
                <c:pt idx="63">
                  <c:v>289.84444444444398</c:v>
                </c:pt>
                <c:pt idx="64">
                  <c:v>294.444444444444</c:v>
                </c:pt>
                <c:pt idx="65">
                  <c:v>299.04444444444403</c:v>
                </c:pt>
                <c:pt idx="66">
                  <c:v>303.64444444444399</c:v>
                </c:pt>
                <c:pt idx="67">
                  <c:v>308.24444444444401</c:v>
                </c:pt>
                <c:pt idx="68">
                  <c:v>312.84444444444398</c:v>
                </c:pt>
                <c:pt idx="69">
                  <c:v>317.444444444444</c:v>
                </c:pt>
                <c:pt idx="70">
                  <c:v>322.04444444444403</c:v>
                </c:pt>
                <c:pt idx="71">
                  <c:v>326.64444444444399</c:v>
                </c:pt>
                <c:pt idx="72">
                  <c:v>331.24444444444401</c:v>
                </c:pt>
                <c:pt idx="73">
                  <c:v>335.84444444444398</c:v>
                </c:pt>
                <c:pt idx="74">
                  <c:v>340.444444444444</c:v>
                </c:pt>
                <c:pt idx="75">
                  <c:v>345.04444444444403</c:v>
                </c:pt>
                <c:pt idx="76">
                  <c:v>349.64444444444399</c:v>
                </c:pt>
                <c:pt idx="77">
                  <c:v>354.24444444444401</c:v>
                </c:pt>
                <c:pt idx="78">
                  <c:v>358.84444444444398</c:v>
                </c:pt>
                <c:pt idx="79">
                  <c:v>363.444444444444</c:v>
                </c:pt>
                <c:pt idx="80">
                  <c:v>368.04444444444403</c:v>
                </c:pt>
                <c:pt idx="81">
                  <c:v>372.64444444444399</c:v>
                </c:pt>
                <c:pt idx="82">
                  <c:v>377.24444444444401</c:v>
                </c:pt>
                <c:pt idx="83">
                  <c:v>381.84444444444398</c:v>
                </c:pt>
                <c:pt idx="84">
                  <c:v>386.444444444444</c:v>
                </c:pt>
                <c:pt idx="85">
                  <c:v>391.04444444444403</c:v>
                </c:pt>
                <c:pt idx="86">
                  <c:v>395.64444444444399</c:v>
                </c:pt>
                <c:pt idx="87">
                  <c:v>400.24444444444401</c:v>
                </c:pt>
                <c:pt idx="88">
                  <c:v>404.84444444444398</c:v>
                </c:pt>
                <c:pt idx="89">
                  <c:v>409.444444444444</c:v>
                </c:pt>
                <c:pt idx="90">
                  <c:v>414.04444444444403</c:v>
                </c:pt>
                <c:pt idx="91">
                  <c:v>418.64444444444399</c:v>
                </c:pt>
                <c:pt idx="92">
                  <c:v>423.24444444444401</c:v>
                </c:pt>
                <c:pt idx="93">
                  <c:v>427.84444444444398</c:v>
                </c:pt>
                <c:pt idx="94">
                  <c:v>432.444444444444</c:v>
                </c:pt>
                <c:pt idx="95">
                  <c:v>437.04444444444403</c:v>
                </c:pt>
                <c:pt idx="96">
                  <c:v>441.64444444444399</c:v>
                </c:pt>
                <c:pt idx="97">
                  <c:v>446.24444444444401</c:v>
                </c:pt>
                <c:pt idx="98">
                  <c:v>450.84444444444398</c:v>
                </c:pt>
                <c:pt idx="99">
                  <c:v>455.444444444444</c:v>
                </c:pt>
                <c:pt idx="100">
                  <c:v>460.04444444444403</c:v>
                </c:pt>
                <c:pt idx="101">
                  <c:v>464.64444444444399</c:v>
                </c:pt>
                <c:pt idx="102">
                  <c:v>469.24444444444401</c:v>
                </c:pt>
                <c:pt idx="103">
                  <c:v>473.84444444444398</c:v>
                </c:pt>
                <c:pt idx="104">
                  <c:v>478.444444444444</c:v>
                </c:pt>
                <c:pt idx="105">
                  <c:v>483.04444444444403</c:v>
                </c:pt>
                <c:pt idx="106">
                  <c:v>487.64444444444399</c:v>
                </c:pt>
                <c:pt idx="107">
                  <c:v>492.24444444444401</c:v>
                </c:pt>
                <c:pt idx="108">
                  <c:v>496.84444444444398</c:v>
                </c:pt>
                <c:pt idx="109">
                  <c:v>501.444444444444</c:v>
                </c:pt>
                <c:pt idx="110">
                  <c:v>506.04444444444403</c:v>
                </c:pt>
                <c:pt idx="111">
                  <c:v>510.64444444444399</c:v>
                </c:pt>
                <c:pt idx="112">
                  <c:v>515.24444444444498</c:v>
                </c:pt>
                <c:pt idx="113">
                  <c:v>519.84444444444398</c:v>
                </c:pt>
                <c:pt idx="114">
                  <c:v>524.444444444444</c:v>
                </c:pt>
                <c:pt idx="115">
                  <c:v>529.04444444444403</c:v>
                </c:pt>
                <c:pt idx="116">
                  <c:v>533.64444444444496</c:v>
                </c:pt>
                <c:pt idx="117">
                  <c:v>538.24444444444498</c:v>
                </c:pt>
                <c:pt idx="118">
                  <c:v>542.84444444444398</c:v>
                </c:pt>
                <c:pt idx="119">
                  <c:v>547.444444444444</c:v>
                </c:pt>
                <c:pt idx="120">
                  <c:v>552.04444444444403</c:v>
                </c:pt>
                <c:pt idx="121">
                  <c:v>556.64444444444496</c:v>
                </c:pt>
                <c:pt idx="122">
                  <c:v>561.24444444444498</c:v>
                </c:pt>
                <c:pt idx="123">
                  <c:v>565.84444444444398</c:v>
                </c:pt>
                <c:pt idx="124">
                  <c:v>570.444444444444</c:v>
                </c:pt>
                <c:pt idx="125">
                  <c:v>575.04444444444403</c:v>
                </c:pt>
                <c:pt idx="126">
                  <c:v>579.64444444444496</c:v>
                </c:pt>
                <c:pt idx="127">
                  <c:v>584.24444444444498</c:v>
                </c:pt>
                <c:pt idx="128">
                  <c:v>588.84444444444398</c:v>
                </c:pt>
                <c:pt idx="129">
                  <c:v>593.444444444444</c:v>
                </c:pt>
                <c:pt idx="130">
                  <c:v>598.04444444444403</c:v>
                </c:pt>
                <c:pt idx="131">
                  <c:v>602.64444444444496</c:v>
                </c:pt>
                <c:pt idx="132">
                  <c:v>607.24444444444498</c:v>
                </c:pt>
                <c:pt idx="133">
                  <c:v>611.84444444444398</c:v>
                </c:pt>
                <c:pt idx="134">
                  <c:v>616.444444444444</c:v>
                </c:pt>
                <c:pt idx="135">
                  <c:v>621.04444444444403</c:v>
                </c:pt>
                <c:pt idx="136">
                  <c:v>625.64444444444496</c:v>
                </c:pt>
                <c:pt idx="137">
                  <c:v>630.24444444444498</c:v>
                </c:pt>
                <c:pt idx="138">
                  <c:v>634.84444444444398</c:v>
                </c:pt>
                <c:pt idx="139">
                  <c:v>639.444444444444</c:v>
                </c:pt>
                <c:pt idx="140">
                  <c:v>644.04444444444403</c:v>
                </c:pt>
                <c:pt idx="141">
                  <c:v>648.64444444444496</c:v>
                </c:pt>
                <c:pt idx="142">
                  <c:v>653.24444444444498</c:v>
                </c:pt>
                <c:pt idx="143">
                  <c:v>657.84444444444398</c:v>
                </c:pt>
                <c:pt idx="144">
                  <c:v>662.444444444444</c:v>
                </c:pt>
                <c:pt idx="145">
                  <c:v>667.04444444444403</c:v>
                </c:pt>
                <c:pt idx="146">
                  <c:v>671.64444444444496</c:v>
                </c:pt>
                <c:pt idx="147">
                  <c:v>676.24444444444498</c:v>
                </c:pt>
                <c:pt idx="148">
                  <c:v>680.84444444444398</c:v>
                </c:pt>
                <c:pt idx="149">
                  <c:v>685.444444444444</c:v>
                </c:pt>
                <c:pt idx="150">
                  <c:v>690.04444444444403</c:v>
                </c:pt>
                <c:pt idx="151">
                  <c:v>694.64444444444496</c:v>
                </c:pt>
                <c:pt idx="152">
                  <c:v>699.24444444444498</c:v>
                </c:pt>
                <c:pt idx="153">
                  <c:v>703.84444444444398</c:v>
                </c:pt>
                <c:pt idx="154">
                  <c:v>708.444444444444</c:v>
                </c:pt>
                <c:pt idx="155">
                  <c:v>713.04444444444403</c:v>
                </c:pt>
                <c:pt idx="156">
                  <c:v>717.64444444444496</c:v>
                </c:pt>
                <c:pt idx="157">
                  <c:v>722.24444444444498</c:v>
                </c:pt>
                <c:pt idx="158">
                  <c:v>726.84444444444398</c:v>
                </c:pt>
                <c:pt idx="159">
                  <c:v>731.444444444444</c:v>
                </c:pt>
                <c:pt idx="160">
                  <c:v>736.04444444444403</c:v>
                </c:pt>
                <c:pt idx="161">
                  <c:v>740.64444444444496</c:v>
                </c:pt>
                <c:pt idx="162">
                  <c:v>745.24444444444498</c:v>
                </c:pt>
                <c:pt idx="163">
                  <c:v>749.84444444444398</c:v>
                </c:pt>
                <c:pt idx="164">
                  <c:v>754.444444444444</c:v>
                </c:pt>
                <c:pt idx="165">
                  <c:v>759.04444444444403</c:v>
                </c:pt>
                <c:pt idx="166">
                  <c:v>763.64444444444496</c:v>
                </c:pt>
                <c:pt idx="167">
                  <c:v>768.24444444444498</c:v>
                </c:pt>
                <c:pt idx="168">
                  <c:v>772.84444444444398</c:v>
                </c:pt>
                <c:pt idx="169">
                  <c:v>777.444444444444</c:v>
                </c:pt>
                <c:pt idx="170">
                  <c:v>782.04444444444403</c:v>
                </c:pt>
                <c:pt idx="171">
                  <c:v>786.64444444444496</c:v>
                </c:pt>
                <c:pt idx="172">
                  <c:v>791.24444444444498</c:v>
                </c:pt>
                <c:pt idx="173">
                  <c:v>795.84444444444398</c:v>
                </c:pt>
                <c:pt idx="174">
                  <c:v>800.444444444444</c:v>
                </c:pt>
                <c:pt idx="175">
                  <c:v>805.04444444444403</c:v>
                </c:pt>
                <c:pt idx="176">
                  <c:v>809.64444444444496</c:v>
                </c:pt>
                <c:pt idx="177">
                  <c:v>814.24444444444498</c:v>
                </c:pt>
                <c:pt idx="178">
                  <c:v>818.84444444444398</c:v>
                </c:pt>
                <c:pt idx="179">
                  <c:v>823.444444444444</c:v>
                </c:pt>
                <c:pt idx="180">
                  <c:v>828.04444444444403</c:v>
                </c:pt>
                <c:pt idx="181">
                  <c:v>832.64444444444496</c:v>
                </c:pt>
                <c:pt idx="182">
                  <c:v>837.24444444444498</c:v>
                </c:pt>
                <c:pt idx="183">
                  <c:v>841.84444444444398</c:v>
                </c:pt>
                <c:pt idx="184">
                  <c:v>846.444444444444</c:v>
                </c:pt>
                <c:pt idx="185">
                  <c:v>851.04444444444403</c:v>
                </c:pt>
                <c:pt idx="186">
                  <c:v>855.64444444444496</c:v>
                </c:pt>
                <c:pt idx="187">
                  <c:v>860.24444444444498</c:v>
                </c:pt>
                <c:pt idx="188">
                  <c:v>864.84444444444398</c:v>
                </c:pt>
                <c:pt idx="189">
                  <c:v>869.444444444444</c:v>
                </c:pt>
                <c:pt idx="190">
                  <c:v>874.04444444444403</c:v>
                </c:pt>
                <c:pt idx="191">
                  <c:v>878.64444444444496</c:v>
                </c:pt>
                <c:pt idx="192">
                  <c:v>883.24444444444498</c:v>
                </c:pt>
                <c:pt idx="193">
                  <c:v>887.84444444444398</c:v>
                </c:pt>
                <c:pt idx="194">
                  <c:v>892.444444444444</c:v>
                </c:pt>
                <c:pt idx="195">
                  <c:v>897.04444444444403</c:v>
                </c:pt>
                <c:pt idx="196">
                  <c:v>901.64444444444496</c:v>
                </c:pt>
                <c:pt idx="197">
                  <c:v>906.24444444444498</c:v>
                </c:pt>
                <c:pt idx="198">
                  <c:v>910.84444444444398</c:v>
                </c:pt>
                <c:pt idx="199">
                  <c:v>915.444444444444</c:v>
                </c:pt>
                <c:pt idx="200">
                  <c:v>920.04444444444403</c:v>
                </c:pt>
                <c:pt idx="201">
                  <c:v>924.64444444444496</c:v>
                </c:pt>
                <c:pt idx="202">
                  <c:v>929.24444444444498</c:v>
                </c:pt>
                <c:pt idx="203">
                  <c:v>933.84444444444398</c:v>
                </c:pt>
                <c:pt idx="204">
                  <c:v>938.444444444444</c:v>
                </c:pt>
                <c:pt idx="205">
                  <c:v>943.04444444444403</c:v>
                </c:pt>
                <c:pt idx="206">
                  <c:v>947.64444444444496</c:v>
                </c:pt>
                <c:pt idx="207">
                  <c:v>952.24444444444498</c:v>
                </c:pt>
                <c:pt idx="208">
                  <c:v>956.84444444444398</c:v>
                </c:pt>
                <c:pt idx="209">
                  <c:v>961.444444444444</c:v>
                </c:pt>
                <c:pt idx="210">
                  <c:v>966.04444444444403</c:v>
                </c:pt>
                <c:pt idx="211">
                  <c:v>970.64444444444496</c:v>
                </c:pt>
                <c:pt idx="212">
                  <c:v>975.24444444444498</c:v>
                </c:pt>
                <c:pt idx="213">
                  <c:v>979.84444444444398</c:v>
                </c:pt>
                <c:pt idx="214">
                  <c:v>984.444444444444</c:v>
                </c:pt>
                <c:pt idx="215">
                  <c:v>989.04444444444403</c:v>
                </c:pt>
                <c:pt idx="216">
                  <c:v>993.64444444444496</c:v>
                </c:pt>
                <c:pt idx="217">
                  <c:v>998.24444444444498</c:v>
                </c:pt>
                <c:pt idx="218">
                  <c:v>1002.84444444444</c:v>
                </c:pt>
                <c:pt idx="219">
                  <c:v>1007.44444444444</c:v>
                </c:pt>
                <c:pt idx="220">
                  <c:v>1012.04444444444</c:v>
                </c:pt>
                <c:pt idx="221">
                  <c:v>1016.64444444444</c:v>
                </c:pt>
                <c:pt idx="222">
                  <c:v>1021.24444444444</c:v>
                </c:pt>
                <c:pt idx="223">
                  <c:v>1025.8444444444399</c:v>
                </c:pt>
                <c:pt idx="224">
                  <c:v>1030.44444444444</c:v>
                </c:pt>
                <c:pt idx="225">
                  <c:v>1035.0444444444399</c:v>
                </c:pt>
                <c:pt idx="226">
                  <c:v>1039.6444444444401</c:v>
                </c:pt>
                <c:pt idx="227">
                  <c:v>1044.24444444444</c:v>
                </c:pt>
                <c:pt idx="228">
                  <c:v>1048.8444444444399</c:v>
                </c:pt>
                <c:pt idx="229">
                  <c:v>1053.44444444444</c:v>
                </c:pt>
                <c:pt idx="230">
                  <c:v>1058.0444444444399</c:v>
                </c:pt>
                <c:pt idx="231">
                  <c:v>1062.6444444444401</c:v>
                </c:pt>
                <c:pt idx="232">
                  <c:v>1067.24444444444</c:v>
                </c:pt>
                <c:pt idx="233">
                  <c:v>1071.8444444444399</c:v>
                </c:pt>
                <c:pt idx="234">
                  <c:v>1076.44444444444</c:v>
                </c:pt>
                <c:pt idx="235">
                  <c:v>1081.0444444444399</c:v>
                </c:pt>
                <c:pt idx="236">
                  <c:v>1085.6444444444401</c:v>
                </c:pt>
                <c:pt idx="237">
                  <c:v>1090.24444444444</c:v>
                </c:pt>
                <c:pt idx="238">
                  <c:v>1094.8444444444399</c:v>
                </c:pt>
                <c:pt idx="239">
                  <c:v>1099.44444444444</c:v>
                </c:pt>
                <c:pt idx="240">
                  <c:v>1104.0444444444399</c:v>
                </c:pt>
                <c:pt idx="241">
                  <c:v>1108.6444444444401</c:v>
                </c:pt>
                <c:pt idx="242">
                  <c:v>1113.24444444444</c:v>
                </c:pt>
                <c:pt idx="243">
                  <c:v>1117.8444444444399</c:v>
                </c:pt>
                <c:pt idx="244">
                  <c:v>1122.44444444444</c:v>
                </c:pt>
                <c:pt idx="245">
                  <c:v>1127.0444444444399</c:v>
                </c:pt>
                <c:pt idx="246">
                  <c:v>1131.6444444444401</c:v>
                </c:pt>
                <c:pt idx="247">
                  <c:v>1136.24444444444</c:v>
                </c:pt>
                <c:pt idx="248">
                  <c:v>1140.8444444444399</c:v>
                </c:pt>
                <c:pt idx="249">
                  <c:v>1145.44444444444</c:v>
                </c:pt>
                <c:pt idx="250">
                  <c:v>1150.0444444444399</c:v>
                </c:pt>
                <c:pt idx="251">
                  <c:v>1154.6444444444401</c:v>
                </c:pt>
                <c:pt idx="252">
                  <c:v>1159.24444444444</c:v>
                </c:pt>
                <c:pt idx="253">
                  <c:v>1163.8444444444399</c:v>
                </c:pt>
                <c:pt idx="254">
                  <c:v>1168.44444444444</c:v>
                </c:pt>
                <c:pt idx="255">
                  <c:v>1173.0444444444399</c:v>
                </c:pt>
                <c:pt idx="256">
                  <c:v>1177.6444444444401</c:v>
                </c:pt>
                <c:pt idx="257">
                  <c:v>1182.24444444444</c:v>
                </c:pt>
                <c:pt idx="258">
                  <c:v>1186.8444444444399</c:v>
                </c:pt>
                <c:pt idx="259">
                  <c:v>1191.44444444444</c:v>
                </c:pt>
                <c:pt idx="260">
                  <c:v>1196.0444444444399</c:v>
                </c:pt>
                <c:pt idx="261">
                  <c:v>1200.6444444444401</c:v>
                </c:pt>
                <c:pt idx="262">
                  <c:v>1205.24444444444</c:v>
                </c:pt>
                <c:pt idx="263">
                  <c:v>1209.8444444444399</c:v>
                </c:pt>
                <c:pt idx="264">
                  <c:v>1214.44444444444</c:v>
                </c:pt>
                <c:pt idx="265">
                  <c:v>1219.0444444444399</c:v>
                </c:pt>
                <c:pt idx="266">
                  <c:v>1223.6444444444401</c:v>
                </c:pt>
                <c:pt idx="267">
                  <c:v>1228.24444444444</c:v>
                </c:pt>
                <c:pt idx="268">
                  <c:v>1232.8444444444399</c:v>
                </c:pt>
                <c:pt idx="269">
                  <c:v>1237.44444444444</c:v>
                </c:pt>
                <c:pt idx="270">
                  <c:v>1242.0444444444399</c:v>
                </c:pt>
                <c:pt idx="271">
                  <c:v>1246.6444444444401</c:v>
                </c:pt>
                <c:pt idx="272">
                  <c:v>1251.24444444444</c:v>
                </c:pt>
                <c:pt idx="273">
                  <c:v>1255.8444444444399</c:v>
                </c:pt>
                <c:pt idx="274">
                  <c:v>1260.44444444444</c:v>
                </c:pt>
                <c:pt idx="275">
                  <c:v>1265.0444444444399</c:v>
                </c:pt>
                <c:pt idx="276">
                  <c:v>1269.6444444444401</c:v>
                </c:pt>
                <c:pt idx="277">
                  <c:v>1274.24444444444</c:v>
                </c:pt>
                <c:pt idx="278">
                  <c:v>1278.8444444444399</c:v>
                </c:pt>
                <c:pt idx="279">
                  <c:v>1283.44444444444</c:v>
                </c:pt>
                <c:pt idx="280">
                  <c:v>1288.0444444444399</c:v>
                </c:pt>
                <c:pt idx="281">
                  <c:v>1292.6444444444401</c:v>
                </c:pt>
                <c:pt idx="282">
                  <c:v>1297.24444444444</c:v>
                </c:pt>
                <c:pt idx="283">
                  <c:v>1301.8444444444399</c:v>
                </c:pt>
                <c:pt idx="284">
                  <c:v>1306.44444444444</c:v>
                </c:pt>
                <c:pt idx="285">
                  <c:v>1311.0444444444399</c:v>
                </c:pt>
                <c:pt idx="286">
                  <c:v>1315.6444444444401</c:v>
                </c:pt>
                <c:pt idx="287">
                  <c:v>1320.24444444444</c:v>
                </c:pt>
                <c:pt idx="288">
                  <c:v>1324.8444444444399</c:v>
                </c:pt>
                <c:pt idx="289">
                  <c:v>1329.44444444444</c:v>
                </c:pt>
                <c:pt idx="290">
                  <c:v>1334.0444444444399</c:v>
                </c:pt>
                <c:pt idx="291">
                  <c:v>1338.6444444444401</c:v>
                </c:pt>
                <c:pt idx="292">
                  <c:v>1343.24444444444</c:v>
                </c:pt>
                <c:pt idx="293">
                  <c:v>1347.8444444444399</c:v>
                </c:pt>
                <c:pt idx="294">
                  <c:v>1352.44444444444</c:v>
                </c:pt>
                <c:pt idx="295">
                  <c:v>1357.0444444444399</c:v>
                </c:pt>
                <c:pt idx="296">
                  <c:v>1361.6444444444401</c:v>
                </c:pt>
                <c:pt idx="297">
                  <c:v>1366.24444444444</c:v>
                </c:pt>
                <c:pt idx="298">
                  <c:v>1370.8444444444399</c:v>
                </c:pt>
                <c:pt idx="299">
                  <c:v>1375.44444444444</c:v>
                </c:pt>
                <c:pt idx="300">
                  <c:v>1380.0444444444399</c:v>
                </c:pt>
                <c:pt idx="301">
                  <c:v>1384.6444444444401</c:v>
                </c:pt>
                <c:pt idx="302">
                  <c:v>1389.24444444444</c:v>
                </c:pt>
                <c:pt idx="303">
                  <c:v>1393.8444444444399</c:v>
                </c:pt>
                <c:pt idx="304">
                  <c:v>1398.44444444444</c:v>
                </c:pt>
                <c:pt idx="305">
                  <c:v>1403.0444444444399</c:v>
                </c:pt>
                <c:pt idx="306">
                  <c:v>1407.6444444444401</c:v>
                </c:pt>
                <c:pt idx="307">
                  <c:v>1412.24444444444</c:v>
                </c:pt>
                <c:pt idx="308">
                  <c:v>1416.8444444444399</c:v>
                </c:pt>
                <c:pt idx="309">
                  <c:v>1421.44444444444</c:v>
                </c:pt>
                <c:pt idx="310">
                  <c:v>1426.0444444444399</c:v>
                </c:pt>
                <c:pt idx="311">
                  <c:v>1430.6444444444401</c:v>
                </c:pt>
                <c:pt idx="312">
                  <c:v>1435.24444444444</c:v>
                </c:pt>
                <c:pt idx="313">
                  <c:v>1439.8444444444399</c:v>
                </c:pt>
                <c:pt idx="314">
                  <c:v>1444.44444444444</c:v>
                </c:pt>
                <c:pt idx="315">
                  <c:v>1449.0444444444399</c:v>
                </c:pt>
                <c:pt idx="316">
                  <c:v>1453.6444444444401</c:v>
                </c:pt>
                <c:pt idx="317">
                  <c:v>1458.24444444444</c:v>
                </c:pt>
                <c:pt idx="318">
                  <c:v>1462.8444444444399</c:v>
                </c:pt>
                <c:pt idx="319">
                  <c:v>1467.44444444444</c:v>
                </c:pt>
                <c:pt idx="320">
                  <c:v>1472.0444444444399</c:v>
                </c:pt>
                <c:pt idx="321">
                  <c:v>1476.6444444444401</c:v>
                </c:pt>
                <c:pt idx="322">
                  <c:v>1481.24444444444</c:v>
                </c:pt>
                <c:pt idx="323">
                  <c:v>1485.8444444444399</c:v>
                </c:pt>
                <c:pt idx="324">
                  <c:v>1490.44444444444</c:v>
                </c:pt>
                <c:pt idx="325">
                  <c:v>1495.0444444444399</c:v>
                </c:pt>
                <c:pt idx="326">
                  <c:v>1499.6444444444401</c:v>
                </c:pt>
                <c:pt idx="327">
                  <c:v>1504.24444444444</c:v>
                </c:pt>
                <c:pt idx="328">
                  <c:v>1508.8444444444399</c:v>
                </c:pt>
                <c:pt idx="329">
                  <c:v>1513.44444444444</c:v>
                </c:pt>
                <c:pt idx="330">
                  <c:v>1518.0444444444399</c:v>
                </c:pt>
                <c:pt idx="331">
                  <c:v>1522.6444444444401</c:v>
                </c:pt>
                <c:pt idx="332">
                  <c:v>1527.24444444444</c:v>
                </c:pt>
                <c:pt idx="333">
                  <c:v>1531.8444444444399</c:v>
                </c:pt>
                <c:pt idx="334">
                  <c:v>1536.44444444444</c:v>
                </c:pt>
                <c:pt idx="335">
                  <c:v>1541.0444444444399</c:v>
                </c:pt>
                <c:pt idx="336">
                  <c:v>1545.6444444444401</c:v>
                </c:pt>
                <c:pt idx="337">
                  <c:v>1550.24444444444</c:v>
                </c:pt>
                <c:pt idx="338">
                  <c:v>1554.8444444444399</c:v>
                </c:pt>
                <c:pt idx="339">
                  <c:v>1559.44444444444</c:v>
                </c:pt>
                <c:pt idx="340">
                  <c:v>1564.0444444444399</c:v>
                </c:pt>
                <c:pt idx="341">
                  <c:v>1568.6444444444401</c:v>
                </c:pt>
                <c:pt idx="342">
                  <c:v>1573.24444444444</c:v>
                </c:pt>
                <c:pt idx="343">
                  <c:v>1577.8444444444399</c:v>
                </c:pt>
                <c:pt idx="344">
                  <c:v>1582.44444444444</c:v>
                </c:pt>
                <c:pt idx="345">
                  <c:v>1587.0444444444399</c:v>
                </c:pt>
                <c:pt idx="346">
                  <c:v>1591.6444444444401</c:v>
                </c:pt>
                <c:pt idx="347">
                  <c:v>1596.24444444444</c:v>
                </c:pt>
                <c:pt idx="348">
                  <c:v>1600.8444444444399</c:v>
                </c:pt>
                <c:pt idx="349">
                  <c:v>1605.44444444444</c:v>
                </c:pt>
                <c:pt idx="350">
                  <c:v>1610.0444444444399</c:v>
                </c:pt>
                <c:pt idx="351">
                  <c:v>1614.6444444444401</c:v>
                </c:pt>
                <c:pt idx="352">
                  <c:v>1619.24444444444</c:v>
                </c:pt>
                <c:pt idx="353">
                  <c:v>1623.8444444444399</c:v>
                </c:pt>
                <c:pt idx="354">
                  <c:v>1628.44444444444</c:v>
                </c:pt>
                <c:pt idx="355">
                  <c:v>1633.0444444444399</c:v>
                </c:pt>
                <c:pt idx="356">
                  <c:v>1637.6444444444401</c:v>
                </c:pt>
                <c:pt idx="357">
                  <c:v>1642.24444444444</c:v>
                </c:pt>
                <c:pt idx="358">
                  <c:v>1646.8444444444399</c:v>
                </c:pt>
                <c:pt idx="359">
                  <c:v>1651.44444444444</c:v>
                </c:pt>
                <c:pt idx="360">
                  <c:v>1656.0444444444399</c:v>
                </c:pt>
                <c:pt idx="361">
                  <c:v>1660.6444444444401</c:v>
                </c:pt>
                <c:pt idx="362">
                  <c:v>1665.24444444444</c:v>
                </c:pt>
                <c:pt idx="363">
                  <c:v>1669.8444444444399</c:v>
                </c:pt>
                <c:pt idx="364">
                  <c:v>1674.44444444444</c:v>
                </c:pt>
                <c:pt idx="365">
                  <c:v>1679.0444444444399</c:v>
                </c:pt>
                <c:pt idx="366">
                  <c:v>1683.6444444444401</c:v>
                </c:pt>
                <c:pt idx="367">
                  <c:v>1688.24444444444</c:v>
                </c:pt>
                <c:pt idx="368">
                  <c:v>1692.8444444444399</c:v>
                </c:pt>
                <c:pt idx="369">
                  <c:v>1697.44444444444</c:v>
                </c:pt>
                <c:pt idx="370">
                  <c:v>1702.0444444444399</c:v>
                </c:pt>
                <c:pt idx="371">
                  <c:v>1706.6444444444401</c:v>
                </c:pt>
                <c:pt idx="372">
                  <c:v>1711.24444444444</c:v>
                </c:pt>
                <c:pt idx="373">
                  <c:v>1715.8444444444399</c:v>
                </c:pt>
                <c:pt idx="374">
                  <c:v>1720.44444444444</c:v>
                </c:pt>
                <c:pt idx="375">
                  <c:v>1725.0444444444399</c:v>
                </c:pt>
                <c:pt idx="376">
                  <c:v>1729.6444444444401</c:v>
                </c:pt>
                <c:pt idx="377">
                  <c:v>1734.24444444444</c:v>
                </c:pt>
                <c:pt idx="378">
                  <c:v>1738.8444444444399</c:v>
                </c:pt>
                <c:pt idx="379">
                  <c:v>1743.44444444444</c:v>
                </c:pt>
                <c:pt idx="380">
                  <c:v>1748.0444444444399</c:v>
                </c:pt>
                <c:pt idx="381">
                  <c:v>1752.6444444444401</c:v>
                </c:pt>
                <c:pt idx="382">
                  <c:v>1757.24444444444</c:v>
                </c:pt>
                <c:pt idx="383">
                  <c:v>1761.8444444444399</c:v>
                </c:pt>
                <c:pt idx="384">
                  <c:v>1766.44444444444</c:v>
                </c:pt>
                <c:pt idx="385">
                  <c:v>1771.0444444444399</c:v>
                </c:pt>
                <c:pt idx="386">
                  <c:v>1775.6444444444401</c:v>
                </c:pt>
                <c:pt idx="387">
                  <c:v>1780.24444444444</c:v>
                </c:pt>
                <c:pt idx="388">
                  <c:v>1784.8444444444399</c:v>
                </c:pt>
                <c:pt idx="389">
                  <c:v>1789.44444444444</c:v>
                </c:pt>
                <c:pt idx="390">
                  <c:v>1794.0444444444399</c:v>
                </c:pt>
                <c:pt idx="391">
                  <c:v>1798.6444444444401</c:v>
                </c:pt>
                <c:pt idx="392">
                  <c:v>1803.24444444444</c:v>
                </c:pt>
                <c:pt idx="393">
                  <c:v>1807.8444444444399</c:v>
                </c:pt>
                <c:pt idx="394">
                  <c:v>1812.44444444444</c:v>
                </c:pt>
                <c:pt idx="395">
                  <c:v>1817.0444444444399</c:v>
                </c:pt>
                <c:pt idx="396">
                  <c:v>1821.6444444444401</c:v>
                </c:pt>
                <c:pt idx="397">
                  <c:v>1826.24444444444</c:v>
                </c:pt>
                <c:pt idx="398">
                  <c:v>1830.8444444444399</c:v>
                </c:pt>
                <c:pt idx="399">
                  <c:v>1835.44444444444</c:v>
                </c:pt>
                <c:pt idx="400">
                  <c:v>1840.0444444444399</c:v>
                </c:pt>
                <c:pt idx="401">
                  <c:v>1844.6444444444401</c:v>
                </c:pt>
                <c:pt idx="402">
                  <c:v>1849.24444444444</c:v>
                </c:pt>
                <c:pt idx="403">
                  <c:v>1853.8444444444399</c:v>
                </c:pt>
                <c:pt idx="404">
                  <c:v>1858.44444444444</c:v>
                </c:pt>
                <c:pt idx="405">
                  <c:v>1863.0444444444399</c:v>
                </c:pt>
                <c:pt idx="406">
                  <c:v>1867.6444444444401</c:v>
                </c:pt>
                <c:pt idx="407">
                  <c:v>1872.24444444444</c:v>
                </c:pt>
                <c:pt idx="408">
                  <c:v>1876.8444444444399</c:v>
                </c:pt>
                <c:pt idx="409">
                  <c:v>1881.44444444444</c:v>
                </c:pt>
                <c:pt idx="410">
                  <c:v>1886.0444444444399</c:v>
                </c:pt>
                <c:pt idx="411">
                  <c:v>1890.6444444444401</c:v>
                </c:pt>
                <c:pt idx="412">
                  <c:v>1895.24444444444</c:v>
                </c:pt>
                <c:pt idx="413">
                  <c:v>1899.8444444444399</c:v>
                </c:pt>
                <c:pt idx="414">
                  <c:v>1904.44444444444</c:v>
                </c:pt>
                <c:pt idx="415">
                  <c:v>1909.0444444444399</c:v>
                </c:pt>
                <c:pt idx="416">
                  <c:v>1913.6444444444401</c:v>
                </c:pt>
                <c:pt idx="417">
                  <c:v>1918.24444444444</c:v>
                </c:pt>
                <c:pt idx="418">
                  <c:v>1922.8444444444399</c:v>
                </c:pt>
                <c:pt idx="419">
                  <c:v>1927.44444444444</c:v>
                </c:pt>
                <c:pt idx="420">
                  <c:v>1932.0444444444399</c:v>
                </c:pt>
                <c:pt idx="421">
                  <c:v>1936.6444444444401</c:v>
                </c:pt>
                <c:pt idx="422">
                  <c:v>1941.24444444444</c:v>
                </c:pt>
                <c:pt idx="423">
                  <c:v>1945.8444444444399</c:v>
                </c:pt>
                <c:pt idx="424">
                  <c:v>1950.44444444444</c:v>
                </c:pt>
                <c:pt idx="425">
                  <c:v>1955.0444444444399</c:v>
                </c:pt>
                <c:pt idx="426">
                  <c:v>1959.6444444444401</c:v>
                </c:pt>
                <c:pt idx="427">
                  <c:v>1964.24444444444</c:v>
                </c:pt>
                <c:pt idx="428">
                  <c:v>1968.8444444444399</c:v>
                </c:pt>
                <c:pt idx="429">
                  <c:v>1973.44444444444</c:v>
                </c:pt>
                <c:pt idx="430">
                  <c:v>1978.0444444444399</c:v>
                </c:pt>
                <c:pt idx="431">
                  <c:v>1982.6444444444401</c:v>
                </c:pt>
                <c:pt idx="432">
                  <c:v>1987.24444444444</c:v>
                </c:pt>
                <c:pt idx="433">
                  <c:v>1991.8444444444399</c:v>
                </c:pt>
                <c:pt idx="434">
                  <c:v>1996.44444444444</c:v>
                </c:pt>
                <c:pt idx="435">
                  <c:v>2001.0444444444399</c:v>
                </c:pt>
                <c:pt idx="436">
                  <c:v>2005.6444444444401</c:v>
                </c:pt>
                <c:pt idx="437">
                  <c:v>2010.24444444444</c:v>
                </c:pt>
                <c:pt idx="438">
                  <c:v>2014.8444444444399</c:v>
                </c:pt>
                <c:pt idx="439">
                  <c:v>2019.44444444444</c:v>
                </c:pt>
                <c:pt idx="440">
                  <c:v>2024.0444444444399</c:v>
                </c:pt>
                <c:pt idx="441">
                  <c:v>2028.6444444444401</c:v>
                </c:pt>
                <c:pt idx="442">
                  <c:v>2033.24444444444</c:v>
                </c:pt>
                <c:pt idx="443">
                  <c:v>2037.8444444444399</c:v>
                </c:pt>
                <c:pt idx="444">
                  <c:v>2042.44444444444</c:v>
                </c:pt>
                <c:pt idx="445">
                  <c:v>2047.0444444444399</c:v>
                </c:pt>
                <c:pt idx="446">
                  <c:v>2051.6444444444401</c:v>
                </c:pt>
                <c:pt idx="447">
                  <c:v>2056.24444444444</c:v>
                </c:pt>
                <c:pt idx="448">
                  <c:v>2060.8444444444399</c:v>
                </c:pt>
                <c:pt idx="449">
                  <c:v>2065.4444444444398</c:v>
                </c:pt>
                <c:pt idx="450">
                  <c:v>2070.0444444444402</c:v>
                </c:pt>
                <c:pt idx="451">
                  <c:v>2074.6444444444401</c:v>
                </c:pt>
                <c:pt idx="452">
                  <c:v>2079.24444444444</c:v>
                </c:pt>
                <c:pt idx="453">
                  <c:v>2083.8444444444399</c:v>
                </c:pt>
                <c:pt idx="454">
                  <c:v>2088.4444444444398</c:v>
                </c:pt>
                <c:pt idx="455">
                  <c:v>2093.0444444444402</c:v>
                </c:pt>
                <c:pt idx="456">
                  <c:v>2097.6444444444401</c:v>
                </c:pt>
                <c:pt idx="457">
                  <c:v>2102.24444444444</c:v>
                </c:pt>
                <c:pt idx="458">
                  <c:v>2106.8444444444399</c:v>
                </c:pt>
                <c:pt idx="459">
                  <c:v>2111.4444444444398</c:v>
                </c:pt>
                <c:pt idx="460">
                  <c:v>2116.0444444444402</c:v>
                </c:pt>
                <c:pt idx="461">
                  <c:v>2120.6444444444401</c:v>
                </c:pt>
                <c:pt idx="462">
                  <c:v>2125.24444444443</c:v>
                </c:pt>
                <c:pt idx="463">
                  <c:v>2129.8444444444299</c:v>
                </c:pt>
                <c:pt idx="464">
                  <c:v>2134.4444444444398</c:v>
                </c:pt>
                <c:pt idx="465">
                  <c:v>2139.0444444444402</c:v>
                </c:pt>
                <c:pt idx="466">
                  <c:v>2143.6444444444401</c:v>
                </c:pt>
                <c:pt idx="467">
                  <c:v>2148.24444444443</c:v>
                </c:pt>
                <c:pt idx="468">
                  <c:v>2152.8444444444299</c:v>
                </c:pt>
                <c:pt idx="469">
                  <c:v>2157.4444444444398</c:v>
                </c:pt>
                <c:pt idx="470">
                  <c:v>2162.0444444444402</c:v>
                </c:pt>
                <c:pt idx="471">
                  <c:v>2166.6444444444401</c:v>
                </c:pt>
                <c:pt idx="472">
                  <c:v>2171.24444444443</c:v>
                </c:pt>
                <c:pt idx="473">
                  <c:v>2175.8444444444299</c:v>
                </c:pt>
                <c:pt idx="474">
                  <c:v>2180.4444444444298</c:v>
                </c:pt>
                <c:pt idx="475">
                  <c:v>2185.0444444444302</c:v>
                </c:pt>
                <c:pt idx="476">
                  <c:v>2189.6444444444301</c:v>
                </c:pt>
                <c:pt idx="477">
                  <c:v>2194.24444444443</c:v>
                </c:pt>
                <c:pt idx="478">
                  <c:v>2198.8444444444299</c:v>
                </c:pt>
                <c:pt idx="479">
                  <c:v>2203.4444444444298</c:v>
                </c:pt>
                <c:pt idx="480">
                  <c:v>2208.0444444444302</c:v>
                </c:pt>
                <c:pt idx="481">
                  <c:v>2212.6444444444301</c:v>
                </c:pt>
                <c:pt idx="482">
                  <c:v>2217.24444444443</c:v>
                </c:pt>
                <c:pt idx="483">
                  <c:v>2221.8444444444299</c:v>
                </c:pt>
                <c:pt idx="484">
                  <c:v>2226.4444444444298</c:v>
                </c:pt>
                <c:pt idx="485">
                  <c:v>2231.0444444444302</c:v>
                </c:pt>
                <c:pt idx="486">
                  <c:v>2235.6444444444301</c:v>
                </c:pt>
                <c:pt idx="487">
                  <c:v>2240.24444444443</c:v>
                </c:pt>
                <c:pt idx="488">
                  <c:v>2244.8444444444299</c:v>
                </c:pt>
                <c:pt idx="489">
                  <c:v>2249.4444444444298</c:v>
                </c:pt>
                <c:pt idx="490">
                  <c:v>2254.0444444444302</c:v>
                </c:pt>
                <c:pt idx="491">
                  <c:v>2258.6444444444301</c:v>
                </c:pt>
                <c:pt idx="492">
                  <c:v>2263.24444444443</c:v>
                </c:pt>
                <c:pt idx="493">
                  <c:v>2267.8444444444299</c:v>
                </c:pt>
                <c:pt idx="494">
                  <c:v>2272.4444444444298</c:v>
                </c:pt>
                <c:pt idx="495">
                  <c:v>2277.0444444444302</c:v>
                </c:pt>
                <c:pt idx="496">
                  <c:v>2281.6444444444301</c:v>
                </c:pt>
                <c:pt idx="497">
                  <c:v>2286.24444444443</c:v>
                </c:pt>
                <c:pt idx="498">
                  <c:v>2290.8444444444299</c:v>
                </c:pt>
                <c:pt idx="499">
                  <c:v>2295.4444444444298</c:v>
                </c:pt>
                <c:pt idx="500">
                  <c:v>2300.0444444444302</c:v>
                </c:pt>
                <c:pt idx="501">
                  <c:v>2304.6444444444301</c:v>
                </c:pt>
                <c:pt idx="502">
                  <c:v>2309.24444444443</c:v>
                </c:pt>
                <c:pt idx="503">
                  <c:v>2313.8444444444299</c:v>
                </c:pt>
                <c:pt idx="504">
                  <c:v>2318.4444444444298</c:v>
                </c:pt>
                <c:pt idx="505">
                  <c:v>2323.0444444444302</c:v>
                </c:pt>
                <c:pt idx="506">
                  <c:v>2327.6444444444301</c:v>
                </c:pt>
                <c:pt idx="507">
                  <c:v>2332.24444444443</c:v>
                </c:pt>
                <c:pt idx="508">
                  <c:v>2336.8444444444299</c:v>
                </c:pt>
                <c:pt idx="509">
                  <c:v>2341.4444444444298</c:v>
                </c:pt>
                <c:pt idx="510">
                  <c:v>2346.0444444444302</c:v>
                </c:pt>
                <c:pt idx="511">
                  <c:v>2350.6444444444301</c:v>
                </c:pt>
                <c:pt idx="512">
                  <c:v>2355.24444444443</c:v>
                </c:pt>
                <c:pt idx="513">
                  <c:v>2359.8444444444299</c:v>
                </c:pt>
                <c:pt idx="514">
                  <c:v>2364.4444444444298</c:v>
                </c:pt>
                <c:pt idx="515">
                  <c:v>2369.0444444444302</c:v>
                </c:pt>
                <c:pt idx="516">
                  <c:v>2373.6444444444301</c:v>
                </c:pt>
                <c:pt idx="517">
                  <c:v>2378.24444444443</c:v>
                </c:pt>
                <c:pt idx="518">
                  <c:v>2382.8444444444299</c:v>
                </c:pt>
                <c:pt idx="519">
                  <c:v>2387.4444444444298</c:v>
                </c:pt>
                <c:pt idx="520">
                  <c:v>2392.0444444444302</c:v>
                </c:pt>
                <c:pt idx="521">
                  <c:v>2396.6444444444301</c:v>
                </c:pt>
                <c:pt idx="522">
                  <c:v>2401.24444444443</c:v>
                </c:pt>
                <c:pt idx="523">
                  <c:v>2405.8444444444299</c:v>
                </c:pt>
                <c:pt idx="524">
                  <c:v>2410.4444444444298</c:v>
                </c:pt>
                <c:pt idx="525">
                  <c:v>2415.0444444444302</c:v>
                </c:pt>
                <c:pt idx="526">
                  <c:v>2419.6444444444301</c:v>
                </c:pt>
                <c:pt idx="527">
                  <c:v>2424.24444444443</c:v>
                </c:pt>
                <c:pt idx="528">
                  <c:v>2428.8444444444299</c:v>
                </c:pt>
                <c:pt idx="529">
                  <c:v>2433.4444444444298</c:v>
                </c:pt>
                <c:pt idx="530">
                  <c:v>2438.0444444444302</c:v>
                </c:pt>
                <c:pt idx="531">
                  <c:v>2442.6444444444301</c:v>
                </c:pt>
                <c:pt idx="532">
                  <c:v>2447.24444444443</c:v>
                </c:pt>
                <c:pt idx="533">
                  <c:v>2451.8444444444299</c:v>
                </c:pt>
                <c:pt idx="534">
                  <c:v>2456.4444444444298</c:v>
                </c:pt>
                <c:pt idx="535">
                  <c:v>2461.0444444444302</c:v>
                </c:pt>
                <c:pt idx="536">
                  <c:v>2465.6444444444301</c:v>
                </c:pt>
                <c:pt idx="537">
                  <c:v>2470.24444444443</c:v>
                </c:pt>
                <c:pt idx="538">
                  <c:v>2474.8444444444299</c:v>
                </c:pt>
                <c:pt idx="539">
                  <c:v>2479.4444444444298</c:v>
                </c:pt>
                <c:pt idx="540">
                  <c:v>2484.0444444444302</c:v>
                </c:pt>
                <c:pt idx="541">
                  <c:v>2488.6444444444301</c:v>
                </c:pt>
                <c:pt idx="542">
                  <c:v>2493.24444444443</c:v>
                </c:pt>
                <c:pt idx="543">
                  <c:v>2497.8444444444299</c:v>
                </c:pt>
                <c:pt idx="544">
                  <c:v>2502.4444444444298</c:v>
                </c:pt>
                <c:pt idx="545">
                  <c:v>2507.0444444444302</c:v>
                </c:pt>
                <c:pt idx="546">
                  <c:v>2511.6444444444301</c:v>
                </c:pt>
                <c:pt idx="547">
                  <c:v>2516.24444444443</c:v>
                </c:pt>
                <c:pt idx="548">
                  <c:v>2520.8444444444299</c:v>
                </c:pt>
                <c:pt idx="549">
                  <c:v>2525.4444444444298</c:v>
                </c:pt>
                <c:pt idx="550">
                  <c:v>2530.0444444444302</c:v>
                </c:pt>
                <c:pt idx="551">
                  <c:v>2534.6444444444301</c:v>
                </c:pt>
                <c:pt idx="552">
                  <c:v>2539.24444444443</c:v>
                </c:pt>
                <c:pt idx="553">
                  <c:v>2543.8444444444299</c:v>
                </c:pt>
                <c:pt idx="554">
                  <c:v>2548.4444444444298</c:v>
                </c:pt>
                <c:pt idx="555">
                  <c:v>2553.0444444444302</c:v>
                </c:pt>
                <c:pt idx="556">
                  <c:v>2557.6444444444301</c:v>
                </c:pt>
                <c:pt idx="557">
                  <c:v>2562.24444444443</c:v>
                </c:pt>
                <c:pt idx="558">
                  <c:v>2566.8444444444299</c:v>
                </c:pt>
                <c:pt idx="559">
                  <c:v>2571.4444444444298</c:v>
                </c:pt>
                <c:pt idx="560">
                  <c:v>2576.0444444444302</c:v>
                </c:pt>
                <c:pt idx="561">
                  <c:v>2580.6444444444301</c:v>
                </c:pt>
                <c:pt idx="562">
                  <c:v>2585.24444444443</c:v>
                </c:pt>
                <c:pt idx="563">
                  <c:v>2589.8444444444299</c:v>
                </c:pt>
                <c:pt idx="564">
                  <c:v>2594.4444444444298</c:v>
                </c:pt>
                <c:pt idx="565">
                  <c:v>2599.0444444444302</c:v>
                </c:pt>
                <c:pt idx="566">
                  <c:v>2603.6444444444301</c:v>
                </c:pt>
                <c:pt idx="567">
                  <c:v>2608.24444444443</c:v>
                </c:pt>
                <c:pt idx="568">
                  <c:v>2612.8444444444299</c:v>
                </c:pt>
                <c:pt idx="569">
                  <c:v>2617.4444444444298</c:v>
                </c:pt>
                <c:pt idx="570">
                  <c:v>2622.0444444444302</c:v>
                </c:pt>
                <c:pt idx="571">
                  <c:v>2626.6444444444301</c:v>
                </c:pt>
                <c:pt idx="572">
                  <c:v>2631.24444444442</c:v>
                </c:pt>
                <c:pt idx="573">
                  <c:v>2635.8444444444199</c:v>
                </c:pt>
                <c:pt idx="574">
                  <c:v>2640.4444444444298</c:v>
                </c:pt>
                <c:pt idx="575">
                  <c:v>2645.0444444444302</c:v>
                </c:pt>
                <c:pt idx="576">
                  <c:v>2649.6444444444301</c:v>
                </c:pt>
                <c:pt idx="577">
                  <c:v>2654.24444444442</c:v>
                </c:pt>
                <c:pt idx="578">
                  <c:v>2658.8444444444199</c:v>
                </c:pt>
                <c:pt idx="579">
                  <c:v>2663.4444444444298</c:v>
                </c:pt>
                <c:pt idx="580">
                  <c:v>2668.0444444444302</c:v>
                </c:pt>
                <c:pt idx="581">
                  <c:v>2672.6444444444301</c:v>
                </c:pt>
                <c:pt idx="582">
                  <c:v>2677.24444444442</c:v>
                </c:pt>
                <c:pt idx="583">
                  <c:v>2681.8444444444199</c:v>
                </c:pt>
                <c:pt idx="584">
                  <c:v>2686.4444444444198</c:v>
                </c:pt>
                <c:pt idx="585">
                  <c:v>2691.0444444444202</c:v>
                </c:pt>
                <c:pt idx="586">
                  <c:v>2695.6444444444201</c:v>
                </c:pt>
                <c:pt idx="587">
                  <c:v>2700.24444444442</c:v>
                </c:pt>
                <c:pt idx="588">
                  <c:v>2704.8444444444199</c:v>
                </c:pt>
                <c:pt idx="589">
                  <c:v>2709.4444444444198</c:v>
                </c:pt>
                <c:pt idx="590">
                  <c:v>2714.0444444444202</c:v>
                </c:pt>
                <c:pt idx="591">
                  <c:v>2718.6444444444201</c:v>
                </c:pt>
                <c:pt idx="592">
                  <c:v>2723.24444444442</c:v>
                </c:pt>
                <c:pt idx="593">
                  <c:v>2727.8444444444199</c:v>
                </c:pt>
                <c:pt idx="594">
                  <c:v>2732.4444444444198</c:v>
                </c:pt>
                <c:pt idx="595">
                  <c:v>2737.0444444444202</c:v>
                </c:pt>
                <c:pt idx="596">
                  <c:v>2741.6444444444201</c:v>
                </c:pt>
                <c:pt idx="597">
                  <c:v>2746.24444444442</c:v>
                </c:pt>
                <c:pt idx="598">
                  <c:v>2750.8444444444199</c:v>
                </c:pt>
                <c:pt idx="599">
                  <c:v>2755.4444444444198</c:v>
                </c:pt>
                <c:pt idx="600">
                  <c:v>2760.0444444444202</c:v>
                </c:pt>
                <c:pt idx="601">
                  <c:v>2764.6444444444201</c:v>
                </c:pt>
                <c:pt idx="602">
                  <c:v>2769.24444444442</c:v>
                </c:pt>
                <c:pt idx="603">
                  <c:v>2773.8444444444199</c:v>
                </c:pt>
                <c:pt idx="604">
                  <c:v>2778.4444444444198</c:v>
                </c:pt>
                <c:pt idx="605">
                  <c:v>2783.0444444444202</c:v>
                </c:pt>
                <c:pt idx="606">
                  <c:v>2787.6444444444201</c:v>
                </c:pt>
                <c:pt idx="607">
                  <c:v>2792.24444444442</c:v>
                </c:pt>
                <c:pt idx="608">
                  <c:v>2796.8444444444199</c:v>
                </c:pt>
                <c:pt idx="609">
                  <c:v>2801.4444444444198</c:v>
                </c:pt>
                <c:pt idx="610">
                  <c:v>2806.0444444444202</c:v>
                </c:pt>
                <c:pt idx="611">
                  <c:v>2810.6444444444201</c:v>
                </c:pt>
                <c:pt idx="612">
                  <c:v>2815.24444444442</c:v>
                </c:pt>
                <c:pt idx="613">
                  <c:v>2819.8444444444199</c:v>
                </c:pt>
                <c:pt idx="614">
                  <c:v>2824.4444444444198</c:v>
                </c:pt>
                <c:pt idx="615">
                  <c:v>2829.0444444444202</c:v>
                </c:pt>
                <c:pt idx="616">
                  <c:v>2833.6444444444201</c:v>
                </c:pt>
                <c:pt idx="617">
                  <c:v>2838.24444444442</c:v>
                </c:pt>
                <c:pt idx="618">
                  <c:v>2842.8444444444199</c:v>
                </c:pt>
                <c:pt idx="619">
                  <c:v>2847.4444444444198</c:v>
                </c:pt>
                <c:pt idx="620">
                  <c:v>2852.0444444444202</c:v>
                </c:pt>
                <c:pt idx="621">
                  <c:v>2856.6444444444201</c:v>
                </c:pt>
                <c:pt idx="622">
                  <c:v>2861.24444444442</c:v>
                </c:pt>
                <c:pt idx="623">
                  <c:v>2865.8444444444199</c:v>
                </c:pt>
                <c:pt idx="624">
                  <c:v>2870.4444444444198</c:v>
                </c:pt>
                <c:pt idx="625">
                  <c:v>2875.0444444444202</c:v>
                </c:pt>
                <c:pt idx="626">
                  <c:v>2879.6444444444201</c:v>
                </c:pt>
                <c:pt idx="627">
                  <c:v>2884.24444444442</c:v>
                </c:pt>
                <c:pt idx="628">
                  <c:v>2888.8444444444199</c:v>
                </c:pt>
                <c:pt idx="629">
                  <c:v>2893.4444444444198</c:v>
                </c:pt>
                <c:pt idx="630">
                  <c:v>2898.0444444444202</c:v>
                </c:pt>
                <c:pt idx="631">
                  <c:v>2902.6444444444201</c:v>
                </c:pt>
                <c:pt idx="632">
                  <c:v>2907.24444444442</c:v>
                </c:pt>
                <c:pt idx="633">
                  <c:v>2911.8444444444199</c:v>
                </c:pt>
                <c:pt idx="634">
                  <c:v>2916.4444444444198</c:v>
                </c:pt>
                <c:pt idx="635">
                  <c:v>2921.0444444444202</c:v>
                </c:pt>
                <c:pt idx="636">
                  <c:v>2925.6444444444201</c:v>
                </c:pt>
                <c:pt idx="637">
                  <c:v>2930.24444444442</c:v>
                </c:pt>
                <c:pt idx="638">
                  <c:v>2934.8444444444199</c:v>
                </c:pt>
                <c:pt idx="639">
                  <c:v>2939.4444444444198</c:v>
                </c:pt>
                <c:pt idx="640">
                  <c:v>2944.0444444444202</c:v>
                </c:pt>
                <c:pt idx="641">
                  <c:v>2948.6444444444201</c:v>
                </c:pt>
                <c:pt idx="642">
                  <c:v>2953.24444444442</c:v>
                </c:pt>
                <c:pt idx="643">
                  <c:v>2957.8444444444199</c:v>
                </c:pt>
                <c:pt idx="644">
                  <c:v>2962.4444444444198</c:v>
                </c:pt>
                <c:pt idx="645">
                  <c:v>2967.0444444444202</c:v>
                </c:pt>
                <c:pt idx="646">
                  <c:v>2971.6444444444201</c:v>
                </c:pt>
                <c:pt idx="647">
                  <c:v>2976.24444444442</c:v>
                </c:pt>
                <c:pt idx="648">
                  <c:v>2980.8444444444199</c:v>
                </c:pt>
                <c:pt idx="649">
                  <c:v>2985.4444444444198</c:v>
                </c:pt>
                <c:pt idx="650">
                  <c:v>2990.0444444444202</c:v>
                </c:pt>
                <c:pt idx="651">
                  <c:v>2994.6444444444201</c:v>
                </c:pt>
                <c:pt idx="652">
                  <c:v>2999.24444444442</c:v>
                </c:pt>
                <c:pt idx="653">
                  <c:v>3003.8444444444199</c:v>
                </c:pt>
                <c:pt idx="654">
                  <c:v>3008.4444444444198</c:v>
                </c:pt>
                <c:pt idx="655">
                  <c:v>3013.0444444444202</c:v>
                </c:pt>
                <c:pt idx="656">
                  <c:v>3017.6444444444201</c:v>
                </c:pt>
                <c:pt idx="657">
                  <c:v>3022.24444444442</c:v>
                </c:pt>
                <c:pt idx="658">
                  <c:v>3026.8444444444199</c:v>
                </c:pt>
                <c:pt idx="659">
                  <c:v>3031.4444444444198</c:v>
                </c:pt>
                <c:pt idx="660">
                  <c:v>3036.0444444444202</c:v>
                </c:pt>
                <c:pt idx="661">
                  <c:v>3040.6444444444201</c:v>
                </c:pt>
                <c:pt idx="662">
                  <c:v>3045.24444444442</c:v>
                </c:pt>
                <c:pt idx="663">
                  <c:v>3049.8444444444199</c:v>
                </c:pt>
                <c:pt idx="664">
                  <c:v>3054.4444444444198</c:v>
                </c:pt>
                <c:pt idx="665">
                  <c:v>3059.0444444444202</c:v>
                </c:pt>
                <c:pt idx="666">
                  <c:v>3063.6444444444201</c:v>
                </c:pt>
                <c:pt idx="667">
                  <c:v>3068.24444444442</c:v>
                </c:pt>
                <c:pt idx="668">
                  <c:v>3072.8444444444199</c:v>
                </c:pt>
                <c:pt idx="669">
                  <c:v>3077.4444444444198</c:v>
                </c:pt>
                <c:pt idx="670">
                  <c:v>3082.0444444444202</c:v>
                </c:pt>
                <c:pt idx="671">
                  <c:v>3086.6444444444201</c:v>
                </c:pt>
                <c:pt idx="672">
                  <c:v>3091.24444444442</c:v>
                </c:pt>
                <c:pt idx="673">
                  <c:v>3095.8444444444199</c:v>
                </c:pt>
                <c:pt idx="674">
                  <c:v>3100.4444444444198</c:v>
                </c:pt>
                <c:pt idx="675">
                  <c:v>3105.0444444444202</c:v>
                </c:pt>
                <c:pt idx="676">
                  <c:v>3109.6444444444201</c:v>
                </c:pt>
                <c:pt idx="677">
                  <c:v>3114.24444444442</c:v>
                </c:pt>
                <c:pt idx="678">
                  <c:v>3118.8444444444199</c:v>
                </c:pt>
                <c:pt idx="679">
                  <c:v>3123.4444444444198</c:v>
                </c:pt>
                <c:pt idx="680">
                  <c:v>3128.0444444444202</c:v>
                </c:pt>
                <c:pt idx="681">
                  <c:v>3132.6444444444201</c:v>
                </c:pt>
                <c:pt idx="682">
                  <c:v>3137.24444444442</c:v>
                </c:pt>
                <c:pt idx="683">
                  <c:v>3141.8444444444199</c:v>
                </c:pt>
                <c:pt idx="684">
                  <c:v>3146.4444444444198</c:v>
                </c:pt>
                <c:pt idx="685">
                  <c:v>3151.0444444444202</c:v>
                </c:pt>
                <c:pt idx="686">
                  <c:v>3155.6444444444101</c:v>
                </c:pt>
                <c:pt idx="687">
                  <c:v>3160.24444444441</c:v>
                </c:pt>
                <c:pt idx="688">
                  <c:v>3164.8444444444099</c:v>
                </c:pt>
                <c:pt idx="689">
                  <c:v>3169.4444444444098</c:v>
                </c:pt>
                <c:pt idx="690">
                  <c:v>3174.0444444444101</c:v>
                </c:pt>
                <c:pt idx="691">
                  <c:v>3178.6444444444101</c:v>
                </c:pt>
                <c:pt idx="692">
                  <c:v>3183.24444444441</c:v>
                </c:pt>
                <c:pt idx="693">
                  <c:v>3187.8444444444099</c:v>
                </c:pt>
                <c:pt idx="694">
                  <c:v>3192.4444444444098</c:v>
                </c:pt>
                <c:pt idx="695">
                  <c:v>3197.0444444444101</c:v>
                </c:pt>
                <c:pt idx="696">
                  <c:v>3201.6444444444101</c:v>
                </c:pt>
                <c:pt idx="697">
                  <c:v>3206.24444444441</c:v>
                </c:pt>
              </c:numCache>
            </c:numRef>
          </c:xVal>
          <c:yVal>
            <c:numRef>
              <c:f>mol.sieves!$AJ$14:$AJ$711</c:f>
              <c:numCache>
                <c:formatCode>General</c:formatCode>
                <c:ptCount val="698"/>
                <c:pt idx="0">
                  <c:v>68</c:v>
                </c:pt>
                <c:pt idx="1">
                  <c:v>68.900000000000006</c:v>
                </c:pt>
                <c:pt idx="2">
                  <c:v>69.699999999999989</c:v>
                </c:pt>
                <c:pt idx="3">
                  <c:v>70</c:v>
                </c:pt>
                <c:pt idx="4">
                  <c:v>69.900000000000006</c:v>
                </c:pt>
                <c:pt idx="5">
                  <c:v>69.7</c:v>
                </c:pt>
                <c:pt idx="6">
                  <c:v>69.300000000000011</c:v>
                </c:pt>
                <c:pt idx="7">
                  <c:v>68.849999999999994</c:v>
                </c:pt>
                <c:pt idx="8">
                  <c:v>68.400000000000006</c:v>
                </c:pt>
                <c:pt idx="9">
                  <c:v>68</c:v>
                </c:pt>
                <c:pt idx="10">
                  <c:v>67.650000000000006</c:v>
                </c:pt>
                <c:pt idx="11">
                  <c:v>67.45</c:v>
                </c:pt>
                <c:pt idx="12">
                  <c:v>67.349999999999994</c:v>
                </c:pt>
                <c:pt idx="13">
                  <c:v>67.150000000000006</c:v>
                </c:pt>
                <c:pt idx="14">
                  <c:v>67.150000000000006</c:v>
                </c:pt>
                <c:pt idx="15">
                  <c:v>67.099999999999994</c:v>
                </c:pt>
                <c:pt idx="16">
                  <c:v>67.2</c:v>
                </c:pt>
                <c:pt idx="17">
                  <c:v>67.3</c:v>
                </c:pt>
                <c:pt idx="18">
                  <c:v>67.349999999999994</c:v>
                </c:pt>
                <c:pt idx="19">
                  <c:v>67.5</c:v>
                </c:pt>
                <c:pt idx="20">
                  <c:v>67.699999999999989</c:v>
                </c:pt>
                <c:pt idx="21">
                  <c:v>67.800000000000011</c:v>
                </c:pt>
                <c:pt idx="22">
                  <c:v>67.949999999999989</c:v>
                </c:pt>
                <c:pt idx="23">
                  <c:v>68.150000000000006</c:v>
                </c:pt>
                <c:pt idx="24">
                  <c:v>68.5</c:v>
                </c:pt>
                <c:pt idx="25">
                  <c:v>68.8</c:v>
                </c:pt>
                <c:pt idx="26">
                  <c:v>68.900000000000006</c:v>
                </c:pt>
                <c:pt idx="27">
                  <c:v>68.900000000000006</c:v>
                </c:pt>
                <c:pt idx="28">
                  <c:v>68.949999999999989</c:v>
                </c:pt>
                <c:pt idx="29">
                  <c:v>69</c:v>
                </c:pt>
                <c:pt idx="30">
                  <c:v>69.05</c:v>
                </c:pt>
                <c:pt idx="31">
                  <c:v>69.45</c:v>
                </c:pt>
                <c:pt idx="32">
                  <c:v>69.599999999999994</c:v>
                </c:pt>
                <c:pt idx="33">
                  <c:v>69.75</c:v>
                </c:pt>
                <c:pt idx="34">
                  <c:v>69.8</c:v>
                </c:pt>
                <c:pt idx="35">
                  <c:v>69.650000000000006</c:v>
                </c:pt>
                <c:pt idx="36">
                  <c:v>69.45</c:v>
                </c:pt>
                <c:pt idx="37">
                  <c:v>69.45</c:v>
                </c:pt>
                <c:pt idx="38">
                  <c:v>69.400000000000006</c:v>
                </c:pt>
                <c:pt idx="39">
                  <c:v>69.5</c:v>
                </c:pt>
                <c:pt idx="40">
                  <c:v>69.25</c:v>
                </c:pt>
                <c:pt idx="41">
                  <c:v>69.150000000000006</c:v>
                </c:pt>
                <c:pt idx="42">
                  <c:v>69.150000000000006</c:v>
                </c:pt>
                <c:pt idx="43">
                  <c:v>68.849999999999994</c:v>
                </c:pt>
                <c:pt idx="44">
                  <c:v>68.650000000000006</c:v>
                </c:pt>
                <c:pt idx="45">
                  <c:v>68.400000000000006</c:v>
                </c:pt>
                <c:pt idx="46">
                  <c:v>68.3</c:v>
                </c:pt>
                <c:pt idx="47">
                  <c:v>67.95</c:v>
                </c:pt>
                <c:pt idx="48">
                  <c:v>67.5</c:v>
                </c:pt>
                <c:pt idx="49">
                  <c:v>67.2</c:v>
                </c:pt>
                <c:pt idx="50">
                  <c:v>67.2</c:v>
                </c:pt>
                <c:pt idx="51">
                  <c:v>67.25</c:v>
                </c:pt>
                <c:pt idx="52">
                  <c:v>67.2</c:v>
                </c:pt>
                <c:pt idx="53">
                  <c:v>67.2</c:v>
                </c:pt>
                <c:pt idx="54">
                  <c:v>66.95</c:v>
                </c:pt>
                <c:pt idx="55">
                  <c:v>66.8</c:v>
                </c:pt>
                <c:pt idx="56">
                  <c:v>66.599999999999994</c:v>
                </c:pt>
                <c:pt idx="57">
                  <c:v>66.5</c:v>
                </c:pt>
                <c:pt idx="58">
                  <c:v>66.599999999999994</c:v>
                </c:pt>
                <c:pt idx="59">
                  <c:v>66.55</c:v>
                </c:pt>
                <c:pt idx="60">
                  <c:v>66.400000000000006</c:v>
                </c:pt>
                <c:pt idx="61">
                  <c:v>66.2</c:v>
                </c:pt>
                <c:pt idx="62">
                  <c:v>66</c:v>
                </c:pt>
                <c:pt idx="63">
                  <c:v>65.650000000000006</c:v>
                </c:pt>
                <c:pt idx="64">
                  <c:v>65.349999999999994</c:v>
                </c:pt>
                <c:pt idx="65">
                  <c:v>65.150000000000006</c:v>
                </c:pt>
                <c:pt idx="66">
                  <c:v>64.8</c:v>
                </c:pt>
                <c:pt idx="67">
                  <c:v>64.55</c:v>
                </c:pt>
                <c:pt idx="68">
                  <c:v>64.349999999999994</c:v>
                </c:pt>
                <c:pt idx="69">
                  <c:v>64.150000000000006</c:v>
                </c:pt>
                <c:pt idx="70">
                  <c:v>63.9</c:v>
                </c:pt>
                <c:pt idx="71">
                  <c:v>63.900000000000006</c:v>
                </c:pt>
                <c:pt idx="72">
                  <c:v>63.8</c:v>
                </c:pt>
                <c:pt idx="73">
                  <c:v>63.7</c:v>
                </c:pt>
                <c:pt idx="74">
                  <c:v>63.5</c:v>
                </c:pt>
                <c:pt idx="75">
                  <c:v>63.25</c:v>
                </c:pt>
                <c:pt idx="76">
                  <c:v>63.05</c:v>
                </c:pt>
                <c:pt idx="77">
                  <c:v>62.800000000000004</c:v>
                </c:pt>
                <c:pt idx="78">
                  <c:v>62.6</c:v>
                </c:pt>
                <c:pt idx="79">
                  <c:v>62.400000000000006</c:v>
                </c:pt>
                <c:pt idx="80">
                  <c:v>62.25</c:v>
                </c:pt>
                <c:pt idx="81">
                  <c:v>62</c:v>
                </c:pt>
                <c:pt idx="82">
                  <c:v>61.75</c:v>
                </c:pt>
                <c:pt idx="83">
                  <c:v>61.55</c:v>
                </c:pt>
                <c:pt idx="84">
                  <c:v>61.4</c:v>
                </c:pt>
                <c:pt idx="85">
                  <c:v>61.099999999999994</c:v>
                </c:pt>
                <c:pt idx="86">
                  <c:v>60.9</c:v>
                </c:pt>
                <c:pt idx="87">
                  <c:v>60.65</c:v>
                </c:pt>
                <c:pt idx="88">
                  <c:v>60.25</c:v>
                </c:pt>
                <c:pt idx="89">
                  <c:v>59.95</c:v>
                </c:pt>
                <c:pt idx="90">
                  <c:v>59.75</c:v>
                </c:pt>
                <c:pt idx="91">
                  <c:v>59.45</c:v>
                </c:pt>
                <c:pt idx="92">
                  <c:v>59.25</c:v>
                </c:pt>
                <c:pt idx="93">
                  <c:v>59.099999999999994</c:v>
                </c:pt>
                <c:pt idx="94">
                  <c:v>58.900000000000006</c:v>
                </c:pt>
                <c:pt idx="95">
                  <c:v>58.65</c:v>
                </c:pt>
                <c:pt idx="96">
                  <c:v>58.4</c:v>
                </c:pt>
                <c:pt idx="97">
                  <c:v>58.150000000000006</c:v>
                </c:pt>
                <c:pt idx="98">
                  <c:v>57.9</c:v>
                </c:pt>
                <c:pt idx="99">
                  <c:v>57.7</c:v>
                </c:pt>
                <c:pt idx="100">
                  <c:v>57.5</c:v>
                </c:pt>
                <c:pt idx="101">
                  <c:v>57.25</c:v>
                </c:pt>
                <c:pt idx="102">
                  <c:v>56.95</c:v>
                </c:pt>
                <c:pt idx="103">
                  <c:v>56.7</c:v>
                </c:pt>
                <c:pt idx="104">
                  <c:v>56.400000000000006</c:v>
                </c:pt>
                <c:pt idx="105">
                  <c:v>56.2</c:v>
                </c:pt>
                <c:pt idx="106">
                  <c:v>55.95</c:v>
                </c:pt>
                <c:pt idx="107">
                  <c:v>55.75</c:v>
                </c:pt>
                <c:pt idx="108">
                  <c:v>55.5</c:v>
                </c:pt>
                <c:pt idx="109">
                  <c:v>55.2</c:v>
                </c:pt>
                <c:pt idx="110">
                  <c:v>54.95</c:v>
                </c:pt>
                <c:pt idx="111">
                  <c:v>54.75</c:v>
                </c:pt>
                <c:pt idx="112">
                  <c:v>54.5</c:v>
                </c:pt>
                <c:pt idx="113">
                  <c:v>54.3</c:v>
                </c:pt>
                <c:pt idx="114">
                  <c:v>54.05</c:v>
                </c:pt>
                <c:pt idx="115">
                  <c:v>53.849999999999994</c:v>
                </c:pt>
                <c:pt idx="116">
                  <c:v>53.7</c:v>
                </c:pt>
                <c:pt idx="117">
                  <c:v>53.55</c:v>
                </c:pt>
                <c:pt idx="118">
                  <c:v>53.349999999999994</c:v>
                </c:pt>
                <c:pt idx="119">
                  <c:v>53.150000000000006</c:v>
                </c:pt>
                <c:pt idx="120">
                  <c:v>53</c:v>
                </c:pt>
                <c:pt idx="121">
                  <c:v>52.85</c:v>
                </c:pt>
                <c:pt idx="122">
                  <c:v>52.75</c:v>
                </c:pt>
                <c:pt idx="123">
                  <c:v>52.65</c:v>
                </c:pt>
                <c:pt idx="124">
                  <c:v>52.599999999999994</c:v>
                </c:pt>
                <c:pt idx="125">
                  <c:v>52.5</c:v>
                </c:pt>
                <c:pt idx="126">
                  <c:v>52.45</c:v>
                </c:pt>
                <c:pt idx="127">
                  <c:v>52.349999999999994</c:v>
                </c:pt>
                <c:pt idx="128">
                  <c:v>52.349999999999994</c:v>
                </c:pt>
                <c:pt idx="129">
                  <c:v>52.3</c:v>
                </c:pt>
                <c:pt idx="130">
                  <c:v>52.400000000000006</c:v>
                </c:pt>
                <c:pt idx="131">
                  <c:v>52.5</c:v>
                </c:pt>
                <c:pt idx="132">
                  <c:v>52.45</c:v>
                </c:pt>
                <c:pt idx="133">
                  <c:v>52.35</c:v>
                </c:pt>
                <c:pt idx="134">
                  <c:v>52.3</c:v>
                </c:pt>
                <c:pt idx="135">
                  <c:v>52.3</c:v>
                </c:pt>
                <c:pt idx="136">
                  <c:v>52.25</c:v>
                </c:pt>
                <c:pt idx="137">
                  <c:v>52.15</c:v>
                </c:pt>
                <c:pt idx="138">
                  <c:v>52.2</c:v>
                </c:pt>
                <c:pt idx="139">
                  <c:v>52.349999999999994</c:v>
                </c:pt>
                <c:pt idx="140">
                  <c:v>52.45</c:v>
                </c:pt>
                <c:pt idx="141">
                  <c:v>52.55</c:v>
                </c:pt>
                <c:pt idx="142">
                  <c:v>52.7</c:v>
                </c:pt>
                <c:pt idx="143">
                  <c:v>52.650000000000006</c:v>
                </c:pt>
                <c:pt idx="144">
                  <c:v>52.75</c:v>
                </c:pt>
                <c:pt idx="145">
                  <c:v>52.8</c:v>
                </c:pt>
                <c:pt idx="146">
                  <c:v>52.75</c:v>
                </c:pt>
                <c:pt idx="147">
                  <c:v>52.7</c:v>
                </c:pt>
                <c:pt idx="148">
                  <c:v>52.7</c:v>
                </c:pt>
                <c:pt idx="149">
                  <c:v>52.55</c:v>
                </c:pt>
                <c:pt idx="150">
                  <c:v>52.5</c:v>
                </c:pt>
                <c:pt idx="151">
                  <c:v>52.5</c:v>
                </c:pt>
                <c:pt idx="152">
                  <c:v>52.45</c:v>
                </c:pt>
                <c:pt idx="153">
                  <c:v>52.5</c:v>
                </c:pt>
                <c:pt idx="154">
                  <c:v>52.45</c:v>
                </c:pt>
                <c:pt idx="155">
                  <c:v>52.400000000000006</c:v>
                </c:pt>
                <c:pt idx="156">
                  <c:v>52.3</c:v>
                </c:pt>
                <c:pt idx="157">
                  <c:v>52.1</c:v>
                </c:pt>
                <c:pt idx="158">
                  <c:v>52.05</c:v>
                </c:pt>
                <c:pt idx="159">
                  <c:v>51.95</c:v>
                </c:pt>
                <c:pt idx="160">
                  <c:v>51.849999999999994</c:v>
                </c:pt>
                <c:pt idx="161">
                  <c:v>51.75</c:v>
                </c:pt>
                <c:pt idx="162">
                  <c:v>51.5</c:v>
                </c:pt>
                <c:pt idx="163">
                  <c:v>51.45</c:v>
                </c:pt>
                <c:pt idx="164">
                  <c:v>51.3</c:v>
                </c:pt>
                <c:pt idx="165">
                  <c:v>51.1</c:v>
                </c:pt>
                <c:pt idx="166">
                  <c:v>50.65</c:v>
                </c:pt>
                <c:pt idx="167">
                  <c:v>50.75</c:v>
                </c:pt>
                <c:pt idx="168">
                  <c:v>50.65</c:v>
                </c:pt>
                <c:pt idx="169">
                  <c:v>50.5</c:v>
                </c:pt>
                <c:pt idx="170">
                  <c:v>50.3</c:v>
                </c:pt>
                <c:pt idx="171">
                  <c:v>50.25</c:v>
                </c:pt>
                <c:pt idx="172">
                  <c:v>50.099999999999994</c:v>
                </c:pt>
                <c:pt idx="173">
                  <c:v>49.95</c:v>
                </c:pt>
                <c:pt idx="174">
                  <c:v>49.849999999999994</c:v>
                </c:pt>
                <c:pt idx="175">
                  <c:v>49.8</c:v>
                </c:pt>
                <c:pt idx="176">
                  <c:v>49.6</c:v>
                </c:pt>
                <c:pt idx="177">
                  <c:v>49.55</c:v>
                </c:pt>
                <c:pt idx="178">
                  <c:v>49.099999999999994</c:v>
                </c:pt>
                <c:pt idx="179">
                  <c:v>48.900000000000006</c:v>
                </c:pt>
                <c:pt idx="180">
                  <c:v>48.8</c:v>
                </c:pt>
                <c:pt idx="181">
                  <c:v>48.65</c:v>
                </c:pt>
                <c:pt idx="182">
                  <c:v>48.3</c:v>
                </c:pt>
                <c:pt idx="183">
                  <c:v>48.2</c:v>
                </c:pt>
                <c:pt idx="184">
                  <c:v>48.2</c:v>
                </c:pt>
                <c:pt idx="185">
                  <c:v>47.75</c:v>
                </c:pt>
                <c:pt idx="186">
                  <c:v>47.35</c:v>
                </c:pt>
                <c:pt idx="187">
                  <c:v>46.95</c:v>
                </c:pt>
                <c:pt idx="188">
                  <c:v>46.349999999999994</c:v>
                </c:pt>
                <c:pt idx="189">
                  <c:v>46.150000000000006</c:v>
                </c:pt>
                <c:pt idx="190">
                  <c:v>45.849999999999994</c:v>
                </c:pt>
                <c:pt idx="191">
                  <c:v>45.599999999999994</c:v>
                </c:pt>
                <c:pt idx="192">
                  <c:v>45.35</c:v>
                </c:pt>
                <c:pt idx="193">
                  <c:v>45.35</c:v>
                </c:pt>
                <c:pt idx="194">
                  <c:v>45.4</c:v>
                </c:pt>
                <c:pt idx="195">
                  <c:v>45.349999999999994</c:v>
                </c:pt>
                <c:pt idx="196">
                  <c:v>45.35</c:v>
                </c:pt>
                <c:pt idx="197">
                  <c:v>45.15</c:v>
                </c:pt>
                <c:pt idx="198">
                  <c:v>45.05</c:v>
                </c:pt>
                <c:pt idx="199">
                  <c:v>44.65</c:v>
                </c:pt>
                <c:pt idx="200">
                  <c:v>44.4</c:v>
                </c:pt>
                <c:pt idx="201">
                  <c:v>44.25</c:v>
                </c:pt>
                <c:pt idx="202">
                  <c:v>44.15</c:v>
                </c:pt>
                <c:pt idx="203">
                  <c:v>44.05</c:v>
                </c:pt>
                <c:pt idx="204">
                  <c:v>44.05</c:v>
                </c:pt>
                <c:pt idx="205">
                  <c:v>44.099999999999994</c:v>
                </c:pt>
                <c:pt idx="206">
                  <c:v>44.2</c:v>
                </c:pt>
                <c:pt idx="207">
                  <c:v>44.3</c:v>
                </c:pt>
                <c:pt idx="208">
                  <c:v>44.35</c:v>
                </c:pt>
                <c:pt idx="209">
                  <c:v>44.3</c:v>
                </c:pt>
                <c:pt idx="210">
                  <c:v>44.05</c:v>
                </c:pt>
                <c:pt idx="211">
                  <c:v>43.8</c:v>
                </c:pt>
                <c:pt idx="212">
                  <c:v>43.75</c:v>
                </c:pt>
                <c:pt idx="213">
                  <c:v>43.75</c:v>
                </c:pt>
                <c:pt idx="214">
                  <c:v>43.599999999999994</c:v>
                </c:pt>
                <c:pt idx="215">
                  <c:v>43.75</c:v>
                </c:pt>
                <c:pt idx="216">
                  <c:v>43.65</c:v>
                </c:pt>
                <c:pt idx="217">
                  <c:v>43.05</c:v>
                </c:pt>
                <c:pt idx="218">
                  <c:v>42.75</c:v>
                </c:pt>
                <c:pt idx="219">
                  <c:v>42.6</c:v>
                </c:pt>
                <c:pt idx="220">
                  <c:v>42.1</c:v>
                </c:pt>
                <c:pt idx="221">
                  <c:v>42</c:v>
                </c:pt>
                <c:pt idx="222">
                  <c:v>41.85</c:v>
                </c:pt>
                <c:pt idx="223">
                  <c:v>41.75</c:v>
                </c:pt>
                <c:pt idx="224">
                  <c:v>41.55</c:v>
                </c:pt>
                <c:pt idx="225">
                  <c:v>41.75</c:v>
                </c:pt>
                <c:pt idx="226">
                  <c:v>41.65</c:v>
                </c:pt>
                <c:pt idx="227">
                  <c:v>41.849999999999994</c:v>
                </c:pt>
                <c:pt idx="228">
                  <c:v>42.05</c:v>
                </c:pt>
                <c:pt idx="229">
                  <c:v>41.8</c:v>
                </c:pt>
                <c:pt idx="230">
                  <c:v>41.55</c:v>
                </c:pt>
                <c:pt idx="231">
                  <c:v>41.9</c:v>
                </c:pt>
                <c:pt idx="232">
                  <c:v>42.25</c:v>
                </c:pt>
                <c:pt idx="233">
                  <c:v>42.599999999999994</c:v>
                </c:pt>
                <c:pt idx="234">
                  <c:v>42.55</c:v>
                </c:pt>
                <c:pt idx="235">
                  <c:v>42.8</c:v>
                </c:pt>
                <c:pt idx="236">
                  <c:v>42.55</c:v>
                </c:pt>
                <c:pt idx="237">
                  <c:v>42.5</c:v>
                </c:pt>
                <c:pt idx="238">
                  <c:v>42.6</c:v>
                </c:pt>
                <c:pt idx="239">
                  <c:v>42.6</c:v>
                </c:pt>
                <c:pt idx="240">
                  <c:v>42.5</c:v>
                </c:pt>
                <c:pt idx="241">
                  <c:v>42.3</c:v>
                </c:pt>
                <c:pt idx="242">
                  <c:v>42.55</c:v>
                </c:pt>
                <c:pt idx="243">
                  <c:v>42.5</c:v>
                </c:pt>
                <c:pt idx="244">
                  <c:v>42.45</c:v>
                </c:pt>
                <c:pt idx="245">
                  <c:v>42.55</c:v>
                </c:pt>
                <c:pt idx="246">
                  <c:v>41.95</c:v>
                </c:pt>
                <c:pt idx="247">
                  <c:v>41.7</c:v>
                </c:pt>
                <c:pt idx="248">
                  <c:v>41.2</c:v>
                </c:pt>
                <c:pt idx="249">
                  <c:v>41.05</c:v>
                </c:pt>
                <c:pt idx="250">
                  <c:v>41.6</c:v>
                </c:pt>
                <c:pt idx="251">
                  <c:v>41.65</c:v>
                </c:pt>
                <c:pt idx="252">
                  <c:v>41.75</c:v>
                </c:pt>
                <c:pt idx="253">
                  <c:v>41.95</c:v>
                </c:pt>
                <c:pt idx="254">
                  <c:v>41.95</c:v>
                </c:pt>
                <c:pt idx="255">
                  <c:v>42.2</c:v>
                </c:pt>
                <c:pt idx="256">
                  <c:v>42.35</c:v>
                </c:pt>
                <c:pt idx="257">
                  <c:v>42.5</c:v>
                </c:pt>
                <c:pt idx="258">
                  <c:v>42.55</c:v>
                </c:pt>
                <c:pt idx="259">
                  <c:v>42.4</c:v>
                </c:pt>
                <c:pt idx="260">
                  <c:v>42.25</c:v>
                </c:pt>
                <c:pt idx="261">
                  <c:v>41.650000000000006</c:v>
                </c:pt>
                <c:pt idx="262">
                  <c:v>41.85</c:v>
                </c:pt>
                <c:pt idx="263">
                  <c:v>41.599999999999994</c:v>
                </c:pt>
                <c:pt idx="264">
                  <c:v>41.650000000000006</c:v>
                </c:pt>
                <c:pt idx="265">
                  <c:v>41.75</c:v>
                </c:pt>
                <c:pt idx="266">
                  <c:v>41.95</c:v>
                </c:pt>
                <c:pt idx="267">
                  <c:v>41.8</c:v>
                </c:pt>
                <c:pt idx="268">
                  <c:v>41.75</c:v>
                </c:pt>
                <c:pt idx="269">
                  <c:v>41.65</c:v>
                </c:pt>
                <c:pt idx="270">
                  <c:v>41.400000000000006</c:v>
                </c:pt>
                <c:pt idx="271">
                  <c:v>41.2</c:v>
                </c:pt>
                <c:pt idx="272">
                  <c:v>41.05</c:v>
                </c:pt>
                <c:pt idx="273">
                  <c:v>40.9</c:v>
                </c:pt>
                <c:pt idx="274">
                  <c:v>40.6</c:v>
                </c:pt>
                <c:pt idx="275">
                  <c:v>40.450000000000003</c:v>
                </c:pt>
                <c:pt idx="276">
                  <c:v>39.950000000000003</c:v>
                </c:pt>
                <c:pt idx="277">
                  <c:v>39.4</c:v>
                </c:pt>
                <c:pt idx="278">
                  <c:v>39.5</c:v>
                </c:pt>
                <c:pt idx="279">
                  <c:v>39.599999999999994</c:v>
                </c:pt>
                <c:pt idx="280">
                  <c:v>39.450000000000003</c:v>
                </c:pt>
                <c:pt idx="281">
                  <c:v>39.650000000000006</c:v>
                </c:pt>
                <c:pt idx="282">
                  <c:v>39.75</c:v>
                </c:pt>
                <c:pt idx="283">
                  <c:v>39.5</c:v>
                </c:pt>
                <c:pt idx="284">
                  <c:v>39.200000000000003</c:v>
                </c:pt>
                <c:pt idx="285">
                  <c:v>38.849999999999994</c:v>
                </c:pt>
                <c:pt idx="286">
                  <c:v>38.75</c:v>
                </c:pt>
                <c:pt idx="287">
                  <c:v>38.549999999999997</c:v>
                </c:pt>
                <c:pt idx="288">
                  <c:v>38.5</c:v>
                </c:pt>
                <c:pt idx="289">
                  <c:v>38.450000000000003</c:v>
                </c:pt>
                <c:pt idx="290">
                  <c:v>38.200000000000003</c:v>
                </c:pt>
                <c:pt idx="291">
                  <c:v>38.200000000000003</c:v>
                </c:pt>
                <c:pt idx="292">
                  <c:v>38.299999999999997</c:v>
                </c:pt>
                <c:pt idx="293">
                  <c:v>38.25</c:v>
                </c:pt>
                <c:pt idx="294">
                  <c:v>38.049999999999997</c:v>
                </c:pt>
                <c:pt idx="295">
                  <c:v>37.450000000000003</c:v>
                </c:pt>
                <c:pt idx="296">
                  <c:v>37.450000000000003</c:v>
                </c:pt>
                <c:pt idx="297">
                  <c:v>37.35</c:v>
                </c:pt>
                <c:pt idx="298">
                  <c:v>37.35</c:v>
                </c:pt>
                <c:pt idx="299">
                  <c:v>37.299999999999997</c:v>
                </c:pt>
                <c:pt idx="300">
                  <c:v>37.1</c:v>
                </c:pt>
                <c:pt idx="301">
                  <c:v>37.049999999999997</c:v>
                </c:pt>
                <c:pt idx="302">
                  <c:v>37.25</c:v>
                </c:pt>
                <c:pt idx="303">
                  <c:v>37.450000000000003</c:v>
                </c:pt>
                <c:pt idx="304">
                  <c:v>37</c:v>
                </c:pt>
                <c:pt idx="305">
                  <c:v>36.950000000000003</c:v>
                </c:pt>
                <c:pt idx="306">
                  <c:v>36.700000000000003</c:v>
                </c:pt>
                <c:pt idx="307">
                  <c:v>36.700000000000003</c:v>
                </c:pt>
                <c:pt idx="308">
                  <c:v>36.700000000000003</c:v>
                </c:pt>
                <c:pt idx="309">
                  <c:v>36.349999999999994</c:v>
                </c:pt>
                <c:pt idx="310">
                  <c:v>36.400000000000006</c:v>
                </c:pt>
                <c:pt idx="311">
                  <c:v>36.5</c:v>
                </c:pt>
                <c:pt idx="312">
                  <c:v>36.450000000000003</c:v>
                </c:pt>
                <c:pt idx="313">
                  <c:v>36.65</c:v>
                </c:pt>
                <c:pt idx="314">
                  <c:v>36.799999999999997</c:v>
                </c:pt>
                <c:pt idx="315">
                  <c:v>36.85</c:v>
                </c:pt>
                <c:pt idx="316">
                  <c:v>36.599999999999994</c:v>
                </c:pt>
                <c:pt idx="317">
                  <c:v>36.299999999999997</c:v>
                </c:pt>
                <c:pt idx="318">
                  <c:v>36.150000000000006</c:v>
                </c:pt>
                <c:pt idx="319">
                  <c:v>36.5</c:v>
                </c:pt>
                <c:pt idx="320">
                  <c:v>36.4</c:v>
                </c:pt>
                <c:pt idx="321">
                  <c:v>36.6</c:v>
                </c:pt>
                <c:pt idx="322">
                  <c:v>36.400000000000006</c:v>
                </c:pt>
                <c:pt idx="323">
                  <c:v>36.549999999999997</c:v>
                </c:pt>
                <c:pt idx="324">
                  <c:v>36.700000000000003</c:v>
                </c:pt>
                <c:pt idx="325">
                  <c:v>36.65</c:v>
                </c:pt>
                <c:pt idx="326">
                  <c:v>36.700000000000003</c:v>
                </c:pt>
                <c:pt idx="327">
                  <c:v>36.900000000000006</c:v>
                </c:pt>
                <c:pt idx="328">
                  <c:v>36.900000000000006</c:v>
                </c:pt>
                <c:pt idx="329">
                  <c:v>36.9</c:v>
                </c:pt>
                <c:pt idx="330">
                  <c:v>37.049999999999997</c:v>
                </c:pt>
                <c:pt idx="331">
                  <c:v>36.299999999999997</c:v>
                </c:pt>
                <c:pt idx="332">
                  <c:v>35.950000000000003</c:v>
                </c:pt>
                <c:pt idx="333">
                  <c:v>36.049999999999997</c:v>
                </c:pt>
                <c:pt idx="334">
                  <c:v>36.150000000000006</c:v>
                </c:pt>
                <c:pt idx="335">
                  <c:v>36.099999999999994</c:v>
                </c:pt>
                <c:pt idx="336">
                  <c:v>36.049999999999997</c:v>
                </c:pt>
                <c:pt idx="337">
                  <c:v>36.25</c:v>
                </c:pt>
                <c:pt idx="338">
                  <c:v>36.25</c:v>
                </c:pt>
                <c:pt idx="339">
                  <c:v>36.1</c:v>
                </c:pt>
                <c:pt idx="340">
                  <c:v>35.599999999999994</c:v>
                </c:pt>
                <c:pt idx="341">
                  <c:v>35.450000000000003</c:v>
                </c:pt>
                <c:pt idx="342">
                  <c:v>35.400000000000006</c:v>
                </c:pt>
                <c:pt idx="343">
                  <c:v>35.5</c:v>
                </c:pt>
                <c:pt idx="344">
                  <c:v>35.5</c:v>
                </c:pt>
                <c:pt idx="345">
                  <c:v>35.9</c:v>
                </c:pt>
                <c:pt idx="346">
                  <c:v>36.150000000000006</c:v>
                </c:pt>
                <c:pt idx="347">
                  <c:v>35.849999999999994</c:v>
                </c:pt>
                <c:pt idx="348">
                  <c:v>35.5</c:v>
                </c:pt>
                <c:pt idx="349">
                  <c:v>35.6</c:v>
                </c:pt>
                <c:pt idx="350">
                  <c:v>35.6</c:v>
                </c:pt>
                <c:pt idx="351">
                  <c:v>35.349999999999994</c:v>
                </c:pt>
                <c:pt idx="352">
                  <c:v>35.450000000000003</c:v>
                </c:pt>
                <c:pt idx="353">
                  <c:v>35.4</c:v>
                </c:pt>
                <c:pt idx="354">
                  <c:v>35.349999999999994</c:v>
                </c:pt>
                <c:pt idx="355">
                  <c:v>35.25</c:v>
                </c:pt>
                <c:pt idx="356">
                  <c:v>35.35</c:v>
                </c:pt>
                <c:pt idx="357">
                  <c:v>35.349999999999994</c:v>
                </c:pt>
                <c:pt idx="358">
                  <c:v>35.4</c:v>
                </c:pt>
                <c:pt idx="359">
                  <c:v>35.5</c:v>
                </c:pt>
                <c:pt idx="360">
                  <c:v>35.349999999999994</c:v>
                </c:pt>
                <c:pt idx="361">
                  <c:v>35.5</c:v>
                </c:pt>
                <c:pt idx="362">
                  <c:v>35.450000000000003</c:v>
                </c:pt>
                <c:pt idx="363">
                  <c:v>35.799999999999997</c:v>
                </c:pt>
                <c:pt idx="364">
                  <c:v>35.849999999999994</c:v>
                </c:pt>
                <c:pt idx="365">
                  <c:v>35.75</c:v>
                </c:pt>
                <c:pt idx="366">
                  <c:v>35.65</c:v>
                </c:pt>
                <c:pt idx="367">
                  <c:v>35.6</c:v>
                </c:pt>
                <c:pt idx="368">
                  <c:v>35.200000000000003</c:v>
                </c:pt>
                <c:pt idx="369">
                  <c:v>34.950000000000003</c:v>
                </c:pt>
                <c:pt idx="370">
                  <c:v>35.299999999999997</c:v>
                </c:pt>
                <c:pt idx="371">
                  <c:v>35.25</c:v>
                </c:pt>
                <c:pt idx="372">
                  <c:v>35.099999999999994</c:v>
                </c:pt>
                <c:pt idx="373">
                  <c:v>35.299999999999997</c:v>
                </c:pt>
                <c:pt idx="374">
                  <c:v>35.549999999999997</c:v>
                </c:pt>
                <c:pt idx="375">
                  <c:v>35.450000000000003</c:v>
                </c:pt>
                <c:pt idx="376">
                  <c:v>35.450000000000003</c:v>
                </c:pt>
                <c:pt idx="377">
                  <c:v>35.25</c:v>
                </c:pt>
                <c:pt idx="378">
                  <c:v>35.299999999999997</c:v>
                </c:pt>
                <c:pt idx="379">
                  <c:v>35.299999999999997</c:v>
                </c:pt>
                <c:pt idx="380">
                  <c:v>35.25</c:v>
                </c:pt>
                <c:pt idx="381">
                  <c:v>35.349999999999994</c:v>
                </c:pt>
                <c:pt idx="382">
                  <c:v>34.85</c:v>
                </c:pt>
                <c:pt idx="383">
                  <c:v>34.849999999999994</c:v>
                </c:pt>
                <c:pt idx="384">
                  <c:v>34.599999999999994</c:v>
                </c:pt>
                <c:pt idx="385">
                  <c:v>34.5</c:v>
                </c:pt>
                <c:pt idx="386">
                  <c:v>34.549999999999997</c:v>
                </c:pt>
                <c:pt idx="387">
                  <c:v>34.6</c:v>
                </c:pt>
                <c:pt idx="388">
                  <c:v>34.450000000000003</c:v>
                </c:pt>
                <c:pt idx="389">
                  <c:v>34.6</c:v>
                </c:pt>
                <c:pt idx="390">
                  <c:v>34.799999999999997</c:v>
                </c:pt>
                <c:pt idx="391">
                  <c:v>34.75</c:v>
                </c:pt>
                <c:pt idx="392">
                  <c:v>34.150000000000006</c:v>
                </c:pt>
                <c:pt idx="393">
                  <c:v>34.049999999999997</c:v>
                </c:pt>
                <c:pt idx="394">
                  <c:v>34.200000000000003</c:v>
                </c:pt>
                <c:pt idx="395">
                  <c:v>33.799999999999997</c:v>
                </c:pt>
                <c:pt idx="396">
                  <c:v>33.849999999999994</c:v>
                </c:pt>
                <c:pt idx="397">
                  <c:v>34</c:v>
                </c:pt>
                <c:pt idx="398">
                  <c:v>33.950000000000003</c:v>
                </c:pt>
                <c:pt idx="399">
                  <c:v>34.25</c:v>
                </c:pt>
                <c:pt idx="400">
                  <c:v>33.950000000000003</c:v>
                </c:pt>
                <c:pt idx="401">
                  <c:v>33.700000000000003</c:v>
                </c:pt>
                <c:pt idx="402">
                  <c:v>33.549999999999997</c:v>
                </c:pt>
                <c:pt idx="403">
                  <c:v>33.65</c:v>
                </c:pt>
                <c:pt idx="404">
                  <c:v>33.5</c:v>
                </c:pt>
                <c:pt idx="405">
                  <c:v>33.549999999999997</c:v>
                </c:pt>
                <c:pt idx="406">
                  <c:v>33.700000000000003</c:v>
                </c:pt>
                <c:pt idx="407">
                  <c:v>33.700000000000003</c:v>
                </c:pt>
                <c:pt idx="408">
                  <c:v>33.9</c:v>
                </c:pt>
                <c:pt idx="409">
                  <c:v>33.75</c:v>
                </c:pt>
                <c:pt idx="410">
                  <c:v>33.900000000000006</c:v>
                </c:pt>
                <c:pt idx="411">
                  <c:v>34.049999999999997</c:v>
                </c:pt>
                <c:pt idx="412">
                  <c:v>33.450000000000003</c:v>
                </c:pt>
                <c:pt idx="413">
                  <c:v>33.299999999999997</c:v>
                </c:pt>
                <c:pt idx="414">
                  <c:v>33.150000000000006</c:v>
                </c:pt>
                <c:pt idx="415">
                  <c:v>33.200000000000003</c:v>
                </c:pt>
                <c:pt idx="416">
                  <c:v>32.950000000000003</c:v>
                </c:pt>
                <c:pt idx="417">
                  <c:v>32.799999999999997</c:v>
                </c:pt>
                <c:pt idx="418">
                  <c:v>32.5</c:v>
                </c:pt>
                <c:pt idx="419">
                  <c:v>33.1</c:v>
                </c:pt>
                <c:pt idx="420">
                  <c:v>33.200000000000003</c:v>
                </c:pt>
                <c:pt idx="421">
                  <c:v>32.5</c:v>
                </c:pt>
                <c:pt idx="422">
                  <c:v>32.599999999999994</c:v>
                </c:pt>
                <c:pt idx="423">
                  <c:v>32.849999999999994</c:v>
                </c:pt>
                <c:pt idx="424">
                  <c:v>33</c:v>
                </c:pt>
                <c:pt idx="425">
                  <c:v>33</c:v>
                </c:pt>
                <c:pt idx="426">
                  <c:v>33.1</c:v>
                </c:pt>
                <c:pt idx="427">
                  <c:v>32.950000000000003</c:v>
                </c:pt>
                <c:pt idx="428">
                  <c:v>33.4</c:v>
                </c:pt>
                <c:pt idx="429">
                  <c:v>33.4</c:v>
                </c:pt>
                <c:pt idx="430">
                  <c:v>33.1</c:v>
                </c:pt>
                <c:pt idx="431">
                  <c:v>33.200000000000003</c:v>
                </c:pt>
                <c:pt idx="432">
                  <c:v>32.950000000000003</c:v>
                </c:pt>
                <c:pt idx="433">
                  <c:v>32.799999999999997</c:v>
                </c:pt>
                <c:pt idx="434">
                  <c:v>32.450000000000003</c:v>
                </c:pt>
                <c:pt idx="435">
                  <c:v>32.25</c:v>
                </c:pt>
                <c:pt idx="436">
                  <c:v>32.4</c:v>
                </c:pt>
                <c:pt idx="437">
                  <c:v>32.65</c:v>
                </c:pt>
                <c:pt idx="438">
                  <c:v>32.799999999999997</c:v>
                </c:pt>
                <c:pt idx="439">
                  <c:v>32.950000000000003</c:v>
                </c:pt>
                <c:pt idx="440">
                  <c:v>33.15</c:v>
                </c:pt>
                <c:pt idx="441">
                  <c:v>32.950000000000003</c:v>
                </c:pt>
                <c:pt idx="442">
                  <c:v>32.799999999999997</c:v>
                </c:pt>
                <c:pt idx="443">
                  <c:v>32.450000000000003</c:v>
                </c:pt>
                <c:pt idx="444">
                  <c:v>32.299999999999997</c:v>
                </c:pt>
                <c:pt idx="445">
                  <c:v>32.450000000000003</c:v>
                </c:pt>
                <c:pt idx="446">
                  <c:v>32.299999999999997</c:v>
                </c:pt>
                <c:pt idx="447">
                  <c:v>31.85</c:v>
                </c:pt>
                <c:pt idx="448">
                  <c:v>31.85</c:v>
                </c:pt>
                <c:pt idx="449">
                  <c:v>32</c:v>
                </c:pt>
                <c:pt idx="450">
                  <c:v>32.099999999999994</c:v>
                </c:pt>
                <c:pt idx="451">
                  <c:v>32.5</c:v>
                </c:pt>
                <c:pt idx="452">
                  <c:v>32.5</c:v>
                </c:pt>
                <c:pt idx="453">
                  <c:v>32.549999999999997</c:v>
                </c:pt>
                <c:pt idx="454">
                  <c:v>32.65</c:v>
                </c:pt>
                <c:pt idx="455">
                  <c:v>32.65</c:v>
                </c:pt>
                <c:pt idx="456">
                  <c:v>32.599999999999994</c:v>
                </c:pt>
                <c:pt idx="457">
                  <c:v>32.35</c:v>
                </c:pt>
                <c:pt idx="458">
                  <c:v>32.549999999999997</c:v>
                </c:pt>
                <c:pt idx="459">
                  <c:v>32.849999999999994</c:v>
                </c:pt>
                <c:pt idx="460">
                  <c:v>32.75</c:v>
                </c:pt>
                <c:pt idx="461">
                  <c:v>32.549999999999997</c:v>
                </c:pt>
                <c:pt idx="462">
                  <c:v>32.75</c:v>
                </c:pt>
                <c:pt idx="463">
                  <c:v>32.9</c:v>
                </c:pt>
                <c:pt idx="464">
                  <c:v>32.85</c:v>
                </c:pt>
                <c:pt idx="465">
                  <c:v>32.799999999999997</c:v>
                </c:pt>
                <c:pt idx="466">
                  <c:v>32.25</c:v>
                </c:pt>
                <c:pt idx="467">
                  <c:v>32.1</c:v>
                </c:pt>
                <c:pt idx="468">
                  <c:v>32.299999999999997</c:v>
                </c:pt>
                <c:pt idx="469">
                  <c:v>32.299999999999997</c:v>
                </c:pt>
                <c:pt idx="470">
                  <c:v>32.5</c:v>
                </c:pt>
                <c:pt idx="471">
                  <c:v>32.200000000000003</c:v>
                </c:pt>
                <c:pt idx="472">
                  <c:v>32</c:v>
                </c:pt>
                <c:pt idx="473">
                  <c:v>31.85</c:v>
                </c:pt>
                <c:pt idx="474">
                  <c:v>31.950000000000003</c:v>
                </c:pt>
                <c:pt idx="475">
                  <c:v>31.85</c:v>
                </c:pt>
                <c:pt idx="476">
                  <c:v>32.200000000000003</c:v>
                </c:pt>
                <c:pt idx="477">
                  <c:v>32.450000000000003</c:v>
                </c:pt>
                <c:pt idx="478">
                  <c:v>32.700000000000003</c:v>
                </c:pt>
                <c:pt idx="479">
                  <c:v>32.950000000000003</c:v>
                </c:pt>
                <c:pt idx="480">
                  <c:v>32.950000000000003</c:v>
                </c:pt>
                <c:pt idx="481">
                  <c:v>33.15</c:v>
                </c:pt>
                <c:pt idx="482">
                  <c:v>33.200000000000003</c:v>
                </c:pt>
                <c:pt idx="483">
                  <c:v>33.299999999999997</c:v>
                </c:pt>
                <c:pt idx="484">
                  <c:v>33.299999999999997</c:v>
                </c:pt>
                <c:pt idx="485">
                  <c:v>33.25</c:v>
                </c:pt>
                <c:pt idx="486">
                  <c:v>33.25</c:v>
                </c:pt>
                <c:pt idx="487">
                  <c:v>33.299999999999997</c:v>
                </c:pt>
                <c:pt idx="488">
                  <c:v>33.1</c:v>
                </c:pt>
                <c:pt idx="489">
                  <c:v>32.9</c:v>
                </c:pt>
                <c:pt idx="490">
                  <c:v>32.700000000000003</c:v>
                </c:pt>
                <c:pt idx="491">
                  <c:v>32.700000000000003</c:v>
                </c:pt>
                <c:pt idx="492">
                  <c:v>32.6</c:v>
                </c:pt>
                <c:pt idx="493">
                  <c:v>32.549999999999997</c:v>
                </c:pt>
                <c:pt idx="494">
                  <c:v>32.549999999999997</c:v>
                </c:pt>
                <c:pt idx="495">
                  <c:v>32.6</c:v>
                </c:pt>
                <c:pt idx="496">
                  <c:v>32.85</c:v>
                </c:pt>
                <c:pt idx="497">
                  <c:v>33.099999999999994</c:v>
                </c:pt>
                <c:pt idx="498">
                  <c:v>33.150000000000006</c:v>
                </c:pt>
                <c:pt idx="499">
                  <c:v>33.25</c:v>
                </c:pt>
                <c:pt idx="500">
                  <c:v>33.35</c:v>
                </c:pt>
                <c:pt idx="501">
                  <c:v>32.900000000000006</c:v>
                </c:pt>
                <c:pt idx="502">
                  <c:v>33</c:v>
                </c:pt>
                <c:pt idx="503">
                  <c:v>32.799999999999997</c:v>
                </c:pt>
                <c:pt idx="504">
                  <c:v>32.549999999999997</c:v>
                </c:pt>
                <c:pt idx="505">
                  <c:v>32.450000000000003</c:v>
                </c:pt>
                <c:pt idx="506">
                  <c:v>32.200000000000003</c:v>
                </c:pt>
                <c:pt idx="507">
                  <c:v>32.35</c:v>
                </c:pt>
                <c:pt idx="508">
                  <c:v>32.549999999999997</c:v>
                </c:pt>
                <c:pt idx="509">
                  <c:v>32.900000000000006</c:v>
                </c:pt>
                <c:pt idx="510">
                  <c:v>32.75</c:v>
                </c:pt>
                <c:pt idx="511">
                  <c:v>31.7</c:v>
                </c:pt>
                <c:pt idx="512">
                  <c:v>31.95</c:v>
                </c:pt>
                <c:pt idx="513">
                  <c:v>32.35</c:v>
                </c:pt>
                <c:pt idx="514">
                  <c:v>32.299999999999997</c:v>
                </c:pt>
                <c:pt idx="515">
                  <c:v>32.6</c:v>
                </c:pt>
                <c:pt idx="516">
                  <c:v>32.849999999999994</c:v>
                </c:pt>
                <c:pt idx="517">
                  <c:v>33.049999999999997</c:v>
                </c:pt>
                <c:pt idx="518">
                  <c:v>33.150000000000006</c:v>
                </c:pt>
                <c:pt idx="519">
                  <c:v>32.349999999999994</c:v>
                </c:pt>
                <c:pt idx="520">
                  <c:v>32.049999999999997</c:v>
                </c:pt>
                <c:pt idx="521">
                  <c:v>32.700000000000003</c:v>
                </c:pt>
                <c:pt idx="522">
                  <c:v>33.049999999999997</c:v>
                </c:pt>
                <c:pt idx="523">
                  <c:v>33.200000000000003</c:v>
                </c:pt>
                <c:pt idx="524">
                  <c:v>32.950000000000003</c:v>
                </c:pt>
                <c:pt idx="525">
                  <c:v>32.349999999999994</c:v>
                </c:pt>
                <c:pt idx="526">
                  <c:v>32</c:v>
                </c:pt>
                <c:pt idx="527">
                  <c:v>32.15</c:v>
                </c:pt>
                <c:pt idx="528">
                  <c:v>32</c:v>
                </c:pt>
                <c:pt idx="529">
                  <c:v>32.1</c:v>
                </c:pt>
                <c:pt idx="530">
                  <c:v>31.9</c:v>
                </c:pt>
                <c:pt idx="531">
                  <c:v>32.200000000000003</c:v>
                </c:pt>
                <c:pt idx="532">
                  <c:v>32.1</c:v>
                </c:pt>
                <c:pt idx="533">
                  <c:v>31.75</c:v>
                </c:pt>
                <c:pt idx="534">
                  <c:v>31.3</c:v>
                </c:pt>
                <c:pt idx="535">
                  <c:v>31.05</c:v>
                </c:pt>
                <c:pt idx="536">
                  <c:v>30.8</c:v>
                </c:pt>
                <c:pt idx="537">
                  <c:v>30.6</c:v>
                </c:pt>
                <c:pt idx="538">
                  <c:v>31.049999999999997</c:v>
                </c:pt>
                <c:pt idx="539">
                  <c:v>31.15</c:v>
                </c:pt>
                <c:pt idx="540">
                  <c:v>31.599999999999998</c:v>
                </c:pt>
                <c:pt idx="541">
                  <c:v>31.75</c:v>
                </c:pt>
                <c:pt idx="542">
                  <c:v>32.25</c:v>
                </c:pt>
                <c:pt idx="543">
                  <c:v>32.6</c:v>
                </c:pt>
                <c:pt idx="544">
                  <c:v>32.65</c:v>
                </c:pt>
                <c:pt idx="545">
                  <c:v>32.75</c:v>
                </c:pt>
                <c:pt idx="546">
                  <c:v>32.450000000000003</c:v>
                </c:pt>
                <c:pt idx="547">
                  <c:v>32.950000000000003</c:v>
                </c:pt>
                <c:pt idx="548">
                  <c:v>32.9</c:v>
                </c:pt>
                <c:pt idx="549">
                  <c:v>32.9</c:v>
                </c:pt>
                <c:pt idx="550">
                  <c:v>32.9</c:v>
                </c:pt>
                <c:pt idx="551">
                  <c:v>32.75</c:v>
                </c:pt>
                <c:pt idx="552">
                  <c:v>32.6</c:v>
                </c:pt>
                <c:pt idx="553">
                  <c:v>32.5</c:v>
                </c:pt>
                <c:pt idx="554">
                  <c:v>32.450000000000003</c:v>
                </c:pt>
                <c:pt idx="555">
                  <c:v>31.799999999999997</c:v>
                </c:pt>
                <c:pt idx="556">
                  <c:v>31.900000000000002</c:v>
                </c:pt>
                <c:pt idx="557">
                  <c:v>31.7</c:v>
                </c:pt>
                <c:pt idx="558">
                  <c:v>31.9</c:v>
                </c:pt>
                <c:pt idx="559">
                  <c:v>31.9</c:v>
                </c:pt>
                <c:pt idx="560">
                  <c:v>31.7</c:v>
                </c:pt>
                <c:pt idx="561">
                  <c:v>31.849999999999998</c:v>
                </c:pt>
                <c:pt idx="562">
                  <c:v>31.4</c:v>
                </c:pt>
                <c:pt idx="563">
                  <c:v>31.049999999999997</c:v>
                </c:pt>
                <c:pt idx="564">
                  <c:v>31.05</c:v>
                </c:pt>
                <c:pt idx="565">
                  <c:v>31.15</c:v>
                </c:pt>
                <c:pt idx="566">
                  <c:v>31.1</c:v>
                </c:pt>
                <c:pt idx="567">
                  <c:v>30.95</c:v>
                </c:pt>
                <c:pt idx="568">
                  <c:v>30.6</c:v>
                </c:pt>
                <c:pt idx="569">
                  <c:v>30.55</c:v>
                </c:pt>
                <c:pt idx="570">
                  <c:v>30.200000000000003</c:v>
                </c:pt>
                <c:pt idx="571">
                  <c:v>30.45</c:v>
                </c:pt>
                <c:pt idx="572">
                  <c:v>30.8</c:v>
                </c:pt>
                <c:pt idx="573">
                  <c:v>30.950000000000003</c:v>
                </c:pt>
                <c:pt idx="574">
                  <c:v>31.15</c:v>
                </c:pt>
                <c:pt idx="575">
                  <c:v>31</c:v>
                </c:pt>
                <c:pt idx="576">
                  <c:v>31.2</c:v>
                </c:pt>
                <c:pt idx="577">
                  <c:v>31.049999999999997</c:v>
                </c:pt>
                <c:pt idx="578">
                  <c:v>31</c:v>
                </c:pt>
                <c:pt idx="579">
                  <c:v>30.950000000000003</c:v>
                </c:pt>
                <c:pt idx="580">
                  <c:v>30.55</c:v>
                </c:pt>
                <c:pt idx="581">
                  <c:v>30.6</c:v>
                </c:pt>
                <c:pt idx="582">
                  <c:v>30.85</c:v>
                </c:pt>
                <c:pt idx="583">
                  <c:v>30.9</c:v>
                </c:pt>
                <c:pt idx="584">
                  <c:v>31</c:v>
                </c:pt>
                <c:pt idx="585">
                  <c:v>31.3</c:v>
                </c:pt>
                <c:pt idx="586">
                  <c:v>31.299999999999997</c:v>
                </c:pt>
                <c:pt idx="587">
                  <c:v>31.3</c:v>
                </c:pt>
                <c:pt idx="588">
                  <c:v>31.15</c:v>
                </c:pt>
                <c:pt idx="589">
                  <c:v>31.200000000000003</c:v>
                </c:pt>
                <c:pt idx="590">
                  <c:v>31.1</c:v>
                </c:pt>
                <c:pt idx="591">
                  <c:v>30.85</c:v>
                </c:pt>
                <c:pt idx="592">
                  <c:v>31.25</c:v>
                </c:pt>
                <c:pt idx="593">
                  <c:v>30.8</c:v>
                </c:pt>
                <c:pt idx="594">
                  <c:v>30.6</c:v>
                </c:pt>
                <c:pt idx="595">
                  <c:v>32.1</c:v>
                </c:pt>
                <c:pt idx="596">
                  <c:v>32.4</c:v>
                </c:pt>
                <c:pt idx="597">
                  <c:v>32.4</c:v>
                </c:pt>
                <c:pt idx="598">
                  <c:v>32.4</c:v>
                </c:pt>
                <c:pt idx="599">
                  <c:v>32.799999999999997</c:v>
                </c:pt>
                <c:pt idx="600">
                  <c:v>32.9</c:v>
                </c:pt>
                <c:pt idx="601">
                  <c:v>32.700000000000003</c:v>
                </c:pt>
                <c:pt idx="602">
                  <c:v>32.6</c:v>
                </c:pt>
                <c:pt idx="603">
                  <c:v>32.6</c:v>
                </c:pt>
                <c:pt idx="604">
                  <c:v>32.9</c:v>
                </c:pt>
                <c:pt idx="605">
                  <c:v>33.1</c:v>
                </c:pt>
                <c:pt idx="606">
                  <c:v>33.299999999999997</c:v>
                </c:pt>
                <c:pt idx="607">
                  <c:v>33.299999999999997</c:v>
                </c:pt>
                <c:pt idx="608">
                  <c:v>33.6</c:v>
                </c:pt>
                <c:pt idx="609">
                  <c:v>33.9</c:v>
                </c:pt>
                <c:pt idx="610">
                  <c:v>34</c:v>
                </c:pt>
                <c:pt idx="611">
                  <c:v>33.9</c:v>
                </c:pt>
                <c:pt idx="612">
                  <c:v>33</c:v>
                </c:pt>
                <c:pt idx="613">
                  <c:v>32.700000000000003</c:v>
                </c:pt>
                <c:pt idx="614">
                  <c:v>31.9</c:v>
                </c:pt>
                <c:pt idx="615">
                  <c:v>31.9</c:v>
                </c:pt>
                <c:pt idx="616">
                  <c:v>32.4</c:v>
                </c:pt>
                <c:pt idx="617">
                  <c:v>33</c:v>
                </c:pt>
                <c:pt idx="618">
                  <c:v>32.700000000000003</c:v>
                </c:pt>
                <c:pt idx="619">
                  <c:v>32.5</c:v>
                </c:pt>
                <c:pt idx="620">
                  <c:v>32.799999999999997</c:v>
                </c:pt>
                <c:pt idx="621">
                  <c:v>32.9</c:v>
                </c:pt>
                <c:pt idx="622">
                  <c:v>33</c:v>
                </c:pt>
                <c:pt idx="623">
                  <c:v>33.1</c:v>
                </c:pt>
                <c:pt idx="624">
                  <c:v>32.799999999999997</c:v>
                </c:pt>
                <c:pt idx="625">
                  <c:v>32.700000000000003</c:v>
                </c:pt>
                <c:pt idx="626">
                  <c:v>32.6</c:v>
                </c:pt>
                <c:pt idx="627">
                  <c:v>32.9</c:v>
                </c:pt>
                <c:pt idx="628">
                  <c:v>33</c:v>
                </c:pt>
                <c:pt idx="629">
                  <c:v>33.1</c:v>
                </c:pt>
                <c:pt idx="630">
                  <c:v>32.700000000000003</c:v>
                </c:pt>
                <c:pt idx="631">
                  <c:v>33</c:v>
                </c:pt>
                <c:pt idx="632">
                  <c:v>33.200000000000003</c:v>
                </c:pt>
                <c:pt idx="633">
                  <c:v>33.299999999999997</c:v>
                </c:pt>
                <c:pt idx="634">
                  <c:v>33.299999999999997</c:v>
                </c:pt>
                <c:pt idx="635">
                  <c:v>33.200000000000003</c:v>
                </c:pt>
                <c:pt idx="636">
                  <c:v>33.6</c:v>
                </c:pt>
                <c:pt idx="637">
                  <c:v>33.799999999999997</c:v>
                </c:pt>
                <c:pt idx="638">
                  <c:v>33.700000000000003</c:v>
                </c:pt>
                <c:pt idx="639">
                  <c:v>33.9</c:v>
                </c:pt>
                <c:pt idx="640">
                  <c:v>33.700000000000003</c:v>
                </c:pt>
                <c:pt idx="641">
                  <c:v>33.700000000000003</c:v>
                </c:pt>
                <c:pt idx="642">
                  <c:v>33.6</c:v>
                </c:pt>
                <c:pt idx="643">
                  <c:v>33.799999999999997</c:v>
                </c:pt>
                <c:pt idx="644">
                  <c:v>33.799999999999997</c:v>
                </c:pt>
                <c:pt idx="645">
                  <c:v>33.299999999999997</c:v>
                </c:pt>
                <c:pt idx="646">
                  <c:v>33.4</c:v>
                </c:pt>
                <c:pt idx="647">
                  <c:v>33.200000000000003</c:v>
                </c:pt>
                <c:pt idx="648">
                  <c:v>32.799999999999997</c:v>
                </c:pt>
                <c:pt idx="649">
                  <c:v>32.9</c:v>
                </c:pt>
                <c:pt idx="650">
                  <c:v>33.1</c:v>
                </c:pt>
                <c:pt idx="651">
                  <c:v>32.9</c:v>
                </c:pt>
                <c:pt idx="652">
                  <c:v>32.9</c:v>
                </c:pt>
                <c:pt idx="653">
                  <c:v>32.6</c:v>
                </c:pt>
                <c:pt idx="654">
                  <c:v>33.1</c:v>
                </c:pt>
                <c:pt idx="655">
                  <c:v>32.799999999999997</c:v>
                </c:pt>
                <c:pt idx="656">
                  <c:v>32.9</c:v>
                </c:pt>
                <c:pt idx="657">
                  <c:v>33.200000000000003</c:v>
                </c:pt>
                <c:pt idx="658">
                  <c:v>33.200000000000003</c:v>
                </c:pt>
                <c:pt idx="659">
                  <c:v>33</c:v>
                </c:pt>
                <c:pt idx="660">
                  <c:v>33.200000000000003</c:v>
                </c:pt>
                <c:pt idx="661">
                  <c:v>33.1</c:v>
                </c:pt>
                <c:pt idx="662">
                  <c:v>33.1</c:v>
                </c:pt>
                <c:pt idx="663">
                  <c:v>33.200000000000003</c:v>
                </c:pt>
                <c:pt idx="664">
                  <c:v>33</c:v>
                </c:pt>
                <c:pt idx="665">
                  <c:v>32.6</c:v>
                </c:pt>
                <c:pt idx="666">
                  <c:v>32.6</c:v>
                </c:pt>
                <c:pt idx="667">
                  <c:v>32.200000000000003</c:v>
                </c:pt>
                <c:pt idx="668">
                  <c:v>32.6</c:v>
                </c:pt>
                <c:pt idx="669">
                  <c:v>32.299999999999997</c:v>
                </c:pt>
                <c:pt idx="670">
                  <c:v>32.299999999999997</c:v>
                </c:pt>
                <c:pt idx="671">
                  <c:v>32.700000000000003</c:v>
                </c:pt>
                <c:pt idx="672">
                  <c:v>32.700000000000003</c:v>
                </c:pt>
                <c:pt idx="673">
                  <c:v>32.6</c:v>
                </c:pt>
                <c:pt idx="674">
                  <c:v>32.799999999999997</c:v>
                </c:pt>
                <c:pt idx="675">
                  <c:v>32.6</c:v>
                </c:pt>
                <c:pt idx="676">
                  <c:v>32.799999999999997</c:v>
                </c:pt>
                <c:pt idx="677">
                  <c:v>33.1</c:v>
                </c:pt>
                <c:pt idx="678">
                  <c:v>33.299999999999997</c:v>
                </c:pt>
                <c:pt idx="679">
                  <c:v>32.9</c:v>
                </c:pt>
                <c:pt idx="680">
                  <c:v>32.6</c:v>
                </c:pt>
                <c:pt idx="681">
                  <c:v>32.200000000000003</c:v>
                </c:pt>
                <c:pt idx="682">
                  <c:v>32.299999999999997</c:v>
                </c:pt>
                <c:pt idx="683">
                  <c:v>32.6</c:v>
                </c:pt>
                <c:pt idx="684">
                  <c:v>32.799999999999997</c:v>
                </c:pt>
                <c:pt idx="685">
                  <c:v>32.5</c:v>
                </c:pt>
                <c:pt idx="686">
                  <c:v>32</c:v>
                </c:pt>
                <c:pt idx="687">
                  <c:v>31.5</c:v>
                </c:pt>
                <c:pt idx="688">
                  <c:v>31.8</c:v>
                </c:pt>
                <c:pt idx="689">
                  <c:v>31.9</c:v>
                </c:pt>
              </c:numCache>
            </c:numRef>
          </c:yVal>
          <c:smooth val="1"/>
          <c:extLst xmlns:c16r2="http://schemas.microsoft.com/office/drawing/2015/06/chart">
            <c:ext xmlns:c16="http://schemas.microsoft.com/office/drawing/2014/chart" uri="{C3380CC4-5D6E-409C-BE32-E72D297353CC}">
              <c16:uniqueId val="{00000000-964B-4310-9744-B400E7ED2064}"/>
            </c:ext>
          </c:extLst>
        </c:ser>
        <c:ser>
          <c:idx val="2"/>
          <c:order val="2"/>
          <c:tx>
            <c:strRef>
              <c:f>mol.sieves!$AL$13</c:f>
              <c:strCache>
                <c:ptCount val="1"/>
                <c:pt idx="0">
                  <c:v>Pulsed humidity</c:v>
                </c:pt>
              </c:strCache>
            </c:strRef>
          </c:tx>
          <c:spPr>
            <a:ln w="22225"/>
          </c:spPr>
          <c:marker>
            <c:symbol val="triangle"/>
            <c:size val="5"/>
          </c:marker>
          <c:xVal>
            <c:numRef>
              <c:f>mol.sieves!$B$14:$B$711</c:f>
              <c:numCache>
                <c:formatCode>General</c:formatCode>
                <c:ptCount val="698"/>
                <c:pt idx="0">
                  <c:v>0</c:v>
                </c:pt>
                <c:pt idx="1">
                  <c:v>5</c:v>
                </c:pt>
                <c:pt idx="2">
                  <c:v>9</c:v>
                </c:pt>
                <c:pt idx="3">
                  <c:v>14</c:v>
                </c:pt>
                <c:pt idx="4">
                  <c:v>18</c:v>
                </c:pt>
                <c:pt idx="5">
                  <c:v>23</c:v>
                </c:pt>
                <c:pt idx="6">
                  <c:v>28</c:v>
                </c:pt>
                <c:pt idx="7">
                  <c:v>32</c:v>
                </c:pt>
                <c:pt idx="8">
                  <c:v>37</c:v>
                </c:pt>
                <c:pt idx="9">
                  <c:v>41.4444444444444</c:v>
                </c:pt>
                <c:pt idx="10">
                  <c:v>46.044444444444402</c:v>
                </c:pt>
                <c:pt idx="11">
                  <c:v>50.644444444444403</c:v>
                </c:pt>
                <c:pt idx="12">
                  <c:v>55.244444444444397</c:v>
                </c:pt>
                <c:pt idx="13">
                  <c:v>59.844444444444399</c:v>
                </c:pt>
                <c:pt idx="14">
                  <c:v>64.4444444444444</c:v>
                </c:pt>
                <c:pt idx="15">
                  <c:v>69.044444444444395</c:v>
                </c:pt>
                <c:pt idx="16">
                  <c:v>73.644444444444403</c:v>
                </c:pt>
                <c:pt idx="17">
                  <c:v>78.244444444444397</c:v>
                </c:pt>
                <c:pt idx="18">
                  <c:v>82.844444444444406</c:v>
                </c:pt>
                <c:pt idx="19">
                  <c:v>87.4444444444444</c:v>
                </c:pt>
                <c:pt idx="20">
                  <c:v>92.044444444444395</c:v>
                </c:pt>
                <c:pt idx="21">
                  <c:v>96.644444444444403</c:v>
                </c:pt>
                <c:pt idx="22">
                  <c:v>101.244444444444</c:v>
                </c:pt>
                <c:pt idx="23">
                  <c:v>105.84444444444399</c:v>
                </c:pt>
                <c:pt idx="24">
                  <c:v>110.444444444444</c:v>
                </c:pt>
                <c:pt idx="25">
                  <c:v>115.044444444444</c:v>
                </c:pt>
                <c:pt idx="26">
                  <c:v>119.64444444444401</c:v>
                </c:pt>
                <c:pt idx="27">
                  <c:v>124.244444444444</c:v>
                </c:pt>
                <c:pt idx="28">
                  <c:v>128.84444444444401</c:v>
                </c:pt>
                <c:pt idx="29">
                  <c:v>133.444444444444</c:v>
                </c:pt>
                <c:pt idx="30">
                  <c:v>138.044444444444</c:v>
                </c:pt>
                <c:pt idx="31">
                  <c:v>142.64444444444399</c:v>
                </c:pt>
                <c:pt idx="32">
                  <c:v>147.24444444444401</c:v>
                </c:pt>
                <c:pt idx="33">
                  <c:v>151.84444444444401</c:v>
                </c:pt>
                <c:pt idx="34">
                  <c:v>156.444444444444</c:v>
                </c:pt>
                <c:pt idx="35">
                  <c:v>161.044444444444</c:v>
                </c:pt>
                <c:pt idx="36">
                  <c:v>165.64444444444399</c:v>
                </c:pt>
                <c:pt idx="37">
                  <c:v>170.24444444444401</c:v>
                </c:pt>
                <c:pt idx="38">
                  <c:v>174.84444444444401</c:v>
                </c:pt>
                <c:pt idx="39">
                  <c:v>179.444444444444</c:v>
                </c:pt>
                <c:pt idx="40">
                  <c:v>184.044444444444</c:v>
                </c:pt>
                <c:pt idx="41">
                  <c:v>188.64444444444399</c:v>
                </c:pt>
                <c:pt idx="42">
                  <c:v>193.24444444444401</c:v>
                </c:pt>
                <c:pt idx="43">
                  <c:v>197.84444444444401</c:v>
                </c:pt>
                <c:pt idx="44">
                  <c:v>202.444444444444</c:v>
                </c:pt>
                <c:pt idx="45">
                  <c:v>207.044444444444</c:v>
                </c:pt>
                <c:pt idx="46">
                  <c:v>211.64444444444399</c:v>
                </c:pt>
                <c:pt idx="47">
                  <c:v>216.24444444444401</c:v>
                </c:pt>
                <c:pt idx="48">
                  <c:v>220.84444444444401</c:v>
                </c:pt>
                <c:pt idx="49">
                  <c:v>225.444444444444</c:v>
                </c:pt>
                <c:pt idx="50">
                  <c:v>230.044444444444</c:v>
                </c:pt>
                <c:pt idx="51">
                  <c:v>234.64444444444399</c:v>
                </c:pt>
                <c:pt idx="52">
                  <c:v>239.24444444444401</c:v>
                </c:pt>
                <c:pt idx="53">
                  <c:v>243.84444444444401</c:v>
                </c:pt>
                <c:pt idx="54">
                  <c:v>248.444444444444</c:v>
                </c:pt>
                <c:pt idx="55">
                  <c:v>253.044444444444</c:v>
                </c:pt>
                <c:pt idx="56">
                  <c:v>257.64444444444399</c:v>
                </c:pt>
                <c:pt idx="57">
                  <c:v>262.24444444444401</c:v>
                </c:pt>
                <c:pt idx="58">
                  <c:v>266.84444444444398</c:v>
                </c:pt>
                <c:pt idx="59">
                  <c:v>271.444444444444</c:v>
                </c:pt>
                <c:pt idx="60">
                  <c:v>276.04444444444403</c:v>
                </c:pt>
                <c:pt idx="61">
                  <c:v>280.64444444444399</c:v>
                </c:pt>
                <c:pt idx="62">
                  <c:v>285.24444444444401</c:v>
                </c:pt>
                <c:pt idx="63">
                  <c:v>289.84444444444398</c:v>
                </c:pt>
                <c:pt idx="64">
                  <c:v>294.444444444444</c:v>
                </c:pt>
                <c:pt idx="65">
                  <c:v>299.04444444444403</c:v>
                </c:pt>
                <c:pt idx="66">
                  <c:v>303.64444444444399</c:v>
                </c:pt>
                <c:pt idx="67">
                  <c:v>308.24444444444401</c:v>
                </c:pt>
                <c:pt idx="68">
                  <c:v>312.84444444444398</c:v>
                </c:pt>
                <c:pt idx="69">
                  <c:v>317.444444444444</c:v>
                </c:pt>
                <c:pt idx="70">
                  <c:v>322.04444444444403</c:v>
                </c:pt>
                <c:pt idx="71">
                  <c:v>326.64444444444399</c:v>
                </c:pt>
                <c:pt idx="72">
                  <c:v>331.24444444444401</c:v>
                </c:pt>
                <c:pt idx="73">
                  <c:v>335.84444444444398</c:v>
                </c:pt>
                <c:pt idx="74">
                  <c:v>340.444444444444</c:v>
                </c:pt>
                <c:pt idx="75">
                  <c:v>345.04444444444403</c:v>
                </c:pt>
                <c:pt idx="76">
                  <c:v>349.64444444444399</c:v>
                </c:pt>
                <c:pt idx="77">
                  <c:v>354.24444444444401</c:v>
                </c:pt>
                <c:pt idx="78">
                  <c:v>358.84444444444398</c:v>
                </c:pt>
                <c:pt idx="79">
                  <c:v>363.444444444444</c:v>
                </c:pt>
                <c:pt idx="80">
                  <c:v>368.04444444444403</c:v>
                </c:pt>
                <c:pt idx="81">
                  <c:v>372.64444444444399</c:v>
                </c:pt>
                <c:pt idx="82">
                  <c:v>377.24444444444401</c:v>
                </c:pt>
                <c:pt idx="83">
                  <c:v>381.84444444444398</c:v>
                </c:pt>
                <c:pt idx="84">
                  <c:v>386.444444444444</c:v>
                </c:pt>
                <c:pt idx="85">
                  <c:v>391.04444444444403</c:v>
                </c:pt>
                <c:pt idx="86">
                  <c:v>395.64444444444399</c:v>
                </c:pt>
                <c:pt idx="87">
                  <c:v>400.24444444444401</c:v>
                </c:pt>
                <c:pt idx="88">
                  <c:v>404.84444444444398</c:v>
                </c:pt>
                <c:pt idx="89">
                  <c:v>409.444444444444</c:v>
                </c:pt>
                <c:pt idx="90">
                  <c:v>414.04444444444403</c:v>
                </c:pt>
                <c:pt idx="91">
                  <c:v>418.64444444444399</c:v>
                </c:pt>
                <c:pt idx="92">
                  <c:v>423.24444444444401</c:v>
                </c:pt>
                <c:pt idx="93">
                  <c:v>427.84444444444398</c:v>
                </c:pt>
                <c:pt idx="94">
                  <c:v>432.444444444444</c:v>
                </c:pt>
                <c:pt idx="95">
                  <c:v>437.04444444444403</c:v>
                </c:pt>
                <c:pt idx="96">
                  <c:v>441.64444444444399</c:v>
                </c:pt>
                <c:pt idx="97">
                  <c:v>446.24444444444401</c:v>
                </c:pt>
                <c:pt idx="98">
                  <c:v>450.84444444444398</c:v>
                </c:pt>
                <c:pt idx="99">
                  <c:v>455.444444444444</c:v>
                </c:pt>
                <c:pt idx="100">
                  <c:v>460.04444444444403</c:v>
                </c:pt>
                <c:pt idx="101">
                  <c:v>464.64444444444399</c:v>
                </c:pt>
                <c:pt idx="102">
                  <c:v>469.24444444444401</c:v>
                </c:pt>
                <c:pt idx="103">
                  <c:v>473.84444444444398</c:v>
                </c:pt>
                <c:pt idx="104">
                  <c:v>478.444444444444</c:v>
                </c:pt>
                <c:pt idx="105">
                  <c:v>483.04444444444403</c:v>
                </c:pt>
                <c:pt idx="106">
                  <c:v>487.64444444444399</c:v>
                </c:pt>
                <c:pt idx="107">
                  <c:v>492.24444444444401</c:v>
                </c:pt>
                <c:pt idx="108">
                  <c:v>496.84444444444398</c:v>
                </c:pt>
                <c:pt idx="109">
                  <c:v>501.444444444444</c:v>
                </c:pt>
                <c:pt idx="110">
                  <c:v>506.04444444444403</c:v>
                </c:pt>
                <c:pt idx="111">
                  <c:v>510.64444444444399</c:v>
                </c:pt>
                <c:pt idx="112">
                  <c:v>515.24444444444498</c:v>
                </c:pt>
                <c:pt idx="113">
                  <c:v>519.84444444444398</c:v>
                </c:pt>
                <c:pt idx="114">
                  <c:v>524.444444444444</c:v>
                </c:pt>
                <c:pt idx="115">
                  <c:v>529.04444444444403</c:v>
                </c:pt>
                <c:pt idx="116">
                  <c:v>533.64444444444496</c:v>
                </c:pt>
                <c:pt idx="117">
                  <c:v>538.24444444444498</c:v>
                </c:pt>
                <c:pt idx="118">
                  <c:v>542.84444444444398</c:v>
                </c:pt>
                <c:pt idx="119">
                  <c:v>547.444444444444</c:v>
                </c:pt>
                <c:pt idx="120">
                  <c:v>552.04444444444403</c:v>
                </c:pt>
                <c:pt idx="121">
                  <c:v>556.64444444444496</c:v>
                </c:pt>
                <c:pt idx="122">
                  <c:v>561.24444444444498</c:v>
                </c:pt>
                <c:pt idx="123">
                  <c:v>565.84444444444398</c:v>
                </c:pt>
                <c:pt idx="124">
                  <c:v>570.444444444444</c:v>
                </c:pt>
                <c:pt idx="125">
                  <c:v>575.04444444444403</c:v>
                </c:pt>
                <c:pt idx="126">
                  <c:v>579.64444444444496</c:v>
                </c:pt>
                <c:pt idx="127">
                  <c:v>584.24444444444498</c:v>
                </c:pt>
                <c:pt idx="128">
                  <c:v>588.84444444444398</c:v>
                </c:pt>
                <c:pt idx="129">
                  <c:v>593.444444444444</c:v>
                </c:pt>
                <c:pt idx="130">
                  <c:v>598.04444444444403</c:v>
                </c:pt>
                <c:pt idx="131">
                  <c:v>602.64444444444496</c:v>
                </c:pt>
                <c:pt idx="132">
                  <c:v>607.24444444444498</c:v>
                </c:pt>
                <c:pt idx="133">
                  <c:v>611.84444444444398</c:v>
                </c:pt>
                <c:pt idx="134">
                  <c:v>616.444444444444</c:v>
                </c:pt>
                <c:pt idx="135">
                  <c:v>621.04444444444403</c:v>
                </c:pt>
                <c:pt idx="136">
                  <c:v>625.64444444444496</c:v>
                </c:pt>
                <c:pt idx="137">
                  <c:v>630.24444444444498</c:v>
                </c:pt>
                <c:pt idx="138">
                  <c:v>634.84444444444398</c:v>
                </c:pt>
                <c:pt idx="139">
                  <c:v>639.444444444444</c:v>
                </c:pt>
                <c:pt idx="140">
                  <c:v>644.04444444444403</c:v>
                </c:pt>
                <c:pt idx="141">
                  <c:v>648.64444444444496</c:v>
                </c:pt>
                <c:pt idx="142">
                  <c:v>653.24444444444498</c:v>
                </c:pt>
                <c:pt idx="143">
                  <c:v>657.84444444444398</c:v>
                </c:pt>
                <c:pt idx="144">
                  <c:v>662.444444444444</c:v>
                </c:pt>
                <c:pt idx="145">
                  <c:v>667.04444444444403</c:v>
                </c:pt>
                <c:pt idx="146">
                  <c:v>671.64444444444496</c:v>
                </c:pt>
                <c:pt idx="147">
                  <c:v>676.24444444444498</c:v>
                </c:pt>
                <c:pt idx="148">
                  <c:v>680.84444444444398</c:v>
                </c:pt>
                <c:pt idx="149">
                  <c:v>685.444444444444</c:v>
                </c:pt>
                <c:pt idx="150">
                  <c:v>690.04444444444403</c:v>
                </c:pt>
                <c:pt idx="151">
                  <c:v>694.64444444444496</c:v>
                </c:pt>
                <c:pt idx="152">
                  <c:v>699.24444444444498</c:v>
                </c:pt>
                <c:pt idx="153">
                  <c:v>703.84444444444398</c:v>
                </c:pt>
                <c:pt idx="154">
                  <c:v>708.444444444444</c:v>
                </c:pt>
                <c:pt idx="155">
                  <c:v>713.04444444444403</c:v>
                </c:pt>
                <c:pt idx="156">
                  <c:v>717.64444444444496</c:v>
                </c:pt>
                <c:pt idx="157">
                  <c:v>722.24444444444498</c:v>
                </c:pt>
                <c:pt idx="158">
                  <c:v>726.84444444444398</c:v>
                </c:pt>
                <c:pt idx="159">
                  <c:v>731.444444444444</c:v>
                </c:pt>
                <c:pt idx="160">
                  <c:v>736.04444444444403</c:v>
                </c:pt>
                <c:pt idx="161">
                  <c:v>740.64444444444496</c:v>
                </c:pt>
                <c:pt idx="162">
                  <c:v>745.24444444444498</c:v>
                </c:pt>
                <c:pt idx="163">
                  <c:v>749.84444444444398</c:v>
                </c:pt>
                <c:pt idx="164">
                  <c:v>754.444444444444</c:v>
                </c:pt>
                <c:pt idx="165">
                  <c:v>759.04444444444403</c:v>
                </c:pt>
                <c:pt idx="166">
                  <c:v>763.64444444444496</c:v>
                </c:pt>
                <c:pt idx="167">
                  <c:v>768.24444444444498</c:v>
                </c:pt>
                <c:pt idx="168">
                  <c:v>772.84444444444398</c:v>
                </c:pt>
                <c:pt idx="169">
                  <c:v>777.444444444444</c:v>
                </c:pt>
                <c:pt idx="170">
                  <c:v>782.04444444444403</c:v>
                </c:pt>
                <c:pt idx="171">
                  <c:v>786.64444444444496</c:v>
                </c:pt>
                <c:pt idx="172">
                  <c:v>791.24444444444498</c:v>
                </c:pt>
                <c:pt idx="173">
                  <c:v>795.84444444444398</c:v>
                </c:pt>
                <c:pt idx="174">
                  <c:v>800.444444444444</c:v>
                </c:pt>
                <c:pt idx="175">
                  <c:v>805.04444444444403</c:v>
                </c:pt>
                <c:pt idx="176">
                  <c:v>809.64444444444496</c:v>
                </c:pt>
                <c:pt idx="177">
                  <c:v>814.24444444444498</c:v>
                </c:pt>
                <c:pt idx="178">
                  <c:v>818.84444444444398</c:v>
                </c:pt>
                <c:pt idx="179">
                  <c:v>823.444444444444</c:v>
                </c:pt>
                <c:pt idx="180">
                  <c:v>828.04444444444403</c:v>
                </c:pt>
                <c:pt idx="181">
                  <c:v>832.64444444444496</c:v>
                </c:pt>
                <c:pt idx="182">
                  <c:v>837.24444444444498</c:v>
                </c:pt>
                <c:pt idx="183">
                  <c:v>841.84444444444398</c:v>
                </c:pt>
                <c:pt idx="184">
                  <c:v>846.444444444444</c:v>
                </c:pt>
                <c:pt idx="185">
                  <c:v>851.04444444444403</c:v>
                </c:pt>
                <c:pt idx="186">
                  <c:v>855.64444444444496</c:v>
                </c:pt>
                <c:pt idx="187">
                  <c:v>860.24444444444498</c:v>
                </c:pt>
                <c:pt idx="188">
                  <c:v>864.84444444444398</c:v>
                </c:pt>
                <c:pt idx="189">
                  <c:v>869.444444444444</c:v>
                </c:pt>
                <c:pt idx="190">
                  <c:v>874.04444444444403</c:v>
                </c:pt>
                <c:pt idx="191">
                  <c:v>878.64444444444496</c:v>
                </c:pt>
                <c:pt idx="192">
                  <c:v>883.24444444444498</c:v>
                </c:pt>
                <c:pt idx="193">
                  <c:v>887.84444444444398</c:v>
                </c:pt>
                <c:pt idx="194">
                  <c:v>892.444444444444</c:v>
                </c:pt>
                <c:pt idx="195">
                  <c:v>897.04444444444403</c:v>
                </c:pt>
                <c:pt idx="196">
                  <c:v>901.64444444444496</c:v>
                </c:pt>
                <c:pt idx="197">
                  <c:v>906.24444444444498</c:v>
                </c:pt>
                <c:pt idx="198">
                  <c:v>910.84444444444398</c:v>
                </c:pt>
                <c:pt idx="199">
                  <c:v>915.444444444444</c:v>
                </c:pt>
                <c:pt idx="200">
                  <c:v>920.04444444444403</c:v>
                </c:pt>
                <c:pt idx="201">
                  <c:v>924.64444444444496</c:v>
                </c:pt>
                <c:pt idx="202">
                  <c:v>929.24444444444498</c:v>
                </c:pt>
                <c:pt idx="203">
                  <c:v>933.84444444444398</c:v>
                </c:pt>
                <c:pt idx="204">
                  <c:v>938.444444444444</c:v>
                </c:pt>
                <c:pt idx="205">
                  <c:v>943.04444444444403</c:v>
                </c:pt>
                <c:pt idx="206">
                  <c:v>947.64444444444496</c:v>
                </c:pt>
                <c:pt idx="207">
                  <c:v>952.24444444444498</c:v>
                </c:pt>
                <c:pt idx="208">
                  <c:v>956.84444444444398</c:v>
                </c:pt>
                <c:pt idx="209">
                  <c:v>961.444444444444</c:v>
                </c:pt>
                <c:pt idx="210">
                  <c:v>966.04444444444403</c:v>
                </c:pt>
                <c:pt idx="211">
                  <c:v>970.64444444444496</c:v>
                </c:pt>
                <c:pt idx="212">
                  <c:v>975.24444444444498</c:v>
                </c:pt>
                <c:pt idx="213">
                  <c:v>979.84444444444398</c:v>
                </c:pt>
                <c:pt idx="214">
                  <c:v>984.444444444444</c:v>
                </c:pt>
                <c:pt idx="215">
                  <c:v>989.04444444444403</c:v>
                </c:pt>
                <c:pt idx="216">
                  <c:v>993.64444444444496</c:v>
                </c:pt>
                <c:pt idx="217">
                  <c:v>998.24444444444498</c:v>
                </c:pt>
                <c:pt idx="218">
                  <c:v>1002.84444444444</c:v>
                </c:pt>
                <c:pt idx="219">
                  <c:v>1007.44444444444</c:v>
                </c:pt>
                <c:pt idx="220">
                  <c:v>1012.04444444444</c:v>
                </c:pt>
                <c:pt idx="221">
                  <c:v>1016.64444444444</c:v>
                </c:pt>
                <c:pt idx="222">
                  <c:v>1021.24444444444</c:v>
                </c:pt>
                <c:pt idx="223">
                  <c:v>1025.8444444444399</c:v>
                </c:pt>
                <c:pt idx="224">
                  <c:v>1030.44444444444</c:v>
                </c:pt>
                <c:pt idx="225">
                  <c:v>1035.0444444444399</c:v>
                </c:pt>
                <c:pt idx="226">
                  <c:v>1039.6444444444401</c:v>
                </c:pt>
                <c:pt idx="227">
                  <c:v>1044.24444444444</c:v>
                </c:pt>
                <c:pt idx="228">
                  <c:v>1048.8444444444399</c:v>
                </c:pt>
                <c:pt idx="229">
                  <c:v>1053.44444444444</c:v>
                </c:pt>
                <c:pt idx="230">
                  <c:v>1058.0444444444399</c:v>
                </c:pt>
                <c:pt idx="231">
                  <c:v>1062.6444444444401</c:v>
                </c:pt>
                <c:pt idx="232">
                  <c:v>1067.24444444444</c:v>
                </c:pt>
                <c:pt idx="233">
                  <c:v>1071.8444444444399</c:v>
                </c:pt>
                <c:pt idx="234">
                  <c:v>1076.44444444444</c:v>
                </c:pt>
                <c:pt idx="235">
                  <c:v>1081.0444444444399</c:v>
                </c:pt>
                <c:pt idx="236">
                  <c:v>1085.6444444444401</c:v>
                </c:pt>
                <c:pt idx="237">
                  <c:v>1090.24444444444</c:v>
                </c:pt>
                <c:pt idx="238">
                  <c:v>1094.8444444444399</c:v>
                </c:pt>
                <c:pt idx="239">
                  <c:v>1099.44444444444</c:v>
                </c:pt>
                <c:pt idx="240">
                  <c:v>1104.0444444444399</c:v>
                </c:pt>
                <c:pt idx="241">
                  <c:v>1108.6444444444401</c:v>
                </c:pt>
                <c:pt idx="242">
                  <c:v>1113.24444444444</c:v>
                </c:pt>
                <c:pt idx="243">
                  <c:v>1117.8444444444399</c:v>
                </c:pt>
                <c:pt idx="244">
                  <c:v>1122.44444444444</c:v>
                </c:pt>
                <c:pt idx="245">
                  <c:v>1127.0444444444399</c:v>
                </c:pt>
                <c:pt idx="246">
                  <c:v>1131.6444444444401</c:v>
                </c:pt>
                <c:pt idx="247">
                  <c:v>1136.24444444444</c:v>
                </c:pt>
                <c:pt idx="248">
                  <c:v>1140.8444444444399</c:v>
                </c:pt>
                <c:pt idx="249">
                  <c:v>1145.44444444444</c:v>
                </c:pt>
                <c:pt idx="250">
                  <c:v>1150.0444444444399</c:v>
                </c:pt>
                <c:pt idx="251">
                  <c:v>1154.6444444444401</c:v>
                </c:pt>
                <c:pt idx="252">
                  <c:v>1159.24444444444</c:v>
                </c:pt>
                <c:pt idx="253">
                  <c:v>1163.8444444444399</c:v>
                </c:pt>
                <c:pt idx="254">
                  <c:v>1168.44444444444</c:v>
                </c:pt>
                <c:pt idx="255">
                  <c:v>1173.0444444444399</c:v>
                </c:pt>
                <c:pt idx="256">
                  <c:v>1177.6444444444401</c:v>
                </c:pt>
                <c:pt idx="257">
                  <c:v>1182.24444444444</c:v>
                </c:pt>
                <c:pt idx="258">
                  <c:v>1186.8444444444399</c:v>
                </c:pt>
                <c:pt idx="259">
                  <c:v>1191.44444444444</c:v>
                </c:pt>
                <c:pt idx="260">
                  <c:v>1196.0444444444399</c:v>
                </c:pt>
                <c:pt idx="261">
                  <c:v>1200.6444444444401</c:v>
                </c:pt>
                <c:pt idx="262">
                  <c:v>1205.24444444444</c:v>
                </c:pt>
                <c:pt idx="263">
                  <c:v>1209.8444444444399</c:v>
                </c:pt>
                <c:pt idx="264">
                  <c:v>1214.44444444444</c:v>
                </c:pt>
                <c:pt idx="265">
                  <c:v>1219.0444444444399</c:v>
                </c:pt>
                <c:pt idx="266">
                  <c:v>1223.6444444444401</c:v>
                </c:pt>
                <c:pt idx="267">
                  <c:v>1228.24444444444</c:v>
                </c:pt>
                <c:pt idx="268">
                  <c:v>1232.8444444444399</c:v>
                </c:pt>
                <c:pt idx="269">
                  <c:v>1237.44444444444</c:v>
                </c:pt>
                <c:pt idx="270">
                  <c:v>1242.0444444444399</c:v>
                </c:pt>
                <c:pt idx="271">
                  <c:v>1246.6444444444401</c:v>
                </c:pt>
                <c:pt idx="272">
                  <c:v>1251.24444444444</c:v>
                </c:pt>
                <c:pt idx="273">
                  <c:v>1255.8444444444399</c:v>
                </c:pt>
                <c:pt idx="274">
                  <c:v>1260.44444444444</c:v>
                </c:pt>
                <c:pt idx="275">
                  <c:v>1265.0444444444399</c:v>
                </c:pt>
                <c:pt idx="276">
                  <c:v>1269.6444444444401</c:v>
                </c:pt>
                <c:pt idx="277">
                  <c:v>1274.24444444444</c:v>
                </c:pt>
                <c:pt idx="278">
                  <c:v>1278.8444444444399</c:v>
                </c:pt>
                <c:pt idx="279">
                  <c:v>1283.44444444444</c:v>
                </c:pt>
                <c:pt idx="280">
                  <c:v>1288.0444444444399</c:v>
                </c:pt>
                <c:pt idx="281">
                  <c:v>1292.6444444444401</c:v>
                </c:pt>
                <c:pt idx="282">
                  <c:v>1297.24444444444</c:v>
                </c:pt>
                <c:pt idx="283">
                  <c:v>1301.8444444444399</c:v>
                </c:pt>
                <c:pt idx="284">
                  <c:v>1306.44444444444</c:v>
                </c:pt>
                <c:pt idx="285">
                  <c:v>1311.0444444444399</c:v>
                </c:pt>
                <c:pt idx="286">
                  <c:v>1315.6444444444401</c:v>
                </c:pt>
                <c:pt idx="287">
                  <c:v>1320.24444444444</c:v>
                </c:pt>
                <c:pt idx="288">
                  <c:v>1324.8444444444399</c:v>
                </c:pt>
                <c:pt idx="289">
                  <c:v>1329.44444444444</c:v>
                </c:pt>
                <c:pt idx="290">
                  <c:v>1334.0444444444399</c:v>
                </c:pt>
                <c:pt idx="291">
                  <c:v>1338.6444444444401</c:v>
                </c:pt>
                <c:pt idx="292">
                  <c:v>1343.24444444444</c:v>
                </c:pt>
                <c:pt idx="293">
                  <c:v>1347.8444444444399</c:v>
                </c:pt>
                <c:pt idx="294">
                  <c:v>1352.44444444444</c:v>
                </c:pt>
                <c:pt idx="295">
                  <c:v>1357.0444444444399</c:v>
                </c:pt>
                <c:pt idx="296">
                  <c:v>1361.6444444444401</c:v>
                </c:pt>
                <c:pt idx="297">
                  <c:v>1366.24444444444</c:v>
                </c:pt>
                <c:pt idx="298">
                  <c:v>1370.8444444444399</c:v>
                </c:pt>
                <c:pt idx="299">
                  <c:v>1375.44444444444</c:v>
                </c:pt>
                <c:pt idx="300">
                  <c:v>1380.0444444444399</c:v>
                </c:pt>
                <c:pt idx="301">
                  <c:v>1384.6444444444401</c:v>
                </c:pt>
                <c:pt idx="302">
                  <c:v>1389.24444444444</c:v>
                </c:pt>
                <c:pt idx="303">
                  <c:v>1393.8444444444399</c:v>
                </c:pt>
                <c:pt idx="304">
                  <c:v>1398.44444444444</c:v>
                </c:pt>
                <c:pt idx="305">
                  <c:v>1403.0444444444399</c:v>
                </c:pt>
                <c:pt idx="306">
                  <c:v>1407.6444444444401</c:v>
                </c:pt>
                <c:pt idx="307">
                  <c:v>1412.24444444444</c:v>
                </c:pt>
                <c:pt idx="308">
                  <c:v>1416.8444444444399</c:v>
                </c:pt>
                <c:pt idx="309">
                  <c:v>1421.44444444444</c:v>
                </c:pt>
                <c:pt idx="310">
                  <c:v>1426.0444444444399</c:v>
                </c:pt>
                <c:pt idx="311">
                  <c:v>1430.6444444444401</c:v>
                </c:pt>
                <c:pt idx="312">
                  <c:v>1435.24444444444</c:v>
                </c:pt>
                <c:pt idx="313">
                  <c:v>1439.8444444444399</c:v>
                </c:pt>
                <c:pt idx="314">
                  <c:v>1444.44444444444</c:v>
                </c:pt>
                <c:pt idx="315">
                  <c:v>1449.0444444444399</c:v>
                </c:pt>
                <c:pt idx="316">
                  <c:v>1453.6444444444401</c:v>
                </c:pt>
                <c:pt idx="317">
                  <c:v>1458.24444444444</c:v>
                </c:pt>
                <c:pt idx="318">
                  <c:v>1462.8444444444399</c:v>
                </c:pt>
                <c:pt idx="319">
                  <c:v>1467.44444444444</c:v>
                </c:pt>
                <c:pt idx="320">
                  <c:v>1472.0444444444399</c:v>
                </c:pt>
                <c:pt idx="321">
                  <c:v>1476.6444444444401</c:v>
                </c:pt>
                <c:pt idx="322">
                  <c:v>1481.24444444444</c:v>
                </c:pt>
                <c:pt idx="323">
                  <c:v>1485.8444444444399</c:v>
                </c:pt>
                <c:pt idx="324">
                  <c:v>1490.44444444444</c:v>
                </c:pt>
                <c:pt idx="325">
                  <c:v>1495.0444444444399</c:v>
                </c:pt>
                <c:pt idx="326">
                  <c:v>1499.6444444444401</c:v>
                </c:pt>
                <c:pt idx="327">
                  <c:v>1504.24444444444</c:v>
                </c:pt>
                <c:pt idx="328">
                  <c:v>1508.8444444444399</c:v>
                </c:pt>
                <c:pt idx="329">
                  <c:v>1513.44444444444</c:v>
                </c:pt>
                <c:pt idx="330">
                  <c:v>1518.0444444444399</c:v>
                </c:pt>
                <c:pt idx="331">
                  <c:v>1522.6444444444401</c:v>
                </c:pt>
                <c:pt idx="332">
                  <c:v>1527.24444444444</c:v>
                </c:pt>
                <c:pt idx="333">
                  <c:v>1531.8444444444399</c:v>
                </c:pt>
                <c:pt idx="334">
                  <c:v>1536.44444444444</c:v>
                </c:pt>
                <c:pt idx="335">
                  <c:v>1541.0444444444399</c:v>
                </c:pt>
                <c:pt idx="336">
                  <c:v>1545.6444444444401</c:v>
                </c:pt>
                <c:pt idx="337">
                  <c:v>1550.24444444444</c:v>
                </c:pt>
                <c:pt idx="338">
                  <c:v>1554.8444444444399</c:v>
                </c:pt>
                <c:pt idx="339">
                  <c:v>1559.44444444444</c:v>
                </c:pt>
                <c:pt idx="340">
                  <c:v>1564.0444444444399</c:v>
                </c:pt>
                <c:pt idx="341">
                  <c:v>1568.6444444444401</c:v>
                </c:pt>
                <c:pt idx="342">
                  <c:v>1573.24444444444</c:v>
                </c:pt>
                <c:pt idx="343">
                  <c:v>1577.8444444444399</c:v>
                </c:pt>
                <c:pt idx="344">
                  <c:v>1582.44444444444</c:v>
                </c:pt>
                <c:pt idx="345">
                  <c:v>1587.0444444444399</c:v>
                </c:pt>
                <c:pt idx="346">
                  <c:v>1591.6444444444401</c:v>
                </c:pt>
                <c:pt idx="347">
                  <c:v>1596.24444444444</c:v>
                </c:pt>
                <c:pt idx="348">
                  <c:v>1600.8444444444399</c:v>
                </c:pt>
                <c:pt idx="349">
                  <c:v>1605.44444444444</c:v>
                </c:pt>
                <c:pt idx="350">
                  <c:v>1610.0444444444399</c:v>
                </c:pt>
                <c:pt idx="351">
                  <c:v>1614.6444444444401</c:v>
                </c:pt>
                <c:pt idx="352">
                  <c:v>1619.24444444444</c:v>
                </c:pt>
                <c:pt idx="353">
                  <c:v>1623.8444444444399</c:v>
                </c:pt>
                <c:pt idx="354">
                  <c:v>1628.44444444444</c:v>
                </c:pt>
                <c:pt idx="355">
                  <c:v>1633.0444444444399</c:v>
                </c:pt>
                <c:pt idx="356">
                  <c:v>1637.6444444444401</c:v>
                </c:pt>
                <c:pt idx="357">
                  <c:v>1642.24444444444</c:v>
                </c:pt>
                <c:pt idx="358">
                  <c:v>1646.8444444444399</c:v>
                </c:pt>
                <c:pt idx="359">
                  <c:v>1651.44444444444</c:v>
                </c:pt>
                <c:pt idx="360">
                  <c:v>1656.0444444444399</c:v>
                </c:pt>
                <c:pt idx="361">
                  <c:v>1660.6444444444401</c:v>
                </c:pt>
                <c:pt idx="362">
                  <c:v>1665.24444444444</c:v>
                </c:pt>
                <c:pt idx="363">
                  <c:v>1669.8444444444399</c:v>
                </c:pt>
                <c:pt idx="364">
                  <c:v>1674.44444444444</c:v>
                </c:pt>
                <c:pt idx="365">
                  <c:v>1679.0444444444399</c:v>
                </c:pt>
                <c:pt idx="366">
                  <c:v>1683.6444444444401</c:v>
                </c:pt>
                <c:pt idx="367">
                  <c:v>1688.24444444444</c:v>
                </c:pt>
                <c:pt idx="368">
                  <c:v>1692.8444444444399</c:v>
                </c:pt>
                <c:pt idx="369">
                  <c:v>1697.44444444444</c:v>
                </c:pt>
                <c:pt idx="370">
                  <c:v>1702.0444444444399</c:v>
                </c:pt>
                <c:pt idx="371">
                  <c:v>1706.6444444444401</c:v>
                </c:pt>
                <c:pt idx="372">
                  <c:v>1711.24444444444</c:v>
                </c:pt>
                <c:pt idx="373">
                  <c:v>1715.8444444444399</c:v>
                </c:pt>
                <c:pt idx="374">
                  <c:v>1720.44444444444</c:v>
                </c:pt>
                <c:pt idx="375">
                  <c:v>1725.0444444444399</c:v>
                </c:pt>
                <c:pt idx="376">
                  <c:v>1729.6444444444401</c:v>
                </c:pt>
                <c:pt idx="377">
                  <c:v>1734.24444444444</c:v>
                </c:pt>
                <c:pt idx="378">
                  <c:v>1738.8444444444399</c:v>
                </c:pt>
                <c:pt idx="379">
                  <c:v>1743.44444444444</c:v>
                </c:pt>
                <c:pt idx="380">
                  <c:v>1748.0444444444399</c:v>
                </c:pt>
                <c:pt idx="381">
                  <c:v>1752.6444444444401</c:v>
                </c:pt>
                <c:pt idx="382">
                  <c:v>1757.24444444444</c:v>
                </c:pt>
                <c:pt idx="383">
                  <c:v>1761.8444444444399</c:v>
                </c:pt>
                <c:pt idx="384">
                  <c:v>1766.44444444444</c:v>
                </c:pt>
                <c:pt idx="385">
                  <c:v>1771.0444444444399</c:v>
                </c:pt>
                <c:pt idx="386">
                  <c:v>1775.6444444444401</c:v>
                </c:pt>
                <c:pt idx="387">
                  <c:v>1780.24444444444</c:v>
                </c:pt>
                <c:pt idx="388">
                  <c:v>1784.8444444444399</c:v>
                </c:pt>
                <c:pt idx="389">
                  <c:v>1789.44444444444</c:v>
                </c:pt>
                <c:pt idx="390">
                  <c:v>1794.0444444444399</c:v>
                </c:pt>
                <c:pt idx="391">
                  <c:v>1798.6444444444401</c:v>
                </c:pt>
                <c:pt idx="392">
                  <c:v>1803.24444444444</c:v>
                </c:pt>
                <c:pt idx="393">
                  <c:v>1807.8444444444399</c:v>
                </c:pt>
                <c:pt idx="394">
                  <c:v>1812.44444444444</c:v>
                </c:pt>
                <c:pt idx="395">
                  <c:v>1817.0444444444399</c:v>
                </c:pt>
                <c:pt idx="396">
                  <c:v>1821.6444444444401</c:v>
                </c:pt>
                <c:pt idx="397">
                  <c:v>1826.24444444444</c:v>
                </c:pt>
                <c:pt idx="398">
                  <c:v>1830.8444444444399</c:v>
                </c:pt>
                <c:pt idx="399">
                  <c:v>1835.44444444444</c:v>
                </c:pt>
                <c:pt idx="400">
                  <c:v>1840.0444444444399</c:v>
                </c:pt>
                <c:pt idx="401">
                  <c:v>1844.6444444444401</c:v>
                </c:pt>
                <c:pt idx="402">
                  <c:v>1849.24444444444</c:v>
                </c:pt>
                <c:pt idx="403">
                  <c:v>1853.8444444444399</c:v>
                </c:pt>
                <c:pt idx="404">
                  <c:v>1858.44444444444</c:v>
                </c:pt>
                <c:pt idx="405">
                  <c:v>1863.0444444444399</c:v>
                </c:pt>
                <c:pt idx="406">
                  <c:v>1867.6444444444401</c:v>
                </c:pt>
                <c:pt idx="407">
                  <c:v>1872.24444444444</c:v>
                </c:pt>
                <c:pt idx="408">
                  <c:v>1876.8444444444399</c:v>
                </c:pt>
                <c:pt idx="409">
                  <c:v>1881.44444444444</c:v>
                </c:pt>
                <c:pt idx="410">
                  <c:v>1886.0444444444399</c:v>
                </c:pt>
                <c:pt idx="411">
                  <c:v>1890.6444444444401</c:v>
                </c:pt>
                <c:pt idx="412">
                  <c:v>1895.24444444444</c:v>
                </c:pt>
                <c:pt idx="413">
                  <c:v>1899.8444444444399</c:v>
                </c:pt>
                <c:pt idx="414">
                  <c:v>1904.44444444444</c:v>
                </c:pt>
                <c:pt idx="415">
                  <c:v>1909.0444444444399</c:v>
                </c:pt>
                <c:pt idx="416">
                  <c:v>1913.6444444444401</c:v>
                </c:pt>
                <c:pt idx="417">
                  <c:v>1918.24444444444</c:v>
                </c:pt>
                <c:pt idx="418">
                  <c:v>1922.8444444444399</c:v>
                </c:pt>
                <c:pt idx="419">
                  <c:v>1927.44444444444</c:v>
                </c:pt>
                <c:pt idx="420">
                  <c:v>1932.0444444444399</c:v>
                </c:pt>
                <c:pt idx="421">
                  <c:v>1936.6444444444401</c:v>
                </c:pt>
                <c:pt idx="422">
                  <c:v>1941.24444444444</c:v>
                </c:pt>
                <c:pt idx="423">
                  <c:v>1945.8444444444399</c:v>
                </c:pt>
                <c:pt idx="424">
                  <c:v>1950.44444444444</c:v>
                </c:pt>
                <c:pt idx="425">
                  <c:v>1955.0444444444399</c:v>
                </c:pt>
                <c:pt idx="426">
                  <c:v>1959.6444444444401</c:v>
                </c:pt>
                <c:pt idx="427">
                  <c:v>1964.24444444444</c:v>
                </c:pt>
                <c:pt idx="428">
                  <c:v>1968.8444444444399</c:v>
                </c:pt>
                <c:pt idx="429">
                  <c:v>1973.44444444444</c:v>
                </c:pt>
                <c:pt idx="430">
                  <c:v>1978.0444444444399</c:v>
                </c:pt>
                <c:pt idx="431">
                  <c:v>1982.6444444444401</c:v>
                </c:pt>
                <c:pt idx="432">
                  <c:v>1987.24444444444</c:v>
                </c:pt>
                <c:pt idx="433">
                  <c:v>1991.8444444444399</c:v>
                </c:pt>
                <c:pt idx="434">
                  <c:v>1996.44444444444</c:v>
                </c:pt>
                <c:pt idx="435">
                  <c:v>2001.0444444444399</c:v>
                </c:pt>
                <c:pt idx="436">
                  <c:v>2005.6444444444401</c:v>
                </c:pt>
                <c:pt idx="437">
                  <c:v>2010.24444444444</c:v>
                </c:pt>
                <c:pt idx="438">
                  <c:v>2014.8444444444399</c:v>
                </c:pt>
                <c:pt idx="439">
                  <c:v>2019.44444444444</c:v>
                </c:pt>
                <c:pt idx="440">
                  <c:v>2024.0444444444399</c:v>
                </c:pt>
                <c:pt idx="441">
                  <c:v>2028.6444444444401</c:v>
                </c:pt>
                <c:pt idx="442">
                  <c:v>2033.24444444444</c:v>
                </c:pt>
                <c:pt idx="443">
                  <c:v>2037.8444444444399</c:v>
                </c:pt>
                <c:pt idx="444">
                  <c:v>2042.44444444444</c:v>
                </c:pt>
                <c:pt idx="445">
                  <c:v>2047.0444444444399</c:v>
                </c:pt>
                <c:pt idx="446">
                  <c:v>2051.6444444444401</c:v>
                </c:pt>
                <c:pt idx="447">
                  <c:v>2056.24444444444</c:v>
                </c:pt>
                <c:pt idx="448">
                  <c:v>2060.8444444444399</c:v>
                </c:pt>
                <c:pt idx="449">
                  <c:v>2065.4444444444398</c:v>
                </c:pt>
                <c:pt idx="450">
                  <c:v>2070.0444444444402</c:v>
                </c:pt>
                <c:pt idx="451">
                  <c:v>2074.6444444444401</c:v>
                </c:pt>
                <c:pt idx="452">
                  <c:v>2079.24444444444</c:v>
                </c:pt>
                <c:pt idx="453">
                  <c:v>2083.8444444444399</c:v>
                </c:pt>
                <c:pt idx="454">
                  <c:v>2088.4444444444398</c:v>
                </c:pt>
                <c:pt idx="455">
                  <c:v>2093.0444444444402</c:v>
                </c:pt>
                <c:pt idx="456">
                  <c:v>2097.6444444444401</c:v>
                </c:pt>
                <c:pt idx="457">
                  <c:v>2102.24444444444</c:v>
                </c:pt>
                <c:pt idx="458">
                  <c:v>2106.8444444444399</c:v>
                </c:pt>
                <c:pt idx="459">
                  <c:v>2111.4444444444398</c:v>
                </c:pt>
                <c:pt idx="460">
                  <c:v>2116.0444444444402</c:v>
                </c:pt>
                <c:pt idx="461">
                  <c:v>2120.6444444444401</c:v>
                </c:pt>
                <c:pt idx="462">
                  <c:v>2125.24444444443</c:v>
                </c:pt>
                <c:pt idx="463">
                  <c:v>2129.8444444444299</c:v>
                </c:pt>
                <c:pt idx="464">
                  <c:v>2134.4444444444398</c:v>
                </c:pt>
                <c:pt idx="465">
                  <c:v>2139.0444444444402</c:v>
                </c:pt>
                <c:pt idx="466">
                  <c:v>2143.6444444444401</c:v>
                </c:pt>
                <c:pt idx="467">
                  <c:v>2148.24444444443</c:v>
                </c:pt>
                <c:pt idx="468">
                  <c:v>2152.8444444444299</c:v>
                </c:pt>
                <c:pt idx="469">
                  <c:v>2157.4444444444398</c:v>
                </c:pt>
                <c:pt idx="470">
                  <c:v>2162.0444444444402</c:v>
                </c:pt>
                <c:pt idx="471">
                  <c:v>2166.6444444444401</c:v>
                </c:pt>
                <c:pt idx="472">
                  <c:v>2171.24444444443</c:v>
                </c:pt>
                <c:pt idx="473">
                  <c:v>2175.8444444444299</c:v>
                </c:pt>
                <c:pt idx="474">
                  <c:v>2180.4444444444298</c:v>
                </c:pt>
                <c:pt idx="475">
                  <c:v>2185.0444444444302</c:v>
                </c:pt>
                <c:pt idx="476">
                  <c:v>2189.6444444444301</c:v>
                </c:pt>
                <c:pt idx="477">
                  <c:v>2194.24444444443</c:v>
                </c:pt>
                <c:pt idx="478">
                  <c:v>2198.8444444444299</c:v>
                </c:pt>
                <c:pt idx="479">
                  <c:v>2203.4444444444298</c:v>
                </c:pt>
                <c:pt idx="480">
                  <c:v>2208.0444444444302</c:v>
                </c:pt>
                <c:pt idx="481">
                  <c:v>2212.6444444444301</c:v>
                </c:pt>
                <c:pt idx="482">
                  <c:v>2217.24444444443</c:v>
                </c:pt>
                <c:pt idx="483">
                  <c:v>2221.8444444444299</c:v>
                </c:pt>
                <c:pt idx="484">
                  <c:v>2226.4444444444298</c:v>
                </c:pt>
                <c:pt idx="485">
                  <c:v>2231.0444444444302</c:v>
                </c:pt>
                <c:pt idx="486">
                  <c:v>2235.6444444444301</c:v>
                </c:pt>
                <c:pt idx="487">
                  <c:v>2240.24444444443</c:v>
                </c:pt>
                <c:pt idx="488">
                  <c:v>2244.8444444444299</c:v>
                </c:pt>
                <c:pt idx="489">
                  <c:v>2249.4444444444298</c:v>
                </c:pt>
                <c:pt idx="490">
                  <c:v>2254.0444444444302</c:v>
                </c:pt>
                <c:pt idx="491">
                  <c:v>2258.6444444444301</c:v>
                </c:pt>
                <c:pt idx="492">
                  <c:v>2263.24444444443</c:v>
                </c:pt>
                <c:pt idx="493">
                  <c:v>2267.8444444444299</c:v>
                </c:pt>
                <c:pt idx="494">
                  <c:v>2272.4444444444298</c:v>
                </c:pt>
                <c:pt idx="495">
                  <c:v>2277.0444444444302</c:v>
                </c:pt>
                <c:pt idx="496">
                  <c:v>2281.6444444444301</c:v>
                </c:pt>
                <c:pt idx="497">
                  <c:v>2286.24444444443</c:v>
                </c:pt>
                <c:pt idx="498">
                  <c:v>2290.8444444444299</c:v>
                </c:pt>
                <c:pt idx="499">
                  <c:v>2295.4444444444298</c:v>
                </c:pt>
                <c:pt idx="500">
                  <c:v>2300.0444444444302</c:v>
                </c:pt>
                <c:pt idx="501">
                  <c:v>2304.6444444444301</c:v>
                </c:pt>
                <c:pt idx="502">
                  <c:v>2309.24444444443</c:v>
                </c:pt>
                <c:pt idx="503">
                  <c:v>2313.8444444444299</c:v>
                </c:pt>
                <c:pt idx="504">
                  <c:v>2318.4444444444298</c:v>
                </c:pt>
                <c:pt idx="505">
                  <c:v>2323.0444444444302</c:v>
                </c:pt>
                <c:pt idx="506">
                  <c:v>2327.6444444444301</c:v>
                </c:pt>
                <c:pt idx="507">
                  <c:v>2332.24444444443</c:v>
                </c:pt>
                <c:pt idx="508">
                  <c:v>2336.8444444444299</c:v>
                </c:pt>
                <c:pt idx="509">
                  <c:v>2341.4444444444298</c:v>
                </c:pt>
                <c:pt idx="510">
                  <c:v>2346.0444444444302</c:v>
                </c:pt>
                <c:pt idx="511">
                  <c:v>2350.6444444444301</c:v>
                </c:pt>
                <c:pt idx="512">
                  <c:v>2355.24444444443</c:v>
                </c:pt>
                <c:pt idx="513">
                  <c:v>2359.8444444444299</c:v>
                </c:pt>
                <c:pt idx="514">
                  <c:v>2364.4444444444298</c:v>
                </c:pt>
                <c:pt idx="515">
                  <c:v>2369.0444444444302</c:v>
                </c:pt>
                <c:pt idx="516">
                  <c:v>2373.6444444444301</c:v>
                </c:pt>
                <c:pt idx="517">
                  <c:v>2378.24444444443</c:v>
                </c:pt>
                <c:pt idx="518">
                  <c:v>2382.8444444444299</c:v>
                </c:pt>
                <c:pt idx="519">
                  <c:v>2387.4444444444298</c:v>
                </c:pt>
                <c:pt idx="520">
                  <c:v>2392.0444444444302</c:v>
                </c:pt>
                <c:pt idx="521">
                  <c:v>2396.6444444444301</c:v>
                </c:pt>
                <c:pt idx="522">
                  <c:v>2401.24444444443</c:v>
                </c:pt>
                <c:pt idx="523">
                  <c:v>2405.8444444444299</c:v>
                </c:pt>
                <c:pt idx="524">
                  <c:v>2410.4444444444298</c:v>
                </c:pt>
                <c:pt idx="525">
                  <c:v>2415.0444444444302</c:v>
                </c:pt>
                <c:pt idx="526">
                  <c:v>2419.6444444444301</c:v>
                </c:pt>
                <c:pt idx="527">
                  <c:v>2424.24444444443</c:v>
                </c:pt>
                <c:pt idx="528">
                  <c:v>2428.8444444444299</c:v>
                </c:pt>
                <c:pt idx="529">
                  <c:v>2433.4444444444298</c:v>
                </c:pt>
                <c:pt idx="530">
                  <c:v>2438.0444444444302</c:v>
                </c:pt>
                <c:pt idx="531">
                  <c:v>2442.6444444444301</c:v>
                </c:pt>
                <c:pt idx="532">
                  <c:v>2447.24444444443</c:v>
                </c:pt>
                <c:pt idx="533">
                  <c:v>2451.8444444444299</c:v>
                </c:pt>
                <c:pt idx="534">
                  <c:v>2456.4444444444298</c:v>
                </c:pt>
                <c:pt idx="535">
                  <c:v>2461.0444444444302</c:v>
                </c:pt>
                <c:pt idx="536">
                  <c:v>2465.6444444444301</c:v>
                </c:pt>
                <c:pt idx="537">
                  <c:v>2470.24444444443</c:v>
                </c:pt>
                <c:pt idx="538">
                  <c:v>2474.8444444444299</c:v>
                </c:pt>
                <c:pt idx="539">
                  <c:v>2479.4444444444298</c:v>
                </c:pt>
                <c:pt idx="540">
                  <c:v>2484.0444444444302</c:v>
                </c:pt>
                <c:pt idx="541">
                  <c:v>2488.6444444444301</c:v>
                </c:pt>
                <c:pt idx="542">
                  <c:v>2493.24444444443</c:v>
                </c:pt>
                <c:pt idx="543">
                  <c:v>2497.8444444444299</c:v>
                </c:pt>
                <c:pt idx="544">
                  <c:v>2502.4444444444298</c:v>
                </c:pt>
                <c:pt idx="545">
                  <c:v>2507.0444444444302</c:v>
                </c:pt>
                <c:pt idx="546">
                  <c:v>2511.6444444444301</c:v>
                </c:pt>
                <c:pt idx="547">
                  <c:v>2516.24444444443</c:v>
                </c:pt>
                <c:pt idx="548">
                  <c:v>2520.8444444444299</c:v>
                </c:pt>
                <c:pt idx="549">
                  <c:v>2525.4444444444298</c:v>
                </c:pt>
                <c:pt idx="550">
                  <c:v>2530.0444444444302</c:v>
                </c:pt>
                <c:pt idx="551">
                  <c:v>2534.6444444444301</c:v>
                </c:pt>
                <c:pt idx="552">
                  <c:v>2539.24444444443</c:v>
                </c:pt>
                <c:pt idx="553">
                  <c:v>2543.8444444444299</c:v>
                </c:pt>
                <c:pt idx="554">
                  <c:v>2548.4444444444298</c:v>
                </c:pt>
                <c:pt idx="555">
                  <c:v>2553.0444444444302</c:v>
                </c:pt>
                <c:pt idx="556">
                  <c:v>2557.6444444444301</c:v>
                </c:pt>
                <c:pt idx="557">
                  <c:v>2562.24444444443</c:v>
                </c:pt>
                <c:pt idx="558">
                  <c:v>2566.8444444444299</c:v>
                </c:pt>
                <c:pt idx="559">
                  <c:v>2571.4444444444298</c:v>
                </c:pt>
                <c:pt idx="560">
                  <c:v>2576.0444444444302</c:v>
                </c:pt>
                <c:pt idx="561">
                  <c:v>2580.6444444444301</c:v>
                </c:pt>
                <c:pt idx="562">
                  <c:v>2585.24444444443</c:v>
                </c:pt>
                <c:pt idx="563">
                  <c:v>2589.8444444444299</c:v>
                </c:pt>
                <c:pt idx="564">
                  <c:v>2594.4444444444298</c:v>
                </c:pt>
                <c:pt idx="565">
                  <c:v>2599.0444444444302</c:v>
                </c:pt>
                <c:pt idx="566">
                  <c:v>2603.6444444444301</c:v>
                </c:pt>
                <c:pt idx="567">
                  <c:v>2608.24444444443</c:v>
                </c:pt>
                <c:pt idx="568">
                  <c:v>2612.8444444444299</c:v>
                </c:pt>
                <c:pt idx="569">
                  <c:v>2617.4444444444298</c:v>
                </c:pt>
                <c:pt idx="570">
                  <c:v>2622.0444444444302</c:v>
                </c:pt>
                <c:pt idx="571">
                  <c:v>2626.6444444444301</c:v>
                </c:pt>
                <c:pt idx="572">
                  <c:v>2631.24444444442</c:v>
                </c:pt>
                <c:pt idx="573">
                  <c:v>2635.8444444444199</c:v>
                </c:pt>
                <c:pt idx="574">
                  <c:v>2640.4444444444298</c:v>
                </c:pt>
                <c:pt idx="575">
                  <c:v>2645.0444444444302</c:v>
                </c:pt>
                <c:pt idx="576">
                  <c:v>2649.6444444444301</c:v>
                </c:pt>
                <c:pt idx="577">
                  <c:v>2654.24444444442</c:v>
                </c:pt>
                <c:pt idx="578">
                  <c:v>2658.8444444444199</c:v>
                </c:pt>
                <c:pt idx="579">
                  <c:v>2663.4444444444298</c:v>
                </c:pt>
                <c:pt idx="580">
                  <c:v>2668.0444444444302</c:v>
                </c:pt>
                <c:pt idx="581">
                  <c:v>2672.6444444444301</c:v>
                </c:pt>
                <c:pt idx="582">
                  <c:v>2677.24444444442</c:v>
                </c:pt>
                <c:pt idx="583">
                  <c:v>2681.8444444444199</c:v>
                </c:pt>
                <c:pt idx="584">
                  <c:v>2686.4444444444198</c:v>
                </c:pt>
                <c:pt idx="585">
                  <c:v>2691.0444444444202</c:v>
                </c:pt>
                <c:pt idx="586">
                  <c:v>2695.6444444444201</c:v>
                </c:pt>
                <c:pt idx="587">
                  <c:v>2700.24444444442</c:v>
                </c:pt>
                <c:pt idx="588">
                  <c:v>2704.8444444444199</c:v>
                </c:pt>
                <c:pt idx="589">
                  <c:v>2709.4444444444198</c:v>
                </c:pt>
                <c:pt idx="590">
                  <c:v>2714.0444444444202</c:v>
                </c:pt>
                <c:pt idx="591">
                  <c:v>2718.6444444444201</c:v>
                </c:pt>
                <c:pt idx="592">
                  <c:v>2723.24444444442</c:v>
                </c:pt>
                <c:pt idx="593">
                  <c:v>2727.8444444444199</c:v>
                </c:pt>
                <c:pt idx="594">
                  <c:v>2732.4444444444198</c:v>
                </c:pt>
                <c:pt idx="595">
                  <c:v>2737.0444444444202</c:v>
                </c:pt>
                <c:pt idx="596">
                  <c:v>2741.6444444444201</c:v>
                </c:pt>
                <c:pt idx="597">
                  <c:v>2746.24444444442</c:v>
                </c:pt>
                <c:pt idx="598">
                  <c:v>2750.8444444444199</c:v>
                </c:pt>
                <c:pt idx="599">
                  <c:v>2755.4444444444198</c:v>
                </c:pt>
                <c:pt idx="600">
                  <c:v>2760.0444444444202</c:v>
                </c:pt>
                <c:pt idx="601">
                  <c:v>2764.6444444444201</c:v>
                </c:pt>
                <c:pt idx="602">
                  <c:v>2769.24444444442</c:v>
                </c:pt>
                <c:pt idx="603">
                  <c:v>2773.8444444444199</c:v>
                </c:pt>
                <c:pt idx="604">
                  <c:v>2778.4444444444198</c:v>
                </c:pt>
                <c:pt idx="605">
                  <c:v>2783.0444444444202</c:v>
                </c:pt>
                <c:pt idx="606">
                  <c:v>2787.6444444444201</c:v>
                </c:pt>
                <c:pt idx="607">
                  <c:v>2792.24444444442</c:v>
                </c:pt>
                <c:pt idx="608">
                  <c:v>2796.8444444444199</c:v>
                </c:pt>
                <c:pt idx="609">
                  <c:v>2801.4444444444198</c:v>
                </c:pt>
                <c:pt idx="610">
                  <c:v>2806.0444444444202</c:v>
                </c:pt>
                <c:pt idx="611">
                  <c:v>2810.6444444444201</c:v>
                </c:pt>
                <c:pt idx="612">
                  <c:v>2815.24444444442</c:v>
                </c:pt>
                <c:pt idx="613">
                  <c:v>2819.8444444444199</c:v>
                </c:pt>
                <c:pt idx="614">
                  <c:v>2824.4444444444198</c:v>
                </c:pt>
                <c:pt idx="615">
                  <c:v>2829.0444444444202</c:v>
                </c:pt>
                <c:pt idx="616">
                  <c:v>2833.6444444444201</c:v>
                </c:pt>
                <c:pt idx="617">
                  <c:v>2838.24444444442</c:v>
                </c:pt>
                <c:pt idx="618">
                  <c:v>2842.8444444444199</c:v>
                </c:pt>
                <c:pt idx="619">
                  <c:v>2847.4444444444198</c:v>
                </c:pt>
                <c:pt idx="620">
                  <c:v>2852.0444444444202</c:v>
                </c:pt>
                <c:pt idx="621">
                  <c:v>2856.6444444444201</c:v>
                </c:pt>
                <c:pt idx="622">
                  <c:v>2861.24444444442</c:v>
                </c:pt>
                <c:pt idx="623">
                  <c:v>2865.8444444444199</c:v>
                </c:pt>
                <c:pt idx="624">
                  <c:v>2870.4444444444198</c:v>
                </c:pt>
                <c:pt idx="625">
                  <c:v>2875.0444444444202</c:v>
                </c:pt>
                <c:pt idx="626">
                  <c:v>2879.6444444444201</c:v>
                </c:pt>
                <c:pt idx="627">
                  <c:v>2884.24444444442</c:v>
                </c:pt>
                <c:pt idx="628">
                  <c:v>2888.8444444444199</c:v>
                </c:pt>
                <c:pt idx="629">
                  <c:v>2893.4444444444198</c:v>
                </c:pt>
                <c:pt idx="630">
                  <c:v>2898.0444444444202</c:v>
                </c:pt>
                <c:pt idx="631">
                  <c:v>2902.6444444444201</c:v>
                </c:pt>
                <c:pt idx="632">
                  <c:v>2907.24444444442</c:v>
                </c:pt>
                <c:pt idx="633">
                  <c:v>2911.8444444444199</c:v>
                </c:pt>
                <c:pt idx="634">
                  <c:v>2916.4444444444198</c:v>
                </c:pt>
                <c:pt idx="635">
                  <c:v>2921.0444444444202</c:v>
                </c:pt>
                <c:pt idx="636">
                  <c:v>2925.6444444444201</c:v>
                </c:pt>
                <c:pt idx="637">
                  <c:v>2930.24444444442</c:v>
                </c:pt>
                <c:pt idx="638">
                  <c:v>2934.8444444444199</c:v>
                </c:pt>
                <c:pt idx="639">
                  <c:v>2939.4444444444198</c:v>
                </c:pt>
                <c:pt idx="640">
                  <c:v>2944.0444444444202</c:v>
                </c:pt>
                <c:pt idx="641">
                  <c:v>2948.6444444444201</c:v>
                </c:pt>
                <c:pt idx="642">
                  <c:v>2953.24444444442</c:v>
                </c:pt>
                <c:pt idx="643">
                  <c:v>2957.8444444444199</c:v>
                </c:pt>
                <c:pt idx="644">
                  <c:v>2962.4444444444198</c:v>
                </c:pt>
                <c:pt idx="645">
                  <c:v>2967.0444444444202</c:v>
                </c:pt>
                <c:pt idx="646">
                  <c:v>2971.6444444444201</c:v>
                </c:pt>
                <c:pt idx="647">
                  <c:v>2976.24444444442</c:v>
                </c:pt>
                <c:pt idx="648">
                  <c:v>2980.8444444444199</c:v>
                </c:pt>
                <c:pt idx="649">
                  <c:v>2985.4444444444198</c:v>
                </c:pt>
                <c:pt idx="650">
                  <c:v>2990.0444444444202</c:v>
                </c:pt>
                <c:pt idx="651">
                  <c:v>2994.6444444444201</c:v>
                </c:pt>
                <c:pt idx="652">
                  <c:v>2999.24444444442</c:v>
                </c:pt>
                <c:pt idx="653">
                  <c:v>3003.8444444444199</c:v>
                </c:pt>
                <c:pt idx="654">
                  <c:v>3008.4444444444198</c:v>
                </c:pt>
                <c:pt idx="655">
                  <c:v>3013.0444444444202</c:v>
                </c:pt>
                <c:pt idx="656">
                  <c:v>3017.6444444444201</c:v>
                </c:pt>
                <c:pt idx="657">
                  <c:v>3022.24444444442</c:v>
                </c:pt>
                <c:pt idx="658">
                  <c:v>3026.8444444444199</c:v>
                </c:pt>
                <c:pt idx="659">
                  <c:v>3031.4444444444198</c:v>
                </c:pt>
                <c:pt idx="660">
                  <c:v>3036.0444444444202</c:v>
                </c:pt>
                <c:pt idx="661">
                  <c:v>3040.6444444444201</c:v>
                </c:pt>
                <c:pt idx="662">
                  <c:v>3045.24444444442</c:v>
                </c:pt>
                <c:pt idx="663">
                  <c:v>3049.8444444444199</c:v>
                </c:pt>
                <c:pt idx="664">
                  <c:v>3054.4444444444198</c:v>
                </c:pt>
                <c:pt idx="665">
                  <c:v>3059.0444444444202</c:v>
                </c:pt>
                <c:pt idx="666">
                  <c:v>3063.6444444444201</c:v>
                </c:pt>
                <c:pt idx="667">
                  <c:v>3068.24444444442</c:v>
                </c:pt>
                <c:pt idx="668">
                  <c:v>3072.8444444444199</c:v>
                </c:pt>
                <c:pt idx="669">
                  <c:v>3077.4444444444198</c:v>
                </c:pt>
                <c:pt idx="670">
                  <c:v>3082.0444444444202</c:v>
                </c:pt>
                <c:pt idx="671">
                  <c:v>3086.6444444444201</c:v>
                </c:pt>
                <c:pt idx="672">
                  <c:v>3091.24444444442</c:v>
                </c:pt>
                <c:pt idx="673">
                  <c:v>3095.8444444444199</c:v>
                </c:pt>
                <c:pt idx="674">
                  <c:v>3100.4444444444198</c:v>
                </c:pt>
                <c:pt idx="675">
                  <c:v>3105.0444444444202</c:v>
                </c:pt>
                <c:pt idx="676">
                  <c:v>3109.6444444444201</c:v>
                </c:pt>
                <c:pt idx="677">
                  <c:v>3114.24444444442</c:v>
                </c:pt>
                <c:pt idx="678">
                  <c:v>3118.8444444444199</c:v>
                </c:pt>
                <c:pt idx="679">
                  <c:v>3123.4444444444198</c:v>
                </c:pt>
                <c:pt idx="680">
                  <c:v>3128.0444444444202</c:v>
                </c:pt>
                <c:pt idx="681">
                  <c:v>3132.6444444444201</c:v>
                </c:pt>
                <c:pt idx="682">
                  <c:v>3137.24444444442</c:v>
                </c:pt>
                <c:pt idx="683">
                  <c:v>3141.8444444444199</c:v>
                </c:pt>
                <c:pt idx="684">
                  <c:v>3146.4444444444198</c:v>
                </c:pt>
                <c:pt idx="685">
                  <c:v>3151.0444444444202</c:v>
                </c:pt>
                <c:pt idx="686">
                  <c:v>3155.6444444444101</c:v>
                </c:pt>
                <c:pt idx="687">
                  <c:v>3160.24444444441</c:v>
                </c:pt>
                <c:pt idx="688">
                  <c:v>3164.8444444444099</c:v>
                </c:pt>
                <c:pt idx="689">
                  <c:v>3169.4444444444098</c:v>
                </c:pt>
                <c:pt idx="690">
                  <c:v>3174.0444444444101</c:v>
                </c:pt>
                <c:pt idx="691">
                  <c:v>3178.6444444444101</c:v>
                </c:pt>
                <c:pt idx="692">
                  <c:v>3183.24444444441</c:v>
                </c:pt>
                <c:pt idx="693">
                  <c:v>3187.8444444444099</c:v>
                </c:pt>
                <c:pt idx="694">
                  <c:v>3192.4444444444098</c:v>
                </c:pt>
                <c:pt idx="695">
                  <c:v>3197.0444444444101</c:v>
                </c:pt>
                <c:pt idx="696">
                  <c:v>3201.6444444444101</c:v>
                </c:pt>
                <c:pt idx="697">
                  <c:v>3206.24444444441</c:v>
                </c:pt>
              </c:numCache>
            </c:numRef>
          </c:xVal>
          <c:yVal>
            <c:numRef>
              <c:f>mol.sieves!$AL$14:$AL$711</c:f>
              <c:numCache>
                <c:formatCode>General</c:formatCode>
                <c:ptCount val="698"/>
                <c:pt idx="0">
                  <c:v>58.15</c:v>
                </c:pt>
                <c:pt idx="1">
                  <c:v>59.45</c:v>
                </c:pt>
                <c:pt idx="2">
                  <c:v>59.9</c:v>
                </c:pt>
                <c:pt idx="3">
                  <c:v>60.400000000000006</c:v>
                </c:pt>
                <c:pt idx="4">
                  <c:v>60.650000000000006</c:v>
                </c:pt>
                <c:pt idx="5">
                  <c:v>60.599999999999994</c:v>
                </c:pt>
                <c:pt idx="6">
                  <c:v>60.4</c:v>
                </c:pt>
                <c:pt idx="7">
                  <c:v>60.150000000000006</c:v>
                </c:pt>
                <c:pt idx="8">
                  <c:v>59.8</c:v>
                </c:pt>
                <c:pt idx="9">
                  <c:v>59.45</c:v>
                </c:pt>
                <c:pt idx="10">
                  <c:v>59.1</c:v>
                </c:pt>
                <c:pt idx="11">
                  <c:v>58.849999999999994</c:v>
                </c:pt>
                <c:pt idx="12">
                  <c:v>58.65</c:v>
                </c:pt>
                <c:pt idx="13">
                  <c:v>58.400000000000006</c:v>
                </c:pt>
                <c:pt idx="14">
                  <c:v>58.15</c:v>
                </c:pt>
                <c:pt idx="15">
                  <c:v>57.95</c:v>
                </c:pt>
                <c:pt idx="16">
                  <c:v>57.8</c:v>
                </c:pt>
                <c:pt idx="17">
                  <c:v>57.65</c:v>
                </c:pt>
                <c:pt idx="18">
                  <c:v>57.55</c:v>
                </c:pt>
                <c:pt idx="19">
                  <c:v>57.45</c:v>
                </c:pt>
                <c:pt idx="20">
                  <c:v>57.45</c:v>
                </c:pt>
                <c:pt idx="21">
                  <c:v>57.349999999999994</c:v>
                </c:pt>
                <c:pt idx="22">
                  <c:v>57.5</c:v>
                </c:pt>
                <c:pt idx="23">
                  <c:v>57.650000000000006</c:v>
                </c:pt>
                <c:pt idx="24">
                  <c:v>57.849999999999994</c:v>
                </c:pt>
                <c:pt idx="25">
                  <c:v>58.15</c:v>
                </c:pt>
                <c:pt idx="26">
                  <c:v>58.5</c:v>
                </c:pt>
                <c:pt idx="27">
                  <c:v>58.7</c:v>
                </c:pt>
                <c:pt idx="28">
                  <c:v>59.05</c:v>
                </c:pt>
                <c:pt idx="29">
                  <c:v>59.25</c:v>
                </c:pt>
                <c:pt idx="30">
                  <c:v>59.55</c:v>
                </c:pt>
                <c:pt idx="31">
                  <c:v>59.8</c:v>
                </c:pt>
                <c:pt idx="32">
                  <c:v>60.150000000000006</c:v>
                </c:pt>
                <c:pt idx="33">
                  <c:v>60.4</c:v>
                </c:pt>
                <c:pt idx="34">
                  <c:v>60.7</c:v>
                </c:pt>
                <c:pt idx="35">
                  <c:v>61</c:v>
                </c:pt>
                <c:pt idx="36">
                  <c:v>61.2</c:v>
                </c:pt>
                <c:pt idx="37">
                  <c:v>61.35</c:v>
                </c:pt>
                <c:pt idx="38">
                  <c:v>61.400000000000006</c:v>
                </c:pt>
                <c:pt idx="39">
                  <c:v>61.599999999999994</c:v>
                </c:pt>
                <c:pt idx="40">
                  <c:v>61.9</c:v>
                </c:pt>
                <c:pt idx="41">
                  <c:v>62.349999999999994</c:v>
                </c:pt>
                <c:pt idx="42">
                  <c:v>62.5</c:v>
                </c:pt>
                <c:pt idx="43">
                  <c:v>62.7</c:v>
                </c:pt>
                <c:pt idx="44">
                  <c:v>63</c:v>
                </c:pt>
                <c:pt idx="45">
                  <c:v>63.25</c:v>
                </c:pt>
                <c:pt idx="46">
                  <c:v>63.55</c:v>
                </c:pt>
                <c:pt idx="47">
                  <c:v>63.85</c:v>
                </c:pt>
                <c:pt idx="48">
                  <c:v>64.099999999999994</c:v>
                </c:pt>
                <c:pt idx="49">
                  <c:v>64.150000000000006</c:v>
                </c:pt>
                <c:pt idx="50">
                  <c:v>64.5</c:v>
                </c:pt>
                <c:pt idx="51">
                  <c:v>64.8</c:v>
                </c:pt>
                <c:pt idx="52">
                  <c:v>64.95</c:v>
                </c:pt>
                <c:pt idx="53">
                  <c:v>64.949999999999989</c:v>
                </c:pt>
                <c:pt idx="54">
                  <c:v>65.050000000000011</c:v>
                </c:pt>
                <c:pt idx="55">
                  <c:v>64.849999999999994</c:v>
                </c:pt>
                <c:pt idx="56">
                  <c:v>64.599999999999994</c:v>
                </c:pt>
                <c:pt idx="57">
                  <c:v>64.349999999999994</c:v>
                </c:pt>
                <c:pt idx="58">
                  <c:v>64.25</c:v>
                </c:pt>
                <c:pt idx="59">
                  <c:v>64.099999999999994</c:v>
                </c:pt>
                <c:pt idx="60">
                  <c:v>64.05</c:v>
                </c:pt>
                <c:pt idx="61">
                  <c:v>63.95</c:v>
                </c:pt>
                <c:pt idx="62">
                  <c:v>63.849999999999994</c:v>
                </c:pt>
                <c:pt idx="63">
                  <c:v>63.599999999999994</c:v>
                </c:pt>
                <c:pt idx="64">
                  <c:v>63.35</c:v>
                </c:pt>
                <c:pt idx="65">
                  <c:v>63.35</c:v>
                </c:pt>
                <c:pt idx="66">
                  <c:v>63.05</c:v>
                </c:pt>
                <c:pt idx="67">
                  <c:v>62.8</c:v>
                </c:pt>
                <c:pt idx="68">
                  <c:v>62.7</c:v>
                </c:pt>
                <c:pt idx="69">
                  <c:v>62.5</c:v>
                </c:pt>
                <c:pt idx="70">
                  <c:v>62.35</c:v>
                </c:pt>
                <c:pt idx="71">
                  <c:v>62.45</c:v>
                </c:pt>
                <c:pt idx="72">
                  <c:v>62.4</c:v>
                </c:pt>
                <c:pt idx="73">
                  <c:v>62.35</c:v>
                </c:pt>
                <c:pt idx="74">
                  <c:v>62.35</c:v>
                </c:pt>
                <c:pt idx="75">
                  <c:v>62.05</c:v>
                </c:pt>
                <c:pt idx="76">
                  <c:v>61.900000000000006</c:v>
                </c:pt>
                <c:pt idx="77">
                  <c:v>61.95</c:v>
                </c:pt>
                <c:pt idx="78">
                  <c:v>61.75</c:v>
                </c:pt>
                <c:pt idx="79">
                  <c:v>61.5</c:v>
                </c:pt>
                <c:pt idx="80">
                  <c:v>61.349999999999994</c:v>
                </c:pt>
                <c:pt idx="81">
                  <c:v>61.150000000000006</c:v>
                </c:pt>
                <c:pt idx="82">
                  <c:v>60.8</c:v>
                </c:pt>
                <c:pt idx="83">
                  <c:v>60.6</c:v>
                </c:pt>
                <c:pt idx="84">
                  <c:v>60.2</c:v>
                </c:pt>
                <c:pt idx="85">
                  <c:v>59.75</c:v>
                </c:pt>
                <c:pt idx="86">
                  <c:v>59.3</c:v>
                </c:pt>
                <c:pt idx="87">
                  <c:v>58.900000000000006</c:v>
                </c:pt>
                <c:pt idx="88">
                  <c:v>58.65</c:v>
                </c:pt>
                <c:pt idx="89">
                  <c:v>58.45</c:v>
                </c:pt>
                <c:pt idx="90">
                  <c:v>58.4</c:v>
                </c:pt>
                <c:pt idx="91">
                  <c:v>58.150000000000006</c:v>
                </c:pt>
                <c:pt idx="92">
                  <c:v>57.9</c:v>
                </c:pt>
                <c:pt idx="93">
                  <c:v>57.7</c:v>
                </c:pt>
                <c:pt idx="94">
                  <c:v>57.35</c:v>
                </c:pt>
                <c:pt idx="95">
                  <c:v>57.2</c:v>
                </c:pt>
                <c:pt idx="96">
                  <c:v>57.3</c:v>
                </c:pt>
                <c:pt idx="97">
                  <c:v>57.2</c:v>
                </c:pt>
                <c:pt idx="98">
                  <c:v>57.150000000000006</c:v>
                </c:pt>
                <c:pt idx="99">
                  <c:v>57.05</c:v>
                </c:pt>
                <c:pt idx="100">
                  <c:v>56.9</c:v>
                </c:pt>
                <c:pt idx="101">
                  <c:v>56.75</c:v>
                </c:pt>
                <c:pt idx="102">
                  <c:v>56.5</c:v>
                </c:pt>
                <c:pt idx="103">
                  <c:v>56.2</c:v>
                </c:pt>
                <c:pt idx="104">
                  <c:v>55.849999999999994</c:v>
                </c:pt>
                <c:pt idx="105">
                  <c:v>55.55</c:v>
                </c:pt>
                <c:pt idx="106">
                  <c:v>55.3</c:v>
                </c:pt>
                <c:pt idx="107">
                  <c:v>55.15</c:v>
                </c:pt>
                <c:pt idx="108">
                  <c:v>54.95</c:v>
                </c:pt>
                <c:pt idx="109">
                  <c:v>54.849999999999994</c:v>
                </c:pt>
                <c:pt idx="110">
                  <c:v>54.8</c:v>
                </c:pt>
                <c:pt idx="111">
                  <c:v>54.7</c:v>
                </c:pt>
                <c:pt idx="112">
                  <c:v>54.599999999999994</c:v>
                </c:pt>
                <c:pt idx="113">
                  <c:v>54.35</c:v>
                </c:pt>
                <c:pt idx="114">
                  <c:v>54.2</c:v>
                </c:pt>
                <c:pt idx="115">
                  <c:v>54.099999999999994</c:v>
                </c:pt>
                <c:pt idx="116">
                  <c:v>53.75</c:v>
                </c:pt>
                <c:pt idx="117">
                  <c:v>53.349999999999994</c:v>
                </c:pt>
                <c:pt idx="118">
                  <c:v>53.05</c:v>
                </c:pt>
                <c:pt idx="119">
                  <c:v>52.9</c:v>
                </c:pt>
                <c:pt idx="120">
                  <c:v>52.75</c:v>
                </c:pt>
                <c:pt idx="121">
                  <c:v>52.7</c:v>
                </c:pt>
                <c:pt idx="122">
                  <c:v>52.55</c:v>
                </c:pt>
                <c:pt idx="123">
                  <c:v>52.15</c:v>
                </c:pt>
                <c:pt idx="124">
                  <c:v>51.95</c:v>
                </c:pt>
                <c:pt idx="125">
                  <c:v>51.65</c:v>
                </c:pt>
                <c:pt idx="126">
                  <c:v>51.55</c:v>
                </c:pt>
                <c:pt idx="127">
                  <c:v>51.25</c:v>
                </c:pt>
                <c:pt idx="128">
                  <c:v>51.05</c:v>
                </c:pt>
                <c:pt idx="129">
                  <c:v>50.75</c:v>
                </c:pt>
                <c:pt idx="130">
                  <c:v>50.4</c:v>
                </c:pt>
                <c:pt idx="131">
                  <c:v>50</c:v>
                </c:pt>
                <c:pt idx="132">
                  <c:v>49.75</c:v>
                </c:pt>
                <c:pt idx="133">
                  <c:v>49.75</c:v>
                </c:pt>
                <c:pt idx="134">
                  <c:v>49.400000000000006</c:v>
                </c:pt>
                <c:pt idx="135">
                  <c:v>48.95</c:v>
                </c:pt>
                <c:pt idx="136">
                  <c:v>48.4</c:v>
                </c:pt>
                <c:pt idx="137">
                  <c:v>48.15</c:v>
                </c:pt>
                <c:pt idx="138">
                  <c:v>47.9</c:v>
                </c:pt>
                <c:pt idx="139">
                  <c:v>47.55</c:v>
                </c:pt>
                <c:pt idx="140">
                  <c:v>47.45</c:v>
                </c:pt>
                <c:pt idx="141">
                  <c:v>47.25</c:v>
                </c:pt>
                <c:pt idx="142">
                  <c:v>47.1</c:v>
                </c:pt>
                <c:pt idx="143">
                  <c:v>46.95</c:v>
                </c:pt>
                <c:pt idx="144">
                  <c:v>46.8</c:v>
                </c:pt>
                <c:pt idx="145">
                  <c:v>46.45</c:v>
                </c:pt>
                <c:pt idx="146">
                  <c:v>46.099999999999994</c:v>
                </c:pt>
                <c:pt idx="147">
                  <c:v>45.85</c:v>
                </c:pt>
                <c:pt idx="148">
                  <c:v>45.650000000000006</c:v>
                </c:pt>
                <c:pt idx="149">
                  <c:v>45.25</c:v>
                </c:pt>
                <c:pt idx="150">
                  <c:v>44.9</c:v>
                </c:pt>
                <c:pt idx="151">
                  <c:v>44.6</c:v>
                </c:pt>
                <c:pt idx="152">
                  <c:v>44.45</c:v>
                </c:pt>
                <c:pt idx="153">
                  <c:v>44.349999999999994</c:v>
                </c:pt>
                <c:pt idx="154">
                  <c:v>44.150000000000006</c:v>
                </c:pt>
                <c:pt idx="155">
                  <c:v>43.849999999999994</c:v>
                </c:pt>
                <c:pt idx="156">
                  <c:v>43.8</c:v>
                </c:pt>
                <c:pt idx="157">
                  <c:v>43.65</c:v>
                </c:pt>
                <c:pt idx="158">
                  <c:v>43.349999999999994</c:v>
                </c:pt>
                <c:pt idx="159">
                  <c:v>43.05</c:v>
                </c:pt>
                <c:pt idx="160">
                  <c:v>42.55</c:v>
                </c:pt>
                <c:pt idx="161">
                  <c:v>42.4</c:v>
                </c:pt>
                <c:pt idx="162">
                  <c:v>42.349999999999994</c:v>
                </c:pt>
                <c:pt idx="163">
                  <c:v>42.25</c:v>
                </c:pt>
                <c:pt idx="164">
                  <c:v>42.2</c:v>
                </c:pt>
                <c:pt idx="165">
                  <c:v>42.2</c:v>
                </c:pt>
                <c:pt idx="166">
                  <c:v>41.900000000000006</c:v>
                </c:pt>
                <c:pt idx="167">
                  <c:v>41.55</c:v>
                </c:pt>
                <c:pt idx="168">
                  <c:v>41.25</c:v>
                </c:pt>
                <c:pt idx="169">
                  <c:v>40.799999999999997</c:v>
                </c:pt>
                <c:pt idx="170">
                  <c:v>40.549999999999997</c:v>
                </c:pt>
                <c:pt idx="171">
                  <c:v>40</c:v>
                </c:pt>
                <c:pt idx="172">
                  <c:v>39.75</c:v>
                </c:pt>
                <c:pt idx="173">
                  <c:v>39.65</c:v>
                </c:pt>
                <c:pt idx="174">
                  <c:v>39.4</c:v>
                </c:pt>
                <c:pt idx="175">
                  <c:v>39.150000000000006</c:v>
                </c:pt>
                <c:pt idx="176">
                  <c:v>39.15</c:v>
                </c:pt>
                <c:pt idx="177">
                  <c:v>39</c:v>
                </c:pt>
                <c:pt idx="178">
                  <c:v>38.950000000000003</c:v>
                </c:pt>
                <c:pt idx="179">
                  <c:v>38.700000000000003</c:v>
                </c:pt>
                <c:pt idx="180">
                  <c:v>38.4</c:v>
                </c:pt>
                <c:pt idx="181">
                  <c:v>38.099999999999994</c:v>
                </c:pt>
                <c:pt idx="182">
                  <c:v>37.75</c:v>
                </c:pt>
                <c:pt idx="183">
                  <c:v>37.15</c:v>
                </c:pt>
                <c:pt idx="184">
                  <c:v>36.599999999999994</c:v>
                </c:pt>
                <c:pt idx="185">
                  <c:v>36.25</c:v>
                </c:pt>
                <c:pt idx="186">
                  <c:v>36.650000000000006</c:v>
                </c:pt>
                <c:pt idx="187">
                  <c:v>36.85</c:v>
                </c:pt>
                <c:pt idx="188">
                  <c:v>37.1</c:v>
                </c:pt>
                <c:pt idx="189">
                  <c:v>37.25</c:v>
                </c:pt>
                <c:pt idx="190">
                  <c:v>37.4</c:v>
                </c:pt>
                <c:pt idx="191">
                  <c:v>37.450000000000003</c:v>
                </c:pt>
                <c:pt idx="192">
                  <c:v>37.25</c:v>
                </c:pt>
                <c:pt idx="193">
                  <c:v>37</c:v>
                </c:pt>
                <c:pt idx="194">
                  <c:v>36.950000000000003</c:v>
                </c:pt>
                <c:pt idx="195">
                  <c:v>36.9</c:v>
                </c:pt>
                <c:pt idx="196">
                  <c:v>36.849999999999994</c:v>
                </c:pt>
                <c:pt idx="197">
                  <c:v>37.150000000000006</c:v>
                </c:pt>
                <c:pt idx="198">
                  <c:v>37.400000000000006</c:v>
                </c:pt>
                <c:pt idx="199">
                  <c:v>37.549999999999997</c:v>
                </c:pt>
                <c:pt idx="200">
                  <c:v>37.299999999999997</c:v>
                </c:pt>
                <c:pt idx="201">
                  <c:v>37.549999999999997</c:v>
                </c:pt>
                <c:pt idx="202">
                  <c:v>37.150000000000006</c:v>
                </c:pt>
                <c:pt idx="203">
                  <c:v>36.9</c:v>
                </c:pt>
                <c:pt idx="204">
                  <c:v>36.599999999999994</c:v>
                </c:pt>
                <c:pt idx="205">
                  <c:v>36.450000000000003</c:v>
                </c:pt>
                <c:pt idx="206">
                  <c:v>36.299999999999997</c:v>
                </c:pt>
                <c:pt idx="207">
                  <c:v>36.400000000000006</c:v>
                </c:pt>
                <c:pt idx="208">
                  <c:v>36.5</c:v>
                </c:pt>
                <c:pt idx="209">
                  <c:v>36.150000000000006</c:v>
                </c:pt>
                <c:pt idx="210">
                  <c:v>36.1</c:v>
                </c:pt>
                <c:pt idx="211">
                  <c:v>36.049999999999997</c:v>
                </c:pt>
                <c:pt idx="212">
                  <c:v>36.35</c:v>
                </c:pt>
                <c:pt idx="213">
                  <c:v>36.349999999999994</c:v>
                </c:pt>
                <c:pt idx="214">
                  <c:v>36.099999999999994</c:v>
                </c:pt>
                <c:pt idx="215">
                  <c:v>36.299999999999997</c:v>
                </c:pt>
                <c:pt idx="216">
                  <c:v>36.049999999999997</c:v>
                </c:pt>
                <c:pt idx="217">
                  <c:v>36.15</c:v>
                </c:pt>
                <c:pt idx="218">
                  <c:v>36.200000000000003</c:v>
                </c:pt>
                <c:pt idx="219">
                  <c:v>36.35</c:v>
                </c:pt>
                <c:pt idx="220">
                  <c:v>36.799999999999997</c:v>
                </c:pt>
                <c:pt idx="221">
                  <c:v>37</c:v>
                </c:pt>
                <c:pt idx="222">
                  <c:v>36.700000000000003</c:v>
                </c:pt>
                <c:pt idx="223">
                  <c:v>36.85</c:v>
                </c:pt>
                <c:pt idx="224">
                  <c:v>37.15</c:v>
                </c:pt>
                <c:pt idx="225">
                  <c:v>37.400000000000006</c:v>
                </c:pt>
                <c:pt idx="226">
                  <c:v>37.6</c:v>
                </c:pt>
                <c:pt idx="227">
                  <c:v>37.650000000000006</c:v>
                </c:pt>
                <c:pt idx="228">
                  <c:v>37.700000000000003</c:v>
                </c:pt>
                <c:pt idx="229">
                  <c:v>37.4</c:v>
                </c:pt>
                <c:pt idx="230">
                  <c:v>36.950000000000003</c:v>
                </c:pt>
                <c:pt idx="231">
                  <c:v>36.400000000000006</c:v>
                </c:pt>
                <c:pt idx="232">
                  <c:v>36.200000000000003</c:v>
                </c:pt>
                <c:pt idx="233">
                  <c:v>36.25</c:v>
                </c:pt>
                <c:pt idx="234">
                  <c:v>36.25</c:v>
                </c:pt>
                <c:pt idx="235">
                  <c:v>36.299999999999997</c:v>
                </c:pt>
                <c:pt idx="236">
                  <c:v>36.1</c:v>
                </c:pt>
                <c:pt idx="237">
                  <c:v>36.299999999999997</c:v>
                </c:pt>
                <c:pt idx="238">
                  <c:v>36.349999999999994</c:v>
                </c:pt>
                <c:pt idx="239">
                  <c:v>36.25</c:v>
                </c:pt>
                <c:pt idx="240">
                  <c:v>36.299999999999997</c:v>
                </c:pt>
                <c:pt idx="241">
                  <c:v>36.349999999999994</c:v>
                </c:pt>
                <c:pt idx="242">
                  <c:v>36.200000000000003</c:v>
                </c:pt>
                <c:pt idx="243">
                  <c:v>36.1</c:v>
                </c:pt>
                <c:pt idx="244">
                  <c:v>36.349999999999994</c:v>
                </c:pt>
                <c:pt idx="245">
                  <c:v>36.5</c:v>
                </c:pt>
                <c:pt idx="246">
                  <c:v>36.65</c:v>
                </c:pt>
                <c:pt idx="247">
                  <c:v>36.450000000000003</c:v>
                </c:pt>
                <c:pt idx="248">
                  <c:v>36.5</c:v>
                </c:pt>
                <c:pt idx="249">
                  <c:v>36.4</c:v>
                </c:pt>
                <c:pt idx="250">
                  <c:v>36.25</c:v>
                </c:pt>
                <c:pt idx="251">
                  <c:v>36.5</c:v>
                </c:pt>
                <c:pt idx="252">
                  <c:v>36.4</c:v>
                </c:pt>
                <c:pt idx="253">
                  <c:v>36.299999999999997</c:v>
                </c:pt>
                <c:pt idx="254">
                  <c:v>36.549999999999997</c:v>
                </c:pt>
                <c:pt idx="255">
                  <c:v>36.75</c:v>
                </c:pt>
                <c:pt idx="256">
                  <c:v>36.85</c:v>
                </c:pt>
                <c:pt idx="257">
                  <c:v>36.9</c:v>
                </c:pt>
                <c:pt idx="258">
                  <c:v>36.700000000000003</c:v>
                </c:pt>
                <c:pt idx="259">
                  <c:v>36.85</c:v>
                </c:pt>
                <c:pt idx="260">
                  <c:v>36.6</c:v>
                </c:pt>
                <c:pt idx="261">
                  <c:v>36.5</c:v>
                </c:pt>
                <c:pt idx="262">
                  <c:v>36.65</c:v>
                </c:pt>
                <c:pt idx="263">
                  <c:v>36.5</c:v>
                </c:pt>
                <c:pt idx="264">
                  <c:v>36.299999999999997</c:v>
                </c:pt>
                <c:pt idx="265">
                  <c:v>35.849999999999994</c:v>
                </c:pt>
                <c:pt idx="266">
                  <c:v>35.400000000000006</c:v>
                </c:pt>
                <c:pt idx="267">
                  <c:v>35.1</c:v>
                </c:pt>
                <c:pt idx="268">
                  <c:v>35.15</c:v>
                </c:pt>
                <c:pt idx="269">
                  <c:v>34.799999999999997</c:v>
                </c:pt>
                <c:pt idx="270">
                  <c:v>35.15</c:v>
                </c:pt>
                <c:pt idx="271">
                  <c:v>35.700000000000003</c:v>
                </c:pt>
                <c:pt idx="272">
                  <c:v>35.85</c:v>
                </c:pt>
                <c:pt idx="273">
                  <c:v>35.700000000000003</c:v>
                </c:pt>
                <c:pt idx="274">
                  <c:v>35.950000000000003</c:v>
                </c:pt>
                <c:pt idx="275">
                  <c:v>35.799999999999997</c:v>
                </c:pt>
                <c:pt idx="276">
                  <c:v>35.450000000000003</c:v>
                </c:pt>
                <c:pt idx="277">
                  <c:v>35.450000000000003</c:v>
                </c:pt>
                <c:pt idx="278">
                  <c:v>35.450000000000003</c:v>
                </c:pt>
                <c:pt idx="279">
                  <c:v>35.549999999999997</c:v>
                </c:pt>
                <c:pt idx="280">
                  <c:v>35.75</c:v>
                </c:pt>
                <c:pt idx="281">
                  <c:v>35.650000000000006</c:v>
                </c:pt>
                <c:pt idx="282">
                  <c:v>35.75</c:v>
                </c:pt>
                <c:pt idx="283">
                  <c:v>35.950000000000003</c:v>
                </c:pt>
                <c:pt idx="284">
                  <c:v>35.950000000000003</c:v>
                </c:pt>
                <c:pt idx="285">
                  <c:v>35.950000000000003</c:v>
                </c:pt>
                <c:pt idx="286">
                  <c:v>35.549999999999997</c:v>
                </c:pt>
                <c:pt idx="287">
                  <c:v>35.15</c:v>
                </c:pt>
                <c:pt idx="288">
                  <c:v>34.950000000000003</c:v>
                </c:pt>
                <c:pt idx="289">
                  <c:v>34.900000000000006</c:v>
                </c:pt>
                <c:pt idx="290">
                  <c:v>35.150000000000006</c:v>
                </c:pt>
                <c:pt idx="291">
                  <c:v>34.849999999999994</c:v>
                </c:pt>
                <c:pt idx="292">
                  <c:v>35.15</c:v>
                </c:pt>
                <c:pt idx="293">
                  <c:v>35.200000000000003</c:v>
                </c:pt>
                <c:pt idx="294">
                  <c:v>35.25</c:v>
                </c:pt>
                <c:pt idx="295">
                  <c:v>35.200000000000003</c:v>
                </c:pt>
                <c:pt idx="296">
                  <c:v>34.849999999999994</c:v>
                </c:pt>
                <c:pt idx="297">
                  <c:v>34.799999999999997</c:v>
                </c:pt>
                <c:pt idx="298">
                  <c:v>34.900000000000006</c:v>
                </c:pt>
                <c:pt idx="299">
                  <c:v>34.6</c:v>
                </c:pt>
                <c:pt idx="300">
                  <c:v>34.299999999999997</c:v>
                </c:pt>
                <c:pt idx="301">
                  <c:v>34.450000000000003</c:v>
                </c:pt>
                <c:pt idx="302">
                  <c:v>34.35</c:v>
                </c:pt>
                <c:pt idx="303">
                  <c:v>34.25</c:v>
                </c:pt>
                <c:pt idx="304">
                  <c:v>34.049999999999997</c:v>
                </c:pt>
                <c:pt idx="305">
                  <c:v>33.85</c:v>
                </c:pt>
                <c:pt idx="306">
                  <c:v>33.549999999999997</c:v>
                </c:pt>
                <c:pt idx="307">
                  <c:v>33.700000000000003</c:v>
                </c:pt>
                <c:pt idx="308">
                  <c:v>33.4</c:v>
                </c:pt>
                <c:pt idx="309">
                  <c:v>33.85</c:v>
                </c:pt>
                <c:pt idx="310">
                  <c:v>33.35</c:v>
                </c:pt>
                <c:pt idx="311">
                  <c:v>33.200000000000003</c:v>
                </c:pt>
                <c:pt idx="312">
                  <c:v>33.299999999999997</c:v>
                </c:pt>
                <c:pt idx="313">
                  <c:v>33.4</c:v>
                </c:pt>
                <c:pt idx="314">
                  <c:v>33.75</c:v>
                </c:pt>
                <c:pt idx="315">
                  <c:v>33.5</c:v>
                </c:pt>
                <c:pt idx="316">
                  <c:v>33.700000000000003</c:v>
                </c:pt>
                <c:pt idx="317">
                  <c:v>33.9</c:v>
                </c:pt>
                <c:pt idx="318">
                  <c:v>34.25</c:v>
                </c:pt>
                <c:pt idx="319">
                  <c:v>34.349999999999994</c:v>
                </c:pt>
                <c:pt idx="320">
                  <c:v>34.400000000000006</c:v>
                </c:pt>
                <c:pt idx="321">
                  <c:v>34.6</c:v>
                </c:pt>
                <c:pt idx="322">
                  <c:v>34.599999999999994</c:v>
                </c:pt>
                <c:pt idx="323">
                  <c:v>34.6</c:v>
                </c:pt>
                <c:pt idx="324">
                  <c:v>34.35</c:v>
                </c:pt>
                <c:pt idx="325">
                  <c:v>34.400000000000006</c:v>
                </c:pt>
                <c:pt idx="326">
                  <c:v>33.85</c:v>
                </c:pt>
                <c:pt idx="327">
                  <c:v>33.65</c:v>
                </c:pt>
                <c:pt idx="328">
                  <c:v>33.15</c:v>
                </c:pt>
                <c:pt idx="329">
                  <c:v>33.15</c:v>
                </c:pt>
                <c:pt idx="330">
                  <c:v>32.9</c:v>
                </c:pt>
                <c:pt idx="331">
                  <c:v>32.299999999999997</c:v>
                </c:pt>
                <c:pt idx="332">
                  <c:v>32.5</c:v>
                </c:pt>
                <c:pt idx="333">
                  <c:v>32.799999999999997</c:v>
                </c:pt>
                <c:pt idx="334">
                  <c:v>32.6</c:v>
                </c:pt>
                <c:pt idx="335">
                  <c:v>32.450000000000003</c:v>
                </c:pt>
                <c:pt idx="336">
                  <c:v>32.450000000000003</c:v>
                </c:pt>
                <c:pt idx="337">
                  <c:v>32.299999999999997</c:v>
                </c:pt>
                <c:pt idx="338">
                  <c:v>32.35</c:v>
                </c:pt>
                <c:pt idx="339">
                  <c:v>32</c:v>
                </c:pt>
                <c:pt idx="340">
                  <c:v>31.6</c:v>
                </c:pt>
                <c:pt idx="341">
                  <c:v>31.6</c:v>
                </c:pt>
                <c:pt idx="342">
                  <c:v>31.6</c:v>
                </c:pt>
                <c:pt idx="343">
                  <c:v>31.75</c:v>
                </c:pt>
                <c:pt idx="344">
                  <c:v>31.4</c:v>
                </c:pt>
                <c:pt idx="345">
                  <c:v>31.55</c:v>
                </c:pt>
                <c:pt idx="346">
                  <c:v>31.700000000000003</c:v>
                </c:pt>
                <c:pt idx="347">
                  <c:v>31.5</c:v>
                </c:pt>
                <c:pt idx="348">
                  <c:v>31.45</c:v>
                </c:pt>
                <c:pt idx="349">
                  <c:v>31.75</c:v>
                </c:pt>
                <c:pt idx="350">
                  <c:v>31.5</c:v>
                </c:pt>
                <c:pt idx="351">
                  <c:v>31.450000000000003</c:v>
                </c:pt>
                <c:pt idx="352">
                  <c:v>31.65</c:v>
                </c:pt>
                <c:pt idx="353">
                  <c:v>31.75</c:v>
                </c:pt>
                <c:pt idx="354">
                  <c:v>32</c:v>
                </c:pt>
                <c:pt idx="355">
                  <c:v>31.6</c:v>
                </c:pt>
                <c:pt idx="356">
                  <c:v>31.55</c:v>
                </c:pt>
                <c:pt idx="357">
                  <c:v>31.5</c:v>
                </c:pt>
                <c:pt idx="358">
                  <c:v>31.599999999999998</c:v>
                </c:pt>
                <c:pt idx="359">
                  <c:v>31.75</c:v>
                </c:pt>
                <c:pt idx="360">
                  <c:v>31.9</c:v>
                </c:pt>
                <c:pt idx="361">
                  <c:v>31.9</c:v>
                </c:pt>
                <c:pt idx="362">
                  <c:v>31.85</c:v>
                </c:pt>
                <c:pt idx="363">
                  <c:v>31.65</c:v>
                </c:pt>
                <c:pt idx="364">
                  <c:v>31.45</c:v>
                </c:pt>
                <c:pt idx="365">
                  <c:v>30.95</c:v>
                </c:pt>
                <c:pt idx="366">
                  <c:v>30.799999999999997</c:v>
                </c:pt>
                <c:pt idx="367">
                  <c:v>31.25</c:v>
                </c:pt>
                <c:pt idx="368">
                  <c:v>31.45</c:v>
                </c:pt>
                <c:pt idx="369">
                  <c:v>31.2</c:v>
                </c:pt>
                <c:pt idx="370">
                  <c:v>31.200000000000003</c:v>
                </c:pt>
                <c:pt idx="371">
                  <c:v>31.05</c:v>
                </c:pt>
                <c:pt idx="372">
                  <c:v>31.1</c:v>
                </c:pt>
                <c:pt idx="373">
                  <c:v>31.65</c:v>
                </c:pt>
                <c:pt idx="374">
                  <c:v>31.8</c:v>
                </c:pt>
                <c:pt idx="375">
                  <c:v>31.75</c:v>
                </c:pt>
                <c:pt idx="376">
                  <c:v>31.9</c:v>
                </c:pt>
                <c:pt idx="377">
                  <c:v>32</c:v>
                </c:pt>
                <c:pt idx="378">
                  <c:v>32.049999999999997</c:v>
                </c:pt>
                <c:pt idx="379">
                  <c:v>31.85</c:v>
                </c:pt>
                <c:pt idx="380">
                  <c:v>31.75</c:v>
                </c:pt>
                <c:pt idx="381">
                  <c:v>31.65</c:v>
                </c:pt>
                <c:pt idx="382">
                  <c:v>31.650000000000002</c:v>
                </c:pt>
                <c:pt idx="383">
                  <c:v>31.75</c:v>
                </c:pt>
                <c:pt idx="384">
                  <c:v>31.6</c:v>
                </c:pt>
                <c:pt idx="385">
                  <c:v>31.2</c:v>
                </c:pt>
                <c:pt idx="386">
                  <c:v>31.200000000000003</c:v>
                </c:pt>
                <c:pt idx="387">
                  <c:v>31.200000000000003</c:v>
                </c:pt>
                <c:pt idx="388">
                  <c:v>31.4</c:v>
                </c:pt>
                <c:pt idx="389">
                  <c:v>31.4</c:v>
                </c:pt>
                <c:pt idx="390">
                  <c:v>31.15</c:v>
                </c:pt>
                <c:pt idx="391">
                  <c:v>30.95</c:v>
                </c:pt>
                <c:pt idx="392">
                  <c:v>30.700000000000003</c:v>
                </c:pt>
                <c:pt idx="393">
                  <c:v>30</c:v>
                </c:pt>
                <c:pt idx="394">
                  <c:v>30.4</c:v>
                </c:pt>
                <c:pt idx="395">
                  <c:v>30.4</c:v>
                </c:pt>
                <c:pt idx="396">
                  <c:v>30.299999999999997</c:v>
                </c:pt>
                <c:pt idx="397">
                  <c:v>30.35</c:v>
                </c:pt>
                <c:pt idx="398">
                  <c:v>30.35</c:v>
                </c:pt>
                <c:pt idx="399">
                  <c:v>30.25</c:v>
                </c:pt>
                <c:pt idx="400">
                  <c:v>30.4</c:v>
                </c:pt>
                <c:pt idx="401">
                  <c:v>29.95</c:v>
                </c:pt>
                <c:pt idx="402">
                  <c:v>30.15</c:v>
                </c:pt>
                <c:pt idx="403">
                  <c:v>30.4</c:v>
                </c:pt>
                <c:pt idx="404">
                  <c:v>30.6</c:v>
                </c:pt>
                <c:pt idx="405">
                  <c:v>30.9</c:v>
                </c:pt>
                <c:pt idx="406">
                  <c:v>30.95</c:v>
                </c:pt>
                <c:pt idx="407">
                  <c:v>31.25</c:v>
                </c:pt>
                <c:pt idx="408">
                  <c:v>31.299999999999997</c:v>
                </c:pt>
                <c:pt idx="409">
                  <c:v>31.05</c:v>
                </c:pt>
                <c:pt idx="410">
                  <c:v>31</c:v>
                </c:pt>
                <c:pt idx="411">
                  <c:v>30.95</c:v>
                </c:pt>
                <c:pt idx="412">
                  <c:v>30.9</c:v>
                </c:pt>
                <c:pt idx="413">
                  <c:v>31.35</c:v>
                </c:pt>
                <c:pt idx="414">
                  <c:v>31.15</c:v>
                </c:pt>
                <c:pt idx="415">
                  <c:v>31.1</c:v>
                </c:pt>
                <c:pt idx="416">
                  <c:v>31</c:v>
                </c:pt>
                <c:pt idx="417">
                  <c:v>30.950000000000003</c:v>
                </c:pt>
                <c:pt idx="418">
                  <c:v>31.5</c:v>
                </c:pt>
                <c:pt idx="419">
                  <c:v>31.4</c:v>
                </c:pt>
                <c:pt idx="420">
                  <c:v>31.6</c:v>
                </c:pt>
                <c:pt idx="421">
                  <c:v>31.6</c:v>
                </c:pt>
                <c:pt idx="422">
                  <c:v>31.8</c:v>
                </c:pt>
                <c:pt idx="423">
                  <c:v>31.6</c:v>
                </c:pt>
                <c:pt idx="424">
                  <c:v>31.3</c:v>
                </c:pt>
                <c:pt idx="425">
                  <c:v>31.2</c:v>
                </c:pt>
                <c:pt idx="426">
                  <c:v>31.1</c:v>
                </c:pt>
                <c:pt idx="427">
                  <c:v>30.9</c:v>
                </c:pt>
                <c:pt idx="428">
                  <c:v>31</c:v>
                </c:pt>
                <c:pt idx="429">
                  <c:v>31.2</c:v>
                </c:pt>
                <c:pt idx="430">
                  <c:v>31.4</c:v>
                </c:pt>
                <c:pt idx="431">
                  <c:v>31.5</c:v>
                </c:pt>
                <c:pt idx="432">
                  <c:v>31.5</c:v>
                </c:pt>
                <c:pt idx="433">
                  <c:v>31.5</c:v>
                </c:pt>
                <c:pt idx="434">
                  <c:v>31.8</c:v>
                </c:pt>
                <c:pt idx="435">
                  <c:v>31.1</c:v>
                </c:pt>
                <c:pt idx="436">
                  <c:v>31.4</c:v>
                </c:pt>
                <c:pt idx="437">
                  <c:v>31.4</c:v>
                </c:pt>
                <c:pt idx="438">
                  <c:v>31.3</c:v>
                </c:pt>
                <c:pt idx="439">
                  <c:v>31.6</c:v>
                </c:pt>
                <c:pt idx="440">
                  <c:v>31.8</c:v>
                </c:pt>
                <c:pt idx="441">
                  <c:v>32</c:v>
                </c:pt>
                <c:pt idx="442">
                  <c:v>32</c:v>
                </c:pt>
                <c:pt idx="443">
                  <c:v>31.4</c:v>
                </c:pt>
                <c:pt idx="444">
                  <c:v>31.4</c:v>
                </c:pt>
                <c:pt idx="445">
                  <c:v>31.4</c:v>
                </c:pt>
                <c:pt idx="446">
                  <c:v>31.4</c:v>
                </c:pt>
                <c:pt idx="447">
                  <c:v>31.6</c:v>
                </c:pt>
                <c:pt idx="448">
                  <c:v>31</c:v>
                </c:pt>
                <c:pt idx="449">
                  <c:v>31.1</c:v>
                </c:pt>
                <c:pt idx="450">
                  <c:v>31.2</c:v>
                </c:pt>
                <c:pt idx="451">
                  <c:v>31.2</c:v>
                </c:pt>
                <c:pt idx="452">
                  <c:v>30.8</c:v>
                </c:pt>
                <c:pt idx="453">
                  <c:v>31</c:v>
                </c:pt>
                <c:pt idx="454">
                  <c:v>31.2</c:v>
                </c:pt>
                <c:pt idx="455">
                  <c:v>31.2</c:v>
                </c:pt>
                <c:pt idx="456">
                  <c:v>31.1</c:v>
                </c:pt>
                <c:pt idx="457">
                  <c:v>31</c:v>
                </c:pt>
                <c:pt idx="458">
                  <c:v>31.2</c:v>
                </c:pt>
                <c:pt idx="459">
                  <c:v>30.8</c:v>
                </c:pt>
                <c:pt idx="460">
                  <c:v>30.7</c:v>
                </c:pt>
                <c:pt idx="461">
                  <c:v>30.5</c:v>
                </c:pt>
                <c:pt idx="462">
                  <c:v>30.7</c:v>
                </c:pt>
                <c:pt idx="463">
                  <c:v>30.7</c:v>
                </c:pt>
                <c:pt idx="464">
                  <c:v>30.6</c:v>
                </c:pt>
                <c:pt idx="465">
                  <c:v>30.4</c:v>
                </c:pt>
                <c:pt idx="466">
                  <c:v>30.5</c:v>
                </c:pt>
                <c:pt idx="467">
                  <c:v>30.4</c:v>
                </c:pt>
                <c:pt idx="468">
                  <c:v>30.6</c:v>
                </c:pt>
                <c:pt idx="469">
                  <c:v>30.6</c:v>
                </c:pt>
                <c:pt idx="470">
                  <c:v>30.4</c:v>
                </c:pt>
                <c:pt idx="471">
                  <c:v>30.2</c:v>
                </c:pt>
                <c:pt idx="472">
                  <c:v>30</c:v>
                </c:pt>
                <c:pt idx="473">
                  <c:v>29.8</c:v>
                </c:pt>
                <c:pt idx="474">
                  <c:v>29.5</c:v>
                </c:pt>
                <c:pt idx="475">
                  <c:v>29.4</c:v>
                </c:pt>
                <c:pt idx="476">
                  <c:v>29.5</c:v>
                </c:pt>
                <c:pt idx="477">
                  <c:v>29</c:v>
                </c:pt>
                <c:pt idx="478">
                  <c:v>29.1</c:v>
                </c:pt>
                <c:pt idx="479">
                  <c:v>29.1</c:v>
                </c:pt>
                <c:pt idx="480">
                  <c:v>29.1</c:v>
                </c:pt>
                <c:pt idx="481">
                  <c:v>29.3</c:v>
                </c:pt>
                <c:pt idx="482">
                  <c:v>28.8</c:v>
                </c:pt>
                <c:pt idx="483">
                  <c:v>28.9</c:v>
                </c:pt>
                <c:pt idx="484">
                  <c:v>28.8</c:v>
                </c:pt>
                <c:pt idx="485">
                  <c:v>28.6</c:v>
                </c:pt>
                <c:pt idx="486">
                  <c:v>29</c:v>
                </c:pt>
                <c:pt idx="487">
                  <c:v>29.1</c:v>
                </c:pt>
                <c:pt idx="488">
                  <c:v>28.5</c:v>
                </c:pt>
                <c:pt idx="489">
                  <c:v>28.2</c:v>
                </c:pt>
                <c:pt idx="490">
                  <c:v>28.3</c:v>
                </c:pt>
                <c:pt idx="491">
                  <c:v>28.4</c:v>
                </c:pt>
                <c:pt idx="492">
                  <c:v>28.2</c:v>
                </c:pt>
                <c:pt idx="493">
                  <c:v>28.5</c:v>
                </c:pt>
                <c:pt idx="494">
                  <c:v>29.1</c:v>
                </c:pt>
                <c:pt idx="495">
                  <c:v>29.6</c:v>
                </c:pt>
                <c:pt idx="496">
                  <c:v>29.4</c:v>
                </c:pt>
                <c:pt idx="497">
                  <c:v>29.4</c:v>
                </c:pt>
                <c:pt idx="498">
                  <c:v>29.5</c:v>
                </c:pt>
                <c:pt idx="499">
                  <c:v>29.2</c:v>
                </c:pt>
                <c:pt idx="500">
                  <c:v>29.2</c:v>
                </c:pt>
                <c:pt idx="501">
                  <c:v>28.9</c:v>
                </c:pt>
                <c:pt idx="502">
                  <c:v>29.2</c:v>
                </c:pt>
                <c:pt idx="503">
                  <c:v>29.5</c:v>
                </c:pt>
                <c:pt idx="504">
                  <c:v>29.3</c:v>
                </c:pt>
                <c:pt idx="505">
                  <c:v>29.6</c:v>
                </c:pt>
                <c:pt idx="506">
                  <c:v>29.5</c:v>
                </c:pt>
                <c:pt idx="507">
                  <c:v>29.3</c:v>
                </c:pt>
                <c:pt idx="508">
                  <c:v>29.4</c:v>
                </c:pt>
                <c:pt idx="509">
                  <c:v>29.4</c:v>
                </c:pt>
                <c:pt idx="510">
                  <c:v>29.7</c:v>
                </c:pt>
                <c:pt idx="511">
                  <c:v>28.3</c:v>
                </c:pt>
                <c:pt idx="512">
                  <c:v>28.5</c:v>
                </c:pt>
                <c:pt idx="513">
                  <c:v>28.8</c:v>
                </c:pt>
                <c:pt idx="514">
                  <c:v>28.5</c:v>
                </c:pt>
              </c:numCache>
            </c:numRef>
          </c:yVal>
          <c:smooth val="1"/>
          <c:extLst xmlns:c16r2="http://schemas.microsoft.com/office/drawing/2015/06/chart">
            <c:ext xmlns:c16="http://schemas.microsoft.com/office/drawing/2014/chart" uri="{C3380CC4-5D6E-409C-BE32-E72D297353CC}">
              <c16:uniqueId val="{00000001-964B-4310-9744-B400E7ED2064}"/>
            </c:ext>
          </c:extLst>
        </c:ser>
        <c:dLbls>
          <c:showLegendKey val="0"/>
          <c:showVal val="0"/>
          <c:showCatName val="0"/>
          <c:showSerName val="0"/>
          <c:showPercent val="0"/>
          <c:showBubbleSize val="0"/>
        </c:dLbls>
        <c:axId val="527462400"/>
        <c:axId val="527464320"/>
      </c:scatterChart>
      <c:scatterChart>
        <c:scatterStyle val="smoothMarker"/>
        <c:varyColors val="0"/>
        <c:ser>
          <c:idx val="1"/>
          <c:order val="1"/>
          <c:tx>
            <c:strRef>
              <c:f>mol.sieves!$AK$13</c:f>
              <c:strCache>
                <c:ptCount val="1"/>
                <c:pt idx="0">
                  <c:v>Continuous temperature</c:v>
                </c:pt>
              </c:strCache>
            </c:strRef>
          </c:tx>
          <c:spPr>
            <a:ln w="22225"/>
          </c:spPr>
          <c:marker>
            <c:symbol val="square"/>
            <c:size val="5"/>
          </c:marker>
          <c:xVal>
            <c:numRef>
              <c:f>mol.sieves!$B$14:$B$711</c:f>
              <c:numCache>
                <c:formatCode>General</c:formatCode>
                <c:ptCount val="698"/>
                <c:pt idx="0">
                  <c:v>0</c:v>
                </c:pt>
                <c:pt idx="1">
                  <c:v>5</c:v>
                </c:pt>
                <c:pt idx="2">
                  <c:v>9</c:v>
                </c:pt>
                <c:pt idx="3">
                  <c:v>14</c:v>
                </c:pt>
                <c:pt idx="4">
                  <c:v>18</c:v>
                </c:pt>
                <c:pt idx="5">
                  <c:v>23</c:v>
                </c:pt>
                <c:pt idx="6">
                  <c:v>28</c:v>
                </c:pt>
                <c:pt idx="7">
                  <c:v>32</c:v>
                </c:pt>
                <c:pt idx="8">
                  <c:v>37</c:v>
                </c:pt>
                <c:pt idx="9">
                  <c:v>41.4444444444444</c:v>
                </c:pt>
                <c:pt idx="10">
                  <c:v>46.044444444444402</c:v>
                </c:pt>
                <c:pt idx="11">
                  <c:v>50.644444444444403</c:v>
                </c:pt>
                <c:pt idx="12">
                  <c:v>55.244444444444397</c:v>
                </c:pt>
                <c:pt idx="13">
                  <c:v>59.844444444444399</c:v>
                </c:pt>
                <c:pt idx="14">
                  <c:v>64.4444444444444</c:v>
                </c:pt>
                <c:pt idx="15">
                  <c:v>69.044444444444395</c:v>
                </c:pt>
                <c:pt idx="16">
                  <c:v>73.644444444444403</c:v>
                </c:pt>
                <c:pt idx="17">
                  <c:v>78.244444444444397</c:v>
                </c:pt>
                <c:pt idx="18">
                  <c:v>82.844444444444406</c:v>
                </c:pt>
                <c:pt idx="19">
                  <c:v>87.4444444444444</c:v>
                </c:pt>
                <c:pt idx="20">
                  <c:v>92.044444444444395</c:v>
                </c:pt>
                <c:pt idx="21">
                  <c:v>96.644444444444403</c:v>
                </c:pt>
                <c:pt idx="22">
                  <c:v>101.244444444444</c:v>
                </c:pt>
                <c:pt idx="23">
                  <c:v>105.84444444444399</c:v>
                </c:pt>
                <c:pt idx="24">
                  <c:v>110.444444444444</c:v>
                </c:pt>
                <c:pt idx="25">
                  <c:v>115.044444444444</c:v>
                </c:pt>
                <c:pt idx="26">
                  <c:v>119.64444444444401</c:v>
                </c:pt>
                <c:pt idx="27">
                  <c:v>124.244444444444</c:v>
                </c:pt>
                <c:pt idx="28">
                  <c:v>128.84444444444401</c:v>
                </c:pt>
                <c:pt idx="29">
                  <c:v>133.444444444444</c:v>
                </c:pt>
                <c:pt idx="30">
                  <c:v>138.044444444444</c:v>
                </c:pt>
                <c:pt idx="31">
                  <c:v>142.64444444444399</c:v>
                </c:pt>
                <c:pt idx="32">
                  <c:v>147.24444444444401</c:v>
                </c:pt>
                <c:pt idx="33">
                  <c:v>151.84444444444401</c:v>
                </c:pt>
                <c:pt idx="34">
                  <c:v>156.444444444444</c:v>
                </c:pt>
                <c:pt idx="35">
                  <c:v>161.044444444444</c:v>
                </c:pt>
                <c:pt idx="36">
                  <c:v>165.64444444444399</c:v>
                </c:pt>
                <c:pt idx="37">
                  <c:v>170.24444444444401</c:v>
                </c:pt>
                <c:pt idx="38">
                  <c:v>174.84444444444401</c:v>
                </c:pt>
                <c:pt idx="39">
                  <c:v>179.444444444444</c:v>
                </c:pt>
                <c:pt idx="40">
                  <c:v>184.044444444444</c:v>
                </c:pt>
                <c:pt idx="41">
                  <c:v>188.64444444444399</c:v>
                </c:pt>
                <c:pt idx="42">
                  <c:v>193.24444444444401</c:v>
                </c:pt>
                <c:pt idx="43">
                  <c:v>197.84444444444401</c:v>
                </c:pt>
                <c:pt idx="44">
                  <c:v>202.444444444444</c:v>
                </c:pt>
                <c:pt idx="45">
                  <c:v>207.044444444444</c:v>
                </c:pt>
                <c:pt idx="46">
                  <c:v>211.64444444444399</c:v>
                </c:pt>
                <c:pt idx="47">
                  <c:v>216.24444444444401</c:v>
                </c:pt>
                <c:pt idx="48">
                  <c:v>220.84444444444401</c:v>
                </c:pt>
                <c:pt idx="49">
                  <c:v>225.444444444444</c:v>
                </c:pt>
                <c:pt idx="50">
                  <c:v>230.044444444444</c:v>
                </c:pt>
                <c:pt idx="51">
                  <c:v>234.64444444444399</c:v>
                </c:pt>
                <c:pt idx="52">
                  <c:v>239.24444444444401</c:v>
                </c:pt>
                <c:pt idx="53">
                  <c:v>243.84444444444401</c:v>
                </c:pt>
                <c:pt idx="54">
                  <c:v>248.444444444444</c:v>
                </c:pt>
                <c:pt idx="55">
                  <c:v>253.044444444444</c:v>
                </c:pt>
                <c:pt idx="56">
                  <c:v>257.64444444444399</c:v>
                </c:pt>
                <c:pt idx="57">
                  <c:v>262.24444444444401</c:v>
                </c:pt>
                <c:pt idx="58">
                  <c:v>266.84444444444398</c:v>
                </c:pt>
                <c:pt idx="59">
                  <c:v>271.444444444444</c:v>
                </c:pt>
                <c:pt idx="60">
                  <c:v>276.04444444444403</c:v>
                </c:pt>
                <c:pt idx="61">
                  <c:v>280.64444444444399</c:v>
                </c:pt>
                <c:pt idx="62">
                  <c:v>285.24444444444401</c:v>
                </c:pt>
                <c:pt idx="63">
                  <c:v>289.84444444444398</c:v>
                </c:pt>
                <c:pt idx="64">
                  <c:v>294.444444444444</c:v>
                </c:pt>
                <c:pt idx="65">
                  <c:v>299.04444444444403</c:v>
                </c:pt>
                <c:pt idx="66">
                  <c:v>303.64444444444399</c:v>
                </c:pt>
                <c:pt idx="67">
                  <c:v>308.24444444444401</c:v>
                </c:pt>
                <c:pt idx="68">
                  <c:v>312.84444444444398</c:v>
                </c:pt>
                <c:pt idx="69">
                  <c:v>317.444444444444</c:v>
                </c:pt>
                <c:pt idx="70">
                  <c:v>322.04444444444403</c:v>
                </c:pt>
                <c:pt idx="71">
                  <c:v>326.64444444444399</c:v>
                </c:pt>
                <c:pt idx="72">
                  <c:v>331.24444444444401</c:v>
                </c:pt>
                <c:pt idx="73">
                  <c:v>335.84444444444398</c:v>
                </c:pt>
                <c:pt idx="74">
                  <c:v>340.444444444444</c:v>
                </c:pt>
                <c:pt idx="75">
                  <c:v>345.04444444444403</c:v>
                </c:pt>
                <c:pt idx="76">
                  <c:v>349.64444444444399</c:v>
                </c:pt>
                <c:pt idx="77">
                  <c:v>354.24444444444401</c:v>
                </c:pt>
                <c:pt idx="78">
                  <c:v>358.84444444444398</c:v>
                </c:pt>
                <c:pt idx="79">
                  <c:v>363.444444444444</c:v>
                </c:pt>
                <c:pt idx="80">
                  <c:v>368.04444444444403</c:v>
                </c:pt>
                <c:pt idx="81">
                  <c:v>372.64444444444399</c:v>
                </c:pt>
                <c:pt idx="82">
                  <c:v>377.24444444444401</c:v>
                </c:pt>
                <c:pt idx="83">
                  <c:v>381.84444444444398</c:v>
                </c:pt>
                <c:pt idx="84">
                  <c:v>386.444444444444</c:v>
                </c:pt>
                <c:pt idx="85">
                  <c:v>391.04444444444403</c:v>
                </c:pt>
                <c:pt idx="86">
                  <c:v>395.64444444444399</c:v>
                </c:pt>
                <c:pt idx="87">
                  <c:v>400.24444444444401</c:v>
                </c:pt>
                <c:pt idx="88">
                  <c:v>404.84444444444398</c:v>
                </c:pt>
                <c:pt idx="89">
                  <c:v>409.444444444444</c:v>
                </c:pt>
                <c:pt idx="90">
                  <c:v>414.04444444444403</c:v>
                </c:pt>
                <c:pt idx="91">
                  <c:v>418.64444444444399</c:v>
                </c:pt>
                <c:pt idx="92">
                  <c:v>423.24444444444401</c:v>
                </c:pt>
                <c:pt idx="93">
                  <c:v>427.84444444444398</c:v>
                </c:pt>
                <c:pt idx="94">
                  <c:v>432.444444444444</c:v>
                </c:pt>
                <c:pt idx="95">
                  <c:v>437.04444444444403</c:v>
                </c:pt>
                <c:pt idx="96">
                  <c:v>441.64444444444399</c:v>
                </c:pt>
                <c:pt idx="97">
                  <c:v>446.24444444444401</c:v>
                </c:pt>
                <c:pt idx="98">
                  <c:v>450.84444444444398</c:v>
                </c:pt>
                <c:pt idx="99">
                  <c:v>455.444444444444</c:v>
                </c:pt>
                <c:pt idx="100">
                  <c:v>460.04444444444403</c:v>
                </c:pt>
                <c:pt idx="101">
                  <c:v>464.64444444444399</c:v>
                </c:pt>
                <c:pt idx="102">
                  <c:v>469.24444444444401</c:v>
                </c:pt>
                <c:pt idx="103">
                  <c:v>473.84444444444398</c:v>
                </c:pt>
                <c:pt idx="104">
                  <c:v>478.444444444444</c:v>
                </c:pt>
                <c:pt idx="105">
                  <c:v>483.04444444444403</c:v>
                </c:pt>
                <c:pt idx="106">
                  <c:v>487.64444444444399</c:v>
                </c:pt>
                <c:pt idx="107">
                  <c:v>492.24444444444401</c:v>
                </c:pt>
                <c:pt idx="108">
                  <c:v>496.84444444444398</c:v>
                </c:pt>
                <c:pt idx="109">
                  <c:v>501.444444444444</c:v>
                </c:pt>
                <c:pt idx="110">
                  <c:v>506.04444444444403</c:v>
                </c:pt>
                <c:pt idx="111">
                  <c:v>510.64444444444399</c:v>
                </c:pt>
                <c:pt idx="112">
                  <c:v>515.24444444444498</c:v>
                </c:pt>
                <c:pt idx="113">
                  <c:v>519.84444444444398</c:v>
                </c:pt>
                <c:pt idx="114">
                  <c:v>524.444444444444</c:v>
                </c:pt>
                <c:pt idx="115">
                  <c:v>529.04444444444403</c:v>
                </c:pt>
                <c:pt idx="116">
                  <c:v>533.64444444444496</c:v>
                </c:pt>
                <c:pt idx="117">
                  <c:v>538.24444444444498</c:v>
                </c:pt>
                <c:pt idx="118">
                  <c:v>542.84444444444398</c:v>
                </c:pt>
                <c:pt idx="119">
                  <c:v>547.444444444444</c:v>
                </c:pt>
                <c:pt idx="120">
                  <c:v>552.04444444444403</c:v>
                </c:pt>
                <c:pt idx="121">
                  <c:v>556.64444444444496</c:v>
                </c:pt>
                <c:pt idx="122">
                  <c:v>561.24444444444498</c:v>
                </c:pt>
                <c:pt idx="123">
                  <c:v>565.84444444444398</c:v>
                </c:pt>
                <c:pt idx="124">
                  <c:v>570.444444444444</c:v>
                </c:pt>
                <c:pt idx="125">
                  <c:v>575.04444444444403</c:v>
                </c:pt>
                <c:pt idx="126">
                  <c:v>579.64444444444496</c:v>
                </c:pt>
                <c:pt idx="127">
                  <c:v>584.24444444444498</c:v>
                </c:pt>
                <c:pt idx="128">
                  <c:v>588.84444444444398</c:v>
                </c:pt>
                <c:pt idx="129">
                  <c:v>593.444444444444</c:v>
                </c:pt>
                <c:pt idx="130">
                  <c:v>598.04444444444403</c:v>
                </c:pt>
                <c:pt idx="131">
                  <c:v>602.64444444444496</c:v>
                </c:pt>
                <c:pt idx="132">
                  <c:v>607.24444444444498</c:v>
                </c:pt>
                <c:pt idx="133">
                  <c:v>611.84444444444398</c:v>
                </c:pt>
                <c:pt idx="134">
                  <c:v>616.444444444444</c:v>
                </c:pt>
                <c:pt idx="135">
                  <c:v>621.04444444444403</c:v>
                </c:pt>
                <c:pt idx="136">
                  <c:v>625.64444444444496</c:v>
                </c:pt>
                <c:pt idx="137">
                  <c:v>630.24444444444498</c:v>
                </c:pt>
                <c:pt idx="138">
                  <c:v>634.84444444444398</c:v>
                </c:pt>
                <c:pt idx="139">
                  <c:v>639.444444444444</c:v>
                </c:pt>
                <c:pt idx="140">
                  <c:v>644.04444444444403</c:v>
                </c:pt>
                <c:pt idx="141">
                  <c:v>648.64444444444496</c:v>
                </c:pt>
                <c:pt idx="142">
                  <c:v>653.24444444444498</c:v>
                </c:pt>
                <c:pt idx="143">
                  <c:v>657.84444444444398</c:v>
                </c:pt>
                <c:pt idx="144">
                  <c:v>662.444444444444</c:v>
                </c:pt>
                <c:pt idx="145">
                  <c:v>667.04444444444403</c:v>
                </c:pt>
                <c:pt idx="146">
                  <c:v>671.64444444444496</c:v>
                </c:pt>
                <c:pt idx="147">
                  <c:v>676.24444444444498</c:v>
                </c:pt>
                <c:pt idx="148">
                  <c:v>680.84444444444398</c:v>
                </c:pt>
                <c:pt idx="149">
                  <c:v>685.444444444444</c:v>
                </c:pt>
                <c:pt idx="150">
                  <c:v>690.04444444444403</c:v>
                </c:pt>
                <c:pt idx="151">
                  <c:v>694.64444444444496</c:v>
                </c:pt>
                <c:pt idx="152">
                  <c:v>699.24444444444498</c:v>
                </c:pt>
                <c:pt idx="153">
                  <c:v>703.84444444444398</c:v>
                </c:pt>
                <c:pt idx="154">
                  <c:v>708.444444444444</c:v>
                </c:pt>
                <c:pt idx="155">
                  <c:v>713.04444444444403</c:v>
                </c:pt>
                <c:pt idx="156">
                  <c:v>717.64444444444496</c:v>
                </c:pt>
                <c:pt idx="157">
                  <c:v>722.24444444444498</c:v>
                </c:pt>
                <c:pt idx="158">
                  <c:v>726.84444444444398</c:v>
                </c:pt>
                <c:pt idx="159">
                  <c:v>731.444444444444</c:v>
                </c:pt>
                <c:pt idx="160">
                  <c:v>736.04444444444403</c:v>
                </c:pt>
                <c:pt idx="161">
                  <c:v>740.64444444444496</c:v>
                </c:pt>
                <c:pt idx="162">
                  <c:v>745.24444444444498</c:v>
                </c:pt>
                <c:pt idx="163">
                  <c:v>749.84444444444398</c:v>
                </c:pt>
                <c:pt idx="164">
                  <c:v>754.444444444444</c:v>
                </c:pt>
                <c:pt idx="165">
                  <c:v>759.04444444444403</c:v>
                </c:pt>
                <c:pt idx="166">
                  <c:v>763.64444444444496</c:v>
                </c:pt>
                <c:pt idx="167">
                  <c:v>768.24444444444498</c:v>
                </c:pt>
                <c:pt idx="168">
                  <c:v>772.84444444444398</c:v>
                </c:pt>
                <c:pt idx="169">
                  <c:v>777.444444444444</c:v>
                </c:pt>
                <c:pt idx="170">
                  <c:v>782.04444444444403</c:v>
                </c:pt>
                <c:pt idx="171">
                  <c:v>786.64444444444496</c:v>
                </c:pt>
                <c:pt idx="172">
                  <c:v>791.24444444444498</c:v>
                </c:pt>
                <c:pt idx="173">
                  <c:v>795.84444444444398</c:v>
                </c:pt>
                <c:pt idx="174">
                  <c:v>800.444444444444</c:v>
                </c:pt>
                <c:pt idx="175">
                  <c:v>805.04444444444403</c:v>
                </c:pt>
                <c:pt idx="176">
                  <c:v>809.64444444444496</c:v>
                </c:pt>
                <c:pt idx="177">
                  <c:v>814.24444444444498</c:v>
                </c:pt>
                <c:pt idx="178">
                  <c:v>818.84444444444398</c:v>
                </c:pt>
                <c:pt idx="179">
                  <c:v>823.444444444444</c:v>
                </c:pt>
                <c:pt idx="180">
                  <c:v>828.04444444444403</c:v>
                </c:pt>
                <c:pt idx="181">
                  <c:v>832.64444444444496</c:v>
                </c:pt>
                <c:pt idx="182">
                  <c:v>837.24444444444498</c:v>
                </c:pt>
                <c:pt idx="183">
                  <c:v>841.84444444444398</c:v>
                </c:pt>
                <c:pt idx="184">
                  <c:v>846.444444444444</c:v>
                </c:pt>
                <c:pt idx="185">
                  <c:v>851.04444444444403</c:v>
                </c:pt>
                <c:pt idx="186">
                  <c:v>855.64444444444496</c:v>
                </c:pt>
                <c:pt idx="187">
                  <c:v>860.24444444444498</c:v>
                </c:pt>
                <c:pt idx="188">
                  <c:v>864.84444444444398</c:v>
                </c:pt>
                <c:pt idx="189">
                  <c:v>869.444444444444</c:v>
                </c:pt>
                <c:pt idx="190">
                  <c:v>874.04444444444403</c:v>
                </c:pt>
                <c:pt idx="191">
                  <c:v>878.64444444444496</c:v>
                </c:pt>
                <c:pt idx="192">
                  <c:v>883.24444444444498</c:v>
                </c:pt>
                <c:pt idx="193">
                  <c:v>887.84444444444398</c:v>
                </c:pt>
                <c:pt idx="194">
                  <c:v>892.444444444444</c:v>
                </c:pt>
                <c:pt idx="195">
                  <c:v>897.04444444444403</c:v>
                </c:pt>
                <c:pt idx="196">
                  <c:v>901.64444444444496</c:v>
                </c:pt>
                <c:pt idx="197">
                  <c:v>906.24444444444498</c:v>
                </c:pt>
                <c:pt idx="198">
                  <c:v>910.84444444444398</c:v>
                </c:pt>
                <c:pt idx="199">
                  <c:v>915.444444444444</c:v>
                </c:pt>
                <c:pt idx="200">
                  <c:v>920.04444444444403</c:v>
                </c:pt>
                <c:pt idx="201">
                  <c:v>924.64444444444496</c:v>
                </c:pt>
                <c:pt idx="202">
                  <c:v>929.24444444444498</c:v>
                </c:pt>
                <c:pt idx="203">
                  <c:v>933.84444444444398</c:v>
                </c:pt>
                <c:pt idx="204">
                  <c:v>938.444444444444</c:v>
                </c:pt>
                <c:pt idx="205">
                  <c:v>943.04444444444403</c:v>
                </c:pt>
                <c:pt idx="206">
                  <c:v>947.64444444444496</c:v>
                </c:pt>
                <c:pt idx="207">
                  <c:v>952.24444444444498</c:v>
                </c:pt>
                <c:pt idx="208">
                  <c:v>956.84444444444398</c:v>
                </c:pt>
                <c:pt idx="209">
                  <c:v>961.444444444444</c:v>
                </c:pt>
                <c:pt idx="210">
                  <c:v>966.04444444444403</c:v>
                </c:pt>
                <c:pt idx="211">
                  <c:v>970.64444444444496</c:v>
                </c:pt>
                <c:pt idx="212">
                  <c:v>975.24444444444498</c:v>
                </c:pt>
                <c:pt idx="213">
                  <c:v>979.84444444444398</c:v>
                </c:pt>
                <c:pt idx="214">
                  <c:v>984.444444444444</c:v>
                </c:pt>
                <c:pt idx="215">
                  <c:v>989.04444444444403</c:v>
                </c:pt>
                <c:pt idx="216">
                  <c:v>993.64444444444496</c:v>
                </c:pt>
                <c:pt idx="217">
                  <c:v>998.24444444444498</c:v>
                </c:pt>
                <c:pt idx="218">
                  <c:v>1002.84444444444</c:v>
                </c:pt>
                <c:pt idx="219">
                  <c:v>1007.44444444444</c:v>
                </c:pt>
                <c:pt idx="220">
                  <c:v>1012.04444444444</c:v>
                </c:pt>
                <c:pt idx="221">
                  <c:v>1016.64444444444</c:v>
                </c:pt>
                <c:pt idx="222">
                  <c:v>1021.24444444444</c:v>
                </c:pt>
                <c:pt idx="223">
                  <c:v>1025.8444444444399</c:v>
                </c:pt>
                <c:pt idx="224">
                  <c:v>1030.44444444444</c:v>
                </c:pt>
                <c:pt idx="225">
                  <c:v>1035.0444444444399</c:v>
                </c:pt>
                <c:pt idx="226">
                  <c:v>1039.6444444444401</c:v>
                </c:pt>
                <c:pt idx="227">
                  <c:v>1044.24444444444</c:v>
                </c:pt>
                <c:pt idx="228">
                  <c:v>1048.8444444444399</c:v>
                </c:pt>
                <c:pt idx="229">
                  <c:v>1053.44444444444</c:v>
                </c:pt>
                <c:pt idx="230">
                  <c:v>1058.0444444444399</c:v>
                </c:pt>
                <c:pt idx="231">
                  <c:v>1062.6444444444401</c:v>
                </c:pt>
                <c:pt idx="232">
                  <c:v>1067.24444444444</c:v>
                </c:pt>
                <c:pt idx="233">
                  <c:v>1071.8444444444399</c:v>
                </c:pt>
                <c:pt idx="234">
                  <c:v>1076.44444444444</c:v>
                </c:pt>
                <c:pt idx="235">
                  <c:v>1081.0444444444399</c:v>
                </c:pt>
                <c:pt idx="236">
                  <c:v>1085.6444444444401</c:v>
                </c:pt>
                <c:pt idx="237">
                  <c:v>1090.24444444444</c:v>
                </c:pt>
                <c:pt idx="238">
                  <c:v>1094.8444444444399</c:v>
                </c:pt>
                <c:pt idx="239">
                  <c:v>1099.44444444444</c:v>
                </c:pt>
                <c:pt idx="240">
                  <c:v>1104.0444444444399</c:v>
                </c:pt>
                <c:pt idx="241">
                  <c:v>1108.6444444444401</c:v>
                </c:pt>
                <c:pt idx="242">
                  <c:v>1113.24444444444</c:v>
                </c:pt>
                <c:pt idx="243">
                  <c:v>1117.8444444444399</c:v>
                </c:pt>
                <c:pt idx="244">
                  <c:v>1122.44444444444</c:v>
                </c:pt>
                <c:pt idx="245">
                  <c:v>1127.0444444444399</c:v>
                </c:pt>
                <c:pt idx="246">
                  <c:v>1131.6444444444401</c:v>
                </c:pt>
                <c:pt idx="247">
                  <c:v>1136.24444444444</c:v>
                </c:pt>
                <c:pt idx="248">
                  <c:v>1140.8444444444399</c:v>
                </c:pt>
                <c:pt idx="249">
                  <c:v>1145.44444444444</c:v>
                </c:pt>
                <c:pt idx="250">
                  <c:v>1150.0444444444399</c:v>
                </c:pt>
                <c:pt idx="251">
                  <c:v>1154.6444444444401</c:v>
                </c:pt>
                <c:pt idx="252">
                  <c:v>1159.24444444444</c:v>
                </c:pt>
                <c:pt idx="253">
                  <c:v>1163.8444444444399</c:v>
                </c:pt>
                <c:pt idx="254">
                  <c:v>1168.44444444444</c:v>
                </c:pt>
                <c:pt idx="255">
                  <c:v>1173.0444444444399</c:v>
                </c:pt>
                <c:pt idx="256">
                  <c:v>1177.6444444444401</c:v>
                </c:pt>
                <c:pt idx="257">
                  <c:v>1182.24444444444</c:v>
                </c:pt>
                <c:pt idx="258">
                  <c:v>1186.8444444444399</c:v>
                </c:pt>
                <c:pt idx="259">
                  <c:v>1191.44444444444</c:v>
                </c:pt>
                <c:pt idx="260">
                  <c:v>1196.0444444444399</c:v>
                </c:pt>
                <c:pt idx="261">
                  <c:v>1200.6444444444401</c:v>
                </c:pt>
                <c:pt idx="262">
                  <c:v>1205.24444444444</c:v>
                </c:pt>
                <c:pt idx="263">
                  <c:v>1209.8444444444399</c:v>
                </c:pt>
                <c:pt idx="264">
                  <c:v>1214.44444444444</c:v>
                </c:pt>
                <c:pt idx="265">
                  <c:v>1219.0444444444399</c:v>
                </c:pt>
                <c:pt idx="266">
                  <c:v>1223.6444444444401</c:v>
                </c:pt>
                <c:pt idx="267">
                  <c:v>1228.24444444444</c:v>
                </c:pt>
                <c:pt idx="268">
                  <c:v>1232.8444444444399</c:v>
                </c:pt>
                <c:pt idx="269">
                  <c:v>1237.44444444444</c:v>
                </c:pt>
                <c:pt idx="270">
                  <c:v>1242.0444444444399</c:v>
                </c:pt>
                <c:pt idx="271">
                  <c:v>1246.6444444444401</c:v>
                </c:pt>
                <c:pt idx="272">
                  <c:v>1251.24444444444</c:v>
                </c:pt>
                <c:pt idx="273">
                  <c:v>1255.8444444444399</c:v>
                </c:pt>
                <c:pt idx="274">
                  <c:v>1260.44444444444</c:v>
                </c:pt>
                <c:pt idx="275">
                  <c:v>1265.0444444444399</c:v>
                </c:pt>
                <c:pt idx="276">
                  <c:v>1269.6444444444401</c:v>
                </c:pt>
                <c:pt idx="277">
                  <c:v>1274.24444444444</c:v>
                </c:pt>
                <c:pt idx="278">
                  <c:v>1278.8444444444399</c:v>
                </c:pt>
                <c:pt idx="279">
                  <c:v>1283.44444444444</c:v>
                </c:pt>
                <c:pt idx="280">
                  <c:v>1288.0444444444399</c:v>
                </c:pt>
                <c:pt idx="281">
                  <c:v>1292.6444444444401</c:v>
                </c:pt>
                <c:pt idx="282">
                  <c:v>1297.24444444444</c:v>
                </c:pt>
                <c:pt idx="283">
                  <c:v>1301.8444444444399</c:v>
                </c:pt>
                <c:pt idx="284">
                  <c:v>1306.44444444444</c:v>
                </c:pt>
                <c:pt idx="285">
                  <c:v>1311.0444444444399</c:v>
                </c:pt>
                <c:pt idx="286">
                  <c:v>1315.6444444444401</c:v>
                </c:pt>
                <c:pt idx="287">
                  <c:v>1320.24444444444</c:v>
                </c:pt>
                <c:pt idx="288">
                  <c:v>1324.8444444444399</c:v>
                </c:pt>
                <c:pt idx="289">
                  <c:v>1329.44444444444</c:v>
                </c:pt>
                <c:pt idx="290">
                  <c:v>1334.0444444444399</c:v>
                </c:pt>
                <c:pt idx="291">
                  <c:v>1338.6444444444401</c:v>
                </c:pt>
                <c:pt idx="292">
                  <c:v>1343.24444444444</c:v>
                </c:pt>
                <c:pt idx="293">
                  <c:v>1347.8444444444399</c:v>
                </c:pt>
                <c:pt idx="294">
                  <c:v>1352.44444444444</c:v>
                </c:pt>
                <c:pt idx="295">
                  <c:v>1357.0444444444399</c:v>
                </c:pt>
                <c:pt idx="296">
                  <c:v>1361.6444444444401</c:v>
                </c:pt>
                <c:pt idx="297">
                  <c:v>1366.24444444444</c:v>
                </c:pt>
                <c:pt idx="298">
                  <c:v>1370.8444444444399</c:v>
                </c:pt>
                <c:pt idx="299">
                  <c:v>1375.44444444444</c:v>
                </c:pt>
                <c:pt idx="300">
                  <c:v>1380.0444444444399</c:v>
                </c:pt>
                <c:pt idx="301">
                  <c:v>1384.6444444444401</c:v>
                </c:pt>
                <c:pt idx="302">
                  <c:v>1389.24444444444</c:v>
                </c:pt>
                <c:pt idx="303">
                  <c:v>1393.8444444444399</c:v>
                </c:pt>
                <c:pt idx="304">
                  <c:v>1398.44444444444</c:v>
                </c:pt>
                <c:pt idx="305">
                  <c:v>1403.0444444444399</c:v>
                </c:pt>
                <c:pt idx="306">
                  <c:v>1407.6444444444401</c:v>
                </c:pt>
                <c:pt idx="307">
                  <c:v>1412.24444444444</c:v>
                </c:pt>
                <c:pt idx="308">
                  <c:v>1416.8444444444399</c:v>
                </c:pt>
                <c:pt idx="309">
                  <c:v>1421.44444444444</c:v>
                </c:pt>
                <c:pt idx="310">
                  <c:v>1426.0444444444399</c:v>
                </c:pt>
                <c:pt idx="311">
                  <c:v>1430.6444444444401</c:v>
                </c:pt>
                <c:pt idx="312">
                  <c:v>1435.24444444444</c:v>
                </c:pt>
                <c:pt idx="313">
                  <c:v>1439.8444444444399</c:v>
                </c:pt>
                <c:pt idx="314">
                  <c:v>1444.44444444444</c:v>
                </c:pt>
                <c:pt idx="315">
                  <c:v>1449.0444444444399</c:v>
                </c:pt>
                <c:pt idx="316">
                  <c:v>1453.6444444444401</c:v>
                </c:pt>
                <c:pt idx="317">
                  <c:v>1458.24444444444</c:v>
                </c:pt>
                <c:pt idx="318">
                  <c:v>1462.8444444444399</c:v>
                </c:pt>
                <c:pt idx="319">
                  <c:v>1467.44444444444</c:v>
                </c:pt>
                <c:pt idx="320">
                  <c:v>1472.0444444444399</c:v>
                </c:pt>
                <c:pt idx="321">
                  <c:v>1476.6444444444401</c:v>
                </c:pt>
                <c:pt idx="322">
                  <c:v>1481.24444444444</c:v>
                </c:pt>
                <c:pt idx="323">
                  <c:v>1485.8444444444399</c:v>
                </c:pt>
                <c:pt idx="324">
                  <c:v>1490.44444444444</c:v>
                </c:pt>
                <c:pt idx="325">
                  <c:v>1495.0444444444399</c:v>
                </c:pt>
                <c:pt idx="326">
                  <c:v>1499.6444444444401</c:v>
                </c:pt>
                <c:pt idx="327">
                  <c:v>1504.24444444444</c:v>
                </c:pt>
                <c:pt idx="328">
                  <c:v>1508.8444444444399</c:v>
                </c:pt>
                <c:pt idx="329">
                  <c:v>1513.44444444444</c:v>
                </c:pt>
                <c:pt idx="330">
                  <c:v>1518.0444444444399</c:v>
                </c:pt>
                <c:pt idx="331">
                  <c:v>1522.6444444444401</c:v>
                </c:pt>
                <c:pt idx="332">
                  <c:v>1527.24444444444</c:v>
                </c:pt>
                <c:pt idx="333">
                  <c:v>1531.8444444444399</c:v>
                </c:pt>
                <c:pt idx="334">
                  <c:v>1536.44444444444</c:v>
                </c:pt>
                <c:pt idx="335">
                  <c:v>1541.0444444444399</c:v>
                </c:pt>
                <c:pt idx="336">
                  <c:v>1545.6444444444401</c:v>
                </c:pt>
                <c:pt idx="337">
                  <c:v>1550.24444444444</c:v>
                </c:pt>
                <c:pt idx="338">
                  <c:v>1554.8444444444399</c:v>
                </c:pt>
                <c:pt idx="339">
                  <c:v>1559.44444444444</c:v>
                </c:pt>
                <c:pt idx="340">
                  <c:v>1564.0444444444399</c:v>
                </c:pt>
                <c:pt idx="341">
                  <c:v>1568.6444444444401</c:v>
                </c:pt>
                <c:pt idx="342">
                  <c:v>1573.24444444444</c:v>
                </c:pt>
                <c:pt idx="343">
                  <c:v>1577.8444444444399</c:v>
                </c:pt>
                <c:pt idx="344">
                  <c:v>1582.44444444444</c:v>
                </c:pt>
                <c:pt idx="345">
                  <c:v>1587.0444444444399</c:v>
                </c:pt>
                <c:pt idx="346">
                  <c:v>1591.6444444444401</c:v>
                </c:pt>
                <c:pt idx="347">
                  <c:v>1596.24444444444</c:v>
                </c:pt>
                <c:pt idx="348">
                  <c:v>1600.8444444444399</c:v>
                </c:pt>
                <c:pt idx="349">
                  <c:v>1605.44444444444</c:v>
                </c:pt>
                <c:pt idx="350">
                  <c:v>1610.0444444444399</c:v>
                </c:pt>
                <c:pt idx="351">
                  <c:v>1614.6444444444401</c:v>
                </c:pt>
                <c:pt idx="352">
                  <c:v>1619.24444444444</c:v>
                </c:pt>
                <c:pt idx="353">
                  <c:v>1623.8444444444399</c:v>
                </c:pt>
                <c:pt idx="354">
                  <c:v>1628.44444444444</c:v>
                </c:pt>
                <c:pt idx="355">
                  <c:v>1633.0444444444399</c:v>
                </c:pt>
                <c:pt idx="356">
                  <c:v>1637.6444444444401</c:v>
                </c:pt>
                <c:pt idx="357">
                  <c:v>1642.24444444444</c:v>
                </c:pt>
                <c:pt idx="358">
                  <c:v>1646.8444444444399</c:v>
                </c:pt>
                <c:pt idx="359">
                  <c:v>1651.44444444444</c:v>
                </c:pt>
                <c:pt idx="360">
                  <c:v>1656.0444444444399</c:v>
                </c:pt>
                <c:pt idx="361">
                  <c:v>1660.6444444444401</c:v>
                </c:pt>
                <c:pt idx="362">
                  <c:v>1665.24444444444</c:v>
                </c:pt>
                <c:pt idx="363">
                  <c:v>1669.8444444444399</c:v>
                </c:pt>
                <c:pt idx="364">
                  <c:v>1674.44444444444</c:v>
                </c:pt>
                <c:pt idx="365">
                  <c:v>1679.0444444444399</c:v>
                </c:pt>
                <c:pt idx="366">
                  <c:v>1683.6444444444401</c:v>
                </c:pt>
                <c:pt idx="367">
                  <c:v>1688.24444444444</c:v>
                </c:pt>
                <c:pt idx="368">
                  <c:v>1692.8444444444399</c:v>
                </c:pt>
                <c:pt idx="369">
                  <c:v>1697.44444444444</c:v>
                </c:pt>
                <c:pt idx="370">
                  <c:v>1702.0444444444399</c:v>
                </c:pt>
                <c:pt idx="371">
                  <c:v>1706.6444444444401</c:v>
                </c:pt>
                <c:pt idx="372">
                  <c:v>1711.24444444444</c:v>
                </c:pt>
                <c:pt idx="373">
                  <c:v>1715.8444444444399</c:v>
                </c:pt>
                <c:pt idx="374">
                  <c:v>1720.44444444444</c:v>
                </c:pt>
                <c:pt idx="375">
                  <c:v>1725.0444444444399</c:v>
                </c:pt>
                <c:pt idx="376">
                  <c:v>1729.6444444444401</c:v>
                </c:pt>
                <c:pt idx="377">
                  <c:v>1734.24444444444</c:v>
                </c:pt>
                <c:pt idx="378">
                  <c:v>1738.8444444444399</c:v>
                </c:pt>
                <c:pt idx="379">
                  <c:v>1743.44444444444</c:v>
                </c:pt>
                <c:pt idx="380">
                  <c:v>1748.0444444444399</c:v>
                </c:pt>
                <c:pt idx="381">
                  <c:v>1752.6444444444401</c:v>
                </c:pt>
                <c:pt idx="382">
                  <c:v>1757.24444444444</c:v>
                </c:pt>
                <c:pt idx="383">
                  <c:v>1761.8444444444399</c:v>
                </c:pt>
                <c:pt idx="384">
                  <c:v>1766.44444444444</c:v>
                </c:pt>
                <c:pt idx="385">
                  <c:v>1771.0444444444399</c:v>
                </c:pt>
                <c:pt idx="386">
                  <c:v>1775.6444444444401</c:v>
                </c:pt>
                <c:pt idx="387">
                  <c:v>1780.24444444444</c:v>
                </c:pt>
                <c:pt idx="388">
                  <c:v>1784.8444444444399</c:v>
                </c:pt>
                <c:pt idx="389">
                  <c:v>1789.44444444444</c:v>
                </c:pt>
                <c:pt idx="390">
                  <c:v>1794.0444444444399</c:v>
                </c:pt>
                <c:pt idx="391">
                  <c:v>1798.6444444444401</c:v>
                </c:pt>
                <c:pt idx="392">
                  <c:v>1803.24444444444</c:v>
                </c:pt>
                <c:pt idx="393">
                  <c:v>1807.8444444444399</c:v>
                </c:pt>
                <c:pt idx="394">
                  <c:v>1812.44444444444</c:v>
                </c:pt>
                <c:pt idx="395">
                  <c:v>1817.0444444444399</c:v>
                </c:pt>
                <c:pt idx="396">
                  <c:v>1821.6444444444401</c:v>
                </c:pt>
                <c:pt idx="397">
                  <c:v>1826.24444444444</c:v>
                </c:pt>
                <c:pt idx="398">
                  <c:v>1830.8444444444399</c:v>
                </c:pt>
                <c:pt idx="399">
                  <c:v>1835.44444444444</c:v>
                </c:pt>
                <c:pt idx="400">
                  <c:v>1840.0444444444399</c:v>
                </c:pt>
                <c:pt idx="401">
                  <c:v>1844.6444444444401</c:v>
                </c:pt>
                <c:pt idx="402">
                  <c:v>1849.24444444444</c:v>
                </c:pt>
                <c:pt idx="403">
                  <c:v>1853.8444444444399</c:v>
                </c:pt>
                <c:pt idx="404">
                  <c:v>1858.44444444444</c:v>
                </c:pt>
                <c:pt idx="405">
                  <c:v>1863.0444444444399</c:v>
                </c:pt>
                <c:pt idx="406">
                  <c:v>1867.6444444444401</c:v>
                </c:pt>
                <c:pt idx="407">
                  <c:v>1872.24444444444</c:v>
                </c:pt>
                <c:pt idx="408">
                  <c:v>1876.8444444444399</c:v>
                </c:pt>
                <c:pt idx="409">
                  <c:v>1881.44444444444</c:v>
                </c:pt>
                <c:pt idx="410">
                  <c:v>1886.0444444444399</c:v>
                </c:pt>
                <c:pt idx="411">
                  <c:v>1890.6444444444401</c:v>
                </c:pt>
                <c:pt idx="412">
                  <c:v>1895.24444444444</c:v>
                </c:pt>
                <c:pt idx="413">
                  <c:v>1899.8444444444399</c:v>
                </c:pt>
                <c:pt idx="414">
                  <c:v>1904.44444444444</c:v>
                </c:pt>
                <c:pt idx="415">
                  <c:v>1909.0444444444399</c:v>
                </c:pt>
                <c:pt idx="416">
                  <c:v>1913.6444444444401</c:v>
                </c:pt>
                <c:pt idx="417">
                  <c:v>1918.24444444444</c:v>
                </c:pt>
                <c:pt idx="418">
                  <c:v>1922.8444444444399</c:v>
                </c:pt>
                <c:pt idx="419">
                  <c:v>1927.44444444444</c:v>
                </c:pt>
                <c:pt idx="420">
                  <c:v>1932.0444444444399</c:v>
                </c:pt>
                <c:pt idx="421">
                  <c:v>1936.6444444444401</c:v>
                </c:pt>
                <c:pt idx="422">
                  <c:v>1941.24444444444</c:v>
                </c:pt>
                <c:pt idx="423">
                  <c:v>1945.8444444444399</c:v>
                </c:pt>
                <c:pt idx="424">
                  <c:v>1950.44444444444</c:v>
                </c:pt>
                <c:pt idx="425">
                  <c:v>1955.0444444444399</c:v>
                </c:pt>
                <c:pt idx="426">
                  <c:v>1959.6444444444401</c:v>
                </c:pt>
                <c:pt idx="427">
                  <c:v>1964.24444444444</c:v>
                </c:pt>
                <c:pt idx="428">
                  <c:v>1968.8444444444399</c:v>
                </c:pt>
                <c:pt idx="429">
                  <c:v>1973.44444444444</c:v>
                </c:pt>
                <c:pt idx="430">
                  <c:v>1978.0444444444399</c:v>
                </c:pt>
                <c:pt idx="431">
                  <c:v>1982.6444444444401</c:v>
                </c:pt>
                <c:pt idx="432">
                  <c:v>1987.24444444444</c:v>
                </c:pt>
                <c:pt idx="433">
                  <c:v>1991.8444444444399</c:v>
                </c:pt>
                <c:pt idx="434">
                  <c:v>1996.44444444444</c:v>
                </c:pt>
                <c:pt idx="435">
                  <c:v>2001.0444444444399</c:v>
                </c:pt>
                <c:pt idx="436">
                  <c:v>2005.6444444444401</c:v>
                </c:pt>
                <c:pt idx="437">
                  <c:v>2010.24444444444</c:v>
                </c:pt>
                <c:pt idx="438">
                  <c:v>2014.8444444444399</c:v>
                </c:pt>
                <c:pt idx="439">
                  <c:v>2019.44444444444</c:v>
                </c:pt>
                <c:pt idx="440">
                  <c:v>2024.0444444444399</c:v>
                </c:pt>
                <c:pt idx="441">
                  <c:v>2028.6444444444401</c:v>
                </c:pt>
                <c:pt idx="442">
                  <c:v>2033.24444444444</c:v>
                </c:pt>
                <c:pt idx="443">
                  <c:v>2037.8444444444399</c:v>
                </c:pt>
                <c:pt idx="444">
                  <c:v>2042.44444444444</c:v>
                </c:pt>
                <c:pt idx="445">
                  <c:v>2047.0444444444399</c:v>
                </c:pt>
                <c:pt idx="446">
                  <c:v>2051.6444444444401</c:v>
                </c:pt>
                <c:pt idx="447">
                  <c:v>2056.24444444444</c:v>
                </c:pt>
                <c:pt idx="448">
                  <c:v>2060.8444444444399</c:v>
                </c:pt>
                <c:pt idx="449">
                  <c:v>2065.4444444444398</c:v>
                </c:pt>
                <c:pt idx="450">
                  <c:v>2070.0444444444402</c:v>
                </c:pt>
                <c:pt idx="451">
                  <c:v>2074.6444444444401</c:v>
                </c:pt>
                <c:pt idx="452">
                  <c:v>2079.24444444444</c:v>
                </c:pt>
                <c:pt idx="453">
                  <c:v>2083.8444444444399</c:v>
                </c:pt>
                <c:pt idx="454">
                  <c:v>2088.4444444444398</c:v>
                </c:pt>
                <c:pt idx="455">
                  <c:v>2093.0444444444402</c:v>
                </c:pt>
                <c:pt idx="456">
                  <c:v>2097.6444444444401</c:v>
                </c:pt>
                <c:pt idx="457">
                  <c:v>2102.24444444444</c:v>
                </c:pt>
                <c:pt idx="458">
                  <c:v>2106.8444444444399</c:v>
                </c:pt>
                <c:pt idx="459">
                  <c:v>2111.4444444444398</c:v>
                </c:pt>
                <c:pt idx="460">
                  <c:v>2116.0444444444402</c:v>
                </c:pt>
                <c:pt idx="461">
                  <c:v>2120.6444444444401</c:v>
                </c:pt>
                <c:pt idx="462">
                  <c:v>2125.24444444443</c:v>
                </c:pt>
                <c:pt idx="463">
                  <c:v>2129.8444444444299</c:v>
                </c:pt>
                <c:pt idx="464">
                  <c:v>2134.4444444444398</c:v>
                </c:pt>
                <c:pt idx="465">
                  <c:v>2139.0444444444402</c:v>
                </c:pt>
                <c:pt idx="466">
                  <c:v>2143.6444444444401</c:v>
                </c:pt>
                <c:pt idx="467">
                  <c:v>2148.24444444443</c:v>
                </c:pt>
                <c:pt idx="468">
                  <c:v>2152.8444444444299</c:v>
                </c:pt>
                <c:pt idx="469">
                  <c:v>2157.4444444444398</c:v>
                </c:pt>
                <c:pt idx="470">
                  <c:v>2162.0444444444402</c:v>
                </c:pt>
                <c:pt idx="471">
                  <c:v>2166.6444444444401</c:v>
                </c:pt>
                <c:pt idx="472">
                  <c:v>2171.24444444443</c:v>
                </c:pt>
                <c:pt idx="473">
                  <c:v>2175.8444444444299</c:v>
                </c:pt>
                <c:pt idx="474">
                  <c:v>2180.4444444444298</c:v>
                </c:pt>
                <c:pt idx="475">
                  <c:v>2185.0444444444302</c:v>
                </c:pt>
                <c:pt idx="476">
                  <c:v>2189.6444444444301</c:v>
                </c:pt>
                <c:pt idx="477">
                  <c:v>2194.24444444443</c:v>
                </c:pt>
                <c:pt idx="478">
                  <c:v>2198.8444444444299</c:v>
                </c:pt>
                <c:pt idx="479">
                  <c:v>2203.4444444444298</c:v>
                </c:pt>
                <c:pt idx="480">
                  <c:v>2208.0444444444302</c:v>
                </c:pt>
                <c:pt idx="481">
                  <c:v>2212.6444444444301</c:v>
                </c:pt>
                <c:pt idx="482">
                  <c:v>2217.24444444443</c:v>
                </c:pt>
                <c:pt idx="483">
                  <c:v>2221.8444444444299</c:v>
                </c:pt>
                <c:pt idx="484">
                  <c:v>2226.4444444444298</c:v>
                </c:pt>
                <c:pt idx="485">
                  <c:v>2231.0444444444302</c:v>
                </c:pt>
                <c:pt idx="486">
                  <c:v>2235.6444444444301</c:v>
                </c:pt>
                <c:pt idx="487">
                  <c:v>2240.24444444443</c:v>
                </c:pt>
                <c:pt idx="488">
                  <c:v>2244.8444444444299</c:v>
                </c:pt>
                <c:pt idx="489">
                  <c:v>2249.4444444444298</c:v>
                </c:pt>
                <c:pt idx="490">
                  <c:v>2254.0444444444302</c:v>
                </c:pt>
                <c:pt idx="491">
                  <c:v>2258.6444444444301</c:v>
                </c:pt>
                <c:pt idx="492">
                  <c:v>2263.24444444443</c:v>
                </c:pt>
                <c:pt idx="493">
                  <c:v>2267.8444444444299</c:v>
                </c:pt>
                <c:pt idx="494">
                  <c:v>2272.4444444444298</c:v>
                </c:pt>
                <c:pt idx="495">
                  <c:v>2277.0444444444302</c:v>
                </c:pt>
                <c:pt idx="496">
                  <c:v>2281.6444444444301</c:v>
                </c:pt>
                <c:pt idx="497">
                  <c:v>2286.24444444443</c:v>
                </c:pt>
                <c:pt idx="498">
                  <c:v>2290.8444444444299</c:v>
                </c:pt>
                <c:pt idx="499">
                  <c:v>2295.4444444444298</c:v>
                </c:pt>
                <c:pt idx="500">
                  <c:v>2300.0444444444302</c:v>
                </c:pt>
                <c:pt idx="501">
                  <c:v>2304.6444444444301</c:v>
                </c:pt>
                <c:pt idx="502">
                  <c:v>2309.24444444443</c:v>
                </c:pt>
                <c:pt idx="503">
                  <c:v>2313.8444444444299</c:v>
                </c:pt>
                <c:pt idx="504">
                  <c:v>2318.4444444444298</c:v>
                </c:pt>
                <c:pt idx="505">
                  <c:v>2323.0444444444302</c:v>
                </c:pt>
                <c:pt idx="506">
                  <c:v>2327.6444444444301</c:v>
                </c:pt>
                <c:pt idx="507">
                  <c:v>2332.24444444443</c:v>
                </c:pt>
                <c:pt idx="508">
                  <c:v>2336.8444444444299</c:v>
                </c:pt>
                <c:pt idx="509">
                  <c:v>2341.4444444444298</c:v>
                </c:pt>
                <c:pt idx="510">
                  <c:v>2346.0444444444302</c:v>
                </c:pt>
                <c:pt idx="511">
                  <c:v>2350.6444444444301</c:v>
                </c:pt>
                <c:pt idx="512">
                  <c:v>2355.24444444443</c:v>
                </c:pt>
                <c:pt idx="513">
                  <c:v>2359.8444444444299</c:v>
                </c:pt>
                <c:pt idx="514">
                  <c:v>2364.4444444444298</c:v>
                </c:pt>
                <c:pt idx="515">
                  <c:v>2369.0444444444302</c:v>
                </c:pt>
                <c:pt idx="516">
                  <c:v>2373.6444444444301</c:v>
                </c:pt>
                <c:pt idx="517">
                  <c:v>2378.24444444443</c:v>
                </c:pt>
                <c:pt idx="518">
                  <c:v>2382.8444444444299</c:v>
                </c:pt>
                <c:pt idx="519">
                  <c:v>2387.4444444444298</c:v>
                </c:pt>
                <c:pt idx="520">
                  <c:v>2392.0444444444302</c:v>
                </c:pt>
                <c:pt idx="521">
                  <c:v>2396.6444444444301</c:v>
                </c:pt>
                <c:pt idx="522">
                  <c:v>2401.24444444443</c:v>
                </c:pt>
                <c:pt idx="523">
                  <c:v>2405.8444444444299</c:v>
                </c:pt>
                <c:pt idx="524">
                  <c:v>2410.4444444444298</c:v>
                </c:pt>
                <c:pt idx="525">
                  <c:v>2415.0444444444302</c:v>
                </c:pt>
                <c:pt idx="526">
                  <c:v>2419.6444444444301</c:v>
                </c:pt>
                <c:pt idx="527">
                  <c:v>2424.24444444443</c:v>
                </c:pt>
                <c:pt idx="528">
                  <c:v>2428.8444444444299</c:v>
                </c:pt>
                <c:pt idx="529">
                  <c:v>2433.4444444444298</c:v>
                </c:pt>
                <c:pt idx="530">
                  <c:v>2438.0444444444302</c:v>
                </c:pt>
                <c:pt idx="531">
                  <c:v>2442.6444444444301</c:v>
                </c:pt>
                <c:pt idx="532">
                  <c:v>2447.24444444443</c:v>
                </c:pt>
                <c:pt idx="533">
                  <c:v>2451.8444444444299</c:v>
                </c:pt>
                <c:pt idx="534">
                  <c:v>2456.4444444444298</c:v>
                </c:pt>
                <c:pt idx="535">
                  <c:v>2461.0444444444302</c:v>
                </c:pt>
                <c:pt idx="536">
                  <c:v>2465.6444444444301</c:v>
                </c:pt>
                <c:pt idx="537">
                  <c:v>2470.24444444443</c:v>
                </c:pt>
                <c:pt idx="538">
                  <c:v>2474.8444444444299</c:v>
                </c:pt>
                <c:pt idx="539">
                  <c:v>2479.4444444444298</c:v>
                </c:pt>
                <c:pt idx="540">
                  <c:v>2484.0444444444302</c:v>
                </c:pt>
                <c:pt idx="541">
                  <c:v>2488.6444444444301</c:v>
                </c:pt>
                <c:pt idx="542">
                  <c:v>2493.24444444443</c:v>
                </c:pt>
                <c:pt idx="543">
                  <c:v>2497.8444444444299</c:v>
                </c:pt>
                <c:pt idx="544">
                  <c:v>2502.4444444444298</c:v>
                </c:pt>
                <c:pt idx="545">
                  <c:v>2507.0444444444302</c:v>
                </c:pt>
                <c:pt idx="546">
                  <c:v>2511.6444444444301</c:v>
                </c:pt>
                <c:pt idx="547">
                  <c:v>2516.24444444443</c:v>
                </c:pt>
                <c:pt idx="548">
                  <c:v>2520.8444444444299</c:v>
                </c:pt>
                <c:pt idx="549">
                  <c:v>2525.4444444444298</c:v>
                </c:pt>
                <c:pt idx="550">
                  <c:v>2530.0444444444302</c:v>
                </c:pt>
                <c:pt idx="551">
                  <c:v>2534.6444444444301</c:v>
                </c:pt>
                <c:pt idx="552">
                  <c:v>2539.24444444443</c:v>
                </c:pt>
                <c:pt idx="553">
                  <c:v>2543.8444444444299</c:v>
                </c:pt>
                <c:pt idx="554">
                  <c:v>2548.4444444444298</c:v>
                </c:pt>
                <c:pt idx="555">
                  <c:v>2553.0444444444302</c:v>
                </c:pt>
                <c:pt idx="556">
                  <c:v>2557.6444444444301</c:v>
                </c:pt>
                <c:pt idx="557">
                  <c:v>2562.24444444443</c:v>
                </c:pt>
                <c:pt idx="558">
                  <c:v>2566.8444444444299</c:v>
                </c:pt>
                <c:pt idx="559">
                  <c:v>2571.4444444444298</c:v>
                </c:pt>
                <c:pt idx="560">
                  <c:v>2576.0444444444302</c:v>
                </c:pt>
                <c:pt idx="561">
                  <c:v>2580.6444444444301</c:v>
                </c:pt>
                <c:pt idx="562">
                  <c:v>2585.24444444443</c:v>
                </c:pt>
                <c:pt idx="563">
                  <c:v>2589.8444444444299</c:v>
                </c:pt>
                <c:pt idx="564">
                  <c:v>2594.4444444444298</c:v>
                </c:pt>
                <c:pt idx="565">
                  <c:v>2599.0444444444302</c:v>
                </c:pt>
                <c:pt idx="566">
                  <c:v>2603.6444444444301</c:v>
                </c:pt>
                <c:pt idx="567">
                  <c:v>2608.24444444443</c:v>
                </c:pt>
                <c:pt idx="568">
                  <c:v>2612.8444444444299</c:v>
                </c:pt>
                <c:pt idx="569">
                  <c:v>2617.4444444444298</c:v>
                </c:pt>
                <c:pt idx="570">
                  <c:v>2622.0444444444302</c:v>
                </c:pt>
                <c:pt idx="571">
                  <c:v>2626.6444444444301</c:v>
                </c:pt>
                <c:pt idx="572">
                  <c:v>2631.24444444442</c:v>
                </c:pt>
                <c:pt idx="573">
                  <c:v>2635.8444444444199</c:v>
                </c:pt>
                <c:pt idx="574">
                  <c:v>2640.4444444444298</c:v>
                </c:pt>
                <c:pt idx="575">
                  <c:v>2645.0444444444302</c:v>
                </c:pt>
                <c:pt idx="576">
                  <c:v>2649.6444444444301</c:v>
                </c:pt>
                <c:pt idx="577">
                  <c:v>2654.24444444442</c:v>
                </c:pt>
                <c:pt idx="578">
                  <c:v>2658.8444444444199</c:v>
                </c:pt>
                <c:pt idx="579">
                  <c:v>2663.4444444444298</c:v>
                </c:pt>
                <c:pt idx="580">
                  <c:v>2668.0444444444302</c:v>
                </c:pt>
                <c:pt idx="581">
                  <c:v>2672.6444444444301</c:v>
                </c:pt>
                <c:pt idx="582">
                  <c:v>2677.24444444442</c:v>
                </c:pt>
                <c:pt idx="583">
                  <c:v>2681.8444444444199</c:v>
                </c:pt>
                <c:pt idx="584">
                  <c:v>2686.4444444444198</c:v>
                </c:pt>
                <c:pt idx="585">
                  <c:v>2691.0444444444202</c:v>
                </c:pt>
                <c:pt idx="586">
                  <c:v>2695.6444444444201</c:v>
                </c:pt>
                <c:pt idx="587">
                  <c:v>2700.24444444442</c:v>
                </c:pt>
                <c:pt idx="588">
                  <c:v>2704.8444444444199</c:v>
                </c:pt>
                <c:pt idx="589">
                  <c:v>2709.4444444444198</c:v>
                </c:pt>
                <c:pt idx="590">
                  <c:v>2714.0444444444202</c:v>
                </c:pt>
                <c:pt idx="591">
                  <c:v>2718.6444444444201</c:v>
                </c:pt>
                <c:pt idx="592">
                  <c:v>2723.24444444442</c:v>
                </c:pt>
                <c:pt idx="593">
                  <c:v>2727.8444444444199</c:v>
                </c:pt>
                <c:pt idx="594">
                  <c:v>2732.4444444444198</c:v>
                </c:pt>
                <c:pt idx="595">
                  <c:v>2737.0444444444202</c:v>
                </c:pt>
                <c:pt idx="596">
                  <c:v>2741.6444444444201</c:v>
                </c:pt>
                <c:pt idx="597">
                  <c:v>2746.24444444442</c:v>
                </c:pt>
                <c:pt idx="598">
                  <c:v>2750.8444444444199</c:v>
                </c:pt>
                <c:pt idx="599">
                  <c:v>2755.4444444444198</c:v>
                </c:pt>
                <c:pt idx="600">
                  <c:v>2760.0444444444202</c:v>
                </c:pt>
                <c:pt idx="601">
                  <c:v>2764.6444444444201</c:v>
                </c:pt>
                <c:pt idx="602">
                  <c:v>2769.24444444442</c:v>
                </c:pt>
                <c:pt idx="603">
                  <c:v>2773.8444444444199</c:v>
                </c:pt>
                <c:pt idx="604">
                  <c:v>2778.4444444444198</c:v>
                </c:pt>
                <c:pt idx="605">
                  <c:v>2783.0444444444202</c:v>
                </c:pt>
                <c:pt idx="606">
                  <c:v>2787.6444444444201</c:v>
                </c:pt>
                <c:pt idx="607">
                  <c:v>2792.24444444442</c:v>
                </c:pt>
                <c:pt idx="608">
                  <c:v>2796.8444444444199</c:v>
                </c:pt>
                <c:pt idx="609">
                  <c:v>2801.4444444444198</c:v>
                </c:pt>
                <c:pt idx="610">
                  <c:v>2806.0444444444202</c:v>
                </c:pt>
                <c:pt idx="611">
                  <c:v>2810.6444444444201</c:v>
                </c:pt>
                <c:pt idx="612">
                  <c:v>2815.24444444442</c:v>
                </c:pt>
                <c:pt idx="613">
                  <c:v>2819.8444444444199</c:v>
                </c:pt>
                <c:pt idx="614">
                  <c:v>2824.4444444444198</c:v>
                </c:pt>
                <c:pt idx="615">
                  <c:v>2829.0444444444202</c:v>
                </c:pt>
                <c:pt idx="616">
                  <c:v>2833.6444444444201</c:v>
                </c:pt>
                <c:pt idx="617">
                  <c:v>2838.24444444442</c:v>
                </c:pt>
                <c:pt idx="618">
                  <c:v>2842.8444444444199</c:v>
                </c:pt>
                <c:pt idx="619">
                  <c:v>2847.4444444444198</c:v>
                </c:pt>
                <c:pt idx="620">
                  <c:v>2852.0444444444202</c:v>
                </c:pt>
                <c:pt idx="621">
                  <c:v>2856.6444444444201</c:v>
                </c:pt>
                <c:pt idx="622">
                  <c:v>2861.24444444442</c:v>
                </c:pt>
                <c:pt idx="623">
                  <c:v>2865.8444444444199</c:v>
                </c:pt>
                <c:pt idx="624">
                  <c:v>2870.4444444444198</c:v>
                </c:pt>
                <c:pt idx="625">
                  <c:v>2875.0444444444202</c:v>
                </c:pt>
                <c:pt idx="626">
                  <c:v>2879.6444444444201</c:v>
                </c:pt>
                <c:pt idx="627">
                  <c:v>2884.24444444442</c:v>
                </c:pt>
                <c:pt idx="628">
                  <c:v>2888.8444444444199</c:v>
                </c:pt>
                <c:pt idx="629">
                  <c:v>2893.4444444444198</c:v>
                </c:pt>
                <c:pt idx="630">
                  <c:v>2898.0444444444202</c:v>
                </c:pt>
                <c:pt idx="631">
                  <c:v>2902.6444444444201</c:v>
                </c:pt>
                <c:pt idx="632">
                  <c:v>2907.24444444442</c:v>
                </c:pt>
                <c:pt idx="633">
                  <c:v>2911.8444444444199</c:v>
                </c:pt>
                <c:pt idx="634">
                  <c:v>2916.4444444444198</c:v>
                </c:pt>
                <c:pt idx="635">
                  <c:v>2921.0444444444202</c:v>
                </c:pt>
                <c:pt idx="636">
                  <c:v>2925.6444444444201</c:v>
                </c:pt>
                <c:pt idx="637">
                  <c:v>2930.24444444442</c:v>
                </c:pt>
                <c:pt idx="638">
                  <c:v>2934.8444444444199</c:v>
                </c:pt>
                <c:pt idx="639">
                  <c:v>2939.4444444444198</c:v>
                </c:pt>
                <c:pt idx="640">
                  <c:v>2944.0444444444202</c:v>
                </c:pt>
                <c:pt idx="641">
                  <c:v>2948.6444444444201</c:v>
                </c:pt>
                <c:pt idx="642">
                  <c:v>2953.24444444442</c:v>
                </c:pt>
                <c:pt idx="643">
                  <c:v>2957.8444444444199</c:v>
                </c:pt>
                <c:pt idx="644">
                  <c:v>2962.4444444444198</c:v>
                </c:pt>
                <c:pt idx="645">
                  <c:v>2967.0444444444202</c:v>
                </c:pt>
                <c:pt idx="646">
                  <c:v>2971.6444444444201</c:v>
                </c:pt>
                <c:pt idx="647">
                  <c:v>2976.24444444442</c:v>
                </c:pt>
                <c:pt idx="648">
                  <c:v>2980.8444444444199</c:v>
                </c:pt>
                <c:pt idx="649">
                  <c:v>2985.4444444444198</c:v>
                </c:pt>
                <c:pt idx="650">
                  <c:v>2990.0444444444202</c:v>
                </c:pt>
                <c:pt idx="651">
                  <c:v>2994.6444444444201</c:v>
                </c:pt>
                <c:pt idx="652">
                  <c:v>2999.24444444442</c:v>
                </c:pt>
                <c:pt idx="653">
                  <c:v>3003.8444444444199</c:v>
                </c:pt>
                <c:pt idx="654">
                  <c:v>3008.4444444444198</c:v>
                </c:pt>
                <c:pt idx="655">
                  <c:v>3013.0444444444202</c:v>
                </c:pt>
                <c:pt idx="656">
                  <c:v>3017.6444444444201</c:v>
                </c:pt>
                <c:pt idx="657">
                  <c:v>3022.24444444442</c:v>
                </c:pt>
                <c:pt idx="658">
                  <c:v>3026.8444444444199</c:v>
                </c:pt>
                <c:pt idx="659">
                  <c:v>3031.4444444444198</c:v>
                </c:pt>
                <c:pt idx="660">
                  <c:v>3036.0444444444202</c:v>
                </c:pt>
                <c:pt idx="661">
                  <c:v>3040.6444444444201</c:v>
                </c:pt>
                <c:pt idx="662">
                  <c:v>3045.24444444442</c:v>
                </c:pt>
                <c:pt idx="663">
                  <c:v>3049.8444444444199</c:v>
                </c:pt>
                <c:pt idx="664">
                  <c:v>3054.4444444444198</c:v>
                </c:pt>
                <c:pt idx="665">
                  <c:v>3059.0444444444202</c:v>
                </c:pt>
                <c:pt idx="666">
                  <c:v>3063.6444444444201</c:v>
                </c:pt>
                <c:pt idx="667">
                  <c:v>3068.24444444442</c:v>
                </c:pt>
                <c:pt idx="668">
                  <c:v>3072.8444444444199</c:v>
                </c:pt>
                <c:pt idx="669">
                  <c:v>3077.4444444444198</c:v>
                </c:pt>
                <c:pt idx="670">
                  <c:v>3082.0444444444202</c:v>
                </c:pt>
                <c:pt idx="671">
                  <c:v>3086.6444444444201</c:v>
                </c:pt>
                <c:pt idx="672">
                  <c:v>3091.24444444442</c:v>
                </c:pt>
                <c:pt idx="673">
                  <c:v>3095.8444444444199</c:v>
                </c:pt>
                <c:pt idx="674">
                  <c:v>3100.4444444444198</c:v>
                </c:pt>
                <c:pt idx="675">
                  <c:v>3105.0444444444202</c:v>
                </c:pt>
                <c:pt idx="676">
                  <c:v>3109.6444444444201</c:v>
                </c:pt>
                <c:pt idx="677">
                  <c:v>3114.24444444442</c:v>
                </c:pt>
                <c:pt idx="678">
                  <c:v>3118.8444444444199</c:v>
                </c:pt>
                <c:pt idx="679">
                  <c:v>3123.4444444444198</c:v>
                </c:pt>
                <c:pt idx="680">
                  <c:v>3128.0444444444202</c:v>
                </c:pt>
                <c:pt idx="681">
                  <c:v>3132.6444444444201</c:v>
                </c:pt>
                <c:pt idx="682">
                  <c:v>3137.24444444442</c:v>
                </c:pt>
                <c:pt idx="683">
                  <c:v>3141.8444444444199</c:v>
                </c:pt>
                <c:pt idx="684">
                  <c:v>3146.4444444444198</c:v>
                </c:pt>
                <c:pt idx="685">
                  <c:v>3151.0444444444202</c:v>
                </c:pt>
                <c:pt idx="686">
                  <c:v>3155.6444444444101</c:v>
                </c:pt>
                <c:pt idx="687">
                  <c:v>3160.24444444441</c:v>
                </c:pt>
                <c:pt idx="688">
                  <c:v>3164.8444444444099</c:v>
                </c:pt>
                <c:pt idx="689">
                  <c:v>3169.4444444444098</c:v>
                </c:pt>
                <c:pt idx="690">
                  <c:v>3174.0444444444101</c:v>
                </c:pt>
                <c:pt idx="691">
                  <c:v>3178.6444444444101</c:v>
                </c:pt>
                <c:pt idx="692">
                  <c:v>3183.24444444441</c:v>
                </c:pt>
                <c:pt idx="693">
                  <c:v>3187.8444444444099</c:v>
                </c:pt>
                <c:pt idx="694">
                  <c:v>3192.4444444444098</c:v>
                </c:pt>
                <c:pt idx="695">
                  <c:v>3197.0444444444101</c:v>
                </c:pt>
                <c:pt idx="696">
                  <c:v>3201.6444444444101</c:v>
                </c:pt>
                <c:pt idx="697">
                  <c:v>3206.24444444441</c:v>
                </c:pt>
              </c:numCache>
            </c:numRef>
          </c:xVal>
          <c:yVal>
            <c:numRef>
              <c:f>mol.sieves!$AK$14:$AK$711</c:f>
              <c:numCache>
                <c:formatCode>General</c:formatCode>
                <c:ptCount val="698"/>
                <c:pt idx="0">
                  <c:v>20.9</c:v>
                </c:pt>
                <c:pt idx="1">
                  <c:v>20.9</c:v>
                </c:pt>
                <c:pt idx="2">
                  <c:v>20.9</c:v>
                </c:pt>
                <c:pt idx="3">
                  <c:v>20.9</c:v>
                </c:pt>
                <c:pt idx="4">
                  <c:v>20.9</c:v>
                </c:pt>
                <c:pt idx="5">
                  <c:v>20.9</c:v>
                </c:pt>
                <c:pt idx="6">
                  <c:v>20.9</c:v>
                </c:pt>
                <c:pt idx="7">
                  <c:v>20.799999999999997</c:v>
                </c:pt>
                <c:pt idx="8">
                  <c:v>20.799999999999997</c:v>
                </c:pt>
                <c:pt idx="9">
                  <c:v>20.799999999999997</c:v>
                </c:pt>
                <c:pt idx="10">
                  <c:v>20.799999999999997</c:v>
                </c:pt>
                <c:pt idx="11">
                  <c:v>20.799999999999997</c:v>
                </c:pt>
                <c:pt idx="12">
                  <c:v>20.75</c:v>
                </c:pt>
                <c:pt idx="13">
                  <c:v>20.700000000000003</c:v>
                </c:pt>
                <c:pt idx="14">
                  <c:v>20.75</c:v>
                </c:pt>
                <c:pt idx="15">
                  <c:v>20.75</c:v>
                </c:pt>
                <c:pt idx="16">
                  <c:v>20.75</c:v>
                </c:pt>
                <c:pt idx="17">
                  <c:v>20.700000000000003</c:v>
                </c:pt>
                <c:pt idx="18">
                  <c:v>20.65</c:v>
                </c:pt>
                <c:pt idx="19">
                  <c:v>20.65</c:v>
                </c:pt>
                <c:pt idx="20">
                  <c:v>20.7</c:v>
                </c:pt>
                <c:pt idx="21">
                  <c:v>20.700000000000003</c:v>
                </c:pt>
                <c:pt idx="22">
                  <c:v>20.7</c:v>
                </c:pt>
                <c:pt idx="23">
                  <c:v>20.7</c:v>
                </c:pt>
                <c:pt idx="24">
                  <c:v>20.7</c:v>
                </c:pt>
                <c:pt idx="25">
                  <c:v>20.7</c:v>
                </c:pt>
                <c:pt idx="26">
                  <c:v>20.7</c:v>
                </c:pt>
                <c:pt idx="27">
                  <c:v>20.7</c:v>
                </c:pt>
                <c:pt idx="28">
                  <c:v>20.7</c:v>
                </c:pt>
                <c:pt idx="29">
                  <c:v>20.7</c:v>
                </c:pt>
                <c:pt idx="30">
                  <c:v>20.7</c:v>
                </c:pt>
                <c:pt idx="31">
                  <c:v>20.75</c:v>
                </c:pt>
                <c:pt idx="32">
                  <c:v>20.75</c:v>
                </c:pt>
                <c:pt idx="33">
                  <c:v>20.75</c:v>
                </c:pt>
                <c:pt idx="34">
                  <c:v>20.75</c:v>
                </c:pt>
                <c:pt idx="35">
                  <c:v>20.75</c:v>
                </c:pt>
                <c:pt idx="36">
                  <c:v>20.75</c:v>
                </c:pt>
                <c:pt idx="37">
                  <c:v>20.8</c:v>
                </c:pt>
                <c:pt idx="38">
                  <c:v>20.75</c:v>
                </c:pt>
                <c:pt idx="39">
                  <c:v>20.7</c:v>
                </c:pt>
                <c:pt idx="40">
                  <c:v>20.8</c:v>
                </c:pt>
                <c:pt idx="41">
                  <c:v>20.8</c:v>
                </c:pt>
                <c:pt idx="42">
                  <c:v>20.8</c:v>
                </c:pt>
                <c:pt idx="43">
                  <c:v>20.8</c:v>
                </c:pt>
                <c:pt idx="44">
                  <c:v>20.8</c:v>
                </c:pt>
                <c:pt idx="45">
                  <c:v>20.8</c:v>
                </c:pt>
                <c:pt idx="46">
                  <c:v>20.8</c:v>
                </c:pt>
                <c:pt idx="47">
                  <c:v>20.8</c:v>
                </c:pt>
                <c:pt idx="48">
                  <c:v>20.8</c:v>
                </c:pt>
                <c:pt idx="49">
                  <c:v>20.8</c:v>
                </c:pt>
                <c:pt idx="50">
                  <c:v>20.8</c:v>
                </c:pt>
                <c:pt idx="51">
                  <c:v>20.8</c:v>
                </c:pt>
                <c:pt idx="52">
                  <c:v>20.8</c:v>
                </c:pt>
                <c:pt idx="53">
                  <c:v>20.8</c:v>
                </c:pt>
                <c:pt idx="54">
                  <c:v>20.8</c:v>
                </c:pt>
                <c:pt idx="55">
                  <c:v>20.8</c:v>
                </c:pt>
                <c:pt idx="56">
                  <c:v>20.8</c:v>
                </c:pt>
                <c:pt idx="57">
                  <c:v>20.8</c:v>
                </c:pt>
                <c:pt idx="58">
                  <c:v>20.8</c:v>
                </c:pt>
                <c:pt idx="59">
                  <c:v>20.8</c:v>
                </c:pt>
                <c:pt idx="60">
                  <c:v>20.8</c:v>
                </c:pt>
                <c:pt idx="61">
                  <c:v>20.8</c:v>
                </c:pt>
                <c:pt idx="62">
                  <c:v>20.75</c:v>
                </c:pt>
                <c:pt idx="63">
                  <c:v>20.8</c:v>
                </c:pt>
                <c:pt idx="64">
                  <c:v>20.8</c:v>
                </c:pt>
                <c:pt idx="65">
                  <c:v>20.8</c:v>
                </c:pt>
                <c:pt idx="66">
                  <c:v>20.8</c:v>
                </c:pt>
                <c:pt idx="67">
                  <c:v>20.8</c:v>
                </c:pt>
                <c:pt idx="68">
                  <c:v>20.8</c:v>
                </c:pt>
                <c:pt idx="69">
                  <c:v>20.75</c:v>
                </c:pt>
                <c:pt idx="70">
                  <c:v>20.75</c:v>
                </c:pt>
                <c:pt idx="71">
                  <c:v>20.8</c:v>
                </c:pt>
                <c:pt idx="72">
                  <c:v>20.8</c:v>
                </c:pt>
                <c:pt idx="73">
                  <c:v>20.8</c:v>
                </c:pt>
                <c:pt idx="74">
                  <c:v>20.8</c:v>
                </c:pt>
                <c:pt idx="75">
                  <c:v>20.75</c:v>
                </c:pt>
                <c:pt idx="76">
                  <c:v>20.7</c:v>
                </c:pt>
                <c:pt idx="77">
                  <c:v>20.75</c:v>
                </c:pt>
                <c:pt idx="78">
                  <c:v>20.75</c:v>
                </c:pt>
                <c:pt idx="79">
                  <c:v>20.7</c:v>
                </c:pt>
                <c:pt idx="80">
                  <c:v>20.7</c:v>
                </c:pt>
                <c:pt idx="81">
                  <c:v>20.7</c:v>
                </c:pt>
                <c:pt idx="82">
                  <c:v>20.7</c:v>
                </c:pt>
                <c:pt idx="83">
                  <c:v>20.7</c:v>
                </c:pt>
                <c:pt idx="84">
                  <c:v>20.7</c:v>
                </c:pt>
                <c:pt idx="85">
                  <c:v>20.7</c:v>
                </c:pt>
                <c:pt idx="86">
                  <c:v>20.7</c:v>
                </c:pt>
                <c:pt idx="87">
                  <c:v>20.7</c:v>
                </c:pt>
                <c:pt idx="88">
                  <c:v>20.65</c:v>
                </c:pt>
                <c:pt idx="89">
                  <c:v>20.65</c:v>
                </c:pt>
                <c:pt idx="90">
                  <c:v>20.65</c:v>
                </c:pt>
                <c:pt idx="91">
                  <c:v>20.6</c:v>
                </c:pt>
                <c:pt idx="92">
                  <c:v>20.6</c:v>
                </c:pt>
                <c:pt idx="93">
                  <c:v>20.6</c:v>
                </c:pt>
                <c:pt idx="94">
                  <c:v>20.6</c:v>
                </c:pt>
                <c:pt idx="95">
                  <c:v>20.6</c:v>
                </c:pt>
                <c:pt idx="96">
                  <c:v>20.6</c:v>
                </c:pt>
                <c:pt idx="97">
                  <c:v>20.55</c:v>
                </c:pt>
                <c:pt idx="98">
                  <c:v>20.55</c:v>
                </c:pt>
                <c:pt idx="99">
                  <c:v>20.55</c:v>
                </c:pt>
                <c:pt idx="100">
                  <c:v>20.55</c:v>
                </c:pt>
                <c:pt idx="101">
                  <c:v>20.55</c:v>
                </c:pt>
                <c:pt idx="102">
                  <c:v>20.55</c:v>
                </c:pt>
                <c:pt idx="103">
                  <c:v>20.55</c:v>
                </c:pt>
                <c:pt idx="104">
                  <c:v>20.5</c:v>
                </c:pt>
                <c:pt idx="105">
                  <c:v>20.5</c:v>
                </c:pt>
                <c:pt idx="106">
                  <c:v>20.5</c:v>
                </c:pt>
                <c:pt idx="107">
                  <c:v>20.45</c:v>
                </c:pt>
                <c:pt idx="108">
                  <c:v>20.45</c:v>
                </c:pt>
                <c:pt idx="109">
                  <c:v>20.45</c:v>
                </c:pt>
                <c:pt idx="110">
                  <c:v>20.45</c:v>
                </c:pt>
                <c:pt idx="111">
                  <c:v>20.45</c:v>
                </c:pt>
                <c:pt idx="112">
                  <c:v>20.399999999999999</c:v>
                </c:pt>
                <c:pt idx="113">
                  <c:v>20.45</c:v>
                </c:pt>
                <c:pt idx="114">
                  <c:v>20.399999999999999</c:v>
                </c:pt>
                <c:pt idx="115">
                  <c:v>20.45</c:v>
                </c:pt>
                <c:pt idx="116">
                  <c:v>20.399999999999999</c:v>
                </c:pt>
                <c:pt idx="117">
                  <c:v>20.399999999999999</c:v>
                </c:pt>
                <c:pt idx="118">
                  <c:v>20.399999999999999</c:v>
                </c:pt>
                <c:pt idx="119">
                  <c:v>20.399999999999999</c:v>
                </c:pt>
                <c:pt idx="120">
                  <c:v>20.399999999999999</c:v>
                </c:pt>
                <c:pt idx="121">
                  <c:v>20.350000000000001</c:v>
                </c:pt>
                <c:pt idx="122">
                  <c:v>20.350000000000001</c:v>
                </c:pt>
                <c:pt idx="123">
                  <c:v>20.350000000000001</c:v>
                </c:pt>
                <c:pt idx="124">
                  <c:v>20.350000000000001</c:v>
                </c:pt>
                <c:pt idx="125">
                  <c:v>20.350000000000001</c:v>
                </c:pt>
                <c:pt idx="126">
                  <c:v>20.350000000000001</c:v>
                </c:pt>
                <c:pt idx="127">
                  <c:v>20.3</c:v>
                </c:pt>
                <c:pt idx="128">
                  <c:v>20.350000000000001</c:v>
                </c:pt>
                <c:pt idx="129">
                  <c:v>20.350000000000001</c:v>
                </c:pt>
                <c:pt idx="130">
                  <c:v>20.350000000000001</c:v>
                </c:pt>
                <c:pt idx="131">
                  <c:v>20.350000000000001</c:v>
                </c:pt>
                <c:pt idx="132">
                  <c:v>20.3</c:v>
                </c:pt>
                <c:pt idx="133">
                  <c:v>20.3</c:v>
                </c:pt>
                <c:pt idx="134">
                  <c:v>20.350000000000001</c:v>
                </c:pt>
                <c:pt idx="135">
                  <c:v>20.350000000000001</c:v>
                </c:pt>
                <c:pt idx="136">
                  <c:v>20.350000000000001</c:v>
                </c:pt>
                <c:pt idx="137">
                  <c:v>20.350000000000001</c:v>
                </c:pt>
                <c:pt idx="138">
                  <c:v>20.350000000000001</c:v>
                </c:pt>
                <c:pt idx="139">
                  <c:v>20.350000000000001</c:v>
                </c:pt>
                <c:pt idx="140">
                  <c:v>20.350000000000001</c:v>
                </c:pt>
                <c:pt idx="141">
                  <c:v>20.350000000000001</c:v>
                </c:pt>
                <c:pt idx="142">
                  <c:v>20.399999999999999</c:v>
                </c:pt>
                <c:pt idx="143">
                  <c:v>20.399999999999999</c:v>
                </c:pt>
                <c:pt idx="144">
                  <c:v>20.399999999999999</c:v>
                </c:pt>
                <c:pt idx="145">
                  <c:v>20.399999999999999</c:v>
                </c:pt>
                <c:pt idx="146">
                  <c:v>20.399999999999999</c:v>
                </c:pt>
                <c:pt idx="147">
                  <c:v>20.399999999999999</c:v>
                </c:pt>
                <c:pt idx="148">
                  <c:v>20.399999999999999</c:v>
                </c:pt>
                <c:pt idx="149">
                  <c:v>20.399999999999999</c:v>
                </c:pt>
                <c:pt idx="150">
                  <c:v>20.399999999999999</c:v>
                </c:pt>
                <c:pt idx="151">
                  <c:v>20.450000000000003</c:v>
                </c:pt>
                <c:pt idx="152">
                  <c:v>20.450000000000003</c:v>
                </c:pt>
                <c:pt idx="153">
                  <c:v>20.399999999999999</c:v>
                </c:pt>
                <c:pt idx="154">
                  <c:v>20.450000000000003</c:v>
                </c:pt>
                <c:pt idx="155">
                  <c:v>20.450000000000003</c:v>
                </c:pt>
                <c:pt idx="156">
                  <c:v>20.450000000000003</c:v>
                </c:pt>
                <c:pt idx="157">
                  <c:v>20.450000000000003</c:v>
                </c:pt>
                <c:pt idx="158">
                  <c:v>20.5</c:v>
                </c:pt>
                <c:pt idx="159">
                  <c:v>20.5</c:v>
                </c:pt>
                <c:pt idx="160">
                  <c:v>20.5</c:v>
                </c:pt>
                <c:pt idx="161">
                  <c:v>20.450000000000003</c:v>
                </c:pt>
                <c:pt idx="162">
                  <c:v>20.5</c:v>
                </c:pt>
                <c:pt idx="163">
                  <c:v>20.5</c:v>
                </c:pt>
                <c:pt idx="164">
                  <c:v>20.5</c:v>
                </c:pt>
                <c:pt idx="165">
                  <c:v>20.5</c:v>
                </c:pt>
                <c:pt idx="166">
                  <c:v>20.5</c:v>
                </c:pt>
                <c:pt idx="167">
                  <c:v>20.5</c:v>
                </c:pt>
                <c:pt idx="168">
                  <c:v>20.5</c:v>
                </c:pt>
                <c:pt idx="169">
                  <c:v>20.5</c:v>
                </c:pt>
                <c:pt idx="170">
                  <c:v>20.5</c:v>
                </c:pt>
                <c:pt idx="171">
                  <c:v>20.5</c:v>
                </c:pt>
                <c:pt idx="172">
                  <c:v>20.5</c:v>
                </c:pt>
                <c:pt idx="173">
                  <c:v>20.5</c:v>
                </c:pt>
                <c:pt idx="174">
                  <c:v>20.549999999999997</c:v>
                </c:pt>
                <c:pt idx="175">
                  <c:v>20.5</c:v>
                </c:pt>
                <c:pt idx="176">
                  <c:v>20.5</c:v>
                </c:pt>
                <c:pt idx="177">
                  <c:v>20.5</c:v>
                </c:pt>
                <c:pt idx="178">
                  <c:v>20.5</c:v>
                </c:pt>
                <c:pt idx="179">
                  <c:v>20.55</c:v>
                </c:pt>
                <c:pt idx="180">
                  <c:v>20.5</c:v>
                </c:pt>
                <c:pt idx="181">
                  <c:v>20.5</c:v>
                </c:pt>
                <c:pt idx="182">
                  <c:v>20.5</c:v>
                </c:pt>
                <c:pt idx="183">
                  <c:v>20.5</c:v>
                </c:pt>
                <c:pt idx="184">
                  <c:v>20.55</c:v>
                </c:pt>
                <c:pt idx="185">
                  <c:v>20.55</c:v>
                </c:pt>
                <c:pt idx="186">
                  <c:v>20.55</c:v>
                </c:pt>
                <c:pt idx="187">
                  <c:v>20.55</c:v>
                </c:pt>
                <c:pt idx="188">
                  <c:v>20.5</c:v>
                </c:pt>
                <c:pt idx="189">
                  <c:v>20.55</c:v>
                </c:pt>
                <c:pt idx="190">
                  <c:v>20.55</c:v>
                </c:pt>
                <c:pt idx="191">
                  <c:v>20.55</c:v>
                </c:pt>
                <c:pt idx="192">
                  <c:v>20.55</c:v>
                </c:pt>
                <c:pt idx="193">
                  <c:v>20.55</c:v>
                </c:pt>
                <c:pt idx="194">
                  <c:v>20.55</c:v>
                </c:pt>
                <c:pt idx="195">
                  <c:v>20.55</c:v>
                </c:pt>
                <c:pt idx="196">
                  <c:v>20.55</c:v>
                </c:pt>
                <c:pt idx="197">
                  <c:v>20.55</c:v>
                </c:pt>
                <c:pt idx="198">
                  <c:v>20.6</c:v>
                </c:pt>
                <c:pt idx="199">
                  <c:v>20.6</c:v>
                </c:pt>
                <c:pt idx="200">
                  <c:v>20.55</c:v>
                </c:pt>
                <c:pt idx="201">
                  <c:v>20.6</c:v>
                </c:pt>
                <c:pt idx="202">
                  <c:v>20.6</c:v>
                </c:pt>
                <c:pt idx="203">
                  <c:v>20.6</c:v>
                </c:pt>
                <c:pt idx="204">
                  <c:v>20.6</c:v>
                </c:pt>
                <c:pt idx="205">
                  <c:v>20.6</c:v>
                </c:pt>
                <c:pt idx="206">
                  <c:v>20.6</c:v>
                </c:pt>
                <c:pt idx="207">
                  <c:v>20.6</c:v>
                </c:pt>
                <c:pt idx="208">
                  <c:v>20.65</c:v>
                </c:pt>
                <c:pt idx="209">
                  <c:v>20.65</c:v>
                </c:pt>
                <c:pt idx="210">
                  <c:v>20.65</c:v>
                </c:pt>
                <c:pt idx="211">
                  <c:v>20.65</c:v>
                </c:pt>
                <c:pt idx="212">
                  <c:v>20.65</c:v>
                </c:pt>
                <c:pt idx="213">
                  <c:v>20.65</c:v>
                </c:pt>
                <c:pt idx="214">
                  <c:v>20.65</c:v>
                </c:pt>
                <c:pt idx="215">
                  <c:v>20.65</c:v>
                </c:pt>
                <c:pt idx="216">
                  <c:v>20.65</c:v>
                </c:pt>
                <c:pt idx="217">
                  <c:v>20.65</c:v>
                </c:pt>
                <c:pt idx="218">
                  <c:v>20.7</c:v>
                </c:pt>
                <c:pt idx="219">
                  <c:v>20.65</c:v>
                </c:pt>
                <c:pt idx="220">
                  <c:v>20.7</c:v>
                </c:pt>
                <c:pt idx="221">
                  <c:v>20.7</c:v>
                </c:pt>
                <c:pt idx="222">
                  <c:v>20.7</c:v>
                </c:pt>
                <c:pt idx="223">
                  <c:v>20.7</c:v>
                </c:pt>
                <c:pt idx="224">
                  <c:v>20.7</c:v>
                </c:pt>
                <c:pt idx="225">
                  <c:v>20.75</c:v>
                </c:pt>
                <c:pt idx="226">
                  <c:v>20.75</c:v>
                </c:pt>
                <c:pt idx="227">
                  <c:v>20.7</c:v>
                </c:pt>
                <c:pt idx="228">
                  <c:v>20.75</c:v>
                </c:pt>
                <c:pt idx="229">
                  <c:v>20.75</c:v>
                </c:pt>
                <c:pt idx="230">
                  <c:v>20.8</c:v>
                </c:pt>
                <c:pt idx="231">
                  <c:v>20.8</c:v>
                </c:pt>
                <c:pt idx="232">
                  <c:v>20.8</c:v>
                </c:pt>
                <c:pt idx="233">
                  <c:v>20.8</c:v>
                </c:pt>
                <c:pt idx="234">
                  <c:v>20.8</c:v>
                </c:pt>
                <c:pt idx="235">
                  <c:v>20.8</c:v>
                </c:pt>
                <c:pt idx="236">
                  <c:v>20.8</c:v>
                </c:pt>
                <c:pt idx="237">
                  <c:v>20.8</c:v>
                </c:pt>
                <c:pt idx="238">
                  <c:v>20.8</c:v>
                </c:pt>
                <c:pt idx="239">
                  <c:v>20.85</c:v>
                </c:pt>
                <c:pt idx="240">
                  <c:v>20.85</c:v>
                </c:pt>
                <c:pt idx="241">
                  <c:v>20.85</c:v>
                </c:pt>
                <c:pt idx="242">
                  <c:v>20.8</c:v>
                </c:pt>
                <c:pt idx="243">
                  <c:v>20.85</c:v>
                </c:pt>
                <c:pt idx="244">
                  <c:v>20.85</c:v>
                </c:pt>
                <c:pt idx="245">
                  <c:v>20.85</c:v>
                </c:pt>
                <c:pt idx="246">
                  <c:v>20.9</c:v>
                </c:pt>
                <c:pt idx="247">
                  <c:v>20.9</c:v>
                </c:pt>
                <c:pt idx="248">
                  <c:v>20.9</c:v>
                </c:pt>
                <c:pt idx="249">
                  <c:v>20.9</c:v>
                </c:pt>
                <c:pt idx="250">
                  <c:v>20.9</c:v>
                </c:pt>
                <c:pt idx="251">
                  <c:v>20.9</c:v>
                </c:pt>
                <c:pt idx="252">
                  <c:v>20.9</c:v>
                </c:pt>
                <c:pt idx="253">
                  <c:v>20.95</c:v>
                </c:pt>
                <c:pt idx="254">
                  <c:v>20.9</c:v>
                </c:pt>
                <c:pt idx="255">
                  <c:v>20.9</c:v>
                </c:pt>
                <c:pt idx="256">
                  <c:v>20.95</c:v>
                </c:pt>
                <c:pt idx="257">
                  <c:v>20.9</c:v>
                </c:pt>
                <c:pt idx="258">
                  <c:v>21</c:v>
                </c:pt>
                <c:pt idx="259">
                  <c:v>21</c:v>
                </c:pt>
                <c:pt idx="260">
                  <c:v>21</c:v>
                </c:pt>
                <c:pt idx="261">
                  <c:v>21</c:v>
                </c:pt>
                <c:pt idx="262">
                  <c:v>21</c:v>
                </c:pt>
                <c:pt idx="263">
                  <c:v>21</c:v>
                </c:pt>
                <c:pt idx="264">
                  <c:v>21</c:v>
                </c:pt>
                <c:pt idx="265">
                  <c:v>21</c:v>
                </c:pt>
                <c:pt idx="266">
                  <c:v>21</c:v>
                </c:pt>
                <c:pt idx="267">
                  <c:v>21</c:v>
                </c:pt>
                <c:pt idx="268">
                  <c:v>21</c:v>
                </c:pt>
                <c:pt idx="269">
                  <c:v>21</c:v>
                </c:pt>
                <c:pt idx="270">
                  <c:v>21</c:v>
                </c:pt>
                <c:pt idx="271">
                  <c:v>21</c:v>
                </c:pt>
                <c:pt idx="272">
                  <c:v>21</c:v>
                </c:pt>
                <c:pt idx="273">
                  <c:v>21</c:v>
                </c:pt>
                <c:pt idx="274">
                  <c:v>21</c:v>
                </c:pt>
                <c:pt idx="275">
                  <c:v>21.05</c:v>
                </c:pt>
                <c:pt idx="276">
                  <c:v>21.1</c:v>
                </c:pt>
                <c:pt idx="277">
                  <c:v>21.1</c:v>
                </c:pt>
                <c:pt idx="278">
                  <c:v>21.1</c:v>
                </c:pt>
                <c:pt idx="279">
                  <c:v>21.1</c:v>
                </c:pt>
                <c:pt idx="280">
                  <c:v>21.1</c:v>
                </c:pt>
                <c:pt idx="281">
                  <c:v>21.1</c:v>
                </c:pt>
                <c:pt idx="282">
                  <c:v>21.1</c:v>
                </c:pt>
                <c:pt idx="283">
                  <c:v>21.1</c:v>
                </c:pt>
                <c:pt idx="284">
                  <c:v>21.1</c:v>
                </c:pt>
                <c:pt idx="285">
                  <c:v>21.15</c:v>
                </c:pt>
                <c:pt idx="286">
                  <c:v>21.1</c:v>
                </c:pt>
                <c:pt idx="287">
                  <c:v>21.15</c:v>
                </c:pt>
                <c:pt idx="288">
                  <c:v>21.2</c:v>
                </c:pt>
                <c:pt idx="289">
                  <c:v>21.2</c:v>
                </c:pt>
                <c:pt idx="290">
                  <c:v>21.2</c:v>
                </c:pt>
                <c:pt idx="291">
                  <c:v>21.2</c:v>
                </c:pt>
                <c:pt idx="292">
                  <c:v>21.2</c:v>
                </c:pt>
                <c:pt idx="293">
                  <c:v>21.2</c:v>
                </c:pt>
                <c:pt idx="294">
                  <c:v>21.2</c:v>
                </c:pt>
                <c:pt idx="295">
                  <c:v>21.2</c:v>
                </c:pt>
                <c:pt idx="296">
                  <c:v>21.2</c:v>
                </c:pt>
                <c:pt idx="297">
                  <c:v>21.25</c:v>
                </c:pt>
                <c:pt idx="298">
                  <c:v>21.2</c:v>
                </c:pt>
                <c:pt idx="299">
                  <c:v>21.25</c:v>
                </c:pt>
                <c:pt idx="300">
                  <c:v>21.25</c:v>
                </c:pt>
                <c:pt idx="301">
                  <c:v>21.25</c:v>
                </c:pt>
                <c:pt idx="302">
                  <c:v>21.3</c:v>
                </c:pt>
                <c:pt idx="303">
                  <c:v>21.3</c:v>
                </c:pt>
                <c:pt idx="304">
                  <c:v>21.3</c:v>
                </c:pt>
                <c:pt idx="305">
                  <c:v>21.3</c:v>
                </c:pt>
                <c:pt idx="306">
                  <c:v>21.3</c:v>
                </c:pt>
                <c:pt idx="307">
                  <c:v>21.3</c:v>
                </c:pt>
                <c:pt idx="308">
                  <c:v>21.3</c:v>
                </c:pt>
                <c:pt idx="309">
                  <c:v>21.3</c:v>
                </c:pt>
                <c:pt idx="310">
                  <c:v>21.35</c:v>
                </c:pt>
                <c:pt idx="311">
                  <c:v>21.3</c:v>
                </c:pt>
                <c:pt idx="312">
                  <c:v>21.35</c:v>
                </c:pt>
                <c:pt idx="313">
                  <c:v>21.35</c:v>
                </c:pt>
                <c:pt idx="314">
                  <c:v>21.35</c:v>
                </c:pt>
                <c:pt idx="315">
                  <c:v>21.35</c:v>
                </c:pt>
                <c:pt idx="316">
                  <c:v>21.4</c:v>
                </c:pt>
                <c:pt idx="317">
                  <c:v>21.4</c:v>
                </c:pt>
                <c:pt idx="318">
                  <c:v>21.4</c:v>
                </c:pt>
                <c:pt idx="319">
                  <c:v>21.4</c:v>
                </c:pt>
                <c:pt idx="320">
                  <c:v>21.4</c:v>
                </c:pt>
                <c:pt idx="321">
                  <c:v>21.4</c:v>
                </c:pt>
                <c:pt idx="322">
                  <c:v>21.45</c:v>
                </c:pt>
                <c:pt idx="323">
                  <c:v>21.4</c:v>
                </c:pt>
                <c:pt idx="324">
                  <c:v>21.4</c:v>
                </c:pt>
                <c:pt idx="325">
                  <c:v>21.4</c:v>
                </c:pt>
                <c:pt idx="326">
                  <c:v>21.45</c:v>
                </c:pt>
                <c:pt idx="327">
                  <c:v>21.45</c:v>
                </c:pt>
                <c:pt idx="328">
                  <c:v>21.45</c:v>
                </c:pt>
                <c:pt idx="329">
                  <c:v>21.45</c:v>
                </c:pt>
                <c:pt idx="330">
                  <c:v>21.45</c:v>
                </c:pt>
                <c:pt idx="331">
                  <c:v>21.45</c:v>
                </c:pt>
                <c:pt idx="332">
                  <c:v>21.45</c:v>
                </c:pt>
                <c:pt idx="333">
                  <c:v>21.5</c:v>
                </c:pt>
                <c:pt idx="334">
                  <c:v>21.5</c:v>
                </c:pt>
                <c:pt idx="335">
                  <c:v>21.5</c:v>
                </c:pt>
                <c:pt idx="336">
                  <c:v>21.5</c:v>
                </c:pt>
                <c:pt idx="337">
                  <c:v>21.55</c:v>
                </c:pt>
                <c:pt idx="338">
                  <c:v>21.55</c:v>
                </c:pt>
                <c:pt idx="339">
                  <c:v>21.55</c:v>
                </c:pt>
                <c:pt idx="340">
                  <c:v>21.55</c:v>
                </c:pt>
                <c:pt idx="341">
                  <c:v>21.55</c:v>
                </c:pt>
                <c:pt idx="342">
                  <c:v>21.55</c:v>
                </c:pt>
                <c:pt idx="343">
                  <c:v>21.55</c:v>
                </c:pt>
                <c:pt idx="344">
                  <c:v>21.55</c:v>
                </c:pt>
                <c:pt idx="345">
                  <c:v>21.65</c:v>
                </c:pt>
                <c:pt idx="346">
                  <c:v>21.6</c:v>
                </c:pt>
                <c:pt idx="347">
                  <c:v>21.65</c:v>
                </c:pt>
                <c:pt idx="348">
                  <c:v>21.6</c:v>
                </c:pt>
                <c:pt idx="349">
                  <c:v>21.65</c:v>
                </c:pt>
                <c:pt idx="350">
                  <c:v>21.65</c:v>
                </c:pt>
                <c:pt idx="351">
                  <c:v>21.65</c:v>
                </c:pt>
                <c:pt idx="352">
                  <c:v>21.65</c:v>
                </c:pt>
                <c:pt idx="353">
                  <c:v>21.65</c:v>
                </c:pt>
                <c:pt idx="354">
                  <c:v>21.65</c:v>
                </c:pt>
                <c:pt idx="355">
                  <c:v>21.65</c:v>
                </c:pt>
                <c:pt idx="356">
                  <c:v>21.7</c:v>
                </c:pt>
                <c:pt idx="357">
                  <c:v>21.7</c:v>
                </c:pt>
                <c:pt idx="358">
                  <c:v>21.7</c:v>
                </c:pt>
                <c:pt idx="359">
                  <c:v>21.7</c:v>
                </c:pt>
                <c:pt idx="360">
                  <c:v>21.75</c:v>
                </c:pt>
                <c:pt idx="361">
                  <c:v>21.75</c:v>
                </c:pt>
                <c:pt idx="362">
                  <c:v>21.75</c:v>
                </c:pt>
                <c:pt idx="363">
                  <c:v>21.75</c:v>
                </c:pt>
                <c:pt idx="364">
                  <c:v>21.75</c:v>
                </c:pt>
                <c:pt idx="365">
                  <c:v>21.75</c:v>
                </c:pt>
                <c:pt idx="366">
                  <c:v>21.75</c:v>
                </c:pt>
                <c:pt idx="367">
                  <c:v>21.8</c:v>
                </c:pt>
                <c:pt idx="368">
                  <c:v>21.75</c:v>
                </c:pt>
                <c:pt idx="369">
                  <c:v>21.75</c:v>
                </c:pt>
                <c:pt idx="370">
                  <c:v>21.8</c:v>
                </c:pt>
                <c:pt idx="371">
                  <c:v>21.85</c:v>
                </c:pt>
                <c:pt idx="372">
                  <c:v>21.8</c:v>
                </c:pt>
                <c:pt idx="373">
                  <c:v>21.8</c:v>
                </c:pt>
                <c:pt idx="374">
                  <c:v>21.85</c:v>
                </c:pt>
                <c:pt idx="375">
                  <c:v>21.8</c:v>
                </c:pt>
                <c:pt idx="376">
                  <c:v>21.8</c:v>
                </c:pt>
                <c:pt idx="377">
                  <c:v>21.85</c:v>
                </c:pt>
                <c:pt idx="378">
                  <c:v>21.9</c:v>
                </c:pt>
                <c:pt idx="379">
                  <c:v>21.85</c:v>
                </c:pt>
                <c:pt idx="380">
                  <c:v>21.9</c:v>
                </c:pt>
                <c:pt idx="381">
                  <c:v>21.85</c:v>
                </c:pt>
                <c:pt idx="382">
                  <c:v>21.9</c:v>
                </c:pt>
                <c:pt idx="383">
                  <c:v>21.9</c:v>
                </c:pt>
                <c:pt idx="384">
                  <c:v>21.9</c:v>
                </c:pt>
                <c:pt idx="385">
                  <c:v>21.950000000000003</c:v>
                </c:pt>
                <c:pt idx="386">
                  <c:v>21.950000000000003</c:v>
                </c:pt>
                <c:pt idx="387">
                  <c:v>21.950000000000003</c:v>
                </c:pt>
                <c:pt idx="388">
                  <c:v>21.950000000000003</c:v>
                </c:pt>
                <c:pt idx="389">
                  <c:v>21.950000000000003</c:v>
                </c:pt>
                <c:pt idx="390">
                  <c:v>21.950000000000003</c:v>
                </c:pt>
                <c:pt idx="391">
                  <c:v>21.950000000000003</c:v>
                </c:pt>
                <c:pt idx="392">
                  <c:v>22</c:v>
                </c:pt>
                <c:pt idx="393">
                  <c:v>22</c:v>
                </c:pt>
                <c:pt idx="394">
                  <c:v>22</c:v>
                </c:pt>
                <c:pt idx="395">
                  <c:v>22.049999999999997</c:v>
                </c:pt>
                <c:pt idx="396">
                  <c:v>22</c:v>
                </c:pt>
                <c:pt idx="397">
                  <c:v>22</c:v>
                </c:pt>
                <c:pt idx="398">
                  <c:v>22.049999999999997</c:v>
                </c:pt>
                <c:pt idx="399">
                  <c:v>22.049999999999997</c:v>
                </c:pt>
                <c:pt idx="400">
                  <c:v>22</c:v>
                </c:pt>
                <c:pt idx="401">
                  <c:v>22.049999999999997</c:v>
                </c:pt>
                <c:pt idx="402">
                  <c:v>22.1</c:v>
                </c:pt>
                <c:pt idx="403">
                  <c:v>22.1</c:v>
                </c:pt>
                <c:pt idx="404">
                  <c:v>22.1</c:v>
                </c:pt>
                <c:pt idx="405">
                  <c:v>22.1</c:v>
                </c:pt>
                <c:pt idx="406">
                  <c:v>22.1</c:v>
                </c:pt>
                <c:pt idx="407">
                  <c:v>22.1</c:v>
                </c:pt>
                <c:pt idx="408">
                  <c:v>22.1</c:v>
                </c:pt>
                <c:pt idx="409">
                  <c:v>22.15</c:v>
                </c:pt>
                <c:pt idx="410">
                  <c:v>22.15</c:v>
                </c:pt>
                <c:pt idx="411">
                  <c:v>22.15</c:v>
                </c:pt>
                <c:pt idx="412">
                  <c:v>22.2</c:v>
                </c:pt>
                <c:pt idx="413">
                  <c:v>22.15</c:v>
                </c:pt>
                <c:pt idx="414">
                  <c:v>22.15</c:v>
                </c:pt>
                <c:pt idx="415">
                  <c:v>22.2</c:v>
                </c:pt>
                <c:pt idx="416">
                  <c:v>22.2</c:v>
                </c:pt>
                <c:pt idx="417">
                  <c:v>22.2</c:v>
                </c:pt>
                <c:pt idx="418">
                  <c:v>22.2</c:v>
                </c:pt>
                <c:pt idx="419">
                  <c:v>22.2</c:v>
                </c:pt>
                <c:pt idx="420">
                  <c:v>22.25</c:v>
                </c:pt>
                <c:pt idx="421">
                  <c:v>22.2</c:v>
                </c:pt>
                <c:pt idx="422">
                  <c:v>22.25</c:v>
                </c:pt>
                <c:pt idx="423">
                  <c:v>22.25</c:v>
                </c:pt>
                <c:pt idx="424">
                  <c:v>22.25</c:v>
                </c:pt>
                <c:pt idx="425">
                  <c:v>22.25</c:v>
                </c:pt>
                <c:pt idx="426">
                  <c:v>22.25</c:v>
                </c:pt>
                <c:pt idx="427">
                  <c:v>22.25</c:v>
                </c:pt>
                <c:pt idx="428">
                  <c:v>22.3</c:v>
                </c:pt>
                <c:pt idx="429">
                  <c:v>22.3</c:v>
                </c:pt>
                <c:pt idx="430">
                  <c:v>22.25</c:v>
                </c:pt>
                <c:pt idx="431">
                  <c:v>22.25</c:v>
                </c:pt>
                <c:pt idx="432">
                  <c:v>22.3</c:v>
                </c:pt>
                <c:pt idx="433">
                  <c:v>22.25</c:v>
                </c:pt>
                <c:pt idx="434">
                  <c:v>22.3</c:v>
                </c:pt>
                <c:pt idx="435">
                  <c:v>22.3</c:v>
                </c:pt>
                <c:pt idx="436">
                  <c:v>22.3</c:v>
                </c:pt>
                <c:pt idx="437">
                  <c:v>22.35</c:v>
                </c:pt>
                <c:pt idx="438">
                  <c:v>22.3</c:v>
                </c:pt>
                <c:pt idx="439">
                  <c:v>22.35</c:v>
                </c:pt>
                <c:pt idx="440">
                  <c:v>22.35</c:v>
                </c:pt>
                <c:pt idx="441">
                  <c:v>22.3</c:v>
                </c:pt>
                <c:pt idx="442">
                  <c:v>22.35</c:v>
                </c:pt>
                <c:pt idx="443">
                  <c:v>22.35</c:v>
                </c:pt>
                <c:pt idx="444">
                  <c:v>22.35</c:v>
                </c:pt>
                <c:pt idx="445">
                  <c:v>22.35</c:v>
                </c:pt>
                <c:pt idx="446">
                  <c:v>22.35</c:v>
                </c:pt>
                <c:pt idx="447">
                  <c:v>22.35</c:v>
                </c:pt>
                <c:pt idx="448">
                  <c:v>22.35</c:v>
                </c:pt>
                <c:pt idx="449">
                  <c:v>22.35</c:v>
                </c:pt>
                <c:pt idx="450">
                  <c:v>22.35</c:v>
                </c:pt>
                <c:pt idx="451">
                  <c:v>22.35</c:v>
                </c:pt>
                <c:pt idx="452">
                  <c:v>22.4</c:v>
                </c:pt>
                <c:pt idx="453">
                  <c:v>22.35</c:v>
                </c:pt>
                <c:pt idx="454">
                  <c:v>22.35</c:v>
                </c:pt>
                <c:pt idx="455">
                  <c:v>22.35</c:v>
                </c:pt>
                <c:pt idx="456">
                  <c:v>22.4</c:v>
                </c:pt>
                <c:pt idx="457">
                  <c:v>22.35</c:v>
                </c:pt>
                <c:pt idx="458">
                  <c:v>22.35</c:v>
                </c:pt>
                <c:pt idx="459">
                  <c:v>22.4</c:v>
                </c:pt>
                <c:pt idx="460">
                  <c:v>22.4</c:v>
                </c:pt>
                <c:pt idx="461">
                  <c:v>22.4</c:v>
                </c:pt>
                <c:pt idx="462">
                  <c:v>22.35</c:v>
                </c:pt>
                <c:pt idx="463">
                  <c:v>22.35</c:v>
                </c:pt>
                <c:pt idx="464">
                  <c:v>22.4</c:v>
                </c:pt>
                <c:pt idx="465">
                  <c:v>22.45</c:v>
                </c:pt>
                <c:pt idx="466">
                  <c:v>22.4</c:v>
                </c:pt>
                <c:pt idx="467">
                  <c:v>22.4</c:v>
                </c:pt>
                <c:pt idx="468">
                  <c:v>22.4</c:v>
                </c:pt>
                <c:pt idx="469">
                  <c:v>22.4</c:v>
                </c:pt>
                <c:pt idx="470">
                  <c:v>22.45</c:v>
                </c:pt>
                <c:pt idx="471">
                  <c:v>22.45</c:v>
                </c:pt>
                <c:pt idx="472">
                  <c:v>22.45</c:v>
                </c:pt>
                <c:pt idx="473">
                  <c:v>22.45</c:v>
                </c:pt>
                <c:pt idx="474">
                  <c:v>22.45</c:v>
                </c:pt>
                <c:pt idx="475">
                  <c:v>22.45</c:v>
                </c:pt>
                <c:pt idx="476">
                  <c:v>22.5</c:v>
                </c:pt>
                <c:pt idx="477">
                  <c:v>22.5</c:v>
                </c:pt>
                <c:pt idx="478">
                  <c:v>22.5</c:v>
                </c:pt>
                <c:pt idx="479">
                  <c:v>22.5</c:v>
                </c:pt>
                <c:pt idx="480">
                  <c:v>22.5</c:v>
                </c:pt>
                <c:pt idx="481">
                  <c:v>22.5</c:v>
                </c:pt>
                <c:pt idx="482">
                  <c:v>22.5</c:v>
                </c:pt>
                <c:pt idx="483">
                  <c:v>22.5</c:v>
                </c:pt>
                <c:pt idx="484">
                  <c:v>22.5</c:v>
                </c:pt>
                <c:pt idx="485">
                  <c:v>22.5</c:v>
                </c:pt>
                <c:pt idx="486">
                  <c:v>22.5</c:v>
                </c:pt>
                <c:pt idx="487">
                  <c:v>22.5</c:v>
                </c:pt>
                <c:pt idx="488">
                  <c:v>22.5</c:v>
                </c:pt>
                <c:pt idx="489">
                  <c:v>22.5</c:v>
                </c:pt>
                <c:pt idx="490">
                  <c:v>22.5</c:v>
                </c:pt>
                <c:pt idx="491">
                  <c:v>22.55</c:v>
                </c:pt>
                <c:pt idx="492">
                  <c:v>22.55</c:v>
                </c:pt>
                <c:pt idx="493">
                  <c:v>22.6</c:v>
                </c:pt>
                <c:pt idx="494">
                  <c:v>22.549999999999997</c:v>
                </c:pt>
                <c:pt idx="495">
                  <c:v>22.6</c:v>
                </c:pt>
                <c:pt idx="496">
                  <c:v>22.6</c:v>
                </c:pt>
                <c:pt idx="497">
                  <c:v>22.6</c:v>
                </c:pt>
                <c:pt idx="498">
                  <c:v>22.6</c:v>
                </c:pt>
                <c:pt idx="499">
                  <c:v>22.6</c:v>
                </c:pt>
                <c:pt idx="500">
                  <c:v>22.6</c:v>
                </c:pt>
                <c:pt idx="501">
                  <c:v>22.6</c:v>
                </c:pt>
                <c:pt idx="502">
                  <c:v>22.6</c:v>
                </c:pt>
                <c:pt idx="503">
                  <c:v>22.6</c:v>
                </c:pt>
                <c:pt idx="504">
                  <c:v>22.6</c:v>
                </c:pt>
                <c:pt idx="505">
                  <c:v>22.6</c:v>
                </c:pt>
                <c:pt idx="506">
                  <c:v>22.6</c:v>
                </c:pt>
                <c:pt idx="507">
                  <c:v>22.6</c:v>
                </c:pt>
                <c:pt idx="508">
                  <c:v>22.6</c:v>
                </c:pt>
                <c:pt idx="509">
                  <c:v>22.6</c:v>
                </c:pt>
                <c:pt idx="510">
                  <c:v>22.65</c:v>
                </c:pt>
                <c:pt idx="511">
                  <c:v>22.65</c:v>
                </c:pt>
                <c:pt idx="512">
                  <c:v>22.65</c:v>
                </c:pt>
                <c:pt idx="513">
                  <c:v>22.65</c:v>
                </c:pt>
                <c:pt idx="514">
                  <c:v>22.65</c:v>
                </c:pt>
                <c:pt idx="515">
                  <c:v>22.65</c:v>
                </c:pt>
                <c:pt idx="516">
                  <c:v>22.65</c:v>
                </c:pt>
                <c:pt idx="517">
                  <c:v>22.65</c:v>
                </c:pt>
                <c:pt idx="518">
                  <c:v>22.65</c:v>
                </c:pt>
                <c:pt idx="519">
                  <c:v>22.65</c:v>
                </c:pt>
                <c:pt idx="520">
                  <c:v>22.6</c:v>
                </c:pt>
                <c:pt idx="521">
                  <c:v>22.65</c:v>
                </c:pt>
                <c:pt idx="522">
                  <c:v>22.65</c:v>
                </c:pt>
                <c:pt idx="523">
                  <c:v>22.65</c:v>
                </c:pt>
                <c:pt idx="524">
                  <c:v>22.65</c:v>
                </c:pt>
                <c:pt idx="525">
                  <c:v>22.6</c:v>
                </c:pt>
                <c:pt idx="526">
                  <c:v>22.65</c:v>
                </c:pt>
                <c:pt idx="527">
                  <c:v>22.6</c:v>
                </c:pt>
                <c:pt idx="528">
                  <c:v>22.65</c:v>
                </c:pt>
                <c:pt idx="529">
                  <c:v>22.65</c:v>
                </c:pt>
                <c:pt idx="530">
                  <c:v>22.65</c:v>
                </c:pt>
                <c:pt idx="531">
                  <c:v>22.65</c:v>
                </c:pt>
                <c:pt idx="532">
                  <c:v>22.65</c:v>
                </c:pt>
                <c:pt idx="533">
                  <c:v>22.700000000000003</c:v>
                </c:pt>
                <c:pt idx="534">
                  <c:v>22.65</c:v>
                </c:pt>
                <c:pt idx="535">
                  <c:v>22.700000000000003</c:v>
                </c:pt>
                <c:pt idx="536">
                  <c:v>22.700000000000003</c:v>
                </c:pt>
                <c:pt idx="537">
                  <c:v>22.700000000000003</c:v>
                </c:pt>
                <c:pt idx="538">
                  <c:v>22.75</c:v>
                </c:pt>
                <c:pt idx="539">
                  <c:v>22.75</c:v>
                </c:pt>
                <c:pt idx="540">
                  <c:v>22.75</c:v>
                </c:pt>
                <c:pt idx="541">
                  <c:v>22.75</c:v>
                </c:pt>
                <c:pt idx="542">
                  <c:v>22.75</c:v>
                </c:pt>
                <c:pt idx="543">
                  <c:v>22.75</c:v>
                </c:pt>
                <c:pt idx="544">
                  <c:v>22.75</c:v>
                </c:pt>
                <c:pt idx="545">
                  <c:v>22.75</c:v>
                </c:pt>
                <c:pt idx="546">
                  <c:v>22.75</c:v>
                </c:pt>
                <c:pt idx="547">
                  <c:v>22.799999999999997</c:v>
                </c:pt>
                <c:pt idx="548">
                  <c:v>22.75</c:v>
                </c:pt>
                <c:pt idx="549">
                  <c:v>22.75</c:v>
                </c:pt>
                <c:pt idx="550">
                  <c:v>22.75</c:v>
                </c:pt>
                <c:pt idx="551">
                  <c:v>22.799999999999997</c:v>
                </c:pt>
                <c:pt idx="552">
                  <c:v>22.799999999999997</c:v>
                </c:pt>
                <c:pt idx="553">
                  <c:v>22.799999999999997</c:v>
                </c:pt>
                <c:pt idx="554">
                  <c:v>22.75</c:v>
                </c:pt>
                <c:pt idx="555">
                  <c:v>22.799999999999997</c:v>
                </c:pt>
                <c:pt idx="556">
                  <c:v>22.799999999999997</c:v>
                </c:pt>
                <c:pt idx="557">
                  <c:v>22.799999999999997</c:v>
                </c:pt>
                <c:pt idx="558">
                  <c:v>22.799999999999997</c:v>
                </c:pt>
                <c:pt idx="559">
                  <c:v>22.799999999999997</c:v>
                </c:pt>
                <c:pt idx="560">
                  <c:v>22.799999999999997</c:v>
                </c:pt>
                <c:pt idx="561">
                  <c:v>22.799999999999997</c:v>
                </c:pt>
                <c:pt idx="562">
                  <c:v>22.799999999999997</c:v>
                </c:pt>
                <c:pt idx="563">
                  <c:v>22.799999999999997</c:v>
                </c:pt>
                <c:pt idx="564">
                  <c:v>22.85</c:v>
                </c:pt>
                <c:pt idx="565">
                  <c:v>22.9</c:v>
                </c:pt>
                <c:pt idx="566">
                  <c:v>22.9</c:v>
                </c:pt>
                <c:pt idx="567">
                  <c:v>22.9</c:v>
                </c:pt>
                <c:pt idx="568">
                  <c:v>22.9</c:v>
                </c:pt>
                <c:pt idx="569">
                  <c:v>22.9</c:v>
                </c:pt>
                <c:pt idx="570">
                  <c:v>22.95</c:v>
                </c:pt>
                <c:pt idx="571">
                  <c:v>22.95</c:v>
                </c:pt>
                <c:pt idx="572">
                  <c:v>22.95</c:v>
                </c:pt>
                <c:pt idx="573">
                  <c:v>22.95</c:v>
                </c:pt>
                <c:pt idx="574">
                  <c:v>22.95</c:v>
                </c:pt>
                <c:pt idx="575">
                  <c:v>22.95</c:v>
                </c:pt>
                <c:pt idx="576">
                  <c:v>22.95</c:v>
                </c:pt>
                <c:pt idx="577">
                  <c:v>22.95</c:v>
                </c:pt>
                <c:pt idx="578">
                  <c:v>22.95</c:v>
                </c:pt>
                <c:pt idx="579">
                  <c:v>22.95</c:v>
                </c:pt>
                <c:pt idx="580">
                  <c:v>22.95</c:v>
                </c:pt>
                <c:pt idx="581">
                  <c:v>22.95</c:v>
                </c:pt>
                <c:pt idx="582">
                  <c:v>22.95</c:v>
                </c:pt>
                <c:pt idx="583">
                  <c:v>22.95</c:v>
                </c:pt>
                <c:pt idx="584">
                  <c:v>22.95</c:v>
                </c:pt>
                <c:pt idx="585">
                  <c:v>22.95</c:v>
                </c:pt>
                <c:pt idx="586">
                  <c:v>22.95</c:v>
                </c:pt>
                <c:pt idx="587">
                  <c:v>22.95</c:v>
                </c:pt>
                <c:pt idx="588">
                  <c:v>22.95</c:v>
                </c:pt>
                <c:pt idx="589">
                  <c:v>22.95</c:v>
                </c:pt>
                <c:pt idx="590">
                  <c:v>22.9</c:v>
                </c:pt>
                <c:pt idx="591">
                  <c:v>22.95</c:v>
                </c:pt>
                <c:pt idx="592">
                  <c:v>22.95</c:v>
                </c:pt>
                <c:pt idx="593">
                  <c:v>22.9</c:v>
                </c:pt>
                <c:pt idx="594">
                  <c:v>22.95</c:v>
                </c:pt>
                <c:pt idx="595">
                  <c:v>23</c:v>
                </c:pt>
                <c:pt idx="596">
                  <c:v>23</c:v>
                </c:pt>
                <c:pt idx="597">
                  <c:v>23</c:v>
                </c:pt>
                <c:pt idx="598">
                  <c:v>23</c:v>
                </c:pt>
                <c:pt idx="599">
                  <c:v>23</c:v>
                </c:pt>
                <c:pt idx="600">
                  <c:v>23</c:v>
                </c:pt>
                <c:pt idx="601">
                  <c:v>23</c:v>
                </c:pt>
                <c:pt idx="602">
                  <c:v>23</c:v>
                </c:pt>
                <c:pt idx="603">
                  <c:v>23</c:v>
                </c:pt>
                <c:pt idx="604">
                  <c:v>23</c:v>
                </c:pt>
                <c:pt idx="605">
                  <c:v>23</c:v>
                </c:pt>
                <c:pt idx="606">
                  <c:v>23</c:v>
                </c:pt>
                <c:pt idx="607">
                  <c:v>23.1</c:v>
                </c:pt>
                <c:pt idx="608">
                  <c:v>23.1</c:v>
                </c:pt>
                <c:pt idx="609">
                  <c:v>23.1</c:v>
                </c:pt>
                <c:pt idx="610">
                  <c:v>23.1</c:v>
                </c:pt>
                <c:pt idx="611">
                  <c:v>23.1</c:v>
                </c:pt>
                <c:pt idx="612">
                  <c:v>23.1</c:v>
                </c:pt>
                <c:pt idx="613">
                  <c:v>23.1</c:v>
                </c:pt>
                <c:pt idx="614">
                  <c:v>23.1</c:v>
                </c:pt>
                <c:pt idx="615">
                  <c:v>23.1</c:v>
                </c:pt>
                <c:pt idx="616">
                  <c:v>23.1</c:v>
                </c:pt>
                <c:pt idx="617">
                  <c:v>23.1</c:v>
                </c:pt>
                <c:pt idx="618">
                  <c:v>23.2</c:v>
                </c:pt>
                <c:pt idx="619">
                  <c:v>23.2</c:v>
                </c:pt>
                <c:pt idx="620">
                  <c:v>23.2</c:v>
                </c:pt>
                <c:pt idx="621">
                  <c:v>23.2</c:v>
                </c:pt>
                <c:pt idx="622">
                  <c:v>23.2</c:v>
                </c:pt>
                <c:pt idx="623">
                  <c:v>23.2</c:v>
                </c:pt>
                <c:pt idx="624">
                  <c:v>23.3</c:v>
                </c:pt>
                <c:pt idx="625">
                  <c:v>23.2</c:v>
                </c:pt>
                <c:pt idx="626">
                  <c:v>23.2</c:v>
                </c:pt>
                <c:pt idx="627">
                  <c:v>23.3</c:v>
                </c:pt>
                <c:pt idx="628">
                  <c:v>23.3</c:v>
                </c:pt>
                <c:pt idx="629">
                  <c:v>23.3</c:v>
                </c:pt>
                <c:pt idx="630">
                  <c:v>23.3</c:v>
                </c:pt>
                <c:pt idx="631">
                  <c:v>23.3</c:v>
                </c:pt>
                <c:pt idx="632">
                  <c:v>23.3</c:v>
                </c:pt>
                <c:pt idx="633">
                  <c:v>23.3</c:v>
                </c:pt>
                <c:pt idx="634">
                  <c:v>23.3</c:v>
                </c:pt>
                <c:pt idx="635">
                  <c:v>23.3</c:v>
                </c:pt>
                <c:pt idx="636">
                  <c:v>23.3</c:v>
                </c:pt>
                <c:pt idx="637">
                  <c:v>23.3</c:v>
                </c:pt>
                <c:pt idx="638">
                  <c:v>23.3</c:v>
                </c:pt>
                <c:pt idx="639">
                  <c:v>23.3</c:v>
                </c:pt>
                <c:pt idx="640">
                  <c:v>23.3</c:v>
                </c:pt>
                <c:pt idx="641">
                  <c:v>23.3</c:v>
                </c:pt>
                <c:pt idx="642">
                  <c:v>23.3</c:v>
                </c:pt>
                <c:pt idx="643">
                  <c:v>23.3</c:v>
                </c:pt>
                <c:pt idx="644">
                  <c:v>23.3</c:v>
                </c:pt>
                <c:pt idx="645">
                  <c:v>23.3</c:v>
                </c:pt>
                <c:pt idx="646">
                  <c:v>23.3</c:v>
                </c:pt>
                <c:pt idx="647">
                  <c:v>23.3</c:v>
                </c:pt>
                <c:pt idx="648">
                  <c:v>23.3</c:v>
                </c:pt>
                <c:pt idx="649">
                  <c:v>23.3</c:v>
                </c:pt>
                <c:pt idx="650">
                  <c:v>23.3</c:v>
                </c:pt>
                <c:pt idx="651">
                  <c:v>23.3</c:v>
                </c:pt>
                <c:pt idx="652">
                  <c:v>23.3</c:v>
                </c:pt>
                <c:pt idx="653">
                  <c:v>23.3</c:v>
                </c:pt>
                <c:pt idx="654">
                  <c:v>23.3</c:v>
                </c:pt>
                <c:pt idx="655">
                  <c:v>23.3</c:v>
                </c:pt>
                <c:pt idx="656">
                  <c:v>23.3</c:v>
                </c:pt>
                <c:pt idx="657">
                  <c:v>23.3</c:v>
                </c:pt>
                <c:pt idx="658">
                  <c:v>23.3</c:v>
                </c:pt>
                <c:pt idx="659">
                  <c:v>23.3</c:v>
                </c:pt>
                <c:pt idx="660">
                  <c:v>23.3</c:v>
                </c:pt>
                <c:pt idx="661">
                  <c:v>23.3</c:v>
                </c:pt>
                <c:pt idx="662">
                  <c:v>23.3</c:v>
                </c:pt>
                <c:pt idx="663">
                  <c:v>23.3</c:v>
                </c:pt>
                <c:pt idx="664">
                  <c:v>23.3</c:v>
                </c:pt>
                <c:pt idx="665">
                  <c:v>23.3</c:v>
                </c:pt>
                <c:pt idx="666">
                  <c:v>23.3</c:v>
                </c:pt>
                <c:pt idx="667">
                  <c:v>23.3</c:v>
                </c:pt>
                <c:pt idx="668">
                  <c:v>23.3</c:v>
                </c:pt>
                <c:pt idx="669">
                  <c:v>23.3</c:v>
                </c:pt>
                <c:pt idx="670">
                  <c:v>23.3</c:v>
                </c:pt>
                <c:pt idx="671">
                  <c:v>23.3</c:v>
                </c:pt>
                <c:pt idx="672">
                  <c:v>23.3</c:v>
                </c:pt>
                <c:pt idx="673">
                  <c:v>23.3</c:v>
                </c:pt>
                <c:pt idx="674">
                  <c:v>23.3</c:v>
                </c:pt>
                <c:pt idx="675">
                  <c:v>23.3</c:v>
                </c:pt>
                <c:pt idx="676">
                  <c:v>23.3</c:v>
                </c:pt>
                <c:pt idx="677">
                  <c:v>23.3</c:v>
                </c:pt>
                <c:pt idx="678">
                  <c:v>23.3</c:v>
                </c:pt>
                <c:pt idx="679">
                  <c:v>23.3</c:v>
                </c:pt>
                <c:pt idx="680">
                  <c:v>23.3</c:v>
                </c:pt>
                <c:pt idx="681">
                  <c:v>23.2</c:v>
                </c:pt>
                <c:pt idx="682">
                  <c:v>23.3</c:v>
                </c:pt>
                <c:pt idx="683">
                  <c:v>23.3</c:v>
                </c:pt>
                <c:pt idx="684">
                  <c:v>23.3</c:v>
                </c:pt>
                <c:pt idx="685">
                  <c:v>23.3</c:v>
                </c:pt>
                <c:pt idx="686">
                  <c:v>23.2</c:v>
                </c:pt>
                <c:pt idx="687">
                  <c:v>23.3</c:v>
                </c:pt>
                <c:pt idx="688">
                  <c:v>23.3</c:v>
                </c:pt>
                <c:pt idx="689">
                  <c:v>23.3</c:v>
                </c:pt>
              </c:numCache>
            </c:numRef>
          </c:yVal>
          <c:smooth val="1"/>
          <c:extLst xmlns:c16r2="http://schemas.microsoft.com/office/drawing/2015/06/chart">
            <c:ext xmlns:c16="http://schemas.microsoft.com/office/drawing/2014/chart" uri="{C3380CC4-5D6E-409C-BE32-E72D297353CC}">
              <c16:uniqueId val="{00000002-964B-4310-9744-B400E7ED2064}"/>
            </c:ext>
          </c:extLst>
        </c:ser>
        <c:ser>
          <c:idx val="3"/>
          <c:order val="3"/>
          <c:tx>
            <c:strRef>
              <c:f>mol.sieves!$AM$13</c:f>
              <c:strCache>
                <c:ptCount val="1"/>
                <c:pt idx="0">
                  <c:v>Pulsed temperature</c:v>
                </c:pt>
              </c:strCache>
            </c:strRef>
          </c:tx>
          <c:spPr>
            <a:ln w="22225"/>
          </c:spPr>
          <c:marker>
            <c:symbol val="x"/>
            <c:size val="5"/>
          </c:marker>
          <c:xVal>
            <c:numRef>
              <c:f>mol.sieves!$B$14:$B$711</c:f>
              <c:numCache>
                <c:formatCode>General</c:formatCode>
                <c:ptCount val="698"/>
                <c:pt idx="0">
                  <c:v>0</c:v>
                </c:pt>
                <c:pt idx="1">
                  <c:v>5</c:v>
                </c:pt>
                <c:pt idx="2">
                  <c:v>9</c:v>
                </c:pt>
                <c:pt idx="3">
                  <c:v>14</c:v>
                </c:pt>
                <c:pt idx="4">
                  <c:v>18</c:v>
                </c:pt>
                <c:pt idx="5">
                  <c:v>23</c:v>
                </c:pt>
                <c:pt idx="6">
                  <c:v>28</c:v>
                </c:pt>
                <c:pt idx="7">
                  <c:v>32</c:v>
                </c:pt>
                <c:pt idx="8">
                  <c:v>37</c:v>
                </c:pt>
                <c:pt idx="9">
                  <c:v>41.4444444444444</c:v>
                </c:pt>
                <c:pt idx="10">
                  <c:v>46.044444444444402</c:v>
                </c:pt>
                <c:pt idx="11">
                  <c:v>50.644444444444403</c:v>
                </c:pt>
                <c:pt idx="12">
                  <c:v>55.244444444444397</c:v>
                </c:pt>
                <c:pt idx="13">
                  <c:v>59.844444444444399</c:v>
                </c:pt>
                <c:pt idx="14">
                  <c:v>64.4444444444444</c:v>
                </c:pt>
                <c:pt idx="15">
                  <c:v>69.044444444444395</c:v>
                </c:pt>
                <c:pt idx="16">
                  <c:v>73.644444444444403</c:v>
                </c:pt>
                <c:pt idx="17">
                  <c:v>78.244444444444397</c:v>
                </c:pt>
                <c:pt idx="18">
                  <c:v>82.844444444444406</c:v>
                </c:pt>
                <c:pt idx="19">
                  <c:v>87.4444444444444</c:v>
                </c:pt>
                <c:pt idx="20">
                  <c:v>92.044444444444395</c:v>
                </c:pt>
                <c:pt idx="21">
                  <c:v>96.644444444444403</c:v>
                </c:pt>
                <c:pt idx="22">
                  <c:v>101.244444444444</c:v>
                </c:pt>
                <c:pt idx="23">
                  <c:v>105.84444444444399</c:v>
                </c:pt>
                <c:pt idx="24">
                  <c:v>110.444444444444</c:v>
                </c:pt>
                <c:pt idx="25">
                  <c:v>115.044444444444</c:v>
                </c:pt>
                <c:pt idx="26">
                  <c:v>119.64444444444401</c:v>
                </c:pt>
                <c:pt idx="27">
                  <c:v>124.244444444444</c:v>
                </c:pt>
                <c:pt idx="28">
                  <c:v>128.84444444444401</c:v>
                </c:pt>
                <c:pt idx="29">
                  <c:v>133.444444444444</c:v>
                </c:pt>
                <c:pt idx="30">
                  <c:v>138.044444444444</c:v>
                </c:pt>
                <c:pt idx="31">
                  <c:v>142.64444444444399</c:v>
                </c:pt>
                <c:pt idx="32">
                  <c:v>147.24444444444401</c:v>
                </c:pt>
                <c:pt idx="33">
                  <c:v>151.84444444444401</c:v>
                </c:pt>
                <c:pt idx="34">
                  <c:v>156.444444444444</c:v>
                </c:pt>
                <c:pt idx="35">
                  <c:v>161.044444444444</c:v>
                </c:pt>
                <c:pt idx="36">
                  <c:v>165.64444444444399</c:v>
                </c:pt>
                <c:pt idx="37">
                  <c:v>170.24444444444401</c:v>
                </c:pt>
                <c:pt idx="38">
                  <c:v>174.84444444444401</c:v>
                </c:pt>
                <c:pt idx="39">
                  <c:v>179.444444444444</c:v>
                </c:pt>
                <c:pt idx="40">
                  <c:v>184.044444444444</c:v>
                </c:pt>
                <c:pt idx="41">
                  <c:v>188.64444444444399</c:v>
                </c:pt>
                <c:pt idx="42">
                  <c:v>193.24444444444401</c:v>
                </c:pt>
                <c:pt idx="43">
                  <c:v>197.84444444444401</c:v>
                </c:pt>
                <c:pt idx="44">
                  <c:v>202.444444444444</c:v>
                </c:pt>
                <c:pt idx="45">
                  <c:v>207.044444444444</c:v>
                </c:pt>
                <c:pt idx="46">
                  <c:v>211.64444444444399</c:v>
                </c:pt>
                <c:pt idx="47">
                  <c:v>216.24444444444401</c:v>
                </c:pt>
                <c:pt idx="48">
                  <c:v>220.84444444444401</c:v>
                </c:pt>
                <c:pt idx="49">
                  <c:v>225.444444444444</c:v>
                </c:pt>
                <c:pt idx="50">
                  <c:v>230.044444444444</c:v>
                </c:pt>
                <c:pt idx="51">
                  <c:v>234.64444444444399</c:v>
                </c:pt>
                <c:pt idx="52">
                  <c:v>239.24444444444401</c:v>
                </c:pt>
                <c:pt idx="53">
                  <c:v>243.84444444444401</c:v>
                </c:pt>
                <c:pt idx="54">
                  <c:v>248.444444444444</c:v>
                </c:pt>
                <c:pt idx="55">
                  <c:v>253.044444444444</c:v>
                </c:pt>
                <c:pt idx="56">
                  <c:v>257.64444444444399</c:v>
                </c:pt>
                <c:pt idx="57">
                  <c:v>262.24444444444401</c:v>
                </c:pt>
                <c:pt idx="58">
                  <c:v>266.84444444444398</c:v>
                </c:pt>
                <c:pt idx="59">
                  <c:v>271.444444444444</c:v>
                </c:pt>
                <c:pt idx="60">
                  <c:v>276.04444444444403</c:v>
                </c:pt>
                <c:pt idx="61">
                  <c:v>280.64444444444399</c:v>
                </c:pt>
                <c:pt idx="62">
                  <c:v>285.24444444444401</c:v>
                </c:pt>
                <c:pt idx="63">
                  <c:v>289.84444444444398</c:v>
                </c:pt>
                <c:pt idx="64">
                  <c:v>294.444444444444</c:v>
                </c:pt>
                <c:pt idx="65">
                  <c:v>299.04444444444403</c:v>
                </c:pt>
                <c:pt idx="66">
                  <c:v>303.64444444444399</c:v>
                </c:pt>
                <c:pt idx="67">
                  <c:v>308.24444444444401</c:v>
                </c:pt>
                <c:pt idx="68">
                  <c:v>312.84444444444398</c:v>
                </c:pt>
                <c:pt idx="69">
                  <c:v>317.444444444444</c:v>
                </c:pt>
                <c:pt idx="70">
                  <c:v>322.04444444444403</c:v>
                </c:pt>
                <c:pt idx="71">
                  <c:v>326.64444444444399</c:v>
                </c:pt>
                <c:pt idx="72">
                  <c:v>331.24444444444401</c:v>
                </c:pt>
                <c:pt idx="73">
                  <c:v>335.84444444444398</c:v>
                </c:pt>
                <c:pt idx="74">
                  <c:v>340.444444444444</c:v>
                </c:pt>
                <c:pt idx="75">
                  <c:v>345.04444444444403</c:v>
                </c:pt>
                <c:pt idx="76">
                  <c:v>349.64444444444399</c:v>
                </c:pt>
                <c:pt idx="77">
                  <c:v>354.24444444444401</c:v>
                </c:pt>
                <c:pt idx="78">
                  <c:v>358.84444444444398</c:v>
                </c:pt>
                <c:pt idx="79">
                  <c:v>363.444444444444</c:v>
                </c:pt>
                <c:pt idx="80">
                  <c:v>368.04444444444403</c:v>
                </c:pt>
                <c:pt idx="81">
                  <c:v>372.64444444444399</c:v>
                </c:pt>
                <c:pt idx="82">
                  <c:v>377.24444444444401</c:v>
                </c:pt>
                <c:pt idx="83">
                  <c:v>381.84444444444398</c:v>
                </c:pt>
                <c:pt idx="84">
                  <c:v>386.444444444444</c:v>
                </c:pt>
                <c:pt idx="85">
                  <c:v>391.04444444444403</c:v>
                </c:pt>
                <c:pt idx="86">
                  <c:v>395.64444444444399</c:v>
                </c:pt>
                <c:pt idx="87">
                  <c:v>400.24444444444401</c:v>
                </c:pt>
                <c:pt idx="88">
                  <c:v>404.84444444444398</c:v>
                </c:pt>
                <c:pt idx="89">
                  <c:v>409.444444444444</c:v>
                </c:pt>
                <c:pt idx="90">
                  <c:v>414.04444444444403</c:v>
                </c:pt>
                <c:pt idx="91">
                  <c:v>418.64444444444399</c:v>
                </c:pt>
                <c:pt idx="92">
                  <c:v>423.24444444444401</c:v>
                </c:pt>
                <c:pt idx="93">
                  <c:v>427.84444444444398</c:v>
                </c:pt>
                <c:pt idx="94">
                  <c:v>432.444444444444</c:v>
                </c:pt>
                <c:pt idx="95">
                  <c:v>437.04444444444403</c:v>
                </c:pt>
                <c:pt idx="96">
                  <c:v>441.64444444444399</c:v>
                </c:pt>
                <c:pt idx="97">
                  <c:v>446.24444444444401</c:v>
                </c:pt>
                <c:pt idx="98">
                  <c:v>450.84444444444398</c:v>
                </c:pt>
                <c:pt idx="99">
                  <c:v>455.444444444444</c:v>
                </c:pt>
                <c:pt idx="100">
                  <c:v>460.04444444444403</c:v>
                </c:pt>
                <c:pt idx="101">
                  <c:v>464.64444444444399</c:v>
                </c:pt>
                <c:pt idx="102">
                  <c:v>469.24444444444401</c:v>
                </c:pt>
                <c:pt idx="103">
                  <c:v>473.84444444444398</c:v>
                </c:pt>
                <c:pt idx="104">
                  <c:v>478.444444444444</c:v>
                </c:pt>
                <c:pt idx="105">
                  <c:v>483.04444444444403</c:v>
                </c:pt>
                <c:pt idx="106">
                  <c:v>487.64444444444399</c:v>
                </c:pt>
                <c:pt idx="107">
                  <c:v>492.24444444444401</c:v>
                </c:pt>
                <c:pt idx="108">
                  <c:v>496.84444444444398</c:v>
                </c:pt>
                <c:pt idx="109">
                  <c:v>501.444444444444</c:v>
                </c:pt>
                <c:pt idx="110">
                  <c:v>506.04444444444403</c:v>
                </c:pt>
                <c:pt idx="111">
                  <c:v>510.64444444444399</c:v>
                </c:pt>
                <c:pt idx="112">
                  <c:v>515.24444444444498</c:v>
                </c:pt>
                <c:pt idx="113">
                  <c:v>519.84444444444398</c:v>
                </c:pt>
                <c:pt idx="114">
                  <c:v>524.444444444444</c:v>
                </c:pt>
                <c:pt idx="115">
                  <c:v>529.04444444444403</c:v>
                </c:pt>
                <c:pt idx="116">
                  <c:v>533.64444444444496</c:v>
                </c:pt>
                <c:pt idx="117">
                  <c:v>538.24444444444498</c:v>
                </c:pt>
                <c:pt idx="118">
                  <c:v>542.84444444444398</c:v>
                </c:pt>
                <c:pt idx="119">
                  <c:v>547.444444444444</c:v>
                </c:pt>
                <c:pt idx="120">
                  <c:v>552.04444444444403</c:v>
                </c:pt>
                <c:pt idx="121">
                  <c:v>556.64444444444496</c:v>
                </c:pt>
                <c:pt idx="122">
                  <c:v>561.24444444444498</c:v>
                </c:pt>
                <c:pt idx="123">
                  <c:v>565.84444444444398</c:v>
                </c:pt>
                <c:pt idx="124">
                  <c:v>570.444444444444</c:v>
                </c:pt>
                <c:pt idx="125">
                  <c:v>575.04444444444403</c:v>
                </c:pt>
                <c:pt idx="126">
                  <c:v>579.64444444444496</c:v>
                </c:pt>
                <c:pt idx="127">
                  <c:v>584.24444444444498</c:v>
                </c:pt>
                <c:pt idx="128">
                  <c:v>588.84444444444398</c:v>
                </c:pt>
                <c:pt idx="129">
                  <c:v>593.444444444444</c:v>
                </c:pt>
                <c:pt idx="130">
                  <c:v>598.04444444444403</c:v>
                </c:pt>
                <c:pt idx="131">
                  <c:v>602.64444444444496</c:v>
                </c:pt>
                <c:pt idx="132">
                  <c:v>607.24444444444498</c:v>
                </c:pt>
                <c:pt idx="133">
                  <c:v>611.84444444444398</c:v>
                </c:pt>
                <c:pt idx="134">
                  <c:v>616.444444444444</c:v>
                </c:pt>
                <c:pt idx="135">
                  <c:v>621.04444444444403</c:v>
                </c:pt>
                <c:pt idx="136">
                  <c:v>625.64444444444496</c:v>
                </c:pt>
                <c:pt idx="137">
                  <c:v>630.24444444444498</c:v>
                </c:pt>
                <c:pt idx="138">
                  <c:v>634.84444444444398</c:v>
                </c:pt>
                <c:pt idx="139">
                  <c:v>639.444444444444</c:v>
                </c:pt>
                <c:pt idx="140">
                  <c:v>644.04444444444403</c:v>
                </c:pt>
                <c:pt idx="141">
                  <c:v>648.64444444444496</c:v>
                </c:pt>
                <c:pt idx="142">
                  <c:v>653.24444444444498</c:v>
                </c:pt>
                <c:pt idx="143">
                  <c:v>657.84444444444398</c:v>
                </c:pt>
                <c:pt idx="144">
                  <c:v>662.444444444444</c:v>
                </c:pt>
                <c:pt idx="145">
                  <c:v>667.04444444444403</c:v>
                </c:pt>
                <c:pt idx="146">
                  <c:v>671.64444444444496</c:v>
                </c:pt>
                <c:pt idx="147">
                  <c:v>676.24444444444498</c:v>
                </c:pt>
                <c:pt idx="148">
                  <c:v>680.84444444444398</c:v>
                </c:pt>
                <c:pt idx="149">
                  <c:v>685.444444444444</c:v>
                </c:pt>
                <c:pt idx="150">
                  <c:v>690.04444444444403</c:v>
                </c:pt>
                <c:pt idx="151">
                  <c:v>694.64444444444496</c:v>
                </c:pt>
                <c:pt idx="152">
                  <c:v>699.24444444444498</c:v>
                </c:pt>
                <c:pt idx="153">
                  <c:v>703.84444444444398</c:v>
                </c:pt>
                <c:pt idx="154">
                  <c:v>708.444444444444</c:v>
                </c:pt>
                <c:pt idx="155">
                  <c:v>713.04444444444403</c:v>
                </c:pt>
                <c:pt idx="156">
                  <c:v>717.64444444444496</c:v>
                </c:pt>
                <c:pt idx="157">
                  <c:v>722.24444444444498</c:v>
                </c:pt>
                <c:pt idx="158">
                  <c:v>726.84444444444398</c:v>
                </c:pt>
                <c:pt idx="159">
                  <c:v>731.444444444444</c:v>
                </c:pt>
                <c:pt idx="160">
                  <c:v>736.04444444444403</c:v>
                </c:pt>
                <c:pt idx="161">
                  <c:v>740.64444444444496</c:v>
                </c:pt>
                <c:pt idx="162">
                  <c:v>745.24444444444498</c:v>
                </c:pt>
                <c:pt idx="163">
                  <c:v>749.84444444444398</c:v>
                </c:pt>
                <c:pt idx="164">
                  <c:v>754.444444444444</c:v>
                </c:pt>
                <c:pt idx="165">
                  <c:v>759.04444444444403</c:v>
                </c:pt>
                <c:pt idx="166">
                  <c:v>763.64444444444496</c:v>
                </c:pt>
                <c:pt idx="167">
                  <c:v>768.24444444444498</c:v>
                </c:pt>
                <c:pt idx="168">
                  <c:v>772.84444444444398</c:v>
                </c:pt>
                <c:pt idx="169">
                  <c:v>777.444444444444</c:v>
                </c:pt>
                <c:pt idx="170">
                  <c:v>782.04444444444403</c:v>
                </c:pt>
                <c:pt idx="171">
                  <c:v>786.64444444444496</c:v>
                </c:pt>
                <c:pt idx="172">
                  <c:v>791.24444444444498</c:v>
                </c:pt>
                <c:pt idx="173">
                  <c:v>795.84444444444398</c:v>
                </c:pt>
                <c:pt idx="174">
                  <c:v>800.444444444444</c:v>
                </c:pt>
                <c:pt idx="175">
                  <c:v>805.04444444444403</c:v>
                </c:pt>
                <c:pt idx="176">
                  <c:v>809.64444444444496</c:v>
                </c:pt>
                <c:pt idx="177">
                  <c:v>814.24444444444498</c:v>
                </c:pt>
                <c:pt idx="178">
                  <c:v>818.84444444444398</c:v>
                </c:pt>
                <c:pt idx="179">
                  <c:v>823.444444444444</c:v>
                </c:pt>
                <c:pt idx="180">
                  <c:v>828.04444444444403</c:v>
                </c:pt>
                <c:pt idx="181">
                  <c:v>832.64444444444496</c:v>
                </c:pt>
                <c:pt idx="182">
                  <c:v>837.24444444444498</c:v>
                </c:pt>
                <c:pt idx="183">
                  <c:v>841.84444444444398</c:v>
                </c:pt>
                <c:pt idx="184">
                  <c:v>846.444444444444</c:v>
                </c:pt>
                <c:pt idx="185">
                  <c:v>851.04444444444403</c:v>
                </c:pt>
                <c:pt idx="186">
                  <c:v>855.64444444444496</c:v>
                </c:pt>
                <c:pt idx="187">
                  <c:v>860.24444444444498</c:v>
                </c:pt>
                <c:pt idx="188">
                  <c:v>864.84444444444398</c:v>
                </c:pt>
                <c:pt idx="189">
                  <c:v>869.444444444444</c:v>
                </c:pt>
                <c:pt idx="190">
                  <c:v>874.04444444444403</c:v>
                </c:pt>
                <c:pt idx="191">
                  <c:v>878.64444444444496</c:v>
                </c:pt>
                <c:pt idx="192">
                  <c:v>883.24444444444498</c:v>
                </c:pt>
                <c:pt idx="193">
                  <c:v>887.84444444444398</c:v>
                </c:pt>
                <c:pt idx="194">
                  <c:v>892.444444444444</c:v>
                </c:pt>
                <c:pt idx="195">
                  <c:v>897.04444444444403</c:v>
                </c:pt>
                <c:pt idx="196">
                  <c:v>901.64444444444496</c:v>
                </c:pt>
                <c:pt idx="197">
                  <c:v>906.24444444444498</c:v>
                </c:pt>
                <c:pt idx="198">
                  <c:v>910.84444444444398</c:v>
                </c:pt>
                <c:pt idx="199">
                  <c:v>915.444444444444</c:v>
                </c:pt>
                <c:pt idx="200">
                  <c:v>920.04444444444403</c:v>
                </c:pt>
                <c:pt idx="201">
                  <c:v>924.64444444444496</c:v>
                </c:pt>
                <c:pt idx="202">
                  <c:v>929.24444444444498</c:v>
                </c:pt>
                <c:pt idx="203">
                  <c:v>933.84444444444398</c:v>
                </c:pt>
                <c:pt idx="204">
                  <c:v>938.444444444444</c:v>
                </c:pt>
                <c:pt idx="205">
                  <c:v>943.04444444444403</c:v>
                </c:pt>
                <c:pt idx="206">
                  <c:v>947.64444444444496</c:v>
                </c:pt>
                <c:pt idx="207">
                  <c:v>952.24444444444498</c:v>
                </c:pt>
                <c:pt idx="208">
                  <c:v>956.84444444444398</c:v>
                </c:pt>
                <c:pt idx="209">
                  <c:v>961.444444444444</c:v>
                </c:pt>
                <c:pt idx="210">
                  <c:v>966.04444444444403</c:v>
                </c:pt>
                <c:pt idx="211">
                  <c:v>970.64444444444496</c:v>
                </c:pt>
                <c:pt idx="212">
                  <c:v>975.24444444444498</c:v>
                </c:pt>
                <c:pt idx="213">
                  <c:v>979.84444444444398</c:v>
                </c:pt>
                <c:pt idx="214">
                  <c:v>984.444444444444</c:v>
                </c:pt>
                <c:pt idx="215">
                  <c:v>989.04444444444403</c:v>
                </c:pt>
                <c:pt idx="216">
                  <c:v>993.64444444444496</c:v>
                </c:pt>
                <c:pt idx="217">
                  <c:v>998.24444444444498</c:v>
                </c:pt>
                <c:pt idx="218">
                  <c:v>1002.84444444444</c:v>
                </c:pt>
                <c:pt idx="219">
                  <c:v>1007.44444444444</c:v>
                </c:pt>
                <c:pt idx="220">
                  <c:v>1012.04444444444</c:v>
                </c:pt>
                <c:pt idx="221">
                  <c:v>1016.64444444444</c:v>
                </c:pt>
                <c:pt idx="222">
                  <c:v>1021.24444444444</c:v>
                </c:pt>
                <c:pt idx="223">
                  <c:v>1025.8444444444399</c:v>
                </c:pt>
                <c:pt idx="224">
                  <c:v>1030.44444444444</c:v>
                </c:pt>
                <c:pt idx="225">
                  <c:v>1035.0444444444399</c:v>
                </c:pt>
                <c:pt idx="226">
                  <c:v>1039.6444444444401</c:v>
                </c:pt>
                <c:pt idx="227">
                  <c:v>1044.24444444444</c:v>
                </c:pt>
                <c:pt idx="228">
                  <c:v>1048.8444444444399</c:v>
                </c:pt>
                <c:pt idx="229">
                  <c:v>1053.44444444444</c:v>
                </c:pt>
                <c:pt idx="230">
                  <c:v>1058.0444444444399</c:v>
                </c:pt>
                <c:pt idx="231">
                  <c:v>1062.6444444444401</c:v>
                </c:pt>
                <c:pt idx="232">
                  <c:v>1067.24444444444</c:v>
                </c:pt>
                <c:pt idx="233">
                  <c:v>1071.8444444444399</c:v>
                </c:pt>
                <c:pt idx="234">
                  <c:v>1076.44444444444</c:v>
                </c:pt>
                <c:pt idx="235">
                  <c:v>1081.0444444444399</c:v>
                </c:pt>
                <c:pt idx="236">
                  <c:v>1085.6444444444401</c:v>
                </c:pt>
                <c:pt idx="237">
                  <c:v>1090.24444444444</c:v>
                </c:pt>
                <c:pt idx="238">
                  <c:v>1094.8444444444399</c:v>
                </c:pt>
                <c:pt idx="239">
                  <c:v>1099.44444444444</c:v>
                </c:pt>
                <c:pt idx="240">
                  <c:v>1104.0444444444399</c:v>
                </c:pt>
                <c:pt idx="241">
                  <c:v>1108.6444444444401</c:v>
                </c:pt>
                <c:pt idx="242">
                  <c:v>1113.24444444444</c:v>
                </c:pt>
                <c:pt idx="243">
                  <c:v>1117.8444444444399</c:v>
                </c:pt>
                <c:pt idx="244">
                  <c:v>1122.44444444444</c:v>
                </c:pt>
                <c:pt idx="245">
                  <c:v>1127.0444444444399</c:v>
                </c:pt>
                <c:pt idx="246">
                  <c:v>1131.6444444444401</c:v>
                </c:pt>
                <c:pt idx="247">
                  <c:v>1136.24444444444</c:v>
                </c:pt>
                <c:pt idx="248">
                  <c:v>1140.8444444444399</c:v>
                </c:pt>
                <c:pt idx="249">
                  <c:v>1145.44444444444</c:v>
                </c:pt>
                <c:pt idx="250">
                  <c:v>1150.0444444444399</c:v>
                </c:pt>
                <c:pt idx="251">
                  <c:v>1154.6444444444401</c:v>
                </c:pt>
                <c:pt idx="252">
                  <c:v>1159.24444444444</c:v>
                </c:pt>
                <c:pt idx="253">
                  <c:v>1163.8444444444399</c:v>
                </c:pt>
                <c:pt idx="254">
                  <c:v>1168.44444444444</c:v>
                </c:pt>
                <c:pt idx="255">
                  <c:v>1173.0444444444399</c:v>
                </c:pt>
                <c:pt idx="256">
                  <c:v>1177.6444444444401</c:v>
                </c:pt>
                <c:pt idx="257">
                  <c:v>1182.24444444444</c:v>
                </c:pt>
                <c:pt idx="258">
                  <c:v>1186.8444444444399</c:v>
                </c:pt>
                <c:pt idx="259">
                  <c:v>1191.44444444444</c:v>
                </c:pt>
                <c:pt idx="260">
                  <c:v>1196.0444444444399</c:v>
                </c:pt>
                <c:pt idx="261">
                  <c:v>1200.6444444444401</c:v>
                </c:pt>
                <c:pt idx="262">
                  <c:v>1205.24444444444</c:v>
                </c:pt>
                <c:pt idx="263">
                  <c:v>1209.8444444444399</c:v>
                </c:pt>
                <c:pt idx="264">
                  <c:v>1214.44444444444</c:v>
                </c:pt>
                <c:pt idx="265">
                  <c:v>1219.0444444444399</c:v>
                </c:pt>
                <c:pt idx="266">
                  <c:v>1223.6444444444401</c:v>
                </c:pt>
                <c:pt idx="267">
                  <c:v>1228.24444444444</c:v>
                </c:pt>
                <c:pt idx="268">
                  <c:v>1232.8444444444399</c:v>
                </c:pt>
                <c:pt idx="269">
                  <c:v>1237.44444444444</c:v>
                </c:pt>
                <c:pt idx="270">
                  <c:v>1242.0444444444399</c:v>
                </c:pt>
                <c:pt idx="271">
                  <c:v>1246.6444444444401</c:v>
                </c:pt>
                <c:pt idx="272">
                  <c:v>1251.24444444444</c:v>
                </c:pt>
                <c:pt idx="273">
                  <c:v>1255.8444444444399</c:v>
                </c:pt>
                <c:pt idx="274">
                  <c:v>1260.44444444444</c:v>
                </c:pt>
                <c:pt idx="275">
                  <c:v>1265.0444444444399</c:v>
                </c:pt>
                <c:pt idx="276">
                  <c:v>1269.6444444444401</c:v>
                </c:pt>
                <c:pt idx="277">
                  <c:v>1274.24444444444</c:v>
                </c:pt>
                <c:pt idx="278">
                  <c:v>1278.8444444444399</c:v>
                </c:pt>
                <c:pt idx="279">
                  <c:v>1283.44444444444</c:v>
                </c:pt>
                <c:pt idx="280">
                  <c:v>1288.0444444444399</c:v>
                </c:pt>
                <c:pt idx="281">
                  <c:v>1292.6444444444401</c:v>
                </c:pt>
                <c:pt idx="282">
                  <c:v>1297.24444444444</c:v>
                </c:pt>
                <c:pt idx="283">
                  <c:v>1301.8444444444399</c:v>
                </c:pt>
                <c:pt idx="284">
                  <c:v>1306.44444444444</c:v>
                </c:pt>
                <c:pt idx="285">
                  <c:v>1311.0444444444399</c:v>
                </c:pt>
                <c:pt idx="286">
                  <c:v>1315.6444444444401</c:v>
                </c:pt>
                <c:pt idx="287">
                  <c:v>1320.24444444444</c:v>
                </c:pt>
                <c:pt idx="288">
                  <c:v>1324.8444444444399</c:v>
                </c:pt>
                <c:pt idx="289">
                  <c:v>1329.44444444444</c:v>
                </c:pt>
                <c:pt idx="290">
                  <c:v>1334.0444444444399</c:v>
                </c:pt>
                <c:pt idx="291">
                  <c:v>1338.6444444444401</c:v>
                </c:pt>
                <c:pt idx="292">
                  <c:v>1343.24444444444</c:v>
                </c:pt>
                <c:pt idx="293">
                  <c:v>1347.8444444444399</c:v>
                </c:pt>
                <c:pt idx="294">
                  <c:v>1352.44444444444</c:v>
                </c:pt>
                <c:pt idx="295">
                  <c:v>1357.0444444444399</c:v>
                </c:pt>
                <c:pt idx="296">
                  <c:v>1361.6444444444401</c:v>
                </c:pt>
                <c:pt idx="297">
                  <c:v>1366.24444444444</c:v>
                </c:pt>
                <c:pt idx="298">
                  <c:v>1370.8444444444399</c:v>
                </c:pt>
                <c:pt idx="299">
                  <c:v>1375.44444444444</c:v>
                </c:pt>
                <c:pt idx="300">
                  <c:v>1380.0444444444399</c:v>
                </c:pt>
                <c:pt idx="301">
                  <c:v>1384.6444444444401</c:v>
                </c:pt>
                <c:pt idx="302">
                  <c:v>1389.24444444444</c:v>
                </c:pt>
                <c:pt idx="303">
                  <c:v>1393.8444444444399</c:v>
                </c:pt>
                <c:pt idx="304">
                  <c:v>1398.44444444444</c:v>
                </c:pt>
                <c:pt idx="305">
                  <c:v>1403.0444444444399</c:v>
                </c:pt>
                <c:pt idx="306">
                  <c:v>1407.6444444444401</c:v>
                </c:pt>
                <c:pt idx="307">
                  <c:v>1412.24444444444</c:v>
                </c:pt>
                <c:pt idx="308">
                  <c:v>1416.8444444444399</c:v>
                </c:pt>
                <c:pt idx="309">
                  <c:v>1421.44444444444</c:v>
                </c:pt>
                <c:pt idx="310">
                  <c:v>1426.0444444444399</c:v>
                </c:pt>
                <c:pt idx="311">
                  <c:v>1430.6444444444401</c:v>
                </c:pt>
                <c:pt idx="312">
                  <c:v>1435.24444444444</c:v>
                </c:pt>
                <c:pt idx="313">
                  <c:v>1439.8444444444399</c:v>
                </c:pt>
                <c:pt idx="314">
                  <c:v>1444.44444444444</c:v>
                </c:pt>
                <c:pt idx="315">
                  <c:v>1449.0444444444399</c:v>
                </c:pt>
                <c:pt idx="316">
                  <c:v>1453.6444444444401</c:v>
                </c:pt>
                <c:pt idx="317">
                  <c:v>1458.24444444444</c:v>
                </c:pt>
                <c:pt idx="318">
                  <c:v>1462.8444444444399</c:v>
                </c:pt>
                <c:pt idx="319">
                  <c:v>1467.44444444444</c:v>
                </c:pt>
                <c:pt idx="320">
                  <c:v>1472.0444444444399</c:v>
                </c:pt>
                <c:pt idx="321">
                  <c:v>1476.6444444444401</c:v>
                </c:pt>
                <c:pt idx="322">
                  <c:v>1481.24444444444</c:v>
                </c:pt>
                <c:pt idx="323">
                  <c:v>1485.8444444444399</c:v>
                </c:pt>
                <c:pt idx="324">
                  <c:v>1490.44444444444</c:v>
                </c:pt>
                <c:pt idx="325">
                  <c:v>1495.0444444444399</c:v>
                </c:pt>
                <c:pt idx="326">
                  <c:v>1499.6444444444401</c:v>
                </c:pt>
                <c:pt idx="327">
                  <c:v>1504.24444444444</c:v>
                </c:pt>
                <c:pt idx="328">
                  <c:v>1508.8444444444399</c:v>
                </c:pt>
                <c:pt idx="329">
                  <c:v>1513.44444444444</c:v>
                </c:pt>
                <c:pt idx="330">
                  <c:v>1518.0444444444399</c:v>
                </c:pt>
                <c:pt idx="331">
                  <c:v>1522.6444444444401</c:v>
                </c:pt>
                <c:pt idx="332">
                  <c:v>1527.24444444444</c:v>
                </c:pt>
                <c:pt idx="333">
                  <c:v>1531.8444444444399</c:v>
                </c:pt>
                <c:pt idx="334">
                  <c:v>1536.44444444444</c:v>
                </c:pt>
                <c:pt idx="335">
                  <c:v>1541.0444444444399</c:v>
                </c:pt>
                <c:pt idx="336">
                  <c:v>1545.6444444444401</c:v>
                </c:pt>
                <c:pt idx="337">
                  <c:v>1550.24444444444</c:v>
                </c:pt>
                <c:pt idx="338">
                  <c:v>1554.8444444444399</c:v>
                </c:pt>
                <c:pt idx="339">
                  <c:v>1559.44444444444</c:v>
                </c:pt>
                <c:pt idx="340">
                  <c:v>1564.0444444444399</c:v>
                </c:pt>
                <c:pt idx="341">
                  <c:v>1568.6444444444401</c:v>
                </c:pt>
                <c:pt idx="342">
                  <c:v>1573.24444444444</c:v>
                </c:pt>
                <c:pt idx="343">
                  <c:v>1577.8444444444399</c:v>
                </c:pt>
                <c:pt idx="344">
                  <c:v>1582.44444444444</c:v>
                </c:pt>
                <c:pt idx="345">
                  <c:v>1587.0444444444399</c:v>
                </c:pt>
                <c:pt idx="346">
                  <c:v>1591.6444444444401</c:v>
                </c:pt>
                <c:pt idx="347">
                  <c:v>1596.24444444444</c:v>
                </c:pt>
                <c:pt idx="348">
                  <c:v>1600.8444444444399</c:v>
                </c:pt>
                <c:pt idx="349">
                  <c:v>1605.44444444444</c:v>
                </c:pt>
                <c:pt idx="350">
                  <c:v>1610.0444444444399</c:v>
                </c:pt>
                <c:pt idx="351">
                  <c:v>1614.6444444444401</c:v>
                </c:pt>
                <c:pt idx="352">
                  <c:v>1619.24444444444</c:v>
                </c:pt>
                <c:pt idx="353">
                  <c:v>1623.8444444444399</c:v>
                </c:pt>
                <c:pt idx="354">
                  <c:v>1628.44444444444</c:v>
                </c:pt>
                <c:pt idx="355">
                  <c:v>1633.0444444444399</c:v>
                </c:pt>
                <c:pt idx="356">
                  <c:v>1637.6444444444401</c:v>
                </c:pt>
                <c:pt idx="357">
                  <c:v>1642.24444444444</c:v>
                </c:pt>
                <c:pt idx="358">
                  <c:v>1646.8444444444399</c:v>
                </c:pt>
                <c:pt idx="359">
                  <c:v>1651.44444444444</c:v>
                </c:pt>
                <c:pt idx="360">
                  <c:v>1656.0444444444399</c:v>
                </c:pt>
                <c:pt idx="361">
                  <c:v>1660.6444444444401</c:v>
                </c:pt>
                <c:pt idx="362">
                  <c:v>1665.24444444444</c:v>
                </c:pt>
                <c:pt idx="363">
                  <c:v>1669.8444444444399</c:v>
                </c:pt>
                <c:pt idx="364">
                  <c:v>1674.44444444444</c:v>
                </c:pt>
                <c:pt idx="365">
                  <c:v>1679.0444444444399</c:v>
                </c:pt>
                <c:pt idx="366">
                  <c:v>1683.6444444444401</c:v>
                </c:pt>
                <c:pt idx="367">
                  <c:v>1688.24444444444</c:v>
                </c:pt>
                <c:pt idx="368">
                  <c:v>1692.8444444444399</c:v>
                </c:pt>
                <c:pt idx="369">
                  <c:v>1697.44444444444</c:v>
                </c:pt>
                <c:pt idx="370">
                  <c:v>1702.0444444444399</c:v>
                </c:pt>
                <c:pt idx="371">
                  <c:v>1706.6444444444401</c:v>
                </c:pt>
                <c:pt idx="372">
                  <c:v>1711.24444444444</c:v>
                </c:pt>
                <c:pt idx="373">
                  <c:v>1715.8444444444399</c:v>
                </c:pt>
                <c:pt idx="374">
                  <c:v>1720.44444444444</c:v>
                </c:pt>
                <c:pt idx="375">
                  <c:v>1725.0444444444399</c:v>
                </c:pt>
                <c:pt idx="376">
                  <c:v>1729.6444444444401</c:v>
                </c:pt>
                <c:pt idx="377">
                  <c:v>1734.24444444444</c:v>
                </c:pt>
                <c:pt idx="378">
                  <c:v>1738.8444444444399</c:v>
                </c:pt>
                <c:pt idx="379">
                  <c:v>1743.44444444444</c:v>
                </c:pt>
                <c:pt idx="380">
                  <c:v>1748.0444444444399</c:v>
                </c:pt>
                <c:pt idx="381">
                  <c:v>1752.6444444444401</c:v>
                </c:pt>
                <c:pt idx="382">
                  <c:v>1757.24444444444</c:v>
                </c:pt>
                <c:pt idx="383">
                  <c:v>1761.8444444444399</c:v>
                </c:pt>
                <c:pt idx="384">
                  <c:v>1766.44444444444</c:v>
                </c:pt>
                <c:pt idx="385">
                  <c:v>1771.0444444444399</c:v>
                </c:pt>
                <c:pt idx="386">
                  <c:v>1775.6444444444401</c:v>
                </c:pt>
                <c:pt idx="387">
                  <c:v>1780.24444444444</c:v>
                </c:pt>
                <c:pt idx="388">
                  <c:v>1784.8444444444399</c:v>
                </c:pt>
                <c:pt idx="389">
                  <c:v>1789.44444444444</c:v>
                </c:pt>
                <c:pt idx="390">
                  <c:v>1794.0444444444399</c:v>
                </c:pt>
                <c:pt idx="391">
                  <c:v>1798.6444444444401</c:v>
                </c:pt>
                <c:pt idx="392">
                  <c:v>1803.24444444444</c:v>
                </c:pt>
                <c:pt idx="393">
                  <c:v>1807.8444444444399</c:v>
                </c:pt>
                <c:pt idx="394">
                  <c:v>1812.44444444444</c:v>
                </c:pt>
                <c:pt idx="395">
                  <c:v>1817.0444444444399</c:v>
                </c:pt>
                <c:pt idx="396">
                  <c:v>1821.6444444444401</c:v>
                </c:pt>
                <c:pt idx="397">
                  <c:v>1826.24444444444</c:v>
                </c:pt>
                <c:pt idx="398">
                  <c:v>1830.8444444444399</c:v>
                </c:pt>
                <c:pt idx="399">
                  <c:v>1835.44444444444</c:v>
                </c:pt>
                <c:pt idx="400">
                  <c:v>1840.0444444444399</c:v>
                </c:pt>
                <c:pt idx="401">
                  <c:v>1844.6444444444401</c:v>
                </c:pt>
                <c:pt idx="402">
                  <c:v>1849.24444444444</c:v>
                </c:pt>
                <c:pt idx="403">
                  <c:v>1853.8444444444399</c:v>
                </c:pt>
                <c:pt idx="404">
                  <c:v>1858.44444444444</c:v>
                </c:pt>
                <c:pt idx="405">
                  <c:v>1863.0444444444399</c:v>
                </c:pt>
                <c:pt idx="406">
                  <c:v>1867.6444444444401</c:v>
                </c:pt>
                <c:pt idx="407">
                  <c:v>1872.24444444444</c:v>
                </c:pt>
                <c:pt idx="408">
                  <c:v>1876.8444444444399</c:v>
                </c:pt>
                <c:pt idx="409">
                  <c:v>1881.44444444444</c:v>
                </c:pt>
                <c:pt idx="410">
                  <c:v>1886.0444444444399</c:v>
                </c:pt>
                <c:pt idx="411">
                  <c:v>1890.6444444444401</c:v>
                </c:pt>
                <c:pt idx="412">
                  <c:v>1895.24444444444</c:v>
                </c:pt>
                <c:pt idx="413">
                  <c:v>1899.8444444444399</c:v>
                </c:pt>
                <c:pt idx="414">
                  <c:v>1904.44444444444</c:v>
                </c:pt>
                <c:pt idx="415">
                  <c:v>1909.0444444444399</c:v>
                </c:pt>
                <c:pt idx="416">
                  <c:v>1913.6444444444401</c:v>
                </c:pt>
                <c:pt idx="417">
                  <c:v>1918.24444444444</c:v>
                </c:pt>
                <c:pt idx="418">
                  <c:v>1922.8444444444399</c:v>
                </c:pt>
                <c:pt idx="419">
                  <c:v>1927.44444444444</c:v>
                </c:pt>
                <c:pt idx="420">
                  <c:v>1932.0444444444399</c:v>
                </c:pt>
                <c:pt idx="421">
                  <c:v>1936.6444444444401</c:v>
                </c:pt>
                <c:pt idx="422">
                  <c:v>1941.24444444444</c:v>
                </c:pt>
                <c:pt idx="423">
                  <c:v>1945.8444444444399</c:v>
                </c:pt>
                <c:pt idx="424">
                  <c:v>1950.44444444444</c:v>
                </c:pt>
                <c:pt idx="425">
                  <c:v>1955.0444444444399</c:v>
                </c:pt>
                <c:pt idx="426">
                  <c:v>1959.6444444444401</c:v>
                </c:pt>
                <c:pt idx="427">
                  <c:v>1964.24444444444</c:v>
                </c:pt>
                <c:pt idx="428">
                  <c:v>1968.8444444444399</c:v>
                </c:pt>
                <c:pt idx="429">
                  <c:v>1973.44444444444</c:v>
                </c:pt>
                <c:pt idx="430">
                  <c:v>1978.0444444444399</c:v>
                </c:pt>
                <c:pt idx="431">
                  <c:v>1982.6444444444401</c:v>
                </c:pt>
                <c:pt idx="432">
                  <c:v>1987.24444444444</c:v>
                </c:pt>
                <c:pt idx="433">
                  <c:v>1991.8444444444399</c:v>
                </c:pt>
                <c:pt idx="434">
                  <c:v>1996.44444444444</c:v>
                </c:pt>
                <c:pt idx="435">
                  <c:v>2001.0444444444399</c:v>
                </c:pt>
                <c:pt idx="436">
                  <c:v>2005.6444444444401</c:v>
                </c:pt>
                <c:pt idx="437">
                  <c:v>2010.24444444444</c:v>
                </c:pt>
                <c:pt idx="438">
                  <c:v>2014.8444444444399</c:v>
                </c:pt>
                <c:pt idx="439">
                  <c:v>2019.44444444444</c:v>
                </c:pt>
                <c:pt idx="440">
                  <c:v>2024.0444444444399</c:v>
                </c:pt>
                <c:pt idx="441">
                  <c:v>2028.6444444444401</c:v>
                </c:pt>
                <c:pt idx="442">
                  <c:v>2033.24444444444</c:v>
                </c:pt>
                <c:pt idx="443">
                  <c:v>2037.8444444444399</c:v>
                </c:pt>
                <c:pt idx="444">
                  <c:v>2042.44444444444</c:v>
                </c:pt>
                <c:pt idx="445">
                  <c:v>2047.0444444444399</c:v>
                </c:pt>
                <c:pt idx="446">
                  <c:v>2051.6444444444401</c:v>
                </c:pt>
                <c:pt idx="447">
                  <c:v>2056.24444444444</c:v>
                </c:pt>
                <c:pt idx="448">
                  <c:v>2060.8444444444399</c:v>
                </c:pt>
                <c:pt idx="449">
                  <c:v>2065.4444444444398</c:v>
                </c:pt>
                <c:pt idx="450">
                  <c:v>2070.0444444444402</c:v>
                </c:pt>
                <c:pt idx="451">
                  <c:v>2074.6444444444401</c:v>
                </c:pt>
                <c:pt idx="452">
                  <c:v>2079.24444444444</c:v>
                </c:pt>
                <c:pt idx="453">
                  <c:v>2083.8444444444399</c:v>
                </c:pt>
                <c:pt idx="454">
                  <c:v>2088.4444444444398</c:v>
                </c:pt>
                <c:pt idx="455">
                  <c:v>2093.0444444444402</c:v>
                </c:pt>
                <c:pt idx="456">
                  <c:v>2097.6444444444401</c:v>
                </c:pt>
                <c:pt idx="457">
                  <c:v>2102.24444444444</c:v>
                </c:pt>
                <c:pt idx="458">
                  <c:v>2106.8444444444399</c:v>
                </c:pt>
                <c:pt idx="459">
                  <c:v>2111.4444444444398</c:v>
                </c:pt>
                <c:pt idx="460">
                  <c:v>2116.0444444444402</c:v>
                </c:pt>
                <c:pt idx="461">
                  <c:v>2120.6444444444401</c:v>
                </c:pt>
                <c:pt idx="462">
                  <c:v>2125.24444444443</c:v>
                </c:pt>
                <c:pt idx="463">
                  <c:v>2129.8444444444299</c:v>
                </c:pt>
                <c:pt idx="464">
                  <c:v>2134.4444444444398</c:v>
                </c:pt>
                <c:pt idx="465">
                  <c:v>2139.0444444444402</c:v>
                </c:pt>
                <c:pt idx="466">
                  <c:v>2143.6444444444401</c:v>
                </c:pt>
                <c:pt idx="467">
                  <c:v>2148.24444444443</c:v>
                </c:pt>
                <c:pt idx="468">
                  <c:v>2152.8444444444299</c:v>
                </c:pt>
                <c:pt idx="469">
                  <c:v>2157.4444444444398</c:v>
                </c:pt>
                <c:pt idx="470">
                  <c:v>2162.0444444444402</c:v>
                </c:pt>
                <c:pt idx="471">
                  <c:v>2166.6444444444401</c:v>
                </c:pt>
                <c:pt idx="472">
                  <c:v>2171.24444444443</c:v>
                </c:pt>
                <c:pt idx="473">
                  <c:v>2175.8444444444299</c:v>
                </c:pt>
                <c:pt idx="474">
                  <c:v>2180.4444444444298</c:v>
                </c:pt>
                <c:pt idx="475">
                  <c:v>2185.0444444444302</c:v>
                </c:pt>
                <c:pt idx="476">
                  <c:v>2189.6444444444301</c:v>
                </c:pt>
                <c:pt idx="477">
                  <c:v>2194.24444444443</c:v>
                </c:pt>
                <c:pt idx="478">
                  <c:v>2198.8444444444299</c:v>
                </c:pt>
                <c:pt idx="479">
                  <c:v>2203.4444444444298</c:v>
                </c:pt>
                <c:pt idx="480">
                  <c:v>2208.0444444444302</c:v>
                </c:pt>
                <c:pt idx="481">
                  <c:v>2212.6444444444301</c:v>
                </c:pt>
                <c:pt idx="482">
                  <c:v>2217.24444444443</c:v>
                </c:pt>
                <c:pt idx="483">
                  <c:v>2221.8444444444299</c:v>
                </c:pt>
                <c:pt idx="484">
                  <c:v>2226.4444444444298</c:v>
                </c:pt>
                <c:pt idx="485">
                  <c:v>2231.0444444444302</c:v>
                </c:pt>
                <c:pt idx="486">
                  <c:v>2235.6444444444301</c:v>
                </c:pt>
                <c:pt idx="487">
                  <c:v>2240.24444444443</c:v>
                </c:pt>
                <c:pt idx="488">
                  <c:v>2244.8444444444299</c:v>
                </c:pt>
                <c:pt idx="489">
                  <c:v>2249.4444444444298</c:v>
                </c:pt>
                <c:pt idx="490">
                  <c:v>2254.0444444444302</c:v>
                </c:pt>
                <c:pt idx="491">
                  <c:v>2258.6444444444301</c:v>
                </c:pt>
                <c:pt idx="492">
                  <c:v>2263.24444444443</c:v>
                </c:pt>
                <c:pt idx="493">
                  <c:v>2267.8444444444299</c:v>
                </c:pt>
                <c:pt idx="494">
                  <c:v>2272.4444444444298</c:v>
                </c:pt>
                <c:pt idx="495">
                  <c:v>2277.0444444444302</c:v>
                </c:pt>
                <c:pt idx="496">
                  <c:v>2281.6444444444301</c:v>
                </c:pt>
                <c:pt idx="497">
                  <c:v>2286.24444444443</c:v>
                </c:pt>
                <c:pt idx="498">
                  <c:v>2290.8444444444299</c:v>
                </c:pt>
                <c:pt idx="499">
                  <c:v>2295.4444444444298</c:v>
                </c:pt>
                <c:pt idx="500">
                  <c:v>2300.0444444444302</c:v>
                </c:pt>
                <c:pt idx="501">
                  <c:v>2304.6444444444301</c:v>
                </c:pt>
                <c:pt idx="502">
                  <c:v>2309.24444444443</c:v>
                </c:pt>
                <c:pt idx="503">
                  <c:v>2313.8444444444299</c:v>
                </c:pt>
                <c:pt idx="504">
                  <c:v>2318.4444444444298</c:v>
                </c:pt>
                <c:pt idx="505">
                  <c:v>2323.0444444444302</c:v>
                </c:pt>
                <c:pt idx="506">
                  <c:v>2327.6444444444301</c:v>
                </c:pt>
                <c:pt idx="507">
                  <c:v>2332.24444444443</c:v>
                </c:pt>
                <c:pt idx="508">
                  <c:v>2336.8444444444299</c:v>
                </c:pt>
                <c:pt idx="509">
                  <c:v>2341.4444444444298</c:v>
                </c:pt>
                <c:pt idx="510">
                  <c:v>2346.0444444444302</c:v>
                </c:pt>
                <c:pt idx="511">
                  <c:v>2350.6444444444301</c:v>
                </c:pt>
                <c:pt idx="512">
                  <c:v>2355.24444444443</c:v>
                </c:pt>
                <c:pt idx="513">
                  <c:v>2359.8444444444299</c:v>
                </c:pt>
                <c:pt idx="514">
                  <c:v>2364.4444444444298</c:v>
                </c:pt>
                <c:pt idx="515">
                  <c:v>2369.0444444444302</c:v>
                </c:pt>
                <c:pt idx="516">
                  <c:v>2373.6444444444301</c:v>
                </c:pt>
                <c:pt idx="517">
                  <c:v>2378.24444444443</c:v>
                </c:pt>
                <c:pt idx="518">
                  <c:v>2382.8444444444299</c:v>
                </c:pt>
                <c:pt idx="519">
                  <c:v>2387.4444444444298</c:v>
                </c:pt>
                <c:pt idx="520">
                  <c:v>2392.0444444444302</c:v>
                </c:pt>
                <c:pt idx="521">
                  <c:v>2396.6444444444301</c:v>
                </c:pt>
                <c:pt idx="522">
                  <c:v>2401.24444444443</c:v>
                </c:pt>
                <c:pt idx="523">
                  <c:v>2405.8444444444299</c:v>
                </c:pt>
                <c:pt idx="524">
                  <c:v>2410.4444444444298</c:v>
                </c:pt>
                <c:pt idx="525">
                  <c:v>2415.0444444444302</c:v>
                </c:pt>
                <c:pt idx="526">
                  <c:v>2419.6444444444301</c:v>
                </c:pt>
                <c:pt idx="527">
                  <c:v>2424.24444444443</c:v>
                </c:pt>
                <c:pt idx="528">
                  <c:v>2428.8444444444299</c:v>
                </c:pt>
                <c:pt idx="529">
                  <c:v>2433.4444444444298</c:v>
                </c:pt>
                <c:pt idx="530">
                  <c:v>2438.0444444444302</c:v>
                </c:pt>
                <c:pt idx="531">
                  <c:v>2442.6444444444301</c:v>
                </c:pt>
                <c:pt idx="532">
                  <c:v>2447.24444444443</c:v>
                </c:pt>
                <c:pt idx="533">
                  <c:v>2451.8444444444299</c:v>
                </c:pt>
                <c:pt idx="534">
                  <c:v>2456.4444444444298</c:v>
                </c:pt>
                <c:pt idx="535">
                  <c:v>2461.0444444444302</c:v>
                </c:pt>
                <c:pt idx="536">
                  <c:v>2465.6444444444301</c:v>
                </c:pt>
                <c:pt idx="537">
                  <c:v>2470.24444444443</c:v>
                </c:pt>
                <c:pt idx="538">
                  <c:v>2474.8444444444299</c:v>
                </c:pt>
                <c:pt idx="539">
                  <c:v>2479.4444444444298</c:v>
                </c:pt>
                <c:pt idx="540">
                  <c:v>2484.0444444444302</c:v>
                </c:pt>
                <c:pt idx="541">
                  <c:v>2488.6444444444301</c:v>
                </c:pt>
                <c:pt idx="542">
                  <c:v>2493.24444444443</c:v>
                </c:pt>
                <c:pt idx="543">
                  <c:v>2497.8444444444299</c:v>
                </c:pt>
                <c:pt idx="544">
                  <c:v>2502.4444444444298</c:v>
                </c:pt>
                <c:pt idx="545">
                  <c:v>2507.0444444444302</c:v>
                </c:pt>
                <c:pt idx="546">
                  <c:v>2511.6444444444301</c:v>
                </c:pt>
                <c:pt idx="547">
                  <c:v>2516.24444444443</c:v>
                </c:pt>
                <c:pt idx="548">
                  <c:v>2520.8444444444299</c:v>
                </c:pt>
                <c:pt idx="549">
                  <c:v>2525.4444444444298</c:v>
                </c:pt>
                <c:pt idx="550">
                  <c:v>2530.0444444444302</c:v>
                </c:pt>
                <c:pt idx="551">
                  <c:v>2534.6444444444301</c:v>
                </c:pt>
                <c:pt idx="552">
                  <c:v>2539.24444444443</c:v>
                </c:pt>
                <c:pt idx="553">
                  <c:v>2543.8444444444299</c:v>
                </c:pt>
                <c:pt idx="554">
                  <c:v>2548.4444444444298</c:v>
                </c:pt>
                <c:pt idx="555">
                  <c:v>2553.0444444444302</c:v>
                </c:pt>
                <c:pt idx="556">
                  <c:v>2557.6444444444301</c:v>
                </c:pt>
                <c:pt idx="557">
                  <c:v>2562.24444444443</c:v>
                </c:pt>
                <c:pt idx="558">
                  <c:v>2566.8444444444299</c:v>
                </c:pt>
                <c:pt idx="559">
                  <c:v>2571.4444444444298</c:v>
                </c:pt>
                <c:pt idx="560">
                  <c:v>2576.0444444444302</c:v>
                </c:pt>
                <c:pt idx="561">
                  <c:v>2580.6444444444301</c:v>
                </c:pt>
                <c:pt idx="562">
                  <c:v>2585.24444444443</c:v>
                </c:pt>
                <c:pt idx="563">
                  <c:v>2589.8444444444299</c:v>
                </c:pt>
                <c:pt idx="564">
                  <c:v>2594.4444444444298</c:v>
                </c:pt>
                <c:pt idx="565">
                  <c:v>2599.0444444444302</c:v>
                </c:pt>
                <c:pt idx="566">
                  <c:v>2603.6444444444301</c:v>
                </c:pt>
                <c:pt idx="567">
                  <c:v>2608.24444444443</c:v>
                </c:pt>
                <c:pt idx="568">
                  <c:v>2612.8444444444299</c:v>
                </c:pt>
                <c:pt idx="569">
                  <c:v>2617.4444444444298</c:v>
                </c:pt>
                <c:pt idx="570">
                  <c:v>2622.0444444444302</c:v>
                </c:pt>
                <c:pt idx="571">
                  <c:v>2626.6444444444301</c:v>
                </c:pt>
                <c:pt idx="572">
                  <c:v>2631.24444444442</c:v>
                </c:pt>
                <c:pt idx="573">
                  <c:v>2635.8444444444199</c:v>
                </c:pt>
                <c:pt idx="574">
                  <c:v>2640.4444444444298</c:v>
                </c:pt>
                <c:pt idx="575">
                  <c:v>2645.0444444444302</c:v>
                </c:pt>
                <c:pt idx="576">
                  <c:v>2649.6444444444301</c:v>
                </c:pt>
                <c:pt idx="577">
                  <c:v>2654.24444444442</c:v>
                </c:pt>
                <c:pt idx="578">
                  <c:v>2658.8444444444199</c:v>
                </c:pt>
                <c:pt idx="579">
                  <c:v>2663.4444444444298</c:v>
                </c:pt>
                <c:pt idx="580">
                  <c:v>2668.0444444444302</c:v>
                </c:pt>
                <c:pt idx="581">
                  <c:v>2672.6444444444301</c:v>
                </c:pt>
                <c:pt idx="582">
                  <c:v>2677.24444444442</c:v>
                </c:pt>
                <c:pt idx="583">
                  <c:v>2681.8444444444199</c:v>
                </c:pt>
                <c:pt idx="584">
                  <c:v>2686.4444444444198</c:v>
                </c:pt>
                <c:pt idx="585">
                  <c:v>2691.0444444444202</c:v>
                </c:pt>
                <c:pt idx="586">
                  <c:v>2695.6444444444201</c:v>
                </c:pt>
                <c:pt idx="587">
                  <c:v>2700.24444444442</c:v>
                </c:pt>
                <c:pt idx="588">
                  <c:v>2704.8444444444199</c:v>
                </c:pt>
                <c:pt idx="589">
                  <c:v>2709.4444444444198</c:v>
                </c:pt>
                <c:pt idx="590">
                  <c:v>2714.0444444444202</c:v>
                </c:pt>
                <c:pt idx="591">
                  <c:v>2718.6444444444201</c:v>
                </c:pt>
                <c:pt idx="592">
                  <c:v>2723.24444444442</c:v>
                </c:pt>
                <c:pt idx="593">
                  <c:v>2727.8444444444199</c:v>
                </c:pt>
                <c:pt idx="594">
                  <c:v>2732.4444444444198</c:v>
                </c:pt>
                <c:pt idx="595">
                  <c:v>2737.0444444444202</c:v>
                </c:pt>
                <c:pt idx="596">
                  <c:v>2741.6444444444201</c:v>
                </c:pt>
                <c:pt idx="597">
                  <c:v>2746.24444444442</c:v>
                </c:pt>
                <c:pt idx="598">
                  <c:v>2750.8444444444199</c:v>
                </c:pt>
                <c:pt idx="599">
                  <c:v>2755.4444444444198</c:v>
                </c:pt>
                <c:pt idx="600">
                  <c:v>2760.0444444444202</c:v>
                </c:pt>
                <c:pt idx="601">
                  <c:v>2764.6444444444201</c:v>
                </c:pt>
                <c:pt idx="602">
                  <c:v>2769.24444444442</c:v>
                </c:pt>
                <c:pt idx="603">
                  <c:v>2773.8444444444199</c:v>
                </c:pt>
                <c:pt idx="604">
                  <c:v>2778.4444444444198</c:v>
                </c:pt>
                <c:pt idx="605">
                  <c:v>2783.0444444444202</c:v>
                </c:pt>
                <c:pt idx="606">
                  <c:v>2787.6444444444201</c:v>
                </c:pt>
                <c:pt idx="607">
                  <c:v>2792.24444444442</c:v>
                </c:pt>
                <c:pt idx="608">
                  <c:v>2796.8444444444199</c:v>
                </c:pt>
                <c:pt idx="609">
                  <c:v>2801.4444444444198</c:v>
                </c:pt>
                <c:pt idx="610">
                  <c:v>2806.0444444444202</c:v>
                </c:pt>
                <c:pt idx="611">
                  <c:v>2810.6444444444201</c:v>
                </c:pt>
                <c:pt idx="612">
                  <c:v>2815.24444444442</c:v>
                </c:pt>
                <c:pt idx="613">
                  <c:v>2819.8444444444199</c:v>
                </c:pt>
                <c:pt idx="614">
                  <c:v>2824.4444444444198</c:v>
                </c:pt>
                <c:pt idx="615">
                  <c:v>2829.0444444444202</c:v>
                </c:pt>
                <c:pt idx="616">
                  <c:v>2833.6444444444201</c:v>
                </c:pt>
                <c:pt idx="617">
                  <c:v>2838.24444444442</c:v>
                </c:pt>
                <c:pt idx="618">
                  <c:v>2842.8444444444199</c:v>
                </c:pt>
                <c:pt idx="619">
                  <c:v>2847.4444444444198</c:v>
                </c:pt>
                <c:pt idx="620">
                  <c:v>2852.0444444444202</c:v>
                </c:pt>
                <c:pt idx="621">
                  <c:v>2856.6444444444201</c:v>
                </c:pt>
                <c:pt idx="622">
                  <c:v>2861.24444444442</c:v>
                </c:pt>
                <c:pt idx="623">
                  <c:v>2865.8444444444199</c:v>
                </c:pt>
                <c:pt idx="624">
                  <c:v>2870.4444444444198</c:v>
                </c:pt>
                <c:pt idx="625">
                  <c:v>2875.0444444444202</c:v>
                </c:pt>
                <c:pt idx="626">
                  <c:v>2879.6444444444201</c:v>
                </c:pt>
                <c:pt idx="627">
                  <c:v>2884.24444444442</c:v>
                </c:pt>
                <c:pt idx="628">
                  <c:v>2888.8444444444199</c:v>
                </c:pt>
                <c:pt idx="629">
                  <c:v>2893.4444444444198</c:v>
                </c:pt>
                <c:pt idx="630">
                  <c:v>2898.0444444444202</c:v>
                </c:pt>
                <c:pt idx="631">
                  <c:v>2902.6444444444201</c:v>
                </c:pt>
                <c:pt idx="632">
                  <c:v>2907.24444444442</c:v>
                </c:pt>
                <c:pt idx="633">
                  <c:v>2911.8444444444199</c:v>
                </c:pt>
                <c:pt idx="634">
                  <c:v>2916.4444444444198</c:v>
                </c:pt>
                <c:pt idx="635">
                  <c:v>2921.0444444444202</c:v>
                </c:pt>
                <c:pt idx="636">
                  <c:v>2925.6444444444201</c:v>
                </c:pt>
                <c:pt idx="637">
                  <c:v>2930.24444444442</c:v>
                </c:pt>
                <c:pt idx="638">
                  <c:v>2934.8444444444199</c:v>
                </c:pt>
                <c:pt idx="639">
                  <c:v>2939.4444444444198</c:v>
                </c:pt>
                <c:pt idx="640">
                  <c:v>2944.0444444444202</c:v>
                </c:pt>
                <c:pt idx="641">
                  <c:v>2948.6444444444201</c:v>
                </c:pt>
                <c:pt idx="642">
                  <c:v>2953.24444444442</c:v>
                </c:pt>
                <c:pt idx="643">
                  <c:v>2957.8444444444199</c:v>
                </c:pt>
                <c:pt idx="644">
                  <c:v>2962.4444444444198</c:v>
                </c:pt>
                <c:pt idx="645">
                  <c:v>2967.0444444444202</c:v>
                </c:pt>
                <c:pt idx="646">
                  <c:v>2971.6444444444201</c:v>
                </c:pt>
                <c:pt idx="647">
                  <c:v>2976.24444444442</c:v>
                </c:pt>
                <c:pt idx="648">
                  <c:v>2980.8444444444199</c:v>
                </c:pt>
                <c:pt idx="649">
                  <c:v>2985.4444444444198</c:v>
                </c:pt>
                <c:pt idx="650">
                  <c:v>2990.0444444444202</c:v>
                </c:pt>
                <c:pt idx="651">
                  <c:v>2994.6444444444201</c:v>
                </c:pt>
                <c:pt idx="652">
                  <c:v>2999.24444444442</c:v>
                </c:pt>
                <c:pt idx="653">
                  <c:v>3003.8444444444199</c:v>
                </c:pt>
                <c:pt idx="654">
                  <c:v>3008.4444444444198</c:v>
                </c:pt>
                <c:pt idx="655">
                  <c:v>3013.0444444444202</c:v>
                </c:pt>
                <c:pt idx="656">
                  <c:v>3017.6444444444201</c:v>
                </c:pt>
                <c:pt idx="657">
                  <c:v>3022.24444444442</c:v>
                </c:pt>
                <c:pt idx="658">
                  <c:v>3026.8444444444199</c:v>
                </c:pt>
                <c:pt idx="659">
                  <c:v>3031.4444444444198</c:v>
                </c:pt>
                <c:pt idx="660">
                  <c:v>3036.0444444444202</c:v>
                </c:pt>
                <c:pt idx="661">
                  <c:v>3040.6444444444201</c:v>
                </c:pt>
                <c:pt idx="662">
                  <c:v>3045.24444444442</c:v>
                </c:pt>
                <c:pt idx="663">
                  <c:v>3049.8444444444199</c:v>
                </c:pt>
                <c:pt idx="664">
                  <c:v>3054.4444444444198</c:v>
                </c:pt>
                <c:pt idx="665">
                  <c:v>3059.0444444444202</c:v>
                </c:pt>
                <c:pt idx="666">
                  <c:v>3063.6444444444201</c:v>
                </c:pt>
                <c:pt idx="667">
                  <c:v>3068.24444444442</c:v>
                </c:pt>
                <c:pt idx="668">
                  <c:v>3072.8444444444199</c:v>
                </c:pt>
                <c:pt idx="669">
                  <c:v>3077.4444444444198</c:v>
                </c:pt>
                <c:pt idx="670">
                  <c:v>3082.0444444444202</c:v>
                </c:pt>
                <c:pt idx="671">
                  <c:v>3086.6444444444201</c:v>
                </c:pt>
                <c:pt idx="672">
                  <c:v>3091.24444444442</c:v>
                </c:pt>
                <c:pt idx="673">
                  <c:v>3095.8444444444199</c:v>
                </c:pt>
                <c:pt idx="674">
                  <c:v>3100.4444444444198</c:v>
                </c:pt>
                <c:pt idx="675">
                  <c:v>3105.0444444444202</c:v>
                </c:pt>
                <c:pt idx="676">
                  <c:v>3109.6444444444201</c:v>
                </c:pt>
                <c:pt idx="677">
                  <c:v>3114.24444444442</c:v>
                </c:pt>
                <c:pt idx="678">
                  <c:v>3118.8444444444199</c:v>
                </c:pt>
                <c:pt idx="679">
                  <c:v>3123.4444444444198</c:v>
                </c:pt>
                <c:pt idx="680">
                  <c:v>3128.0444444444202</c:v>
                </c:pt>
                <c:pt idx="681">
                  <c:v>3132.6444444444201</c:v>
                </c:pt>
                <c:pt idx="682">
                  <c:v>3137.24444444442</c:v>
                </c:pt>
                <c:pt idx="683">
                  <c:v>3141.8444444444199</c:v>
                </c:pt>
                <c:pt idx="684">
                  <c:v>3146.4444444444198</c:v>
                </c:pt>
                <c:pt idx="685">
                  <c:v>3151.0444444444202</c:v>
                </c:pt>
                <c:pt idx="686">
                  <c:v>3155.6444444444101</c:v>
                </c:pt>
                <c:pt idx="687">
                  <c:v>3160.24444444441</c:v>
                </c:pt>
                <c:pt idx="688">
                  <c:v>3164.8444444444099</c:v>
                </c:pt>
                <c:pt idx="689">
                  <c:v>3169.4444444444098</c:v>
                </c:pt>
                <c:pt idx="690">
                  <c:v>3174.0444444444101</c:v>
                </c:pt>
                <c:pt idx="691">
                  <c:v>3178.6444444444101</c:v>
                </c:pt>
                <c:pt idx="692">
                  <c:v>3183.24444444441</c:v>
                </c:pt>
                <c:pt idx="693">
                  <c:v>3187.8444444444099</c:v>
                </c:pt>
                <c:pt idx="694">
                  <c:v>3192.4444444444098</c:v>
                </c:pt>
                <c:pt idx="695">
                  <c:v>3197.0444444444101</c:v>
                </c:pt>
                <c:pt idx="696">
                  <c:v>3201.6444444444101</c:v>
                </c:pt>
                <c:pt idx="697">
                  <c:v>3206.24444444441</c:v>
                </c:pt>
              </c:numCache>
            </c:numRef>
          </c:xVal>
          <c:yVal>
            <c:numRef>
              <c:f>mol.sieves!$AM$14:$AM$711</c:f>
              <c:numCache>
                <c:formatCode>General</c:formatCode>
                <c:ptCount val="698"/>
                <c:pt idx="0">
                  <c:v>21.75</c:v>
                </c:pt>
                <c:pt idx="1">
                  <c:v>21.75</c:v>
                </c:pt>
                <c:pt idx="2">
                  <c:v>21.75</c:v>
                </c:pt>
                <c:pt idx="3">
                  <c:v>21.75</c:v>
                </c:pt>
                <c:pt idx="4">
                  <c:v>21.7</c:v>
                </c:pt>
                <c:pt idx="5">
                  <c:v>21.7</c:v>
                </c:pt>
                <c:pt idx="6">
                  <c:v>21.7</c:v>
                </c:pt>
                <c:pt idx="7">
                  <c:v>21.65</c:v>
                </c:pt>
                <c:pt idx="8">
                  <c:v>21.65</c:v>
                </c:pt>
                <c:pt idx="9">
                  <c:v>21.65</c:v>
                </c:pt>
                <c:pt idx="10">
                  <c:v>21.65</c:v>
                </c:pt>
                <c:pt idx="11">
                  <c:v>21.65</c:v>
                </c:pt>
                <c:pt idx="12">
                  <c:v>21.6</c:v>
                </c:pt>
                <c:pt idx="13">
                  <c:v>21.6</c:v>
                </c:pt>
                <c:pt idx="14">
                  <c:v>21.55</c:v>
                </c:pt>
                <c:pt idx="15">
                  <c:v>21.55</c:v>
                </c:pt>
                <c:pt idx="16">
                  <c:v>21.55</c:v>
                </c:pt>
                <c:pt idx="17">
                  <c:v>21.55</c:v>
                </c:pt>
                <c:pt idx="18">
                  <c:v>21.55</c:v>
                </c:pt>
                <c:pt idx="19">
                  <c:v>21.55</c:v>
                </c:pt>
                <c:pt idx="20">
                  <c:v>21.55</c:v>
                </c:pt>
                <c:pt idx="21">
                  <c:v>21.5</c:v>
                </c:pt>
                <c:pt idx="22">
                  <c:v>21.45</c:v>
                </c:pt>
                <c:pt idx="23">
                  <c:v>21.45</c:v>
                </c:pt>
                <c:pt idx="24">
                  <c:v>21.45</c:v>
                </c:pt>
                <c:pt idx="25">
                  <c:v>21.45</c:v>
                </c:pt>
                <c:pt idx="26">
                  <c:v>21.45</c:v>
                </c:pt>
                <c:pt idx="27">
                  <c:v>21.45</c:v>
                </c:pt>
                <c:pt idx="28">
                  <c:v>21.45</c:v>
                </c:pt>
                <c:pt idx="29">
                  <c:v>21.4</c:v>
                </c:pt>
                <c:pt idx="30">
                  <c:v>21.45</c:v>
                </c:pt>
                <c:pt idx="31">
                  <c:v>21.4</c:v>
                </c:pt>
                <c:pt idx="32">
                  <c:v>21.4</c:v>
                </c:pt>
                <c:pt idx="33">
                  <c:v>21.4</c:v>
                </c:pt>
                <c:pt idx="34">
                  <c:v>21.4</c:v>
                </c:pt>
                <c:pt idx="35">
                  <c:v>21.4</c:v>
                </c:pt>
                <c:pt idx="36">
                  <c:v>21.4</c:v>
                </c:pt>
                <c:pt idx="37">
                  <c:v>21.4</c:v>
                </c:pt>
                <c:pt idx="38">
                  <c:v>21.4</c:v>
                </c:pt>
                <c:pt idx="39">
                  <c:v>21.4</c:v>
                </c:pt>
                <c:pt idx="40">
                  <c:v>21.4</c:v>
                </c:pt>
                <c:pt idx="41">
                  <c:v>21.4</c:v>
                </c:pt>
                <c:pt idx="42">
                  <c:v>21.4</c:v>
                </c:pt>
                <c:pt idx="43">
                  <c:v>21.4</c:v>
                </c:pt>
                <c:pt idx="44">
                  <c:v>21.45</c:v>
                </c:pt>
                <c:pt idx="45">
                  <c:v>21.45</c:v>
                </c:pt>
                <c:pt idx="46">
                  <c:v>21.45</c:v>
                </c:pt>
                <c:pt idx="47">
                  <c:v>21.45</c:v>
                </c:pt>
                <c:pt idx="48">
                  <c:v>21.45</c:v>
                </c:pt>
                <c:pt idx="49">
                  <c:v>21.45</c:v>
                </c:pt>
                <c:pt idx="50">
                  <c:v>21.45</c:v>
                </c:pt>
                <c:pt idx="51">
                  <c:v>21.45</c:v>
                </c:pt>
                <c:pt idx="52">
                  <c:v>21.45</c:v>
                </c:pt>
                <c:pt idx="53">
                  <c:v>21.45</c:v>
                </c:pt>
                <c:pt idx="54">
                  <c:v>21.45</c:v>
                </c:pt>
                <c:pt idx="55">
                  <c:v>21.45</c:v>
                </c:pt>
                <c:pt idx="56">
                  <c:v>21.45</c:v>
                </c:pt>
                <c:pt idx="57">
                  <c:v>21.45</c:v>
                </c:pt>
                <c:pt idx="58">
                  <c:v>21.4</c:v>
                </c:pt>
                <c:pt idx="59">
                  <c:v>21.45</c:v>
                </c:pt>
                <c:pt idx="60">
                  <c:v>21.4</c:v>
                </c:pt>
                <c:pt idx="61">
                  <c:v>21.45</c:v>
                </c:pt>
                <c:pt idx="62">
                  <c:v>21.45</c:v>
                </c:pt>
                <c:pt idx="63">
                  <c:v>21.45</c:v>
                </c:pt>
                <c:pt idx="64">
                  <c:v>21.4</c:v>
                </c:pt>
                <c:pt idx="65">
                  <c:v>21.4</c:v>
                </c:pt>
                <c:pt idx="66">
                  <c:v>21.4</c:v>
                </c:pt>
                <c:pt idx="67">
                  <c:v>21.4</c:v>
                </c:pt>
                <c:pt idx="68">
                  <c:v>21.4</c:v>
                </c:pt>
                <c:pt idx="69">
                  <c:v>21.45</c:v>
                </c:pt>
                <c:pt idx="70">
                  <c:v>21.45</c:v>
                </c:pt>
                <c:pt idx="71">
                  <c:v>21.45</c:v>
                </c:pt>
                <c:pt idx="72">
                  <c:v>21.4</c:v>
                </c:pt>
                <c:pt idx="73">
                  <c:v>21.45</c:v>
                </c:pt>
                <c:pt idx="74">
                  <c:v>21.45</c:v>
                </c:pt>
                <c:pt idx="75">
                  <c:v>21.4</c:v>
                </c:pt>
                <c:pt idx="76">
                  <c:v>21.45</c:v>
                </c:pt>
                <c:pt idx="77">
                  <c:v>21.45</c:v>
                </c:pt>
                <c:pt idx="78">
                  <c:v>21.4</c:v>
                </c:pt>
                <c:pt idx="79">
                  <c:v>21.4</c:v>
                </c:pt>
                <c:pt idx="80">
                  <c:v>21.4</c:v>
                </c:pt>
                <c:pt idx="81">
                  <c:v>21.4</c:v>
                </c:pt>
                <c:pt idx="82">
                  <c:v>21.4</c:v>
                </c:pt>
                <c:pt idx="83">
                  <c:v>21.4</c:v>
                </c:pt>
                <c:pt idx="84">
                  <c:v>21.35</c:v>
                </c:pt>
                <c:pt idx="85">
                  <c:v>21.4</c:v>
                </c:pt>
                <c:pt idx="86">
                  <c:v>21.4</c:v>
                </c:pt>
                <c:pt idx="87">
                  <c:v>21.35</c:v>
                </c:pt>
                <c:pt idx="88">
                  <c:v>21.4</c:v>
                </c:pt>
                <c:pt idx="89">
                  <c:v>21.4</c:v>
                </c:pt>
                <c:pt idx="90">
                  <c:v>21.4</c:v>
                </c:pt>
                <c:pt idx="91">
                  <c:v>21.4</c:v>
                </c:pt>
                <c:pt idx="92">
                  <c:v>21.4</c:v>
                </c:pt>
                <c:pt idx="93">
                  <c:v>21.4</c:v>
                </c:pt>
                <c:pt idx="94">
                  <c:v>21.35</c:v>
                </c:pt>
                <c:pt idx="95">
                  <c:v>21.35</c:v>
                </c:pt>
                <c:pt idx="96">
                  <c:v>21.4</c:v>
                </c:pt>
                <c:pt idx="97">
                  <c:v>21.4</c:v>
                </c:pt>
                <c:pt idx="98">
                  <c:v>21.35</c:v>
                </c:pt>
                <c:pt idx="99">
                  <c:v>21.35</c:v>
                </c:pt>
                <c:pt idx="100">
                  <c:v>21.35</c:v>
                </c:pt>
                <c:pt idx="101">
                  <c:v>21.35</c:v>
                </c:pt>
                <c:pt idx="102">
                  <c:v>21.35</c:v>
                </c:pt>
                <c:pt idx="103">
                  <c:v>21.35</c:v>
                </c:pt>
                <c:pt idx="104">
                  <c:v>21.35</c:v>
                </c:pt>
                <c:pt idx="105">
                  <c:v>21.35</c:v>
                </c:pt>
                <c:pt idx="106">
                  <c:v>21.35</c:v>
                </c:pt>
                <c:pt idx="107">
                  <c:v>21.35</c:v>
                </c:pt>
                <c:pt idx="108">
                  <c:v>21.35</c:v>
                </c:pt>
                <c:pt idx="109">
                  <c:v>21.35</c:v>
                </c:pt>
                <c:pt idx="110">
                  <c:v>21.4</c:v>
                </c:pt>
                <c:pt idx="111">
                  <c:v>21.35</c:v>
                </c:pt>
                <c:pt idx="112">
                  <c:v>21.35</c:v>
                </c:pt>
                <c:pt idx="113">
                  <c:v>21.3</c:v>
                </c:pt>
                <c:pt idx="114">
                  <c:v>21.35</c:v>
                </c:pt>
                <c:pt idx="115">
                  <c:v>21.35</c:v>
                </c:pt>
                <c:pt idx="116">
                  <c:v>21.4</c:v>
                </c:pt>
                <c:pt idx="117">
                  <c:v>21.35</c:v>
                </c:pt>
                <c:pt idx="118">
                  <c:v>21.35</c:v>
                </c:pt>
                <c:pt idx="119">
                  <c:v>21.35</c:v>
                </c:pt>
                <c:pt idx="120">
                  <c:v>21.35</c:v>
                </c:pt>
                <c:pt idx="121">
                  <c:v>21.35</c:v>
                </c:pt>
                <c:pt idx="122">
                  <c:v>21.35</c:v>
                </c:pt>
                <c:pt idx="123">
                  <c:v>21.35</c:v>
                </c:pt>
                <c:pt idx="124">
                  <c:v>21.35</c:v>
                </c:pt>
                <c:pt idx="125">
                  <c:v>21.35</c:v>
                </c:pt>
                <c:pt idx="126">
                  <c:v>21.35</c:v>
                </c:pt>
                <c:pt idx="127">
                  <c:v>21.35</c:v>
                </c:pt>
                <c:pt idx="128">
                  <c:v>21.35</c:v>
                </c:pt>
                <c:pt idx="129">
                  <c:v>21.35</c:v>
                </c:pt>
                <c:pt idx="130">
                  <c:v>21.35</c:v>
                </c:pt>
                <c:pt idx="131">
                  <c:v>21.35</c:v>
                </c:pt>
                <c:pt idx="132">
                  <c:v>21.35</c:v>
                </c:pt>
                <c:pt idx="133">
                  <c:v>21.35</c:v>
                </c:pt>
                <c:pt idx="134">
                  <c:v>21.35</c:v>
                </c:pt>
                <c:pt idx="135">
                  <c:v>21.35</c:v>
                </c:pt>
                <c:pt idx="136">
                  <c:v>21.35</c:v>
                </c:pt>
                <c:pt idx="137">
                  <c:v>21.35</c:v>
                </c:pt>
                <c:pt idx="138">
                  <c:v>21.35</c:v>
                </c:pt>
                <c:pt idx="139">
                  <c:v>21.35</c:v>
                </c:pt>
                <c:pt idx="140">
                  <c:v>21.35</c:v>
                </c:pt>
                <c:pt idx="141">
                  <c:v>21.35</c:v>
                </c:pt>
                <c:pt idx="142">
                  <c:v>21.35</c:v>
                </c:pt>
                <c:pt idx="143">
                  <c:v>21.35</c:v>
                </c:pt>
                <c:pt idx="144">
                  <c:v>21.4</c:v>
                </c:pt>
                <c:pt idx="145">
                  <c:v>21.4</c:v>
                </c:pt>
                <c:pt idx="146">
                  <c:v>21.4</c:v>
                </c:pt>
                <c:pt idx="147">
                  <c:v>21.4</c:v>
                </c:pt>
                <c:pt idx="148">
                  <c:v>21.35</c:v>
                </c:pt>
                <c:pt idx="149">
                  <c:v>21.35</c:v>
                </c:pt>
                <c:pt idx="150">
                  <c:v>21.35</c:v>
                </c:pt>
                <c:pt idx="151">
                  <c:v>21.35</c:v>
                </c:pt>
                <c:pt idx="152">
                  <c:v>21.4</c:v>
                </c:pt>
                <c:pt idx="153">
                  <c:v>21.4</c:v>
                </c:pt>
                <c:pt idx="154">
                  <c:v>21.35</c:v>
                </c:pt>
                <c:pt idx="155">
                  <c:v>21.35</c:v>
                </c:pt>
                <c:pt idx="156">
                  <c:v>21.35</c:v>
                </c:pt>
                <c:pt idx="157">
                  <c:v>21.35</c:v>
                </c:pt>
                <c:pt idx="158">
                  <c:v>21.35</c:v>
                </c:pt>
                <c:pt idx="159">
                  <c:v>21.35</c:v>
                </c:pt>
                <c:pt idx="160">
                  <c:v>21.35</c:v>
                </c:pt>
                <c:pt idx="161">
                  <c:v>21.35</c:v>
                </c:pt>
                <c:pt idx="162">
                  <c:v>21.4</c:v>
                </c:pt>
                <c:pt idx="163">
                  <c:v>21.35</c:v>
                </c:pt>
                <c:pt idx="164">
                  <c:v>21.35</c:v>
                </c:pt>
                <c:pt idx="165">
                  <c:v>21.35</c:v>
                </c:pt>
                <c:pt idx="166">
                  <c:v>21.35</c:v>
                </c:pt>
                <c:pt idx="167">
                  <c:v>21.35</c:v>
                </c:pt>
                <c:pt idx="168">
                  <c:v>21.35</c:v>
                </c:pt>
                <c:pt idx="169">
                  <c:v>21.4</c:v>
                </c:pt>
                <c:pt idx="170">
                  <c:v>21.4</c:v>
                </c:pt>
                <c:pt idx="171">
                  <c:v>21.4</c:v>
                </c:pt>
                <c:pt idx="172">
                  <c:v>21.4</c:v>
                </c:pt>
                <c:pt idx="173">
                  <c:v>21.4</c:v>
                </c:pt>
                <c:pt idx="174">
                  <c:v>21.4</c:v>
                </c:pt>
                <c:pt idx="175">
                  <c:v>21.4</c:v>
                </c:pt>
                <c:pt idx="176">
                  <c:v>21.4</c:v>
                </c:pt>
                <c:pt idx="177">
                  <c:v>21.4</c:v>
                </c:pt>
                <c:pt idx="178">
                  <c:v>21.4</c:v>
                </c:pt>
                <c:pt idx="179">
                  <c:v>21.4</c:v>
                </c:pt>
                <c:pt idx="180">
                  <c:v>21.45</c:v>
                </c:pt>
                <c:pt idx="181">
                  <c:v>21.45</c:v>
                </c:pt>
                <c:pt idx="182">
                  <c:v>21.45</c:v>
                </c:pt>
                <c:pt idx="183">
                  <c:v>21.45</c:v>
                </c:pt>
                <c:pt idx="184">
                  <c:v>21.45</c:v>
                </c:pt>
                <c:pt idx="185">
                  <c:v>21.5</c:v>
                </c:pt>
                <c:pt idx="186">
                  <c:v>21.45</c:v>
                </c:pt>
                <c:pt idx="187">
                  <c:v>21.45</c:v>
                </c:pt>
                <c:pt idx="188">
                  <c:v>21.5</c:v>
                </c:pt>
                <c:pt idx="189">
                  <c:v>21.5</c:v>
                </c:pt>
                <c:pt idx="190">
                  <c:v>21.45</c:v>
                </c:pt>
                <c:pt idx="191">
                  <c:v>21.55</c:v>
                </c:pt>
                <c:pt idx="192">
                  <c:v>21.45</c:v>
                </c:pt>
                <c:pt idx="193">
                  <c:v>21.5</c:v>
                </c:pt>
                <c:pt idx="194">
                  <c:v>21.5</c:v>
                </c:pt>
                <c:pt idx="195">
                  <c:v>21.5</c:v>
                </c:pt>
                <c:pt idx="196">
                  <c:v>21.5</c:v>
                </c:pt>
                <c:pt idx="197">
                  <c:v>21.5</c:v>
                </c:pt>
                <c:pt idx="198">
                  <c:v>21.5</c:v>
                </c:pt>
                <c:pt idx="199">
                  <c:v>21.5</c:v>
                </c:pt>
                <c:pt idx="200">
                  <c:v>21.5</c:v>
                </c:pt>
                <c:pt idx="201">
                  <c:v>21.5</c:v>
                </c:pt>
                <c:pt idx="202">
                  <c:v>21.5</c:v>
                </c:pt>
                <c:pt idx="203">
                  <c:v>21.549999999999997</c:v>
                </c:pt>
                <c:pt idx="204">
                  <c:v>21.549999999999997</c:v>
                </c:pt>
                <c:pt idx="205">
                  <c:v>21.549999999999997</c:v>
                </c:pt>
                <c:pt idx="206">
                  <c:v>21.549999999999997</c:v>
                </c:pt>
                <c:pt idx="207">
                  <c:v>21.549999999999997</c:v>
                </c:pt>
                <c:pt idx="208">
                  <c:v>21.549999999999997</c:v>
                </c:pt>
                <c:pt idx="209">
                  <c:v>21.549999999999997</c:v>
                </c:pt>
                <c:pt idx="210">
                  <c:v>21.6</c:v>
                </c:pt>
                <c:pt idx="211">
                  <c:v>21.6</c:v>
                </c:pt>
                <c:pt idx="212">
                  <c:v>21.6</c:v>
                </c:pt>
                <c:pt idx="213">
                  <c:v>21.6</c:v>
                </c:pt>
                <c:pt idx="214">
                  <c:v>21.65</c:v>
                </c:pt>
                <c:pt idx="215">
                  <c:v>21.65</c:v>
                </c:pt>
                <c:pt idx="216">
                  <c:v>21.65</c:v>
                </c:pt>
                <c:pt idx="217">
                  <c:v>21.65</c:v>
                </c:pt>
                <c:pt idx="218">
                  <c:v>21.65</c:v>
                </c:pt>
                <c:pt idx="219">
                  <c:v>21.65</c:v>
                </c:pt>
                <c:pt idx="220">
                  <c:v>21.65</c:v>
                </c:pt>
                <c:pt idx="221">
                  <c:v>21.65</c:v>
                </c:pt>
                <c:pt idx="222">
                  <c:v>21.65</c:v>
                </c:pt>
                <c:pt idx="223">
                  <c:v>21.65</c:v>
                </c:pt>
                <c:pt idx="224">
                  <c:v>21.65</c:v>
                </c:pt>
                <c:pt idx="225">
                  <c:v>21.65</c:v>
                </c:pt>
                <c:pt idx="226">
                  <c:v>21.65</c:v>
                </c:pt>
                <c:pt idx="227">
                  <c:v>21.6</c:v>
                </c:pt>
                <c:pt idx="228">
                  <c:v>21.65</c:v>
                </c:pt>
                <c:pt idx="229">
                  <c:v>21.65</c:v>
                </c:pt>
                <c:pt idx="230">
                  <c:v>21.65</c:v>
                </c:pt>
                <c:pt idx="231">
                  <c:v>21.65</c:v>
                </c:pt>
                <c:pt idx="232">
                  <c:v>21.65</c:v>
                </c:pt>
                <c:pt idx="233">
                  <c:v>21.65</c:v>
                </c:pt>
                <c:pt idx="234">
                  <c:v>21.65</c:v>
                </c:pt>
                <c:pt idx="235">
                  <c:v>21.65</c:v>
                </c:pt>
                <c:pt idx="236">
                  <c:v>21.65</c:v>
                </c:pt>
                <c:pt idx="237">
                  <c:v>21.65</c:v>
                </c:pt>
                <c:pt idx="238">
                  <c:v>21.65</c:v>
                </c:pt>
                <c:pt idx="239">
                  <c:v>21.65</c:v>
                </c:pt>
                <c:pt idx="240">
                  <c:v>21.7</c:v>
                </c:pt>
                <c:pt idx="241">
                  <c:v>21.7</c:v>
                </c:pt>
                <c:pt idx="242">
                  <c:v>21.7</c:v>
                </c:pt>
                <c:pt idx="243">
                  <c:v>21.7</c:v>
                </c:pt>
                <c:pt idx="244">
                  <c:v>21.7</c:v>
                </c:pt>
                <c:pt idx="245">
                  <c:v>21.7</c:v>
                </c:pt>
                <c:pt idx="246">
                  <c:v>21.7</c:v>
                </c:pt>
                <c:pt idx="247">
                  <c:v>21.7</c:v>
                </c:pt>
                <c:pt idx="248">
                  <c:v>21.7</c:v>
                </c:pt>
                <c:pt idx="249">
                  <c:v>21.7</c:v>
                </c:pt>
                <c:pt idx="250">
                  <c:v>21.7</c:v>
                </c:pt>
                <c:pt idx="251">
                  <c:v>21.7</c:v>
                </c:pt>
                <c:pt idx="252">
                  <c:v>21.7</c:v>
                </c:pt>
                <c:pt idx="253">
                  <c:v>21.7</c:v>
                </c:pt>
                <c:pt idx="254">
                  <c:v>21.7</c:v>
                </c:pt>
                <c:pt idx="255">
                  <c:v>21.7</c:v>
                </c:pt>
                <c:pt idx="256">
                  <c:v>21.75</c:v>
                </c:pt>
                <c:pt idx="257">
                  <c:v>21.7</c:v>
                </c:pt>
                <c:pt idx="258">
                  <c:v>21.75</c:v>
                </c:pt>
                <c:pt idx="259">
                  <c:v>21.7</c:v>
                </c:pt>
                <c:pt idx="260">
                  <c:v>21.7</c:v>
                </c:pt>
                <c:pt idx="261">
                  <c:v>21.75</c:v>
                </c:pt>
                <c:pt idx="262">
                  <c:v>21.7</c:v>
                </c:pt>
                <c:pt idx="263">
                  <c:v>21.75</c:v>
                </c:pt>
                <c:pt idx="264">
                  <c:v>21.75</c:v>
                </c:pt>
                <c:pt idx="265">
                  <c:v>21.75</c:v>
                </c:pt>
                <c:pt idx="266">
                  <c:v>21.75</c:v>
                </c:pt>
                <c:pt idx="267">
                  <c:v>21.75</c:v>
                </c:pt>
                <c:pt idx="268">
                  <c:v>21.75</c:v>
                </c:pt>
                <c:pt idx="269">
                  <c:v>21.8</c:v>
                </c:pt>
                <c:pt idx="270">
                  <c:v>21.8</c:v>
                </c:pt>
                <c:pt idx="271">
                  <c:v>21.85</c:v>
                </c:pt>
                <c:pt idx="272">
                  <c:v>21.85</c:v>
                </c:pt>
                <c:pt idx="273">
                  <c:v>21.85</c:v>
                </c:pt>
                <c:pt idx="274">
                  <c:v>21.85</c:v>
                </c:pt>
                <c:pt idx="275">
                  <c:v>21.85</c:v>
                </c:pt>
                <c:pt idx="276">
                  <c:v>21.85</c:v>
                </c:pt>
                <c:pt idx="277">
                  <c:v>21.85</c:v>
                </c:pt>
                <c:pt idx="278">
                  <c:v>21.85</c:v>
                </c:pt>
                <c:pt idx="279">
                  <c:v>21.85</c:v>
                </c:pt>
                <c:pt idx="280">
                  <c:v>21.85</c:v>
                </c:pt>
                <c:pt idx="281">
                  <c:v>21.85</c:v>
                </c:pt>
                <c:pt idx="282">
                  <c:v>21.85</c:v>
                </c:pt>
                <c:pt idx="283">
                  <c:v>21.9</c:v>
                </c:pt>
                <c:pt idx="284">
                  <c:v>21.85</c:v>
                </c:pt>
                <c:pt idx="285">
                  <c:v>21.9</c:v>
                </c:pt>
                <c:pt idx="286">
                  <c:v>21.9</c:v>
                </c:pt>
                <c:pt idx="287">
                  <c:v>21.85</c:v>
                </c:pt>
                <c:pt idx="288">
                  <c:v>21.950000000000003</c:v>
                </c:pt>
                <c:pt idx="289">
                  <c:v>21.9</c:v>
                </c:pt>
                <c:pt idx="290">
                  <c:v>21.9</c:v>
                </c:pt>
                <c:pt idx="291">
                  <c:v>21.950000000000003</c:v>
                </c:pt>
                <c:pt idx="292">
                  <c:v>21.9</c:v>
                </c:pt>
                <c:pt idx="293">
                  <c:v>21.950000000000003</c:v>
                </c:pt>
                <c:pt idx="294">
                  <c:v>21.950000000000003</c:v>
                </c:pt>
                <c:pt idx="295">
                  <c:v>21.950000000000003</c:v>
                </c:pt>
                <c:pt idx="296">
                  <c:v>21.950000000000003</c:v>
                </c:pt>
                <c:pt idx="297">
                  <c:v>21.950000000000003</c:v>
                </c:pt>
                <c:pt idx="298">
                  <c:v>21.950000000000003</c:v>
                </c:pt>
                <c:pt idx="299">
                  <c:v>21.950000000000003</c:v>
                </c:pt>
                <c:pt idx="300">
                  <c:v>21.950000000000003</c:v>
                </c:pt>
                <c:pt idx="301">
                  <c:v>21.950000000000003</c:v>
                </c:pt>
                <c:pt idx="302">
                  <c:v>21.950000000000003</c:v>
                </c:pt>
                <c:pt idx="303">
                  <c:v>21.950000000000003</c:v>
                </c:pt>
                <c:pt idx="304">
                  <c:v>21.950000000000003</c:v>
                </c:pt>
                <c:pt idx="305">
                  <c:v>21.950000000000003</c:v>
                </c:pt>
                <c:pt idx="306">
                  <c:v>22</c:v>
                </c:pt>
                <c:pt idx="307">
                  <c:v>22</c:v>
                </c:pt>
                <c:pt idx="308">
                  <c:v>22.049999999999997</c:v>
                </c:pt>
                <c:pt idx="309">
                  <c:v>22</c:v>
                </c:pt>
                <c:pt idx="310">
                  <c:v>22</c:v>
                </c:pt>
                <c:pt idx="311">
                  <c:v>22</c:v>
                </c:pt>
                <c:pt idx="312">
                  <c:v>22.049999999999997</c:v>
                </c:pt>
                <c:pt idx="313">
                  <c:v>22.049999999999997</c:v>
                </c:pt>
                <c:pt idx="314">
                  <c:v>22</c:v>
                </c:pt>
                <c:pt idx="315">
                  <c:v>22</c:v>
                </c:pt>
                <c:pt idx="316">
                  <c:v>22</c:v>
                </c:pt>
                <c:pt idx="317">
                  <c:v>22.049999999999997</c:v>
                </c:pt>
                <c:pt idx="318">
                  <c:v>22.049999999999997</c:v>
                </c:pt>
                <c:pt idx="319">
                  <c:v>22</c:v>
                </c:pt>
                <c:pt idx="320">
                  <c:v>22</c:v>
                </c:pt>
                <c:pt idx="321">
                  <c:v>22</c:v>
                </c:pt>
                <c:pt idx="322">
                  <c:v>21.950000000000003</c:v>
                </c:pt>
                <c:pt idx="323">
                  <c:v>22</c:v>
                </c:pt>
                <c:pt idx="324">
                  <c:v>22</c:v>
                </c:pt>
                <c:pt idx="325">
                  <c:v>22</c:v>
                </c:pt>
                <c:pt idx="326">
                  <c:v>21.950000000000003</c:v>
                </c:pt>
                <c:pt idx="327">
                  <c:v>22</c:v>
                </c:pt>
                <c:pt idx="328">
                  <c:v>21.950000000000003</c:v>
                </c:pt>
                <c:pt idx="329">
                  <c:v>22</c:v>
                </c:pt>
                <c:pt idx="330">
                  <c:v>22</c:v>
                </c:pt>
                <c:pt idx="331">
                  <c:v>22</c:v>
                </c:pt>
                <c:pt idx="332">
                  <c:v>22</c:v>
                </c:pt>
                <c:pt idx="333">
                  <c:v>22</c:v>
                </c:pt>
                <c:pt idx="334">
                  <c:v>22.049999999999997</c:v>
                </c:pt>
                <c:pt idx="335">
                  <c:v>22</c:v>
                </c:pt>
                <c:pt idx="336">
                  <c:v>22.049999999999997</c:v>
                </c:pt>
                <c:pt idx="337">
                  <c:v>22.049999999999997</c:v>
                </c:pt>
                <c:pt idx="338">
                  <c:v>22.1</c:v>
                </c:pt>
                <c:pt idx="339">
                  <c:v>22.049999999999997</c:v>
                </c:pt>
                <c:pt idx="340">
                  <c:v>22.1</c:v>
                </c:pt>
                <c:pt idx="341">
                  <c:v>22.049999999999997</c:v>
                </c:pt>
                <c:pt idx="342">
                  <c:v>22.1</c:v>
                </c:pt>
                <c:pt idx="343">
                  <c:v>22.1</c:v>
                </c:pt>
                <c:pt idx="344">
                  <c:v>22.15</c:v>
                </c:pt>
                <c:pt idx="345">
                  <c:v>22.15</c:v>
                </c:pt>
                <c:pt idx="346">
                  <c:v>22.15</c:v>
                </c:pt>
                <c:pt idx="347">
                  <c:v>22.15</c:v>
                </c:pt>
                <c:pt idx="348">
                  <c:v>22.2</c:v>
                </c:pt>
                <c:pt idx="349">
                  <c:v>22.25</c:v>
                </c:pt>
                <c:pt idx="350">
                  <c:v>22.2</c:v>
                </c:pt>
                <c:pt idx="351">
                  <c:v>22.25</c:v>
                </c:pt>
                <c:pt idx="352">
                  <c:v>22.3</c:v>
                </c:pt>
                <c:pt idx="353">
                  <c:v>22.3</c:v>
                </c:pt>
                <c:pt idx="354">
                  <c:v>22.3</c:v>
                </c:pt>
                <c:pt idx="355">
                  <c:v>22.25</c:v>
                </c:pt>
                <c:pt idx="356">
                  <c:v>22.3</c:v>
                </c:pt>
                <c:pt idx="357">
                  <c:v>22.3</c:v>
                </c:pt>
                <c:pt idx="358">
                  <c:v>22.3</c:v>
                </c:pt>
                <c:pt idx="359">
                  <c:v>22.3</c:v>
                </c:pt>
                <c:pt idx="360">
                  <c:v>22.35</c:v>
                </c:pt>
                <c:pt idx="361">
                  <c:v>22.3</c:v>
                </c:pt>
                <c:pt idx="362">
                  <c:v>22.4</c:v>
                </c:pt>
                <c:pt idx="363">
                  <c:v>22.35</c:v>
                </c:pt>
                <c:pt idx="364">
                  <c:v>22.4</c:v>
                </c:pt>
                <c:pt idx="365">
                  <c:v>22.4</c:v>
                </c:pt>
                <c:pt idx="366">
                  <c:v>22.4</c:v>
                </c:pt>
                <c:pt idx="367">
                  <c:v>22.45</c:v>
                </c:pt>
                <c:pt idx="368">
                  <c:v>22.45</c:v>
                </c:pt>
                <c:pt idx="369">
                  <c:v>22.45</c:v>
                </c:pt>
                <c:pt idx="370">
                  <c:v>22.5</c:v>
                </c:pt>
                <c:pt idx="371">
                  <c:v>22.5</c:v>
                </c:pt>
                <c:pt idx="372">
                  <c:v>22.55</c:v>
                </c:pt>
                <c:pt idx="373">
                  <c:v>22.55</c:v>
                </c:pt>
                <c:pt idx="374">
                  <c:v>22.5</c:v>
                </c:pt>
                <c:pt idx="375">
                  <c:v>22.5</c:v>
                </c:pt>
                <c:pt idx="376">
                  <c:v>22.55</c:v>
                </c:pt>
                <c:pt idx="377">
                  <c:v>22.549999999999997</c:v>
                </c:pt>
                <c:pt idx="378">
                  <c:v>22.6</c:v>
                </c:pt>
                <c:pt idx="379">
                  <c:v>22.6</c:v>
                </c:pt>
                <c:pt idx="380">
                  <c:v>22.6</c:v>
                </c:pt>
                <c:pt idx="381">
                  <c:v>22.6</c:v>
                </c:pt>
                <c:pt idx="382">
                  <c:v>22.6</c:v>
                </c:pt>
                <c:pt idx="383">
                  <c:v>22.6</c:v>
                </c:pt>
                <c:pt idx="384">
                  <c:v>22.6</c:v>
                </c:pt>
                <c:pt idx="385">
                  <c:v>22.6</c:v>
                </c:pt>
                <c:pt idx="386">
                  <c:v>22.6</c:v>
                </c:pt>
                <c:pt idx="387">
                  <c:v>22.65</c:v>
                </c:pt>
                <c:pt idx="388">
                  <c:v>22.6</c:v>
                </c:pt>
                <c:pt idx="389">
                  <c:v>22.65</c:v>
                </c:pt>
                <c:pt idx="390">
                  <c:v>22.65</c:v>
                </c:pt>
                <c:pt idx="391">
                  <c:v>22.65</c:v>
                </c:pt>
                <c:pt idx="392">
                  <c:v>22.7</c:v>
                </c:pt>
                <c:pt idx="393">
                  <c:v>22.65</c:v>
                </c:pt>
                <c:pt idx="394">
                  <c:v>22.7</c:v>
                </c:pt>
                <c:pt idx="395">
                  <c:v>22.7</c:v>
                </c:pt>
                <c:pt idx="396">
                  <c:v>22.7</c:v>
                </c:pt>
                <c:pt idx="397">
                  <c:v>22.7</c:v>
                </c:pt>
                <c:pt idx="398">
                  <c:v>22.75</c:v>
                </c:pt>
                <c:pt idx="399">
                  <c:v>22.75</c:v>
                </c:pt>
                <c:pt idx="400">
                  <c:v>22.75</c:v>
                </c:pt>
                <c:pt idx="401">
                  <c:v>22.75</c:v>
                </c:pt>
                <c:pt idx="402">
                  <c:v>22.75</c:v>
                </c:pt>
                <c:pt idx="403">
                  <c:v>22.799999999999997</c:v>
                </c:pt>
                <c:pt idx="404">
                  <c:v>22.799999999999997</c:v>
                </c:pt>
                <c:pt idx="405">
                  <c:v>22.799999999999997</c:v>
                </c:pt>
                <c:pt idx="406">
                  <c:v>22.799999999999997</c:v>
                </c:pt>
                <c:pt idx="407">
                  <c:v>22.75</c:v>
                </c:pt>
                <c:pt idx="408">
                  <c:v>22.799999999999997</c:v>
                </c:pt>
                <c:pt idx="409">
                  <c:v>22.799999999999997</c:v>
                </c:pt>
                <c:pt idx="410">
                  <c:v>22.799999999999997</c:v>
                </c:pt>
                <c:pt idx="411">
                  <c:v>22.75</c:v>
                </c:pt>
                <c:pt idx="412">
                  <c:v>22.75</c:v>
                </c:pt>
                <c:pt idx="413">
                  <c:v>22.75</c:v>
                </c:pt>
                <c:pt idx="414">
                  <c:v>22.799999999999997</c:v>
                </c:pt>
                <c:pt idx="415">
                  <c:v>22.799999999999997</c:v>
                </c:pt>
                <c:pt idx="416">
                  <c:v>22.799999999999997</c:v>
                </c:pt>
                <c:pt idx="417">
                  <c:v>22.75</c:v>
                </c:pt>
                <c:pt idx="418">
                  <c:v>22.75</c:v>
                </c:pt>
                <c:pt idx="419">
                  <c:v>22.8</c:v>
                </c:pt>
                <c:pt idx="420">
                  <c:v>22.8</c:v>
                </c:pt>
                <c:pt idx="421">
                  <c:v>22.8</c:v>
                </c:pt>
                <c:pt idx="422">
                  <c:v>22.8</c:v>
                </c:pt>
                <c:pt idx="423">
                  <c:v>22.8</c:v>
                </c:pt>
                <c:pt idx="424">
                  <c:v>22.7</c:v>
                </c:pt>
                <c:pt idx="425">
                  <c:v>22.7</c:v>
                </c:pt>
                <c:pt idx="426">
                  <c:v>22.7</c:v>
                </c:pt>
                <c:pt idx="427">
                  <c:v>22.7</c:v>
                </c:pt>
                <c:pt idx="428">
                  <c:v>22.7</c:v>
                </c:pt>
                <c:pt idx="429">
                  <c:v>22.7</c:v>
                </c:pt>
                <c:pt idx="430">
                  <c:v>22.7</c:v>
                </c:pt>
                <c:pt idx="431">
                  <c:v>22.7</c:v>
                </c:pt>
                <c:pt idx="432">
                  <c:v>22.7</c:v>
                </c:pt>
                <c:pt idx="433">
                  <c:v>22.7</c:v>
                </c:pt>
                <c:pt idx="434">
                  <c:v>22.7</c:v>
                </c:pt>
                <c:pt idx="435">
                  <c:v>22.7</c:v>
                </c:pt>
                <c:pt idx="436">
                  <c:v>22.7</c:v>
                </c:pt>
                <c:pt idx="437">
                  <c:v>22.7</c:v>
                </c:pt>
                <c:pt idx="438">
                  <c:v>22.6</c:v>
                </c:pt>
                <c:pt idx="439">
                  <c:v>22.7</c:v>
                </c:pt>
                <c:pt idx="440">
                  <c:v>22.7</c:v>
                </c:pt>
                <c:pt idx="441">
                  <c:v>22.7</c:v>
                </c:pt>
                <c:pt idx="442">
                  <c:v>22.6</c:v>
                </c:pt>
                <c:pt idx="443">
                  <c:v>22.6</c:v>
                </c:pt>
                <c:pt idx="444">
                  <c:v>22.6</c:v>
                </c:pt>
                <c:pt idx="445">
                  <c:v>22.6</c:v>
                </c:pt>
                <c:pt idx="446">
                  <c:v>22.6</c:v>
                </c:pt>
                <c:pt idx="447">
                  <c:v>22.6</c:v>
                </c:pt>
                <c:pt idx="448">
                  <c:v>22.6</c:v>
                </c:pt>
                <c:pt idx="449">
                  <c:v>22.6</c:v>
                </c:pt>
                <c:pt idx="450">
                  <c:v>22.7</c:v>
                </c:pt>
                <c:pt idx="451">
                  <c:v>22.6</c:v>
                </c:pt>
                <c:pt idx="452">
                  <c:v>22.7</c:v>
                </c:pt>
                <c:pt idx="453">
                  <c:v>22.7</c:v>
                </c:pt>
                <c:pt idx="454">
                  <c:v>22.7</c:v>
                </c:pt>
                <c:pt idx="455">
                  <c:v>22.7</c:v>
                </c:pt>
                <c:pt idx="456">
                  <c:v>22.7</c:v>
                </c:pt>
                <c:pt idx="457">
                  <c:v>22.7</c:v>
                </c:pt>
                <c:pt idx="458">
                  <c:v>22.7</c:v>
                </c:pt>
                <c:pt idx="459">
                  <c:v>22.6</c:v>
                </c:pt>
                <c:pt idx="460">
                  <c:v>22.7</c:v>
                </c:pt>
                <c:pt idx="461">
                  <c:v>22.7</c:v>
                </c:pt>
                <c:pt idx="462">
                  <c:v>22.7</c:v>
                </c:pt>
                <c:pt idx="463">
                  <c:v>22.7</c:v>
                </c:pt>
                <c:pt idx="464">
                  <c:v>22.7</c:v>
                </c:pt>
                <c:pt idx="465">
                  <c:v>22.7</c:v>
                </c:pt>
                <c:pt idx="466">
                  <c:v>22.7</c:v>
                </c:pt>
                <c:pt idx="467">
                  <c:v>22.7</c:v>
                </c:pt>
                <c:pt idx="468">
                  <c:v>22.7</c:v>
                </c:pt>
                <c:pt idx="469">
                  <c:v>22.7</c:v>
                </c:pt>
                <c:pt idx="470">
                  <c:v>22.7</c:v>
                </c:pt>
                <c:pt idx="471">
                  <c:v>22.8</c:v>
                </c:pt>
                <c:pt idx="472">
                  <c:v>22.8</c:v>
                </c:pt>
                <c:pt idx="473">
                  <c:v>22.8</c:v>
                </c:pt>
                <c:pt idx="474">
                  <c:v>22.8</c:v>
                </c:pt>
                <c:pt idx="475">
                  <c:v>22.8</c:v>
                </c:pt>
                <c:pt idx="476">
                  <c:v>22.9</c:v>
                </c:pt>
                <c:pt idx="477">
                  <c:v>22.9</c:v>
                </c:pt>
                <c:pt idx="478">
                  <c:v>22.9</c:v>
                </c:pt>
                <c:pt idx="479">
                  <c:v>22.9</c:v>
                </c:pt>
                <c:pt idx="480">
                  <c:v>22.9</c:v>
                </c:pt>
                <c:pt idx="481">
                  <c:v>23</c:v>
                </c:pt>
                <c:pt idx="482">
                  <c:v>23</c:v>
                </c:pt>
                <c:pt idx="483">
                  <c:v>23</c:v>
                </c:pt>
                <c:pt idx="484">
                  <c:v>23</c:v>
                </c:pt>
                <c:pt idx="485">
                  <c:v>23</c:v>
                </c:pt>
                <c:pt idx="486">
                  <c:v>23</c:v>
                </c:pt>
                <c:pt idx="487">
                  <c:v>23.1</c:v>
                </c:pt>
                <c:pt idx="488">
                  <c:v>23.1</c:v>
                </c:pt>
                <c:pt idx="489">
                  <c:v>23.1</c:v>
                </c:pt>
                <c:pt idx="490">
                  <c:v>23.1</c:v>
                </c:pt>
                <c:pt idx="491">
                  <c:v>23.1</c:v>
                </c:pt>
                <c:pt idx="492">
                  <c:v>23.1</c:v>
                </c:pt>
                <c:pt idx="493">
                  <c:v>23.1</c:v>
                </c:pt>
                <c:pt idx="494">
                  <c:v>23.2</c:v>
                </c:pt>
                <c:pt idx="495">
                  <c:v>23.1</c:v>
                </c:pt>
                <c:pt idx="496">
                  <c:v>23.1</c:v>
                </c:pt>
                <c:pt idx="497">
                  <c:v>23.1</c:v>
                </c:pt>
                <c:pt idx="498">
                  <c:v>23.2</c:v>
                </c:pt>
                <c:pt idx="499">
                  <c:v>23.2</c:v>
                </c:pt>
                <c:pt idx="500">
                  <c:v>23.1</c:v>
                </c:pt>
                <c:pt idx="501">
                  <c:v>23.2</c:v>
                </c:pt>
                <c:pt idx="502">
                  <c:v>23.2</c:v>
                </c:pt>
                <c:pt idx="503">
                  <c:v>23.2</c:v>
                </c:pt>
                <c:pt idx="504">
                  <c:v>23.2</c:v>
                </c:pt>
                <c:pt idx="505">
                  <c:v>23.2</c:v>
                </c:pt>
                <c:pt idx="506">
                  <c:v>23.2</c:v>
                </c:pt>
                <c:pt idx="507">
                  <c:v>23.2</c:v>
                </c:pt>
                <c:pt idx="508">
                  <c:v>23.2</c:v>
                </c:pt>
                <c:pt idx="509">
                  <c:v>23.2</c:v>
                </c:pt>
                <c:pt idx="510">
                  <c:v>23.2</c:v>
                </c:pt>
                <c:pt idx="511">
                  <c:v>23.2</c:v>
                </c:pt>
                <c:pt idx="512">
                  <c:v>23.1</c:v>
                </c:pt>
                <c:pt idx="513">
                  <c:v>23.1</c:v>
                </c:pt>
                <c:pt idx="514">
                  <c:v>23.1</c:v>
                </c:pt>
              </c:numCache>
            </c:numRef>
          </c:yVal>
          <c:smooth val="1"/>
          <c:extLst xmlns:c16r2="http://schemas.microsoft.com/office/drawing/2015/06/chart">
            <c:ext xmlns:c16="http://schemas.microsoft.com/office/drawing/2014/chart" uri="{C3380CC4-5D6E-409C-BE32-E72D297353CC}">
              <c16:uniqueId val="{00000003-964B-4310-9744-B400E7ED2064}"/>
            </c:ext>
          </c:extLst>
        </c:ser>
        <c:dLbls>
          <c:showLegendKey val="0"/>
          <c:showVal val="0"/>
          <c:showCatName val="0"/>
          <c:showSerName val="0"/>
          <c:showPercent val="0"/>
          <c:showBubbleSize val="0"/>
        </c:dLbls>
        <c:axId val="527468416"/>
        <c:axId val="527466496"/>
      </c:scatterChart>
      <c:valAx>
        <c:axId val="527462400"/>
        <c:scaling>
          <c:orientation val="minMax"/>
          <c:max val="2327"/>
          <c:min val="0"/>
        </c:scaling>
        <c:delete val="0"/>
        <c:axPos val="b"/>
        <c:title>
          <c:tx>
            <c:rich>
              <a:bodyPr/>
              <a:lstStyle/>
              <a:p>
                <a:pPr>
                  <a:defRPr/>
                </a:pPr>
                <a:r>
                  <a:rPr lang="en-GB" i="1"/>
                  <a:t>t</a:t>
                </a:r>
                <a:r>
                  <a:rPr lang="en-GB"/>
                  <a:t> (s)</a:t>
                </a:r>
              </a:p>
            </c:rich>
          </c:tx>
          <c:overlay val="0"/>
        </c:title>
        <c:numFmt formatCode="General" sourceLinked="0"/>
        <c:majorTickMark val="in"/>
        <c:minorTickMark val="none"/>
        <c:tickLblPos val="nextTo"/>
        <c:crossAx val="527464320"/>
        <c:crosses val="autoZero"/>
        <c:crossBetween val="midCat"/>
      </c:valAx>
      <c:valAx>
        <c:axId val="527464320"/>
        <c:scaling>
          <c:orientation val="minMax"/>
          <c:max val="70"/>
        </c:scaling>
        <c:delete val="0"/>
        <c:axPos val="l"/>
        <c:title>
          <c:tx>
            <c:rich>
              <a:bodyPr rot="-5400000" vert="horz"/>
              <a:lstStyle/>
              <a:p>
                <a:pPr>
                  <a:defRPr/>
                </a:pPr>
                <a:r>
                  <a:rPr lang="en-GB"/>
                  <a:t>Relative humidity (%)</a:t>
                </a:r>
              </a:p>
            </c:rich>
          </c:tx>
          <c:overlay val="0"/>
        </c:title>
        <c:numFmt formatCode="#,##0" sourceLinked="0"/>
        <c:majorTickMark val="in"/>
        <c:minorTickMark val="none"/>
        <c:tickLblPos val="nextTo"/>
        <c:crossAx val="527462400"/>
        <c:crosses val="autoZero"/>
        <c:crossBetween val="midCat"/>
      </c:valAx>
      <c:valAx>
        <c:axId val="527466496"/>
        <c:scaling>
          <c:orientation val="minMax"/>
          <c:max val="25"/>
          <c:min val="15"/>
        </c:scaling>
        <c:delete val="0"/>
        <c:axPos val="r"/>
        <c:title>
          <c:tx>
            <c:rich>
              <a:bodyPr rot="-5400000" vert="horz"/>
              <a:lstStyle/>
              <a:p>
                <a:pPr>
                  <a:defRPr/>
                </a:pPr>
                <a:r>
                  <a:rPr lang="en-GB"/>
                  <a:t>Temperature (</a:t>
                </a:r>
                <a:r>
                  <a:rPr lang="en-GB" sz="1000" b="1" i="0" u="none" strike="noStrike" baseline="0">
                    <a:effectLst/>
                  </a:rPr>
                  <a:t>°C)</a:t>
                </a:r>
                <a:endParaRPr lang="en-GB"/>
              </a:p>
            </c:rich>
          </c:tx>
          <c:overlay val="0"/>
        </c:title>
        <c:numFmt formatCode="General" sourceLinked="1"/>
        <c:majorTickMark val="out"/>
        <c:minorTickMark val="none"/>
        <c:tickLblPos val="nextTo"/>
        <c:crossAx val="527468416"/>
        <c:crosses val="max"/>
        <c:crossBetween val="midCat"/>
      </c:valAx>
      <c:valAx>
        <c:axId val="527468416"/>
        <c:scaling>
          <c:orientation val="minMax"/>
        </c:scaling>
        <c:delete val="1"/>
        <c:axPos val="b"/>
        <c:numFmt formatCode="General" sourceLinked="1"/>
        <c:majorTickMark val="out"/>
        <c:minorTickMark val="none"/>
        <c:tickLblPos val="nextTo"/>
        <c:crossAx val="527466496"/>
        <c:crosses val="autoZero"/>
        <c:crossBetween val="midCat"/>
      </c:valAx>
      <c:spPr>
        <a:ln>
          <a:solidFill>
            <a:schemeClr val="bg1">
              <a:lumMod val="50000"/>
            </a:schemeClr>
          </a:solidFill>
        </a:ln>
      </c:spPr>
    </c:plotArea>
    <c:legend>
      <c:legendPos val="r"/>
      <c:layout>
        <c:manualLayout>
          <c:xMode val="edge"/>
          <c:yMode val="edge"/>
          <c:x val="0.6029637052362421"/>
          <c:y val="0.62944936618977221"/>
          <c:w val="0.3012236359888954"/>
          <c:h val="0.24335242766187073"/>
        </c:manualLayout>
      </c:layout>
      <c:overlay val="0"/>
    </c:legend>
    <c:plotVisOnly val="1"/>
    <c:dispBlanksAs val="gap"/>
    <c:showDLblsOverMax val="0"/>
  </c:chart>
  <c:spPr>
    <a:ln>
      <a:noFill/>
    </a:ln>
  </c:spPr>
  <c:externalData r:id="rId2">
    <c:autoUpdate val="0"/>
  </c:externalData>
</c:chartSpace>
</file>

<file path=word/charts/chart14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8.0458504714211301E-2"/>
          <c:y val="2.4123085440998889E-2"/>
          <c:w val="0.88466359719565213"/>
          <c:h val="0.86949688086180821"/>
        </c:manualLayout>
      </c:layout>
      <c:scatterChart>
        <c:scatterStyle val="smoothMarker"/>
        <c:varyColors val="0"/>
        <c:ser>
          <c:idx val="0"/>
          <c:order val="0"/>
          <c:tx>
            <c:strRef>
              <c:f>'250um'!$DQ$12</c:f>
              <c:strCache>
                <c:ptCount val="1"/>
                <c:pt idx="0">
                  <c:v>25 °C </c:v>
                </c:pt>
              </c:strCache>
            </c:strRef>
          </c:tx>
          <c:spPr>
            <a:ln w="22225"/>
          </c:spPr>
          <c:marker>
            <c:symbol val="diamond"/>
            <c:size val="5"/>
          </c:marker>
          <c:xVal>
            <c:numRef>
              <c:f>'250um'!$B$13:$B$1016</c:f>
              <c:numCache>
                <c:formatCode>General</c:formatCode>
                <c:ptCount val="1004"/>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pt idx="738" formatCode="0">
                  <c:v>3394.8444444444399</c:v>
                </c:pt>
                <c:pt idx="739" formatCode="0">
                  <c:v>3399.4444444444398</c:v>
                </c:pt>
                <c:pt idx="740">
                  <c:v>3404.0444444444502</c:v>
                </c:pt>
                <c:pt idx="741">
                  <c:v>3408.6444444444501</c:v>
                </c:pt>
                <c:pt idx="742">
                  <c:v>3413.24444444445</c:v>
                </c:pt>
                <c:pt idx="743">
                  <c:v>3417.8444444444499</c:v>
                </c:pt>
                <c:pt idx="744">
                  <c:v>3422.4444444444498</c:v>
                </c:pt>
                <c:pt idx="745">
                  <c:v>3427.0444444444502</c:v>
                </c:pt>
                <c:pt idx="746">
                  <c:v>3431.6444444444501</c:v>
                </c:pt>
                <c:pt idx="747">
                  <c:v>3436.24444444445</c:v>
                </c:pt>
                <c:pt idx="748">
                  <c:v>3440.8444444444499</c:v>
                </c:pt>
                <c:pt idx="749" formatCode="0">
                  <c:v>3445.4444444444498</c:v>
                </c:pt>
                <c:pt idx="750" formatCode="0">
                  <c:v>3450.0444444444502</c:v>
                </c:pt>
                <c:pt idx="751" formatCode="0">
                  <c:v>3454.6444444444501</c:v>
                </c:pt>
                <c:pt idx="752" formatCode="0">
                  <c:v>3459.24444444445</c:v>
                </c:pt>
                <c:pt idx="753" formatCode="0">
                  <c:v>3463.8444444444499</c:v>
                </c:pt>
                <c:pt idx="754" formatCode="0">
                  <c:v>3468.4444444444498</c:v>
                </c:pt>
                <c:pt idx="755" formatCode="0">
                  <c:v>3473.0444444444502</c:v>
                </c:pt>
                <c:pt idx="756" formatCode="0">
                  <c:v>3477.6444444444501</c:v>
                </c:pt>
                <c:pt idx="757" formatCode="0">
                  <c:v>3482.24444444445</c:v>
                </c:pt>
                <c:pt idx="758" formatCode="0">
                  <c:v>3486.8444444444499</c:v>
                </c:pt>
                <c:pt idx="759" formatCode="0">
                  <c:v>3491.4444444444498</c:v>
                </c:pt>
                <c:pt idx="760" formatCode="0">
                  <c:v>3496.0444444444502</c:v>
                </c:pt>
                <c:pt idx="761" formatCode="0">
                  <c:v>3500.6444444444501</c:v>
                </c:pt>
                <c:pt idx="762" formatCode="0">
                  <c:v>3505.24444444445</c:v>
                </c:pt>
                <c:pt idx="763" formatCode="0">
                  <c:v>3509.8444444444499</c:v>
                </c:pt>
                <c:pt idx="764" formatCode="0">
                  <c:v>3514.4444444444498</c:v>
                </c:pt>
                <c:pt idx="765" formatCode="0">
                  <c:v>3519.0444444444502</c:v>
                </c:pt>
                <c:pt idx="766" formatCode="0">
                  <c:v>3523.6444444444501</c:v>
                </c:pt>
                <c:pt idx="767" formatCode="0">
                  <c:v>3528.24444444445</c:v>
                </c:pt>
                <c:pt idx="768" formatCode="0">
                  <c:v>3532.8444444444499</c:v>
                </c:pt>
                <c:pt idx="769" formatCode="0">
                  <c:v>3537.4444444444498</c:v>
                </c:pt>
                <c:pt idx="770" formatCode="0">
                  <c:v>3542.0444444444502</c:v>
                </c:pt>
                <c:pt idx="771" formatCode="0">
                  <c:v>3546.6444444444501</c:v>
                </c:pt>
                <c:pt idx="772" formatCode="0">
                  <c:v>3551.24444444445</c:v>
                </c:pt>
                <c:pt idx="773" formatCode="0">
                  <c:v>3555.8444444444499</c:v>
                </c:pt>
                <c:pt idx="774" formatCode="0">
                  <c:v>3560.4444444444498</c:v>
                </c:pt>
                <c:pt idx="775" formatCode="0">
                  <c:v>3565.0444444444502</c:v>
                </c:pt>
                <c:pt idx="776" formatCode="0">
                  <c:v>3569.6444444444501</c:v>
                </c:pt>
                <c:pt idx="777" formatCode="0">
                  <c:v>3574.24444444445</c:v>
                </c:pt>
                <c:pt idx="778" formatCode="0">
                  <c:v>3578.8444444444499</c:v>
                </c:pt>
                <c:pt idx="779" formatCode="0">
                  <c:v>3583.4444444444498</c:v>
                </c:pt>
                <c:pt idx="780" formatCode="0">
                  <c:v>3588.0444444444502</c:v>
                </c:pt>
                <c:pt idx="781" formatCode="0">
                  <c:v>3592.6444444444501</c:v>
                </c:pt>
                <c:pt idx="782" formatCode="0">
                  <c:v>3597.24444444445</c:v>
                </c:pt>
                <c:pt idx="783" formatCode="0">
                  <c:v>3601.8444444444499</c:v>
                </c:pt>
                <c:pt idx="784" formatCode="0">
                  <c:v>3606.4444444444498</c:v>
                </c:pt>
                <c:pt idx="785" formatCode="0">
                  <c:v>3611.0444444444502</c:v>
                </c:pt>
                <c:pt idx="786" formatCode="0">
                  <c:v>3615.6444444444501</c:v>
                </c:pt>
                <c:pt idx="787" formatCode="0">
                  <c:v>3620.24444444445</c:v>
                </c:pt>
                <c:pt idx="788" formatCode="0">
                  <c:v>3624.8444444444499</c:v>
                </c:pt>
                <c:pt idx="789" formatCode="0">
                  <c:v>3629.4444444444498</c:v>
                </c:pt>
                <c:pt idx="790" formatCode="0">
                  <c:v>3634.0444444444502</c:v>
                </c:pt>
                <c:pt idx="791" formatCode="0">
                  <c:v>3638.6444444444501</c:v>
                </c:pt>
                <c:pt idx="792" formatCode="0">
                  <c:v>3643.24444444445</c:v>
                </c:pt>
                <c:pt idx="793" formatCode="0">
                  <c:v>3647.8444444444499</c:v>
                </c:pt>
                <c:pt idx="794" formatCode="0">
                  <c:v>3652.4444444444498</c:v>
                </c:pt>
                <c:pt idx="795" formatCode="0">
                  <c:v>3657.0444444444502</c:v>
                </c:pt>
                <c:pt idx="796" formatCode="0">
                  <c:v>3661.6444444444501</c:v>
                </c:pt>
                <c:pt idx="797" formatCode="0">
                  <c:v>3666.24444444445</c:v>
                </c:pt>
                <c:pt idx="798" formatCode="0">
                  <c:v>3670.8444444444499</c:v>
                </c:pt>
                <c:pt idx="799" formatCode="0">
                  <c:v>3675.4444444444498</c:v>
                </c:pt>
                <c:pt idx="800" formatCode="0">
                  <c:v>3680.0444444444502</c:v>
                </c:pt>
                <c:pt idx="801" formatCode="0">
                  <c:v>3684.6444444444501</c:v>
                </c:pt>
                <c:pt idx="802" formatCode="0">
                  <c:v>3689.24444444445</c:v>
                </c:pt>
                <c:pt idx="803" formatCode="0">
                  <c:v>3693.8444444444499</c:v>
                </c:pt>
                <c:pt idx="804" formatCode="0">
                  <c:v>3698.4444444444498</c:v>
                </c:pt>
                <c:pt idx="805" formatCode="0">
                  <c:v>3703.0444444444502</c:v>
                </c:pt>
                <c:pt idx="806" formatCode="0">
                  <c:v>3707.6444444444501</c:v>
                </c:pt>
                <c:pt idx="807" formatCode="0">
                  <c:v>3712.24444444445</c:v>
                </c:pt>
                <c:pt idx="808" formatCode="0">
                  <c:v>3716.8444444444499</c:v>
                </c:pt>
                <c:pt idx="809" formatCode="0">
                  <c:v>3721.4444444444498</c:v>
                </c:pt>
                <c:pt idx="810" formatCode="0">
                  <c:v>3726.0444444444502</c:v>
                </c:pt>
                <c:pt idx="811" formatCode="0">
                  <c:v>3730.6444444444501</c:v>
                </c:pt>
                <c:pt idx="812" formatCode="0">
                  <c:v>3735.24444444445</c:v>
                </c:pt>
                <c:pt idx="813" formatCode="0">
                  <c:v>3739.8444444444499</c:v>
                </c:pt>
                <c:pt idx="814" formatCode="0">
                  <c:v>3744.4444444444498</c:v>
                </c:pt>
                <c:pt idx="815" formatCode="0">
                  <c:v>3749.0444444444502</c:v>
                </c:pt>
                <c:pt idx="816" formatCode="0">
                  <c:v>3753.6444444444501</c:v>
                </c:pt>
                <c:pt idx="817" formatCode="0">
                  <c:v>3758.24444444445</c:v>
                </c:pt>
                <c:pt idx="818" formatCode="0">
                  <c:v>3762.8444444444499</c:v>
                </c:pt>
                <c:pt idx="819" formatCode="0">
                  <c:v>3767.4444444444498</c:v>
                </c:pt>
                <c:pt idx="820" formatCode="0">
                  <c:v>3772.0444444444502</c:v>
                </c:pt>
                <c:pt idx="821" formatCode="0">
                  <c:v>3776.6444444444501</c:v>
                </c:pt>
                <c:pt idx="822" formatCode="0">
                  <c:v>3781.24444444445</c:v>
                </c:pt>
                <c:pt idx="823" formatCode="0">
                  <c:v>3785.8444444444499</c:v>
                </c:pt>
                <c:pt idx="824" formatCode="0">
                  <c:v>3790.4444444444498</c:v>
                </c:pt>
                <c:pt idx="825" formatCode="0">
                  <c:v>3795.0444444444502</c:v>
                </c:pt>
                <c:pt idx="826" formatCode="0">
                  <c:v>3799.6444444444501</c:v>
                </c:pt>
                <c:pt idx="827" formatCode="0">
                  <c:v>3804.24444444445</c:v>
                </c:pt>
                <c:pt idx="828" formatCode="0">
                  <c:v>3808.8444444444499</c:v>
                </c:pt>
                <c:pt idx="829" formatCode="0">
                  <c:v>3813.4444444444498</c:v>
                </c:pt>
                <c:pt idx="830" formatCode="0">
                  <c:v>3818.0444444444502</c:v>
                </c:pt>
                <c:pt idx="831" formatCode="0">
                  <c:v>3822.6444444444501</c:v>
                </c:pt>
                <c:pt idx="832" formatCode="0">
                  <c:v>3827.24444444445</c:v>
                </c:pt>
                <c:pt idx="833" formatCode="0">
                  <c:v>3831.8444444444499</c:v>
                </c:pt>
                <c:pt idx="834" formatCode="0">
                  <c:v>3836.4444444444498</c:v>
                </c:pt>
                <c:pt idx="835" formatCode="0">
                  <c:v>3841.0444444444502</c:v>
                </c:pt>
                <c:pt idx="836" formatCode="0">
                  <c:v>3845.6444444444501</c:v>
                </c:pt>
                <c:pt idx="837" formatCode="0">
                  <c:v>3850.24444444445</c:v>
                </c:pt>
                <c:pt idx="838" formatCode="0">
                  <c:v>3854.8444444444499</c:v>
                </c:pt>
                <c:pt idx="839" formatCode="0">
                  <c:v>3859.4444444444498</c:v>
                </c:pt>
                <c:pt idx="840" formatCode="0">
                  <c:v>3864.0444444444502</c:v>
                </c:pt>
                <c:pt idx="841" formatCode="0">
                  <c:v>3868.6444444444501</c:v>
                </c:pt>
                <c:pt idx="842" formatCode="0">
                  <c:v>3873.24444444445</c:v>
                </c:pt>
                <c:pt idx="843" formatCode="0">
                  <c:v>3877.8444444444499</c:v>
                </c:pt>
                <c:pt idx="844" formatCode="0">
                  <c:v>3882.4444444444498</c:v>
                </c:pt>
                <c:pt idx="845" formatCode="0">
                  <c:v>3887.0444444444502</c:v>
                </c:pt>
                <c:pt idx="846" formatCode="0">
                  <c:v>3891.6444444444501</c:v>
                </c:pt>
                <c:pt idx="847" formatCode="0">
                  <c:v>3896.24444444445</c:v>
                </c:pt>
                <c:pt idx="848" formatCode="0">
                  <c:v>3900.8444444444499</c:v>
                </c:pt>
                <c:pt idx="849" formatCode="0">
                  <c:v>3905.4444444444498</c:v>
                </c:pt>
                <c:pt idx="850" formatCode="0">
                  <c:v>3910.0444444444502</c:v>
                </c:pt>
                <c:pt idx="851" formatCode="0">
                  <c:v>3914.6444444444501</c:v>
                </c:pt>
                <c:pt idx="852" formatCode="0">
                  <c:v>3919.24444444445</c:v>
                </c:pt>
                <c:pt idx="853" formatCode="0">
                  <c:v>3923.8444444444499</c:v>
                </c:pt>
                <c:pt idx="854" formatCode="0">
                  <c:v>3928.4444444444498</c:v>
                </c:pt>
                <c:pt idx="855" formatCode="0">
                  <c:v>3933.0444444444502</c:v>
                </c:pt>
                <c:pt idx="856" formatCode="0">
                  <c:v>3937.6444444444501</c:v>
                </c:pt>
                <c:pt idx="857" formatCode="0">
                  <c:v>3942.24444444445</c:v>
                </c:pt>
                <c:pt idx="858" formatCode="0">
                  <c:v>3946.8444444444499</c:v>
                </c:pt>
                <c:pt idx="859" formatCode="0">
                  <c:v>3951.4444444444498</c:v>
                </c:pt>
                <c:pt idx="860" formatCode="0">
                  <c:v>3956.0444444444502</c:v>
                </c:pt>
                <c:pt idx="861" formatCode="0">
                  <c:v>3960.6444444444501</c:v>
                </c:pt>
                <c:pt idx="862" formatCode="0">
                  <c:v>3965.24444444445</c:v>
                </c:pt>
                <c:pt idx="863" formatCode="0">
                  <c:v>3969.8444444444499</c:v>
                </c:pt>
                <c:pt idx="864" formatCode="0">
                  <c:v>3974.4444444444498</c:v>
                </c:pt>
                <c:pt idx="865" formatCode="0">
                  <c:v>3979.0444444444502</c:v>
                </c:pt>
                <c:pt idx="866" formatCode="0">
                  <c:v>3983.6444444444501</c:v>
                </c:pt>
                <c:pt idx="867" formatCode="0">
                  <c:v>3988.24444444445</c:v>
                </c:pt>
                <c:pt idx="868" formatCode="0">
                  <c:v>3992.8444444444499</c:v>
                </c:pt>
                <c:pt idx="869" formatCode="0">
                  <c:v>3997.4444444444498</c:v>
                </c:pt>
                <c:pt idx="870" formatCode="0">
                  <c:v>4002.0444444444502</c:v>
                </c:pt>
                <c:pt idx="871" formatCode="0">
                  <c:v>4006.6444444444501</c:v>
                </c:pt>
                <c:pt idx="872" formatCode="0">
                  <c:v>4011.24444444445</c:v>
                </c:pt>
                <c:pt idx="873" formatCode="0">
                  <c:v>4015.8444444444499</c:v>
                </c:pt>
                <c:pt idx="874" formatCode="0">
                  <c:v>4020.4444444444498</c:v>
                </c:pt>
                <c:pt idx="875" formatCode="0">
                  <c:v>4025.0444444444502</c:v>
                </c:pt>
                <c:pt idx="876" formatCode="0">
                  <c:v>4029.6444444444501</c:v>
                </c:pt>
                <c:pt idx="877" formatCode="0">
                  <c:v>4034.24444444445</c:v>
                </c:pt>
                <c:pt idx="878" formatCode="0">
                  <c:v>4038.8444444444499</c:v>
                </c:pt>
                <c:pt idx="879" formatCode="0">
                  <c:v>4043.4444444444498</c:v>
                </c:pt>
                <c:pt idx="880" formatCode="0">
                  <c:v>4048.0444444444502</c:v>
                </c:pt>
                <c:pt idx="881" formatCode="0">
                  <c:v>4052.6444444444501</c:v>
                </c:pt>
                <c:pt idx="882" formatCode="0">
                  <c:v>4057.24444444445</c:v>
                </c:pt>
                <c:pt idx="883" formatCode="0">
                  <c:v>4061.8444444444499</c:v>
                </c:pt>
                <c:pt idx="884" formatCode="0">
                  <c:v>4066.4444444444498</c:v>
                </c:pt>
                <c:pt idx="885" formatCode="0">
                  <c:v>4071.0444444444502</c:v>
                </c:pt>
                <c:pt idx="886" formatCode="0">
                  <c:v>4075.6444444444501</c:v>
                </c:pt>
                <c:pt idx="887" formatCode="0">
                  <c:v>4080.24444444445</c:v>
                </c:pt>
                <c:pt idx="888" formatCode="0">
                  <c:v>4084.8444444444499</c:v>
                </c:pt>
                <c:pt idx="889" formatCode="0">
                  <c:v>4089.4444444444498</c:v>
                </c:pt>
                <c:pt idx="890" formatCode="0">
                  <c:v>4094.0444444444502</c:v>
                </c:pt>
                <c:pt idx="891" formatCode="0">
                  <c:v>4098.6444444444496</c:v>
                </c:pt>
                <c:pt idx="892" formatCode="0">
                  <c:v>4103.24444444445</c:v>
                </c:pt>
                <c:pt idx="893" formatCode="0">
                  <c:v>4107.8444444444503</c:v>
                </c:pt>
                <c:pt idx="894" formatCode="0">
                  <c:v>4112.4444444444498</c:v>
                </c:pt>
                <c:pt idx="895" formatCode="0">
                  <c:v>4117.0444444444502</c:v>
                </c:pt>
                <c:pt idx="896" formatCode="0">
                  <c:v>4121.6444444444496</c:v>
                </c:pt>
                <c:pt idx="897" formatCode="0">
                  <c:v>4126.24444444445</c:v>
                </c:pt>
                <c:pt idx="898" formatCode="0">
                  <c:v>4130.8444444444503</c:v>
                </c:pt>
                <c:pt idx="899" formatCode="0">
                  <c:v>4135.4444444444498</c:v>
                </c:pt>
                <c:pt idx="900" formatCode="0">
                  <c:v>4140.0444444444502</c:v>
                </c:pt>
                <c:pt idx="901" formatCode="0">
                  <c:v>4144.6444444444496</c:v>
                </c:pt>
                <c:pt idx="902" formatCode="0">
                  <c:v>4149.24444444445</c:v>
                </c:pt>
                <c:pt idx="903" formatCode="0">
                  <c:v>4153.8444444444503</c:v>
                </c:pt>
                <c:pt idx="904" formatCode="0">
                  <c:v>4158.4444444444498</c:v>
                </c:pt>
                <c:pt idx="905" formatCode="0">
                  <c:v>4163.0444444444502</c:v>
                </c:pt>
                <c:pt idx="906" formatCode="0">
                  <c:v>4167.6444444444496</c:v>
                </c:pt>
                <c:pt idx="907" formatCode="0">
                  <c:v>4172.24444444445</c:v>
                </c:pt>
                <c:pt idx="908" formatCode="0">
                  <c:v>4176.8444444444503</c:v>
                </c:pt>
                <c:pt idx="909" formatCode="0">
                  <c:v>4181.4444444444498</c:v>
                </c:pt>
                <c:pt idx="910" formatCode="0">
                  <c:v>4186.0444444444502</c:v>
                </c:pt>
                <c:pt idx="911" formatCode="0">
                  <c:v>4190.6444444444496</c:v>
                </c:pt>
                <c:pt idx="912" formatCode="0">
                  <c:v>4195.24444444445</c:v>
                </c:pt>
                <c:pt idx="913" formatCode="0">
                  <c:v>4199.8444444444503</c:v>
                </c:pt>
                <c:pt idx="914" formatCode="0">
                  <c:v>4204.4444444444498</c:v>
                </c:pt>
                <c:pt idx="915" formatCode="0">
                  <c:v>4209.0444444444502</c:v>
                </c:pt>
                <c:pt idx="916" formatCode="0">
                  <c:v>4213.6444444444496</c:v>
                </c:pt>
                <c:pt idx="917" formatCode="0">
                  <c:v>4218.24444444445</c:v>
                </c:pt>
                <c:pt idx="918" formatCode="0">
                  <c:v>4222.8444444444503</c:v>
                </c:pt>
                <c:pt idx="919" formatCode="0">
                  <c:v>4227.4444444444498</c:v>
                </c:pt>
                <c:pt idx="920" formatCode="0">
                  <c:v>4232.0444444444502</c:v>
                </c:pt>
                <c:pt idx="921" formatCode="0">
                  <c:v>4236.6444444444496</c:v>
                </c:pt>
                <c:pt idx="922" formatCode="0">
                  <c:v>4241.24444444445</c:v>
                </c:pt>
                <c:pt idx="923" formatCode="0">
                  <c:v>4245.8444444444503</c:v>
                </c:pt>
                <c:pt idx="924" formatCode="0">
                  <c:v>4250.4444444444498</c:v>
                </c:pt>
                <c:pt idx="925" formatCode="0">
                  <c:v>4255.0444444444502</c:v>
                </c:pt>
                <c:pt idx="926" formatCode="0">
                  <c:v>4259.6444444444496</c:v>
                </c:pt>
                <c:pt idx="927" formatCode="0">
                  <c:v>4264.24444444445</c:v>
                </c:pt>
                <c:pt idx="928" formatCode="0">
                  <c:v>4268.8444444444503</c:v>
                </c:pt>
                <c:pt idx="929" formatCode="0">
                  <c:v>4273.4444444444498</c:v>
                </c:pt>
                <c:pt idx="930" formatCode="0">
                  <c:v>4278.0444444444502</c:v>
                </c:pt>
                <c:pt idx="931" formatCode="0">
                  <c:v>4282.6444444444496</c:v>
                </c:pt>
                <c:pt idx="932" formatCode="0">
                  <c:v>4287.24444444445</c:v>
                </c:pt>
                <c:pt idx="933" formatCode="0">
                  <c:v>4291.8444444444503</c:v>
                </c:pt>
                <c:pt idx="934" formatCode="0">
                  <c:v>4296.4444444444498</c:v>
                </c:pt>
                <c:pt idx="935" formatCode="0">
                  <c:v>4301.0444444444502</c:v>
                </c:pt>
                <c:pt idx="936" formatCode="0">
                  <c:v>4305.6444444444496</c:v>
                </c:pt>
                <c:pt idx="937" formatCode="0">
                  <c:v>4310.24444444445</c:v>
                </c:pt>
                <c:pt idx="938" formatCode="0">
                  <c:v>4314.8444444444503</c:v>
                </c:pt>
                <c:pt idx="939" formatCode="0">
                  <c:v>4319.4444444444498</c:v>
                </c:pt>
                <c:pt idx="940" formatCode="0">
                  <c:v>4324.0444444444502</c:v>
                </c:pt>
                <c:pt idx="941" formatCode="0">
                  <c:v>4328.6444444444496</c:v>
                </c:pt>
                <c:pt idx="942" formatCode="0">
                  <c:v>4333.24444444445</c:v>
                </c:pt>
                <c:pt idx="943" formatCode="0">
                  <c:v>4337.8444444444503</c:v>
                </c:pt>
                <c:pt idx="944" formatCode="0">
                  <c:v>4342.4444444444498</c:v>
                </c:pt>
                <c:pt idx="945" formatCode="0">
                  <c:v>4347.0444444444502</c:v>
                </c:pt>
                <c:pt idx="946" formatCode="0">
                  <c:v>4351.6444444444496</c:v>
                </c:pt>
                <c:pt idx="947" formatCode="0">
                  <c:v>4356.24444444445</c:v>
                </c:pt>
                <c:pt idx="948" formatCode="0">
                  <c:v>4360.8444444444503</c:v>
                </c:pt>
                <c:pt idx="949" formatCode="0">
                  <c:v>4365.4444444444498</c:v>
                </c:pt>
                <c:pt idx="950" formatCode="0">
                  <c:v>4370.0444444444502</c:v>
                </c:pt>
                <c:pt idx="951" formatCode="0">
                  <c:v>4374.6444444444496</c:v>
                </c:pt>
                <c:pt idx="952" formatCode="0">
                  <c:v>4379.24444444445</c:v>
                </c:pt>
                <c:pt idx="953" formatCode="0">
                  <c:v>4383.8444444444503</c:v>
                </c:pt>
                <c:pt idx="954" formatCode="0">
                  <c:v>4388.4444444444498</c:v>
                </c:pt>
                <c:pt idx="955" formatCode="0">
                  <c:v>4393.0444444444502</c:v>
                </c:pt>
                <c:pt idx="956" formatCode="0">
                  <c:v>4397.6444444444496</c:v>
                </c:pt>
                <c:pt idx="957" formatCode="0">
                  <c:v>4402.24444444445</c:v>
                </c:pt>
                <c:pt idx="958" formatCode="0">
                  <c:v>4406.8444444444503</c:v>
                </c:pt>
                <c:pt idx="959" formatCode="0">
                  <c:v>4411.4444444444498</c:v>
                </c:pt>
                <c:pt idx="960" formatCode="0">
                  <c:v>4416.0444444444502</c:v>
                </c:pt>
                <c:pt idx="961" formatCode="0">
                  <c:v>4420.6444444444496</c:v>
                </c:pt>
                <c:pt idx="962" formatCode="0">
                  <c:v>4425.24444444445</c:v>
                </c:pt>
                <c:pt idx="963" formatCode="0">
                  <c:v>4429.8444444444503</c:v>
                </c:pt>
                <c:pt idx="964" formatCode="0">
                  <c:v>4434.4444444444498</c:v>
                </c:pt>
                <c:pt idx="965" formatCode="0">
                  <c:v>4439.0444444444502</c:v>
                </c:pt>
                <c:pt idx="966" formatCode="0">
                  <c:v>4443.6444444444496</c:v>
                </c:pt>
                <c:pt idx="967" formatCode="0">
                  <c:v>4448.24444444445</c:v>
                </c:pt>
                <c:pt idx="968" formatCode="0">
                  <c:v>4452.8444444444503</c:v>
                </c:pt>
                <c:pt idx="969" formatCode="0">
                  <c:v>4457.4444444444498</c:v>
                </c:pt>
                <c:pt idx="970" formatCode="0">
                  <c:v>4462.0444444444502</c:v>
                </c:pt>
                <c:pt idx="971" formatCode="0">
                  <c:v>4466.6444444444396</c:v>
                </c:pt>
                <c:pt idx="972" formatCode="0">
                  <c:v>4471.24444444445</c:v>
                </c:pt>
                <c:pt idx="973" formatCode="0">
                  <c:v>4475.8444444444503</c:v>
                </c:pt>
                <c:pt idx="974" formatCode="0">
                  <c:v>4480.4444444444498</c:v>
                </c:pt>
                <c:pt idx="975" formatCode="0">
                  <c:v>4485.0444444444502</c:v>
                </c:pt>
                <c:pt idx="976" formatCode="0">
                  <c:v>4489.6444444444396</c:v>
                </c:pt>
                <c:pt idx="977" formatCode="0">
                  <c:v>4494.24444444445</c:v>
                </c:pt>
                <c:pt idx="978" formatCode="0">
                  <c:v>4498.8444444444503</c:v>
                </c:pt>
                <c:pt idx="979" formatCode="0">
                  <c:v>4503.4444444444498</c:v>
                </c:pt>
                <c:pt idx="980" formatCode="0">
                  <c:v>4508.0444444444502</c:v>
                </c:pt>
                <c:pt idx="981" formatCode="0">
                  <c:v>4512.6444444444396</c:v>
                </c:pt>
                <c:pt idx="982" formatCode="0">
                  <c:v>4517.24444444445</c:v>
                </c:pt>
                <c:pt idx="983" formatCode="0">
                  <c:v>4521.8444444444503</c:v>
                </c:pt>
                <c:pt idx="984" formatCode="0">
                  <c:v>4526.4444444444498</c:v>
                </c:pt>
                <c:pt idx="985" formatCode="0">
                  <c:v>4531.0444444444502</c:v>
                </c:pt>
                <c:pt idx="986" formatCode="0">
                  <c:v>4535.6444444444396</c:v>
                </c:pt>
                <c:pt idx="987" formatCode="0">
                  <c:v>4540.24444444445</c:v>
                </c:pt>
                <c:pt idx="988" formatCode="0">
                  <c:v>4544.8444444444503</c:v>
                </c:pt>
                <c:pt idx="989" formatCode="0">
                  <c:v>4549.4444444444498</c:v>
                </c:pt>
                <c:pt idx="990" formatCode="0">
                  <c:v>4554.0444444444502</c:v>
                </c:pt>
                <c:pt idx="991" formatCode="0">
                  <c:v>4558.6444444444396</c:v>
                </c:pt>
                <c:pt idx="992" formatCode="0">
                  <c:v>4563.24444444445</c:v>
                </c:pt>
                <c:pt idx="993" formatCode="0">
                  <c:v>4567.8444444444503</c:v>
                </c:pt>
                <c:pt idx="994" formatCode="0">
                  <c:v>4572.4444444444498</c:v>
                </c:pt>
                <c:pt idx="995" formatCode="0">
                  <c:v>4577.0444444444502</c:v>
                </c:pt>
                <c:pt idx="996" formatCode="0">
                  <c:v>4581.6444444444396</c:v>
                </c:pt>
                <c:pt idx="997" formatCode="0">
                  <c:v>4586.24444444445</c:v>
                </c:pt>
                <c:pt idx="998" formatCode="0">
                  <c:v>4590.8444444444503</c:v>
                </c:pt>
                <c:pt idx="999" formatCode="0">
                  <c:v>4595.4444444444498</c:v>
                </c:pt>
                <c:pt idx="1000" formatCode="0">
                  <c:v>4600.0444444444502</c:v>
                </c:pt>
                <c:pt idx="1001" formatCode="0">
                  <c:v>4604.6444444444396</c:v>
                </c:pt>
                <c:pt idx="1002" formatCode="0">
                  <c:v>4609.24444444445</c:v>
                </c:pt>
                <c:pt idx="1003" formatCode="0">
                  <c:v>4613.8444444444503</c:v>
                </c:pt>
              </c:numCache>
            </c:numRef>
          </c:xVal>
          <c:yVal>
            <c:numRef>
              <c:f>'250um'!$DQ$13:$DQ$1016</c:f>
              <c:numCache>
                <c:formatCode>General</c:formatCode>
                <c:ptCount val="1004"/>
                <c:pt idx="0">
                  <c:v>55.800000000000004</c:v>
                </c:pt>
                <c:pt idx="1">
                  <c:v>59</c:v>
                </c:pt>
                <c:pt idx="2">
                  <c:v>61.924999999999997</c:v>
                </c:pt>
                <c:pt idx="3">
                  <c:v>64.25</c:v>
                </c:pt>
                <c:pt idx="4">
                  <c:v>66.174999999999997</c:v>
                </c:pt>
                <c:pt idx="5">
                  <c:v>66.95</c:v>
                </c:pt>
                <c:pt idx="6">
                  <c:v>67.425000000000011</c:v>
                </c:pt>
                <c:pt idx="7">
                  <c:v>67.400000000000006</c:v>
                </c:pt>
                <c:pt idx="8">
                  <c:v>67.349999999999994</c:v>
                </c:pt>
                <c:pt idx="9">
                  <c:v>66.650000000000006</c:v>
                </c:pt>
                <c:pt idx="10">
                  <c:v>66.2</c:v>
                </c:pt>
                <c:pt idx="11">
                  <c:v>65.7</c:v>
                </c:pt>
                <c:pt idx="12">
                  <c:v>65.650000000000006</c:v>
                </c:pt>
                <c:pt idx="13">
                  <c:v>65.425000000000011</c:v>
                </c:pt>
                <c:pt idx="14">
                  <c:v>65.474999999999994</c:v>
                </c:pt>
                <c:pt idx="15">
                  <c:v>65.525000000000006</c:v>
                </c:pt>
                <c:pt idx="16">
                  <c:v>65.400000000000006</c:v>
                </c:pt>
                <c:pt idx="17">
                  <c:v>65.55</c:v>
                </c:pt>
                <c:pt idx="18">
                  <c:v>65.674999999999997</c:v>
                </c:pt>
                <c:pt idx="19">
                  <c:v>65.849999999999994</c:v>
                </c:pt>
                <c:pt idx="20">
                  <c:v>65.975000000000009</c:v>
                </c:pt>
                <c:pt idx="21">
                  <c:v>66.125</c:v>
                </c:pt>
                <c:pt idx="22">
                  <c:v>66.3</c:v>
                </c:pt>
                <c:pt idx="23">
                  <c:v>66.45</c:v>
                </c:pt>
                <c:pt idx="24">
                  <c:v>66.599999999999994</c:v>
                </c:pt>
                <c:pt idx="25">
                  <c:v>66.825000000000003</c:v>
                </c:pt>
                <c:pt idx="26">
                  <c:v>67.2</c:v>
                </c:pt>
                <c:pt idx="27">
                  <c:v>67.525000000000006</c:v>
                </c:pt>
                <c:pt idx="28">
                  <c:v>67.825000000000003</c:v>
                </c:pt>
                <c:pt idx="29">
                  <c:v>68.074999999999989</c:v>
                </c:pt>
                <c:pt idx="30">
                  <c:v>68.300000000000011</c:v>
                </c:pt>
                <c:pt idx="31">
                  <c:v>68.45</c:v>
                </c:pt>
                <c:pt idx="32">
                  <c:v>68.7</c:v>
                </c:pt>
                <c:pt idx="33">
                  <c:v>68.825000000000003</c:v>
                </c:pt>
                <c:pt idx="34">
                  <c:v>69.025000000000006</c:v>
                </c:pt>
                <c:pt idx="35">
                  <c:v>69.099999999999994</c:v>
                </c:pt>
                <c:pt idx="36">
                  <c:v>69.150000000000006</c:v>
                </c:pt>
                <c:pt idx="37">
                  <c:v>69.224999999999994</c:v>
                </c:pt>
                <c:pt idx="38">
                  <c:v>69.2</c:v>
                </c:pt>
                <c:pt idx="39">
                  <c:v>69.199999999999989</c:v>
                </c:pt>
                <c:pt idx="40">
                  <c:v>68.925000000000011</c:v>
                </c:pt>
                <c:pt idx="41">
                  <c:v>68.575000000000003</c:v>
                </c:pt>
                <c:pt idx="42">
                  <c:v>68.150000000000006</c:v>
                </c:pt>
                <c:pt idx="43">
                  <c:v>67.675000000000011</c:v>
                </c:pt>
                <c:pt idx="44">
                  <c:v>67.150000000000006</c:v>
                </c:pt>
                <c:pt idx="45">
                  <c:v>66.724999999999994</c:v>
                </c:pt>
                <c:pt idx="46">
                  <c:v>66.125</c:v>
                </c:pt>
                <c:pt idx="47">
                  <c:v>65.625</c:v>
                </c:pt>
                <c:pt idx="48">
                  <c:v>65.275000000000006</c:v>
                </c:pt>
                <c:pt idx="49">
                  <c:v>64.8</c:v>
                </c:pt>
                <c:pt idx="50">
                  <c:v>64.474999999999994</c:v>
                </c:pt>
                <c:pt idx="51">
                  <c:v>64.099999999999994</c:v>
                </c:pt>
                <c:pt idx="52">
                  <c:v>63.775000000000006</c:v>
                </c:pt>
                <c:pt idx="53">
                  <c:v>63.45</c:v>
                </c:pt>
                <c:pt idx="54">
                  <c:v>63.25</c:v>
                </c:pt>
                <c:pt idx="55">
                  <c:v>63</c:v>
                </c:pt>
                <c:pt idx="56">
                  <c:v>62.8</c:v>
                </c:pt>
                <c:pt idx="57">
                  <c:v>62.650000000000006</c:v>
                </c:pt>
                <c:pt idx="58">
                  <c:v>62.524999999999999</c:v>
                </c:pt>
                <c:pt idx="59">
                  <c:v>62.324999999999996</c:v>
                </c:pt>
                <c:pt idx="60">
                  <c:v>62.150000000000006</c:v>
                </c:pt>
                <c:pt idx="61">
                  <c:v>61.9</c:v>
                </c:pt>
                <c:pt idx="62">
                  <c:v>61.7</c:v>
                </c:pt>
                <c:pt idx="63">
                  <c:v>61.524999999999999</c:v>
                </c:pt>
                <c:pt idx="64">
                  <c:v>61.374999999999993</c:v>
                </c:pt>
                <c:pt idx="65">
                  <c:v>61.174999999999997</c:v>
                </c:pt>
                <c:pt idx="66">
                  <c:v>60.974999999999994</c:v>
                </c:pt>
                <c:pt idx="67">
                  <c:v>60.875</c:v>
                </c:pt>
                <c:pt idx="68">
                  <c:v>60.75</c:v>
                </c:pt>
                <c:pt idx="69">
                  <c:v>61</c:v>
                </c:pt>
                <c:pt idx="70">
                  <c:v>61.175000000000004</c:v>
                </c:pt>
                <c:pt idx="71">
                  <c:v>61.199999999999996</c:v>
                </c:pt>
                <c:pt idx="72">
                  <c:v>61.150000000000006</c:v>
                </c:pt>
                <c:pt idx="73">
                  <c:v>61.075000000000003</c:v>
                </c:pt>
                <c:pt idx="74">
                  <c:v>60.95</c:v>
                </c:pt>
                <c:pt idx="75">
                  <c:v>60.7</c:v>
                </c:pt>
                <c:pt idx="76">
                  <c:v>60.525000000000006</c:v>
                </c:pt>
                <c:pt idx="77">
                  <c:v>60.324999999999996</c:v>
                </c:pt>
                <c:pt idx="78">
                  <c:v>60.175000000000004</c:v>
                </c:pt>
                <c:pt idx="79">
                  <c:v>60.025000000000006</c:v>
                </c:pt>
                <c:pt idx="80">
                  <c:v>59.875</c:v>
                </c:pt>
                <c:pt idx="81">
                  <c:v>59.674999999999997</c:v>
                </c:pt>
                <c:pt idx="82">
                  <c:v>59.55</c:v>
                </c:pt>
                <c:pt idx="83">
                  <c:v>59.375</c:v>
                </c:pt>
                <c:pt idx="84">
                  <c:v>59.2</c:v>
                </c:pt>
                <c:pt idx="85">
                  <c:v>59.050000000000004</c:v>
                </c:pt>
                <c:pt idx="86">
                  <c:v>58.824999999999996</c:v>
                </c:pt>
                <c:pt idx="87">
                  <c:v>58.625</c:v>
                </c:pt>
                <c:pt idx="88">
                  <c:v>58.375</c:v>
                </c:pt>
                <c:pt idx="89">
                  <c:v>58.15</c:v>
                </c:pt>
                <c:pt idx="90">
                  <c:v>57.949999999999996</c:v>
                </c:pt>
                <c:pt idx="91">
                  <c:v>57.725000000000001</c:v>
                </c:pt>
                <c:pt idx="92">
                  <c:v>57.575000000000003</c:v>
                </c:pt>
                <c:pt idx="93">
                  <c:v>57.35</c:v>
                </c:pt>
                <c:pt idx="94">
                  <c:v>57.174999999999997</c:v>
                </c:pt>
                <c:pt idx="95">
                  <c:v>57</c:v>
                </c:pt>
                <c:pt idx="96">
                  <c:v>56.75</c:v>
                </c:pt>
                <c:pt idx="97">
                  <c:v>56.524999999999999</c:v>
                </c:pt>
                <c:pt idx="98">
                  <c:v>56.324999999999996</c:v>
                </c:pt>
                <c:pt idx="99">
                  <c:v>56.125</c:v>
                </c:pt>
                <c:pt idx="100">
                  <c:v>55.924999999999997</c:v>
                </c:pt>
                <c:pt idx="101">
                  <c:v>55.699999999999996</c:v>
                </c:pt>
                <c:pt idx="102">
                  <c:v>55.5</c:v>
                </c:pt>
                <c:pt idx="103">
                  <c:v>55.350000000000009</c:v>
                </c:pt>
                <c:pt idx="104">
                  <c:v>55.15</c:v>
                </c:pt>
                <c:pt idx="105">
                  <c:v>54.95</c:v>
                </c:pt>
                <c:pt idx="106">
                  <c:v>54.7</c:v>
                </c:pt>
                <c:pt idx="107">
                  <c:v>54.524999999999991</c:v>
                </c:pt>
                <c:pt idx="108">
                  <c:v>54.325000000000003</c:v>
                </c:pt>
                <c:pt idx="109">
                  <c:v>54.274999999999991</c:v>
                </c:pt>
                <c:pt idx="110">
                  <c:v>54.375</c:v>
                </c:pt>
                <c:pt idx="111">
                  <c:v>54.400000000000006</c:v>
                </c:pt>
                <c:pt idx="112">
                  <c:v>54.349999999999994</c:v>
                </c:pt>
                <c:pt idx="113">
                  <c:v>54.125</c:v>
                </c:pt>
                <c:pt idx="114">
                  <c:v>54.05</c:v>
                </c:pt>
                <c:pt idx="115">
                  <c:v>53.924999999999997</c:v>
                </c:pt>
                <c:pt idx="116">
                  <c:v>53.699999999999996</c:v>
                </c:pt>
                <c:pt idx="117">
                  <c:v>53.5</c:v>
                </c:pt>
                <c:pt idx="118">
                  <c:v>53.275000000000006</c:v>
                </c:pt>
                <c:pt idx="119">
                  <c:v>53.099999999999994</c:v>
                </c:pt>
                <c:pt idx="120">
                  <c:v>52.824999999999996</c:v>
                </c:pt>
                <c:pt idx="121">
                  <c:v>52.699999999999996</c:v>
                </c:pt>
                <c:pt idx="122">
                  <c:v>52.424999999999997</c:v>
                </c:pt>
                <c:pt idx="123">
                  <c:v>52.15</c:v>
                </c:pt>
                <c:pt idx="124">
                  <c:v>51.8</c:v>
                </c:pt>
                <c:pt idx="125">
                  <c:v>51.349999999999994</c:v>
                </c:pt>
                <c:pt idx="126">
                  <c:v>50.924999999999997</c:v>
                </c:pt>
                <c:pt idx="127">
                  <c:v>50.5</c:v>
                </c:pt>
                <c:pt idx="128">
                  <c:v>50.099999999999994</c:v>
                </c:pt>
                <c:pt idx="129">
                  <c:v>49.724999999999994</c:v>
                </c:pt>
                <c:pt idx="130">
                  <c:v>49.275000000000006</c:v>
                </c:pt>
                <c:pt idx="131">
                  <c:v>48.849999999999994</c:v>
                </c:pt>
                <c:pt idx="132">
                  <c:v>48.5</c:v>
                </c:pt>
                <c:pt idx="133">
                  <c:v>48.225000000000001</c:v>
                </c:pt>
                <c:pt idx="134">
                  <c:v>47.924999999999997</c:v>
                </c:pt>
                <c:pt idx="135">
                  <c:v>47.625</c:v>
                </c:pt>
                <c:pt idx="136">
                  <c:v>47.3</c:v>
                </c:pt>
                <c:pt idx="137">
                  <c:v>46.95</c:v>
                </c:pt>
                <c:pt idx="138">
                  <c:v>46.599999999999994</c:v>
                </c:pt>
                <c:pt idx="139">
                  <c:v>46.225000000000001</c:v>
                </c:pt>
                <c:pt idx="140">
                  <c:v>45.900000000000006</c:v>
                </c:pt>
                <c:pt idx="141">
                  <c:v>45.6</c:v>
                </c:pt>
                <c:pt idx="142">
                  <c:v>45.3</c:v>
                </c:pt>
                <c:pt idx="143">
                  <c:v>45.024999999999999</c:v>
                </c:pt>
                <c:pt idx="144">
                  <c:v>44.85</c:v>
                </c:pt>
                <c:pt idx="145">
                  <c:v>44.825000000000003</c:v>
                </c:pt>
                <c:pt idx="146">
                  <c:v>44.599999999999994</c:v>
                </c:pt>
                <c:pt idx="147">
                  <c:v>44.5</c:v>
                </c:pt>
                <c:pt idx="148">
                  <c:v>44.599999999999994</c:v>
                </c:pt>
                <c:pt idx="149">
                  <c:v>44.699999999999996</c:v>
                </c:pt>
                <c:pt idx="150">
                  <c:v>44.900000000000006</c:v>
                </c:pt>
                <c:pt idx="151">
                  <c:v>45.150000000000006</c:v>
                </c:pt>
                <c:pt idx="152">
                  <c:v>45.524999999999999</c:v>
                </c:pt>
                <c:pt idx="153">
                  <c:v>45.924999999999997</c:v>
                </c:pt>
                <c:pt idx="154">
                  <c:v>46.15</c:v>
                </c:pt>
                <c:pt idx="155">
                  <c:v>46.475000000000009</c:v>
                </c:pt>
                <c:pt idx="156">
                  <c:v>46.725000000000001</c:v>
                </c:pt>
                <c:pt idx="157">
                  <c:v>46.774999999999999</c:v>
                </c:pt>
                <c:pt idx="158">
                  <c:v>46.924999999999997</c:v>
                </c:pt>
                <c:pt idx="159">
                  <c:v>46.699999999999996</c:v>
                </c:pt>
                <c:pt idx="160">
                  <c:v>46.75</c:v>
                </c:pt>
                <c:pt idx="161">
                  <c:v>46.849999999999994</c:v>
                </c:pt>
                <c:pt idx="162">
                  <c:v>46.774999999999999</c:v>
                </c:pt>
                <c:pt idx="163">
                  <c:v>46.825000000000003</c:v>
                </c:pt>
                <c:pt idx="164">
                  <c:v>46.724999999999994</c:v>
                </c:pt>
                <c:pt idx="165">
                  <c:v>46.65</c:v>
                </c:pt>
                <c:pt idx="166">
                  <c:v>46.5</c:v>
                </c:pt>
                <c:pt idx="167">
                  <c:v>46.224999999999994</c:v>
                </c:pt>
                <c:pt idx="168">
                  <c:v>46</c:v>
                </c:pt>
                <c:pt idx="169">
                  <c:v>45.825000000000003</c:v>
                </c:pt>
                <c:pt idx="170">
                  <c:v>45.774999999999999</c:v>
                </c:pt>
                <c:pt idx="171">
                  <c:v>45.774999999999999</c:v>
                </c:pt>
                <c:pt idx="172">
                  <c:v>45.725000000000001</c:v>
                </c:pt>
                <c:pt idx="173">
                  <c:v>45.75</c:v>
                </c:pt>
                <c:pt idx="174">
                  <c:v>45.825000000000003</c:v>
                </c:pt>
                <c:pt idx="175">
                  <c:v>45.95</c:v>
                </c:pt>
                <c:pt idx="176">
                  <c:v>45.800000000000004</c:v>
                </c:pt>
                <c:pt idx="177">
                  <c:v>45.65</c:v>
                </c:pt>
                <c:pt idx="178">
                  <c:v>45.475000000000001</c:v>
                </c:pt>
                <c:pt idx="179">
                  <c:v>45.2</c:v>
                </c:pt>
                <c:pt idx="180">
                  <c:v>44.75</c:v>
                </c:pt>
                <c:pt idx="181">
                  <c:v>44.400000000000006</c:v>
                </c:pt>
                <c:pt idx="182">
                  <c:v>44.125</c:v>
                </c:pt>
                <c:pt idx="183">
                  <c:v>43.975000000000001</c:v>
                </c:pt>
                <c:pt idx="184">
                  <c:v>43.725000000000001</c:v>
                </c:pt>
                <c:pt idx="185">
                  <c:v>43.5</c:v>
                </c:pt>
                <c:pt idx="186">
                  <c:v>43.375</c:v>
                </c:pt>
                <c:pt idx="187">
                  <c:v>43.349999999999994</c:v>
                </c:pt>
                <c:pt idx="188">
                  <c:v>43.25</c:v>
                </c:pt>
                <c:pt idx="189">
                  <c:v>43.075000000000003</c:v>
                </c:pt>
                <c:pt idx="190">
                  <c:v>42.9</c:v>
                </c:pt>
                <c:pt idx="191">
                  <c:v>42.825000000000003</c:v>
                </c:pt>
                <c:pt idx="192">
                  <c:v>42.8</c:v>
                </c:pt>
                <c:pt idx="193">
                  <c:v>42.5</c:v>
                </c:pt>
                <c:pt idx="194">
                  <c:v>42.125</c:v>
                </c:pt>
                <c:pt idx="195">
                  <c:v>41.7</c:v>
                </c:pt>
                <c:pt idx="196">
                  <c:v>41.475000000000001</c:v>
                </c:pt>
                <c:pt idx="197">
                  <c:v>41.150000000000006</c:v>
                </c:pt>
                <c:pt idx="198">
                  <c:v>40.950000000000003</c:v>
                </c:pt>
                <c:pt idx="199">
                  <c:v>40.925000000000004</c:v>
                </c:pt>
                <c:pt idx="200">
                  <c:v>41.099999999999994</c:v>
                </c:pt>
                <c:pt idx="201">
                  <c:v>40.875</c:v>
                </c:pt>
                <c:pt idx="202">
                  <c:v>40.724999999999994</c:v>
                </c:pt>
                <c:pt idx="203">
                  <c:v>40.35</c:v>
                </c:pt>
                <c:pt idx="204">
                  <c:v>40.025000000000006</c:v>
                </c:pt>
                <c:pt idx="205">
                  <c:v>39.325000000000003</c:v>
                </c:pt>
                <c:pt idx="206">
                  <c:v>38.724999999999994</c:v>
                </c:pt>
                <c:pt idx="207">
                  <c:v>38.35</c:v>
                </c:pt>
                <c:pt idx="208">
                  <c:v>38.125</c:v>
                </c:pt>
                <c:pt idx="209">
                  <c:v>37.774999999999999</c:v>
                </c:pt>
                <c:pt idx="210">
                  <c:v>37.25</c:v>
                </c:pt>
                <c:pt idx="211">
                  <c:v>36.725000000000001</c:v>
                </c:pt>
                <c:pt idx="212">
                  <c:v>35.85</c:v>
                </c:pt>
                <c:pt idx="213">
                  <c:v>35.325000000000003</c:v>
                </c:pt>
                <c:pt idx="214">
                  <c:v>35.174999999999997</c:v>
                </c:pt>
                <c:pt idx="215">
                  <c:v>34.725000000000001</c:v>
                </c:pt>
                <c:pt idx="216">
                  <c:v>34.450000000000003</c:v>
                </c:pt>
                <c:pt idx="217">
                  <c:v>34.049999999999997</c:v>
                </c:pt>
                <c:pt idx="218">
                  <c:v>33.575000000000003</c:v>
                </c:pt>
                <c:pt idx="219">
                  <c:v>33.375</c:v>
                </c:pt>
                <c:pt idx="220">
                  <c:v>32.85</c:v>
                </c:pt>
                <c:pt idx="221">
                  <c:v>32.625</c:v>
                </c:pt>
                <c:pt idx="222">
                  <c:v>32.700000000000003</c:v>
                </c:pt>
                <c:pt idx="223">
                  <c:v>32.700000000000003</c:v>
                </c:pt>
                <c:pt idx="224">
                  <c:v>32.575000000000003</c:v>
                </c:pt>
                <c:pt idx="225">
                  <c:v>32.1</c:v>
                </c:pt>
                <c:pt idx="226">
                  <c:v>31.775000000000002</c:v>
                </c:pt>
                <c:pt idx="227">
                  <c:v>31.575000000000003</c:v>
                </c:pt>
                <c:pt idx="228">
                  <c:v>31</c:v>
                </c:pt>
                <c:pt idx="229">
                  <c:v>30.174999999999997</c:v>
                </c:pt>
                <c:pt idx="230">
                  <c:v>29.975000000000001</c:v>
                </c:pt>
                <c:pt idx="231">
                  <c:v>29.975000000000001</c:v>
                </c:pt>
                <c:pt idx="232">
                  <c:v>29.7</c:v>
                </c:pt>
                <c:pt idx="233">
                  <c:v>29.049999999999997</c:v>
                </c:pt>
                <c:pt idx="234">
                  <c:v>28.675000000000001</c:v>
                </c:pt>
                <c:pt idx="235">
                  <c:v>28.975000000000001</c:v>
                </c:pt>
                <c:pt idx="236">
                  <c:v>29.125</c:v>
                </c:pt>
                <c:pt idx="237">
                  <c:v>29.025000000000002</c:v>
                </c:pt>
                <c:pt idx="238">
                  <c:v>29.675000000000001</c:v>
                </c:pt>
                <c:pt idx="239">
                  <c:v>29.049999999999997</c:v>
                </c:pt>
                <c:pt idx="240">
                  <c:v>28.725000000000001</c:v>
                </c:pt>
                <c:pt idx="241">
                  <c:v>28.15</c:v>
                </c:pt>
                <c:pt idx="242">
                  <c:v>27.824999999999999</c:v>
                </c:pt>
                <c:pt idx="243">
                  <c:v>27.925000000000001</c:v>
                </c:pt>
                <c:pt idx="244">
                  <c:v>28.1</c:v>
                </c:pt>
                <c:pt idx="245">
                  <c:v>27.424999999999997</c:v>
                </c:pt>
                <c:pt idx="246">
                  <c:v>26.95</c:v>
                </c:pt>
                <c:pt idx="247">
                  <c:v>27.35</c:v>
                </c:pt>
                <c:pt idx="248">
                  <c:v>27.3</c:v>
                </c:pt>
                <c:pt idx="249">
                  <c:v>27.3</c:v>
                </c:pt>
                <c:pt idx="250">
                  <c:v>27.249999999999996</c:v>
                </c:pt>
                <c:pt idx="251">
                  <c:v>26.950000000000003</c:v>
                </c:pt>
                <c:pt idx="252">
                  <c:v>26.65</c:v>
                </c:pt>
                <c:pt idx="253">
                  <c:v>26.424999999999997</c:v>
                </c:pt>
                <c:pt idx="254">
                  <c:v>25.925000000000001</c:v>
                </c:pt>
                <c:pt idx="255">
                  <c:v>25.775000000000002</c:v>
                </c:pt>
                <c:pt idx="256">
                  <c:v>25.75</c:v>
                </c:pt>
                <c:pt idx="257">
                  <c:v>25.75</c:v>
                </c:pt>
                <c:pt idx="258">
                  <c:v>25.775000000000002</c:v>
                </c:pt>
                <c:pt idx="259">
                  <c:v>26</c:v>
                </c:pt>
                <c:pt idx="260">
                  <c:v>25.549999999999997</c:v>
                </c:pt>
                <c:pt idx="261">
                  <c:v>25.65</c:v>
                </c:pt>
                <c:pt idx="262">
                  <c:v>25.824999999999999</c:v>
                </c:pt>
                <c:pt idx="263">
                  <c:v>26.049999999999997</c:v>
                </c:pt>
                <c:pt idx="264">
                  <c:v>26.175000000000001</c:v>
                </c:pt>
                <c:pt idx="265">
                  <c:v>25.324999999999999</c:v>
                </c:pt>
                <c:pt idx="266">
                  <c:v>24.925000000000001</c:v>
                </c:pt>
                <c:pt idx="267">
                  <c:v>25.224999999999998</c:v>
                </c:pt>
                <c:pt idx="268">
                  <c:v>24.9</c:v>
                </c:pt>
                <c:pt idx="269">
                  <c:v>25.549999999999997</c:v>
                </c:pt>
                <c:pt idx="270">
                  <c:v>25.875</c:v>
                </c:pt>
                <c:pt idx="271">
                  <c:v>25.65</c:v>
                </c:pt>
                <c:pt idx="272">
                  <c:v>25.275000000000002</c:v>
                </c:pt>
                <c:pt idx="273">
                  <c:v>24.774999999999999</c:v>
                </c:pt>
                <c:pt idx="274">
                  <c:v>24.6</c:v>
                </c:pt>
                <c:pt idx="275">
                  <c:v>24.7</c:v>
                </c:pt>
                <c:pt idx="276">
                  <c:v>24.975000000000001</c:v>
                </c:pt>
                <c:pt idx="277">
                  <c:v>25.1</c:v>
                </c:pt>
                <c:pt idx="278">
                  <c:v>25.025000000000002</c:v>
                </c:pt>
                <c:pt idx="279">
                  <c:v>24.55</c:v>
                </c:pt>
                <c:pt idx="280">
                  <c:v>24.65</c:v>
                </c:pt>
                <c:pt idx="281">
                  <c:v>24.1</c:v>
                </c:pt>
                <c:pt idx="282">
                  <c:v>23.700000000000003</c:v>
                </c:pt>
                <c:pt idx="283">
                  <c:v>23.749999999999996</c:v>
                </c:pt>
                <c:pt idx="284">
                  <c:v>23.65</c:v>
                </c:pt>
                <c:pt idx="285">
                  <c:v>23.525000000000002</c:v>
                </c:pt>
                <c:pt idx="286">
                  <c:v>23.5</c:v>
                </c:pt>
                <c:pt idx="287">
                  <c:v>23.375</c:v>
                </c:pt>
                <c:pt idx="288">
                  <c:v>23.475000000000001</c:v>
                </c:pt>
                <c:pt idx="289">
                  <c:v>23.049999999999997</c:v>
                </c:pt>
                <c:pt idx="290">
                  <c:v>22.675000000000001</c:v>
                </c:pt>
                <c:pt idx="291">
                  <c:v>22.725000000000001</c:v>
                </c:pt>
                <c:pt idx="292">
                  <c:v>23.05</c:v>
                </c:pt>
                <c:pt idx="293">
                  <c:v>23.224999999999998</c:v>
                </c:pt>
                <c:pt idx="294">
                  <c:v>23.65</c:v>
                </c:pt>
                <c:pt idx="295">
                  <c:v>23.425000000000001</c:v>
                </c:pt>
                <c:pt idx="296">
                  <c:v>23.675000000000001</c:v>
                </c:pt>
                <c:pt idx="297">
                  <c:v>24.024999999999999</c:v>
                </c:pt>
                <c:pt idx="298">
                  <c:v>23.799999999999997</c:v>
                </c:pt>
                <c:pt idx="299">
                  <c:v>23.85</c:v>
                </c:pt>
                <c:pt idx="300">
                  <c:v>23.975000000000001</c:v>
                </c:pt>
                <c:pt idx="301">
                  <c:v>23.675000000000004</c:v>
                </c:pt>
                <c:pt idx="302">
                  <c:v>23.8</c:v>
                </c:pt>
                <c:pt idx="303">
                  <c:v>23.849999999999998</c:v>
                </c:pt>
                <c:pt idx="304">
                  <c:v>23.824999999999999</c:v>
                </c:pt>
                <c:pt idx="305">
                  <c:v>23.375</c:v>
                </c:pt>
                <c:pt idx="306">
                  <c:v>23.625</c:v>
                </c:pt>
                <c:pt idx="307">
                  <c:v>23.800000000000004</c:v>
                </c:pt>
                <c:pt idx="308">
                  <c:v>23.950000000000003</c:v>
                </c:pt>
                <c:pt idx="309">
                  <c:v>23.900000000000002</c:v>
                </c:pt>
                <c:pt idx="310">
                  <c:v>23.575000000000003</c:v>
                </c:pt>
                <c:pt idx="311">
                  <c:v>23.625</c:v>
                </c:pt>
                <c:pt idx="312">
                  <c:v>23.549999999999997</c:v>
                </c:pt>
                <c:pt idx="313">
                  <c:v>23.924999999999997</c:v>
                </c:pt>
                <c:pt idx="314">
                  <c:v>24.450000000000003</c:v>
                </c:pt>
                <c:pt idx="315">
                  <c:v>24.65</c:v>
                </c:pt>
                <c:pt idx="316">
                  <c:v>24.85</c:v>
                </c:pt>
                <c:pt idx="317">
                  <c:v>24.725000000000001</c:v>
                </c:pt>
                <c:pt idx="318">
                  <c:v>24.85</c:v>
                </c:pt>
                <c:pt idx="319">
                  <c:v>24.5</c:v>
                </c:pt>
                <c:pt idx="320">
                  <c:v>24.174999999999997</c:v>
                </c:pt>
                <c:pt idx="321">
                  <c:v>23.7</c:v>
                </c:pt>
                <c:pt idx="322">
                  <c:v>23.45</c:v>
                </c:pt>
                <c:pt idx="323">
                  <c:v>23.975000000000001</c:v>
                </c:pt>
                <c:pt idx="324">
                  <c:v>23.6</c:v>
                </c:pt>
                <c:pt idx="325">
                  <c:v>23.35</c:v>
                </c:pt>
                <c:pt idx="326">
                  <c:v>22.9</c:v>
                </c:pt>
                <c:pt idx="327">
                  <c:v>22.424999999999997</c:v>
                </c:pt>
                <c:pt idx="328">
                  <c:v>22.474999999999998</c:v>
                </c:pt>
                <c:pt idx="329">
                  <c:v>23.200000000000003</c:v>
                </c:pt>
                <c:pt idx="330">
                  <c:v>23.200000000000003</c:v>
                </c:pt>
                <c:pt idx="331">
                  <c:v>23.450000000000003</c:v>
                </c:pt>
                <c:pt idx="332">
                  <c:v>23.875</c:v>
                </c:pt>
                <c:pt idx="333">
                  <c:v>24.125</c:v>
                </c:pt>
                <c:pt idx="334">
                  <c:v>24.325000000000003</c:v>
                </c:pt>
                <c:pt idx="335">
                  <c:v>24.099999999999998</c:v>
                </c:pt>
                <c:pt idx="336">
                  <c:v>23.825000000000003</c:v>
                </c:pt>
                <c:pt idx="337">
                  <c:v>23.8</c:v>
                </c:pt>
                <c:pt idx="338">
                  <c:v>23.6</c:v>
                </c:pt>
                <c:pt idx="339">
                  <c:v>23.5</c:v>
                </c:pt>
                <c:pt idx="340">
                  <c:v>23.174999999999997</c:v>
                </c:pt>
                <c:pt idx="341">
                  <c:v>23.275000000000002</c:v>
                </c:pt>
                <c:pt idx="342">
                  <c:v>23.35</c:v>
                </c:pt>
                <c:pt idx="343">
                  <c:v>23.35</c:v>
                </c:pt>
                <c:pt idx="344">
                  <c:v>23.425000000000001</c:v>
                </c:pt>
                <c:pt idx="345">
                  <c:v>23.074999999999999</c:v>
                </c:pt>
                <c:pt idx="346">
                  <c:v>22.674999999999997</c:v>
                </c:pt>
                <c:pt idx="347">
                  <c:v>22.5</c:v>
                </c:pt>
                <c:pt idx="348">
                  <c:v>22.675000000000001</c:v>
                </c:pt>
                <c:pt idx="349">
                  <c:v>23.05</c:v>
                </c:pt>
                <c:pt idx="350">
                  <c:v>23.15</c:v>
                </c:pt>
                <c:pt idx="351">
                  <c:v>23.35</c:v>
                </c:pt>
                <c:pt idx="352">
                  <c:v>23.7</c:v>
                </c:pt>
                <c:pt idx="353">
                  <c:v>23.724999999999998</c:v>
                </c:pt>
                <c:pt idx="354">
                  <c:v>23.575000000000003</c:v>
                </c:pt>
                <c:pt idx="355">
                  <c:v>23.65</c:v>
                </c:pt>
                <c:pt idx="356">
                  <c:v>23.225000000000001</c:v>
                </c:pt>
                <c:pt idx="357">
                  <c:v>22.824999999999999</c:v>
                </c:pt>
                <c:pt idx="358">
                  <c:v>23.324999999999999</c:v>
                </c:pt>
                <c:pt idx="359">
                  <c:v>23.175000000000001</c:v>
                </c:pt>
                <c:pt idx="360">
                  <c:v>22.9</c:v>
                </c:pt>
                <c:pt idx="361">
                  <c:v>22.625</c:v>
                </c:pt>
                <c:pt idx="362">
                  <c:v>22.75</c:v>
                </c:pt>
                <c:pt idx="363">
                  <c:v>23.024999999999999</c:v>
                </c:pt>
                <c:pt idx="364">
                  <c:v>23.45</c:v>
                </c:pt>
                <c:pt idx="365">
                  <c:v>23.4</c:v>
                </c:pt>
                <c:pt idx="366">
                  <c:v>23.300000000000004</c:v>
                </c:pt>
                <c:pt idx="367">
                  <c:v>23.15</c:v>
                </c:pt>
                <c:pt idx="368">
                  <c:v>23.125</c:v>
                </c:pt>
                <c:pt idx="369">
                  <c:v>23.300000000000004</c:v>
                </c:pt>
                <c:pt idx="370">
                  <c:v>23.375</c:v>
                </c:pt>
                <c:pt idx="371">
                  <c:v>23.125000000000004</c:v>
                </c:pt>
                <c:pt idx="372">
                  <c:v>22.799999999999997</c:v>
                </c:pt>
                <c:pt idx="373">
                  <c:v>22.950000000000003</c:v>
                </c:pt>
                <c:pt idx="374">
                  <c:v>23.174999999999997</c:v>
                </c:pt>
                <c:pt idx="375">
                  <c:v>23.375</c:v>
                </c:pt>
                <c:pt idx="376">
                  <c:v>23.4</c:v>
                </c:pt>
                <c:pt idx="377">
                  <c:v>23.549999999999997</c:v>
                </c:pt>
                <c:pt idx="378">
                  <c:v>23.275000000000002</c:v>
                </c:pt>
                <c:pt idx="379">
                  <c:v>23.225000000000001</c:v>
                </c:pt>
                <c:pt idx="380">
                  <c:v>23.324999999999999</c:v>
                </c:pt>
                <c:pt idx="381">
                  <c:v>23.524999999999999</c:v>
                </c:pt>
                <c:pt idx="382">
                  <c:v>23.500000000000004</c:v>
                </c:pt>
                <c:pt idx="383">
                  <c:v>23.4</c:v>
                </c:pt>
                <c:pt idx="384">
                  <c:v>23.55</c:v>
                </c:pt>
                <c:pt idx="385">
                  <c:v>23.774999999999999</c:v>
                </c:pt>
                <c:pt idx="386">
                  <c:v>24.099999999999998</c:v>
                </c:pt>
                <c:pt idx="387">
                  <c:v>24.075000000000003</c:v>
                </c:pt>
                <c:pt idx="388">
                  <c:v>24.274999999999999</c:v>
                </c:pt>
                <c:pt idx="389">
                  <c:v>24.225000000000001</c:v>
                </c:pt>
                <c:pt idx="390">
                  <c:v>24.15</c:v>
                </c:pt>
                <c:pt idx="391">
                  <c:v>24.2</c:v>
                </c:pt>
                <c:pt idx="392">
                  <c:v>24.224999999999998</c:v>
                </c:pt>
                <c:pt idx="393">
                  <c:v>24.475000000000001</c:v>
                </c:pt>
                <c:pt idx="394">
                  <c:v>24.824999999999999</c:v>
                </c:pt>
                <c:pt idx="395">
                  <c:v>24.85</c:v>
                </c:pt>
                <c:pt idx="396">
                  <c:v>24.475000000000001</c:v>
                </c:pt>
                <c:pt idx="397">
                  <c:v>24.6</c:v>
                </c:pt>
                <c:pt idx="398">
                  <c:v>24.524999999999999</c:v>
                </c:pt>
                <c:pt idx="399">
                  <c:v>24.075000000000003</c:v>
                </c:pt>
                <c:pt idx="400">
                  <c:v>24.1</c:v>
                </c:pt>
                <c:pt idx="401">
                  <c:v>24.400000000000002</c:v>
                </c:pt>
                <c:pt idx="402">
                  <c:v>24.7</c:v>
                </c:pt>
                <c:pt idx="403">
                  <c:v>24.825000000000003</c:v>
                </c:pt>
                <c:pt idx="404">
                  <c:v>24.474999999999998</c:v>
                </c:pt>
                <c:pt idx="405">
                  <c:v>24.85</c:v>
                </c:pt>
                <c:pt idx="406">
                  <c:v>24.824999999999999</c:v>
                </c:pt>
                <c:pt idx="407">
                  <c:v>24.85</c:v>
                </c:pt>
                <c:pt idx="408">
                  <c:v>24.9</c:v>
                </c:pt>
                <c:pt idx="409">
                  <c:v>25.1</c:v>
                </c:pt>
                <c:pt idx="410">
                  <c:v>24.774999999999999</c:v>
                </c:pt>
                <c:pt idx="411">
                  <c:v>24.8</c:v>
                </c:pt>
                <c:pt idx="412">
                  <c:v>24.774999999999999</c:v>
                </c:pt>
                <c:pt idx="413">
                  <c:v>25.266666666666666</c:v>
                </c:pt>
                <c:pt idx="414">
                  <c:v>25.166666666666668</c:v>
                </c:pt>
                <c:pt idx="415">
                  <c:v>25.533333333333331</c:v>
                </c:pt>
                <c:pt idx="416">
                  <c:v>25.400000000000002</c:v>
                </c:pt>
                <c:pt idx="417">
                  <c:v>25.566666666666666</c:v>
                </c:pt>
                <c:pt idx="418">
                  <c:v>25.333333333333332</c:v>
                </c:pt>
                <c:pt idx="419">
                  <c:v>25.099999999999998</c:v>
                </c:pt>
                <c:pt idx="420">
                  <c:v>25.166666666666668</c:v>
                </c:pt>
                <c:pt idx="421">
                  <c:v>25.2</c:v>
                </c:pt>
                <c:pt idx="422">
                  <c:v>25.166666666666668</c:v>
                </c:pt>
                <c:pt idx="423">
                  <c:v>25.433333333333334</c:v>
                </c:pt>
                <c:pt idx="424">
                  <c:v>25.566666666666666</c:v>
                </c:pt>
                <c:pt idx="425">
                  <c:v>24.599999999999998</c:v>
                </c:pt>
                <c:pt idx="426">
                  <c:v>24.733333333333334</c:v>
                </c:pt>
                <c:pt idx="427">
                  <c:v>25.033333333333331</c:v>
                </c:pt>
                <c:pt idx="428">
                  <c:v>25.233333333333334</c:v>
                </c:pt>
                <c:pt idx="429">
                  <c:v>25.7</c:v>
                </c:pt>
                <c:pt idx="430">
                  <c:v>25.633333333333336</c:v>
                </c:pt>
                <c:pt idx="431">
                  <c:v>25.466666666666669</c:v>
                </c:pt>
                <c:pt idx="432">
                  <c:v>25.433333333333334</c:v>
                </c:pt>
                <c:pt idx="433">
                  <c:v>25.033333333333331</c:v>
                </c:pt>
                <c:pt idx="434">
                  <c:v>25.400000000000002</c:v>
                </c:pt>
                <c:pt idx="435">
                  <c:v>25.433333333333334</c:v>
                </c:pt>
                <c:pt idx="436">
                  <c:v>24.833333333333332</c:v>
                </c:pt>
                <c:pt idx="437">
                  <c:v>25.333333333333332</c:v>
                </c:pt>
                <c:pt idx="438">
                  <c:v>25.366666666666664</c:v>
                </c:pt>
                <c:pt idx="439">
                  <c:v>25.200000000000003</c:v>
                </c:pt>
                <c:pt idx="440">
                  <c:v>25.433333333333337</c:v>
                </c:pt>
                <c:pt idx="441">
                  <c:v>25.233333333333334</c:v>
                </c:pt>
                <c:pt idx="442">
                  <c:v>25.133333333333336</c:v>
                </c:pt>
                <c:pt idx="443">
                  <c:v>25.166666666666668</c:v>
                </c:pt>
                <c:pt idx="444">
                  <c:v>25.3</c:v>
                </c:pt>
                <c:pt idx="445">
                  <c:v>24.900000000000002</c:v>
                </c:pt>
                <c:pt idx="446">
                  <c:v>24.766666666666666</c:v>
                </c:pt>
                <c:pt idx="447">
                  <c:v>25.600000000000005</c:v>
                </c:pt>
                <c:pt idx="448">
                  <c:v>25.933333333333337</c:v>
                </c:pt>
                <c:pt idx="449">
                  <c:v>25.966666666666669</c:v>
                </c:pt>
                <c:pt idx="450">
                  <c:v>25.833333333333332</c:v>
                </c:pt>
                <c:pt idx="451">
                  <c:v>25.5</c:v>
                </c:pt>
                <c:pt idx="452">
                  <c:v>25.533333333333331</c:v>
                </c:pt>
                <c:pt idx="453">
                  <c:v>25.8</c:v>
                </c:pt>
                <c:pt idx="454">
                  <c:v>26.033333333333331</c:v>
                </c:pt>
                <c:pt idx="455">
                  <c:v>26.133333333333336</c:v>
                </c:pt>
                <c:pt idx="456">
                  <c:v>26.2</c:v>
                </c:pt>
                <c:pt idx="457">
                  <c:v>26.3</c:v>
                </c:pt>
                <c:pt idx="458">
                  <c:v>26.433333333333337</c:v>
                </c:pt>
                <c:pt idx="459">
                  <c:v>26.2</c:v>
                </c:pt>
                <c:pt idx="460">
                  <c:v>26.099999999999998</c:v>
                </c:pt>
                <c:pt idx="461">
                  <c:v>26.166666666666668</c:v>
                </c:pt>
                <c:pt idx="462">
                  <c:v>26.433333333333334</c:v>
                </c:pt>
                <c:pt idx="463">
                  <c:v>26.066666666666663</c:v>
                </c:pt>
                <c:pt idx="464">
                  <c:v>25.933333333333334</c:v>
                </c:pt>
                <c:pt idx="465">
                  <c:v>25.7</c:v>
                </c:pt>
                <c:pt idx="466">
                  <c:v>26.033333333333331</c:v>
                </c:pt>
                <c:pt idx="467">
                  <c:v>26.133333333333336</c:v>
                </c:pt>
                <c:pt idx="468">
                  <c:v>26.133333333333329</c:v>
                </c:pt>
                <c:pt idx="469">
                  <c:v>25.766666666666666</c:v>
                </c:pt>
                <c:pt idx="470">
                  <c:v>25.666666666666668</c:v>
                </c:pt>
                <c:pt idx="471">
                  <c:v>25.933333333333334</c:v>
                </c:pt>
                <c:pt idx="472">
                  <c:v>26.166666666666668</c:v>
                </c:pt>
                <c:pt idx="473">
                  <c:v>25.899999999999995</c:v>
                </c:pt>
                <c:pt idx="474">
                  <c:v>25.866666666666671</c:v>
                </c:pt>
                <c:pt idx="475">
                  <c:v>24.833333333333332</c:v>
                </c:pt>
                <c:pt idx="476">
                  <c:v>24.266666666666669</c:v>
                </c:pt>
                <c:pt idx="477">
                  <c:v>24.266666666666666</c:v>
                </c:pt>
                <c:pt idx="478">
                  <c:v>24.5</c:v>
                </c:pt>
                <c:pt idx="479">
                  <c:v>24.566666666666663</c:v>
                </c:pt>
                <c:pt idx="480">
                  <c:v>25.133333333333336</c:v>
                </c:pt>
                <c:pt idx="481">
                  <c:v>25.5</c:v>
                </c:pt>
                <c:pt idx="482">
                  <c:v>25.233333333333334</c:v>
                </c:pt>
                <c:pt idx="483">
                  <c:v>25.233333333333334</c:v>
                </c:pt>
                <c:pt idx="484">
                  <c:v>24.533333333333331</c:v>
                </c:pt>
                <c:pt idx="485">
                  <c:v>24.833333333333332</c:v>
                </c:pt>
                <c:pt idx="486">
                  <c:v>25.2</c:v>
                </c:pt>
                <c:pt idx="487">
                  <c:v>24.8</c:v>
                </c:pt>
                <c:pt idx="488">
                  <c:v>24.566666666666663</c:v>
                </c:pt>
                <c:pt idx="489">
                  <c:v>24.3</c:v>
                </c:pt>
                <c:pt idx="490">
                  <c:v>24.400000000000002</c:v>
                </c:pt>
                <c:pt idx="491">
                  <c:v>24.099999999999998</c:v>
                </c:pt>
                <c:pt idx="492">
                  <c:v>24.333333333333332</c:v>
                </c:pt>
                <c:pt idx="493">
                  <c:v>24.5</c:v>
                </c:pt>
                <c:pt idx="494">
                  <c:v>24.166666666666668</c:v>
                </c:pt>
                <c:pt idx="495">
                  <c:v>24.3</c:v>
                </c:pt>
                <c:pt idx="496">
                  <c:v>24.533333333333331</c:v>
                </c:pt>
                <c:pt idx="497">
                  <c:v>23.966666666666669</c:v>
                </c:pt>
                <c:pt idx="498">
                  <c:v>24.2</c:v>
                </c:pt>
                <c:pt idx="499">
                  <c:v>24.566666666666666</c:v>
                </c:pt>
                <c:pt idx="500">
                  <c:v>24.900000000000002</c:v>
                </c:pt>
                <c:pt idx="501">
                  <c:v>25.099999999999998</c:v>
                </c:pt>
                <c:pt idx="502">
                  <c:v>25.033333333333331</c:v>
                </c:pt>
                <c:pt idx="503">
                  <c:v>25.366666666666664</c:v>
                </c:pt>
                <c:pt idx="504">
                  <c:v>25.333333333333332</c:v>
                </c:pt>
                <c:pt idx="505">
                  <c:v>25</c:v>
                </c:pt>
                <c:pt idx="506">
                  <c:v>24.966666666666669</c:v>
                </c:pt>
                <c:pt idx="507">
                  <c:v>25.2</c:v>
                </c:pt>
                <c:pt idx="508">
                  <c:v>25.366666666666664</c:v>
                </c:pt>
                <c:pt idx="509">
                  <c:v>25.5</c:v>
                </c:pt>
                <c:pt idx="510">
                  <c:v>25.066666666666666</c:v>
                </c:pt>
                <c:pt idx="511">
                  <c:v>25.400000000000002</c:v>
                </c:pt>
                <c:pt idx="512">
                  <c:v>25.633333333333336</c:v>
                </c:pt>
                <c:pt idx="513">
                  <c:v>25.733333333333334</c:v>
                </c:pt>
                <c:pt idx="514">
                  <c:v>25.833333333333332</c:v>
                </c:pt>
                <c:pt idx="515">
                  <c:v>25.7</c:v>
                </c:pt>
                <c:pt idx="516">
                  <c:v>25.599999999999998</c:v>
                </c:pt>
                <c:pt idx="517">
                  <c:v>25.266666666666666</c:v>
                </c:pt>
                <c:pt idx="518">
                  <c:v>25.333333333333332</c:v>
                </c:pt>
                <c:pt idx="519">
                  <c:v>25.266666666666666</c:v>
                </c:pt>
                <c:pt idx="520">
                  <c:v>25.5</c:v>
                </c:pt>
                <c:pt idx="521">
                  <c:v>25.366666666666664</c:v>
                </c:pt>
                <c:pt idx="522">
                  <c:v>25.833333333333332</c:v>
                </c:pt>
                <c:pt idx="523">
                  <c:v>26.133333333333336</c:v>
                </c:pt>
                <c:pt idx="524">
                  <c:v>26.066666666666663</c:v>
                </c:pt>
                <c:pt idx="525">
                  <c:v>26.3</c:v>
                </c:pt>
                <c:pt idx="526">
                  <c:v>26.166666666666668</c:v>
                </c:pt>
                <c:pt idx="527">
                  <c:v>26.333333333333332</c:v>
                </c:pt>
                <c:pt idx="528">
                  <c:v>26.366666666666671</c:v>
                </c:pt>
                <c:pt idx="529">
                  <c:v>26.166666666666668</c:v>
                </c:pt>
                <c:pt idx="530">
                  <c:v>26.266666666666669</c:v>
                </c:pt>
                <c:pt idx="531">
                  <c:v>26.433333333333337</c:v>
                </c:pt>
                <c:pt idx="532">
                  <c:v>26.266666666666666</c:v>
                </c:pt>
                <c:pt idx="533">
                  <c:v>26.099999999999998</c:v>
                </c:pt>
                <c:pt idx="534">
                  <c:v>26.3</c:v>
                </c:pt>
                <c:pt idx="535">
                  <c:v>26.333333333333332</c:v>
                </c:pt>
                <c:pt idx="536">
                  <c:v>26.2</c:v>
                </c:pt>
                <c:pt idx="537">
                  <c:v>26.333333333333332</c:v>
                </c:pt>
                <c:pt idx="538">
                  <c:v>25.599999999999998</c:v>
                </c:pt>
                <c:pt idx="539">
                  <c:v>25.566666666666666</c:v>
                </c:pt>
                <c:pt idx="540">
                  <c:v>25.666666666666668</c:v>
                </c:pt>
                <c:pt idx="541">
                  <c:v>25.533333333333331</c:v>
                </c:pt>
                <c:pt idx="542">
                  <c:v>25.033333333333331</c:v>
                </c:pt>
                <c:pt idx="543">
                  <c:v>25.166666666666668</c:v>
                </c:pt>
                <c:pt idx="544">
                  <c:v>24.466666666666669</c:v>
                </c:pt>
                <c:pt idx="545">
                  <c:v>24.466666666666669</c:v>
                </c:pt>
                <c:pt idx="546">
                  <c:v>24.366666666666664</c:v>
                </c:pt>
                <c:pt idx="547">
                  <c:v>24.7</c:v>
                </c:pt>
                <c:pt idx="548">
                  <c:v>24.066666666666666</c:v>
                </c:pt>
                <c:pt idx="549">
                  <c:v>22.666666666666668</c:v>
                </c:pt>
                <c:pt idx="550">
                  <c:v>22.200000000000003</c:v>
                </c:pt>
                <c:pt idx="551">
                  <c:v>22.099999999999998</c:v>
                </c:pt>
                <c:pt idx="552">
                  <c:v>23.200000000000003</c:v>
                </c:pt>
                <c:pt idx="553">
                  <c:v>23.366666666666664</c:v>
                </c:pt>
                <c:pt idx="554">
                  <c:v>23.549999999999997</c:v>
                </c:pt>
                <c:pt idx="555">
                  <c:v>23.7</c:v>
                </c:pt>
                <c:pt idx="556">
                  <c:v>23.5</c:v>
                </c:pt>
                <c:pt idx="557">
                  <c:v>23.200000000000003</c:v>
                </c:pt>
                <c:pt idx="558">
                  <c:v>23.15</c:v>
                </c:pt>
                <c:pt idx="559">
                  <c:v>23.55</c:v>
                </c:pt>
                <c:pt idx="560">
                  <c:v>24.25</c:v>
                </c:pt>
                <c:pt idx="561">
                  <c:v>24.8</c:v>
                </c:pt>
                <c:pt idx="562">
                  <c:v>25</c:v>
                </c:pt>
                <c:pt idx="563">
                  <c:v>27.4</c:v>
                </c:pt>
                <c:pt idx="564">
                  <c:v>27</c:v>
                </c:pt>
                <c:pt idx="565">
                  <c:v>26.7</c:v>
                </c:pt>
                <c:pt idx="566">
                  <c:v>26.8</c:v>
                </c:pt>
                <c:pt idx="567">
                  <c:v>26.3</c:v>
                </c:pt>
                <c:pt idx="568">
                  <c:v>25.9</c:v>
                </c:pt>
                <c:pt idx="569">
                  <c:v>26.2</c:v>
                </c:pt>
                <c:pt idx="570">
                  <c:v>26.7</c:v>
                </c:pt>
                <c:pt idx="571">
                  <c:v>26.9</c:v>
                </c:pt>
                <c:pt idx="572">
                  <c:v>26.9</c:v>
                </c:pt>
                <c:pt idx="573">
                  <c:v>26.7</c:v>
                </c:pt>
                <c:pt idx="574">
                  <c:v>26.9</c:v>
                </c:pt>
                <c:pt idx="575">
                  <c:v>27</c:v>
                </c:pt>
                <c:pt idx="576">
                  <c:v>27</c:v>
                </c:pt>
                <c:pt idx="577">
                  <c:v>25.6</c:v>
                </c:pt>
                <c:pt idx="578">
                  <c:v>25</c:v>
                </c:pt>
                <c:pt idx="579">
                  <c:v>24.8</c:v>
                </c:pt>
                <c:pt idx="580">
                  <c:v>25.5</c:v>
                </c:pt>
                <c:pt idx="581">
                  <c:v>25.8</c:v>
                </c:pt>
                <c:pt idx="582">
                  <c:v>25.9</c:v>
                </c:pt>
                <c:pt idx="583">
                  <c:v>25.8</c:v>
                </c:pt>
                <c:pt idx="584">
                  <c:v>26.2</c:v>
                </c:pt>
                <c:pt idx="585">
                  <c:v>26.2</c:v>
                </c:pt>
                <c:pt idx="586">
                  <c:v>26.4</c:v>
                </c:pt>
                <c:pt idx="587">
                  <c:v>26.3</c:v>
                </c:pt>
                <c:pt idx="588">
                  <c:v>26.1</c:v>
                </c:pt>
                <c:pt idx="589">
                  <c:v>26</c:v>
                </c:pt>
                <c:pt idx="590">
                  <c:v>26.1</c:v>
                </c:pt>
                <c:pt idx="591">
                  <c:v>26.2</c:v>
                </c:pt>
                <c:pt idx="592">
                  <c:v>26</c:v>
                </c:pt>
                <c:pt idx="593">
                  <c:v>26</c:v>
                </c:pt>
                <c:pt idx="594">
                  <c:v>25.8</c:v>
                </c:pt>
                <c:pt idx="595">
                  <c:v>26.2</c:v>
                </c:pt>
                <c:pt idx="596">
                  <c:v>26.8</c:v>
                </c:pt>
                <c:pt idx="597">
                  <c:v>26.4</c:v>
                </c:pt>
                <c:pt idx="598">
                  <c:v>25.8</c:v>
                </c:pt>
                <c:pt idx="599">
                  <c:v>26.2</c:v>
                </c:pt>
                <c:pt idx="600">
                  <c:v>26.9</c:v>
                </c:pt>
                <c:pt idx="601">
                  <c:v>27.2</c:v>
                </c:pt>
                <c:pt idx="602">
                  <c:v>27.2</c:v>
                </c:pt>
                <c:pt idx="603">
                  <c:v>27.5</c:v>
                </c:pt>
                <c:pt idx="604">
                  <c:v>27.2</c:v>
                </c:pt>
                <c:pt idx="605">
                  <c:v>26.7</c:v>
                </c:pt>
                <c:pt idx="606">
                  <c:v>25.3</c:v>
                </c:pt>
                <c:pt idx="607">
                  <c:v>25.3</c:v>
                </c:pt>
                <c:pt idx="608">
                  <c:v>24.5</c:v>
                </c:pt>
                <c:pt idx="609">
                  <c:v>24.6</c:v>
                </c:pt>
                <c:pt idx="610">
                  <c:v>24.9</c:v>
                </c:pt>
                <c:pt idx="611">
                  <c:v>24.9</c:v>
                </c:pt>
                <c:pt idx="612">
                  <c:v>25</c:v>
                </c:pt>
                <c:pt idx="613">
                  <c:v>25.3</c:v>
                </c:pt>
                <c:pt idx="614">
                  <c:v>25.7</c:v>
                </c:pt>
                <c:pt idx="615">
                  <c:v>24.9</c:v>
                </c:pt>
                <c:pt idx="616">
                  <c:v>24.7</c:v>
                </c:pt>
                <c:pt idx="617">
                  <c:v>24.9</c:v>
                </c:pt>
                <c:pt idx="618">
                  <c:v>25.4</c:v>
                </c:pt>
                <c:pt idx="619">
                  <c:v>26</c:v>
                </c:pt>
                <c:pt idx="620">
                  <c:v>25.8</c:v>
                </c:pt>
                <c:pt idx="621">
                  <c:v>26.1</c:v>
                </c:pt>
                <c:pt idx="622">
                  <c:v>26.3</c:v>
                </c:pt>
                <c:pt idx="623">
                  <c:v>26.8</c:v>
                </c:pt>
                <c:pt idx="624">
                  <c:v>26.8</c:v>
                </c:pt>
                <c:pt idx="625">
                  <c:v>26.9</c:v>
                </c:pt>
                <c:pt idx="626">
                  <c:v>27.3</c:v>
                </c:pt>
                <c:pt idx="627">
                  <c:v>27.5</c:v>
                </c:pt>
                <c:pt idx="628">
                  <c:v>26.8</c:v>
                </c:pt>
                <c:pt idx="629">
                  <c:v>26.3</c:v>
                </c:pt>
                <c:pt idx="630">
                  <c:v>26.2</c:v>
                </c:pt>
                <c:pt idx="631">
                  <c:v>26.1</c:v>
                </c:pt>
                <c:pt idx="632">
                  <c:v>26</c:v>
                </c:pt>
                <c:pt idx="633">
                  <c:v>25.5</c:v>
                </c:pt>
                <c:pt idx="634">
                  <c:v>25.2</c:v>
                </c:pt>
                <c:pt idx="635">
                  <c:v>23.6</c:v>
                </c:pt>
                <c:pt idx="636">
                  <c:v>23.6</c:v>
                </c:pt>
                <c:pt idx="637">
                  <c:v>23.6</c:v>
                </c:pt>
                <c:pt idx="638">
                  <c:v>23.8</c:v>
                </c:pt>
                <c:pt idx="639">
                  <c:v>24</c:v>
                </c:pt>
                <c:pt idx="640">
                  <c:v>24.6</c:v>
                </c:pt>
                <c:pt idx="641">
                  <c:v>25.5</c:v>
                </c:pt>
                <c:pt idx="642">
                  <c:v>25.2</c:v>
                </c:pt>
                <c:pt idx="643">
                  <c:v>23.8</c:v>
                </c:pt>
                <c:pt idx="644">
                  <c:v>24</c:v>
                </c:pt>
                <c:pt idx="645">
                  <c:v>23.8</c:v>
                </c:pt>
                <c:pt idx="646">
                  <c:v>24</c:v>
                </c:pt>
                <c:pt idx="647">
                  <c:v>24.9</c:v>
                </c:pt>
                <c:pt idx="648">
                  <c:v>24.3</c:v>
                </c:pt>
                <c:pt idx="649">
                  <c:v>23.5</c:v>
                </c:pt>
                <c:pt idx="650">
                  <c:v>24</c:v>
                </c:pt>
                <c:pt idx="651">
                  <c:v>24.7</c:v>
                </c:pt>
                <c:pt idx="652">
                  <c:v>25.3</c:v>
                </c:pt>
                <c:pt idx="653">
                  <c:v>25</c:v>
                </c:pt>
                <c:pt idx="654">
                  <c:v>25.4</c:v>
                </c:pt>
                <c:pt idx="655">
                  <c:v>26</c:v>
                </c:pt>
                <c:pt idx="656">
                  <c:v>26</c:v>
                </c:pt>
                <c:pt idx="657">
                  <c:v>24.9</c:v>
                </c:pt>
                <c:pt idx="658">
                  <c:v>25</c:v>
                </c:pt>
                <c:pt idx="659">
                  <c:v>24.9</c:v>
                </c:pt>
                <c:pt idx="660">
                  <c:v>25</c:v>
                </c:pt>
                <c:pt idx="661">
                  <c:v>25.5</c:v>
                </c:pt>
                <c:pt idx="662">
                  <c:v>25.2</c:v>
                </c:pt>
                <c:pt idx="663">
                  <c:v>25.1</c:v>
                </c:pt>
                <c:pt idx="664">
                  <c:v>25.6</c:v>
                </c:pt>
                <c:pt idx="665">
                  <c:v>25.2</c:v>
                </c:pt>
                <c:pt idx="666">
                  <c:v>25.6</c:v>
                </c:pt>
                <c:pt idx="667">
                  <c:v>25.7</c:v>
                </c:pt>
                <c:pt idx="668">
                  <c:v>25.3</c:v>
                </c:pt>
                <c:pt idx="669">
                  <c:v>25.7</c:v>
                </c:pt>
                <c:pt idx="670">
                  <c:v>26.2</c:v>
                </c:pt>
                <c:pt idx="671">
                  <c:v>25.9</c:v>
                </c:pt>
                <c:pt idx="672">
                  <c:v>26.3</c:v>
                </c:pt>
                <c:pt idx="673">
                  <c:v>26.3</c:v>
                </c:pt>
                <c:pt idx="674">
                  <c:v>26.5</c:v>
                </c:pt>
                <c:pt idx="675">
                  <c:v>26.4</c:v>
                </c:pt>
                <c:pt idx="676">
                  <c:v>26.1</c:v>
                </c:pt>
                <c:pt idx="677">
                  <c:v>25.1</c:v>
                </c:pt>
                <c:pt idx="678">
                  <c:v>25.8</c:v>
                </c:pt>
                <c:pt idx="679">
                  <c:v>26.2</c:v>
                </c:pt>
                <c:pt idx="680">
                  <c:v>26.9</c:v>
                </c:pt>
                <c:pt idx="681">
                  <c:v>27.1</c:v>
                </c:pt>
                <c:pt idx="682">
                  <c:v>27.4</c:v>
                </c:pt>
                <c:pt idx="683">
                  <c:v>27.6</c:v>
                </c:pt>
                <c:pt idx="684">
                  <c:v>27.7</c:v>
                </c:pt>
                <c:pt idx="685">
                  <c:v>27.9</c:v>
                </c:pt>
                <c:pt idx="686">
                  <c:v>27.9</c:v>
                </c:pt>
                <c:pt idx="687">
                  <c:v>28.4</c:v>
                </c:pt>
                <c:pt idx="688">
                  <c:v>26.1</c:v>
                </c:pt>
                <c:pt idx="689">
                  <c:v>26.1</c:v>
                </c:pt>
                <c:pt idx="690">
                  <c:v>25.7</c:v>
                </c:pt>
                <c:pt idx="691">
                  <c:v>26</c:v>
                </c:pt>
                <c:pt idx="692">
                  <c:v>26.4</c:v>
                </c:pt>
                <c:pt idx="693">
                  <c:v>27</c:v>
                </c:pt>
                <c:pt idx="694">
                  <c:v>27</c:v>
                </c:pt>
                <c:pt idx="695">
                  <c:v>26.5</c:v>
                </c:pt>
                <c:pt idx="696">
                  <c:v>26.7</c:v>
                </c:pt>
                <c:pt idx="697">
                  <c:v>27.1</c:v>
                </c:pt>
                <c:pt idx="698">
                  <c:v>27.2</c:v>
                </c:pt>
                <c:pt idx="699">
                  <c:v>27.6</c:v>
                </c:pt>
                <c:pt idx="700">
                  <c:v>27.3</c:v>
                </c:pt>
                <c:pt idx="701">
                  <c:v>27.3</c:v>
                </c:pt>
                <c:pt idx="702">
                  <c:v>27.3</c:v>
                </c:pt>
                <c:pt idx="703">
                  <c:v>27.2</c:v>
                </c:pt>
                <c:pt idx="704">
                  <c:v>26.7</c:v>
                </c:pt>
                <c:pt idx="705">
                  <c:v>27.2</c:v>
                </c:pt>
                <c:pt idx="706">
                  <c:v>27.5</c:v>
                </c:pt>
                <c:pt idx="707">
                  <c:v>27.9</c:v>
                </c:pt>
                <c:pt idx="708">
                  <c:v>28.1</c:v>
                </c:pt>
                <c:pt idx="709">
                  <c:v>28.2</c:v>
                </c:pt>
                <c:pt idx="710">
                  <c:v>27.8</c:v>
                </c:pt>
                <c:pt idx="711">
                  <c:v>27.4</c:v>
                </c:pt>
                <c:pt idx="712">
                  <c:v>27.7</c:v>
                </c:pt>
                <c:pt idx="713">
                  <c:v>27.7</c:v>
                </c:pt>
                <c:pt idx="714">
                  <c:v>27.8</c:v>
                </c:pt>
                <c:pt idx="715">
                  <c:v>27.9</c:v>
                </c:pt>
                <c:pt idx="716">
                  <c:v>28</c:v>
                </c:pt>
                <c:pt idx="717">
                  <c:v>27.9</c:v>
                </c:pt>
                <c:pt idx="718">
                  <c:v>27.9</c:v>
                </c:pt>
                <c:pt idx="719">
                  <c:v>27.5</c:v>
                </c:pt>
                <c:pt idx="720">
                  <c:v>27.3</c:v>
                </c:pt>
                <c:pt idx="721">
                  <c:v>27.3</c:v>
                </c:pt>
              </c:numCache>
            </c:numRef>
          </c:yVal>
          <c:smooth val="1"/>
          <c:extLst xmlns:c16r2="http://schemas.microsoft.com/office/drawing/2015/06/chart">
            <c:ext xmlns:c16="http://schemas.microsoft.com/office/drawing/2014/chart" uri="{C3380CC4-5D6E-409C-BE32-E72D297353CC}">
              <c16:uniqueId val="{00000000-E0BA-4818-822F-4F53DFCFF8FD}"/>
            </c:ext>
          </c:extLst>
        </c:ser>
        <c:ser>
          <c:idx val="1"/>
          <c:order val="1"/>
          <c:tx>
            <c:strRef>
              <c:f>'250um'!$DR$12</c:f>
              <c:strCache>
                <c:ptCount val="1"/>
                <c:pt idx="0">
                  <c:v>35 °C </c:v>
                </c:pt>
              </c:strCache>
            </c:strRef>
          </c:tx>
          <c:spPr>
            <a:ln w="22225"/>
          </c:spPr>
          <c:marker>
            <c:symbol val="square"/>
            <c:size val="5"/>
          </c:marker>
          <c:xVal>
            <c:numRef>
              <c:f>'250um'!$B$13:$B$1016</c:f>
              <c:numCache>
                <c:formatCode>General</c:formatCode>
                <c:ptCount val="1004"/>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pt idx="738" formatCode="0">
                  <c:v>3394.8444444444399</c:v>
                </c:pt>
                <c:pt idx="739" formatCode="0">
                  <c:v>3399.4444444444398</c:v>
                </c:pt>
                <c:pt idx="740">
                  <c:v>3404.0444444444502</c:v>
                </c:pt>
                <c:pt idx="741">
                  <c:v>3408.6444444444501</c:v>
                </c:pt>
                <c:pt idx="742">
                  <c:v>3413.24444444445</c:v>
                </c:pt>
                <c:pt idx="743">
                  <c:v>3417.8444444444499</c:v>
                </c:pt>
                <c:pt idx="744">
                  <c:v>3422.4444444444498</c:v>
                </c:pt>
                <c:pt idx="745">
                  <c:v>3427.0444444444502</c:v>
                </c:pt>
                <c:pt idx="746">
                  <c:v>3431.6444444444501</c:v>
                </c:pt>
                <c:pt idx="747">
                  <c:v>3436.24444444445</c:v>
                </c:pt>
                <c:pt idx="748">
                  <c:v>3440.8444444444499</c:v>
                </c:pt>
                <c:pt idx="749" formatCode="0">
                  <c:v>3445.4444444444498</c:v>
                </c:pt>
                <c:pt idx="750" formatCode="0">
                  <c:v>3450.0444444444502</c:v>
                </c:pt>
                <c:pt idx="751" formatCode="0">
                  <c:v>3454.6444444444501</c:v>
                </c:pt>
                <c:pt idx="752" formatCode="0">
                  <c:v>3459.24444444445</c:v>
                </c:pt>
                <c:pt idx="753" formatCode="0">
                  <c:v>3463.8444444444499</c:v>
                </c:pt>
                <c:pt idx="754" formatCode="0">
                  <c:v>3468.4444444444498</c:v>
                </c:pt>
                <c:pt idx="755" formatCode="0">
                  <c:v>3473.0444444444502</c:v>
                </c:pt>
                <c:pt idx="756" formatCode="0">
                  <c:v>3477.6444444444501</c:v>
                </c:pt>
                <c:pt idx="757" formatCode="0">
                  <c:v>3482.24444444445</c:v>
                </c:pt>
                <c:pt idx="758" formatCode="0">
                  <c:v>3486.8444444444499</c:v>
                </c:pt>
                <c:pt idx="759" formatCode="0">
                  <c:v>3491.4444444444498</c:v>
                </c:pt>
                <c:pt idx="760" formatCode="0">
                  <c:v>3496.0444444444502</c:v>
                </c:pt>
                <c:pt idx="761" formatCode="0">
                  <c:v>3500.6444444444501</c:v>
                </c:pt>
                <c:pt idx="762" formatCode="0">
                  <c:v>3505.24444444445</c:v>
                </c:pt>
                <c:pt idx="763" formatCode="0">
                  <c:v>3509.8444444444499</c:v>
                </c:pt>
                <c:pt idx="764" formatCode="0">
                  <c:v>3514.4444444444498</c:v>
                </c:pt>
                <c:pt idx="765" formatCode="0">
                  <c:v>3519.0444444444502</c:v>
                </c:pt>
                <c:pt idx="766" formatCode="0">
                  <c:v>3523.6444444444501</c:v>
                </c:pt>
                <c:pt idx="767" formatCode="0">
                  <c:v>3528.24444444445</c:v>
                </c:pt>
                <c:pt idx="768" formatCode="0">
                  <c:v>3532.8444444444499</c:v>
                </c:pt>
                <c:pt idx="769" formatCode="0">
                  <c:v>3537.4444444444498</c:v>
                </c:pt>
                <c:pt idx="770" formatCode="0">
                  <c:v>3542.0444444444502</c:v>
                </c:pt>
                <c:pt idx="771" formatCode="0">
                  <c:v>3546.6444444444501</c:v>
                </c:pt>
                <c:pt idx="772" formatCode="0">
                  <c:v>3551.24444444445</c:v>
                </c:pt>
                <c:pt idx="773" formatCode="0">
                  <c:v>3555.8444444444499</c:v>
                </c:pt>
                <c:pt idx="774" formatCode="0">
                  <c:v>3560.4444444444498</c:v>
                </c:pt>
                <c:pt idx="775" formatCode="0">
                  <c:v>3565.0444444444502</c:v>
                </c:pt>
                <c:pt idx="776" formatCode="0">
                  <c:v>3569.6444444444501</c:v>
                </c:pt>
                <c:pt idx="777" formatCode="0">
                  <c:v>3574.24444444445</c:v>
                </c:pt>
                <c:pt idx="778" formatCode="0">
                  <c:v>3578.8444444444499</c:v>
                </c:pt>
                <c:pt idx="779" formatCode="0">
                  <c:v>3583.4444444444498</c:v>
                </c:pt>
                <c:pt idx="780" formatCode="0">
                  <c:v>3588.0444444444502</c:v>
                </c:pt>
                <c:pt idx="781" formatCode="0">
                  <c:v>3592.6444444444501</c:v>
                </c:pt>
                <c:pt idx="782" formatCode="0">
                  <c:v>3597.24444444445</c:v>
                </c:pt>
                <c:pt idx="783" formatCode="0">
                  <c:v>3601.8444444444499</c:v>
                </c:pt>
                <c:pt idx="784" formatCode="0">
                  <c:v>3606.4444444444498</c:v>
                </c:pt>
                <c:pt idx="785" formatCode="0">
                  <c:v>3611.0444444444502</c:v>
                </c:pt>
                <c:pt idx="786" formatCode="0">
                  <c:v>3615.6444444444501</c:v>
                </c:pt>
                <c:pt idx="787" formatCode="0">
                  <c:v>3620.24444444445</c:v>
                </c:pt>
                <c:pt idx="788" formatCode="0">
                  <c:v>3624.8444444444499</c:v>
                </c:pt>
                <c:pt idx="789" formatCode="0">
                  <c:v>3629.4444444444498</c:v>
                </c:pt>
                <c:pt idx="790" formatCode="0">
                  <c:v>3634.0444444444502</c:v>
                </c:pt>
                <c:pt idx="791" formatCode="0">
                  <c:v>3638.6444444444501</c:v>
                </c:pt>
                <c:pt idx="792" formatCode="0">
                  <c:v>3643.24444444445</c:v>
                </c:pt>
                <c:pt idx="793" formatCode="0">
                  <c:v>3647.8444444444499</c:v>
                </c:pt>
                <c:pt idx="794" formatCode="0">
                  <c:v>3652.4444444444498</c:v>
                </c:pt>
                <c:pt idx="795" formatCode="0">
                  <c:v>3657.0444444444502</c:v>
                </c:pt>
                <c:pt idx="796" formatCode="0">
                  <c:v>3661.6444444444501</c:v>
                </c:pt>
                <c:pt idx="797" formatCode="0">
                  <c:v>3666.24444444445</c:v>
                </c:pt>
                <c:pt idx="798" formatCode="0">
                  <c:v>3670.8444444444499</c:v>
                </c:pt>
                <c:pt idx="799" formatCode="0">
                  <c:v>3675.4444444444498</c:v>
                </c:pt>
                <c:pt idx="800" formatCode="0">
                  <c:v>3680.0444444444502</c:v>
                </c:pt>
                <c:pt idx="801" formatCode="0">
                  <c:v>3684.6444444444501</c:v>
                </c:pt>
                <c:pt idx="802" formatCode="0">
                  <c:v>3689.24444444445</c:v>
                </c:pt>
                <c:pt idx="803" formatCode="0">
                  <c:v>3693.8444444444499</c:v>
                </c:pt>
                <c:pt idx="804" formatCode="0">
                  <c:v>3698.4444444444498</c:v>
                </c:pt>
                <c:pt idx="805" formatCode="0">
                  <c:v>3703.0444444444502</c:v>
                </c:pt>
                <c:pt idx="806" formatCode="0">
                  <c:v>3707.6444444444501</c:v>
                </c:pt>
                <c:pt idx="807" formatCode="0">
                  <c:v>3712.24444444445</c:v>
                </c:pt>
                <c:pt idx="808" formatCode="0">
                  <c:v>3716.8444444444499</c:v>
                </c:pt>
                <c:pt idx="809" formatCode="0">
                  <c:v>3721.4444444444498</c:v>
                </c:pt>
                <c:pt idx="810" formatCode="0">
                  <c:v>3726.0444444444502</c:v>
                </c:pt>
                <c:pt idx="811" formatCode="0">
                  <c:v>3730.6444444444501</c:v>
                </c:pt>
                <c:pt idx="812" formatCode="0">
                  <c:v>3735.24444444445</c:v>
                </c:pt>
                <c:pt idx="813" formatCode="0">
                  <c:v>3739.8444444444499</c:v>
                </c:pt>
                <c:pt idx="814" formatCode="0">
                  <c:v>3744.4444444444498</c:v>
                </c:pt>
                <c:pt idx="815" formatCode="0">
                  <c:v>3749.0444444444502</c:v>
                </c:pt>
                <c:pt idx="816" formatCode="0">
                  <c:v>3753.6444444444501</c:v>
                </c:pt>
                <c:pt idx="817" formatCode="0">
                  <c:v>3758.24444444445</c:v>
                </c:pt>
                <c:pt idx="818" formatCode="0">
                  <c:v>3762.8444444444499</c:v>
                </c:pt>
                <c:pt idx="819" formatCode="0">
                  <c:v>3767.4444444444498</c:v>
                </c:pt>
                <c:pt idx="820" formatCode="0">
                  <c:v>3772.0444444444502</c:v>
                </c:pt>
                <c:pt idx="821" formatCode="0">
                  <c:v>3776.6444444444501</c:v>
                </c:pt>
                <c:pt idx="822" formatCode="0">
                  <c:v>3781.24444444445</c:v>
                </c:pt>
                <c:pt idx="823" formatCode="0">
                  <c:v>3785.8444444444499</c:v>
                </c:pt>
                <c:pt idx="824" formatCode="0">
                  <c:v>3790.4444444444498</c:v>
                </c:pt>
                <c:pt idx="825" formatCode="0">
                  <c:v>3795.0444444444502</c:v>
                </c:pt>
                <c:pt idx="826" formatCode="0">
                  <c:v>3799.6444444444501</c:v>
                </c:pt>
                <c:pt idx="827" formatCode="0">
                  <c:v>3804.24444444445</c:v>
                </c:pt>
                <c:pt idx="828" formatCode="0">
                  <c:v>3808.8444444444499</c:v>
                </c:pt>
                <c:pt idx="829" formatCode="0">
                  <c:v>3813.4444444444498</c:v>
                </c:pt>
                <c:pt idx="830" formatCode="0">
                  <c:v>3818.0444444444502</c:v>
                </c:pt>
                <c:pt idx="831" formatCode="0">
                  <c:v>3822.6444444444501</c:v>
                </c:pt>
                <c:pt idx="832" formatCode="0">
                  <c:v>3827.24444444445</c:v>
                </c:pt>
                <c:pt idx="833" formatCode="0">
                  <c:v>3831.8444444444499</c:v>
                </c:pt>
                <c:pt idx="834" formatCode="0">
                  <c:v>3836.4444444444498</c:v>
                </c:pt>
                <c:pt idx="835" formatCode="0">
                  <c:v>3841.0444444444502</c:v>
                </c:pt>
                <c:pt idx="836" formatCode="0">
                  <c:v>3845.6444444444501</c:v>
                </c:pt>
                <c:pt idx="837" formatCode="0">
                  <c:v>3850.24444444445</c:v>
                </c:pt>
                <c:pt idx="838" formatCode="0">
                  <c:v>3854.8444444444499</c:v>
                </c:pt>
                <c:pt idx="839" formatCode="0">
                  <c:v>3859.4444444444498</c:v>
                </c:pt>
                <c:pt idx="840" formatCode="0">
                  <c:v>3864.0444444444502</c:v>
                </c:pt>
                <c:pt idx="841" formatCode="0">
                  <c:v>3868.6444444444501</c:v>
                </c:pt>
                <c:pt idx="842" formatCode="0">
                  <c:v>3873.24444444445</c:v>
                </c:pt>
                <c:pt idx="843" formatCode="0">
                  <c:v>3877.8444444444499</c:v>
                </c:pt>
                <c:pt idx="844" formatCode="0">
                  <c:v>3882.4444444444498</c:v>
                </c:pt>
                <c:pt idx="845" formatCode="0">
                  <c:v>3887.0444444444502</c:v>
                </c:pt>
                <c:pt idx="846" formatCode="0">
                  <c:v>3891.6444444444501</c:v>
                </c:pt>
                <c:pt idx="847" formatCode="0">
                  <c:v>3896.24444444445</c:v>
                </c:pt>
                <c:pt idx="848" formatCode="0">
                  <c:v>3900.8444444444499</c:v>
                </c:pt>
                <c:pt idx="849" formatCode="0">
                  <c:v>3905.4444444444498</c:v>
                </c:pt>
                <c:pt idx="850" formatCode="0">
                  <c:v>3910.0444444444502</c:v>
                </c:pt>
                <c:pt idx="851" formatCode="0">
                  <c:v>3914.6444444444501</c:v>
                </c:pt>
                <c:pt idx="852" formatCode="0">
                  <c:v>3919.24444444445</c:v>
                </c:pt>
                <c:pt idx="853" formatCode="0">
                  <c:v>3923.8444444444499</c:v>
                </c:pt>
                <c:pt idx="854" formatCode="0">
                  <c:v>3928.4444444444498</c:v>
                </c:pt>
                <c:pt idx="855" formatCode="0">
                  <c:v>3933.0444444444502</c:v>
                </c:pt>
                <c:pt idx="856" formatCode="0">
                  <c:v>3937.6444444444501</c:v>
                </c:pt>
                <c:pt idx="857" formatCode="0">
                  <c:v>3942.24444444445</c:v>
                </c:pt>
                <c:pt idx="858" formatCode="0">
                  <c:v>3946.8444444444499</c:v>
                </c:pt>
                <c:pt idx="859" formatCode="0">
                  <c:v>3951.4444444444498</c:v>
                </c:pt>
                <c:pt idx="860" formatCode="0">
                  <c:v>3956.0444444444502</c:v>
                </c:pt>
                <c:pt idx="861" formatCode="0">
                  <c:v>3960.6444444444501</c:v>
                </c:pt>
                <c:pt idx="862" formatCode="0">
                  <c:v>3965.24444444445</c:v>
                </c:pt>
                <c:pt idx="863" formatCode="0">
                  <c:v>3969.8444444444499</c:v>
                </c:pt>
                <c:pt idx="864" formatCode="0">
                  <c:v>3974.4444444444498</c:v>
                </c:pt>
                <c:pt idx="865" formatCode="0">
                  <c:v>3979.0444444444502</c:v>
                </c:pt>
                <c:pt idx="866" formatCode="0">
                  <c:v>3983.6444444444501</c:v>
                </c:pt>
                <c:pt idx="867" formatCode="0">
                  <c:v>3988.24444444445</c:v>
                </c:pt>
                <c:pt idx="868" formatCode="0">
                  <c:v>3992.8444444444499</c:v>
                </c:pt>
                <c:pt idx="869" formatCode="0">
                  <c:v>3997.4444444444498</c:v>
                </c:pt>
                <c:pt idx="870" formatCode="0">
                  <c:v>4002.0444444444502</c:v>
                </c:pt>
                <c:pt idx="871" formatCode="0">
                  <c:v>4006.6444444444501</c:v>
                </c:pt>
                <c:pt idx="872" formatCode="0">
                  <c:v>4011.24444444445</c:v>
                </c:pt>
                <c:pt idx="873" formatCode="0">
                  <c:v>4015.8444444444499</c:v>
                </c:pt>
                <c:pt idx="874" formatCode="0">
                  <c:v>4020.4444444444498</c:v>
                </c:pt>
                <c:pt idx="875" formatCode="0">
                  <c:v>4025.0444444444502</c:v>
                </c:pt>
                <c:pt idx="876" formatCode="0">
                  <c:v>4029.6444444444501</c:v>
                </c:pt>
                <c:pt idx="877" formatCode="0">
                  <c:v>4034.24444444445</c:v>
                </c:pt>
                <c:pt idx="878" formatCode="0">
                  <c:v>4038.8444444444499</c:v>
                </c:pt>
                <c:pt idx="879" formatCode="0">
                  <c:v>4043.4444444444498</c:v>
                </c:pt>
                <c:pt idx="880" formatCode="0">
                  <c:v>4048.0444444444502</c:v>
                </c:pt>
                <c:pt idx="881" formatCode="0">
                  <c:v>4052.6444444444501</c:v>
                </c:pt>
                <c:pt idx="882" formatCode="0">
                  <c:v>4057.24444444445</c:v>
                </c:pt>
                <c:pt idx="883" formatCode="0">
                  <c:v>4061.8444444444499</c:v>
                </c:pt>
                <c:pt idx="884" formatCode="0">
                  <c:v>4066.4444444444498</c:v>
                </c:pt>
                <c:pt idx="885" formatCode="0">
                  <c:v>4071.0444444444502</c:v>
                </c:pt>
                <c:pt idx="886" formatCode="0">
                  <c:v>4075.6444444444501</c:v>
                </c:pt>
                <c:pt idx="887" formatCode="0">
                  <c:v>4080.24444444445</c:v>
                </c:pt>
                <c:pt idx="888" formatCode="0">
                  <c:v>4084.8444444444499</c:v>
                </c:pt>
                <c:pt idx="889" formatCode="0">
                  <c:v>4089.4444444444498</c:v>
                </c:pt>
                <c:pt idx="890" formatCode="0">
                  <c:v>4094.0444444444502</c:v>
                </c:pt>
                <c:pt idx="891" formatCode="0">
                  <c:v>4098.6444444444496</c:v>
                </c:pt>
                <c:pt idx="892" formatCode="0">
                  <c:v>4103.24444444445</c:v>
                </c:pt>
                <c:pt idx="893" formatCode="0">
                  <c:v>4107.8444444444503</c:v>
                </c:pt>
                <c:pt idx="894" formatCode="0">
                  <c:v>4112.4444444444498</c:v>
                </c:pt>
                <c:pt idx="895" formatCode="0">
                  <c:v>4117.0444444444502</c:v>
                </c:pt>
                <c:pt idx="896" formatCode="0">
                  <c:v>4121.6444444444496</c:v>
                </c:pt>
                <c:pt idx="897" formatCode="0">
                  <c:v>4126.24444444445</c:v>
                </c:pt>
                <c:pt idx="898" formatCode="0">
                  <c:v>4130.8444444444503</c:v>
                </c:pt>
                <c:pt idx="899" formatCode="0">
                  <c:v>4135.4444444444498</c:v>
                </c:pt>
                <c:pt idx="900" formatCode="0">
                  <c:v>4140.0444444444502</c:v>
                </c:pt>
                <c:pt idx="901" formatCode="0">
                  <c:v>4144.6444444444496</c:v>
                </c:pt>
                <c:pt idx="902" formatCode="0">
                  <c:v>4149.24444444445</c:v>
                </c:pt>
                <c:pt idx="903" formatCode="0">
                  <c:v>4153.8444444444503</c:v>
                </c:pt>
                <c:pt idx="904" formatCode="0">
                  <c:v>4158.4444444444498</c:v>
                </c:pt>
                <c:pt idx="905" formatCode="0">
                  <c:v>4163.0444444444502</c:v>
                </c:pt>
                <c:pt idx="906" formatCode="0">
                  <c:v>4167.6444444444496</c:v>
                </c:pt>
                <c:pt idx="907" formatCode="0">
                  <c:v>4172.24444444445</c:v>
                </c:pt>
                <c:pt idx="908" formatCode="0">
                  <c:v>4176.8444444444503</c:v>
                </c:pt>
                <c:pt idx="909" formatCode="0">
                  <c:v>4181.4444444444498</c:v>
                </c:pt>
                <c:pt idx="910" formatCode="0">
                  <c:v>4186.0444444444502</c:v>
                </c:pt>
                <c:pt idx="911" formatCode="0">
                  <c:v>4190.6444444444496</c:v>
                </c:pt>
                <c:pt idx="912" formatCode="0">
                  <c:v>4195.24444444445</c:v>
                </c:pt>
                <c:pt idx="913" formatCode="0">
                  <c:v>4199.8444444444503</c:v>
                </c:pt>
                <c:pt idx="914" formatCode="0">
                  <c:v>4204.4444444444498</c:v>
                </c:pt>
                <c:pt idx="915" formatCode="0">
                  <c:v>4209.0444444444502</c:v>
                </c:pt>
                <c:pt idx="916" formatCode="0">
                  <c:v>4213.6444444444496</c:v>
                </c:pt>
                <c:pt idx="917" formatCode="0">
                  <c:v>4218.24444444445</c:v>
                </c:pt>
                <c:pt idx="918" formatCode="0">
                  <c:v>4222.8444444444503</c:v>
                </c:pt>
                <c:pt idx="919" formatCode="0">
                  <c:v>4227.4444444444498</c:v>
                </c:pt>
                <c:pt idx="920" formatCode="0">
                  <c:v>4232.0444444444502</c:v>
                </c:pt>
                <c:pt idx="921" formatCode="0">
                  <c:v>4236.6444444444496</c:v>
                </c:pt>
                <c:pt idx="922" formatCode="0">
                  <c:v>4241.24444444445</c:v>
                </c:pt>
                <c:pt idx="923" formatCode="0">
                  <c:v>4245.8444444444503</c:v>
                </c:pt>
                <c:pt idx="924" formatCode="0">
                  <c:v>4250.4444444444498</c:v>
                </c:pt>
                <c:pt idx="925" formatCode="0">
                  <c:v>4255.0444444444502</c:v>
                </c:pt>
                <c:pt idx="926" formatCode="0">
                  <c:v>4259.6444444444496</c:v>
                </c:pt>
                <c:pt idx="927" formatCode="0">
                  <c:v>4264.24444444445</c:v>
                </c:pt>
                <c:pt idx="928" formatCode="0">
                  <c:v>4268.8444444444503</c:v>
                </c:pt>
                <c:pt idx="929" formatCode="0">
                  <c:v>4273.4444444444498</c:v>
                </c:pt>
                <c:pt idx="930" formatCode="0">
                  <c:v>4278.0444444444502</c:v>
                </c:pt>
                <c:pt idx="931" formatCode="0">
                  <c:v>4282.6444444444496</c:v>
                </c:pt>
                <c:pt idx="932" formatCode="0">
                  <c:v>4287.24444444445</c:v>
                </c:pt>
                <c:pt idx="933" formatCode="0">
                  <c:v>4291.8444444444503</c:v>
                </c:pt>
                <c:pt idx="934" formatCode="0">
                  <c:v>4296.4444444444498</c:v>
                </c:pt>
                <c:pt idx="935" formatCode="0">
                  <c:v>4301.0444444444502</c:v>
                </c:pt>
                <c:pt idx="936" formatCode="0">
                  <c:v>4305.6444444444496</c:v>
                </c:pt>
                <c:pt idx="937" formatCode="0">
                  <c:v>4310.24444444445</c:v>
                </c:pt>
                <c:pt idx="938" formatCode="0">
                  <c:v>4314.8444444444503</c:v>
                </c:pt>
                <c:pt idx="939" formatCode="0">
                  <c:v>4319.4444444444498</c:v>
                </c:pt>
                <c:pt idx="940" formatCode="0">
                  <c:v>4324.0444444444502</c:v>
                </c:pt>
                <c:pt idx="941" formatCode="0">
                  <c:v>4328.6444444444496</c:v>
                </c:pt>
                <c:pt idx="942" formatCode="0">
                  <c:v>4333.24444444445</c:v>
                </c:pt>
                <c:pt idx="943" formatCode="0">
                  <c:v>4337.8444444444503</c:v>
                </c:pt>
                <c:pt idx="944" formatCode="0">
                  <c:v>4342.4444444444498</c:v>
                </c:pt>
                <c:pt idx="945" formatCode="0">
                  <c:v>4347.0444444444502</c:v>
                </c:pt>
                <c:pt idx="946" formatCode="0">
                  <c:v>4351.6444444444496</c:v>
                </c:pt>
                <c:pt idx="947" formatCode="0">
                  <c:v>4356.24444444445</c:v>
                </c:pt>
                <c:pt idx="948" formatCode="0">
                  <c:v>4360.8444444444503</c:v>
                </c:pt>
                <c:pt idx="949" formatCode="0">
                  <c:v>4365.4444444444498</c:v>
                </c:pt>
                <c:pt idx="950" formatCode="0">
                  <c:v>4370.0444444444502</c:v>
                </c:pt>
                <c:pt idx="951" formatCode="0">
                  <c:v>4374.6444444444496</c:v>
                </c:pt>
                <c:pt idx="952" formatCode="0">
                  <c:v>4379.24444444445</c:v>
                </c:pt>
                <c:pt idx="953" formatCode="0">
                  <c:v>4383.8444444444503</c:v>
                </c:pt>
                <c:pt idx="954" formatCode="0">
                  <c:v>4388.4444444444498</c:v>
                </c:pt>
                <c:pt idx="955" formatCode="0">
                  <c:v>4393.0444444444502</c:v>
                </c:pt>
                <c:pt idx="956" formatCode="0">
                  <c:v>4397.6444444444496</c:v>
                </c:pt>
                <c:pt idx="957" formatCode="0">
                  <c:v>4402.24444444445</c:v>
                </c:pt>
                <c:pt idx="958" formatCode="0">
                  <c:v>4406.8444444444503</c:v>
                </c:pt>
                <c:pt idx="959" formatCode="0">
                  <c:v>4411.4444444444498</c:v>
                </c:pt>
                <c:pt idx="960" formatCode="0">
                  <c:v>4416.0444444444502</c:v>
                </c:pt>
                <c:pt idx="961" formatCode="0">
                  <c:v>4420.6444444444496</c:v>
                </c:pt>
                <c:pt idx="962" formatCode="0">
                  <c:v>4425.24444444445</c:v>
                </c:pt>
                <c:pt idx="963" formatCode="0">
                  <c:v>4429.8444444444503</c:v>
                </c:pt>
                <c:pt idx="964" formatCode="0">
                  <c:v>4434.4444444444498</c:v>
                </c:pt>
                <c:pt idx="965" formatCode="0">
                  <c:v>4439.0444444444502</c:v>
                </c:pt>
                <c:pt idx="966" formatCode="0">
                  <c:v>4443.6444444444496</c:v>
                </c:pt>
                <c:pt idx="967" formatCode="0">
                  <c:v>4448.24444444445</c:v>
                </c:pt>
                <c:pt idx="968" formatCode="0">
                  <c:v>4452.8444444444503</c:v>
                </c:pt>
                <c:pt idx="969" formatCode="0">
                  <c:v>4457.4444444444498</c:v>
                </c:pt>
                <c:pt idx="970" formatCode="0">
                  <c:v>4462.0444444444502</c:v>
                </c:pt>
                <c:pt idx="971" formatCode="0">
                  <c:v>4466.6444444444396</c:v>
                </c:pt>
                <c:pt idx="972" formatCode="0">
                  <c:v>4471.24444444445</c:v>
                </c:pt>
                <c:pt idx="973" formatCode="0">
                  <c:v>4475.8444444444503</c:v>
                </c:pt>
                <c:pt idx="974" formatCode="0">
                  <c:v>4480.4444444444498</c:v>
                </c:pt>
                <c:pt idx="975" formatCode="0">
                  <c:v>4485.0444444444502</c:v>
                </c:pt>
                <c:pt idx="976" formatCode="0">
                  <c:v>4489.6444444444396</c:v>
                </c:pt>
                <c:pt idx="977" formatCode="0">
                  <c:v>4494.24444444445</c:v>
                </c:pt>
                <c:pt idx="978" formatCode="0">
                  <c:v>4498.8444444444503</c:v>
                </c:pt>
                <c:pt idx="979" formatCode="0">
                  <c:v>4503.4444444444498</c:v>
                </c:pt>
                <c:pt idx="980" formatCode="0">
                  <c:v>4508.0444444444502</c:v>
                </c:pt>
                <c:pt idx="981" formatCode="0">
                  <c:v>4512.6444444444396</c:v>
                </c:pt>
                <c:pt idx="982" formatCode="0">
                  <c:v>4517.24444444445</c:v>
                </c:pt>
                <c:pt idx="983" formatCode="0">
                  <c:v>4521.8444444444503</c:v>
                </c:pt>
                <c:pt idx="984" formatCode="0">
                  <c:v>4526.4444444444498</c:v>
                </c:pt>
                <c:pt idx="985" formatCode="0">
                  <c:v>4531.0444444444502</c:v>
                </c:pt>
                <c:pt idx="986" formatCode="0">
                  <c:v>4535.6444444444396</c:v>
                </c:pt>
                <c:pt idx="987" formatCode="0">
                  <c:v>4540.24444444445</c:v>
                </c:pt>
                <c:pt idx="988" formatCode="0">
                  <c:v>4544.8444444444503</c:v>
                </c:pt>
                <c:pt idx="989" formatCode="0">
                  <c:v>4549.4444444444498</c:v>
                </c:pt>
                <c:pt idx="990" formatCode="0">
                  <c:v>4554.0444444444502</c:v>
                </c:pt>
                <c:pt idx="991" formatCode="0">
                  <c:v>4558.6444444444396</c:v>
                </c:pt>
                <c:pt idx="992" formatCode="0">
                  <c:v>4563.24444444445</c:v>
                </c:pt>
                <c:pt idx="993" formatCode="0">
                  <c:v>4567.8444444444503</c:v>
                </c:pt>
                <c:pt idx="994" formatCode="0">
                  <c:v>4572.4444444444498</c:v>
                </c:pt>
                <c:pt idx="995" formatCode="0">
                  <c:v>4577.0444444444502</c:v>
                </c:pt>
                <c:pt idx="996" formatCode="0">
                  <c:v>4581.6444444444396</c:v>
                </c:pt>
                <c:pt idx="997" formatCode="0">
                  <c:v>4586.24444444445</c:v>
                </c:pt>
                <c:pt idx="998" formatCode="0">
                  <c:v>4590.8444444444503</c:v>
                </c:pt>
                <c:pt idx="999" formatCode="0">
                  <c:v>4595.4444444444498</c:v>
                </c:pt>
                <c:pt idx="1000" formatCode="0">
                  <c:v>4600.0444444444502</c:v>
                </c:pt>
                <c:pt idx="1001" formatCode="0">
                  <c:v>4604.6444444444396</c:v>
                </c:pt>
                <c:pt idx="1002" formatCode="0">
                  <c:v>4609.24444444445</c:v>
                </c:pt>
                <c:pt idx="1003" formatCode="0">
                  <c:v>4613.8444444444503</c:v>
                </c:pt>
              </c:numCache>
            </c:numRef>
          </c:xVal>
          <c:yVal>
            <c:numRef>
              <c:f>'250um'!$DR$13:$DR$1016</c:f>
              <c:numCache>
                <c:formatCode>General</c:formatCode>
                <c:ptCount val="1004"/>
                <c:pt idx="0">
                  <c:v>51.9</c:v>
                </c:pt>
                <c:pt idx="1">
                  <c:v>55.3</c:v>
                </c:pt>
                <c:pt idx="2">
                  <c:v>60</c:v>
                </c:pt>
                <c:pt idx="3">
                  <c:v>66</c:v>
                </c:pt>
                <c:pt idx="4">
                  <c:v>69</c:v>
                </c:pt>
                <c:pt idx="5">
                  <c:v>71.7</c:v>
                </c:pt>
                <c:pt idx="6">
                  <c:v>73.099999999999994</c:v>
                </c:pt>
                <c:pt idx="7">
                  <c:v>73.5</c:v>
                </c:pt>
                <c:pt idx="8">
                  <c:v>73.5</c:v>
                </c:pt>
                <c:pt idx="9">
                  <c:v>72.400000000000006</c:v>
                </c:pt>
                <c:pt idx="10">
                  <c:v>71.8</c:v>
                </c:pt>
                <c:pt idx="11">
                  <c:v>70.8</c:v>
                </c:pt>
                <c:pt idx="12">
                  <c:v>70.599999999999994</c:v>
                </c:pt>
                <c:pt idx="13">
                  <c:v>70.900000000000006</c:v>
                </c:pt>
                <c:pt idx="14">
                  <c:v>71.099999999999994</c:v>
                </c:pt>
                <c:pt idx="15">
                  <c:v>70.900000000000006</c:v>
                </c:pt>
                <c:pt idx="16">
                  <c:v>70.5</c:v>
                </c:pt>
                <c:pt idx="17">
                  <c:v>70.400000000000006</c:v>
                </c:pt>
                <c:pt idx="18">
                  <c:v>70.2</c:v>
                </c:pt>
                <c:pt idx="19">
                  <c:v>70</c:v>
                </c:pt>
                <c:pt idx="20">
                  <c:v>69.7</c:v>
                </c:pt>
                <c:pt idx="21">
                  <c:v>69.400000000000006</c:v>
                </c:pt>
                <c:pt idx="22">
                  <c:v>69.099999999999994</c:v>
                </c:pt>
                <c:pt idx="23">
                  <c:v>68.8</c:v>
                </c:pt>
                <c:pt idx="24">
                  <c:v>68.400000000000006</c:v>
                </c:pt>
                <c:pt idx="25">
                  <c:v>68.099999999999994</c:v>
                </c:pt>
                <c:pt idx="26">
                  <c:v>67.900000000000006</c:v>
                </c:pt>
                <c:pt idx="27">
                  <c:v>67.5</c:v>
                </c:pt>
                <c:pt idx="28">
                  <c:v>67.3</c:v>
                </c:pt>
                <c:pt idx="29">
                  <c:v>67.099999999999994</c:v>
                </c:pt>
                <c:pt idx="30">
                  <c:v>66.900000000000006</c:v>
                </c:pt>
                <c:pt idx="31">
                  <c:v>66.7</c:v>
                </c:pt>
                <c:pt idx="32">
                  <c:v>66.5</c:v>
                </c:pt>
                <c:pt idx="33">
                  <c:v>66.2</c:v>
                </c:pt>
                <c:pt idx="34">
                  <c:v>66.099999999999994</c:v>
                </c:pt>
                <c:pt idx="35">
                  <c:v>65.900000000000006</c:v>
                </c:pt>
                <c:pt idx="36">
                  <c:v>65.7</c:v>
                </c:pt>
                <c:pt idx="37">
                  <c:v>65.5</c:v>
                </c:pt>
                <c:pt idx="38">
                  <c:v>65.3</c:v>
                </c:pt>
                <c:pt idx="39">
                  <c:v>65.099999999999994</c:v>
                </c:pt>
                <c:pt idx="40">
                  <c:v>64.900000000000006</c:v>
                </c:pt>
                <c:pt idx="41">
                  <c:v>64.8</c:v>
                </c:pt>
                <c:pt idx="42">
                  <c:v>64.599999999999994</c:v>
                </c:pt>
                <c:pt idx="43">
                  <c:v>64.5</c:v>
                </c:pt>
                <c:pt idx="44">
                  <c:v>64.400000000000006</c:v>
                </c:pt>
                <c:pt idx="45">
                  <c:v>64.3</c:v>
                </c:pt>
                <c:pt idx="46">
                  <c:v>64.2</c:v>
                </c:pt>
                <c:pt idx="47">
                  <c:v>64.099999999999994</c:v>
                </c:pt>
                <c:pt idx="48">
                  <c:v>64.099999999999994</c:v>
                </c:pt>
                <c:pt idx="49">
                  <c:v>63.9</c:v>
                </c:pt>
                <c:pt idx="50">
                  <c:v>63.8</c:v>
                </c:pt>
                <c:pt idx="51">
                  <c:v>63.8</c:v>
                </c:pt>
                <c:pt idx="52">
                  <c:v>63.8</c:v>
                </c:pt>
                <c:pt idx="53">
                  <c:v>63.8</c:v>
                </c:pt>
                <c:pt idx="54">
                  <c:v>63.8</c:v>
                </c:pt>
                <c:pt idx="55">
                  <c:v>63.8</c:v>
                </c:pt>
                <c:pt idx="56">
                  <c:v>63.8</c:v>
                </c:pt>
                <c:pt idx="57">
                  <c:v>63.8</c:v>
                </c:pt>
                <c:pt idx="58">
                  <c:v>63.9</c:v>
                </c:pt>
                <c:pt idx="59">
                  <c:v>63.9</c:v>
                </c:pt>
                <c:pt idx="60">
                  <c:v>64</c:v>
                </c:pt>
                <c:pt idx="61">
                  <c:v>63.9</c:v>
                </c:pt>
                <c:pt idx="62">
                  <c:v>64</c:v>
                </c:pt>
                <c:pt idx="63">
                  <c:v>64</c:v>
                </c:pt>
                <c:pt idx="64">
                  <c:v>64.099999999999994</c:v>
                </c:pt>
                <c:pt idx="65">
                  <c:v>64.2</c:v>
                </c:pt>
                <c:pt idx="66">
                  <c:v>64.2</c:v>
                </c:pt>
                <c:pt idx="67">
                  <c:v>64.3</c:v>
                </c:pt>
                <c:pt idx="68">
                  <c:v>64.3</c:v>
                </c:pt>
                <c:pt idx="69">
                  <c:v>64.3</c:v>
                </c:pt>
                <c:pt idx="70">
                  <c:v>64.400000000000006</c:v>
                </c:pt>
                <c:pt idx="71">
                  <c:v>64.400000000000006</c:v>
                </c:pt>
                <c:pt idx="72">
                  <c:v>64.400000000000006</c:v>
                </c:pt>
                <c:pt idx="73">
                  <c:v>64.3</c:v>
                </c:pt>
                <c:pt idx="74">
                  <c:v>64.400000000000006</c:v>
                </c:pt>
                <c:pt idx="75">
                  <c:v>64.400000000000006</c:v>
                </c:pt>
                <c:pt idx="76">
                  <c:v>64.5</c:v>
                </c:pt>
                <c:pt idx="77">
                  <c:v>64.400000000000006</c:v>
                </c:pt>
                <c:pt idx="78">
                  <c:v>64.400000000000006</c:v>
                </c:pt>
                <c:pt idx="79">
                  <c:v>64.5</c:v>
                </c:pt>
                <c:pt idx="80">
                  <c:v>64.599999999999994</c:v>
                </c:pt>
                <c:pt idx="81">
                  <c:v>64.599999999999994</c:v>
                </c:pt>
                <c:pt idx="82">
                  <c:v>64.7</c:v>
                </c:pt>
                <c:pt idx="83">
                  <c:v>64.8</c:v>
                </c:pt>
                <c:pt idx="84">
                  <c:v>64.8</c:v>
                </c:pt>
                <c:pt idx="85">
                  <c:v>64.900000000000006</c:v>
                </c:pt>
                <c:pt idx="86">
                  <c:v>64.900000000000006</c:v>
                </c:pt>
                <c:pt idx="87">
                  <c:v>65</c:v>
                </c:pt>
                <c:pt idx="88">
                  <c:v>65</c:v>
                </c:pt>
                <c:pt idx="89">
                  <c:v>65.099999999999994</c:v>
                </c:pt>
                <c:pt idx="90">
                  <c:v>65.099999999999994</c:v>
                </c:pt>
                <c:pt idx="91">
                  <c:v>65.099999999999994</c:v>
                </c:pt>
                <c:pt idx="92">
                  <c:v>65.2</c:v>
                </c:pt>
                <c:pt idx="93">
                  <c:v>65.099999999999994</c:v>
                </c:pt>
                <c:pt idx="94">
                  <c:v>65.099999999999994</c:v>
                </c:pt>
                <c:pt idx="95">
                  <c:v>65.099999999999994</c:v>
                </c:pt>
                <c:pt idx="96">
                  <c:v>65.099999999999994</c:v>
                </c:pt>
                <c:pt idx="97">
                  <c:v>65.099999999999994</c:v>
                </c:pt>
                <c:pt idx="98">
                  <c:v>65.099999999999994</c:v>
                </c:pt>
                <c:pt idx="99">
                  <c:v>65.099999999999994</c:v>
                </c:pt>
                <c:pt idx="100">
                  <c:v>65.099999999999994</c:v>
                </c:pt>
                <c:pt idx="101">
                  <c:v>65.099999999999994</c:v>
                </c:pt>
                <c:pt idx="102">
                  <c:v>65.099999999999994</c:v>
                </c:pt>
                <c:pt idx="103">
                  <c:v>65.2</c:v>
                </c:pt>
                <c:pt idx="104">
                  <c:v>65.099999999999994</c:v>
                </c:pt>
                <c:pt idx="105">
                  <c:v>65.2</c:v>
                </c:pt>
                <c:pt idx="106">
                  <c:v>65.2</c:v>
                </c:pt>
                <c:pt idx="107">
                  <c:v>65.2</c:v>
                </c:pt>
                <c:pt idx="108">
                  <c:v>65.2</c:v>
                </c:pt>
                <c:pt idx="109">
                  <c:v>65.2</c:v>
                </c:pt>
                <c:pt idx="110">
                  <c:v>65.2</c:v>
                </c:pt>
                <c:pt idx="111">
                  <c:v>65.2</c:v>
                </c:pt>
                <c:pt idx="112">
                  <c:v>65.2</c:v>
                </c:pt>
                <c:pt idx="113">
                  <c:v>65.099999999999994</c:v>
                </c:pt>
                <c:pt idx="114">
                  <c:v>65.2</c:v>
                </c:pt>
                <c:pt idx="115">
                  <c:v>65</c:v>
                </c:pt>
                <c:pt idx="116">
                  <c:v>64.900000000000006</c:v>
                </c:pt>
                <c:pt idx="117">
                  <c:v>64.8</c:v>
                </c:pt>
                <c:pt idx="118">
                  <c:v>64.8</c:v>
                </c:pt>
                <c:pt idx="119">
                  <c:v>64.8</c:v>
                </c:pt>
                <c:pt idx="120">
                  <c:v>64.599999999999994</c:v>
                </c:pt>
                <c:pt idx="121">
                  <c:v>64.599999999999994</c:v>
                </c:pt>
                <c:pt idx="122">
                  <c:v>64.5</c:v>
                </c:pt>
                <c:pt idx="123">
                  <c:v>64.400000000000006</c:v>
                </c:pt>
                <c:pt idx="124">
                  <c:v>64</c:v>
                </c:pt>
                <c:pt idx="125">
                  <c:v>62.8</c:v>
                </c:pt>
                <c:pt idx="126">
                  <c:v>61.5</c:v>
                </c:pt>
                <c:pt idx="127">
                  <c:v>60.3</c:v>
                </c:pt>
                <c:pt idx="128">
                  <c:v>59.2</c:v>
                </c:pt>
                <c:pt idx="129">
                  <c:v>58.2</c:v>
                </c:pt>
                <c:pt idx="130">
                  <c:v>57.2</c:v>
                </c:pt>
                <c:pt idx="131">
                  <c:v>56.3</c:v>
                </c:pt>
                <c:pt idx="132">
                  <c:v>55.4</c:v>
                </c:pt>
                <c:pt idx="133">
                  <c:v>54.5</c:v>
                </c:pt>
                <c:pt idx="134">
                  <c:v>53.8</c:v>
                </c:pt>
                <c:pt idx="135">
                  <c:v>52.9</c:v>
                </c:pt>
                <c:pt idx="136">
                  <c:v>52</c:v>
                </c:pt>
                <c:pt idx="137">
                  <c:v>51.2</c:v>
                </c:pt>
                <c:pt idx="138">
                  <c:v>50.3</c:v>
                </c:pt>
                <c:pt idx="139">
                  <c:v>49.5</c:v>
                </c:pt>
                <c:pt idx="140">
                  <c:v>48.7</c:v>
                </c:pt>
                <c:pt idx="141">
                  <c:v>47.9</c:v>
                </c:pt>
                <c:pt idx="142">
                  <c:v>47.2</c:v>
                </c:pt>
                <c:pt idx="143">
                  <c:v>46.6</c:v>
                </c:pt>
                <c:pt idx="144">
                  <c:v>46.1</c:v>
                </c:pt>
                <c:pt idx="145">
                  <c:v>45.5</c:v>
                </c:pt>
                <c:pt idx="146">
                  <c:v>44.8</c:v>
                </c:pt>
                <c:pt idx="147">
                  <c:v>44.2</c:v>
                </c:pt>
                <c:pt idx="148">
                  <c:v>44.3</c:v>
                </c:pt>
                <c:pt idx="149">
                  <c:v>44.6</c:v>
                </c:pt>
                <c:pt idx="150">
                  <c:v>44.8</c:v>
                </c:pt>
                <c:pt idx="151">
                  <c:v>45.2</c:v>
                </c:pt>
                <c:pt idx="152">
                  <c:v>45.9</c:v>
                </c:pt>
                <c:pt idx="153">
                  <c:v>47</c:v>
                </c:pt>
                <c:pt idx="154">
                  <c:v>47.9</c:v>
                </c:pt>
                <c:pt idx="155">
                  <c:v>48.8</c:v>
                </c:pt>
                <c:pt idx="156">
                  <c:v>49.4</c:v>
                </c:pt>
                <c:pt idx="157">
                  <c:v>49.6</c:v>
                </c:pt>
                <c:pt idx="158">
                  <c:v>50</c:v>
                </c:pt>
                <c:pt idx="159">
                  <c:v>49.9</c:v>
                </c:pt>
                <c:pt idx="160">
                  <c:v>49.7</c:v>
                </c:pt>
                <c:pt idx="161">
                  <c:v>49.3</c:v>
                </c:pt>
                <c:pt idx="162">
                  <c:v>48.9</c:v>
                </c:pt>
                <c:pt idx="163">
                  <c:v>48.7</c:v>
                </c:pt>
                <c:pt idx="164">
                  <c:v>48.3</c:v>
                </c:pt>
                <c:pt idx="165">
                  <c:v>47.9</c:v>
                </c:pt>
                <c:pt idx="166">
                  <c:v>47.3</c:v>
                </c:pt>
                <c:pt idx="167">
                  <c:v>46.8</c:v>
                </c:pt>
                <c:pt idx="168">
                  <c:v>46.3</c:v>
                </c:pt>
                <c:pt idx="169">
                  <c:v>46.2</c:v>
                </c:pt>
                <c:pt idx="170">
                  <c:v>46.4</c:v>
                </c:pt>
                <c:pt idx="171">
                  <c:v>47</c:v>
                </c:pt>
                <c:pt idx="172">
                  <c:v>47.5</c:v>
                </c:pt>
                <c:pt idx="173">
                  <c:v>47.7</c:v>
                </c:pt>
                <c:pt idx="174">
                  <c:v>47.8</c:v>
                </c:pt>
                <c:pt idx="175">
                  <c:v>47.7</c:v>
                </c:pt>
                <c:pt idx="176">
                  <c:v>47.4</c:v>
                </c:pt>
                <c:pt idx="177">
                  <c:v>47</c:v>
                </c:pt>
                <c:pt idx="178">
                  <c:v>46.6</c:v>
                </c:pt>
                <c:pt idx="179">
                  <c:v>46.2</c:v>
                </c:pt>
                <c:pt idx="180">
                  <c:v>45.8</c:v>
                </c:pt>
                <c:pt idx="181">
                  <c:v>45.5</c:v>
                </c:pt>
                <c:pt idx="182">
                  <c:v>45.3</c:v>
                </c:pt>
                <c:pt idx="183">
                  <c:v>45.1</c:v>
                </c:pt>
                <c:pt idx="184">
                  <c:v>45.1</c:v>
                </c:pt>
                <c:pt idx="185">
                  <c:v>45.2</c:v>
                </c:pt>
                <c:pt idx="186">
                  <c:v>45.4</c:v>
                </c:pt>
                <c:pt idx="187">
                  <c:v>45.5</c:v>
                </c:pt>
                <c:pt idx="188">
                  <c:v>45.3</c:v>
                </c:pt>
                <c:pt idx="189">
                  <c:v>44.7</c:v>
                </c:pt>
                <c:pt idx="190">
                  <c:v>44.3</c:v>
                </c:pt>
                <c:pt idx="191">
                  <c:v>43.9</c:v>
                </c:pt>
                <c:pt idx="192">
                  <c:v>43.4</c:v>
                </c:pt>
                <c:pt idx="193">
                  <c:v>43.4</c:v>
                </c:pt>
                <c:pt idx="194">
                  <c:v>43.4</c:v>
                </c:pt>
                <c:pt idx="195">
                  <c:v>43.3</c:v>
                </c:pt>
                <c:pt idx="196">
                  <c:v>43.5</c:v>
                </c:pt>
                <c:pt idx="197">
                  <c:v>43.7</c:v>
                </c:pt>
                <c:pt idx="198">
                  <c:v>43.8</c:v>
                </c:pt>
                <c:pt idx="199">
                  <c:v>43.9</c:v>
                </c:pt>
                <c:pt idx="200">
                  <c:v>43.8</c:v>
                </c:pt>
                <c:pt idx="201">
                  <c:v>43.7</c:v>
                </c:pt>
                <c:pt idx="202">
                  <c:v>43.8</c:v>
                </c:pt>
                <c:pt idx="203">
                  <c:v>43.9</c:v>
                </c:pt>
                <c:pt idx="204">
                  <c:v>43.8</c:v>
                </c:pt>
                <c:pt idx="205">
                  <c:v>43.7</c:v>
                </c:pt>
                <c:pt idx="206">
                  <c:v>43.5</c:v>
                </c:pt>
                <c:pt idx="207">
                  <c:v>43.3</c:v>
                </c:pt>
                <c:pt idx="208">
                  <c:v>43</c:v>
                </c:pt>
                <c:pt idx="209">
                  <c:v>42.6</c:v>
                </c:pt>
                <c:pt idx="210">
                  <c:v>42.2</c:v>
                </c:pt>
                <c:pt idx="211">
                  <c:v>41.4</c:v>
                </c:pt>
                <c:pt idx="212">
                  <c:v>40.4</c:v>
                </c:pt>
                <c:pt idx="213">
                  <c:v>39.799999999999997</c:v>
                </c:pt>
                <c:pt idx="214">
                  <c:v>39.9</c:v>
                </c:pt>
                <c:pt idx="215">
                  <c:v>39.9</c:v>
                </c:pt>
                <c:pt idx="216">
                  <c:v>39.799999999999997</c:v>
                </c:pt>
                <c:pt idx="217">
                  <c:v>39.299999999999997</c:v>
                </c:pt>
                <c:pt idx="218">
                  <c:v>38.799999999999997</c:v>
                </c:pt>
                <c:pt idx="219">
                  <c:v>38.299999999999997</c:v>
                </c:pt>
                <c:pt idx="220">
                  <c:v>37.6</c:v>
                </c:pt>
                <c:pt idx="221">
                  <c:v>37.1</c:v>
                </c:pt>
                <c:pt idx="222">
                  <c:v>37.799999999999997</c:v>
                </c:pt>
                <c:pt idx="223">
                  <c:v>38.1</c:v>
                </c:pt>
                <c:pt idx="224">
                  <c:v>38.200000000000003</c:v>
                </c:pt>
                <c:pt idx="225">
                  <c:v>37.700000000000003</c:v>
                </c:pt>
                <c:pt idx="226">
                  <c:v>37.700000000000003</c:v>
                </c:pt>
                <c:pt idx="227">
                  <c:v>37.4</c:v>
                </c:pt>
                <c:pt idx="228">
                  <c:v>37.1</c:v>
                </c:pt>
                <c:pt idx="229">
                  <c:v>36.6</c:v>
                </c:pt>
                <c:pt idx="230">
                  <c:v>36.200000000000003</c:v>
                </c:pt>
                <c:pt idx="231">
                  <c:v>36.1</c:v>
                </c:pt>
                <c:pt idx="232">
                  <c:v>35.200000000000003</c:v>
                </c:pt>
                <c:pt idx="233">
                  <c:v>33.6</c:v>
                </c:pt>
                <c:pt idx="234">
                  <c:v>33.200000000000003</c:v>
                </c:pt>
                <c:pt idx="235">
                  <c:v>33.1</c:v>
                </c:pt>
                <c:pt idx="236">
                  <c:v>33</c:v>
                </c:pt>
                <c:pt idx="237">
                  <c:v>32.299999999999997</c:v>
                </c:pt>
                <c:pt idx="238">
                  <c:v>33.200000000000003</c:v>
                </c:pt>
                <c:pt idx="239">
                  <c:v>32.9</c:v>
                </c:pt>
                <c:pt idx="240">
                  <c:v>31.7</c:v>
                </c:pt>
                <c:pt idx="241">
                  <c:v>30.3</c:v>
                </c:pt>
                <c:pt idx="242">
                  <c:v>29.2</c:v>
                </c:pt>
                <c:pt idx="243">
                  <c:v>29.8</c:v>
                </c:pt>
                <c:pt idx="244">
                  <c:v>29.7</c:v>
                </c:pt>
                <c:pt idx="245">
                  <c:v>28.4</c:v>
                </c:pt>
                <c:pt idx="246">
                  <c:v>27.7</c:v>
                </c:pt>
                <c:pt idx="247">
                  <c:v>28.4</c:v>
                </c:pt>
                <c:pt idx="248">
                  <c:v>29.2</c:v>
                </c:pt>
                <c:pt idx="249">
                  <c:v>29.7</c:v>
                </c:pt>
                <c:pt idx="250">
                  <c:v>30.8</c:v>
                </c:pt>
                <c:pt idx="251">
                  <c:v>31.5</c:v>
                </c:pt>
                <c:pt idx="252">
                  <c:v>31.8</c:v>
                </c:pt>
                <c:pt idx="253">
                  <c:v>31.6</c:v>
                </c:pt>
                <c:pt idx="254">
                  <c:v>30.7</c:v>
                </c:pt>
                <c:pt idx="255">
                  <c:v>30.2</c:v>
                </c:pt>
                <c:pt idx="256">
                  <c:v>30.6</c:v>
                </c:pt>
                <c:pt idx="257">
                  <c:v>29.8</c:v>
                </c:pt>
                <c:pt idx="258">
                  <c:v>29.2</c:v>
                </c:pt>
                <c:pt idx="259">
                  <c:v>29.1</c:v>
                </c:pt>
                <c:pt idx="260">
                  <c:v>28.1</c:v>
                </c:pt>
                <c:pt idx="261">
                  <c:v>28.8</c:v>
                </c:pt>
                <c:pt idx="262">
                  <c:v>29</c:v>
                </c:pt>
                <c:pt idx="263">
                  <c:v>29</c:v>
                </c:pt>
                <c:pt idx="264">
                  <c:v>29.7</c:v>
                </c:pt>
                <c:pt idx="265">
                  <c:v>27.5</c:v>
                </c:pt>
                <c:pt idx="266">
                  <c:v>27</c:v>
                </c:pt>
                <c:pt idx="267">
                  <c:v>28</c:v>
                </c:pt>
                <c:pt idx="268">
                  <c:v>27.4</c:v>
                </c:pt>
                <c:pt idx="269">
                  <c:v>28.4</c:v>
                </c:pt>
                <c:pt idx="270">
                  <c:v>28.6</c:v>
                </c:pt>
                <c:pt idx="271">
                  <c:v>28.4</c:v>
                </c:pt>
                <c:pt idx="272">
                  <c:v>27.2</c:v>
                </c:pt>
                <c:pt idx="273">
                  <c:v>27.1</c:v>
                </c:pt>
                <c:pt idx="274">
                  <c:v>26.9</c:v>
                </c:pt>
                <c:pt idx="275">
                  <c:v>26.7</c:v>
                </c:pt>
                <c:pt idx="276">
                  <c:v>27.4</c:v>
                </c:pt>
                <c:pt idx="277">
                  <c:v>27.4</c:v>
                </c:pt>
                <c:pt idx="278">
                  <c:v>27.2</c:v>
                </c:pt>
                <c:pt idx="279">
                  <c:v>26.8</c:v>
                </c:pt>
                <c:pt idx="280">
                  <c:v>26.5</c:v>
                </c:pt>
                <c:pt idx="281">
                  <c:v>24.5</c:v>
                </c:pt>
                <c:pt idx="282">
                  <c:v>23.5</c:v>
                </c:pt>
                <c:pt idx="283">
                  <c:v>23.8</c:v>
                </c:pt>
                <c:pt idx="284">
                  <c:v>24</c:v>
                </c:pt>
                <c:pt idx="285">
                  <c:v>23.2</c:v>
                </c:pt>
                <c:pt idx="286">
                  <c:v>24.4</c:v>
                </c:pt>
                <c:pt idx="287">
                  <c:v>25.1</c:v>
                </c:pt>
                <c:pt idx="288">
                  <c:v>24.7</c:v>
                </c:pt>
                <c:pt idx="289">
                  <c:v>22.4</c:v>
                </c:pt>
                <c:pt idx="290">
                  <c:v>22.8</c:v>
                </c:pt>
                <c:pt idx="291">
                  <c:v>23.2</c:v>
                </c:pt>
                <c:pt idx="292">
                  <c:v>23.2</c:v>
                </c:pt>
                <c:pt idx="293">
                  <c:v>24.3</c:v>
                </c:pt>
                <c:pt idx="294">
                  <c:v>24.8</c:v>
                </c:pt>
                <c:pt idx="295">
                  <c:v>24.5</c:v>
                </c:pt>
                <c:pt idx="296">
                  <c:v>25.7</c:v>
                </c:pt>
                <c:pt idx="297">
                  <c:v>25.9</c:v>
                </c:pt>
                <c:pt idx="298">
                  <c:v>23.9</c:v>
                </c:pt>
                <c:pt idx="299">
                  <c:v>23.4</c:v>
                </c:pt>
                <c:pt idx="300">
                  <c:v>23.7</c:v>
                </c:pt>
                <c:pt idx="301">
                  <c:v>23.4</c:v>
                </c:pt>
                <c:pt idx="302">
                  <c:v>23.3</c:v>
                </c:pt>
                <c:pt idx="303">
                  <c:v>23.8</c:v>
                </c:pt>
                <c:pt idx="304">
                  <c:v>24.5</c:v>
                </c:pt>
                <c:pt idx="305">
                  <c:v>24.3</c:v>
                </c:pt>
                <c:pt idx="306">
                  <c:v>24.9</c:v>
                </c:pt>
                <c:pt idx="307">
                  <c:v>24.6</c:v>
                </c:pt>
                <c:pt idx="308">
                  <c:v>25.1</c:v>
                </c:pt>
                <c:pt idx="309">
                  <c:v>24.7</c:v>
                </c:pt>
                <c:pt idx="310">
                  <c:v>24.5</c:v>
                </c:pt>
                <c:pt idx="311">
                  <c:v>24.8</c:v>
                </c:pt>
                <c:pt idx="312">
                  <c:v>24.6</c:v>
                </c:pt>
                <c:pt idx="313">
                  <c:v>25.1</c:v>
                </c:pt>
                <c:pt idx="314">
                  <c:v>25.4</c:v>
                </c:pt>
                <c:pt idx="315">
                  <c:v>26.4</c:v>
                </c:pt>
                <c:pt idx="316">
                  <c:v>27.4</c:v>
                </c:pt>
                <c:pt idx="317">
                  <c:v>28</c:v>
                </c:pt>
                <c:pt idx="318">
                  <c:v>28.1</c:v>
                </c:pt>
                <c:pt idx="319">
                  <c:v>27.1</c:v>
                </c:pt>
                <c:pt idx="320">
                  <c:v>25.9</c:v>
                </c:pt>
                <c:pt idx="321">
                  <c:v>24.3</c:v>
                </c:pt>
                <c:pt idx="322">
                  <c:v>23.5</c:v>
                </c:pt>
                <c:pt idx="323">
                  <c:v>24.6</c:v>
                </c:pt>
                <c:pt idx="324">
                  <c:v>24.5</c:v>
                </c:pt>
                <c:pt idx="325">
                  <c:v>25.1</c:v>
                </c:pt>
                <c:pt idx="326">
                  <c:v>23.5</c:v>
                </c:pt>
                <c:pt idx="327">
                  <c:v>22.6</c:v>
                </c:pt>
                <c:pt idx="328">
                  <c:v>21.8</c:v>
                </c:pt>
                <c:pt idx="329">
                  <c:v>23.4</c:v>
                </c:pt>
                <c:pt idx="330">
                  <c:v>23.1</c:v>
                </c:pt>
                <c:pt idx="331">
                  <c:v>23.2</c:v>
                </c:pt>
                <c:pt idx="332">
                  <c:v>24.1</c:v>
                </c:pt>
                <c:pt idx="333">
                  <c:v>24.6</c:v>
                </c:pt>
                <c:pt idx="334">
                  <c:v>24.9</c:v>
                </c:pt>
                <c:pt idx="335">
                  <c:v>24.8</c:v>
                </c:pt>
                <c:pt idx="336">
                  <c:v>23.4</c:v>
                </c:pt>
                <c:pt idx="337">
                  <c:v>23.2</c:v>
                </c:pt>
                <c:pt idx="338">
                  <c:v>23.1</c:v>
                </c:pt>
                <c:pt idx="339">
                  <c:v>22.4</c:v>
                </c:pt>
                <c:pt idx="340">
                  <c:v>21.9</c:v>
                </c:pt>
                <c:pt idx="341">
                  <c:v>21.5</c:v>
                </c:pt>
                <c:pt idx="342">
                  <c:v>21.5</c:v>
                </c:pt>
                <c:pt idx="343">
                  <c:v>21.6</c:v>
                </c:pt>
                <c:pt idx="344">
                  <c:v>22.5</c:v>
                </c:pt>
                <c:pt idx="345">
                  <c:v>22.2</c:v>
                </c:pt>
                <c:pt idx="346">
                  <c:v>22.1</c:v>
                </c:pt>
                <c:pt idx="347">
                  <c:v>21.8</c:v>
                </c:pt>
                <c:pt idx="348">
                  <c:v>22.5</c:v>
                </c:pt>
                <c:pt idx="349">
                  <c:v>23</c:v>
                </c:pt>
                <c:pt idx="350">
                  <c:v>23.2</c:v>
                </c:pt>
                <c:pt idx="351">
                  <c:v>24.6</c:v>
                </c:pt>
                <c:pt idx="352">
                  <c:v>24.7</c:v>
                </c:pt>
                <c:pt idx="353">
                  <c:v>24.3</c:v>
                </c:pt>
                <c:pt idx="354">
                  <c:v>23.6</c:v>
                </c:pt>
                <c:pt idx="355">
                  <c:v>23.2</c:v>
                </c:pt>
                <c:pt idx="356">
                  <c:v>22.7</c:v>
                </c:pt>
                <c:pt idx="357">
                  <c:v>22.7</c:v>
                </c:pt>
                <c:pt idx="358">
                  <c:v>23.8</c:v>
                </c:pt>
                <c:pt idx="359">
                  <c:v>24.3</c:v>
                </c:pt>
                <c:pt idx="360">
                  <c:v>23</c:v>
                </c:pt>
                <c:pt idx="361">
                  <c:v>22.2</c:v>
                </c:pt>
                <c:pt idx="362">
                  <c:v>22</c:v>
                </c:pt>
                <c:pt idx="363">
                  <c:v>22</c:v>
                </c:pt>
                <c:pt idx="364">
                  <c:v>22.3</c:v>
                </c:pt>
                <c:pt idx="365">
                  <c:v>22.1</c:v>
                </c:pt>
                <c:pt idx="366">
                  <c:v>22.9</c:v>
                </c:pt>
                <c:pt idx="367">
                  <c:v>23.1</c:v>
                </c:pt>
                <c:pt idx="368">
                  <c:v>23.2</c:v>
                </c:pt>
                <c:pt idx="369">
                  <c:v>22.9</c:v>
                </c:pt>
                <c:pt idx="370">
                  <c:v>22.3</c:v>
                </c:pt>
                <c:pt idx="371">
                  <c:v>21.7</c:v>
                </c:pt>
                <c:pt idx="372">
                  <c:v>21.5</c:v>
                </c:pt>
                <c:pt idx="373">
                  <c:v>22.7</c:v>
                </c:pt>
                <c:pt idx="374">
                  <c:v>23</c:v>
                </c:pt>
                <c:pt idx="375">
                  <c:v>23.2</c:v>
                </c:pt>
                <c:pt idx="376">
                  <c:v>23.1</c:v>
                </c:pt>
                <c:pt idx="377">
                  <c:v>22.6</c:v>
                </c:pt>
                <c:pt idx="378">
                  <c:v>21.7</c:v>
                </c:pt>
                <c:pt idx="379">
                  <c:v>21.4</c:v>
                </c:pt>
                <c:pt idx="380">
                  <c:v>21.5</c:v>
                </c:pt>
                <c:pt idx="381">
                  <c:v>21.4</c:v>
                </c:pt>
                <c:pt idx="382">
                  <c:v>20.7</c:v>
                </c:pt>
                <c:pt idx="383">
                  <c:v>19.899999999999999</c:v>
                </c:pt>
                <c:pt idx="384">
                  <c:v>20.2</c:v>
                </c:pt>
                <c:pt idx="385">
                  <c:v>20</c:v>
                </c:pt>
                <c:pt idx="386">
                  <c:v>20.3</c:v>
                </c:pt>
                <c:pt idx="387">
                  <c:v>20.6</c:v>
                </c:pt>
                <c:pt idx="388">
                  <c:v>20.6</c:v>
                </c:pt>
                <c:pt idx="389">
                  <c:v>19.899999999999999</c:v>
                </c:pt>
                <c:pt idx="390">
                  <c:v>19.899999999999999</c:v>
                </c:pt>
                <c:pt idx="391">
                  <c:v>20.8</c:v>
                </c:pt>
                <c:pt idx="392">
                  <c:v>21.8</c:v>
                </c:pt>
                <c:pt idx="393">
                  <c:v>23</c:v>
                </c:pt>
                <c:pt idx="394">
                  <c:v>23.2</c:v>
                </c:pt>
                <c:pt idx="395">
                  <c:v>23.2</c:v>
                </c:pt>
                <c:pt idx="396">
                  <c:v>23.6</c:v>
                </c:pt>
                <c:pt idx="397">
                  <c:v>23.8</c:v>
                </c:pt>
                <c:pt idx="398">
                  <c:v>23.6</c:v>
                </c:pt>
                <c:pt idx="399">
                  <c:v>22.4</c:v>
                </c:pt>
                <c:pt idx="400">
                  <c:v>22.2</c:v>
                </c:pt>
                <c:pt idx="401">
                  <c:v>22.2</c:v>
                </c:pt>
                <c:pt idx="402">
                  <c:v>23</c:v>
                </c:pt>
                <c:pt idx="403">
                  <c:v>23.4</c:v>
                </c:pt>
                <c:pt idx="404">
                  <c:v>23.3</c:v>
                </c:pt>
                <c:pt idx="405">
                  <c:v>23.9</c:v>
                </c:pt>
                <c:pt idx="406">
                  <c:v>24.3</c:v>
                </c:pt>
                <c:pt idx="407">
                  <c:v>24.6</c:v>
                </c:pt>
                <c:pt idx="408">
                  <c:v>24.8</c:v>
                </c:pt>
                <c:pt idx="409">
                  <c:v>24.1</c:v>
                </c:pt>
                <c:pt idx="410">
                  <c:v>23.4</c:v>
                </c:pt>
                <c:pt idx="411">
                  <c:v>23.3</c:v>
                </c:pt>
                <c:pt idx="412">
                  <c:v>23.6</c:v>
                </c:pt>
                <c:pt idx="413">
                  <c:v>24.2</c:v>
                </c:pt>
                <c:pt idx="414">
                  <c:v>23.8</c:v>
                </c:pt>
                <c:pt idx="415">
                  <c:v>24.2</c:v>
                </c:pt>
                <c:pt idx="416">
                  <c:v>24</c:v>
                </c:pt>
                <c:pt idx="417">
                  <c:v>24.3</c:v>
                </c:pt>
                <c:pt idx="418">
                  <c:v>24.5</c:v>
                </c:pt>
                <c:pt idx="419">
                  <c:v>23.9</c:v>
                </c:pt>
                <c:pt idx="420">
                  <c:v>23.8</c:v>
                </c:pt>
                <c:pt idx="421">
                  <c:v>23.8</c:v>
                </c:pt>
                <c:pt idx="422">
                  <c:v>23.6</c:v>
                </c:pt>
                <c:pt idx="423">
                  <c:v>24.3</c:v>
                </c:pt>
                <c:pt idx="424">
                  <c:v>24.2</c:v>
                </c:pt>
                <c:pt idx="425">
                  <c:v>21.8</c:v>
                </c:pt>
                <c:pt idx="426">
                  <c:v>21.8</c:v>
                </c:pt>
                <c:pt idx="427">
                  <c:v>22.4</c:v>
                </c:pt>
                <c:pt idx="428">
                  <c:v>23.5</c:v>
                </c:pt>
                <c:pt idx="429">
                  <c:v>24.3</c:v>
                </c:pt>
                <c:pt idx="430">
                  <c:v>24.9</c:v>
                </c:pt>
                <c:pt idx="431">
                  <c:v>24.6</c:v>
                </c:pt>
                <c:pt idx="432">
                  <c:v>24.8</c:v>
                </c:pt>
                <c:pt idx="433">
                  <c:v>24.2</c:v>
                </c:pt>
                <c:pt idx="434">
                  <c:v>24.7</c:v>
                </c:pt>
                <c:pt idx="435">
                  <c:v>25</c:v>
                </c:pt>
                <c:pt idx="436">
                  <c:v>23.5</c:v>
                </c:pt>
                <c:pt idx="437">
                  <c:v>24.3</c:v>
                </c:pt>
                <c:pt idx="438">
                  <c:v>25.2</c:v>
                </c:pt>
                <c:pt idx="439">
                  <c:v>25.2</c:v>
                </c:pt>
                <c:pt idx="440">
                  <c:v>26.1</c:v>
                </c:pt>
                <c:pt idx="441">
                  <c:v>26</c:v>
                </c:pt>
                <c:pt idx="442">
                  <c:v>26.4</c:v>
                </c:pt>
                <c:pt idx="443">
                  <c:v>25.9</c:v>
                </c:pt>
                <c:pt idx="444">
                  <c:v>25.7</c:v>
                </c:pt>
                <c:pt idx="445">
                  <c:v>25.3</c:v>
                </c:pt>
                <c:pt idx="446">
                  <c:v>25.3</c:v>
                </c:pt>
                <c:pt idx="447">
                  <c:v>25.6</c:v>
                </c:pt>
                <c:pt idx="448">
                  <c:v>26.1</c:v>
                </c:pt>
                <c:pt idx="449">
                  <c:v>26.5</c:v>
                </c:pt>
                <c:pt idx="450">
                  <c:v>26.3</c:v>
                </c:pt>
                <c:pt idx="451">
                  <c:v>26</c:v>
                </c:pt>
                <c:pt idx="452">
                  <c:v>26.6</c:v>
                </c:pt>
                <c:pt idx="453">
                  <c:v>26.9</c:v>
                </c:pt>
                <c:pt idx="454">
                  <c:v>26.8</c:v>
                </c:pt>
                <c:pt idx="455">
                  <c:v>26.4</c:v>
                </c:pt>
                <c:pt idx="456">
                  <c:v>26.4</c:v>
                </c:pt>
                <c:pt idx="457">
                  <c:v>25.9</c:v>
                </c:pt>
                <c:pt idx="458">
                  <c:v>26.1</c:v>
                </c:pt>
                <c:pt idx="459">
                  <c:v>25.7</c:v>
                </c:pt>
                <c:pt idx="460">
                  <c:v>25.9</c:v>
                </c:pt>
                <c:pt idx="461">
                  <c:v>25.6</c:v>
                </c:pt>
                <c:pt idx="462">
                  <c:v>25.7</c:v>
                </c:pt>
                <c:pt idx="463">
                  <c:v>25.1</c:v>
                </c:pt>
                <c:pt idx="464">
                  <c:v>25</c:v>
                </c:pt>
                <c:pt idx="465">
                  <c:v>25</c:v>
                </c:pt>
                <c:pt idx="466">
                  <c:v>25.3</c:v>
                </c:pt>
                <c:pt idx="467">
                  <c:v>25.7</c:v>
                </c:pt>
                <c:pt idx="468">
                  <c:v>25.8</c:v>
                </c:pt>
                <c:pt idx="469">
                  <c:v>25.5</c:v>
                </c:pt>
                <c:pt idx="470">
                  <c:v>25.5</c:v>
                </c:pt>
                <c:pt idx="471">
                  <c:v>25.8</c:v>
                </c:pt>
                <c:pt idx="472">
                  <c:v>25.7</c:v>
                </c:pt>
                <c:pt idx="473">
                  <c:v>25.6</c:v>
                </c:pt>
                <c:pt idx="474">
                  <c:v>26.2</c:v>
                </c:pt>
                <c:pt idx="475">
                  <c:v>24.2</c:v>
                </c:pt>
                <c:pt idx="476">
                  <c:v>22.9</c:v>
                </c:pt>
                <c:pt idx="477">
                  <c:v>22.3</c:v>
                </c:pt>
                <c:pt idx="478">
                  <c:v>23.1</c:v>
                </c:pt>
                <c:pt idx="479">
                  <c:v>23.1</c:v>
                </c:pt>
                <c:pt idx="480">
                  <c:v>24.1</c:v>
                </c:pt>
                <c:pt idx="481">
                  <c:v>24.5</c:v>
                </c:pt>
                <c:pt idx="482">
                  <c:v>24.6</c:v>
                </c:pt>
                <c:pt idx="483">
                  <c:v>24.2</c:v>
                </c:pt>
                <c:pt idx="484">
                  <c:v>24.4</c:v>
                </c:pt>
                <c:pt idx="485">
                  <c:v>25.1</c:v>
                </c:pt>
                <c:pt idx="486">
                  <c:v>25.4</c:v>
                </c:pt>
                <c:pt idx="487">
                  <c:v>25</c:v>
                </c:pt>
                <c:pt idx="488">
                  <c:v>24.4</c:v>
                </c:pt>
                <c:pt idx="489">
                  <c:v>24.1</c:v>
                </c:pt>
                <c:pt idx="490">
                  <c:v>24.1</c:v>
                </c:pt>
                <c:pt idx="491">
                  <c:v>23.9</c:v>
                </c:pt>
                <c:pt idx="492">
                  <c:v>25</c:v>
                </c:pt>
                <c:pt idx="493">
                  <c:v>24.3</c:v>
                </c:pt>
                <c:pt idx="494">
                  <c:v>23.8</c:v>
                </c:pt>
                <c:pt idx="495">
                  <c:v>24</c:v>
                </c:pt>
                <c:pt idx="496">
                  <c:v>24.3</c:v>
                </c:pt>
                <c:pt idx="497">
                  <c:v>23.4</c:v>
                </c:pt>
                <c:pt idx="498">
                  <c:v>24.6</c:v>
                </c:pt>
                <c:pt idx="499">
                  <c:v>25.5</c:v>
                </c:pt>
                <c:pt idx="500">
                  <c:v>25.5</c:v>
                </c:pt>
                <c:pt idx="501">
                  <c:v>25.8</c:v>
                </c:pt>
                <c:pt idx="502">
                  <c:v>25.7</c:v>
                </c:pt>
                <c:pt idx="503">
                  <c:v>25.5</c:v>
                </c:pt>
                <c:pt idx="504">
                  <c:v>25.4</c:v>
                </c:pt>
                <c:pt idx="505">
                  <c:v>23.9</c:v>
                </c:pt>
                <c:pt idx="506">
                  <c:v>23.3</c:v>
                </c:pt>
                <c:pt idx="507">
                  <c:v>24.6</c:v>
                </c:pt>
                <c:pt idx="508">
                  <c:v>24.8</c:v>
                </c:pt>
                <c:pt idx="509">
                  <c:v>25.2</c:v>
                </c:pt>
                <c:pt idx="510">
                  <c:v>23.6</c:v>
                </c:pt>
                <c:pt idx="511">
                  <c:v>23.7</c:v>
                </c:pt>
                <c:pt idx="512">
                  <c:v>24.1</c:v>
                </c:pt>
                <c:pt idx="513">
                  <c:v>24.5</c:v>
                </c:pt>
                <c:pt idx="514">
                  <c:v>24.5</c:v>
                </c:pt>
                <c:pt idx="515">
                  <c:v>24.5</c:v>
                </c:pt>
                <c:pt idx="516">
                  <c:v>25</c:v>
                </c:pt>
                <c:pt idx="517">
                  <c:v>24.8</c:v>
                </c:pt>
                <c:pt idx="518">
                  <c:v>24.6</c:v>
                </c:pt>
                <c:pt idx="519">
                  <c:v>24.8</c:v>
                </c:pt>
                <c:pt idx="520">
                  <c:v>25.3</c:v>
                </c:pt>
                <c:pt idx="521">
                  <c:v>25</c:v>
                </c:pt>
                <c:pt idx="522">
                  <c:v>25.9</c:v>
                </c:pt>
                <c:pt idx="523">
                  <c:v>26</c:v>
                </c:pt>
                <c:pt idx="524">
                  <c:v>25.9</c:v>
                </c:pt>
                <c:pt idx="525">
                  <c:v>26.5</c:v>
                </c:pt>
                <c:pt idx="526">
                  <c:v>26.1</c:v>
                </c:pt>
                <c:pt idx="527">
                  <c:v>25.9</c:v>
                </c:pt>
                <c:pt idx="528">
                  <c:v>26.2</c:v>
                </c:pt>
                <c:pt idx="529">
                  <c:v>26.5</c:v>
                </c:pt>
                <c:pt idx="530">
                  <c:v>26.6</c:v>
                </c:pt>
                <c:pt idx="531">
                  <c:v>26.6</c:v>
                </c:pt>
                <c:pt idx="532">
                  <c:v>25.9</c:v>
                </c:pt>
                <c:pt idx="533">
                  <c:v>26.5</c:v>
                </c:pt>
                <c:pt idx="534">
                  <c:v>26.9</c:v>
                </c:pt>
                <c:pt idx="535">
                  <c:v>26.7</c:v>
                </c:pt>
                <c:pt idx="536">
                  <c:v>26.5</c:v>
                </c:pt>
                <c:pt idx="537">
                  <c:v>26.3</c:v>
                </c:pt>
                <c:pt idx="538">
                  <c:v>25.4</c:v>
                </c:pt>
                <c:pt idx="539">
                  <c:v>25.1</c:v>
                </c:pt>
                <c:pt idx="540">
                  <c:v>25.3</c:v>
                </c:pt>
                <c:pt idx="541">
                  <c:v>24.8</c:v>
                </c:pt>
                <c:pt idx="542">
                  <c:v>23.3</c:v>
                </c:pt>
                <c:pt idx="543">
                  <c:v>23.7</c:v>
                </c:pt>
                <c:pt idx="544">
                  <c:v>23.9</c:v>
                </c:pt>
                <c:pt idx="545">
                  <c:v>24.2</c:v>
                </c:pt>
                <c:pt idx="546">
                  <c:v>23.9</c:v>
                </c:pt>
                <c:pt idx="547">
                  <c:v>24.2</c:v>
                </c:pt>
                <c:pt idx="548">
                  <c:v>23.6</c:v>
                </c:pt>
                <c:pt idx="549">
                  <c:v>22.3</c:v>
                </c:pt>
                <c:pt idx="550">
                  <c:v>21.7</c:v>
                </c:pt>
                <c:pt idx="551">
                  <c:v>21.7</c:v>
                </c:pt>
                <c:pt idx="552">
                  <c:v>22.7</c:v>
                </c:pt>
                <c:pt idx="553">
                  <c:v>22.7</c:v>
                </c:pt>
              </c:numCache>
            </c:numRef>
          </c:yVal>
          <c:smooth val="1"/>
          <c:extLst xmlns:c16r2="http://schemas.microsoft.com/office/drawing/2015/06/chart">
            <c:ext xmlns:c16="http://schemas.microsoft.com/office/drawing/2014/chart" uri="{C3380CC4-5D6E-409C-BE32-E72D297353CC}">
              <c16:uniqueId val="{00000001-E0BA-4818-822F-4F53DFCFF8FD}"/>
            </c:ext>
          </c:extLst>
        </c:ser>
        <c:ser>
          <c:idx val="2"/>
          <c:order val="2"/>
          <c:tx>
            <c:strRef>
              <c:f>'250um'!$DS$12</c:f>
              <c:strCache>
                <c:ptCount val="1"/>
                <c:pt idx="0">
                  <c:v>60 °C </c:v>
                </c:pt>
              </c:strCache>
            </c:strRef>
          </c:tx>
          <c:spPr>
            <a:ln w="22225"/>
          </c:spPr>
          <c:marker>
            <c:symbol val="triangle"/>
            <c:size val="5"/>
          </c:marker>
          <c:xVal>
            <c:numRef>
              <c:f>'250um'!$B$13:$B$1016</c:f>
              <c:numCache>
                <c:formatCode>General</c:formatCode>
                <c:ptCount val="1004"/>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pt idx="738" formatCode="0">
                  <c:v>3394.8444444444399</c:v>
                </c:pt>
                <c:pt idx="739" formatCode="0">
                  <c:v>3399.4444444444398</c:v>
                </c:pt>
                <c:pt idx="740">
                  <c:v>3404.0444444444502</c:v>
                </c:pt>
                <c:pt idx="741">
                  <c:v>3408.6444444444501</c:v>
                </c:pt>
                <c:pt idx="742">
                  <c:v>3413.24444444445</c:v>
                </c:pt>
                <c:pt idx="743">
                  <c:v>3417.8444444444499</c:v>
                </c:pt>
                <c:pt idx="744">
                  <c:v>3422.4444444444498</c:v>
                </c:pt>
                <c:pt idx="745">
                  <c:v>3427.0444444444502</c:v>
                </c:pt>
                <c:pt idx="746">
                  <c:v>3431.6444444444501</c:v>
                </c:pt>
                <c:pt idx="747">
                  <c:v>3436.24444444445</c:v>
                </c:pt>
                <c:pt idx="748">
                  <c:v>3440.8444444444499</c:v>
                </c:pt>
                <c:pt idx="749" formatCode="0">
                  <c:v>3445.4444444444498</c:v>
                </c:pt>
                <c:pt idx="750" formatCode="0">
                  <c:v>3450.0444444444502</c:v>
                </c:pt>
                <c:pt idx="751" formatCode="0">
                  <c:v>3454.6444444444501</c:v>
                </c:pt>
                <c:pt idx="752" formatCode="0">
                  <c:v>3459.24444444445</c:v>
                </c:pt>
                <c:pt idx="753" formatCode="0">
                  <c:v>3463.8444444444499</c:v>
                </c:pt>
                <c:pt idx="754" formatCode="0">
                  <c:v>3468.4444444444498</c:v>
                </c:pt>
                <c:pt idx="755" formatCode="0">
                  <c:v>3473.0444444444502</c:v>
                </c:pt>
                <c:pt idx="756" formatCode="0">
                  <c:v>3477.6444444444501</c:v>
                </c:pt>
                <c:pt idx="757" formatCode="0">
                  <c:v>3482.24444444445</c:v>
                </c:pt>
                <c:pt idx="758" formatCode="0">
                  <c:v>3486.8444444444499</c:v>
                </c:pt>
                <c:pt idx="759" formatCode="0">
                  <c:v>3491.4444444444498</c:v>
                </c:pt>
                <c:pt idx="760" formatCode="0">
                  <c:v>3496.0444444444502</c:v>
                </c:pt>
                <c:pt idx="761" formatCode="0">
                  <c:v>3500.6444444444501</c:v>
                </c:pt>
                <c:pt idx="762" formatCode="0">
                  <c:v>3505.24444444445</c:v>
                </c:pt>
                <c:pt idx="763" formatCode="0">
                  <c:v>3509.8444444444499</c:v>
                </c:pt>
                <c:pt idx="764" formatCode="0">
                  <c:v>3514.4444444444498</c:v>
                </c:pt>
                <c:pt idx="765" formatCode="0">
                  <c:v>3519.0444444444502</c:v>
                </c:pt>
                <c:pt idx="766" formatCode="0">
                  <c:v>3523.6444444444501</c:v>
                </c:pt>
                <c:pt idx="767" formatCode="0">
                  <c:v>3528.24444444445</c:v>
                </c:pt>
                <c:pt idx="768" formatCode="0">
                  <c:v>3532.8444444444499</c:v>
                </c:pt>
                <c:pt idx="769" formatCode="0">
                  <c:v>3537.4444444444498</c:v>
                </c:pt>
                <c:pt idx="770" formatCode="0">
                  <c:v>3542.0444444444502</c:v>
                </c:pt>
                <c:pt idx="771" formatCode="0">
                  <c:v>3546.6444444444501</c:v>
                </c:pt>
                <c:pt idx="772" formatCode="0">
                  <c:v>3551.24444444445</c:v>
                </c:pt>
                <c:pt idx="773" formatCode="0">
                  <c:v>3555.8444444444499</c:v>
                </c:pt>
                <c:pt idx="774" formatCode="0">
                  <c:v>3560.4444444444498</c:v>
                </c:pt>
                <c:pt idx="775" formatCode="0">
                  <c:v>3565.0444444444502</c:v>
                </c:pt>
                <c:pt idx="776" formatCode="0">
                  <c:v>3569.6444444444501</c:v>
                </c:pt>
                <c:pt idx="777" formatCode="0">
                  <c:v>3574.24444444445</c:v>
                </c:pt>
                <c:pt idx="778" formatCode="0">
                  <c:v>3578.8444444444499</c:v>
                </c:pt>
                <c:pt idx="779" formatCode="0">
                  <c:v>3583.4444444444498</c:v>
                </c:pt>
                <c:pt idx="780" formatCode="0">
                  <c:v>3588.0444444444502</c:v>
                </c:pt>
                <c:pt idx="781" formatCode="0">
                  <c:v>3592.6444444444501</c:v>
                </c:pt>
                <c:pt idx="782" formatCode="0">
                  <c:v>3597.24444444445</c:v>
                </c:pt>
                <c:pt idx="783" formatCode="0">
                  <c:v>3601.8444444444499</c:v>
                </c:pt>
                <c:pt idx="784" formatCode="0">
                  <c:v>3606.4444444444498</c:v>
                </c:pt>
                <c:pt idx="785" formatCode="0">
                  <c:v>3611.0444444444502</c:v>
                </c:pt>
                <c:pt idx="786" formatCode="0">
                  <c:v>3615.6444444444501</c:v>
                </c:pt>
                <c:pt idx="787" formatCode="0">
                  <c:v>3620.24444444445</c:v>
                </c:pt>
                <c:pt idx="788" formatCode="0">
                  <c:v>3624.8444444444499</c:v>
                </c:pt>
                <c:pt idx="789" formatCode="0">
                  <c:v>3629.4444444444498</c:v>
                </c:pt>
                <c:pt idx="790" formatCode="0">
                  <c:v>3634.0444444444502</c:v>
                </c:pt>
                <c:pt idx="791" formatCode="0">
                  <c:v>3638.6444444444501</c:v>
                </c:pt>
                <c:pt idx="792" formatCode="0">
                  <c:v>3643.24444444445</c:v>
                </c:pt>
                <c:pt idx="793" formatCode="0">
                  <c:v>3647.8444444444499</c:v>
                </c:pt>
                <c:pt idx="794" formatCode="0">
                  <c:v>3652.4444444444498</c:v>
                </c:pt>
                <c:pt idx="795" formatCode="0">
                  <c:v>3657.0444444444502</c:v>
                </c:pt>
                <c:pt idx="796" formatCode="0">
                  <c:v>3661.6444444444501</c:v>
                </c:pt>
                <c:pt idx="797" formatCode="0">
                  <c:v>3666.24444444445</c:v>
                </c:pt>
                <c:pt idx="798" formatCode="0">
                  <c:v>3670.8444444444499</c:v>
                </c:pt>
                <c:pt idx="799" formatCode="0">
                  <c:v>3675.4444444444498</c:v>
                </c:pt>
                <c:pt idx="800" formatCode="0">
                  <c:v>3680.0444444444502</c:v>
                </c:pt>
                <c:pt idx="801" formatCode="0">
                  <c:v>3684.6444444444501</c:v>
                </c:pt>
                <c:pt idx="802" formatCode="0">
                  <c:v>3689.24444444445</c:v>
                </c:pt>
                <c:pt idx="803" formatCode="0">
                  <c:v>3693.8444444444499</c:v>
                </c:pt>
                <c:pt idx="804" formatCode="0">
                  <c:v>3698.4444444444498</c:v>
                </c:pt>
                <c:pt idx="805" formatCode="0">
                  <c:v>3703.0444444444502</c:v>
                </c:pt>
                <c:pt idx="806" formatCode="0">
                  <c:v>3707.6444444444501</c:v>
                </c:pt>
                <c:pt idx="807" formatCode="0">
                  <c:v>3712.24444444445</c:v>
                </c:pt>
                <c:pt idx="808" formatCode="0">
                  <c:v>3716.8444444444499</c:v>
                </c:pt>
                <c:pt idx="809" formatCode="0">
                  <c:v>3721.4444444444498</c:v>
                </c:pt>
                <c:pt idx="810" formatCode="0">
                  <c:v>3726.0444444444502</c:v>
                </c:pt>
                <c:pt idx="811" formatCode="0">
                  <c:v>3730.6444444444501</c:v>
                </c:pt>
                <c:pt idx="812" formatCode="0">
                  <c:v>3735.24444444445</c:v>
                </c:pt>
                <c:pt idx="813" formatCode="0">
                  <c:v>3739.8444444444499</c:v>
                </c:pt>
                <c:pt idx="814" formatCode="0">
                  <c:v>3744.4444444444498</c:v>
                </c:pt>
                <c:pt idx="815" formatCode="0">
                  <c:v>3749.0444444444502</c:v>
                </c:pt>
                <c:pt idx="816" formatCode="0">
                  <c:v>3753.6444444444501</c:v>
                </c:pt>
                <c:pt idx="817" formatCode="0">
                  <c:v>3758.24444444445</c:v>
                </c:pt>
                <c:pt idx="818" formatCode="0">
                  <c:v>3762.8444444444499</c:v>
                </c:pt>
                <c:pt idx="819" formatCode="0">
                  <c:v>3767.4444444444498</c:v>
                </c:pt>
                <c:pt idx="820" formatCode="0">
                  <c:v>3772.0444444444502</c:v>
                </c:pt>
                <c:pt idx="821" formatCode="0">
                  <c:v>3776.6444444444501</c:v>
                </c:pt>
                <c:pt idx="822" formatCode="0">
                  <c:v>3781.24444444445</c:v>
                </c:pt>
                <c:pt idx="823" formatCode="0">
                  <c:v>3785.8444444444499</c:v>
                </c:pt>
                <c:pt idx="824" formatCode="0">
                  <c:v>3790.4444444444498</c:v>
                </c:pt>
                <c:pt idx="825" formatCode="0">
                  <c:v>3795.0444444444502</c:v>
                </c:pt>
                <c:pt idx="826" formatCode="0">
                  <c:v>3799.6444444444501</c:v>
                </c:pt>
                <c:pt idx="827" formatCode="0">
                  <c:v>3804.24444444445</c:v>
                </c:pt>
                <c:pt idx="828" formatCode="0">
                  <c:v>3808.8444444444499</c:v>
                </c:pt>
                <c:pt idx="829" formatCode="0">
                  <c:v>3813.4444444444498</c:v>
                </c:pt>
                <c:pt idx="830" formatCode="0">
                  <c:v>3818.0444444444502</c:v>
                </c:pt>
                <c:pt idx="831" formatCode="0">
                  <c:v>3822.6444444444501</c:v>
                </c:pt>
                <c:pt idx="832" formatCode="0">
                  <c:v>3827.24444444445</c:v>
                </c:pt>
                <c:pt idx="833" formatCode="0">
                  <c:v>3831.8444444444499</c:v>
                </c:pt>
                <c:pt idx="834" formatCode="0">
                  <c:v>3836.4444444444498</c:v>
                </c:pt>
                <c:pt idx="835" formatCode="0">
                  <c:v>3841.0444444444502</c:v>
                </c:pt>
                <c:pt idx="836" formatCode="0">
                  <c:v>3845.6444444444501</c:v>
                </c:pt>
                <c:pt idx="837" formatCode="0">
                  <c:v>3850.24444444445</c:v>
                </c:pt>
                <c:pt idx="838" formatCode="0">
                  <c:v>3854.8444444444499</c:v>
                </c:pt>
                <c:pt idx="839" formatCode="0">
                  <c:v>3859.4444444444498</c:v>
                </c:pt>
                <c:pt idx="840" formatCode="0">
                  <c:v>3864.0444444444502</c:v>
                </c:pt>
                <c:pt idx="841" formatCode="0">
                  <c:v>3868.6444444444501</c:v>
                </c:pt>
                <c:pt idx="842" formatCode="0">
                  <c:v>3873.24444444445</c:v>
                </c:pt>
                <c:pt idx="843" formatCode="0">
                  <c:v>3877.8444444444499</c:v>
                </c:pt>
                <c:pt idx="844" formatCode="0">
                  <c:v>3882.4444444444498</c:v>
                </c:pt>
                <c:pt idx="845" formatCode="0">
                  <c:v>3887.0444444444502</c:v>
                </c:pt>
                <c:pt idx="846" formatCode="0">
                  <c:v>3891.6444444444501</c:v>
                </c:pt>
                <c:pt idx="847" formatCode="0">
                  <c:v>3896.24444444445</c:v>
                </c:pt>
                <c:pt idx="848" formatCode="0">
                  <c:v>3900.8444444444499</c:v>
                </c:pt>
                <c:pt idx="849" formatCode="0">
                  <c:v>3905.4444444444498</c:v>
                </c:pt>
                <c:pt idx="850" formatCode="0">
                  <c:v>3910.0444444444502</c:v>
                </c:pt>
                <c:pt idx="851" formatCode="0">
                  <c:v>3914.6444444444501</c:v>
                </c:pt>
                <c:pt idx="852" formatCode="0">
                  <c:v>3919.24444444445</c:v>
                </c:pt>
                <c:pt idx="853" formatCode="0">
                  <c:v>3923.8444444444499</c:v>
                </c:pt>
                <c:pt idx="854" formatCode="0">
                  <c:v>3928.4444444444498</c:v>
                </c:pt>
                <c:pt idx="855" formatCode="0">
                  <c:v>3933.0444444444502</c:v>
                </c:pt>
                <c:pt idx="856" formatCode="0">
                  <c:v>3937.6444444444501</c:v>
                </c:pt>
                <c:pt idx="857" formatCode="0">
                  <c:v>3942.24444444445</c:v>
                </c:pt>
                <c:pt idx="858" formatCode="0">
                  <c:v>3946.8444444444499</c:v>
                </c:pt>
                <c:pt idx="859" formatCode="0">
                  <c:v>3951.4444444444498</c:v>
                </c:pt>
                <c:pt idx="860" formatCode="0">
                  <c:v>3956.0444444444502</c:v>
                </c:pt>
                <c:pt idx="861" formatCode="0">
                  <c:v>3960.6444444444501</c:v>
                </c:pt>
                <c:pt idx="862" formatCode="0">
                  <c:v>3965.24444444445</c:v>
                </c:pt>
                <c:pt idx="863" formatCode="0">
                  <c:v>3969.8444444444499</c:v>
                </c:pt>
                <c:pt idx="864" formatCode="0">
                  <c:v>3974.4444444444498</c:v>
                </c:pt>
                <c:pt idx="865" formatCode="0">
                  <c:v>3979.0444444444502</c:v>
                </c:pt>
                <c:pt idx="866" formatCode="0">
                  <c:v>3983.6444444444501</c:v>
                </c:pt>
                <c:pt idx="867" formatCode="0">
                  <c:v>3988.24444444445</c:v>
                </c:pt>
                <c:pt idx="868" formatCode="0">
                  <c:v>3992.8444444444499</c:v>
                </c:pt>
                <c:pt idx="869" formatCode="0">
                  <c:v>3997.4444444444498</c:v>
                </c:pt>
                <c:pt idx="870" formatCode="0">
                  <c:v>4002.0444444444502</c:v>
                </c:pt>
                <c:pt idx="871" formatCode="0">
                  <c:v>4006.6444444444501</c:v>
                </c:pt>
                <c:pt idx="872" formatCode="0">
                  <c:v>4011.24444444445</c:v>
                </c:pt>
                <c:pt idx="873" formatCode="0">
                  <c:v>4015.8444444444499</c:v>
                </c:pt>
                <c:pt idx="874" formatCode="0">
                  <c:v>4020.4444444444498</c:v>
                </c:pt>
                <c:pt idx="875" formatCode="0">
                  <c:v>4025.0444444444502</c:v>
                </c:pt>
                <c:pt idx="876" formatCode="0">
                  <c:v>4029.6444444444501</c:v>
                </c:pt>
                <c:pt idx="877" formatCode="0">
                  <c:v>4034.24444444445</c:v>
                </c:pt>
                <c:pt idx="878" formatCode="0">
                  <c:v>4038.8444444444499</c:v>
                </c:pt>
                <c:pt idx="879" formatCode="0">
                  <c:v>4043.4444444444498</c:v>
                </c:pt>
                <c:pt idx="880" formatCode="0">
                  <c:v>4048.0444444444502</c:v>
                </c:pt>
                <c:pt idx="881" formatCode="0">
                  <c:v>4052.6444444444501</c:v>
                </c:pt>
                <c:pt idx="882" formatCode="0">
                  <c:v>4057.24444444445</c:v>
                </c:pt>
                <c:pt idx="883" formatCode="0">
                  <c:v>4061.8444444444499</c:v>
                </c:pt>
                <c:pt idx="884" formatCode="0">
                  <c:v>4066.4444444444498</c:v>
                </c:pt>
                <c:pt idx="885" formatCode="0">
                  <c:v>4071.0444444444502</c:v>
                </c:pt>
                <c:pt idx="886" formatCode="0">
                  <c:v>4075.6444444444501</c:v>
                </c:pt>
                <c:pt idx="887" formatCode="0">
                  <c:v>4080.24444444445</c:v>
                </c:pt>
                <c:pt idx="888" formatCode="0">
                  <c:v>4084.8444444444499</c:v>
                </c:pt>
                <c:pt idx="889" formatCode="0">
                  <c:v>4089.4444444444498</c:v>
                </c:pt>
                <c:pt idx="890" formatCode="0">
                  <c:v>4094.0444444444502</c:v>
                </c:pt>
                <c:pt idx="891" formatCode="0">
                  <c:v>4098.6444444444496</c:v>
                </c:pt>
                <c:pt idx="892" formatCode="0">
                  <c:v>4103.24444444445</c:v>
                </c:pt>
                <c:pt idx="893" formatCode="0">
                  <c:v>4107.8444444444503</c:v>
                </c:pt>
                <c:pt idx="894" formatCode="0">
                  <c:v>4112.4444444444498</c:v>
                </c:pt>
                <c:pt idx="895" formatCode="0">
                  <c:v>4117.0444444444502</c:v>
                </c:pt>
                <c:pt idx="896" formatCode="0">
                  <c:v>4121.6444444444496</c:v>
                </c:pt>
                <c:pt idx="897" formatCode="0">
                  <c:v>4126.24444444445</c:v>
                </c:pt>
                <c:pt idx="898" formatCode="0">
                  <c:v>4130.8444444444503</c:v>
                </c:pt>
                <c:pt idx="899" formatCode="0">
                  <c:v>4135.4444444444498</c:v>
                </c:pt>
                <c:pt idx="900" formatCode="0">
                  <c:v>4140.0444444444502</c:v>
                </c:pt>
                <c:pt idx="901" formatCode="0">
                  <c:v>4144.6444444444496</c:v>
                </c:pt>
                <c:pt idx="902" formatCode="0">
                  <c:v>4149.24444444445</c:v>
                </c:pt>
                <c:pt idx="903" formatCode="0">
                  <c:v>4153.8444444444503</c:v>
                </c:pt>
                <c:pt idx="904" formatCode="0">
                  <c:v>4158.4444444444498</c:v>
                </c:pt>
                <c:pt idx="905" formatCode="0">
                  <c:v>4163.0444444444502</c:v>
                </c:pt>
                <c:pt idx="906" formatCode="0">
                  <c:v>4167.6444444444496</c:v>
                </c:pt>
                <c:pt idx="907" formatCode="0">
                  <c:v>4172.24444444445</c:v>
                </c:pt>
                <c:pt idx="908" formatCode="0">
                  <c:v>4176.8444444444503</c:v>
                </c:pt>
                <c:pt idx="909" formatCode="0">
                  <c:v>4181.4444444444498</c:v>
                </c:pt>
                <c:pt idx="910" formatCode="0">
                  <c:v>4186.0444444444502</c:v>
                </c:pt>
                <c:pt idx="911" formatCode="0">
                  <c:v>4190.6444444444496</c:v>
                </c:pt>
                <c:pt idx="912" formatCode="0">
                  <c:v>4195.24444444445</c:v>
                </c:pt>
                <c:pt idx="913" formatCode="0">
                  <c:v>4199.8444444444503</c:v>
                </c:pt>
                <c:pt idx="914" formatCode="0">
                  <c:v>4204.4444444444498</c:v>
                </c:pt>
                <c:pt idx="915" formatCode="0">
                  <c:v>4209.0444444444502</c:v>
                </c:pt>
                <c:pt idx="916" formatCode="0">
                  <c:v>4213.6444444444496</c:v>
                </c:pt>
                <c:pt idx="917" formatCode="0">
                  <c:v>4218.24444444445</c:v>
                </c:pt>
                <c:pt idx="918" formatCode="0">
                  <c:v>4222.8444444444503</c:v>
                </c:pt>
                <c:pt idx="919" formatCode="0">
                  <c:v>4227.4444444444498</c:v>
                </c:pt>
                <c:pt idx="920" formatCode="0">
                  <c:v>4232.0444444444502</c:v>
                </c:pt>
                <c:pt idx="921" formatCode="0">
                  <c:v>4236.6444444444496</c:v>
                </c:pt>
                <c:pt idx="922" formatCode="0">
                  <c:v>4241.24444444445</c:v>
                </c:pt>
                <c:pt idx="923" formatCode="0">
                  <c:v>4245.8444444444503</c:v>
                </c:pt>
                <c:pt idx="924" formatCode="0">
                  <c:v>4250.4444444444498</c:v>
                </c:pt>
                <c:pt idx="925" formatCode="0">
                  <c:v>4255.0444444444502</c:v>
                </c:pt>
                <c:pt idx="926" formatCode="0">
                  <c:v>4259.6444444444496</c:v>
                </c:pt>
                <c:pt idx="927" formatCode="0">
                  <c:v>4264.24444444445</c:v>
                </c:pt>
                <c:pt idx="928" formatCode="0">
                  <c:v>4268.8444444444503</c:v>
                </c:pt>
                <c:pt idx="929" formatCode="0">
                  <c:v>4273.4444444444498</c:v>
                </c:pt>
                <c:pt idx="930" formatCode="0">
                  <c:v>4278.0444444444502</c:v>
                </c:pt>
                <c:pt idx="931" formatCode="0">
                  <c:v>4282.6444444444496</c:v>
                </c:pt>
                <c:pt idx="932" formatCode="0">
                  <c:v>4287.24444444445</c:v>
                </c:pt>
                <c:pt idx="933" formatCode="0">
                  <c:v>4291.8444444444503</c:v>
                </c:pt>
                <c:pt idx="934" formatCode="0">
                  <c:v>4296.4444444444498</c:v>
                </c:pt>
                <c:pt idx="935" formatCode="0">
                  <c:v>4301.0444444444502</c:v>
                </c:pt>
                <c:pt idx="936" formatCode="0">
                  <c:v>4305.6444444444496</c:v>
                </c:pt>
                <c:pt idx="937" formatCode="0">
                  <c:v>4310.24444444445</c:v>
                </c:pt>
                <c:pt idx="938" formatCode="0">
                  <c:v>4314.8444444444503</c:v>
                </c:pt>
                <c:pt idx="939" formatCode="0">
                  <c:v>4319.4444444444498</c:v>
                </c:pt>
                <c:pt idx="940" formatCode="0">
                  <c:v>4324.0444444444502</c:v>
                </c:pt>
                <c:pt idx="941" formatCode="0">
                  <c:v>4328.6444444444496</c:v>
                </c:pt>
                <c:pt idx="942" formatCode="0">
                  <c:v>4333.24444444445</c:v>
                </c:pt>
                <c:pt idx="943" formatCode="0">
                  <c:v>4337.8444444444503</c:v>
                </c:pt>
                <c:pt idx="944" formatCode="0">
                  <c:v>4342.4444444444498</c:v>
                </c:pt>
                <c:pt idx="945" formatCode="0">
                  <c:v>4347.0444444444502</c:v>
                </c:pt>
                <c:pt idx="946" formatCode="0">
                  <c:v>4351.6444444444496</c:v>
                </c:pt>
                <c:pt idx="947" formatCode="0">
                  <c:v>4356.24444444445</c:v>
                </c:pt>
                <c:pt idx="948" formatCode="0">
                  <c:v>4360.8444444444503</c:v>
                </c:pt>
                <c:pt idx="949" formatCode="0">
                  <c:v>4365.4444444444498</c:v>
                </c:pt>
                <c:pt idx="950" formatCode="0">
                  <c:v>4370.0444444444502</c:v>
                </c:pt>
                <c:pt idx="951" formatCode="0">
                  <c:v>4374.6444444444496</c:v>
                </c:pt>
                <c:pt idx="952" formatCode="0">
                  <c:v>4379.24444444445</c:v>
                </c:pt>
                <c:pt idx="953" formatCode="0">
                  <c:v>4383.8444444444503</c:v>
                </c:pt>
                <c:pt idx="954" formatCode="0">
                  <c:v>4388.4444444444498</c:v>
                </c:pt>
                <c:pt idx="955" formatCode="0">
                  <c:v>4393.0444444444502</c:v>
                </c:pt>
                <c:pt idx="956" formatCode="0">
                  <c:v>4397.6444444444496</c:v>
                </c:pt>
                <c:pt idx="957" formatCode="0">
                  <c:v>4402.24444444445</c:v>
                </c:pt>
                <c:pt idx="958" formatCode="0">
                  <c:v>4406.8444444444503</c:v>
                </c:pt>
                <c:pt idx="959" formatCode="0">
                  <c:v>4411.4444444444498</c:v>
                </c:pt>
                <c:pt idx="960" formatCode="0">
                  <c:v>4416.0444444444502</c:v>
                </c:pt>
                <c:pt idx="961" formatCode="0">
                  <c:v>4420.6444444444496</c:v>
                </c:pt>
                <c:pt idx="962" formatCode="0">
                  <c:v>4425.24444444445</c:v>
                </c:pt>
                <c:pt idx="963" formatCode="0">
                  <c:v>4429.8444444444503</c:v>
                </c:pt>
                <c:pt idx="964" formatCode="0">
                  <c:v>4434.4444444444498</c:v>
                </c:pt>
                <c:pt idx="965" formatCode="0">
                  <c:v>4439.0444444444502</c:v>
                </c:pt>
                <c:pt idx="966" formatCode="0">
                  <c:v>4443.6444444444496</c:v>
                </c:pt>
                <c:pt idx="967" formatCode="0">
                  <c:v>4448.24444444445</c:v>
                </c:pt>
                <c:pt idx="968" formatCode="0">
                  <c:v>4452.8444444444503</c:v>
                </c:pt>
                <c:pt idx="969" formatCode="0">
                  <c:v>4457.4444444444498</c:v>
                </c:pt>
                <c:pt idx="970" formatCode="0">
                  <c:v>4462.0444444444502</c:v>
                </c:pt>
                <c:pt idx="971" formatCode="0">
                  <c:v>4466.6444444444396</c:v>
                </c:pt>
                <c:pt idx="972" formatCode="0">
                  <c:v>4471.24444444445</c:v>
                </c:pt>
                <c:pt idx="973" formatCode="0">
                  <c:v>4475.8444444444503</c:v>
                </c:pt>
                <c:pt idx="974" formatCode="0">
                  <c:v>4480.4444444444498</c:v>
                </c:pt>
                <c:pt idx="975" formatCode="0">
                  <c:v>4485.0444444444502</c:v>
                </c:pt>
                <c:pt idx="976" formatCode="0">
                  <c:v>4489.6444444444396</c:v>
                </c:pt>
                <c:pt idx="977" formatCode="0">
                  <c:v>4494.24444444445</c:v>
                </c:pt>
                <c:pt idx="978" formatCode="0">
                  <c:v>4498.8444444444503</c:v>
                </c:pt>
                <c:pt idx="979" formatCode="0">
                  <c:v>4503.4444444444498</c:v>
                </c:pt>
                <c:pt idx="980" formatCode="0">
                  <c:v>4508.0444444444502</c:v>
                </c:pt>
                <c:pt idx="981" formatCode="0">
                  <c:v>4512.6444444444396</c:v>
                </c:pt>
                <c:pt idx="982" formatCode="0">
                  <c:v>4517.24444444445</c:v>
                </c:pt>
                <c:pt idx="983" formatCode="0">
                  <c:v>4521.8444444444503</c:v>
                </c:pt>
                <c:pt idx="984" formatCode="0">
                  <c:v>4526.4444444444498</c:v>
                </c:pt>
                <c:pt idx="985" formatCode="0">
                  <c:v>4531.0444444444502</c:v>
                </c:pt>
                <c:pt idx="986" formatCode="0">
                  <c:v>4535.6444444444396</c:v>
                </c:pt>
                <c:pt idx="987" formatCode="0">
                  <c:v>4540.24444444445</c:v>
                </c:pt>
                <c:pt idx="988" formatCode="0">
                  <c:v>4544.8444444444503</c:v>
                </c:pt>
                <c:pt idx="989" formatCode="0">
                  <c:v>4549.4444444444498</c:v>
                </c:pt>
                <c:pt idx="990" formatCode="0">
                  <c:v>4554.0444444444502</c:v>
                </c:pt>
                <c:pt idx="991" formatCode="0">
                  <c:v>4558.6444444444396</c:v>
                </c:pt>
                <c:pt idx="992" formatCode="0">
                  <c:v>4563.24444444445</c:v>
                </c:pt>
                <c:pt idx="993" formatCode="0">
                  <c:v>4567.8444444444503</c:v>
                </c:pt>
                <c:pt idx="994" formatCode="0">
                  <c:v>4572.4444444444498</c:v>
                </c:pt>
                <c:pt idx="995" formatCode="0">
                  <c:v>4577.0444444444502</c:v>
                </c:pt>
                <c:pt idx="996" formatCode="0">
                  <c:v>4581.6444444444396</c:v>
                </c:pt>
                <c:pt idx="997" formatCode="0">
                  <c:v>4586.24444444445</c:v>
                </c:pt>
                <c:pt idx="998" formatCode="0">
                  <c:v>4590.8444444444503</c:v>
                </c:pt>
                <c:pt idx="999" formatCode="0">
                  <c:v>4595.4444444444498</c:v>
                </c:pt>
                <c:pt idx="1000" formatCode="0">
                  <c:v>4600.0444444444502</c:v>
                </c:pt>
                <c:pt idx="1001" formatCode="0">
                  <c:v>4604.6444444444396</c:v>
                </c:pt>
                <c:pt idx="1002" formatCode="0">
                  <c:v>4609.24444444445</c:v>
                </c:pt>
                <c:pt idx="1003" formatCode="0">
                  <c:v>4613.8444444444503</c:v>
                </c:pt>
              </c:numCache>
            </c:numRef>
          </c:xVal>
          <c:yVal>
            <c:numRef>
              <c:f>'250um'!$DS$13:$DS$1016</c:f>
              <c:numCache>
                <c:formatCode>General</c:formatCode>
                <c:ptCount val="1004"/>
                <c:pt idx="0">
                  <c:v>46.866666666666667</c:v>
                </c:pt>
                <c:pt idx="1">
                  <c:v>49.833333333333336</c:v>
                </c:pt>
                <c:pt idx="2">
                  <c:v>53.20000000000001</c:v>
                </c:pt>
                <c:pt idx="3">
                  <c:v>55.633333333333333</c:v>
                </c:pt>
                <c:pt idx="4">
                  <c:v>57.800000000000004</c:v>
                </c:pt>
                <c:pt idx="5">
                  <c:v>58.833333333333336</c:v>
                </c:pt>
                <c:pt idx="6">
                  <c:v>59.1</c:v>
                </c:pt>
                <c:pt idx="7">
                  <c:v>59.533333333333331</c:v>
                </c:pt>
                <c:pt idx="8">
                  <c:v>59.566666666666663</c:v>
                </c:pt>
                <c:pt idx="9">
                  <c:v>60.033333333333331</c:v>
                </c:pt>
                <c:pt idx="10">
                  <c:v>60.333333333333336</c:v>
                </c:pt>
                <c:pt idx="11">
                  <c:v>60.300000000000004</c:v>
                </c:pt>
                <c:pt idx="12">
                  <c:v>59.9</c:v>
                </c:pt>
                <c:pt idx="13">
                  <c:v>60.1</c:v>
                </c:pt>
                <c:pt idx="14">
                  <c:v>60.5</c:v>
                </c:pt>
                <c:pt idx="15">
                  <c:v>61.133333333333333</c:v>
                </c:pt>
                <c:pt idx="16">
                  <c:v>60.833333333333336</c:v>
                </c:pt>
                <c:pt idx="17">
                  <c:v>61.5</c:v>
                </c:pt>
                <c:pt idx="18">
                  <c:v>61.466666666666669</c:v>
                </c:pt>
                <c:pt idx="19">
                  <c:v>62.566666666666663</c:v>
                </c:pt>
                <c:pt idx="20">
                  <c:v>62.6</c:v>
                </c:pt>
                <c:pt idx="21">
                  <c:v>63.366666666666667</c:v>
                </c:pt>
                <c:pt idx="22">
                  <c:v>62.933333333333337</c:v>
                </c:pt>
                <c:pt idx="23">
                  <c:v>63.199999999999996</c:v>
                </c:pt>
                <c:pt idx="24">
                  <c:v>63.866666666666674</c:v>
                </c:pt>
                <c:pt idx="25">
                  <c:v>64.666666666666671</c:v>
                </c:pt>
                <c:pt idx="26">
                  <c:v>64.766666666666666</c:v>
                </c:pt>
                <c:pt idx="27">
                  <c:v>65.033333333333331</c:v>
                </c:pt>
                <c:pt idx="28">
                  <c:v>64.766666666666666</c:v>
                </c:pt>
                <c:pt idx="29">
                  <c:v>65.366666666666674</c:v>
                </c:pt>
                <c:pt idx="30">
                  <c:v>64.966666666666669</c:v>
                </c:pt>
                <c:pt idx="31">
                  <c:v>65.233333333333334</c:v>
                </c:pt>
                <c:pt idx="32">
                  <c:v>65.266666666666666</c:v>
                </c:pt>
                <c:pt idx="33">
                  <c:v>65.033333333333346</c:v>
                </c:pt>
                <c:pt idx="34">
                  <c:v>65.400000000000006</c:v>
                </c:pt>
                <c:pt idx="35">
                  <c:v>65.733333333333334</c:v>
                </c:pt>
                <c:pt idx="36">
                  <c:v>65.466666666666654</c:v>
                </c:pt>
                <c:pt idx="37">
                  <c:v>65.833333333333329</c:v>
                </c:pt>
                <c:pt idx="38">
                  <c:v>65.266666666666666</c:v>
                </c:pt>
                <c:pt idx="39">
                  <c:v>65.666666666666671</c:v>
                </c:pt>
                <c:pt idx="40">
                  <c:v>65.566666666666663</c:v>
                </c:pt>
                <c:pt idx="41">
                  <c:v>65.8</c:v>
                </c:pt>
                <c:pt idx="42">
                  <c:v>65.733333333333334</c:v>
                </c:pt>
                <c:pt idx="43">
                  <c:v>66.466666666666654</c:v>
                </c:pt>
                <c:pt idx="44">
                  <c:v>67.033333333333331</c:v>
                </c:pt>
                <c:pt idx="45">
                  <c:v>67.166666666666671</c:v>
                </c:pt>
                <c:pt idx="46">
                  <c:v>67.533333333333331</c:v>
                </c:pt>
                <c:pt idx="47">
                  <c:v>66.566666666666677</c:v>
                </c:pt>
                <c:pt idx="48">
                  <c:v>66.233333333333334</c:v>
                </c:pt>
                <c:pt idx="49">
                  <c:v>66.333333333333329</c:v>
                </c:pt>
                <c:pt idx="50">
                  <c:v>67.933333333333323</c:v>
                </c:pt>
                <c:pt idx="51">
                  <c:v>67.533333333333346</c:v>
                </c:pt>
                <c:pt idx="52">
                  <c:v>66.466666666666654</c:v>
                </c:pt>
                <c:pt idx="53">
                  <c:v>65.633333333333326</c:v>
                </c:pt>
                <c:pt idx="54">
                  <c:v>65.899999999999991</c:v>
                </c:pt>
                <c:pt idx="55">
                  <c:v>66.266666666666666</c:v>
                </c:pt>
                <c:pt idx="56">
                  <c:v>66.433333333333337</c:v>
                </c:pt>
                <c:pt idx="57">
                  <c:v>66.766666666666666</c:v>
                </c:pt>
                <c:pt idx="58">
                  <c:v>66.233333333333334</c:v>
                </c:pt>
                <c:pt idx="59">
                  <c:v>65.399999999999991</c:v>
                </c:pt>
                <c:pt idx="60">
                  <c:v>64.433333333333337</c:v>
                </c:pt>
                <c:pt idx="61">
                  <c:v>64.63333333333334</c:v>
                </c:pt>
                <c:pt idx="62">
                  <c:v>65.233333333333334</c:v>
                </c:pt>
                <c:pt idx="63">
                  <c:v>66.099999999999994</c:v>
                </c:pt>
                <c:pt idx="64">
                  <c:v>65.899999999999991</c:v>
                </c:pt>
                <c:pt idx="65">
                  <c:v>64.36666666666666</c:v>
                </c:pt>
                <c:pt idx="66">
                  <c:v>63.866666666666667</c:v>
                </c:pt>
                <c:pt idx="67">
                  <c:v>64.433333333333323</c:v>
                </c:pt>
                <c:pt idx="68">
                  <c:v>64.899999999999991</c:v>
                </c:pt>
                <c:pt idx="69">
                  <c:v>64.766666666666666</c:v>
                </c:pt>
                <c:pt idx="70">
                  <c:v>64</c:v>
                </c:pt>
                <c:pt idx="71">
                  <c:v>64.066666666666663</c:v>
                </c:pt>
                <c:pt idx="72">
                  <c:v>63.29999999999999</c:v>
                </c:pt>
                <c:pt idx="73">
                  <c:v>61.933333333333337</c:v>
                </c:pt>
                <c:pt idx="74">
                  <c:v>61.79999999999999</c:v>
                </c:pt>
                <c:pt idx="75">
                  <c:v>61.933333333333337</c:v>
                </c:pt>
                <c:pt idx="76">
                  <c:v>61.79999999999999</c:v>
                </c:pt>
                <c:pt idx="77">
                  <c:v>61.166666666666664</c:v>
                </c:pt>
                <c:pt idx="78">
                  <c:v>60.633333333333326</c:v>
                </c:pt>
                <c:pt idx="79">
                  <c:v>60.566666666666663</c:v>
                </c:pt>
                <c:pt idx="80">
                  <c:v>59.5</c:v>
                </c:pt>
                <c:pt idx="81">
                  <c:v>58.733333333333341</c:v>
                </c:pt>
                <c:pt idx="82">
                  <c:v>57.833333333333336</c:v>
                </c:pt>
                <c:pt idx="83">
                  <c:v>58.133333333333333</c:v>
                </c:pt>
                <c:pt idx="84">
                  <c:v>57.866666666666667</c:v>
                </c:pt>
                <c:pt idx="85">
                  <c:v>57.433333333333337</c:v>
                </c:pt>
                <c:pt idx="86">
                  <c:v>57.166666666666664</c:v>
                </c:pt>
                <c:pt idx="87">
                  <c:v>57.4</c:v>
                </c:pt>
                <c:pt idx="88">
                  <c:v>58.233333333333327</c:v>
                </c:pt>
                <c:pt idx="89">
                  <c:v>58.29999999999999</c:v>
                </c:pt>
                <c:pt idx="90">
                  <c:v>57.666666666666664</c:v>
                </c:pt>
                <c:pt idx="91">
                  <c:v>57.199999999999996</c:v>
                </c:pt>
                <c:pt idx="92">
                  <c:v>57.066666666666663</c:v>
                </c:pt>
                <c:pt idx="93">
                  <c:v>57.566666666666663</c:v>
                </c:pt>
                <c:pt idx="94">
                  <c:v>57.433333333333337</c:v>
                </c:pt>
                <c:pt idx="95">
                  <c:v>57.366666666666667</c:v>
                </c:pt>
                <c:pt idx="96">
                  <c:v>57.166666666666664</c:v>
                </c:pt>
                <c:pt idx="97">
                  <c:v>55.966666666666669</c:v>
                </c:pt>
                <c:pt idx="98">
                  <c:v>55.033333333333331</c:v>
                </c:pt>
                <c:pt idx="99">
                  <c:v>54.6</c:v>
                </c:pt>
                <c:pt idx="100">
                  <c:v>54.566666666666663</c:v>
                </c:pt>
                <c:pt idx="101">
                  <c:v>54.533333333333331</c:v>
                </c:pt>
                <c:pt idx="102">
                  <c:v>54.566666666666663</c:v>
                </c:pt>
                <c:pt idx="103">
                  <c:v>54.433333333333337</c:v>
                </c:pt>
                <c:pt idx="104">
                  <c:v>54.800000000000004</c:v>
                </c:pt>
                <c:pt idx="105">
                  <c:v>55.199999999999996</c:v>
                </c:pt>
                <c:pt idx="106">
                  <c:v>56.066666666666663</c:v>
                </c:pt>
                <c:pt idx="107">
                  <c:v>56.4</c:v>
                </c:pt>
                <c:pt idx="108">
                  <c:v>56.733333333333327</c:v>
                </c:pt>
                <c:pt idx="109">
                  <c:v>56.79999999999999</c:v>
                </c:pt>
                <c:pt idx="110">
                  <c:v>56.300000000000004</c:v>
                </c:pt>
                <c:pt idx="111">
                  <c:v>55.6</c:v>
                </c:pt>
                <c:pt idx="112">
                  <c:v>55.066666666666663</c:v>
                </c:pt>
                <c:pt idx="113">
                  <c:v>54.033333333333331</c:v>
                </c:pt>
                <c:pt idx="114">
                  <c:v>53.233333333333327</c:v>
                </c:pt>
                <c:pt idx="115">
                  <c:v>52.6</c:v>
                </c:pt>
                <c:pt idx="116">
                  <c:v>52</c:v>
                </c:pt>
                <c:pt idx="117">
                  <c:v>51.566666666666663</c:v>
                </c:pt>
                <c:pt idx="118">
                  <c:v>51.266666666666673</c:v>
                </c:pt>
                <c:pt idx="119">
                  <c:v>50.933333333333337</c:v>
                </c:pt>
                <c:pt idx="120">
                  <c:v>50.4</c:v>
                </c:pt>
                <c:pt idx="121">
                  <c:v>50.133333333333326</c:v>
                </c:pt>
                <c:pt idx="122">
                  <c:v>49.733333333333327</c:v>
                </c:pt>
                <c:pt idx="123">
                  <c:v>49.566666666666663</c:v>
                </c:pt>
                <c:pt idx="124">
                  <c:v>49.233333333333327</c:v>
                </c:pt>
                <c:pt idx="125">
                  <c:v>48.933333333333337</c:v>
                </c:pt>
                <c:pt idx="126">
                  <c:v>48.699999999999996</c:v>
                </c:pt>
                <c:pt idx="127">
                  <c:v>48.266666666666673</c:v>
                </c:pt>
                <c:pt idx="128">
                  <c:v>47.566666666666663</c:v>
                </c:pt>
                <c:pt idx="129">
                  <c:v>47.099999999999994</c:v>
                </c:pt>
                <c:pt idx="130">
                  <c:v>46.466666666666669</c:v>
                </c:pt>
                <c:pt idx="131">
                  <c:v>45.766666666666673</c:v>
                </c:pt>
                <c:pt idx="132">
                  <c:v>45.066666666666663</c:v>
                </c:pt>
                <c:pt idx="133">
                  <c:v>44.366666666666667</c:v>
                </c:pt>
                <c:pt idx="134">
                  <c:v>43.766666666666673</c:v>
                </c:pt>
                <c:pt idx="135">
                  <c:v>43.066666666666663</c:v>
                </c:pt>
                <c:pt idx="136">
                  <c:v>42.43333333333333</c:v>
                </c:pt>
                <c:pt idx="137">
                  <c:v>41.866666666666667</c:v>
                </c:pt>
                <c:pt idx="138">
                  <c:v>41.1</c:v>
                </c:pt>
                <c:pt idx="139">
                  <c:v>40.43333333333333</c:v>
                </c:pt>
                <c:pt idx="140">
                  <c:v>39.866666666666667</c:v>
                </c:pt>
                <c:pt idx="141">
                  <c:v>39.300000000000004</c:v>
                </c:pt>
                <c:pt idx="142">
                  <c:v>38.800000000000004</c:v>
                </c:pt>
                <c:pt idx="143">
                  <c:v>38.166666666666671</c:v>
                </c:pt>
                <c:pt idx="144">
                  <c:v>37.633333333333333</c:v>
                </c:pt>
                <c:pt idx="145">
                  <c:v>36.800000000000004</c:v>
                </c:pt>
                <c:pt idx="146">
                  <c:v>36.133333333333333</c:v>
                </c:pt>
                <c:pt idx="147">
                  <c:v>35.833333333333336</c:v>
                </c:pt>
                <c:pt idx="148">
                  <c:v>35.633333333333333</c:v>
                </c:pt>
                <c:pt idx="149">
                  <c:v>35.233333333333334</c:v>
                </c:pt>
                <c:pt idx="150">
                  <c:v>35.1</c:v>
                </c:pt>
                <c:pt idx="151">
                  <c:v>34.866666666666667</c:v>
                </c:pt>
                <c:pt idx="152">
                  <c:v>34.633333333333333</c:v>
                </c:pt>
                <c:pt idx="153">
                  <c:v>34.533333333333331</c:v>
                </c:pt>
                <c:pt idx="154">
                  <c:v>34.233333333333334</c:v>
                </c:pt>
                <c:pt idx="155">
                  <c:v>34.06666666666667</c:v>
                </c:pt>
                <c:pt idx="156">
                  <c:v>33.966666666666669</c:v>
                </c:pt>
                <c:pt idx="157">
                  <c:v>34.033333333333331</c:v>
                </c:pt>
                <c:pt idx="158">
                  <c:v>34</c:v>
                </c:pt>
                <c:pt idx="159">
                  <c:v>34.133333333333333</c:v>
                </c:pt>
                <c:pt idx="160">
                  <c:v>34.266666666666673</c:v>
                </c:pt>
                <c:pt idx="161">
                  <c:v>34.533333333333331</c:v>
                </c:pt>
                <c:pt idx="162">
                  <c:v>34.700000000000003</c:v>
                </c:pt>
                <c:pt idx="163">
                  <c:v>34.9</c:v>
                </c:pt>
                <c:pt idx="164">
                  <c:v>34.733333333333334</c:v>
                </c:pt>
                <c:pt idx="165">
                  <c:v>34.6</c:v>
                </c:pt>
                <c:pt idx="166">
                  <c:v>34.9</c:v>
                </c:pt>
                <c:pt idx="167">
                  <c:v>35.233333333333334</c:v>
                </c:pt>
                <c:pt idx="168">
                  <c:v>35.299999999999997</c:v>
                </c:pt>
                <c:pt idx="169">
                  <c:v>35.4</c:v>
                </c:pt>
                <c:pt idx="170">
                  <c:v>35.5</c:v>
                </c:pt>
                <c:pt idx="171">
                  <c:v>35.833333333333336</c:v>
                </c:pt>
                <c:pt idx="172">
                  <c:v>35.699999999999996</c:v>
                </c:pt>
                <c:pt idx="173">
                  <c:v>35.6</c:v>
                </c:pt>
                <c:pt idx="174">
                  <c:v>35.466666666666661</c:v>
                </c:pt>
                <c:pt idx="175">
                  <c:v>35.233333333333334</c:v>
                </c:pt>
                <c:pt idx="176">
                  <c:v>35.133333333333333</c:v>
                </c:pt>
                <c:pt idx="177">
                  <c:v>35.166666666666664</c:v>
                </c:pt>
                <c:pt idx="178">
                  <c:v>34.966666666666669</c:v>
                </c:pt>
                <c:pt idx="179">
                  <c:v>34.766666666666659</c:v>
                </c:pt>
                <c:pt idx="180">
                  <c:v>34.733333333333334</c:v>
                </c:pt>
                <c:pt idx="181">
                  <c:v>34.5</c:v>
                </c:pt>
                <c:pt idx="182">
                  <c:v>34.4</c:v>
                </c:pt>
                <c:pt idx="183">
                  <c:v>34.366666666666667</c:v>
                </c:pt>
                <c:pt idx="184">
                  <c:v>34.4</c:v>
                </c:pt>
                <c:pt idx="185">
                  <c:v>34.266666666666666</c:v>
                </c:pt>
                <c:pt idx="186">
                  <c:v>33.866666666666667</c:v>
                </c:pt>
                <c:pt idx="187">
                  <c:v>33.666666666666664</c:v>
                </c:pt>
                <c:pt idx="188">
                  <c:v>33.4</c:v>
                </c:pt>
                <c:pt idx="189">
                  <c:v>33.1</c:v>
                </c:pt>
                <c:pt idx="190">
                  <c:v>32.966666666666669</c:v>
                </c:pt>
                <c:pt idx="191">
                  <c:v>32.766666666666673</c:v>
                </c:pt>
                <c:pt idx="192">
                  <c:v>32.6</c:v>
                </c:pt>
                <c:pt idx="193">
                  <c:v>32.466666666666661</c:v>
                </c:pt>
                <c:pt idx="194">
                  <c:v>32.300000000000004</c:v>
                </c:pt>
                <c:pt idx="195">
                  <c:v>32.133333333333333</c:v>
                </c:pt>
                <c:pt idx="196">
                  <c:v>32.06666666666667</c:v>
                </c:pt>
                <c:pt idx="197">
                  <c:v>31.933333333333337</c:v>
                </c:pt>
                <c:pt idx="198">
                  <c:v>31.8</c:v>
                </c:pt>
                <c:pt idx="199">
                  <c:v>31.633333333333336</c:v>
                </c:pt>
                <c:pt idx="200">
                  <c:v>31.433333333333337</c:v>
                </c:pt>
                <c:pt idx="201">
                  <c:v>31.466666666666669</c:v>
                </c:pt>
                <c:pt idx="202">
                  <c:v>31.233333333333334</c:v>
                </c:pt>
                <c:pt idx="203">
                  <c:v>31</c:v>
                </c:pt>
                <c:pt idx="204">
                  <c:v>30.833333333333332</c:v>
                </c:pt>
                <c:pt idx="205">
                  <c:v>30.8</c:v>
                </c:pt>
                <c:pt idx="206">
                  <c:v>30.8</c:v>
                </c:pt>
                <c:pt idx="207">
                  <c:v>30.599999999999998</c:v>
                </c:pt>
                <c:pt idx="208">
                  <c:v>30.466666666666665</c:v>
                </c:pt>
                <c:pt idx="209">
                  <c:v>30.066666666666663</c:v>
                </c:pt>
                <c:pt idx="210">
                  <c:v>29.933333333333337</c:v>
                </c:pt>
                <c:pt idx="211">
                  <c:v>29.866666666666664</c:v>
                </c:pt>
                <c:pt idx="212">
                  <c:v>29.766666666666666</c:v>
                </c:pt>
                <c:pt idx="213">
                  <c:v>29.666666666666668</c:v>
                </c:pt>
                <c:pt idx="214">
                  <c:v>29.433333333333334</c:v>
                </c:pt>
                <c:pt idx="215">
                  <c:v>29.466666666666669</c:v>
                </c:pt>
                <c:pt idx="216">
                  <c:v>29.133333333333336</c:v>
                </c:pt>
                <c:pt idx="217">
                  <c:v>29.033333333333331</c:v>
                </c:pt>
                <c:pt idx="218">
                  <c:v>28.899999999999995</c:v>
                </c:pt>
                <c:pt idx="219">
                  <c:v>28.533333333333331</c:v>
                </c:pt>
                <c:pt idx="220">
                  <c:v>28.3</c:v>
                </c:pt>
                <c:pt idx="221">
                  <c:v>28.033333333333331</c:v>
                </c:pt>
                <c:pt idx="222">
                  <c:v>27.933333333333334</c:v>
                </c:pt>
                <c:pt idx="223">
                  <c:v>27.866666666666664</c:v>
                </c:pt>
                <c:pt idx="224">
                  <c:v>27.966666666666669</c:v>
                </c:pt>
                <c:pt idx="225">
                  <c:v>28.033333333333331</c:v>
                </c:pt>
                <c:pt idx="226">
                  <c:v>28.066666666666663</c:v>
                </c:pt>
                <c:pt idx="227">
                  <c:v>28.099999999999998</c:v>
                </c:pt>
                <c:pt idx="228">
                  <c:v>28.066666666666666</c:v>
                </c:pt>
                <c:pt idx="229">
                  <c:v>27.900000000000002</c:v>
                </c:pt>
                <c:pt idx="230">
                  <c:v>27.733333333333334</c:v>
                </c:pt>
                <c:pt idx="231">
                  <c:v>27.5</c:v>
                </c:pt>
                <c:pt idx="232">
                  <c:v>27.7</c:v>
                </c:pt>
                <c:pt idx="233">
                  <c:v>27.766666666666669</c:v>
                </c:pt>
                <c:pt idx="234">
                  <c:v>27.8</c:v>
                </c:pt>
                <c:pt idx="235">
                  <c:v>27.866666666666664</c:v>
                </c:pt>
                <c:pt idx="236">
                  <c:v>27.933333333333337</c:v>
                </c:pt>
                <c:pt idx="237">
                  <c:v>27.8</c:v>
                </c:pt>
                <c:pt idx="238">
                  <c:v>27.599999999999998</c:v>
                </c:pt>
                <c:pt idx="239">
                  <c:v>27.5</c:v>
                </c:pt>
                <c:pt idx="240">
                  <c:v>27.599999999999998</c:v>
                </c:pt>
                <c:pt idx="241">
                  <c:v>27.733333333333331</c:v>
                </c:pt>
                <c:pt idx="242">
                  <c:v>27.766666666666666</c:v>
                </c:pt>
                <c:pt idx="243">
                  <c:v>27.3</c:v>
                </c:pt>
                <c:pt idx="244">
                  <c:v>27.166666666666668</c:v>
                </c:pt>
                <c:pt idx="245">
                  <c:v>26.833333333333332</c:v>
                </c:pt>
                <c:pt idx="246">
                  <c:v>26.833333333333332</c:v>
                </c:pt>
                <c:pt idx="247">
                  <c:v>26.5</c:v>
                </c:pt>
                <c:pt idx="248">
                  <c:v>26.666666666666668</c:v>
                </c:pt>
                <c:pt idx="249">
                  <c:v>26.8</c:v>
                </c:pt>
                <c:pt idx="250">
                  <c:v>26.966666666666669</c:v>
                </c:pt>
                <c:pt idx="251">
                  <c:v>27.066666666666666</c:v>
                </c:pt>
                <c:pt idx="252">
                  <c:v>27.166666666666668</c:v>
                </c:pt>
                <c:pt idx="253">
                  <c:v>27.2</c:v>
                </c:pt>
                <c:pt idx="254">
                  <c:v>27.166666666666668</c:v>
                </c:pt>
                <c:pt idx="255">
                  <c:v>27.2</c:v>
                </c:pt>
                <c:pt idx="256">
                  <c:v>27.066666666666666</c:v>
                </c:pt>
                <c:pt idx="257">
                  <c:v>26.966666666666669</c:v>
                </c:pt>
                <c:pt idx="258">
                  <c:v>27.166666666666668</c:v>
                </c:pt>
                <c:pt idx="259">
                  <c:v>27.2</c:v>
                </c:pt>
                <c:pt idx="260">
                  <c:v>27.066666666666666</c:v>
                </c:pt>
                <c:pt idx="261">
                  <c:v>26.766666666666666</c:v>
                </c:pt>
                <c:pt idx="262">
                  <c:v>26.433333333333334</c:v>
                </c:pt>
                <c:pt idx="263">
                  <c:v>26.5</c:v>
                </c:pt>
                <c:pt idx="264">
                  <c:v>26.433333333333334</c:v>
                </c:pt>
                <c:pt idx="265">
                  <c:v>26.5</c:v>
                </c:pt>
                <c:pt idx="266">
                  <c:v>26.599999999999998</c:v>
                </c:pt>
                <c:pt idx="267">
                  <c:v>26.566666666666666</c:v>
                </c:pt>
                <c:pt idx="268">
                  <c:v>26.3</c:v>
                </c:pt>
                <c:pt idx="269">
                  <c:v>26.266666666666666</c:v>
                </c:pt>
                <c:pt idx="270">
                  <c:v>26.099999999999998</c:v>
                </c:pt>
                <c:pt idx="271">
                  <c:v>26</c:v>
                </c:pt>
                <c:pt idx="272">
                  <c:v>25.933333333333334</c:v>
                </c:pt>
                <c:pt idx="273">
                  <c:v>25.966666666666669</c:v>
                </c:pt>
                <c:pt idx="274">
                  <c:v>25.866666666666664</c:v>
                </c:pt>
                <c:pt idx="275">
                  <c:v>25.7</c:v>
                </c:pt>
                <c:pt idx="276">
                  <c:v>25.533333333333331</c:v>
                </c:pt>
                <c:pt idx="277">
                  <c:v>25.733333333333331</c:v>
                </c:pt>
                <c:pt idx="278">
                  <c:v>25.899999999999995</c:v>
                </c:pt>
                <c:pt idx="279">
                  <c:v>25.566666666666666</c:v>
                </c:pt>
                <c:pt idx="280">
                  <c:v>25.766666666666666</c:v>
                </c:pt>
                <c:pt idx="281">
                  <c:v>25.8</c:v>
                </c:pt>
                <c:pt idx="282">
                  <c:v>25.666666666666668</c:v>
                </c:pt>
                <c:pt idx="283">
                  <c:v>25.666666666666668</c:v>
                </c:pt>
                <c:pt idx="284">
                  <c:v>25.733333333333334</c:v>
                </c:pt>
                <c:pt idx="285">
                  <c:v>25.7</c:v>
                </c:pt>
                <c:pt idx="286">
                  <c:v>25.900000000000002</c:v>
                </c:pt>
                <c:pt idx="287">
                  <c:v>25.766666666666666</c:v>
                </c:pt>
                <c:pt idx="288">
                  <c:v>25.666666666666668</c:v>
                </c:pt>
                <c:pt idx="289">
                  <c:v>25.633333333333336</c:v>
                </c:pt>
                <c:pt idx="290">
                  <c:v>25.666666666666668</c:v>
                </c:pt>
                <c:pt idx="291">
                  <c:v>25.7</c:v>
                </c:pt>
                <c:pt idx="292">
                  <c:v>25.7</c:v>
                </c:pt>
                <c:pt idx="293">
                  <c:v>25.833333333333332</c:v>
                </c:pt>
                <c:pt idx="294">
                  <c:v>25.900000000000002</c:v>
                </c:pt>
                <c:pt idx="295">
                  <c:v>25.8</c:v>
                </c:pt>
                <c:pt idx="296">
                  <c:v>25.766666666666666</c:v>
                </c:pt>
                <c:pt idx="297">
                  <c:v>25.966666666666669</c:v>
                </c:pt>
                <c:pt idx="298">
                  <c:v>25.933333333333337</c:v>
                </c:pt>
                <c:pt idx="299">
                  <c:v>26</c:v>
                </c:pt>
                <c:pt idx="300">
                  <c:v>25.966666666666669</c:v>
                </c:pt>
                <c:pt idx="301">
                  <c:v>25.966666666666669</c:v>
                </c:pt>
                <c:pt idx="302">
                  <c:v>26.066666666666666</c:v>
                </c:pt>
                <c:pt idx="303">
                  <c:v>26.133333333333336</c:v>
                </c:pt>
                <c:pt idx="304">
                  <c:v>26.099999999999998</c:v>
                </c:pt>
                <c:pt idx="305">
                  <c:v>26</c:v>
                </c:pt>
                <c:pt idx="306">
                  <c:v>25.866666666666664</c:v>
                </c:pt>
                <c:pt idx="307">
                  <c:v>26.066666666666666</c:v>
                </c:pt>
                <c:pt idx="308">
                  <c:v>25.966666666666669</c:v>
                </c:pt>
                <c:pt idx="309">
                  <c:v>26.066666666666666</c:v>
                </c:pt>
                <c:pt idx="310">
                  <c:v>26.166666666666668</c:v>
                </c:pt>
                <c:pt idx="311">
                  <c:v>26</c:v>
                </c:pt>
                <c:pt idx="312">
                  <c:v>26.033333333333335</c:v>
                </c:pt>
                <c:pt idx="313">
                  <c:v>25.966666666666669</c:v>
                </c:pt>
                <c:pt idx="314">
                  <c:v>25.866666666666664</c:v>
                </c:pt>
                <c:pt idx="315">
                  <c:v>26.033333333333331</c:v>
                </c:pt>
                <c:pt idx="316">
                  <c:v>26</c:v>
                </c:pt>
                <c:pt idx="317">
                  <c:v>25.733333333333334</c:v>
                </c:pt>
                <c:pt idx="318">
                  <c:v>25.666666666666668</c:v>
                </c:pt>
                <c:pt idx="319">
                  <c:v>25.900000000000002</c:v>
                </c:pt>
                <c:pt idx="320">
                  <c:v>26</c:v>
                </c:pt>
                <c:pt idx="321">
                  <c:v>26.066666666666666</c:v>
                </c:pt>
                <c:pt idx="322">
                  <c:v>26.066666666666666</c:v>
                </c:pt>
                <c:pt idx="323">
                  <c:v>26.099999999999998</c:v>
                </c:pt>
                <c:pt idx="324">
                  <c:v>25.900000000000002</c:v>
                </c:pt>
                <c:pt idx="325">
                  <c:v>25.833333333333332</c:v>
                </c:pt>
                <c:pt idx="326">
                  <c:v>26</c:v>
                </c:pt>
                <c:pt idx="327">
                  <c:v>25.966666666666669</c:v>
                </c:pt>
                <c:pt idx="328">
                  <c:v>25.766666666666669</c:v>
                </c:pt>
                <c:pt idx="329">
                  <c:v>25.733333333333334</c:v>
                </c:pt>
                <c:pt idx="330">
                  <c:v>25.5</c:v>
                </c:pt>
                <c:pt idx="331">
                  <c:v>25.5</c:v>
                </c:pt>
                <c:pt idx="332">
                  <c:v>25.566666666666666</c:v>
                </c:pt>
                <c:pt idx="333">
                  <c:v>25.566666666666663</c:v>
                </c:pt>
                <c:pt idx="334">
                  <c:v>25.633333333333336</c:v>
                </c:pt>
                <c:pt idx="335">
                  <c:v>25.8</c:v>
                </c:pt>
                <c:pt idx="336">
                  <c:v>25.866666666666664</c:v>
                </c:pt>
                <c:pt idx="337">
                  <c:v>25.866666666666664</c:v>
                </c:pt>
                <c:pt idx="338">
                  <c:v>25.833333333333332</c:v>
                </c:pt>
                <c:pt idx="339">
                  <c:v>25.7</c:v>
                </c:pt>
                <c:pt idx="340">
                  <c:v>25.599999999999998</c:v>
                </c:pt>
                <c:pt idx="341">
                  <c:v>25.633333333333336</c:v>
                </c:pt>
                <c:pt idx="342">
                  <c:v>25.7</c:v>
                </c:pt>
                <c:pt idx="343">
                  <c:v>25.633333333333336</c:v>
                </c:pt>
                <c:pt idx="344">
                  <c:v>25.5</c:v>
                </c:pt>
                <c:pt idx="345">
                  <c:v>25.466666666666669</c:v>
                </c:pt>
                <c:pt idx="346">
                  <c:v>25.533333333333331</c:v>
                </c:pt>
                <c:pt idx="347">
                  <c:v>25.566666666666666</c:v>
                </c:pt>
                <c:pt idx="348">
                  <c:v>25.666666666666668</c:v>
                </c:pt>
                <c:pt idx="349">
                  <c:v>25.7</c:v>
                </c:pt>
                <c:pt idx="350">
                  <c:v>25.733333333333331</c:v>
                </c:pt>
                <c:pt idx="351">
                  <c:v>25.666666666666668</c:v>
                </c:pt>
                <c:pt idx="352">
                  <c:v>25.600000000000005</c:v>
                </c:pt>
                <c:pt idx="353">
                  <c:v>25.5</c:v>
                </c:pt>
                <c:pt idx="354">
                  <c:v>25.333333333333332</c:v>
                </c:pt>
                <c:pt idx="355">
                  <c:v>25.133333333333336</c:v>
                </c:pt>
                <c:pt idx="356">
                  <c:v>25.133333333333336</c:v>
                </c:pt>
                <c:pt idx="357">
                  <c:v>25</c:v>
                </c:pt>
                <c:pt idx="358">
                  <c:v>24.933333333333337</c:v>
                </c:pt>
                <c:pt idx="359">
                  <c:v>24.933333333333334</c:v>
                </c:pt>
                <c:pt idx="360">
                  <c:v>24.966666666666669</c:v>
                </c:pt>
                <c:pt idx="361">
                  <c:v>24.900000000000002</c:v>
                </c:pt>
                <c:pt idx="362">
                  <c:v>24.966666666666669</c:v>
                </c:pt>
                <c:pt idx="363">
                  <c:v>24.866666666666664</c:v>
                </c:pt>
                <c:pt idx="364">
                  <c:v>25.133333333333336</c:v>
                </c:pt>
                <c:pt idx="365">
                  <c:v>24.966666666666669</c:v>
                </c:pt>
                <c:pt idx="366">
                  <c:v>25.033333333333331</c:v>
                </c:pt>
                <c:pt idx="367">
                  <c:v>25.233333333333334</c:v>
                </c:pt>
                <c:pt idx="368">
                  <c:v>25.166666666666668</c:v>
                </c:pt>
                <c:pt idx="369">
                  <c:v>25.133333333333336</c:v>
                </c:pt>
                <c:pt idx="370">
                  <c:v>25.066666666666663</c:v>
                </c:pt>
                <c:pt idx="371">
                  <c:v>25.033333333333331</c:v>
                </c:pt>
                <c:pt idx="372">
                  <c:v>25.099999999999998</c:v>
                </c:pt>
                <c:pt idx="373">
                  <c:v>25.466666666666669</c:v>
                </c:pt>
                <c:pt idx="374">
                  <c:v>25.3</c:v>
                </c:pt>
                <c:pt idx="375">
                  <c:v>25.3</c:v>
                </c:pt>
                <c:pt idx="376">
                  <c:v>25.266666666666666</c:v>
                </c:pt>
                <c:pt idx="377">
                  <c:v>25.333333333333332</c:v>
                </c:pt>
                <c:pt idx="378">
                  <c:v>25.433333333333334</c:v>
                </c:pt>
                <c:pt idx="379">
                  <c:v>25.400000000000002</c:v>
                </c:pt>
                <c:pt idx="380">
                  <c:v>25.2</c:v>
                </c:pt>
                <c:pt idx="381">
                  <c:v>25.333333333333332</c:v>
                </c:pt>
                <c:pt idx="382">
                  <c:v>25.2</c:v>
                </c:pt>
                <c:pt idx="383">
                  <c:v>25.3</c:v>
                </c:pt>
                <c:pt idx="384">
                  <c:v>25.033333333333331</c:v>
                </c:pt>
                <c:pt idx="385">
                  <c:v>25.266666666666666</c:v>
                </c:pt>
                <c:pt idx="386">
                  <c:v>25.2</c:v>
                </c:pt>
                <c:pt idx="387">
                  <c:v>25.166666666666668</c:v>
                </c:pt>
                <c:pt idx="388">
                  <c:v>25.033333333333331</c:v>
                </c:pt>
                <c:pt idx="389">
                  <c:v>24.933333333333337</c:v>
                </c:pt>
                <c:pt idx="390">
                  <c:v>24.733333333333334</c:v>
                </c:pt>
                <c:pt idx="391">
                  <c:v>24.5</c:v>
                </c:pt>
                <c:pt idx="392">
                  <c:v>24.233333333333331</c:v>
                </c:pt>
                <c:pt idx="393">
                  <c:v>23.966666666666669</c:v>
                </c:pt>
                <c:pt idx="394">
                  <c:v>24.099999999999998</c:v>
                </c:pt>
                <c:pt idx="395">
                  <c:v>24.400000000000002</c:v>
                </c:pt>
                <c:pt idx="396">
                  <c:v>24.433333333333334</c:v>
                </c:pt>
                <c:pt idx="397">
                  <c:v>24.599999999999998</c:v>
                </c:pt>
                <c:pt idx="398">
                  <c:v>24.7</c:v>
                </c:pt>
                <c:pt idx="399">
                  <c:v>24.866666666666664</c:v>
                </c:pt>
                <c:pt idx="400">
                  <c:v>24.966666666666669</c:v>
                </c:pt>
                <c:pt idx="401">
                  <c:v>24.866666666666664</c:v>
                </c:pt>
                <c:pt idx="402">
                  <c:v>24.899999999999995</c:v>
                </c:pt>
                <c:pt idx="403">
                  <c:v>24.900000000000002</c:v>
                </c:pt>
                <c:pt idx="404">
                  <c:v>24.933333333333334</c:v>
                </c:pt>
                <c:pt idx="405">
                  <c:v>24.933333333333334</c:v>
                </c:pt>
                <c:pt idx="406">
                  <c:v>25.033333333333335</c:v>
                </c:pt>
                <c:pt idx="407">
                  <c:v>25.066666666666666</c:v>
                </c:pt>
                <c:pt idx="408">
                  <c:v>25</c:v>
                </c:pt>
                <c:pt idx="409">
                  <c:v>25.066666666666666</c:v>
                </c:pt>
                <c:pt idx="410">
                  <c:v>25.066666666666666</c:v>
                </c:pt>
                <c:pt idx="411">
                  <c:v>24.966666666666669</c:v>
                </c:pt>
                <c:pt idx="412">
                  <c:v>24.899999999999995</c:v>
                </c:pt>
                <c:pt idx="413">
                  <c:v>24.900000000000002</c:v>
                </c:pt>
                <c:pt idx="414">
                  <c:v>24.966666666666669</c:v>
                </c:pt>
                <c:pt idx="415">
                  <c:v>25.099999999999998</c:v>
                </c:pt>
                <c:pt idx="416">
                  <c:v>25.3</c:v>
                </c:pt>
                <c:pt idx="417">
                  <c:v>25.033333333333331</c:v>
                </c:pt>
                <c:pt idx="418">
                  <c:v>24.866666666666664</c:v>
                </c:pt>
                <c:pt idx="419">
                  <c:v>24.633333333333336</c:v>
                </c:pt>
                <c:pt idx="420">
                  <c:v>24.533333333333331</c:v>
                </c:pt>
                <c:pt idx="421">
                  <c:v>24.566666666666666</c:v>
                </c:pt>
                <c:pt idx="422">
                  <c:v>24.599999999999998</c:v>
                </c:pt>
                <c:pt idx="423">
                  <c:v>24.7</c:v>
                </c:pt>
                <c:pt idx="424">
                  <c:v>24.7</c:v>
                </c:pt>
                <c:pt idx="425">
                  <c:v>24.933333333333334</c:v>
                </c:pt>
                <c:pt idx="426">
                  <c:v>25</c:v>
                </c:pt>
                <c:pt idx="427">
                  <c:v>25.099999999999998</c:v>
                </c:pt>
                <c:pt idx="428">
                  <c:v>25.133333333333336</c:v>
                </c:pt>
                <c:pt idx="429">
                  <c:v>25.066666666666663</c:v>
                </c:pt>
                <c:pt idx="430">
                  <c:v>25.166666666666668</c:v>
                </c:pt>
                <c:pt idx="431">
                  <c:v>25.3</c:v>
                </c:pt>
                <c:pt idx="432">
                  <c:v>25.233333333333331</c:v>
                </c:pt>
                <c:pt idx="433">
                  <c:v>25</c:v>
                </c:pt>
                <c:pt idx="434">
                  <c:v>24.666666666666668</c:v>
                </c:pt>
                <c:pt idx="435">
                  <c:v>24.533333333333331</c:v>
                </c:pt>
                <c:pt idx="436">
                  <c:v>24.666666666666668</c:v>
                </c:pt>
                <c:pt idx="437">
                  <c:v>24.533333333333331</c:v>
                </c:pt>
                <c:pt idx="438">
                  <c:v>24.766666666666669</c:v>
                </c:pt>
                <c:pt idx="439">
                  <c:v>24.766666666666666</c:v>
                </c:pt>
                <c:pt idx="440">
                  <c:v>24.733333333333334</c:v>
                </c:pt>
                <c:pt idx="441">
                  <c:v>24.566666666666666</c:v>
                </c:pt>
                <c:pt idx="442">
                  <c:v>24.366666666666671</c:v>
                </c:pt>
                <c:pt idx="443">
                  <c:v>24.266666666666666</c:v>
                </c:pt>
                <c:pt idx="444">
                  <c:v>24.466666666666669</c:v>
                </c:pt>
                <c:pt idx="445">
                  <c:v>24.266666666666669</c:v>
                </c:pt>
                <c:pt idx="446">
                  <c:v>23.933333333333334</c:v>
                </c:pt>
                <c:pt idx="447">
                  <c:v>24</c:v>
                </c:pt>
                <c:pt idx="448">
                  <c:v>24.033333333333331</c:v>
                </c:pt>
                <c:pt idx="449">
                  <c:v>23.933333333333334</c:v>
                </c:pt>
                <c:pt idx="450">
                  <c:v>24</c:v>
                </c:pt>
                <c:pt idx="451">
                  <c:v>23.866666666666664</c:v>
                </c:pt>
                <c:pt idx="452">
                  <c:v>23.866666666666664</c:v>
                </c:pt>
                <c:pt idx="453">
                  <c:v>23.733333333333334</c:v>
                </c:pt>
                <c:pt idx="454">
                  <c:v>23.8</c:v>
                </c:pt>
                <c:pt idx="455">
                  <c:v>23.8</c:v>
                </c:pt>
                <c:pt idx="456">
                  <c:v>23.866666666666664</c:v>
                </c:pt>
                <c:pt idx="457">
                  <c:v>23.866666666666664</c:v>
                </c:pt>
                <c:pt idx="458">
                  <c:v>23.600000000000005</c:v>
                </c:pt>
                <c:pt idx="459">
                  <c:v>23.8</c:v>
                </c:pt>
                <c:pt idx="460">
                  <c:v>23.900000000000002</c:v>
                </c:pt>
                <c:pt idx="461">
                  <c:v>23.966666666666669</c:v>
                </c:pt>
                <c:pt idx="462">
                  <c:v>24.133333333333329</c:v>
                </c:pt>
                <c:pt idx="463">
                  <c:v>24.166666666666668</c:v>
                </c:pt>
                <c:pt idx="464">
                  <c:v>24.266666666666669</c:v>
                </c:pt>
                <c:pt idx="465">
                  <c:v>24.233333333333331</c:v>
                </c:pt>
                <c:pt idx="466">
                  <c:v>23.933333333333334</c:v>
                </c:pt>
                <c:pt idx="467">
                  <c:v>24.033333333333331</c:v>
                </c:pt>
                <c:pt idx="468">
                  <c:v>24</c:v>
                </c:pt>
                <c:pt idx="469">
                  <c:v>23.833333333333332</c:v>
                </c:pt>
                <c:pt idx="470">
                  <c:v>23.899999999999995</c:v>
                </c:pt>
                <c:pt idx="471">
                  <c:v>23.933333333333337</c:v>
                </c:pt>
                <c:pt idx="472">
                  <c:v>23.900000000000002</c:v>
                </c:pt>
                <c:pt idx="473">
                  <c:v>23.933333333333334</c:v>
                </c:pt>
                <c:pt idx="474">
                  <c:v>24.066666666666666</c:v>
                </c:pt>
                <c:pt idx="475">
                  <c:v>24.166666666666668</c:v>
                </c:pt>
                <c:pt idx="476">
                  <c:v>24.2</c:v>
                </c:pt>
                <c:pt idx="477">
                  <c:v>24.099999999999998</c:v>
                </c:pt>
                <c:pt idx="478">
                  <c:v>24.033333333333331</c:v>
                </c:pt>
                <c:pt idx="479">
                  <c:v>24.033333333333331</c:v>
                </c:pt>
                <c:pt idx="480">
                  <c:v>24.066666666666666</c:v>
                </c:pt>
                <c:pt idx="481">
                  <c:v>24.100000000000005</c:v>
                </c:pt>
                <c:pt idx="482">
                  <c:v>23.933333333333337</c:v>
                </c:pt>
                <c:pt idx="483">
                  <c:v>23.900000000000002</c:v>
                </c:pt>
                <c:pt idx="484">
                  <c:v>24.033333333333331</c:v>
                </c:pt>
                <c:pt idx="485">
                  <c:v>24</c:v>
                </c:pt>
                <c:pt idx="486">
                  <c:v>24.133333333333336</c:v>
                </c:pt>
                <c:pt idx="487">
                  <c:v>24.233333333333331</c:v>
                </c:pt>
                <c:pt idx="488">
                  <c:v>24.066666666666663</c:v>
                </c:pt>
                <c:pt idx="489">
                  <c:v>24.233333333333331</c:v>
                </c:pt>
                <c:pt idx="490">
                  <c:v>24.233333333333331</c:v>
                </c:pt>
                <c:pt idx="491">
                  <c:v>24.3</c:v>
                </c:pt>
                <c:pt idx="492">
                  <c:v>24.233333333333334</c:v>
                </c:pt>
                <c:pt idx="493">
                  <c:v>24.3</c:v>
                </c:pt>
                <c:pt idx="494">
                  <c:v>24.400000000000002</c:v>
                </c:pt>
                <c:pt idx="495">
                  <c:v>24.333333333333332</c:v>
                </c:pt>
                <c:pt idx="496">
                  <c:v>23.966666666666669</c:v>
                </c:pt>
                <c:pt idx="497">
                  <c:v>24</c:v>
                </c:pt>
                <c:pt idx="498">
                  <c:v>23.900000000000002</c:v>
                </c:pt>
                <c:pt idx="499">
                  <c:v>24.066666666666666</c:v>
                </c:pt>
                <c:pt idx="500">
                  <c:v>23.833333333333332</c:v>
                </c:pt>
                <c:pt idx="501">
                  <c:v>23.7</c:v>
                </c:pt>
                <c:pt idx="502">
                  <c:v>23.633333333333336</c:v>
                </c:pt>
                <c:pt idx="503">
                  <c:v>23.833333333333332</c:v>
                </c:pt>
                <c:pt idx="504">
                  <c:v>23.866666666666664</c:v>
                </c:pt>
                <c:pt idx="505">
                  <c:v>23.8</c:v>
                </c:pt>
                <c:pt idx="506">
                  <c:v>23.8</c:v>
                </c:pt>
                <c:pt idx="507">
                  <c:v>23.766666666666669</c:v>
                </c:pt>
                <c:pt idx="508">
                  <c:v>23.766666666666666</c:v>
                </c:pt>
                <c:pt idx="509">
                  <c:v>23.633333333333336</c:v>
                </c:pt>
                <c:pt idx="510">
                  <c:v>23.599999999999998</c:v>
                </c:pt>
                <c:pt idx="511">
                  <c:v>23.466666666666669</c:v>
                </c:pt>
                <c:pt idx="512">
                  <c:v>23.5</c:v>
                </c:pt>
                <c:pt idx="513">
                  <c:v>23.466666666666665</c:v>
                </c:pt>
                <c:pt idx="514">
                  <c:v>23.5</c:v>
                </c:pt>
                <c:pt idx="515">
                  <c:v>23.633333333333336</c:v>
                </c:pt>
                <c:pt idx="516">
                  <c:v>23.7</c:v>
                </c:pt>
                <c:pt idx="517">
                  <c:v>23.666666666666668</c:v>
                </c:pt>
                <c:pt idx="518">
                  <c:v>23.766666666666666</c:v>
                </c:pt>
                <c:pt idx="519">
                  <c:v>23.533333333333335</c:v>
                </c:pt>
                <c:pt idx="520">
                  <c:v>23.399999999999995</c:v>
                </c:pt>
                <c:pt idx="521">
                  <c:v>23.633333333333336</c:v>
                </c:pt>
                <c:pt idx="522">
                  <c:v>23.7</c:v>
                </c:pt>
                <c:pt idx="523">
                  <c:v>23.366666666666664</c:v>
                </c:pt>
                <c:pt idx="524">
                  <c:v>23.333333333333332</c:v>
                </c:pt>
                <c:pt idx="525">
                  <c:v>23.466666666666669</c:v>
                </c:pt>
                <c:pt idx="526">
                  <c:v>23.633333333333336</c:v>
                </c:pt>
                <c:pt idx="527">
                  <c:v>23.600000000000005</c:v>
                </c:pt>
                <c:pt idx="528">
                  <c:v>23.533333333333331</c:v>
                </c:pt>
                <c:pt idx="529">
                  <c:v>23.566666666666666</c:v>
                </c:pt>
                <c:pt idx="530">
                  <c:v>23.566666666666666</c:v>
                </c:pt>
                <c:pt idx="531">
                  <c:v>23.3</c:v>
                </c:pt>
                <c:pt idx="532">
                  <c:v>23.3</c:v>
                </c:pt>
                <c:pt idx="533">
                  <c:v>23.599999999999998</c:v>
                </c:pt>
                <c:pt idx="534">
                  <c:v>23.633333333333329</c:v>
                </c:pt>
                <c:pt idx="535">
                  <c:v>23.5</c:v>
                </c:pt>
                <c:pt idx="536">
                  <c:v>23.533333333333331</c:v>
                </c:pt>
                <c:pt idx="537">
                  <c:v>23.400000000000002</c:v>
                </c:pt>
                <c:pt idx="538">
                  <c:v>23.333333333333332</c:v>
                </c:pt>
                <c:pt idx="539">
                  <c:v>23.366666666666664</c:v>
                </c:pt>
                <c:pt idx="540">
                  <c:v>23.366666666666664</c:v>
                </c:pt>
                <c:pt idx="541">
                  <c:v>23.366666666666664</c:v>
                </c:pt>
                <c:pt idx="542">
                  <c:v>23.599999999999998</c:v>
                </c:pt>
                <c:pt idx="543">
                  <c:v>23.8</c:v>
                </c:pt>
                <c:pt idx="544">
                  <c:v>23.8</c:v>
                </c:pt>
                <c:pt idx="545">
                  <c:v>23.733333333333334</c:v>
                </c:pt>
                <c:pt idx="546">
                  <c:v>23.8</c:v>
                </c:pt>
                <c:pt idx="547">
                  <c:v>23.733333333333334</c:v>
                </c:pt>
                <c:pt idx="548">
                  <c:v>23.8</c:v>
                </c:pt>
                <c:pt idx="549">
                  <c:v>23.633333333333336</c:v>
                </c:pt>
                <c:pt idx="550">
                  <c:v>23.633333333333336</c:v>
                </c:pt>
                <c:pt idx="551">
                  <c:v>23.733333333333334</c:v>
                </c:pt>
                <c:pt idx="552">
                  <c:v>23.8</c:v>
                </c:pt>
                <c:pt idx="553">
                  <c:v>23.766666666666669</c:v>
                </c:pt>
                <c:pt idx="554">
                  <c:v>23.766666666666669</c:v>
                </c:pt>
                <c:pt idx="555">
                  <c:v>23.8</c:v>
                </c:pt>
                <c:pt idx="556">
                  <c:v>23.533333333333335</c:v>
                </c:pt>
                <c:pt idx="557">
                  <c:v>23.533333333333331</c:v>
                </c:pt>
                <c:pt idx="558">
                  <c:v>23.566666666666666</c:v>
                </c:pt>
                <c:pt idx="559">
                  <c:v>23.8</c:v>
                </c:pt>
                <c:pt idx="560">
                  <c:v>24.033333333333331</c:v>
                </c:pt>
                <c:pt idx="561">
                  <c:v>23.933333333333337</c:v>
                </c:pt>
                <c:pt idx="562">
                  <c:v>23.866666666666664</c:v>
                </c:pt>
                <c:pt idx="563">
                  <c:v>23</c:v>
                </c:pt>
                <c:pt idx="564">
                  <c:v>23.15</c:v>
                </c:pt>
                <c:pt idx="565">
                  <c:v>23.1</c:v>
                </c:pt>
                <c:pt idx="566">
                  <c:v>23.25</c:v>
                </c:pt>
                <c:pt idx="567">
                  <c:v>23.15</c:v>
                </c:pt>
                <c:pt idx="568">
                  <c:v>23.1</c:v>
                </c:pt>
                <c:pt idx="569">
                  <c:v>23.15</c:v>
                </c:pt>
                <c:pt idx="570">
                  <c:v>23.25</c:v>
                </c:pt>
                <c:pt idx="571">
                  <c:v>23.35</c:v>
                </c:pt>
              </c:numCache>
            </c:numRef>
          </c:yVal>
          <c:smooth val="1"/>
          <c:extLst xmlns:c16r2="http://schemas.microsoft.com/office/drawing/2015/06/chart">
            <c:ext xmlns:c16="http://schemas.microsoft.com/office/drawing/2014/chart" uri="{C3380CC4-5D6E-409C-BE32-E72D297353CC}">
              <c16:uniqueId val="{00000002-E0BA-4818-822F-4F53DFCFF8FD}"/>
            </c:ext>
          </c:extLst>
        </c:ser>
        <c:dLbls>
          <c:showLegendKey val="0"/>
          <c:showVal val="0"/>
          <c:showCatName val="0"/>
          <c:showSerName val="0"/>
          <c:showPercent val="0"/>
          <c:showBubbleSize val="0"/>
        </c:dLbls>
        <c:axId val="527434112"/>
        <c:axId val="527436032"/>
      </c:scatterChart>
      <c:valAx>
        <c:axId val="527434112"/>
        <c:scaling>
          <c:orientation val="minMax"/>
          <c:max val="2500"/>
        </c:scaling>
        <c:delete val="0"/>
        <c:axPos val="b"/>
        <c:title>
          <c:tx>
            <c:rich>
              <a:bodyPr/>
              <a:lstStyle/>
              <a:p>
                <a:pPr>
                  <a:defRPr/>
                </a:pPr>
                <a:r>
                  <a:rPr lang="en-GB" i="1"/>
                  <a:t>t</a:t>
                </a:r>
                <a:r>
                  <a:rPr lang="en-GB"/>
                  <a:t> (s)</a:t>
                </a:r>
              </a:p>
            </c:rich>
          </c:tx>
          <c:layout>
            <c:manualLayout>
              <c:xMode val="edge"/>
              <c:yMode val="edge"/>
              <c:x val="0.48361745422890556"/>
              <c:y val="0.93926529871853326"/>
            </c:manualLayout>
          </c:layout>
          <c:overlay val="0"/>
        </c:title>
        <c:numFmt formatCode="General" sourceLinked="0"/>
        <c:majorTickMark val="in"/>
        <c:minorTickMark val="none"/>
        <c:tickLblPos val="nextTo"/>
        <c:crossAx val="527436032"/>
        <c:crosses val="autoZero"/>
        <c:crossBetween val="midCat"/>
      </c:valAx>
      <c:valAx>
        <c:axId val="527436032"/>
        <c:scaling>
          <c:orientation val="minMax"/>
          <c:max val="74"/>
          <c:min val="0"/>
        </c:scaling>
        <c:delete val="0"/>
        <c:axPos val="l"/>
        <c:title>
          <c:tx>
            <c:rich>
              <a:bodyPr rot="-5400000" vert="horz"/>
              <a:lstStyle/>
              <a:p>
                <a:pPr>
                  <a:defRPr/>
                </a:pPr>
                <a:r>
                  <a:rPr lang="en-GB"/>
                  <a:t>% Relative humidity</a:t>
                </a:r>
              </a:p>
            </c:rich>
          </c:tx>
          <c:overlay val="0"/>
        </c:title>
        <c:numFmt formatCode="#,##0" sourceLinked="0"/>
        <c:majorTickMark val="in"/>
        <c:minorTickMark val="none"/>
        <c:tickLblPos val="nextTo"/>
        <c:crossAx val="527434112"/>
        <c:crosses val="autoZero"/>
        <c:crossBetween val="midCat"/>
      </c:valAx>
      <c:spPr>
        <a:ln>
          <a:solidFill>
            <a:schemeClr val="bg1">
              <a:lumMod val="50000"/>
            </a:schemeClr>
          </a:solidFill>
        </a:ln>
      </c:spPr>
    </c:plotArea>
    <c:legend>
      <c:legendPos val="r"/>
      <c:layout>
        <c:manualLayout>
          <c:xMode val="edge"/>
          <c:yMode val="edge"/>
          <c:x val="0.78101067259121426"/>
          <c:y val="0.66405042807054393"/>
          <c:w val="0.16825847123719465"/>
          <c:h val="0.1850080901901075"/>
        </c:manualLayout>
      </c:layout>
      <c:overlay val="0"/>
    </c:legend>
    <c:plotVisOnly val="1"/>
    <c:dispBlanksAs val="gap"/>
    <c:showDLblsOverMax val="0"/>
  </c:chart>
  <c:spPr>
    <a:ln>
      <a:noFill/>
    </a:ln>
  </c:spPr>
  <c:externalData r:id="rId2">
    <c:autoUpdate val="0"/>
  </c:externalData>
</c:chartSpace>
</file>

<file path=word/charts/chart14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271070250685431"/>
          <c:y val="5.1400554097404488E-2"/>
          <c:w val="0.70015418766394377"/>
          <c:h val="0.77543936914539435"/>
        </c:manualLayout>
      </c:layout>
      <c:scatterChart>
        <c:scatterStyle val="smoothMarker"/>
        <c:varyColors val="0"/>
        <c:ser>
          <c:idx val="0"/>
          <c:order val="0"/>
          <c:tx>
            <c:strRef>
              <c:f>'250um'!$CR$12</c:f>
              <c:strCache>
                <c:ptCount val="1"/>
                <c:pt idx="0">
                  <c:v>Continuous humidity 2</c:v>
                </c:pt>
              </c:strCache>
            </c:strRef>
          </c:tx>
          <c:spPr>
            <a:ln w="22225"/>
          </c:spPr>
          <c:marker>
            <c:symbol val="diamond"/>
            <c:size val="5"/>
          </c:marker>
          <c:xVal>
            <c:numRef>
              <c:f>'250um'!$B$13:$B$1016</c:f>
              <c:numCache>
                <c:formatCode>General</c:formatCode>
                <c:ptCount val="1004"/>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pt idx="738" formatCode="0">
                  <c:v>3394.8444444444399</c:v>
                </c:pt>
                <c:pt idx="739" formatCode="0">
                  <c:v>3399.4444444444398</c:v>
                </c:pt>
                <c:pt idx="740">
                  <c:v>3404.0444444444502</c:v>
                </c:pt>
                <c:pt idx="741">
                  <c:v>3408.6444444444501</c:v>
                </c:pt>
                <c:pt idx="742">
                  <c:v>3413.24444444445</c:v>
                </c:pt>
                <c:pt idx="743">
                  <c:v>3417.8444444444499</c:v>
                </c:pt>
                <c:pt idx="744">
                  <c:v>3422.4444444444498</c:v>
                </c:pt>
                <c:pt idx="745">
                  <c:v>3427.0444444444502</c:v>
                </c:pt>
                <c:pt idx="746">
                  <c:v>3431.6444444444501</c:v>
                </c:pt>
                <c:pt idx="747">
                  <c:v>3436.24444444445</c:v>
                </c:pt>
                <c:pt idx="748">
                  <c:v>3440.8444444444499</c:v>
                </c:pt>
                <c:pt idx="749" formatCode="0">
                  <c:v>3445.4444444444498</c:v>
                </c:pt>
                <c:pt idx="750" formatCode="0">
                  <c:v>3450.0444444444502</c:v>
                </c:pt>
                <c:pt idx="751" formatCode="0">
                  <c:v>3454.6444444444501</c:v>
                </c:pt>
                <c:pt idx="752" formatCode="0">
                  <c:v>3459.24444444445</c:v>
                </c:pt>
                <c:pt idx="753" formatCode="0">
                  <c:v>3463.8444444444499</c:v>
                </c:pt>
                <c:pt idx="754" formatCode="0">
                  <c:v>3468.4444444444498</c:v>
                </c:pt>
                <c:pt idx="755" formatCode="0">
                  <c:v>3473.0444444444502</c:v>
                </c:pt>
                <c:pt idx="756" formatCode="0">
                  <c:v>3477.6444444444501</c:v>
                </c:pt>
                <c:pt idx="757" formatCode="0">
                  <c:v>3482.24444444445</c:v>
                </c:pt>
                <c:pt idx="758" formatCode="0">
                  <c:v>3486.8444444444499</c:v>
                </c:pt>
                <c:pt idx="759" formatCode="0">
                  <c:v>3491.4444444444498</c:v>
                </c:pt>
                <c:pt idx="760" formatCode="0">
                  <c:v>3496.0444444444502</c:v>
                </c:pt>
                <c:pt idx="761" formatCode="0">
                  <c:v>3500.6444444444501</c:v>
                </c:pt>
                <c:pt idx="762" formatCode="0">
                  <c:v>3505.24444444445</c:v>
                </c:pt>
                <c:pt idx="763" formatCode="0">
                  <c:v>3509.8444444444499</c:v>
                </c:pt>
                <c:pt idx="764" formatCode="0">
                  <c:v>3514.4444444444498</c:v>
                </c:pt>
                <c:pt idx="765" formatCode="0">
                  <c:v>3519.0444444444502</c:v>
                </c:pt>
                <c:pt idx="766" formatCode="0">
                  <c:v>3523.6444444444501</c:v>
                </c:pt>
                <c:pt idx="767" formatCode="0">
                  <c:v>3528.24444444445</c:v>
                </c:pt>
                <c:pt idx="768" formatCode="0">
                  <c:v>3532.8444444444499</c:v>
                </c:pt>
                <c:pt idx="769" formatCode="0">
                  <c:v>3537.4444444444498</c:v>
                </c:pt>
                <c:pt idx="770" formatCode="0">
                  <c:v>3542.0444444444502</c:v>
                </c:pt>
                <c:pt idx="771" formatCode="0">
                  <c:v>3546.6444444444501</c:v>
                </c:pt>
                <c:pt idx="772" formatCode="0">
                  <c:v>3551.24444444445</c:v>
                </c:pt>
                <c:pt idx="773" formatCode="0">
                  <c:v>3555.8444444444499</c:v>
                </c:pt>
                <c:pt idx="774" formatCode="0">
                  <c:v>3560.4444444444498</c:v>
                </c:pt>
                <c:pt idx="775" formatCode="0">
                  <c:v>3565.0444444444502</c:v>
                </c:pt>
                <c:pt idx="776" formatCode="0">
                  <c:v>3569.6444444444501</c:v>
                </c:pt>
                <c:pt idx="777" formatCode="0">
                  <c:v>3574.24444444445</c:v>
                </c:pt>
                <c:pt idx="778" formatCode="0">
                  <c:v>3578.8444444444499</c:v>
                </c:pt>
                <c:pt idx="779" formatCode="0">
                  <c:v>3583.4444444444498</c:v>
                </c:pt>
                <c:pt idx="780" formatCode="0">
                  <c:v>3588.0444444444502</c:v>
                </c:pt>
                <c:pt idx="781" formatCode="0">
                  <c:v>3592.6444444444501</c:v>
                </c:pt>
                <c:pt idx="782" formatCode="0">
                  <c:v>3597.24444444445</c:v>
                </c:pt>
                <c:pt idx="783" formatCode="0">
                  <c:v>3601.8444444444499</c:v>
                </c:pt>
                <c:pt idx="784" formatCode="0">
                  <c:v>3606.4444444444498</c:v>
                </c:pt>
                <c:pt idx="785" formatCode="0">
                  <c:v>3611.0444444444502</c:v>
                </c:pt>
                <c:pt idx="786" formatCode="0">
                  <c:v>3615.6444444444501</c:v>
                </c:pt>
                <c:pt idx="787" formatCode="0">
                  <c:v>3620.24444444445</c:v>
                </c:pt>
                <c:pt idx="788" formatCode="0">
                  <c:v>3624.8444444444499</c:v>
                </c:pt>
                <c:pt idx="789" formatCode="0">
                  <c:v>3629.4444444444498</c:v>
                </c:pt>
                <c:pt idx="790" formatCode="0">
                  <c:v>3634.0444444444502</c:v>
                </c:pt>
                <c:pt idx="791" formatCode="0">
                  <c:v>3638.6444444444501</c:v>
                </c:pt>
                <c:pt idx="792" formatCode="0">
                  <c:v>3643.24444444445</c:v>
                </c:pt>
                <c:pt idx="793" formatCode="0">
                  <c:v>3647.8444444444499</c:v>
                </c:pt>
                <c:pt idx="794" formatCode="0">
                  <c:v>3652.4444444444498</c:v>
                </c:pt>
                <c:pt idx="795" formatCode="0">
                  <c:v>3657.0444444444502</c:v>
                </c:pt>
                <c:pt idx="796" formatCode="0">
                  <c:v>3661.6444444444501</c:v>
                </c:pt>
                <c:pt idx="797" formatCode="0">
                  <c:v>3666.24444444445</c:v>
                </c:pt>
                <c:pt idx="798" formatCode="0">
                  <c:v>3670.8444444444499</c:v>
                </c:pt>
                <c:pt idx="799" formatCode="0">
                  <c:v>3675.4444444444498</c:v>
                </c:pt>
                <c:pt idx="800" formatCode="0">
                  <c:v>3680.0444444444502</c:v>
                </c:pt>
                <c:pt idx="801" formatCode="0">
                  <c:v>3684.6444444444501</c:v>
                </c:pt>
                <c:pt idx="802" formatCode="0">
                  <c:v>3689.24444444445</c:v>
                </c:pt>
                <c:pt idx="803" formatCode="0">
                  <c:v>3693.8444444444499</c:v>
                </c:pt>
                <c:pt idx="804" formatCode="0">
                  <c:v>3698.4444444444498</c:v>
                </c:pt>
                <c:pt idx="805" formatCode="0">
                  <c:v>3703.0444444444502</c:v>
                </c:pt>
                <c:pt idx="806" formatCode="0">
                  <c:v>3707.6444444444501</c:v>
                </c:pt>
                <c:pt idx="807" formatCode="0">
                  <c:v>3712.24444444445</c:v>
                </c:pt>
                <c:pt idx="808" formatCode="0">
                  <c:v>3716.8444444444499</c:v>
                </c:pt>
                <c:pt idx="809" formatCode="0">
                  <c:v>3721.4444444444498</c:v>
                </c:pt>
                <c:pt idx="810" formatCode="0">
                  <c:v>3726.0444444444502</c:v>
                </c:pt>
                <c:pt idx="811" formatCode="0">
                  <c:v>3730.6444444444501</c:v>
                </c:pt>
                <c:pt idx="812" formatCode="0">
                  <c:v>3735.24444444445</c:v>
                </c:pt>
                <c:pt idx="813" formatCode="0">
                  <c:v>3739.8444444444499</c:v>
                </c:pt>
                <c:pt idx="814" formatCode="0">
                  <c:v>3744.4444444444498</c:v>
                </c:pt>
                <c:pt idx="815" formatCode="0">
                  <c:v>3749.0444444444502</c:v>
                </c:pt>
                <c:pt idx="816" formatCode="0">
                  <c:v>3753.6444444444501</c:v>
                </c:pt>
                <c:pt idx="817" formatCode="0">
                  <c:v>3758.24444444445</c:v>
                </c:pt>
                <c:pt idx="818" formatCode="0">
                  <c:v>3762.8444444444499</c:v>
                </c:pt>
                <c:pt idx="819" formatCode="0">
                  <c:v>3767.4444444444498</c:v>
                </c:pt>
                <c:pt idx="820" formatCode="0">
                  <c:v>3772.0444444444502</c:v>
                </c:pt>
                <c:pt idx="821" formatCode="0">
                  <c:v>3776.6444444444501</c:v>
                </c:pt>
                <c:pt idx="822" formatCode="0">
                  <c:v>3781.24444444445</c:v>
                </c:pt>
                <c:pt idx="823" formatCode="0">
                  <c:v>3785.8444444444499</c:v>
                </c:pt>
                <c:pt idx="824" formatCode="0">
                  <c:v>3790.4444444444498</c:v>
                </c:pt>
                <c:pt idx="825" formatCode="0">
                  <c:v>3795.0444444444502</c:v>
                </c:pt>
                <c:pt idx="826" formatCode="0">
                  <c:v>3799.6444444444501</c:v>
                </c:pt>
                <c:pt idx="827" formatCode="0">
                  <c:v>3804.24444444445</c:v>
                </c:pt>
                <c:pt idx="828" formatCode="0">
                  <c:v>3808.8444444444499</c:v>
                </c:pt>
                <c:pt idx="829" formatCode="0">
                  <c:v>3813.4444444444498</c:v>
                </c:pt>
                <c:pt idx="830" formatCode="0">
                  <c:v>3818.0444444444502</c:v>
                </c:pt>
                <c:pt idx="831" formatCode="0">
                  <c:v>3822.6444444444501</c:v>
                </c:pt>
                <c:pt idx="832" formatCode="0">
                  <c:v>3827.24444444445</c:v>
                </c:pt>
                <c:pt idx="833" formatCode="0">
                  <c:v>3831.8444444444499</c:v>
                </c:pt>
                <c:pt idx="834" formatCode="0">
                  <c:v>3836.4444444444498</c:v>
                </c:pt>
                <c:pt idx="835" formatCode="0">
                  <c:v>3841.0444444444502</c:v>
                </c:pt>
                <c:pt idx="836" formatCode="0">
                  <c:v>3845.6444444444501</c:v>
                </c:pt>
                <c:pt idx="837" formatCode="0">
                  <c:v>3850.24444444445</c:v>
                </c:pt>
                <c:pt idx="838" formatCode="0">
                  <c:v>3854.8444444444499</c:v>
                </c:pt>
                <c:pt idx="839" formatCode="0">
                  <c:v>3859.4444444444498</c:v>
                </c:pt>
                <c:pt idx="840" formatCode="0">
                  <c:v>3864.0444444444502</c:v>
                </c:pt>
                <c:pt idx="841" formatCode="0">
                  <c:v>3868.6444444444501</c:v>
                </c:pt>
                <c:pt idx="842" formatCode="0">
                  <c:v>3873.24444444445</c:v>
                </c:pt>
                <c:pt idx="843" formatCode="0">
                  <c:v>3877.8444444444499</c:v>
                </c:pt>
                <c:pt idx="844" formatCode="0">
                  <c:v>3882.4444444444498</c:v>
                </c:pt>
                <c:pt idx="845" formatCode="0">
                  <c:v>3887.0444444444502</c:v>
                </c:pt>
                <c:pt idx="846" formatCode="0">
                  <c:v>3891.6444444444501</c:v>
                </c:pt>
                <c:pt idx="847" formatCode="0">
                  <c:v>3896.24444444445</c:v>
                </c:pt>
                <c:pt idx="848" formatCode="0">
                  <c:v>3900.8444444444499</c:v>
                </c:pt>
                <c:pt idx="849" formatCode="0">
                  <c:v>3905.4444444444498</c:v>
                </c:pt>
                <c:pt idx="850" formatCode="0">
                  <c:v>3910.0444444444502</c:v>
                </c:pt>
                <c:pt idx="851" formatCode="0">
                  <c:v>3914.6444444444501</c:v>
                </c:pt>
                <c:pt idx="852" formatCode="0">
                  <c:v>3919.24444444445</c:v>
                </c:pt>
                <c:pt idx="853" formatCode="0">
                  <c:v>3923.8444444444499</c:v>
                </c:pt>
                <c:pt idx="854" formatCode="0">
                  <c:v>3928.4444444444498</c:v>
                </c:pt>
                <c:pt idx="855" formatCode="0">
                  <c:v>3933.0444444444502</c:v>
                </c:pt>
                <c:pt idx="856" formatCode="0">
                  <c:v>3937.6444444444501</c:v>
                </c:pt>
                <c:pt idx="857" formatCode="0">
                  <c:v>3942.24444444445</c:v>
                </c:pt>
                <c:pt idx="858" formatCode="0">
                  <c:v>3946.8444444444499</c:v>
                </c:pt>
                <c:pt idx="859" formatCode="0">
                  <c:v>3951.4444444444498</c:v>
                </c:pt>
                <c:pt idx="860" formatCode="0">
                  <c:v>3956.0444444444502</c:v>
                </c:pt>
                <c:pt idx="861" formatCode="0">
                  <c:v>3960.6444444444501</c:v>
                </c:pt>
                <c:pt idx="862" formatCode="0">
                  <c:v>3965.24444444445</c:v>
                </c:pt>
                <c:pt idx="863" formatCode="0">
                  <c:v>3969.8444444444499</c:v>
                </c:pt>
                <c:pt idx="864" formatCode="0">
                  <c:v>3974.4444444444498</c:v>
                </c:pt>
                <c:pt idx="865" formatCode="0">
                  <c:v>3979.0444444444502</c:v>
                </c:pt>
                <c:pt idx="866" formatCode="0">
                  <c:v>3983.6444444444501</c:v>
                </c:pt>
                <c:pt idx="867" formatCode="0">
                  <c:v>3988.24444444445</c:v>
                </c:pt>
                <c:pt idx="868" formatCode="0">
                  <c:v>3992.8444444444499</c:v>
                </c:pt>
                <c:pt idx="869" formatCode="0">
                  <c:v>3997.4444444444498</c:v>
                </c:pt>
                <c:pt idx="870" formatCode="0">
                  <c:v>4002.0444444444502</c:v>
                </c:pt>
                <c:pt idx="871" formatCode="0">
                  <c:v>4006.6444444444501</c:v>
                </c:pt>
                <c:pt idx="872" formatCode="0">
                  <c:v>4011.24444444445</c:v>
                </c:pt>
                <c:pt idx="873" formatCode="0">
                  <c:v>4015.8444444444499</c:v>
                </c:pt>
                <c:pt idx="874" formatCode="0">
                  <c:v>4020.4444444444498</c:v>
                </c:pt>
                <c:pt idx="875" formatCode="0">
                  <c:v>4025.0444444444502</c:v>
                </c:pt>
                <c:pt idx="876" formatCode="0">
                  <c:v>4029.6444444444501</c:v>
                </c:pt>
                <c:pt idx="877" formatCode="0">
                  <c:v>4034.24444444445</c:v>
                </c:pt>
                <c:pt idx="878" formatCode="0">
                  <c:v>4038.8444444444499</c:v>
                </c:pt>
                <c:pt idx="879" formatCode="0">
                  <c:v>4043.4444444444498</c:v>
                </c:pt>
                <c:pt idx="880" formatCode="0">
                  <c:v>4048.0444444444502</c:v>
                </c:pt>
                <c:pt idx="881" formatCode="0">
                  <c:v>4052.6444444444501</c:v>
                </c:pt>
                <c:pt idx="882" formatCode="0">
                  <c:v>4057.24444444445</c:v>
                </c:pt>
                <c:pt idx="883" formatCode="0">
                  <c:v>4061.8444444444499</c:v>
                </c:pt>
                <c:pt idx="884" formatCode="0">
                  <c:v>4066.4444444444498</c:v>
                </c:pt>
                <c:pt idx="885" formatCode="0">
                  <c:v>4071.0444444444502</c:v>
                </c:pt>
                <c:pt idx="886" formatCode="0">
                  <c:v>4075.6444444444501</c:v>
                </c:pt>
                <c:pt idx="887" formatCode="0">
                  <c:v>4080.24444444445</c:v>
                </c:pt>
                <c:pt idx="888" formatCode="0">
                  <c:v>4084.8444444444499</c:v>
                </c:pt>
                <c:pt idx="889" formatCode="0">
                  <c:v>4089.4444444444498</c:v>
                </c:pt>
                <c:pt idx="890" formatCode="0">
                  <c:v>4094.0444444444502</c:v>
                </c:pt>
                <c:pt idx="891" formatCode="0">
                  <c:v>4098.6444444444496</c:v>
                </c:pt>
                <c:pt idx="892" formatCode="0">
                  <c:v>4103.24444444445</c:v>
                </c:pt>
                <c:pt idx="893" formatCode="0">
                  <c:v>4107.8444444444503</c:v>
                </c:pt>
                <c:pt idx="894" formatCode="0">
                  <c:v>4112.4444444444498</c:v>
                </c:pt>
                <c:pt idx="895" formatCode="0">
                  <c:v>4117.0444444444502</c:v>
                </c:pt>
                <c:pt idx="896" formatCode="0">
                  <c:v>4121.6444444444496</c:v>
                </c:pt>
                <c:pt idx="897" formatCode="0">
                  <c:v>4126.24444444445</c:v>
                </c:pt>
                <c:pt idx="898" formatCode="0">
                  <c:v>4130.8444444444503</c:v>
                </c:pt>
                <c:pt idx="899" formatCode="0">
                  <c:v>4135.4444444444498</c:v>
                </c:pt>
                <c:pt idx="900" formatCode="0">
                  <c:v>4140.0444444444502</c:v>
                </c:pt>
                <c:pt idx="901" formatCode="0">
                  <c:v>4144.6444444444496</c:v>
                </c:pt>
                <c:pt idx="902" formatCode="0">
                  <c:v>4149.24444444445</c:v>
                </c:pt>
                <c:pt idx="903" formatCode="0">
                  <c:v>4153.8444444444503</c:v>
                </c:pt>
                <c:pt idx="904" formatCode="0">
                  <c:v>4158.4444444444498</c:v>
                </c:pt>
                <c:pt idx="905" formatCode="0">
                  <c:v>4163.0444444444502</c:v>
                </c:pt>
                <c:pt idx="906" formatCode="0">
                  <c:v>4167.6444444444496</c:v>
                </c:pt>
                <c:pt idx="907" formatCode="0">
                  <c:v>4172.24444444445</c:v>
                </c:pt>
                <c:pt idx="908" formatCode="0">
                  <c:v>4176.8444444444503</c:v>
                </c:pt>
                <c:pt idx="909" formatCode="0">
                  <c:v>4181.4444444444498</c:v>
                </c:pt>
                <c:pt idx="910" formatCode="0">
                  <c:v>4186.0444444444502</c:v>
                </c:pt>
                <c:pt idx="911" formatCode="0">
                  <c:v>4190.6444444444496</c:v>
                </c:pt>
                <c:pt idx="912" formatCode="0">
                  <c:v>4195.24444444445</c:v>
                </c:pt>
                <c:pt idx="913" formatCode="0">
                  <c:v>4199.8444444444503</c:v>
                </c:pt>
                <c:pt idx="914" formatCode="0">
                  <c:v>4204.4444444444498</c:v>
                </c:pt>
                <c:pt idx="915" formatCode="0">
                  <c:v>4209.0444444444502</c:v>
                </c:pt>
                <c:pt idx="916" formatCode="0">
                  <c:v>4213.6444444444496</c:v>
                </c:pt>
                <c:pt idx="917" formatCode="0">
                  <c:v>4218.24444444445</c:v>
                </c:pt>
                <c:pt idx="918" formatCode="0">
                  <c:v>4222.8444444444503</c:v>
                </c:pt>
                <c:pt idx="919" formatCode="0">
                  <c:v>4227.4444444444498</c:v>
                </c:pt>
                <c:pt idx="920" formatCode="0">
                  <c:v>4232.0444444444502</c:v>
                </c:pt>
                <c:pt idx="921" formatCode="0">
                  <c:v>4236.6444444444496</c:v>
                </c:pt>
                <c:pt idx="922" formatCode="0">
                  <c:v>4241.24444444445</c:v>
                </c:pt>
                <c:pt idx="923" formatCode="0">
                  <c:v>4245.8444444444503</c:v>
                </c:pt>
                <c:pt idx="924" formatCode="0">
                  <c:v>4250.4444444444498</c:v>
                </c:pt>
                <c:pt idx="925" formatCode="0">
                  <c:v>4255.0444444444502</c:v>
                </c:pt>
                <c:pt idx="926" formatCode="0">
                  <c:v>4259.6444444444496</c:v>
                </c:pt>
                <c:pt idx="927" formatCode="0">
                  <c:v>4264.24444444445</c:v>
                </c:pt>
                <c:pt idx="928" formatCode="0">
                  <c:v>4268.8444444444503</c:v>
                </c:pt>
                <c:pt idx="929" formatCode="0">
                  <c:v>4273.4444444444498</c:v>
                </c:pt>
                <c:pt idx="930" formatCode="0">
                  <c:v>4278.0444444444502</c:v>
                </c:pt>
                <c:pt idx="931" formatCode="0">
                  <c:v>4282.6444444444496</c:v>
                </c:pt>
                <c:pt idx="932" formatCode="0">
                  <c:v>4287.24444444445</c:v>
                </c:pt>
                <c:pt idx="933" formatCode="0">
                  <c:v>4291.8444444444503</c:v>
                </c:pt>
                <c:pt idx="934" formatCode="0">
                  <c:v>4296.4444444444498</c:v>
                </c:pt>
                <c:pt idx="935" formatCode="0">
                  <c:v>4301.0444444444502</c:v>
                </c:pt>
                <c:pt idx="936" formatCode="0">
                  <c:v>4305.6444444444496</c:v>
                </c:pt>
                <c:pt idx="937" formatCode="0">
                  <c:v>4310.24444444445</c:v>
                </c:pt>
                <c:pt idx="938" formatCode="0">
                  <c:v>4314.8444444444503</c:v>
                </c:pt>
                <c:pt idx="939" formatCode="0">
                  <c:v>4319.4444444444498</c:v>
                </c:pt>
                <c:pt idx="940" formatCode="0">
                  <c:v>4324.0444444444502</c:v>
                </c:pt>
                <c:pt idx="941" formatCode="0">
                  <c:v>4328.6444444444496</c:v>
                </c:pt>
                <c:pt idx="942" formatCode="0">
                  <c:v>4333.24444444445</c:v>
                </c:pt>
                <c:pt idx="943" formatCode="0">
                  <c:v>4337.8444444444503</c:v>
                </c:pt>
                <c:pt idx="944" formatCode="0">
                  <c:v>4342.4444444444498</c:v>
                </c:pt>
                <c:pt idx="945" formatCode="0">
                  <c:v>4347.0444444444502</c:v>
                </c:pt>
                <c:pt idx="946" formatCode="0">
                  <c:v>4351.6444444444496</c:v>
                </c:pt>
                <c:pt idx="947" formatCode="0">
                  <c:v>4356.24444444445</c:v>
                </c:pt>
                <c:pt idx="948" formatCode="0">
                  <c:v>4360.8444444444503</c:v>
                </c:pt>
                <c:pt idx="949" formatCode="0">
                  <c:v>4365.4444444444498</c:v>
                </c:pt>
                <c:pt idx="950" formatCode="0">
                  <c:v>4370.0444444444502</c:v>
                </c:pt>
                <c:pt idx="951" formatCode="0">
                  <c:v>4374.6444444444496</c:v>
                </c:pt>
                <c:pt idx="952" formatCode="0">
                  <c:v>4379.24444444445</c:v>
                </c:pt>
                <c:pt idx="953" formatCode="0">
                  <c:v>4383.8444444444503</c:v>
                </c:pt>
                <c:pt idx="954" formatCode="0">
                  <c:v>4388.4444444444498</c:v>
                </c:pt>
                <c:pt idx="955" formatCode="0">
                  <c:v>4393.0444444444502</c:v>
                </c:pt>
                <c:pt idx="956" formatCode="0">
                  <c:v>4397.6444444444496</c:v>
                </c:pt>
                <c:pt idx="957" formatCode="0">
                  <c:v>4402.24444444445</c:v>
                </c:pt>
                <c:pt idx="958" formatCode="0">
                  <c:v>4406.8444444444503</c:v>
                </c:pt>
                <c:pt idx="959" formatCode="0">
                  <c:v>4411.4444444444498</c:v>
                </c:pt>
                <c:pt idx="960" formatCode="0">
                  <c:v>4416.0444444444502</c:v>
                </c:pt>
                <c:pt idx="961" formatCode="0">
                  <c:v>4420.6444444444496</c:v>
                </c:pt>
                <c:pt idx="962" formatCode="0">
                  <c:v>4425.24444444445</c:v>
                </c:pt>
                <c:pt idx="963" formatCode="0">
                  <c:v>4429.8444444444503</c:v>
                </c:pt>
                <c:pt idx="964" formatCode="0">
                  <c:v>4434.4444444444498</c:v>
                </c:pt>
                <c:pt idx="965" formatCode="0">
                  <c:v>4439.0444444444502</c:v>
                </c:pt>
                <c:pt idx="966" formatCode="0">
                  <c:v>4443.6444444444496</c:v>
                </c:pt>
                <c:pt idx="967" formatCode="0">
                  <c:v>4448.24444444445</c:v>
                </c:pt>
                <c:pt idx="968" formatCode="0">
                  <c:v>4452.8444444444503</c:v>
                </c:pt>
                <c:pt idx="969" formatCode="0">
                  <c:v>4457.4444444444498</c:v>
                </c:pt>
                <c:pt idx="970" formatCode="0">
                  <c:v>4462.0444444444502</c:v>
                </c:pt>
                <c:pt idx="971" formatCode="0">
                  <c:v>4466.6444444444396</c:v>
                </c:pt>
                <c:pt idx="972" formatCode="0">
                  <c:v>4471.24444444445</c:v>
                </c:pt>
                <c:pt idx="973" formatCode="0">
                  <c:v>4475.8444444444503</c:v>
                </c:pt>
                <c:pt idx="974" formatCode="0">
                  <c:v>4480.4444444444498</c:v>
                </c:pt>
                <c:pt idx="975" formatCode="0">
                  <c:v>4485.0444444444502</c:v>
                </c:pt>
                <c:pt idx="976" formatCode="0">
                  <c:v>4489.6444444444396</c:v>
                </c:pt>
                <c:pt idx="977" formatCode="0">
                  <c:v>4494.24444444445</c:v>
                </c:pt>
                <c:pt idx="978" formatCode="0">
                  <c:v>4498.8444444444503</c:v>
                </c:pt>
                <c:pt idx="979" formatCode="0">
                  <c:v>4503.4444444444498</c:v>
                </c:pt>
                <c:pt idx="980" formatCode="0">
                  <c:v>4508.0444444444502</c:v>
                </c:pt>
                <c:pt idx="981" formatCode="0">
                  <c:v>4512.6444444444396</c:v>
                </c:pt>
                <c:pt idx="982" formatCode="0">
                  <c:v>4517.24444444445</c:v>
                </c:pt>
                <c:pt idx="983" formatCode="0">
                  <c:v>4521.8444444444503</c:v>
                </c:pt>
                <c:pt idx="984" formatCode="0">
                  <c:v>4526.4444444444498</c:v>
                </c:pt>
                <c:pt idx="985" formatCode="0">
                  <c:v>4531.0444444444502</c:v>
                </c:pt>
                <c:pt idx="986" formatCode="0">
                  <c:v>4535.6444444444396</c:v>
                </c:pt>
                <c:pt idx="987" formatCode="0">
                  <c:v>4540.24444444445</c:v>
                </c:pt>
                <c:pt idx="988" formatCode="0">
                  <c:v>4544.8444444444503</c:v>
                </c:pt>
                <c:pt idx="989" formatCode="0">
                  <c:v>4549.4444444444498</c:v>
                </c:pt>
                <c:pt idx="990" formatCode="0">
                  <c:v>4554.0444444444502</c:v>
                </c:pt>
                <c:pt idx="991" formatCode="0">
                  <c:v>4558.6444444444396</c:v>
                </c:pt>
                <c:pt idx="992" formatCode="0">
                  <c:v>4563.24444444445</c:v>
                </c:pt>
                <c:pt idx="993" formatCode="0">
                  <c:v>4567.8444444444503</c:v>
                </c:pt>
                <c:pt idx="994" formatCode="0">
                  <c:v>4572.4444444444498</c:v>
                </c:pt>
                <c:pt idx="995" formatCode="0">
                  <c:v>4577.0444444444502</c:v>
                </c:pt>
                <c:pt idx="996" formatCode="0">
                  <c:v>4581.6444444444396</c:v>
                </c:pt>
                <c:pt idx="997" formatCode="0">
                  <c:v>4586.24444444445</c:v>
                </c:pt>
                <c:pt idx="998" formatCode="0">
                  <c:v>4590.8444444444503</c:v>
                </c:pt>
                <c:pt idx="999" formatCode="0">
                  <c:v>4595.4444444444498</c:v>
                </c:pt>
                <c:pt idx="1000" formatCode="0">
                  <c:v>4600.0444444444502</c:v>
                </c:pt>
                <c:pt idx="1001" formatCode="0">
                  <c:v>4604.6444444444396</c:v>
                </c:pt>
                <c:pt idx="1002" formatCode="0">
                  <c:v>4609.24444444445</c:v>
                </c:pt>
                <c:pt idx="1003" formatCode="0">
                  <c:v>4613.8444444444503</c:v>
                </c:pt>
              </c:numCache>
            </c:numRef>
          </c:xVal>
          <c:yVal>
            <c:numRef>
              <c:f>'250um'!$CR$13:$CR$1016</c:f>
              <c:numCache>
                <c:formatCode>General</c:formatCode>
                <c:ptCount val="1004"/>
                <c:pt idx="0">
                  <c:v>55.800000000000004</c:v>
                </c:pt>
                <c:pt idx="1">
                  <c:v>59</c:v>
                </c:pt>
                <c:pt idx="2">
                  <c:v>61.924999999999997</c:v>
                </c:pt>
                <c:pt idx="3">
                  <c:v>64.25</c:v>
                </c:pt>
                <c:pt idx="4">
                  <c:v>66.174999999999997</c:v>
                </c:pt>
                <c:pt idx="5">
                  <c:v>66.95</c:v>
                </c:pt>
                <c:pt idx="6">
                  <c:v>67.425000000000011</c:v>
                </c:pt>
                <c:pt idx="7">
                  <c:v>67.400000000000006</c:v>
                </c:pt>
                <c:pt idx="8">
                  <c:v>67.349999999999994</c:v>
                </c:pt>
                <c:pt idx="9">
                  <c:v>66.650000000000006</c:v>
                </c:pt>
                <c:pt idx="10">
                  <c:v>66.2</c:v>
                </c:pt>
                <c:pt idx="11">
                  <c:v>65.7</c:v>
                </c:pt>
                <c:pt idx="12">
                  <c:v>65.650000000000006</c:v>
                </c:pt>
                <c:pt idx="13">
                  <c:v>65.425000000000011</c:v>
                </c:pt>
                <c:pt idx="14">
                  <c:v>65.474999999999994</c:v>
                </c:pt>
                <c:pt idx="15">
                  <c:v>65.525000000000006</c:v>
                </c:pt>
                <c:pt idx="16">
                  <c:v>65.400000000000006</c:v>
                </c:pt>
                <c:pt idx="17">
                  <c:v>65.55</c:v>
                </c:pt>
                <c:pt idx="18">
                  <c:v>65.674999999999997</c:v>
                </c:pt>
                <c:pt idx="19">
                  <c:v>65.849999999999994</c:v>
                </c:pt>
                <c:pt idx="20">
                  <c:v>65.975000000000009</c:v>
                </c:pt>
                <c:pt idx="21">
                  <c:v>66.125</c:v>
                </c:pt>
                <c:pt idx="22">
                  <c:v>66.3</c:v>
                </c:pt>
                <c:pt idx="23">
                  <c:v>66.45</c:v>
                </c:pt>
                <c:pt idx="24">
                  <c:v>66.599999999999994</c:v>
                </c:pt>
                <c:pt idx="25">
                  <c:v>66.825000000000003</c:v>
                </c:pt>
                <c:pt idx="26">
                  <c:v>67.2</c:v>
                </c:pt>
                <c:pt idx="27">
                  <c:v>67.525000000000006</c:v>
                </c:pt>
                <c:pt idx="28">
                  <c:v>67.825000000000003</c:v>
                </c:pt>
                <c:pt idx="29">
                  <c:v>68.074999999999989</c:v>
                </c:pt>
                <c:pt idx="30">
                  <c:v>68.300000000000011</c:v>
                </c:pt>
                <c:pt idx="31">
                  <c:v>68.45</c:v>
                </c:pt>
                <c:pt idx="32">
                  <c:v>68.7</c:v>
                </c:pt>
                <c:pt idx="33">
                  <c:v>68.825000000000003</c:v>
                </c:pt>
                <c:pt idx="34">
                  <c:v>69.025000000000006</c:v>
                </c:pt>
                <c:pt idx="35">
                  <c:v>69.099999999999994</c:v>
                </c:pt>
                <c:pt idx="36">
                  <c:v>69.150000000000006</c:v>
                </c:pt>
                <c:pt idx="37">
                  <c:v>69.224999999999994</c:v>
                </c:pt>
                <c:pt idx="38">
                  <c:v>69.2</c:v>
                </c:pt>
                <c:pt idx="39">
                  <c:v>69.199999999999989</c:v>
                </c:pt>
                <c:pt idx="40">
                  <c:v>68.925000000000011</c:v>
                </c:pt>
                <c:pt idx="41">
                  <c:v>68.575000000000003</c:v>
                </c:pt>
                <c:pt idx="42">
                  <c:v>68.150000000000006</c:v>
                </c:pt>
                <c:pt idx="43">
                  <c:v>67.675000000000011</c:v>
                </c:pt>
                <c:pt idx="44">
                  <c:v>67.150000000000006</c:v>
                </c:pt>
                <c:pt idx="45">
                  <c:v>66.724999999999994</c:v>
                </c:pt>
                <c:pt idx="46">
                  <c:v>66.125</c:v>
                </c:pt>
                <c:pt idx="47">
                  <c:v>65.625</c:v>
                </c:pt>
                <c:pt idx="48">
                  <c:v>65.275000000000006</c:v>
                </c:pt>
                <c:pt idx="49">
                  <c:v>64.8</c:v>
                </c:pt>
                <c:pt idx="50">
                  <c:v>64.474999999999994</c:v>
                </c:pt>
                <c:pt idx="51">
                  <c:v>64.099999999999994</c:v>
                </c:pt>
                <c:pt idx="52">
                  <c:v>63.775000000000006</c:v>
                </c:pt>
                <c:pt idx="53">
                  <c:v>63.45</c:v>
                </c:pt>
                <c:pt idx="54">
                  <c:v>63.25</c:v>
                </c:pt>
                <c:pt idx="55">
                  <c:v>63</c:v>
                </c:pt>
                <c:pt idx="56">
                  <c:v>62.8</c:v>
                </c:pt>
                <c:pt idx="57">
                  <c:v>62.650000000000006</c:v>
                </c:pt>
                <c:pt idx="58">
                  <c:v>62.524999999999999</c:v>
                </c:pt>
                <c:pt idx="59">
                  <c:v>62.324999999999996</c:v>
                </c:pt>
                <c:pt idx="60">
                  <c:v>62.150000000000006</c:v>
                </c:pt>
                <c:pt idx="61">
                  <c:v>61.9</c:v>
                </c:pt>
                <c:pt idx="62">
                  <c:v>61.7</c:v>
                </c:pt>
                <c:pt idx="63">
                  <c:v>61.524999999999999</c:v>
                </c:pt>
                <c:pt idx="64">
                  <c:v>61.374999999999993</c:v>
                </c:pt>
                <c:pt idx="65">
                  <c:v>61.174999999999997</c:v>
                </c:pt>
                <c:pt idx="66">
                  <c:v>60.974999999999994</c:v>
                </c:pt>
                <c:pt idx="67">
                  <c:v>60.875</c:v>
                </c:pt>
                <c:pt idx="68">
                  <c:v>60.75</c:v>
                </c:pt>
                <c:pt idx="69">
                  <c:v>61</c:v>
                </c:pt>
                <c:pt idx="70">
                  <c:v>61.175000000000004</c:v>
                </c:pt>
                <c:pt idx="71">
                  <c:v>61.199999999999996</c:v>
                </c:pt>
                <c:pt idx="72">
                  <c:v>61.150000000000006</c:v>
                </c:pt>
                <c:pt idx="73">
                  <c:v>61.075000000000003</c:v>
                </c:pt>
                <c:pt idx="74">
                  <c:v>60.95</c:v>
                </c:pt>
                <c:pt idx="75">
                  <c:v>60.7</c:v>
                </c:pt>
                <c:pt idx="76">
                  <c:v>60.525000000000006</c:v>
                </c:pt>
                <c:pt idx="77">
                  <c:v>60.324999999999996</c:v>
                </c:pt>
                <c:pt idx="78">
                  <c:v>60.175000000000004</c:v>
                </c:pt>
                <c:pt idx="79">
                  <c:v>60.025000000000006</c:v>
                </c:pt>
                <c:pt idx="80">
                  <c:v>59.875</c:v>
                </c:pt>
                <c:pt idx="81">
                  <c:v>59.674999999999997</c:v>
                </c:pt>
                <c:pt idx="82">
                  <c:v>59.55</c:v>
                </c:pt>
                <c:pt idx="83">
                  <c:v>59.375</c:v>
                </c:pt>
                <c:pt idx="84">
                  <c:v>59.2</c:v>
                </c:pt>
                <c:pt idx="85">
                  <c:v>59.050000000000004</c:v>
                </c:pt>
                <c:pt idx="86">
                  <c:v>58.824999999999996</c:v>
                </c:pt>
                <c:pt idx="87">
                  <c:v>58.625</c:v>
                </c:pt>
                <c:pt idx="88">
                  <c:v>58.375</c:v>
                </c:pt>
                <c:pt idx="89">
                  <c:v>58.15</c:v>
                </c:pt>
                <c:pt idx="90">
                  <c:v>57.949999999999996</c:v>
                </c:pt>
                <c:pt idx="91">
                  <c:v>57.725000000000001</c:v>
                </c:pt>
                <c:pt idx="92">
                  <c:v>57.575000000000003</c:v>
                </c:pt>
                <c:pt idx="93">
                  <c:v>57.35</c:v>
                </c:pt>
                <c:pt idx="94">
                  <c:v>57.174999999999997</c:v>
                </c:pt>
                <c:pt idx="95">
                  <c:v>57</c:v>
                </c:pt>
                <c:pt idx="96">
                  <c:v>56.75</c:v>
                </c:pt>
                <c:pt idx="97">
                  <c:v>56.524999999999999</c:v>
                </c:pt>
                <c:pt idx="98">
                  <c:v>56.324999999999996</c:v>
                </c:pt>
                <c:pt idx="99">
                  <c:v>56.125</c:v>
                </c:pt>
                <c:pt idx="100">
                  <c:v>55.924999999999997</c:v>
                </c:pt>
                <c:pt idx="101">
                  <c:v>55.699999999999996</c:v>
                </c:pt>
                <c:pt idx="102">
                  <c:v>55.5</c:v>
                </c:pt>
                <c:pt idx="103">
                  <c:v>55.350000000000009</c:v>
                </c:pt>
                <c:pt idx="104">
                  <c:v>55.15</c:v>
                </c:pt>
                <c:pt idx="105">
                  <c:v>54.95</c:v>
                </c:pt>
                <c:pt idx="106">
                  <c:v>54.7</c:v>
                </c:pt>
                <c:pt idx="107">
                  <c:v>54.524999999999991</c:v>
                </c:pt>
                <c:pt idx="108">
                  <c:v>54.325000000000003</c:v>
                </c:pt>
                <c:pt idx="109">
                  <c:v>54.274999999999991</c:v>
                </c:pt>
                <c:pt idx="110">
                  <c:v>54.375</c:v>
                </c:pt>
                <c:pt idx="111">
                  <c:v>54.400000000000006</c:v>
                </c:pt>
                <c:pt idx="112">
                  <c:v>54.349999999999994</c:v>
                </c:pt>
                <c:pt idx="113">
                  <c:v>54.125</c:v>
                </c:pt>
                <c:pt idx="114">
                  <c:v>54.05</c:v>
                </c:pt>
                <c:pt idx="115">
                  <c:v>53.924999999999997</c:v>
                </c:pt>
                <c:pt idx="116">
                  <c:v>53.699999999999996</c:v>
                </c:pt>
                <c:pt idx="117">
                  <c:v>53.5</c:v>
                </c:pt>
                <c:pt idx="118">
                  <c:v>53.275000000000006</c:v>
                </c:pt>
                <c:pt idx="119">
                  <c:v>53.099999999999994</c:v>
                </c:pt>
                <c:pt idx="120">
                  <c:v>52.824999999999996</c:v>
                </c:pt>
                <c:pt idx="121">
                  <c:v>52.699999999999996</c:v>
                </c:pt>
                <c:pt idx="122">
                  <c:v>52.424999999999997</c:v>
                </c:pt>
                <c:pt idx="123">
                  <c:v>52.15</c:v>
                </c:pt>
                <c:pt idx="124">
                  <c:v>51.8</c:v>
                </c:pt>
                <c:pt idx="125">
                  <c:v>51.349999999999994</c:v>
                </c:pt>
                <c:pt idx="126">
                  <c:v>50.924999999999997</c:v>
                </c:pt>
                <c:pt idx="127">
                  <c:v>50.5</c:v>
                </c:pt>
                <c:pt idx="128">
                  <c:v>50.099999999999994</c:v>
                </c:pt>
                <c:pt idx="129">
                  <c:v>49.724999999999994</c:v>
                </c:pt>
                <c:pt idx="130">
                  <c:v>49.275000000000006</c:v>
                </c:pt>
                <c:pt idx="131">
                  <c:v>48.849999999999994</c:v>
                </c:pt>
                <c:pt idx="132">
                  <c:v>48.5</c:v>
                </c:pt>
                <c:pt idx="133">
                  <c:v>48.225000000000001</c:v>
                </c:pt>
                <c:pt idx="134">
                  <c:v>47.924999999999997</c:v>
                </c:pt>
                <c:pt idx="135">
                  <c:v>47.625</c:v>
                </c:pt>
                <c:pt idx="136">
                  <c:v>47.3</c:v>
                </c:pt>
                <c:pt idx="137">
                  <c:v>46.95</c:v>
                </c:pt>
                <c:pt idx="138">
                  <c:v>46.599999999999994</c:v>
                </c:pt>
                <c:pt idx="139">
                  <c:v>46.225000000000001</c:v>
                </c:pt>
                <c:pt idx="140">
                  <c:v>45.900000000000006</c:v>
                </c:pt>
                <c:pt idx="141">
                  <c:v>45.6</c:v>
                </c:pt>
                <c:pt idx="142">
                  <c:v>45.3</c:v>
                </c:pt>
                <c:pt idx="143">
                  <c:v>45.024999999999999</c:v>
                </c:pt>
                <c:pt idx="144">
                  <c:v>44.85</c:v>
                </c:pt>
                <c:pt idx="145">
                  <c:v>44.825000000000003</c:v>
                </c:pt>
                <c:pt idx="146">
                  <c:v>44.599999999999994</c:v>
                </c:pt>
                <c:pt idx="147">
                  <c:v>44.5</c:v>
                </c:pt>
                <c:pt idx="148">
                  <c:v>44.599999999999994</c:v>
                </c:pt>
                <c:pt idx="149">
                  <c:v>44.699999999999996</c:v>
                </c:pt>
                <c:pt idx="150">
                  <c:v>44.900000000000006</c:v>
                </c:pt>
                <c:pt idx="151">
                  <c:v>45.150000000000006</c:v>
                </c:pt>
                <c:pt idx="152">
                  <c:v>45.524999999999999</c:v>
                </c:pt>
                <c:pt idx="153">
                  <c:v>45.924999999999997</c:v>
                </c:pt>
                <c:pt idx="154">
                  <c:v>46.15</c:v>
                </c:pt>
                <c:pt idx="155">
                  <c:v>46.475000000000009</c:v>
                </c:pt>
                <c:pt idx="156">
                  <c:v>46.725000000000001</c:v>
                </c:pt>
                <c:pt idx="157">
                  <c:v>46.774999999999999</c:v>
                </c:pt>
                <c:pt idx="158">
                  <c:v>46.924999999999997</c:v>
                </c:pt>
                <c:pt idx="159">
                  <c:v>46.699999999999996</c:v>
                </c:pt>
                <c:pt idx="160">
                  <c:v>46.75</c:v>
                </c:pt>
                <c:pt idx="161">
                  <c:v>46.849999999999994</c:v>
                </c:pt>
                <c:pt idx="162">
                  <c:v>46.774999999999999</c:v>
                </c:pt>
                <c:pt idx="163">
                  <c:v>46.825000000000003</c:v>
                </c:pt>
                <c:pt idx="164">
                  <c:v>46.724999999999994</c:v>
                </c:pt>
                <c:pt idx="165">
                  <c:v>46.65</c:v>
                </c:pt>
                <c:pt idx="166">
                  <c:v>46.5</c:v>
                </c:pt>
                <c:pt idx="167">
                  <c:v>46.224999999999994</c:v>
                </c:pt>
                <c:pt idx="168">
                  <c:v>46</c:v>
                </c:pt>
                <c:pt idx="169">
                  <c:v>45.825000000000003</c:v>
                </c:pt>
                <c:pt idx="170">
                  <c:v>45.774999999999999</c:v>
                </c:pt>
                <c:pt idx="171">
                  <c:v>45.774999999999999</c:v>
                </c:pt>
                <c:pt idx="172">
                  <c:v>45.725000000000001</c:v>
                </c:pt>
                <c:pt idx="173">
                  <c:v>45.75</c:v>
                </c:pt>
                <c:pt idx="174">
                  <c:v>45.825000000000003</c:v>
                </c:pt>
                <c:pt idx="175">
                  <c:v>45.95</c:v>
                </c:pt>
                <c:pt idx="176">
                  <c:v>45.800000000000004</c:v>
                </c:pt>
                <c:pt idx="177">
                  <c:v>45.65</c:v>
                </c:pt>
                <c:pt idx="178">
                  <c:v>45.475000000000001</c:v>
                </c:pt>
                <c:pt idx="179">
                  <c:v>45.2</c:v>
                </c:pt>
                <c:pt idx="180">
                  <c:v>44.75</c:v>
                </c:pt>
                <c:pt idx="181">
                  <c:v>44.400000000000006</c:v>
                </c:pt>
                <c:pt idx="182">
                  <c:v>44.125</c:v>
                </c:pt>
                <c:pt idx="183">
                  <c:v>43.975000000000001</c:v>
                </c:pt>
                <c:pt idx="184">
                  <c:v>43.725000000000001</c:v>
                </c:pt>
                <c:pt idx="185">
                  <c:v>43.5</c:v>
                </c:pt>
                <c:pt idx="186">
                  <c:v>43.375</c:v>
                </c:pt>
                <c:pt idx="187">
                  <c:v>43.349999999999994</c:v>
                </c:pt>
                <c:pt idx="188">
                  <c:v>43.25</c:v>
                </c:pt>
                <c:pt idx="189">
                  <c:v>43.075000000000003</c:v>
                </c:pt>
                <c:pt idx="190">
                  <c:v>42.9</c:v>
                </c:pt>
                <c:pt idx="191">
                  <c:v>42.825000000000003</c:v>
                </c:pt>
                <c:pt idx="192">
                  <c:v>42.8</c:v>
                </c:pt>
                <c:pt idx="193">
                  <c:v>42.5</c:v>
                </c:pt>
                <c:pt idx="194">
                  <c:v>42.125</c:v>
                </c:pt>
                <c:pt idx="195">
                  <c:v>41.7</c:v>
                </c:pt>
                <c:pt idx="196">
                  <c:v>41.475000000000001</c:v>
                </c:pt>
                <c:pt idx="197">
                  <c:v>41.150000000000006</c:v>
                </c:pt>
                <c:pt idx="198">
                  <c:v>40.950000000000003</c:v>
                </c:pt>
                <c:pt idx="199">
                  <c:v>40.925000000000004</c:v>
                </c:pt>
                <c:pt idx="200">
                  <c:v>41.099999999999994</c:v>
                </c:pt>
                <c:pt idx="201">
                  <c:v>40.875</c:v>
                </c:pt>
                <c:pt idx="202">
                  <c:v>40.724999999999994</c:v>
                </c:pt>
                <c:pt idx="203">
                  <c:v>40.35</c:v>
                </c:pt>
                <c:pt idx="204">
                  <c:v>40.025000000000006</c:v>
                </c:pt>
                <c:pt idx="205">
                  <c:v>39.325000000000003</c:v>
                </c:pt>
                <c:pt idx="206">
                  <c:v>38.724999999999994</c:v>
                </c:pt>
                <c:pt idx="207">
                  <c:v>38.35</c:v>
                </c:pt>
                <c:pt idx="208">
                  <c:v>38.125</c:v>
                </c:pt>
                <c:pt idx="209">
                  <c:v>37.774999999999999</c:v>
                </c:pt>
                <c:pt idx="210">
                  <c:v>37.25</c:v>
                </c:pt>
                <c:pt idx="211">
                  <c:v>36.725000000000001</c:v>
                </c:pt>
                <c:pt idx="212">
                  <c:v>35.85</c:v>
                </c:pt>
                <c:pt idx="213">
                  <c:v>35.325000000000003</c:v>
                </c:pt>
                <c:pt idx="214">
                  <c:v>35.174999999999997</c:v>
                </c:pt>
                <c:pt idx="215">
                  <c:v>34.725000000000001</c:v>
                </c:pt>
                <c:pt idx="216">
                  <c:v>34.450000000000003</c:v>
                </c:pt>
                <c:pt idx="217">
                  <c:v>34.049999999999997</c:v>
                </c:pt>
                <c:pt idx="218">
                  <c:v>33.575000000000003</c:v>
                </c:pt>
                <c:pt idx="219">
                  <c:v>33.375</c:v>
                </c:pt>
                <c:pt idx="220">
                  <c:v>32.85</c:v>
                </c:pt>
                <c:pt idx="221">
                  <c:v>32.625</c:v>
                </c:pt>
                <c:pt idx="222">
                  <c:v>32.700000000000003</c:v>
                </c:pt>
                <c:pt idx="223">
                  <c:v>32.700000000000003</c:v>
                </c:pt>
                <c:pt idx="224">
                  <c:v>32.575000000000003</c:v>
                </c:pt>
                <c:pt idx="225">
                  <c:v>32.1</c:v>
                </c:pt>
                <c:pt idx="226">
                  <c:v>31.775000000000002</c:v>
                </c:pt>
                <c:pt idx="227">
                  <c:v>31.575000000000003</c:v>
                </c:pt>
                <c:pt idx="228">
                  <c:v>31</c:v>
                </c:pt>
                <c:pt idx="229">
                  <c:v>30.174999999999997</c:v>
                </c:pt>
                <c:pt idx="230">
                  <c:v>29.975000000000001</c:v>
                </c:pt>
                <c:pt idx="231">
                  <c:v>29.975000000000001</c:v>
                </c:pt>
                <c:pt idx="232">
                  <c:v>29.7</c:v>
                </c:pt>
                <c:pt idx="233">
                  <c:v>29.049999999999997</c:v>
                </c:pt>
                <c:pt idx="234">
                  <c:v>28.675000000000001</c:v>
                </c:pt>
                <c:pt idx="235">
                  <c:v>28.975000000000001</c:v>
                </c:pt>
                <c:pt idx="236">
                  <c:v>29.125</c:v>
                </c:pt>
                <c:pt idx="237">
                  <c:v>29.025000000000002</c:v>
                </c:pt>
                <c:pt idx="238">
                  <c:v>29.675000000000001</c:v>
                </c:pt>
                <c:pt idx="239">
                  <c:v>29.049999999999997</c:v>
                </c:pt>
                <c:pt idx="240">
                  <c:v>28.725000000000001</c:v>
                </c:pt>
                <c:pt idx="241">
                  <c:v>28.15</c:v>
                </c:pt>
                <c:pt idx="242">
                  <c:v>27.824999999999999</c:v>
                </c:pt>
                <c:pt idx="243">
                  <c:v>27.925000000000001</c:v>
                </c:pt>
                <c:pt idx="244">
                  <c:v>28.1</c:v>
                </c:pt>
                <c:pt idx="245">
                  <c:v>27.424999999999997</c:v>
                </c:pt>
                <c:pt idx="246">
                  <c:v>26.95</c:v>
                </c:pt>
                <c:pt idx="247">
                  <c:v>27.35</c:v>
                </c:pt>
                <c:pt idx="248">
                  <c:v>27.3</c:v>
                </c:pt>
                <c:pt idx="249">
                  <c:v>27.3</c:v>
                </c:pt>
                <c:pt idx="250">
                  <c:v>27.249999999999996</c:v>
                </c:pt>
                <c:pt idx="251">
                  <c:v>26.950000000000003</c:v>
                </c:pt>
                <c:pt idx="252">
                  <c:v>26.65</c:v>
                </c:pt>
                <c:pt idx="253">
                  <c:v>26.424999999999997</c:v>
                </c:pt>
                <c:pt idx="254">
                  <c:v>25.925000000000001</c:v>
                </c:pt>
                <c:pt idx="255">
                  <c:v>25.775000000000002</c:v>
                </c:pt>
                <c:pt idx="256">
                  <c:v>25.75</c:v>
                </c:pt>
                <c:pt idx="257">
                  <c:v>25.75</c:v>
                </c:pt>
                <c:pt idx="258">
                  <c:v>25.775000000000002</c:v>
                </c:pt>
                <c:pt idx="259">
                  <c:v>26</c:v>
                </c:pt>
                <c:pt idx="260">
                  <c:v>25.549999999999997</c:v>
                </c:pt>
                <c:pt idx="261">
                  <c:v>25.65</c:v>
                </c:pt>
                <c:pt idx="262">
                  <c:v>25.824999999999999</c:v>
                </c:pt>
                <c:pt idx="263">
                  <c:v>26.049999999999997</c:v>
                </c:pt>
                <c:pt idx="264">
                  <c:v>26.175000000000001</c:v>
                </c:pt>
                <c:pt idx="265">
                  <c:v>25.324999999999999</c:v>
                </c:pt>
                <c:pt idx="266">
                  <c:v>24.925000000000001</c:v>
                </c:pt>
                <c:pt idx="267">
                  <c:v>25.224999999999998</c:v>
                </c:pt>
                <c:pt idx="268">
                  <c:v>24.9</c:v>
                </c:pt>
                <c:pt idx="269">
                  <c:v>25.549999999999997</c:v>
                </c:pt>
                <c:pt idx="270">
                  <c:v>25.875</c:v>
                </c:pt>
                <c:pt idx="271">
                  <c:v>25.65</c:v>
                </c:pt>
                <c:pt idx="272">
                  <c:v>25.275000000000002</c:v>
                </c:pt>
                <c:pt idx="273">
                  <c:v>24.774999999999999</c:v>
                </c:pt>
                <c:pt idx="274">
                  <c:v>24.6</c:v>
                </c:pt>
                <c:pt idx="275">
                  <c:v>24.7</c:v>
                </c:pt>
                <c:pt idx="276">
                  <c:v>24.975000000000001</c:v>
                </c:pt>
                <c:pt idx="277">
                  <c:v>25.1</c:v>
                </c:pt>
                <c:pt idx="278">
                  <c:v>25.025000000000002</c:v>
                </c:pt>
                <c:pt idx="279">
                  <c:v>24.55</c:v>
                </c:pt>
                <c:pt idx="280">
                  <c:v>24.65</c:v>
                </c:pt>
                <c:pt idx="281">
                  <c:v>24.1</c:v>
                </c:pt>
                <c:pt idx="282">
                  <c:v>23.700000000000003</c:v>
                </c:pt>
                <c:pt idx="283">
                  <c:v>23.749999999999996</c:v>
                </c:pt>
                <c:pt idx="284">
                  <c:v>23.65</c:v>
                </c:pt>
                <c:pt idx="285">
                  <c:v>23.525000000000002</c:v>
                </c:pt>
                <c:pt idx="286">
                  <c:v>23.5</c:v>
                </c:pt>
                <c:pt idx="287">
                  <c:v>23.375</c:v>
                </c:pt>
                <c:pt idx="288">
                  <c:v>23.475000000000001</c:v>
                </c:pt>
                <c:pt idx="289">
                  <c:v>23.049999999999997</c:v>
                </c:pt>
                <c:pt idx="290">
                  <c:v>22.675000000000001</c:v>
                </c:pt>
                <c:pt idx="291">
                  <c:v>22.725000000000001</c:v>
                </c:pt>
                <c:pt idx="292">
                  <c:v>23.05</c:v>
                </c:pt>
                <c:pt idx="293">
                  <c:v>23.224999999999998</c:v>
                </c:pt>
                <c:pt idx="294">
                  <c:v>23.65</c:v>
                </c:pt>
                <c:pt idx="295">
                  <c:v>23.425000000000001</c:v>
                </c:pt>
                <c:pt idx="296">
                  <c:v>23.675000000000001</c:v>
                </c:pt>
                <c:pt idx="297">
                  <c:v>24.024999999999999</c:v>
                </c:pt>
                <c:pt idx="298">
                  <c:v>23.799999999999997</c:v>
                </c:pt>
                <c:pt idx="299">
                  <c:v>23.85</c:v>
                </c:pt>
                <c:pt idx="300">
                  <c:v>23.975000000000001</c:v>
                </c:pt>
                <c:pt idx="301">
                  <c:v>23.675000000000004</c:v>
                </c:pt>
                <c:pt idx="302">
                  <c:v>23.8</c:v>
                </c:pt>
                <c:pt idx="303">
                  <c:v>23.849999999999998</c:v>
                </c:pt>
                <c:pt idx="304">
                  <c:v>23.824999999999999</c:v>
                </c:pt>
                <c:pt idx="305">
                  <c:v>23.375</c:v>
                </c:pt>
                <c:pt idx="306">
                  <c:v>23.625</c:v>
                </c:pt>
                <c:pt idx="307">
                  <c:v>23.800000000000004</c:v>
                </c:pt>
                <c:pt idx="308">
                  <c:v>23.950000000000003</c:v>
                </c:pt>
                <c:pt idx="309">
                  <c:v>23.900000000000002</c:v>
                </c:pt>
                <c:pt idx="310">
                  <c:v>23.575000000000003</c:v>
                </c:pt>
                <c:pt idx="311">
                  <c:v>23.625</c:v>
                </c:pt>
                <c:pt idx="312">
                  <c:v>23.549999999999997</c:v>
                </c:pt>
                <c:pt idx="313">
                  <c:v>23.924999999999997</c:v>
                </c:pt>
                <c:pt idx="314">
                  <c:v>24.450000000000003</c:v>
                </c:pt>
                <c:pt idx="315">
                  <c:v>24.65</c:v>
                </c:pt>
                <c:pt idx="316">
                  <c:v>24.85</c:v>
                </c:pt>
                <c:pt idx="317">
                  <c:v>24.725000000000001</c:v>
                </c:pt>
                <c:pt idx="318">
                  <c:v>24.85</c:v>
                </c:pt>
                <c:pt idx="319">
                  <c:v>24.5</c:v>
                </c:pt>
                <c:pt idx="320">
                  <c:v>24.174999999999997</c:v>
                </c:pt>
                <c:pt idx="321">
                  <c:v>23.7</c:v>
                </c:pt>
                <c:pt idx="322">
                  <c:v>23.45</c:v>
                </c:pt>
                <c:pt idx="323">
                  <c:v>23.975000000000001</c:v>
                </c:pt>
                <c:pt idx="324">
                  <c:v>23.6</c:v>
                </c:pt>
                <c:pt idx="325">
                  <c:v>23.35</c:v>
                </c:pt>
                <c:pt idx="326">
                  <c:v>22.9</c:v>
                </c:pt>
                <c:pt idx="327">
                  <c:v>22.424999999999997</c:v>
                </c:pt>
                <c:pt idx="328">
                  <c:v>22.474999999999998</c:v>
                </c:pt>
                <c:pt idx="329">
                  <c:v>23.200000000000003</c:v>
                </c:pt>
                <c:pt idx="330">
                  <c:v>23.200000000000003</c:v>
                </c:pt>
                <c:pt idx="331">
                  <c:v>23.450000000000003</c:v>
                </c:pt>
                <c:pt idx="332">
                  <c:v>23.875</c:v>
                </c:pt>
                <c:pt idx="333">
                  <c:v>24.125</c:v>
                </c:pt>
                <c:pt idx="334">
                  <c:v>24.325000000000003</c:v>
                </c:pt>
                <c:pt idx="335">
                  <c:v>24.099999999999998</c:v>
                </c:pt>
                <c:pt idx="336">
                  <c:v>23.825000000000003</c:v>
                </c:pt>
                <c:pt idx="337">
                  <c:v>23.8</c:v>
                </c:pt>
                <c:pt idx="338">
                  <c:v>23.6</c:v>
                </c:pt>
                <c:pt idx="339">
                  <c:v>23.5</c:v>
                </c:pt>
                <c:pt idx="340">
                  <c:v>23.174999999999997</c:v>
                </c:pt>
                <c:pt idx="341">
                  <c:v>23.275000000000002</c:v>
                </c:pt>
                <c:pt idx="342">
                  <c:v>23.35</c:v>
                </c:pt>
                <c:pt idx="343">
                  <c:v>23.35</c:v>
                </c:pt>
                <c:pt idx="344">
                  <c:v>23.425000000000001</c:v>
                </c:pt>
                <c:pt idx="345">
                  <c:v>23.074999999999999</c:v>
                </c:pt>
                <c:pt idx="346">
                  <c:v>22.674999999999997</c:v>
                </c:pt>
                <c:pt idx="347">
                  <c:v>22.5</c:v>
                </c:pt>
                <c:pt idx="348">
                  <c:v>22.675000000000001</c:v>
                </c:pt>
                <c:pt idx="349">
                  <c:v>23.05</c:v>
                </c:pt>
                <c:pt idx="350">
                  <c:v>23.15</c:v>
                </c:pt>
                <c:pt idx="351">
                  <c:v>23.35</c:v>
                </c:pt>
                <c:pt idx="352">
                  <c:v>23.7</c:v>
                </c:pt>
                <c:pt idx="353">
                  <c:v>23.724999999999998</c:v>
                </c:pt>
                <c:pt idx="354">
                  <c:v>23.575000000000003</c:v>
                </c:pt>
                <c:pt idx="355">
                  <c:v>23.65</c:v>
                </c:pt>
                <c:pt idx="356">
                  <c:v>23.225000000000001</c:v>
                </c:pt>
                <c:pt idx="357">
                  <c:v>22.824999999999999</c:v>
                </c:pt>
                <c:pt idx="358">
                  <c:v>23.324999999999999</c:v>
                </c:pt>
                <c:pt idx="359">
                  <c:v>23.175000000000001</c:v>
                </c:pt>
                <c:pt idx="360">
                  <c:v>22.9</c:v>
                </c:pt>
                <c:pt idx="361">
                  <c:v>22.625</c:v>
                </c:pt>
                <c:pt idx="362">
                  <c:v>22.75</c:v>
                </c:pt>
                <c:pt idx="363">
                  <c:v>23.024999999999999</c:v>
                </c:pt>
                <c:pt idx="364">
                  <c:v>23.45</c:v>
                </c:pt>
                <c:pt idx="365">
                  <c:v>23.4</c:v>
                </c:pt>
                <c:pt idx="366">
                  <c:v>23.300000000000004</c:v>
                </c:pt>
                <c:pt idx="367">
                  <c:v>23.15</c:v>
                </c:pt>
                <c:pt idx="368">
                  <c:v>23.125</c:v>
                </c:pt>
                <c:pt idx="369">
                  <c:v>23.300000000000004</c:v>
                </c:pt>
                <c:pt idx="370">
                  <c:v>23.375</c:v>
                </c:pt>
                <c:pt idx="371">
                  <c:v>23.125000000000004</c:v>
                </c:pt>
                <c:pt idx="372">
                  <c:v>22.799999999999997</c:v>
                </c:pt>
                <c:pt idx="373">
                  <c:v>22.950000000000003</c:v>
                </c:pt>
                <c:pt idx="374">
                  <c:v>23.174999999999997</c:v>
                </c:pt>
                <c:pt idx="375">
                  <c:v>23.375</c:v>
                </c:pt>
                <c:pt idx="376">
                  <c:v>23.4</c:v>
                </c:pt>
                <c:pt idx="377">
                  <c:v>23.549999999999997</c:v>
                </c:pt>
                <c:pt idx="378">
                  <c:v>23.275000000000002</c:v>
                </c:pt>
                <c:pt idx="379">
                  <c:v>23.225000000000001</c:v>
                </c:pt>
                <c:pt idx="380">
                  <c:v>23.324999999999999</c:v>
                </c:pt>
                <c:pt idx="381">
                  <c:v>23.524999999999999</c:v>
                </c:pt>
                <c:pt idx="382">
                  <c:v>23.500000000000004</c:v>
                </c:pt>
                <c:pt idx="383">
                  <c:v>23.4</c:v>
                </c:pt>
                <c:pt idx="384">
                  <c:v>23.55</c:v>
                </c:pt>
                <c:pt idx="385">
                  <c:v>23.774999999999999</c:v>
                </c:pt>
                <c:pt idx="386">
                  <c:v>24.099999999999998</c:v>
                </c:pt>
                <c:pt idx="387">
                  <c:v>24.075000000000003</c:v>
                </c:pt>
                <c:pt idx="388">
                  <c:v>24.274999999999999</c:v>
                </c:pt>
                <c:pt idx="389">
                  <c:v>24.225000000000001</c:v>
                </c:pt>
                <c:pt idx="390">
                  <c:v>24.15</c:v>
                </c:pt>
                <c:pt idx="391">
                  <c:v>24.2</c:v>
                </c:pt>
                <c:pt idx="392">
                  <c:v>24.224999999999998</c:v>
                </c:pt>
                <c:pt idx="393">
                  <c:v>24.475000000000001</c:v>
                </c:pt>
                <c:pt idx="394">
                  <c:v>24.824999999999999</c:v>
                </c:pt>
                <c:pt idx="395">
                  <c:v>24.85</c:v>
                </c:pt>
                <c:pt idx="396">
                  <c:v>24.475000000000001</c:v>
                </c:pt>
                <c:pt idx="397">
                  <c:v>24.6</c:v>
                </c:pt>
                <c:pt idx="398">
                  <c:v>24.524999999999999</c:v>
                </c:pt>
                <c:pt idx="399">
                  <c:v>24.075000000000003</c:v>
                </c:pt>
                <c:pt idx="400">
                  <c:v>24.1</c:v>
                </c:pt>
                <c:pt idx="401">
                  <c:v>24.400000000000002</c:v>
                </c:pt>
                <c:pt idx="402">
                  <c:v>24.7</c:v>
                </c:pt>
                <c:pt idx="403">
                  <c:v>24.825000000000003</c:v>
                </c:pt>
                <c:pt idx="404">
                  <c:v>24.474999999999998</c:v>
                </c:pt>
                <c:pt idx="405">
                  <c:v>24.85</c:v>
                </c:pt>
                <c:pt idx="406">
                  <c:v>24.824999999999999</c:v>
                </c:pt>
                <c:pt idx="407">
                  <c:v>24.85</c:v>
                </c:pt>
                <c:pt idx="408">
                  <c:v>24.9</c:v>
                </c:pt>
                <c:pt idx="409">
                  <c:v>25.1</c:v>
                </c:pt>
                <c:pt idx="410">
                  <c:v>24.774999999999999</c:v>
                </c:pt>
                <c:pt idx="411">
                  <c:v>24.8</c:v>
                </c:pt>
                <c:pt idx="412">
                  <c:v>24.774999999999999</c:v>
                </c:pt>
                <c:pt idx="413">
                  <c:v>25.266666666666666</c:v>
                </c:pt>
                <c:pt idx="414">
                  <c:v>25.166666666666668</c:v>
                </c:pt>
                <c:pt idx="415">
                  <c:v>25.533333333333331</c:v>
                </c:pt>
                <c:pt idx="416">
                  <c:v>25.400000000000002</c:v>
                </c:pt>
                <c:pt idx="417">
                  <c:v>25.566666666666666</c:v>
                </c:pt>
                <c:pt idx="418">
                  <c:v>25.333333333333332</c:v>
                </c:pt>
                <c:pt idx="419">
                  <c:v>25.099999999999998</c:v>
                </c:pt>
                <c:pt idx="420">
                  <c:v>25.166666666666668</c:v>
                </c:pt>
                <c:pt idx="421">
                  <c:v>25.2</c:v>
                </c:pt>
                <c:pt idx="422">
                  <c:v>25.166666666666668</c:v>
                </c:pt>
                <c:pt idx="423">
                  <c:v>25.433333333333334</c:v>
                </c:pt>
                <c:pt idx="424">
                  <c:v>25.566666666666666</c:v>
                </c:pt>
                <c:pt idx="425">
                  <c:v>24.599999999999998</c:v>
                </c:pt>
                <c:pt idx="426">
                  <c:v>24.733333333333334</c:v>
                </c:pt>
                <c:pt idx="427">
                  <c:v>25.033333333333331</c:v>
                </c:pt>
                <c:pt idx="428">
                  <c:v>25.233333333333334</c:v>
                </c:pt>
                <c:pt idx="429">
                  <c:v>25.7</c:v>
                </c:pt>
                <c:pt idx="430">
                  <c:v>25.633333333333336</c:v>
                </c:pt>
                <c:pt idx="431">
                  <c:v>25.466666666666669</c:v>
                </c:pt>
                <c:pt idx="432">
                  <c:v>25.433333333333334</c:v>
                </c:pt>
                <c:pt idx="433">
                  <c:v>25.033333333333331</c:v>
                </c:pt>
                <c:pt idx="434">
                  <c:v>25.400000000000002</c:v>
                </c:pt>
                <c:pt idx="435">
                  <c:v>25.433333333333334</c:v>
                </c:pt>
                <c:pt idx="436">
                  <c:v>24.833333333333332</c:v>
                </c:pt>
                <c:pt idx="437">
                  <c:v>25.333333333333332</c:v>
                </c:pt>
                <c:pt idx="438">
                  <c:v>25.366666666666664</c:v>
                </c:pt>
                <c:pt idx="439">
                  <c:v>25.200000000000003</c:v>
                </c:pt>
                <c:pt idx="440">
                  <c:v>25.433333333333337</c:v>
                </c:pt>
                <c:pt idx="441">
                  <c:v>25.233333333333334</c:v>
                </c:pt>
                <c:pt idx="442">
                  <c:v>25.133333333333336</c:v>
                </c:pt>
                <c:pt idx="443">
                  <c:v>25.166666666666668</c:v>
                </c:pt>
                <c:pt idx="444">
                  <c:v>25.3</c:v>
                </c:pt>
                <c:pt idx="445">
                  <c:v>24.900000000000002</c:v>
                </c:pt>
                <c:pt idx="446">
                  <c:v>24.766666666666666</c:v>
                </c:pt>
                <c:pt idx="447">
                  <c:v>25.600000000000005</c:v>
                </c:pt>
                <c:pt idx="448">
                  <c:v>25.933333333333337</c:v>
                </c:pt>
                <c:pt idx="449">
                  <c:v>25.966666666666669</c:v>
                </c:pt>
                <c:pt idx="450">
                  <c:v>25.833333333333332</c:v>
                </c:pt>
                <c:pt idx="451">
                  <c:v>25.5</c:v>
                </c:pt>
                <c:pt idx="452">
                  <c:v>25.533333333333331</c:v>
                </c:pt>
                <c:pt idx="453">
                  <c:v>25.8</c:v>
                </c:pt>
                <c:pt idx="454">
                  <c:v>26.033333333333331</c:v>
                </c:pt>
                <c:pt idx="455">
                  <c:v>26.133333333333336</c:v>
                </c:pt>
                <c:pt idx="456">
                  <c:v>26.2</c:v>
                </c:pt>
                <c:pt idx="457">
                  <c:v>26.3</c:v>
                </c:pt>
                <c:pt idx="458">
                  <c:v>26.433333333333337</c:v>
                </c:pt>
                <c:pt idx="459">
                  <c:v>26.2</c:v>
                </c:pt>
                <c:pt idx="460">
                  <c:v>26.099999999999998</c:v>
                </c:pt>
                <c:pt idx="461">
                  <c:v>26.166666666666668</c:v>
                </c:pt>
                <c:pt idx="462">
                  <c:v>26.433333333333334</c:v>
                </c:pt>
                <c:pt idx="463">
                  <c:v>26.066666666666663</c:v>
                </c:pt>
                <c:pt idx="464">
                  <c:v>25.933333333333334</c:v>
                </c:pt>
                <c:pt idx="465">
                  <c:v>25.7</c:v>
                </c:pt>
                <c:pt idx="466">
                  <c:v>26.033333333333331</c:v>
                </c:pt>
                <c:pt idx="467">
                  <c:v>26.133333333333336</c:v>
                </c:pt>
                <c:pt idx="468">
                  <c:v>26.133333333333329</c:v>
                </c:pt>
                <c:pt idx="469">
                  <c:v>25.766666666666666</c:v>
                </c:pt>
                <c:pt idx="470">
                  <c:v>25.666666666666668</c:v>
                </c:pt>
                <c:pt idx="471">
                  <c:v>25.933333333333334</c:v>
                </c:pt>
                <c:pt idx="472">
                  <c:v>26.166666666666668</c:v>
                </c:pt>
                <c:pt idx="473">
                  <c:v>25.899999999999995</c:v>
                </c:pt>
                <c:pt idx="474">
                  <c:v>25.866666666666671</c:v>
                </c:pt>
                <c:pt idx="475">
                  <c:v>24.833333333333332</c:v>
                </c:pt>
                <c:pt idx="476">
                  <c:v>24.266666666666669</c:v>
                </c:pt>
                <c:pt idx="477">
                  <c:v>24.266666666666666</c:v>
                </c:pt>
                <c:pt idx="478">
                  <c:v>24.5</c:v>
                </c:pt>
                <c:pt idx="479">
                  <c:v>24.566666666666663</c:v>
                </c:pt>
                <c:pt idx="480">
                  <c:v>25.133333333333336</c:v>
                </c:pt>
                <c:pt idx="481">
                  <c:v>25.5</c:v>
                </c:pt>
                <c:pt idx="482">
                  <c:v>25.233333333333334</c:v>
                </c:pt>
                <c:pt idx="483">
                  <c:v>25.233333333333334</c:v>
                </c:pt>
                <c:pt idx="484">
                  <c:v>24.533333333333331</c:v>
                </c:pt>
                <c:pt idx="485">
                  <c:v>24.833333333333332</c:v>
                </c:pt>
                <c:pt idx="486">
                  <c:v>25.2</c:v>
                </c:pt>
                <c:pt idx="487">
                  <c:v>24.8</c:v>
                </c:pt>
                <c:pt idx="488">
                  <c:v>24.566666666666663</c:v>
                </c:pt>
                <c:pt idx="489">
                  <c:v>24.3</c:v>
                </c:pt>
                <c:pt idx="490">
                  <c:v>24.400000000000002</c:v>
                </c:pt>
                <c:pt idx="491">
                  <c:v>24.099999999999998</c:v>
                </c:pt>
                <c:pt idx="492">
                  <c:v>24.333333333333332</c:v>
                </c:pt>
                <c:pt idx="493">
                  <c:v>24.5</c:v>
                </c:pt>
                <c:pt idx="494">
                  <c:v>24.166666666666668</c:v>
                </c:pt>
                <c:pt idx="495">
                  <c:v>24.3</c:v>
                </c:pt>
                <c:pt idx="496">
                  <c:v>24.533333333333331</c:v>
                </c:pt>
                <c:pt idx="497">
                  <c:v>23.966666666666669</c:v>
                </c:pt>
                <c:pt idx="498">
                  <c:v>24.2</c:v>
                </c:pt>
                <c:pt idx="499">
                  <c:v>24.566666666666666</c:v>
                </c:pt>
                <c:pt idx="500">
                  <c:v>24.900000000000002</c:v>
                </c:pt>
                <c:pt idx="501">
                  <c:v>25.099999999999998</c:v>
                </c:pt>
                <c:pt idx="502">
                  <c:v>25.033333333333331</c:v>
                </c:pt>
                <c:pt idx="503">
                  <c:v>25.366666666666664</c:v>
                </c:pt>
                <c:pt idx="504">
                  <c:v>25.333333333333332</c:v>
                </c:pt>
                <c:pt idx="505">
                  <c:v>25</c:v>
                </c:pt>
                <c:pt idx="506">
                  <c:v>24.966666666666669</c:v>
                </c:pt>
                <c:pt idx="507">
                  <c:v>25.2</c:v>
                </c:pt>
                <c:pt idx="508">
                  <c:v>25.366666666666664</c:v>
                </c:pt>
                <c:pt idx="509">
                  <c:v>25.5</c:v>
                </c:pt>
                <c:pt idx="510">
                  <c:v>25.066666666666666</c:v>
                </c:pt>
                <c:pt idx="511">
                  <c:v>25.400000000000002</c:v>
                </c:pt>
                <c:pt idx="512">
                  <c:v>25.633333333333336</c:v>
                </c:pt>
                <c:pt idx="513">
                  <c:v>25.733333333333334</c:v>
                </c:pt>
                <c:pt idx="514">
                  <c:v>25.833333333333332</c:v>
                </c:pt>
                <c:pt idx="515">
                  <c:v>25.7</c:v>
                </c:pt>
                <c:pt idx="516">
                  <c:v>25.599999999999998</c:v>
                </c:pt>
                <c:pt idx="517">
                  <c:v>25.266666666666666</c:v>
                </c:pt>
                <c:pt idx="518">
                  <c:v>25.333333333333332</c:v>
                </c:pt>
                <c:pt idx="519">
                  <c:v>25.266666666666666</c:v>
                </c:pt>
                <c:pt idx="520">
                  <c:v>25.5</c:v>
                </c:pt>
                <c:pt idx="521">
                  <c:v>25.366666666666664</c:v>
                </c:pt>
                <c:pt idx="522">
                  <c:v>25.833333333333332</c:v>
                </c:pt>
                <c:pt idx="523">
                  <c:v>26.133333333333336</c:v>
                </c:pt>
                <c:pt idx="524">
                  <c:v>26.066666666666663</c:v>
                </c:pt>
                <c:pt idx="525">
                  <c:v>26.3</c:v>
                </c:pt>
                <c:pt idx="526">
                  <c:v>26.166666666666668</c:v>
                </c:pt>
                <c:pt idx="527">
                  <c:v>26.333333333333332</c:v>
                </c:pt>
                <c:pt idx="528">
                  <c:v>26.366666666666671</c:v>
                </c:pt>
                <c:pt idx="529">
                  <c:v>26.166666666666668</c:v>
                </c:pt>
                <c:pt idx="530">
                  <c:v>26.266666666666669</c:v>
                </c:pt>
                <c:pt idx="531">
                  <c:v>26.433333333333337</c:v>
                </c:pt>
                <c:pt idx="532">
                  <c:v>26.266666666666666</c:v>
                </c:pt>
                <c:pt idx="533">
                  <c:v>26.099999999999998</c:v>
                </c:pt>
                <c:pt idx="534">
                  <c:v>26.3</c:v>
                </c:pt>
                <c:pt idx="535">
                  <c:v>26.333333333333332</c:v>
                </c:pt>
                <c:pt idx="536">
                  <c:v>26.2</c:v>
                </c:pt>
                <c:pt idx="537">
                  <c:v>26.333333333333332</c:v>
                </c:pt>
                <c:pt idx="538">
                  <c:v>25.599999999999998</c:v>
                </c:pt>
                <c:pt idx="539">
                  <c:v>25.566666666666666</c:v>
                </c:pt>
                <c:pt idx="540">
                  <c:v>25.666666666666668</c:v>
                </c:pt>
                <c:pt idx="541">
                  <c:v>25.533333333333331</c:v>
                </c:pt>
                <c:pt idx="542">
                  <c:v>25.033333333333331</c:v>
                </c:pt>
                <c:pt idx="543">
                  <c:v>25.166666666666668</c:v>
                </c:pt>
                <c:pt idx="544">
                  <c:v>24.466666666666669</c:v>
                </c:pt>
                <c:pt idx="545">
                  <c:v>24.466666666666669</c:v>
                </c:pt>
                <c:pt idx="546">
                  <c:v>24.366666666666664</c:v>
                </c:pt>
                <c:pt idx="547">
                  <c:v>24.7</c:v>
                </c:pt>
                <c:pt idx="548">
                  <c:v>24.066666666666666</c:v>
                </c:pt>
                <c:pt idx="549">
                  <c:v>22.666666666666668</c:v>
                </c:pt>
                <c:pt idx="550">
                  <c:v>22.200000000000003</c:v>
                </c:pt>
                <c:pt idx="551">
                  <c:v>22.099999999999998</c:v>
                </c:pt>
                <c:pt idx="552">
                  <c:v>23.200000000000003</c:v>
                </c:pt>
                <c:pt idx="553">
                  <c:v>23.366666666666664</c:v>
                </c:pt>
                <c:pt idx="554">
                  <c:v>23.549999999999997</c:v>
                </c:pt>
                <c:pt idx="555">
                  <c:v>23.7</c:v>
                </c:pt>
                <c:pt idx="556">
                  <c:v>23.5</c:v>
                </c:pt>
                <c:pt idx="557">
                  <c:v>23.200000000000003</c:v>
                </c:pt>
                <c:pt idx="558">
                  <c:v>23.15</c:v>
                </c:pt>
                <c:pt idx="559">
                  <c:v>23.55</c:v>
                </c:pt>
                <c:pt idx="560">
                  <c:v>24.25</c:v>
                </c:pt>
                <c:pt idx="561">
                  <c:v>24.8</c:v>
                </c:pt>
                <c:pt idx="562">
                  <c:v>25</c:v>
                </c:pt>
                <c:pt idx="563">
                  <c:v>27.4</c:v>
                </c:pt>
                <c:pt idx="564">
                  <c:v>27</c:v>
                </c:pt>
                <c:pt idx="565">
                  <c:v>26.7</c:v>
                </c:pt>
                <c:pt idx="566">
                  <c:v>26.8</c:v>
                </c:pt>
                <c:pt idx="567">
                  <c:v>26.3</c:v>
                </c:pt>
                <c:pt idx="568">
                  <c:v>25.9</c:v>
                </c:pt>
                <c:pt idx="569">
                  <c:v>26.2</c:v>
                </c:pt>
                <c:pt idx="570">
                  <c:v>26.7</c:v>
                </c:pt>
                <c:pt idx="571">
                  <c:v>26.9</c:v>
                </c:pt>
                <c:pt idx="572">
                  <c:v>26.9</c:v>
                </c:pt>
                <c:pt idx="573">
                  <c:v>26.7</c:v>
                </c:pt>
                <c:pt idx="574">
                  <c:v>26.9</c:v>
                </c:pt>
                <c:pt idx="575">
                  <c:v>27</c:v>
                </c:pt>
                <c:pt idx="576">
                  <c:v>27</c:v>
                </c:pt>
                <c:pt idx="577">
                  <c:v>25.6</c:v>
                </c:pt>
                <c:pt idx="578">
                  <c:v>25</c:v>
                </c:pt>
                <c:pt idx="579">
                  <c:v>24.8</c:v>
                </c:pt>
                <c:pt idx="580">
                  <c:v>25.5</c:v>
                </c:pt>
                <c:pt idx="581">
                  <c:v>25.8</c:v>
                </c:pt>
                <c:pt idx="582">
                  <c:v>25.9</c:v>
                </c:pt>
                <c:pt idx="583">
                  <c:v>25.8</c:v>
                </c:pt>
                <c:pt idx="584">
                  <c:v>26.2</c:v>
                </c:pt>
                <c:pt idx="585">
                  <c:v>26.2</c:v>
                </c:pt>
                <c:pt idx="586">
                  <c:v>26.4</c:v>
                </c:pt>
                <c:pt idx="587">
                  <c:v>26.3</c:v>
                </c:pt>
                <c:pt idx="588">
                  <c:v>26.1</c:v>
                </c:pt>
                <c:pt idx="589">
                  <c:v>26</c:v>
                </c:pt>
                <c:pt idx="590">
                  <c:v>26.1</c:v>
                </c:pt>
                <c:pt idx="591">
                  <c:v>26.2</c:v>
                </c:pt>
                <c:pt idx="592">
                  <c:v>26</c:v>
                </c:pt>
                <c:pt idx="593">
                  <c:v>26</c:v>
                </c:pt>
                <c:pt idx="594">
                  <c:v>25.8</c:v>
                </c:pt>
                <c:pt idx="595">
                  <c:v>26.2</c:v>
                </c:pt>
                <c:pt idx="596">
                  <c:v>26.8</c:v>
                </c:pt>
                <c:pt idx="597">
                  <c:v>26.4</c:v>
                </c:pt>
                <c:pt idx="598">
                  <c:v>25.8</c:v>
                </c:pt>
                <c:pt idx="599">
                  <c:v>26.2</c:v>
                </c:pt>
                <c:pt idx="600">
                  <c:v>26.9</c:v>
                </c:pt>
                <c:pt idx="601">
                  <c:v>27.2</c:v>
                </c:pt>
                <c:pt idx="602">
                  <c:v>27.2</c:v>
                </c:pt>
                <c:pt idx="603">
                  <c:v>27.5</c:v>
                </c:pt>
                <c:pt idx="604">
                  <c:v>27.2</c:v>
                </c:pt>
                <c:pt idx="605">
                  <c:v>26.7</c:v>
                </c:pt>
                <c:pt idx="606">
                  <c:v>25.3</c:v>
                </c:pt>
                <c:pt idx="607">
                  <c:v>25.3</c:v>
                </c:pt>
                <c:pt idx="608">
                  <c:v>24.5</c:v>
                </c:pt>
                <c:pt idx="609">
                  <c:v>24.6</c:v>
                </c:pt>
                <c:pt idx="610">
                  <c:v>24.9</c:v>
                </c:pt>
                <c:pt idx="611">
                  <c:v>24.9</c:v>
                </c:pt>
                <c:pt idx="612">
                  <c:v>25</c:v>
                </c:pt>
                <c:pt idx="613">
                  <c:v>25.3</c:v>
                </c:pt>
                <c:pt idx="614">
                  <c:v>25.7</c:v>
                </c:pt>
                <c:pt idx="615">
                  <c:v>24.9</c:v>
                </c:pt>
                <c:pt idx="616">
                  <c:v>24.7</c:v>
                </c:pt>
                <c:pt idx="617">
                  <c:v>24.9</c:v>
                </c:pt>
                <c:pt idx="618">
                  <c:v>25.4</c:v>
                </c:pt>
                <c:pt idx="619">
                  <c:v>26</c:v>
                </c:pt>
                <c:pt idx="620">
                  <c:v>25.8</c:v>
                </c:pt>
                <c:pt idx="621">
                  <c:v>26.1</c:v>
                </c:pt>
                <c:pt idx="622">
                  <c:v>26.3</c:v>
                </c:pt>
                <c:pt idx="623">
                  <c:v>26.8</c:v>
                </c:pt>
                <c:pt idx="624">
                  <c:v>26.8</c:v>
                </c:pt>
                <c:pt idx="625">
                  <c:v>26.9</c:v>
                </c:pt>
                <c:pt idx="626">
                  <c:v>27.3</c:v>
                </c:pt>
                <c:pt idx="627">
                  <c:v>27.5</c:v>
                </c:pt>
                <c:pt idx="628">
                  <c:v>26.8</c:v>
                </c:pt>
                <c:pt idx="629">
                  <c:v>26.3</c:v>
                </c:pt>
                <c:pt idx="630">
                  <c:v>26.2</c:v>
                </c:pt>
                <c:pt idx="631">
                  <c:v>26.1</c:v>
                </c:pt>
                <c:pt idx="632">
                  <c:v>26</c:v>
                </c:pt>
                <c:pt idx="633">
                  <c:v>25.5</c:v>
                </c:pt>
                <c:pt idx="634">
                  <c:v>25.2</c:v>
                </c:pt>
                <c:pt idx="635">
                  <c:v>23.6</c:v>
                </c:pt>
                <c:pt idx="636">
                  <c:v>23.6</c:v>
                </c:pt>
                <c:pt idx="637">
                  <c:v>23.6</c:v>
                </c:pt>
                <c:pt idx="638">
                  <c:v>23.8</c:v>
                </c:pt>
                <c:pt idx="639">
                  <c:v>24</c:v>
                </c:pt>
                <c:pt idx="640">
                  <c:v>24.6</c:v>
                </c:pt>
                <c:pt idx="641">
                  <c:v>25.5</c:v>
                </c:pt>
                <c:pt idx="642">
                  <c:v>25.2</c:v>
                </c:pt>
                <c:pt idx="643">
                  <c:v>23.8</c:v>
                </c:pt>
                <c:pt idx="644">
                  <c:v>24</c:v>
                </c:pt>
                <c:pt idx="645">
                  <c:v>23.8</c:v>
                </c:pt>
                <c:pt idx="646">
                  <c:v>24</c:v>
                </c:pt>
                <c:pt idx="647">
                  <c:v>24.9</c:v>
                </c:pt>
                <c:pt idx="648">
                  <c:v>24.3</c:v>
                </c:pt>
                <c:pt idx="649">
                  <c:v>23.5</c:v>
                </c:pt>
                <c:pt idx="650">
                  <c:v>24</c:v>
                </c:pt>
                <c:pt idx="651">
                  <c:v>24.7</c:v>
                </c:pt>
                <c:pt idx="652">
                  <c:v>25.3</c:v>
                </c:pt>
                <c:pt idx="653">
                  <c:v>25</c:v>
                </c:pt>
                <c:pt idx="654">
                  <c:v>25.4</c:v>
                </c:pt>
                <c:pt idx="655">
                  <c:v>26</c:v>
                </c:pt>
                <c:pt idx="656">
                  <c:v>26</c:v>
                </c:pt>
                <c:pt idx="657">
                  <c:v>24.9</c:v>
                </c:pt>
                <c:pt idx="658">
                  <c:v>25</c:v>
                </c:pt>
                <c:pt idx="659">
                  <c:v>24.9</c:v>
                </c:pt>
                <c:pt idx="660">
                  <c:v>25</c:v>
                </c:pt>
                <c:pt idx="661">
                  <c:v>25.5</c:v>
                </c:pt>
                <c:pt idx="662">
                  <c:v>25.2</c:v>
                </c:pt>
                <c:pt idx="663">
                  <c:v>25.1</c:v>
                </c:pt>
                <c:pt idx="664">
                  <c:v>25.6</c:v>
                </c:pt>
                <c:pt idx="665">
                  <c:v>25.2</c:v>
                </c:pt>
                <c:pt idx="666">
                  <c:v>25.6</c:v>
                </c:pt>
                <c:pt idx="667">
                  <c:v>25.7</c:v>
                </c:pt>
                <c:pt idx="668">
                  <c:v>25.3</c:v>
                </c:pt>
                <c:pt idx="669">
                  <c:v>25.7</c:v>
                </c:pt>
                <c:pt idx="670">
                  <c:v>26.2</c:v>
                </c:pt>
                <c:pt idx="671">
                  <c:v>25.9</c:v>
                </c:pt>
                <c:pt idx="672">
                  <c:v>26.3</c:v>
                </c:pt>
                <c:pt idx="673">
                  <c:v>26.3</c:v>
                </c:pt>
                <c:pt idx="674">
                  <c:v>26.5</c:v>
                </c:pt>
                <c:pt idx="675">
                  <c:v>26.4</c:v>
                </c:pt>
                <c:pt idx="676">
                  <c:v>26.1</c:v>
                </c:pt>
                <c:pt idx="677">
                  <c:v>25.1</c:v>
                </c:pt>
                <c:pt idx="678">
                  <c:v>25.8</c:v>
                </c:pt>
                <c:pt idx="679">
                  <c:v>26.2</c:v>
                </c:pt>
                <c:pt idx="680">
                  <c:v>26.9</c:v>
                </c:pt>
                <c:pt idx="681">
                  <c:v>27.1</c:v>
                </c:pt>
                <c:pt idx="682">
                  <c:v>27.4</c:v>
                </c:pt>
                <c:pt idx="683">
                  <c:v>27.6</c:v>
                </c:pt>
                <c:pt idx="684">
                  <c:v>27.7</c:v>
                </c:pt>
                <c:pt idx="685">
                  <c:v>27.9</c:v>
                </c:pt>
                <c:pt idx="686">
                  <c:v>27.9</c:v>
                </c:pt>
                <c:pt idx="687">
                  <c:v>28.4</c:v>
                </c:pt>
                <c:pt idx="688">
                  <c:v>26.1</c:v>
                </c:pt>
                <c:pt idx="689">
                  <c:v>26.1</c:v>
                </c:pt>
                <c:pt idx="690">
                  <c:v>25.7</c:v>
                </c:pt>
                <c:pt idx="691">
                  <c:v>26</c:v>
                </c:pt>
                <c:pt idx="692">
                  <c:v>26.4</c:v>
                </c:pt>
                <c:pt idx="693">
                  <c:v>27</c:v>
                </c:pt>
                <c:pt idx="694">
                  <c:v>27</c:v>
                </c:pt>
                <c:pt idx="695">
                  <c:v>26.5</c:v>
                </c:pt>
                <c:pt idx="696">
                  <c:v>26.7</c:v>
                </c:pt>
                <c:pt idx="697">
                  <c:v>27.1</c:v>
                </c:pt>
                <c:pt idx="698">
                  <c:v>27.2</c:v>
                </c:pt>
                <c:pt idx="699">
                  <c:v>27.6</c:v>
                </c:pt>
                <c:pt idx="700">
                  <c:v>27.3</c:v>
                </c:pt>
                <c:pt idx="701">
                  <c:v>27.3</c:v>
                </c:pt>
                <c:pt idx="702">
                  <c:v>27.3</c:v>
                </c:pt>
                <c:pt idx="703">
                  <c:v>27.2</c:v>
                </c:pt>
                <c:pt idx="704">
                  <c:v>26.7</c:v>
                </c:pt>
                <c:pt idx="705">
                  <c:v>27.2</c:v>
                </c:pt>
                <c:pt idx="706">
                  <c:v>27.5</c:v>
                </c:pt>
                <c:pt idx="707">
                  <c:v>27.9</c:v>
                </c:pt>
                <c:pt idx="708">
                  <c:v>28.1</c:v>
                </c:pt>
                <c:pt idx="709">
                  <c:v>28.2</c:v>
                </c:pt>
                <c:pt idx="710">
                  <c:v>27.8</c:v>
                </c:pt>
                <c:pt idx="711">
                  <c:v>27.4</c:v>
                </c:pt>
                <c:pt idx="712">
                  <c:v>27.7</c:v>
                </c:pt>
                <c:pt idx="713">
                  <c:v>27.7</c:v>
                </c:pt>
                <c:pt idx="714">
                  <c:v>27.8</c:v>
                </c:pt>
                <c:pt idx="715">
                  <c:v>27.9</c:v>
                </c:pt>
                <c:pt idx="716">
                  <c:v>28</c:v>
                </c:pt>
                <c:pt idx="717">
                  <c:v>27.9</c:v>
                </c:pt>
                <c:pt idx="718">
                  <c:v>27.9</c:v>
                </c:pt>
                <c:pt idx="719">
                  <c:v>27.5</c:v>
                </c:pt>
                <c:pt idx="720">
                  <c:v>27.3</c:v>
                </c:pt>
                <c:pt idx="721">
                  <c:v>27.3</c:v>
                </c:pt>
              </c:numCache>
            </c:numRef>
          </c:yVal>
          <c:smooth val="1"/>
          <c:extLst xmlns:c16r2="http://schemas.microsoft.com/office/drawing/2015/06/chart">
            <c:ext xmlns:c16="http://schemas.microsoft.com/office/drawing/2014/chart" uri="{C3380CC4-5D6E-409C-BE32-E72D297353CC}">
              <c16:uniqueId val="{00000000-1F4E-4AC7-8193-9C753A71DB2A}"/>
            </c:ext>
          </c:extLst>
        </c:ser>
        <c:ser>
          <c:idx val="2"/>
          <c:order val="2"/>
          <c:tx>
            <c:strRef>
              <c:f>'250um'!$CT$12</c:f>
              <c:strCache>
                <c:ptCount val="1"/>
                <c:pt idx="0">
                  <c:v>Pulsed humidity 2</c:v>
                </c:pt>
              </c:strCache>
            </c:strRef>
          </c:tx>
          <c:spPr>
            <a:ln w="22225"/>
          </c:spPr>
          <c:marker>
            <c:symbol val="triangle"/>
            <c:size val="5"/>
          </c:marker>
          <c:xVal>
            <c:numRef>
              <c:f>'250um'!$B$13:$B$1016</c:f>
              <c:numCache>
                <c:formatCode>General</c:formatCode>
                <c:ptCount val="1004"/>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pt idx="738" formatCode="0">
                  <c:v>3394.8444444444399</c:v>
                </c:pt>
                <c:pt idx="739" formatCode="0">
                  <c:v>3399.4444444444398</c:v>
                </c:pt>
                <c:pt idx="740">
                  <c:v>3404.0444444444502</c:v>
                </c:pt>
                <c:pt idx="741">
                  <c:v>3408.6444444444501</c:v>
                </c:pt>
                <c:pt idx="742">
                  <c:v>3413.24444444445</c:v>
                </c:pt>
                <c:pt idx="743">
                  <c:v>3417.8444444444499</c:v>
                </c:pt>
                <c:pt idx="744">
                  <c:v>3422.4444444444498</c:v>
                </c:pt>
                <c:pt idx="745">
                  <c:v>3427.0444444444502</c:v>
                </c:pt>
                <c:pt idx="746">
                  <c:v>3431.6444444444501</c:v>
                </c:pt>
                <c:pt idx="747">
                  <c:v>3436.24444444445</c:v>
                </c:pt>
                <c:pt idx="748">
                  <c:v>3440.8444444444499</c:v>
                </c:pt>
                <c:pt idx="749" formatCode="0">
                  <c:v>3445.4444444444498</c:v>
                </c:pt>
                <c:pt idx="750" formatCode="0">
                  <c:v>3450.0444444444502</c:v>
                </c:pt>
                <c:pt idx="751" formatCode="0">
                  <c:v>3454.6444444444501</c:v>
                </c:pt>
                <c:pt idx="752" formatCode="0">
                  <c:v>3459.24444444445</c:v>
                </c:pt>
                <c:pt idx="753" formatCode="0">
                  <c:v>3463.8444444444499</c:v>
                </c:pt>
                <c:pt idx="754" formatCode="0">
                  <c:v>3468.4444444444498</c:v>
                </c:pt>
                <c:pt idx="755" formatCode="0">
                  <c:v>3473.0444444444502</c:v>
                </c:pt>
                <c:pt idx="756" formatCode="0">
                  <c:v>3477.6444444444501</c:v>
                </c:pt>
                <c:pt idx="757" formatCode="0">
                  <c:v>3482.24444444445</c:v>
                </c:pt>
                <c:pt idx="758" formatCode="0">
                  <c:v>3486.8444444444499</c:v>
                </c:pt>
                <c:pt idx="759" formatCode="0">
                  <c:v>3491.4444444444498</c:v>
                </c:pt>
                <c:pt idx="760" formatCode="0">
                  <c:v>3496.0444444444502</c:v>
                </c:pt>
                <c:pt idx="761" formatCode="0">
                  <c:v>3500.6444444444501</c:v>
                </c:pt>
                <c:pt idx="762" formatCode="0">
                  <c:v>3505.24444444445</c:v>
                </c:pt>
                <c:pt idx="763" formatCode="0">
                  <c:v>3509.8444444444499</c:v>
                </c:pt>
                <c:pt idx="764" formatCode="0">
                  <c:v>3514.4444444444498</c:v>
                </c:pt>
                <c:pt idx="765" formatCode="0">
                  <c:v>3519.0444444444502</c:v>
                </c:pt>
                <c:pt idx="766" formatCode="0">
                  <c:v>3523.6444444444501</c:v>
                </c:pt>
                <c:pt idx="767" formatCode="0">
                  <c:v>3528.24444444445</c:v>
                </c:pt>
                <c:pt idx="768" formatCode="0">
                  <c:v>3532.8444444444499</c:v>
                </c:pt>
                <c:pt idx="769" formatCode="0">
                  <c:v>3537.4444444444498</c:v>
                </c:pt>
                <c:pt idx="770" formatCode="0">
                  <c:v>3542.0444444444502</c:v>
                </c:pt>
                <c:pt idx="771" formatCode="0">
                  <c:v>3546.6444444444501</c:v>
                </c:pt>
                <c:pt idx="772" formatCode="0">
                  <c:v>3551.24444444445</c:v>
                </c:pt>
                <c:pt idx="773" formatCode="0">
                  <c:v>3555.8444444444499</c:v>
                </c:pt>
                <c:pt idx="774" formatCode="0">
                  <c:v>3560.4444444444498</c:v>
                </c:pt>
                <c:pt idx="775" formatCode="0">
                  <c:v>3565.0444444444502</c:v>
                </c:pt>
                <c:pt idx="776" formatCode="0">
                  <c:v>3569.6444444444501</c:v>
                </c:pt>
                <c:pt idx="777" formatCode="0">
                  <c:v>3574.24444444445</c:v>
                </c:pt>
                <c:pt idx="778" formatCode="0">
                  <c:v>3578.8444444444499</c:v>
                </c:pt>
                <c:pt idx="779" formatCode="0">
                  <c:v>3583.4444444444498</c:v>
                </c:pt>
                <c:pt idx="780" formatCode="0">
                  <c:v>3588.0444444444502</c:v>
                </c:pt>
                <c:pt idx="781" formatCode="0">
                  <c:v>3592.6444444444501</c:v>
                </c:pt>
                <c:pt idx="782" formatCode="0">
                  <c:v>3597.24444444445</c:v>
                </c:pt>
                <c:pt idx="783" formatCode="0">
                  <c:v>3601.8444444444499</c:v>
                </c:pt>
                <c:pt idx="784" formatCode="0">
                  <c:v>3606.4444444444498</c:v>
                </c:pt>
                <c:pt idx="785" formatCode="0">
                  <c:v>3611.0444444444502</c:v>
                </c:pt>
                <c:pt idx="786" formatCode="0">
                  <c:v>3615.6444444444501</c:v>
                </c:pt>
                <c:pt idx="787" formatCode="0">
                  <c:v>3620.24444444445</c:v>
                </c:pt>
                <c:pt idx="788" formatCode="0">
                  <c:v>3624.8444444444499</c:v>
                </c:pt>
                <c:pt idx="789" formatCode="0">
                  <c:v>3629.4444444444498</c:v>
                </c:pt>
                <c:pt idx="790" formatCode="0">
                  <c:v>3634.0444444444502</c:v>
                </c:pt>
                <c:pt idx="791" formatCode="0">
                  <c:v>3638.6444444444501</c:v>
                </c:pt>
                <c:pt idx="792" formatCode="0">
                  <c:v>3643.24444444445</c:v>
                </c:pt>
                <c:pt idx="793" formatCode="0">
                  <c:v>3647.8444444444499</c:v>
                </c:pt>
                <c:pt idx="794" formatCode="0">
                  <c:v>3652.4444444444498</c:v>
                </c:pt>
                <c:pt idx="795" formatCode="0">
                  <c:v>3657.0444444444502</c:v>
                </c:pt>
                <c:pt idx="796" formatCode="0">
                  <c:v>3661.6444444444501</c:v>
                </c:pt>
                <c:pt idx="797" formatCode="0">
                  <c:v>3666.24444444445</c:v>
                </c:pt>
                <c:pt idx="798" formatCode="0">
                  <c:v>3670.8444444444499</c:v>
                </c:pt>
                <c:pt idx="799" formatCode="0">
                  <c:v>3675.4444444444498</c:v>
                </c:pt>
                <c:pt idx="800" formatCode="0">
                  <c:v>3680.0444444444502</c:v>
                </c:pt>
                <c:pt idx="801" formatCode="0">
                  <c:v>3684.6444444444501</c:v>
                </c:pt>
                <c:pt idx="802" formatCode="0">
                  <c:v>3689.24444444445</c:v>
                </c:pt>
                <c:pt idx="803" formatCode="0">
                  <c:v>3693.8444444444499</c:v>
                </c:pt>
                <c:pt idx="804" formatCode="0">
                  <c:v>3698.4444444444498</c:v>
                </c:pt>
                <c:pt idx="805" formatCode="0">
                  <c:v>3703.0444444444502</c:v>
                </c:pt>
                <c:pt idx="806" formatCode="0">
                  <c:v>3707.6444444444501</c:v>
                </c:pt>
                <c:pt idx="807" formatCode="0">
                  <c:v>3712.24444444445</c:v>
                </c:pt>
                <c:pt idx="808" formatCode="0">
                  <c:v>3716.8444444444499</c:v>
                </c:pt>
                <c:pt idx="809" formatCode="0">
                  <c:v>3721.4444444444498</c:v>
                </c:pt>
                <c:pt idx="810" formatCode="0">
                  <c:v>3726.0444444444502</c:v>
                </c:pt>
                <c:pt idx="811" formatCode="0">
                  <c:v>3730.6444444444501</c:v>
                </c:pt>
                <c:pt idx="812" formatCode="0">
                  <c:v>3735.24444444445</c:v>
                </c:pt>
                <c:pt idx="813" formatCode="0">
                  <c:v>3739.8444444444499</c:v>
                </c:pt>
                <c:pt idx="814" formatCode="0">
                  <c:v>3744.4444444444498</c:v>
                </c:pt>
                <c:pt idx="815" formatCode="0">
                  <c:v>3749.0444444444502</c:v>
                </c:pt>
                <c:pt idx="816" formatCode="0">
                  <c:v>3753.6444444444501</c:v>
                </c:pt>
                <c:pt idx="817" formatCode="0">
                  <c:v>3758.24444444445</c:v>
                </c:pt>
                <c:pt idx="818" formatCode="0">
                  <c:v>3762.8444444444499</c:v>
                </c:pt>
                <c:pt idx="819" formatCode="0">
                  <c:v>3767.4444444444498</c:v>
                </c:pt>
                <c:pt idx="820" formatCode="0">
                  <c:v>3772.0444444444502</c:v>
                </c:pt>
                <c:pt idx="821" formatCode="0">
                  <c:v>3776.6444444444501</c:v>
                </c:pt>
                <c:pt idx="822" formatCode="0">
                  <c:v>3781.24444444445</c:v>
                </c:pt>
                <c:pt idx="823" formatCode="0">
                  <c:v>3785.8444444444499</c:v>
                </c:pt>
                <c:pt idx="824" formatCode="0">
                  <c:v>3790.4444444444498</c:v>
                </c:pt>
                <c:pt idx="825" formatCode="0">
                  <c:v>3795.0444444444502</c:v>
                </c:pt>
                <c:pt idx="826" formatCode="0">
                  <c:v>3799.6444444444501</c:v>
                </c:pt>
                <c:pt idx="827" formatCode="0">
                  <c:v>3804.24444444445</c:v>
                </c:pt>
                <c:pt idx="828" formatCode="0">
                  <c:v>3808.8444444444499</c:v>
                </c:pt>
                <c:pt idx="829" formatCode="0">
                  <c:v>3813.4444444444498</c:v>
                </c:pt>
                <c:pt idx="830" formatCode="0">
                  <c:v>3818.0444444444502</c:v>
                </c:pt>
                <c:pt idx="831" formatCode="0">
                  <c:v>3822.6444444444501</c:v>
                </c:pt>
                <c:pt idx="832" formatCode="0">
                  <c:v>3827.24444444445</c:v>
                </c:pt>
                <c:pt idx="833" formatCode="0">
                  <c:v>3831.8444444444499</c:v>
                </c:pt>
                <c:pt idx="834" formatCode="0">
                  <c:v>3836.4444444444498</c:v>
                </c:pt>
                <c:pt idx="835" formatCode="0">
                  <c:v>3841.0444444444502</c:v>
                </c:pt>
                <c:pt idx="836" formatCode="0">
                  <c:v>3845.6444444444501</c:v>
                </c:pt>
                <c:pt idx="837" formatCode="0">
                  <c:v>3850.24444444445</c:v>
                </c:pt>
                <c:pt idx="838" formatCode="0">
                  <c:v>3854.8444444444499</c:v>
                </c:pt>
                <c:pt idx="839" formatCode="0">
                  <c:v>3859.4444444444498</c:v>
                </c:pt>
                <c:pt idx="840" formatCode="0">
                  <c:v>3864.0444444444502</c:v>
                </c:pt>
                <c:pt idx="841" formatCode="0">
                  <c:v>3868.6444444444501</c:v>
                </c:pt>
                <c:pt idx="842" formatCode="0">
                  <c:v>3873.24444444445</c:v>
                </c:pt>
                <c:pt idx="843" formatCode="0">
                  <c:v>3877.8444444444499</c:v>
                </c:pt>
                <c:pt idx="844" formatCode="0">
                  <c:v>3882.4444444444498</c:v>
                </c:pt>
                <c:pt idx="845" formatCode="0">
                  <c:v>3887.0444444444502</c:v>
                </c:pt>
                <c:pt idx="846" formatCode="0">
                  <c:v>3891.6444444444501</c:v>
                </c:pt>
                <c:pt idx="847" formatCode="0">
                  <c:v>3896.24444444445</c:v>
                </c:pt>
                <c:pt idx="848" formatCode="0">
                  <c:v>3900.8444444444499</c:v>
                </c:pt>
                <c:pt idx="849" formatCode="0">
                  <c:v>3905.4444444444498</c:v>
                </c:pt>
                <c:pt idx="850" formatCode="0">
                  <c:v>3910.0444444444502</c:v>
                </c:pt>
                <c:pt idx="851" formatCode="0">
                  <c:v>3914.6444444444501</c:v>
                </c:pt>
                <c:pt idx="852" formatCode="0">
                  <c:v>3919.24444444445</c:v>
                </c:pt>
                <c:pt idx="853" formatCode="0">
                  <c:v>3923.8444444444499</c:v>
                </c:pt>
                <c:pt idx="854" formatCode="0">
                  <c:v>3928.4444444444498</c:v>
                </c:pt>
                <c:pt idx="855" formatCode="0">
                  <c:v>3933.0444444444502</c:v>
                </c:pt>
                <c:pt idx="856" formatCode="0">
                  <c:v>3937.6444444444501</c:v>
                </c:pt>
                <c:pt idx="857" formatCode="0">
                  <c:v>3942.24444444445</c:v>
                </c:pt>
                <c:pt idx="858" formatCode="0">
                  <c:v>3946.8444444444499</c:v>
                </c:pt>
                <c:pt idx="859" formatCode="0">
                  <c:v>3951.4444444444498</c:v>
                </c:pt>
                <c:pt idx="860" formatCode="0">
                  <c:v>3956.0444444444502</c:v>
                </c:pt>
                <c:pt idx="861" formatCode="0">
                  <c:v>3960.6444444444501</c:v>
                </c:pt>
                <c:pt idx="862" formatCode="0">
                  <c:v>3965.24444444445</c:v>
                </c:pt>
                <c:pt idx="863" formatCode="0">
                  <c:v>3969.8444444444499</c:v>
                </c:pt>
                <c:pt idx="864" formatCode="0">
                  <c:v>3974.4444444444498</c:v>
                </c:pt>
                <c:pt idx="865" formatCode="0">
                  <c:v>3979.0444444444502</c:v>
                </c:pt>
                <c:pt idx="866" formatCode="0">
                  <c:v>3983.6444444444501</c:v>
                </c:pt>
                <c:pt idx="867" formatCode="0">
                  <c:v>3988.24444444445</c:v>
                </c:pt>
                <c:pt idx="868" formatCode="0">
                  <c:v>3992.8444444444499</c:v>
                </c:pt>
                <c:pt idx="869" formatCode="0">
                  <c:v>3997.4444444444498</c:v>
                </c:pt>
                <c:pt idx="870" formatCode="0">
                  <c:v>4002.0444444444502</c:v>
                </c:pt>
                <c:pt idx="871" formatCode="0">
                  <c:v>4006.6444444444501</c:v>
                </c:pt>
                <c:pt idx="872" formatCode="0">
                  <c:v>4011.24444444445</c:v>
                </c:pt>
                <c:pt idx="873" formatCode="0">
                  <c:v>4015.8444444444499</c:v>
                </c:pt>
                <c:pt idx="874" formatCode="0">
                  <c:v>4020.4444444444498</c:v>
                </c:pt>
                <c:pt idx="875" formatCode="0">
                  <c:v>4025.0444444444502</c:v>
                </c:pt>
                <c:pt idx="876" formatCode="0">
                  <c:v>4029.6444444444501</c:v>
                </c:pt>
                <c:pt idx="877" formatCode="0">
                  <c:v>4034.24444444445</c:v>
                </c:pt>
                <c:pt idx="878" formatCode="0">
                  <c:v>4038.8444444444499</c:v>
                </c:pt>
                <c:pt idx="879" formatCode="0">
                  <c:v>4043.4444444444498</c:v>
                </c:pt>
                <c:pt idx="880" formatCode="0">
                  <c:v>4048.0444444444502</c:v>
                </c:pt>
                <c:pt idx="881" formatCode="0">
                  <c:v>4052.6444444444501</c:v>
                </c:pt>
                <c:pt idx="882" formatCode="0">
                  <c:v>4057.24444444445</c:v>
                </c:pt>
                <c:pt idx="883" formatCode="0">
                  <c:v>4061.8444444444499</c:v>
                </c:pt>
                <c:pt idx="884" formatCode="0">
                  <c:v>4066.4444444444498</c:v>
                </c:pt>
                <c:pt idx="885" formatCode="0">
                  <c:v>4071.0444444444502</c:v>
                </c:pt>
                <c:pt idx="886" formatCode="0">
                  <c:v>4075.6444444444501</c:v>
                </c:pt>
                <c:pt idx="887" formatCode="0">
                  <c:v>4080.24444444445</c:v>
                </c:pt>
                <c:pt idx="888" formatCode="0">
                  <c:v>4084.8444444444499</c:v>
                </c:pt>
                <c:pt idx="889" formatCode="0">
                  <c:v>4089.4444444444498</c:v>
                </c:pt>
                <c:pt idx="890" formatCode="0">
                  <c:v>4094.0444444444502</c:v>
                </c:pt>
                <c:pt idx="891" formatCode="0">
                  <c:v>4098.6444444444496</c:v>
                </c:pt>
                <c:pt idx="892" formatCode="0">
                  <c:v>4103.24444444445</c:v>
                </c:pt>
                <c:pt idx="893" formatCode="0">
                  <c:v>4107.8444444444503</c:v>
                </c:pt>
                <c:pt idx="894" formatCode="0">
                  <c:v>4112.4444444444498</c:v>
                </c:pt>
                <c:pt idx="895" formatCode="0">
                  <c:v>4117.0444444444502</c:v>
                </c:pt>
                <c:pt idx="896" formatCode="0">
                  <c:v>4121.6444444444496</c:v>
                </c:pt>
                <c:pt idx="897" formatCode="0">
                  <c:v>4126.24444444445</c:v>
                </c:pt>
                <c:pt idx="898" formatCode="0">
                  <c:v>4130.8444444444503</c:v>
                </c:pt>
                <c:pt idx="899" formatCode="0">
                  <c:v>4135.4444444444498</c:v>
                </c:pt>
                <c:pt idx="900" formatCode="0">
                  <c:v>4140.0444444444502</c:v>
                </c:pt>
                <c:pt idx="901" formatCode="0">
                  <c:v>4144.6444444444496</c:v>
                </c:pt>
                <c:pt idx="902" formatCode="0">
                  <c:v>4149.24444444445</c:v>
                </c:pt>
                <c:pt idx="903" formatCode="0">
                  <c:v>4153.8444444444503</c:v>
                </c:pt>
                <c:pt idx="904" formatCode="0">
                  <c:v>4158.4444444444498</c:v>
                </c:pt>
                <c:pt idx="905" formatCode="0">
                  <c:v>4163.0444444444502</c:v>
                </c:pt>
                <c:pt idx="906" formatCode="0">
                  <c:v>4167.6444444444496</c:v>
                </c:pt>
                <c:pt idx="907" formatCode="0">
                  <c:v>4172.24444444445</c:v>
                </c:pt>
                <c:pt idx="908" formatCode="0">
                  <c:v>4176.8444444444503</c:v>
                </c:pt>
                <c:pt idx="909" formatCode="0">
                  <c:v>4181.4444444444498</c:v>
                </c:pt>
                <c:pt idx="910" formatCode="0">
                  <c:v>4186.0444444444502</c:v>
                </c:pt>
                <c:pt idx="911" formatCode="0">
                  <c:v>4190.6444444444496</c:v>
                </c:pt>
                <c:pt idx="912" formatCode="0">
                  <c:v>4195.24444444445</c:v>
                </c:pt>
                <c:pt idx="913" formatCode="0">
                  <c:v>4199.8444444444503</c:v>
                </c:pt>
                <c:pt idx="914" formatCode="0">
                  <c:v>4204.4444444444498</c:v>
                </c:pt>
                <c:pt idx="915" formatCode="0">
                  <c:v>4209.0444444444502</c:v>
                </c:pt>
                <c:pt idx="916" formatCode="0">
                  <c:v>4213.6444444444496</c:v>
                </c:pt>
                <c:pt idx="917" formatCode="0">
                  <c:v>4218.24444444445</c:v>
                </c:pt>
                <c:pt idx="918" formatCode="0">
                  <c:v>4222.8444444444503</c:v>
                </c:pt>
                <c:pt idx="919" formatCode="0">
                  <c:v>4227.4444444444498</c:v>
                </c:pt>
                <c:pt idx="920" formatCode="0">
                  <c:v>4232.0444444444502</c:v>
                </c:pt>
                <c:pt idx="921" formatCode="0">
                  <c:v>4236.6444444444496</c:v>
                </c:pt>
                <c:pt idx="922" formatCode="0">
                  <c:v>4241.24444444445</c:v>
                </c:pt>
                <c:pt idx="923" formatCode="0">
                  <c:v>4245.8444444444503</c:v>
                </c:pt>
                <c:pt idx="924" formatCode="0">
                  <c:v>4250.4444444444498</c:v>
                </c:pt>
                <c:pt idx="925" formatCode="0">
                  <c:v>4255.0444444444502</c:v>
                </c:pt>
                <c:pt idx="926" formatCode="0">
                  <c:v>4259.6444444444496</c:v>
                </c:pt>
                <c:pt idx="927" formatCode="0">
                  <c:v>4264.24444444445</c:v>
                </c:pt>
                <c:pt idx="928" formatCode="0">
                  <c:v>4268.8444444444503</c:v>
                </c:pt>
                <c:pt idx="929" formatCode="0">
                  <c:v>4273.4444444444498</c:v>
                </c:pt>
                <c:pt idx="930" formatCode="0">
                  <c:v>4278.0444444444502</c:v>
                </c:pt>
                <c:pt idx="931" formatCode="0">
                  <c:v>4282.6444444444496</c:v>
                </c:pt>
                <c:pt idx="932" formatCode="0">
                  <c:v>4287.24444444445</c:v>
                </c:pt>
                <c:pt idx="933" formatCode="0">
                  <c:v>4291.8444444444503</c:v>
                </c:pt>
                <c:pt idx="934" formatCode="0">
                  <c:v>4296.4444444444498</c:v>
                </c:pt>
                <c:pt idx="935" formatCode="0">
                  <c:v>4301.0444444444502</c:v>
                </c:pt>
                <c:pt idx="936" formatCode="0">
                  <c:v>4305.6444444444496</c:v>
                </c:pt>
                <c:pt idx="937" formatCode="0">
                  <c:v>4310.24444444445</c:v>
                </c:pt>
                <c:pt idx="938" formatCode="0">
                  <c:v>4314.8444444444503</c:v>
                </c:pt>
                <c:pt idx="939" formatCode="0">
                  <c:v>4319.4444444444498</c:v>
                </c:pt>
                <c:pt idx="940" formatCode="0">
                  <c:v>4324.0444444444502</c:v>
                </c:pt>
                <c:pt idx="941" formatCode="0">
                  <c:v>4328.6444444444496</c:v>
                </c:pt>
                <c:pt idx="942" formatCode="0">
                  <c:v>4333.24444444445</c:v>
                </c:pt>
                <c:pt idx="943" formatCode="0">
                  <c:v>4337.8444444444503</c:v>
                </c:pt>
                <c:pt idx="944" formatCode="0">
                  <c:v>4342.4444444444498</c:v>
                </c:pt>
                <c:pt idx="945" formatCode="0">
                  <c:v>4347.0444444444502</c:v>
                </c:pt>
                <c:pt idx="946" formatCode="0">
                  <c:v>4351.6444444444496</c:v>
                </c:pt>
                <c:pt idx="947" formatCode="0">
                  <c:v>4356.24444444445</c:v>
                </c:pt>
                <c:pt idx="948" formatCode="0">
                  <c:v>4360.8444444444503</c:v>
                </c:pt>
                <c:pt idx="949" formatCode="0">
                  <c:v>4365.4444444444498</c:v>
                </c:pt>
                <c:pt idx="950" formatCode="0">
                  <c:v>4370.0444444444502</c:v>
                </c:pt>
                <c:pt idx="951" formatCode="0">
                  <c:v>4374.6444444444496</c:v>
                </c:pt>
                <c:pt idx="952" formatCode="0">
                  <c:v>4379.24444444445</c:v>
                </c:pt>
                <c:pt idx="953" formatCode="0">
                  <c:v>4383.8444444444503</c:v>
                </c:pt>
                <c:pt idx="954" formatCode="0">
                  <c:v>4388.4444444444498</c:v>
                </c:pt>
                <c:pt idx="955" formatCode="0">
                  <c:v>4393.0444444444502</c:v>
                </c:pt>
                <c:pt idx="956" formatCode="0">
                  <c:v>4397.6444444444496</c:v>
                </c:pt>
                <c:pt idx="957" formatCode="0">
                  <c:v>4402.24444444445</c:v>
                </c:pt>
                <c:pt idx="958" formatCode="0">
                  <c:v>4406.8444444444503</c:v>
                </c:pt>
                <c:pt idx="959" formatCode="0">
                  <c:v>4411.4444444444498</c:v>
                </c:pt>
                <c:pt idx="960" formatCode="0">
                  <c:v>4416.0444444444502</c:v>
                </c:pt>
                <c:pt idx="961" formatCode="0">
                  <c:v>4420.6444444444496</c:v>
                </c:pt>
                <c:pt idx="962" formatCode="0">
                  <c:v>4425.24444444445</c:v>
                </c:pt>
                <c:pt idx="963" formatCode="0">
                  <c:v>4429.8444444444503</c:v>
                </c:pt>
                <c:pt idx="964" formatCode="0">
                  <c:v>4434.4444444444498</c:v>
                </c:pt>
                <c:pt idx="965" formatCode="0">
                  <c:v>4439.0444444444502</c:v>
                </c:pt>
                <c:pt idx="966" formatCode="0">
                  <c:v>4443.6444444444496</c:v>
                </c:pt>
                <c:pt idx="967" formatCode="0">
                  <c:v>4448.24444444445</c:v>
                </c:pt>
                <c:pt idx="968" formatCode="0">
                  <c:v>4452.8444444444503</c:v>
                </c:pt>
                <c:pt idx="969" formatCode="0">
                  <c:v>4457.4444444444498</c:v>
                </c:pt>
                <c:pt idx="970" formatCode="0">
                  <c:v>4462.0444444444502</c:v>
                </c:pt>
                <c:pt idx="971" formatCode="0">
                  <c:v>4466.6444444444396</c:v>
                </c:pt>
                <c:pt idx="972" formatCode="0">
                  <c:v>4471.24444444445</c:v>
                </c:pt>
                <c:pt idx="973" formatCode="0">
                  <c:v>4475.8444444444503</c:v>
                </c:pt>
                <c:pt idx="974" formatCode="0">
                  <c:v>4480.4444444444498</c:v>
                </c:pt>
                <c:pt idx="975" formatCode="0">
                  <c:v>4485.0444444444502</c:v>
                </c:pt>
                <c:pt idx="976" formatCode="0">
                  <c:v>4489.6444444444396</c:v>
                </c:pt>
                <c:pt idx="977" formatCode="0">
                  <c:v>4494.24444444445</c:v>
                </c:pt>
                <c:pt idx="978" formatCode="0">
                  <c:v>4498.8444444444503</c:v>
                </c:pt>
                <c:pt idx="979" formatCode="0">
                  <c:v>4503.4444444444498</c:v>
                </c:pt>
                <c:pt idx="980" formatCode="0">
                  <c:v>4508.0444444444502</c:v>
                </c:pt>
                <c:pt idx="981" formatCode="0">
                  <c:v>4512.6444444444396</c:v>
                </c:pt>
                <c:pt idx="982" formatCode="0">
                  <c:v>4517.24444444445</c:v>
                </c:pt>
                <c:pt idx="983" formatCode="0">
                  <c:v>4521.8444444444503</c:v>
                </c:pt>
                <c:pt idx="984" formatCode="0">
                  <c:v>4526.4444444444498</c:v>
                </c:pt>
                <c:pt idx="985" formatCode="0">
                  <c:v>4531.0444444444502</c:v>
                </c:pt>
                <c:pt idx="986" formatCode="0">
                  <c:v>4535.6444444444396</c:v>
                </c:pt>
                <c:pt idx="987" formatCode="0">
                  <c:v>4540.24444444445</c:v>
                </c:pt>
                <c:pt idx="988" formatCode="0">
                  <c:v>4544.8444444444503</c:v>
                </c:pt>
                <c:pt idx="989" formatCode="0">
                  <c:v>4549.4444444444498</c:v>
                </c:pt>
                <c:pt idx="990" formatCode="0">
                  <c:v>4554.0444444444502</c:v>
                </c:pt>
                <c:pt idx="991" formatCode="0">
                  <c:v>4558.6444444444396</c:v>
                </c:pt>
                <c:pt idx="992" formatCode="0">
                  <c:v>4563.24444444445</c:v>
                </c:pt>
                <c:pt idx="993" formatCode="0">
                  <c:v>4567.8444444444503</c:v>
                </c:pt>
                <c:pt idx="994" formatCode="0">
                  <c:v>4572.4444444444498</c:v>
                </c:pt>
                <c:pt idx="995" formatCode="0">
                  <c:v>4577.0444444444502</c:v>
                </c:pt>
                <c:pt idx="996" formatCode="0">
                  <c:v>4581.6444444444396</c:v>
                </c:pt>
                <c:pt idx="997" formatCode="0">
                  <c:v>4586.24444444445</c:v>
                </c:pt>
                <c:pt idx="998" formatCode="0">
                  <c:v>4590.8444444444503</c:v>
                </c:pt>
                <c:pt idx="999" formatCode="0">
                  <c:v>4595.4444444444498</c:v>
                </c:pt>
                <c:pt idx="1000" formatCode="0">
                  <c:v>4600.0444444444502</c:v>
                </c:pt>
                <c:pt idx="1001" formatCode="0">
                  <c:v>4604.6444444444396</c:v>
                </c:pt>
                <c:pt idx="1002" formatCode="0">
                  <c:v>4609.24444444445</c:v>
                </c:pt>
                <c:pt idx="1003" formatCode="0">
                  <c:v>4613.8444444444503</c:v>
                </c:pt>
              </c:numCache>
            </c:numRef>
          </c:xVal>
          <c:yVal>
            <c:numRef>
              <c:f>'250um'!$CT$13:$CT$1016</c:f>
              <c:numCache>
                <c:formatCode>General</c:formatCode>
                <c:ptCount val="1004"/>
                <c:pt idx="0">
                  <c:v>56.433333333333337</c:v>
                </c:pt>
                <c:pt idx="1">
                  <c:v>58.733333333333327</c:v>
                </c:pt>
                <c:pt idx="2">
                  <c:v>61</c:v>
                </c:pt>
                <c:pt idx="3">
                  <c:v>62.633333333333326</c:v>
                </c:pt>
                <c:pt idx="4">
                  <c:v>63.333333333333336</c:v>
                </c:pt>
                <c:pt idx="5">
                  <c:v>63.733333333333327</c:v>
                </c:pt>
                <c:pt idx="6">
                  <c:v>64.066666666666663</c:v>
                </c:pt>
                <c:pt idx="7">
                  <c:v>64</c:v>
                </c:pt>
                <c:pt idx="8">
                  <c:v>63.70000000000001</c:v>
                </c:pt>
                <c:pt idx="9">
                  <c:v>63.166666666666664</c:v>
                </c:pt>
                <c:pt idx="10">
                  <c:v>62.6</c:v>
                </c:pt>
                <c:pt idx="11">
                  <c:v>62.199999999999996</c:v>
                </c:pt>
                <c:pt idx="12">
                  <c:v>61.79999999999999</c:v>
                </c:pt>
                <c:pt idx="13">
                  <c:v>61.333333333333336</c:v>
                </c:pt>
                <c:pt idx="14">
                  <c:v>60.966666666666669</c:v>
                </c:pt>
                <c:pt idx="15">
                  <c:v>60.533333333333331</c:v>
                </c:pt>
                <c:pt idx="16">
                  <c:v>60.166666666666664</c:v>
                </c:pt>
                <c:pt idx="17">
                  <c:v>59.933333333333337</c:v>
                </c:pt>
                <c:pt idx="18">
                  <c:v>59.733333333333327</c:v>
                </c:pt>
                <c:pt idx="19">
                  <c:v>59.566666666666663</c:v>
                </c:pt>
                <c:pt idx="20">
                  <c:v>59.466666666666669</c:v>
                </c:pt>
                <c:pt idx="21">
                  <c:v>59.4</c:v>
                </c:pt>
                <c:pt idx="22">
                  <c:v>59.366666666666667</c:v>
                </c:pt>
                <c:pt idx="23">
                  <c:v>59.366666666666667</c:v>
                </c:pt>
                <c:pt idx="24">
                  <c:v>59.4</c:v>
                </c:pt>
                <c:pt idx="25">
                  <c:v>59.466666666666661</c:v>
                </c:pt>
                <c:pt idx="26">
                  <c:v>59.533333333333331</c:v>
                </c:pt>
                <c:pt idx="27">
                  <c:v>59.633333333333333</c:v>
                </c:pt>
                <c:pt idx="28">
                  <c:v>59.79999999999999</c:v>
                </c:pt>
                <c:pt idx="29">
                  <c:v>59.900000000000006</c:v>
                </c:pt>
                <c:pt idx="30">
                  <c:v>60.066666666666663</c:v>
                </c:pt>
                <c:pt idx="31">
                  <c:v>60.199999999999996</c:v>
                </c:pt>
                <c:pt idx="32">
                  <c:v>60.366666666666667</c:v>
                </c:pt>
                <c:pt idx="33">
                  <c:v>60.466666666666661</c:v>
                </c:pt>
                <c:pt idx="34">
                  <c:v>60.6</c:v>
                </c:pt>
                <c:pt idx="35">
                  <c:v>60.766666666666673</c:v>
                </c:pt>
                <c:pt idx="36">
                  <c:v>60.866666666666667</c:v>
                </c:pt>
                <c:pt idx="37">
                  <c:v>60.933333333333337</c:v>
                </c:pt>
                <c:pt idx="38">
                  <c:v>61</c:v>
                </c:pt>
                <c:pt idx="39">
                  <c:v>61.133333333333326</c:v>
                </c:pt>
                <c:pt idx="40">
                  <c:v>61.266666666666673</c:v>
                </c:pt>
                <c:pt idx="41">
                  <c:v>61.4</c:v>
                </c:pt>
                <c:pt idx="42">
                  <c:v>61.433333333333337</c:v>
                </c:pt>
                <c:pt idx="43">
                  <c:v>61.5</c:v>
                </c:pt>
                <c:pt idx="44">
                  <c:v>61.533333333333331</c:v>
                </c:pt>
                <c:pt idx="45">
                  <c:v>61.6</c:v>
                </c:pt>
                <c:pt idx="46">
                  <c:v>61.633333333333326</c:v>
                </c:pt>
                <c:pt idx="47">
                  <c:v>61.699999999999996</c:v>
                </c:pt>
                <c:pt idx="48">
                  <c:v>61.766666666666673</c:v>
                </c:pt>
                <c:pt idx="49">
                  <c:v>61.833333333333336</c:v>
                </c:pt>
                <c:pt idx="50">
                  <c:v>61.9</c:v>
                </c:pt>
                <c:pt idx="51">
                  <c:v>61.9</c:v>
                </c:pt>
                <c:pt idx="52">
                  <c:v>61.933333333333337</c:v>
                </c:pt>
                <c:pt idx="53">
                  <c:v>61.9</c:v>
                </c:pt>
                <c:pt idx="54">
                  <c:v>61.9</c:v>
                </c:pt>
                <c:pt idx="55">
                  <c:v>61.933333333333337</c:v>
                </c:pt>
                <c:pt idx="56">
                  <c:v>61.833333333333336</c:v>
                </c:pt>
                <c:pt idx="57">
                  <c:v>61.5</c:v>
                </c:pt>
                <c:pt idx="58">
                  <c:v>60.733333333333327</c:v>
                </c:pt>
                <c:pt idx="59">
                  <c:v>60</c:v>
                </c:pt>
                <c:pt idx="60">
                  <c:v>59.466666666666669</c:v>
                </c:pt>
                <c:pt idx="61">
                  <c:v>58.966666666666669</c:v>
                </c:pt>
                <c:pt idx="62">
                  <c:v>58.5</c:v>
                </c:pt>
                <c:pt idx="63">
                  <c:v>58.166666666666664</c:v>
                </c:pt>
                <c:pt idx="64">
                  <c:v>57.833333333333336</c:v>
                </c:pt>
                <c:pt idx="65">
                  <c:v>57.566666666666663</c:v>
                </c:pt>
                <c:pt idx="66">
                  <c:v>57.266666666666673</c:v>
                </c:pt>
                <c:pt idx="67">
                  <c:v>57</c:v>
                </c:pt>
                <c:pt idx="68">
                  <c:v>56.766666666666673</c:v>
                </c:pt>
                <c:pt idx="69">
                  <c:v>56.533333333333331</c:v>
                </c:pt>
                <c:pt idx="70">
                  <c:v>56.4</c:v>
                </c:pt>
                <c:pt idx="71">
                  <c:v>56.166666666666664</c:v>
                </c:pt>
                <c:pt idx="72">
                  <c:v>55.933333333333337</c:v>
                </c:pt>
                <c:pt idx="73">
                  <c:v>55.733333333333327</c:v>
                </c:pt>
                <c:pt idx="74">
                  <c:v>55.6</c:v>
                </c:pt>
                <c:pt idx="75">
                  <c:v>55.466666666666661</c:v>
                </c:pt>
                <c:pt idx="76">
                  <c:v>55.300000000000004</c:v>
                </c:pt>
                <c:pt idx="77">
                  <c:v>55.199999999999996</c:v>
                </c:pt>
                <c:pt idx="78">
                  <c:v>55</c:v>
                </c:pt>
                <c:pt idx="79">
                  <c:v>54.833333333333336</c:v>
                </c:pt>
                <c:pt idx="80">
                  <c:v>54.733333333333327</c:v>
                </c:pt>
                <c:pt idx="81">
                  <c:v>54.633333333333326</c:v>
                </c:pt>
                <c:pt idx="82">
                  <c:v>54.433333333333337</c:v>
                </c:pt>
                <c:pt idx="83">
                  <c:v>54.29999999999999</c:v>
                </c:pt>
                <c:pt idx="84">
                  <c:v>54.199999999999996</c:v>
                </c:pt>
                <c:pt idx="85">
                  <c:v>54.066666666666663</c:v>
                </c:pt>
                <c:pt idx="86">
                  <c:v>54.066666666666663</c:v>
                </c:pt>
                <c:pt idx="87">
                  <c:v>53.966666666666669</c:v>
                </c:pt>
                <c:pt idx="88">
                  <c:v>53.866666666666667</c:v>
                </c:pt>
                <c:pt idx="89">
                  <c:v>53.699999999999996</c:v>
                </c:pt>
                <c:pt idx="90">
                  <c:v>53.433333333333337</c:v>
                </c:pt>
                <c:pt idx="91">
                  <c:v>52.733333333333327</c:v>
                </c:pt>
                <c:pt idx="92">
                  <c:v>51.933333333333337</c:v>
                </c:pt>
                <c:pt idx="93">
                  <c:v>51.166666666666664</c:v>
                </c:pt>
                <c:pt idx="94">
                  <c:v>50.266666666666673</c:v>
                </c:pt>
                <c:pt idx="95">
                  <c:v>49.533333333333339</c:v>
                </c:pt>
                <c:pt idx="96">
                  <c:v>48.833333333333336</c:v>
                </c:pt>
                <c:pt idx="97">
                  <c:v>48.1</c:v>
                </c:pt>
                <c:pt idx="98">
                  <c:v>47.166666666666664</c:v>
                </c:pt>
                <c:pt idx="99">
                  <c:v>46.366666666666667</c:v>
                </c:pt>
                <c:pt idx="100">
                  <c:v>45.766666666666659</c:v>
                </c:pt>
                <c:pt idx="101">
                  <c:v>45.133333333333333</c:v>
                </c:pt>
                <c:pt idx="102">
                  <c:v>44.566666666666663</c:v>
                </c:pt>
                <c:pt idx="103">
                  <c:v>43.966666666666669</c:v>
                </c:pt>
                <c:pt idx="104">
                  <c:v>43.433333333333337</c:v>
                </c:pt>
                <c:pt idx="105">
                  <c:v>43</c:v>
                </c:pt>
                <c:pt idx="106">
                  <c:v>42.56666666666667</c:v>
                </c:pt>
                <c:pt idx="107">
                  <c:v>42.166666666666664</c:v>
                </c:pt>
                <c:pt idx="108">
                  <c:v>41.833333333333336</c:v>
                </c:pt>
                <c:pt idx="109">
                  <c:v>41.4</c:v>
                </c:pt>
                <c:pt idx="110">
                  <c:v>41.033333333333339</c:v>
                </c:pt>
                <c:pt idx="111">
                  <c:v>40.766666666666673</c:v>
                </c:pt>
                <c:pt idx="112">
                  <c:v>40.533333333333331</c:v>
                </c:pt>
                <c:pt idx="113">
                  <c:v>40.533333333333331</c:v>
                </c:pt>
                <c:pt idx="114">
                  <c:v>40.266666666666673</c:v>
                </c:pt>
                <c:pt idx="115">
                  <c:v>40.06666666666667</c:v>
                </c:pt>
                <c:pt idx="116">
                  <c:v>39.800000000000004</c:v>
                </c:pt>
                <c:pt idx="117">
                  <c:v>39.6</c:v>
                </c:pt>
                <c:pt idx="118">
                  <c:v>39.466666666666669</c:v>
                </c:pt>
                <c:pt idx="119">
                  <c:v>39.133333333333333</c:v>
                </c:pt>
                <c:pt idx="120">
                  <c:v>38.966666666666669</c:v>
                </c:pt>
                <c:pt idx="121">
                  <c:v>38.699999999999996</c:v>
                </c:pt>
                <c:pt idx="122">
                  <c:v>38.43333333333333</c:v>
                </c:pt>
                <c:pt idx="123">
                  <c:v>38.199999999999996</c:v>
                </c:pt>
                <c:pt idx="124">
                  <c:v>37.966666666666669</c:v>
                </c:pt>
                <c:pt idx="125">
                  <c:v>37.799999999999997</c:v>
                </c:pt>
                <c:pt idx="126">
                  <c:v>37.766666666666673</c:v>
                </c:pt>
                <c:pt idx="127">
                  <c:v>37.6</c:v>
                </c:pt>
                <c:pt idx="128">
                  <c:v>37.56666666666667</c:v>
                </c:pt>
                <c:pt idx="129">
                  <c:v>37.6</c:v>
                </c:pt>
                <c:pt idx="130">
                  <c:v>37.566666666666663</c:v>
                </c:pt>
                <c:pt idx="131">
                  <c:v>37.43333333333333</c:v>
                </c:pt>
                <c:pt idx="132">
                  <c:v>37.366666666666667</c:v>
                </c:pt>
                <c:pt idx="133">
                  <c:v>37.300000000000004</c:v>
                </c:pt>
                <c:pt idx="134">
                  <c:v>37.133333333333333</c:v>
                </c:pt>
                <c:pt idx="135">
                  <c:v>37.033333333333339</c:v>
                </c:pt>
                <c:pt idx="136">
                  <c:v>36.966666666666661</c:v>
                </c:pt>
                <c:pt idx="137">
                  <c:v>36.800000000000004</c:v>
                </c:pt>
                <c:pt idx="138">
                  <c:v>36.733333333333334</c:v>
                </c:pt>
                <c:pt idx="139">
                  <c:v>36.6</c:v>
                </c:pt>
                <c:pt idx="140">
                  <c:v>36.466666666666669</c:v>
                </c:pt>
                <c:pt idx="141">
                  <c:v>36.299999999999997</c:v>
                </c:pt>
                <c:pt idx="142">
                  <c:v>36.199999999999996</c:v>
                </c:pt>
                <c:pt idx="143">
                  <c:v>36.166666666666664</c:v>
                </c:pt>
                <c:pt idx="144">
                  <c:v>36.166666666666664</c:v>
                </c:pt>
                <c:pt idx="145">
                  <c:v>36.233333333333334</c:v>
                </c:pt>
                <c:pt idx="146">
                  <c:v>36.300000000000004</c:v>
                </c:pt>
                <c:pt idx="147">
                  <c:v>36.466666666666669</c:v>
                </c:pt>
                <c:pt idx="148">
                  <c:v>36.633333333333333</c:v>
                </c:pt>
                <c:pt idx="149">
                  <c:v>36.933333333333337</c:v>
                </c:pt>
                <c:pt idx="150">
                  <c:v>37.199999999999996</c:v>
                </c:pt>
                <c:pt idx="151">
                  <c:v>37.333333333333336</c:v>
                </c:pt>
                <c:pt idx="152">
                  <c:v>37.43333333333333</c:v>
                </c:pt>
                <c:pt idx="153">
                  <c:v>37.56666666666667</c:v>
                </c:pt>
                <c:pt idx="154">
                  <c:v>37.666666666666664</c:v>
                </c:pt>
                <c:pt idx="155">
                  <c:v>37.633333333333333</c:v>
                </c:pt>
                <c:pt idx="156">
                  <c:v>37.6</c:v>
                </c:pt>
                <c:pt idx="157">
                  <c:v>37.5</c:v>
                </c:pt>
                <c:pt idx="158">
                  <c:v>37.5</c:v>
                </c:pt>
                <c:pt idx="159">
                  <c:v>37.533333333333331</c:v>
                </c:pt>
                <c:pt idx="160">
                  <c:v>37.666666666666664</c:v>
                </c:pt>
                <c:pt idx="161">
                  <c:v>37.833333333333336</c:v>
                </c:pt>
                <c:pt idx="162">
                  <c:v>38</c:v>
                </c:pt>
                <c:pt idx="163">
                  <c:v>38</c:v>
                </c:pt>
                <c:pt idx="164">
                  <c:v>37.9</c:v>
                </c:pt>
                <c:pt idx="165">
                  <c:v>37.9</c:v>
                </c:pt>
                <c:pt idx="166">
                  <c:v>37.9</c:v>
                </c:pt>
                <c:pt idx="167">
                  <c:v>37.9</c:v>
                </c:pt>
                <c:pt idx="168">
                  <c:v>37.93333333333333</c:v>
                </c:pt>
                <c:pt idx="169">
                  <c:v>37.9</c:v>
                </c:pt>
                <c:pt idx="170">
                  <c:v>37.733333333333327</c:v>
                </c:pt>
                <c:pt idx="171">
                  <c:v>37.5</c:v>
                </c:pt>
                <c:pt idx="172">
                  <c:v>37.333333333333336</c:v>
                </c:pt>
                <c:pt idx="173">
                  <c:v>37.199999999999996</c:v>
                </c:pt>
                <c:pt idx="174">
                  <c:v>36.966666666666669</c:v>
                </c:pt>
                <c:pt idx="175">
                  <c:v>36.733333333333327</c:v>
                </c:pt>
                <c:pt idx="176">
                  <c:v>36.633333333333333</c:v>
                </c:pt>
                <c:pt idx="177">
                  <c:v>37.033333333333331</c:v>
                </c:pt>
                <c:pt idx="178">
                  <c:v>37.533333333333331</c:v>
                </c:pt>
                <c:pt idx="179">
                  <c:v>37.866666666666667</c:v>
                </c:pt>
                <c:pt idx="180">
                  <c:v>38.06666666666667</c:v>
                </c:pt>
                <c:pt idx="181">
                  <c:v>38.066666666666663</c:v>
                </c:pt>
                <c:pt idx="182">
                  <c:v>38</c:v>
                </c:pt>
                <c:pt idx="183">
                  <c:v>37.866666666666667</c:v>
                </c:pt>
                <c:pt idx="184">
                  <c:v>37.799999999999997</c:v>
                </c:pt>
                <c:pt idx="185">
                  <c:v>37.5</c:v>
                </c:pt>
                <c:pt idx="186">
                  <c:v>37.033333333333331</c:v>
                </c:pt>
                <c:pt idx="187">
                  <c:v>36.666666666666664</c:v>
                </c:pt>
                <c:pt idx="188">
                  <c:v>36.299999999999997</c:v>
                </c:pt>
                <c:pt idx="189">
                  <c:v>35.766666666666673</c:v>
                </c:pt>
                <c:pt idx="190">
                  <c:v>35.233333333333334</c:v>
                </c:pt>
                <c:pt idx="191">
                  <c:v>34.9</c:v>
                </c:pt>
                <c:pt idx="192">
                  <c:v>34.93333333333333</c:v>
                </c:pt>
                <c:pt idx="193">
                  <c:v>34.766666666666666</c:v>
                </c:pt>
                <c:pt idx="194">
                  <c:v>34.4</c:v>
                </c:pt>
                <c:pt idx="195">
                  <c:v>34.06666666666667</c:v>
                </c:pt>
                <c:pt idx="196">
                  <c:v>33.666666666666664</c:v>
                </c:pt>
                <c:pt idx="197">
                  <c:v>33.266666666666673</c:v>
                </c:pt>
                <c:pt idx="198">
                  <c:v>32.800000000000004</c:v>
                </c:pt>
                <c:pt idx="199">
                  <c:v>32.233333333333334</c:v>
                </c:pt>
                <c:pt idx="200">
                  <c:v>31.666666666666668</c:v>
                </c:pt>
                <c:pt idx="201">
                  <c:v>30.966666666666669</c:v>
                </c:pt>
                <c:pt idx="202">
                  <c:v>30.333333333333332</c:v>
                </c:pt>
                <c:pt idx="203">
                  <c:v>29.733333333333334</c:v>
                </c:pt>
                <c:pt idx="204">
                  <c:v>29.233333333333334</c:v>
                </c:pt>
                <c:pt idx="205">
                  <c:v>28.733333333333334</c:v>
                </c:pt>
                <c:pt idx="206">
                  <c:v>28.2</c:v>
                </c:pt>
                <c:pt idx="207">
                  <c:v>27.566666666666666</c:v>
                </c:pt>
                <c:pt idx="208">
                  <c:v>26.966666666666669</c:v>
                </c:pt>
                <c:pt idx="209">
                  <c:v>26.466666666666669</c:v>
                </c:pt>
                <c:pt idx="210">
                  <c:v>26.3</c:v>
                </c:pt>
                <c:pt idx="211">
                  <c:v>26.066666666666666</c:v>
                </c:pt>
                <c:pt idx="212">
                  <c:v>25.900000000000002</c:v>
                </c:pt>
                <c:pt idx="213">
                  <c:v>25.766666666666666</c:v>
                </c:pt>
                <c:pt idx="214">
                  <c:v>25.466666666666669</c:v>
                </c:pt>
                <c:pt idx="215">
                  <c:v>25.2</c:v>
                </c:pt>
                <c:pt idx="216">
                  <c:v>25.066666666666663</c:v>
                </c:pt>
                <c:pt idx="217">
                  <c:v>24.933333333333334</c:v>
                </c:pt>
                <c:pt idx="218">
                  <c:v>24.833333333333332</c:v>
                </c:pt>
                <c:pt idx="219">
                  <c:v>25.166666666666668</c:v>
                </c:pt>
                <c:pt idx="220">
                  <c:v>25.166666666666668</c:v>
                </c:pt>
                <c:pt idx="221">
                  <c:v>25.2</c:v>
                </c:pt>
                <c:pt idx="222">
                  <c:v>25.2</c:v>
                </c:pt>
                <c:pt idx="223">
                  <c:v>24.433333333333334</c:v>
                </c:pt>
                <c:pt idx="224">
                  <c:v>23.900000000000002</c:v>
                </c:pt>
                <c:pt idx="225">
                  <c:v>24.033333333333331</c:v>
                </c:pt>
                <c:pt idx="226">
                  <c:v>24.200000000000003</c:v>
                </c:pt>
                <c:pt idx="227">
                  <c:v>24.466666666666669</c:v>
                </c:pt>
                <c:pt idx="228">
                  <c:v>24.566666666666666</c:v>
                </c:pt>
                <c:pt idx="229">
                  <c:v>24.666666666666668</c:v>
                </c:pt>
                <c:pt idx="230">
                  <c:v>24.7</c:v>
                </c:pt>
                <c:pt idx="231">
                  <c:v>25.266666666666666</c:v>
                </c:pt>
                <c:pt idx="232">
                  <c:v>25.433333333333334</c:v>
                </c:pt>
                <c:pt idx="233">
                  <c:v>25.233333333333331</c:v>
                </c:pt>
                <c:pt idx="234">
                  <c:v>25.333333333333332</c:v>
                </c:pt>
                <c:pt idx="235">
                  <c:v>25.666666666666668</c:v>
                </c:pt>
                <c:pt idx="236">
                  <c:v>25.3</c:v>
                </c:pt>
                <c:pt idx="237">
                  <c:v>25.099999999999998</c:v>
                </c:pt>
                <c:pt idx="238">
                  <c:v>24.466666666666669</c:v>
                </c:pt>
                <c:pt idx="239">
                  <c:v>24.266666666666669</c:v>
                </c:pt>
                <c:pt idx="240">
                  <c:v>24.066666666666666</c:v>
                </c:pt>
                <c:pt idx="241">
                  <c:v>23.733333333333331</c:v>
                </c:pt>
                <c:pt idx="242">
                  <c:v>23.166666666666668</c:v>
                </c:pt>
                <c:pt idx="243">
                  <c:v>22.666666666666668</c:v>
                </c:pt>
                <c:pt idx="244">
                  <c:v>22.466666666666669</c:v>
                </c:pt>
                <c:pt idx="245">
                  <c:v>22.533333333333335</c:v>
                </c:pt>
                <c:pt idx="246">
                  <c:v>22.633333333333336</c:v>
                </c:pt>
                <c:pt idx="247">
                  <c:v>22.366666666666664</c:v>
                </c:pt>
                <c:pt idx="248">
                  <c:v>22.866666666666664</c:v>
                </c:pt>
                <c:pt idx="249">
                  <c:v>22.733333333333334</c:v>
                </c:pt>
                <c:pt idx="250">
                  <c:v>22.666666666666668</c:v>
                </c:pt>
                <c:pt idx="251">
                  <c:v>22.666666666666668</c:v>
                </c:pt>
                <c:pt idx="252">
                  <c:v>22</c:v>
                </c:pt>
                <c:pt idx="253">
                  <c:v>21.8</c:v>
                </c:pt>
                <c:pt idx="254">
                  <c:v>21.833333333333332</c:v>
                </c:pt>
                <c:pt idx="255">
                  <c:v>21.866666666666671</c:v>
                </c:pt>
                <c:pt idx="256">
                  <c:v>22.466666666666669</c:v>
                </c:pt>
                <c:pt idx="257">
                  <c:v>22.766666666666666</c:v>
                </c:pt>
                <c:pt idx="258">
                  <c:v>22.933333333333334</c:v>
                </c:pt>
                <c:pt idx="259">
                  <c:v>22.899999999999995</c:v>
                </c:pt>
                <c:pt idx="260">
                  <c:v>23.066666666666666</c:v>
                </c:pt>
                <c:pt idx="261">
                  <c:v>23.133333333333336</c:v>
                </c:pt>
                <c:pt idx="262">
                  <c:v>22.633333333333336</c:v>
                </c:pt>
                <c:pt idx="263">
                  <c:v>21.733333333333334</c:v>
                </c:pt>
                <c:pt idx="264">
                  <c:v>22.033333333333331</c:v>
                </c:pt>
                <c:pt idx="265">
                  <c:v>22.066666666666666</c:v>
                </c:pt>
                <c:pt idx="266">
                  <c:v>22.466666666666665</c:v>
                </c:pt>
                <c:pt idx="267">
                  <c:v>22.433333333333334</c:v>
                </c:pt>
                <c:pt idx="268">
                  <c:v>23.3</c:v>
                </c:pt>
                <c:pt idx="269">
                  <c:v>24.099999999999998</c:v>
                </c:pt>
                <c:pt idx="270">
                  <c:v>24.099999999999998</c:v>
                </c:pt>
                <c:pt idx="271">
                  <c:v>24.3</c:v>
                </c:pt>
                <c:pt idx="272">
                  <c:v>24.433333333333334</c:v>
                </c:pt>
                <c:pt idx="273">
                  <c:v>24.133333333333336</c:v>
                </c:pt>
                <c:pt idx="274">
                  <c:v>23.766666666666666</c:v>
                </c:pt>
                <c:pt idx="275">
                  <c:v>23.866666666666664</c:v>
                </c:pt>
                <c:pt idx="276">
                  <c:v>23.733333333333334</c:v>
                </c:pt>
                <c:pt idx="277">
                  <c:v>23.200000000000003</c:v>
                </c:pt>
                <c:pt idx="278">
                  <c:v>23.666666666666668</c:v>
                </c:pt>
                <c:pt idx="279">
                  <c:v>24.066666666666666</c:v>
                </c:pt>
                <c:pt idx="280">
                  <c:v>23.666666666666668</c:v>
                </c:pt>
                <c:pt idx="281">
                  <c:v>23</c:v>
                </c:pt>
                <c:pt idx="282">
                  <c:v>22.933333333333334</c:v>
                </c:pt>
                <c:pt idx="283">
                  <c:v>23.266666666666666</c:v>
                </c:pt>
                <c:pt idx="284">
                  <c:v>24.133333333333336</c:v>
                </c:pt>
                <c:pt idx="285">
                  <c:v>24.733333333333334</c:v>
                </c:pt>
                <c:pt idx="286">
                  <c:v>24.733333333333334</c:v>
                </c:pt>
                <c:pt idx="287">
                  <c:v>23.966666666666665</c:v>
                </c:pt>
                <c:pt idx="288">
                  <c:v>23.633333333333329</c:v>
                </c:pt>
                <c:pt idx="289">
                  <c:v>23.166666666666668</c:v>
                </c:pt>
                <c:pt idx="290">
                  <c:v>23.2</c:v>
                </c:pt>
                <c:pt idx="291">
                  <c:v>22.733333333333334</c:v>
                </c:pt>
                <c:pt idx="292">
                  <c:v>22.733333333333334</c:v>
                </c:pt>
                <c:pt idx="293">
                  <c:v>23.166666666666668</c:v>
                </c:pt>
                <c:pt idx="294">
                  <c:v>24</c:v>
                </c:pt>
                <c:pt idx="295">
                  <c:v>24.533333333333331</c:v>
                </c:pt>
                <c:pt idx="296">
                  <c:v>24.8</c:v>
                </c:pt>
                <c:pt idx="297">
                  <c:v>25.233333333333334</c:v>
                </c:pt>
                <c:pt idx="298">
                  <c:v>25.5</c:v>
                </c:pt>
                <c:pt idx="299">
                  <c:v>25.266666666666666</c:v>
                </c:pt>
                <c:pt idx="300">
                  <c:v>24.866666666666664</c:v>
                </c:pt>
                <c:pt idx="301">
                  <c:v>24.933333333333334</c:v>
                </c:pt>
                <c:pt idx="302">
                  <c:v>25.266666666666666</c:v>
                </c:pt>
                <c:pt idx="303">
                  <c:v>25.333333333333332</c:v>
                </c:pt>
                <c:pt idx="304">
                  <c:v>25.033333333333331</c:v>
                </c:pt>
                <c:pt idx="305">
                  <c:v>25.366666666666664</c:v>
                </c:pt>
                <c:pt idx="306">
                  <c:v>25.933333333333334</c:v>
                </c:pt>
                <c:pt idx="307">
                  <c:v>26.2</c:v>
                </c:pt>
                <c:pt idx="308">
                  <c:v>26.3</c:v>
                </c:pt>
                <c:pt idx="309">
                  <c:v>26.033333333333335</c:v>
                </c:pt>
                <c:pt idx="310">
                  <c:v>26.066666666666666</c:v>
                </c:pt>
                <c:pt idx="311">
                  <c:v>27.133333333333329</c:v>
                </c:pt>
                <c:pt idx="312">
                  <c:v>27.8</c:v>
                </c:pt>
                <c:pt idx="313">
                  <c:v>27.633333333333336</c:v>
                </c:pt>
                <c:pt idx="314">
                  <c:v>27.166666666666668</c:v>
                </c:pt>
                <c:pt idx="315">
                  <c:v>27.333333333333332</c:v>
                </c:pt>
                <c:pt idx="316">
                  <c:v>27.900000000000002</c:v>
                </c:pt>
                <c:pt idx="317">
                  <c:v>27.3</c:v>
                </c:pt>
                <c:pt idx="318">
                  <c:v>27.3</c:v>
                </c:pt>
                <c:pt idx="319">
                  <c:v>27.233333333333331</c:v>
                </c:pt>
                <c:pt idx="320">
                  <c:v>27.5</c:v>
                </c:pt>
                <c:pt idx="321">
                  <c:v>27.133333333333336</c:v>
                </c:pt>
                <c:pt idx="322">
                  <c:v>27.366666666666664</c:v>
                </c:pt>
                <c:pt idx="323">
                  <c:v>28.233333333333334</c:v>
                </c:pt>
                <c:pt idx="324">
                  <c:v>28.466666666666669</c:v>
                </c:pt>
                <c:pt idx="325">
                  <c:v>28.466666666666665</c:v>
                </c:pt>
                <c:pt idx="326">
                  <c:v>28.166666666666668</c:v>
                </c:pt>
                <c:pt idx="327">
                  <c:v>27.933333333333334</c:v>
                </c:pt>
                <c:pt idx="328">
                  <c:v>28.066666666666663</c:v>
                </c:pt>
                <c:pt idx="329">
                  <c:v>27.566666666666666</c:v>
                </c:pt>
                <c:pt idx="330">
                  <c:v>27.133333333333336</c:v>
                </c:pt>
                <c:pt idx="331">
                  <c:v>27.2</c:v>
                </c:pt>
                <c:pt idx="332">
                  <c:v>26.599999999999998</c:v>
                </c:pt>
                <c:pt idx="333">
                  <c:v>26.266666666666669</c:v>
                </c:pt>
                <c:pt idx="334">
                  <c:v>26.066666666666663</c:v>
                </c:pt>
                <c:pt idx="335">
                  <c:v>25.7</c:v>
                </c:pt>
                <c:pt idx="336">
                  <c:v>25.399999999999995</c:v>
                </c:pt>
                <c:pt idx="337">
                  <c:v>24.966666666666669</c:v>
                </c:pt>
                <c:pt idx="338">
                  <c:v>25.200000000000003</c:v>
                </c:pt>
                <c:pt idx="339">
                  <c:v>25.233333333333334</c:v>
                </c:pt>
                <c:pt idx="340">
                  <c:v>25.533333333333335</c:v>
                </c:pt>
                <c:pt idx="341">
                  <c:v>26.133333333333336</c:v>
                </c:pt>
                <c:pt idx="342">
                  <c:v>26.533333333333331</c:v>
                </c:pt>
                <c:pt idx="343">
                  <c:v>26.833333333333332</c:v>
                </c:pt>
                <c:pt idx="344">
                  <c:v>26.966666666666669</c:v>
                </c:pt>
                <c:pt idx="345">
                  <c:v>27.2</c:v>
                </c:pt>
                <c:pt idx="346">
                  <c:v>26.8</c:v>
                </c:pt>
                <c:pt idx="347">
                  <c:v>26.700000000000003</c:v>
                </c:pt>
                <c:pt idx="348">
                  <c:v>27</c:v>
                </c:pt>
                <c:pt idx="349">
                  <c:v>27.466666666666669</c:v>
                </c:pt>
                <c:pt idx="350">
                  <c:v>27.633333333333336</c:v>
                </c:pt>
                <c:pt idx="351">
                  <c:v>27.633333333333336</c:v>
                </c:pt>
                <c:pt idx="352">
                  <c:v>27.5</c:v>
                </c:pt>
                <c:pt idx="353">
                  <c:v>27.8</c:v>
                </c:pt>
                <c:pt idx="354">
                  <c:v>28.233333333333334</c:v>
                </c:pt>
                <c:pt idx="355">
                  <c:v>28.066666666666666</c:v>
                </c:pt>
                <c:pt idx="356">
                  <c:v>27.8</c:v>
                </c:pt>
                <c:pt idx="357">
                  <c:v>27.566666666666666</c:v>
                </c:pt>
                <c:pt idx="358">
                  <c:v>27.7</c:v>
                </c:pt>
                <c:pt idx="359">
                  <c:v>27.099999999999998</c:v>
                </c:pt>
                <c:pt idx="360">
                  <c:v>27.333333333333332</c:v>
                </c:pt>
                <c:pt idx="361">
                  <c:v>27.033333333333331</c:v>
                </c:pt>
                <c:pt idx="362">
                  <c:v>26.433333333333334</c:v>
                </c:pt>
                <c:pt idx="363">
                  <c:v>26.400000000000002</c:v>
                </c:pt>
                <c:pt idx="364">
                  <c:v>26.433333333333334</c:v>
                </c:pt>
                <c:pt idx="365">
                  <c:v>26.366666666666664</c:v>
                </c:pt>
                <c:pt idx="366">
                  <c:v>25.833333333333332</c:v>
                </c:pt>
                <c:pt idx="367">
                  <c:v>25.233333333333334</c:v>
                </c:pt>
                <c:pt idx="368">
                  <c:v>25.466666666666669</c:v>
                </c:pt>
                <c:pt idx="369">
                  <c:v>25.033333333333331</c:v>
                </c:pt>
                <c:pt idx="370">
                  <c:v>24.833333333333332</c:v>
                </c:pt>
                <c:pt idx="371">
                  <c:v>25.366666666666664</c:v>
                </c:pt>
                <c:pt idx="372">
                  <c:v>25.966666666666669</c:v>
                </c:pt>
                <c:pt idx="373">
                  <c:v>25.933333333333334</c:v>
                </c:pt>
                <c:pt idx="374">
                  <c:v>26.066666666666666</c:v>
                </c:pt>
                <c:pt idx="375">
                  <c:v>25.933333333333334</c:v>
                </c:pt>
                <c:pt idx="376">
                  <c:v>26.099999999999998</c:v>
                </c:pt>
                <c:pt idx="377">
                  <c:v>26.2</c:v>
                </c:pt>
                <c:pt idx="378">
                  <c:v>25.566666666666663</c:v>
                </c:pt>
                <c:pt idx="379">
                  <c:v>25.599999999999998</c:v>
                </c:pt>
                <c:pt idx="380">
                  <c:v>25.133333333333336</c:v>
                </c:pt>
                <c:pt idx="381">
                  <c:v>25.2</c:v>
                </c:pt>
                <c:pt idx="382">
                  <c:v>25.066666666666666</c:v>
                </c:pt>
                <c:pt idx="383">
                  <c:v>25.133333333333336</c:v>
                </c:pt>
                <c:pt idx="384">
                  <c:v>25.7</c:v>
                </c:pt>
                <c:pt idx="385">
                  <c:v>26.266666666666669</c:v>
                </c:pt>
                <c:pt idx="386">
                  <c:v>26.433333333333337</c:v>
                </c:pt>
                <c:pt idx="387">
                  <c:v>26.366666666666664</c:v>
                </c:pt>
                <c:pt idx="388">
                  <c:v>25.933333333333334</c:v>
                </c:pt>
                <c:pt idx="389">
                  <c:v>25.666666666666668</c:v>
                </c:pt>
                <c:pt idx="390">
                  <c:v>25.533333333333331</c:v>
                </c:pt>
                <c:pt idx="391">
                  <c:v>25.333333333333332</c:v>
                </c:pt>
                <c:pt idx="392">
                  <c:v>24.966666666666669</c:v>
                </c:pt>
                <c:pt idx="393">
                  <c:v>24.8</c:v>
                </c:pt>
                <c:pt idx="394">
                  <c:v>25.3</c:v>
                </c:pt>
                <c:pt idx="395">
                  <c:v>25.466666666666669</c:v>
                </c:pt>
                <c:pt idx="396">
                  <c:v>26.399999999999995</c:v>
                </c:pt>
                <c:pt idx="397">
                  <c:v>26.566666666666666</c:v>
                </c:pt>
                <c:pt idx="398">
                  <c:v>26.7</c:v>
                </c:pt>
                <c:pt idx="399">
                  <c:v>26.5</c:v>
                </c:pt>
                <c:pt idx="400">
                  <c:v>26.566666666666663</c:v>
                </c:pt>
                <c:pt idx="401">
                  <c:v>26.233333333333334</c:v>
                </c:pt>
                <c:pt idx="402">
                  <c:v>25.933333333333337</c:v>
                </c:pt>
                <c:pt idx="403">
                  <c:v>26.166666666666668</c:v>
                </c:pt>
                <c:pt idx="404">
                  <c:v>26.533333333333331</c:v>
                </c:pt>
                <c:pt idx="405">
                  <c:v>26.466666666666669</c:v>
                </c:pt>
                <c:pt idx="406">
                  <c:v>25.866666666666664</c:v>
                </c:pt>
                <c:pt idx="407">
                  <c:v>25.666666666666668</c:v>
                </c:pt>
                <c:pt idx="408">
                  <c:v>25.2</c:v>
                </c:pt>
                <c:pt idx="409">
                  <c:v>25.266666666666666</c:v>
                </c:pt>
                <c:pt idx="410">
                  <c:v>25.566666666666663</c:v>
                </c:pt>
                <c:pt idx="411">
                  <c:v>26.133333333333336</c:v>
                </c:pt>
                <c:pt idx="412">
                  <c:v>25.633333333333336</c:v>
                </c:pt>
                <c:pt idx="413">
                  <c:v>25.3</c:v>
                </c:pt>
                <c:pt idx="414">
                  <c:v>24.833333333333332</c:v>
                </c:pt>
                <c:pt idx="415">
                  <c:v>24.966666666666669</c:v>
                </c:pt>
                <c:pt idx="416">
                  <c:v>24.466666666666669</c:v>
                </c:pt>
                <c:pt idx="417">
                  <c:v>24.166666666666668</c:v>
                </c:pt>
                <c:pt idx="418">
                  <c:v>24.266666666666669</c:v>
                </c:pt>
                <c:pt idx="419">
                  <c:v>23.733333333333334</c:v>
                </c:pt>
                <c:pt idx="420">
                  <c:v>23.733333333333334</c:v>
                </c:pt>
                <c:pt idx="421">
                  <c:v>23.066666666666663</c:v>
                </c:pt>
                <c:pt idx="422">
                  <c:v>22.866666666666664</c:v>
                </c:pt>
                <c:pt idx="423">
                  <c:v>22.8</c:v>
                </c:pt>
                <c:pt idx="424">
                  <c:v>23.166666666666668</c:v>
                </c:pt>
                <c:pt idx="425">
                  <c:v>23.400000000000002</c:v>
                </c:pt>
                <c:pt idx="426">
                  <c:v>23.7</c:v>
                </c:pt>
                <c:pt idx="427">
                  <c:v>24.133333333333336</c:v>
                </c:pt>
                <c:pt idx="428">
                  <c:v>24.466666666666669</c:v>
                </c:pt>
                <c:pt idx="429">
                  <c:v>24.733333333333334</c:v>
                </c:pt>
                <c:pt idx="430">
                  <c:v>24.866666666666664</c:v>
                </c:pt>
                <c:pt idx="431">
                  <c:v>24.599999999999998</c:v>
                </c:pt>
                <c:pt idx="432">
                  <c:v>24.933333333333334</c:v>
                </c:pt>
                <c:pt idx="433">
                  <c:v>25.066666666666666</c:v>
                </c:pt>
                <c:pt idx="434">
                  <c:v>25.366666666666664</c:v>
                </c:pt>
                <c:pt idx="435">
                  <c:v>25.933333333333334</c:v>
                </c:pt>
                <c:pt idx="436">
                  <c:v>26.866666666666671</c:v>
                </c:pt>
                <c:pt idx="437">
                  <c:v>26.900000000000002</c:v>
                </c:pt>
                <c:pt idx="438">
                  <c:v>27.033333333333331</c:v>
                </c:pt>
                <c:pt idx="439">
                  <c:v>27.366666666666664</c:v>
                </c:pt>
                <c:pt idx="440">
                  <c:v>27.433333333333334</c:v>
                </c:pt>
                <c:pt idx="441">
                  <c:v>28</c:v>
                </c:pt>
                <c:pt idx="442">
                  <c:v>28.233333333333334</c:v>
                </c:pt>
                <c:pt idx="443">
                  <c:v>28.166666666666668</c:v>
                </c:pt>
                <c:pt idx="444">
                  <c:v>28.366666666666664</c:v>
                </c:pt>
                <c:pt idx="445">
                  <c:v>27.933333333333334</c:v>
                </c:pt>
                <c:pt idx="446">
                  <c:v>28.133333333333329</c:v>
                </c:pt>
                <c:pt idx="447">
                  <c:v>28.533333333333331</c:v>
                </c:pt>
                <c:pt idx="448">
                  <c:v>28.533333333333331</c:v>
                </c:pt>
                <c:pt idx="449">
                  <c:v>28.8</c:v>
                </c:pt>
                <c:pt idx="450">
                  <c:v>28.833333333333332</c:v>
                </c:pt>
                <c:pt idx="451">
                  <c:v>29.099999999999998</c:v>
                </c:pt>
                <c:pt idx="452">
                  <c:v>29.366666666666664</c:v>
                </c:pt>
                <c:pt idx="453">
                  <c:v>29.166666666666668</c:v>
                </c:pt>
                <c:pt idx="454">
                  <c:v>28.766666666666666</c:v>
                </c:pt>
                <c:pt idx="455">
                  <c:v>28.466666666666665</c:v>
                </c:pt>
                <c:pt idx="456">
                  <c:v>28.466666666666669</c:v>
                </c:pt>
                <c:pt idx="457">
                  <c:v>28.433333333333337</c:v>
                </c:pt>
                <c:pt idx="458">
                  <c:v>28.166666666666668</c:v>
                </c:pt>
                <c:pt idx="459">
                  <c:v>28.133333333333336</c:v>
                </c:pt>
                <c:pt idx="460">
                  <c:v>28.166666666666668</c:v>
                </c:pt>
                <c:pt idx="461">
                  <c:v>27.433333333333334</c:v>
                </c:pt>
                <c:pt idx="462">
                  <c:v>26.3</c:v>
                </c:pt>
                <c:pt idx="463">
                  <c:v>26.399999999999995</c:v>
                </c:pt>
                <c:pt idx="464">
                  <c:v>26.7</c:v>
                </c:pt>
                <c:pt idx="465">
                  <c:v>27</c:v>
                </c:pt>
                <c:pt idx="466">
                  <c:v>29.5</c:v>
                </c:pt>
                <c:pt idx="467">
                  <c:v>29.8</c:v>
                </c:pt>
                <c:pt idx="468">
                  <c:v>30</c:v>
                </c:pt>
                <c:pt idx="469">
                  <c:v>29.700000000000003</c:v>
                </c:pt>
                <c:pt idx="470">
                  <c:v>29.4</c:v>
                </c:pt>
                <c:pt idx="471">
                  <c:v>29.950000000000003</c:v>
                </c:pt>
                <c:pt idx="472">
                  <c:v>30</c:v>
                </c:pt>
                <c:pt idx="473">
                  <c:v>30.25</c:v>
                </c:pt>
                <c:pt idx="474">
                  <c:v>30.4</c:v>
                </c:pt>
                <c:pt idx="475">
                  <c:v>30.950000000000003</c:v>
                </c:pt>
                <c:pt idx="476">
                  <c:v>31.4</c:v>
                </c:pt>
                <c:pt idx="477">
                  <c:v>31.85</c:v>
                </c:pt>
                <c:pt idx="478">
                  <c:v>31.650000000000002</c:v>
                </c:pt>
                <c:pt idx="479">
                  <c:v>31.700000000000003</c:v>
                </c:pt>
                <c:pt idx="480">
                  <c:v>31.65</c:v>
                </c:pt>
                <c:pt idx="481">
                  <c:v>31.45</c:v>
                </c:pt>
                <c:pt idx="482">
                  <c:v>31</c:v>
                </c:pt>
                <c:pt idx="483">
                  <c:v>31.3</c:v>
                </c:pt>
                <c:pt idx="484">
                  <c:v>31.299999999999997</c:v>
                </c:pt>
                <c:pt idx="485">
                  <c:v>31.5</c:v>
                </c:pt>
                <c:pt idx="486">
                  <c:v>31.95</c:v>
                </c:pt>
                <c:pt idx="487">
                  <c:v>32.25</c:v>
                </c:pt>
                <c:pt idx="488">
                  <c:v>31.75</c:v>
                </c:pt>
                <c:pt idx="489">
                  <c:v>31.700000000000003</c:v>
                </c:pt>
                <c:pt idx="490">
                  <c:v>31.6</c:v>
                </c:pt>
                <c:pt idx="491">
                  <c:v>31.549999999999997</c:v>
                </c:pt>
                <c:pt idx="492">
                  <c:v>31.35</c:v>
                </c:pt>
                <c:pt idx="493">
                  <c:v>31.35</c:v>
                </c:pt>
                <c:pt idx="494">
                  <c:v>32</c:v>
                </c:pt>
                <c:pt idx="495">
                  <c:v>31.95</c:v>
                </c:pt>
                <c:pt idx="496">
                  <c:v>31.950000000000003</c:v>
                </c:pt>
                <c:pt idx="497">
                  <c:v>32.1</c:v>
                </c:pt>
                <c:pt idx="498">
                  <c:v>31.4</c:v>
                </c:pt>
                <c:pt idx="499">
                  <c:v>31.35</c:v>
                </c:pt>
                <c:pt idx="500">
                  <c:v>30.35</c:v>
                </c:pt>
                <c:pt idx="501">
                  <c:v>30.55</c:v>
                </c:pt>
                <c:pt idx="502">
                  <c:v>30.75</c:v>
                </c:pt>
                <c:pt idx="503">
                  <c:v>30.9</c:v>
                </c:pt>
                <c:pt idx="504">
                  <c:v>30.8</c:v>
                </c:pt>
                <c:pt idx="505">
                  <c:v>30.8</c:v>
                </c:pt>
                <c:pt idx="506">
                  <c:v>31.049999999999997</c:v>
                </c:pt>
                <c:pt idx="507">
                  <c:v>31.15</c:v>
                </c:pt>
                <c:pt idx="508">
                  <c:v>31.45</c:v>
                </c:pt>
                <c:pt idx="509">
                  <c:v>31.15</c:v>
                </c:pt>
                <c:pt idx="510">
                  <c:v>31.15</c:v>
                </c:pt>
                <c:pt idx="511">
                  <c:v>31.4</c:v>
                </c:pt>
                <c:pt idx="512">
                  <c:v>31.3</c:v>
                </c:pt>
                <c:pt idx="513">
                  <c:v>31.05</c:v>
                </c:pt>
                <c:pt idx="514">
                  <c:v>31.3</c:v>
                </c:pt>
                <c:pt idx="515">
                  <c:v>31.15</c:v>
                </c:pt>
                <c:pt idx="516">
                  <c:v>30.85</c:v>
                </c:pt>
                <c:pt idx="517">
                  <c:v>31.5</c:v>
                </c:pt>
                <c:pt idx="518">
                  <c:v>31.35</c:v>
                </c:pt>
                <c:pt idx="519">
                  <c:v>31.9</c:v>
                </c:pt>
                <c:pt idx="520">
                  <c:v>32.049999999999997</c:v>
                </c:pt>
                <c:pt idx="521">
                  <c:v>32.200000000000003</c:v>
                </c:pt>
                <c:pt idx="522">
                  <c:v>32.1</c:v>
                </c:pt>
                <c:pt idx="523">
                  <c:v>31.950000000000003</c:v>
                </c:pt>
                <c:pt idx="524">
                  <c:v>31.5</c:v>
                </c:pt>
                <c:pt idx="525">
                  <c:v>31.05</c:v>
                </c:pt>
                <c:pt idx="526">
                  <c:v>31.6</c:v>
                </c:pt>
                <c:pt idx="527">
                  <c:v>31.4</c:v>
                </c:pt>
                <c:pt idx="528">
                  <c:v>31.7</c:v>
                </c:pt>
                <c:pt idx="529">
                  <c:v>31.65</c:v>
                </c:pt>
                <c:pt idx="530">
                  <c:v>31.700000000000003</c:v>
                </c:pt>
                <c:pt idx="531">
                  <c:v>32.049999999999997</c:v>
                </c:pt>
                <c:pt idx="532">
                  <c:v>32.200000000000003</c:v>
                </c:pt>
                <c:pt idx="533">
                  <c:v>32.049999999999997</c:v>
                </c:pt>
                <c:pt idx="534">
                  <c:v>32.1</c:v>
                </c:pt>
                <c:pt idx="535">
                  <c:v>31.8</c:v>
                </c:pt>
                <c:pt idx="536">
                  <c:v>31.599999999999998</c:v>
                </c:pt>
                <c:pt idx="537">
                  <c:v>30.950000000000003</c:v>
                </c:pt>
                <c:pt idx="538">
                  <c:v>31.35</c:v>
                </c:pt>
                <c:pt idx="539">
                  <c:v>31.1</c:v>
                </c:pt>
                <c:pt idx="540">
                  <c:v>31.3</c:v>
                </c:pt>
                <c:pt idx="541">
                  <c:v>31.1</c:v>
                </c:pt>
                <c:pt idx="542">
                  <c:v>31.35</c:v>
                </c:pt>
                <c:pt idx="543">
                  <c:v>31.7</c:v>
                </c:pt>
                <c:pt idx="544">
                  <c:v>31.6</c:v>
                </c:pt>
                <c:pt idx="545">
                  <c:v>31.2</c:v>
                </c:pt>
                <c:pt idx="546">
                  <c:v>30.8</c:v>
                </c:pt>
                <c:pt idx="547">
                  <c:v>30.700000000000003</c:v>
                </c:pt>
                <c:pt idx="548">
                  <c:v>30.549999999999997</c:v>
                </c:pt>
                <c:pt idx="549">
                  <c:v>30.4</c:v>
                </c:pt>
                <c:pt idx="550">
                  <c:v>30.25</c:v>
                </c:pt>
                <c:pt idx="551">
                  <c:v>30.1</c:v>
                </c:pt>
                <c:pt idx="552">
                  <c:v>30</c:v>
                </c:pt>
                <c:pt idx="553">
                  <c:v>29.049999999999997</c:v>
                </c:pt>
                <c:pt idx="554">
                  <c:v>28.75</c:v>
                </c:pt>
                <c:pt idx="555">
                  <c:v>29.15</c:v>
                </c:pt>
                <c:pt idx="556">
                  <c:v>29.4</c:v>
                </c:pt>
                <c:pt idx="557">
                  <c:v>29.950000000000003</c:v>
                </c:pt>
                <c:pt idx="558">
                  <c:v>29.75</c:v>
                </c:pt>
                <c:pt idx="559">
                  <c:v>30.15</c:v>
                </c:pt>
                <c:pt idx="560">
                  <c:v>30.6</c:v>
                </c:pt>
                <c:pt idx="561">
                  <c:v>30.9</c:v>
                </c:pt>
                <c:pt idx="562">
                  <c:v>31.35</c:v>
                </c:pt>
                <c:pt idx="563">
                  <c:v>30.85</c:v>
                </c:pt>
                <c:pt idx="564">
                  <c:v>30.7</c:v>
                </c:pt>
                <c:pt idx="565">
                  <c:v>30.950000000000003</c:v>
                </c:pt>
                <c:pt idx="566">
                  <c:v>31.05</c:v>
                </c:pt>
                <c:pt idx="567">
                  <c:v>30.85</c:v>
                </c:pt>
                <c:pt idx="568">
                  <c:v>31.25</c:v>
                </c:pt>
                <c:pt idx="569">
                  <c:v>31.200000000000003</c:v>
                </c:pt>
                <c:pt idx="570">
                  <c:v>30.75</c:v>
                </c:pt>
                <c:pt idx="571">
                  <c:v>30.9</c:v>
                </c:pt>
                <c:pt idx="572">
                  <c:v>31.2</c:v>
                </c:pt>
                <c:pt idx="573">
                  <c:v>30.95</c:v>
                </c:pt>
                <c:pt idx="574">
                  <c:v>30.9</c:v>
                </c:pt>
                <c:pt idx="575">
                  <c:v>31</c:v>
                </c:pt>
                <c:pt idx="576">
                  <c:v>31.35</c:v>
                </c:pt>
                <c:pt idx="577">
                  <c:v>30.9</c:v>
                </c:pt>
                <c:pt idx="578">
                  <c:v>30.9</c:v>
                </c:pt>
                <c:pt idx="579">
                  <c:v>31.3</c:v>
                </c:pt>
                <c:pt idx="580">
                  <c:v>31.6</c:v>
                </c:pt>
                <c:pt idx="581">
                  <c:v>32.200000000000003</c:v>
                </c:pt>
                <c:pt idx="582">
                  <c:v>31.9</c:v>
                </c:pt>
                <c:pt idx="583">
                  <c:v>31.3</c:v>
                </c:pt>
                <c:pt idx="584">
                  <c:v>30.700000000000003</c:v>
                </c:pt>
                <c:pt idx="585">
                  <c:v>30.65</c:v>
                </c:pt>
                <c:pt idx="586">
                  <c:v>30.6</c:v>
                </c:pt>
                <c:pt idx="587">
                  <c:v>30.8</c:v>
                </c:pt>
                <c:pt idx="588">
                  <c:v>30.700000000000003</c:v>
                </c:pt>
                <c:pt idx="589">
                  <c:v>31.2</c:v>
                </c:pt>
                <c:pt idx="590">
                  <c:v>31.5</c:v>
                </c:pt>
                <c:pt idx="591">
                  <c:v>31.55</c:v>
                </c:pt>
                <c:pt idx="592">
                  <c:v>31.4</c:v>
                </c:pt>
                <c:pt idx="593">
                  <c:v>31.25</c:v>
                </c:pt>
                <c:pt idx="594">
                  <c:v>30.950000000000003</c:v>
                </c:pt>
                <c:pt idx="595">
                  <c:v>30.8</c:v>
                </c:pt>
                <c:pt idx="596">
                  <c:v>31.2</c:v>
                </c:pt>
                <c:pt idx="597">
                  <c:v>31.15</c:v>
                </c:pt>
                <c:pt idx="598">
                  <c:v>31</c:v>
                </c:pt>
                <c:pt idx="599">
                  <c:v>30.3</c:v>
                </c:pt>
                <c:pt idx="600">
                  <c:v>30.25</c:v>
                </c:pt>
                <c:pt idx="601">
                  <c:v>30.5</c:v>
                </c:pt>
                <c:pt idx="602">
                  <c:v>30.45</c:v>
                </c:pt>
                <c:pt idx="603">
                  <c:v>30.6</c:v>
                </c:pt>
                <c:pt idx="604">
                  <c:v>30.65</c:v>
                </c:pt>
                <c:pt idx="605">
                  <c:v>30.1</c:v>
                </c:pt>
                <c:pt idx="606">
                  <c:v>30.25</c:v>
                </c:pt>
                <c:pt idx="607">
                  <c:v>30.1</c:v>
                </c:pt>
                <c:pt idx="608">
                  <c:v>30.45</c:v>
                </c:pt>
                <c:pt idx="609">
                  <c:v>30.299999999999997</c:v>
                </c:pt>
                <c:pt idx="610">
                  <c:v>29.9</c:v>
                </c:pt>
                <c:pt idx="611">
                  <c:v>30.1</c:v>
                </c:pt>
                <c:pt idx="612">
                  <c:v>30</c:v>
                </c:pt>
                <c:pt idx="613">
                  <c:v>30.2</c:v>
                </c:pt>
                <c:pt idx="614">
                  <c:v>30</c:v>
                </c:pt>
                <c:pt idx="615">
                  <c:v>29.35</c:v>
                </c:pt>
                <c:pt idx="616">
                  <c:v>29.5</c:v>
                </c:pt>
                <c:pt idx="617">
                  <c:v>29.55</c:v>
                </c:pt>
                <c:pt idx="618">
                  <c:v>29.25</c:v>
                </c:pt>
                <c:pt idx="619">
                  <c:v>28.6</c:v>
                </c:pt>
                <c:pt idx="620">
                  <c:v>28</c:v>
                </c:pt>
                <c:pt idx="621">
                  <c:v>27.3</c:v>
                </c:pt>
                <c:pt idx="622">
                  <c:v>28.049999999999997</c:v>
                </c:pt>
                <c:pt idx="623">
                  <c:v>28.15</c:v>
                </c:pt>
                <c:pt idx="624">
                  <c:v>28.799999999999997</c:v>
                </c:pt>
                <c:pt idx="625">
                  <c:v>29.450000000000003</c:v>
                </c:pt>
                <c:pt idx="626">
                  <c:v>29.5</c:v>
                </c:pt>
                <c:pt idx="627">
                  <c:v>30.1</c:v>
                </c:pt>
                <c:pt idx="628">
                  <c:v>30.799999999999997</c:v>
                </c:pt>
                <c:pt idx="629">
                  <c:v>30.7</c:v>
                </c:pt>
                <c:pt idx="630">
                  <c:v>30.5</c:v>
                </c:pt>
                <c:pt idx="631">
                  <c:v>30.25</c:v>
                </c:pt>
                <c:pt idx="632">
                  <c:v>29.5</c:v>
                </c:pt>
                <c:pt idx="633">
                  <c:v>29.8</c:v>
                </c:pt>
                <c:pt idx="634">
                  <c:v>29.25</c:v>
                </c:pt>
                <c:pt idx="635">
                  <c:v>29.45</c:v>
                </c:pt>
                <c:pt idx="636">
                  <c:v>28.450000000000003</c:v>
                </c:pt>
                <c:pt idx="637">
                  <c:v>27.55</c:v>
                </c:pt>
                <c:pt idx="638">
                  <c:v>27.9</c:v>
                </c:pt>
                <c:pt idx="639">
                  <c:v>27.450000000000003</c:v>
                </c:pt>
                <c:pt idx="640">
                  <c:v>26.3</c:v>
                </c:pt>
                <c:pt idx="641">
                  <c:v>26.35</c:v>
                </c:pt>
                <c:pt idx="642">
                  <c:v>27.1</c:v>
                </c:pt>
                <c:pt idx="643">
                  <c:v>27.95</c:v>
                </c:pt>
                <c:pt idx="644">
                  <c:v>28.5</c:v>
                </c:pt>
                <c:pt idx="645">
                  <c:v>29.35</c:v>
                </c:pt>
                <c:pt idx="646">
                  <c:v>29.35</c:v>
                </c:pt>
                <c:pt idx="647">
                  <c:v>29.25</c:v>
                </c:pt>
                <c:pt idx="648">
                  <c:v>29.25</c:v>
                </c:pt>
                <c:pt idx="649">
                  <c:v>29.15</c:v>
                </c:pt>
                <c:pt idx="650">
                  <c:v>29.35</c:v>
                </c:pt>
                <c:pt idx="651">
                  <c:v>29.1</c:v>
                </c:pt>
                <c:pt idx="652">
                  <c:v>29.3</c:v>
                </c:pt>
                <c:pt idx="653">
                  <c:v>29.6</c:v>
                </c:pt>
                <c:pt idx="654">
                  <c:v>29.8</c:v>
                </c:pt>
                <c:pt idx="655">
                  <c:v>29.2</c:v>
                </c:pt>
                <c:pt idx="656">
                  <c:v>29.05</c:v>
                </c:pt>
                <c:pt idx="657">
                  <c:v>28.1</c:v>
                </c:pt>
                <c:pt idx="658">
                  <c:v>27.35</c:v>
                </c:pt>
                <c:pt idx="659">
                  <c:v>27.4</c:v>
                </c:pt>
                <c:pt idx="660">
                  <c:v>27.4</c:v>
                </c:pt>
                <c:pt idx="661">
                  <c:v>28.2</c:v>
                </c:pt>
                <c:pt idx="662">
                  <c:v>28.6</c:v>
                </c:pt>
                <c:pt idx="663">
                  <c:v>29.25</c:v>
                </c:pt>
                <c:pt idx="664">
                  <c:v>29.450000000000003</c:v>
                </c:pt>
                <c:pt idx="665">
                  <c:v>29.5</c:v>
                </c:pt>
                <c:pt idx="666">
                  <c:v>29.5</c:v>
                </c:pt>
                <c:pt idx="667">
                  <c:v>28.45</c:v>
                </c:pt>
                <c:pt idx="668">
                  <c:v>28.4</c:v>
                </c:pt>
                <c:pt idx="669">
                  <c:v>29.05</c:v>
                </c:pt>
                <c:pt idx="670">
                  <c:v>29.6</c:v>
                </c:pt>
                <c:pt idx="671">
                  <c:v>29.45</c:v>
                </c:pt>
                <c:pt idx="672">
                  <c:v>29.65</c:v>
                </c:pt>
                <c:pt idx="673">
                  <c:v>29.4</c:v>
                </c:pt>
                <c:pt idx="674">
                  <c:v>29.049999999999997</c:v>
                </c:pt>
                <c:pt idx="675">
                  <c:v>28.7</c:v>
                </c:pt>
                <c:pt idx="676">
                  <c:v>29</c:v>
                </c:pt>
                <c:pt idx="677">
                  <c:v>29.15</c:v>
                </c:pt>
                <c:pt idx="678">
                  <c:v>29</c:v>
                </c:pt>
                <c:pt idx="679">
                  <c:v>29.55</c:v>
                </c:pt>
                <c:pt idx="680">
                  <c:v>28.799999999999997</c:v>
                </c:pt>
                <c:pt idx="681">
                  <c:v>28.9</c:v>
                </c:pt>
                <c:pt idx="682">
                  <c:v>28.700000000000003</c:v>
                </c:pt>
                <c:pt idx="683">
                  <c:v>28.5</c:v>
                </c:pt>
                <c:pt idx="684">
                  <c:v>29.1</c:v>
                </c:pt>
                <c:pt idx="685">
                  <c:v>29.35</c:v>
                </c:pt>
                <c:pt idx="686">
                  <c:v>29.6</c:v>
                </c:pt>
                <c:pt idx="687">
                  <c:v>29.85</c:v>
                </c:pt>
                <c:pt idx="688">
                  <c:v>29.450000000000003</c:v>
                </c:pt>
                <c:pt idx="689">
                  <c:v>29.3</c:v>
                </c:pt>
                <c:pt idx="690">
                  <c:v>29</c:v>
                </c:pt>
                <c:pt idx="691">
                  <c:v>29.200000000000003</c:v>
                </c:pt>
                <c:pt idx="692">
                  <c:v>28.299999999999997</c:v>
                </c:pt>
                <c:pt idx="693">
                  <c:v>28.4</c:v>
                </c:pt>
                <c:pt idx="694">
                  <c:v>28.9</c:v>
                </c:pt>
                <c:pt idx="695">
                  <c:v>28.45</c:v>
                </c:pt>
                <c:pt idx="696">
                  <c:v>28.1</c:v>
                </c:pt>
                <c:pt idx="697">
                  <c:v>27.7</c:v>
                </c:pt>
                <c:pt idx="698">
                  <c:v>27.3</c:v>
                </c:pt>
                <c:pt idx="699">
                  <c:v>27.299999999999997</c:v>
                </c:pt>
                <c:pt idx="700">
                  <c:v>27.55</c:v>
                </c:pt>
                <c:pt idx="701">
                  <c:v>27.9</c:v>
                </c:pt>
                <c:pt idx="702">
                  <c:v>28.299999999999997</c:v>
                </c:pt>
                <c:pt idx="703">
                  <c:v>28.9</c:v>
                </c:pt>
                <c:pt idx="704">
                  <c:v>29.55</c:v>
                </c:pt>
                <c:pt idx="705">
                  <c:v>30.15</c:v>
                </c:pt>
                <c:pt idx="706">
                  <c:v>29.85</c:v>
                </c:pt>
                <c:pt idx="707">
                  <c:v>30.15</c:v>
                </c:pt>
                <c:pt idx="708">
                  <c:v>29.95</c:v>
                </c:pt>
                <c:pt idx="709">
                  <c:v>29.75</c:v>
                </c:pt>
                <c:pt idx="710">
                  <c:v>29.6</c:v>
                </c:pt>
                <c:pt idx="711">
                  <c:v>30.1</c:v>
                </c:pt>
                <c:pt idx="712">
                  <c:v>29.35</c:v>
                </c:pt>
                <c:pt idx="713">
                  <c:v>27.4</c:v>
                </c:pt>
                <c:pt idx="714">
                  <c:v>27.15</c:v>
                </c:pt>
                <c:pt idx="715">
                  <c:v>27.15</c:v>
                </c:pt>
                <c:pt idx="716">
                  <c:v>26.45</c:v>
                </c:pt>
                <c:pt idx="717">
                  <c:v>26.65</c:v>
                </c:pt>
                <c:pt idx="718">
                  <c:v>27.25</c:v>
                </c:pt>
                <c:pt idx="719">
                  <c:v>27.2</c:v>
                </c:pt>
                <c:pt idx="720">
                  <c:v>27.7</c:v>
                </c:pt>
                <c:pt idx="721">
                  <c:v>28.25</c:v>
                </c:pt>
              </c:numCache>
            </c:numRef>
          </c:yVal>
          <c:smooth val="1"/>
          <c:extLst xmlns:c16r2="http://schemas.microsoft.com/office/drawing/2015/06/chart">
            <c:ext xmlns:c16="http://schemas.microsoft.com/office/drawing/2014/chart" uri="{C3380CC4-5D6E-409C-BE32-E72D297353CC}">
              <c16:uniqueId val="{00000001-1F4E-4AC7-8193-9C753A71DB2A}"/>
            </c:ext>
          </c:extLst>
        </c:ser>
        <c:dLbls>
          <c:showLegendKey val="0"/>
          <c:showVal val="0"/>
          <c:showCatName val="0"/>
          <c:showSerName val="0"/>
          <c:showPercent val="0"/>
          <c:showBubbleSize val="0"/>
        </c:dLbls>
        <c:axId val="527736192"/>
        <c:axId val="527812096"/>
      </c:scatterChart>
      <c:scatterChart>
        <c:scatterStyle val="smoothMarker"/>
        <c:varyColors val="0"/>
        <c:ser>
          <c:idx val="1"/>
          <c:order val="1"/>
          <c:tx>
            <c:strRef>
              <c:f>'250um'!$CS$12</c:f>
              <c:strCache>
                <c:ptCount val="1"/>
                <c:pt idx="0">
                  <c:v>Continuous temperature 2</c:v>
                </c:pt>
              </c:strCache>
            </c:strRef>
          </c:tx>
          <c:spPr>
            <a:ln w="22225"/>
          </c:spPr>
          <c:marker>
            <c:symbol val="square"/>
            <c:size val="5"/>
          </c:marker>
          <c:xVal>
            <c:numRef>
              <c:f>'250um'!$B$13:$B$1016</c:f>
              <c:numCache>
                <c:formatCode>General</c:formatCode>
                <c:ptCount val="1004"/>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pt idx="738" formatCode="0">
                  <c:v>3394.8444444444399</c:v>
                </c:pt>
                <c:pt idx="739" formatCode="0">
                  <c:v>3399.4444444444398</c:v>
                </c:pt>
                <c:pt idx="740">
                  <c:v>3404.0444444444502</c:v>
                </c:pt>
                <c:pt idx="741">
                  <c:v>3408.6444444444501</c:v>
                </c:pt>
                <c:pt idx="742">
                  <c:v>3413.24444444445</c:v>
                </c:pt>
                <c:pt idx="743">
                  <c:v>3417.8444444444499</c:v>
                </c:pt>
                <c:pt idx="744">
                  <c:v>3422.4444444444498</c:v>
                </c:pt>
                <c:pt idx="745">
                  <c:v>3427.0444444444502</c:v>
                </c:pt>
                <c:pt idx="746">
                  <c:v>3431.6444444444501</c:v>
                </c:pt>
                <c:pt idx="747">
                  <c:v>3436.24444444445</c:v>
                </c:pt>
                <c:pt idx="748">
                  <c:v>3440.8444444444499</c:v>
                </c:pt>
                <c:pt idx="749" formatCode="0">
                  <c:v>3445.4444444444498</c:v>
                </c:pt>
                <c:pt idx="750" formatCode="0">
                  <c:v>3450.0444444444502</c:v>
                </c:pt>
                <c:pt idx="751" formatCode="0">
                  <c:v>3454.6444444444501</c:v>
                </c:pt>
                <c:pt idx="752" formatCode="0">
                  <c:v>3459.24444444445</c:v>
                </c:pt>
                <c:pt idx="753" formatCode="0">
                  <c:v>3463.8444444444499</c:v>
                </c:pt>
                <c:pt idx="754" formatCode="0">
                  <c:v>3468.4444444444498</c:v>
                </c:pt>
                <c:pt idx="755" formatCode="0">
                  <c:v>3473.0444444444502</c:v>
                </c:pt>
                <c:pt idx="756" formatCode="0">
                  <c:v>3477.6444444444501</c:v>
                </c:pt>
                <c:pt idx="757" formatCode="0">
                  <c:v>3482.24444444445</c:v>
                </c:pt>
                <c:pt idx="758" formatCode="0">
                  <c:v>3486.8444444444499</c:v>
                </c:pt>
                <c:pt idx="759" formatCode="0">
                  <c:v>3491.4444444444498</c:v>
                </c:pt>
                <c:pt idx="760" formatCode="0">
                  <c:v>3496.0444444444502</c:v>
                </c:pt>
                <c:pt idx="761" formatCode="0">
                  <c:v>3500.6444444444501</c:v>
                </c:pt>
                <c:pt idx="762" formatCode="0">
                  <c:v>3505.24444444445</c:v>
                </c:pt>
                <c:pt idx="763" formatCode="0">
                  <c:v>3509.8444444444499</c:v>
                </c:pt>
                <c:pt idx="764" formatCode="0">
                  <c:v>3514.4444444444498</c:v>
                </c:pt>
                <c:pt idx="765" formatCode="0">
                  <c:v>3519.0444444444502</c:v>
                </c:pt>
                <c:pt idx="766" formatCode="0">
                  <c:v>3523.6444444444501</c:v>
                </c:pt>
                <c:pt idx="767" formatCode="0">
                  <c:v>3528.24444444445</c:v>
                </c:pt>
                <c:pt idx="768" formatCode="0">
                  <c:v>3532.8444444444499</c:v>
                </c:pt>
                <c:pt idx="769" formatCode="0">
                  <c:v>3537.4444444444498</c:v>
                </c:pt>
                <c:pt idx="770" formatCode="0">
                  <c:v>3542.0444444444502</c:v>
                </c:pt>
                <c:pt idx="771" formatCode="0">
                  <c:v>3546.6444444444501</c:v>
                </c:pt>
                <c:pt idx="772" formatCode="0">
                  <c:v>3551.24444444445</c:v>
                </c:pt>
                <c:pt idx="773" formatCode="0">
                  <c:v>3555.8444444444499</c:v>
                </c:pt>
                <c:pt idx="774" formatCode="0">
                  <c:v>3560.4444444444498</c:v>
                </c:pt>
                <c:pt idx="775" formatCode="0">
                  <c:v>3565.0444444444502</c:v>
                </c:pt>
                <c:pt idx="776" formatCode="0">
                  <c:v>3569.6444444444501</c:v>
                </c:pt>
                <c:pt idx="777" formatCode="0">
                  <c:v>3574.24444444445</c:v>
                </c:pt>
                <c:pt idx="778" formatCode="0">
                  <c:v>3578.8444444444499</c:v>
                </c:pt>
                <c:pt idx="779" formatCode="0">
                  <c:v>3583.4444444444498</c:v>
                </c:pt>
                <c:pt idx="780" formatCode="0">
                  <c:v>3588.0444444444502</c:v>
                </c:pt>
                <c:pt idx="781" formatCode="0">
                  <c:v>3592.6444444444501</c:v>
                </c:pt>
                <c:pt idx="782" formatCode="0">
                  <c:v>3597.24444444445</c:v>
                </c:pt>
                <c:pt idx="783" formatCode="0">
                  <c:v>3601.8444444444499</c:v>
                </c:pt>
                <c:pt idx="784" formatCode="0">
                  <c:v>3606.4444444444498</c:v>
                </c:pt>
                <c:pt idx="785" formatCode="0">
                  <c:v>3611.0444444444502</c:v>
                </c:pt>
                <c:pt idx="786" formatCode="0">
                  <c:v>3615.6444444444501</c:v>
                </c:pt>
                <c:pt idx="787" formatCode="0">
                  <c:v>3620.24444444445</c:v>
                </c:pt>
                <c:pt idx="788" formatCode="0">
                  <c:v>3624.8444444444499</c:v>
                </c:pt>
                <c:pt idx="789" formatCode="0">
                  <c:v>3629.4444444444498</c:v>
                </c:pt>
                <c:pt idx="790" formatCode="0">
                  <c:v>3634.0444444444502</c:v>
                </c:pt>
                <c:pt idx="791" formatCode="0">
                  <c:v>3638.6444444444501</c:v>
                </c:pt>
                <c:pt idx="792" formatCode="0">
                  <c:v>3643.24444444445</c:v>
                </c:pt>
                <c:pt idx="793" formatCode="0">
                  <c:v>3647.8444444444499</c:v>
                </c:pt>
                <c:pt idx="794" formatCode="0">
                  <c:v>3652.4444444444498</c:v>
                </c:pt>
                <c:pt idx="795" formatCode="0">
                  <c:v>3657.0444444444502</c:v>
                </c:pt>
                <c:pt idx="796" formatCode="0">
                  <c:v>3661.6444444444501</c:v>
                </c:pt>
                <c:pt idx="797" formatCode="0">
                  <c:v>3666.24444444445</c:v>
                </c:pt>
                <c:pt idx="798" formatCode="0">
                  <c:v>3670.8444444444499</c:v>
                </c:pt>
                <c:pt idx="799" formatCode="0">
                  <c:v>3675.4444444444498</c:v>
                </c:pt>
                <c:pt idx="800" formatCode="0">
                  <c:v>3680.0444444444502</c:v>
                </c:pt>
                <c:pt idx="801" formatCode="0">
                  <c:v>3684.6444444444501</c:v>
                </c:pt>
                <c:pt idx="802" formatCode="0">
                  <c:v>3689.24444444445</c:v>
                </c:pt>
                <c:pt idx="803" formatCode="0">
                  <c:v>3693.8444444444499</c:v>
                </c:pt>
                <c:pt idx="804" formatCode="0">
                  <c:v>3698.4444444444498</c:v>
                </c:pt>
                <c:pt idx="805" formatCode="0">
                  <c:v>3703.0444444444502</c:v>
                </c:pt>
                <c:pt idx="806" formatCode="0">
                  <c:v>3707.6444444444501</c:v>
                </c:pt>
                <c:pt idx="807" formatCode="0">
                  <c:v>3712.24444444445</c:v>
                </c:pt>
                <c:pt idx="808" formatCode="0">
                  <c:v>3716.8444444444499</c:v>
                </c:pt>
                <c:pt idx="809" formatCode="0">
                  <c:v>3721.4444444444498</c:v>
                </c:pt>
                <c:pt idx="810" formatCode="0">
                  <c:v>3726.0444444444502</c:v>
                </c:pt>
                <c:pt idx="811" formatCode="0">
                  <c:v>3730.6444444444501</c:v>
                </c:pt>
                <c:pt idx="812" formatCode="0">
                  <c:v>3735.24444444445</c:v>
                </c:pt>
                <c:pt idx="813" formatCode="0">
                  <c:v>3739.8444444444499</c:v>
                </c:pt>
                <c:pt idx="814" formatCode="0">
                  <c:v>3744.4444444444498</c:v>
                </c:pt>
                <c:pt idx="815" formatCode="0">
                  <c:v>3749.0444444444502</c:v>
                </c:pt>
                <c:pt idx="816" formatCode="0">
                  <c:v>3753.6444444444501</c:v>
                </c:pt>
                <c:pt idx="817" formatCode="0">
                  <c:v>3758.24444444445</c:v>
                </c:pt>
                <c:pt idx="818" formatCode="0">
                  <c:v>3762.8444444444499</c:v>
                </c:pt>
                <c:pt idx="819" formatCode="0">
                  <c:v>3767.4444444444498</c:v>
                </c:pt>
                <c:pt idx="820" formatCode="0">
                  <c:v>3772.0444444444502</c:v>
                </c:pt>
                <c:pt idx="821" formatCode="0">
                  <c:v>3776.6444444444501</c:v>
                </c:pt>
                <c:pt idx="822" formatCode="0">
                  <c:v>3781.24444444445</c:v>
                </c:pt>
                <c:pt idx="823" formatCode="0">
                  <c:v>3785.8444444444499</c:v>
                </c:pt>
                <c:pt idx="824" formatCode="0">
                  <c:v>3790.4444444444498</c:v>
                </c:pt>
                <c:pt idx="825" formatCode="0">
                  <c:v>3795.0444444444502</c:v>
                </c:pt>
                <c:pt idx="826" formatCode="0">
                  <c:v>3799.6444444444501</c:v>
                </c:pt>
                <c:pt idx="827" formatCode="0">
                  <c:v>3804.24444444445</c:v>
                </c:pt>
                <c:pt idx="828" formatCode="0">
                  <c:v>3808.8444444444499</c:v>
                </c:pt>
                <c:pt idx="829" formatCode="0">
                  <c:v>3813.4444444444498</c:v>
                </c:pt>
                <c:pt idx="830" formatCode="0">
                  <c:v>3818.0444444444502</c:v>
                </c:pt>
                <c:pt idx="831" formatCode="0">
                  <c:v>3822.6444444444501</c:v>
                </c:pt>
                <c:pt idx="832" formatCode="0">
                  <c:v>3827.24444444445</c:v>
                </c:pt>
                <c:pt idx="833" formatCode="0">
                  <c:v>3831.8444444444499</c:v>
                </c:pt>
                <c:pt idx="834" formatCode="0">
                  <c:v>3836.4444444444498</c:v>
                </c:pt>
                <c:pt idx="835" formatCode="0">
                  <c:v>3841.0444444444502</c:v>
                </c:pt>
                <c:pt idx="836" formatCode="0">
                  <c:v>3845.6444444444501</c:v>
                </c:pt>
                <c:pt idx="837" formatCode="0">
                  <c:v>3850.24444444445</c:v>
                </c:pt>
                <c:pt idx="838" formatCode="0">
                  <c:v>3854.8444444444499</c:v>
                </c:pt>
                <c:pt idx="839" formatCode="0">
                  <c:v>3859.4444444444498</c:v>
                </c:pt>
                <c:pt idx="840" formatCode="0">
                  <c:v>3864.0444444444502</c:v>
                </c:pt>
                <c:pt idx="841" formatCode="0">
                  <c:v>3868.6444444444501</c:v>
                </c:pt>
                <c:pt idx="842" formatCode="0">
                  <c:v>3873.24444444445</c:v>
                </c:pt>
                <c:pt idx="843" formatCode="0">
                  <c:v>3877.8444444444499</c:v>
                </c:pt>
                <c:pt idx="844" formatCode="0">
                  <c:v>3882.4444444444498</c:v>
                </c:pt>
                <c:pt idx="845" formatCode="0">
                  <c:v>3887.0444444444502</c:v>
                </c:pt>
                <c:pt idx="846" formatCode="0">
                  <c:v>3891.6444444444501</c:v>
                </c:pt>
                <c:pt idx="847" formatCode="0">
                  <c:v>3896.24444444445</c:v>
                </c:pt>
                <c:pt idx="848" formatCode="0">
                  <c:v>3900.8444444444499</c:v>
                </c:pt>
                <c:pt idx="849" formatCode="0">
                  <c:v>3905.4444444444498</c:v>
                </c:pt>
                <c:pt idx="850" formatCode="0">
                  <c:v>3910.0444444444502</c:v>
                </c:pt>
                <c:pt idx="851" formatCode="0">
                  <c:v>3914.6444444444501</c:v>
                </c:pt>
                <c:pt idx="852" formatCode="0">
                  <c:v>3919.24444444445</c:v>
                </c:pt>
                <c:pt idx="853" formatCode="0">
                  <c:v>3923.8444444444499</c:v>
                </c:pt>
                <c:pt idx="854" formatCode="0">
                  <c:v>3928.4444444444498</c:v>
                </c:pt>
                <c:pt idx="855" formatCode="0">
                  <c:v>3933.0444444444502</c:v>
                </c:pt>
                <c:pt idx="856" formatCode="0">
                  <c:v>3937.6444444444501</c:v>
                </c:pt>
                <c:pt idx="857" formatCode="0">
                  <c:v>3942.24444444445</c:v>
                </c:pt>
                <c:pt idx="858" formatCode="0">
                  <c:v>3946.8444444444499</c:v>
                </c:pt>
                <c:pt idx="859" formatCode="0">
                  <c:v>3951.4444444444498</c:v>
                </c:pt>
                <c:pt idx="860" formatCode="0">
                  <c:v>3956.0444444444502</c:v>
                </c:pt>
                <c:pt idx="861" formatCode="0">
                  <c:v>3960.6444444444501</c:v>
                </c:pt>
                <c:pt idx="862" formatCode="0">
                  <c:v>3965.24444444445</c:v>
                </c:pt>
                <c:pt idx="863" formatCode="0">
                  <c:v>3969.8444444444499</c:v>
                </c:pt>
                <c:pt idx="864" formatCode="0">
                  <c:v>3974.4444444444498</c:v>
                </c:pt>
                <c:pt idx="865" formatCode="0">
                  <c:v>3979.0444444444502</c:v>
                </c:pt>
                <c:pt idx="866" formatCode="0">
                  <c:v>3983.6444444444501</c:v>
                </c:pt>
                <c:pt idx="867" formatCode="0">
                  <c:v>3988.24444444445</c:v>
                </c:pt>
                <c:pt idx="868" formatCode="0">
                  <c:v>3992.8444444444499</c:v>
                </c:pt>
                <c:pt idx="869" formatCode="0">
                  <c:v>3997.4444444444498</c:v>
                </c:pt>
                <c:pt idx="870" formatCode="0">
                  <c:v>4002.0444444444502</c:v>
                </c:pt>
                <c:pt idx="871" formatCode="0">
                  <c:v>4006.6444444444501</c:v>
                </c:pt>
                <c:pt idx="872" formatCode="0">
                  <c:v>4011.24444444445</c:v>
                </c:pt>
                <c:pt idx="873" formatCode="0">
                  <c:v>4015.8444444444499</c:v>
                </c:pt>
                <c:pt idx="874" formatCode="0">
                  <c:v>4020.4444444444498</c:v>
                </c:pt>
                <c:pt idx="875" formatCode="0">
                  <c:v>4025.0444444444502</c:v>
                </c:pt>
                <c:pt idx="876" formatCode="0">
                  <c:v>4029.6444444444501</c:v>
                </c:pt>
                <c:pt idx="877" formatCode="0">
                  <c:v>4034.24444444445</c:v>
                </c:pt>
                <c:pt idx="878" formatCode="0">
                  <c:v>4038.8444444444499</c:v>
                </c:pt>
                <c:pt idx="879" formatCode="0">
                  <c:v>4043.4444444444498</c:v>
                </c:pt>
                <c:pt idx="880" formatCode="0">
                  <c:v>4048.0444444444502</c:v>
                </c:pt>
                <c:pt idx="881" formatCode="0">
                  <c:v>4052.6444444444501</c:v>
                </c:pt>
                <c:pt idx="882" formatCode="0">
                  <c:v>4057.24444444445</c:v>
                </c:pt>
                <c:pt idx="883" formatCode="0">
                  <c:v>4061.8444444444499</c:v>
                </c:pt>
                <c:pt idx="884" formatCode="0">
                  <c:v>4066.4444444444498</c:v>
                </c:pt>
                <c:pt idx="885" formatCode="0">
                  <c:v>4071.0444444444502</c:v>
                </c:pt>
                <c:pt idx="886" formatCode="0">
                  <c:v>4075.6444444444501</c:v>
                </c:pt>
                <c:pt idx="887" formatCode="0">
                  <c:v>4080.24444444445</c:v>
                </c:pt>
                <c:pt idx="888" formatCode="0">
                  <c:v>4084.8444444444499</c:v>
                </c:pt>
                <c:pt idx="889" formatCode="0">
                  <c:v>4089.4444444444498</c:v>
                </c:pt>
                <c:pt idx="890" formatCode="0">
                  <c:v>4094.0444444444502</c:v>
                </c:pt>
                <c:pt idx="891" formatCode="0">
                  <c:v>4098.6444444444496</c:v>
                </c:pt>
                <c:pt idx="892" formatCode="0">
                  <c:v>4103.24444444445</c:v>
                </c:pt>
                <c:pt idx="893" formatCode="0">
                  <c:v>4107.8444444444503</c:v>
                </c:pt>
                <c:pt idx="894" formatCode="0">
                  <c:v>4112.4444444444498</c:v>
                </c:pt>
                <c:pt idx="895" formatCode="0">
                  <c:v>4117.0444444444502</c:v>
                </c:pt>
                <c:pt idx="896" formatCode="0">
                  <c:v>4121.6444444444496</c:v>
                </c:pt>
                <c:pt idx="897" formatCode="0">
                  <c:v>4126.24444444445</c:v>
                </c:pt>
                <c:pt idx="898" formatCode="0">
                  <c:v>4130.8444444444503</c:v>
                </c:pt>
                <c:pt idx="899" formatCode="0">
                  <c:v>4135.4444444444498</c:v>
                </c:pt>
                <c:pt idx="900" formatCode="0">
                  <c:v>4140.0444444444502</c:v>
                </c:pt>
                <c:pt idx="901" formatCode="0">
                  <c:v>4144.6444444444496</c:v>
                </c:pt>
                <c:pt idx="902" formatCode="0">
                  <c:v>4149.24444444445</c:v>
                </c:pt>
                <c:pt idx="903" formatCode="0">
                  <c:v>4153.8444444444503</c:v>
                </c:pt>
                <c:pt idx="904" formatCode="0">
                  <c:v>4158.4444444444498</c:v>
                </c:pt>
                <c:pt idx="905" formatCode="0">
                  <c:v>4163.0444444444502</c:v>
                </c:pt>
                <c:pt idx="906" formatCode="0">
                  <c:v>4167.6444444444496</c:v>
                </c:pt>
                <c:pt idx="907" formatCode="0">
                  <c:v>4172.24444444445</c:v>
                </c:pt>
                <c:pt idx="908" formatCode="0">
                  <c:v>4176.8444444444503</c:v>
                </c:pt>
                <c:pt idx="909" formatCode="0">
                  <c:v>4181.4444444444498</c:v>
                </c:pt>
                <c:pt idx="910" formatCode="0">
                  <c:v>4186.0444444444502</c:v>
                </c:pt>
                <c:pt idx="911" formatCode="0">
                  <c:v>4190.6444444444496</c:v>
                </c:pt>
                <c:pt idx="912" formatCode="0">
                  <c:v>4195.24444444445</c:v>
                </c:pt>
                <c:pt idx="913" formatCode="0">
                  <c:v>4199.8444444444503</c:v>
                </c:pt>
                <c:pt idx="914" formatCode="0">
                  <c:v>4204.4444444444498</c:v>
                </c:pt>
                <c:pt idx="915" formatCode="0">
                  <c:v>4209.0444444444502</c:v>
                </c:pt>
                <c:pt idx="916" formatCode="0">
                  <c:v>4213.6444444444496</c:v>
                </c:pt>
                <c:pt idx="917" formatCode="0">
                  <c:v>4218.24444444445</c:v>
                </c:pt>
                <c:pt idx="918" formatCode="0">
                  <c:v>4222.8444444444503</c:v>
                </c:pt>
                <c:pt idx="919" formatCode="0">
                  <c:v>4227.4444444444498</c:v>
                </c:pt>
                <c:pt idx="920" formatCode="0">
                  <c:v>4232.0444444444502</c:v>
                </c:pt>
                <c:pt idx="921" formatCode="0">
                  <c:v>4236.6444444444496</c:v>
                </c:pt>
                <c:pt idx="922" formatCode="0">
                  <c:v>4241.24444444445</c:v>
                </c:pt>
                <c:pt idx="923" formatCode="0">
                  <c:v>4245.8444444444503</c:v>
                </c:pt>
                <c:pt idx="924" formatCode="0">
                  <c:v>4250.4444444444498</c:v>
                </c:pt>
                <c:pt idx="925" formatCode="0">
                  <c:v>4255.0444444444502</c:v>
                </c:pt>
                <c:pt idx="926" formatCode="0">
                  <c:v>4259.6444444444496</c:v>
                </c:pt>
                <c:pt idx="927" formatCode="0">
                  <c:v>4264.24444444445</c:v>
                </c:pt>
                <c:pt idx="928" formatCode="0">
                  <c:v>4268.8444444444503</c:v>
                </c:pt>
                <c:pt idx="929" formatCode="0">
                  <c:v>4273.4444444444498</c:v>
                </c:pt>
                <c:pt idx="930" formatCode="0">
                  <c:v>4278.0444444444502</c:v>
                </c:pt>
                <c:pt idx="931" formatCode="0">
                  <c:v>4282.6444444444496</c:v>
                </c:pt>
                <c:pt idx="932" formatCode="0">
                  <c:v>4287.24444444445</c:v>
                </c:pt>
                <c:pt idx="933" formatCode="0">
                  <c:v>4291.8444444444503</c:v>
                </c:pt>
                <c:pt idx="934" formatCode="0">
                  <c:v>4296.4444444444498</c:v>
                </c:pt>
                <c:pt idx="935" formatCode="0">
                  <c:v>4301.0444444444502</c:v>
                </c:pt>
                <c:pt idx="936" formatCode="0">
                  <c:v>4305.6444444444496</c:v>
                </c:pt>
                <c:pt idx="937" formatCode="0">
                  <c:v>4310.24444444445</c:v>
                </c:pt>
                <c:pt idx="938" formatCode="0">
                  <c:v>4314.8444444444503</c:v>
                </c:pt>
                <c:pt idx="939" formatCode="0">
                  <c:v>4319.4444444444498</c:v>
                </c:pt>
                <c:pt idx="940" formatCode="0">
                  <c:v>4324.0444444444502</c:v>
                </c:pt>
                <c:pt idx="941" formatCode="0">
                  <c:v>4328.6444444444496</c:v>
                </c:pt>
                <c:pt idx="942" formatCode="0">
                  <c:v>4333.24444444445</c:v>
                </c:pt>
                <c:pt idx="943" formatCode="0">
                  <c:v>4337.8444444444503</c:v>
                </c:pt>
                <c:pt idx="944" formatCode="0">
                  <c:v>4342.4444444444498</c:v>
                </c:pt>
                <c:pt idx="945" formatCode="0">
                  <c:v>4347.0444444444502</c:v>
                </c:pt>
                <c:pt idx="946" formatCode="0">
                  <c:v>4351.6444444444496</c:v>
                </c:pt>
                <c:pt idx="947" formatCode="0">
                  <c:v>4356.24444444445</c:v>
                </c:pt>
                <c:pt idx="948" formatCode="0">
                  <c:v>4360.8444444444503</c:v>
                </c:pt>
                <c:pt idx="949" formatCode="0">
                  <c:v>4365.4444444444498</c:v>
                </c:pt>
                <c:pt idx="950" formatCode="0">
                  <c:v>4370.0444444444502</c:v>
                </c:pt>
                <c:pt idx="951" formatCode="0">
                  <c:v>4374.6444444444496</c:v>
                </c:pt>
                <c:pt idx="952" formatCode="0">
                  <c:v>4379.24444444445</c:v>
                </c:pt>
                <c:pt idx="953" formatCode="0">
                  <c:v>4383.8444444444503</c:v>
                </c:pt>
                <c:pt idx="954" formatCode="0">
                  <c:v>4388.4444444444498</c:v>
                </c:pt>
                <c:pt idx="955" formatCode="0">
                  <c:v>4393.0444444444502</c:v>
                </c:pt>
                <c:pt idx="956" formatCode="0">
                  <c:v>4397.6444444444496</c:v>
                </c:pt>
                <c:pt idx="957" formatCode="0">
                  <c:v>4402.24444444445</c:v>
                </c:pt>
                <c:pt idx="958" formatCode="0">
                  <c:v>4406.8444444444503</c:v>
                </c:pt>
                <c:pt idx="959" formatCode="0">
                  <c:v>4411.4444444444498</c:v>
                </c:pt>
                <c:pt idx="960" formatCode="0">
                  <c:v>4416.0444444444502</c:v>
                </c:pt>
                <c:pt idx="961" formatCode="0">
                  <c:v>4420.6444444444496</c:v>
                </c:pt>
                <c:pt idx="962" formatCode="0">
                  <c:v>4425.24444444445</c:v>
                </c:pt>
                <c:pt idx="963" formatCode="0">
                  <c:v>4429.8444444444503</c:v>
                </c:pt>
                <c:pt idx="964" formatCode="0">
                  <c:v>4434.4444444444498</c:v>
                </c:pt>
                <c:pt idx="965" formatCode="0">
                  <c:v>4439.0444444444502</c:v>
                </c:pt>
                <c:pt idx="966" formatCode="0">
                  <c:v>4443.6444444444496</c:v>
                </c:pt>
                <c:pt idx="967" formatCode="0">
                  <c:v>4448.24444444445</c:v>
                </c:pt>
                <c:pt idx="968" formatCode="0">
                  <c:v>4452.8444444444503</c:v>
                </c:pt>
                <c:pt idx="969" formatCode="0">
                  <c:v>4457.4444444444498</c:v>
                </c:pt>
                <c:pt idx="970" formatCode="0">
                  <c:v>4462.0444444444502</c:v>
                </c:pt>
                <c:pt idx="971" formatCode="0">
                  <c:v>4466.6444444444396</c:v>
                </c:pt>
                <c:pt idx="972" formatCode="0">
                  <c:v>4471.24444444445</c:v>
                </c:pt>
                <c:pt idx="973" formatCode="0">
                  <c:v>4475.8444444444503</c:v>
                </c:pt>
                <c:pt idx="974" formatCode="0">
                  <c:v>4480.4444444444498</c:v>
                </c:pt>
                <c:pt idx="975" formatCode="0">
                  <c:v>4485.0444444444502</c:v>
                </c:pt>
                <c:pt idx="976" formatCode="0">
                  <c:v>4489.6444444444396</c:v>
                </c:pt>
                <c:pt idx="977" formatCode="0">
                  <c:v>4494.24444444445</c:v>
                </c:pt>
                <c:pt idx="978" formatCode="0">
                  <c:v>4498.8444444444503</c:v>
                </c:pt>
                <c:pt idx="979" formatCode="0">
                  <c:v>4503.4444444444498</c:v>
                </c:pt>
                <c:pt idx="980" formatCode="0">
                  <c:v>4508.0444444444502</c:v>
                </c:pt>
                <c:pt idx="981" formatCode="0">
                  <c:v>4512.6444444444396</c:v>
                </c:pt>
                <c:pt idx="982" formatCode="0">
                  <c:v>4517.24444444445</c:v>
                </c:pt>
                <c:pt idx="983" formatCode="0">
                  <c:v>4521.8444444444503</c:v>
                </c:pt>
                <c:pt idx="984" formatCode="0">
                  <c:v>4526.4444444444498</c:v>
                </c:pt>
                <c:pt idx="985" formatCode="0">
                  <c:v>4531.0444444444502</c:v>
                </c:pt>
                <c:pt idx="986" formatCode="0">
                  <c:v>4535.6444444444396</c:v>
                </c:pt>
                <c:pt idx="987" formatCode="0">
                  <c:v>4540.24444444445</c:v>
                </c:pt>
                <c:pt idx="988" formatCode="0">
                  <c:v>4544.8444444444503</c:v>
                </c:pt>
                <c:pt idx="989" formatCode="0">
                  <c:v>4549.4444444444498</c:v>
                </c:pt>
                <c:pt idx="990" formatCode="0">
                  <c:v>4554.0444444444502</c:v>
                </c:pt>
                <c:pt idx="991" formatCode="0">
                  <c:v>4558.6444444444396</c:v>
                </c:pt>
                <c:pt idx="992" formatCode="0">
                  <c:v>4563.24444444445</c:v>
                </c:pt>
                <c:pt idx="993" formatCode="0">
                  <c:v>4567.8444444444503</c:v>
                </c:pt>
                <c:pt idx="994" formatCode="0">
                  <c:v>4572.4444444444498</c:v>
                </c:pt>
                <c:pt idx="995" formatCode="0">
                  <c:v>4577.0444444444502</c:v>
                </c:pt>
                <c:pt idx="996" formatCode="0">
                  <c:v>4581.6444444444396</c:v>
                </c:pt>
                <c:pt idx="997" formatCode="0">
                  <c:v>4586.24444444445</c:v>
                </c:pt>
                <c:pt idx="998" formatCode="0">
                  <c:v>4590.8444444444503</c:v>
                </c:pt>
                <c:pt idx="999" formatCode="0">
                  <c:v>4595.4444444444498</c:v>
                </c:pt>
                <c:pt idx="1000" formatCode="0">
                  <c:v>4600.0444444444502</c:v>
                </c:pt>
                <c:pt idx="1001" formatCode="0">
                  <c:v>4604.6444444444396</c:v>
                </c:pt>
                <c:pt idx="1002" formatCode="0">
                  <c:v>4609.24444444445</c:v>
                </c:pt>
                <c:pt idx="1003" formatCode="0">
                  <c:v>4613.8444444444503</c:v>
                </c:pt>
              </c:numCache>
            </c:numRef>
          </c:xVal>
          <c:yVal>
            <c:numRef>
              <c:f>'250um'!$CS$13:$CS$1016</c:f>
              <c:numCache>
                <c:formatCode>General</c:formatCode>
                <c:ptCount val="1004"/>
                <c:pt idx="0">
                  <c:v>22.075000000000003</c:v>
                </c:pt>
                <c:pt idx="1">
                  <c:v>22.125000000000004</c:v>
                </c:pt>
                <c:pt idx="2">
                  <c:v>22.150000000000002</c:v>
                </c:pt>
                <c:pt idx="3">
                  <c:v>22.175000000000001</c:v>
                </c:pt>
                <c:pt idx="4">
                  <c:v>22.175000000000001</c:v>
                </c:pt>
                <c:pt idx="5">
                  <c:v>22.175000000000001</c:v>
                </c:pt>
                <c:pt idx="6">
                  <c:v>22.15</c:v>
                </c:pt>
                <c:pt idx="7">
                  <c:v>22.125</c:v>
                </c:pt>
                <c:pt idx="8">
                  <c:v>22.125</c:v>
                </c:pt>
                <c:pt idx="9">
                  <c:v>22.125</c:v>
                </c:pt>
                <c:pt idx="10">
                  <c:v>22.099999999999998</c:v>
                </c:pt>
                <c:pt idx="11">
                  <c:v>22.074999999999999</c:v>
                </c:pt>
                <c:pt idx="12">
                  <c:v>22.049999999999997</c:v>
                </c:pt>
                <c:pt idx="13">
                  <c:v>22.049999999999997</c:v>
                </c:pt>
                <c:pt idx="14">
                  <c:v>22</c:v>
                </c:pt>
                <c:pt idx="15">
                  <c:v>22.024999999999999</c:v>
                </c:pt>
                <c:pt idx="16">
                  <c:v>22</c:v>
                </c:pt>
                <c:pt idx="17">
                  <c:v>21.95</c:v>
                </c:pt>
                <c:pt idx="18">
                  <c:v>21.95</c:v>
                </c:pt>
                <c:pt idx="19">
                  <c:v>21.925000000000001</c:v>
                </c:pt>
                <c:pt idx="20">
                  <c:v>21.900000000000002</c:v>
                </c:pt>
                <c:pt idx="21">
                  <c:v>21.875</c:v>
                </c:pt>
                <c:pt idx="22">
                  <c:v>21.85</c:v>
                </c:pt>
                <c:pt idx="23">
                  <c:v>21.85</c:v>
                </c:pt>
                <c:pt idx="24">
                  <c:v>21.85</c:v>
                </c:pt>
                <c:pt idx="25">
                  <c:v>21.824999999999999</c:v>
                </c:pt>
                <c:pt idx="26">
                  <c:v>21.824999999999999</c:v>
                </c:pt>
                <c:pt idx="27">
                  <c:v>21.774999999999999</c:v>
                </c:pt>
                <c:pt idx="28">
                  <c:v>21.774999999999999</c:v>
                </c:pt>
                <c:pt idx="29">
                  <c:v>21.774999999999999</c:v>
                </c:pt>
                <c:pt idx="30">
                  <c:v>21.774999999999999</c:v>
                </c:pt>
                <c:pt idx="31">
                  <c:v>21.75</c:v>
                </c:pt>
                <c:pt idx="32">
                  <c:v>21.75</c:v>
                </c:pt>
                <c:pt idx="33">
                  <c:v>21.725000000000001</c:v>
                </c:pt>
                <c:pt idx="34">
                  <c:v>21.725000000000001</c:v>
                </c:pt>
                <c:pt idx="35">
                  <c:v>21.7</c:v>
                </c:pt>
                <c:pt idx="36">
                  <c:v>21.675000000000001</c:v>
                </c:pt>
                <c:pt idx="37">
                  <c:v>21.675000000000001</c:v>
                </c:pt>
                <c:pt idx="38">
                  <c:v>21.65</c:v>
                </c:pt>
                <c:pt idx="39">
                  <c:v>21.625</c:v>
                </c:pt>
                <c:pt idx="40">
                  <c:v>21.625</c:v>
                </c:pt>
                <c:pt idx="41">
                  <c:v>21.625</c:v>
                </c:pt>
                <c:pt idx="42">
                  <c:v>21.625</c:v>
                </c:pt>
                <c:pt idx="43">
                  <c:v>21.599999999999998</c:v>
                </c:pt>
                <c:pt idx="44">
                  <c:v>21.574999999999999</c:v>
                </c:pt>
                <c:pt idx="45">
                  <c:v>21.599999999999998</c:v>
                </c:pt>
                <c:pt idx="46">
                  <c:v>21.599999999999998</c:v>
                </c:pt>
                <c:pt idx="47">
                  <c:v>21.55</c:v>
                </c:pt>
                <c:pt idx="48">
                  <c:v>21.55</c:v>
                </c:pt>
                <c:pt idx="49">
                  <c:v>21.525000000000002</c:v>
                </c:pt>
                <c:pt idx="50">
                  <c:v>21.525000000000002</c:v>
                </c:pt>
                <c:pt idx="51">
                  <c:v>21.525000000000002</c:v>
                </c:pt>
                <c:pt idx="52">
                  <c:v>21.525000000000002</c:v>
                </c:pt>
                <c:pt idx="53">
                  <c:v>21.55</c:v>
                </c:pt>
                <c:pt idx="54">
                  <c:v>21.524999999999999</c:v>
                </c:pt>
                <c:pt idx="55">
                  <c:v>21.5</c:v>
                </c:pt>
                <c:pt idx="56">
                  <c:v>21.475000000000001</c:v>
                </c:pt>
                <c:pt idx="57">
                  <c:v>21.475000000000001</c:v>
                </c:pt>
                <c:pt idx="58">
                  <c:v>21.475000000000001</c:v>
                </c:pt>
                <c:pt idx="59">
                  <c:v>21.475000000000001</c:v>
                </c:pt>
                <c:pt idx="60">
                  <c:v>21.475000000000001</c:v>
                </c:pt>
                <c:pt idx="61">
                  <c:v>21.475000000000001</c:v>
                </c:pt>
                <c:pt idx="62">
                  <c:v>21.450000000000003</c:v>
                </c:pt>
                <c:pt idx="63">
                  <c:v>21.475000000000001</c:v>
                </c:pt>
                <c:pt idx="64">
                  <c:v>21.45</c:v>
                </c:pt>
                <c:pt idx="65">
                  <c:v>21.45</c:v>
                </c:pt>
                <c:pt idx="66">
                  <c:v>21.475000000000001</c:v>
                </c:pt>
                <c:pt idx="67">
                  <c:v>21.424999999999997</c:v>
                </c:pt>
                <c:pt idx="68">
                  <c:v>21.4</c:v>
                </c:pt>
                <c:pt idx="69">
                  <c:v>21.424999999999997</c:v>
                </c:pt>
                <c:pt idx="70">
                  <c:v>21.4</c:v>
                </c:pt>
                <c:pt idx="71">
                  <c:v>21.375</c:v>
                </c:pt>
                <c:pt idx="72">
                  <c:v>21.35</c:v>
                </c:pt>
                <c:pt idx="73">
                  <c:v>21.349999999999998</c:v>
                </c:pt>
                <c:pt idx="74">
                  <c:v>21.35</c:v>
                </c:pt>
                <c:pt idx="75">
                  <c:v>21.35</c:v>
                </c:pt>
                <c:pt idx="76">
                  <c:v>21.325000000000003</c:v>
                </c:pt>
                <c:pt idx="77">
                  <c:v>21.274999999999999</c:v>
                </c:pt>
                <c:pt idx="78">
                  <c:v>21.274999999999999</c:v>
                </c:pt>
                <c:pt idx="79">
                  <c:v>21.274999999999999</c:v>
                </c:pt>
                <c:pt idx="80">
                  <c:v>21.274999999999999</c:v>
                </c:pt>
                <c:pt idx="81">
                  <c:v>21.224999999999998</c:v>
                </c:pt>
                <c:pt idx="82">
                  <c:v>21.25</c:v>
                </c:pt>
                <c:pt idx="83">
                  <c:v>21.25</c:v>
                </c:pt>
                <c:pt idx="84">
                  <c:v>21.2</c:v>
                </c:pt>
                <c:pt idx="85">
                  <c:v>21.2</c:v>
                </c:pt>
                <c:pt idx="86">
                  <c:v>21.175000000000001</c:v>
                </c:pt>
                <c:pt idx="87">
                  <c:v>21.175000000000001</c:v>
                </c:pt>
                <c:pt idx="88">
                  <c:v>21.175000000000001</c:v>
                </c:pt>
                <c:pt idx="89">
                  <c:v>21.175000000000001</c:v>
                </c:pt>
                <c:pt idx="90">
                  <c:v>21.150000000000002</c:v>
                </c:pt>
                <c:pt idx="91">
                  <c:v>21.15</c:v>
                </c:pt>
                <c:pt idx="92">
                  <c:v>21.15</c:v>
                </c:pt>
                <c:pt idx="93">
                  <c:v>21.125</c:v>
                </c:pt>
                <c:pt idx="94">
                  <c:v>21.125</c:v>
                </c:pt>
                <c:pt idx="95">
                  <c:v>21.125</c:v>
                </c:pt>
                <c:pt idx="96">
                  <c:v>21.075000000000003</c:v>
                </c:pt>
                <c:pt idx="97">
                  <c:v>21.05</c:v>
                </c:pt>
                <c:pt idx="98">
                  <c:v>21.075000000000003</c:v>
                </c:pt>
                <c:pt idx="99">
                  <c:v>21.075000000000003</c:v>
                </c:pt>
                <c:pt idx="100">
                  <c:v>21.05</c:v>
                </c:pt>
                <c:pt idx="101">
                  <c:v>21.024999999999999</c:v>
                </c:pt>
                <c:pt idx="102">
                  <c:v>21.05</c:v>
                </c:pt>
                <c:pt idx="103">
                  <c:v>21.05</c:v>
                </c:pt>
                <c:pt idx="104">
                  <c:v>21.024999999999999</c:v>
                </c:pt>
                <c:pt idx="105">
                  <c:v>21</c:v>
                </c:pt>
                <c:pt idx="106">
                  <c:v>21</c:v>
                </c:pt>
                <c:pt idx="107">
                  <c:v>21</c:v>
                </c:pt>
                <c:pt idx="108">
                  <c:v>21</c:v>
                </c:pt>
                <c:pt idx="109">
                  <c:v>20.975000000000001</c:v>
                </c:pt>
                <c:pt idx="110">
                  <c:v>20.95</c:v>
                </c:pt>
                <c:pt idx="111">
                  <c:v>20.95</c:v>
                </c:pt>
                <c:pt idx="112">
                  <c:v>20.95</c:v>
                </c:pt>
                <c:pt idx="113">
                  <c:v>20.9</c:v>
                </c:pt>
                <c:pt idx="114">
                  <c:v>20.95</c:v>
                </c:pt>
                <c:pt idx="115">
                  <c:v>20.924999999999997</c:v>
                </c:pt>
                <c:pt idx="116">
                  <c:v>20.9</c:v>
                </c:pt>
                <c:pt idx="117">
                  <c:v>20.924999999999997</c:v>
                </c:pt>
                <c:pt idx="118">
                  <c:v>20.9</c:v>
                </c:pt>
                <c:pt idx="119">
                  <c:v>20.875</c:v>
                </c:pt>
                <c:pt idx="120">
                  <c:v>20.9</c:v>
                </c:pt>
                <c:pt idx="121">
                  <c:v>20.900000000000002</c:v>
                </c:pt>
                <c:pt idx="122">
                  <c:v>20.875</c:v>
                </c:pt>
                <c:pt idx="123">
                  <c:v>20.875</c:v>
                </c:pt>
                <c:pt idx="124">
                  <c:v>20.875</c:v>
                </c:pt>
                <c:pt idx="125">
                  <c:v>20.875</c:v>
                </c:pt>
                <c:pt idx="126">
                  <c:v>20.849999999999998</c:v>
                </c:pt>
                <c:pt idx="127">
                  <c:v>20.849999999999998</c:v>
                </c:pt>
                <c:pt idx="128">
                  <c:v>20.849999999999998</c:v>
                </c:pt>
                <c:pt idx="129">
                  <c:v>20.849999999999998</c:v>
                </c:pt>
                <c:pt idx="130">
                  <c:v>20.849999999999998</c:v>
                </c:pt>
                <c:pt idx="131">
                  <c:v>20.849999999999998</c:v>
                </c:pt>
                <c:pt idx="132">
                  <c:v>20.849999999999998</c:v>
                </c:pt>
                <c:pt idx="133">
                  <c:v>20.875</c:v>
                </c:pt>
                <c:pt idx="134">
                  <c:v>20.875</c:v>
                </c:pt>
                <c:pt idx="135">
                  <c:v>20.875</c:v>
                </c:pt>
                <c:pt idx="136">
                  <c:v>20.875</c:v>
                </c:pt>
                <c:pt idx="137">
                  <c:v>20.875</c:v>
                </c:pt>
                <c:pt idx="138">
                  <c:v>20.875</c:v>
                </c:pt>
                <c:pt idx="139">
                  <c:v>20.875</c:v>
                </c:pt>
                <c:pt idx="140">
                  <c:v>20.9</c:v>
                </c:pt>
                <c:pt idx="141">
                  <c:v>20.9</c:v>
                </c:pt>
                <c:pt idx="142">
                  <c:v>20.9</c:v>
                </c:pt>
                <c:pt idx="143">
                  <c:v>20.9</c:v>
                </c:pt>
                <c:pt idx="144">
                  <c:v>20.925000000000001</c:v>
                </c:pt>
                <c:pt idx="145">
                  <c:v>20.925000000000001</c:v>
                </c:pt>
                <c:pt idx="146">
                  <c:v>20.925000000000001</c:v>
                </c:pt>
                <c:pt idx="147">
                  <c:v>20.95</c:v>
                </c:pt>
                <c:pt idx="148">
                  <c:v>20.925000000000001</c:v>
                </c:pt>
                <c:pt idx="149">
                  <c:v>20.95</c:v>
                </c:pt>
                <c:pt idx="150">
                  <c:v>20.95</c:v>
                </c:pt>
                <c:pt idx="151">
                  <c:v>20.95</c:v>
                </c:pt>
                <c:pt idx="152">
                  <c:v>20.95</c:v>
                </c:pt>
                <c:pt idx="153">
                  <c:v>20.95</c:v>
                </c:pt>
                <c:pt idx="154">
                  <c:v>20.95</c:v>
                </c:pt>
                <c:pt idx="155">
                  <c:v>20.95</c:v>
                </c:pt>
                <c:pt idx="156">
                  <c:v>20.974999999999998</c:v>
                </c:pt>
                <c:pt idx="157">
                  <c:v>20.974999999999998</c:v>
                </c:pt>
                <c:pt idx="158">
                  <c:v>20.95</c:v>
                </c:pt>
                <c:pt idx="159">
                  <c:v>21</c:v>
                </c:pt>
                <c:pt idx="160">
                  <c:v>21</c:v>
                </c:pt>
                <c:pt idx="161">
                  <c:v>21.024999999999999</c:v>
                </c:pt>
                <c:pt idx="162">
                  <c:v>21.025000000000002</c:v>
                </c:pt>
                <c:pt idx="163">
                  <c:v>21.05</c:v>
                </c:pt>
                <c:pt idx="164">
                  <c:v>21.05</c:v>
                </c:pt>
                <c:pt idx="165">
                  <c:v>21.05</c:v>
                </c:pt>
                <c:pt idx="166">
                  <c:v>21.1</c:v>
                </c:pt>
                <c:pt idx="167">
                  <c:v>21.074999999999999</c:v>
                </c:pt>
                <c:pt idx="168">
                  <c:v>21.05</c:v>
                </c:pt>
                <c:pt idx="169">
                  <c:v>21.05</c:v>
                </c:pt>
                <c:pt idx="170">
                  <c:v>21.1</c:v>
                </c:pt>
                <c:pt idx="171">
                  <c:v>21.125</c:v>
                </c:pt>
                <c:pt idx="172">
                  <c:v>21.125</c:v>
                </c:pt>
                <c:pt idx="173">
                  <c:v>21.125</c:v>
                </c:pt>
                <c:pt idx="174">
                  <c:v>21.125</c:v>
                </c:pt>
                <c:pt idx="175">
                  <c:v>21.125</c:v>
                </c:pt>
                <c:pt idx="176">
                  <c:v>21.1</c:v>
                </c:pt>
                <c:pt idx="177">
                  <c:v>21.1</c:v>
                </c:pt>
                <c:pt idx="178">
                  <c:v>21.125</c:v>
                </c:pt>
                <c:pt idx="179">
                  <c:v>21.125</c:v>
                </c:pt>
                <c:pt idx="180">
                  <c:v>21.125</c:v>
                </c:pt>
                <c:pt idx="181">
                  <c:v>21.125</c:v>
                </c:pt>
                <c:pt idx="182">
                  <c:v>21.125</c:v>
                </c:pt>
                <c:pt idx="183">
                  <c:v>21.125</c:v>
                </c:pt>
                <c:pt idx="184">
                  <c:v>21.15</c:v>
                </c:pt>
                <c:pt idx="185">
                  <c:v>21.15</c:v>
                </c:pt>
                <c:pt idx="186">
                  <c:v>21.175000000000001</c:v>
                </c:pt>
                <c:pt idx="187">
                  <c:v>21.175000000000001</c:v>
                </c:pt>
                <c:pt idx="188">
                  <c:v>21.175000000000001</c:v>
                </c:pt>
                <c:pt idx="189">
                  <c:v>21.2</c:v>
                </c:pt>
                <c:pt idx="190">
                  <c:v>21.175000000000001</c:v>
                </c:pt>
                <c:pt idx="191">
                  <c:v>21.175000000000001</c:v>
                </c:pt>
                <c:pt idx="192">
                  <c:v>21.2</c:v>
                </c:pt>
                <c:pt idx="193">
                  <c:v>21.175000000000001</c:v>
                </c:pt>
                <c:pt idx="194">
                  <c:v>21.225000000000001</c:v>
                </c:pt>
                <c:pt idx="195">
                  <c:v>21.225000000000001</c:v>
                </c:pt>
                <c:pt idx="196">
                  <c:v>21.225000000000001</c:v>
                </c:pt>
                <c:pt idx="197">
                  <c:v>21.225000000000001</c:v>
                </c:pt>
                <c:pt idx="198">
                  <c:v>21.225000000000001</c:v>
                </c:pt>
                <c:pt idx="199">
                  <c:v>21.225000000000001</c:v>
                </c:pt>
                <c:pt idx="200">
                  <c:v>21.250000000000004</c:v>
                </c:pt>
                <c:pt idx="201">
                  <c:v>21.250000000000004</c:v>
                </c:pt>
                <c:pt idx="202">
                  <c:v>21.250000000000004</c:v>
                </c:pt>
                <c:pt idx="203">
                  <c:v>21.250000000000004</c:v>
                </c:pt>
                <c:pt idx="204">
                  <c:v>21.275000000000002</c:v>
                </c:pt>
                <c:pt idx="205">
                  <c:v>21.275000000000002</c:v>
                </c:pt>
                <c:pt idx="206">
                  <c:v>21.275000000000002</c:v>
                </c:pt>
                <c:pt idx="207">
                  <c:v>21.275000000000002</c:v>
                </c:pt>
                <c:pt idx="208">
                  <c:v>21.3</c:v>
                </c:pt>
                <c:pt idx="209">
                  <c:v>21.324999999999999</c:v>
                </c:pt>
                <c:pt idx="210">
                  <c:v>21.324999999999999</c:v>
                </c:pt>
                <c:pt idx="211">
                  <c:v>21.325000000000003</c:v>
                </c:pt>
                <c:pt idx="212">
                  <c:v>21.325000000000003</c:v>
                </c:pt>
                <c:pt idx="213">
                  <c:v>21.325000000000003</c:v>
                </c:pt>
                <c:pt idx="214">
                  <c:v>21.325000000000003</c:v>
                </c:pt>
                <c:pt idx="215">
                  <c:v>21.35</c:v>
                </c:pt>
                <c:pt idx="216">
                  <c:v>21.375</c:v>
                </c:pt>
                <c:pt idx="217">
                  <c:v>21.375</c:v>
                </c:pt>
                <c:pt idx="218">
                  <c:v>21.375</c:v>
                </c:pt>
                <c:pt idx="219">
                  <c:v>21.375</c:v>
                </c:pt>
                <c:pt idx="220">
                  <c:v>21.375</c:v>
                </c:pt>
                <c:pt idx="221">
                  <c:v>21.400000000000002</c:v>
                </c:pt>
                <c:pt idx="222">
                  <c:v>21.375</c:v>
                </c:pt>
                <c:pt idx="223">
                  <c:v>21.375000000000004</c:v>
                </c:pt>
                <c:pt idx="224">
                  <c:v>21.400000000000002</c:v>
                </c:pt>
                <c:pt idx="225">
                  <c:v>21.4</c:v>
                </c:pt>
                <c:pt idx="226">
                  <c:v>21.45</c:v>
                </c:pt>
                <c:pt idx="227">
                  <c:v>21.45</c:v>
                </c:pt>
                <c:pt idx="228">
                  <c:v>21.45</c:v>
                </c:pt>
                <c:pt idx="229">
                  <c:v>21.45</c:v>
                </c:pt>
                <c:pt idx="230">
                  <c:v>21.475000000000001</c:v>
                </c:pt>
                <c:pt idx="231">
                  <c:v>21.5</c:v>
                </c:pt>
                <c:pt idx="232">
                  <c:v>21.5</c:v>
                </c:pt>
                <c:pt idx="233">
                  <c:v>21.5</c:v>
                </c:pt>
                <c:pt idx="234">
                  <c:v>21.524999999999999</c:v>
                </c:pt>
                <c:pt idx="235">
                  <c:v>21.55</c:v>
                </c:pt>
                <c:pt idx="236">
                  <c:v>21.55</c:v>
                </c:pt>
                <c:pt idx="237">
                  <c:v>21.549999999999997</c:v>
                </c:pt>
                <c:pt idx="238">
                  <c:v>21.574999999999999</c:v>
                </c:pt>
                <c:pt idx="239">
                  <c:v>21.574999999999999</c:v>
                </c:pt>
                <c:pt idx="240">
                  <c:v>21.574999999999999</c:v>
                </c:pt>
                <c:pt idx="241">
                  <c:v>21.574999999999999</c:v>
                </c:pt>
                <c:pt idx="242">
                  <c:v>21.625</c:v>
                </c:pt>
                <c:pt idx="243">
                  <c:v>21.6</c:v>
                </c:pt>
                <c:pt idx="244">
                  <c:v>21.625</c:v>
                </c:pt>
                <c:pt idx="245">
                  <c:v>21.625</c:v>
                </c:pt>
                <c:pt idx="246">
                  <c:v>21.65</c:v>
                </c:pt>
                <c:pt idx="247">
                  <c:v>21.674999999999997</c:v>
                </c:pt>
                <c:pt idx="248">
                  <c:v>21.7</c:v>
                </c:pt>
                <c:pt idx="249">
                  <c:v>21.7</c:v>
                </c:pt>
                <c:pt idx="250">
                  <c:v>21.7</c:v>
                </c:pt>
                <c:pt idx="251">
                  <c:v>21.7</c:v>
                </c:pt>
                <c:pt idx="252">
                  <c:v>21.750000000000004</c:v>
                </c:pt>
                <c:pt idx="253">
                  <c:v>21.725000000000001</c:v>
                </c:pt>
                <c:pt idx="254">
                  <c:v>21.775000000000002</c:v>
                </c:pt>
                <c:pt idx="255">
                  <c:v>21.8</c:v>
                </c:pt>
                <c:pt idx="256">
                  <c:v>21.824999999999999</c:v>
                </c:pt>
                <c:pt idx="257">
                  <c:v>21.824999999999999</c:v>
                </c:pt>
                <c:pt idx="258">
                  <c:v>21.824999999999999</c:v>
                </c:pt>
                <c:pt idx="259">
                  <c:v>21.85</c:v>
                </c:pt>
                <c:pt idx="260">
                  <c:v>21.824999999999999</c:v>
                </c:pt>
                <c:pt idx="261">
                  <c:v>21.85</c:v>
                </c:pt>
                <c:pt idx="262">
                  <c:v>21.9</c:v>
                </c:pt>
                <c:pt idx="263">
                  <c:v>21.9</c:v>
                </c:pt>
                <c:pt idx="264">
                  <c:v>21.9</c:v>
                </c:pt>
                <c:pt idx="265">
                  <c:v>21.9</c:v>
                </c:pt>
                <c:pt idx="266">
                  <c:v>21.925000000000001</c:v>
                </c:pt>
                <c:pt idx="267">
                  <c:v>21.925000000000001</c:v>
                </c:pt>
                <c:pt idx="268">
                  <c:v>21.95</c:v>
                </c:pt>
                <c:pt idx="269">
                  <c:v>21.975000000000001</c:v>
                </c:pt>
                <c:pt idx="270">
                  <c:v>22</c:v>
                </c:pt>
                <c:pt idx="271">
                  <c:v>22.024999999999999</c:v>
                </c:pt>
                <c:pt idx="272">
                  <c:v>22</c:v>
                </c:pt>
                <c:pt idx="273">
                  <c:v>22</c:v>
                </c:pt>
                <c:pt idx="274">
                  <c:v>22.024999999999999</c:v>
                </c:pt>
                <c:pt idx="275">
                  <c:v>22.05</c:v>
                </c:pt>
                <c:pt idx="276">
                  <c:v>22.05</c:v>
                </c:pt>
                <c:pt idx="277">
                  <c:v>22.074999999999999</c:v>
                </c:pt>
                <c:pt idx="278">
                  <c:v>22.074999999999999</c:v>
                </c:pt>
                <c:pt idx="279">
                  <c:v>22.099999999999998</c:v>
                </c:pt>
                <c:pt idx="280">
                  <c:v>22.099999999999998</c:v>
                </c:pt>
                <c:pt idx="281">
                  <c:v>22.099999999999998</c:v>
                </c:pt>
                <c:pt idx="282">
                  <c:v>22.125</c:v>
                </c:pt>
                <c:pt idx="283">
                  <c:v>22.174999999999997</c:v>
                </c:pt>
                <c:pt idx="284">
                  <c:v>22.15</c:v>
                </c:pt>
                <c:pt idx="285">
                  <c:v>22.174999999999997</c:v>
                </c:pt>
                <c:pt idx="286">
                  <c:v>22.200000000000003</c:v>
                </c:pt>
                <c:pt idx="287">
                  <c:v>22.200000000000003</c:v>
                </c:pt>
                <c:pt idx="288">
                  <c:v>22.225000000000001</c:v>
                </c:pt>
                <c:pt idx="289">
                  <c:v>22.225000000000001</c:v>
                </c:pt>
                <c:pt idx="290">
                  <c:v>22.25</c:v>
                </c:pt>
                <c:pt idx="291">
                  <c:v>22.274999999999999</c:v>
                </c:pt>
                <c:pt idx="292">
                  <c:v>22.274999999999999</c:v>
                </c:pt>
                <c:pt idx="293">
                  <c:v>22.274999999999999</c:v>
                </c:pt>
                <c:pt idx="294">
                  <c:v>22.299999999999997</c:v>
                </c:pt>
                <c:pt idx="295">
                  <c:v>22.325000000000003</c:v>
                </c:pt>
                <c:pt idx="296">
                  <c:v>22.325000000000003</c:v>
                </c:pt>
                <c:pt idx="297">
                  <c:v>22.325000000000003</c:v>
                </c:pt>
                <c:pt idx="298">
                  <c:v>22.325000000000003</c:v>
                </c:pt>
                <c:pt idx="299">
                  <c:v>22.35</c:v>
                </c:pt>
                <c:pt idx="300">
                  <c:v>22.375</c:v>
                </c:pt>
                <c:pt idx="301">
                  <c:v>22.375</c:v>
                </c:pt>
                <c:pt idx="302">
                  <c:v>22.400000000000002</c:v>
                </c:pt>
                <c:pt idx="303">
                  <c:v>22.375</c:v>
                </c:pt>
                <c:pt idx="304">
                  <c:v>22.400000000000002</c:v>
                </c:pt>
                <c:pt idx="305">
                  <c:v>22.400000000000002</c:v>
                </c:pt>
                <c:pt idx="306">
                  <c:v>22.425000000000001</c:v>
                </c:pt>
                <c:pt idx="307">
                  <c:v>22.425000000000001</c:v>
                </c:pt>
                <c:pt idx="308">
                  <c:v>22.425000000000001</c:v>
                </c:pt>
                <c:pt idx="309">
                  <c:v>22.45</c:v>
                </c:pt>
                <c:pt idx="310">
                  <c:v>22.425000000000001</c:v>
                </c:pt>
                <c:pt idx="311">
                  <c:v>22.45</c:v>
                </c:pt>
                <c:pt idx="312">
                  <c:v>22.45</c:v>
                </c:pt>
                <c:pt idx="313">
                  <c:v>22.475000000000001</c:v>
                </c:pt>
                <c:pt idx="314">
                  <c:v>22.475000000000001</c:v>
                </c:pt>
                <c:pt idx="315">
                  <c:v>22.475000000000001</c:v>
                </c:pt>
                <c:pt idx="316">
                  <c:v>22.475000000000001</c:v>
                </c:pt>
                <c:pt idx="317">
                  <c:v>22.5</c:v>
                </c:pt>
                <c:pt idx="318">
                  <c:v>22.524999999999999</c:v>
                </c:pt>
                <c:pt idx="319">
                  <c:v>22.524999999999999</c:v>
                </c:pt>
                <c:pt idx="320">
                  <c:v>22.5</c:v>
                </c:pt>
                <c:pt idx="321">
                  <c:v>22.575000000000003</c:v>
                </c:pt>
                <c:pt idx="322">
                  <c:v>22.575000000000003</c:v>
                </c:pt>
                <c:pt idx="323">
                  <c:v>22.575000000000003</c:v>
                </c:pt>
                <c:pt idx="324">
                  <c:v>22.575000000000003</c:v>
                </c:pt>
                <c:pt idx="325">
                  <c:v>22.55</c:v>
                </c:pt>
                <c:pt idx="326">
                  <c:v>22.575000000000003</c:v>
                </c:pt>
                <c:pt idx="327">
                  <c:v>22.575000000000003</c:v>
                </c:pt>
                <c:pt idx="328">
                  <c:v>22.6</c:v>
                </c:pt>
                <c:pt idx="329">
                  <c:v>22.6</c:v>
                </c:pt>
                <c:pt idx="330">
                  <c:v>22.6</c:v>
                </c:pt>
                <c:pt idx="331">
                  <c:v>22.6</c:v>
                </c:pt>
                <c:pt idx="332">
                  <c:v>22.625000000000004</c:v>
                </c:pt>
                <c:pt idx="333">
                  <c:v>22.6</c:v>
                </c:pt>
                <c:pt idx="334">
                  <c:v>22.6</c:v>
                </c:pt>
                <c:pt idx="335">
                  <c:v>22.6</c:v>
                </c:pt>
                <c:pt idx="336">
                  <c:v>22.6</c:v>
                </c:pt>
                <c:pt idx="337">
                  <c:v>22.650000000000002</c:v>
                </c:pt>
                <c:pt idx="338">
                  <c:v>22.650000000000002</c:v>
                </c:pt>
                <c:pt idx="339">
                  <c:v>22.650000000000002</c:v>
                </c:pt>
                <c:pt idx="340">
                  <c:v>22.650000000000002</c:v>
                </c:pt>
                <c:pt idx="341">
                  <c:v>22.650000000000002</c:v>
                </c:pt>
                <c:pt idx="342">
                  <c:v>22.65</c:v>
                </c:pt>
                <c:pt idx="343">
                  <c:v>22.675000000000001</c:v>
                </c:pt>
                <c:pt idx="344">
                  <c:v>22.7</c:v>
                </c:pt>
                <c:pt idx="345">
                  <c:v>22.65</c:v>
                </c:pt>
                <c:pt idx="346">
                  <c:v>22.65</c:v>
                </c:pt>
                <c:pt idx="347">
                  <c:v>22.674999999999997</c:v>
                </c:pt>
                <c:pt idx="348">
                  <c:v>22.7</c:v>
                </c:pt>
                <c:pt idx="349">
                  <c:v>22.75</c:v>
                </c:pt>
                <c:pt idx="350">
                  <c:v>22.75</c:v>
                </c:pt>
                <c:pt idx="351">
                  <c:v>22.75</c:v>
                </c:pt>
                <c:pt idx="352">
                  <c:v>22.75</c:v>
                </c:pt>
                <c:pt idx="353">
                  <c:v>22.75</c:v>
                </c:pt>
                <c:pt idx="354">
                  <c:v>22.75</c:v>
                </c:pt>
                <c:pt idx="355">
                  <c:v>22.774999999999999</c:v>
                </c:pt>
                <c:pt idx="356">
                  <c:v>22.725000000000001</c:v>
                </c:pt>
                <c:pt idx="357">
                  <c:v>22.774999999999999</c:v>
                </c:pt>
                <c:pt idx="358">
                  <c:v>22.774999999999999</c:v>
                </c:pt>
                <c:pt idx="359">
                  <c:v>22.8</c:v>
                </c:pt>
                <c:pt idx="360">
                  <c:v>22.8</c:v>
                </c:pt>
                <c:pt idx="361">
                  <c:v>22.774999999999999</c:v>
                </c:pt>
                <c:pt idx="362">
                  <c:v>22.825000000000003</c:v>
                </c:pt>
                <c:pt idx="363">
                  <c:v>22.8</c:v>
                </c:pt>
                <c:pt idx="364">
                  <c:v>22.825000000000003</c:v>
                </c:pt>
                <c:pt idx="365">
                  <c:v>22.825000000000003</c:v>
                </c:pt>
                <c:pt idx="366">
                  <c:v>22.825000000000003</c:v>
                </c:pt>
                <c:pt idx="367">
                  <c:v>22.85</c:v>
                </c:pt>
                <c:pt idx="368">
                  <c:v>22.875</c:v>
                </c:pt>
                <c:pt idx="369">
                  <c:v>22.875</c:v>
                </c:pt>
                <c:pt idx="370">
                  <c:v>22.875</c:v>
                </c:pt>
                <c:pt idx="371">
                  <c:v>22.85</c:v>
                </c:pt>
                <c:pt idx="372">
                  <c:v>22.875</c:v>
                </c:pt>
                <c:pt idx="373">
                  <c:v>22.875</c:v>
                </c:pt>
                <c:pt idx="374">
                  <c:v>22.9</c:v>
                </c:pt>
                <c:pt idx="375">
                  <c:v>22.875</c:v>
                </c:pt>
                <c:pt idx="376">
                  <c:v>22.9</c:v>
                </c:pt>
                <c:pt idx="377">
                  <c:v>22.9</c:v>
                </c:pt>
                <c:pt idx="378">
                  <c:v>22.9</c:v>
                </c:pt>
                <c:pt idx="379">
                  <c:v>22.9</c:v>
                </c:pt>
                <c:pt idx="380">
                  <c:v>22.975000000000001</c:v>
                </c:pt>
                <c:pt idx="381">
                  <c:v>22.975000000000001</c:v>
                </c:pt>
                <c:pt idx="382">
                  <c:v>22.975000000000001</c:v>
                </c:pt>
                <c:pt idx="383">
                  <c:v>23</c:v>
                </c:pt>
                <c:pt idx="384">
                  <c:v>23</c:v>
                </c:pt>
                <c:pt idx="385">
                  <c:v>23</c:v>
                </c:pt>
                <c:pt idx="386">
                  <c:v>23</c:v>
                </c:pt>
                <c:pt idx="387">
                  <c:v>23.025000000000002</c:v>
                </c:pt>
                <c:pt idx="388">
                  <c:v>23.025000000000002</c:v>
                </c:pt>
                <c:pt idx="389">
                  <c:v>23.025000000000002</c:v>
                </c:pt>
                <c:pt idx="390">
                  <c:v>23.05</c:v>
                </c:pt>
                <c:pt idx="391">
                  <c:v>23.05</c:v>
                </c:pt>
                <c:pt idx="392">
                  <c:v>23.074999999999999</c:v>
                </c:pt>
                <c:pt idx="393">
                  <c:v>23.099999999999998</c:v>
                </c:pt>
                <c:pt idx="394">
                  <c:v>23.099999999999998</c:v>
                </c:pt>
                <c:pt idx="395">
                  <c:v>23.099999999999998</c:v>
                </c:pt>
                <c:pt idx="396">
                  <c:v>23.099999999999998</c:v>
                </c:pt>
                <c:pt idx="397">
                  <c:v>23.125</c:v>
                </c:pt>
                <c:pt idx="398">
                  <c:v>23.15</c:v>
                </c:pt>
                <c:pt idx="399">
                  <c:v>23.15</c:v>
                </c:pt>
                <c:pt idx="400">
                  <c:v>23.175000000000001</c:v>
                </c:pt>
                <c:pt idx="401">
                  <c:v>23.175000000000001</c:v>
                </c:pt>
                <c:pt idx="402">
                  <c:v>23.175000000000001</c:v>
                </c:pt>
                <c:pt idx="403">
                  <c:v>23.2</c:v>
                </c:pt>
                <c:pt idx="404">
                  <c:v>23.225000000000001</c:v>
                </c:pt>
                <c:pt idx="405">
                  <c:v>23.225000000000001</c:v>
                </c:pt>
                <c:pt idx="406">
                  <c:v>23.2</c:v>
                </c:pt>
                <c:pt idx="407">
                  <c:v>23.25</c:v>
                </c:pt>
                <c:pt idx="408">
                  <c:v>23.249999999999996</c:v>
                </c:pt>
                <c:pt idx="409">
                  <c:v>23.249999999999996</c:v>
                </c:pt>
                <c:pt idx="410">
                  <c:v>23.224999999999998</c:v>
                </c:pt>
                <c:pt idx="411">
                  <c:v>23.299999999999997</c:v>
                </c:pt>
                <c:pt idx="412">
                  <c:v>23.299999999999997</c:v>
                </c:pt>
                <c:pt idx="413">
                  <c:v>23.333333333333332</c:v>
                </c:pt>
                <c:pt idx="414">
                  <c:v>23.333333333333332</c:v>
                </c:pt>
                <c:pt idx="415">
                  <c:v>23.333333333333332</c:v>
                </c:pt>
                <c:pt idx="416">
                  <c:v>23.333333333333332</c:v>
                </c:pt>
                <c:pt idx="417">
                  <c:v>23.366666666666664</c:v>
                </c:pt>
                <c:pt idx="418">
                  <c:v>23.366666666666664</c:v>
                </c:pt>
                <c:pt idx="419">
                  <c:v>23.366666666666664</c:v>
                </c:pt>
                <c:pt idx="420">
                  <c:v>23.366666666666664</c:v>
                </c:pt>
                <c:pt idx="421">
                  <c:v>23.399999999999995</c:v>
                </c:pt>
                <c:pt idx="422">
                  <c:v>23.399999999999995</c:v>
                </c:pt>
                <c:pt idx="423">
                  <c:v>23.399999999999995</c:v>
                </c:pt>
                <c:pt idx="424">
                  <c:v>23.399999999999995</c:v>
                </c:pt>
                <c:pt idx="425">
                  <c:v>23.399999999999995</c:v>
                </c:pt>
                <c:pt idx="426">
                  <c:v>23.399999999999995</c:v>
                </c:pt>
                <c:pt idx="427">
                  <c:v>23.433333333333334</c:v>
                </c:pt>
                <c:pt idx="428">
                  <c:v>23.466666666666669</c:v>
                </c:pt>
                <c:pt idx="429">
                  <c:v>23.466666666666669</c:v>
                </c:pt>
                <c:pt idx="430">
                  <c:v>23.466666666666669</c:v>
                </c:pt>
                <c:pt idx="431">
                  <c:v>23.466666666666669</c:v>
                </c:pt>
                <c:pt idx="432">
                  <c:v>23.466666666666669</c:v>
                </c:pt>
                <c:pt idx="433">
                  <c:v>23.466666666666669</c:v>
                </c:pt>
                <c:pt idx="434">
                  <c:v>23.466666666666669</c:v>
                </c:pt>
                <c:pt idx="435">
                  <c:v>23.466666666666669</c:v>
                </c:pt>
                <c:pt idx="436">
                  <c:v>23.5</c:v>
                </c:pt>
                <c:pt idx="437">
                  <c:v>23.466666666666669</c:v>
                </c:pt>
                <c:pt idx="438">
                  <c:v>23.5</c:v>
                </c:pt>
                <c:pt idx="439">
                  <c:v>23.5</c:v>
                </c:pt>
                <c:pt idx="440">
                  <c:v>23.5</c:v>
                </c:pt>
                <c:pt idx="441">
                  <c:v>23.5</c:v>
                </c:pt>
                <c:pt idx="442">
                  <c:v>23.5</c:v>
                </c:pt>
                <c:pt idx="443">
                  <c:v>23.5</c:v>
                </c:pt>
                <c:pt idx="444">
                  <c:v>23.5</c:v>
                </c:pt>
                <c:pt idx="445">
                  <c:v>23.5</c:v>
                </c:pt>
                <c:pt idx="446">
                  <c:v>23.5</c:v>
                </c:pt>
                <c:pt idx="447">
                  <c:v>23.533333333333331</c:v>
                </c:pt>
                <c:pt idx="448">
                  <c:v>23.533333333333331</c:v>
                </c:pt>
                <c:pt idx="449">
                  <c:v>23.533333333333331</c:v>
                </c:pt>
                <c:pt idx="450">
                  <c:v>23.466666666666669</c:v>
                </c:pt>
                <c:pt idx="451">
                  <c:v>23.466666666666669</c:v>
                </c:pt>
                <c:pt idx="452">
                  <c:v>23.533333333333331</c:v>
                </c:pt>
                <c:pt idx="453">
                  <c:v>23.466666666666669</c:v>
                </c:pt>
                <c:pt idx="454">
                  <c:v>23.5</c:v>
                </c:pt>
                <c:pt idx="455">
                  <c:v>23.466666666666669</c:v>
                </c:pt>
                <c:pt idx="456">
                  <c:v>23.5</c:v>
                </c:pt>
                <c:pt idx="457">
                  <c:v>23.5</c:v>
                </c:pt>
                <c:pt idx="458">
                  <c:v>23.5</c:v>
                </c:pt>
                <c:pt idx="459">
                  <c:v>23.5</c:v>
                </c:pt>
                <c:pt idx="460">
                  <c:v>23.5</c:v>
                </c:pt>
                <c:pt idx="461">
                  <c:v>23.466666666666669</c:v>
                </c:pt>
                <c:pt idx="462">
                  <c:v>23.466666666666669</c:v>
                </c:pt>
                <c:pt idx="463">
                  <c:v>23.5</c:v>
                </c:pt>
                <c:pt idx="464">
                  <c:v>23.466666666666669</c:v>
                </c:pt>
                <c:pt idx="465">
                  <c:v>23.466666666666669</c:v>
                </c:pt>
                <c:pt idx="466">
                  <c:v>23.466666666666669</c:v>
                </c:pt>
                <c:pt idx="467">
                  <c:v>23.466666666666669</c:v>
                </c:pt>
                <c:pt idx="468">
                  <c:v>23.466666666666669</c:v>
                </c:pt>
                <c:pt idx="469">
                  <c:v>23.466666666666669</c:v>
                </c:pt>
                <c:pt idx="470">
                  <c:v>23.466666666666669</c:v>
                </c:pt>
                <c:pt idx="471">
                  <c:v>23.466666666666669</c:v>
                </c:pt>
                <c:pt idx="472">
                  <c:v>23.466666666666669</c:v>
                </c:pt>
                <c:pt idx="473">
                  <c:v>23.433333333333334</c:v>
                </c:pt>
                <c:pt idx="474">
                  <c:v>23.433333333333334</c:v>
                </c:pt>
                <c:pt idx="475">
                  <c:v>23.433333333333334</c:v>
                </c:pt>
                <c:pt idx="476">
                  <c:v>23.433333333333334</c:v>
                </c:pt>
                <c:pt idx="477">
                  <c:v>23.433333333333334</c:v>
                </c:pt>
                <c:pt idx="478">
                  <c:v>23.433333333333334</c:v>
                </c:pt>
                <c:pt idx="479">
                  <c:v>23.433333333333334</c:v>
                </c:pt>
                <c:pt idx="480">
                  <c:v>23.433333333333334</c:v>
                </c:pt>
                <c:pt idx="481">
                  <c:v>23.466666666666669</c:v>
                </c:pt>
                <c:pt idx="482">
                  <c:v>23.466666666666669</c:v>
                </c:pt>
                <c:pt idx="483">
                  <c:v>23.433333333333334</c:v>
                </c:pt>
                <c:pt idx="484">
                  <c:v>23.466666666666669</c:v>
                </c:pt>
                <c:pt idx="485">
                  <c:v>23.466666666666669</c:v>
                </c:pt>
                <c:pt idx="486">
                  <c:v>23.433333333333334</c:v>
                </c:pt>
                <c:pt idx="487">
                  <c:v>23.433333333333334</c:v>
                </c:pt>
                <c:pt idx="488">
                  <c:v>23.433333333333337</c:v>
                </c:pt>
                <c:pt idx="489">
                  <c:v>23.466666666666669</c:v>
                </c:pt>
                <c:pt idx="490">
                  <c:v>23.433333333333337</c:v>
                </c:pt>
                <c:pt idx="491">
                  <c:v>23.466666666666669</c:v>
                </c:pt>
                <c:pt idx="492">
                  <c:v>23.433333333333337</c:v>
                </c:pt>
                <c:pt idx="493">
                  <c:v>23.433333333333337</c:v>
                </c:pt>
                <c:pt idx="494">
                  <c:v>23.433333333333337</c:v>
                </c:pt>
                <c:pt idx="495">
                  <c:v>23.433333333333337</c:v>
                </c:pt>
                <c:pt idx="496">
                  <c:v>23.433333333333337</c:v>
                </c:pt>
                <c:pt idx="497">
                  <c:v>23.433333333333337</c:v>
                </c:pt>
                <c:pt idx="498">
                  <c:v>23.466666666666669</c:v>
                </c:pt>
                <c:pt idx="499">
                  <c:v>23.466666666666669</c:v>
                </c:pt>
                <c:pt idx="500">
                  <c:v>23.433333333333337</c:v>
                </c:pt>
                <c:pt idx="501">
                  <c:v>23.466666666666669</c:v>
                </c:pt>
                <c:pt idx="502">
                  <c:v>23.433333333333337</c:v>
                </c:pt>
                <c:pt idx="503">
                  <c:v>23.5</c:v>
                </c:pt>
                <c:pt idx="504">
                  <c:v>23.433333333333337</c:v>
                </c:pt>
                <c:pt idx="505">
                  <c:v>23.5</c:v>
                </c:pt>
                <c:pt idx="506">
                  <c:v>23.433333333333337</c:v>
                </c:pt>
                <c:pt idx="507">
                  <c:v>23.433333333333337</c:v>
                </c:pt>
                <c:pt idx="508">
                  <c:v>23.433333333333337</c:v>
                </c:pt>
                <c:pt idx="509">
                  <c:v>23.433333333333337</c:v>
                </c:pt>
                <c:pt idx="510">
                  <c:v>23.433333333333337</c:v>
                </c:pt>
                <c:pt idx="511">
                  <c:v>23.433333333333337</c:v>
                </c:pt>
                <c:pt idx="512">
                  <c:v>23.433333333333337</c:v>
                </c:pt>
                <c:pt idx="513">
                  <c:v>23.433333333333337</c:v>
                </c:pt>
                <c:pt idx="514">
                  <c:v>23.466666666666669</c:v>
                </c:pt>
                <c:pt idx="515">
                  <c:v>23.433333333333337</c:v>
                </c:pt>
                <c:pt idx="516">
                  <c:v>23.433333333333337</c:v>
                </c:pt>
                <c:pt idx="517">
                  <c:v>23.466666666666669</c:v>
                </c:pt>
                <c:pt idx="518">
                  <c:v>23.466666666666669</c:v>
                </c:pt>
                <c:pt idx="519">
                  <c:v>23.5</c:v>
                </c:pt>
                <c:pt idx="520">
                  <c:v>23.466666666666669</c:v>
                </c:pt>
                <c:pt idx="521">
                  <c:v>23.5</c:v>
                </c:pt>
                <c:pt idx="522">
                  <c:v>23.5</c:v>
                </c:pt>
                <c:pt idx="523">
                  <c:v>23.466666666666669</c:v>
                </c:pt>
                <c:pt idx="524">
                  <c:v>23.5</c:v>
                </c:pt>
                <c:pt idx="525">
                  <c:v>23.5</c:v>
                </c:pt>
                <c:pt idx="526">
                  <c:v>23.466666666666669</c:v>
                </c:pt>
                <c:pt idx="527">
                  <c:v>23.5</c:v>
                </c:pt>
                <c:pt idx="528">
                  <c:v>23.466666666666669</c:v>
                </c:pt>
                <c:pt idx="529">
                  <c:v>23.466666666666669</c:v>
                </c:pt>
                <c:pt idx="530">
                  <c:v>23.466666666666669</c:v>
                </c:pt>
                <c:pt idx="531">
                  <c:v>23.466666666666669</c:v>
                </c:pt>
                <c:pt idx="532">
                  <c:v>23.466666666666669</c:v>
                </c:pt>
                <c:pt idx="533">
                  <c:v>23.466666666666669</c:v>
                </c:pt>
                <c:pt idx="534">
                  <c:v>23.466666666666669</c:v>
                </c:pt>
                <c:pt idx="535">
                  <c:v>23.466666666666669</c:v>
                </c:pt>
                <c:pt idx="536">
                  <c:v>23.466666666666669</c:v>
                </c:pt>
                <c:pt idx="537">
                  <c:v>23.466666666666669</c:v>
                </c:pt>
                <c:pt idx="538">
                  <c:v>23.466666666666669</c:v>
                </c:pt>
                <c:pt idx="539">
                  <c:v>23.466666666666669</c:v>
                </c:pt>
                <c:pt idx="540">
                  <c:v>23.466666666666669</c:v>
                </c:pt>
                <c:pt idx="541">
                  <c:v>23.466666666666669</c:v>
                </c:pt>
                <c:pt idx="542">
                  <c:v>23.466666666666669</c:v>
                </c:pt>
                <c:pt idx="543">
                  <c:v>23.466666666666669</c:v>
                </c:pt>
                <c:pt idx="544">
                  <c:v>23.466666666666669</c:v>
                </c:pt>
                <c:pt idx="545">
                  <c:v>23.466666666666669</c:v>
                </c:pt>
                <c:pt idx="546">
                  <c:v>23.466666666666669</c:v>
                </c:pt>
                <c:pt idx="547">
                  <c:v>23.466666666666669</c:v>
                </c:pt>
                <c:pt idx="548">
                  <c:v>23.466666666666669</c:v>
                </c:pt>
                <c:pt idx="549">
                  <c:v>23.466666666666669</c:v>
                </c:pt>
                <c:pt idx="550">
                  <c:v>23.466666666666669</c:v>
                </c:pt>
                <c:pt idx="551">
                  <c:v>23.5</c:v>
                </c:pt>
                <c:pt idx="552">
                  <c:v>23.5</c:v>
                </c:pt>
                <c:pt idx="553">
                  <c:v>23.5</c:v>
                </c:pt>
                <c:pt idx="554">
                  <c:v>23.35</c:v>
                </c:pt>
                <c:pt idx="555">
                  <c:v>23.35</c:v>
                </c:pt>
                <c:pt idx="556">
                  <c:v>23.35</c:v>
                </c:pt>
                <c:pt idx="557">
                  <c:v>23.35</c:v>
                </c:pt>
                <c:pt idx="558">
                  <c:v>23.35</c:v>
                </c:pt>
                <c:pt idx="559">
                  <c:v>23.35</c:v>
                </c:pt>
                <c:pt idx="560">
                  <c:v>23.35</c:v>
                </c:pt>
                <c:pt idx="561">
                  <c:v>23.35</c:v>
                </c:pt>
                <c:pt idx="562">
                  <c:v>23.35</c:v>
                </c:pt>
                <c:pt idx="563">
                  <c:v>23.1</c:v>
                </c:pt>
                <c:pt idx="564">
                  <c:v>23.1</c:v>
                </c:pt>
                <c:pt idx="565">
                  <c:v>23.1</c:v>
                </c:pt>
                <c:pt idx="566">
                  <c:v>23.1</c:v>
                </c:pt>
                <c:pt idx="567">
                  <c:v>23.1</c:v>
                </c:pt>
                <c:pt idx="568">
                  <c:v>23.1</c:v>
                </c:pt>
                <c:pt idx="569">
                  <c:v>23.1</c:v>
                </c:pt>
                <c:pt idx="570">
                  <c:v>23.1</c:v>
                </c:pt>
                <c:pt idx="571">
                  <c:v>23.1</c:v>
                </c:pt>
                <c:pt idx="572">
                  <c:v>23.1</c:v>
                </c:pt>
                <c:pt idx="573">
                  <c:v>23.1</c:v>
                </c:pt>
                <c:pt idx="574">
                  <c:v>23.1</c:v>
                </c:pt>
                <c:pt idx="575">
                  <c:v>23.1</c:v>
                </c:pt>
                <c:pt idx="576">
                  <c:v>23.1</c:v>
                </c:pt>
                <c:pt idx="577">
                  <c:v>23.1</c:v>
                </c:pt>
                <c:pt idx="578">
                  <c:v>23.1</c:v>
                </c:pt>
                <c:pt idx="579">
                  <c:v>23</c:v>
                </c:pt>
                <c:pt idx="580">
                  <c:v>23</c:v>
                </c:pt>
                <c:pt idx="581">
                  <c:v>23</c:v>
                </c:pt>
                <c:pt idx="582">
                  <c:v>23</c:v>
                </c:pt>
                <c:pt idx="583">
                  <c:v>23</c:v>
                </c:pt>
                <c:pt idx="584">
                  <c:v>23.1</c:v>
                </c:pt>
                <c:pt idx="585">
                  <c:v>23</c:v>
                </c:pt>
                <c:pt idx="586">
                  <c:v>23</c:v>
                </c:pt>
                <c:pt idx="587">
                  <c:v>23</c:v>
                </c:pt>
                <c:pt idx="588">
                  <c:v>23</c:v>
                </c:pt>
                <c:pt idx="589">
                  <c:v>23</c:v>
                </c:pt>
                <c:pt idx="590">
                  <c:v>23.1</c:v>
                </c:pt>
                <c:pt idx="591">
                  <c:v>23.1</c:v>
                </c:pt>
                <c:pt idx="592">
                  <c:v>23.1</c:v>
                </c:pt>
                <c:pt idx="593">
                  <c:v>23</c:v>
                </c:pt>
                <c:pt idx="594">
                  <c:v>23</c:v>
                </c:pt>
                <c:pt idx="595">
                  <c:v>23</c:v>
                </c:pt>
                <c:pt idx="596">
                  <c:v>23</c:v>
                </c:pt>
                <c:pt idx="597">
                  <c:v>23</c:v>
                </c:pt>
                <c:pt idx="598">
                  <c:v>23</c:v>
                </c:pt>
                <c:pt idx="599">
                  <c:v>23</c:v>
                </c:pt>
                <c:pt idx="600">
                  <c:v>23</c:v>
                </c:pt>
                <c:pt idx="601">
                  <c:v>23</c:v>
                </c:pt>
                <c:pt idx="602">
                  <c:v>23</c:v>
                </c:pt>
                <c:pt idx="603">
                  <c:v>23</c:v>
                </c:pt>
                <c:pt idx="604">
                  <c:v>23</c:v>
                </c:pt>
                <c:pt idx="605">
                  <c:v>23</c:v>
                </c:pt>
                <c:pt idx="606">
                  <c:v>23</c:v>
                </c:pt>
                <c:pt idx="607">
                  <c:v>23</c:v>
                </c:pt>
                <c:pt idx="608">
                  <c:v>23</c:v>
                </c:pt>
                <c:pt idx="609">
                  <c:v>23</c:v>
                </c:pt>
                <c:pt idx="610">
                  <c:v>23</c:v>
                </c:pt>
                <c:pt idx="611">
                  <c:v>23</c:v>
                </c:pt>
                <c:pt idx="612">
                  <c:v>23</c:v>
                </c:pt>
                <c:pt idx="613">
                  <c:v>23</c:v>
                </c:pt>
                <c:pt idx="614">
                  <c:v>22.9</c:v>
                </c:pt>
                <c:pt idx="615">
                  <c:v>23</c:v>
                </c:pt>
                <c:pt idx="616">
                  <c:v>23</c:v>
                </c:pt>
                <c:pt idx="617">
                  <c:v>23</c:v>
                </c:pt>
                <c:pt idx="618">
                  <c:v>23</c:v>
                </c:pt>
                <c:pt idx="619">
                  <c:v>23</c:v>
                </c:pt>
                <c:pt idx="620">
                  <c:v>23</c:v>
                </c:pt>
                <c:pt idx="621">
                  <c:v>22.9</c:v>
                </c:pt>
                <c:pt idx="622">
                  <c:v>23</c:v>
                </c:pt>
                <c:pt idx="623">
                  <c:v>23</c:v>
                </c:pt>
                <c:pt idx="624">
                  <c:v>23</c:v>
                </c:pt>
                <c:pt idx="625">
                  <c:v>22.9</c:v>
                </c:pt>
                <c:pt idx="626">
                  <c:v>22.9</c:v>
                </c:pt>
                <c:pt idx="627">
                  <c:v>22.9</c:v>
                </c:pt>
                <c:pt idx="628">
                  <c:v>22.9</c:v>
                </c:pt>
                <c:pt idx="629">
                  <c:v>22.9</c:v>
                </c:pt>
                <c:pt idx="630">
                  <c:v>22.9</c:v>
                </c:pt>
                <c:pt idx="631">
                  <c:v>22.9</c:v>
                </c:pt>
                <c:pt idx="632">
                  <c:v>22.9</c:v>
                </c:pt>
                <c:pt idx="633">
                  <c:v>22.9</c:v>
                </c:pt>
                <c:pt idx="634">
                  <c:v>22.9</c:v>
                </c:pt>
                <c:pt idx="635">
                  <c:v>22.9</c:v>
                </c:pt>
                <c:pt idx="636">
                  <c:v>22.9</c:v>
                </c:pt>
                <c:pt idx="637">
                  <c:v>22.9</c:v>
                </c:pt>
                <c:pt idx="638">
                  <c:v>23</c:v>
                </c:pt>
                <c:pt idx="639">
                  <c:v>22.9</c:v>
                </c:pt>
                <c:pt idx="640">
                  <c:v>23</c:v>
                </c:pt>
                <c:pt idx="641">
                  <c:v>23</c:v>
                </c:pt>
                <c:pt idx="642">
                  <c:v>23</c:v>
                </c:pt>
                <c:pt idx="643">
                  <c:v>23</c:v>
                </c:pt>
                <c:pt idx="644">
                  <c:v>23</c:v>
                </c:pt>
                <c:pt idx="645">
                  <c:v>23</c:v>
                </c:pt>
                <c:pt idx="646">
                  <c:v>23</c:v>
                </c:pt>
                <c:pt idx="647">
                  <c:v>23</c:v>
                </c:pt>
                <c:pt idx="648">
                  <c:v>23</c:v>
                </c:pt>
                <c:pt idx="649">
                  <c:v>23</c:v>
                </c:pt>
                <c:pt idx="650">
                  <c:v>23</c:v>
                </c:pt>
                <c:pt idx="651">
                  <c:v>23</c:v>
                </c:pt>
                <c:pt idx="652">
                  <c:v>23</c:v>
                </c:pt>
                <c:pt idx="653">
                  <c:v>23</c:v>
                </c:pt>
                <c:pt idx="654">
                  <c:v>23</c:v>
                </c:pt>
                <c:pt idx="655">
                  <c:v>23</c:v>
                </c:pt>
                <c:pt idx="656">
                  <c:v>23</c:v>
                </c:pt>
                <c:pt idx="657">
                  <c:v>23</c:v>
                </c:pt>
                <c:pt idx="658">
                  <c:v>23</c:v>
                </c:pt>
                <c:pt idx="659">
                  <c:v>23</c:v>
                </c:pt>
                <c:pt idx="660">
                  <c:v>23</c:v>
                </c:pt>
                <c:pt idx="661">
                  <c:v>23</c:v>
                </c:pt>
                <c:pt idx="662">
                  <c:v>23</c:v>
                </c:pt>
                <c:pt idx="663">
                  <c:v>23</c:v>
                </c:pt>
                <c:pt idx="664">
                  <c:v>23</c:v>
                </c:pt>
                <c:pt idx="665">
                  <c:v>22.9</c:v>
                </c:pt>
                <c:pt idx="666">
                  <c:v>22.9</c:v>
                </c:pt>
                <c:pt idx="667">
                  <c:v>22.9</c:v>
                </c:pt>
                <c:pt idx="668">
                  <c:v>22.9</c:v>
                </c:pt>
                <c:pt idx="669">
                  <c:v>22.9</c:v>
                </c:pt>
                <c:pt idx="670">
                  <c:v>22.9</c:v>
                </c:pt>
                <c:pt idx="671">
                  <c:v>22.9</c:v>
                </c:pt>
                <c:pt idx="672">
                  <c:v>22.8</c:v>
                </c:pt>
                <c:pt idx="673">
                  <c:v>22.9</c:v>
                </c:pt>
                <c:pt idx="674">
                  <c:v>22.9</c:v>
                </c:pt>
                <c:pt idx="675">
                  <c:v>22.9</c:v>
                </c:pt>
                <c:pt idx="676">
                  <c:v>22.8</c:v>
                </c:pt>
                <c:pt idx="677">
                  <c:v>22.8</c:v>
                </c:pt>
                <c:pt idx="678">
                  <c:v>22.9</c:v>
                </c:pt>
                <c:pt idx="679">
                  <c:v>22.9</c:v>
                </c:pt>
                <c:pt idx="680">
                  <c:v>22.8</c:v>
                </c:pt>
                <c:pt idx="681">
                  <c:v>22.8</c:v>
                </c:pt>
                <c:pt idx="682">
                  <c:v>22.8</c:v>
                </c:pt>
                <c:pt idx="683">
                  <c:v>22.8</c:v>
                </c:pt>
                <c:pt idx="684">
                  <c:v>22.8</c:v>
                </c:pt>
                <c:pt idx="685">
                  <c:v>22.8</c:v>
                </c:pt>
                <c:pt idx="686">
                  <c:v>22.8</c:v>
                </c:pt>
                <c:pt idx="687">
                  <c:v>22.8</c:v>
                </c:pt>
                <c:pt idx="688">
                  <c:v>22.8</c:v>
                </c:pt>
                <c:pt idx="689">
                  <c:v>22.8</c:v>
                </c:pt>
                <c:pt idx="690">
                  <c:v>22.8</c:v>
                </c:pt>
                <c:pt idx="691">
                  <c:v>22.8</c:v>
                </c:pt>
                <c:pt idx="692">
                  <c:v>22.8</c:v>
                </c:pt>
                <c:pt idx="693">
                  <c:v>22.8</c:v>
                </c:pt>
                <c:pt idx="694">
                  <c:v>22.8</c:v>
                </c:pt>
                <c:pt idx="695">
                  <c:v>22.8</c:v>
                </c:pt>
                <c:pt idx="696">
                  <c:v>22.8</c:v>
                </c:pt>
                <c:pt idx="697">
                  <c:v>22.8</c:v>
                </c:pt>
                <c:pt idx="698">
                  <c:v>22.8</c:v>
                </c:pt>
                <c:pt idx="699">
                  <c:v>22.8</c:v>
                </c:pt>
                <c:pt idx="700">
                  <c:v>22.8</c:v>
                </c:pt>
                <c:pt idx="701">
                  <c:v>22.8</c:v>
                </c:pt>
                <c:pt idx="702">
                  <c:v>22.8</c:v>
                </c:pt>
                <c:pt idx="703">
                  <c:v>22.8</c:v>
                </c:pt>
                <c:pt idx="704">
                  <c:v>22.8</c:v>
                </c:pt>
                <c:pt idx="705">
                  <c:v>22.8</c:v>
                </c:pt>
                <c:pt idx="706">
                  <c:v>22.8</c:v>
                </c:pt>
                <c:pt idx="707">
                  <c:v>22.8</c:v>
                </c:pt>
                <c:pt idx="708">
                  <c:v>22.7</c:v>
                </c:pt>
                <c:pt idx="709">
                  <c:v>22.7</c:v>
                </c:pt>
                <c:pt idx="710">
                  <c:v>22.7</c:v>
                </c:pt>
                <c:pt idx="711">
                  <c:v>22.7</c:v>
                </c:pt>
                <c:pt idx="712">
                  <c:v>22.7</c:v>
                </c:pt>
                <c:pt idx="713">
                  <c:v>22.8</c:v>
                </c:pt>
                <c:pt idx="714">
                  <c:v>22.8</c:v>
                </c:pt>
                <c:pt idx="715">
                  <c:v>22.8</c:v>
                </c:pt>
                <c:pt idx="716">
                  <c:v>22.8</c:v>
                </c:pt>
                <c:pt idx="717">
                  <c:v>22.7</c:v>
                </c:pt>
                <c:pt idx="718">
                  <c:v>22.8</c:v>
                </c:pt>
                <c:pt idx="719">
                  <c:v>22.8</c:v>
                </c:pt>
                <c:pt idx="720">
                  <c:v>22.8</c:v>
                </c:pt>
                <c:pt idx="721">
                  <c:v>22.8</c:v>
                </c:pt>
              </c:numCache>
            </c:numRef>
          </c:yVal>
          <c:smooth val="1"/>
          <c:extLst xmlns:c16r2="http://schemas.microsoft.com/office/drawing/2015/06/chart">
            <c:ext xmlns:c16="http://schemas.microsoft.com/office/drawing/2014/chart" uri="{C3380CC4-5D6E-409C-BE32-E72D297353CC}">
              <c16:uniqueId val="{00000002-1F4E-4AC7-8193-9C753A71DB2A}"/>
            </c:ext>
          </c:extLst>
        </c:ser>
        <c:ser>
          <c:idx val="3"/>
          <c:order val="3"/>
          <c:tx>
            <c:strRef>
              <c:f>'250um'!$CU$12</c:f>
              <c:strCache>
                <c:ptCount val="1"/>
                <c:pt idx="0">
                  <c:v>Pulsed temperature 2</c:v>
                </c:pt>
              </c:strCache>
            </c:strRef>
          </c:tx>
          <c:spPr>
            <a:ln w="22225"/>
          </c:spPr>
          <c:marker>
            <c:symbol val="x"/>
            <c:size val="5"/>
          </c:marker>
          <c:xVal>
            <c:numRef>
              <c:f>'250um'!$B$13:$B$1016</c:f>
              <c:numCache>
                <c:formatCode>General</c:formatCode>
                <c:ptCount val="1004"/>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pt idx="738" formatCode="0">
                  <c:v>3394.8444444444399</c:v>
                </c:pt>
                <c:pt idx="739" formatCode="0">
                  <c:v>3399.4444444444398</c:v>
                </c:pt>
                <c:pt idx="740">
                  <c:v>3404.0444444444502</c:v>
                </c:pt>
                <c:pt idx="741">
                  <c:v>3408.6444444444501</c:v>
                </c:pt>
                <c:pt idx="742">
                  <c:v>3413.24444444445</c:v>
                </c:pt>
                <c:pt idx="743">
                  <c:v>3417.8444444444499</c:v>
                </c:pt>
                <c:pt idx="744">
                  <c:v>3422.4444444444498</c:v>
                </c:pt>
                <c:pt idx="745">
                  <c:v>3427.0444444444502</c:v>
                </c:pt>
                <c:pt idx="746">
                  <c:v>3431.6444444444501</c:v>
                </c:pt>
                <c:pt idx="747">
                  <c:v>3436.24444444445</c:v>
                </c:pt>
                <c:pt idx="748">
                  <c:v>3440.8444444444499</c:v>
                </c:pt>
                <c:pt idx="749" formatCode="0">
                  <c:v>3445.4444444444498</c:v>
                </c:pt>
                <c:pt idx="750" formatCode="0">
                  <c:v>3450.0444444444502</c:v>
                </c:pt>
                <c:pt idx="751" formatCode="0">
                  <c:v>3454.6444444444501</c:v>
                </c:pt>
                <c:pt idx="752" formatCode="0">
                  <c:v>3459.24444444445</c:v>
                </c:pt>
                <c:pt idx="753" formatCode="0">
                  <c:v>3463.8444444444499</c:v>
                </c:pt>
                <c:pt idx="754" formatCode="0">
                  <c:v>3468.4444444444498</c:v>
                </c:pt>
                <c:pt idx="755" formatCode="0">
                  <c:v>3473.0444444444502</c:v>
                </c:pt>
                <c:pt idx="756" formatCode="0">
                  <c:v>3477.6444444444501</c:v>
                </c:pt>
                <c:pt idx="757" formatCode="0">
                  <c:v>3482.24444444445</c:v>
                </c:pt>
                <c:pt idx="758" formatCode="0">
                  <c:v>3486.8444444444499</c:v>
                </c:pt>
                <c:pt idx="759" formatCode="0">
                  <c:v>3491.4444444444498</c:v>
                </c:pt>
                <c:pt idx="760" formatCode="0">
                  <c:v>3496.0444444444502</c:v>
                </c:pt>
                <c:pt idx="761" formatCode="0">
                  <c:v>3500.6444444444501</c:v>
                </c:pt>
                <c:pt idx="762" formatCode="0">
                  <c:v>3505.24444444445</c:v>
                </c:pt>
                <c:pt idx="763" formatCode="0">
                  <c:v>3509.8444444444499</c:v>
                </c:pt>
                <c:pt idx="764" formatCode="0">
                  <c:v>3514.4444444444498</c:v>
                </c:pt>
                <c:pt idx="765" formatCode="0">
                  <c:v>3519.0444444444502</c:v>
                </c:pt>
                <c:pt idx="766" formatCode="0">
                  <c:v>3523.6444444444501</c:v>
                </c:pt>
                <c:pt idx="767" formatCode="0">
                  <c:v>3528.24444444445</c:v>
                </c:pt>
                <c:pt idx="768" formatCode="0">
                  <c:v>3532.8444444444499</c:v>
                </c:pt>
                <c:pt idx="769" formatCode="0">
                  <c:v>3537.4444444444498</c:v>
                </c:pt>
                <c:pt idx="770" formatCode="0">
                  <c:v>3542.0444444444502</c:v>
                </c:pt>
                <c:pt idx="771" formatCode="0">
                  <c:v>3546.6444444444501</c:v>
                </c:pt>
                <c:pt idx="772" formatCode="0">
                  <c:v>3551.24444444445</c:v>
                </c:pt>
                <c:pt idx="773" formatCode="0">
                  <c:v>3555.8444444444499</c:v>
                </c:pt>
                <c:pt idx="774" formatCode="0">
                  <c:v>3560.4444444444498</c:v>
                </c:pt>
                <c:pt idx="775" formatCode="0">
                  <c:v>3565.0444444444502</c:v>
                </c:pt>
                <c:pt idx="776" formatCode="0">
                  <c:v>3569.6444444444501</c:v>
                </c:pt>
                <c:pt idx="777" formatCode="0">
                  <c:v>3574.24444444445</c:v>
                </c:pt>
                <c:pt idx="778" formatCode="0">
                  <c:v>3578.8444444444499</c:v>
                </c:pt>
                <c:pt idx="779" formatCode="0">
                  <c:v>3583.4444444444498</c:v>
                </c:pt>
                <c:pt idx="780" formatCode="0">
                  <c:v>3588.0444444444502</c:v>
                </c:pt>
                <c:pt idx="781" formatCode="0">
                  <c:v>3592.6444444444501</c:v>
                </c:pt>
                <c:pt idx="782" formatCode="0">
                  <c:v>3597.24444444445</c:v>
                </c:pt>
                <c:pt idx="783" formatCode="0">
                  <c:v>3601.8444444444499</c:v>
                </c:pt>
                <c:pt idx="784" formatCode="0">
                  <c:v>3606.4444444444498</c:v>
                </c:pt>
                <c:pt idx="785" formatCode="0">
                  <c:v>3611.0444444444502</c:v>
                </c:pt>
                <c:pt idx="786" formatCode="0">
                  <c:v>3615.6444444444501</c:v>
                </c:pt>
                <c:pt idx="787" formatCode="0">
                  <c:v>3620.24444444445</c:v>
                </c:pt>
                <c:pt idx="788" formatCode="0">
                  <c:v>3624.8444444444499</c:v>
                </c:pt>
                <c:pt idx="789" formatCode="0">
                  <c:v>3629.4444444444498</c:v>
                </c:pt>
                <c:pt idx="790" formatCode="0">
                  <c:v>3634.0444444444502</c:v>
                </c:pt>
                <c:pt idx="791" formatCode="0">
                  <c:v>3638.6444444444501</c:v>
                </c:pt>
                <c:pt idx="792" formatCode="0">
                  <c:v>3643.24444444445</c:v>
                </c:pt>
                <c:pt idx="793" formatCode="0">
                  <c:v>3647.8444444444499</c:v>
                </c:pt>
                <c:pt idx="794" formatCode="0">
                  <c:v>3652.4444444444498</c:v>
                </c:pt>
                <c:pt idx="795" formatCode="0">
                  <c:v>3657.0444444444502</c:v>
                </c:pt>
                <c:pt idx="796" formatCode="0">
                  <c:v>3661.6444444444501</c:v>
                </c:pt>
                <c:pt idx="797" formatCode="0">
                  <c:v>3666.24444444445</c:v>
                </c:pt>
                <c:pt idx="798" formatCode="0">
                  <c:v>3670.8444444444499</c:v>
                </c:pt>
                <c:pt idx="799" formatCode="0">
                  <c:v>3675.4444444444498</c:v>
                </c:pt>
                <c:pt idx="800" formatCode="0">
                  <c:v>3680.0444444444502</c:v>
                </c:pt>
                <c:pt idx="801" formatCode="0">
                  <c:v>3684.6444444444501</c:v>
                </c:pt>
                <c:pt idx="802" formatCode="0">
                  <c:v>3689.24444444445</c:v>
                </c:pt>
                <c:pt idx="803" formatCode="0">
                  <c:v>3693.8444444444499</c:v>
                </c:pt>
                <c:pt idx="804" formatCode="0">
                  <c:v>3698.4444444444498</c:v>
                </c:pt>
                <c:pt idx="805" formatCode="0">
                  <c:v>3703.0444444444502</c:v>
                </c:pt>
                <c:pt idx="806" formatCode="0">
                  <c:v>3707.6444444444501</c:v>
                </c:pt>
                <c:pt idx="807" formatCode="0">
                  <c:v>3712.24444444445</c:v>
                </c:pt>
                <c:pt idx="808" formatCode="0">
                  <c:v>3716.8444444444499</c:v>
                </c:pt>
                <c:pt idx="809" formatCode="0">
                  <c:v>3721.4444444444498</c:v>
                </c:pt>
                <c:pt idx="810" formatCode="0">
                  <c:v>3726.0444444444502</c:v>
                </c:pt>
                <c:pt idx="811" formatCode="0">
                  <c:v>3730.6444444444501</c:v>
                </c:pt>
                <c:pt idx="812" formatCode="0">
                  <c:v>3735.24444444445</c:v>
                </c:pt>
                <c:pt idx="813" formatCode="0">
                  <c:v>3739.8444444444499</c:v>
                </c:pt>
                <c:pt idx="814" formatCode="0">
                  <c:v>3744.4444444444498</c:v>
                </c:pt>
                <c:pt idx="815" formatCode="0">
                  <c:v>3749.0444444444502</c:v>
                </c:pt>
                <c:pt idx="816" formatCode="0">
                  <c:v>3753.6444444444501</c:v>
                </c:pt>
                <c:pt idx="817" formatCode="0">
                  <c:v>3758.24444444445</c:v>
                </c:pt>
                <c:pt idx="818" formatCode="0">
                  <c:v>3762.8444444444499</c:v>
                </c:pt>
                <c:pt idx="819" formatCode="0">
                  <c:v>3767.4444444444498</c:v>
                </c:pt>
                <c:pt idx="820" formatCode="0">
                  <c:v>3772.0444444444502</c:v>
                </c:pt>
                <c:pt idx="821" formatCode="0">
                  <c:v>3776.6444444444501</c:v>
                </c:pt>
                <c:pt idx="822" formatCode="0">
                  <c:v>3781.24444444445</c:v>
                </c:pt>
                <c:pt idx="823" formatCode="0">
                  <c:v>3785.8444444444499</c:v>
                </c:pt>
                <c:pt idx="824" formatCode="0">
                  <c:v>3790.4444444444498</c:v>
                </c:pt>
                <c:pt idx="825" formatCode="0">
                  <c:v>3795.0444444444502</c:v>
                </c:pt>
                <c:pt idx="826" formatCode="0">
                  <c:v>3799.6444444444501</c:v>
                </c:pt>
                <c:pt idx="827" formatCode="0">
                  <c:v>3804.24444444445</c:v>
                </c:pt>
                <c:pt idx="828" formatCode="0">
                  <c:v>3808.8444444444499</c:v>
                </c:pt>
                <c:pt idx="829" formatCode="0">
                  <c:v>3813.4444444444498</c:v>
                </c:pt>
                <c:pt idx="830" formatCode="0">
                  <c:v>3818.0444444444502</c:v>
                </c:pt>
                <c:pt idx="831" formatCode="0">
                  <c:v>3822.6444444444501</c:v>
                </c:pt>
                <c:pt idx="832" formatCode="0">
                  <c:v>3827.24444444445</c:v>
                </c:pt>
                <c:pt idx="833" formatCode="0">
                  <c:v>3831.8444444444499</c:v>
                </c:pt>
                <c:pt idx="834" formatCode="0">
                  <c:v>3836.4444444444498</c:v>
                </c:pt>
                <c:pt idx="835" formatCode="0">
                  <c:v>3841.0444444444502</c:v>
                </c:pt>
                <c:pt idx="836" formatCode="0">
                  <c:v>3845.6444444444501</c:v>
                </c:pt>
                <c:pt idx="837" formatCode="0">
                  <c:v>3850.24444444445</c:v>
                </c:pt>
                <c:pt idx="838" formatCode="0">
                  <c:v>3854.8444444444499</c:v>
                </c:pt>
                <c:pt idx="839" formatCode="0">
                  <c:v>3859.4444444444498</c:v>
                </c:pt>
                <c:pt idx="840" formatCode="0">
                  <c:v>3864.0444444444502</c:v>
                </c:pt>
                <c:pt idx="841" formatCode="0">
                  <c:v>3868.6444444444501</c:v>
                </c:pt>
                <c:pt idx="842" formatCode="0">
                  <c:v>3873.24444444445</c:v>
                </c:pt>
                <c:pt idx="843" formatCode="0">
                  <c:v>3877.8444444444499</c:v>
                </c:pt>
                <c:pt idx="844" formatCode="0">
                  <c:v>3882.4444444444498</c:v>
                </c:pt>
                <c:pt idx="845" formatCode="0">
                  <c:v>3887.0444444444502</c:v>
                </c:pt>
                <c:pt idx="846" formatCode="0">
                  <c:v>3891.6444444444501</c:v>
                </c:pt>
                <c:pt idx="847" formatCode="0">
                  <c:v>3896.24444444445</c:v>
                </c:pt>
                <c:pt idx="848" formatCode="0">
                  <c:v>3900.8444444444499</c:v>
                </c:pt>
                <c:pt idx="849" formatCode="0">
                  <c:v>3905.4444444444498</c:v>
                </c:pt>
                <c:pt idx="850" formatCode="0">
                  <c:v>3910.0444444444502</c:v>
                </c:pt>
                <c:pt idx="851" formatCode="0">
                  <c:v>3914.6444444444501</c:v>
                </c:pt>
                <c:pt idx="852" formatCode="0">
                  <c:v>3919.24444444445</c:v>
                </c:pt>
                <c:pt idx="853" formatCode="0">
                  <c:v>3923.8444444444499</c:v>
                </c:pt>
                <c:pt idx="854" formatCode="0">
                  <c:v>3928.4444444444498</c:v>
                </c:pt>
                <c:pt idx="855" formatCode="0">
                  <c:v>3933.0444444444502</c:v>
                </c:pt>
                <c:pt idx="856" formatCode="0">
                  <c:v>3937.6444444444501</c:v>
                </c:pt>
                <c:pt idx="857" formatCode="0">
                  <c:v>3942.24444444445</c:v>
                </c:pt>
                <c:pt idx="858" formatCode="0">
                  <c:v>3946.8444444444499</c:v>
                </c:pt>
                <c:pt idx="859" formatCode="0">
                  <c:v>3951.4444444444498</c:v>
                </c:pt>
                <c:pt idx="860" formatCode="0">
                  <c:v>3956.0444444444502</c:v>
                </c:pt>
                <c:pt idx="861" formatCode="0">
                  <c:v>3960.6444444444501</c:v>
                </c:pt>
                <c:pt idx="862" formatCode="0">
                  <c:v>3965.24444444445</c:v>
                </c:pt>
                <c:pt idx="863" formatCode="0">
                  <c:v>3969.8444444444499</c:v>
                </c:pt>
                <c:pt idx="864" formatCode="0">
                  <c:v>3974.4444444444498</c:v>
                </c:pt>
                <c:pt idx="865" formatCode="0">
                  <c:v>3979.0444444444502</c:v>
                </c:pt>
                <c:pt idx="866" formatCode="0">
                  <c:v>3983.6444444444501</c:v>
                </c:pt>
                <c:pt idx="867" formatCode="0">
                  <c:v>3988.24444444445</c:v>
                </c:pt>
                <c:pt idx="868" formatCode="0">
                  <c:v>3992.8444444444499</c:v>
                </c:pt>
                <c:pt idx="869" formatCode="0">
                  <c:v>3997.4444444444498</c:v>
                </c:pt>
                <c:pt idx="870" formatCode="0">
                  <c:v>4002.0444444444502</c:v>
                </c:pt>
                <c:pt idx="871" formatCode="0">
                  <c:v>4006.6444444444501</c:v>
                </c:pt>
                <c:pt idx="872" formatCode="0">
                  <c:v>4011.24444444445</c:v>
                </c:pt>
                <c:pt idx="873" formatCode="0">
                  <c:v>4015.8444444444499</c:v>
                </c:pt>
                <c:pt idx="874" formatCode="0">
                  <c:v>4020.4444444444498</c:v>
                </c:pt>
                <c:pt idx="875" formatCode="0">
                  <c:v>4025.0444444444502</c:v>
                </c:pt>
                <c:pt idx="876" formatCode="0">
                  <c:v>4029.6444444444501</c:v>
                </c:pt>
                <c:pt idx="877" formatCode="0">
                  <c:v>4034.24444444445</c:v>
                </c:pt>
                <c:pt idx="878" formatCode="0">
                  <c:v>4038.8444444444499</c:v>
                </c:pt>
                <c:pt idx="879" formatCode="0">
                  <c:v>4043.4444444444498</c:v>
                </c:pt>
                <c:pt idx="880" formatCode="0">
                  <c:v>4048.0444444444502</c:v>
                </c:pt>
                <c:pt idx="881" formatCode="0">
                  <c:v>4052.6444444444501</c:v>
                </c:pt>
                <c:pt idx="882" formatCode="0">
                  <c:v>4057.24444444445</c:v>
                </c:pt>
                <c:pt idx="883" formatCode="0">
                  <c:v>4061.8444444444499</c:v>
                </c:pt>
                <c:pt idx="884" formatCode="0">
                  <c:v>4066.4444444444498</c:v>
                </c:pt>
                <c:pt idx="885" formatCode="0">
                  <c:v>4071.0444444444502</c:v>
                </c:pt>
                <c:pt idx="886" formatCode="0">
                  <c:v>4075.6444444444501</c:v>
                </c:pt>
                <c:pt idx="887" formatCode="0">
                  <c:v>4080.24444444445</c:v>
                </c:pt>
                <c:pt idx="888" formatCode="0">
                  <c:v>4084.8444444444499</c:v>
                </c:pt>
                <c:pt idx="889" formatCode="0">
                  <c:v>4089.4444444444498</c:v>
                </c:pt>
                <c:pt idx="890" formatCode="0">
                  <c:v>4094.0444444444502</c:v>
                </c:pt>
                <c:pt idx="891" formatCode="0">
                  <c:v>4098.6444444444496</c:v>
                </c:pt>
                <c:pt idx="892" formatCode="0">
                  <c:v>4103.24444444445</c:v>
                </c:pt>
                <c:pt idx="893" formatCode="0">
                  <c:v>4107.8444444444503</c:v>
                </c:pt>
                <c:pt idx="894" formatCode="0">
                  <c:v>4112.4444444444498</c:v>
                </c:pt>
                <c:pt idx="895" formatCode="0">
                  <c:v>4117.0444444444502</c:v>
                </c:pt>
                <c:pt idx="896" formatCode="0">
                  <c:v>4121.6444444444496</c:v>
                </c:pt>
                <c:pt idx="897" formatCode="0">
                  <c:v>4126.24444444445</c:v>
                </c:pt>
                <c:pt idx="898" formatCode="0">
                  <c:v>4130.8444444444503</c:v>
                </c:pt>
                <c:pt idx="899" formatCode="0">
                  <c:v>4135.4444444444498</c:v>
                </c:pt>
                <c:pt idx="900" formatCode="0">
                  <c:v>4140.0444444444502</c:v>
                </c:pt>
                <c:pt idx="901" formatCode="0">
                  <c:v>4144.6444444444496</c:v>
                </c:pt>
                <c:pt idx="902" formatCode="0">
                  <c:v>4149.24444444445</c:v>
                </c:pt>
                <c:pt idx="903" formatCode="0">
                  <c:v>4153.8444444444503</c:v>
                </c:pt>
                <c:pt idx="904" formatCode="0">
                  <c:v>4158.4444444444498</c:v>
                </c:pt>
                <c:pt idx="905" formatCode="0">
                  <c:v>4163.0444444444502</c:v>
                </c:pt>
                <c:pt idx="906" formatCode="0">
                  <c:v>4167.6444444444496</c:v>
                </c:pt>
                <c:pt idx="907" formatCode="0">
                  <c:v>4172.24444444445</c:v>
                </c:pt>
                <c:pt idx="908" formatCode="0">
                  <c:v>4176.8444444444503</c:v>
                </c:pt>
                <c:pt idx="909" formatCode="0">
                  <c:v>4181.4444444444498</c:v>
                </c:pt>
                <c:pt idx="910" formatCode="0">
                  <c:v>4186.0444444444502</c:v>
                </c:pt>
                <c:pt idx="911" formatCode="0">
                  <c:v>4190.6444444444496</c:v>
                </c:pt>
                <c:pt idx="912" formatCode="0">
                  <c:v>4195.24444444445</c:v>
                </c:pt>
                <c:pt idx="913" formatCode="0">
                  <c:v>4199.8444444444503</c:v>
                </c:pt>
                <c:pt idx="914" formatCode="0">
                  <c:v>4204.4444444444498</c:v>
                </c:pt>
                <c:pt idx="915" formatCode="0">
                  <c:v>4209.0444444444502</c:v>
                </c:pt>
                <c:pt idx="916" formatCode="0">
                  <c:v>4213.6444444444496</c:v>
                </c:pt>
                <c:pt idx="917" formatCode="0">
                  <c:v>4218.24444444445</c:v>
                </c:pt>
                <c:pt idx="918" formatCode="0">
                  <c:v>4222.8444444444503</c:v>
                </c:pt>
                <c:pt idx="919" formatCode="0">
                  <c:v>4227.4444444444498</c:v>
                </c:pt>
                <c:pt idx="920" formatCode="0">
                  <c:v>4232.0444444444502</c:v>
                </c:pt>
                <c:pt idx="921" formatCode="0">
                  <c:v>4236.6444444444496</c:v>
                </c:pt>
                <c:pt idx="922" formatCode="0">
                  <c:v>4241.24444444445</c:v>
                </c:pt>
                <c:pt idx="923" formatCode="0">
                  <c:v>4245.8444444444503</c:v>
                </c:pt>
                <c:pt idx="924" formatCode="0">
                  <c:v>4250.4444444444498</c:v>
                </c:pt>
                <c:pt idx="925" formatCode="0">
                  <c:v>4255.0444444444502</c:v>
                </c:pt>
                <c:pt idx="926" formatCode="0">
                  <c:v>4259.6444444444496</c:v>
                </c:pt>
                <c:pt idx="927" formatCode="0">
                  <c:v>4264.24444444445</c:v>
                </c:pt>
                <c:pt idx="928" formatCode="0">
                  <c:v>4268.8444444444503</c:v>
                </c:pt>
                <c:pt idx="929" formatCode="0">
                  <c:v>4273.4444444444498</c:v>
                </c:pt>
                <c:pt idx="930" formatCode="0">
                  <c:v>4278.0444444444502</c:v>
                </c:pt>
                <c:pt idx="931" formatCode="0">
                  <c:v>4282.6444444444496</c:v>
                </c:pt>
                <c:pt idx="932" formatCode="0">
                  <c:v>4287.24444444445</c:v>
                </c:pt>
                <c:pt idx="933" formatCode="0">
                  <c:v>4291.8444444444503</c:v>
                </c:pt>
                <c:pt idx="934" formatCode="0">
                  <c:v>4296.4444444444498</c:v>
                </c:pt>
                <c:pt idx="935" formatCode="0">
                  <c:v>4301.0444444444502</c:v>
                </c:pt>
                <c:pt idx="936" formatCode="0">
                  <c:v>4305.6444444444496</c:v>
                </c:pt>
                <c:pt idx="937" formatCode="0">
                  <c:v>4310.24444444445</c:v>
                </c:pt>
                <c:pt idx="938" formatCode="0">
                  <c:v>4314.8444444444503</c:v>
                </c:pt>
                <c:pt idx="939" formatCode="0">
                  <c:v>4319.4444444444498</c:v>
                </c:pt>
                <c:pt idx="940" formatCode="0">
                  <c:v>4324.0444444444502</c:v>
                </c:pt>
                <c:pt idx="941" formatCode="0">
                  <c:v>4328.6444444444496</c:v>
                </c:pt>
                <c:pt idx="942" formatCode="0">
                  <c:v>4333.24444444445</c:v>
                </c:pt>
                <c:pt idx="943" formatCode="0">
                  <c:v>4337.8444444444503</c:v>
                </c:pt>
                <c:pt idx="944" formatCode="0">
                  <c:v>4342.4444444444498</c:v>
                </c:pt>
                <c:pt idx="945" formatCode="0">
                  <c:v>4347.0444444444502</c:v>
                </c:pt>
                <c:pt idx="946" formatCode="0">
                  <c:v>4351.6444444444496</c:v>
                </c:pt>
                <c:pt idx="947" formatCode="0">
                  <c:v>4356.24444444445</c:v>
                </c:pt>
                <c:pt idx="948" formatCode="0">
                  <c:v>4360.8444444444503</c:v>
                </c:pt>
                <c:pt idx="949" formatCode="0">
                  <c:v>4365.4444444444498</c:v>
                </c:pt>
                <c:pt idx="950" formatCode="0">
                  <c:v>4370.0444444444502</c:v>
                </c:pt>
                <c:pt idx="951" formatCode="0">
                  <c:v>4374.6444444444496</c:v>
                </c:pt>
                <c:pt idx="952" formatCode="0">
                  <c:v>4379.24444444445</c:v>
                </c:pt>
                <c:pt idx="953" formatCode="0">
                  <c:v>4383.8444444444503</c:v>
                </c:pt>
                <c:pt idx="954" formatCode="0">
                  <c:v>4388.4444444444498</c:v>
                </c:pt>
                <c:pt idx="955" formatCode="0">
                  <c:v>4393.0444444444502</c:v>
                </c:pt>
                <c:pt idx="956" formatCode="0">
                  <c:v>4397.6444444444496</c:v>
                </c:pt>
                <c:pt idx="957" formatCode="0">
                  <c:v>4402.24444444445</c:v>
                </c:pt>
                <c:pt idx="958" formatCode="0">
                  <c:v>4406.8444444444503</c:v>
                </c:pt>
                <c:pt idx="959" formatCode="0">
                  <c:v>4411.4444444444498</c:v>
                </c:pt>
                <c:pt idx="960" formatCode="0">
                  <c:v>4416.0444444444502</c:v>
                </c:pt>
                <c:pt idx="961" formatCode="0">
                  <c:v>4420.6444444444496</c:v>
                </c:pt>
                <c:pt idx="962" formatCode="0">
                  <c:v>4425.24444444445</c:v>
                </c:pt>
                <c:pt idx="963" formatCode="0">
                  <c:v>4429.8444444444503</c:v>
                </c:pt>
                <c:pt idx="964" formatCode="0">
                  <c:v>4434.4444444444498</c:v>
                </c:pt>
                <c:pt idx="965" formatCode="0">
                  <c:v>4439.0444444444502</c:v>
                </c:pt>
                <c:pt idx="966" formatCode="0">
                  <c:v>4443.6444444444496</c:v>
                </c:pt>
                <c:pt idx="967" formatCode="0">
                  <c:v>4448.24444444445</c:v>
                </c:pt>
                <c:pt idx="968" formatCode="0">
                  <c:v>4452.8444444444503</c:v>
                </c:pt>
                <c:pt idx="969" formatCode="0">
                  <c:v>4457.4444444444498</c:v>
                </c:pt>
                <c:pt idx="970" formatCode="0">
                  <c:v>4462.0444444444502</c:v>
                </c:pt>
                <c:pt idx="971" formatCode="0">
                  <c:v>4466.6444444444396</c:v>
                </c:pt>
                <c:pt idx="972" formatCode="0">
                  <c:v>4471.24444444445</c:v>
                </c:pt>
                <c:pt idx="973" formatCode="0">
                  <c:v>4475.8444444444503</c:v>
                </c:pt>
                <c:pt idx="974" formatCode="0">
                  <c:v>4480.4444444444498</c:v>
                </c:pt>
                <c:pt idx="975" formatCode="0">
                  <c:v>4485.0444444444502</c:v>
                </c:pt>
                <c:pt idx="976" formatCode="0">
                  <c:v>4489.6444444444396</c:v>
                </c:pt>
                <c:pt idx="977" formatCode="0">
                  <c:v>4494.24444444445</c:v>
                </c:pt>
                <c:pt idx="978" formatCode="0">
                  <c:v>4498.8444444444503</c:v>
                </c:pt>
                <c:pt idx="979" formatCode="0">
                  <c:v>4503.4444444444498</c:v>
                </c:pt>
                <c:pt idx="980" formatCode="0">
                  <c:v>4508.0444444444502</c:v>
                </c:pt>
                <c:pt idx="981" formatCode="0">
                  <c:v>4512.6444444444396</c:v>
                </c:pt>
                <c:pt idx="982" formatCode="0">
                  <c:v>4517.24444444445</c:v>
                </c:pt>
                <c:pt idx="983" formatCode="0">
                  <c:v>4521.8444444444503</c:v>
                </c:pt>
                <c:pt idx="984" formatCode="0">
                  <c:v>4526.4444444444498</c:v>
                </c:pt>
                <c:pt idx="985" formatCode="0">
                  <c:v>4531.0444444444502</c:v>
                </c:pt>
                <c:pt idx="986" formatCode="0">
                  <c:v>4535.6444444444396</c:v>
                </c:pt>
                <c:pt idx="987" formatCode="0">
                  <c:v>4540.24444444445</c:v>
                </c:pt>
                <c:pt idx="988" formatCode="0">
                  <c:v>4544.8444444444503</c:v>
                </c:pt>
                <c:pt idx="989" formatCode="0">
                  <c:v>4549.4444444444498</c:v>
                </c:pt>
                <c:pt idx="990" formatCode="0">
                  <c:v>4554.0444444444502</c:v>
                </c:pt>
                <c:pt idx="991" formatCode="0">
                  <c:v>4558.6444444444396</c:v>
                </c:pt>
                <c:pt idx="992" formatCode="0">
                  <c:v>4563.24444444445</c:v>
                </c:pt>
                <c:pt idx="993" formatCode="0">
                  <c:v>4567.8444444444503</c:v>
                </c:pt>
                <c:pt idx="994" formatCode="0">
                  <c:v>4572.4444444444498</c:v>
                </c:pt>
                <c:pt idx="995" formatCode="0">
                  <c:v>4577.0444444444502</c:v>
                </c:pt>
                <c:pt idx="996" formatCode="0">
                  <c:v>4581.6444444444396</c:v>
                </c:pt>
                <c:pt idx="997" formatCode="0">
                  <c:v>4586.24444444445</c:v>
                </c:pt>
                <c:pt idx="998" formatCode="0">
                  <c:v>4590.8444444444503</c:v>
                </c:pt>
                <c:pt idx="999" formatCode="0">
                  <c:v>4595.4444444444498</c:v>
                </c:pt>
                <c:pt idx="1000" formatCode="0">
                  <c:v>4600.0444444444502</c:v>
                </c:pt>
                <c:pt idx="1001" formatCode="0">
                  <c:v>4604.6444444444396</c:v>
                </c:pt>
                <c:pt idx="1002" formatCode="0">
                  <c:v>4609.24444444445</c:v>
                </c:pt>
                <c:pt idx="1003" formatCode="0">
                  <c:v>4613.8444444444503</c:v>
                </c:pt>
              </c:numCache>
            </c:numRef>
          </c:xVal>
          <c:yVal>
            <c:numRef>
              <c:f>'250um'!$CU$13:$CU$1016</c:f>
              <c:numCache>
                <c:formatCode>General</c:formatCode>
                <c:ptCount val="1004"/>
                <c:pt idx="0">
                  <c:v>22.066666666666663</c:v>
                </c:pt>
                <c:pt idx="1">
                  <c:v>22.066666666666663</c:v>
                </c:pt>
                <c:pt idx="2">
                  <c:v>22.066666666666663</c:v>
                </c:pt>
                <c:pt idx="3">
                  <c:v>22</c:v>
                </c:pt>
                <c:pt idx="4">
                  <c:v>22</c:v>
                </c:pt>
                <c:pt idx="5">
                  <c:v>21.966666666666665</c:v>
                </c:pt>
                <c:pt idx="6">
                  <c:v>21.966666666666665</c:v>
                </c:pt>
                <c:pt idx="7">
                  <c:v>21.900000000000002</c:v>
                </c:pt>
                <c:pt idx="8">
                  <c:v>21.900000000000002</c:v>
                </c:pt>
                <c:pt idx="9">
                  <c:v>21.900000000000002</c:v>
                </c:pt>
                <c:pt idx="10">
                  <c:v>21.833333333333332</c:v>
                </c:pt>
                <c:pt idx="11">
                  <c:v>21.766666666666666</c:v>
                </c:pt>
                <c:pt idx="12">
                  <c:v>21.733333333333334</c:v>
                </c:pt>
                <c:pt idx="13">
                  <c:v>21.633333333333336</c:v>
                </c:pt>
                <c:pt idx="14">
                  <c:v>21.633333333333336</c:v>
                </c:pt>
                <c:pt idx="15">
                  <c:v>21.566666666666666</c:v>
                </c:pt>
                <c:pt idx="16">
                  <c:v>21.533333333333331</c:v>
                </c:pt>
                <c:pt idx="17">
                  <c:v>21.5</c:v>
                </c:pt>
                <c:pt idx="18">
                  <c:v>21.433333333333334</c:v>
                </c:pt>
                <c:pt idx="19">
                  <c:v>21.400000000000002</c:v>
                </c:pt>
                <c:pt idx="20">
                  <c:v>21.366666666666664</c:v>
                </c:pt>
                <c:pt idx="21">
                  <c:v>21.3</c:v>
                </c:pt>
                <c:pt idx="22">
                  <c:v>21.3</c:v>
                </c:pt>
                <c:pt idx="23">
                  <c:v>21.2</c:v>
                </c:pt>
                <c:pt idx="24">
                  <c:v>21.2</c:v>
                </c:pt>
                <c:pt idx="25">
                  <c:v>21.2</c:v>
                </c:pt>
                <c:pt idx="26">
                  <c:v>21.099999999999998</c:v>
                </c:pt>
                <c:pt idx="27">
                  <c:v>21.099999999999998</c:v>
                </c:pt>
                <c:pt idx="28">
                  <c:v>21.066666666666666</c:v>
                </c:pt>
                <c:pt idx="29">
                  <c:v>21</c:v>
                </c:pt>
                <c:pt idx="30">
                  <c:v>21</c:v>
                </c:pt>
                <c:pt idx="31">
                  <c:v>21</c:v>
                </c:pt>
                <c:pt idx="32">
                  <c:v>20.933333333333334</c:v>
                </c:pt>
                <c:pt idx="33">
                  <c:v>20.900000000000002</c:v>
                </c:pt>
                <c:pt idx="34">
                  <c:v>20.833333333333332</c:v>
                </c:pt>
                <c:pt idx="35">
                  <c:v>20.866666666666667</c:v>
                </c:pt>
                <c:pt idx="36">
                  <c:v>20.833333333333332</c:v>
                </c:pt>
                <c:pt idx="37">
                  <c:v>20.8</c:v>
                </c:pt>
                <c:pt idx="38">
                  <c:v>20.8</c:v>
                </c:pt>
                <c:pt idx="39">
                  <c:v>20.733333333333331</c:v>
                </c:pt>
                <c:pt idx="40">
                  <c:v>20.733333333333331</c:v>
                </c:pt>
                <c:pt idx="41">
                  <c:v>20.7</c:v>
                </c:pt>
                <c:pt idx="42">
                  <c:v>20.7</c:v>
                </c:pt>
                <c:pt idx="43">
                  <c:v>20.666666666666668</c:v>
                </c:pt>
                <c:pt idx="44">
                  <c:v>20.599999999999998</c:v>
                </c:pt>
                <c:pt idx="45">
                  <c:v>20.599999999999998</c:v>
                </c:pt>
                <c:pt idx="46">
                  <c:v>20.599999999999998</c:v>
                </c:pt>
                <c:pt idx="47">
                  <c:v>20.599999999999998</c:v>
                </c:pt>
                <c:pt idx="48">
                  <c:v>20.533333333333331</c:v>
                </c:pt>
                <c:pt idx="49">
                  <c:v>20.533333333333331</c:v>
                </c:pt>
                <c:pt idx="50">
                  <c:v>20.5</c:v>
                </c:pt>
                <c:pt idx="51">
                  <c:v>20.5</c:v>
                </c:pt>
                <c:pt idx="52">
                  <c:v>20.466666666666669</c:v>
                </c:pt>
                <c:pt idx="53">
                  <c:v>20.433333333333334</c:v>
                </c:pt>
                <c:pt idx="54">
                  <c:v>20.399999999999999</c:v>
                </c:pt>
                <c:pt idx="55">
                  <c:v>20.399999999999999</c:v>
                </c:pt>
                <c:pt idx="56">
                  <c:v>20.399999999999999</c:v>
                </c:pt>
                <c:pt idx="57">
                  <c:v>20.366666666666667</c:v>
                </c:pt>
                <c:pt idx="58">
                  <c:v>20.366666666666667</c:v>
                </c:pt>
                <c:pt idx="59">
                  <c:v>20.333333333333332</c:v>
                </c:pt>
                <c:pt idx="60">
                  <c:v>20.366666666666667</c:v>
                </c:pt>
                <c:pt idx="61">
                  <c:v>20.366666666666667</c:v>
                </c:pt>
                <c:pt idx="62">
                  <c:v>20.366666666666667</c:v>
                </c:pt>
                <c:pt idx="63">
                  <c:v>20.366666666666667</c:v>
                </c:pt>
                <c:pt idx="64">
                  <c:v>20.333333333333332</c:v>
                </c:pt>
                <c:pt idx="65">
                  <c:v>20.400000000000002</c:v>
                </c:pt>
                <c:pt idx="66">
                  <c:v>20.366666666666667</c:v>
                </c:pt>
                <c:pt idx="67">
                  <c:v>20.333333333333332</c:v>
                </c:pt>
                <c:pt idx="68">
                  <c:v>20.366666666666667</c:v>
                </c:pt>
                <c:pt idx="69">
                  <c:v>20.333333333333332</c:v>
                </c:pt>
                <c:pt idx="70">
                  <c:v>20.366666666666664</c:v>
                </c:pt>
                <c:pt idx="71">
                  <c:v>20.366666666666664</c:v>
                </c:pt>
                <c:pt idx="72">
                  <c:v>20.366666666666664</c:v>
                </c:pt>
                <c:pt idx="73">
                  <c:v>20.366666666666664</c:v>
                </c:pt>
                <c:pt idx="74">
                  <c:v>20.366666666666664</c:v>
                </c:pt>
                <c:pt idx="75">
                  <c:v>20.366666666666664</c:v>
                </c:pt>
                <c:pt idx="76">
                  <c:v>20.366666666666671</c:v>
                </c:pt>
                <c:pt idx="77">
                  <c:v>20.366666666666671</c:v>
                </c:pt>
                <c:pt idx="78">
                  <c:v>20.366666666666671</c:v>
                </c:pt>
                <c:pt idx="79">
                  <c:v>20.366666666666671</c:v>
                </c:pt>
                <c:pt idx="80">
                  <c:v>20.366666666666664</c:v>
                </c:pt>
                <c:pt idx="81">
                  <c:v>20.366666666666664</c:v>
                </c:pt>
                <c:pt idx="82">
                  <c:v>20.366666666666664</c:v>
                </c:pt>
                <c:pt idx="83">
                  <c:v>20.333333333333332</c:v>
                </c:pt>
                <c:pt idx="84">
                  <c:v>20.333333333333332</c:v>
                </c:pt>
                <c:pt idx="85">
                  <c:v>20.333333333333332</c:v>
                </c:pt>
                <c:pt idx="86">
                  <c:v>20.366666666666667</c:v>
                </c:pt>
                <c:pt idx="87">
                  <c:v>20.366666666666667</c:v>
                </c:pt>
                <c:pt idx="88">
                  <c:v>20.366666666666667</c:v>
                </c:pt>
                <c:pt idx="89">
                  <c:v>20.333333333333336</c:v>
                </c:pt>
                <c:pt idx="90">
                  <c:v>20.3</c:v>
                </c:pt>
                <c:pt idx="91">
                  <c:v>20.3</c:v>
                </c:pt>
                <c:pt idx="92">
                  <c:v>20.3</c:v>
                </c:pt>
                <c:pt idx="93">
                  <c:v>20.399999999999999</c:v>
                </c:pt>
                <c:pt idx="94">
                  <c:v>20.366666666666667</c:v>
                </c:pt>
                <c:pt idx="95">
                  <c:v>20.399999999999999</c:v>
                </c:pt>
                <c:pt idx="96">
                  <c:v>20.433333333333334</c:v>
                </c:pt>
                <c:pt idx="97">
                  <c:v>20.433333333333334</c:v>
                </c:pt>
                <c:pt idx="98">
                  <c:v>20.433333333333334</c:v>
                </c:pt>
                <c:pt idx="99">
                  <c:v>20.433333333333334</c:v>
                </c:pt>
                <c:pt idx="100">
                  <c:v>20.5</c:v>
                </c:pt>
                <c:pt idx="101">
                  <c:v>20.5</c:v>
                </c:pt>
                <c:pt idx="102">
                  <c:v>20.5</c:v>
                </c:pt>
                <c:pt idx="103">
                  <c:v>20.566666666666666</c:v>
                </c:pt>
                <c:pt idx="104">
                  <c:v>20.566666666666666</c:v>
                </c:pt>
                <c:pt idx="105">
                  <c:v>20.599999999999998</c:v>
                </c:pt>
                <c:pt idx="106">
                  <c:v>20.599999999999998</c:v>
                </c:pt>
                <c:pt idx="107">
                  <c:v>20.599999999999998</c:v>
                </c:pt>
                <c:pt idx="108">
                  <c:v>20.666666666666668</c:v>
                </c:pt>
                <c:pt idx="109">
                  <c:v>20.666666666666668</c:v>
                </c:pt>
                <c:pt idx="110">
                  <c:v>20.666666666666668</c:v>
                </c:pt>
                <c:pt idx="111">
                  <c:v>20.7</c:v>
                </c:pt>
                <c:pt idx="112">
                  <c:v>20.7</c:v>
                </c:pt>
                <c:pt idx="113">
                  <c:v>20.666666666666668</c:v>
                </c:pt>
                <c:pt idx="114">
                  <c:v>20.733333333333331</c:v>
                </c:pt>
                <c:pt idx="115">
                  <c:v>20.733333333333334</c:v>
                </c:pt>
                <c:pt idx="116">
                  <c:v>20.733333333333334</c:v>
                </c:pt>
                <c:pt idx="117">
                  <c:v>20.733333333333334</c:v>
                </c:pt>
                <c:pt idx="118">
                  <c:v>20.766666666666669</c:v>
                </c:pt>
                <c:pt idx="119">
                  <c:v>20.766666666666669</c:v>
                </c:pt>
                <c:pt idx="120">
                  <c:v>20.766666666666669</c:v>
                </c:pt>
                <c:pt idx="121">
                  <c:v>20.766666666666669</c:v>
                </c:pt>
                <c:pt idx="122">
                  <c:v>20.766666666666669</c:v>
                </c:pt>
                <c:pt idx="123">
                  <c:v>20.833333333333332</c:v>
                </c:pt>
                <c:pt idx="124">
                  <c:v>20.833333333333332</c:v>
                </c:pt>
                <c:pt idx="125">
                  <c:v>20.833333333333332</c:v>
                </c:pt>
                <c:pt idx="126">
                  <c:v>20.833333333333332</c:v>
                </c:pt>
                <c:pt idx="127">
                  <c:v>20.833333333333332</c:v>
                </c:pt>
                <c:pt idx="128">
                  <c:v>20.866666666666671</c:v>
                </c:pt>
                <c:pt idx="129">
                  <c:v>20.866666666666671</c:v>
                </c:pt>
                <c:pt idx="130">
                  <c:v>20.866666666666671</c:v>
                </c:pt>
                <c:pt idx="131">
                  <c:v>20.866666666666671</c:v>
                </c:pt>
                <c:pt idx="132">
                  <c:v>20.866666666666671</c:v>
                </c:pt>
                <c:pt idx="133">
                  <c:v>20.866666666666671</c:v>
                </c:pt>
                <c:pt idx="134">
                  <c:v>20.900000000000002</c:v>
                </c:pt>
                <c:pt idx="135">
                  <c:v>20.900000000000002</c:v>
                </c:pt>
                <c:pt idx="136">
                  <c:v>20.933333333333334</c:v>
                </c:pt>
                <c:pt idx="137">
                  <c:v>20.933333333333334</c:v>
                </c:pt>
                <c:pt idx="138">
                  <c:v>20.933333333333334</c:v>
                </c:pt>
                <c:pt idx="139">
                  <c:v>20.933333333333334</c:v>
                </c:pt>
                <c:pt idx="140">
                  <c:v>20.933333333333334</c:v>
                </c:pt>
                <c:pt idx="141">
                  <c:v>20.933333333333334</c:v>
                </c:pt>
                <c:pt idx="142">
                  <c:v>20.933333333333334</c:v>
                </c:pt>
                <c:pt idx="143">
                  <c:v>20.933333333333334</c:v>
                </c:pt>
                <c:pt idx="144">
                  <c:v>20.933333333333334</c:v>
                </c:pt>
                <c:pt idx="145">
                  <c:v>20.966666666666665</c:v>
                </c:pt>
                <c:pt idx="146">
                  <c:v>20.966666666666665</c:v>
                </c:pt>
                <c:pt idx="147">
                  <c:v>20.966666666666665</c:v>
                </c:pt>
                <c:pt idx="148">
                  <c:v>20.966666666666665</c:v>
                </c:pt>
                <c:pt idx="149">
                  <c:v>20.933333333333334</c:v>
                </c:pt>
                <c:pt idx="150">
                  <c:v>20.966666666666665</c:v>
                </c:pt>
                <c:pt idx="151">
                  <c:v>20.933333333333334</c:v>
                </c:pt>
                <c:pt idx="152">
                  <c:v>20.966666666666665</c:v>
                </c:pt>
                <c:pt idx="153">
                  <c:v>20.966666666666665</c:v>
                </c:pt>
                <c:pt idx="154">
                  <c:v>20.966666666666665</c:v>
                </c:pt>
                <c:pt idx="155">
                  <c:v>20.966666666666665</c:v>
                </c:pt>
                <c:pt idx="156">
                  <c:v>20.933333333333334</c:v>
                </c:pt>
                <c:pt idx="157">
                  <c:v>20.933333333333334</c:v>
                </c:pt>
                <c:pt idx="158">
                  <c:v>20.933333333333334</c:v>
                </c:pt>
                <c:pt idx="159">
                  <c:v>20.933333333333334</c:v>
                </c:pt>
                <c:pt idx="160">
                  <c:v>20.933333333333334</c:v>
                </c:pt>
                <c:pt idx="161">
                  <c:v>20.900000000000002</c:v>
                </c:pt>
                <c:pt idx="162">
                  <c:v>20.900000000000002</c:v>
                </c:pt>
                <c:pt idx="163">
                  <c:v>20.900000000000002</c:v>
                </c:pt>
                <c:pt idx="164">
                  <c:v>20.900000000000002</c:v>
                </c:pt>
                <c:pt idx="165">
                  <c:v>20.866666666666664</c:v>
                </c:pt>
                <c:pt idx="166">
                  <c:v>20.833333333333332</c:v>
                </c:pt>
                <c:pt idx="167">
                  <c:v>20.833333333333332</c:v>
                </c:pt>
                <c:pt idx="168">
                  <c:v>20.833333333333332</c:v>
                </c:pt>
                <c:pt idx="169">
                  <c:v>20.833333333333332</c:v>
                </c:pt>
                <c:pt idx="170">
                  <c:v>20.8</c:v>
                </c:pt>
                <c:pt idx="171">
                  <c:v>20.8</c:v>
                </c:pt>
                <c:pt idx="172">
                  <c:v>20.8</c:v>
                </c:pt>
                <c:pt idx="173">
                  <c:v>20.8</c:v>
                </c:pt>
                <c:pt idx="174">
                  <c:v>20.8</c:v>
                </c:pt>
                <c:pt idx="175">
                  <c:v>20.766666666666669</c:v>
                </c:pt>
                <c:pt idx="176">
                  <c:v>20.766666666666669</c:v>
                </c:pt>
                <c:pt idx="177">
                  <c:v>20.766666666666669</c:v>
                </c:pt>
                <c:pt idx="178">
                  <c:v>20.766666666666669</c:v>
                </c:pt>
                <c:pt idx="179">
                  <c:v>20.766666666666669</c:v>
                </c:pt>
                <c:pt idx="180">
                  <c:v>20.766666666666669</c:v>
                </c:pt>
                <c:pt idx="181">
                  <c:v>20.766666666666669</c:v>
                </c:pt>
                <c:pt idx="182">
                  <c:v>20.7</c:v>
                </c:pt>
                <c:pt idx="183">
                  <c:v>20.7</c:v>
                </c:pt>
                <c:pt idx="184">
                  <c:v>20.7</c:v>
                </c:pt>
                <c:pt idx="185">
                  <c:v>20.7</c:v>
                </c:pt>
                <c:pt idx="186">
                  <c:v>20.7</c:v>
                </c:pt>
                <c:pt idx="187">
                  <c:v>20.7</c:v>
                </c:pt>
                <c:pt idx="188">
                  <c:v>20.7</c:v>
                </c:pt>
                <c:pt idx="189">
                  <c:v>20.7</c:v>
                </c:pt>
                <c:pt idx="190">
                  <c:v>20.7</c:v>
                </c:pt>
                <c:pt idx="191">
                  <c:v>20.666666666666668</c:v>
                </c:pt>
                <c:pt idx="192">
                  <c:v>20.700000000000003</c:v>
                </c:pt>
                <c:pt idx="193">
                  <c:v>20.666666666666668</c:v>
                </c:pt>
                <c:pt idx="194">
                  <c:v>20.666666666666668</c:v>
                </c:pt>
                <c:pt idx="195">
                  <c:v>20.666666666666668</c:v>
                </c:pt>
                <c:pt idx="196">
                  <c:v>20.700000000000003</c:v>
                </c:pt>
                <c:pt idx="197">
                  <c:v>20.666666666666668</c:v>
                </c:pt>
                <c:pt idx="198">
                  <c:v>20.666666666666668</c:v>
                </c:pt>
                <c:pt idx="199">
                  <c:v>20.700000000000003</c:v>
                </c:pt>
                <c:pt idx="200">
                  <c:v>20.700000000000003</c:v>
                </c:pt>
                <c:pt idx="201">
                  <c:v>20.700000000000003</c:v>
                </c:pt>
                <c:pt idx="202">
                  <c:v>20.700000000000003</c:v>
                </c:pt>
                <c:pt idx="203">
                  <c:v>20.733333333333334</c:v>
                </c:pt>
                <c:pt idx="204">
                  <c:v>20.700000000000003</c:v>
                </c:pt>
                <c:pt idx="205">
                  <c:v>20.700000000000003</c:v>
                </c:pt>
                <c:pt idx="206">
                  <c:v>20.733333333333334</c:v>
                </c:pt>
                <c:pt idx="207">
                  <c:v>20.766666666666666</c:v>
                </c:pt>
                <c:pt idx="208">
                  <c:v>20.733333333333331</c:v>
                </c:pt>
                <c:pt idx="209">
                  <c:v>20.733333333333331</c:v>
                </c:pt>
                <c:pt idx="210">
                  <c:v>20.733333333333331</c:v>
                </c:pt>
                <c:pt idx="211">
                  <c:v>20.733333333333331</c:v>
                </c:pt>
                <c:pt idx="212">
                  <c:v>20.766666666666666</c:v>
                </c:pt>
                <c:pt idx="213">
                  <c:v>20.766666666666669</c:v>
                </c:pt>
                <c:pt idx="214">
                  <c:v>20.8</c:v>
                </c:pt>
                <c:pt idx="215">
                  <c:v>20.8</c:v>
                </c:pt>
                <c:pt idx="216">
                  <c:v>20.8</c:v>
                </c:pt>
                <c:pt idx="217">
                  <c:v>20.8</c:v>
                </c:pt>
                <c:pt idx="218">
                  <c:v>20.8</c:v>
                </c:pt>
                <c:pt idx="219">
                  <c:v>20.8</c:v>
                </c:pt>
                <c:pt idx="220">
                  <c:v>20.8</c:v>
                </c:pt>
                <c:pt idx="221">
                  <c:v>20.8</c:v>
                </c:pt>
                <c:pt idx="222">
                  <c:v>20.833333333333336</c:v>
                </c:pt>
                <c:pt idx="223">
                  <c:v>20.866666666666667</c:v>
                </c:pt>
                <c:pt idx="224">
                  <c:v>20.866666666666667</c:v>
                </c:pt>
                <c:pt idx="225">
                  <c:v>20.866666666666667</c:v>
                </c:pt>
                <c:pt idx="226">
                  <c:v>20.866666666666667</c:v>
                </c:pt>
                <c:pt idx="227">
                  <c:v>20.866666666666667</c:v>
                </c:pt>
                <c:pt idx="228">
                  <c:v>20.900000000000002</c:v>
                </c:pt>
                <c:pt idx="229">
                  <c:v>20.933333333333334</c:v>
                </c:pt>
                <c:pt idx="230">
                  <c:v>20.900000000000002</c:v>
                </c:pt>
                <c:pt idx="231">
                  <c:v>20.933333333333334</c:v>
                </c:pt>
                <c:pt idx="232">
                  <c:v>20.933333333333334</c:v>
                </c:pt>
                <c:pt idx="233">
                  <c:v>20.933333333333334</c:v>
                </c:pt>
                <c:pt idx="234">
                  <c:v>20.966666666666669</c:v>
                </c:pt>
                <c:pt idx="235">
                  <c:v>20.966666666666669</c:v>
                </c:pt>
                <c:pt idx="236">
                  <c:v>20.966666666666669</c:v>
                </c:pt>
                <c:pt idx="237">
                  <c:v>20.966666666666669</c:v>
                </c:pt>
                <c:pt idx="238">
                  <c:v>20.966666666666669</c:v>
                </c:pt>
                <c:pt idx="239">
                  <c:v>21</c:v>
                </c:pt>
                <c:pt idx="240">
                  <c:v>21</c:v>
                </c:pt>
                <c:pt idx="241">
                  <c:v>21</c:v>
                </c:pt>
                <c:pt idx="242">
                  <c:v>21</c:v>
                </c:pt>
                <c:pt idx="243">
                  <c:v>21.066666666666666</c:v>
                </c:pt>
                <c:pt idx="244">
                  <c:v>21.066666666666666</c:v>
                </c:pt>
                <c:pt idx="245">
                  <c:v>21.066666666666666</c:v>
                </c:pt>
                <c:pt idx="246">
                  <c:v>21.066666666666666</c:v>
                </c:pt>
                <c:pt idx="247">
                  <c:v>21.099999999999998</c:v>
                </c:pt>
                <c:pt idx="248">
                  <c:v>21.099999999999998</c:v>
                </c:pt>
                <c:pt idx="249">
                  <c:v>21.066666666666666</c:v>
                </c:pt>
                <c:pt idx="250">
                  <c:v>21.133333333333329</c:v>
                </c:pt>
                <c:pt idx="251">
                  <c:v>21.166666666666664</c:v>
                </c:pt>
                <c:pt idx="252">
                  <c:v>21.166666666666664</c:v>
                </c:pt>
                <c:pt idx="253">
                  <c:v>21.166666666666664</c:v>
                </c:pt>
                <c:pt idx="254">
                  <c:v>21.166666666666664</c:v>
                </c:pt>
                <c:pt idx="255">
                  <c:v>21.166666666666664</c:v>
                </c:pt>
                <c:pt idx="256">
                  <c:v>21.233333333333334</c:v>
                </c:pt>
                <c:pt idx="257">
                  <c:v>21.2</c:v>
                </c:pt>
                <c:pt idx="258">
                  <c:v>21.2</c:v>
                </c:pt>
                <c:pt idx="259">
                  <c:v>21.266666666666666</c:v>
                </c:pt>
                <c:pt idx="260">
                  <c:v>21.233333333333334</c:v>
                </c:pt>
                <c:pt idx="261">
                  <c:v>21.266666666666666</c:v>
                </c:pt>
                <c:pt idx="262">
                  <c:v>21.266666666666666</c:v>
                </c:pt>
                <c:pt idx="263">
                  <c:v>21.3</c:v>
                </c:pt>
                <c:pt idx="264">
                  <c:v>21.333333333333332</c:v>
                </c:pt>
                <c:pt idx="265">
                  <c:v>21.333333333333332</c:v>
                </c:pt>
                <c:pt idx="266">
                  <c:v>21.333333333333332</c:v>
                </c:pt>
                <c:pt idx="267">
                  <c:v>21.333333333333332</c:v>
                </c:pt>
                <c:pt idx="268">
                  <c:v>21.333333333333332</c:v>
                </c:pt>
                <c:pt idx="269">
                  <c:v>21.366666666666671</c:v>
                </c:pt>
                <c:pt idx="270">
                  <c:v>21.400000000000002</c:v>
                </c:pt>
                <c:pt idx="271">
                  <c:v>21.366666666666671</c:v>
                </c:pt>
                <c:pt idx="272">
                  <c:v>21.400000000000002</c:v>
                </c:pt>
                <c:pt idx="273">
                  <c:v>21.400000000000002</c:v>
                </c:pt>
                <c:pt idx="274">
                  <c:v>21.400000000000002</c:v>
                </c:pt>
                <c:pt idx="275">
                  <c:v>21.433333333333334</c:v>
                </c:pt>
                <c:pt idx="276">
                  <c:v>21.433333333333334</c:v>
                </c:pt>
                <c:pt idx="277">
                  <c:v>21.433333333333334</c:v>
                </c:pt>
                <c:pt idx="278">
                  <c:v>21.466666666666669</c:v>
                </c:pt>
                <c:pt idx="279">
                  <c:v>21.5</c:v>
                </c:pt>
                <c:pt idx="280">
                  <c:v>21.5</c:v>
                </c:pt>
                <c:pt idx="281">
                  <c:v>21.5</c:v>
                </c:pt>
                <c:pt idx="282">
                  <c:v>21.5</c:v>
                </c:pt>
                <c:pt idx="283">
                  <c:v>21.533333333333331</c:v>
                </c:pt>
                <c:pt idx="284">
                  <c:v>21.533333333333331</c:v>
                </c:pt>
                <c:pt idx="285">
                  <c:v>21.533333333333331</c:v>
                </c:pt>
                <c:pt idx="286">
                  <c:v>21.566666666666663</c:v>
                </c:pt>
                <c:pt idx="287">
                  <c:v>21.599999999999998</c:v>
                </c:pt>
                <c:pt idx="288">
                  <c:v>21.599999999999998</c:v>
                </c:pt>
                <c:pt idx="289">
                  <c:v>21.599999999999998</c:v>
                </c:pt>
                <c:pt idx="290">
                  <c:v>21.633333333333336</c:v>
                </c:pt>
                <c:pt idx="291">
                  <c:v>21.633333333333336</c:v>
                </c:pt>
                <c:pt idx="292">
                  <c:v>21.666666666666668</c:v>
                </c:pt>
                <c:pt idx="293">
                  <c:v>21.633333333333336</c:v>
                </c:pt>
                <c:pt idx="294">
                  <c:v>21.666666666666668</c:v>
                </c:pt>
                <c:pt idx="295">
                  <c:v>21.7</c:v>
                </c:pt>
                <c:pt idx="296">
                  <c:v>21.7</c:v>
                </c:pt>
                <c:pt idx="297">
                  <c:v>21.733333333333334</c:v>
                </c:pt>
                <c:pt idx="298">
                  <c:v>21.7</c:v>
                </c:pt>
                <c:pt idx="299">
                  <c:v>21.733333333333334</c:v>
                </c:pt>
                <c:pt idx="300">
                  <c:v>21.733333333333334</c:v>
                </c:pt>
                <c:pt idx="301">
                  <c:v>21.766666666666666</c:v>
                </c:pt>
                <c:pt idx="302">
                  <c:v>21.8</c:v>
                </c:pt>
                <c:pt idx="303">
                  <c:v>21.766666666666666</c:v>
                </c:pt>
                <c:pt idx="304">
                  <c:v>21.8</c:v>
                </c:pt>
                <c:pt idx="305">
                  <c:v>21.833333333333332</c:v>
                </c:pt>
                <c:pt idx="306">
                  <c:v>21.8</c:v>
                </c:pt>
                <c:pt idx="307">
                  <c:v>21.8</c:v>
                </c:pt>
                <c:pt idx="308">
                  <c:v>21.8</c:v>
                </c:pt>
                <c:pt idx="309">
                  <c:v>21.8</c:v>
                </c:pt>
                <c:pt idx="310">
                  <c:v>21.8</c:v>
                </c:pt>
                <c:pt idx="311">
                  <c:v>21.833333333333332</c:v>
                </c:pt>
                <c:pt idx="312">
                  <c:v>21.866666666666664</c:v>
                </c:pt>
                <c:pt idx="313">
                  <c:v>21.833333333333332</c:v>
                </c:pt>
                <c:pt idx="314">
                  <c:v>21.833333333333332</c:v>
                </c:pt>
                <c:pt idx="315">
                  <c:v>21.866666666666664</c:v>
                </c:pt>
                <c:pt idx="316">
                  <c:v>21.866666666666664</c:v>
                </c:pt>
                <c:pt idx="317">
                  <c:v>21.899999999999995</c:v>
                </c:pt>
                <c:pt idx="318">
                  <c:v>21.866666666666664</c:v>
                </c:pt>
                <c:pt idx="319">
                  <c:v>21.899999999999995</c:v>
                </c:pt>
                <c:pt idx="320">
                  <c:v>21.899999999999995</c:v>
                </c:pt>
                <c:pt idx="321">
                  <c:v>21.899999999999995</c:v>
                </c:pt>
                <c:pt idx="322">
                  <c:v>21.899999999999995</c:v>
                </c:pt>
                <c:pt idx="323">
                  <c:v>21.933333333333334</c:v>
                </c:pt>
                <c:pt idx="324">
                  <c:v>21.899999999999995</c:v>
                </c:pt>
                <c:pt idx="325">
                  <c:v>21.933333333333334</c:v>
                </c:pt>
                <c:pt idx="326">
                  <c:v>21.933333333333334</c:v>
                </c:pt>
                <c:pt idx="327">
                  <c:v>21.966666666666669</c:v>
                </c:pt>
                <c:pt idx="328">
                  <c:v>21.933333333333334</c:v>
                </c:pt>
                <c:pt idx="329">
                  <c:v>21.966666666666669</c:v>
                </c:pt>
                <c:pt idx="330">
                  <c:v>21.966666666666669</c:v>
                </c:pt>
                <c:pt idx="331">
                  <c:v>21.966666666666669</c:v>
                </c:pt>
                <c:pt idx="332">
                  <c:v>22</c:v>
                </c:pt>
                <c:pt idx="333">
                  <c:v>22</c:v>
                </c:pt>
                <c:pt idx="334">
                  <c:v>22</c:v>
                </c:pt>
                <c:pt idx="335">
                  <c:v>22</c:v>
                </c:pt>
                <c:pt idx="336">
                  <c:v>22</c:v>
                </c:pt>
                <c:pt idx="337">
                  <c:v>22.033333333333331</c:v>
                </c:pt>
                <c:pt idx="338">
                  <c:v>22.033333333333331</c:v>
                </c:pt>
                <c:pt idx="339">
                  <c:v>22.066666666666663</c:v>
                </c:pt>
                <c:pt idx="340">
                  <c:v>22.066666666666663</c:v>
                </c:pt>
                <c:pt idx="341">
                  <c:v>22.066666666666663</c:v>
                </c:pt>
                <c:pt idx="342">
                  <c:v>22.066666666666663</c:v>
                </c:pt>
                <c:pt idx="343">
                  <c:v>22.066666666666663</c:v>
                </c:pt>
                <c:pt idx="344">
                  <c:v>22.066666666666663</c:v>
                </c:pt>
                <c:pt idx="345">
                  <c:v>22.066666666666663</c:v>
                </c:pt>
                <c:pt idx="346">
                  <c:v>22.066666666666663</c:v>
                </c:pt>
                <c:pt idx="347">
                  <c:v>22.066666666666663</c:v>
                </c:pt>
                <c:pt idx="348">
                  <c:v>22.099999999999998</c:v>
                </c:pt>
                <c:pt idx="349">
                  <c:v>22.099999999999998</c:v>
                </c:pt>
                <c:pt idx="350">
                  <c:v>22.099999999999998</c:v>
                </c:pt>
                <c:pt idx="351">
                  <c:v>22.099999999999998</c:v>
                </c:pt>
                <c:pt idx="352">
                  <c:v>22.066666666666663</c:v>
                </c:pt>
                <c:pt idx="353">
                  <c:v>22.099999999999998</c:v>
                </c:pt>
                <c:pt idx="354">
                  <c:v>22.099999999999998</c:v>
                </c:pt>
                <c:pt idx="355">
                  <c:v>22.099999999999998</c:v>
                </c:pt>
                <c:pt idx="356">
                  <c:v>22.133333333333336</c:v>
                </c:pt>
                <c:pt idx="357">
                  <c:v>22.133333333333336</c:v>
                </c:pt>
                <c:pt idx="358">
                  <c:v>22.133333333333336</c:v>
                </c:pt>
                <c:pt idx="359">
                  <c:v>22.133333333333336</c:v>
                </c:pt>
                <c:pt idx="360">
                  <c:v>22.133333333333336</c:v>
                </c:pt>
                <c:pt idx="361">
                  <c:v>22.133333333333336</c:v>
                </c:pt>
                <c:pt idx="362">
                  <c:v>22.133333333333336</c:v>
                </c:pt>
                <c:pt idx="363">
                  <c:v>22.133333333333336</c:v>
                </c:pt>
                <c:pt idx="364">
                  <c:v>22.133333333333336</c:v>
                </c:pt>
                <c:pt idx="365">
                  <c:v>22.133333333333336</c:v>
                </c:pt>
                <c:pt idx="366">
                  <c:v>22.166666666666668</c:v>
                </c:pt>
                <c:pt idx="367">
                  <c:v>22.166666666666668</c:v>
                </c:pt>
                <c:pt idx="368">
                  <c:v>22.2</c:v>
                </c:pt>
                <c:pt idx="369">
                  <c:v>22.166666666666668</c:v>
                </c:pt>
                <c:pt idx="370">
                  <c:v>22.2</c:v>
                </c:pt>
                <c:pt idx="371">
                  <c:v>22.2</c:v>
                </c:pt>
                <c:pt idx="372">
                  <c:v>22.2</c:v>
                </c:pt>
                <c:pt idx="373">
                  <c:v>22.2</c:v>
                </c:pt>
                <c:pt idx="374">
                  <c:v>22.2</c:v>
                </c:pt>
                <c:pt idx="375">
                  <c:v>22.233333333333334</c:v>
                </c:pt>
                <c:pt idx="376">
                  <c:v>22.233333333333334</c:v>
                </c:pt>
                <c:pt idx="377">
                  <c:v>22.266666666666666</c:v>
                </c:pt>
                <c:pt idx="378">
                  <c:v>22.233333333333334</c:v>
                </c:pt>
                <c:pt idx="379">
                  <c:v>22.266666666666666</c:v>
                </c:pt>
                <c:pt idx="380">
                  <c:v>22.2</c:v>
                </c:pt>
                <c:pt idx="381">
                  <c:v>22.266666666666666</c:v>
                </c:pt>
                <c:pt idx="382">
                  <c:v>22.266666666666666</c:v>
                </c:pt>
                <c:pt idx="383">
                  <c:v>22.266666666666666</c:v>
                </c:pt>
                <c:pt idx="384">
                  <c:v>22.266666666666666</c:v>
                </c:pt>
                <c:pt idx="385">
                  <c:v>22.266666666666666</c:v>
                </c:pt>
                <c:pt idx="386">
                  <c:v>22.266666666666666</c:v>
                </c:pt>
                <c:pt idx="387">
                  <c:v>22.266666666666666</c:v>
                </c:pt>
                <c:pt idx="388">
                  <c:v>22.266666666666666</c:v>
                </c:pt>
                <c:pt idx="389">
                  <c:v>22.266666666666666</c:v>
                </c:pt>
                <c:pt idx="390">
                  <c:v>22.266666666666666</c:v>
                </c:pt>
                <c:pt idx="391">
                  <c:v>22.266666666666666</c:v>
                </c:pt>
                <c:pt idx="392">
                  <c:v>22.266666666666666</c:v>
                </c:pt>
                <c:pt idx="393">
                  <c:v>22.266666666666666</c:v>
                </c:pt>
                <c:pt idx="394">
                  <c:v>22.3</c:v>
                </c:pt>
                <c:pt idx="395">
                  <c:v>22.3</c:v>
                </c:pt>
                <c:pt idx="396">
                  <c:v>22.3</c:v>
                </c:pt>
                <c:pt idx="397">
                  <c:v>22.266666666666666</c:v>
                </c:pt>
                <c:pt idx="398">
                  <c:v>22.266666666666666</c:v>
                </c:pt>
                <c:pt idx="399">
                  <c:v>22.266666666666666</c:v>
                </c:pt>
                <c:pt idx="400">
                  <c:v>22.3</c:v>
                </c:pt>
                <c:pt idx="401">
                  <c:v>22.3</c:v>
                </c:pt>
                <c:pt idx="402">
                  <c:v>22.3</c:v>
                </c:pt>
                <c:pt idx="403">
                  <c:v>22.3</c:v>
                </c:pt>
                <c:pt idx="404">
                  <c:v>22.333333333333332</c:v>
                </c:pt>
                <c:pt idx="405">
                  <c:v>22.333333333333332</c:v>
                </c:pt>
                <c:pt idx="406">
                  <c:v>22.333333333333332</c:v>
                </c:pt>
                <c:pt idx="407">
                  <c:v>22.333333333333332</c:v>
                </c:pt>
                <c:pt idx="408">
                  <c:v>22.333333333333332</c:v>
                </c:pt>
                <c:pt idx="409">
                  <c:v>22.333333333333332</c:v>
                </c:pt>
                <c:pt idx="410">
                  <c:v>22.333333333333332</c:v>
                </c:pt>
                <c:pt idx="411">
                  <c:v>22.333333333333332</c:v>
                </c:pt>
                <c:pt idx="412">
                  <c:v>22.333333333333332</c:v>
                </c:pt>
                <c:pt idx="413">
                  <c:v>22.333333333333332</c:v>
                </c:pt>
                <c:pt idx="414">
                  <c:v>22.366666666666664</c:v>
                </c:pt>
                <c:pt idx="415">
                  <c:v>22.366666666666664</c:v>
                </c:pt>
                <c:pt idx="416">
                  <c:v>22.366666666666664</c:v>
                </c:pt>
                <c:pt idx="417">
                  <c:v>22.366666666666664</c:v>
                </c:pt>
                <c:pt idx="418">
                  <c:v>22.366666666666664</c:v>
                </c:pt>
                <c:pt idx="419">
                  <c:v>22.366666666666664</c:v>
                </c:pt>
                <c:pt idx="420">
                  <c:v>22.399999999999995</c:v>
                </c:pt>
                <c:pt idx="421">
                  <c:v>22.366666666666664</c:v>
                </c:pt>
                <c:pt idx="422">
                  <c:v>22.399999999999995</c:v>
                </c:pt>
                <c:pt idx="423">
                  <c:v>22.366666666666664</c:v>
                </c:pt>
                <c:pt idx="424">
                  <c:v>22.399999999999995</c:v>
                </c:pt>
                <c:pt idx="425">
                  <c:v>22.399999999999995</c:v>
                </c:pt>
                <c:pt idx="426">
                  <c:v>22.433333333333334</c:v>
                </c:pt>
                <c:pt idx="427">
                  <c:v>22.433333333333334</c:v>
                </c:pt>
                <c:pt idx="428">
                  <c:v>22.399999999999995</c:v>
                </c:pt>
                <c:pt idx="429">
                  <c:v>22.399999999999995</c:v>
                </c:pt>
                <c:pt idx="430">
                  <c:v>22.366666666666664</c:v>
                </c:pt>
                <c:pt idx="431">
                  <c:v>22.366666666666664</c:v>
                </c:pt>
                <c:pt idx="432">
                  <c:v>22.399999999999995</c:v>
                </c:pt>
                <c:pt idx="433">
                  <c:v>22.366666666666664</c:v>
                </c:pt>
                <c:pt idx="434">
                  <c:v>22.399999999999995</c:v>
                </c:pt>
                <c:pt idx="435">
                  <c:v>22.399999999999995</c:v>
                </c:pt>
                <c:pt idx="436">
                  <c:v>22.399999999999995</c:v>
                </c:pt>
                <c:pt idx="437">
                  <c:v>22.399999999999995</c:v>
                </c:pt>
                <c:pt idx="438">
                  <c:v>22.366666666666664</c:v>
                </c:pt>
                <c:pt idx="439">
                  <c:v>22.400000000000002</c:v>
                </c:pt>
                <c:pt idx="440">
                  <c:v>22.400000000000002</c:v>
                </c:pt>
                <c:pt idx="441">
                  <c:v>22.333333333333332</c:v>
                </c:pt>
                <c:pt idx="442">
                  <c:v>22.333333333333332</c:v>
                </c:pt>
                <c:pt idx="443">
                  <c:v>22.366666666666664</c:v>
                </c:pt>
                <c:pt idx="444">
                  <c:v>22.333333333333332</c:v>
                </c:pt>
                <c:pt idx="445">
                  <c:v>22.366666666666664</c:v>
                </c:pt>
                <c:pt idx="446">
                  <c:v>22.333333333333332</c:v>
                </c:pt>
                <c:pt idx="447">
                  <c:v>22.366666666666664</c:v>
                </c:pt>
                <c:pt idx="448">
                  <c:v>22.366666666666664</c:v>
                </c:pt>
                <c:pt idx="449">
                  <c:v>22.333333333333332</c:v>
                </c:pt>
                <c:pt idx="450">
                  <c:v>22.399999999999995</c:v>
                </c:pt>
                <c:pt idx="451">
                  <c:v>22.366666666666664</c:v>
                </c:pt>
                <c:pt idx="452">
                  <c:v>22.366666666666664</c:v>
                </c:pt>
                <c:pt idx="453">
                  <c:v>22.333333333333332</c:v>
                </c:pt>
                <c:pt idx="454">
                  <c:v>22.366666666666664</c:v>
                </c:pt>
                <c:pt idx="455">
                  <c:v>22.333333333333332</c:v>
                </c:pt>
                <c:pt idx="456">
                  <c:v>22.366666666666664</c:v>
                </c:pt>
                <c:pt idx="457">
                  <c:v>22.366666666666664</c:v>
                </c:pt>
                <c:pt idx="458">
                  <c:v>22.366666666666664</c:v>
                </c:pt>
                <c:pt idx="459">
                  <c:v>22.333333333333332</c:v>
                </c:pt>
                <c:pt idx="460">
                  <c:v>22.366666666666664</c:v>
                </c:pt>
                <c:pt idx="461">
                  <c:v>22.333333333333332</c:v>
                </c:pt>
                <c:pt idx="462">
                  <c:v>22.366666666666664</c:v>
                </c:pt>
                <c:pt idx="463">
                  <c:v>22.366666666666664</c:v>
                </c:pt>
                <c:pt idx="464">
                  <c:v>22.366666666666664</c:v>
                </c:pt>
                <c:pt idx="465">
                  <c:v>22.333333333333332</c:v>
                </c:pt>
                <c:pt idx="466">
                  <c:v>22.35</c:v>
                </c:pt>
                <c:pt idx="467">
                  <c:v>22.35</c:v>
                </c:pt>
                <c:pt idx="468">
                  <c:v>22.35</c:v>
                </c:pt>
                <c:pt idx="469">
                  <c:v>22.35</c:v>
                </c:pt>
                <c:pt idx="470">
                  <c:v>22.35</c:v>
                </c:pt>
                <c:pt idx="471">
                  <c:v>22.35</c:v>
                </c:pt>
                <c:pt idx="472">
                  <c:v>22.35</c:v>
                </c:pt>
                <c:pt idx="473">
                  <c:v>22.35</c:v>
                </c:pt>
                <c:pt idx="474">
                  <c:v>22.35</c:v>
                </c:pt>
                <c:pt idx="475">
                  <c:v>22.35</c:v>
                </c:pt>
                <c:pt idx="476">
                  <c:v>22.35</c:v>
                </c:pt>
                <c:pt idx="477">
                  <c:v>22.35</c:v>
                </c:pt>
                <c:pt idx="478">
                  <c:v>22.25</c:v>
                </c:pt>
                <c:pt idx="479">
                  <c:v>22.299999999999997</c:v>
                </c:pt>
                <c:pt idx="480">
                  <c:v>22.3</c:v>
                </c:pt>
                <c:pt idx="481">
                  <c:v>22.299999999999997</c:v>
                </c:pt>
                <c:pt idx="482">
                  <c:v>22.299999999999997</c:v>
                </c:pt>
                <c:pt idx="483">
                  <c:v>22.25</c:v>
                </c:pt>
                <c:pt idx="484">
                  <c:v>22.3</c:v>
                </c:pt>
                <c:pt idx="485">
                  <c:v>22.3</c:v>
                </c:pt>
                <c:pt idx="486">
                  <c:v>22.35</c:v>
                </c:pt>
                <c:pt idx="487">
                  <c:v>22.3</c:v>
                </c:pt>
                <c:pt idx="488">
                  <c:v>22.25</c:v>
                </c:pt>
                <c:pt idx="489">
                  <c:v>22.25</c:v>
                </c:pt>
                <c:pt idx="490">
                  <c:v>22.3</c:v>
                </c:pt>
                <c:pt idx="491">
                  <c:v>22.25</c:v>
                </c:pt>
                <c:pt idx="492">
                  <c:v>22.25</c:v>
                </c:pt>
                <c:pt idx="493">
                  <c:v>22.25</c:v>
                </c:pt>
                <c:pt idx="494">
                  <c:v>22.3</c:v>
                </c:pt>
                <c:pt idx="495">
                  <c:v>22.25</c:v>
                </c:pt>
                <c:pt idx="496">
                  <c:v>22.25</c:v>
                </c:pt>
                <c:pt idx="497">
                  <c:v>22.3</c:v>
                </c:pt>
                <c:pt idx="498">
                  <c:v>22.25</c:v>
                </c:pt>
                <c:pt idx="499">
                  <c:v>22.25</c:v>
                </c:pt>
                <c:pt idx="500">
                  <c:v>22.25</c:v>
                </c:pt>
                <c:pt idx="501">
                  <c:v>22.3</c:v>
                </c:pt>
                <c:pt idx="502">
                  <c:v>22.25</c:v>
                </c:pt>
                <c:pt idx="503">
                  <c:v>22.3</c:v>
                </c:pt>
                <c:pt idx="504">
                  <c:v>22.3</c:v>
                </c:pt>
                <c:pt idx="505">
                  <c:v>22.3</c:v>
                </c:pt>
                <c:pt idx="506">
                  <c:v>22.3</c:v>
                </c:pt>
                <c:pt idx="507">
                  <c:v>22.3</c:v>
                </c:pt>
                <c:pt idx="508">
                  <c:v>22.3</c:v>
                </c:pt>
                <c:pt idx="509">
                  <c:v>22.3</c:v>
                </c:pt>
                <c:pt idx="510">
                  <c:v>22.3</c:v>
                </c:pt>
                <c:pt idx="511">
                  <c:v>22.3</c:v>
                </c:pt>
                <c:pt idx="512">
                  <c:v>22.3</c:v>
                </c:pt>
                <c:pt idx="513">
                  <c:v>22.3</c:v>
                </c:pt>
                <c:pt idx="514">
                  <c:v>22.3</c:v>
                </c:pt>
                <c:pt idx="515">
                  <c:v>22.3</c:v>
                </c:pt>
                <c:pt idx="516">
                  <c:v>22.3</c:v>
                </c:pt>
                <c:pt idx="517">
                  <c:v>22.3</c:v>
                </c:pt>
                <c:pt idx="518">
                  <c:v>22.3</c:v>
                </c:pt>
                <c:pt idx="519">
                  <c:v>22.3</c:v>
                </c:pt>
                <c:pt idx="520">
                  <c:v>22.3</c:v>
                </c:pt>
                <c:pt idx="521">
                  <c:v>22.3</c:v>
                </c:pt>
                <c:pt idx="522">
                  <c:v>22.3</c:v>
                </c:pt>
                <c:pt idx="523">
                  <c:v>22.3</c:v>
                </c:pt>
                <c:pt idx="524">
                  <c:v>22.3</c:v>
                </c:pt>
                <c:pt idx="525">
                  <c:v>22.3</c:v>
                </c:pt>
                <c:pt idx="526">
                  <c:v>22.3</c:v>
                </c:pt>
                <c:pt idx="527">
                  <c:v>22.3</c:v>
                </c:pt>
                <c:pt idx="528">
                  <c:v>22.3</c:v>
                </c:pt>
                <c:pt idx="529">
                  <c:v>22.25</c:v>
                </c:pt>
                <c:pt idx="530">
                  <c:v>22.25</c:v>
                </c:pt>
                <c:pt idx="531">
                  <c:v>22.25</c:v>
                </c:pt>
                <c:pt idx="532">
                  <c:v>22.25</c:v>
                </c:pt>
                <c:pt idx="533">
                  <c:v>22.25</c:v>
                </c:pt>
                <c:pt idx="534">
                  <c:v>22.3</c:v>
                </c:pt>
                <c:pt idx="535">
                  <c:v>22.3</c:v>
                </c:pt>
                <c:pt idx="536">
                  <c:v>22.3</c:v>
                </c:pt>
                <c:pt idx="537">
                  <c:v>22.3</c:v>
                </c:pt>
                <c:pt idx="538">
                  <c:v>22.25</c:v>
                </c:pt>
                <c:pt idx="539">
                  <c:v>22.3</c:v>
                </c:pt>
                <c:pt idx="540">
                  <c:v>22.3</c:v>
                </c:pt>
                <c:pt idx="541">
                  <c:v>22.3</c:v>
                </c:pt>
                <c:pt idx="542">
                  <c:v>22.25</c:v>
                </c:pt>
                <c:pt idx="543">
                  <c:v>22.3</c:v>
                </c:pt>
                <c:pt idx="544">
                  <c:v>22.3</c:v>
                </c:pt>
                <c:pt idx="545">
                  <c:v>22.25</c:v>
                </c:pt>
                <c:pt idx="546">
                  <c:v>22.25</c:v>
                </c:pt>
                <c:pt idx="547">
                  <c:v>22.3</c:v>
                </c:pt>
                <c:pt idx="548">
                  <c:v>22.299999999999997</c:v>
                </c:pt>
                <c:pt idx="549">
                  <c:v>22.35</c:v>
                </c:pt>
                <c:pt idx="550">
                  <c:v>22.299999999999997</c:v>
                </c:pt>
                <c:pt idx="551">
                  <c:v>22.299999999999997</c:v>
                </c:pt>
                <c:pt idx="552">
                  <c:v>22.35</c:v>
                </c:pt>
                <c:pt idx="553">
                  <c:v>22.35</c:v>
                </c:pt>
                <c:pt idx="554">
                  <c:v>22.35</c:v>
                </c:pt>
                <c:pt idx="555">
                  <c:v>22.35</c:v>
                </c:pt>
                <c:pt idx="556">
                  <c:v>22.35</c:v>
                </c:pt>
                <c:pt idx="557">
                  <c:v>22.35</c:v>
                </c:pt>
                <c:pt idx="558">
                  <c:v>22.35</c:v>
                </c:pt>
                <c:pt idx="559">
                  <c:v>22.35</c:v>
                </c:pt>
                <c:pt idx="560">
                  <c:v>22.35</c:v>
                </c:pt>
                <c:pt idx="561">
                  <c:v>22.299999999999997</c:v>
                </c:pt>
                <c:pt idx="562">
                  <c:v>22.299999999999997</c:v>
                </c:pt>
                <c:pt idx="563">
                  <c:v>22.299999999999997</c:v>
                </c:pt>
                <c:pt idx="564">
                  <c:v>22.299999999999997</c:v>
                </c:pt>
                <c:pt idx="565">
                  <c:v>22.299999999999997</c:v>
                </c:pt>
                <c:pt idx="566">
                  <c:v>22.299999999999997</c:v>
                </c:pt>
                <c:pt idx="567">
                  <c:v>22.35</c:v>
                </c:pt>
                <c:pt idx="568">
                  <c:v>22.299999999999997</c:v>
                </c:pt>
                <c:pt idx="569">
                  <c:v>22.35</c:v>
                </c:pt>
                <c:pt idx="570">
                  <c:v>22.35</c:v>
                </c:pt>
                <c:pt idx="571">
                  <c:v>22.35</c:v>
                </c:pt>
                <c:pt idx="572">
                  <c:v>22.35</c:v>
                </c:pt>
                <c:pt idx="573">
                  <c:v>22.35</c:v>
                </c:pt>
                <c:pt idx="574">
                  <c:v>22.3</c:v>
                </c:pt>
                <c:pt idx="575">
                  <c:v>22.3</c:v>
                </c:pt>
                <c:pt idx="576">
                  <c:v>22.3</c:v>
                </c:pt>
                <c:pt idx="577">
                  <c:v>22.3</c:v>
                </c:pt>
                <c:pt idx="578">
                  <c:v>22.3</c:v>
                </c:pt>
                <c:pt idx="579">
                  <c:v>22.3</c:v>
                </c:pt>
                <c:pt idx="580">
                  <c:v>22.3</c:v>
                </c:pt>
                <c:pt idx="581">
                  <c:v>22.3</c:v>
                </c:pt>
                <c:pt idx="582">
                  <c:v>22.35</c:v>
                </c:pt>
                <c:pt idx="583">
                  <c:v>22.3</c:v>
                </c:pt>
                <c:pt idx="584">
                  <c:v>22.25</c:v>
                </c:pt>
                <c:pt idx="585">
                  <c:v>22.35</c:v>
                </c:pt>
                <c:pt idx="586">
                  <c:v>22.3</c:v>
                </c:pt>
                <c:pt idx="587">
                  <c:v>22.35</c:v>
                </c:pt>
                <c:pt idx="588">
                  <c:v>22.35</c:v>
                </c:pt>
                <c:pt idx="589">
                  <c:v>22.35</c:v>
                </c:pt>
                <c:pt idx="590">
                  <c:v>22.35</c:v>
                </c:pt>
                <c:pt idx="591">
                  <c:v>22.35</c:v>
                </c:pt>
                <c:pt idx="592">
                  <c:v>22.35</c:v>
                </c:pt>
                <c:pt idx="593">
                  <c:v>22.35</c:v>
                </c:pt>
                <c:pt idx="594">
                  <c:v>22.35</c:v>
                </c:pt>
                <c:pt idx="595">
                  <c:v>22.35</c:v>
                </c:pt>
                <c:pt idx="596">
                  <c:v>22.35</c:v>
                </c:pt>
                <c:pt idx="597">
                  <c:v>22.35</c:v>
                </c:pt>
                <c:pt idx="598">
                  <c:v>22.35</c:v>
                </c:pt>
                <c:pt idx="599">
                  <c:v>22.35</c:v>
                </c:pt>
                <c:pt idx="600">
                  <c:v>22.35</c:v>
                </c:pt>
                <c:pt idx="601">
                  <c:v>22.3</c:v>
                </c:pt>
                <c:pt idx="602">
                  <c:v>22.35</c:v>
                </c:pt>
                <c:pt idx="603">
                  <c:v>22.4</c:v>
                </c:pt>
                <c:pt idx="604">
                  <c:v>22.4</c:v>
                </c:pt>
                <c:pt idx="605">
                  <c:v>22.4</c:v>
                </c:pt>
                <c:pt idx="606">
                  <c:v>22.4</c:v>
                </c:pt>
                <c:pt idx="607">
                  <c:v>22.4</c:v>
                </c:pt>
                <c:pt idx="608">
                  <c:v>22.4</c:v>
                </c:pt>
                <c:pt idx="609">
                  <c:v>22.4</c:v>
                </c:pt>
                <c:pt idx="610">
                  <c:v>22.4</c:v>
                </c:pt>
                <c:pt idx="611">
                  <c:v>22.4</c:v>
                </c:pt>
                <c:pt idx="612">
                  <c:v>22.4</c:v>
                </c:pt>
                <c:pt idx="613">
                  <c:v>22.4</c:v>
                </c:pt>
                <c:pt idx="614">
                  <c:v>22.4</c:v>
                </c:pt>
                <c:pt idx="615">
                  <c:v>22.4</c:v>
                </c:pt>
                <c:pt idx="616">
                  <c:v>22.4</c:v>
                </c:pt>
                <c:pt idx="617">
                  <c:v>22.4</c:v>
                </c:pt>
                <c:pt idx="618">
                  <c:v>22.4</c:v>
                </c:pt>
                <c:pt idx="619">
                  <c:v>22.4</c:v>
                </c:pt>
                <c:pt idx="620">
                  <c:v>22.35</c:v>
                </c:pt>
                <c:pt idx="621">
                  <c:v>22.4</c:v>
                </c:pt>
                <c:pt idx="622">
                  <c:v>22.4</c:v>
                </c:pt>
                <c:pt idx="623">
                  <c:v>22.450000000000003</c:v>
                </c:pt>
                <c:pt idx="624">
                  <c:v>22.450000000000003</c:v>
                </c:pt>
                <c:pt idx="625">
                  <c:v>22.450000000000003</c:v>
                </c:pt>
                <c:pt idx="626">
                  <c:v>22.450000000000003</c:v>
                </c:pt>
                <c:pt idx="627">
                  <c:v>22.450000000000003</c:v>
                </c:pt>
                <c:pt idx="628">
                  <c:v>22.450000000000003</c:v>
                </c:pt>
                <c:pt idx="629">
                  <c:v>22.450000000000003</c:v>
                </c:pt>
                <c:pt idx="630">
                  <c:v>22.4</c:v>
                </c:pt>
                <c:pt idx="631">
                  <c:v>22.4</c:v>
                </c:pt>
                <c:pt idx="632">
                  <c:v>22.4</c:v>
                </c:pt>
                <c:pt idx="633">
                  <c:v>22.4</c:v>
                </c:pt>
                <c:pt idx="634">
                  <c:v>22.4</c:v>
                </c:pt>
                <c:pt idx="635">
                  <c:v>22.450000000000003</c:v>
                </c:pt>
                <c:pt idx="636">
                  <c:v>22.4</c:v>
                </c:pt>
                <c:pt idx="637">
                  <c:v>22.4</c:v>
                </c:pt>
                <c:pt idx="638">
                  <c:v>22.450000000000003</c:v>
                </c:pt>
                <c:pt idx="639">
                  <c:v>22.450000000000003</c:v>
                </c:pt>
                <c:pt idx="640">
                  <c:v>22.450000000000003</c:v>
                </c:pt>
                <c:pt idx="641">
                  <c:v>22.450000000000003</c:v>
                </c:pt>
                <c:pt idx="642">
                  <c:v>22.5</c:v>
                </c:pt>
                <c:pt idx="643">
                  <c:v>22.5</c:v>
                </c:pt>
                <c:pt idx="644">
                  <c:v>22.5</c:v>
                </c:pt>
                <c:pt idx="645">
                  <c:v>22.5</c:v>
                </c:pt>
                <c:pt idx="646">
                  <c:v>22.5</c:v>
                </c:pt>
                <c:pt idx="647">
                  <c:v>22.5</c:v>
                </c:pt>
                <c:pt idx="648">
                  <c:v>22.5</c:v>
                </c:pt>
                <c:pt idx="649">
                  <c:v>22.5</c:v>
                </c:pt>
                <c:pt idx="650">
                  <c:v>22.5</c:v>
                </c:pt>
                <c:pt idx="651">
                  <c:v>22.5</c:v>
                </c:pt>
                <c:pt idx="652">
                  <c:v>22.5</c:v>
                </c:pt>
                <c:pt idx="653">
                  <c:v>22.5</c:v>
                </c:pt>
                <c:pt idx="654">
                  <c:v>22.5</c:v>
                </c:pt>
                <c:pt idx="655">
                  <c:v>22.450000000000003</c:v>
                </c:pt>
                <c:pt idx="656">
                  <c:v>22.450000000000003</c:v>
                </c:pt>
                <c:pt idx="657">
                  <c:v>22.450000000000003</c:v>
                </c:pt>
                <c:pt idx="658">
                  <c:v>22.450000000000003</c:v>
                </c:pt>
                <c:pt idx="659">
                  <c:v>22.450000000000003</c:v>
                </c:pt>
                <c:pt idx="660">
                  <c:v>22.450000000000003</c:v>
                </c:pt>
                <c:pt idx="661">
                  <c:v>22.450000000000003</c:v>
                </c:pt>
                <c:pt idx="662">
                  <c:v>22.450000000000003</c:v>
                </c:pt>
                <c:pt idx="663">
                  <c:v>22.450000000000003</c:v>
                </c:pt>
                <c:pt idx="664">
                  <c:v>22.450000000000003</c:v>
                </c:pt>
                <c:pt idx="665">
                  <c:v>22.450000000000003</c:v>
                </c:pt>
                <c:pt idx="666">
                  <c:v>22.450000000000003</c:v>
                </c:pt>
                <c:pt idx="667">
                  <c:v>22.450000000000003</c:v>
                </c:pt>
                <c:pt idx="668">
                  <c:v>22.450000000000003</c:v>
                </c:pt>
                <c:pt idx="669">
                  <c:v>22.450000000000003</c:v>
                </c:pt>
                <c:pt idx="670">
                  <c:v>22.450000000000003</c:v>
                </c:pt>
                <c:pt idx="671">
                  <c:v>22.450000000000003</c:v>
                </c:pt>
                <c:pt idx="672">
                  <c:v>22.450000000000003</c:v>
                </c:pt>
                <c:pt idx="673">
                  <c:v>22.450000000000003</c:v>
                </c:pt>
                <c:pt idx="674">
                  <c:v>22.450000000000003</c:v>
                </c:pt>
                <c:pt idx="675">
                  <c:v>22.450000000000003</c:v>
                </c:pt>
                <c:pt idx="676">
                  <c:v>22.5</c:v>
                </c:pt>
                <c:pt idx="677">
                  <c:v>22.5</c:v>
                </c:pt>
                <c:pt idx="678">
                  <c:v>22.5</c:v>
                </c:pt>
                <c:pt idx="679">
                  <c:v>22.5</c:v>
                </c:pt>
                <c:pt idx="680">
                  <c:v>22.5</c:v>
                </c:pt>
                <c:pt idx="681">
                  <c:v>22.5</c:v>
                </c:pt>
                <c:pt idx="682">
                  <c:v>22.5</c:v>
                </c:pt>
                <c:pt idx="683">
                  <c:v>22.5</c:v>
                </c:pt>
                <c:pt idx="684">
                  <c:v>22.5</c:v>
                </c:pt>
                <c:pt idx="685">
                  <c:v>22.5</c:v>
                </c:pt>
                <c:pt idx="686">
                  <c:v>22.5</c:v>
                </c:pt>
                <c:pt idx="687">
                  <c:v>22.5</c:v>
                </c:pt>
                <c:pt idx="688">
                  <c:v>22.5</c:v>
                </c:pt>
                <c:pt idx="689">
                  <c:v>22.5</c:v>
                </c:pt>
                <c:pt idx="690">
                  <c:v>22.5</c:v>
                </c:pt>
                <c:pt idx="691">
                  <c:v>22.5</c:v>
                </c:pt>
                <c:pt idx="692">
                  <c:v>22.5</c:v>
                </c:pt>
                <c:pt idx="693">
                  <c:v>22.5</c:v>
                </c:pt>
                <c:pt idx="694">
                  <c:v>22.5</c:v>
                </c:pt>
                <c:pt idx="695">
                  <c:v>22.5</c:v>
                </c:pt>
                <c:pt idx="696">
                  <c:v>22.5</c:v>
                </c:pt>
                <c:pt idx="697">
                  <c:v>22.5</c:v>
                </c:pt>
                <c:pt idx="698">
                  <c:v>22.5</c:v>
                </c:pt>
                <c:pt idx="699">
                  <c:v>22.5</c:v>
                </c:pt>
                <c:pt idx="700">
                  <c:v>22.5</c:v>
                </c:pt>
                <c:pt idx="701">
                  <c:v>22.549999999999997</c:v>
                </c:pt>
                <c:pt idx="702">
                  <c:v>22.55</c:v>
                </c:pt>
                <c:pt idx="703">
                  <c:v>22.6</c:v>
                </c:pt>
                <c:pt idx="704">
                  <c:v>22.6</c:v>
                </c:pt>
                <c:pt idx="705">
                  <c:v>22.55</c:v>
                </c:pt>
                <c:pt idx="706">
                  <c:v>22.5</c:v>
                </c:pt>
                <c:pt idx="707">
                  <c:v>22.5</c:v>
                </c:pt>
                <c:pt idx="708">
                  <c:v>22.5</c:v>
                </c:pt>
                <c:pt idx="709">
                  <c:v>22.5</c:v>
                </c:pt>
                <c:pt idx="710">
                  <c:v>22.5</c:v>
                </c:pt>
                <c:pt idx="711">
                  <c:v>22.5</c:v>
                </c:pt>
                <c:pt idx="712">
                  <c:v>22.5</c:v>
                </c:pt>
                <c:pt idx="713">
                  <c:v>22.5</c:v>
                </c:pt>
                <c:pt idx="714">
                  <c:v>22.5</c:v>
                </c:pt>
                <c:pt idx="715">
                  <c:v>22.55</c:v>
                </c:pt>
                <c:pt idx="716">
                  <c:v>22.55</c:v>
                </c:pt>
                <c:pt idx="717">
                  <c:v>22.55</c:v>
                </c:pt>
                <c:pt idx="718">
                  <c:v>22.55</c:v>
                </c:pt>
                <c:pt idx="719">
                  <c:v>22.55</c:v>
                </c:pt>
                <c:pt idx="720">
                  <c:v>22.6</c:v>
                </c:pt>
                <c:pt idx="721">
                  <c:v>22.6</c:v>
                </c:pt>
              </c:numCache>
            </c:numRef>
          </c:yVal>
          <c:smooth val="1"/>
          <c:extLst xmlns:c16r2="http://schemas.microsoft.com/office/drawing/2015/06/chart">
            <c:ext xmlns:c16="http://schemas.microsoft.com/office/drawing/2014/chart" uri="{C3380CC4-5D6E-409C-BE32-E72D297353CC}">
              <c16:uniqueId val="{00000003-1F4E-4AC7-8193-9C753A71DB2A}"/>
            </c:ext>
          </c:extLst>
        </c:ser>
        <c:dLbls>
          <c:showLegendKey val="0"/>
          <c:showVal val="0"/>
          <c:showCatName val="0"/>
          <c:showSerName val="0"/>
          <c:showPercent val="0"/>
          <c:showBubbleSize val="0"/>
        </c:dLbls>
        <c:axId val="526452224"/>
        <c:axId val="527814016"/>
      </c:scatterChart>
      <c:valAx>
        <c:axId val="527736192"/>
        <c:scaling>
          <c:orientation val="minMax"/>
          <c:max val="3300"/>
          <c:min val="0"/>
        </c:scaling>
        <c:delete val="0"/>
        <c:axPos val="b"/>
        <c:title>
          <c:tx>
            <c:rich>
              <a:bodyPr/>
              <a:lstStyle/>
              <a:p>
                <a:pPr>
                  <a:defRPr/>
                </a:pPr>
                <a:r>
                  <a:rPr lang="en-GB" i="1"/>
                  <a:t>t</a:t>
                </a:r>
                <a:r>
                  <a:rPr lang="en-GB"/>
                  <a:t> (s)</a:t>
                </a:r>
              </a:p>
            </c:rich>
          </c:tx>
          <c:layout>
            <c:manualLayout>
              <c:xMode val="edge"/>
              <c:yMode val="edge"/>
              <c:x val="0.48361745561946601"/>
              <c:y val="0.92096144258956225"/>
            </c:manualLayout>
          </c:layout>
          <c:overlay val="0"/>
        </c:title>
        <c:numFmt formatCode="General" sourceLinked="0"/>
        <c:majorTickMark val="in"/>
        <c:minorTickMark val="none"/>
        <c:tickLblPos val="nextTo"/>
        <c:crossAx val="527812096"/>
        <c:crosses val="autoZero"/>
        <c:crossBetween val="midCat"/>
      </c:valAx>
      <c:valAx>
        <c:axId val="527812096"/>
        <c:scaling>
          <c:orientation val="minMax"/>
          <c:max val="70"/>
          <c:min val="0"/>
        </c:scaling>
        <c:delete val="0"/>
        <c:axPos val="l"/>
        <c:title>
          <c:tx>
            <c:rich>
              <a:bodyPr rot="-5400000" vert="horz"/>
              <a:lstStyle/>
              <a:p>
                <a:pPr>
                  <a:defRPr/>
                </a:pPr>
                <a:r>
                  <a:rPr lang="en-GB"/>
                  <a:t>% Relative Humidity</a:t>
                </a:r>
              </a:p>
            </c:rich>
          </c:tx>
          <c:overlay val="0"/>
        </c:title>
        <c:numFmt formatCode="#,##0" sourceLinked="0"/>
        <c:majorTickMark val="in"/>
        <c:minorTickMark val="none"/>
        <c:tickLblPos val="nextTo"/>
        <c:crossAx val="527736192"/>
        <c:crosses val="autoZero"/>
        <c:crossBetween val="midCat"/>
      </c:valAx>
      <c:valAx>
        <c:axId val="527814016"/>
        <c:scaling>
          <c:orientation val="minMax"/>
          <c:max val="25"/>
          <c:min val="15"/>
        </c:scaling>
        <c:delete val="0"/>
        <c:axPos val="r"/>
        <c:title>
          <c:tx>
            <c:rich>
              <a:bodyPr rot="-5400000" vert="horz"/>
              <a:lstStyle/>
              <a:p>
                <a:pPr>
                  <a:defRPr/>
                </a:pPr>
                <a:r>
                  <a:rPr lang="en-GB"/>
                  <a:t>Temperature</a:t>
                </a:r>
                <a:r>
                  <a:rPr lang="en-GB" baseline="0"/>
                  <a:t> (</a:t>
                </a:r>
                <a:r>
                  <a:rPr lang="en-GB" sz="1000" b="1" i="0" u="none" strike="noStrike" baseline="0">
                    <a:effectLst/>
                  </a:rPr>
                  <a:t>°C)</a:t>
                </a:r>
                <a:endParaRPr lang="en-GB"/>
              </a:p>
            </c:rich>
          </c:tx>
          <c:overlay val="0"/>
        </c:title>
        <c:numFmt formatCode="General" sourceLinked="1"/>
        <c:majorTickMark val="in"/>
        <c:minorTickMark val="none"/>
        <c:tickLblPos val="nextTo"/>
        <c:crossAx val="526452224"/>
        <c:crosses val="max"/>
        <c:crossBetween val="midCat"/>
      </c:valAx>
      <c:valAx>
        <c:axId val="526452224"/>
        <c:scaling>
          <c:orientation val="minMax"/>
        </c:scaling>
        <c:delete val="1"/>
        <c:axPos val="b"/>
        <c:numFmt formatCode="General" sourceLinked="1"/>
        <c:majorTickMark val="out"/>
        <c:minorTickMark val="none"/>
        <c:tickLblPos val="nextTo"/>
        <c:crossAx val="527814016"/>
        <c:crosses val="autoZero"/>
        <c:crossBetween val="midCat"/>
      </c:valAx>
      <c:spPr>
        <a:ln>
          <a:solidFill>
            <a:schemeClr val="bg1">
              <a:lumMod val="50000"/>
            </a:schemeClr>
          </a:solidFill>
        </a:ln>
      </c:spPr>
    </c:plotArea>
    <c:plotVisOnly val="1"/>
    <c:dispBlanksAs val="gap"/>
    <c:showDLblsOverMax val="0"/>
  </c:chart>
  <c:spPr>
    <a:ln>
      <a:noFill/>
    </a:ln>
  </c:spPr>
  <c:externalData r:id="rId2">
    <c:autoUpdate val="0"/>
  </c:externalData>
</c:chartSpace>
</file>

<file path=word/charts/chart14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428715105456224"/>
          <c:y val="5.1400554097404488E-2"/>
          <c:w val="0.6774536146607405"/>
          <c:h val="0.77543936914539435"/>
        </c:manualLayout>
      </c:layout>
      <c:scatterChart>
        <c:scatterStyle val="smoothMarker"/>
        <c:varyColors val="0"/>
        <c:ser>
          <c:idx val="0"/>
          <c:order val="0"/>
          <c:tx>
            <c:strRef>
              <c:f>'250um'!$CW$12</c:f>
              <c:strCache>
                <c:ptCount val="1"/>
                <c:pt idx="0">
                  <c:v>Continuous humidity 2</c:v>
                </c:pt>
              </c:strCache>
            </c:strRef>
          </c:tx>
          <c:spPr>
            <a:ln w="22225"/>
          </c:spPr>
          <c:marker>
            <c:symbol val="diamond"/>
            <c:size val="5"/>
          </c:marker>
          <c:xVal>
            <c:numRef>
              <c:f>'250um'!$B$13:$B$1016</c:f>
              <c:numCache>
                <c:formatCode>General</c:formatCode>
                <c:ptCount val="1004"/>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pt idx="738" formatCode="0">
                  <c:v>3394.8444444444399</c:v>
                </c:pt>
                <c:pt idx="739" formatCode="0">
                  <c:v>3399.4444444444398</c:v>
                </c:pt>
                <c:pt idx="740">
                  <c:v>3404.0444444444502</c:v>
                </c:pt>
                <c:pt idx="741">
                  <c:v>3408.6444444444501</c:v>
                </c:pt>
                <c:pt idx="742">
                  <c:v>3413.24444444445</c:v>
                </c:pt>
                <c:pt idx="743">
                  <c:v>3417.8444444444499</c:v>
                </c:pt>
                <c:pt idx="744">
                  <c:v>3422.4444444444498</c:v>
                </c:pt>
                <c:pt idx="745">
                  <c:v>3427.0444444444502</c:v>
                </c:pt>
                <c:pt idx="746">
                  <c:v>3431.6444444444501</c:v>
                </c:pt>
                <c:pt idx="747">
                  <c:v>3436.24444444445</c:v>
                </c:pt>
                <c:pt idx="748">
                  <c:v>3440.8444444444499</c:v>
                </c:pt>
                <c:pt idx="749" formatCode="0">
                  <c:v>3445.4444444444498</c:v>
                </c:pt>
                <c:pt idx="750" formatCode="0">
                  <c:v>3450.0444444444502</c:v>
                </c:pt>
                <c:pt idx="751" formatCode="0">
                  <c:v>3454.6444444444501</c:v>
                </c:pt>
                <c:pt idx="752" formatCode="0">
                  <c:v>3459.24444444445</c:v>
                </c:pt>
                <c:pt idx="753" formatCode="0">
                  <c:v>3463.8444444444499</c:v>
                </c:pt>
                <c:pt idx="754" formatCode="0">
                  <c:v>3468.4444444444498</c:v>
                </c:pt>
                <c:pt idx="755" formatCode="0">
                  <c:v>3473.0444444444502</c:v>
                </c:pt>
                <c:pt idx="756" formatCode="0">
                  <c:v>3477.6444444444501</c:v>
                </c:pt>
                <c:pt idx="757" formatCode="0">
                  <c:v>3482.24444444445</c:v>
                </c:pt>
                <c:pt idx="758" formatCode="0">
                  <c:v>3486.8444444444499</c:v>
                </c:pt>
                <c:pt idx="759" formatCode="0">
                  <c:v>3491.4444444444498</c:v>
                </c:pt>
                <c:pt idx="760" formatCode="0">
                  <c:v>3496.0444444444502</c:v>
                </c:pt>
                <c:pt idx="761" formatCode="0">
                  <c:v>3500.6444444444501</c:v>
                </c:pt>
                <c:pt idx="762" formatCode="0">
                  <c:v>3505.24444444445</c:v>
                </c:pt>
                <c:pt idx="763" formatCode="0">
                  <c:v>3509.8444444444499</c:v>
                </c:pt>
                <c:pt idx="764" formatCode="0">
                  <c:v>3514.4444444444498</c:v>
                </c:pt>
                <c:pt idx="765" formatCode="0">
                  <c:v>3519.0444444444502</c:v>
                </c:pt>
                <c:pt idx="766" formatCode="0">
                  <c:v>3523.6444444444501</c:v>
                </c:pt>
                <c:pt idx="767" formatCode="0">
                  <c:v>3528.24444444445</c:v>
                </c:pt>
                <c:pt idx="768" formatCode="0">
                  <c:v>3532.8444444444499</c:v>
                </c:pt>
                <c:pt idx="769" formatCode="0">
                  <c:v>3537.4444444444498</c:v>
                </c:pt>
                <c:pt idx="770" formatCode="0">
                  <c:v>3542.0444444444502</c:v>
                </c:pt>
                <c:pt idx="771" formatCode="0">
                  <c:v>3546.6444444444501</c:v>
                </c:pt>
                <c:pt idx="772" formatCode="0">
                  <c:v>3551.24444444445</c:v>
                </c:pt>
                <c:pt idx="773" formatCode="0">
                  <c:v>3555.8444444444499</c:v>
                </c:pt>
                <c:pt idx="774" formatCode="0">
                  <c:v>3560.4444444444498</c:v>
                </c:pt>
                <c:pt idx="775" formatCode="0">
                  <c:v>3565.0444444444502</c:v>
                </c:pt>
                <c:pt idx="776" formatCode="0">
                  <c:v>3569.6444444444501</c:v>
                </c:pt>
                <c:pt idx="777" formatCode="0">
                  <c:v>3574.24444444445</c:v>
                </c:pt>
                <c:pt idx="778" formatCode="0">
                  <c:v>3578.8444444444499</c:v>
                </c:pt>
                <c:pt idx="779" formatCode="0">
                  <c:v>3583.4444444444498</c:v>
                </c:pt>
                <c:pt idx="780" formatCode="0">
                  <c:v>3588.0444444444502</c:v>
                </c:pt>
                <c:pt idx="781" formatCode="0">
                  <c:v>3592.6444444444501</c:v>
                </c:pt>
                <c:pt idx="782" formatCode="0">
                  <c:v>3597.24444444445</c:v>
                </c:pt>
                <c:pt idx="783" formatCode="0">
                  <c:v>3601.8444444444499</c:v>
                </c:pt>
                <c:pt idx="784" formatCode="0">
                  <c:v>3606.4444444444498</c:v>
                </c:pt>
                <c:pt idx="785" formatCode="0">
                  <c:v>3611.0444444444502</c:v>
                </c:pt>
                <c:pt idx="786" formatCode="0">
                  <c:v>3615.6444444444501</c:v>
                </c:pt>
                <c:pt idx="787" formatCode="0">
                  <c:v>3620.24444444445</c:v>
                </c:pt>
                <c:pt idx="788" formatCode="0">
                  <c:v>3624.8444444444499</c:v>
                </c:pt>
                <c:pt idx="789" formatCode="0">
                  <c:v>3629.4444444444498</c:v>
                </c:pt>
                <c:pt idx="790" formatCode="0">
                  <c:v>3634.0444444444502</c:v>
                </c:pt>
                <c:pt idx="791" formatCode="0">
                  <c:v>3638.6444444444501</c:v>
                </c:pt>
                <c:pt idx="792" formatCode="0">
                  <c:v>3643.24444444445</c:v>
                </c:pt>
                <c:pt idx="793" formatCode="0">
                  <c:v>3647.8444444444499</c:v>
                </c:pt>
                <c:pt idx="794" formatCode="0">
                  <c:v>3652.4444444444498</c:v>
                </c:pt>
                <c:pt idx="795" formatCode="0">
                  <c:v>3657.0444444444502</c:v>
                </c:pt>
                <c:pt idx="796" formatCode="0">
                  <c:v>3661.6444444444501</c:v>
                </c:pt>
                <c:pt idx="797" formatCode="0">
                  <c:v>3666.24444444445</c:v>
                </c:pt>
                <c:pt idx="798" formatCode="0">
                  <c:v>3670.8444444444499</c:v>
                </c:pt>
                <c:pt idx="799" formatCode="0">
                  <c:v>3675.4444444444498</c:v>
                </c:pt>
                <c:pt idx="800" formatCode="0">
                  <c:v>3680.0444444444502</c:v>
                </c:pt>
                <c:pt idx="801" formatCode="0">
                  <c:v>3684.6444444444501</c:v>
                </c:pt>
                <c:pt idx="802" formatCode="0">
                  <c:v>3689.24444444445</c:v>
                </c:pt>
                <c:pt idx="803" formatCode="0">
                  <c:v>3693.8444444444499</c:v>
                </c:pt>
                <c:pt idx="804" formatCode="0">
                  <c:v>3698.4444444444498</c:v>
                </c:pt>
                <c:pt idx="805" formatCode="0">
                  <c:v>3703.0444444444502</c:v>
                </c:pt>
                <c:pt idx="806" formatCode="0">
                  <c:v>3707.6444444444501</c:v>
                </c:pt>
                <c:pt idx="807" formatCode="0">
                  <c:v>3712.24444444445</c:v>
                </c:pt>
                <c:pt idx="808" formatCode="0">
                  <c:v>3716.8444444444499</c:v>
                </c:pt>
                <c:pt idx="809" formatCode="0">
                  <c:v>3721.4444444444498</c:v>
                </c:pt>
                <c:pt idx="810" formatCode="0">
                  <c:v>3726.0444444444502</c:v>
                </c:pt>
                <c:pt idx="811" formatCode="0">
                  <c:v>3730.6444444444501</c:v>
                </c:pt>
                <c:pt idx="812" formatCode="0">
                  <c:v>3735.24444444445</c:v>
                </c:pt>
                <c:pt idx="813" formatCode="0">
                  <c:v>3739.8444444444499</c:v>
                </c:pt>
                <c:pt idx="814" formatCode="0">
                  <c:v>3744.4444444444498</c:v>
                </c:pt>
                <c:pt idx="815" formatCode="0">
                  <c:v>3749.0444444444502</c:v>
                </c:pt>
                <c:pt idx="816" formatCode="0">
                  <c:v>3753.6444444444501</c:v>
                </c:pt>
                <c:pt idx="817" formatCode="0">
                  <c:v>3758.24444444445</c:v>
                </c:pt>
                <c:pt idx="818" formatCode="0">
                  <c:v>3762.8444444444499</c:v>
                </c:pt>
                <c:pt idx="819" formatCode="0">
                  <c:v>3767.4444444444498</c:v>
                </c:pt>
                <c:pt idx="820" formatCode="0">
                  <c:v>3772.0444444444502</c:v>
                </c:pt>
                <c:pt idx="821" formatCode="0">
                  <c:v>3776.6444444444501</c:v>
                </c:pt>
                <c:pt idx="822" formatCode="0">
                  <c:v>3781.24444444445</c:v>
                </c:pt>
                <c:pt idx="823" formatCode="0">
                  <c:v>3785.8444444444499</c:v>
                </c:pt>
                <c:pt idx="824" formatCode="0">
                  <c:v>3790.4444444444498</c:v>
                </c:pt>
                <c:pt idx="825" formatCode="0">
                  <c:v>3795.0444444444502</c:v>
                </c:pt>
                <c:pt idx="826" formatCode="0">
                  <c:v>3799.6444444444501</c:v>
                </c:pt>
                <c:pt idx="827" formatCode="0">
                  <c:v>3804.24444444445</c:v>
                </c:pt>
                <c:pt idx="828" formatCode="0">
                  <c:v>3808.8444444444499</c:v>
                </c:pt>
                <c:pt idx="829" formatCode="0">
                  <c:v>3813.4444444444498</c:v>
                </c:pt>
                <c:pt idx="830" formatCode="0">
                  <c:v>3818.0444444444502</c:v>
                </c:pt>
                <c:pt idx="831" formatCode="0">
                  <c:v>3822.6444444444501</c:v>
                </c:pt>
                <c:pt idx="832" formatCode="0">
                  <c:v>3827.24444444445</c:v>
                </c:pt>
                <c:pt idx="833" formatCode="0">
                  <c:v>3831.8444444444499</c:v>
                </c:pt>
                <c:pt idx="834" formatCode="0">
                  <c:v>3836.4444444444498</c:v>
                </c:pt>
                <c:pt idx="835" formatCode="0">
                  <c:v>3841.0444444444502</c:v>
                </c:pt>
                <c:pt idx="836" formatCode="0">
                  <c:v>3845.6444444444501</c:v>
                </c:pt>
                <c:pt idx="837" formatCode="0">
                  <c:v>3850.24444444445</c:v>
                </c:pt>
                <c:pt idx="838" formatCode="0">
                  <c:v>3854.8444444444499</c:v>
                </c:pt>
                <c:pt idx="839" formatCode="0">
                  <c:v>3859.4444444444498</c:v>
                </c:pt>
                <c:pt idx="840" formatCode="0">
                  <c:v>3864.0444444444502</c:v>
                </c:pt>
                <c:pt idx="841" formatCode="0">
                  <c:v>3868.6444444444501</c:v>
                </c:pt>
                <c:pt idx="842" formatCode="0">
                  <c:v>3873.24444444445</c:v>
                </c:pt>
                <c:pt idx="843" formatCode="0">
                  <c:v>3877.8444444444499</c:v>
                </c:pt>
                <c:pt idx="844" formatCode="0">
                  <c:v>3882.4444444444498</c:v>
                </c:pt>
                <c:pt idx="845" formatCode="0">
                  <c:v>3887.0444444444502</c:v>
                </c:pt>
                <c:pt idx="846" formatCode="0">
                  <c:v>3891.6444444444501</c:v>
                </c:pt>
                <c:pt idx="847" formatCode="0">
                  <c:v>3896.24444444445</c:v>
                </c:pt>
                <c:pt idx="848" formatCode="0">
                  <c:v>3900.8444444444499</c:v>
                </c:pt>
                <c:pt idx="849" formatCode="0">
                  <c:v>3905.4444444444498</c:v>
                </c:pt>
                <c:pt idx="850" formatCode="0">
                  <c:v>3910.0444444444502</c:v>
                </c:pt>
                <c:pt idx="851" formatCode="0">
                  <c:v>3914.6444444444501</c:v>
                </c:pt>
                <c:pt idx="852" formatCode="0">
                  <c:v>3919.24444444445</c:v>
                </c:pt>
                <c:pt idx="853" formatCode="0">
                  <c:v>3923.8444444444499</c:v>
                </c:pt>
                <c:pt idx="854" formatCode="0">
                  <c:v>3928.4444444444498</c:v>
                </c:pt>
                <c:pt idx="855" formatCode="0">
                  <c:v>3933.0444444444502</c:v>
                </c:pt>
                <c:pt idx="856" formatCode="0">
                  <c:v>3937.6444444444501</c:v>
                </c:pt>
                <c:pt idx="857" formatCode="0">
                  <c:v>3942.24444444445</c:v>
                </c:pt>
                <c:pt idx="858" formatCode="0">
                  <c:v>3946.8444444444499</c:v>
                </c:pt>
                <c:pt idx="859" formatCode="0">
                  <c:v>3951.4444444444498</c:v>
                </c:pt>
                <c:pt idx="860" formatCode="0">
                  <c:v>3956.0444444444502</c:v>
                </c:pt>
                <c:pt idx="861" formatCode="0">
                  <c:v>3960.6444444444501</c:v>
                </c:pt>
                <c:pt idx="862" formatCode="0">
                  <c:v>3965.24444444445</c:v>
                </c:pt>
                <c:pt idx="863" formatCode="0">
                  <c:v>3969.8444444444499</c:v>
                </c:pt>
                <c:pt idx="864" formatCode="0">
                  <c:v>3974.4444444444498</c:v>
                </c:pt>
                <c:pt idx="865" formatCode="0">
                  <c:v>3979.0444444444502</c:v>
                </c:pt>
                <c:pt idx="866" formatCode="0">
                  <c:v>3983.6444444444501</c:v>
                </c:pt>
                <c:pt idx="867" formatCode="0">
                  <c:v>3988.24444444445</c:v>
                </c:pt>
                <c:pt idx="868" formatCode="0">
                  <c:v>3992.8444444444499</c:v>
                </c:pt>
                <c:pt idx="869" formatCode="0">
                  <c:v>3997.4444444444498</c:v>
                </c:pt>
                <c:pt idx="870" formatCode="0">
                  <c:v>4002.0444444444502</c:v>
                </c:pt>
                <c:pt idx="871" formatCode="0">
                  <c:v>4006.6444444444501</c:v>
                </c:pt>
                <c:pt idx="872" formatCode="0">
                  <c:v>4011.24444444445</c:v>
                </c:pt>
                <c:pt idx="873" formatCode="0">
                  <c:v>4015.8444444444499</c:v>
                </c:pt>
                <c:pt idx="874" formatCode="0">
                  <c:v>4020.4444444444498</c:v>
                </c:pt>
                <c:pt idx="875" formatCode="0">
                  <c:v>4025.0444444444502</c:v>
                </c:pt>
                <c:pt idx="876" formatCode="0">
                  <c:v>4029.6444444444501</c:v>
                </c:pt>
                <c:pt idx="877" formatCode="0">
                  <c:v>4034.24444444445</c:v>
                </c:pt>
                <c:pt idx="878" formatCode="0">
                  <c:v>4038.8444444444499</c:v>
                </c:pt>
                <c:pt idx="879" formatCode="0">
                  <c:v>4043.4444444444498</c:v>
                </c:pt>
                <c:pt idx="880" formatCode="0">
                  <c:v>4048.0444444444502</c:v>
                </c:pt>
                <c:pt idx="881" formatCode="0">
                  <c:v>4052.6444444444501</c:v>
                </c:pt>
                <c:pt idx="882" formatCode="0">
                  <c:v>4057.24444444445</c:v>
                </c:pt>
                <c:pt idx="883" formatCode="0">
                  <c:v>4061.8444444444499</c:v>
                </c:pt>
                <c:pt idx="884" formatCode="0">
                  <c:v>4066.4444444444498</c:v>
                </c:pt>
                <c:pt idx="885" formatCode="0">
                  <c:v>4071.0444444444502</c:v>
                </c:pt>
                <c:pt idx="886" formatCode="0">
                  <c:v>4075.6444444444501</c:v>
                </c:pt>
                <c:pt idx="887" formatCode="0">
                  <c:v>4080.24444444445</c:v>
                </c:pt>
                <c:pt idx="888" formatCode="0">
                  <c:v>4084.8444444444499</c:v>
                </c:pt>
                <c:pt idx="889" formatCode="0">
                  <c:v>4089.4444444444498</c:v>
                </c:pt>
                <c:pt idx="890" formatCode="0">
                  <c:v>4094.0444444444502</c:v>
                </c:pt>
                <c:pt idx="891" formatCode="0">
                  <c:v>4098.6444444444496</c:v>
                </c:pt>
                <c:pt idx="892" formatCode="0">
                  <c:v>4103.24444444445</c:v>
                </c:pt>
                <c:pt idx="893" formatCode="0">
                  <c:v>4107.8444444444503</c:v>
                </c:pt>
                <c:pt idx="894" formatCode="0">
                  <c:v>4112.4444444444498</c:v>
                </c:pt>
                <c:pt idx="895" formatCode="0">
                  <c:v>4117.0444444444502</c:v>
                </c:pt>
                <c:pt idx="896" formatCode="0">
                  <c:v>4121.6444444444496</c:v>
                </c:pt>
                <c:pt idx="897" formatCode="0">
                  <c:v>4126.24444444445</c:v>
                </c:pt>
                <c:pt idx="898" formatCode="0">
                  <c:v>4130.8444444444503</c:v>
                </c:pt>
                <c:pt idx="899" formatCode="0">
                  <c:v>4135.4444444444498</c:v>
                </c:pt>
                <c:pt idx="900" formatCode="0">
                  <c:v>4140.0444444444502</c:v>
                </c:pt>
                <c:pt idx="901" formatCode="0">
                  <c:v>4144.6444444444496</c:v>
                </c:pt>
                <c:pt idx="902" formatCode="0">
                  <c:v>4149.24444444445</c:v>
                </c:pt>
                <c:pt idx="903" formatCode="0">
                  <c:v>4153.8444444444503</c:v>
                </c:pt>
                <c:pt idx="904" formatCode="0">
                  <c:v>4158.4444444444498</c:v>
                </c:pt>
                <c:pt idx="905" formatCode="0">
                  <c:v>4163.0444444444502</c:v>
                </c:pt>
                <c:pt idx="906" formatCode="0">
                  <c:v>4167.6444444444496</c:v>
                </c:pt>
                <c:pt idx="907" formatCode="0">
                  <c:v>4172.24444444445</c:v>
                </c:pt>
                <c:pt idx="908" formatCode="0">
                  <c:v>4176.8444444444503</c:v>
                </c:pt>
                <c:pt idx="909" formatCode="0">
                  <c:v>4181.4444444444498</c:v>
                </c:pt>
                <c:pt idx="910" formatCode="0">
                  <c:v>4186.0444444444502</c:v>
                </c:pt>
                <c:pt idx="911" formatCode="0">
                  <c:v>4190.6444444444496</c:v>
                </c:pt>
                <c:pt idx="912" formatCode="0">
                  <c:v>4195.24444444445</c:v>
                </c:pt>
                <c:pt idx="913" formatCode="0">
                  <c:v>4199.8444444444503</c:v>
                </c:pt>
                <c:pt idx="914" formatCode="0">
                  <c:v>4204.4444444444498</c:v>
                </c:pt>
                <c:pt idx="915" formatCode="0">
                  <c:v>4209.0444444444502</c:v>
                </c:pt>
                <c:pt idx="916" formatCode="0">
                  <c:v>4213.6444444444496</c:v>
                </c:pt>
                <c:pt idx="917" formatCode="0">
                  <c:v>4218.24444444445</c:v>
                </c:pt>
                <c:pt idx="918" formatCode="0">
                  <c:v>4222.8444444444503</c:v>
                </c:pt>
                <c:pt idx="919" formatCode="0">
                  <c:v>4227.4444444444498</c:v>
                </c:pt>
                <c:pt idx="920" formatCode="0">
                  <c:v>4232.0444444444502</c:v>
                </c:pt>
                <c:pt idx="921" formatCode="0">
                  <c:v>4236.6444444444496</c:v>
                </c:pt>
                <c:pt idx="922" formatCode="0">
                  <c:v>4241.24444444445</c:v>
                </c:pt>
                <c:pt idx="923" formatCode="0">
                  <c:v>4245.8444444444503</c:v>
                </c:pt>
                <c:pt idx="924" formatCode="0">
                  <c:v>4250.4444444444498</c:v>
                </c:pt>
                <c:pt idx="925" formatCode="0">
                  <c:v>4255.0444444444502</c:v>
                </c:pt>
                <c:pt idx="926" formatCode="0">
                  <c:v>4259.6444444444496</c:v>
                </c:pt>
                <c:pt idx="927" formatCode="0">
                  <c:v>4264.24444444445</c:v>
                </c:pt>
                <c:pt idx="928" formatCode="0">
                  <c:v>4268.8444444444503</c:v>
                </c:pt>
                <c:pt idx="929" formatCode="0">
                  <c:v>4273.4444444444498</c:v>
                </c:pt>
                <c:pt idx="930" formatCode="0">
                  <c:v>4278.0444444444502</c:v>
                </c:pt>
                <c:pt idx="931" formatCode="0">
                  <c:v>4282.6444444444496</c:v>
                </c:pt>
                <c:pt idx="932" formatCode="0">
                  <c:v>4287.24444444445</c:v>
                </c:pt>
                <c:pt idx="933" formatCode="0">
                  <c:v>4291.8444444444503</c:v>
                </c:pt>
                <c:pt idx="934" formatCode="0">
                  <c:v>4296.4444444444498</c:v>
                </c:pt>
                <c:pt idx="935" formatCode="0">
                  <c:v>4301.0444444444502</c:v>
                </c:pt>
                <c:pt idx="936" formatCode="0">
                  <c:v>4305.6444444444496</c:v>
                </c:pt>
                <c:pt idx="937" formatCode="0">
                  <c:v>4310.24444444445</c:v>
                </c:pt>
                <c:pt idx="938" formatCode="0">
                  <c:v>4314.8444444444503</c:v>
                </c:pt>
                <c:pt idx="939" formatCode="0">
                  <c:v>4319.4444444444498</c:v>
                </c:pt>
                <c:pt idx="940" formatCode="0">
                  <c:v>4324.0444444444502</c:v>
                </c:pt>
                <c:pt idx="941" formatCode="0">
                  <c:v>4328.6444444444496</c:v>
                </c:pt>
                <c:pt idx="942" formatCode="0">
                  <c:v>4333.24444444445</c:v>
                </c:pt>
                <c:pt idx="943" formatCode="0">
                  <c:v>4337.8444444444503</c:v>
                </c:pt>
                <c:pt idx="944" formatCode="0">
                  <c:v>4342.4444444444498</c:v>
                </c:pt>
                <c:pt idx="945" formatCode="0">
                  <c:v>4347.0444444444502</c:v>
                </c:pt>
                <c:pt idx="946" formatCode="0">
                  <c:v>4351.6444444444496</c:v>
                </c:pt>
                <c:pt idx="947" formatCode="0">
                  <c:v>4356.24444444445</c:v>
                </c:pt>
                <c:pt idx="948" formatCode="0">
                  <c:v>4360.8444444444503</c:v>
                </c:pt>
                <c:pt idx="949" formatCode="0">
                  <c:v>4365.4444444444498</c:v>
                </c:pt>
                <c:pt idx="950" formatCode="0">
                  <c:v>4370.0444444444502</c:v>
                </c:pt>
                <c:pt idx="951" formatCode="0">
                  <c:v>4374.6444444444496</c:v>
                </c:pt>
                <c:pt idx="952" formatCode="0">
                  <c:v>4379.24444444445</c:v>
                </c:pt>
                <c:pt idx="953" formatCode="0">
                  <c:v>4383.8444444444503</c:v>
                </c:pt>
                <c:pt idx="954" formatCode="0">
                  <c:v>4388.4444444444498</c:v>
                </c:pt>
                <c:pt idx="955" formatCode="0">
                  <c:v>4393.0444444444502</c:v>
                </c:pt>
                <c:pt idx="956" formatCode="0">
                  <c:v>4397.6444444444496</c:v>
                </c:pt>
                <c:pt idx="957" formatCode="0">
                  <c:v>4402.24444444445</c:v>
                </c:pt>
                <c:pt idx="958" formatCode="0">
                  <c:v>4406.8444444444503</c:v>
                </c:pt>
                <c:pt idx="959" formatCode="0">
                  <c:v>4411.4444444444498</c:v>
                </c:pt>
                <c:pt idx="960" formatCode="0">
                  <c:v>4416.0444444444502</c:v>
                </c:pt>
                <c:pt idx="961" formatCode="0">
                  <c:v>4420.6444444444496</c:v>
                </c:pt>
                <c:pt idx="962" formatCode="0">
                  <c:v>4425.24444444445</c:v>
                </c:pt>
                <c:pt idx="963" formatCode="0">
                  <c:v>4429.8444444444503</c:v>
                </c:pt>
                <c:pt idx="964" formatCode="0">
                  <c:v>4434.4444444444498</c:v>
                </c:pt>
                <c:pt idx="965" formatCode="0">
                  <c:v>4439.0444444444502</c:v>
                </c:pt>
                <c:pt idx="966" formatCode="0">
                  <c:v>4443.6444444444496</c:v>
                </c:pt>
                <c:pt idx="967" formatCode="0">
                  <c:v>4448.24444444445</c:v>
                </c:pt>
                <c:pt idx="968" formatCode="0">
                  <c:v>4452.8444444444503</c:v>
                </c:pt>
                <c:pt idx="969" formatCode="0">
                  <c:v>4457.4444444444498</c:v>
                </c:pt>
                <c:pt idx="970" formatCode="0">
                  <c:v>4462.0444444444502</c:v>
                </c:pt>
                <c:pt idx="971" formatCode="0">
                  <c:v>4466.6444444444396</c:v>
                </c:pt>
                <c:pt idx="972" formatCode="0">
                  <c:v>4471.24444444445</c:v>
                </c:pt>
                <c:pt idx="973" formatCode="0">
                  <c:v>4475.8444444444503</c:v>
                </c:pt>
                <c:pt idx="974" formatCode="0">
                  <c:v>4480.4444444444498</c:v>
                </c:pt>
                <c:pt idx="975" formatCode="0">
                  <c:v>4485.0444444444502</c:v>
                </c:pt>
                <c:pt idx="976" formatCode="0">
                  <c:v>4489.6444444444396</c:v>
                </c:pt>
                <c:pt idx="977" formatCode="0">
                  <c:v>4494.24444444445</c:v>
                </c:pt>
                <c:pt idx="978" formatCode="0">
                  <c:v>4498.8444444444503</c:v>
                </c:pt>
                <c:pt idx="979" formatCode="0">
                  <c:v>4503.4444444444498</c:v>
                </c:pt>
                <c:pt idx="980" formatCode="0">
                  <c:v>4508.0444444444502</c:v>
                </c:pt>
                <c:pt idx="981" formatCode="0">
                  <c:v>4512.6444444444396</c:v>
                </c:pt>
                <c:pt idx="982" formatCode="0">
                  <c:v>4517.24444444445</c:v>
                </c:pt>
                <c:pt idx="983" formatCode="0">
                  <c:v>4521.8444444444503</c:v>
                </c:pt>
                <c:pt idx="984" formatCode="0">
                  <c:v>4526.4444444444498</c:v>
                </c:pt>
                <c:pt idx="985" formatCode="0">
                  <c:v>4531.0444444444502</c:v>
                </c:pt>
                <c:pt idx="986" formatCode="0">
                  <c:v>4535.6444444444396</c:v>
                </c:pt>
                <c:pt idx="987" formatCode="0">
                  <c:v>4540.24444444445</c:v>
                </c:pt>
                <c:pt idx="988" formatCode="0">
                  <c:v>4544.8444444444503</c:v>
                </c:pt>
                <c:pt idx="989" formatCode="0">
                  <c:v>4549.4444444444498</c:v>
                </c:pt>
                <c:pt idx="990" formatCode="0">
                  <c:v>4554.0444444444502</c:v>
                </c:pt>
                <c:pt idx="991" formatCode="0">
                  <c:v>4558.6444444444396</c:v>
                </c:pt>
                <c:pt idx="992" formatCode="0">
                  <c:v>4563.24444444445</c:v>
                </c:pt>
                <c:pt idx="993" formatCode="0">
                  <c:v>4567.8444444444503</c:v>
                </c:pt>
                <c:pt idx="994" formatCode="0">
                  <c:v>4572.4444444444498</c:v>
                </c:pt>
                <c:pt idx="995" formatCode="0">
                  <c:v>4577.0444444444502</c:v>
                </c:pt>
                <c:pt idx="996" formatCode="0">
                  <c:v>4581.6444444444396</c:v>
                </c:pt>
                <c:pt idx="997" formatCode="0">
                  <c:v>4586.24444444445</c:v>
                </c:pt>
                <c:pt idx="998" formatCode="0">
                  <c:v>4590.8444444444503</c:v>
                </c:pt>
                <c:pt idx="999" formatCode="0">
                  <c:v>4595.4444444444498</c:v>
                </c:pt>
                <c:pt idx="1000" formatCode="0">
                  <c:v>4600.0444444444502</c:v>
                </c:pt>
                <c:pt idx="1001" formatCode="0">
                  <c:v>4604.6444444444396</c:v>
                </c:pt>
                <c:pt idx="1002" formatCode="0">
                  <c:v>4609.24444444445</c:v>
                </c:pt>
                <c:pt idx="1003" formatCode="0">
                  <c:v>4613.8444444444503</c:v>
                </c:pt>
              </c:numCache>
            </c:numRef>
          </c:xVal>
          <c:yVal>
            <c:numRef>
              <c:f>'250um'!$CW$13:$CW$1016</c:f>
              <c:numCache>
                <c:formatCode>General</c:formatCode>
                <c:ptCount val="1004"/>
                <c:pt idx="0">
                  <c:v>51.9</c:v>
                </c:pt>
                <c:pt idx="1">
                  <c:v>55.3</c:v>
                </c:pt>
                <c:pt idx="2">
                  <c:v>60</c:v>
                </c:pt>
                <c:pt idx="3">
                  <c:v>66</c:v>
                </c:pt>
                <c:pt idx="4">
                  <c:v>69</c:v>
                </c:pt>
                <c:pt idx="5">
                  <c:v>71.7</c:v>
                </c:pt>
                <c:pt idx="6">
                  <c:v>73.099999999999994</c:v>
                </c:pt>
                <c:pt idx="7">
                  <c:v>73.5</c:v>
                </c:pt>
                <c:pt idx="8">
                  <c:v>73.5</c:v>
                </c:pt>
                <c:pt idx="9">
                  <c:v>72.400000000000006</c:v>
                </c:pt>
                <c:pt idx="10">
                  <c:v>71.8</c:v>
                </c:pt>
                <c:pt idx="11">
                  <c:v>70.8</c:v>
                </c:pt>
                <c:pt idx="12">
                  <c:v>70.599999999999994</c:v>
                </c:pt>
                <c:pt idx="13">
                  <c:v>70.900000000000006</c:v>
                </c:pt>
                <c:pt idx="14">
                  <c:v>71.099999999999994</c:v>
                </c:pt>
                <c:pt idx="15">
                  <c:v>70.900000000000006</c:v>
                </c:pt>
                <c:pt idx="16">
                  <c:v>70.5</c:v>
                </c:pt>
                <c:pt idx="17">
                  <c:v>70.400000000000006</c:v>
                </c:pt>
                <c:pt idx="18">
                  <c:v>70.2</c:v>
                </c:pt>
                <c:pt idx="19">
                  <c:v>70</c:v>
                </c:pt>
                <c:pt idx="20">
                  <c:v>69.7</c:v>
                </c:pt>
                <c:pt idx="21">
                  <c:v>69.400000000000006</c:v>
                </c:pt>
                <c:pt idx="22">
                  <c:v>69.099999999999994</c:v>
                </c:pt>
                <c:pt idx="23">
                  <c:v>68.8</c:v>
                </c:pt>
                <c:pt idx="24">
                  <c:v>68.400000000000006</c:v>
                </c:pt>
                <c:pt idx="25">
                  <c:v>68.099999999999994</c:v>
                </c:pt>
                <c:pt idx="26">
                  <c:v>67.900000000000006</c:v>
                </c:pt>
                <c:pt idx="27">
                  <c:v>67.5</c:v>
                </c:pt>
                <c:pt idx="28">
                  <c:v>67.3</c:v>
                </c:pt>
                <c:pt idx="29">
                  <c:v>67.099999999999994</c:v>
                </c:pt>
                <c:pt idx="30">
                  <c:v>66.900000000000006</c:v>
                </c:pt>
                <c:pt idx="31">
                  <c:v>66.7</c:v>
                </c:pt>
                <c:pt idx="32">
                  <c:v>66.5</c:v>
                </c:pt>
                <c:pt idx="33">
                  <c:v>66.2</c:v>
                </c:pt>
                <c:pt idx="34">
                  <c:v>66.099999999999994</c:v>
                </c:pt>
                <c:pt idx="35">
                  <c:v>65.900000000000006</c:v>
                </c:pt>
                <c:pt idx="36">
                  <c:v>65.7</c:v>
                </c:pt>
                <c:pt idx="37">
                  <c:v>65.5</c:v>
                </c:pt>
                <c:pt idx="38">
                  <c:v>65.3</c:v>
                </c:pt>
                <c:pt idx="39">
                  <c:v>65.099999999999994</c:v>
                </c:pt>
                <c:pt idx="40">
                  <c:v>64.900000000000006</c:v>
                </c:pt>
                <c:pt idx="41">
                  <c:v>64.8</c:v>
                </c:pt>
                <c:pt idx="42">
                  <c:v>64.599999999999994</c:v>
                </c:pt>
                <c:pt idx="43">
                  <c:v>64.5</c:v>
                </c:pt>
                <c:pt idx="44">
                  <c:v>64.400000000000006</c:v>
                </c:pt>
                <c:pt idx="45">
                  <c:v>64.3</c:v>
                </c:pt>
                <c:pt idx="46">
                  <c:v>64.2</c:v>
                </c:pt>
                <c:pt idx="47">
                  <c:v>64.099999999999994</c:v>
                </c:pt>
                <c:pt idx="48">
                  <c:v>64.099999999999994</c:v>
                </c:pt>
                <c:pt idx="49">
                  <c:v>63.9</c:v>
                </c:pt>
                <c:pt idx="50">
                  <c:v>63.8</c:v>
                </c:pt>
                <c:pt idx="51">
                  <c:v>63.8</c:v>
                </c:pt>
                <c:pt idx="52">
                  <c:v>63.8</c:v>
                </c:pt>
                <c:pt idx="53">
                  <c:v>63.8</c:v>
                </c:pt>
                <c:pt idx="54">
                  <c:v>63.8</c:v>
                </c:pt>
                <c:pt idx="55">
                  <c:v>63.8</c:v>
                </c:pt>
                <c:pt idx="56">
                  <c:v>63.8</c:v>
                </c:pt>
                <c:pt idx="57">
                  <c:v>63.8</c:v>
                </c:pt>
                <c:pt idx="58">
                  <c:v>63.9</c:v>
                </c:pt>
                <c:pt idx="59">
                  <c:v>63.9</c:v>
                </c:pt>
                <c:pt idx="60">
                  <c:v>64</c:v>
                </c:pt>
                <c:pt idx="61">
                  <c:v>63.9</c:v>
                </c:pt>
                <c:pt idx="62">
                  <c:v>64</c:v>
                </c:pt>
                <c:pt idx="63">
                  <c:v>64</c:v>
                </c:pt>
                <c:pt idx="64">
                  <c:v>64.099999999999994</c:v>
                </c:pt>
                <c:pt idx="65">
                  <c:v>64.2</c:v>
                </c:pt>
                <c:pt idx="66">
                  <c:v>64.2</c:v>
                </c:pt>
                <c:pt idx="67">
                  <c:v>64.3</c:v>
                </c:pt>
                <c:pt idx="68">
                  <c:v>64.3</c:v>
                </c:pt>
                <c:pt idx="69">
                  <c:v>64.3</c:v>
                </c:pt>
                <c:pt idx="70">
                  <c:v>64.400000000000006</c:v>
                </c:pt>
                <c:pt idx="71">
                  <c:v>64.400000000000006</c:v>
                </c:pt>
                <c:pt idx="72">
                  <c:v>64.400000000000006</c:v>
                </c:pt>
                <c:pt idx="73">
                  <c:v>64.3</c:v>
                </c:pt>
                <c:pt idx="74">
                  <c:v>64.400000000000006</c:v>
                </c:pt>
                <c:pt idx="75">
                  <c:v>64.400000000000006</c:v>
                </c:pt>
                <c:pt idx="76">
                  <c:v>64.5</c:v>
                </c:pt>
                <c:pt idx="77">
                  <c:v>64.400000000000006</c:v>
                </c:pt>
                <c:pt idx="78">
                  <c:v>64.400000000000006</c:v>
                </c:pt>
                <c:pt idx="79">
                  <c:v>64.5</c:v>
                </c:pt>
                <c:pt idx="80">
                  <c:v>64.599999999999994</c:v>
                </c:pt>
                <c:pt idx="81">
                  <c:v>64.599999999999994</c:v>
                </c:pt>
                <c:pt idx="82">
                  <c:v>64.7</c:v>
                </c:pt>
                <c:pt idx="83">
                  <c:v>64.8</c:v>
                </c:pt>
                <c:pt idx="84">
                  <c:v>64.8</c:v>
                </c:pt>
                <c:pt idx="85">
                  <c:v>64.900000000000006</c:v>
                </c:pt>
                <c:pt idx="86">
                  <c:v>64.900000000000006</c:v>
                </c:pt>
                <c:pt idx="87">
                  <c:v>65</c:v>
                </c:pt>
                <c:pt idx="88">
                  <c:v>65</c:v>
                </c:pt>
                <c:pt idx="89">
                  <c:v>65.099999999999994</c:v>
                </c:pt>
                <c:pt idx="90">
                  <c:v>65.099999999999994</c:v>
                </c:pt>
                <c:pt idx="91">
                  <c:v>65.099999999999994</c:v>
                </c:pt>
                <c:pt idx="92">
                  <c:v>65.2</c:v>
                </c:pt>
                <c:pt idx="93">
                  <c:v>65.099999999999994</c:v>
                </c:pt>
                <c:pt idx="94">
                  <c:v>65.099999999999994</c:v>
                </c:pt>
                <c:pt idx="95">
                  <c:v>65.099999999999994</c:v>
                </c:pt>
                <c:pt idx="96">
                  <c:v>65.099999999999994</c:v>
                </c:pt>
                <c:pt idx="97">
                  <c:v>65.099999999999994</c:v>
                </c:pt>
                <c:pt idx="98">
                  <c:v>65.099999999999994</c:v>
                </c:pt>
                <c:pt idx="99">
                  <c:v>65.099999999999994</c:v>
                </c:pt>
                <c:pt idx="100">
                  <c:v>65.099999999999994</c:v>
                </c:pt>
                <c:pt idx="101">
                  <c:v>65.099999999999994</c:v>
                </c:pt>
                <c:pt idx="102">
                  <c:v>65.099999999999994</c:v>
                </c:pt>
                <c:pt idx="103">
                  <c:v>65.2</c:v>
                </c:pt>
                <c:pt idx="104">
                  <c:v>65.099999999999994</c:v>
                </c:pt>
                <c:pt idx="105">
                  <c:v>65.2</c:v>
                </c:pt>
                <c:pt idx="106">
                  <c:v>65.2</c:v>
                </c:pt>
                <c:pt idx="107">
                  <c:v>65.2</c:v>
                </c:pt>
                <c:pt idx="108">
                  <c:v>65.2</c:v>
                </c:pt>
                <c:pt idx="109">
                  <c:v>65.2</c:v>
                </c:pt>
                <c:pt idx="110">
                  <c:v>65.2</c:v>
                </c:pt>
                <c:pt idx="111">
                  <c:v>65.2</c:v>
                </c:pt>
                <c:pt idx="112">
                  <c:v>65.2</c:v>
                </c:pt>
                <c:pt idx="113">
                  <c:v>65.099999999999994</c:v>
                </c:pt>
                <c:pt idx="114">
                  <c:v>65.2</c:v>
                </c:pt>
                <c:pt idx="115">
                  <c:v>65</c:v>
                </c:pt>
                <c:pt idx="116">
                  <c:v>64.900000000000006</c:v>
                </c:pt>
                <c:pt idx="117">
                  <c:v>64.8</c:v>
                </c:pt>
                <c:pt idx="118">
                  <c:v>64.8</c:v>
                </c:pt>
                <c:pt idx="119">
                  <c:v>64.8</c:v>
                </c:pt>
                <c:pt idx="120">
                  <c:v>64.599999999999994</c:v>
                </c:pt>
                <c:pt idx="121">
                  <c:v>64.599999999999994</c:v>
                </c:pt>
                <c:pt idx="122">
                  <c:v>64.5</c:v>
                </c:pt>
                <c:pt idx="123">
                  <c:v>64.400000000000006</c:v>
                </c:pt>
                <c:pt idx="124">
                  <c:v>64</c:v>
                </c:pt>
                <c:pt idx="125">
                  <c:v>62.8</c:v>
                </c:pt>
                <c:pt idx="126">
                  <c:v>61.5</c:v>
                </c:pt>
                <c:pt idx="127">
                  <c:v>60.3</c:v>
                </c:pt>
                <c:pt idx="128">
                  <c:v>59.2</c:v>
                </c:pt>
                <c:pt idx="129">
                  <c:v>58.2</c:v>
                </c:pt>
                <c:pt idx="130">
                  <c:v>57.2</c:v>
                </c:pt>
                <c:pt idx="131">
                  <c:v>56.3</c:v>
                </c:pt>
                <c:pt idx="132">
                  <c:v>55.4</c:v>
                </c:pt>
                <c:pt idx="133">
                  <c:v>54.5</c:v>
                </c:pt>
                <c:pt idx="134">
                  <c:v>53.8</c:v>
                </c:pt>
                <c:pt idx="135">
                  <c:v>52.9</c:v>
                </c:pt>
                <c:pt idx="136">
                  <c:v>52</c:v>
                </c:pt>
                <c:pt idx="137">
                  <c:v>51.2</c:v>
                </c:pt>
                <c:pt idx="138">
                  <c:v>50.3</c:v>
                </c:pt>
                <c:pt idx="139">
                  <c:v>49.5</c:v>
                </c:pt>
                <c:pt idx="140">
                  <c:v>48.7</c:v>
                </c:pt>
                <c:pt idx="141">
                  <c:v>47.9</c:v>
                </c:pt>
                <c:pt idx="142">
                  <c:v>47.2</c:v>
                </c:pt>
                <c:pt idx="143">
                  <c:v>46.6</c:v>
                </c:pt>
                <c:pt idx="144">
                  <c:v>46.1</c:v>
                </c:pt>
                <c:pt idx="145">
                  <c:v>45.5</c:v>
                </c:pt>
                <c:pt idx="146">
                  <c:v>44.8</c:v>
                </c:pt>
                <c:pt idx="147">
                  <c:v>44.2</c:v>
                </c:pt>
                <c:pt idx="148">
                  <c:v>44.3</c:v>
                </c:pt>
                <c:pt idx="149">
                  <c:v>44.6</c:v>
                </c:pt>
                <c:pt idx="150">
                  <c:v>44.8</c:v>
                </c:pt>
                <c:pt idx="151">
                  <c:v>45.2</c:v>
                </c:pt>
                <c:pt idx="152">
                  <c:v>45.9</c:v>
                </c:pt>
                <c:pt idx="153">
                  <c:v>47</c:v>
                </c:pt>
                <c:pt idx="154">
                  <c:v>47.9</c:v>
                </c:pt>
                <c:pt idx="155">
                  <c:v>48.8</c:v>
                </c:pt>
                <c:pt idx="156">
                  <c:v>49.4</c:v>
                </c:pt>
                <c:pt idx="157">
                  <c:v>49.6</c:v>
                </c:pt>
                <c:pt idx="158">
                  <c:v>50</c:v>
                </c:pt>
                <c:pt idx="159">
                  <c:v>49.9</c:v>
                </c:pt>
                <c:pt idx="160">
                  <c:v>49.7</c:v>
                </c:pt>
                <c:pt idx="161">
                  <c:v>49.3</c:v>
                </c:pt>
                <c:pt idx="162">
                  <c:v>48.9</c:v>
                </c:pt>
                <c:pt idx="163">
                  <c:v>48.7</c:v>
                </c:pt>
                <c:pt idx="164">
                  <c:v>48.3</c:v>
                </c:pt>
                <c:pt idx="165">
                  <c:v>47.9</c:v>
                </c:pt>
                <c:pt idx="166">
                  <c:v>47.3</c:v>
                </c:pt>
                <c:pt idx="167">
                  <c:v>46.8</c:v>
                </c:pt>
                <c:pt idx="168">
                  <c:v>46.3</c:v>
                </c:pt>
                <c:pt idx="169">
                  <c:v>46.2</c:v>
                </c:pt>
                <c:pt idx="170">
                  <c:v>46.4</c:v>
                </c:pt>
                <c:pt idx="171">
                  <c:v>47</c:v>
                </c:pt>
                <c:pt idx="172">
                  <c:v>47.5</c:v>
                </c:pt>
                <c:pt idx="173">
                  <c:v>47.7</c:v>
                </c:pt>
                <c:pt idx="174">
                  <c:v>47.8</c:v>
                </c:pt>
                <c:pt idx="175">
                  <c:v>47.7</c:v>
                </c:pt>
                <c:pt idx="176">
                  <c:v>47.4</c:v>
                </c:pt>
                <c:pt idx="177">
                  <c:v>47</c:v>
                </c:pt>
                <c:pt idx="178">
                  <c:v>46.6</c:v>
                </c:pt>
                <c:pt idx="179">
                  <c:v>46.2</c:v>
                </c:pt>
                <c:pt idx="180">
                  <c:v>45.8</c:v>
                </c:pt>
                <c:pt idx="181">
                  <c:v>45.5</c:v>
                </c:pt>
                <c:pt idx="182">
                  <c:v>45.3</c:v>
                </c:pt>
                <c:pt idx="183">
                  <c:v>45.1</c:v>
                </c:pt>
                <c:pt idx="184">
                  <c:v>45.1</c:v>
                </c:pt>
                <c:pt idx="185">
                  <c:v>45.2</c:v>
                </c:pt>
                <c:pt idx="186">
                  <c:v>45.4</c:v>
                </c:pt>
                <c:pt idx="187">
                  <c:v>45.5</c:v>
                </c:pt>
                <c:pt idx="188">
                  <c:v>45.3</c:v>
                </c:pt>
                <c:pt idx="189">
                  <c:v>44.7</c:v>
                </c:pt>
                <c:pt idx="190">
                  <c:v>44.3</c:v>
                </c:pt>
                <c:pt idx="191">
                  <c:v>43.9</c:v>
                </c:pt>
                <c:pt idx="192">
                  <c:v>43.4</c:v>
                </c:pt>
                <c:pt idx="193">
                  <c:v>43.4</c:v>
                </c:pt>
                <c:pt idx="194">
                  <c:v>43.4</c:v>
                </c:pt>
                <c:pt idx="195">
                  <c:v>43.3</c:v>
                </c:pt>
                <c:pt idx="196">
                  <c:v>43.5</c:v>
                </c:pt>
                <c:pt idx="197">
                  <c:v>43.7</c:v>
                </c:pt>
                <c:pt idx="198">
                  <c:v>43.8</c:v>
                </c:pt>
                <c:pt idx="199">
                  <c:v>43.9</c:v>
                </c:pt>
                <c:pt idx="200">
                  <c:v>43.8</c:v>
                </c:pt>
                <c:pt idx="201">
                  <c:v>43.7</c:v>
                </c:pt>
                <c:pt idx="202">
                  <c:v>43.8</c:v>
                </c:pt>
                <c:pt idx="203">
                  <c:v>43.9</c:v>
                </c:pt>
                <c:pt idx="204">
                  <c:v>43.8</c:v>
                </c:pt>
                <c:pt idx="205">
                  <c:v>43.7</c:v>
                </c:pt>
                <c:pt idx="206">
                  <c:v>43.5</c:v>
                </c:pt>
                <c:pt idx="207">
                  <c:v>43.3</c:v>
                </c:pt>
                <c:pt idx="208">
                  <c:v>43</c:v>
                </c:pt>
                <c:pt idx="209">
                  <c:v>42.6</c:v>
                </c:pt>
                <c:pt idx="210">
                  <c:v>42.2</c:v>
                </c:pt>
                <c:pt idx="211">
                  <c:v>41.4</c:v>
                </c:pt>
                <c:pt idx="212">
                  <c:v>40.4</c:v>
                </c:pt>
                <c:pt idx="213">
                  <c:v>39.799999999999997</c:v>
                </c:pt>
                <c:pt idx="214">
                  <c:v>39.9</c:v>
                </c:pt>
                <c:pt idx="215">
                  <c:v>39.9</c:v>
                </c:pt>
                <c:pt idx="216">
                  <c:v>39.799999999999997</c:v>
                </c:pt>
                <c:pt idx="217">
                  <c:v>39.299999999999997</c:v>
                </c:pt>
                <c:pt idx="218">
                  <c:v>38.799999999999997</c:v>
                </c:pt>
                <c:pt idx="219">
                  <c:v>38.299999999999997</c:v>
                </c:pt>
                <c:pt idx="220">
                  <c:v>37.6</c:v>
                </c:pt>
                <c:pt idx="221">
                  <c:v>37.1</c:v>
                </c:pt>
                <c:pt idx="222">
                  <c:v>37.799999999999997</c:v>
                </c:pt>
                <c:pt idx="223">
                  <c:v>38.1</c:v>
                </c:pt>
                <c:pt idx="224">
                  <c:v>38.200000000000003</c:v>
                </c:pt>
                <c:pt idx="225">
                  <c:v>37.700000000000003</c:v>
                </c:pt>
                <c:pt idx="226">
                  <c:v>37.700000000000003</c:v>
                </c:pt>
                <c:pt idx="227">
                  <c:v>37.4</c:v>
                </c:pt>
                <c:pt idx="228">
                  <c:v>37.1</c:v>
                </c:pt>
                <c:pt idx="229">
                  <c:v>36.6</c:v>
                </c:pt>
                <c:pt idx="230">
                  <c:v>36.200000000000003</c:v>
                </c:pt>
                <c:pt idx="231">
                  <c:v>36.1</c:v>
                </c:pt>
                <c:pt idx="232">
                  <c:v>35.200000000000003</c:v>
                </c:pt>
                <c:pt idx="233">
                  <c:v>33.6</c:v>
                </c:pt>
                <c:pt idx="234">
                  <c:v>33.200000000000003</c:v>
                </c:pt>
                <c:pt idx="235">
                  <c:v>33.1</c:v>
                </c:pt>
                <c:pt idx="236">
                  <c:v>33</c:v>
                </c:pt>
                <c:pt idx="237">
                  <c:v>32.299999999999997</c:v>
                </c:pt>
                <c:pt idx="238">
                  <c:v>33.200000000000003</c:v>
                </c:pt>
                <c:pt idx="239">
                  <c:v>32.9</c:v>
                </c:pt>
                <c:pt idx="240">
                  <c:v>31.7</c:v>
                </c:pt>
                <c:pt idx="241">
                  <c:v>30.3</c:v>
                </c:pt>
                <c:pt idx="242">
                  <c:v>29.2</c:v>
                </c:pt>
                <c:pt idx="243">
                  <c:v>29.8</c:v>
                </c:pt>
                <c:pt idx="244">
                  <c:v>29.7</c:v>
                </c:pt>
                <c:pt idx="245">
                  <c:v>28.4</c:v>
                </c:pt>
                <c:pt idx="246">
                  <c:v>27.7</c:v>
                </c:pt>
                <c:pt idx="247">
                  <c:v>28.4</c:v>
                </c:pt>
                <c:pt idx="248">
                  <c:v>29.2</c:v>
                </c:pt>
                <c:pt idx="249">
                  <c:v>29.7</c:v>
                </c:pt>
                <c:pt idx="250">
                  <c:v>30.8</c:v>
                </c:pt>
                <c:pt idx="251">
                  <c:v>31.5</c:v>
                </c:pt>
                <c:pt idx="252">
                  <c:v>31.8</c:v>
                </c:pt>
                <c:pt idx="253">
                  <c:v>31.6</c:v>
                </c:pt>
                <c:pt idx="254">
                  <c:v>30.7</c:v>
                </c:pt>
                <c:pt idx="255">
                  <c:v>30.2</c:v>
                </c:pt>
                <c:pt idx="256">
                  <c:v>30.6</c:v>
                </c:pt>
                <c:pt idx="257">
                  <c:v>29.8</c:v>
                </c:pt>
                <c:pt idx="258">
                  <c:v>29.2</c:v>
                </c:pt>
                <c:pt idx="259">
                  <c:v>29.1</c:v>
                </c:pt>
                <c:pt idx="260">
                  <c:v>28.1</c:v>
                </c:pt>
                <c:pt idx="261">
                  <c:v>28.8</c:v>
                </c:pt>
                <c:pt idx="262">
                  <c:v>29</c:v>
                </c:pt>
                <c:pt idx="263">
                  <c:v>29</c:v>
                </c:pt>
                <c:pt idx="264">
                  <c:v>29.7</c:v>
                </c:pt>
                <c:pt idx="265">
                  <c:v>27.5</c:v>
                </c:pt>
                <c:pt idx="266">
                  <c:v>27</c:v>
                </c:pt>
                <c:pt idx="267">
                  <c:v>28</c:v>
                </c:pt>
                <c:pt idx="268">
                  <c:v>27.4</c:v>
                </c:pt>
                <c:pt idx="269">
                  <c:v>28.4</c:v>
                </c:pt>
                <c:pt idx="270">
                  <c:v>28.6</c:v>
                </c:pt>
                <c:pt idx="271">
                  <c:v>28.4</c:v>
                </c:pt>
                <c:pt idx="272">
                  <c:v>27.2</c:v>
                </c:pt>
                <c:pt idx="273">
                  <c:v>27.1</c:v>
                </c:pt>
                <c:pt idx="274">
                  <c:v>26.9</c:v>
                </c:pt>
                <c:pt idx="275">
                  <c:v>26.7</c:v>
                </c:pt>
                <c:pt idx="276">
                  <c:v>27.4</c:v>
                </c:pt>
                <c:pt idx="277">
                  <c:v>27.4</c:v>
                </c:pt>
                <c:pt idx="278">
                  <c:v>27.2</c:v>
                </c:pt>
                <c:pt idx="279">
                  <c:v>26.8</c:v>
                </c:pt>
                <c:pt idx="280">
                  <c:v>26.5</c:v>
                </c:pt>
                <c:pt idx="281">
                  <c:v>24.5</c:v>
                </c:pt>
                <c:pt idx="282">
                  <c:v>23.5</c:v>
                </c:pt>
                <c:pt idx="283">
                  <c:v>23.8</c:v>
                </c:pt>
                <c:pt idx="284">
                  <c:v>24</c:v>
                </c:pt>
                <c:pt idx="285">
                  <c:v>23.2</c:v>
                </c:pt>
                <c:pt idx="286">
                  <c:v>24.4</c:v>
                </c:pt>
                <c:pt idx="287">
                  <c:v>25.1</c:v>
                </c:pt>
                <c:pt idx="288">
                  <c:v>24.7</c:v>
                </c:pt>
                <c:pt idx="289">
                  <c:v>22.4</c:v>
                </c:pt>
                <c:pt idx="290">
                  <c:v>22.8</c:v>
                </c:pt>
                <c:pt idx="291">
                  <c:v>23.2</c:v>
                </c:pt>
                <c:pt idx="292">
                  <c:v>23.2</c:v>
                </c:pt>
                <c:pt idx="293">
                  <c:v>24.3</c:v>
                </c:pt>
                <c:pt idx="294">
                  <c:v>24.8</c:v>
                </c:pt>
                <c:pt idx="295">
                  <c:v>24.5</c:v>
                </c:pt>
                <c:pt idx="296">
                  <c:v>25.7</c:v>
                </c:pt>
                <c:pt idx="297">
                  <c:v>25.9</c:v>
                </c:pt>
                <c:pt idx="298">
                  <c:v>23.9</c:v>
                </c:pt>
                <c:pt idx="299">
                  <c:v>23.4</c:v>
                </c:pt>
                <c:pt idx="300">
                  <c:v>23.7</c:v>
                </c:pt>
                <c:pt idx="301">
                  <c:v>23.4</c:v>
                </c:pt>
                <c:pt idx="302">
                  <c:v>23.3</c:v>
                </c:pt>
                <c:pt idx="303">
                  <c:v>23.8</c:v>
                </c:pt>
                <c:pt idx="304">
                  <c:v>24.5</c:v>
                </c:pt>
                <c:pt idx="305">
                  <c:v>24.3</c:v>
                </c:pt>
                <c:pt idx="306">
                  <c:v>24.9</c:v>
                </c:pt>
                <c:pt idx="307">
                  <c:v>24.6</c:v>
                </c:pt>
                <c:pt idx="308">
                  <c:v>25.1</c:v>
                </c:pt>
                <c:pt idx="309">
                  <c:v>24.7</c:v>
                </c:pt>
                <c:pt idx="310">
                  <c:v>24.5</c:v>
                </c:pt>
                <c:pt idx="311">
                  <c:v>24.8</c:v>
                </c:pt>
                <c:pt idx="312">
                  <c:v>24.6</c:v>
                </c:pt>
                <c:pt idx="313">
                  <c:v>25.1</c:v>
                </c:pt>
                <c:pt idx="314">
                  <c:v>25.4</c:v>
                </c:pt>
                <c:pt idx="315">
                  <c:v>26.4</c:v>
                </c:pt>
                <c:pt idx="316">
                  <c:v>27.4</c:v>
                </c:pt>
                <c:pt idx="317">
                  <c:v>28</c:v>
                </c:pt>
                <c:pt idx="318">
                  <c:v>28.1</c:v>
                </c:pt>
                <c:pt idx="319">
                  <c:v>27.1</c:v>
                </c:pt>
                <c:pt idx="320">
                  <c:v>25.9</c:v>
                </c:pt>
                <c:pt idx="321">
                  <c:v>24.3</c:v>
                </c:pt>
                <c:pt idx="322">
                  <c:v>23.5</c:v>
                </c:pt>
                <c:pt idx="323">
                  <c:v>24.6</c:v>
                </c:pt>
                <c:pt idx="324">
                  <c:v>24.5</c:v>
                </c:pt>
                <c:pt idx="325">
                  <c:v>25.1</c:v>
                </c:pt>
                <c:pt idx="326">
                  <c:v>23.5</c:v>
                </c:pt>
                <c:pt idx="327">
                  <c:v>22.6</c:v>
                </c:pt>
                <c:pt idx="328">
                  <c:v>21.8</c:v>
                </c:pt>
                <c:pt idx="329">
                  <c:v>23.4</c:v>
                </c:pt>
                <c:pt idx="330">
                  <c:v>23.1</c:v>
                </c:pt>
                <c:pt idx="331">
                  <c:v>23.2</c:v>
                </c:pt>
                <c:pt idx="332">
                  <c:v>24.1</c:v>
                </c:pt>
                <c:pt idx="333">
                  <c:v>24.6</c:v>
                </c:pt>
                <c:pt idx="334">
                  <c:v>24.9</c:v>
                </c:pt>
                <c:pt idx="335">
                  <c:v>24.8</c:v>
                </c:pt>
                <c:pt idx="336">
                  <c:v>23.4</c:v>
                </c:pt>
                <c:pt idx="337">
                  <c:v>23.2</c:v>
                </c:pt>
                <c:pt idx="338">
                  <c:v>23.1</c:v>
                </c:pt>
                <c:pt idx="339">
                  <c:v>22.4</c:v>
                </c:pt>
                <c:pt idx="340">
                  <c:v>21.9</c:v>
                </c:pt>
                <c:pt idx="341">
                  <c:v>21.5</c:v>
                </c:pt>
                <c:pt idx="342">
                  <c:v>21.5</c:v>
                </c:pt>
                <c:pt idx="343">
                  <c:v>21.6</c:v>
                </c:pt>
                <c:pt idx="344">
                  <c:v>22.5</c:v>
                </c:pt>
                <c:pt idx="345">
                  <c:v>22.2</c:v>
                </c:pt>
                <c:pt idx="346">
                  <c:v>22.1</c:v>
                </c:pt>
                <c:pt idx="347">
                  <c:v>21.8</c:v>
                </c:pt>
                <c:pt idx="348">
                  <c:v>22.5</c:v>
                </c:pt>
                <c:pt idx="349">
                  <c:v>23</c:v>
                </c:pt>
                <c:pt idx="350">
                  <c:v>23.2</c:v>
                </c:pt>
                <c:pt idx="351">
                  <c:v>24.6</c:v>
                </c:pt>
                <c:pt idx="352">
                  <c:v>24.7</c:v>
                </c:pt>
                <c:pt idx="353">
                  <c:v>24.3</c:v>
                </c:pt>
                <c:pt idx="354">
                  <c:v>23.6</c:v>
                </c:pt>
                <c:pt idx="355">
                  <c:v>23.2</c:v>
                </c:pt>
                <c:pt idx="356">
                  <c:v>22.7</c:v>
                </c:pt>
                <c:pt idx="357">
                  <c:v>22.7</c:v>
                </c:pt>
                <c:pt idx="358">
                  <c:v>23.8</c:v>
                </c:pt>
                <c:pt idx="359">
                  <c:v>24.3</c:v>
                </c:pt>
                <c:pt idx="360">
                  <c:v>23</c:v>
                </c:pt>
                <c:pt idx="361">
                  <c:v>22.2</c:v>
                </c:pt>
                <c:pt idx="362">
                  <c:v>22</c:v>
                </c:pt>
                <c:pt idx="363">
                  <c:v>22</c:v>
                </c:pt>
                <c:pt idx="364">
                  <c:v>22.3</c:v>
                </c:pt>
                <c:pt idx="365">
                  <c:v>22.1</c:v>
                </c:pt>
                <c:pt idx="366">
                  <c:v>22.9</c:v>
                </c:pt>
                <c:pt idx="367">
                  <c:v>23.1</c:v>
                </c:pt>
                <c:pt idx="368">
                  <c:v>23.2</c:v>
                </c:pt>
                <c:pt idx="369">
                  <c:v>22.9</c:v>
                </c:pt>
                <c:pt idx="370">
                  <c:v>22.3</c:v>
                </c:pt>
                <c:pt idx="371">
                  <c:v>21.7</c:v>
                </c:pt>
                <c:pt idx="372">
                  <c:v>21.5</c:v>
                </c:pt>
                <c:pt idx="373">
                  <c:v>22.7</c:v>
                </c:pt>
                <c:pt idx="374">
                  <c:v>23</c:v>
                </c:pt>
                <c:pt idx="375">
                  <c:v>23.2</c:v>
                </c:pt>
                <c:pt idx="376">
                  <c:v>23.1</c:v>
                </c:pt>
                <c:pt idx="377">
                  <c:v>22.6</c:v>
                </c:pt>
                <c:pt idx="378">
                  <c:v>21.7</c:v>
                </c:pt>
                <c:pt idx="379">
                  <c:v>21.4</c:v>
                </c:pt>
                <c:pt idx="380">
                  <c:v>21.5</c:v>
                </c:pt>
                <c:pt idx="381">
                  <c:v>21.4</c:v>
                </c:pt>
                <c:pt idx="382">
                  <c:v>20.7</c:v>
                </c:pt>
                <c:pt idx="383">
                  <c:v>19.899999999999999</c:v>
                </c:pt>
                <c:pt idx="384">
                  <c:v>20.2</c:v>
                </c:pt>
                <c:pt idx="385">
                  <c:v>20</c:v>
                </c:pt>
                <c:pt idx="386">
                  <c:v>20.3</c:v>
                </c:pt>
                <c:pt idx="387">
                  <c:v>20.6</c:v>
                </c:pt>
                <c:pt idx="388">
                  <c:v>20.6</c:v>
                </c:pt>
                <c:pt idx="389">
                  <c:v>19.899999999999999</c:v>
                </c:pt>
                <c:pt idx="390">
                  <c:v>19.899999999999999</c:v>
                </c:pt>
                <c:pt idx="391">
                  <c:v>20.8</c:v>
                </c:pt>
                <c:pt idx="392">
                  <c:v>21.8</c:v>
                </c:pt>
                <c:pt idx="393">
                  <c:v>23</c:v>
                </c:pt>
                <c:pt idx="394">
                  <c:v>23.2</c:v>
                </c:pt>
                <c:pt idx="395">
                  <c:v>23.2</c:v>
                </c:pt>
                <c:pt idx="396">
                  <c:v>23.6</c:v>
                </c:pt>
                <c:pt idx="397">
                  <c:v>23.8</c:v>
                </c:pt>
                <c:pt idx="398">
                  <c:v>23.6</c:v>
                </c:pt>
                <c:pt idx="399">
                  <c:v>22.4</c:v>
                </c:pt>
                <c:pt idx="400">
                  <c:v>22.2</c:v>
                </c:pt>
                <c:pt idx="401">
                  <c:v>22.2</c:v>
                </c:pt>
                <c:pt idx="402">
                  <c:v>23</c:v>
                </c:pt>
                <c:pt idx="403">
                  <c:v>23.4</c:v>
                </c:pt>
                <c:pt idx="404">
                  <c:v>23.3</c:v>
                </c:pt>
                <c:pt idx="405">
                  <c:v>23.9</c:v>
                </c:pt>
                <c:pt idx="406">
                  <c:v>24.3</c:v>
                </c:pt>
                <c:pt idx="407">
                  <c:v>24.6</c:v>
                </c:pt>
                <c:pt idx="408">
                  <c:v>24.8</c:v>
                </c:pt>
                <c:pt idx="409">
                  <c:v>24.1</c:v>
                </c:pt>
                <c:pt idx="410">
                  <c:v>23.4</c:v>
                </c:pt>
                <c:pt idx="411">
                  <c:v>23.3</c:v>
                </c:pt>
                <c:pt idx="412">
                  <c:v>23.6</c:v>
                </c:pt>
                <c:pt idx="413">
                  <c:v>24.2</c:v>
                </c:pt>
                <c:pt idx="414">
                  <c:v>23.8</c:v>
                </c:pt>
                <c:pt idx="415">
                  <c:v>24.2</c:v>
                </c:pt>
                <c:pt idx="416">
                  <c:v>24</c:v>
                </c:pt>
                <c:pt idx="417">
                  <c:v>24.3</c:v>
                </c:pt>
                <c:pt idx="418">
                  <c:v>24.5</c:v>
                </c:pt>
                <c:pt idx="419">
                  <c:v>23.9</c:v>
                </c:pt>
                <c:pt idx="420">
                  <c:v>23.8</c:v>
                </c:pt>
                <c:pt idx="421">
                  <c:v>23.8</c:v>
                </c:pt>
                <c:pt idx="422">
                  <c:v>23.6</c:v>
                </c:pt>
                <c:pt idx="423">
                  <c:v>24.3</c:v>
                </c:pt>
                <c:pt idx="424">
                  <c:v>24.2</c:v>
                </c:pt>
                <c:pt idx="425">
                  <c:v>21.8</c:v>
                </c:pt>
                <c:pt idx="426">
                  <c:v>21.8</c:v>
                </c:pt>
                <c:pt idx="427">
                  <c:v>22.4</c:v>
                </c:pt>
                <c:pt idx="428">
                  <c:v>23.5</c:v>
                </c:pt>
                <c:pt idx="429">
                  <c:v>24.3</c:v>
                </c:pt>
                <c:pt idx="430">
                  <c:v>24.9</c:v>
                </c:pt>
                <c:pt idx="431">
                  <c:v>24.6</c:v>
                </c:pt>
                <c:pt idx="432">
                  <c:v>24.8</c:v>
                </c:pt>
                <c:pt idx="433">
                  <c:v>24.2</c:v>
                </c:pt>
                <c:pt idx="434">
                  <c:v>24.7</c:v>
                </c:pt>
                <c:pt idx="435">
                  <c:v>25</c:v>
                </c:pt>
                <c:pt idx="436">
                  <c:v>23.5</c:v>
                </c:pt>
                <c:pt idx="437">
                  <c:v>24.3</c:v>
                </c:pt>
                <c:pt idx="438">
                  <c:v>25.2</c:v>
                </c:pt>
                <c:pt idx="439">
                  <c:v>25.2</c:v>
                </c:pt>
                <c:pt idx="440">
                  <c:v>26.1</c:v>
                </c:pt>
                <c:pt idx="441">
                  <c:v>26</c:v>
                </c:pt>
                <c:pt idx="442">
                  <c:v>26.4</c:v>
                </c:pt>
                <c:pt idx="443">
                  <c:v>25.9</c:v>
                </c:pt>
                <c:pt idx="444">
                  <c:v>25.7</c:v>
                </c:pt>
                <c:pt idx="445">
                  <c:v>25.3</c:v>
                </c:pt>
                <c:pt idx="446">
                  <c:v>25.3</c:v>
                </c:pt>
                <c:pt idx="447">
                  <c:v>25.6</c:v>
                </c:pt>
                <c:pt idx="448">
                  <c:v>26.1</c:v>
                </c:pt>
                <c:pt idx="449">
                  <c:v>26.5</c:v>
                </c:pt>
                <c:pt idx="450">
                  <c:v>26.3</c:v>
                </c:pt>
                <c:pt idx="451">
                  <c:v>26</c:v>
                </c:pt>
                <c:pt idx="452">
                  <c:v>26.6</c:v>
                </c:pt>
                <c:pt idx="453">
                  <c:v>26.9</c:v>
                </c:pt>
                <c:pt idx="454">
                  <c:v>26.8</c:v>
                </c:pt>
                <c:pt idx="455">
                  <c:v>26.4</c:v>
                </c:pt>
                <c:pt idx="456">
                  <c:v>26.4</c:v>
                </c:pt>
                <c:pt idx="457">
                  <c:v>25.9</c:v>
                </c:pt>
                <c:pt idx="458">
                  <c:v>26.1</c:v>
                </c:pt>
                <c:pt idx="459">
                  <c:v>25.7</c:v>
                </c:pt>
                <c:pt idx="460">
                  <c:v>25.9</c:v>
                </c:pt>
                <c:pt idx="461">
                  <c:v>25.6</c:v>
                </c:pt>
                <c:pt idx="462">
                  <c:v>25.7</c:v>
                </c:pt>
                <c:pt idx="463">
                  <c:v>25.1</c:v>
                </c:pt>
                <c:pt idx="464">
                  <c:v>25</c:v>
                </c:pt>
                <c:pt idx="465">
                  <c:v>25</c:v>
                </c:pt>
                <c:pt idx="466">
                  <c:v>25.3</c:v>
                </c:pt>
                <c:pt idx="467">
                  <c:v>25.7</c:v>
                </c:pt>
                <c:pt idx="468">
                  <c:v>25.8</c:v>
                </c:pt>
                <c:pt idx="469">
                  <c:v>25.5</c:v>
                </c:pt>
                <c:pt idx="470">
                  <c:v>25.5</c:v>
                </c:pt>
                <c:pt idx="471">
                  <c:v>25.8</c:v>
                </c:pt>
                <c:pt idx="472">
                  <c:v>25.7</c:v>
                </c:pt>
                <c:pt idx="473">
                  <c:v>25.6</c:v>
                </c:pt>
                <c:pt idx="474">
                  <c:v>26.2</c:v>
                </c:pt>
                <c:pt idx="475">
                  <c:v>24.2</c:v>
                </c:pt>
                <c:pt idx="476">
                  <c:v>22.9</c:v>
                </c:pt>
                <c:pt idx="477">
                  <c:v>22.3</c:v>
                </c:pt>
                <c:pt idx="478">
                  <c:v>23.1</c:v>
                </c:pt>
                <c:pt idx="479">
                  <c:v>23.1</c:v>
                </c:pt>
                <c:pt idx="480">
                  <c:v>24.1</c:v>
                </c:pt>
                <c:pt idx="481">
                  <c:v>24.5</c:v>
                </c:pt>
                <c:pt idx="482">
                  <c:v>24.6</c:v>
                </c:pt>
                <c:pt idx="483">
                  <c:v>24.2</c:v>
                </c:pt>
                <c:pt idx="484">
                  <c:v>24.4</c:v>
                </c:pt>
                <c:pt idx="485">
                  <c:v>25.1</c:v>
                </c:pt>
                <c:pt idx="486">
                  <c:v>25.4</c:v>
                </c:pt>
                <c:pt idx="487">
                  <c:v>25</c:v>
                </c:pt>
                <c:pt idx="488">
                  <c:v>24.4</c:v>
                </c:pt>
                <c:pt idx="489">
                  <c:v>24.1</c:v>
                </c:pt>
                <c:pt idx="490">
                  <c:v>24.1</c:v>
                </c:pt>
                <c:pt idx="491">
                  <c:v>23.9</c:v>
                </c:pt>
                <c:pt idx="492">
                  <c:v>25</c:v>
                </c:pt>
                <c:pt idx="493">
                  <c:v>24.3</c:v>
                </c:pt>
                <c:pt idx="494">
                  <c:v>23.8</c:v>
                </c:pt>
                <c:pt idx="495">
                  <c:v>24</c:v>
                </c:pt>
                <c:pt idx="496">
                  <c:v>24.3</c:v>
                </c:pt>
                <c:pt idx="497">
                  <c:v>23.4</c:v>
                </c:pt>
                <c:pt idx="498">
                  <c:v>24.6</c:v>
                </c:pt>
                <c:pt idx="499">
                  <c:v>25.5</c:v>
                </c:pt>
                <c:pt idx="500">
                  <c:v>25.5</c:v>
                </c:pt>
                <c:pt idx="501">
                  <c:v>25.8</c:v>
                </c:pt>
                <c:pt idx="502">
                  <c:v>25.7</c:v>
                </c:pt>
                <c:pt idx="503">
                  <c:v>25.5</c:v>
                </c:pt>
                <c:pt idx="504">
                  <c:v>25.4</c:v>
                </c:pt>
                <c:pt idx="505">
                  <c:v>23.9</c:v>
                </c:pt>
                <c:pt idx="506">
                  <c:v>23.3</c:v>
                </c:pt>
                <c:pt idx="507">
                  <c:v>24.6</c:v>
                </c:pt>
                <c:pt idx="508">
                  <c:v>24.8</c:v>
                </c:pt>
                <c:pt idx="509">
                  <c:v>25.2</c:v>
                </c:pt>
                <c:pt idx="510">
                  <c:v>23.6</c:v>
                </c:pt>
                <c:pt idx="511">
                  <c:v>23.7</c:v>
                </c:pt>
                <c:pt idx="512">
                  <c:v>24.1</c:v>
                </c:pt>
                <c:pt idx="513">
                  <c:v>24.5</c:v>
                </c:pt>
                <c:pt idx="514">
                  <c:v>24.5</c:v>
                </c:pt>
                <c:pt idx="515">
                  <c:v>24.5</c:v>
                </c:pt>
                <c:pt idx="516">
                  <c:v>25</c:v>
                </c:pt>
                <c:pt idx="517">
                  <c:v>24.8</c:v>
                </c:pt>
                <c:pt idx="518">
                  <c:v>24.6</c:v>
                </c:pt>
                <c:pt idx="519">
                  <c:v>24.8</c:v>
                </c:pt>
                <c:pt idx="520">
                  <c:v>25.3</c:v>
                </c:pt>
                <c:pt idx="521">
                  <c:v>25</c:v>
                </c:pt>
                <c:pt idx="522">
                  <c:v>25.9</c:v>
                </c:pt>
                <c:pt idx="523">
                  <c:v>26</c:v>
                </c:pt>
                <c:pt idx="524">
                  <c:v>25.9</c:v>
                </c:pt>
                <c:pt idx="525">
                  <c:v>26.5</c:v>
                </c:pt>
                <c:pt idx="526">
                  <c:v>26.1</c:v>
                </c:pt>
                <c:pt idx="527">
                  <c:v>25.9</c:v>
                </c:pt>
                <c:pt idx="528">
                  <c:v>26.2</c:v>
                </c:pt>
                <c:pt idx="529">
                  <c:v>26.5</c:v>
                </c:pt>
                <c:pt idx="530">
                  <c:v>26.6</c:v>
                </c:pt>
                <c:pt idx="531">
                  <c:v>26.6</c:v>
                </c:pt>
                <c:pt idx="532">
                  <c:v>25.9</c:v>
                </c:pt>
                <c:pt idx="533">
                  <c:v>26.5</c:v>
                </c:pt>
                <c:pt idx="534">
                  <c:v>26.9</c:v>
                </c:pt>
                <c:pt idx="535">
                  <c:v>26.7</c:v>
                </c:pt>
                <c:pt idx="536">
                  <c:v>26.5</c:v>
                </c:pt>
                <c:pt idx="537">
                  <c:v>26.3</c:v>
                </c:pt>
                <c:pt idx="538">
                  <c:v>25.4</c:v>
                </c:pt>
                <c:pt idx="539">
                  <c:v>25.1</c:v>
                </c:pt>
                <c:pt idx="540">
                  <c:v>25.3</c:v>
                </c:pt>
                <c:pt idx="541">
                  <c:v>24.8</c:v>
                </c:pt>
                <c:pt idx="542">
                  <c:v>23.3</c:v>
                </c:pt>
                <c:pt idx="543">
                  <c:v>23.7</c:v>
                </c:pt>
                <c:pt idx="544">
                  <c:v>23.9</c:v>
                </c:pt>
                <c:pt idx="545">
                  <c:v>24.2</c:v>
                </c:pt>
                <c:pt idx="546">
                  <c:v>23.9</c:v>
                </c:pt>
                <c:pt idx="547">
                  <c:v>24.2</c:v>
                </c:pt>
                <c:pt idx="548">
                  <c:v>23.6</c:v>
                </c:pt>
                <c:pt idx="549">
                  <c:v>22.3</c:v>
                </c:pt>
                <c:pt idx="550">
                  <c:v>21.7</c:v>
                </c:pt>
                <c:pt idx="551">
                  <c:v>21.7</c:v>
                </c:pt>
                <c:pt idx="552">
                  <c:v>22.7</c:v>
                </c:pt>
                <c:pt idx="553">
                  <c:v>22.7</c:v>
                </c:pt>
              </c:numCache>
            </c:numRef>
          </c:yVal>
          <c:smooth val="1"/>
          <c:extLst xmlns:c16r2="http://schemas.microsoft.com/office/drawing/2015/06/chart">
            <c:ext xmlns:c16="http://schemas.microsoft.com/office/drawing/2014/chart" uri="{C3380CC4-5D6E-409C-BE32-E72D297353CC}">
              <c16:uniqueId val="{00000000-6F1F-4816-A263-D373F3EBFED3}"/>
            </c:ext>
          </c:extLst>
        </c:ser>
        <c:ser>
          <c:idx val="2"/>
          <c:order val="2"/>
          <c:tx>
            <c:strRef>
              <c:f>'250um'!$CY$12</c:f>
              <c:strCache>
                <c:ptCount val="1"/>
                <c:pt idx="0">
                  <c:v>Pulsed humidity 2</c:v>
                </c:pt>
              </c:strCache>
            </c:strRef>
          </c:tx>
          <c:spPr>
            <a:ln w="22225"/>
          </c:spPr>
          <c:marker>
            <c:symbol val="triangle"/>
            <c:size val="5"/>
          </c:marker>
          <c:xVal>
            <c:numRef>
              <c:f>'250um'!$B$13:$B$1016</c:f>
              <c:numCache>
                <c:formatCode>General</c:formatCode>
                <c:ptCount val="1004"/>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pt idx="738" formatCode="0">
                  <c:v>3394.8444444444399</c:v>
                </c:pt>
                <c:pt idx="739" formatCode="0">
                  <c:v>3399.4444444444398</c:v>
                </c:pt>
                <c:pt idx="740">
                  <c:v>3404.0444444444502</c:v>
                </c:pt>
                <c:pt idx="741">
                  <c:v>3408.6444444444501</c:v>
                </c:pt>
                <c:pt idx="742">
                  <c:v>3413.24444444445</c:v>
                </c:pt>
                <c:pt idx="743">
                  <c:v>3417.8444444444499</c:v>
                </c:pt>
                <c:pt idx="744">
                  <c:v>3422.4444444444498</c:v>
                </c:pt>
                <c:pt idx="745">
                  <c:v>3427.0444444444502</c:v>
                </c:pt>
                <c:pt idx="746">
                  <c:v>3431.6444444444501</c:v>
                </c:pt>
                <c:pt idx="747">
                  <c:v>3436.24444444445</c:v>
                </c:pt>
                <c:pt idx="748">
                  <c:v>3440.8444444444499</c:v>
                </c:pt>
                <c:pt idx="749" formatCode="0">
                  <c:v>3445.4444444444498</c:v>
                </c:pt>
                <c:pt idx="750" formatCode="0">
                  <c:v>3450.0444444444502</c:v>
                </c:pt>
                <c:pt idx="751" formatCode="0">
                  <c:v>3454.6444444444501</c:v>
                </c:pt>
                <c:pt idx="752" formatCode="0">
                  <c:v>3459.24444444445</c:v>
                </c:pt>
                <c:pt idx="753" formatCode="0">
                  <c:v>3463.8444444444499</c:v>
                </c:pt>
                <c:pt idx="754" formatCode="0">
                  <c:v>3468.4444444444498</c:v>
                </c:pt>
                <c:pt idx="755" formatCode="0">
                  <c:v>3473.0444444444502</c:v>
                </c:pt>
                <c:pt idx="756" formatCode="0">
                  <c:v>3477.6444444444501</c:v>
                </c:pt>
                <c:pt idx="757" formatCode="0">
                  <c:v>3482.24444444445</c:v>
                </c:pt>
                <c:pt idx="758" formatCode="0">
                  <c:v>3486.8444444444499</c:v>
                </c:pt>
                <c:pt idx="759" formatCode="0">
                  <c:v>3491.4444444444498</c:v>
                </c:pt>
                <c:pt idx="760" formatCode="0">
                  <c:v>3496.0444444444502</c:v>
                </c:pt>
                <c:pt idx="761" formatCode="0">
                  <c:v>3500.6444444444501</c:v>
                </c:pt>
                <c:pt idx="762" formatCode="0">
                  <c:v>3505.24444444445</c:v>
                </c:pt>
                <c:pt idx="763" formatCode="0">
                  <c:v>3509.8444444444499</c:v>
                </c:pt>
                <c:pt idx="764" formatCode="0">
                  <c:v>3514.4444444444498</c:v>
                </c:pt>
                <c:pt idx="765" formatCode="0">
                  <c:v>3519.0444444444502</c:v>
                </c:pt>
                <c:pt idx="766" formatCode="0">
                  <c:v>3523.6444444444501</c:v>
                </c:pt>
                <c:pt idx="767" formatCode="0">
                  <c:v>3528.24444444445</c:v>
                </c:pt>
                <c:pt idx="768" formatCode="0">
                  <c:v>3532.8444444444499</c:v>
                </c:pt>
                <c:pt idx="769" formatCode="0">
                  <c:v>3537.4444444444498</c:v>
                </c:pt>
                <c:pt idx="770" formatCode="0">
                  <c:v>3542.0444444444502</c:v>
                </c:pt>
                <c:pt idx="771" formatCode="0">
                  <c:v>3546.6444444444501</c:v>
                </c:pt>
                <c:pt idx="772" formatCode="0">
                  <c:v>3551.24444444445</c:v>
                </c:pt>
                <c:pt idx="773" formatCode="0">
                  <c:v>3555.8444444444499</c:v>
                </c:pt>
                <c:pt idx="774" formatCode="0">
                  <c:v>3560.4444444444498</c:v>
                </c:pt>
                <c:pt idx="775" formatCode="0">
                  <c:v>3565.0444444444502</c:v>
                </c:pt>
                <c:pt idx="776" formatCode="0">
                  <c:v>3569.6444444444501</c:v>
                </c:pt>
                <c:pt idx="777" formatCode="0">
                  <c:v>3574.24444444445</c:v>
                </c:pt>
                <c:pt idx="778" formatCode="0">
                  <c:v>3578.8444444444499</c:v>
                </c:pt>
                <c:pt idx="779" formatCode="0">
                  <c:v>3583.4444444444498</c:v>
                </c:pt>
                <c:pt idx="780" formatCode="0">
                  <c:v>3588.0444444444502</c:v>
                </c:pt>
                <c:pt idx="781" formatCode="0">
                  <c:v>3592.6444444444501</c:v>
                </c:pt>
                <c:pt idx="782" formatCode="0">
                  <c:v>3597.24444444445</c:v>
                </c:pt>
                <c:pt idx="783" formatCode="0">
                  <c:v>3601.8444444444499</c:v>
                </c:pt>
                <c:pt idx="784" formatCode="0">
                  <c:v>3606.4444444444498</c:v>
                </c:pt>
                <c:pt idx="785" formatCode="0">
                  <c:v>3611.0444444444502</c:v>
                </c:pt>
                <c:pt idx="786" formatCode="0">
                  <c:v>3615.6444444444501</c:v>
                </c:pt>
                <c:pt idx="787" formatCode="0">
                  <c:v>3620.24444444445</c:v>
                </c:pt>
                <c:pt idx="788" formatCode="0">
                  <c:v>3624.8444444444499</c:v>
                </c:pt>
                <c:pt idx="789" formatCode="0">
                  <c:v>3629.4444444444498</c:v>
                </c:pt>
                <c:pt idx="790" formatCode="0">
                  <c:v>3634.0444444444502</c:v>
                </c:pt>
                <c:pt idx="791" formatCode="0">
                  <c:v>3638.6444444444501</c:v>
                </c:pt>
                <c:pt idx="792" formatCode="0">
                  <c:v>3643.24444444445</c:v>
                </c:pt>
                <c:pt idx="793" formatCode="0">
                  <c:v>3647.8444444444499</c:v>
                </c:pt>
                <c:pt idx="794" formatCode="0">
                  <c:v>3652.4444444444498</c:v>
                </c:pt>
                <c:pt idx="795" formatCode="0">
                  <c:v>3657.0444444444502</c:v>
                </c:pt>
                <c:pt idx="796" formatCode="0">
                  <c:v>3661.6444444444501</c:v>
                </c:pt>
                <c:pt idx="797" formatCode="0">
                  <c:v>3666.24444444445</c:v>
                </c:pt>
                <c:pt idx="798" formatCode="0">
                  <c:v>3670.8444444444499</c:v>
                </c:pt>
                <c:pt idx="799" formatCode="0">
                  <c:v>3675.4444444444498</c:v>
                </c:pt>
                <c:pt idx="800" formatCode="0">
                  <c:v>3680.0444444444502</c:v>
                </c:pt>
                <c:pt idx="801" formatCode="0">
                  <c:v>3684.6444444444501</c:v>
                </c:pt>
                <c:pt idx="802" formatCode="0">
                  <c:v>3689.24444444445</c:v>
                </c:pt>
                <c:pt idx="803" formatCode="0">
                  <c:v>3693.8444444444499</c:v>
                </c:pt>
                <c:pt idx="804" formatCode="0">
                  <c:v>3698.4444444444498</c:v>
                </c:pt>
                <c:pt idx="805" formatCode="0">
                  <c:v>3703.0444444444502</c:v>
                </c:pt>
                <c:pt idx="806" formatCode="0">
                  <c:v>3707.6444444444501</c:v>
                </c:pt>
                <c:pt idx="807" formatCode="0">
                  <c:v>3712.24444444445</c:v>
                </c:pt>
                <c:pt idx="808" formatCode="0">
                  <c:v>3716.8444444444499</c:v>
                </c:pt>
                <c:pt idx="809" formatCode="0">
                  <c:v>3721.4444444444498</c:v>
                </c:pt>
                <c:pt idx="810" formatCode="0">
                  <c:v>3726.0444444444502</c:v>
                </c:pt>
                <c:pt idx="811" formatCode="0">
                  <c:v>3730.6444444444501</c:v>
                </c:pt>
                <c:pt idx="812" formatCode="0">
                  <c:v>3735.24444444445</c:v>
                </c:pt>
                <c:pt idx="813" formatCode="0">
                  <c:v>3739.8444444444499</c:v>
                </c:pt>
                <c:pt idx="814" formatCode="0">
                  <c:v>3744.4444444444498</c:v>
                </c:pt>
                <c:pt idx="815" formatCode="0">
                  <c:v>3749.0444444444502</c:v>
                </c:pt>
                <c:pt idx="816" formatCode="0">
                  <c:v>3753.6444444444501</c:v>
                </c:pt>
                <c:pt idx="817" formatCode="0">
                  <c:v>3758.24444444445</c:v>
                </c:pt>
                <c:pt idx="818" formatCode="0">
                  <c:v>3762.8444444444499</c:v>
                </c:pt>
                <c:pt idx="819" formatCode="0">
                  <c:v>3767.4444444444498</c:v>
                </c:pt>
                <c:pt idx="820" formatCode="0">
                  <c:v>3772.0444444444502</c:v>
                </c:pt>
                <c:pt idx="821" formatCode="0">
                  <c:v>3776.6444444444501</c:v>
                </c:pt>
                <c:pt idx="822" formatCode="0">
                  <c:v>3781.24444444445</c:v>
                </c:pt>
                <c:pt idx="823" formatCode="0">
                  <c:v>3785.8444444444499</c:v>
                </c:pt>
                <c:pt idx="824" formatCode="0">
                  <c:v>3790.4444444444498</c:v>
                </c:pt>
                <c:pt idx="825" formatCode="0">
                  <c:v>3795.0444444444502</c:v>
                </c:pt>
                <c:pt idx="826" formatCode="0">
                  <c:v>3799.6444444444501</c:v>
                </c:pt>
                <c:pt idx="827" formatCode="0">
                  <c:v>3804.24444444445</c:v>
                </c:pt>
                <c:pt idx="828" formatCode="0">
                  <c:v>3808.8444444444499</c:v>
                </c:pt>
                <c:pt idx="829" formatCode="0">
                  <c:v>3813.4444444444498</c:v>
                </c:pt>
                <c:pt idx="830" formatCode="0">
                  <c:v>3818.0444444444502</c:v>
                </c:pt>
                <c:pt idx="831" formatCode="0">
                  <c:v>3822.6444444444501</c:v>
                </c:pt>
                <c:pt idx="832" formatCode="0">
                  <c:v>3827.24444444445</c:v>
                </c:pt>
                <c:pt idx="833" formatCode="0">
                  <c:v>3831.8444444444499</c:v>
                </c:pt>
                <c:pt idx="834" formatCode="0">
                  <c:v>3836.4444444444498</c:v>
                </c:pt>
                <c:pt idx="835" formatCode="0">
                  <c:v>3841.0444444444502</c:v>
                </c:pt>
                <c:pt idx="836" formatCode="0">
                  <c:v>3845.6444444444501</c:v>
                </c:pt>
                <c:pt idx="837" formatCode="0">
                  <c:v>3850.24444444445</c:v>
                </c:pt>
                <c:pt idx="838" formatCode="0">
                  <c:v>3854.8444444444499</c:v>
                </c:pt>
                <c:pt idx="839" formatCode="0">
                  <c:v>3859.4444444444498</c:v>
                </c:pt>
                <c:pt idx="840" formatCode="0">
                  <c:v>3864.0444444444502</c:v>
                </c:pt>
                <c:pt idx="841" formatCode="0">
                  <c:v>3868.6444444444501</c:v>
                </c:pt>
                <c:pt idx="842" formatCode="0">
                  <c:v>3873.24444444445</c:v>
                </c:pt>
                <c:pt idx="843" formatCode="0">
                  <c:v>3877.8444444444499</c:v>
                </c:pt>
                <c:pt idx="844" formatCode="0">
                  <c:v>3882.4444444444498</c:v>
                </c:pt>
                <c:pt idx="845" formatCode="0">
                  <c:v>3887.0444444444502</c:v>
                </c:pt>
                <c:pt idx="846" formatCode="0">
                  <c:v>3891.6444444444501</c:v>
                </c:pt>
                <c:pt idx="847" formatCode="0">
                  <c:v>3896.24444444445</c:v>
                </c:pt>
                <c:pt idx="848" formatCode="0">
                  <c:v>3900.8444444444499</c:v>
                </c:pt>
                <c:pt idx="849" formatCode="0">
                  <c:v>3905.4444444444498</c:v>
                </c:pt>
                <c:pt idx="850" formatCode="0">
                  <c:v>3910.0444444444502</c:v>
                </c:pt>
                <c:pt idx="851" formatCode="0">
                  <c:v>3914.6444444444501</c:v>
                </c:pt>
                <c:pt idx="852" formatCode="0">
                  <c:v>3919.24444444445</c:v>
                </c:pt>
                <c:pt idx="853" formatCode="0">
                  <c:v>3923.8444444444499</c:v>
                </c:pt>
                <c:pt idx="854" formatCode="0">
                  <c:v>3928.4444444444498</c:v>
                </c:pt>
                <c:pt idx="855" formatCode="0">
                  <c:v>3933.0444444444502</c:v>
                </c:pt>
                <c:pt idx="856" formatCode="0">
                  <c:v>3937.6444444444501</c:v>
                </c:pt>
                <c:pt idx="857" formatCode="0">
                  <c:v>3942.24444444445</c:v>
                </c:pt>
                <c:pt idx="858" formatCode="0">
                  <c:v>3946.8444444444499</c:v>
                </c:pt>
                <c:pt idx="859" formatCode="0">
                  <c:v>3951.4444444444498</c:v>
                </c:pt>
                <c:pt idx="860" formatCode="0">
                  <c:v>3956.0444444444502</c:v>
                </c:pt>
                <c:pt idx="861" formatCode="0">
                  <c:v>3960.6444444444501</c:v>
                </c:pt>
                <c:pt idx="862" formatCode="0">
                  <c:v>3965.24444444445</c:v>
                </c:pt>
                <c:pt idx="863" formatCode="0">
                  <c:v>3969.8444444444499</c:v>
                </c:pt>
                <c:pt idx="864" formatCode="0">
                  <c:v>3974.4444444444498</c:v>
                </c:pt>
                <c:pt idx="865" formatCode="0">
                  <c:v>3979.0444444444502</c:v>
                </c:pt>
                <c:pt idx="866" formatCode="0">
                  <c:v>3983.6444444444501</c:v>
                </c:pt>
                <c:pt idx="867" formatCode="0">
                  <c:v>3988.24444444445</c:v>
                </c:pt>
                <c:pt idx="868" formatCode="0">
                  <c:v>3992.8444444444499</c:v>
                </c:pt>
                <c:pt idx="869" formatCode="0">
                  <c:v>3997.4444444444498</c:v>
                </c:pt>
                <c:pt idx="870" formatCode="0">
                  <c:v>4002.0444444444502</c:v>
                </c:pt>
                <c:pt idx="871" formatCode="0">
                  <c:v>4006.6444444444501</c:v>
                </c:pt>
                <c:pt idx="872" formatCode="0">
                  <c:v>4011.24444444445</c:v>
                </c:pt>
                <c:pt idx="873" formatCode="0">
                  <c:v>4015.8444444444499</c:v>
                </c:pt>
                <c:pt idx="874" formatCode="0">
                  <c:v>4020.4444444444498</c:v>
                </c:pt>
                <c:pt idx="875" formatCode="0">
                  <c:v>4025.0444444444502</c:v>
                </c:pt>
                <c:pt idx="876" formatCode="0">
                  <c:v>4029.6444444444501</c:v>
                </c:pt>
                <c:pt idx="877" formatCode="0">
                  <c:v>4034.24444444445</c:v>
                </c:pt>
                <c:pt idx="878" formatCode="0">
                  <c:v>4038.8444444444499</c:v>
                </c:pt>
                <c:pt idx="879" formatCode="0">
                  <c:v>4043.4444444444498</c:v>
                </c:pt>
                <c:pt idx="880" formatCode="0">
                  <c:v>4048.0444444444502</c:v>
                </c:pt>
                <c:pt idx="881" formatCode="0">
                  <c:v>4052.6444444444501</c:v>
                </c:pt>
                <c:pt idx="882" formatCode="0">
                  <c:v>4057.24444444445</c:v>
                </c:pt>
                <c:pt idx="883" formatCode="0">
                  <c:v>4061.8444444444499</c:v>
                </c:pt>
                <c:pt idx="884" formatCode="0">
                  <c:v>4066.4444444444498</c:v>
                </c:pt>
                <c:pt idx="885" formatCode="0">
                  <c:v>4071.0444444444502</c:v>
                </c:pt>
                <c:pt idx="886" formatCode="0">
                  <c:v>4075.6444444444501</c:v>
                </c:pt>
                <c:pt idx="887" formatCode="0">
                  <c:v>4080.24444444445</c:v>
                </c:pt>
                <c:pt idx="888" formatCode="0">
                  <c:v>4084.8444444444499</c:v>
                </c:pt>
                <c:pt idx="889" formatCode="0">
                  <c:v>4089.4444444444498</c:v>
                </c:pt>
                <c:pt idx="890" formatCode="0">
                  <c:v>4094.0444444444502</c:v>
                </c:pt>
                <c:pt idx="891" formatCode="0">
                  <c:v>4098.6444444444496</c:v>
                </c:pt>
                <c:pt idx="892" formatCode="0">
                  <c:v>4103.24444444445</c:v>
                </c:pt>
                <c:pt idx="893" formatCode="0">
                  <c:v>4107.8444444444503</c:v>
                </c:pt>
                <c:pt idx="894" formatCode="0">
                  <c:v>4112.4444444444498</c:v>
                </c:pt>
                <c:pt idx="895" formatCode="0">
                  <c:v>4117.0444444444502</c:v>
                </c:pt>
                <c:pt idx="896" formatCode="0">
                  <c:v>4121.6444444444496</c:v>
                </c:pt>
                <c:pt idx="897" formatCode="0">
                  <c:v>4126.24444444445</c:v>
                </c:pt>
                <c:pt idx="898" formatCode="0">
                  <c:v>4130.8444444444503</c:v>
                </c:pt>
                <c:pt idx="899" formatCode="0">
                  <c:v>4135.4444444444498</c:v>
                </c:pt>
                <c:pt idx="900" formatCode="0">
                  <c:v>4140.0444444444502</c:v>
                </c:pt>
                <c:pt idx="901" formatCode="0">
                  <c:v>4144.6444444444496</c:v>
                </c:pt>
                <c:pt idx="902" formatCode="0">
                  <c:v>4149.24444444445</c:v>
                </c:pt>
                <c:pt idx="903" formatCode="0">
                  <c:v>4153.8444444444503</c:v>
                </c:pt>
                <c:pt idx="904" formatCode="0">
                  <c:v>4158.4444444444498</c:v>
                </c:pt>
                <c:pt idx="905" formatCode="0">
                  <c:v>4163.0444444444502</c:v>
                </c:pt>
                <c:pt idx="906" formatCode="0">
                  <c:v>4167.6444444444496</c:v>
                </c:pt>
                <c:pt idx="907" formatCode="0">
                  <c:v>4172.24444444445</c:v>
                </c:pt>
                <c:pt idx="908" formatCode="0">
                  <c:v>4176.8444444444503</c:v>
                </c:pt>
                <c:pt idx="909" formatCode="0">
                  <c:v>4181.4444444444498</c:v>
                </c:pt>
                <c:pt idx="910" formatCode="0">
                  <c:v>4186.0444444444502</c:v>
                </c:pt>
                <c:pt idx="911" formatCode="0">
                  <c:v>4190.6444444444496</c:v>
                </c:pt>
                <c:pt idx="912" formatCode="0">
                  <c:v>4195.24444444445</c:v>
                </c:pt>
                <c:pt idx="913" formatCode="0">
                  <c:v>4199.8444444444503</c:v>
                </c:pt>
                <c:pt idx="914" formatCode="0">
                  <c:v>4204.4444444444498</c:v>
                </c:pt>
                <c:pt idx="915" formatCode="0">
                  <c:v>4209.0444444444502</c:v>
                </c:pt>
                <c:pt idx="916" formatCode="0">
                  <c:v>4213.6444444444496</c:v>
                </c:pt>
                <c:pt idx="917" formatCode="0">
                  <c:v>4218.24444444445</c:v>
                </c:pt>
                <c:pt idx="918" formatCode="0">
                  <c:v>4222.8444444444503</c:v>
                </c:pt>
                <c:pt idx="919" formatCode="0">
                  <c:v>4227.4444444444498</c:v>
                </c:pt>
                <c:pt idx="920" formatCode="0">
                  <c:v>4232.0444444444502</c:v>
                </c:pt>
                <c:pt idx="921" formatCode="0">
                  <c:v>4236.6444444444496</c:v>
                </c:pt>
                <c:pt idx="922" formatCode="0">
                  <c:v>4241.24444444445</c:v>
                </c:pt>
                <c:pt idx="923" formatCode="0">
                  <c:v>4245.8444444444503</c:v>
                </c:pt>
                <c:pt idx="924" formatCode="0">
                  <c:v>4250.4444444444498</c:v>
                </c:pt>
                <c:pt idx="925" formatCode="0">
                  <c:v>4255.0444444444502</c:v>
                </c:pt>
                <c:pt idx="926" formatCode="0">
                  <c:v>4259.6444444444496</c:v>
                </c:pt>
                <c:pt idx="927" formatCode="0">
                  <c:v>4264.24444444445</c:v>
                </c:pt>
                <c:pt idx="928" formatCode="0">
                  <c:v>4268.8444444444503</c:v>
                </c:pt>
                <c:pt idx="929" formatCode="0">
                  <c:v>4273.4444444444498</c:v>
                </c:pt>
                <c:pt idx="930" formatCode="0">
                  <c:v>4278.0444444444502</c:v>
                </c:pt>
                <c:pt idx="931" formatCode="0">
                  <c:v>4282.6444444444496</c:v>
                </c:pt>
                <c:pt idx="932" formatCode="0">
                  <c:v>4287.24444444445</c:v>
                </c:pt>
                <c:pt idx="933" formatCode="0">
                  <c:v>4291.8444444444503</c:v>
                </c:pt>
                <c:pt idx="934" formatCode="0">
                  <c:v>4296.4444444444498</c:v>
                </c:pt>
                <c:pt idx="935" formatCode="0">
                  <c:v>4301.0444444444502</c:v>
                </c:pt>
                <c:pt idx="936" formatCode="0">
                  <c:v>4305.6444444444496</c:v>
                </c:pt>
                <c:pt idx="937" formatCode="0">
                  <c:v>4310.24444444445</c:v>
                </c:pt>
                <c:pt idx="938" formatCode="0">
                  <c:v>4314.8444444444503</c:v>
                </c:pt>
                <c:pt idx="939" formatCode="0">
                  <c:v>4319.4444444444498</c:v>
                </c:pt>
                <c:pt idx="940" formatCode="0">
                  <c:v>4324.0444444444502</c:v>
                </c:pt>
                <c:pt idx="941" formatCode="0">
                  <c:v>4328.6444444444496</c:v>
                </c:pt>
                <c:pt idx="942" formatCode="0">
                  <c:v>4333.24444444445</c:v>
                </c:pt>
                <c:pt idx="943" formatCode="0">
                  <c:v>4337.8444444444503</c:v>
                </c:pt>
                <c:pt idx="944" formatCode="0">
                  <c:v>4342.4444444444498</c:v>
                </c:pt>
                <c:pt idx="945" formatCode="0">
                  <c:v>4347.0444444444502</c:v>
                </c:pt>
                <c:pt idx="946" formatCode="0">
                  <c:v>4351.6444444444496</c:v>
                </c:pt>
                <c:pt idx="947" formatCode="0">
                  <c:v>4356.24444444445</c:v>
                </c:pt>
                <c:pt idx="948" formatCode="0">
                  <c:v>4360.8444444444503</c:v>
                </c:pt>
                <c:pt idx="949" formatCode="0">
                  <c:v>4365.4444444444498</c:v>
                </c:pt>
                <c:pt idx="950" formatCode="0">
                  <c:v>4370.0444444444502</c:v>
                </c:pt>
                <c:pt idx="951" formatCode="0">
                  <c:v>4374.6444444444496</c:v>
                </c:pt>
                <c:pt idx="952" formatCode="0">
                  <c:v>4379.24444444445</c:v>
                </c:pt>
                <c:pt idx="953" formatCode="0">
                  <c:v>4383.8444444444503</c:v>
                </c:pt>
                <c:pt idx="954" formatCode="0">
                  <c:v>4388.4444444444498</c:v>
                </c:pt>
                <c:pt idx="955" formatCode="0">
                  <c:v>4393.0444444444502</c:v>
                </c:pt>
                <c:pt idx="956" formatCode="0">
                  <c:v>4397.6444444444496</c:v>
                </c:pt>
                <c:pt idx="957" formatCode="0">
                  <c:v>4402.24444444445</c:v>
                </c:pt>
                <c:pt idx="958" formatCode="0">
                  <c:v>4406.8444444444503</c:v>
                </c:pt>
                <c:pt idx="959" formatCode="0">
                  <c:v>4411.4444444444498</c:v>
                </c:pt>
                <c:pt idx="960" formatCode="0">
                  <c:v>4416.0444444444502</c:v>
                </c:pt>
                <c:pt idx="961" formatCode="0">
                  <c:v>4420.6444444444496</c:v>
                </c:pt>
                <c:pt idx="962" formatCode="0">
                  <c:v>4425.24444444445</c:v>
                </c:pt>
                <c:pt idx="963" formatCode="0">
                  <c:v>4429.8444444444503</c:v>
                </c:pt>
                <c:pt idx="964" formatCode="0">
                  <c:v>4434.4444444444498</c:v>
                </c:pt>
                <c:pt idx="965" formatCode="0">
                  <c:v>4439.0444444444502</c:v>
                </c:pt>
                <c:pt idx="966" formatCode="0">
                  <c:v>4443.6444444444496</c:v>
                </c:pt>
                <c:pt idx="967" formatCode="0">
                  <c:v>4448.24444444445</c:v>
                </c:pt>
                <c:pt idx="968" formatCode="0">
                  <c:v>4452.8444444444503</c:v>
                </c:pt>
                <c:pt idx="969" formatCode="0">
                  <c:v>4457.4444444444498</c:v>
                </c:pt>
                <c:pt idx="970" formatCode="0">
                  <c:v>4462.0444444444502</c:v>
                </c:pt>
                <c:pt idx="971" formatCode="0">
                  <c:v>4466.6444444444396</c:v>
                </c:pt>
                <c:pt idx="972" formatCode="0">
                  <c:v>4471.24444444445</c:v>
                </c:pt>
                <c:pt idx="973" formatCode="0">
                  <c:v>4475.8444444444503</c:v>
                </c:pt>
                <c:pt idx="974" formatCode="0">
                  <c:v>4480.4444444444498</c:v>
                </c:pt>
                <c:pt idx="975" formatCode="0">
                  <c:v>4485.0444444444502</c:v>
                </c:pt>
                <c:pt idx="976" formatCode="0">
                  <c:v>4489.6444444444396</c:v>
                </c:pt>
                <c:pt idx="977" formatCode="0">
                  <c:v>4494.24444444445</c:v>
                </c:pt>
                <c:pt idx="978" formatCode="0">
                  <c:v>4498.8444444444503</c:v>
                </c:pt>
                <c:pt idx="979" formatCode="0">
                  <c:v>4503.4444444444498</c:v>
                </c:pt>
                <c:pt idx="980" formatCode="0">
                  <c:v>4508.0444444444502</c:v>
                </c:pt>
                <c:pt idx="981" formatCode="0">
                  <c:v>4512.6444444444396</c:v>
                </c:pt>
                <c:pt idx="982" formatCode="0">
                  <c:v>4517.24444444445</c:v>
                </c:pt>
                <c:pt idx="983" formatCode="0">
                  <c:v>4521.8444444444503</c:v>
                </c:pt>
                <c:pt idx="984" formatCode="0">
                  <c:v>4526.4444444444498</c:v>
                </c:pt>
                <c:pt idx="985" formatCode="0">
                  <c:v>4531.0444444444502</c:v>
                </c:pt>
                <c:pt idx="986" formatCode="0">
                  <c:v>4535.6444444444396</c:v>
                </c:pt>
                <c:pt idx="987" formatCode="0">
                  <c:v>4540.24444444445</c:v>
                </c:pt>
                <c:pt idx="988" formatCode="0">
                  <c:v>4544.8444444444503</c:v>
                </c:pt>
                <c:pt idx="989" formatCode="0">
                  <c:v>4549.4444444444498</c:v>
                </c:pt>
                <c:pt idx="990" formatCode="0">
                  <c:v>4554.0444444444502</c:v>
                </c:pt>
                <c:pt idx="991" formatCode="0">
                  <c:v>4558.6444444444396</c:v>
                </c:pt>
                <c:pt idx="992" formatCode="0">
                  <c:v>4563.24444444445</c:v>
                </c:pt>
                <c:pt idx="993" formatCode="0">
                  <c:v>4567.8444444444503</c:v>
                </c:pt>
                <c:pt idx="994" formatCode="0">
                  <c:v>4572.4444444444498</c:v>
                </c:pt>
                <c:pt idx="995" formatCode="0">
                  <c:v>4577.0444444444502</c:v>
                </c:pt>
                <c:pt idx="996" formatCode="0">
                  <c:v>4581.6444444444396</c:v>
                </c:pt>
                <c:pt idx="997" formatCode="0">
                  <c:v>4586.24444444445</c:v>
                </c:pt>
                <c:pt idx="998" formatCode="0">
                  <c:v>4590.8444444444503</c:v>
                </c:pt>
                <c:pt idx="999" formatCode="0">
                  <c:v>4595.4444444444498</c:v>
                </c:pt>
                <c:pt idx="1000" formatCode="0">
                  <c:v>4600.0444444444502</c:v>
                </c:pt>
                <c:pt idx="1001" formatCode="0">
                  <c:v>4604.6444444444396</c:v>
                </c:pt>
                <c:pt idx="1002" formatCode="0">
                  <c:v>4609.24444444445</c:v>
                </c:pt>
                <c:pt idx="1003" formatCode="0">
                  <c:v>4613.8444444444503</c:v>
                </c:pt>
              </c:numCache>
            </c:numRef>
          </c:xVal>
          <c:yVal>
            <c:numRef>
              <c:f>'250um'!$CY$13:$CY$1016</c:f>
              <c:numCache>
                <c:formatCode>General</c:formatCode>
                <c:ptCount val="1004"/>
                <c:pt idx="0">
                  <c:v>55.4</c:v>
                </c:pt>
                <c:pt idx="1">
                  <c:v>57.4</c:v>
                </c:pt>
                <c:pt idx="2">
                  <c:v>60.2</c:v>
                </c:pt>
                <c:pt idx="3">
                  <c:v>63.9</c:v>
                </c:pt>
                <c:pt idx="4">
                  <c:v>66.400000000000006</c:v>
                </c:pt>
                <c:pt idx="5">
                  <c:v>66.099999999999994</c:v>
                </c:pt>
                <c:pt idx="6">
                  <c:v>66.7</c:v>
                </c:pt>
                <c:pt idx="7">
                  <c:v>65.7</c:v>
                </c:pt>
                <c:pt idx="8">
                  <c:v>66.2</c:v>
                </c:pt>
                <c:pt idx="9">
                  <c:v>66.3</c:v>
                </c:pt>
                <c:pt idx="10">
                  <c:v>66.2</c:v>
                </c:pt>
                <c:pt idx="11">
                  <c:v>65.900000000000006</c:v>
                </c:pt>
                <c:pt idx="12">
                  <c:v>65.400000000000006</c:v>
                </c:pt>
                <c:pt idx="13">
                  <c:v>64.900000000000006</c:v>
                </c:pt>
                <c:pt idx="14">
                  <c:v>64.5</c:v>
                </c:pt>
                <c:pt idx="15">
                  <c:v>64.099999999999994</c:v>
                </c:pt>
                <c:pt idx="16">
                  <c:v>63.6</c:v>
                </c:pt>
                <c:pt idx="17">
                  <c:v>63.3</c:v>
                </c:pt>
                <c:pt idx="18">
                  <c:v>63.1</c:v>
                </c:pt>
                <c:pt idx="19">
                  <c:v>62.9</c:v>
                </c:pt>
                <c:pt idx="20">
                  <c:v>62.8</c:v>
                </c:pt>
                <c:pt idx="21">
                  <c:v>62.6</c:v>
                </c:pt>
                <c:pt idx="22">
                  <c:v>62.6</c:v>
                </c:pt>
                <c:pt idx="23">
                  <c:v>62.5</c:v>
                </c:pt>
                <c:pt idx="24">
                  <c:v>62.5</c:v>
                </c:pt>
                <c:pt idx="25">
                  <c:v>62.6</c:v>
                </c:pt>
                <c:pt idx="26">
                  <c:v>62.7</c:v>
                </c:pt>
                <c:pt idx="27">
                  <c:v>62.7</c:v>
                </c:pt>
                <c:pt idx="28">
                  <c:v>62.6</c:v>
                </c:pt>
                <c:pt idx="29">
                  <c:v>62.7</c:v>
                </c:pt>
                <c:pt idx="30">
                  <c:v>62.8</c:v>
                </c:pt>
                <c:pt idx="31">
                  <c:v>62.9</c:v>
                </c:pt>
                <c:pt idx="32">
                  <c:v>63</c:v>
                </c:pt>
                <c:pt idx="33">
                  <c:v>63.1</c:v>
                </c:pt>
                <c:pt idx="34">
                  <c:v>63.2</c:v>
                </c:pt>
                <c:pt idx="35">
                  <c:v>63.2</c:v>
                </c:pt>
                <c:pt idx="36">
                  <c:v>63.2</c:v>
                </c:pt>
                <c:pt idx="37">
                  <c:v>63.4</c:v>
                </c:pt>
                <c:pt idx="38">
                  <c:v>63.4</c:v>
                </c:pt>
                <c:pt idx="39">
                  <c:v>63.5</c:v>
                </c:pt>
                <c:pt idx="40">
                  <c:v>63.6</c:v>
                </c:pt>
                <c:pt idx="41">
                  <c:v>63.7</c:v>
                </c:pt>
                <c:pt idx="42">
                  <c:v>63.7</c:v>
                </c:pt>
                <c:pt idx="43">
                  <c:v>63.8</c:v>
                </c:pt>
                <c:pt idx="44">
                  <c:v>63.9</c:v>
                </c:pt>
                <c:pt idx="45">
                  <c:v>63.9</c:v>
                </c:pt>
                <c:pt idx="46">
                  <c:v>63.8</c:v>
                </c:pt>
                <c:pt idx="47">
                  <c:v>63.9</c:v>
                </c:pt>
                <c:pt idx="48">
                  <c:v>64</c:v>
                </c:pt>
                <c:pt idx="49">
                  <c:v>64</c:v>
                </c:pt>
                <c:pt idx="50">
                  <c:v>64</c:v>
                </c:pt>
                <c:pt idx="51">
                  <c:v>64</c:v>
                </c:pt>
                <c:pt idx="52">
                  <c:v>64.099999999999994</c:v>
                </c:pt>
                <c:pt idx="53">
                  <c:v>64.099999999999994</c:v>
                </c:pt>
                <c:pt idx="54">
                  <c:v>64.099999999999994</c:v>
                </c:pt>
                <c:pt idx="55">
                  <c:v>64.099999999999994</c:v>
                </c:pt>
                <c:pt idx="56">
                  <c:v>64.099999999999994</c:v>
                </c:pt>
                <c:pt idx="57">
                  <c:v>64</c:v>
                </c:pt>
                <c:pt idx="58">
                  <c:v>64</c:v>
                </c:pt>
                <c:pt idx="59">
                  <c:v>64</c:v>
                </c:pt>
                <c:pt idx="60">
                  <c:v>64</c:v>
                </c:pt>
                <c:pt idx="61">
                  <c:v>64</c:v>
                </c:pt>
                <c:pt idx="62">
                  <c:v>64</c:v>
                </c:pt>
                <c:pt idx="63">
                  <c:v>64</c:v>
                </c:pt>
                <c:pt idx="64">
                  <c:v>63.9</c:v>
                </c:pt>
                <c:pt idx="65">
                  <c:v>64</c:v>
                </c:pt>
                <c:pt idx="66">
                  <c:v>64</c:v>
                </c:pt>
                <c:pt idx="67">
                  <c:v>63.9</c:v>
                </c:pt>
                <c:pt idx="68">
                  <c:v>64</c:v>
                </c:pt>
                <c:pt idx="69">
                  <c:v>64</c:v>
                </c:pt>
                <c:pt idx="70">
                  <c:v>63.9</c:v>
                </c:pt>
                <c:pt idx="71">
                  <c:v>63.9</c:v>
                </c:pt>
                <c:pt idx="72">
                  <c:v>63.9</c:v>
                </c:pt>
                <c:pt idx="73">
                  <c:v>64</c:v>
                </c:pt>
                <c:pt idx="74">
                  <c:v>64.099999999999994</c:v>
                </c:pt>
                <c:pt idx="75">
                  <c:v>64.099999999999994</c:v>
                </c:pt>
                <c:pt idx="76">
                  <c:v>64.099999999999994</c:v>
                </c:pt>
                <c:pt idx="77">
                  <c:v>64.2</c:v>
                </c:pt>
                <c:pt idx="78">
                  <c:v>64.2</c:v>
                </c:pt>
                <c:pt idx="79">
                  <c:v>64.3</c:v>
                </c:pt>
                <c:pt idx="80">
                  <c:v>64.3</c:v>
                </c:pt>
                <c:pt idx="81">
                  <c:v>64.3</c:v>
                </c:pt>
                <c:pt idx="82">
                  <c:v>64.400000000000006</c:v>
                </c:pt>
                <c:pt idx="83">
                  <c:v>64.400000000000006</c:v>
                </c:pt>
                <c:pt idx="84">
                  <c:v>64.3</c:v>
                </c:pt>
                <c:pt idx="85">
                  <c:v>64.400000000000006</c:v>
                </c:pt>
                <c:pt idx="86">
                  <c:v>64.400000000000006</c:v>
                </c:pt>
                <c:pt idx="87">
                  <c:v>64.400000000000006</c:v>
                </c:pt>
                <c:pt idx="88">
                  <c:v>64.5</c:v>
                </c:pt>
                <c:pt idx="89">
                  <c:v>64.5</c:v>
                </c:pt>
                <c:pt idx="90">
                  <c:v>64.5</c:v>
                </c:pt>
                <c:pt idx="91">
                  <c:v>64.599999999999994</c:v>
                </c:pt>
                <c:pt idx="92">
                  <c:v>64.599999999999994</c:v>
                </c:pt>
                <c:pt idx="93">
                  <c:v>64.599999999999994</c:v>
                </c:pt>
                <c:pt idx="94">
                  <c:v>64.599999999999994</c:v>
                </c:pt>
                <c:pt idx="95">
                  <c:v>64.7</c:v>
                </c:pt>
                <c:pt idx="96">
                  <c:v>64.7</c:v>
                </c:pt>
                <c:pt idx="97">
                  <c:v>64.7</c:v>
                </c:pt>
                <c:pt idx="98">
                  <c:v>64.7</c:v>
                </c:pt>
                <c:pt idx="99">
                  <c:v>64.599999999999994</c:v>
                </c:pt>
                <c:pt idx="100">
                  <c:v>63.9</c:v>
                </c:pt>
                <c:pt idx="101">
                  <c:v>62.9</c:v>
                </c:pt>
                <c:pt idx="102">
                  <c:v>61.8</c:v>
                </c:pt>
                <c:pt idx="103">
                  <c:v>60.9</c:v>
                </c:pt>
                <c:pt idx="104">
                  <c:v>60.1</c:v>
                </c:pt>
                <c:pt idx="105">
                  <c:v>59.5</c:v>
                </c:pt>
                <c:pt idx="106">
                  <c:v>59</c:v>
                </c:pt>
                <c:pt idx="107">
                  <c:v>58.6</c:v>
                </c:pt>
                <c:pt idx="108">
                  <c:v>58.2</c:v>
                </c:pt>
                <c:pt idx="109">
                  <c:v>57.8</c:v>
                </c:pt>
                <c:pt idx="110">
                  <c:v>57.4</c:v>
                </c:pt>
                <c:pt idx="111">
                  <c:v>57</c:v>
                </c:pt>
                <c:pt idx="112">
                  <c:v>56.6</c:v>
                </c:pt>
                <c:pt idx="113">
                  <c:v>56.2</c:v>
                </c:pt>
                <c:pt idx="114">
                  <c:v>55.8</c:v>
                </c:pt>
                <c:pt idx="115">
                  <c:v>55.4</c:v>
                </c:pt>
                <c:pt idx="116">
                  <c:v>55.1</c:v>
                </c:pt>
                <c:pt idx="117">
                  <c:v>54.8</c:v>
                </c:pt>
                <c:pt idx="118">
                  <c:v>54.3</c:v>
                </c:pt>
                <c:pt idx="119">
                  <c:v>53.8</c:v>
                </c:pt>
                <c:pt idx="120">
                  <c:v>53.3</c:v>
                </c:pt>
                <c:pt idx="121">
                  <c:v>52.8</c:v>
                </c:pt>
                <c:pt idx="122">
                  <c:v>52.4</c:v>
                </c:pt>
                <c:pt idx="123">
                  <c:v>51.9</c:v>
                </c:pt>
                <c:pt idx="124">
                  <c:v>51.5</c:v>
                </c:pt>
                <c:pt idx="125">
                  <c:v>51</c:v>
                </c:pt>
                <c:pt idx="126">
                  <c:v>50.7</c:v>
                </c:pt>
                <c:pt idx="127">
                  <c:v>50.3</c:v>
                </c:pt>
                <c:pt idx="128">
                  <c:v>49.9</c:v>
                </c:pt>
                <c:pt idx="129">
                  <c:v>49.4</c:v>
                </c:pt>
                <c:pt idx="130">
                  <c:v>48.9</c:v>
                </c:pt>
                <c:pt idx="131">
                  <c:v>48.3</c:v>
                </c:pt>
                <c:pt idx="132">
                  <c:v>47.9</c:v>
                </c:pt>
                <c:pt idx="133">
                  <c:v>47.5</c:v>
                </c:pt>
                <c:pt idx="134">
                  <c:v>47</c:v>
                </c:pt>
                <c:pt idx="135">
                  <c:v>46.6</c:v>
                </c:pt>
                <c:pt idx="136">
                  <c:v>46.2</c:v>
                </c:pt>
                <c:pt idx="137">
                  <c:v>45.8</c:v>
                </c:pt>
                <c:pt idx="138">
                  <c:v>45.4</c:v>
                </c:pt>
                <c:pt idx="139">
                  <c:v>45</c:v>
                </c:pt>
                <c:pt idx="140">
                  <c:v>44.7</c:v>
                </c:pt>
                <c:pt idx="141">
                  <c:v>44.3</c:v>
                </c:pt>
                <c:pt idx="142">
                  <c:v>43.9</c:v>
                </c:pt>
                <c:pt idx="143">
                  <c:v>43.6</c:v>
                </c:pt>
                <c:pt idx="144">
                  <c:v>43.3</c:v>
                </c:pt>
                <c:pt idx="145">
                  <c:v>43.2</c:v>
                </c:pt>
                <c:pt idx="146">
                  <c:v>43</c:v>
                </c:pt>
                <c:pt idx="147">
                  <c:v>42.8</c:v>
                </c:pt>
                <c:pt idx="148">
                  <c:v>42.7</c:v>
                </c:pt>
                <c:pt idx="149">
                  <c:v>42.7</c:v>
                </c:pt>
                <c:pt idx="150">
                  <c:v>42.9</c:v>
                </c:pt>
                <c:pt idx="151">
                  <c:v>43.2</c:v>
                </c:pt>
                <c:pt idx="152">
                  <c:v>43.3</c:v>
                </c:pt>
                <c:pt idx="153">
                  <c:v>43.6</c:v>
                </c:pt>
                <c:pt idx="154">
                  <c:v>43.7</c:v>
                </c:pt>
                <c:pt idx="155">
                  <c:v>43.9</c:v>
                </c:pt>
                <c:pt idx="156">
                  <c:v>44.2</c:v>
                </c:pt>
                <c:pt idx="157">
                  <c:v>44.4</c:v>
                </c:pt>
                <c:pt idx="158">
                  <c:v>44.5</c:v>
                </c:pt>
                <c:pt idx="159">
                  <c:v>44.5</c:v>
                </c:pt>
                <c:pt idx="160">
                  <c:v>44.2</c:v>
                </c:pt>
                <c:pt idx="161">
                  <c:v>44.1</c:v>
                </c:pt>
                <c:pt idx="162">
                  <c:v>44.6</c:v>
                </c:pt>
                <c:pt idx="163">
                  <c:v>45.4</c:v>
                </c:pt>
                <c:pt idx="164">
                  <c:v>45.9</c:v>
                </c:pt>
                <c:pt idx="165">
                  <c:v>46.3</c:v>
                </c:pt>
                <c:pt idx="166">
                  <c:v>46.4</c:v>
                </c:pt>
                <c:pt idx="167">
                  <c:v>46.4</c:v>
                </c:pt>
                <c:pt idx="168">
                  <c:v>46.3</c:v>
                </c:pt>
                <c:pt idx="169">
                  <c:v>46.2</c:v>
                </c:pt>
                <c:pt idx="170">
                  <c:v>46.1</c:v>
                </c:pt>
                <c:pt idx="171">
                  <c:v>46</c:v>
                </c:pt>
                <c:pt idx="172">
                  <c:v>46</c:v>
                </c:pt>
                <c:pt idx="173">
                  <c:v>46</c:v>
                </c:pt>
                <c:pt idx="174">
                  <c:v>45.9</c:v>
                </c:pt>
                <c:pt idx="175">
                  <c:v>46</c:v>
                </c:pt>
                <c:pt idx="176">
                  <c:v>46.2</c:v>
                </c:pt>
                <c:pt idx="177">
                  <c:v>46.8</c:v>
                </c:pt>
                <c:pt idx="178">
                  <c:v>47.4</c:v>
                </c:pt>
                <c:pt idx="179">
                  <c:v>47.7</c:v>
                </c:pt>
                <c:pt idx="180">
                  <c:v>47.7</c:v>
                </c:pt>
                <c:pt idx="181">
                  <c:v>47.4</c:v>
                </c:pt>
                <c:pt idx="182">
                  <c:v>47</c:v>
                </c:pt>
                <c:pt idx="183">
                  <c:v>46.3</c:v>
                </c:pt>
                <c:pt idx="184">
                  <c:v>45.9</c:v>
                </c:pt>
                <c:pt idx="185">
                  <c:v>45.9</c:v>
                </c:pt>
                <c:pt idx="186">
                  <c:v>46</c:v>
                </c:pt>
                <c:pt idx="187">
                  <c:v>46</c:v>
                </c:pt>
                <c:pt idx="188">
                  <c:v>45.9</c:v>
                </c:pt>
                <c:pt idx="189">
                  <c:v>45.8</c:v>
                </c:pt>
                <c:pt idx="190">
                  <c:v>45.5</c:v>
                </c:pt>
                <c:pt idx="191">
                  <c:v>45.3</c:v>
                </c:pt>
                <c:pt idx="192">
                  <c:v>45</c:v>
                </c:pt>
                <c:pt idx="193">
                  <c:v>44.8</c:v>
                </c:pt>
                <c:pt idx="194">
                  <c:v>44.5</c:v>
                </c:pt>
                <c:pt idx="195">
                  <c:v>44.2</c:v>
                </c:pt>
                <c:pt idx="196">
                  <c:v>43.7</c:v>
                </c:pt>
                <c:pt idx="197">
                  <c:v>43.2</c:v>
                </c:pt>
                <c:pt idx="198">
                  <c:v>42.8</c:v>
                </c:pt>
                <c:pt idx="199">
                  <c:v>42.3</c:v>
                </c:pt>
                <c:pt idx="200">
                  <c:v>42.1</c:v>
                </c:pt>
                <c:pt idx="201">
                  <c:v>41.5</c:v>
                </c:pt>
                <c:pt idx="202">
                  <c:v>40.799999999999997</c:v>
                </c:pt>
                <c:pt idx="203">
                  <c:v>40.200000000000003</c:v>
                </c:pt>
                <c:pt idx="204">
                  <c:v>39.799999999999997</c:v>
                </c:pt>
                <c:pt idx="205">
                  <c:v>39.4</c:v>
                </c:pt>
                <c:pt idx="206">
                  <c:v>39</c:v>
                </c:pt>
                <c:pt idx="207">
                  <c:v>38.700000000000003</c:v>
                </c:pt>
                <c:pt idx="208">
                  <c:v>38.299999999999997</c:v>
                </c:pt>
                <c:pt idx="209">
                  <c:v>37.700000000000003</c:v>
                </c:pt>
                <c:pt idx="210">
                  <c:v>36.799999999999997</c:v>
                </c:pt>
                <c:pt idx="211">
                  <c:v>35.9</c:v>
                </c:pt>
                <c:pt idx="212">
                  <c:v>34.799999999999997</c:v>
                </c:pt>
                <c:pt idx="213">
                  <c:v>33.5</c:v>
                </c:pt>
                <c:pt idx="214">
                  <c:v>32.9</c:v>
                </c:pt>
                <c:pt idx="215">
                  <c:v>31.9</c:v>
                </c:pt>
                <c:pt idx="216">
                  <c:v>31</c:v>
                </c:pt>
                <c:pt idx="217">
                  <c:v>30.5</c:v>
                </c:pt>
                <c:pt idx="218">
                  <c:v>30.6</c:v>
                </c:pt>
                <c:pt idx="219">
                  <c:v>30.2</c:v>
                </c:pt>
                <c:pt idx="220">
                  <c:v>29.8</c:v>
                </c:pt>
                <c:pt idx="221">
                  <c:v>29.7</c:v>
                </c:pt>
                <c:pt idx="222">
                  <c:v>28.6</c:v>
                </c:pt>
                <c:pt idx="223">
                  <c:v>28.4</c:v>
                </c:pt>
                <c:pt idx="224">
                  <c:v>27.6</c:v>
                </c:pt>
                <c:pt idx="225">
                  <c:v>26.4</c:v>
                </c:pt>
                <c:pt idx="226">
                  <c:v>25.6</c:v>
                </c:pt>
                <c:pt idx="227">
                  <c:v>24.8</c:v>
                </c:pt>
                <c:pt idx="228">
                  <c:v>26</c:v>
                </c:pt>
                <c:pt idx="229">
                  <c:v>26.9</c:v>
                </c:pt>
                <c:pt idx="230">
                  <c:v>25.8</c:v>
                </c:pt>
                <c:pt idx="231">
                  <c:v>24.6</c:v>
                </c:pt>
                <c:pt idx="232">
                  <c:v>25.2</c:v>
                </c:pt>
                <c:pt idx="233">
                  <c:v>24.5</c:v>
                </c:pt>
                <c:pt idx="234">
                  <c:v>25.5</c:v>
                </c:pt>
                <c:pt idx="235">
                  <c:v>27.2</c:v>
                </c:pt>
                <c:pt idx="236">
                  <c:v>27.4</c:v>
                </c:pt>
                <c:pt idx="237">
                  <c:v>25.9</c:v>
                </c:pt>
                <c:pt idx="238">
                  <c:v>26</c:v>
                </c:pt>
                <c:pt idx="239">
                  <c:v>24.2</c:v>
                </c:pt>
                <c:pt idx="240">
                  <c:v>23.6</c:v>
                </c:pt>
                <c:pt idx="241">
                  <c:v>23</c:v>
                </c:pt>
                <c:pt idx="242">
                  <c:v>23.5</c:v>
                </c:pt>
                <c:pt idx="243">
                  <c:v>24.4</c:v>
                </c:pt>
                <c:pt idx="244">
                  <c:v>23.3</c:v>
                </c:pt>
                <c:pt idx="245">
                  <c:v>24.5</c:v>
                </c:pt>
                <c:pt idx="246">
                  <c:v>24.9</c:v>
                </c:pt>
                <c:pt idx="247">
                  <c:v>22.7</c:v>
                </c:pt>
                <c:pt idx="248">
                  <c:v>21.3</c:v>
                </c:pt>
                <c:pt idx="249">
                  <c:v>22.9</c:v>
                </c:pt>
                <c:pt idx="250">
                  <c:v>24.6</c:v>
                </c:pt>
                <c:pt idx="251">
                  <c:v>25.9</c:v>
                </c:pt>
                <c:pt idx="252">
                  <c:v>26.6</c:v>
                </c:pt>
                <c:pt idx="253">
                  <c:v>26.5</c:v>
                </c:pt>
                <c:pt idx="254">
                  <c:v>27.3</c:v>
                </c:pt>
                <c:pt idx="255">
                  <c:v>28.3</c:v>
                </c:pt>
                <c:pt idx="256">
                  <c:v>28.6</c:v>
                </c:pt>
                <c:pt idx="257">
                  <c:v>29.2</c:v>
                </c:pt>
                <c:pt idx="258">
                  <c:v>30</c:v>
                </c:pt>
                <c:pt idx="259">
                  <c:v>30.5</c:v>
                </c:pt>
                <c:pt idx="260">
                  <c:v>30</c:v>
                </c:pt>
                <c:pt idx="261">
                  <c:v>29.9</c:v>
                </c:pt>
                <c:pt idx="262">
                  <c:v>30.8</c:v>
                </c:pt>
                <c:pt idx="263">
                  <c:v>31.5</c:v>
                </c:pt>
                <c:pt idx="264">
                  <c:v>31</c:v>
                </c:pt>
                <c:pt idx="265">
                  <c:v>29.6</c:v>
                </c:pt>
                <c:pt idx="266">
                  <c:v>27.6</c:v>
                </c:pt>
                <c:pt idx="267">
                  <c:v>27.2</c:v>
                </c:pt>
                <c:pt idx="268">
                  <c:v>24.9</c:v>
                </c:pt>
                <c:pt idx="269">
                  <c:v>24</c:v>
                </c:pt>
                <c:pt idx="270">
                  <c:v>24.5</c:v>
                </c:pt>
                <c:pt idx="271">
                  <c:v>24.8</c:v>
                </c:pt>
                <c:pt idx="272">
                  <c:v>26.3</c:v>
                </c:pt>
                <c:pt idx="273">
                  <c:v>25.2</c:v>
                </c:pt>
                <c:pt idx="274">
                  <c:v>25.8</c:v>
                </c:pt>
                <c:pt idx="275">
                  <c:v>25.7</c:v>
                </c:pt>
                <c:pt idx="276">
                  <c:v>24.8</c:v>
                </c:pt>
                <c:pt idx="277">
                  <c:v>25.1</c:v>
                </c:pt>
                <c:pt idx="278">
                  <c:v>25</c:v>
                </c:pt>
                <c:pt idx="279">
                  <c:v>25.9</c:v>
                </c:pt>
                <c:pt idx="280">
                  <c:v>24.4</c:v>
                </c:pt>
                <c:pt idx="281">
                  <c:v>25.3</c:v>
                </c:pt>
                <c:pt idx="282">
                  <c:v>24.8</c:v>
                </c:pt>
                <c:pt idx="283">
                  <c:v>25.5</c:v>
                </c:pt>
                <c:pt idx="284">
                  <c:v>25.4</c:v>
                </c:pt>
                <c:pt idx="285">
                  <c:v>25.2</c:v>
                </c:pt>
                <c:pt idx="286">
                  <c:v>22.8</c:v>
                </c:pt>
                <c:pt idx="287">
                  <c:v>22.3</c:v>
                </c:pt>
                <c:pt idx="288">
                  <c:v>22.3</c:v>
                </c:pt>
                <c:pt idx="289">
                  <c:v>22.4</c:v>
                </c:pt>
                <c:pt idx="290">
                  <c:v>23.5</c:v>
                </c:pt>
                <c:pt idx="291">
                  <c:v>24</c:v>
                </c:pt>
                <c:pt idx="292">
                  <c:v>23.7</c:v>
                </c:pt>
                <c:pt idx="293">
                  <c:v>23.4</c:v>
                </c:pt>
                <c:pt idx="294">
                  <c:v>23.8</c:v>
                </c:pt>
                <c:pt idx="295">
                  <c:v>24.7</c:v>
                </c:pt>
                <c:pt idx="296">
                  <c:v>26.1</c:v>
                </c:pt>
                <c:pt idx="297">
                  <c:v>26.2</c:v>
                </c:pt>
                <c:pt idx="298">
                  <c:v>25.5</c:v>
                </c:pt>
                <c:pt idx="299">
                  <c:v>25.4</c:v>
                </c:pt>
                <c:pt idx="300">
                  <c:v>25.7</c:v>
                </c:pt>
                <c:pt idx="301">
                  <c:v>25.6</c:v>
                </c:pt>
                <c:pt idx="302">
                  <c:v>24.7</c:v>
                </c:pt>
                <c:pt idx="303">
                  <c:v>24.1</c:v>
                </c:pt>
                <c:pt idx="304">
                  <c:v>23.9</c:v>
                </c:pt>
                <c:pt idx="305">
                  <c:v>24.3</c:v>
                </c:pt>
                <c:pt idx="306">
                  <c:v>25.3</c:v>
                </c:pt>
                <c:pt idx="307">
                  <c:v>25.9</c:v>
                </c:pt>
                <c:pt idx="308">
                  <c:v>26.3</c:v>
                </c:pt>
                <c:pt idx="309">
                  <c:v>26.6</c:v>
                </c:pt>
                <c:pt idx="310">
                  <c:v>26</c:v>
                </c:pt>
                <c:pt idx="311">
                  <c:v>25.4</c:v>
                </c:pt>
                <c:pt idx="312">
                  <c:v>25.4</c:v>
                </c:pt>
                <c:pt idx="313">
                  <c:v>26.3</c:v>
                </c:pt>
                <c:pt idx="314">
                  <c:v>27.4</c:v>
                </c:pt>
                <c:pt idx="315">
                  <c:v>27.9</c:v>
                </c:pt>
                <c:pt idx="316">
                  <c:v>28.3</c:v>
                </c:pt>
                <c:pt idx="317">
                  <c:v>28.5</c:v>
                </c:pt>
                <c:pt idx="318">
                  <c:v>28.9</c:v>
                </c:pt>
                <c:pt idx="319">
                  <c:v>28.4</c:v>
                </c:pt>
                <c:pt idx="320">
                  <c:v>27.9</c:v>
                </c:pt>
                <c:pt idx="321">
                  <c:v>28</c:v>
                </c:pt>
                <c:pt idx="322">
                  <c:v>28.7</c:v>
                </c:pt>
                <c:pt idx="323">
                  <c:v>28.5</c:v>
                </c:pt>
                <c:pt idx="324">
                  <c:v>28.4</c:v>
                </c:pt>
                <c:pt idx="325">
                  <c:v>26.8</c:v>
                </c:pt>
                <c:pt idx="326">
                  <c:v>26.4</c:v>
                </c:pt>
                <c:pt idx="327">
                  <c:v>26.8</c:v>
                </c:pt>
                <c:pt idx="328">
                  <c:v>26.4</c:v>
                </c:pt>
                <c:pt idx="329">
                  <c:v>26.6</c:v>
                </c:pt>
                <c:pt idx="330">
                  <c:v>27.4</c:v>
                </c:pt>
                <c:pt idx="331">
                  <c:v>27.9</c:v>
                </c:pt>
                <c:pt idx="332">
                  <c:v>28</c:v>
                </c:pt>
                <c:pt idx="333">
                  <c:v>27.9</c:v>
                </c:pt>
                <c:pt idx="334">
                  <c:v>27.2</c:v>
                </c:pt>
                <c:pt idx="335">
                  <c:v>26.4</c:v>
                </c:pt>
                <c:pt idx="336">
                  <c:v>26.5</c:v>
                </c:pt>
                <c:pt idx="337">
                  <c:v>24.6</c:v>
                </c:pt>
                <c:pt idx="338">
                  <c:v>24</c:v>
                </c:pt>
                <c:pt idx="339">
                  <c:v>25.2</c:v>
                </c:pt>
                <c:pt idx="340">
                  <c:v>26.1</c:v>
                </c:pt>
                <c:pt idx="341">
                  <c:v>25.8</c:v>
                </c:pt>
                <c:pt idx="342">
                  <c:v>25.8</c:v>
                </c:pt>
                <c:pt idx="343">
                  <c:v>26.5</c:v>
                </c:pt>
                <c:pt idx="344">
                  <c:v>26.2</c:v>
                </c:pt>
                <c:pt idx="345">
                  <c:v>26.4</c:v>
                </c:pt>
                <c:pt idx="346">
                  <c:v>25.4</c:v>
                </c:pt>
                <c:pt idx="347">
                  <c:v>25.3</c:v>
                </c:pt>
                <c:pt idx="348">
                  <c:v>26.3</c:v>
                </c:pt>
                <c:pt idx="349">
                  <c:v>26.7</c:v>
                </c:pt>
                <c:pt idx="350">
                  <c:v>27.1</c:v>
                </c:pt>
                <c:pt idx="351">
                  <c:v>26.5</c:v>
                </c:pt>
                <c:pt idx="352">
                  <c:v>27.1</c:v>
                </c:pt>
                <c:pt idx="353">
                  <c:v>27.2</c:v>
                </c:pt>
                <c:pt idx="354">
                  <c:v>26.9</c:v>
                </c:pt>
                <c:pt idx="355">
                  <c:v>27.8</c:v>
                </c:pt>
                <c:pt idx="356">
                  <c:v>28.5</c:v>
                </c:pt>
                <c:pt idx="357">
                  <c:v>27.6</c:v>
                </c:pt>
                <c:pt idx="358">
                  <c:v>27.4</c:v>
                </c:pt>
                <c:pt idx="359">
                  <c:v>27.9</c:v>
                </c:pt>
                <c:pt idx="360">
                  <c:v>28.3</c:v>
                </c:pt>
                <c:pt idx="361">
                  <c:v>28.3</c:v>
                </c:pt>
                <c:pt idx="362">
                  <c:v>27.9</c:v>
                </c:pt>
                <c:pt idx="363">
                  <c:v>28.3</c:v>
                </c:pt>
                <c:pt idx="364">
                  <c:v>29.2</c:v>
                </c:pt>
                <c:pt idx="365">
                  <c:v>29.2</c:v>
                </c:pt>
                <c:pt idx="366">
                  <c:v>28.8</c:v>
                </c:pt>
                <c:pt idx="367">
                  <c:v>28.9</c:v>
                </c:pt>
                <c:pt idx="368">
                  <c:v>28.1</c:v>
                </c:pt>
                <c:pt idx="369">
                  <c:v>27.7</c:v>
                </c:pt>
                <c:pt idx="370">
                  <c:v>27.7</c:v>
                </c:pt>
                <c:pt idx="371">
                  <c:v>27.1</c:v>
                </c:pt>
                <c:pt idx="372">
                  <c:v>26.3</c:v>
                </c:pt>
                <c:pt idx="373">
                  <c:v>24.4</c:v>
                </c:pt>
                <c:pt idx="374">
                  <c:v>22.5</c:v>
                </c:pt>
                <c:pt idx="375">
                  <c:v>22.9</c:v>
                </c:pt>
                <c:pt idx="376">
                  <c:v>23.9</c:v>
                </c:pt>
                <c:pt idx="377">
                  <c:v>24</c:v>
                </c:pt>
                <c:pt idx="378">
                  <c:v>23.6</c:v>
                </c:pt>
                <c:pt idx="379">
                  <c:v>22.9</c:v>
                </c:pt>
                <c:pt idx="380">
                  <c:v>22.5</c:v>
                </c:pt>
                <c:pt idx="381">
                  <c:v>22.7</c:v>
                </c:pt>
                <c:pt idx="382">
                  <c:v>23.9</c:v>
                </c:pt>
                <c:pt idx="383">
                  <c:v>24.5</c:v>
                </c:pt>
                <c:pt idx="384">
                  <c:v>23.3</c:v>
                </c:pt>
                <c:pt idx="385">
                  <c:v>22.4</c:v>
                </c:pt>
                <c:pt idx="386">
                  <c:v>22.3</c:v>
                </c:pt>
                <c:pt idx="387">
                  <c:v>23.3</c:v>
                </c:pt>
                <c:pt idx="388">
                  <c:v>22.1</c:v>
                </c:pt>
                <c:pt idx="389">
                  <c:v>22.5</c:v>
                </c:pt>
                <c:pt idx="390">
                  <c:v>23.6</c:v>
                </c:pt>
                <c:pt idx="391">
                  <c:v>22.9</c:v>
                </c:pt>
                <c:pt idx="392">
                  <c:v>23.9</c:v>
                </c:pt>
                <c:pt idx="393">
                  <c:v>22.5</c:v>
                </c:pt>
                <c:pt idx="394">
                  <c:v>22.6</c:v>
                </c:pt>
                <c:pt idx="395">
                  <c:v>22.8</c:v>
                </c:pt>
                <c:pt idx="396">
                  <c:v>21.7</c:v>
                </c:pt>
                <c:pt idx="397">
                  <c:v>21.5</c:v>
                </c:pt>
                <c:pt idx="398">
                  <c:v>22.5</c:v>
                </c:pt>
                <c:pt idx="399">
                  <c:v>22.6</c:v>
                </c:pt>
                <c:pt idx="400">
                  <c:v>21.8</c:v>
                </c:pt>
                <c:pt idx="401">
                  <c:v>21.3</c:v>
                </c:pt>
                <c:pt idx="402">
                  <c:v>22</c:v>
                </c:pt>
                <c:pt idx="403">
                  <c:v>23.3</c:v>
                </c:pt>
                <c:pt idx="404">
                  <c:v>24.1</c:v>
                </c:pt>
                <c:pt idx="405">
                  <c:v>23.7</c:v>
                </c:pt>
                <c:pt idx="406">
                  <c:v>24.4</c:v>
                </c:pt>
                <c:pt idx="407">
                  <c:v>24.3</c:v>
                </c:pt>
                <c:pt idx="408">
                  <c:v>24.1</c:v>
                </c:pt>
                <c:pt idx="409">
                  <c:v>24.4</c:v>
                </c:pt>
                <c:pt idx="410">
                  <c:v>23.9</c:v>
                </c:pt>
                <c:pt idx="411">
                  <c:v>23.3</c:v>
                </c:pt>
                <c:pt idx="412">
                  <c:v>23.4</c:v>
                </c:pt>
                <c:pt idx="413">
                  <c:v>23.1</c:v>
                </c:pt>
                <c:pt idx="414">
                  <c:v>23.4</c:v>
                </c:pt>
                <c:pt idx="415">
                  <c:v>22.8</c:v>
                </c:pt>
                <c:pt idx="416">
                  <c:v>21.7</c:v>
                </c:pt>
                <c:pt idx="417">
                  <c:v>22</c:v>
                </c:pt>
                <c:pt idx="418">
                  <c:v>22.7</c:v>
                </c:pt>
                <c:pt idx="419">
                  <c:v>23.9</c:v>
                </c:pt>
                <c:pt idx="420">
                  <c:v>24.3</c:v>
                </c:pt>
                <c:pt idx="421">
                  <c:v>22.3</c:v>
                </c:pt>
                <c:pt idx="422">
                  <c:v>22.2</c:v>
                </c:pt>
                <c:pt idx="423">
                  <c:v>22.7</c:v>
                </c:pt>
                <c:pt idx="424">
                  <c:v>22.5</c:v>
                </c:pt>
                <c:pt idx="425">
                  <c:v>22</c:v>
                </c:pt>
                <c:pt idx="426">
                  <c:v>21.7</c:v>
                </c:pt>
                <c:pt idx="427">
                  <c:v>22.1</c:v>
                </c:pt>
                <c:pt idx="428">
                  <c:v>23.6</c:v>
                </c:pt>
                <c:pt idx="429">
                  <c:v>23.2</c:v>
                </c:pt>
                <c:pt idx="430">
                  <c:v>23.6</c:v>
                </c:pt>
                <c:pt idx="431">
                  <c:v>23.7</c:v>
                </c:pt>
                <c:pt idx="432">
                  <c:v>24</c:v>
                </c:pt>
                <c:pt idx="433">
                  <c:v>25.3</c:v>
                </c:pt>
                <c:pt idx="434">
                  <c:v>26.4</c:v>
                </c:pt>
                <c:pt idx="435">
                  <c:v>26.4</c:v>
                </c:pt>
                <c:pt idx="436">
                  <c:v>26.1</c:v>
                </c:pt>
                <c:pt idx="437">
                  <c:v>26.6</c:v>
                </c:pt>
                <c:pt idx="438">
                  <c:v>27.2</c:v>
                </c:pt>
                <c:pt idx="439">
                  <c:v>27.6</c:v>
                </c:pt>
                <c:pt idx="440">
                  <c:v>26.3</c:v>
                </c:pt>
                <c:pt idx="441">
                  <c:v>25.7</c:v>
                </c:pt>
                <c:pt idx="442">
                  <c:v>24.2</c:v>
                </c:pt>
                <c:pt idx="443">
                  <c:v>23.5</c:v>
                </c:pt>
                <c:pt idx="444">
                  <c:v>24</c:v>
                </c:pt>
                <c:pt idx="445">
                  <c:v>24.1</c:v>
                </c:pt>
                <c:pt idx="446">
                  <c:v>23.9</c:v>
                </c:pt>
                <c:pt idx="447">
                  <c:v>23.2</c:v>
                </c:pt>
                <c:pt idx="448">
                  <c:v>23</c:v>
                </c:pt>
                <c:pt idx="449">
                  <c:v>23.5</c:v>
                </c:pt>
                <c:pt idx="450">
                  <c:v>24.3</c:v>
                </c:pt>
                <c:pt idx="451">
                  <c:v>25</c:v>
                </c:pt>
                <c:pt idx="452">
                  <c:v>25.7</c:v>
                </c:pt>
                <c:pt idx="453">
                  <c:v>25.9</c:v>
                </c:pt>
                <c:pt idx="454">
                  <c:v>25.7</c:v>
                </c:pt>
                <c:pt idx="455">
                  <c:v>26.8</c:v>
                </c:pt>
                <c:pt idx="456">
                  <c:v>26.8</c:v>
                </c:pt>
                <c:pt idx="457">
                  <c:v>27.1</c:v>
                </c:pt>
                <c:pt idx="458">
                  <c:v>25.3</c:v>
                </c:pt>
                <c:pt idx="459">
                  <c:v>24.4</c:v>
                </c:pt>
                <c:pt idx="460">
                  <c:v>25</c:v>
                </c:pt>
                <c:pt idx="461">
                  <c:v>25.3</c:v>
                </c:pt>
                <c:pt idx="462">
                  <c:v>25.6</c:v>
                </c:pt>
                <c:pt idx="463">
                  <c:v>26.2</c:v>
                </c:pt>
                <c:pt idx="464">
                  <c:v>26.4</c:v>
                </c:pt>
                <c:pt idx="465">
                  <c:v>27.2</c:v>
                </c:pt>
                <c:pt idx="466">
                  <c:v>27.6</c:v>
                </c:pt>
                <c:pt idx="467">
                  <c:v>28.1</c:v>
                </c:pt>
                <c:pt idx="468">
                  <c:v>28.5</c:v>
                </c:pt>
                <c:pt idx="469">
                  <c:v>28.9</c:v>
                </c:pt>
                <c:pt idx="470">
                  <c:v>28.7</c:v>
                </c:pt>
                <c:pt idx="471">
                  <c:v>29.3</c:v>
                </c:pt>
                <c:pt idx="472">
                  <c:v>29.7</c:v>
                </c:pt>
                <c:pt idx="473">
                  <c:v>29.9</c:v>
                </c:pt>
                <c:pt idx="474">
                  <c:v>29.4</c:v>
                </c:pt>
                <c:pt idx="475">
                  <c:v>28.9</c:v>
                </c:pt>
                <c:pt idx="476">
                  <c:v>28.3</c:v>
                </c:pt>
                <c:pt idx="477">
                  <c:v>27.8</c:v>
                </c:pt>
                <c:pt idx="478">
                  <c:v>27.2</c:v>
                </c:pt>
                <c:pt idx="479">
                  <c:v>27.1</c:v>
                </c:pt>
                <c:pt idx="480">
                  <c:v>27.7</c:v>
                </c:pt>
                <c:pt idx="481">
                  <c:v>28.2</c:v>
                </c:pt>
                <c:pt idx="482">
                  <c:v>27.3</c:v>
                </c:pt>
                <c:pt idx="483">
                  <c:v>27.7</c:v>
                </c:pt>
                <c:pt idx="484">
                  <c:v>27.3</c:v>
                </c:pt>
                <c:pt idx="485">
                  <c:v>26.3</c:v>
                </c:pt>
                <c:pt idx="486">
                  <c:v>26.4</c:v>
                </c:pt>
                <c:pt idx="487">
                  <c:v>26.8</c:v>
                </c:pt>
                <c:pt idx="488">
                  <c:v>27.5</c:v>
                </c:pt>
                <c:pt idx="489">
                  <c:v>26.6</c:v>
                </c:pt>
                <c:pt idx="490">
                  <c:v>26.5</c:v>
                </c:pt>
                <c:pt idx="491">
                  <c:v>25.9</c:v>
                </c:pt>
                <c:pt idx="492">
                  <c:v>26.8</c:v>
                </c:pt>
                <c:pt idx="493">
                  <c:v>27.2</c:v>
                </c:pt>
                <c:pt idx="494">
                  <c:v>27.8</c:v>
                </c:pt>
                <c:pt idx="495">
                  <c:v>28</c:v>
                </c:pt>
                <c:pt idx="496">
                  <c:v>27.9</c:v>
                </c:pt>
                <c:pt idx="497">
                  <c:v>27.9</c:v>
                </c:pt>
                <c:pt idx="498">
                  <c:v>27</c:v>
                </c:pt>
                <c:pt idx="499">
                  <c:v>24.9</c:v>
                </c:pt>
                <c:pt idx="500">
                  <c:v>24.8</c:v>
                </c:pt>
                <c:pt idx="501">
                  <c:v>24.8</c:v>
                </c:pt>
                <c:pt idx="502">
                  <c:v>24.9</c:v>
                </c:pt>
                <c:pt idx="503">
                  <c:v>25.7</c:v>
                </c:pt>
                <c:pt idx="504">
                  <c:v>25.8</c:v>
                </c:pt>
                <c:pt idx="505">
                  <c:v>26.2</c:v>
                </c:pt>
                <c:pt idx="506">
                  <c:v>26.8</c:v>
                </c:pt>
                <c:pt idx="507">
                  <c:v>26.4</c:v>
                </c:pt>
                <c:pt idx="508">
                  <c:v>25.4</c:v>
                </c:pt>
                <c:pt idx="509">
                  <c:v>25.8</c:v>
                </c:pt>
                <c:pt idx="510">
                  <c:v>25.5</c:v>
                </c:pt>
                <c:pt idx="511">
                  <c:v>25</c:v>
                </c:pt>
                <c:pt idx="512">
                  <c:v>26.1</c:v>
                </c:pt>
                <c:pt idx="513">
                  <c:v>26.6</c:v>
                </c:pt>
                <c:pt idx="514">
                  <c:v>27.3</c:v>
                </c:pt>
                <c:pt idx="515">
                  <c:v>26.8</c:v>
                </c:pt>
                <c:pt idx="516">
                  <c:v>26.3</c:v>
                </c:pt>
                <c:pt idx="517">
                  <c:v>26.6</c:v>
                </c:pt>
                <c:pt idx="518">
                  <c:v>27.2</c:v>
                </c:pt>
                <c:pt idx="519">
                  <c:v>27.6</c:v>
                </c:pt>
                <c:pt idx="520">
                  <c:v>28.1</c:v>
                </c:pt>
                <c:pt idx="521">
                  <c:v>28.2</c:v>
                </c:pt>
                <c:pt idx="522">
                  <c:v>27.4</c:v>
                </c:pt>
                <c:pt idx="523">
                  <c:v>27.7</c:v>
                </c:pt>
                <c:pt idx="524">
                  <c:v>27.6</c:v>
                </c:pt>
                <c:pt idx="525">
                  <c:v>27.3</c:v>
                </c:pt>
                <c:pt idx="526">
                  <c:v>26.5</c:v>
                </c:pt>
                <c:pt idx="527">
                  <c:v>26.9</c:v>
                </c:pt>
                <c:pt idx="528">
                  <c:v>27.5</c:v>
                </c:pt>
                <c:pt idx="529">
                  <c:v>28.4</c:v>
                </c:pt>
                <c:pt idx="530">
                  <c:v>28.7</c:v>
                </c:pt>
                <c:pt idx="531">
                  <c:v>28.2</c:v>
                </c:pt>
                <c:pt idx="532">
                  <c:v>28.5</c:v>
                </c:pt>
                <c:pt idx="533">
                  <c:v>28.5</c:v>
                </c:pt>
                <c:pt idx="534">
                  <c:v>28.7</c:v>
                </c:pt>
                <c:pt idx="535">
                  <c:v>27.6</c:v>
                </c:pt>
                <c:pt idx="536">
                  <c:v>27.8</c:v>
                </c:pt>
                <c:pt idx="537">
                  <c:v>26.9</c:v>
                </c:pt>
                <c:pt idx="538">
                  <c:v>27</c:v>
                </c:pt>
                <c:pt idx="539">
                  <c:v>27</c:v>
                </c:pt>
                <c:pt idx="540">
                  <c:v>24.9</c:v>
                </c:pt>
                <c:pt idx="541">
                  <c:v>25.3</c:v>
                </c:pt>
                <c:pt idx="542">
                  <c:v>25.6</c:v>
                </c:pt>
                <c:pt idx="543">
                  <c:v>25</c:v>
                </c:pt>
                <c:pt idx="544">
                  <c:v>25</c:v>
                </c:pt>
                <c:pt idx="545">
                  <c:v>25.4</c:v>
                </c:pt>
                <c:pt idx="546">
                  <c:v>25.7</c:v>
                </c:pt>
              </c:numCache>
            </c:numRef>
          </c:yVal>
          <c:smooth val="1"/>
          <c:extLst xmlns:c16r2="http://schemas.microsoft.com/office/drawing/2015/06/chart">
            <c:ext xmlns:c16="http://schemas.microsoft.com/office/drawing/2014/chart" uri="{C3380CC4-5D6E-409C-BE32-E72D297353CC}">
              <c16:uniqueId val="{00000001-6F1F-4816-A263-D373F3EBFED3}"/>
            </c:ext>
          </c:extLst>
        </c:ser>
        <c:dLbls>
          <c:showLegendKey val="0"/>
          <c:showVal val="0"/>
          <c:showCatName val="0"/>
          <c:showSerName val="0"/>
          <c:showPercent val="0"/>
          <c:showBubbleSize val="0"/>
        </c:dLbls>
        <c:axId val="526485376"/>
        <c:axId val="527769600"/>
      </c:scatterChart>
      <c:scatterChart>
        <c:scatterStyle val="smoothMarker"/>
        <c:varyColors val="0"/>
        <c:ser>
          <c:idx val="1"/>
          <c:order val="1"/>
          <c:tx>
            <c:strRef>
              <c:f>'250um'!$CX$12</c:f>
              <c:strCache>
                <c:ptCount val="1"/>
                <c:pt idx="0">
                  <c:v>Continuous temperature 2</c:v>
                </c:pt>
              </c:strCache>
            </c:strRef>
          </c:tx>
          <c:spPr>
            <a:ln w="22225"/>
          </c:spPr>
          <c:marker>
            <c:symbol val="square"/>
            <c:size val="5"/>
          </c:marker>
          <c:xVal>
            <c:numRef>
              <c:f>'250um'!$B$13:$B$1016</c:f>
              <c:numCache>
                <c:formatCode>General</c:formatCode>
                <c:ptCount val="1004"/>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pt idx="738" formatCode="0">
                  <c:v>3394.8444444444399</c:v>
                </c:pt>
                <c:pt idx="739" formatCode="0">
                  <c:v>3399.4444444444398</c:v>
                </c:pt>
                <c:pt idx="740">
                  <c:v>3404.0444444444502</c:v>
                </c:pt>
                <c:pt idx="741">
                  <c:v>3408.6444444444501</c:v>
                </c:pt>
                <c:pt idx="742">
                  <c:v>3413.24444444445</c:v>
                </c:pt>
                <c:pt idx="743">
                  <c:v>3417.8444444444499</c:v>
                </c:pt>
                <c:pt idx="744">
                  <c:v>3422.4444444444498</c:v>
                </c:pt>
                <c:pt idx="745">
                  <c:v>3427.0444444444502</c:v>
                </c:pt>
                <c:pt idx="746">
                  <c:v>3431.6444444444501</c:v>
                </c:pt>
                <c:pt idx="747">
                  <c:v>3436.24444444445</c:v>
                </c:pt>
                <c:pt idx="748">
                  <c:v>3440.8444444444499</c:v>
                </c:pt>
                <c:pt idx="749" formatCode="0">
                  <c:v>3445.4444444444498</c:v>
                </c:pt>
                <c:pt idx="750" formatCode="0">
                  <c:v>3450.0444444444502</c:v>
                </c:pt>
                <c:pt idx="751" formatCode="0">
                  <c:v>3454.6444444444501</c:v>
                </c:pt>
                <c:pt idx="752" formatCode="0">
                  <c:v>3459.24444444445</c:v>
                </c:pt>
                <c:pt idx="753" formatCode="0">
                  <c:v>3463.8444444444499</c:v>
                </c:pt>
                <c:pt idx="754" formatCode="0">
                  <c:v>3468.4444444444498</c:v>
                </c:pt>
                <c:pt idx="755" formatCode="0">
                  <c:v>3473.0444444444502</c:v>
                </c:pt>
                <c:pt idx="756" formatCode="0">
                  <c:v>3477.6444444444501</c:v>
                </c:pt>
                <c:pt idx="757" formatCode="0">
                  <c:v>3482.24444444445</c:v>
                </c:pt>
                <c:pt idx="758" formatCode="0">
                  <c:v>3486.8444444444499</c:v>
                </c:pt>
                <c:pt idx="759" formatCode="0">
                  <c:v>3491.4444444444498</c:v>
                </c:pt>
                <c:pt idx="760" formatCode="0">
                  <c:v>3496.0444444444502</c:v>
                </c:pt>
                <c:pt idx="761" formatCode="0">
                  <c:v>3500.6444444444501</c:v>
                </c:pt>
                <c:pt idx="762" formatCode="0">
                  <c:v>3505.24444444445</c:v>
                </c:pt>
                <c:pt idx="763" formatCode="0">
                  <c:v>3509.8444444444499</c:v>
                </c:pt>
                <c:pt idx="764" formatCode="0">
                  <c:v>3514.4444444444498</c:v>
                </c:pt>
                <c:pt idx="765" formatCode="0">
                  <c:v>3519.0444444444502</c:v>
                </c:pt>
                <c:pt idx="766" formatCode="0">
                  <c:v>3523.6444444444501</c:v>
                </c:pt>
                <c:pt idx="767" formatCode="0">
                  <c:v>3528.24444444445</c:v>
                </c:pt>
                <c:pt idx="768" formatCode="0">
                  <c:v>3532.8444444444499</c:v>
                </c:pt>
                <c:pt idx="769" formatCode="0">
                  <c:v>3537.4444444444498</c:v>
                </c:pt>
                <c:pt idx="770" formatCode="0">
                  <c:v>3542.0444444444502</c:v>
                </c:pt>
                <c:pt idx="771" formatCode="0">
                  <c:v>3546.6444444444501</c:v>
                </c:pt>
                <c:pt idx="772" formatCode="0">
                  <c:v>3551.24444444445</c:v>
                </c:pt>
                <c:pt idx="773" formatCode="0">
                  <c:v>3555.8444444444499</c:v>
                </c:pt>
                <c:pt idx="774" formatCode="0">
                  <c:v>3560.4444444444498</c:v>
                </c:pt>
                <c:pt idx="775" formatCode="0">
                  <c:v>3565.0444444444502</c:v>
                </c:pt>
                <c:pt idx="776" formatCode="0">
                  <c:v>3569.6444444444501</c:v>
                </c:pt>
                <c:pt idx="777" formatCode="0">
                  <c:v>3574.24444444445</c:v>
                </c:pt>
                <c:pt idx="778" formatCode="0">
                  <c:v>3578.8444444444499</c:v>
                </c:pt>
                <c:pt idx="779" formatCode="0">
                  <c:v>3583.4444444444498</c:v>
                </c:pt>
                <c:pt idx="780" formatCode="0">
                  <c:v>3588.0444444444502</c:v>
                </c:pt>
                <c:pt idx="781" formatCode="0">
                  <c:v>3592.6444444444501</c:v>
                </c:pt>
                <c:pt idx="782" formatCode="0">
                  <c:v>3597.24444444445</c:v>
                </c:pt>
                <c:pt idx="783" formatCode="0">
                  <c:v>3601.8444444444499</c:v>
                </c:pt>
                <c:pt idx="784" formatCode="0">
                  <c:v>3606.4444444444498</c:v>
                </c:pt>
                <c:pt idx="785" formatCode="0">
                  <c:v>3611.0444444444502</c:v>
                </c:pt>
                <c:pt idx="786" formatCode="0">
                  <c:v>3615.6444444444501</c:v>
                </c:pt>
                <c:pt idx="787" formatCode="0">
                  <c:v>3620.24444444445</c:v>
                </c:pt>
                <c:pt idx="788" formatCode="0">
                  <c:v>3624.8444444444499</c:v>
                </c:pt>
                <c:pt idx="789" formatCode="0">
                  <c:v>3629.4444444444498</c:v>
                </c:pt>
                <c:pt idx="790" formatCode="0">
                  <c:v>3634.0444444444502</c:v>
                </c:pt>
                <c:pt idx="791" formatCode="0">
                  <c:v>3638.6444444444501</c:v>
                </c:pt>
                <c:pt idx="792" formatCode="0">
                  <c:v>3643.24444444445</c:v>
                </c:pt>
                <c:pt idx="793" formatCode="0">
                  <c:v>3647.8444444444499</c:v>
                </c:pt>
                <c:pt idx="794" formatCode="0">
                  <c:v>3652.4444444444498</c:v>
                </c:pt>
                <c:pt idx="795" formatCode="0">
                  <c:v>3657.0444444444502</c:v>
                </c:pt>
                <c:pt idx="796" formatCode="0">
                  <c:v>3661.6444444444501</c:v>
                </c:pt>
                <c:pt idx="797" formatCode="0">
                  <c:v>3666.24444444445</c:v>
                </c:pt>
                <c:pt idx="798" formatCode="0">
                  <c:v>3670.8444444444499</c:v>
                </c:pt>
                <c:pt idx="799" formatCode="0">
                  <c:v>3675.4444444444498</c:v>
                </c:pt>
                <c:pt idx="800" formatCode="0">
                  <c:v>3680.0444444444502</c:v>
                </c:pt>
                <c:pt idx="801" formatCode="0">
                  <c:v>3684.6444444444501</c:v>
                </c:pt>
                <c:pt idx="802" formatCode="0">
                  <c:v>3689.24444444445</c:v>
                </c:pt>
                <c:pt idx="803" formatCode="0">
                  <c:v>3693.8444444444499</c:v>
                </c:pt>
                <c:pt idx="804" formatCode="0">
                  <c:v>3698.4444444444498</c:v>
                </c:pt>
                <c:pt idx="805" formatCode="0">
                  <c:v>3703.0444444444502</c:v>
                </c:pt>
                <c:pt idx="806" formatCode="0">
                  <c:v>3707.6444444444501</c:v>
                </c:pt>
                <c:pt idx="807" formatCode="0">
                  <c:v>3712.24444444445</c:v>
                </c:pt>
                <c:pt idx="808" formatCode="0">
                  <c:v>3716.8444444444499</c:v>
                </c:pt>
                <c:pt idx="809" formatCode="0">
                  <c:v>3721.4444444444498</c:v>
                </c:pt>
                <c:pt idx="810" formatCode="0">
                  <c:v>3726.0444444444502</c:v>
                </c:pt>
                <c:pt idx="811" formatCode="0">
                  <c:v>3730.6444444444501</c:v>
                </c:pt>
                <c:pt idx="812" formatCode="0">
                  <c:v>3735.24444444445</c:v>
                </c:pt>
                <c:pt idx="813" formatCode="0">
                  <c:v>3739.8444444444499</c:v>
                </c:pt>
                <c:pt idx="814" formatCode="0">
                  <c:v>3744.4444444444498</c:v>
                </c:pt>
                <c:pt idx="815" formatCode="0">
                  <c:v>3749.0444444444502</c:v>
                </c:pt>
                <c:pt idx="816" formatCode="0">
                  <c:v>3753.6444444444501</c:v>
                </c:pt>
                <c:pt idx="817" formatCode="0">
                  <c:v>3758.24444444445</c:v>
                </c:pt>
                <c:pt idx="818" formatCode="0">
                  <c:v>3762.8444444444499</c:v>
                </c:pt>
                <c:pt idx="819" formatCode="0">
                  <c:v>3767.4444444444498</c:v>
                </c:pt>
                <c:pt idx="820" formatCode="0">
                  <c:v>3772.0444444444502</c:v>
                </c:pt>
                <c:pt idx="821" formatCode="0">
                  <c:v>3776.6444444444501</c:v>
                </c:pt>
                <c:pt idx="822" formatCode="0">
                  <c:v>3781.24444444445</c:v>
                </c:pt>
                <c:pt idx="823" formatCode="0">
                  <c:v>3785.8444444444499</c:v>
                </c:pt>
                <c:pt idx="824" formatCode="0">
                  <c:v>3790.4444444444498</c:v>
                </c:pt>
                <c:pt idx="825" formatCode="0">
                  <c:v>3795.0444444444502</c:v>
                </c:pt>
                <c:pt idx="826" formatCode="0">
                  <c:v>3799.6444444444501</c:v>
                </c:pt>
                <c:pt idx="827" formatCode="0">
                  <c:v>3804.24444444445</c:v>
                </c:pt>
                <c:pt idx="828" formatCode="0">
                  <c:v>3808.8444444444499</c:v>
                </c:pt>
                <c:pt idx="829" formatCode="0">
                  <c:v>3813.4444444444498</c:v>
                </c:pt>
                <c:pt idx="830" formatCode="0">
                  <c:v>3818.0444444444502</c:v>
                </c:pt>
                <c:pt idx="831" formatCode="0">
                  <c:v>3822.6444444444501</c:v>
                </c:pt>
                <c:pt idx="832" formatCode="0">
                  <c:v>3827.24444444445</c:v>
                </c:pt>
                <c:pt idx="833" formatCode="0">
                  <c:v>3831.8444444444499</c:v>
                </c:pt>
                <c:pt idx="834" formatCode="0">
                  <c:v>3836.4444444444498</c:v>
                </c:pt>
                <c:pt idx="835" formatCode="0">
                  <c:v>3841.0444444444502</c:v>
                </c:pt>
                <c:pt idx="836" formatCode="0">
                  <c:v>3845.6444444444501</c:v>
                </c:pt>
                <c:pt idx="837" formatCode="0">
                  <c:v>3850.24444444445</c:v>
                </c:pt>
                <c:pt idx="838" formatCode="0">
                  <c:v>3854.8444444444499</c:v>
                </c:pt>
                <c:pt idx="839" formatCode="0">
                  <c:v>3859.4444444444498</c:v>
                </c:pt>
                <c:pt idx="840" formatCode="0">
                  <c:v>3864.0444444444502</c:v>
                </c:pt>
                <c:pt idx="841" formatCode="0">
                  <c:v>3868.6444444444501</c:v>
                </c:pt>
                <c:pt idx="842" formatCode="0">
                  <c:v>3873.24444444445</c:v>
                </c:pt>
                <c:pt idx="843" formatCode="0">
                  <c:v>3877.8444444444499</c:v>
                </c:pt>
                <c:pt idx="844" formatCode="0">
                  <c:v>3882.4444444444498</c:v>
                </c:pt>
                <c:pt idx="845" formatCode="0">
                  <c:v>3887.0444444444502</c:v>
                </c:pt>
                <c:pt idx="846" formatCode="0">
                  <c:v>3891.6444444444501</c:v>
                </c:pt>
                <c:pt idx="847" formatCode="0">
                  <c:v>3896.24444444445</c:v>
                </c:pt>
                <c:pt idx="848" formatCode="0">
                  <c:v>3900.8444444444499</c:v>
                </c:pt>
                <c:pt idx="849" formatCode="0">
                  <c:v>3905.4444444444498</c:v>
                </c:pt>
                <c:pt idx="850" formatCode="0">
                  <c:v>3910.0444444444502</c:v>
                </c:pt>
                <c:pt idx="851" formatCode="0">
                  <c:v>3914.6444444444501</c:v>
                </c:pt>
                <c:pt idx="852" formatCode="0">
                  <c:v>3919.24444444445</c:v>
                </c:pt>
                <c:pt idx="853" formatCode="0">
                  <c:v>3923.8444444444499</c:v>
                </c:pt>
                <c:pt idx="854" formatCode="0">
                  <c:v>3928.4444444444498</c:v>
                </c:pt>
                <c:pt idx="855" formatCode="0">
                  <c:v>3933.0444444444502</c:v>
                </c:pt>
                <c:pt idx="856" formatCode="0">
                  <c:v>3937.6444444444501</c:v>
                </c:pt>
                <c:pt idx="857" formatCode="0">
                  <c:v>3942.24444444445</c:v>
                </c:pt>
                <c:pt idx="858" formatCode="0">
                  <c:v>3946.8444444444499</c:v>
                </c:pt>
                <c:pt idx="859" formatCode="0">
                  <c:v>3951.4444444444498</c:v>
                </c:pt>
                <c:pt idx="860" formatCode="0">
                  <c:v>3956.0444444444502</c:v>
                </c:pt>
                <c:pt idx="861" formatCode="0">
                  <c:v>3960.6444444444501</c:v>
                </c:pt>
                <c:pt idx="862" formatCode="0">
                  <c:v>3965.24444444445</c:v>
                </c:pt>
                <c:pt idx="863" formatCode="0">
                  <c:v>3969.8444444444499</c:v>
                </c:pt>
                <c:pt idx="864" formatCode="0">
                  <c:v>3974.4444444444498</c:v>
                </c:pt>
                <c:pt idx="865" formatCode="0">
                  <c:v>3979.0444444444502</c:v>
                </c:pt>
                <c:pt idx="866" formatCode="0">
                  <c:v>3983.6444444444501</c:v>
                </c:pt>
                <c:pt idx="867" formatCode="0">
                  <c:v>3988.24444444445</c:v>
                </c:pt>
                <c:pt idx="868" formatCode="0">
                  <c:v>3992.8444444444499</c:v>
                </c:pt>
                <c:pt idx="869" formatCode="0">
                  <c:v>3997.4444444444498</c:v>
                </c:pt>
                <c:pt idx="870" formatCode="0">
                  <c:v>4002.0444444444502</c:v>
                </c:pt>
                <c:pt idx="871" formatCode="0">
                  <c:v>4006.6444444444501</c:v>
                </c:pt>
                <c:pt idx="872" formatCode="0">
                  <c:v>4011.24444444445</c:v>
                </c:pt>
                <c:pt idx="873" formatCode="0">
                  <c:v>4015.8444444444499</c:v>
                </c:pt>
                <c:pt idx="874" formatCode="0">
                  <c:v>4020.4444444444498</c:v>
                </c:pt>
                <c:pt idx="875" formatCode="0">
                  <c:v>4025.0444444444502</c:v>
                </c:pt>
                <c:pt idx="876" formatCode="0">
                  <c:v>4029.6444444444501</c:v>
                </c:pt>
                <c:pt idx="877" formatCode="0">
                  <c:v>4034.24444444445</c:v>
                </c:pt>
                <c:pt idx="878" formatCode="0">
                  <c:v>4038.8444444444499</c:v>
                </c:pt>
                <c:pt idx="879" formatCode="0">
                  <c:v>4043.4444444444498</c:v>
                </c:pt>
                <c:pt idx="880" formatCode="0">
                  <c:v>4048.0444444444502</c:v>
                </c:pt>
                <c:pt idx="881" formatCode="0">
                  <c:v>4052.6444444444501</c:v>
                </c:pt>
                <c:pt idx="882" formatCode="0">
                  <c:v>4057.24444444445</c:v>
                </c:pt>
                <c:pt idx="883" formatCode="0">
                  <c:v>4061.8444444444499</c:v>
                </c:pt>
                <c:pt idx="884" formatCode="0">
                  <c:v>4066.4444444444498</c:v>
                </c:pt>
                <c:pt idx="885" formatCode="0">
                  <c:v>4071.0444444444502</c:v>
                </c:pt>
                <c:pt idx="886" formatCode="0">
                  <c:v>4075.6444444444501</c:v>
                </c:pt>
                <c:pt idx="887" formatCode="0">
                  <c:v>4080.24444444445</c:v>
                </c:pt>
                <c:pt idx="888" formatCode="0">
                  <c:v>4084.8444444444499</c:v>
                </c:pt>
                <c:pt idx="889" formatCode="0">
                  <c:v>4089.4444444444498</c:v>
                </c:pt>
                <c:pt idx="890" formatCode="0">
                  <c:v>4094.0444444444502</c:v>
                </c:pt>
                <c:pt idx="891" formatCode="0">
                  <c:v>4098.6444444444496</c:v>
                </c:pt>
                <c:pt idx="892" formatCode="0">
                  <c:v>4103.24444444445</c:v>
                </c:pt>
                <c:pt idx="893" formatCode="0">
                  <c:v>4107.8444444444503</c:v>
                </c:pt>
                <c:pt idx="894" formatCode="0">
                  <c:v>4112.4444444444498</c:v>
                </c:pt>
                <c:pt idx="895" formatCode="0">
                  <c:v>4117.0444444444502</c:v>
                </c:pt>
                <c:pt idx="896" formatCode="0">
                  <c:v>4121.6444444444496</c:v>
                </c:pt>
                <c:pt idx="897" formatCode="0">
                  <c:v>4126.24444444445</c:v>
                </c:pt>
                <c:pt idx="898" formatCode="0">
                  <c:v>4130.8444444444503</c:v>
                </c:pt>
                <c:pt idx="899" formatCode="0">
                  <c:v>4135.4444444444498</c:v>
                </c:pt>
                <c:pt idx="900" formatCode="0">
                  <c:v>4140.0444444444502</c:v>
                </c:pt>
                <c:pt idx="901" formatCode="0">
                  <c:v>4144.6444444444496</c:v>
                </c:pt>
                <c:pt idx="902" formatCode="0">
                  <c:v>4149.24444444445</c:v>
                </c:pt>
                <c:pt idx="903" formatCode="0">
                  <c:v>4153.8444444444503</c:v>
                </c:pt>
                <c:pt idx="904" formatCode="0">
                  <c:v>4158.4444444444498</c:v>
                </c:pt>
                <c:pt idx="905" formatCode="0">
                  <c:v>4163.0444444444502</c:v>
                </c:pt>
                <c:pt idx="906" formatCode="0">
                  <c:v>4167.6444444444496</c:v>
                </c:pt>
                <c:pt idx="907" formatCode="0">
                  <c:v>4172.24444444445</c:v>
                </c:pt>
                <c:pt idx="908" formatCode="0">
                  <c:v>4176.8444444444503</c:v>
                </c:pt>
                <c:pt idx="909" formatCode="0">
                  <c:v>4181.4444444444498</c:v>
                </c:pt>
                <c:pt idx="910" formatCode="0">
                  <c:v>4186.0444444444502</c:v>
                </c:pt>
                <c:pt idx="911" formatCode="0">
                  <c:v>4190.6444444444496</c:v>
                </c:pt>
                <c:pt idx="912" formatCode="0">
                  <c:v>4195.24444444445</c:v>
                </c:pt>
                <c:pt idx="913" formatCode="0">
                  <c:v>4199.8444444444503</c:v>
                </c:pt>
                <c:pt idx="914" formatCode="0">
                  <c:v>4204.4444444444498</c:v>
                </c:pt>
                <c:pt idx="915" formatCode="0">
                  <c:v>4209.0444444444502</c:v>
                </c:pt>
                <c:pt idx="916" formatCode="0">
                  <c:v>4213.6444444444496</c:v>
                </c:pt>
                <c:pt idx="917" formatCode="0">
                  <c:v>4218.24444444445</c:v>
                </c:pt>
                <c:pt idx="918" formatCode="0">
                  <c:v>4222.8444444444503</c:v>
                </c:pt>
                <c:pt idx="919" formatCode="0">
                  <c:v>4227.4444444444498</c:v>
                </c:pt>
                <c:pt idx="920" formatCode="0">
                  <c:v>4232.0444444444502</c:v>
                </c:pt>
                <c:pt idx="921" formatCode="0">
                  <c:v>4236.6444444444496</c:v>
                </c:pt>
                <c:pt idx="922" formatCode="0">
                  <c:v>4241.24444444445</c:v>
                </c:pt>
                <c:pt idx="923" formatCode="0">
                  <c:v>4245.8444444444503</c:v>
                </c:pt>
                <c:pt idx="924" formatCode="0">
                  <c:v>4250.4444444444498</c:v>
                </c:pt>
                <c:pt idx="925" formatCode="0">
                  <c:v>4255.0444444444502</c:v>
                </c:pt>
                <c:pt idx="926" formatCode="0">
                  <c:v>4259.6444444444496</c:v>
                </c:pt>
                <c:pt idx="927" formatCode="0">
                  <c:v>4264.24444444445</c:v>
                </c:pt>
                <c:pt idx="928" formatCode="0">
                  <c:v>4268.8444444444503</c:v>
                </c:pt>
                <c:pt idx="929" formatCode="0">
                  <c:v>4273.4444444444498</c:v>
                </c:pt>
                <c:pt idx="930" formatCode="0">
                  <c:v>4278.0444444444502</c:v>
                </c:pt>
                <c:pt idx="931" formatCode="0">
                  <c:v>4282.6444444444496</c:v>
                </c:pt>
                <c:pt idx="932" formatCode="0">
                  <c:v>4287.24444444445</c:v>
                </c:pt>
                <c:pt idx="933" formatCode="0">
                  <c:v>4291.8444444444503</c:v>
                </c:pt>
                <c:pt idx="934" formatCode="0">
                  <c:v>4296.4444444444498</c:v>
                </c:pt>
                <c:pt idx="935" formatCode="0">
                  <c:v>4301.0444444444502</c:v>
                </c:pt>
                <c:pt idx="936" formatCode="0">
                  <c:v>4305.6444444444496</c:v>
                </c:pt>
                <c:pt idx="937" formatCode="0">
                  <c:v>4310.24444444445</c:v>
                </c:pt>
                <c:pt idx="938" formatCode="0">
                  <c:v>4314.8444444444503</c:v>
                </c:pt>
                <c:pt idx="939" formatCode="0">
                  <c:v>4319.4444444444498</c:v>
                </c:pt>
                <c:pt idx="940" formatCode="0">
                  <c:v>4324.0444444444502</c:v>
                </c:pt>
                <c:pt idx="941" formatCode="0">
                  <c:v>4328.6444444444496</c:v>
                </c:pt>
                <c:pt idx="942" formatCode="0">
                  <c:v>4333.24444444445</c:v>
                </c:pt>
                <c:pt idx="943" formatCode="0">
                  <c:v>4337.8444444444503</c:v>
                </c:pt>
                <c:pt idx="944" formatCode="0">
                  <c:v>4342.4444444444498</c:v>
                </c:pt>
                <c:pt idx="945" formatCode="0">
                  <c:v>4347.0444444444502</c:v>
                </c:pt>
                <c:pt idx="946" formatCode="0">
                  <c:v>4351.6444444444496</c:v>
                </c:pt>
                <c:pt idx="947" formatCode="0">
                  <c:v>4356.24444444445</c:v>
                </c:pt>
                <c:pt idx="948" formatCode="0">
                  <c:v>4360.8444444444503</c:v>
                </c:pt>
                <c:pt idx="949" formatCode="0">
                  <c:v>4365.4444444444498</c:v>
                </c:pt>
                <c:pt idx="950" formatCode="0">
                  <c:v>4370.0444444444502</c:v>
                </c:pt>
                <c:pt idx="951" formatCode="0">
                  <c:v>4374.6444444444496</c:v>
                </c:pt>
                <c:pt idx="952" formatCode="0">
                  <c:v>4379.24444444445</c:v>
                </c:pt>
                <c:pt idx="953" formatCode="0">
                  <c:v>4383.8444444444503</c:v>
                </c:pt>
                <c:pt idx="954" formatCode="0">
                  <c:v>4388.4444444444498</c:v>
                </c:pt>
                <c:pt idx="955" formatCode="0">
                  <c:v>4393.0444444444502</c:v>
                </c:pt>
                <c:pt idx="956" formatCode="0">
                  <c:v>4397.6444444444496</c:v>
                </c:pt>
                <c:pt idx="957" formatCode="0">
                  <c:v>4402.24444444445</c:v>
                </c:pt>
                <c:pt idx="958" formatCode="0">
                  <c:v>4406.8444444444503</c:v>
                </c:pt>
                <c:pt idx="959" formatCode="0">
                  <c:v>4411.4444444444498</c:v>
                </c:pt>
                <c:pt idx="960" formatCode="0">
                  <c:v>4416.0444444444502</c:v>
                </c:pt>
                <c:pt idx="961" formatCode="0">
                  <c:v>4420.6444444444496</c:v>
                </c:pt>
                <c:pt idx="962" formatCode="0">
                  <c:v>4425.24444444445</c:v>
                </c:pt>
                <c:pt idx="963" formatCode="0">
                  <c:v>4429.8444444444503</c:v>
                </c:pt>
                <c:pt idx="964" formatCode="0">
                  <c:v>4434.4444444444498</c:v>
                </c:pt>
                <c:pt idx="965" formatCode="0">
                  <c:v>4439.0444444444502</c:v>
                </c:pt>
                <c:pt idx="966" formatCode="0">
                  <c:v>4443.6444444444496</c:v>
                </c:pt>
                <c:pt idx="967" formatCode="0">
                  <c:v>4448.24444444445</c:v>
                </c:pt>
                <c:pt idx="968" formatCode="0">
                  <c:v>4452.8444444444503</c:v>
                </c:pt>
                <c:pt idx="969" formatCode="0">
                  <c:v>4457.4444444444498</c:v>
                </c:pt>
                <c:pt idx="970" formatCode="0">
                  <c:v>4462.0444444444502</c:v>
                </c:pt>
                <c:pt idx="971" formatCode="0">
                  <c:v>4466.6444444444396</c:v>
                </c:pt>
                <c:pt idx="972" formatCode="0">
                  <c:v>4471.24444444445</c:v>
                </c:pt>
                <c:pt idx="973" formatCode="0">
                  <c:v>4475.8444444444503</c:v>
                </c:pt>
                <c:pt idx="974" formatCode="0">
                  <c:v>4480.4444444444498</c:v>
                </c:pt>
                <c:pt idx="975" formatCode="0">
                  <c:v>4485.0444444444502</c:v>
                </c:pt>
                <c:pt idx="976" formatCode="0">
                  <c:v>4489.6444444444396</c:v>
                </c:pt>
                <c:pt idx="977" formatCode="0">
                  <c:v>4494.24444444445</c:v>
                </c:pt>
                <c:pt idx="978" formatCode="0">
                  <c:v>4498.8444444444503</c:v>
                </c:pt>
                <c:pt idx="979" formatCode="0">
                  <c:v>4503.4444444444498</c:v>
                </c:pt>
                <c:pt idx="980" formatCode="0">
                  <c:v>4508.0444444444502</c:v>
                </c:pt>
                <c:pt idx="981" formatCode="0">
                  <c:v>4512.6444444444396</c:v>
                </c:pt>
                <c:pt idx="982" formatCode="0">
                  <c:v>4517.24444444445</c:v>
                </c:pt>
                <c:pt idx="983" formatCode="0">
                  <c:v>4521.8444444444503</c:v>
                </c:pt>
                <c:pt idx="984" formatCode="0">
                  <c:v>4526.4444444444498</c:v>
                </c:pt>
                <c:pt idx="985" formatCode="0">
                  <c:v>4531.0444444444502</c:v>
                </c:pt>
                <c:pt idx="986" formatCode="0">
                  <c:v>4535.6444444444396</c:v>
                </c:pt>
                <c:pt idx="987" formatCode="0">
                  <c:v>4540.24444444445</c:v>
                </c:pt>
                <c:pt idx="988" formatCode="0">
                  <c:v>4544.8444444444503</c:v>
                </c:pt>
                <c:pt idx="989" formatCode="0">
                  <c:v>4549.4444444444498</c:v>
                </c:pt>
                <c:pt idx="990" formatCode="0">
                  <c:v>4554.0444444444502</c:v>
                </c:pt>
                <c:pt idx="991" formatCode="0">
                  <c:v>4558.6444444444396</c:v>
                </c:pt>
                <c:pt idx="992" formatCode="0">
                  <c:v>4563.24444444445</c:v>
                </c:pt>
                <c:pt idx="993" formatCode="0">
                  <c:v>4567.8444444444503</c:v>
                </c:pt>
                <c:pt idx="994" formatCode="0">
                  <c:v>4572.4444444444498</c:v>
                </c:pt>
                <c:pt idx="995" formatCode="0">
                  <c:v>4577.0444444444502</c:v>
                </c:pt>
                <c:pt idx="996" formatCode="0">
                  <c:v>4581.6444444444396</c:v>
                </c:pt>
                <c:pt idx="997" formatCode="0">
                  <c:v>4586.24444444445</c:v>
                </c:pt>
                <c:pt idx="998" formatCode="0">
                  <c:v>4590.8444444444503</c:v>
                </c:pt>
                <c:pt idx="999" formatCode="0">
                  <c:v>4595.4444444444498</c:v>
                </c:pt>
                <c:pt idx="1000" formatCode="0">
                  <c:v>4600.0444444444502</c:v>
                </c:pt>
                <c:pt idx="1001" formatCode="0">
                  <c:v>4604.6444444444396</c:v>
                </c:pt>
                <c:pt idx="1002" formatCode="0">
                  <c:v>4609.24444444445</c:v>
                </c:pt>
                <c:pt idx="1003" formatCode="0">
                  <c:v>4613.8444444444503</c:v>
                </c:pt>
              </c:numCache>
            </c:numRef>
          </c:xVal>
          <c:yVal>
            <c:numRef>
              <c:f>'250um'!$CX$13:$CX$1016</c:f>
              <c:numCache>
                <c:formatCode>General</c:formatCode>
                <c:ptCount val="1004"/>
                <c:pt idx="0">
                  <c:v>21.6</c:v>
                </c:pt>
                <c:pt idx="1">
                  <c:v>21.7</c:v>
                </c:pt>
                <c:pt idx="2">
                  <c:v>21.7</c:v>
                </c:pt>
                <c:pt idx="3">
                  <c:v>21.8</c:v>
                </c:pt>
                <c:pt idx="4">
                  <c:v>21.8</c:v>
                </c:pt>
                <c:pt idx="5">
                  <c:v>21.8</c:v>
                </c:pt>
                <c:pt idx="6">
                  <c:v>21.8</c:v>
                </c:pt>
                <c:pt idx="7">
                  <c:v>21.8</c:v>
                </c:pt>
                <c:pt idx="8">
                  <c:v>21.8</c:v>
                </c:pt>
                <c:pt idx="9">
                  <c:v>21.8</c:v>
                </c:pt>
                <c:pt idx="10">
                  <c:v>21.8</c:v>
                </c:pt>
                <c:pt idx="11">
                  <c:v>21.8</c:v>
                </c:pt>
                <c:pt idx="12">
                  <c:v>21.8</c:v>
                </c:pt>
                <c:pt idx="13">
                  <c:v>21.8</c:v>
                </c:pt>
                <c:pt idx="14">
                  <c:v>21.8</c:v>
                </c:pt>
                <c:pt idx="15">
                  <c:v>21.8</c:v>
                </c:pt>
                <c:pt idx="16">
                  <c:v>21.8</c:v>
                </c:pt>
                <c:pt idx="17">
                  <c:v>21.8</c:v>
                </c:pt>
                <c:pt idx="18">
                  <c:v>21.8</c:v>
                </c:pt>
                <c:pt idx="19">
                  <c:v>21.8</c:v>
                </c:pt>
                <c:pt idx="20">
                  <c:v>21.8</c:v>
                </c:pt>
                <c:pt idx="21">
                  <c:v>21.7</c:v>
                </c:pt>
                <c:pt idx="22">
                  <c:v>21.7</c:v>
                </c:pt>
                <c:pt idx="23">
                  <c:v>21.7</c:v>
                </c:pt>
                <c:pt idx="24">
                  <c:v>21.7</c:v>
                </c:pt>
                <c:pt idx="25">
                  <c:v>21.7</c:v>
                </c:pt>
                <c:pt idx="26">
                  <c:v>21.7</c:v>
                </c:pt>
                <c:pt idx="27">
                  <c:v>21.6</c:v>
                </c:pt>
                <c:pt idx="28">
                  <c:v>21.6</c:v>
                </c:pt>
                <c:pt idx="29">
                  <c:v>21.6</c:v>
                </c:pt>
                <c:pt idx="30">
                  <c:v>21.6</c:v>
                </c:pt>
                <c:pt idx="31">
                  <c:v>21.6</c:v>
                </c:pt>
                <c:pt idx="32">
                  <c:v>21.6</c:v>
                </c:pt>
                <c:pt idx="33">
                  <c:v>21.6</c:v>
                </c:pt>
                <c:pt idx="34">
                  <c:v>21.5</c:v>
                </c:pt>
                <c:pt idx="35">
                  <c:v>21.5</c:v>
                </c:pt>
                <c:pt idx="36">
                  <c:v>21.5</c:v>
                </c:pt>
                <c:pt idx="37">
                  <c:v>21.5</c:v>
                </c:pt>
                <c:pt idx="38">
                  <c:v>21.5</c:v>
                </c:pt>
                <c:pt idx="39">
                  <c:v>21.4</c:v>
                </c:pt>
                <c:pt idx="40">
                  <c:v>21.4</c:v>
                </c:pt>
                <c:pt idx="41">
                  <c:v>21.4</c:v>
                </c:pt>
                <c:pt idx="42">
                  <c:v>21.4</c:v>
                </c:pt>
                <c:pt idx="43">
                  <c:v>21.3</c:v>
                </c:pt>
                <c:pt idx="44">
                  <c:v>21.3</c:v>
                </c:pt>
                <c:pt idx="45">
                  <c:v>21.3</c:v>
                </c:pt>
                <c:pt idx="46">
                  <c:v>21.3</c:v>
                </c:pt>
                <c:pt idx="47">
                  <c:v>21.3</c:v>
                </c:pt>
                <c:pt idx="48">
                  <c:v>21.3</c:v>
                </c:pt>
                <c:pt idx="49">
                  <c:v>21.2</c:v>
                </c:pt>
                <c:pt idx="50">
                  <c:v>21.2</c:v>
                </c:pt>
                <c:pt idx="51">
                  <c:v>21.2</c:v>
                </c:pt>
                <c:pt idx="52">
                  <c:v>21.2</c:v>
                </c:pt>
                <c:pt idx="53">
                  <c:v>21.2</c:v>
                </c:pt>
                <c:pt idx="54">
                  <c:v>21.1</c:v>
                </c:pt>
                <c:pt idx="55">
                  <c:v>21.1</c:v>
                </c:pt>
                <c:pt idx="56">
                  <c:v>21.1</c:v>
                </c:pt>
                <c:pt idx="57">
                  <c:v>21.1</c:v>
                </c:pt>
                <c:pt idx="58">
                  <c:v>21.1</c:v>
                </c:pt>
                <c:pt idx="59">
                  <c:v>21.1</c:v>
                </c:pt>
                <c:pt idx="60">
                  <c:v>21.1</c:v>
                </c:pt>
                <c:pt idx="61">
                  <c:v>21</c:v>
                </c:pt>
                <c:pt idx="62">
                  <c:v>21</c:v>
                </c:pt>
                <c:pt idx="63">
                  <c:v>21</c:v>
                </c:pt>
                <c:pt idx="64">
                  <c:v>21</c:v>
                </c:pt>
                <c:pt idx="65">
                  <c:v>21</c:v>
                </c:pt>
                <c:pt idx="66">
                  <c:v>21</c:v>
                </c:pt>
                <c:pt idx="67">
                  <c:v>20.9</c:v>
                </c:pt>
                <c:pt idx="68">
                  <c:v>20.9</c:v>
                </c:pt>
                <c:pt idx="69">
                  <c:v>20.9</c:v>
                </c:pt>
                <c:pt idx="70">
                  <c:v>20.9</c:v>
                </c:pt>
                <c:pt idx="71">
                  <c:v>20.9</c:v>
                </c:pt>
                <c:pt idx="72">
                  <c:v>20.9</c:v>
                </c:pt>
                <c:pt idx="73">
                  <c:v>20.8</c:v>
                </c:pt>
                <c:pt idx="74">
                  <c:v>20.9</c:v>
                </c:pt>
                <c:pt idx="75">
                  <c:v>20.9</c:v>
                </c:pt>
                <c:pt idx="76">
                  <c:v>20.9</c:v>
                </c:pt>
                <c:pt idx="77">
                  <c:v>20.8</c:v>
                </c:pt>
                <c:pt idx="78">
                  <c:v>20.8</c:v>
                </c:pt>
                <c:pt idx="79">
                  <c:v>20.8</c:v>
                </c:pt>
                <c:pt idx="80">
                  <c:v>20.8</c:v>
                </c:pt>
                <c:pt idx="81">
                  <c:v>20.8</c:v>
                </c:pt>
                <c:pt idx="82">
                  <c:v>20.8</c:v>
                </c:pt>
                <c:pt idx="83">
                  <c:v>20.8</c:v>
                </c:pt>
                <c:pt idx="84">
                  <c:v>20.7</c:v>
                </c:pt>
                <c:pt idx="85">
                  <c:v>20.7</c:v>
                </c:pt>
                <c:pt idx="86">
                  <c:v>20.7</c:v>
                </c:pt>
                <c:pt idx="87">
                  <c:v>20.7</c:v>
                </c:pt>
                <c:pt idx="88">
                  <c:v>20.7</c:v>
                </c:pt>
                <c:pt idx="89">
                  <c:v>20.7</c:v>
                </c:pt>
                <c:pt idx="90">
                  <c:v>20.7</c:v>
                </c:pt>
                <c:pt idx="91">
                  <c:v>20.7</c:v>
                </c:pt>
                <c:pt idx="92">
                  <c:v>20.7</c:v>
                </c:pt>
                <c:pt idx="93">
                  <c:v>20.6</c:v>
                </c:pt>
                <c:pt idx="94">
                  <c:v>20.6</c:v>
                </c:pt>
                <c:pt idx="95">
                  <c:v>20.6</c:v>
                </c:pt>
                <c:pt idx="96">
                  <c:v>20.6</c:v>
                </c:pt>
                <c:pt idx="97">
                  <c:v>20.6</c:v>
                </c:pt>
                <c:pt idx="98">
                  <c:v>20.6</c:v>
                </c:pt>
                <c:pt idx="99">
                  <c:v>20.6</c:v>
                </c:pt>
                <c:pt idx="100">
                  <c:v>20.6</c:v>
                </c:pt>
                <c:pt idx="101">
                  <c:v>20.5</c:v>
                </c:pt>
                <c:pt idx="102">
                  <c:v>20.6</c:v>
                </c:pt>
                <c:pt idx="103">
                  <c:v>20.6</c:v>
                </c:pt>
                <c:pt idx="104">
                  <c:v>20.6</c:v>
                </c:pt>
                <c:pt idx="105">
                  <c:v>20.5</c:v>
                </c:pt>
                <c:pt idx="106">
                  <c:v>20.5</c:v>
                </c:pt>
                <c:pt idx="107">
                  <c:v>20.5</c:v>
                </c:pt>
                <c:pt idx="108">
                  <c:v>20.5</c:v>
                </c:pt>
                <c:pt idx="109">
                  <c:v>20.5</c:v>
                </c:pt>
                <c:pt idx="110">
                  <c:v>20.5</c:v>
                </c:pt>
                <c:pt idx="111">
                  <c:v>20.5</c:v>
                </c:pt>
                <c:pt idx="112">
                  <c:v>20.5</c:v>
                </c:pt>
                <c:pt idx="113">
                  <c:v>20.399999999999999</c:v>
                </c:pt>
                <c:pt idx="114">
                  <c:v>20.5</c:v>
                </c:pt>
                <c:pt idx="115">
                  <c:v>20.399999999999999</c:v>
                </c:pt>
                <c:pt idx="116">
                  <c:v>20.399999999999999</c:v>
                </c:pt>
                <c:pt idx="117">
                  <c:v>20.399999999999999</c:v>
                </c:pt>
                <c:pt idx="118">
                  <c:v>20.399999999999999</c:v>
                </c:pt>
                <c:pt idx="119">
                  <c:v>20.3</c:v>
                </c:pt>
                <c:pt idx="120">
                  <c:v>20.399999999999999</c:v>
                </c:pt>
                <c:pt idx="121">
                  <c:v>20.3</c:v>
                </c:pt>
                <c:pt idx="122">
                  <c:v>20.3</c:v>
                </c:pt>
                <c:pt idx="123">
                  <c:v>20.3</c:v>
                </c:pt>
                <c:pt idx="124">
                  <c:v>20.3</c:v>
                </c:pt>
                <c:pt idx="125">
                  <c:v>20.3</c:v>
                </c:pt>
                <c:pt idx="126">
                  <c:v>20.3</c:v>
                </c:pt>
                <c:pt idx="127">
                  <c:v>20.3</c:v>
                </c:pt>
                <c:pt idx="128">
                  <c:v>20.3</c:v>
                </c:pt>
                <c:pt idx="129">
                  <c:v>20.3</c:v>
                </c:pt>
                <c:pt idx="130">
                  <c:v>20.3</c:v>
                </c:pt>
                <c:pt idx="131">
                  <c:v>20.399999999999999</c:v>
                </c:pt>
                <c:pt idx="132">
                  <c:v>20.399999999999999</c:v>
                </c:pt>
                <c:pt idx="133">
                  <c:v>20.399999999999999</c:v>
                </c:pt>
                <c:pt idx="134">
                  <c:v>20.399999999999999</c:v>
                </c:pt>
                <c:pt idx="135">
                  <c:v>20.399999999999999</c:v>
                </c:pt>
                <c:pt idx="136">
                  <c:v>20.399999999999999</c:v>
                </c:pt>
                <c:pt idx="137">
                  <c:v>20.5</c:v>
                </c:pt>
                <c:pt idx="138">
                  <c:v>20.5</c:v>
                </c:pt>
                <c:pt idx="139">
                  <c:v>20.5</c:v>
                </c:pt>
                <c:pt idx="140">
                  <c:v>20.6</c:v>
                </c:pt>
                <c:pt idx="141">
                  <c:v>20.6</c:v>
                </c:pt>
                <c:pt idx="142">
                  <c:v>20.6</c:v>
                </c:pt>
                <c:pt idx="143">
                  <c:v>20.6</c:v>
                </c:pt>
                <c:pt idx="144">
                  <c:v>20.7</c:v>
                </c:pt>
                <c:pt idx="145">
                  <c:v>20.7</c:v>
                </c:pt>
                <c:pt idx="146">
                  <c:v>20.7</c:v>
                </c:pt>
                <c:pt idx="147">
                  <c:v>20.8</c:v>
                </c:pt>
                <c:pt idx="148">
                  <c:v>20.7</c:v>
                </c:pt>
                <c:pt idx="149">
                  <c:v>20.8</c:v>
                </c:pt>
                <c:pt idx="150">
                  <c:v>20.8</c:v>
                </c:pt>
                <c:pt idx="151">
                  <c:v>20.8</c:v>
                </c:pt>
                <c:pt idx="152">
                  <c:v>20.8</c:v>
                </c:pt>
                <c:pt idx="153">
                  <c:v>20.8</c:v>
                </c:pt>
                <c:pt idx="154">
                  <c:v>20.8</c:v>
                </c:pt>
                <c:pt idx="155">
                  <c:v>20.8</c:v>
                </c:pt>
                <c:pt idx="156">
                  <c:v>20.8</c:v>
                </c:pt>
                <c:pt idx="157">
                  <c:v>20.8</c:v>
                </c:pt>
                <c:pt idx="158">
                  <c:v>20.8</c:v>
                </c:pt>
                <c:pt idx="159">
                  <c:v>20.8</c:v>
                </c:pt>
                <c:pt idx="160">
                  <c:v>20.8</c:v>
                </c:pt>
                <c:pt idx="161">
                  <c:v>20.8</c:v>
                </c:pt>
                <c:pt idx="162">
                  <c:v>20.8</c:v>
                </c:pt>
                <c:pt idx="163">
                  <c:v>20.8</c:v>
                </c:pt>
                <c:pt idx="164">
                  <c:v>20.8</c:v>
                </c:pt>
                <c:pt idx="165">
                  <c:v>20.8</c:v>
                </c:pt>
                <c:pt idx="166">
                  <c:v>20.8</c:v>
                </c:pt>
                <c:pt idx="167">
                  <c:v>20.8</c:v>
                </c:pt>
                <c:pt idx="168">
                  <c:v>20.8</c:v>
                </c:pt>
                <c:pt idx="169">
                  <c:v>20.8</c:v>
                </c:pt>
                <c:pt idx="170">
                  <c:v>20.8</c:v>
                </c:pt>
                <c:pt idx="171">
                  <c:v>20.8</c:v>
                </c:pt>
                <c:pt idx="172">
                  <c:v>20.8</c:v>
                </c:pt>
                <c:pt idx="173">
                  <c:v>20.8</c:v>
                </c:pt>
                <c:pt idx="174">
                  <c:v>20.8</c:v>
                </c:pt>
                <c:pt idx="175">
                  <c:v>20.8</c:v>
                </c:pt>
                <c:pt idx="176">
                  <c:v>20.7</c:v>
                </c:pt>
                <c:pt idx="177">
                  <c:v>20.7</c:v>
                </c:pt>
                <c:pt idx="178">
                  <c:v>20.7</c:v>
                </c:pt>
                <c:pt idx="179">
                  <c:v>20.7</c:v>
                </c:pt>
                <c:pt idx="180">
                  <c:v>20.7</c:v>
                </c:pt>
                <c:pt idx="181">
                  <c:v>20.7</c:v>
                </c:pt>
                <c:pt idx="182">
                  <c:v>20.7</c:v>
                </c:pt>
                <c:pt idx="183">
                  <c:v>20.7</c:v>
                </c:pt>
                <c:pt idx="184">
                  <c:v>20.7</c:v>
                </c:pt>
                <c:pt idx="185">
                  <c:v>20.7</c:v>
                </c:pt>
                <c:pt idx="186">
                  <c:v>20.7</c:v>
                </c:pt>
                <c:pt idx="187">
                  <c:v>20.7</c:v>
                </c:pt>
                <c:pt idx="188">
                  <c:v>20.7</c:v>
                </c:pt>
                <c:pt idx="189">
                  <c:v>20.7</c:v>
                </c:pt>
                <c:pt idx="190">
                  <c:v>20.7</c:v>
                </c:pt>
                <c:pt idx="191">
                  <c:v>20.7</c:v>
                </c:pt>
                <c:pt idx="192">
                  <c:v>20.7</c:v>
                </c:pt>
                <c:pt idx="193">
                  <c:v>20.7</c:v>
                </c:pt>
                <c:pt idx="194">
                  <c:v>20.7</c:v>
                </c:pt>
                <c:pt idx="195">
                  <c:v>20.7</c:v>
                </c:pt>
                <c:pt idx="196">
                  <c:v>20.7</c:v>
                </c:pt>
                <c:pt idx="197">
                  <c:v>20.7</c:v>
                </c:pt>
                <c:pt idx="198">
                  <c:v>20.7</c:v>
                </c:pt>
                <c:pt idx="199">
                  <c:v>20.7</c:v>
                </c:pt>
                <c:pt idx="200">
                  <c:v>20.7</c:v>
                </c:pt>
                <c:pt idx="201">
                  <c:v>20.7</c:v>
                </c:pt>
                <c:pt idx="202">
                  <c:v>20.7</c:v>
                </c:pt>
                <c:pt idx="203">
                  <c:v>20.7</c:v>
                </c:pt>
                <c:pt idx="204">
                  <c:v>20.7</c:v>
                </c:pt>
                <c:pt idx="205">
                  <c:v>20.7</c:v>
                </c:pt>
                <c:pt idx="206">
                  <c:v>20.7</c:v>
                </c:pt>
                <c:pt idx="207">
                  <c:v>20.7</c:v>
                </c:pt>
                <c:pt idx="208">
                  <c:v>20.7</c:v>
                </c:pt>
                <c:pt idx="209">
                  <c:v>20.7</c:v>
                </c:pt>
                <c:pt idx="210">
                  <c:v>20.7</c:v>
                </c:pt>
                <c:pt idx="211">
                  <c:v>20.7</c:v>
                </c:pt>
                <c:pt idx="212">
                  <c:v>20.7</c:v>
                </c:pt>
                <c:pt idx="213">
                  <c:v>20.7</c:v>
                </c:pt>
                <c:pt idx="214">
                  <c:v>20.7</c:v>
                </c:pt>
                <c:pt idx="215">
                  <c:v>20.7</c:v>
                </c:pt>
                <c:pt idx="216">
                  <c:v>20.7</c:v>
                </c:pt>
                <c:pt idx="217">
                  <c:v>20.7</c:v>
                </c:pt>
                <c:pt idx="218">
                  <c:v>20.7</c:v>
                </c:pt>
                <c:pt idx="219">
                  <c:v>20.7</c:v>
                </c:pt>
                <c:pt idx="220">
                  <c:v>20.7</c:v>
                </c:pt>
                <c:pt idx="221">
                  <c:v>20.7</c:v>
                </c:pt>
                <c:pt idx="222">
                  <c:v>20.7</c:v>
                </c:pt>
                <c:pt idx="223">
                  <c:v>20.7</c:v>
                </c:pt>
                <c:pt idx="224">
                  <c:v>20.7</c:v>
                </c:pt>
                <c:pt idx="225">
                  <c:v>20.8</c:v>
                </c:pt>
                <c:pt idx="226">
                  <c:v>20.8</c:v>
                </c:pt>
                <c:pt idx="227">
                  <c:v>20.8</c:v>
                </c:pt>
                <c:pt idx="228">
                  <c:v>20.8</c:v>
                </c:pt>
                <c:pt idx="229">
                  <c:v>20.8</c:v>
                </c:pt>
                <c:pt idx="230">
                  <c:v>20.9</c:v>
                </c:pt>
                <c:pt idx="231">
                  <c:v>20.9</c:v>
                </c:pt>
                <c:pt idx="232">
                  <c:v>20.9</c:v>
                </c:pt>
                <c:pt idx="233">
                  <c:v>20.9</c:v>
                </c:pt>
                <c:pt idx="234">
                  <c:v>20.9</c:v>
                </c:pt>
                <c:pt idx="235">
                  <c:v>21</c:v>
                </c:pt>
                <c:pt idx="236">
                  <c:v>21</c:v>
                </c:pt>
                <c:pt idx="237">
                  <c:v>20.9</c:v>
                </c:pt>
                <c:pt idx="238">
                  <c:v>21</c:v>
                </c:pt>
                <c:pt idx="239">
                  <c:v>21</c:v>
                </c:pt>
                <c:pt idx="240">
                  <c:v>21</c:v>
                </c:pt>
                <c:pt idx="241">
                  <c:v>21</c:v>
                </c:pt>
                <c:pt idx="242">
                  <c:v>21.1</c:v>
                </c:pt>
                <c:pt idx="243">
                  <c:v>21.1</c:v>
                </c:pt>
                <c:pt idx="244">
                  <c:v>21.1</c:v>
                </c:pt>
                <c:pt idx="245">
                  <c:v>21.1</c:v>
                </c:pt>
                <c:pt idx="246">
                  <c:v>21.1</c:v>
                </c:pt>
                <c:pt idx="247">
                  <c:v>21.1</c:v>
                </c:pt>
                <c:pt idx="248">
                  <c:v>21.2</c:v>
                </c:pt>
                <c:pt idx="249">
                  <c:v>21.2</c:v>
                </c:pt>
                <c:pt idx="250">
                  <c:v>21.2</c:v>
                </c:pt>
                <c:pt idx="251">
                  <c:v>21.2</c:v>
                </c:pt>
                <c:pt idx="252">
                  <c:v>21.2</c:v>
                </c:pt>
                <c:pt idx="253">
                  <c:v>21.2</c:v>
                </c:pt>
                <c:pt idx="254">
                  <c:v>21.3</c:v>
                </c:pt>
                <c:pt idx="255">
                  <c:v>21.3</c:v>
                </c:pt>
                <c:pt idx="256">
                  <c:v>21.3</c:v>
                </c:pt>
                <c:pt idx="257">
                  <c:v>21.3</c:v>
                </c:pt>
                <c:pt idx="258">
                  <c:v>21.3</c:v>
                </c:pt>
                <c:pt idx="259">
                  <c:v>21.4</c:v>
                </c:pt>
                <c:pt idx="260">
                  <c:v>21.3</c:v>
                </c:pt>
                <c:pt idx="261">
                  <c:v>21.4</c:v>
                </c:pt>
                <c:pt idx="262">
                  <c:v>21.4</c:v>
                </c:pt>
                <c:pt idx="263">
                  <c:v>21.4</c:v>
                </c:pt>
                <c:pt idx="264">
                  <c:v>21.4</c:v>
                </c:pt>
                <c:pt idx="265">
                  <c:v>21.4</c:v>
                </c:pt>
                <c:pt idx="266">
                  <c:v>21.5</c:v>
                </c:pt>
                <c:pt idx="267">
                  <c:v>21.5</c:v>
                </c:pt>
                <c:pt idx="268">
                  <c:v>21.5</c:v>
                </c:pt>
                <c:pt idx="269">
                  <c:v>21.5</c:v>
                </c:pt>
                <c:pt idx="270">
                  <c:v>21.6</c:v>
                </c:pt>
                <c:pt idx="271">
                  <c:v>21.6</c:v>
                </c:pt>
                <c:pt idx="272">
                  <c:v>21.6</c:v>
                </c:pt>
                <c:pt idx="273">
                  <c:v>21.6</c:v>
                </c:pt>
                <c:pt idx="274">
                  <c:v>21.6</c:v>
                </c:pt>
                <c:pt idx="275">
                  <c:v>21.7</c:v>
                </c:pt>
                <c:pt idx="276">
                  <c:v>21.7</c:v>
                </c:pt>
                <c:pt idx="277">
                  <c:v>21.7</c:v>
                </c:pt>
                <c:pt idx="278">
                  <c:v>21.7</c:v>
                </c:pt>
                <c:pt idx="279">
                  <c:v>21.8</c:v>
                </c:pt>
                <c:pt idx="280">
                  <c:v>21.8</c:v>
                </c:pt>
                <c:pt idx="281">
                  <c:v>21.8</c:v>
                </c:pt>
                <c:pt idx="282">
                  <c:v>21.8</c:v>
                </c:pt>
                <c:pt idx="283">
                  <c:v>21.9</c:v>
                </c:pt>
                <c:pt idx="284">
                  <c:v>21.9</c:v>
                </c:pt>
                <c:pt idx="285">
                  <c:v>21.9</c:v>
                </c:pt>
                <c:pt idx="286">
                  <c:v>21.9</c:v>
                </c:pt>
                <c:pt idx="287">
                  <c:v>21.9</c:v>
                </c:pt>
                <c:pt idx="288">
                  <c:v>22</c:v>
                </c:pt>
                <c:pt idx="289">
                  <c:v>22</c:v>
                </c:pt>
                <c:pt idx="290">
                  <c:v>22</c:v>
                </c:pt>
                <c:pt idx="291">
                  <c:v>22</c:v>
                </c:pt>
                <c:pt idx="292">
                  <c:v>22</c:v>
                </c:pt>
                <c:pt idx="293">
                  <c:v>22</c:v>
                </c:pt>
                <c:pt idx="294">
                  <c:v>22.1</c:v>
                </c:pt>
                <c:pt idx="295">
                  <c:v>22.1</c:v>
                </c:pt>
                <c:pt idx="296">
                  <c:v>22.1</c:v>
                </c:pt>
                <c:pt idx="297">
                  <c:v>22.1</c:v>
                </c:pt>
                <c:pt idx="298">
                  <c:v>22.1</c:v>
                </c:pt>
                <c:pt idx="299">
                  <c:v>22.1</c:v>
                </c:pt>
                <c:pt idx="300">
                  <c:v>22.2</c:v>
                </c:pt>
                <c:pt idx="301">
                  <c:v>22.2</c:v>
                </c:pt>
                <c:pt idx="302">
                  <c:v>22.2</c:v>
                </c:pt>
                <c:pt idx="303">
                  <c:v>22.2</c:v>
                </c:pt>
                <c:pt idx="304">
                  <c:v>22.2</c:v>
                </c:pt>
                <c:pt idx="305">
                  <c:v>22.2</c:v>
                </c:pt>
                <c:pt idx="306">
                  <c:v>22.3</c:v>
                </c:pt>
                <c:pt idx="307">
                  <c:v>22.3</c:v>
                </c:pt>
                <c:pt idx="308">
                  <c:v>22.3</c:v>
                </c:pt>
                <c:pt idx="309">
                  <c:v>22.3</c:v>
                </c:pt>
                <c:pt idx="310">
                  <c:v>22.3</c:v>
                </c:pt>
                <c:pt idx="311">
                  <c:v>22.3</c:v>
                </c:pt>
                <c:pt idx="312">
                  <c:v>22.3</c:v>
                </c:pt>
                <c:pt idx="313">
                  <c:v>22.4</c:v>
                </c:pt>
                <c:pt idx="314">
                  <c:v>22.4</c:v>
                </c:pt>
                <c:pt idx="315">
                  <c:v>22.4</c:v>
                </c:pt>
                <c:pt idx="316">
                  <c:v>22.4</c:v>
                </c:pt>
                <c:pt idx="317">
                  <c:v>22.4</c:v>
                </c:pt>
                <c:pt idx="318">
                  <c:v>22.4</c:v>
                </c:pt>
                <c:pt idx="319">
                  <c:v>22.4</c:v>
                </c:pt>
                <c:pt idx="320">
                  <c:v>22.4</c:v>
                </c:pt>
                <c:pt idx="321">
                  <c:v>22.5</c:v>
                </c:pt>
                <c:pt idx="322">
                  <c:v>22.5</c:v>
                </c:pt>
                <c:pt idx="323">
                  <c:v>22.5</c:v>
                </c:pt>
                <c:pt idx="324">
                  <c:v>22.5</c:v>
                </c:pt>
                <c:pt idx="325">
                  <c:v>22.5</c:v>
                </c:pt>
                <c:pt idx="326">
                  <c:v>22.5</c:v>
                </c:pt>
                <c:pt idx="327">
                  <c:v>22.5</c:v>
                </c:pt>
                <c:pt idx="328">
                  <c:v>22.6</c:v>
                </c:pt>
                <c:pt idx="329">
                  <c:v>22.6</c:v>
                </c:pt>
                <c:pt idx="330">
                  <c:v>22.6</c:v>
                </c:pt>
                <c:pt idx="331">
                  <c:v>22.6</c:v>
                </c:pt>
                <c:pt idx="332">
                  <c:v>22.7</c:v>
                </c:pt>
                <c:pt idx="333">
                  <c:v>22.6</c:v>
                </c:pt>
                <c:pt idx="334">
                  <c:v>22.6</c:v>
                </c:pt>
                <c:pt idx="335">
                  <c:v>22.6</c:v>
                </c:pt>
                <c:pt idx="336">
                  <c:v>22.6</c:v>
                </c:pt>
                <c:pt idx="337">
                  <c:v>22.7</c:v>
                </c:pt>
                <c:pt idx="338">
                  <c:v>22.7</c:v>
                </c:pt>
                <c:pt idx="339">
                  <c:v>22.7</c:v>
                </c:pt>
                <c:pt idx="340">
                  <c:v>22.7</c:v>
                </c:pt>
                <c:pt idx="341">
                  <c:v>22.7</c:v>
                </c:pt>
                <c:pt idx="342">
                  <c:v>22.8</c:v>
                </c:pt>
                <c:pt idx="343">
                  <c:v>22.8</c:v>
                </c:pt>
                <c:pt idx="344">
                  <c:v>22.8</c:v>
                </c:pt>
                <c:pt idx="345">
                  <c:v>22.8</c:v>
                </c:pt>
                <c:pt idx="346">
                  <c:v>22.8</c:v>
                </c:pt>
                <c:pt idx="347">
                  <c:v>22.9</c:v>
                </c:pt>
                <c:pt idx="348">
                  <c:v>22.8</c:v>
                </c:pt>
                <c:pt idx="349">
                  <c:v>22.9</c:v>
                </c:pt>
                <c:pt idx="350">
                  <c:v>22.9</c:v>
                </c:pt>
                <c:pt idx="351">
                  <c:v>22.9</c:v>
                </c:pt>
                <c:pt idx="352">
                  <c:v>22.9</c:v>
                </c:pt>
                <c:pt idx="353">
                  <c:v>22.9</c:v>
                </c:pt>
                <c:pt idx="354">
                  <c:v>22.9</c:v>
                </c:pt>
                <c:pt idx="355">
                  <c:v>22.9</c:v>
                </c:pt>
                <c:pt idx="356">
                  <c:v>22.9</c:v>
                </c:pt>
                <c:pt idx="357">
                  <c:v>23</c:v>
                </c:pt>
                <c:pt idx="358">
                  <c:v>23</c:v>
                </c:pt>
                <c:pt idx="359">
                  <c:v>23</c:v>
                </c:pt>
                <c:pt idx="360">
                  <c:v>23</c:v>
                </c:pt>
                <c:pt idx="361">
                  <c:v>23</c:v>
                </c:pt>
                <c:pt idx="362">
                  <c:v>23</c:v>
                </c:pt>
                <c:pt idx="363">
                  <c:v>23</c:v>
                </c:pt>
                <c:pt idx="364">
                  <c:v>23</c:v>
                </c:pt>
                <c:pt idx="365">
                  <c:v>23</c:v>
                </c:pt>
                <c:pt idx="366">
                  <c:v>23</c:v>
                </c:pt>
                <c:pt idx="367">
                  <c:v>23</c:v>
                </c:pt>
                <c:pt idx="368">
                  <c:v>23.1</c:v>
                </c:pt>
                <c:pt idx="369">
                  <c:v>23.1</c:v>
                </c:pt>
                <c:pt idx="370">
                  <c:v>23.1</c:v>
                </c:pt>
                <c:pt idx="371">
                  <c:v>23.1</c:v>
                </c:pt>
                <c:pt idx="372">
                  <c:v>23.1</c:v>
                </c:pt>
                <c:pt idx="373">
                  <c:v>23.1</c:v>
                </c:pt>
                <c:pt idx="374">
                  <c:v>23.1</c:v>
                </c:pt>
                <c:pt idx="375">
                  <c:v>23.1</c:v>
                </c:pt>
                <c:pt idx="376">
                  <c:v>23.1</c:v>
                </c:pt>
                <c:pt idx="377">
                  <c:v>23.1</c:v>
                </c:pt>
                <c:pt idx="378">
                  <c:v>23.1</c:v>
                </c:pt>
                <c:pt idx="379">
                  <c:v>23.1</c:v>
                </c:pt>
                <c:pt idx="380">
                  <c:v>23.2</c:v>
                </c:pt>
                <c:pt idx="381">
                  <c:v>23.2</c:v>
                </c:pt>
                <c:pt idx="382">
                  <c:v>23.2</c:v>
                </c:pt>
                <c:pt idx="383">
                  <c:v>23.2</c:v>
                </c:pt>
                <c:pt idx="384">
                  <c:v>23.2</c:v>
                </c:pt>
                <c:pt idx="385">
                  <c:v>23.2</c:v>
                </c:pt>
                <c:pt idx="386">
                  <c:v>23.2</c:v>
                </c:pt>
                <c:pt idx="387">
                  <c:v>23.2</c:v>
                </c:pt>
                <c:pt idx="388">
                  <c:v>23.2</c:v>
                </c:pt>
                <c:pt idx="389">
                  <c:v>23.2</c:v>
                </c:pt>
                <c:pt idx="390">
                  <c:v>23.3</c:v>
                </c:pt>
                <c:pt idx="391">
                  <c:v>23.2</c:v>
                </c:pt>
                <c:pt idx="392">
                  <c:v>23.3</c:v>
                </c:pt>
                <c:pt idx="393">
                  <c:v>23.3</c:v>
                </c:pt>
                <c:pt idx="394">
                  <c:v>23.3</c:v>
                </c:pt>
                <c:pt idx="395">
                  <c:v>23.3</c:v>
                </c:pt>
                <c:pt idx="396">
                  <c:v>23.3</c:v>
                </c:pt>
                <c:pt idx="397">
                  <c:v>23.3</c:v>
                </c:pt>
                <c:pt idx="398">
                  <c:v>23.3</c:v>
                </c:pt>
                <c:pt idx="399">
                  <c:v>23.3</c:v>
                </c:pt>
                <c:pt idx="400">
                  <c:v>23.3</c:v>
                </c:pt>
                <c:pt idx="401">
                  <c:v>23.3</c:v>
                </c:pt>
                <c:pt idx="402">
                  <c:v>23.3</c:v>
                </c:pt>
                <c:pt idx="403">
                  <c:v>23.3</c:v>
                </c:pt>
                <c:pt idx="404">
                  <c:v>23.4</c:v>
                </c:pt>
                <c:pt idx="405">
                  <c:v>23.4</c:v>
                </c:pt>
                <c:pt idx="406">
                  <c:v>23.3</c:v>
                </c:pt>
                <c:pt idx="407">
                  <c:v>23.4</c:v>
                </c:pt>
                <c:pt idx="408">
                  <c:v>23.3</c:v>
                </c:pt>
                <c:pt idx="409">
                  <c:v>23.3</c:v>
                </c:pt>
                <c:pt idx="410">
                  <c:v>23.3</c:v>
                </c:pt>
                <c:pt idx="411">
                  <c:v>23.4</c:v>
                </c:pt>
                <c:pt idx="412">
                  <c:v>23.4</c:v>
                </c:pt>
                <c:pt idx="413">
                  <c:v>23.4</c:v>
                </c:pt>
                <c:pt idx="414">
                  <c:v>23.4</c:v>
                </c:pt>
                <c:pt idx="415">
                  <c:v>23.4</c:v>
                </c:pt>
                <c:pt idx="416">
                  <c:v>23.4</c:v>
                </c:pt>
                <c:pt idx="417">
                  <c:v>23.4</c:v>
                </c:pt>
                <c:pt idx="418">
                  <c:v>23.4</c:v>
                </c:pt>
                <c:pt idx="419">
                  <c:v>23.4</c:v>
                </c:pt>
                <c:pt idx="420">
                  <c:v>23.4</c:v>
                </c:pt>
                <c:pt idx="421">
                  <c:v>23.4</c:v>
                </c:pt>
                <c:pt idx="422">
                  <c:v>23.4</c:v>
                </c:pt>
                <c:pt idx="423">
                  <c:v>23.4</c:v>
                </c:pt>
                <c:pt idx="424">
                  <c:v>23.4</c:v>
                </c:pt>
                <c:pt idx="425">
                  <c:v>23.4</c:v>
                </c:pt>
                <c:pt idx="426">
                  <c:v>23.4</c:v>
                </c:pt>
                <c:pt idx="427">
                  <c:v>23.4</c:v>
                </c:pt>
                <c:pt idx="428">
                  <c:v>23.5</c:v>
                </c:pt>
                <c:pt idx="429">
                  <c:v>23.5</c:v>
                </c:pt>
                <c:pt idx="430">
                  <c:v>23.5</c:v>
                </c:pt>
                <c:pt idx="431">
                  <c:v>23.5</c:v>
                </c:pt>
                <c:pt idx="432">
                  <c:v>23.5</c:v>
                </c:pt>
                <c:pt idx="433">
                  <c:v>23.5</c:v>
                </c:pt>
                <c:pt idx="434">
                  <c:v>23.5</c:v>
                </c:pt>
                <c:pt idx="435">
                  <c:v>23.5</c:v>
                </c:pt>
                <c:pt idx="436">
                  <c:v>23.5</c:v>
                </c:pt>
                <c:pt idx="437">
                  <c:v>23.5</c:v>
                </c:pt>
                <c:pt idx="438">
                  <c:v>23.5</c:v>
                </c:pt>
                <c:pt idx="439">
                  <c:v>23.5</c:v>
                </c:pt>
                <c:pt idx="440">
                  <c:v>23.5</c:v>
                </c:pt>
                <c:pt idx="441">
                  <c:v>23.5</c:v>
                </c:pt>
                <c:pt idx="442">
                  <c:v>23.5</c:v>
                </c:pt>
                <c:pt idx="443">
                  <c:v>23.5</c:v>
                </c:pt>
                <c:pt idx="444">
                  <c:v>23.5</c:v>
                </c:pt>
                <c:pt idx="445">
                  <c:v>23.5</c:v>
                </c:pt>
                <c:pt idx="446">
                  <c:v>23.5</c:v>
                </c:pt>
                <c:pt idx="447">
                  <c:v>23.5</c:v>
                </c:pt>
                <c:pt idx="448">
                  <c:v>23.5</c:v>
                </c:pt>
                <c:pt idx="449">
                  <c:v>23.5</c:v>
                </c:pt>
                <c:pt idx="450">
                  <c:v>23.4</c:v>
                </c:pt>
                <c:pt idx="451">
                  <c:v>23.4</c:v>
                </c:pt>
                <c:pt idx="452">
                  <c:v>23.5</c:v>
                </c:pt>
                <c:pt idx="453">
                  <c:v>23.4</c:v>
                </c:pt>
                <c:pt idx="454">
                  <c:v>23.5</c:v>
                </c:pt>
                <c:pt idx="455">
                  <c:v>23.4</c:v>
                </c:pt>
                <c:pt idx="456">
                  <c:v>23.5</c:v>
                </c:pt>
                <c:pt idx="457">
                  <c:v>23.4</c:v>
                </c:pt>
                <c:pt idx="458">
                  <c:v>23.5</c:v>
                </c:pt>
                <c:pt idx="459">
                  <c:v>23.5</c:v>
                </c:pt>
                <c:pt idx="460">
                  <c:v>23.5</c:v>
                </c:pt>
                <c:pt idx="461">
                  <c:v>23.5</c:v>
                </c:pt>
                <c:pt idx="462">
                  <c:v>23.5</c:v>
                </c:pt>
                <c:pt idx="463">
                  <c:v>23.5</c:v>
                </c:pt>
                <c:pt idx="464">
                  <c:v>23.5</c:v>
                </c:pt>
                <c:pt idx="465">
                  <c:v>23.5</c:v>
                </c:pt>
                <c:pt idx="466">
                  <c:v>23.5</c:v>
                </c:pt>
                <c:pt idx="467">
                  <c:v>23.5</c:v>
                </c:pt>
                <c:pt idx="468">
                  <c:v>23.5</c:v>
                </c:pt>
                <c:pt idx="469">
                  <c:v>23.5</c:v>
                </c:pt>
                <c:pt idx="470">
                  <c:v>23.5</c:v>
                </c:pt>
                <c:pt idx="471">
                  <c:v>23.5</c:v>
                </c:pt>
                <c:pt idx="472">
                  <c:v>23.5</c:v>
                </c:pt>
                <c:pt idx="473">
                  <c:v>23.5</c:v>
                </c:pt>
                <c:pt idx="474">
                  <c:v>23.5</c:v>
                </c:pt>
                <c:pt idx="475">
                  <c:v>23.5</c:v>
                </c:pt>
                <c:pt idx="476">
                  <c:v>23.5</c:v>
                </c:pt>
                <c:pt idx="477">
                  <c:v>23.5</c:v>
                </c:pt>
                <c:pt idx="478">
                  <c:v>23.5</c:v>
                </c:pt>
                <c:pt idx="479">
                  <c:v>23.5</c:v>
                </c:pt>
                <c:pt idx="480">
                  <c:v>23.5</c:v>
                </c:pt>
                <c:pt idx="481">
                  <c:v>23.6</c:v>
                </c:pt>
                <c:pt idx="482">
                  <c:v>23.6</c:v>
                </c:pt>
                <c:pt idx="483">
                  <c:v>23.5</c:v>
                </c:pt>
                <c:pt idx="484">
                  <c:v>23.6</c:v>
                </c:pt>
                <c:pt idx="485">
                  <c:v>23.6</c:v>
                </c:pt>
                <c:pt idx="486">
                  <c:v>23.5</c:v>
                </c:pt>
                <c:pt idx="487">
                  <c:v>23.5</c:v>
                </c:pt>
                <c:pt idx="488">
                  <c:v>23.6</c:v>
                </c:pt>
                <c:pt idx="489">
                  <c:v>23.6</c:v>
                </c:pt>
                <c:pt idx="490">
                  <c:v>23.6</c:v>
                </c:pt>
                <c:pt idx="491">
                  <c:v>23.6</c:v>
                </c:pt>
                <c:pt idx="492">
                  <c:v>23.6</c:v>
                </c:pt>
                <c:pt idx="493">
                  <c:v>23.6</c:v>
                </c:pt>
                <c:pt idx="494">
                  <c:v>23.6</c:v>
                </c:pt>
                <c:pt idx="495">
                  <c:v>23.6</c:v>
                </c:pt>
                <c:pt idx="496">
                  <c:v>23.6</c:v>
                </c:pt>
                <c:pt idx="497">
                  <c:v>23.6</c:v>
                </c:pt>
                <c:pt idx="498">
                  <c:v>23.6</c:v>
                </c:pt>
                <c:pt idx="499">
                  <c:v>23.6</c:v>
                </c:pt>
                <c:pt idx="500">
                  <c:v>23.6</c:v>
                </c:pt>
                <c:pt idx="501">
                  <c:v>23.6</c:v>
                </c:pt>
                <c:pt idx="502">
                  <c:v>23.6</c:v>
                </c:pt>
                <c:pt idx="503">
                  <c:v>23.6</c:v>
                </c:pt>
                <c:pt idx="504">
                  <c:v>23.6</c:v>
                </c:pt>
                <c:pt idx="505">
                  <c:v>23.6</c:v>
                </c:pt>
                <c:pt idx="506">
                  <c:v>23.6</c:v>
                </c:pt>
                <c:pt idx="507">
                  <c:v>23.6</c:v>
                </c:pt>
                <c:pt idx="508">
                  <c:v>23.6</c:v>
                </c:pt>
                <c:pt idx="509">
                  <c:v>23.6</c:v>
                </c:pt>
                <c:pt idx="510">
                  <c:v>23.6</c:v>
                </c:pt>
                <c:pt idx="511">
                  <c:v>23.6</c:v>
                </c:pt>
                <c:pt idx="512">
                  <c:v>23.6</c:v>
                </c:pt>
                <c:pt idx="513">
                  <c:v>23.6</c:v>
                </c:pt>
                <c:pt idx="514">
                  <c:v>23.7</c:v>
                </c:pt>
                <c:pt idx="515">
                  <c:v>23.6</c:v>
                </c:pt>
                <c:pt idx="516">
                  <c:v>23.6</c:v>
                </c:pt>
                <c:pt idx="517">
                  <c:v>23.7</c:v>
                </c:pt>
                <c:pt idx="518">
                  <c:v>23.7</c:v>
                </c:pt>
                <c:pt idx="519">
                  <c:v>23.7</c:v>
                </c:pt>
                <c:pt idx="520">
                  <c:v>23.7</c:v>
                </c:pt>
                <c:pt idx="521">
                  <c:v>23.7</c:v>
                </c:pt>
                <c:pt idx="522">
                  <c:v>23.7</c:v>
                </c:pt>
                <c:pt idx="523">
                  <c:v>23.7</c:v>
                </c:pt>
                <c:pt idx="524">
                  <c:v>23.7</c:v>
                </c:pt>
                <c:pt idx="525">
                  <c:v>23.7</c:v>
                </c:pt>
                <c:pt idx="526">
                  <c:v>23.7</c:v>
                </c:pt>
                <c:pt idx="527">
                  <c:v>23.7</c:v>
                </c:pt>
                <c:pt idx="528">
                  <c:v>23.7</c:v>
                </c:pt>
                <c:pt idx="529">
                  <c:v>23.7</c:v>
                </c:pt>
                <c:pt idx="530">
                  <c:v>23.7</c:v>
                </c:pt>
                <c:pt idx="531">
                  <c:v>23.7</c:v>
                </c:pt>
                <c:pt idx="532">
                  <c:v>23.7</c:v>
                </c:pt>
                <c:pt idx="533">
                  <c:v>23.7</c:v>
                </c:pt>
                <c:pt idx="534">
                  <c:v>23.7</c:v>
                </c:pt>
                <c:pt idx="535">
                  <c:v>23.7</c:v>
                </c:pt>
                <c:pt idx="536">
                  <c:v>23.7</c:v>
                </c:pt>
                <c:pt idx="537">
                  <c:v>23.7</c:v>
                </c:pt>
                <c:pt idx="538">
                  <c:v>23.7</c:v>
                </c:pt>
                <c:pt idx="539">
                  <c:v>23.7</c:v>
                </c:pt>
                <c:pt idx="540">
                  <c:v>23.7</c:v>
                </c:pt>
                <c:pt idx="541">
                  <c:v>23.7</c:v>
                </c:pt>
                <c:pt idx="542">
                  <c:v>23.7</c:v>
                </c:pt>
                <c:pt idx="543">
                  <c:v>23.7</c:v>
                </c:pt>
                <c:pt idx="544">
                  <c:v>23.7</c:v>
                </c:pt>
                <c:pt idx="545">
                  <c:v>23.7</c:v>
                </c:pt>
                <c:pt idx="546">
                  <c:v>23.7</c:v>
                </c:pt>
                <c:pt idx="547">
                  <c:v>23.7</c:v>
                </c:pt>
                <c:pt idx="548">
                  <c:v>23.7</c:v>
                </c:pt>
                <c:pt idx="549">
                  <c:v>23.7</c:v>
                </c:pt>
                <c:pt idx="550">
                  <c:v>23.7</c:v>
                </c:pt>
                <c:pt idx="551">
                  <c:v>23.8</c:v>
                </c:pt>
                <c:pt idx="552">
                  <c:v>23.8</c:v>
                </c:pt>
                <c:pt idx="553">
                  <c:v>23.8</c:v>
                </c:pt>
              </c:numCache>
            </c:numRef>
          </c:yVal>
          <c:smooth val="1"/>
          <c:extLst xmlns:c16r2="http://schemas.microsoft.com/office/drawing/2015/06/chart">
            <c:ext xmlns:c16="http://schemas.microsoft.com/office/drawing/2014/chart" uri="{C3380CC4-5D6E-409C-BE32-E72D297353CC}">
              <c16:uniqueId val="{00000002-6F1F-4816-A263-D373F3EBFED3}"/>
            </c:ext>
          </c:extLst>
        </c:ser>
        <c:ser>
          <c:idx val="3"/>
          <c:order val="3"/>
          <c:tx>
            <c:strRef>
              <c:f>'250um'!$CZ$12</c:f>
              <c:strCache>
                <c:ptCount val="1"/>
                <c:pt idx="0">
                  <c:v>Pulsed temperature 2</c:v>
                </c:pt>
              </c:strCache>
            </c:strRef>
          </c:tx>
          <c:spPr>
            <a:ln w="22225"/>
          </c:spPr>
          <c:marker>
            <c:symbol val="x"/>
            <c:size val="5"/>
          </c:marker>
          <c:xVal>
            <c:numRef>
              <c:f>'250um'!$B$13:$B$1016</c:f>
              <c:numCache>
                <c:formatCode>General</c:formatCode>
                <c:ptCount val="1004"/>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pt idx="738" formatCode="0">
                  <c:v>3394.8444444444399</c:v>
                </c:pt>
                <c:pt idx="739" formatCode="0">
                  <c:v>3399.4444444444398</c:v>
                </c:pt>
                <c:pt idx="740">
                  <c:v>3404.0444444444502</c:v>
                </c:pt>
                <c:pt idx="741">
                  <c:v>3408.6444444444501</c:v>
                </c:pt>
                <c:pt idx="742">
                  <c:v>3413.24444444445</c:v>
                </c:pt>
                <c:pt idx="743">
                  <c:v>3417.8444444444499</c:v>
                </c:pt>
                <c:pt idx="744">
                  <c:v>3422.4444444444498</c:v>
                </c:pt>
                <c:pt idx="745">
                  <c:v>3427.0444444444502</c:v>
                </c:pt>
                <c:pt idx="746">
                  <c:v>3431.6444444444501</c:v>
                </c:pt>
                <c:pt idx="747">
                  <c:v>3436.24444444445</c:v>
                </c:pt>
                <c:pt idx="748">
                  <c:v>3440.8444444444499</c:v>
                </c:pt>
                <c:pt idx="749" formatCode="0">
                  <c:v>3445.4444444444498</c:v>
                </c:pt>
                <c:pt idx="750" formatCode="0">
                  <c:v>3450.0444444444502</c:v>
                </c:pt>
                <c:pt idx="751" formatCode="0">
                  <c:v>3454.6444444444501</c:v>
                </c:pt>
                <c:pt idx="752" formatCode="0">
                  <c:v>3459.24444444445</c:v>
                </c:pt>
                <c:pt idx="753" formatCode="0">
                  <c:v>3463.8444444444499</c:v>
                </c:pt>
                <c:pt idx="754" formatCode="0">
                  <c:v>3468.4444444444498</c:v>
                </c:pt>
                <c:pt idx="755" formatCode="0">
                  <c:v>3473.0444444444502</c:v>
                </c:pt>
                <c:pt idx="756" formatCode="0">
                  <c:v>3477.6444444444501</c:v>
                </c:pt>
                <c:pt idx="757" formatCode="0">
                  <c:v>3482.24444444445</c:v>
                </c:pt>
                <c:pt idx="758" formatCode="0">
                  <c:v>3486.8444444444499</c:v>
                </c:pt>
                <c:pt idx="759" formatCode="0">
                  <c:v>3491.4444444444498</c:v>
                </c:pt>
                <c:pt idx="760" formatCode="0">
                  <c:v>3496.0444444444502</c:v>
                </c:pt>
                <c:pt idx="761" formatCode="0">
                  <c:v>3500.6444444444501</c:v>
                </c:pt>
                <c:pt idx="762" formatCode="0">
                  <c:v>3505.24444444445</c:v>
                </c:pt>
                <c:pt idx="763" formatCode="0">
                  <c:v>3509.8444444444499</c:v>
                </c:pt>
                <c:pt idx="764" formatCode="0">
                  <c:v>3514.4444444444498</c:v>
                </c:pt>
                <c:pt idx="765" formatCode="0">
                  <c:v>3519.0444444444502</c:v>
                </c:pt>
                <c:pt idx="766" formatCode="0">
                  <c:v>3523.6444444444501</c:v>
                </c:pt>
                <c:pt idx="767" formatCode="0">
                  <c:v>3528.24444444445</c:v>
                </c:pt>
                <c:pt idx="768" formatCode="0">
                  <c:v>3532.8444444444499</c:v>
                </c:pt>
                <c:pt idx="769" formatCode="0">
                  <c:v>3537.4444444444498</c:v>
                </c:pt>
                <c:pt idx="770" formatCode="0">
                  <c:v>3542.0444444444502</c:v>
                </c:pt>
                <c:pt idx="771" formatCode="0">
                  <c:v>3546.6444444444501</c:v>
                </c:pt>
                <c:pt idx="772" formatCode="0">
                  <c:v>3551.24444444445</c:v>
                </c:pt>
                <c:pt idx="773" formatCode="0">
                  <c:v>3555.8444444444499</c:v>
                </c:pt>
                <c:pt idx="774" formatCode="0">
                  <c:v>3560.4444444444498</c:v>
                </c:pt>
                <c:pt idx="775" formatCode="0">
                  <c:v>3565.0444444444502</c:v>
                </c:pt>
                <c:pt idx="776" formatCode="0">
                  <c:v>3569.6444444444501</c:v>
                </c:pt>
                <c:pt idx="777" formatCode="0">
                  <c:v>3574.24444444445</c:v>
                </c:pt>
                <c:pt idx="778" formatCode="0">
                  <c:v>3578.8444444444499</c:v>
                </c:pt>
                <c:pt idx="779" formatCode="0">
                  <c:v>3583.4444444444498</c:v>
                </c:pt>
                <c:pt idx="780" formatCode="0">
                  <c:v>3588.0444444444502</c:v>
                </c:pt>
                <c:pt idx="781" formatCode="0">
                  <c:v>3592.6444444444501</c:v>
                </c:pt>
                <c:pt idx="782" formatCode="0">
                  <c:v>3597.24444444445</c:v>
                </c:pt>
                <c:pt idx="783" formatCode="0">
                  <c:v>3601.8444444444499</c:v>
                </c:pt>
                <c:pt idx="784" formatCode="0">
                  <c:v>3606.4444444444498</c:v>
                </c:pt>
                <c:pt idx="785" formatCode="0">
                  <c:v>3611.0444444444502</c:v>
                </c:pt>
                <c:pt idx="786" formatCode="0">
                  <c:v>3615.6444444444501</c:v>
                </c:pt>
                <c:pt idx="787" formatCode="0">
                  <c:v>3620.24444444445</c:v>
                </c:pt>
                <c:pt idx="788" formatCode="0">
                  <c:v>3624.8444444444499</c:v>
                </c:pt>
                <c:pt idx="789" formatCode="0">
                  <c:v>3629.4444444444498</c:v>
                </c:pt>
                <c:pt idx="790" formatCode="0">
                  <c:v>3634.0444444444502</c:v>
                </c:pt>
                <c:pt idx="791" formatCode="0">
                  <c:v>3638.6444444444501</c:v>
                </c:pt>
                <c:pt idx="792" formatCode="0">
                  <c:v>3643.24444444445</c:v>
                </c:pt>
                <c:pt idx="793" formatCode="0">
                  <c:v>3647.8444444444499</c:v>
                </c:pt>
                <c:pt idx="794" formatCode="0">
                  <c:v>3652.4444444444498</c:v>
                </c:pt>
                <c:pt idx="795" formatCode="0">
                  <c:v>3657.0444444444502</c:v>
                </c:pt>
                <c:pt idx="796" formatCode="0">
                  <c:v>3661.6444444444501</c:v>
                </c:pt>
                <c:pt idx="797" formatCode="0">
                  <c:v>3666.24444444445</c:v>
                </c:pt>
                <c:pt idx="798" formatCode="0">
                  <c:v>3670.8444444444499</c:v>
                </c:pt>
                <c:pt idx="799" formatCode="0">
                  <c:v>3675.4444444444498</c:v>
                </c:pt>
                <c:pt idx="800" formatCode="0">
                  <c:v>3680.0444444444502</c:v>
                </c:pt>
                <c:pt idx="801" formatCode="0">
                  <c:v>3684.6444444444501</c:v>
                </c:pt>
                <c:pt idx="802" formatCode="0">
                  <c:v>3689.24444444445</c:v>
                </c:pt>
                <c:pt idx="803" formatCode="0">
                  <c:v>3693.8444444444499</c:v>
                </c:pt>
                <c:pt idx="804" formatCode="0">
                  <c:v>3698.4444444444498</c:v>
                </c:pt>
                <c:pt idx="805" formatCode="0">
                  <c:v>3703.0444444444502</c:v>
                </c:pt>
                <c:pt idx="806" formatCode="0">
                  <c:v>3707.6444444444501</c:v>
                </c:pt>
                <c:pt idx="807" formatCode="0">
                  <c:v>3712.24444444445</c:v>
                </c:pt>
                <c:pt idx="808" formatCode="0">
                  <c:v>3716.8444444444499</c:v>
                </c:pt>
                <c:pt idx="809" formatCode="0">
                  <c:v>3721.4444444444498</c:v>
                </c:pt>
                <c:pt idx="810" formatCode="0">
                  <c:v>3726.0444444444502</c:v>
                </c:pt>
                <c:pt idx="811" formatCode="0">
                  <c:v>3730.6444444444501</c:v>
                </c:pt>
                <c:pt idx="812" formatCode="0">
                  <c:v>3735.24444444445</c:v>
                </c:pt>
                <c:pt idx="813" formatCode="0">
                  <c:v>3739.8444444444499</c:v>
                </c:pt>
                <c:pt idx="814" formatCode="0">
                  <c:v>3744.4444444444498</c:v>
                </c:pt>
                <c:pt idx="815" formatCode="0">
                  <c:v>3749.0444444444502</c:v>
                </c:pt>
                <c:pt idx="816" formatCode="0">
                  <c:v>3753.6444444444501</c:v>
                </c:pt>
                <c:pt idx="817" formatCode="0">
                  <c:v>3758.24444444445</c:v>
                </c:pt>
                <c:pt idx="818" formatCode="0">
                  <c:v>3762.8444444444499</c:v>
                </c:pt>
                <c:pt idx="819" formatCode="0">
                  <c:v>3767.4444444444498</c:v>
                </c:pt>
                <c:pt idx="820" formatCode="0">
                  <c:v>3772.0444444444502</c:v>
                </c:pt>
                <c:pt idx="821" formatCode="0">
                  <c:v>3776.6444444444501</c:v>
                </c:pt>
                <c:pt idx="822" formatCode="0">
                  <c:v>3781.24444444445</c:v>
                </c:pt>
                <c:pt idx="823" formatCode="0">
                  <c:v>3785.8444444444499</c:v>
                </c:pt>
                <c:pt idx="824" formatCode="0">
                  <c:v>3790.4444444444498</c:v>
                </c:pt>
                <c:pt idx="825" formatCode="0">
                  <c:v>3795.0444444444502</c:v>
                </c:pt>
                <c:pt idx="826" formatCode="0">
                  <c:v>3799.6444444444501</c:v>
                </c:pt>
                <c:pt idx="827" formatCode="0">
                  <c:v>3804.24444444445</c:v>
                </c:pt>
                <c:pt idx="828" formatCode="0">
                  <c:v>3808.8444444444499</c:v>
                </c:pt>
                <c:pt idx="829" formatCode="0">
                  <c:v>3813.4444444444498</c:v>
                </c:pt>
                <c:pt idx="830" formatCode="0">
                  <c:v>3818.0444444444502</c:v>
                </c:pt>
                <c:pt idx="831" formatCode="0">
                  <c:v>3822.6444444444501</c:v>
                </c:pt>
                <c:pt idx="832" formatCode="0">
                  <c:v>3827.24444444445</c:v>
                </c:pt>
                <c:pt idx="833" formatCode="0">
                  <c:v>3831.8444444444499</c:v>
                </c:pt>
                <c:pt idx="834" formatCode="0">
                  <c:v>3836.4444444444498</c:v>
                </c:pt>
                <c:pt idx="835" formatCode="0">
                  <c:v>3841.0444444444502</c:v>
                </c:pt>
                <c:pt idx="836" formatCode="0">
                  <c:v>3845.6444444444501</c:v>
                </c:pt>
                <c:pt idx="837" formatCode="0">
                  <c:v>3850.24444444445</c:v>
                </c:pt>
                <c:pt idx="838" formatCode="0">
                  <c:v>3854.8444444444499</c:v>
                </c:pt>
                <c:pt idx="839" formatCode="0">
                  <c:v>3859.4444444444498</c:v>
                </c:pt>
                <c:pt idx="840" formatCode="0">
                  <c:v>3864.0444444444502</c:v>
                </c:pt>
                <c:pt idx="841" formatCode="0">
                  <c:v>3868.6444444444501</c:v>
                </c:pt>
                <c:pt idx="842" formatCode="0">
                  <c:v>3873.24444444445</c:v>
                </c:pt>
                <c:pt idx="843" formatCode="0">
                  <c:v>3877.8444444444499</c:v>
                </c:pt>
                <c:pt idx="844" formatCode="0">
                  <c:v>3882.4444444444498</c:v>
                </c:pt>
                <c:pt idx="845" formatCode="0">
                  <c:v>3887.0444444444502</c:v>
                </c:pt>
                <c:pt idx="846" formatCode="0">
                  <c:v>3891.6444444444501</c:v>
                </c:pt>
                <c:pt idx="847" formatCode="0">
                  <c:v>3896.24444444445</c:v>
                </c:pt>
                <c:pt idx="848" formatCode="0">
                  <c:v>3900.8444444444499</c:v>
                </c:pt>
                <c:pt idx="849" formatCode="0">
                  <c:v>3905.4444444444498</c:v>
                </c:pt>
                <c:pt idx="850" formatCode="0">
                  <c:v>3910.0444444444502</c:v>
                </c:pt>
                <c:pt idx="851" formatCode="0">
                  <c:v>3914.6444444444501</c:v>
                </c:pt>
                <c:pt idx="852" formatCode="0">
                  <c:v>3919.24444444445</c:v>
                </c:pt>
                <c:pt idx="853" formatCode="0">
                  <c:v>3923.8444444444499</c:v>
                </c:pt>
                <c:pt idx="854" formatCode="0">
                  <c:v>3928.4444444444498</c:v>
                </c:pt>
                <c:pt idx="855" formatCode="0">
                  <c:v>3933.0444444444502</c:v>
                </c:pt>
                <c:pt idx="856" formatCode="0">
                  <c:v>3937.6444444444501</c:v>
                </c:pt>
                <c:pt idx="857" formatCode="0">
                  <c:v>3942.24444444445</c:v>
                </c:pt>
                <c:pt idx="858" formatCode="0">
                  <c:v>3946.8444444444499</c:v>
                </c:pt>
                <c:pt idx="859" formatCode="0">
                  <c:v>3951.4444444444498</c:v>
                </c:pt>
                <c:pt idx="860" formatCode="0">
                  <c:v>3956.0444444444502</c:v>
                </c:pt>
                <c:pt idx="861" formatCode="0">
                  <c:v>3960.6444444444501</c:v>
                </c:pt>
                <c:pt idx="862" formatCode="0">
                  <c:v>3965.24444444445</c:v>
                </c:pt>
                <c:pt idx="863" formatCode="0">
                  <c:v>3969.8444444444499</c:v>
                </c:pt>
                <c:pt idx="864" formatCode="0">
                  <c:v>3974.4444444444498</c:v>
                </c:pt>
                <c:pt idx="865" formatCode="0">
                  <c:v>3979.0444444444502</c:v>
                </c:pt>
                <c:pt idx="866" formatCode="0">
                  <c:v>3983.6444444444501</c:v>
                </c:pt>
                <c:pt idx="867" formatCode="0">
                  <c:v>3988.24444444445</c:v>
                </c:pt>
                <c:pt idx="868" formatCode="0">
                  <c:v>3992.8444444444499</c:v>
                </c:pt>
                <c:pt idx="869" formatCode="0">
                  <c:v>3997.4444444444498</c:v>
                </c:pt>
                <c:pt idx="870" formatCode="0">
                  <c:v>4002.0444444444502</c:v>
                </c:pt>
                <c:pt idx="871" formatCode="0">
                  <c:v>4006.6444444444501</c:v>
                </c:pt>
                <c:pt idx="872" formatCode="0">
                  <c:v>4011.24444444445</c:v>
                </c:pt>
                <c:pt idx="873" formatCode="0">
                  <c:v>4015.8444444444499</c:v>
                </c:pt>
                <c:pt idx="874" formatCode="0">
                  <c:v>4020.4444444444498</c:v>
                </c:pt>
                <c:pt idx="875" formatCode="0">
                  <c:v>4025.0444444444502</c:v>
                </c:pt>
                <c:pt idx="876" formatCode="0">
                  <c:v>4029.6444444444501</c:v>
                </c:pt>
                <c:pt idx="877" formatCode="0">
                  <c:v>4034.24444444445</c:v>
                </c:pt>
                <c:pt idx="878" formatCode="0">
                  <c:v>4038.8444444444499</c:v>
                </c:pt>
                <c:pt idx="879" formatCode="0">
                  <c:v>4043.4444444444498</c:v>
                </c:pt>
                <c:pt idx="880" formatCode="0">
                  <c:v>4048.0444444444502</c:v>
                </c:pt>
                <c:pt idx="881" formatCode="0">
                  <c:v>4052.6444444444501</c:v>
                </c:pt>
                <c:pt idx="882" formatCode="0">
                  <c:v>4057.24444444445</c:v>
                </c:pt>
                <c:pt idx="883" formatCode="0">
                  <c:v>4061.8444444444499</c:v>
                </c:pt>
                <c:pt idx="884" formatCode="0">
                  <c:v>4066.4444444444498</c:v>
                </c:pt>
                <c:pt idx="885" formatCode="0">
                  <c:v>4071.0444444444502</c:v>
                </c:pt>
                <c:pt idx="886" formatCode="0">
                  <c:v>4075.6444444444501</c:v>
                </c:pt>
                <c:pt idx="887" formatCode="0">
                  <c:v>4080.24444444445</c:v>
                </c:pt>
                <c:pt idx="888" formatCode="0">
                  <c:v>4084.8444444444499</c:v>
                </c:pt>
                <c:pt idx="889" formatCode="0">
                  <c:v>4089.4444444444498</c:v>
                </c:pt>
                <c:pt idx="890" formatCode="0">
                  <c:v>4094.0444444444502</c:v>
                </c:pt>
                <c:pt idx="891" formatCode="0">
                  <c:v>4098.6444444444496</c:v>
                </c:pt>
                <c:pt idx="892" formatCode="0">
                  <c:v>4103.24444444445</c:v>
                </c:pt>
                <c:pt idx="893" formatCode="0">
                  <c:v>4107.8444444444503</c:v>
                </c:pt>
                <c:pt idx="894" formatCode="0">
                  <c:v>4112.4444444444498</c:v>
                </c:pt>
                <c:pt idx="895" formatCode="0">
                  <c:v>4117.0444444444502</c:v>
                </c:pt>
                <c:pt idx="896" formatCode="0">
                  <c:v>4121.6444444444496</c:v>
                </c:pt>
                <c:pt idx="897" formatCode="0">
                  <c:v>4126.24444444445</c:v>
                </c:pt>
                <c:pt idx="898" formatCode="0">
                  <c:v>4130.8444444444503</c:v>
                </c:pt>
                <c:pt idx="899" formatCode="0">
                  <c:v>4135.4444444444498</c:v>
                </c:pt>
                <c:pt idx="900" formatCode="0">
                  <c:v>4140.0444444444502</c:v>
                </c:pt>
                <c:pt idx="901" formatCode="0">
                  <c:v>4144.6444444444496</c:v>
                </c:pt>
                <c:pt idx="902" formatCode="0">
                  <c:v>4149.24444444445</c:v>
                </c:pt>
                <c:pt idx="903" formatCode="0">
                  <c:v>4153.8444444444503</c:v>
                </c:pt>
                <c:pt idx="904" formatCode="0">
                  <c:v>4158.4444444444498</c:v>
                </c:pt>
                <c:pt idx="905" formatCode="0">
                  <c:v>4163.0444444444502</c:v>
                </c:pt>
                <c:pt idx="906" formatCode="0">
                  <c:v>4167.6444444444496</c:v>
                </c:pt>
                <c:pt idx="907" formatCode="0">
                  <c:v>4172.24444444445</c:v>
                </c:pt>
                <c:pt idx="908" formatCode="0">
                  <c:v>4176.8444444444503</c:v>
                </c:pt>
                <c:pt idx="909" formatCode="0">
                  <c:v>4181.4444444444498</c:v>
                </c:pt>
                <c:pt idx="910" formatCode="0">
                  <c:v>4186.0444444444502</c:v>
                </c:pt>
                <c:pt idx="911" formatCode="0">
                  <c:v>4190.6444444444496</c:v>
                </c:pt>
                <c:pt idx="912" formatCode="0">
                  <c:v>4195.24444444445</c:v>
                </c:pt>
                <c:pt idx="913" formatCode="0">
                  <c:v>4199.8444444444503</c:v>
                </c:pt>
                <c:pt idx="914" formatCode="0">
                  <c:v>4204.4444444444498</c:v>
                </c:pt>
                <c:pt idx="915" formatCode="0">
                  <c:v>4209.0444444444502</c:v>
                </c:pt>
                <c:pt idx="916" formatCode="0">
                  <c:v>4213.6444444444496</c:v>
                </c:pt>
                <c:pt idx="917" formatCode="0">
                  <c:v>4218.24444444445</c:v>
                </c:pt>
                <c:pt idx="918" formatCode="0">
                  <c:v>4222.8444444444503</c:v>
                </c:pt>
                <c:pt idx="919" formatCode="0">
                  <c:v>4227.4444444444498</c:v>
                </c:pt>
                <c:pt idx="920" formatCode="0">
                  <c:v>4232.0444444444502</c:v>
                </c:pt>
                <c:pt idx="921" formatCode="0">
                  <c:v>4236.6444444444496</c:v>
                </c:pt>
                <c:pt idx="922" formatCode="0">
                  <c:v>4241.24444444445</c:v>
                </c:pt>
                <c:pt idx="923" formatCode="0">
                  <c:v>4245.8444444444503</c:v>
                </c:pt>
                <c:pt idx="924" formatCode="0">
                  <c:v>4250.4444444444498</c:v>
                </c:pt>
                <c:pt idx="925" formatCode="0">
                  <c:v>4255.0444444444502</c:v>
                </c:pt>
                <c:pt idx="926" formatCode="0">
                  <c:v>4259.6444444444496</c:v>
                </c:pt>
                <c:pt idx="927" formatCode="0">
                  <c:v>4264.24444444445</c:v>
                </c:pt>
                <c:pt idx="928" formatCode="0">
                  <c:v>4268.8444444444503</c:v>
                </c:pt>
                <c:pt idx="929" formatCode="0">
                  <c:v>4273.4444444444498</c:v>
                </c:pt>
                <c:pt idx="930" formatCode="0">
                  <c:v>4278.0444444444502</c:v>
                </c:pt>
                <c:pt idx="931" formatCode="0">
                  <c:v>4282.6444444444496</c:v>
                </c:pt>
                <c:pt idx="932" formatCode="0">
                  <c:v>4287.24444444445</c:v>
                </c:pt>
                <c:pt idx="933" formatCode="0">
                  <c:v>4291.8444444444503</c:v>
                </c:pt>
                <c:pt idx="934" formatCode="0">
                  <c:v>4296.4444444444498</c:v>
                </c:pt>
                <c:pt idx="935" formatCode="0">
                  <c:v>4301.0444444444502</c:v>
                </c:pt>
                <c:pt idx="936" formatCode="0">
                  <c:v>4305.6444444444496</c:v>
                </c:pt>
                <c:pt idx="937" formatCode="0">
                  <c:v>4310.24444444445</c:v>
                </c:pt>
                <c:pt idx="938" formatCode="0">
                  <c:v>4314.8444444444503</c:v>
                </c:pt>
                <c:pt idx="939" formatCode="0">
                  <c:v>4319.4444444444498</c:v>
                </c:pt>
                <c:pt idx="940" formatCode="0">
                  <c:v>4324.0444444444502</c:v>
                </c:pt>
                <c:pt idx="941" formatCode="0">
                  <c:v>4328.6444444444496</c:v>
                </c:pt>
                <c:pt idx="942" formatCode="0">
                  <c:v>4333.24444444445</c:v>
                </c:pt>
                <c:pt idx="943" formatCode="0">
                  <c:v>4337.8444444444503</c:v>
                </c:pt>
                <c:pt idx="944" formatCode="0">
                  <c:v>4342.4444444444498</c:v>
                </c:pt>
                <c:pt idx="945" formatCode="0">
                  <c:v>4347.0444444444502</c:v>
                </c:pt>
                <c:pt idx="946" formatCode="0">
                  <c:v>4351.6444444444496</c:v>
                </c:pt>
                <c:pt idx="947" formatCode="0">
                  <c:v>4356.24444444445</c:v>
                </c:pt>
                <c:pt idx="948" formatCode="0">
                  <c:v>4360.8444444444503</c:v>
                </c:pt>
                <c:pt idx="949" formatCode="0">
                  <c:v>4365.4444444444498</c:v>
                </c:pt>
                <c:pt idx="950" formatCode="0">
                  <c:v>4370.0444444444502</c:v>
                </c:pt>
                <c:pt idx="951" formatCode="0">
                  <c:v>4374.6444444444496</c:v>
                </c:pt>
                <c:pt idx="952" formatCode="0">
                  <c:v>4379.24444444445</c:v>
                </c:pt>
                <c:pt idx="953" formatCode="0">
                  <c:v>4383.8444444444503</c:v>
                </c:pt>
                <c:pt idx="954" formatCode="0">
                  <c:v>4388.4444444444498</c:v>
                </c:pt>
                <c:pt idx="955" formatCode="0">
                  <c:v>4393.0444444444502</c:v>
                </c:pt>
                <c:pt idx="956" formatCode="0">
                  <c:v>4397.6444444444496</c:v>
                </c:pt>
                <c:pt idx="957" formatCode="0">
                  <c:v>4402.24444444445</c:v>
                </c:pt>
                <c:pt idx="958" formatCode="0">
                  <c:v>4406.8444444444503</c:v>
                </c:pt>
                <c:pt idx="959" formatCode="0">
                  <c:v>4411.4444444444498</c:v>
                </c:pt>
                <c:pt idx="960" formatCode="0">
                  <c:v>4416.0444444444502</c:v>
                </c:pt>
                <c:pt idx="961" formatCode="0">
                  <c:v>4420.6444444444496</c:v>
                </c:pt>
                <c:pt idx="962" formatCode="0">
                  <c:v>4425.24444444445</c:v>
                </c:pt>
                <c:pt idx="963" formatCode="0">
                  <c:v>4429.8444444444503</c:v>
                </c:pt>
                <c:pt idx="964" formatCode="0">
                  <c:v>4434.4444444444498</c:v>
                </c:pt>
                <c:pt idx="965" formatCode="0">
                  <c:v>4439.0444444444502</c:v>
                </c:pt>
                <c:pt idx="966" formatCode="0">
                  <c:v>4443.6444444444496</c:v>
                </c:pt>
                <c:pt idx="967" formatCode="0">
                  <c:v>4448.24444444445</c:v>
                </c:pt>
                <c:pt idx="968" formatCode="0">
                  <c:v>4452.8444444444503</c:v>
                </c:pt>
                <c:pt idx="969" formatCode="0">
                  <c:v>4457.4444444444498</c:v>
                </c:pt>
                <c:pt idx="970" formatCode="0">
                  <c:v>4462.0444444444502</c:v>
                </c:pt>
                <c:pt idx="971" formatCode="0">
                  <c:v>4466.6444444444396</c:v>
                </c:pt>
                <c:pt idx="972" formatCode="0">
                  <c:v>4471.24444444445</c:v>
                </c:pt>
                <c:pt idx="973" formatCode="0">
                  <c:v>4475.8444444444503</c:v>
                </c:pt>
                <c:pt idx="974" formatCode="0">
                  <c:v>4480.4444444444498</c:v>
                </c:pt>
                <c:pt idx="975" formatCode="0">
                  <c:v>4485.0444444444502</c:v>
                </c:pt>
                <c:pt idx="976" formatCode="0">
                  <c:v>4489.6444444444396</c:v>
                </c:pt>
                <c:pt idx="977" formatCode="0">
                  <c:v>4494.24444444445</c:v>
                </c:pt>
                <c:pt idx="978" formatCode="0">
                  <c:v>4498.8444444444503</c:v>
                </c:pt>
                <c:pt idx="979" formatCode="0">
                  <c:v>4503.4444444444498</c:v>
                </c:pt>
                <c:pt idx="980" formatCode="0">
                  <c:v>4508.0444444444502</c:v>
                </c:pt>
                <c:pt idx="981" formatCode="0">
                  <c:v>4512.6444444444396</c:v>
                </c:pt>
                <c:pt idx="982" formatCode="0">
                  <c:v>4517.24444444445</c:v>
                </c:pt>
                <c:pt idx="983" formatCode="0">
                  <c:v>4521.8444444444503</c:v>
                </c:pt>
                <c:pt idx="984" formatCode="0">
                  <c:v>4526.4444444444498</c:v>
                </c:pt>
                <c:pt idx="985" formatCode="0">
                  <c:v>4531.0444444444502</c:v>
                </c:pt>
                <c:pt idx="986" formatCode="0">
                  <c:v>4535.6444444444396</c:v>
                </c:pt>
                <c:pt idx="987" formatCode="0">
                  <c:v>4540.24444444445</c:v>
                </c:pt>
                <c:pt idx="988" formatCode="0">
                  <c:v>4544.8444444444503</c:v>
                </c:pt>
                <c:pt idx="989" formatCode="0">
                  <c:v>4549.4444444444498</c:v>
                </c:pt>
                <c:pt idx="990" formatCode="0">
                  <c:v>4554.0444444444502</c:v>
                </c:pt>
                <c:pt idx="991" formatCode="0">
                  <c:v>4558.6444444444396</c:v>
                </c:pt>
                <c:pt idx="992" formatCode="0">
                  <c:v>4563.24444444445</c:v>
                </c:pt>
                <c:pt idx="993" formatCode="0">
                  <c:v>4567.8444444444503</c:v>
                </c:pt>
                <c:pt idx="994" formatCode="0">
                  <c:v>4572.4444444444498</c:v>
                </c:pt>
                <c:pt idx="995" formatCode="0">
                  <c:v>4577.0444444444502</c:v>
                </c:pt>
                <c:pt idx="996" formatCode="0">
                  <c:v>4581.6444444444396</c:v>
                </c:pt>
                <c:pt idx="997" formatCode="0">
                  <c:v>4586.24444444445</c:v>
                </c:pt>
                <c:pt idx="998" formatCode="0">
                  <c:v>4590.8444444444503</c:v>
                </c:pt>
                <c:pt idx="999" formatCode="0">
                  <c:v>4595.4444444444498</c:v>
                </c:pt>
                <c:pt idx="1000" formatCode="0">
                  <c:v>4600.0444444444502</c:v>
                </c:pt>
                <c:pt idx="1001" formatCode="0">
                  <c:v>4604.6444444444396</c:v>
                </c:pt>
                <c:pt idx="1002" formatCode="0">
                  <c:v>4609.24444444445</c:v>
                </c:pt>
                <c:pt idx="1003" formatCode="0">
                  <c:v>4613.8444444444503</c:v>
                </c:pt>
              </c:numCache>
            </c:numRef>
          </c:xVal>
          <c:yVal>
            <c:numRef>
              <c:f>'250um'!$CZ$13:$CZ$1016</c:f>
              <c:numCache>
                <c:formatCode>General</c:formatCode>
                <c:ptCount val="1004"/>
                <c:pt idx="0">
                  <c:v>22.5</c:v>
                </c:pt>
                <c:pt idx="1">
                  <c:v>22.5</c:v>
                </c:pt>
                <c:pt idx="2">
                  <c:v>22.5</c:v>
                </c:pt>
                <c:pt idx="3">
                  <c:v>22.5</c:v>
                </c:pt>
                <c:pt idx="4">
                  <c:v>22.5</c:v>
                </c:pt>
                <c:pt idx="5">
                  <c:v>22.5</c:v>
                </c:pt>
                <c:pt idx="6">
                  <c:v>22.5</c:v>
                </c:pt>
                <c:pt idx="7">
                  <c:v>22.5</c:v>
                </c:pt>
                <c:pt idx="8">
                  <c:v>22.5</c:v>
                </c:pt>
                <c:pt idx="9">
                  <c:v>22.4</c:v>
                </c:pt>
                <c:pt idx="10">
                  <c:v>22.4</c:v>
                </c:pt>
                <c:pt idx="11">
                  <c:v>22.4</c:v>
                </c:pt>
                <c:pt idx="12">
                  <c:v>22.4</c:v>
                </c:pt>
                <c:pt idx="13">
                  <c:v>22.3</c:v>
                </c:pt>
                <c:pt idx="14">
                  <c:v>22.3</c:v>
                </c:pt>
                <c:pt idx="15">
                  <c:v>22.3</c:v>
                </c:pt>
                <c:pt idx="16">
                  <c:v>22.2</c:v>
                </c:pt>
                <c:pt idx="17">
                  <c:v>22.2</c:v>
                </c:pt>
                <c:pt idx="18">
                  <c:v>22.2</c:v>
                </c:pt>
                <c:pt idx="19">
                  <c:v>22.1</c:v>
                </c:pt>
                <c:pt idx="20">
                  <c:v>22.1</c:v>
                </c:pt>
                <c:pt idx="21">
                  <c:v>22</c:v>
                </c:pt>
                <c:pt idx="22">
                  <c:v>22</c:v>
                </c:pt>
                <c:pt idx="23">
                  <c:v>22</c:v>
                </c:pt>
                <c:pt idx="24">
                  <c:v>21.9</c:v>
                </c:pt>
                <c:pt idx="25">
                  <c:v>21.9</c:v>
                </c:pt>
                <c:pt idx="26">
                  <c:v>21.9</c:v>
                </c:pt>
                <c:pt idx="27">
                  <c:v>21.9</c:v>
                </c:pt>
                <c:pt idx="28">
                  <c:v>21.8</c:v>
                </c:pt>
                <c:pt idx="29">
                  <c:v>21.8</c:v>
                </c:pt>
                <c:pt idx="30">
                  <c:v>21.8</c:v>
                </c:pt>
                <c:pt idx="31">
                  <c:v>21.7</c:v>
                </c:pt>
                <c:pt idx="32">
                  <c:v>21.7</c:v>
                </c:pt>
                <c:pt idx="33">
                  <c:v>21.7</c:v>
                </c:pt>
                <c:pt idx="34">
                  <c:v>21.7</c:v>
                </c:pt>
                <c:pt idx="35">
                  <c:v>21.6</c:v>
                </c:pt>
                <c:pt idx="36">
                  <c:v>21.6</c:v>
                </c:pt>
                <c:pt idx="37">
                  <c:v>21.6</c:v>
                </c:pt>
                <c:pt idx="38">
                  <c:v>21.6</c:v>
                </c:pt>
                <c:pt idx="39">
                  <c:v>21.5</c:v>
                </c:pt>
                <c:pt idx="40">
                  <c:v>21.5</c:v>
                </c:pt>
                <c:pt idx="41">
                  <c:v>21.5</c:v>
                </c:pt>
                <c:pt idx="42">
                  <c:v>21.5</c:v>
                </c:pt>
                <c:pt idx="43">
                  <c:v>21.5</c:v>
                </c:pt>
                <c:pt idx="44">
                  <c:v>21.5</c:v>
                </c:pt>
                <c:pt idx="45">
                  <c:v>21.5</c:v>
                </c:pt>
                <c:pt idx="46">
                  <c:v>21.4</c:v>
                </c:pt>
                <c:pt idx="47">
                  <c:v>21.4</c:v>
                </c:pt>
                <c:pt idx="48">
                  <c:v>21.4</c:v>
                </c:pt>
                <c:pt idx="49">
                  <c:v>21.4</c:v>
                </c:pt>
                <c:pt idx="50">
                  <c:v>21.3</c:v>
                </c:pt>
                <c:pt idx="51">
                  <c:v>21.3</c:v>
                </c:pt>
                <c:pt idx="52">
                  <c:v>21.3</c:v>
                </c:pt>
                <c:pt idx="53">
                  <c:v>21.3</c:v>
                </c:pt>
                <c:pt idx="54">
                  <c:v>21.3</c:v>
                </c:pt>
                <c:pt idx="55">
                  <c:v>21.3</c:v>
                </c:pt>
                <c:pt idx="56">
                  <c:v>21.3</c:v>
                </c:pt>
                <c:pt idx="57">
                  <c:v>21.2</c:v>
                </c:pt>
                <c:pt idx="58">
                  <c:v>21.2</c:v>
                </c:pt>
                <c:pt idx="59">
                  <c:v>21.2</c:v>
                </c:pt>
                <c:pt idx="60">
                  <c:v>21.2</c:v>
                </c:pt>
                <c:pt idx="61">
                  <c:v>21.2</c:v>
                </c:pt>
                <c:pt idx="62">
                  <c:v>21.1</c:v>
                </c:pt>
                <c:pt idx="63">
                  <c:v>21.2</c:v>
                </c:pt>
                <c:pt idx="64">
                  <c:v>21.1</c:v>
                </c:pt>
                <c:pt idx="65">
                  <c:v>21.1</c:v>
                </c:pt>
                <c:pt idx="66">
                  <c:v>21.1</c:v>
                </c:pt>
                <c:pt idx="67">
                  <c:v>21.1</c:v>
                </c:pt>
                <c:pt idx="68">
                  <c:v>21.1</c:v>
                </c:pt>
                <c:pt idx="69">
                  <c:v>21.1</c:v>
                </c:pt>
                <c:pt idx="70">
                  <c:v>21</c:v>
                </c:pt>
                <c:pt idx="71">
                  <c:v>21</c:v>
                </c:pt>
                <c:pt idx="72">
                  <c:v>21</c:v>
                </c:pt>
                <c:pt idx="73">
                  <c:v>21</c:v>
                </c:pt>
                <c:pt idx="74">
                  <c:v>21</c:v>
                </c:pt>
                <c:pt idx="75">
                  <c:v>21</c:v>
                </c:pt>
                <c:pt idx="76">
                  <c:v>20.9</c:v>
                </c:pt>
                <c:pt idx="77">
                  <c:v>20.9</c:v>
                </c:pt>
                <c:pt idx="78">
                  <c:v>20.9</c:v>
                </c:pt>
                <c:pt idx="79">
                  <c:v>20.9</c:v>
                </c:pt>
                <c:pt idx="80">
                  <c:v>20.9</c:v>
                </c:pt>
                <c:pt idx="81">
                  <c:v>20.9</c:v>
                </c:pt>
                <c:pt idx="82">
                  <c:v>20.9</c:v>
                </c:pt>
                <c:pt idx="83">
                  <c:v>20.9</c:v>
                </c:pt>
                <c:pt idx="84">
                  <c:v>20.8</c:v>
                </c:pt>
                <c:pt idx="85">
                  <c:v>20.8</c:v>
                </c:pt>
                <c:pt idx="86">
                  <c:v>20.8</c:v>
                </c:pt>
                <c:pt idx="87">
                  <c:v>20.8</c:v>
                </c:pt>
                <c:pt idx="88">
                  <c:v>20.8</c:v>
                </c:pt>
                <c:pt idx="89">
                  <c:v>20.8</c:v>
                </c:pt>
                <c:pt idx="90">
                  <c:v>20.8</c:v>
                </c:pt>
                <c:pt idx="91">
                  <c:v>20.8</c:v>
                </c:pt>
                <c:pt idx="92">
                  <c:v>20.8</c:v>
                </c:pt>
                <c:pt idx="93">
                  <c:v>20.8</c:v>
                </c:pt>
                <c:pt idx="94">
                  <c:v>20.7</c:v>
                </c:pt>
                <c:pt idx="95">
                  <c:v>20.7</c:v>
                </c:pt>
                <c:pt idx="96">
                  <c:v>20.7</c:v>
                </c:pt>
                <c:pt idx="97">
                  <c:v>20.7</c:v>
                </c:pt>
                <c:pt idx="98">
                  <c:v>20.7</c:v>
                </c:pt>
                <c:pt idx="99">
                  <c:v>20.7</c:v>
                </c:pt>
                <c:pt idx="100">
                  <c:v>20.7</c:v>
                </c:pt>
                <c:pt idx="101">
                  <c:v>20.7</c:v>
                </c:pt>
                <c:pt idx="102">
                  <c:v>20.7</c:v>
                </c:pt>
                <c:pt idx="103">
                  <c:v>20.7</c:v>
                </c:pt>
                <c:pt idx="104">
                  <c:v>20.7</c:v>
                </c:pt>
                <c:pt idx="105">
                  <c:v>20.7</c:v>
                </c:pt>
                <c:pt idx="106">
                  <c:v>20.7</c:v>
                </c:pt>
                <c:pt idx="107">
                  <c:v>20.7</c:v>
                </c:pt>
                <c:pt idx="108">
                  <c:v>20.8</c:v>
                </c:pt>
                <c:pt idx="109">
                  <c:v>20.8</c:v>
                </c:pt>
                <c:pt idx="110">
                  <c:v>20.8</c:v>
                </c:pt>
                <c:pt idx="111">
                  <c:v>20.8</c:v>
                </c:pt>
                <c:pt idx="112">
                  <c:v>20.8</c:v>
                </c:pt>
                <c:pt idx="113">
                  <c:v>20.8</c:v>
                </c:pt>
                <c:pt idx="114">
                  <c:v>20.9</c:v>
                </c:pt>
                <c:pt idx="115">
                  <c:v>20.8</c:v>
                </c:pt>
                <c:pt idx="116">
                  <c:v>20.9</c:v>
                </c:pt>
                <c:pt idx="117">
                  <c:v>20.9</c:v>
                </c:pt>
                <c:pt idx="118">
                  <c:v>20.9</c:v>
                </c:pt>
                <c:pt idx="119">
                  <c:v>20.9</c:v>
                </c:pt>
                <c:pt idx="120">
                  <c:v>20.9</c:v>
                </c:pt>
                <c:pt idx="121">
                  <c:v>20.9</c:v>
                </c:pt>
                <c:pt idx="122">
                  <c:v>20.9</c:v>
                </c:pt>
                <c:pt idx="123">
                  <c:v>20.9</c:v>
                </c:pt>
                <c:pt idx="124">
                  <c:v>20.9</c:v>
                </c:pt>
                <c:pt idx="125">
                  <c:v>20.9</c:v>
                </c:pt>
                <c:pt idx="126">
                  <c:v>21</c:v>
                </c:pt>
                <c:pt idx="127">
                  <c:v>21</c:v>
                </c:pt>
                <c:pt idx="128">
                  <c:v>21</c:v>
                </c:pt>
                <c:pt idx="129">
                  <c:v>21</c:v>
                </c:pt>
                <c:pt idx="130">
                  <c:v>21</c:v>
                </c:pt>
                <c:pt idx="131">
                  <c:v>21</c:v>
                </c:pt>
                <c:pt idx="132">
                  <c:v>21.1</c:v>
                </c:pt>
                <c:pt idx="133">
                  <c:v>21.1</c:v>
                </c:pt>
                <c:pt idx="134">
                  <c:v>21.1</c:v>
                </c:pt>
                <c:pt idx="135">
                  <c:v>21.1</c:v>
                </c:pt>
                <c:pt idx="136">
                  <c:v>21.1</c:v>
                </c:pt>
                <c:pt idx="137">
                  <c:v>21.2</c:v>
                </c:pt>
                <c:pt idx="138">
                  <c:v>21.2</c:v>
                </c:pt>
                <c:pt idx="139">
                  <c:v>21.2</c:v>
                </c:pt>
                <c:pt idx="140">
                  <c:v>21.2</c:v>
                </c:pt>
                <c:pt idx="141">
                  <c:v>21.2</c:v>
                </c:pt>
                <c:pt idx="142">
                  <c:v>21.2</c:v>
                </c:pt>
                <c:pt idx="143">
                  <c:v>21.2</c:v>
                </c:pt>
                <c:pt idx="144">
                  <c:v>21.2</c:v>
                </c:pt>
                <c:pt idx="145">
                  <c:v>21.3</c:v>
                </c:pt>
                <c:pt idx="146">
                  <c:v>21.3</c:v>
                </c:pt>
                <c:pt idx="147">
                  <c:v>21.3</c:v>
                </c:pt>
                <c:pt idx="148">
                  <c:v>21.3</c:v>
                </c:pt>
                <c:pt idx="149">
                  <c:v>21.3</c:v>
                </c:pt>
                <c:pt idx="150">
                  <c:v>21.4</c:v>
                </c:pt>
                <c:pt idx="151">
                  <c:v>21.4</c:v>
                </c:pt>
                <c:pt idx="152">
                  <c:v>21.4</c:v>
                </c:pt>
                <c:pt idx="153">
                  <c:v>21.4</c:v>
                </c:pt>
                <c:pt idx="154">
                  <c:v>21.4</c:v>
                </c:pt>
                <c:pt idx="155">
                  <c:v>21.4</c:v>
                </c:pt>
                <c:pt idx="156">
                  <c:v>21.4</c:v>
                </c:pt>
                <c:pt idx="157">
                  <c:v>21.4</c:v>
                </c:pt>
                <c:pt idx="158">
                  <c:v>21.4</c:v>
                </c:pt>
                <c:pt idx="159">
                  <c:v>21.4</c:v>
                </c:pt>
                <c:pt idx="160">
                  <c:v>21.4</c:v>
                </c:pt>
                <c:pt idx="161">
                  <c:v>21.4</c:v>
                </c:pt>
                <c:pt idx="162">
                  <c:v>21.4</c:v>
                </c:pt>
                <c:pt idx="163">
                  <c:v>21.5</c:v>
                </c:pt>
                <c:pt idx="164">
                  <c:v>21.4</c:v>
                </c:pt>
                <c:pt idx="165">
                  <c:v>21.4</c:v>
                </c:pt>
                <c:pt idx="166">
                  <c:v>21.4</c:v>
                </c:pt>
                <c:pt idx="167">
                  <c:v>21.4</c:v>
                </c:pt>
                <c:pt idx="168">
                  <c:v>21.4</c:v>
                </c:pt>
                <c:pt idx="169">
                  <c:v>21.4</c:v>
                </c:pt>
                <c:pt idx="170">
                  <c:v>21.4</c:v>
                </c:pt>
                <c:pt idx="171">
                  <c:v>21.3</c:v>
                </c:pt>
                <c:pt idx="172">
                  <c:v>21.3</c:v>
                </c:pt>
                <c:pt idx="173">
                  <c:v>21.3</c:v>
                </c:pt>
                <c:pt idx="174">
                  <c:v>21.3</c:v>
                </c:pt>
                <c:pt idx="175">
                  <c:v>21.3</c:v>
                </c:pt>
                <c:pt idx="176">
                  <c:v>21.4</c:v>
                </c:pt>
                <c:pt idx="177">
                  <c:v>21.4</c:v>
                </c:pt>
                <c:pt idx="178">
                  <c:v>21.4</c:v>
                </c:pt>
                <c:pt idx="179">
                  <c:v>21.3</c:v>
                </c:pt>
                <c:pt idx="180">
                  <c:v>21.3</c:v>
                </c:pt>
                <c:pt idx="181">
                  <c:v>21.3</c:v>
                </c:pt>
                <c:pt idx="182">
                  <c:v>21.3</c:v>
                </c:pt>
                <c:pt idx="183">
                  <c:v>21.2</c:v>
                </c:pt>
                <c:pt idx="184">
                  <c:v>21.2</c:v>
                </c:pt>
                <c:pt idx="185">
                  <c:v>21.2</c:v>
                </c:pt>
                <c:pt idx="186">
                  <c:v>21.2</c:v>
                </c:pt>
                <c:pt idx="187">
                  <c:v>21.2</c:v>
                </c:pt>
                <c:pt idx="188">
                  <c:v>21.2</c:v>
                </c:pt>
                <c:pt idx="189">
                  <c:v>21.2</c:v>
                </c:pt>
                <c:pt idx="190">
                  <c:v>21.2</c:v>
                </c:pt>
                <c:pt idx="191">
                  <c:v>21.1</c:v>
                </c:pt>
                <c:pt idx="192">
                  <c:v>21.1</c:v>
                </c:pt>
                <c:pt idx="193">
                  <c:v>21.1</c:v>
                </c:pt>
                <c:pt idx="194">
                  <c:v>21.1</c:v>
                </c:pt>
                <c:pt idx="195">
                  <c:v>21.1</c:v>
                </c:pt>
                <c:pt idx="196">
                  <c:v>21.1</c:v>
                </c:pt>
                <c:pt idx="197">
                  <c:v>21.1</c:v>
                </c:pt>
                <c:pt idx="198">
                  <c:v>21.1</c:v>
                </c:pt>
                <c:pt idx="199">
                  <c:v>21.1</c:v>
                </c:pt>
                <c:pt idx="200">
                  <c:v>21.1</c:v>
                </c:pt>
                <c:pt idx="201">
                  <c:v>21.1</c:v>
                </c:pt>
                <c:pt idx="202">
                  <c:v>21.2</c:v>
                </c:pt>
                <c:pt idx="203">
                  <c:v>21.1</c:v>
                </c:pt>
                <c:pt idx="204">
                  <c:v>21.2</c:v>
                </c:pt>
                <c:pt idx="205">
                  <c:v>21.2</c:v>
                </c:pt>
                <c:pt idx="206">
                  <c:v>21.2</c:v>
                </c:pt>
                <c:pt idx="207">
                  <c:v>21.2</c:v>
                </c:pt>
                <c:pt idx="208">
                  <c:v>21.2</c:v>
                </c:pt>
                <c:pt idx="209">
                  <c:v>21.2</c:v>
                </c:pt>
                <c:pt idx="210">
                  <c:v>21.2</c:v>
                </c:pt>
                <c:pt idx="211">
                  <c:v>21.2</c:v>
                </c:pt>
                <c:pt idx="212">
                  <c:v>21.2</c:v>
                </c:pt>
                <c:pt idx="213">
                  <c:v>21.2</c:v>
                </c:pt>
                <c:pt idx="214">
                  <c:v>21.2</c:v>
                </c:pt>
                <c:pt idx="215">
                  <c:v>21.2</c:v>
                </c:pt>
                <c:pt idx="216">
                  <c:v>21.3</c:v>
                </c:pt>
                <c:pt idx="217">
                  <c:v>21.3</c:v>
                </c:pt>
                <c:pt idx="218">
                  <c:v>21.3</c:v>
                </c:pt>
                <c:pt idx="219">
                  <c:v>21.3</c:v>
                </c:pt>
                <c:pt idx="220">
                  <c:v>21.3</c:v>
                </c:pt>
                <c:pt idx="221">
                  <c:v>21.4</c:v>
                </c:pt>
                <c:pt idx="222">
                  <c:v>21.4</c:v>
                </c:pt>
                <c:pt idx="223">
                  <c:v>21.4</c:v>
                </c:pt>
                <c:pt idx="224">
                  <c:v>21.4</c:v>
                </c:pt>
                <c:pt idx="225">
                  <c:v>21.4</c:v>
                </c:pt>
                <c:pt idx="226">
                  <c:v>21.5</c:v>
                </c:pt>
                <c:pt idx="227">
                  <c:v>21.5</c:v>
                </c:pt>
                <c:pt idx="228">
                  <c:v>21.5</c:v>
                </c:pt>
                <c:pt idx="229">
                  <c:v>21.5</c:v>
                </c:pt>
                <c:pt idx="230">
                  <c:v>21.5</c:v>
                </c:pt>
                <c:pt idx="231">
                  <c:v>21.6</c:v>
                </c:pt>
                <c:pt idx="232">
                  <c:v>21.6</c:v>
                </c:pt>
                <c:pt idx="233">
                  <c:v>21.6</c:v>
                </c:pt>
                <c:pt idx="234">
                  <c:v>21.6</c:v>
                </c:pt>
                <c:pt idx="235">
                  <c:v>21.6</c:v>
                </c:pt>
                <c:pt idx="236">
                  <c:v>21.6</c:v>
                </c:pt>
                <c:pt idx="237">
                  <c:v>21.6</c:v>
                </c:pt>
                <c:pt idx="238">
                  <c:v>21.6</c:v>
                </c:pt>
                <c:pt idx="239">
                  <c:v>21.7</c:v>
                </c:pt>
                <c:pt idx="240">
                  <c:v>21.7</c:v>
                </c:pt>
                <c:pt idx="241">
                  <c:v>21.7</c:v>
                </c:pt>
                <c:pt idx="242">
                  <c:v>21.7</c:v>
                </c:pt>
                <c:pt idx="243">
                  <c:v>21.7</c:v>
                </c:pt>
                <c:pt idx="244">
                  <c:v>21.7</c:v>
                </c:pt>
                <c:pt idx="245">
                  <c:v>21.7</c:v>
                </c:pt>
                <c:pt idx="246">
                  <c:v>21.8</c:v>
                </c:pt>
                <c:pt idx="247">
                  <c:v>21.8</c:v>
                </c:pt>
                <c:pt idx="248">
                  <c:v>21.8</c:v>
                </c:pt>
                <c:pt idx="249">
                  <c:v>21.8</c:v>
                </c:pt>
                <c:pt idx="250">
                  <c:v>21.8</c:v>
                </c:pt>
                <c:pt idx="251">
                  <c:v>21.8</c:v>
                </c:pt>
                <c:pt idx="252">
                  <c:v>21.8</c:v>
                </c:pt>
                <c:pt idx="253">
                  <c:v>21.8</c:v>
                </c:pt>
                <c:pt idx="254">
                  <c:v>21.8</c:v>
                </c:pt>
                <c:pt idx="255">
                  <c:v>21.9</c:v>
                </c:pt>
                <c:pt idx="256">
                  <c:v>21.9</c:v>
                </c:pt>
                <c:pt idx="257">
                  <c:v>21.9</c:v>
                </c:pt>
                <c:pt idx="258">
                  <c:v>21.9</c:v>
                </c:pt>
                <c:pt idx="259">
                  <c:v>21.9</c:v>
                </c:pt>
                <c:pt idx="260">
                  <c:v>21.9</c:v>
                </c:pt>
                <c:pt idx="261">
                  <c:v>21.9</c:v>
                </c:pt>
                <c:pt idx="262">
                  <c:v>21.9</c:v>
                </c:pt>
                <c:pt idx="263">
                  <c:v>21.9</c:v>
                </c:pt>
                <c:pt idx="264">
                  <c:v>21.9</c:v>
                </c:pt>
                <c:pt idx="265">
                  <c:v>21.9</c:v>
                </c:pt>
                <c:pt idx="266">
                  <c:v>22</c:v>
                </c:pt>
                <c:pt idx="267">
                  <c:v>22</c:v>
                </c:pt>
                <c:pt idx="268">
                  <c:v>22</c:v>
                </c:pt>
                <c:pt idx="269">
                  <c:v>22</c:v>
                </c:pt>
                <c:pt idx="270">
                  <c:v>22.1</c:v>
                </c:pt>
                <c:pt idx="271">
                  <c:v>22.1</c:v>
                </c:pt>
                <c:pt idx="272">
                  <c:v>22.1</c:v>
                </c:pt>
                <c:pt idx="273">
                  <c:v>22.1</c:v>
                </c:pt>
                <c:pt idx="274">
                  <c:v>22.2</c:v>
                </c:pt>
                <c:pt idx="275">
                  <c:v>22.2</c:v>
                </c:pt>
                <c:pt idx="276">
                  <c:v>22.2</c:v>
                </c:pt>
                <c:pt idx="277">
                  <c:v>22.2</c:v>
                </c:pt>
                <c:pt idx="278">
                  <c:v>22.2</c:v>
                </c:pt>
                <c:pt idx="279">
                  <c:v>22.2</c:v>
                </c:pt>
                <c:pt idx="280">
                  <c:v>22.3</c:v>
                </c:pt>
                <c:pt idx="281">
                  <c:v>22.3</c:v>
                </c:pt>
                <c:pt idx="282">
                  <c:v>22.3</c:v>
                </c:pt>
                <c:pt idx="283">
                  <c:v>22.3</c:v>
                </c:pt>
                <c:pt idx="284">
                  <c:v>22.3</c:v>
                </c:pt>
                <c:pt idx="285">
                  <c:v>22.4</c:v>
                </c:pt>
                <c:pt idx="286">
                  <c:v>22.4</c:v>
                </c:pt>
                <c:pt idx="287">
                  <c:v>22.4</c:v>
                </c:pt>
                <c:pt idx="288">
                  <c:v>22.4</c:v>
                </c:pt>
                <c:pt idx="289">
                  <c:v>22.4</c:v>
                </c:pt>
                <c:pt idx="290">
                  <c:v>22.4</c:v>
                </c:pt>
                <c:pt idx="291">
                  <c:v>22.5</c:v>
                </c:pt>
                <c:pt idx="292">
                  <c:v>22.5</c:v>
                </c:pt>
                <c:pt idx="293">
                  <c:v>22.5</c:v>
                </c:pt>
                <c:pt idx="294">
                  <c:v>22.5</c:v>
                </c:pt>
                <c:pt idx="295">
                  <c:v>22.5</c:v>
                </c:pt>
                <c:pt idx="296">
                  <c:v>22.5</c:v>
                </c:pt>
                <c:pt idx="297">
                  <c:v>22.6</c:v>
                </c:pt>
                <c:pt idx="298">
                  <c:v>22.6</c:v>
                </c:pt>
                <c:pt idx="299">
                  <c:v>22.6</c:v>
                </c:pt>
                <c:pt idx="300">
                  <c:v>22.6</c:v>
                </c:pt>
                <c:pt idx="301">
                  <c:v>22.6</c:v>
                </c:pt>
                <c:pt idx="302">
                  <c:v>22.6</c:v>
                </c:pt>
                <c:pt idx="303">
                  <c:v>22.6</c:v>
                </c:pt>
                <c:pt idx="304">
                  <c:v>22.6</c:v>
                </c:pt>
                <c:pt idx="305">
                  <c:v>22.7</c:v>
                </c:pt>
                <c:pt idx="306">
                  <c:v>22.7</c:v>
                </c:pt>
                <c:pt idx="307">
                  <c:v>22.7</c:v>
                </c:pt>
                <c:pt idx="308">
                  <c:v>22.7</c:v>
                </c:pt>
                <c:pt idx="309">
                  <c:v>22.7</c:v>
                </c:pt>
                <c:pt idx="310">
                  <c:v>22.7</c:v>
                </c:pt>
                <c:pt idx="311">
                  <c:v>22.7</c:v>
                </c:pt>
                <c:pt idx="312">
                  <c:v>22.7</c:v>
                </c:pt>
                <c:pt idx="313">
                  <c:v>22.8</c:v>
                </c:pt>
                <c:pt idx="314">
                  <c:v>22.7</c:v>
                </c:pt>
                <c:pt idx="315">
                  <c:v>22.7</c:v>
                </c:pt>
                <c:pt idx="316">
                  <c:v>22.7</c:v>
                </c:pt>
                <c:pt idx="317">
                  <c:v>22.7</c:v>
                </c:pt>
                <c:pt idx="318">
                  <c:v>22.8</c:v>
                </c:pt>
                <c:pt idx="319">
                  <c:v>22.7</c:v>
                </c:pt>
                <c:pt idx="320">
                  <c:v>22.8</c:v>
                </c:pt>
                <c:pt idx="321">
                  <c:v>22.8</c:v>
                </c:pt>
                <c:pt idx="322">
                  <c:v>22.8</c:v>
                </c:pt>
                <c:pt idx="323">
                  <c:v>22.8</c:v>
                </c:pt>
                <c:pt idx="324">
                  <c:v>22.8</c:v>
                </c:pt>
                <c:pt idx="325">
                  <c:v>22.8</c:v>
                </c:pt>
                <c:pt idx="326">
                  <c:v>22.8</c:v>
                </c:pt>
                <c:pt idx="327">
                  <c:v>22.8</c:v>
                </c:pt>
                <c:pt idx="328">
                  <c:v>22.8</c:v>
                </c:pt>
                <c:pt idx="329">
                  <c:v>22.8</c:v>
                </c:pt>
                <c:pt idx="330">
                  <c:v>22.9</c:v>
                </c:pt>
                <c:pt idx="331">
                  <c:v>22.8</c:v>
                </c:pt>
                <c:pt idx="332">
                  <c:v>22.8</c:v>
                </c:pt>
                <c:pt idx="333">
                  <c:v>22.8</c:v>
                </c:pt>
                <c:pt idx="334">
                  <c:v>22.8</c:v>
                </c:pt>
                <c:pt idx="335">
                  <c:v>22.9</c:v>
                </c:pt>
                <c:pt idx="336">
                  <c:v>22.9</c:v>
                </c:pt>
                <c:pt idx="337">
                  <c:v>22.9</c:v>
                </c:pt>
                <c:pt idx="338">
                  <c:v>22.9</c:v>
                </c:pt>
                <c:pt idx="339">
                  <c:v>22.9</c:v>
                </c:pt>
                <c:pt idx="340">
                  <c:v>22.9</c:v>
                </c:pt>
                <c:pt idx="341">
                  <c:v>22.9</c:v>
                </c:pt>
                <c:pt idx="342">
                  <c:v>22.9</c:v>
                </c:pt>
                <c:pt idx="343">
                  <c:v>22.9</c:v>
                </c:pt>
                <c:pt idx="344">
                  <c:v>23</c:v>
                </c:pt>
                <c:pt idx="345">
                  <c:v>23</c:v>
                </c:pt>
                <c:pt idx="346">
                  <c:v>23</c:v>
                </c:pt>
                <c:pt idx="347">
                  <c:v>23</c:v>
                </c:pt>
                <c:pt idx="348">
                  <c:v>23</c:v>
                </c:pt>
                <c:pt idx="349">
                  <c:v>23</c:v>
                </c:pt>
                <c:pt idx="350">
                  <c:v>23</c:v>
                </c:pt>
                <c:pt idx="351">
                  <c:v>23</c:v>
                </c:pt>
                <c:pt idx="352">
                  <c:v>23</c:v>
                </c:pt>
                <c:pt idx="353">
                  <c:v>23</c:v>
                </c:pt>
                <c:pt idx="354">
                  <c:v>23</c:v>
                </c:pt>
                <c:pt idx="355">
                  <c:v>23</c:v>
                </c:pt>
                <c:pt idx="356">
                  <c:v>23</c:v>
                </c:pt>
                <c:pt idx="357">
                  <c:v>23</c:v>
                </c:pt>
                <c:pt idx="358">
                  <c:v>23</c:v>
                </c:pt>
                <c:pt idx="359">
                  <c:v>23</c:v>
                </c:pt>
                <c:pt idx="360">
                  <c:v>23</c:v>
                </c:pt>
                <c:pt idx="361">
                  <c:v>23</c:v>
                </c:pt>
                <c:pt idx="362">
                  <c:v>23</c:v>
                </c:pt>
                <c:pt idx="363">
                  <c:v>23</c:v>
                </c:pt>
                <c:pt idx="364">
                  <c:v>23.1</c:v>
                </c:pt>
                <c:pt idx="365">
                  <c:v>23</c:v>
                </c:pt>
                <c:pt idx="366">
                  <c:v>23.1</c:v>
                </c:pt>
                <c:pt idx="367">
                  <c:v>23.1</c:v>
                </c:pt>
                <c:pt idx="368">
                  <c:v>23.1</c:v>
                </c:pt>
                <c:pt idx="369">
                  <c:v>23.1</c:v>
                </c:pt>
                <c:pt idx="370">
                  <c:v>23.1</c:v>
                </c:pt>
                <c:pt idx="371">
                  <c:v>23.1</c:v>
                </c:pt>
                <c:pt idx="372">
                  <c:v>23.1</c:v>
                </c:pt>
                <c:pt idx="373">
                  <c:v>23.1</c:v>
                </c:pt>
                <c:pt idx="374">
                  <c:v>23.1</c:v>
                </c:pt>
                <c:pt idx="375">
                  <c:v>23.1</c:v>
                </c:pt>
                <c:pt idx="376">
                  <c:v>23.1</c:v>
                </c:pt>
                <c:pt idx="377">
                  <c:v>23.2</c:v>
                </c:pt>
                <c:pt idx="378">
                  <c:v>23.1</c:v>
                </c:pt>
                <c:pt idx="379">
                  <c:v>23.2</c:v>
                </c:pt>
                <c:pt idx="380">
                  <c:v>23.2</c:v>
                </c:pt>
                <c:pt idx="381">
                  <c:v>23.2</c:v>
                </c:pt>
                <c:pt idx="382">
                  <c:v>23.2</c:v>
                </c:pt>
                <c:pt idx="383">
                  <c:v>23.2</c:v>
                </c:pt>
                <c:pt idx="384">
                  <c:v>23.2</c:v>
                </c:pt>
                <c:pt idx="385">
                  <c:v>23.2</c:v>
                </c:pt>
                <c:pt idx="386">
                  <c:v>23.3</c:v>
                </c:pt>
                <c:pt idx="387">
                  <c:v>23.3</c:v>
                </c:pt>
                <c:pt idx="388">
                  <c:v>23.2</c:v>
                </c:pt>
                <c:pt idx="389">
                  <c:v>23.3</c:v>
                </c:pt>
                <c:pt idx="390">
                  <c:v>23.3</c:v>
                </c:pt>
                <c:pt idx="391">
                  <c:v>23.3</c:v>
                </c:pt>
                <c:pt idx="392">
                  <c:v>23.3</c:v>
                </c:pt>
                <c:pt idx="393">
                  <c:v>23.3</c:v>
                </c:pt>
                <c:pt idx="394">
                  <c:v>23.4</c:v>
                </c:pt>
                <c:pt idx="395">
                  <c:v>23.3</c:v>
                </c:pt>
                <c:pt idx="396">
                  <c:v>23.4</c:v>
                </c:pt>
                <c:pt idx="397">
                  <c:v>23.4</c:v>
                </c:pt>
                <c:pt idx="398">
                  <c:v>23.4</c:v>
                </c:pt>
                <c:pt idx="399">
                  <c:v>23.4</c:v>
                </c:pt>
                <c:pt idx="400">
                  <c:v>23.4</c:v>
                </c:pt>
                <c:pt idx="401">
                  <c:v>23.4</c:v>
                </c:pt>
                <c:pt idx="402">
                  <c:v>23.4</c:v>
                </c:pt>
                <c:pt idx="403">
                  <c:v>23.4</c:v>
                </c:pt>
                <c:pt idx="404">
                  <c:v>23.4</c:v>
                </c:pt>
                <c:pt idx="405">
                  <c:v>23.4</c:v>
                </c:pt>
                <c:pt idx="406">
                  <c:v>23.4</c:v>
                </c:pt>
                <c:pt idx="407">
                  <c:v>23.5</c:v>
                </c:pt>
                <c:pt idx="408">
                  <c:v>23.4</c:v>
                </c:pt>
                <c:pt idx="409">
                  <c:v>23.4</c:v>
                </c:pt>
                <c:pt idx="410">
                  <c:v>23.5</c:v>
                </c:pt>
                <c:pt idx="411">
                  <c:v>23.5</c:v>
                </c:pt>
                <c:pt idx="412">
                  <c:v>23.5</c:v>
                </c:pt>
                <c:pt idx="413">
                  <c:v>23.5</c:v>
                </c:pt>
                <c:pt idx="414">
                  <c:v>23.5</c:v>
                </c:pt>
                <c:pt idx="415">
                  <c:v>23.5</c:v>
                </c:pt>
                <c:pt idx="416">
                  <c:v>23.5</c:v>
                </c:pt>
                <c:pt idx="417">
                  <c:v>23.5</c:v>
                </c:pt>
                <c:pt idx="418">
                  <c:v>23.5</c:v>
                </c:pt>
                <c:pt idx="419">
                  <c:v>23.5</c:v>
                </c:pt>
                <c:pt idx="420">
                  <c:v>23.5</c:v>
                </c:pt>
                <c:pt idx="421">
                  <c:v>23.5</c:v>
                </c:pt>
                <c:pt idx="422">
                  <c:v>23.5</c:v>
                </c:pt>
                <c:pt idx="423">
                  <c:v>23.5</c:v>
                </c:pt>
                <c:pt idx="424">
                  <c:v>23.6</c:v>
                </c:pt>
                <c:pt idx="425">
                  <c:v>23.6</c:v>
                </c:pt>
                <c:pt idx="426">
                  <c:v>23.6</c:v>
                </c:pt>
                <c:pt idx="427">
                  <c:v>23.6</c:v>
                </c:pt>
                <c:pt idx="428">
                  <c:v>23.6</c:v>
                </c:pt>
                <c:pt idx="429">
                  <c:v>23.6</c:v>
                </c:pt>
                <c:pt idx="430">
                  <c:v>23.6</c:v>
                </c:pt>
                <c:pt idx="431">
                  <c:v>23.6</c:v>
                </c:pt>
                <c:pt idx="432">
                  <c:v>23.6</c:v>
                </c:pt>
                <c:pt idx="433">
                  <c:v>23.6</c:v>
                </c:pt>
                <c:pt idx="434">
                  <c:v>23.6</c:v>
                </c:pt>
                <c:pt idx="435">
                  <c:v>23.5</c:v>
                </c:pt>
                <c:pt idx="436">
                  <c:v>23.6</c:v>
                </c:pt>
                <c:pt idx="437">
                  <c:v>23.5</c:v>
                </c:pt>
                <c:pt idx="438">
                  <c:v>23.5</c:v>
                </c:pt>
                <c:pt idx="439">
                  <c:v>23.5</c:v>
                </c:pt>
                <c:pt idx="440">
                  <c:v>23.5</c:v>
                </c:pt>
                <c:pt idx="441">
                  <c:v>23.5</c:v>
                </c:pt>
                <c:pt idx="442">
                  <c:v>23.5</c:v>
                </c:pt>
                <c:pt idx="443">
                  <c:v>23.5</c:v>
                </c:pt>
                <c:pt idx="444">
                  <c:v>23.5</c:v>
                </c:pt>
                <c:pt idx="445">
                  <c:v>23.6</c:v>
                </c:pt>
                <c:pt idx="446">
                  <c:v>23.5</c:v>
                </c:pt>
                <c:pt idx="447">
                  <c:v>23.5</c:v>
                </c:pt>
                <c:pt idx="448">
                  <c:v>23.6</c:v>
                </c:pt>
                <c:pt idx="449">
                  <c:v>23.6</c:v>
                </c:pt>
                <c:pt idx="450">
                  <c:v>23.6</c:v>
                </c:pt>
                <c:pt idx="451">
                  <c:v>23.6</c:v>
                </c:pt>
                <c:pt idx="452">
                  <c:v>23.6</c:v>
                </c:pt>
                <c:pt idx="453">
                  <c:v>23.6</c:v>
                </c:pt>
                <c:pt idx="454">
                  <c:v>23.6</c:v>
                </c:pt>
                <c:pt idx="455">
                  <c:v>23.5</c:v>
                </c:pt>
                <c:pt idx="456">
                  <c:v>23.6</c:v>
                </c:pt>
                <c:pt idx="457">
                  <c:v>23.6</c:v>
                </c:pt>
                <c:pt idx="458">
                  <c:v>23.5</c:v>
                </c:pt>
                <c:pt idx="459">
                  <c:v>23.6</c:v>
                </c:pt>
                <c:pt idx="460">
                  <c:v>23.5</c:v>
                </c:pt>
                <c:pt idx="461">
                  <c:v>23.6</c:v>
                </c:pt>
                <c:pt idx="462">
                  <c:v>23.5</c:v>
                </c:pt>
                <c:pt idx="463">
                  <c:v>23.6</c:v>
                </c:pt>
                <c:pt idx="464">
                  <c:v>23.6</c:v>
                </c:pt>
                <c:pt idx="465">
                  <c:v>23.6</c:v>
                </c:pt>
                <c:pt idx="466">
                  <c:v>23.5</c:v>
                </c:pt>
                <c:pt idx="467">
                  <c:v>23.5</c:v>
                </c:pt>
                <c:pt idx="468">
                  <c:v>23.6</c:v>
                </c:pt>
                <c:pt idx="469">
                  <c:v>23.5</c:v>
                </c:pt>
                <c:pt idx="470">
                  <c:v>23.5</c:v>
                </c:pt>
                <c:pt idx="471">
                  <c:v>23.5</c:v>
                </c:pt>
                <c:pt idx="472">
                  <c:v>23.5</c:v>
                </c:pt>
                <c:pt idx="473">
                  <c:v>23.5</c:v>
                </c:pt>
                <c:pt idx="474">
                  <c:v>23.5</c:v>
                </c:pt>
                <c:pt idx="475">
                  <c:v>23.5</c:v>
                </c:pt>
                <c:pt idx="476">
                  <c:v>23.5</c:v>
                </c:pt>
                <c:pt idx="477">
                  <c:v>23.5</c:v>
                </c:pt>
                <c:pt idx="478">
                  <c:v>23.5</c:v>
                </c:pt>
                <c:pt idx="479">
                  <c:v>23.5</c:v>
                </c:pt>
                <c:pt idx="480">
                  <c:v>23.5</c:v>
                </c:pt>
                <c:pt idx="481">
                  <c:v>23.5</c:v>
                </c:pt>
                <c:pt idx="482">
                  <c:v>23.5</c:v>
                </c:pt>
                <c:pt idx="483">
                  <c:v>23.5</c:v>
                </c:pt>
                <c:pt idx="484">
                  <c:v>23.5</c:v>
                </c:pt>
                <c:pt idx="485">
                  <c:v>23.5</c:v>
                </c:pt>
                <c:pt idx="486">
                  <c:v>23.5</c:v>
                </c:pt>
                <c:pt idx="487">
                  <c:v>23.5</c:v>
                </c:pt>
                <c:pt idx="488">
                  <c:v>23.5</c:v>
                </c:pt>
                <c:pt idx="489">
                  <c:v>23.5</c:v>
                </c:pt>
                <c:pt idx="490">
                  <c:v>23.6</c:v>
                </c:pt>
                <c:pt idx="491">
                  <c:v>23.5</c:v>
                </c:pt>
                <c:pt idx="492">
                  <c:v>23.6</c:v>
                </c:pt>
                <c:pt idx="493">
                  <c:v>23.6</c:v>
                </c:pt>
                <c:pt idx="494">
                  <c:v>23.6</c:v>
                </c:pt>
                <c:pt idx="495">
                  <c:v>23.6</c:v>
                </c:pt>
                <c:pt idx="496">
                  <c:v>23.5</c:v>
                </c:pt>
                <c:pt idx="497">
                  <c:v>23.6</c:v>
                </c:pt>
                <c:pt idx="498">
                  <c:v>23.6</c:v>
                </c:pt>
                <c:pt idx="499">
                  <c:v>23.6</c:v>
                </c:pt>
                <c:pt idx="500">
                  <c:v>23.6</c:v>
                </c:pt>
                <c:pt idx="501">
                  <c:v>23.6</c:v>
                </c:pt>
                <c:pt idx="502">
                  <c:v>23.6</c:v>
                </c:pt>
                <c:pt idx="503">
                  <c:v>23.6</c:v>
                </c:pt>
                <c:pt idx="504">
                  <c:v>23.6</c:v>
                </c:pt>
                <c:pt idx="505">
                  <c:v>23.6</c:v>
                </c:pt>
                <c:pt idx="506">
                  <c:v>23.6</c:v>
                </c:pt>
                <c:pt idx="507">
                  <c:v>23.6</c:v>
                </c:pt>
                <c:pt idx="508">
                  <c:v>23.6</c:v>
                </c:pt>
                <c:pt idx="509">
                  <c:v>23.6</c:v>
                </c:pt>
                <c:pt idx="510">
                  <c:v>23.6</c:v>
                </c:pt>
                <c:pt idx="511">
                  <c:v>23.6</c:v>
                </c:pt>
                <c:pt idx="512">
                  <c:v>23.7</c:v>
                </c:pt>
                <c:pt idx="513">
                  <c:v>23.7</c:v>
                </c:pt>
                <c:pt idx="514">
                  <c:v>23.7</c:v>
                </c:pt>
                <c:pt idx="515">
                  <c:v>23.7</c:v>
                </c:pt>
                <c:pt idx="516">
                  <c:v>23.7</c:v>
                </c:pt>
                <c:pt idx="517">
                  <c:v>23.7</c:v>
                </c:pt>
                <c:pt idx="518">
                  <c:v>23.7</c:v>
                </c:pt>
                <c:pt idx="519">
                  <c:v>23.7</c:v>
                </c:pt>
                <c:pt idx="520">
                  <c:v>23.7</c:v>
                </c:pt>
                <c:pt idx="521">
                  <c:v>23.6</c:v>
                </c:pt>
                <c:pt idx="522">
                  <c:v>23.6</c:v>
                </c:pt>
                <c:pt idx="523">
                  <c:v>23.6</c:v>
                </c:pt>
                <c:pt idx="524">
                  <c:v>23.6</c:v>
                </c:pt>
                <c:pt idx="525">
                  <c:v>23.6</c:v>
                </c:pt>
                <c:pt idx="526">
                  <c:v>23.6</c:v>
                </c:pt>
                <c:pt idx="527">
                  <c:v>23.6</c:v>
                </c:pt>
                <c:pt idx="528">
                  <c:v>23.6</c:v>
                </c:pt>
                <c:pt idx="529">
                  <c:v>23.6</c:v>
                </c:pt>
                <c:pt idx="530">
                  <c:v>23.6</c:v>
                </c:pt>
                <c:pt idx="531">
                  <c:v>23.6</c:v>
                </c:pt>
                <c:pt idx="532">
                  <c:v>23.6</c:v>
                </c:pt>
                <c:pt idx="533">
                  <c:v>23.6</c:v>
                </c:pt>
                <c:pt idx="534">
                  <c:v>23.6</c:v>
                </c:pt>
                <c:pt idx="535">
                  <c:v>23.6</c:v>
                </c:pt>
                <c:pt idx="536">
                  <c:v>23.6</c:v>
                </c:pt>
                <c:pt idx="537">
                  <c:v>23.6</c:v>
                </c:pt>
                <c:pt idx="538">
                  <c:v>23.7</c:v>
                </c:pt>
                <c:pt idx="539">
                  <c:v>23.6</c:v>
                </c:pt>
                <c:pt idx="540">
                  <c:v>23.6</c:v>
                </c:pt>
                <c:pt idx="541">
                  <c:v>23.6</c:v>
                </c:pt>
                <c:pt idx="542">
                  <c:v>23.7</c:v>
                </c:pt>
                <c:pt idx="543">
                  <c:v>23.6</c:v>
                </c:pt>
                <c:pt idx="544">
                  <c:v>23.7</c:v>
                </c:pt>
                <c:pt idx="545">
                  <c:v>23.7</c:v>
                </c:pt>
                <c:pt idx="546">
                  <c:v>23.7</c:v>
                </c:pt>
              </c:numCache>
            </c:numRef>
          </c:yVal>
          <c:smooth val="1"/>
          <c:extLst xmlns:c16r2="http://schemas.microsoft.com/office/drawing/2015/06/chart">
            <c:ext xmlns:c16="http://schemas.microsoft.com/office/drawing/2014/chart" uri="{C3380CC4-5D6E-409C-BE32-E72D297353CC}">
              <c16:uniqueId val="{00000003-6F1F-4816-A263-D373F3EBFED3}"/>
            </c:ext>
          </c:extLst>
        </c:ser>
        <c:dLbls>
          <c:showLegendKey val="0"/>
          <c:showVal val="0"/>
          <c:showCatName val="0"/>
          <c:showSerName val="0"/>
          <c:showPercent val="0"/>
          <c:showBubbleSize val="0"/>
        </c:dLbls>
        <c:axId val="527794176"/>
        <c:axId val="527771520"/>
      </c:scatterChart>
      <c:valAx>
        <c:axId val="526485376"/>
        <c:scaling>
          <c:orientation val="minMax"/>
          <c:max val="2500"/>
          <c:min val="0"/>
        </c:scaling>
        <c:delete val="0"/>
        <c:axPos val="b"/>
        <c:title>
          <c:tx>
            <c:rich>
              <a:bodyPr/>
              <a:lstStyle/>
              <a:p>
                <a:pPr>
                  <a:defRPr/>
                </a:pPr>
                <a:r>
                  <a:rPr lang="en-GB" i="1"/>
                  <a:t>t</a:t>
                </a:r>
                <a:r>
                  <a:rPr lang="en-GB"/>
                  <a:t> (s)</a:t>
                </a:r>
              </a:p>
            </c:rich>
          </c:tx>
          <c:layout>
            <c:manualLayout>
              <c:xMode val="edge"/>
              <c:yMode val="edge"/>
              <c:x val="0.48361745561946601"/>
              <c:y val="0.92096144258956225"/>
            </c:manualLayout>
          </c:layout>
          <c:overlay val="0"/>
        </c:title>
        <c:numFmt formatCode="General" sourceLinked="0"/>
        <c:majorTickMark val="in"/>
        <c:minorTickMark val="none"/>
        <c:tickLblPos val="nextTo"/>
        <c:crossAx val="527769600"/>
        <c:crosses val="autoZero"/>
        <c:crossBetween val="midCat"/>
      </c:valAx>
      <c:valAx>
        <c:axId val="527769600"/>
        <c:scaling>
          <c:orientation val="minMax"/>
          <c:max val="75"/>
          <c:min val="0"/>
        </c:scaling>
        <c:delete val="0"/>
        <c:axPos val="l"/>
        <c:title>
          <c:tx>
            <c:rich>
              <a:bodyPr rot="-5400000" vert="horz"/>
              <a:lstStyle/>
              <a:p>
                <a:pPr>
                  <a:defRPr/>
                </a:pPr>
                <a:r>
                  <a:rPr lang="en-GB"/>
                  <a:t>% Relative Humidity</a:t>
                </a:r>
              </a:p>
            </c:rich>
          </c:tx>
          <c:overlay val="0"/>
        </c:title>
        <c:numFmt formatCode="#,##0" sourceLinked="0"/>
        <c:majorTickMark val="in"/>
        <c:minorTickMark val="none"/>
        <c:tickLblPos val="nextTo"/>
        <c:crossAx val="526485376"/>
        <c:crosses val="autoZero"/>
        <c:crossBetween val="midCat"/>
      </c:valAx>
      <c:valAx>
        <c:axId val="527771520"/>
        <c:scaling>
          <c:orientation val="minMax"/>
          <c:max val="25"/>
          <c:min val="15"/>
        </c:scaling>
        <c:delete val="0"/>
        <c:axPos val="r"/>
        <c:title>
          <c:tx>
            <c:rich>
              <a:bodyPr rot="-5400000" vert="horz"/>
              <a:lstStyle/>
              <a:p>
                <a:pPr>
                  <a:defRPr/>
                </a:pPr>
                <a:r>
                  <a:rPr lang="en-GB"/>
                  <a:t>Temperature</a:t>
                </a:r>
                <a:r>
                  <a:rPr lang="en-GB" baseline="0"/>
                  <a:t> (</a:t>
                </a:r>
                <a:r>
                  <a:rPr lang="en-GB" sz="1000" b="1" i="0" u="none" strike="noStrike" baseline="0">
                    <a:effectLst/>
                  </a:rPr>
                  <a:t>°C)</a:t>
                </a:r>
                <a:endParaRPr lang="en-GB"/>
              </a:p>
            </c:rich>
          </c:tx>
          <c:overlay val="0"/>
        </c:title>
        <c:numFmt formatCode="General" sourceLinked="1"/>
        <c:majorTickMark val="in"/>
        <c:minorTickMark val="none"/>
        <c:tickLblPos val="nextTo"/>
        <c:crossAx val="527794176"/>
        <c:crosses val="max"/>
        <c:crossBetween val="midCat"/>
      </c:valAx>
      <c:valAx>
        <c:axId val="527794176"/>
        <c:scaling>
          <c:orientation val="minMax"/>
        </c:scaling>
        <c:delete val="1"/>
        <c:axPos val="b"/>
        <c:numFmt formatCode="General" sourceLinked="1"/>
        <c:majorTickMark val="out"/>
        <c:minorTickMark val="none"/>
        <c:tickLblPos val="nextTo"/>
        <c:crossAx val="527771520"/>
        <c:crosses val="autoZero"/>
        <c:crossBetween val="midCat"/>
      </c:valAx>
      <c:spPr>
        <a:ln>
          <a:solidFill>
            <a:schemeClr val="bg1">
              <a:lumMod val="50000"/>
            </a:schemeClr>
          </a:solidFill>
        </a:ln>
      </c:spPr>
    </c:plotArea>
    <c:plotVisOnly val="1"/>
    <c:dispBlanksAs val="gap"/>
    <c:showDLblsOverMax val="0"/>
  </c:chart>
  <c:spPr>
    <a:ln>
      <a:noFill/>
    </a:ln>
  </c:spPr>
  <c:externalData r:id="rId2">
    <c:autoUpdate val="0"/>
  </c:externalData>
</c:chartSpace>
</file>

<file path=word/charts/chart14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8.4191648612243292E-2"/>
          <c:y val="5.1400554097404488E-2"/>
          <c:w val="0.35002166640364729"/>
          <c:h val="0.82155273146627772"/>
        </c:manualLayout>
      </c:layout>
      <c:scatterChart>
        <c:scatterStyle val="smoothMarker"/>
        <c:varyColors val="0"/>
        <c:ser>
          <c:idx val="0"/>
          <c:order val="0"/>
          <c:tx>
            <c:strRef>
              <c:f>'250um'!$DL$12</c:f>
              <c:strCache>
                <c:ptCount val="1"/>
                <c:pt idx="0">
                  <c:v>Continuous humidity </c:v>
                </c:pt>
              </c:strCache>
            </c:strRef>
          </c:tx>
          <c:spPr>
            <a:ln w="22225"/>
          </c:spPr>
          <c:marker>
            <c:symbol val="diamond"/>
            <c:size val="5"/>
          </c:marker>
          <c:xVal>
            <c:numRef>
              <c:f>'250um'!$B$13:$B$1016</c:f>
              <c:numCache>
                <c:formatCode>General</c:formatCode>
                <c:ptCount val="1004"/>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pt idx="738" formatCode="0">
                  <c:v>3394.8444444444399</c:v>
                </c:pt>
                <c:pt idx="739" formatCode="0">
                  <c:v>3399.4444444444398</c:v>
                </c:pt>
                <c:pt idx="740">
                  <c:v>3404.0444444444502</c:v>
                </c:pt>
                <c:pt idx="741">
                  <c:v>3408.6444444444501</c:v>
                </c:pt>
                <c:pt idx="742">
                  <c:v>3413.24444444445</c:v>
                </c:pt>
                <c:pt idx="743">
                  <c:v>3417.8444444444499</c:v>
                </c:pt>
                <c:pt idx="744">
                  <c:v>3422.4444444444498</c:v>
                </c:pt>
                <c:pt idx="745">
                  <c:v>3427.0444444444502</c:v>
                </c:pt>
                <c:pt idx="746">
                  <c:v>3431.6444444444501</c:v>
                </c:pt>
                <c:pt idx="747">
                  <c:v>3436.24444444445</c:v>
                </c:pt>
                <c:pt idx="748">
                  <c:v>3440.8444444444499</c:v>
                </c:pt>
                <c:pt idx="749" formatCode="0">
                  <c:v>3445.4444444444498</c:v>
                </c:pt>
                <c:pt idx="750" formatCode="0">
                  <c:v>3450.0444444444502</c:v>
                </c:pt>
                <c:pt idx="751" formatCode="0">
                  <c:v>3454.6444444444501</c:v>
                </c:pt>
                <c:pt idx="752" formatCode="0">
                  <c:v>3459.24444444445</c:v>
                </c:pt>
                <c:pt idx="753" formatCode="0">
                  <c:v>3463.8444444444499</c:v>
                </c:pt>
                <c:pt idx="754" formatCode="0">
                  <c:v>3468.4444444444498</c:v>
                </c:pt>
                <c:pt idx="755" formatCode="0">
                  <c:v>3473.0444444444502</c:v>
                </c:pt>
                <c:pt idx="756" formatCode="0">
                  <c:v>3477.6444444444501</c:v>
                </c:pt>
                <c:pt idx="757" formatCode="0">
                  <c:v>3482.24444444445</c:v>
                </c:pt>
                <c:pt idx="758" formatCode="0">
                  <c:v>3486.8444444444499</c:v>
                </c:pt>
                <c:pt idx="759" formatCode="0">
                  <c:v>3491.4444444444498</c:v>
                </c:pt>
                <c:pt idx="760" formatCode="0">
                  <c:v>3496.0444444444502</c:v>
                </c:pt>
                <c:pt idx="761" formatCode="0">
                  <c:v>3500.6444444444501</c:v>
                </c:pt>
                <c:pt idx="762" formatCode="0">
                  <c:v>3505.24444444445</c:v>
                </c:pt>
                <c:pt idx="763" formatCode="0">
                  <c:v>3509.8444444444499</c:v>
                </c:pt>
                <c:pt idx="764" formatCode="0">
                  <c:v>3514.4444444444498</c:v>
                </c:pt>
                <c:pt idx="765" formatCode="0">
                  <c:v>3519.0444444444502</c:v>
                </c:pt>
                <c:pt idx="766" formatCode="0">
                  <c:v>3523.6444444444501</c:v>
                </c:pt>
                <c:pt idx="767" formatCode="0">
                  <c:v>3528.24444444445</c:v>
                </c:pt>
                <c:pt idx="768" formatCode="0">
                  <c:v>3532.8444444444499</c:v>
                </c:pt>
                <c:pt idx="769" formatCode="0">
                  <c:v>3537.4444444444498</c:v>
                </c:pt>
                <c:pt idx="770" formatCode="0">
                  <c:v>3542.0444444444502</c:v>
                </c:pt>
                <c:pt idx="771" formatCode="0">
                  <c:v>3546.6444444444501</c:v>
                </c:pt>
                <c:pt idx="772" formatCode="0">
                  <c:v>3551.24444444445</c:v>
                </c:pt>
                <c:pt idx="773" formatCode="0">
                  <c:v>3555.8444444444499</c:v>
                </c:pt>
                <c:pt idx="774" formatCode="0">
                  <c:v>3560.4444444444498</c:v>
                </c:pt>
                <c:pt idx="775" formatCode="0">
                  <c:v>3565.0444444444502</c:v>
                </c:pt>
                <c:pt idx="776" formatCode="0">
                  <c:v>3569.6444444444501</c:v>
                </c:pt>
                <c:pt idx="777" formatCode="0">
                  <c:v>3574.24444444445</c:v>
                </c:pt>
                <c:pt idx="778" formatCode="0">
                  <c:v>3578.8444444444499</c:v>
                </c:pt>
                <c:pt idx="779" formatCode="0">
                  <c:v>3583.4444444444498</c:v>
                </c:pt>
                <c:pt idx="780" formatCode="0">
                  <c:v>3588.0444444444502</c:v>
                </c:pt>
                <c:pt idx="781" formatCode="0">
                  <c:v>3592.6444444444501</c:v>
                </c:pt>
                <c:pt idx="782" formatCode="0">
                  <c:v>3597.24444444445</c:v>
                </c:pt>
                <c:pt idx="783" formatCode="0">
                  <c:v>3601.8444444444499</c:v>
                </c:pt>
                <c:pt idx="784" formatCode="0">
                  <c:v>3606.4444444444498</c:v>
                </c:pt>
                <c:pt idx="785" formatCode="0">
                  <c:v>3611.0444444444502</c:v>
                </c:pt>
                <c:pt idx="786" formatCode="0">
                  <c:v>3615.6444444444501</c:v>
                </c:pt>
                <c:pt idx="787" formatCode="0">
                  <c:v>3620.24444444445</c:v>
                </c:pt>
                <c:pt idx="788" formatCode="0">
                  <c:v>3624.8444444444499</c:v>
                </c:pt>
                <c:pt idx="789" formatCode="0">
                  <c:v>3629.4444444444498</c:v>
                </c:pt>
                <c:pt idx="790" formatCode="0">
                  <c:v>3634.0444444444502</c:v>
                </c:pt>
                <c:pt idx="791" formatCode="0">
                  <c:v>3638.6444444444501</c:v>
                </c:pt>
                <c:pt idx="792" formatCode="0">
                  <c:v>3643.24444444445</c:v>
                </c:pt>
                <c:pt idx="793" formatCode="0">
                  <c:v>3647.8444444444499</c:v>
                </c:pt>
                <c:pt idx="794" formatCode="0">
                  <c:v>3652.4444444444498</c:v>
                </c:pt>
                <c:pt idx="795" formatCode="0">
                  <c:v>3657.0444444444502</c:v>
                </c:pt>
                <c:pt idx="796" formatCode="0">
                  <c:v>3661.6444444444501</c:v>
                </c:pt>
                <c:pt idx="797" formatCode="0">
                  <c:v>3666.24444444445</c:v>
                </c:pt>
                <c:pt idx="798" formatCode="0">
                  <c:v>3670.8444444444499</c:v>
                </c:pt>
                <c:pt idx="799" formatCode="0">
                  <c:v>3675.4444444444498</c:v>
                </c:pt>
                <c:pt idx="800" formatCode="0">
                  <c:v>3680.0444444444502</c:v>
                </c:pt>
                <c:pt idx="801" formatCode="0">
                  <c:v>3684.6444444444501</c:v>
                </c:pt>
                <c:pt idx="802" formatCode="0">
                  <c:v>3689.24444444445</c:v>
                </c:pt>
                <c:pt idx="803" formatCode="0">
                  <c:v>3693.8444444444499</c:v>
                </c:pt>
                <c:pt idx="804" formatCode="0">
                  <c:v>3698.4444444444498</c:v>
                </c:pt>
                <c:pt idx="805" formatCode="0">
                  <c:v>3703.0444444444502</c:v>
                </c:pt>
                <c:pt idx="806" formatCode="0">
                  <c:v>3707.6444444444501</c:v>
                </c:pt>
                <c:pt idx="807" formatCode="0">
                  <c:v>3712.24444444445</c:v>
                </c:pt>
                <c:pt idx="808" formatCode="0">
                  <c:v>3716.8444444444499</c:v>
                </c:pt>
                <c:pt idx="809" formatCode="0">
                  <c:v>3721.4444444444498</c:v>
                </c:pt>
                <c:pt idx="810" formatCode="0">
                  <c:v>3726.0444444444502</c:v>
                </c:pt>
                <c:pt idx="811" formatCode="0">
                  <c:v>3730.6444444444501</c:v>
                </c:pt>
                <c:pt idx="812" formatCode="0">
                  <c:v>3735.24444444445</c:v>
                </c:pt>
                <c:pt idx="813" formatCode="0">
                  <c:v>3739.8444444444499</c:v>
                </c:pt>
                <c:pt idx="814" formatCode="0">
                  <c:v>3744.4444444444498</c:v>
                </c:pt>
                <c:pt idx="815" formatCode="0">
                  <c:v>3749.0444444444502</c:v>
                </c:pt>
                <c:pt idx="816" formatCode="0">
                  <c:v>3753.6444444444501</c:v>
                </c:pt>
                <c:pt idx="817" formatCode="0">
                  <c:v>3758.24444444445</c:v>
                </c:pt>
                <c:pt idx="818" formatCode="0">
                  <c:v>3762.8444444444499</c:v>
                </c:pt>
                <c:pt idx="819" formatCode="0">
                  <c:v>3767.4444444444498</c:v>
                </c:pt>
                <c:pt idx="820" formatCode="0">
                  <c:v>3772.0444444444502</c:v>
                </c:pt>
                <c:pt idx="821" formatCode="0">
                  <c:v>3776.6444444444501</c:v>
                </c:pt>
                <c:pt idx="822" formatCode="0">
                  <c:v>3781.24444444445</c:v>
                </c:pt>
                <c:pt idx="823" formatCode="0">
                  <c:v>3785.8444444444499</c:v>
                </c:pt>
                <c:pt idx="824" formatCode="0">
                  <c:v>3790.4444444444498</c:v>
                </c:pt>
                <c:pt idx="825" formatCode="0">
                  <c:v>3795.0444444444502</c:v>
                </c:pt>
                <c:pt idx="826" formatCode="0">
                  <c:v>3799.6444444444501</c:v>
                </c:pt>
                <c:pt idx="827" formatCode="0">
                  <c:v>3804.24444444445</c:v>
                </c:pt>
                <c:pt idx="828" formatCode="0">
                  <c:v>3808.8444444444499</c:v>
                </c:pt>
                <c:pt idx="829" formatCode="0">
                  <c:v>3813.4444444444498</c:v>
                </c:pt>
                <c:pt idx="830" formatCode="0">
                  <c:v>3818.0444444444502</c:v>
                </c:pt>
                <c:pt idx="831" formatCode="0">
                  <c:v>3822.6444444444501</c:v>
                </c:pt>
                <c:pt idx="832" formatCode="0">
                  <c:v>3827.24444444445</c:v>
                </c:pt>
                <c:pt idx="833" formatCode="0">
                  <c:v>3831.8444444444499</c:v>
                </c:pt>
                <c:pt idx="834" formatCode="0">
                  <c:v>3836.4444444444498</c:v>
                </c:pt>
                <c:pt idx="835" formatCode="0">
                  <c:v>3841.0444444444502</c:v>
                </c:pt>
                <c:pt idx="836" formatCode="0">
                  <c:v>3845.6444444444501</c:v>
                </c:pt>
                <c:pt idx="837" formatCode="0">
                  <c:v>3850.24444444445</c:v>
                </c:pt>
                <c:pt idx="838" formatCode="0">
                  <c:v>3854.8444444444499</c:v>
                </c:pt>
                <c:pt idx="839" formatCode="0">
                  <c:v>3859.4444444444498</c:v>
                </c:pt>
                <c:pt idx="840" formatCode="0">
                  <c:v>3864.0444444444502</c:v>
                </c:pt>
                <c:pt idx="841" formatCode="0">
                  <c:v>3868.6444444444501</c:v>
                </c:pt>
                <c:pt idx="842" formatCode="0">
                  <c:v>3873.24444444445</c:v>
                </c:pt>
                <c:pt idx="843" formatCode="0">
                  <c:v>3877.8444444444499</c:v>
                </c:pt>
                <c:pt idx="844" formatCode="0">
                  <c:v>3882.4444444444498</c:v>
                </c:pt>
                <c:pt idx="845" formatCode="0">
                  <c:v>3887.0444444444502</c:v>
                </c:pt>
                <c:pt idx="846" formatCode="0">
                  <c:v>3891.6444444444501</c:v>
                </c:pt>
                <c:pt idx="847" formatCode="0">
                  <c:v>3896.24444444445</c:v>
                </c:pt>
                <c:pt idx="848" formatCode="0">
                  <c:v>3900.8444444444499</c:v>
                </c:pt>
                <c:pt idx="849" formatCode="0">
                  <c:v>3905.4444444444498</c:v>
                </c:pt>
                <c:pt idx="850" formatCode="0">
                  <c:v>3910.0444444444502</c:v>
                </c:pt>
                <c:pt idx="851" formatCode="0">
                  <c:v>3914.6444444444501</c:v>
                </c:pt>
                <c:pt idx="852" formatCode="0">
                  <c:v>3919.24444444445</c:v>
                </c:pt>
                <c:pt idx="853" formatCode="0">
                  <c:v>3923.8444444444499</c:v>
                </c:pt>
                <c:pt idx="854" formatCode="0">
                  <c:v>3928.4444444444498</c:v>
                </c:pt>
                <c:pt idx="855" formatCode="0">
                  <c:v>3933.0444444444502</c:v>
                </c:pt>
                <c:pt idx="856" formatCode="0">
                  <c:v>3937.6444444444501</c:v>
                </c:pt>
                <c:pt idx="857" formatCode="0">
                  <c:v>3942.24444444445</c:v>
                </c:pt>
                <c:pt idx="858" formatCode="0">
                  <c:v>3946.8444444444499</c:v>
                </c:pt>
                <c:pt idx="859" formatCode="0">
                  <c:v>3951.4444444444498</c:v>
                </c:pt>
                <c:pt idx="860" formatCode="0">
                  <c:v>3956.0444444444502</c:v>
                </c:pt>
                <c:pt idx="861" formatCode="0">
                  <c:v>3960.6444444444501</c:v>
                </c:pt>
                <c:pt idx="862" formatCode="0">
                  <c:v>3965.24444444445</c:v>
                </c:pt>
                <c:pt idx="863" formatCode="0">
                  <c:v>3969.8444444444499</c:v>
                </c:pt>
                <c:pt idx="864" formatCode="0">
                  <c:v>3974.4444444444498</c:v>
                </c:pt>
                <c:pt idx="865" formatCode="0">
                  <c:v>3979.0444444444502</c:v>
                </c:pt>
                <c:pt idx="866" formatCode="0">
                  <c:v>3983.6444444444501</c:v>
                </c:pt>
                <c:pt idx="867" formatCode="0">
                  <c:v>3988.24444444445</c:v>
                </c:pt>
                <c:pt idx="868" formatCode="0">
                  <c:v>3992.8444444444499</c:v>
                </c:pt>
                <c:pt idx="869" formatCode="0">
                  <c:v>3997.4444444444498</c:v>
                </c:pt>
                <c:pt idx="870" formatCode="0">
                  <c:v>4002.0444444444502</c:v>
                </c:pt>
                <c:pt idx="871" formatCode="0">
                  <c:v>4006.6444444444501</c:v>
                </c:pt>
                <c:pt idx="872" formatCode="0">
                  <c:v>4011.24444444445</c:v>
                </c:pt>
                <c:pt idx="873" formatCode="0">
                  <c:v>4015.8444444444499</c:v>
                </c:pt>
                <c:pt idx="874" formatCode="0">
                  <c:v>4020.4444444444498</c:v>
                </c:pt>
                <c:pt idx="875" formatCode="0">
                  <c:v>4025.0444444444502</c:v>
                </c:pt>
                <c:pt idx="876" formatCode="0">
                  <c:v>4029.6444444444501</c:v>
                </c:pt>
                <c:pt idx="877" formatCode="0">
                  <c:v>4034.24444444445</c:v>
                </c:pt>
                <c:pt idx="878" formatCode="0">
                  <c:v>4038.8444444444499</c:v>
                </c:pt>
                <c:pt idx="879" formatCode="0">
                  <c:v>4043.4444444444498</c:v>
                </c:pt>
                <c:pt idx="880" formatCode="0">
                  <c:v>4048.0444444444502</c:v>
                </c:pt>
                <c:pt idx="881" formatCode="0">
                  <c:v>4052.6444444444501</c:v>
                </c:pt>
                <c:pt idx="882" formatCode="0">
                  <c:v>4057.24444444445</c:v>
                </c:pt>
                <c:pt idx="883" formatCode="0">
                  <c:v>4061.8444444444499</c:v>
                </c:pt>
                <c:pt idx="884" formatCode="0">
                  <c:v>4066.4444444444498</c:v>
                </c:pt>
                <c:pt idx="885" formatCode="0">
                  <c:v>4071.0444444444502</c:v>
                </c:pt>
                <c:pt idx="886" formatCode="0">
                  <c:v>4075.6444444444501</c:v>
                </c:pt>
                <c:pt idx="887" formatCode="0">
                  <c:v>4080.24444444445</c:v>
                </c:pt>
                <c:pt idx="888" formatCode="0">
                  <c:v>4084.8444444444499</c:v>
                </c:pt>
                <c:pt idx="889" formatCode="0">
                  <c:v>4089.4444444444498</c:v>
                </c:pt>
                <c:pt idx="890" formatCode="0">
                  <c:v>4094.0444444444502</c:v>
                </c:pt>
                <c:pt idx="891" formatCode="0">
                  <c:v>4098.6444444444496</c:v>
                </c:pt>
                <c:pt idx="892" formatCode="0">
                  <c:v>4103.24444444445</c:v>
                </c:pt>
                <c:pt idx="893" formatCode="0">
                  <c:v>4107.8444444444503</c:v>
                </c:pt>
                <c:pt idx="894" formatCode="0">
                  <c:v>4112.4444444444498</c:v>
                </c:pt>
                <c:pt idx="895" formatCode="0">
                  <c:v>4117.0444444444502</c:v>
                </c:pt>
                <c:pt idx="896" formatCode="0">
                  <c:v>4121.6444444444496</c:v>
                </c:pt>
                <c:pt idx="897" formatCode="0">
                  <c:v>4126.24444444445</c:v>
                </c:pt>
                <c:pt idx="898" formatCode="0">
                  <c:v>4130.8444444444503</c:v>
                </c:pt>
                <c:pt idx="899" formatCode="0">
                  <c:v>4135.4444444444498</c:v>
                </c:pt>
                <c:pt idx="900" formatCode="0">
                  <c:v>4140.0444444444502</c:v>
                </c:pt>
                <c:pt idx="901" formatCode="0">
                  <c:v>4144.6444444444496</c:v>
                </c:pt>
                <c:pt idx="902" formatCode="0">
                  <c:v>4149.24444444445</c:v>
                </c:pt>
                <c:pt idx="903" formatCode="0">
                  <c:v>4153.8444444444503</c:v>
                </c:pt>
                <c:pt idx="904" formatCode="0">
                  <c:v>4158.4444444444498</c:v>
                </c:pt>
                <c:pt idx="905" formatCode="0">
                  <c:v>4163.0444444444502</c:v>
                </c:pt>
                <c:pt idx="906" formatCode="0">
                  <c:v>4167.6444444444496</c:v>
                </c:pt>
                <c:pt idx="907" formatCode="0">
                  <c:v>4172.24444444445</c:v>
                </c:pt>
                <c:pt idx="908" formatCode="0">
                  <c:v>4176.8444444444503</c:v>
                </c:pt>
                <c:pt idx="909" formatCode="0">
                  <c:v>4181.4444444444498</c:v>
                </c:pt>
                <c:pt idx="910" formatCode="0">
                  <c:v>4186.0444444444502</c:v>
                </c:pt>
                <c:pt idx="911" formatCode="0">
                  <c:v>4190.6444444444496</c:v>
                </c:pt>
                <c:pt idx="912" formatCode="0">
                  <c:v>4195.24444444445</c:v>
                </c:pt>
                <c:pt idx="913" formatCode="0">
                  <c:v>4199.8444444444503</c:v>
                </c:pt>
                <c:pt idx="914" formatCode="0">
                  <c:v>4204.4444444444498</c:v>
                </c:pt>
                <c:pt idx="915" formatCode="0">
                  <c:v>4209.0444444444502</c:v>
                </c:pt>
                <c:pt idx="916" formatCode="0">
                  <c:v>4213.6444444444496</c:v>
                </c:pt>
                <c:pt idx="917" formatCode="0">
                  <c:v>4218.24444444445</c:v>
                </c:pt>
                <c:pt idx="918" formatCode="0">
                  <c:v>4222.8444444444503</c:v>
                </c:pt>
                <c:pt idx="919" formatCode="0">
                  <c:v>4227.4444444444498</c:v>
                </c:pt>
                <c:pt idx="920" formatCode="0">
                  <c:v>4232.0444444444502</c:v>
                </c:pt>
                <c:pt idx="921" formatCode="0">
                  <c:v>4236.6444444444496</c:v>
                </c:pt>
                <c:pt idx="922" formatCode="0">
                  <c:v>4241.24444444445</c:v>
                </c:pt>
                <c:pt idx="923" formatCode="0">
                  <c:v>4245.8444444444503</c:v>
                </c:pt>
                <c:pt idx="924" formatCode="0">
                  <c:v>4250.4444444444498</c:v>
                </c:pt>
                <c:pt idx="925" formatCode="0">
                  <c:v>4255.0444444444502</c:v>
                </c:pt>
                <c:pt idx="926" formatCode="0">
                  <c:v>4259.6444444444496</c:v>
                </c:pt>
                <c:pt idx="927" formatCode="0">
                  <c:v>4264.24444444445</c:v>
                </c:pt>
                <c:pt idx="928" formatCode="0">
                  <c:v>4268.8444444444503</c:v>
                </c:pt>
                <c:pt idx="929" formatCode="0">
                  <c:v>4273.4444444444498</c:v>
                </c:pt>
                <c:pt idx="930" formatCode="0">
                  <c:v>4278.0444444444502</c:v>
                </c:pt>
                <c:pt idx="931" formatCode="0">
                  <c:v>4282.6444444444496</c:v>
                </c:pt>
                <c:pt idx="932" formatCode="0">
                  <c:v>4287.24444444445</c:v>
                </c:pt>
                <c:pt idx="933" formatCode="0">
                  <c:v>4291.8444444444503</c:v>
                </c:pt>
                <c:pt idx="934" formatCode="0">
                  <c:v>4296.4444444444498</c:v>
                </c:pt>
                <c:pt idx="935" formatCode="0">
                  <c:v>4301.0444444444502</c:v>
                </c:pt>
                <c:pt idx="936" formatCode="0">
                  <c:v>4305.6444444444496</c:v>
                </c:pt>
                <c:pt idx="937" formatCode="0">
                  <c:v>4310.24444444445</c:v>
                </c:pt>
                <c:pt idx="938" formatCode="0">
                  <c:v>4314.8444444444503</c:v>
                </c:pt>
                <c:pt idx="939" formatCode="0">
                  <c:v>4319.4444444444498</c:v>
                </c:pt>
                <c:pt idx="940" formatCode="0">
                  <c:v>4324.0444444444502</c:v>
                </c:pt>
                <c:pt idx="941" formatCode="0">
                  <c:v>4328.6444444444496</c:v>
                </c:pt>
                <c:pt idx="942" formatCode="0">
                  <c:v>4333.24444444445</c:v>
                </c:pt>
                <c:pt idx="943" formatCode="0">
                  <c:v>4337.8444444444503</c:v>
                </c:pt>
                <c:pt idx="944" formatCode="0">
                  <c:v>4342.4444444444498</c:v>
                </c:pt>
                <c:pt idx="945" formatCode="0">
                  <c:v>4347.0444444444502</c:v>
                </c:pt>
                <c:pt idx="946" formatCode="0">
                  <c:v>4351.6444444444496</c:v>
                </c:pt>
                <c:pt idx="947" formatCode="0">
                  <c:v>4356.24444444445</c:v>
                </c:pt>
                <c:pt idx="948" formatCode="0">
                  <c:v>4360.8444444444503</c:v>
                </c:pt>
                <c:pt idx="949" formatCode="0">
                  <c:v>4365.4444444444498</c:v>
                </c:pt>
                <c:pt idx="950" formatCode="0">
                  <c:v>4370.0444444444502</c:v>
                </c:pt>
                <c:pt idx="951" formatCode="0">
                  <c:v>4374.6444444444496</c:v>
                </c:pt>
                <c:pt idx="952" formatCode="0">
                  <c:v>4379.24444444445</c:v>
                </c:pt>
                <c:pt idx="953" formatCode="0">
                  <c:v>4383.8444444444503</c:v>
                </c:pt>
                <c:pt idx="954" formatCode="0">
                  <c:v>4388.4444444444498</c:v>
                </c:pt>
                <c:pt idx="955" formatCode="0">
                  <c:v>4393.0444444444502</c:v>
                </c:pt>
                <c:pt idx="956" formatCode="0">
                  <c:v>4397.6444444444496</c:v>
                </c:pt>
                <c:pt idx="957" formatCode="0">
                  <c:v>4402.24444444445</c:v>
                </c:pt>
                <c:pt idx="958" formatCode="0">
                  <c:v>4406.8444444444503</c:v>
                </c:pt>
                <c:pt idx="959" formatCode="0">
                  <c:v>4411.4444444444498</c:v>
                </c:pt>
                <c:pt idx="960" formatCode="0">
                  <c:v>4416.0444444444502</c:v>
                </c:pt>
                <c:pt idx="961" formatCode="0">
                  <c:v>4420.6444444444496</c:v>
                </c:pt>
                <c:pt idx="962" formatCode="0">
                  <c:v>4425.24444444445</c:v>
                </c:pt>
                <c:pt idx="963" formatCode="0">
                  <c:v>4429.8444444444503</c:v>
                </c:pt>
                <c:pt idx="964" formatCode="0">
                  <c:v>4434.4444444444498</c:v>
                </c:pt>
                <c:pt idx="965" formatCode="0">
                  <c:v>4439.0444444444502</c:v>
                </c:pt>
                <c:pt idx="966" formatCode="0">
                  <c:v>4443.6444444444496</c:v>
                </c:pt>
                <c:pt idx="967" formatCode="0">
                  <c:v>4448.24444444445</c:v>
                </c:pt>
                <c:pt idx="968" formatCode="0">
                  <c:v>4452.8444444444503</c:v>
                </c:pt>
                <c:pt idx="969" formatCode="0">
                  <c:v>4457.4444444444498</c:v>
                </c:pt>
                <c:pt idx="970" formatCode="0">
                  <c:v>4462.0444444444502</c:v>
                </c:pt>
                <c:pt idx="971" formatCode="0">
                  <c:v>4466.6444444444396</c:v>
                </c:pt>
                <c:pt idx="972" formatCode="0">
                  <c:v>4471.24444444445</c:v>
                </c:pt>
                <c:pt idx="973" formatCode="0">
                  <c:v>4475.8444444444503</c:v>
                </c:pt>
                <c:pt idx="974" formatCode="0">
                  <c:v>4480.4444444444498</c:v>
                </c:pt>
                <c:pt idx="975" formatCode="0">
                  <c:v>4485.0444444444502</c:v>
                </c:pt>
                <c:pt idx="976" formatCode="0">
                  <c:v>4489.6444444444396</c:v>
                </c:pt>
                <c:pt idx="977" formatCode="0">
                  <c:v>4494.24444444445</c:v>
                </c:pt>
                <c:pt idx="978" formatCode="0">
                  <c:v>4498.8444444444503</c:v>
                </c:pt>
                <c:pt idx="979" formatCode="0">
                  <c:v>4503.4444444444498</c:v>
                </c:pt>
                <c:pt idx="980" formatCode="0">
                  <c:v>4508.0444444444502</c:v>
                </c:pt>
                <c:pt idx="981" formatCode="0">
                  <c:v>4512.6444444444396</c:v>
                </c:pt>
                <c:pt idx="982" formatCode="0">
                  <c:v>4517.24444444445</c:v>
                </c:pt>
                <c:pt idx="983" formatCode="0">
                  <c:v>4521.8444444444503</c:v>
                </c:pt>
                <c:pt idx="984" formatCode="0">
                  <c:v>4526.4444444444498</c:v>
                </c:pt>
                <c:pt idx="985" formatCode="0">
                  <c:v>4531.0444444444502</c:v>
                </c:pt>
                <c:pt idx="986" formatCode="0">
                  <c:v>4535.6444444444396</c:v>
                </c:pt>
                <c:pt idx="987" formatCode="0">
                  <c:v>4540.24444444445</c:v>
                </c:pt>
                <c:pt idx="988" formatCode="0">
                  <c:v>4544.8444444444503</c:v>
                </c:pt>
                <c:pt idx="989" formatCode="0">
                  <c:v>4549.4444444444498</c:v>
                </c:pt>
                <c:pt idx="990" formatCode="0">
                  <c:v>4554.0444444444502</c:v>
                </c:pt>
                <c:pt idx="991" formatCode="0">
                  <c:v>4558.6444444444396</c:v>
                </c:pt>
                <c:pt idx="992" formatCode="0">
                  <c:v>4563.24444444445</c:v>
                </c:pt>
                <c:pt idx="993" formatCode="0">
                  <c:v>4567.8444444444503</c:v>
                </c:pt>
                <c:pt idx="994" formatCode="0">
                  <c:v>4572.4444444444498</c:v>
                </c:pt>
                <c:pt idx="995" formatCode="0">
                  <c:v>4577.0444444444502</c:v>
                </c:pt>
                <c:pt idx="996" formatCode="0">
                  <c:v>4581.6444444444396</c:v>
                </c:pt>
                <c:pt idx="997" formatCode="0">
                  <c:v>4586.24444444445</c:v>
                </c:pt>
                <c:pt idx="998" formatCode="0">
                  <c:v>4590.8444444444503</c:v>
                </c:pt>
                <c:pt idx="999" formatCode="0">
                  <c:v>4595.4444444444498</c:v>
                </c:pt>
                <c:pt idx="1000" formatCode="0">
                  <c:v>4600.0444444444502</c:v>
                </c:pt>
                <c:pt idx="1001" formatCode="0">
                  <c:v>4604.6444444444396</c:v>
                </c:pt>
                <c:pt idx="1002" formatCode="0">
                  <c:v>4609.24444444445</c:v>
                </c:pt>
                <c:pt idx="1003" formatCode="0">
                  <c:v>4613.8444444444503</c:v>
                </c:pt>
              </c:numCache>
            </c:numRef>
          </c:xVal>
          <c:yVal>
            <c:numRef>
              <c:f>'250um'!$DL$13:$DL$1016</c:f>
              <c:numCache>
                <c:formatCode>General</c:formatCode>
                <c:ptCount val="1004"/>
                <c:pt idx="0">
                  <c:v>46.866666666666667</c:v>
                </c:pt>
                <c:pt idx="1">
                  <c:v>49.833333333333336</c:v>
                </c:pt>
                <c:pt idx="2">
                  <c:v>53.20000000000001</c:v>
                </c:pt>
                <c:pt idx="3">
                  <c:v>55.633333333333333</c:v>
                </c:pt>
                <c:pt idx="4">
                  <c:v>57.800000000000004</c:v>
                </c:pt>
                <c:pt idx="5">
                  <c:v>58.833333333333336</c:v>
                </c:pt>
                <c:pt idx="6">
                  <c:v>59.1</c:v>
                </c:pt>
                <c:pt idx="7">
                  <c:v>59.533333333333331</c:v>
                </c:pt>
                <c:pt idx="8">
                  <c:v>59.566666666666663</c:v>
                </c:pt>
                <c:pt idx="9">
                  <c:v>60.033333333333331</c:v>
                </c:pt>
                <c:pt idx="10">
                  <c:v>60.333333333333336</c:v>
                </c:pt>
                <c:pt idx="11">
                  <c:v>60.300000000000004</c:v>
                </c:pt>
                <c:pt idx="12">
                  <c:v>59.9</c:v>
                </c:pt>
                <c:pt idx="13">
                  <c:v>60.1</c:v>
                </c:pt>
                <c:pt idx="14">
                  <c:v>60.5</c:v>
                </c:pt>
                <c:pt idx="15">
                  <c:v>61.133333333333333</c:v>
                </c:pt>
                <c:pt idx="16">
                  <c:v>60.833333333333336</c:v>
                </c:pt>
                <c:pt idx="17">
                  <c:v>61.5</c:v>
                </c:pt>
                <c:pt idx="18">
                  <c:v>61.466666666666669</c:v>
                </c:pt>
                <c:pt idx="19">
                  <c:v>62.566666666666663</c:v>
                </c:pt>
                <c:pt idx="20">
                  <c:v>62.6</c:v>
                </c:pt>
                <c:pt idx="21">
                  <c:v>63.366666666666667</c:v>
                </c:pt>
                <c:pt idx="22">
                  <c:v>62.933333333333337</c:v>
                </c:pt>
                <c:pt idx="23">
                  <c:v>63.199999999999996</c:v>
                </c:pt>
                <c:pt idx="24">
                  <c:v>63.866666666666674</c:v>
                </c:pt>
                <c:pt idx="25">
                  <c:v>64.666666666666671</c:v>
                </c:pt>
                <c:pt idx="26">
                  <c:v>64.766666666666666</c:v>
                </c:pt>
                <c:pt idx="27">
                  <c:v>65.033333333333331</c:v>
                </c:pt>
                <c:pt idx="28">
                  <c:v>64.766666666666666</c:v>
                </c:pt>
                <c:pt idx="29">
                  <c:v>65.366666666666674</c:v>
                </c:pt>
                <c:pt idx="30">
                  <c:v>64.966666666666669</c:v>
                </c:pt>
                <c:pt idx="31">
                  <c:v>65.233333333333334</c:v>
                </c:pt>
                <c:pt idx="32">
                  <c:v>65.266666666666666</c:v>
                </c:pt>
                <c:pt idx="33">
                  <c:v>65.033333333333346</c:v>
                </c:pt>
                <c:pt idx="34">
                  <c:v>65.400000000000006</c:v>
                </c:pt>
                <c:pt idx="35">
                  <c:v>65.733333333333334</c:v>
                </c:pt>
                <c:pt idx="36">
                  <c:v>65.466666666666654</c:v>
                </c:pt>
                <c:pt idx="37">
                  <c:v>65.833333333333329</c:v>
                </c:pt>
                <c:pt idx="38">
                  <c:v>65.266666666666666</c:v>
                </c:pt>
                <c:pt idx="39">
                  <c:v>65.666666666666671</c:v>
                </c:pt>
                <c:pt idx="40">
                  <c:v>65.566666666666663</c:v>
                </c:pt>
                <c:pt idx="41">
                  <c:v>65.8</c:v>
                </c:pt>
                <c:pt idx="42">
                  <c:v>65.733333333333334</c:v>
                </c:pt>
                <c:pt idx="43">
                  <c:v>66.466666666666654</c:v>
                </c:pt>
                <c:pt idx="44">
                  <c:v>67.033333333333331</c:v>
                </c:pt>
                <c:pt idx="45">
                  <c:v>67.166666666666671</c:v>
                </c:pt>
                <c:pt idx="46">
                  <c:v>67.533333333333331</c:v>
                </c:pt>
                <c:pt idx="47">
                  <c:v>66.566666666666677</c:v>
                </c:pt>
                <c:pt idx="48">
                  <c:v>66.233333333333334</c:v>
                </c:pt>
                <c:pt idx="49">
                  <c:v>66.333333333333329</c:v>
                </c:pt>
                <c:pt idx="50">
                  <c:v>67.933333333333323</c:v>
                </c:pt>
                <c:pt idx="51">
                  <c:v>67.533333333333346</c:v>
                </c:pt>
                <c:pt idx="52">
                  <c:v>66.466666666666654</c:v>
                </c:pt>
                <c:pt idx="53">
                  <c:v>65.633333333333326</c:v>
                </c:pt>
                <c:pt idx="54">
                  <c:v>65.899999999999991</c:v>
                </c:pt>
                <c:pt idx="55">
                  <c:v>66.266666666666666</c:v>
                </c:pt>
                <c:pt idx="56">
                  <c:v>66.433333333333337</c:v>
                </c:pt>
                <c:pt idx="57">
                  <c:v>66.766666666666666</c:v>
                </c:pt>
                <c:pt idx="58">
                  <c:v>66.233333333333334</c:v>
                </c:pt>
                <c:pt idx="59">
                  <c:v>65.399999999999991</c:v>
                </c:pt>
                <c:pt idx="60">
                  <c:v>64.433333333333337</c:v>
                </c:pt>
                <c:pt idx="61">
                  <c:v>64.63333333333334</c:v>
                </c:pt>
                <c:pt idx="62">
                  <c:v>65.233333333333334</c:v>
                </c:pt>
                <c:pt idx="63">
                  <c:v>66.099999999999994</c:v>
                </c:pt>
                <c:pt idx="64">
                  <c:v>65.899999999999991</c:v>
                </c:pt>
                <c:pt idx="65">
                  <c:v>64.36666666666666</c:v>
                </c:pt>
                <c:pt idx="66">
                  <c:v>63.866666666666667</c:v>
                </c:pt>
                <c:pt idx="67">
                  <c:v>64.433333333333323</c:v>
                </c:pt>
                <c:pt idx="68">
                  <c:v>64.899999999999991</c:v>
                </c:pt>
                <c:pt idx="69">
                  <c:v>64.766666666666666</c:v>
                </c:pt>
                <c:pt idx="70">
                  <c:v>64</c:v>
                </c:pt>
                <c:pt idx="71">
                  <c:v>64.066666666666663</c:v>
                </c:pt>
                <c:pt idx="72">
                  <c:v>63.29999999999999</c:v>
                </c:pt>
                <c:pt idx="73">
                  <c:v>61.933333333333337</c:v>
                </c:pt>
                <c:pt idx="74">
                  <c:v>61.79999999999999</c:v>
                </c:pt>
                <c:pt idx="75">
                  <c:v>61.933333333333337</c:v>
                </c:pt>
                <c:pt idx="76">
                  <c:v>61.79999999999999</c:v>
                </c:pt>
                <c:pt idx="77">
                  <c:v>61.166666666666664</c:v>
                </c:pt>
                <c:pt idx="78">
                  <c:v>60.633333333333326</c:v>
                </c:pt>
                <c:pt idx="79">
                  <c:v>60.566666666666663</c:v>
                </c:pt>
                <c:pt idx="80">
                  <c:v>59.5</c:v>
                </c:pt>
                <c:pt idx="81">
                  <c:v>58.733333333333341</c:v>
                </c:pt>
                <c:pt idx="82">
                  <c:v>57.833333333333336</c:v>
                </c:pt>
                <c:pt idx="83">
                  <c:v>58.133333333333333</c:v>
                </c:pt>
                <c:pt idx="84">
                  <c:v>57.866666666666667</c:v>
                </c:pt>
                <c:pt idx="85">
                  <c:v>57.433333333333337</c:v>
                </c:pt>
                <c:pt idx="86">
                  <c:v>57.166666666666664</c:v>
                </c:pt>
                <c:pt idx="87">
                  <c:v>57.4</c:v>
                </c:pt>
                <c:pt idx="88">
                  <c:v>58.233333333333327</c:v>
                </c:pt>
                <c:pt idx="89">
                  <c:v>58.29999999999999</c:v>
                </c:pt>
                <c:pt idx="90">
                  <c:v>57.666666666666664</c:v>
                </c:pt>
                <c:pt idx="91">
                  <c:v>57.199999999999996</c:v>
                </c:pt>
                <c:pt idx="92">
                  <c:v>57.066666666666663</c:v>
                </c:pt>
                <c:pt idx="93">
                  <c:v>57.566666666666663</c:v>
                </c:pt>
                <c:pt idx="94">
                  <c:v>57.433333333333337</c:v>
                </c:pt>
                <c:pt idx="95">
                  <c:v>57.366666666666667</c:v>
                </c:pt>
                <c:pt idx="96">
                  <c:v>57.166666666666664</c:v>
                </c:pt>
                <c:pt idx="97">
                  <c:v>55.966666666666669</c:v>
                </c:pt>
                <c:pt idx="98">
                  <c:v>55.033333333333331</c:v>
                </c:pt>
                <c:pt idx="99">
                  <c:v>54.6</c:v>
                </c:pt>
                <c:pt idx="100">
                  <c:v>54.566666666666663</c:v>
                </c:pt>
                <c:pt idx="101">
                  <c:v>54.533333333333331</c:v>
                </c:pt>
                <c:pt idx="102">
                  <c:v>54.566666666666663</c:v>
                </c:pt>
                <c:pt idx="103">
                  <c:v>54.433333333333337</c:v>
                </c:pt>
                <c:pt idx="104">
                  <c:v>54.800000000000004</c:v>
                </c:pt>
                <c:pt idx="105">
                  <c:v>55.199999999999996</c:v>
                </c:pt>
                <c:pt idx="106">
                  <c:v>56.066666666666663</c:v>
                </c:pt>
                <c:pt idx="107">
                  <c:v>56.4</c:v>
                </c:pt>
                <c:pt idx="108">
                  <c:v>56.733333333333327</c:v>
                </c:pt>
                <c:pt idx="109">
                  <c:v>56.79999999999999</c:v>
                </c:pt>
                <c:pt idx="110">
                  <c:v>56.300000000000004</c:v>
                </c:pt>
                <c:pt idx="111">
                  <c:v>55.6</c:v>
                </c:pt>
                <c:pt idx="112">
                  <c:v>55.066666666666663</c:v>
                </c:pt>
                <c:pt idx="113">
                  <c:v>54.033333333333331</c:v>
                </c:pt>
                <c:pt idx="114">
                  <c:v>53.233333333333327</c:v>
                </c:pt>
                <c:pt idx="115">
                  <c:v>52.6</c:v>
                </c:pt>
                <c:pt idx="116">
                  <c:v>52</c:v>
                </c:pt>
                <c:pt idx="117">
                  <c:v>51.566666666666663</c:v>
                </c:pt>
                <c:pt idx="118">
                  <c:v>51.266666666666673</c:v>
                </c:pt>
                <c:pt idx="119">
                  <c:v>50.933333333333337</c:v>
                </c:pt>
                <c:pt idx="120">
                  <c:v>50.4</c:v>
                </c:pt>
                <c:pt idx="121">
                  <c:v>50.133333333333326</c:v>
                </c:pt>
                <c:pt idx="122">
                  <c:v>49.733333333333327</c:v>
                </c:pt>
                <c:pt idx="123">
                  <c:v>49.566666666666663</c:v>
                </c:pt>
                <c:pt idx="124">
                  <c:v>49.233333333333327</c:v>
                </c:pt>
                <c:pt idx="125">
                  <c:v>48.933333333333337</c:v>
                </c:pt>
                <c:pt idx="126">
                  <c:v>48.699999999999996</c:v>
                </c:pt>
                <c:pt idx="127">
                  <c:v>48.266666666666673</c:v>
                </c:pt>
                <c:pt idx="128">
                  <c:v>47.566666666666663</c:v>
                </c:pt>
                <c:pt idx="129">
                  <c:v>47.099999999999994</c:v>
                </c:pt>
                <c:pt idx="130">
                  <c:v>46.466666666666669</c:v>
                </c:pt>
                <c:pt idx="131">
                  <c:v>45.766666666666673</c:v>
                </c:pt>
                <c:pt idx="132">
                  <c:v>45.066666666666663</c:v>
                </c:pt>
                <c:pt idx="133">
                  <c:v>44.366666666666667</c:v>
                </c:pt>
                <c:pt idx="134">
                  <c:v>43.766666666666673</c:v>
                </c:pt>
                <c:pt idx="135">
                  <c:v>43.066666666666663</c:v>
                </c:pt>
                <c:pt idx="136">
                  <c:v>42.43333333333333</c:v>
                </c:pt>
                <c:pt idx="137">
                  <c:v>41.866666666666667</c:v>
                </c:pt>
                <c:pt idx="138">
                  <c:v>41.1</c:v>
                </c:pt>
                <c:pt idx="139">
                  <c:v>40.43333333333333</c:v>
                </c:pt>
                <c:pt idx="140">
                  <c:v>39.866666666666667</c:v>
                </c:pt>
                <c:pt idx="141">
                  <c:v>39.300000000000004</c:v>
                </c:pt>
                <c:pt idx="142">
                  <c:v>38.800000000000004</c:v>
                </c:pt>
                <c:pt idx="143">
                  <c:v>38.166666666666671</c:v>
                </c:pt>
                <c:pt idx="144">
                  <c:v>37.633333333333333</c:v>
                </c:pt>
                <c:pt idx="145">
                  <c:v>36.800000000000004</c:v>
                </c:pt>
                <c:pt idx="146">
                  <c:v>36.133333333333333</c:v>
                </c:pt>
                <c:pt idx="147">
                  <c:v>35.833333333333336</c:v>
                </c:pt>
                <c:pt idx="148">
                  <c:v>35.633333333333333</c:v>
                </c:pt>
                <c:pt idx="149">
                  <c:v>35.233333333333334</c:v>
                </c:pt>
                <c:pt idx="150">
                  <c:v>35.1</c:v>
                </c:pt>
                <c:pt idx="151">
                  <c:v>34.866666666666667</c:v>
                </c:pt>
                <c:pt idx="152">
                  <c:v>34.633333333333333</c:v>
                </c:pt>
                <c:pt idx="153">
                  <c:v>34.533333333333331</c:v>
                </c:pt>
                <c:pt idx="154">
                  <c:v>34.233333333333334</c:v>
                </c:pt>
                <c:pt idx="155">
                  <c:v>34.06666666666667</c:v>
                </c:pt>
                <c:pt idx="156">
                  <c:v>33.966666666666669</c:v>
                </c:pt>
                <c:pt idx="157">
                  <c:v>34.033333333333331</c:v>
                </c:pt>
                <c:pt idx="158">
                  <c:v>34</c:v>
                </c:pt>
                <c:pt idx="159">
                  <c:v>34.133333333333333</c:v>
                </c:pt>
                <c:pt idx="160">
                  <c:v>34.266666666666673</c:v>
                </c:pt>
                <c:pt idx="161">
                  <c:v>34.533333333333331</c:v>
                </c:pt>
                <c:pt idx="162">
                  <c:v>34.700000000000003</c:v>
                </c:pt>
                <c:pt idx="163">
                  <c:v>34.9</c:v>
                </c:pt>
                <c:pt idx="164">
                  <c:v>34.733333333333334</c:v>
                </c:pt>
                <c:pt idx="165">
                  <c:v>34.6</c:v>
                </c:pt>
                <c:pt idx="166">
                  <c:v>34.9</c:v>
                </c:pt>
                <c:pt idx="167">
                  <c:v>35.233333333333334</c:v>
                </c:pt>
                <c:pt idx="168">
                  <c:v>35.299999999999997</c:v>
                </c:pt>
                <c:pt idx="169">
                  <c:v>35.4</c:v>
                </c:pt>
                <c:pt idx="170">
                  <c:v>35.5</c:v>
                </c:pt>
                <c:pt idx="171">
                  <c:v>35.833333333333336</c:v>
                </c:pt>
                <c:pt idx="172">
                  <c:v>35.699999999999996</c:v>
                </c:pt>
                <c:pt idx="173">
                  <c:v>35.6</c:v>
                </c:pt>
                <c:pt idx="174">
                  <c:v>35.466666666666661</c:v>
                </c:pt>
                <c:pt idx="175">
                  <c:v>35.233333333333334</c:v>
                </c:pt>
                <c:pt idx="176">
                  <c:v>35.133333333333333</c:v>
                </c:pt>
                <c:pt idx="177">
                  <c:v>35.166666666666664</c:v>
                </c:pt>
                <c:pt idx="178">
                  <c:v>34.966666666666669</c:v>
                </c:pt>
                <c:pt idx="179">
                  <c:v>34.766666666666659</c:v>
                </c:pt>
                <c:pt idx="180">
                  <c:v>34.733333333333334</c:v>
                </c:pt>
                <c:pt idx="181">
                  <c:v>34.5</c:v>
                </c:pt>
                <c:pt idx="182">
                  <c:v>34.4</c:v>
                </c:pt>
                <c:pt idx="183">
                  <c:v>34.366666666666667</c:v>
                </c:pt>
                <c:pt idx="184">
                  <c:v>34.4</c:v>
                </c:pt>
                <c:pt idx="185">
                  <c:v>34.266666666666666</c:v>
                </c:pt>
                <c:pt idx="186">
                  <c:v>33.866666666666667</c:v>
                </c:pt>
                <c:pt idx="187">
                  <c:v>33.666666666666664</c:v>
                </c:pt>
                <c:pt idx="188">
                  <c:v>33.4</c:v>
                </c:pt>
                <c:pt idx="189">
                  <c:v>33.1</c:v>
                </c:pt>
                <c:pt idx="190">
                  <c:v>32.966666666666669</c:v>
                </c:pt>
                <c:pt idx="191">
                  <c:v>32.766666666666673</c:v>
                </c:pt>
                <c:pt idx="192">
                  <c:v>32.6</c:v>
                </c:pt>
                <c:pt idx="193">
                  <c:v>32.466666666666661</c:v>
                </c:pt>
                <c:pt idx="194">
                  <c:v>32.300000000000004</c:v>
                </c:pt>
                <c:pt idx="195">
                  <c:v>32.133333333333333</c:v>
                </c:pt>
                <c:pt idx="196">
                  <c:v>32.06666666666667</c:v>
                </c:pt>
                <c:pt idx="197">
                  <c:v>31.933333333333337</c:v>
                </c:pt>
                <c:pt idx="198">
                  <c:v>31.8</c:v>
                </c:pt>
                <c:pt idx="199">
                  <c:v>31.633333333333336</c:v>
                </c:pt>
                <c:pt idx="200">
                  <c:v>31.433333333333337</c:v>
                </c:pt>
                <c:pt idx="201">
                  <c:v>31.466666666666669</c:v>
                </c:pt>
                <c:pt idx="202">
                  <c:v>31.233333333333334</c:v>
                </c:pt>
                <c:pt idx="203">
                  <c:v>31</c:v>
                </c:pt>
                <c:pt idx="204">
                  <c:v>30.833333333333332</c:v>
                </c:pt>
                <c:pt idx="205">
                  <c:v>30.8</c:v>
                </c:pt>
                <c:pt idx="206">
                  <c:v>30.8</c:v>
                </c:pt>
                <c:pt idx="207">
                  <c:v>30.599999999999998</c:v>
                </c:pt>
                <c:pt idx="208">
                  <c:v>30.466666666666665</c:v>
                </c:pt>
                <c:pt idx="209">
                  <c:v>30.066666666666663</c:v>
                </c:pt>
                <c:pt idx="210">
                  <c:v>29.933333333333337</c:v>
                </c:pt>
                <c:pt idx="211">
                  <c:v>29.866666666666664</c:v>
                </c:pt>
                <c:pt idx="212">
                  <c:v>29.766666666666666</c:v>
                </c:pt>
                <c:pt idx="213">
                  <c:v>29.666666666666668</c:v>
                </c:pt>
                <c:pt idx="214">
                  <c:v>29.433333333333334</c:v>
                </c:pt>
                <c:pt idx="215">
                  <c:v>29.466666666666669</c:v>
                </c:pt>
                <c:pt idx="216">
                  <c:v>29.133333333333336</c:v>
                </c:pt>
                <c:pt idx="217">
                  <c:v>29.033333333333331</c:v>
                </c:pt>
                <c:pt idx="218">
                  <c:v>28.899999999999995</c:v>
                </c:pt>
                <c:pt idx="219">
                  <c:v>28.533333333333331</c:v>
                </c:pt>
                <c:pt idx="220">
                  <c:v>28.3</c:v>
                </c:pt>
                <c:pt idx="221">
                  <c:v>28.033333333333331</c:v>
                </c:pt>
                <c:pt idx="222">
                  <c:v>27.933333333333334</c:v>
                </c:pt>
                <c:pt idx="223">
                  <c:v>27.866666666666664</c:v>
                </c:pt>
                <c:pt idx="224">
                  <c:v>27.966666666666669</c:v>
                </c:pt>
                <c:pt idx="225">
                  <c:v>28.033333333333331</c:v>
                </c:pt>
                <c:pt idx="226">
                  <c:v>28.066666666666663</c:v>
                </c:pt>
                <c:pt idx="227">
                  <c:v>28.099999999999998</c:v>
                </c:pt>
                <c:pt idx="228">
                  <c:v>28.066666666666666</c:v>
                </c:pt>
                <c:pt idx="229">
                  <c:v>27.900000000000002</c:v>
                </c:pt>
                <c:pt idx="230">
                  <c:v>27.733333333333334</c:v>
                </c:pt>
                <c:pt idx="231">
                  <c:v>27.5</c:v>
                </c:pt>
                <c:pt idx="232">
                  <c:v>27.7</c:v>
                </c:pt>
                <c:pt idx="233">
                  <c:v>27.766666666666669</c:v>
                </c:pt>
                <c:pt idx="234">
                  <c:v>27.8</c:v>
                </c:pt>
                <c:pt idx="235">
                  <c:v>27.866666666666664</c:v>
                </c:pt>
                <c:pt idx="236">
                  <c:v>27.933333333333337</c:v>
                </c:pt>
                <c:pt idx="237">
                  <c:v>27.8</c:v>
                </c:pt>
                <c:pt idx="238">
                  <c:v>27.599999999999998</c:v>
                </c:pt>
                <c:pt idx="239">
                  <c:v>27.5</c:v>
                </c:pt>
                <c:pt idx="240">
                  <c:v>27.599999999999998</c:v>
                </c:pt>
                <c:pt idx="241">
                  <c:v>27.733333333333331</c:v>
                </c:pt>
                <c:pt idx="242">
                  <c:v>27.766666666666666</c:v>
                </c:pt>
                <c:pt idx="243">
                  <c:v>27.3</c:v>
                </c:pt>
                <c:pt idx="244">
                  <c:v>27.166666666666668</c:v>
                </c:pt>
                <c:pt idx="245">
                  <c:v>26.833333333333332</c:v>
                </c:pt>
                <c:pt idx="246">
                  <c:v>26.833333333333332</c:v>
                </c:pt>
                <c:pt idx="247">
                  <c:v>26.5</c:v>
                </c:pt>
                <c:pt idx="248">
                  <c:v>26.666666666666668</c:v>
                </c:pt>
                <c:pt idx="249">
                  <c:v>26.8</c:v>
                </c:pt>
                <c:pt idx="250">
                  <c:v>26.966666666666669</c:v>
                </c:pt>
                <c:pt idx="251">
                  <c:v>27.066666666666666</c:v>
                </c:pt>
                <c:pt idx="252">
                  <c:v>27.166666666666668</c:v>
                </c:pt>
                <c:pt idx="253">
                  <c:v>27.2</c:v>
                </c:pt>
                <c:pt idx="254">
                  <c:v>27.166666666666668</c:v>
                </c:pt>
                <c:pt idx="255">
                  <c:v>27.2</c:v>
                </c:pt>
                <c:pt idx="256">
                  <c:v>27.066666666666666</c:v>
                </c:pt>
                <c:pt idx="257">
                  <c:v>26.966666666666669</c:v>
                </c:pt>
                <c:pt idx="258">
                  <c:v>27.166666666666668</c:v>
                </c:pt>
                <c:pt idx="259">
                  <c:v>27.2</c:v>
                </c:pt>
                <c:pt idx="260">
                  <c:v>27.066666666666666</c:v>
                </c:pt>
                <c:pt idx="261">
                  <c:v>26.766666666666666</c:v>
                </c:pt>
                <c:pt idx="262">
                  <c:v>26.433333333333334</c:v>
                </c:pt>
                <c:pt idx="263">
                  <c:v>26.5</c:v>
                </c:pt>
                <c:pt idx="264">
                  <c:v>26.433333333333334</c:v>
                </c:pt>
                <c:pt idx="265">
                  <c:v>26.5</c:v>
                </c:pt>
                <c:pt idx="266">
                  <c:v>26.599999999999998</c:v>
                </c:pt>
                <c:pt idx="267">
                  <c:v>26.566666666666666</c:v>
                </c:pt>
                <c:pt idx="268">
                  <c:v>26.3</c:v>
                </c:pt>
                <c:pt idx="269">
                  <c:v>26.266666666666666</c:v>
                </c:pt>
                <c:pt idx="270">
                  <c:v>26.099999999999998</c:v>
                </c:pt>
                <c:pt idx="271">
                  <c:v>26</c:v>
                </c:pt>
                <c:pt idx="272">
                  <c:v>25.933333333333334</c:v>
                </c:pt>
                <c:pt idx="273">
                  <c:v>25.966666666666669</c:v>
                </c:pt>
                <c:pt idx="274">
                  <c:v>25.866666666666664</c:v>
                </c:pt>
                <c:pt idx="275">
                  <c:v>25.7</c:v>
                </c:pt>
                <c:pt idx="276">
                  <c:v>25.533333333333331</c:v>
                </c:pt>
                <c:pt idx="277">
                  <c:v>25.733333333333331</c:v>
                </c:pt>
                <c:pt idx="278">
                  <c:v>25.899999999999995</c:v>
                </c:pt>
                <c:pt idx="279">
                  <c:v>25.566666666666666</c:v>
                </c:pt>
                <c:pt idx="280">
                  <c:v>25.766666666666666</c:v>
                </c:pt>
                <c:pt idx="281">
                  <c:v>25.8</c:v>
                </c:pt>
                <c:pt idx="282">
                  <c:v>25.666666666666668</c:v>
                </c:pt>
                <c:pt idx="283">
                  <c:v>25.666666666666668</c:v>
                </c:pt>
                <c:pt idx="284">
                  <c:v>25.733333333333334</c:v>
                </c:pt>
                <c:pt idx="285">
                  <c:v>25.7</c:v>
                </c:pt>
                <c:pt idx="286">
                  <c:v>25.900000000000002</c:v>
                </c:pt>
                <c:pt idx="287">
                  <c:v>25.766666666666666</c:v>
                </c:pt>
                <c:pt idx="288">
                  <c:v>25.666666666666668</c:v>
                </c:pt>
                <c:pt idx="289">
                  <c:v>25.633333333333336</c:v>
                </c:pt>
                <c:pt idx="290">
                  <c:v>25.666666666666668</c:v>
                </c:pt>
                <c:pt idx="291">
                  <c:v>25.7</c:v>
                </c:pt>
                <c:pt idx="292">
                  <c:v>25.7</c:v>
                </c:pt>
                <c:pt idx="293">
                  <c:v>25.833333333333332</c:v>
                </c:pt>
                <c:pt idx="294">
                  <c:v>25.900000000000002</c:v>
                </c:pt>
                <c:pt idx="295">
                  <c:v>25.8</c:v>
                </c:pt>
                <c:pt idx="296">
                  <c:v>25.766666666666666</c:v>
                </c:pt>
                <c:pt idx="297">
                  <c:v>25.966666666666669</c:v>
                </c:pt>
                <c:pt idx="298">
                  <c:v>25.933333333333337</c:v>
                </c:pt>
                <c:pt idx="299">
                  <c:v>26</c:v>
                </c:pt>
                <c:pt idx="300">
                  <c:v>25.966666666666669</c:v>
                </c:pt>
                <c:pt idx="301">
                  <c:v>25.966666666666669</c:v>
                </c:pt>
                <c:pt idx="302">
                  <c:v>26.066666666666666</c:v>
                </c:pt>
                <c:pt idx="303">
                  <c:v>26.133333333333336</c:v>
                </c:pt>
                <c:pt idx="304">
                  <c:v>26.099999999999998</c:v>
                </c:pt>
                <c:pt idx="305">
                  <c:v>26</c:v>
                </c:pt>
                <c:pt idx="306">
                  <c:v>25.866666666666664</c:v>
                </c:pt>
                <c:pt idx="307">
                  <c:v>26.066666666666666</c:v>
                </c:pt>
                <c:pt idx="308">
                  <c:v>25.966666666666669</c:v>
                </c:pt>
                <c:pt idx="309">
                  <c:v>26.066666666666666</c:v>
                </c:pt>
                <c:pt idx="310">
                  <c:v>26.166666666666668</c:v>
                </c:pt>
                <c:pt idx="311">
                  <c:v>26</c:v>
                </c:pt>
                <c:pt idx="312">
                  <c:v>26.033333333333335</c:v>
                </c:pt>
                <c:pt idx="313">
                  <c:v>25.966666666666669</c:v>
                </c:pt>
                <c:pt idx="314">
                  <c:v>25.866666666666664</c:v>
                </c:pt>
                <c:pt idx="315">
                  <c:v>26.033333333333331</c:v>
                </c:pt>
                <c:pt idx="316">
                  <c:v>26</c:v>
                </c:pt>
                <c:pt idx="317">
                  <c:v>25.733333333333334</c:v>
                </c:pt>
                <c:pt idx="318">
                  <c:v>25.666666666666668</c:v>
                </c:pt>
                <c:pt idx="319">
                  <c:v>25.900000000000002</c:v>
                </c:pt>
                <c:pt idx="320">
                  <c:v>26</c:v>
                </c:pt>
                <c:pt idx="321">
                  <c:v>26.066666666666666</c:v>
                </c:pt>
                <c:pt idx="322">
                  <c:v>26.066666666666666</c:v>
                </c:pt>
                <c:pt idx="323">
                  <c:v>26.099999999999998</c:v>
                </c:pt>
                <c:pt idx="324">
                  <c:v>25.900000000000002</c:v>
                </c:pt>
                <c:pt idx="325">
                  <c:v>25.833333333333332</c:v>
                </c:pt>
                <c:pt idx="326">
                  <c:v>26</c:v>
                </c:pt>
                <c:pt idx="327">
                  <c:v>25.966666666666669</c:v>
                </c:pt>
                <c:pt idx="328">
                  <c:v>25.766666666666669</c:v>
                </c:pt>
                <c:pt idx="329">
                  <c:v>25.733333333333334</c:v>
                </c:pt>
                <c:pt idx="330">
                  <c:v>25.5</c:v>
                </c:pt>
                <c:pt idx="331">
                  <c:v>25.5</c:v>
                </c:pt>
                <c:pt idx="332">
                  <c:v>25.566666666666666</c:v>
                </c:pt>
                <c:pt idx="333">
                  <c:v>25.566666666666663</c:v>
                </c:pt>
                <c:pt idx="334">
                  <c:v>25.633333333333336</c:v>
                </c:pt>
                <c:pt idx="335">
                  <c:v>25.8</c:v>
                </c:pt>
                <c:pt idx="336">
                  <c:v>25.866666666666664</c:v>
                </c:pt>
                <c:pt idx="337">
                  <c:v>25.866666666666664</c:v>
                </c:pt>
                <c:pt idx="338">
                  <c:v>25.833333333333332</c:v>
                </c:pt>
                <c:pt idx="339">
                  <c:v>25.7</c:v>
                </c:pt>
                <c:pt idx="340">
                  <c:v>25.599999999999998</c:v>
                </c:pt>
                <c:pt idx="341">
                  <c:v>25.633333333333336</c:v>
                </c:pt>
                <c:pt idx="342">
                  <c:v>25.7</c:v>
                </c:pt>
                <c:pt idx="343">
                  <c:v>25.633333333333336</c:v>
                </c:pt>
                <c:pt idx="344">
                  <c:v>25.5</c:v>
                </c:pt>
                <c:pt idx="345">
                  <c:v>25.466666666666669</c:v>
                </c:pt>
                <c:pt idx="346">
                  <c:v>25.533333333333331</c:v>
                </c:pt>
                <c:pt idx="347">
                  <c:v>25.566666666666666</c:v>
                </c:pt>
                <c:pt idx="348">
                  <c:v>25.666666666666668</c:v>
                </c:pt>
                <c:pt idx="349">
                  <c:v>25.7</c:v>
                </c:pt>
                <c:pt idx="350">
                  <c:v>25.733333333333331</c:v>
                </c:pt>
                <c:pt idx="351">
                  <c:v>25.666666666666668</c:v>
                </c:pt>
                <c:pt idx="352">
                  <c:v>25.600000000000005</c:v>
                </c:pt>
                <c:pt idx="353">
                  <c:v>25.5</c:v>
                </c:pt>
                <c:pt idx="354">
                  <c:v>25.333333333333332</c:v>
                </c:pt>
                <c:pt idx="355">
                  <c:v>25.133333333333336</c:v>
                </c:pt>
                <c:pt idx="356">
                  <c:v>25.133333333333336</c:v>
                </c:pt>
                <c:pt idx="357">
                  <c:v>25</c:v>
                </c:pt>
                <c:pt idx="358">
                  <c:v>24.933333333333337</c:v>
                </c:pt>
                <c:pt idx="359">
                  <c:v>24.933333333333334</c:v>
                </c:pt>
                <c:pt idx="360">
                  <c:v>24.966666666666669</c:v>
                </c:pt>
                <c:pt idx="361">
                  <c:v>24.900000000000002</c:v>
                </c:pt>
                <c:pt idx="362">
                  <c:v>24.966666666666669</c:v>
                </c:pt>
                <c:pt idx="363">
                  <c:v>24.866666666666664</c:v>
                </c:pt>
                <c:pt idx="364">
                  <c:v>25.133333333333336</c:v>
                </c:pt>
                <c:pt idx="365">
                  <c:v>24.966666666666669</c:v>
                </c:pt>
                <c:pt idx="366">
                  <c:v>25.033333333333331</c:v>
                </c:pt>
                <c:pt idx="367">
                  <c:v>25.233333333333334</c:v>
                </c:pt>
                <c:pt idx="368">
                  <c:v>25.166666666666668</c:v>
                </c:pt>
                <c:pt idx="369">
                  <c:v>25.133333333333336</c:v>
                </c:pt>
                <c:pt idx="370">
                  <c:v>25.066666666666663</c:v>
                </c:pt>
                <c:pt idx="371">
                  <c:v>25.033333333333331</c:v>
                </c:pt>
                <c:pt idx="372">
                  <c:v>25.099999999999998</c:v>
                </c:pt>
                <c:pt idx="373">
                  <c:v>25.466666666666669</c:v>
                </c:pt>
                <c:pt idx="374">
                  <c:v>25.3</c:v>
                </c:pt>
                <c:pt idx="375">
                  <c:v>25.3</c:v>
                </c:pt>
                <c:pt idx="376">
                  <c:v>25.266666666666666</c:v>
                </c:pt>
                <c:pt idx="377">
                  <c:v>25.333333333333332</c:v>
                </c:pt>
                <c:pt idx="378">
                  <c:v>25.433333333333334</c:v>
                </c:pt>
                <c:pt idx="379">
                  <c:v>25.400000000000002</c:v>
                </c:pt>
                <c:pt idx="380">
                  <c:v>25.2</c:v>
                </c:pt>
                <c:pt idx="381">
                  <c:v>25.333333333333332</c:v>
                </c:pt>
                <c:pt idx="382">
                  <c:v>25.2</c:v>
                </c:pt>
                <c:pt idx="383">
                  <c:v>25.3</c:v>
                </c:pt>
                <c:pt idx="384">
                  <c:v>25.033333333333331</c:v>
                </c:pt>
                <c:pt idx="385">
                  <c:v>25.266666666666666</c:v>
                </c:pt>
                <c:pt idx="386">
                  <c:v>25.2</c:v>
                </c:pt>
                <c:pt idx="387">
                  <c:v>25.166666666666668</c:v>
                </c:pt>
                <c:pt idx="388">
                  <c:v>25.033333333333331</c:v>
                </c:pt>
                <c:pt idx="389">
                  <c:v>24.933333333333337</c:v>
                </c:pt>
                <c:pt idx="390">
                  <c:v>24.733333333333334</c:v>
                </c:pt>
                <c:pt idx="391">
                  <c:v>24.5</c:v>
                </c:pt>
                <c:pt idx="392">
                  <c:v>24.233333333333331</c:v>
                </c:pt>
                <c:pt idx="393">
                  <c:v>23.966666666666669</c:v>
                </c:pt>
                <c:pt idx="394">
                  <c:v>24.099999999999998</c:v>
                </c:pt>
                <c:pt idx="395">
                  <c:v>24.400000000000002</c:v>
                </c:pt>
                <c:pt idx="396">
                  <c:v>24.433333333333334</c:v>
                </c:pt>
                <c:pt idx="397">
                  <c:v>24.599999999999998</c:v>
                </c:pt>
                <c:pt idx="398">
                  <c:v>24.7</c:v>
                </c:pt>
                <c:pt idx="399">
                  <c:v>24.866666666666664</c:v>
                </c:pt>
                <c:pt idx="400">
                  <c:v>24.966666666666669</c:v>
                </c:pt>
                <c:pt idx="401">
                  <c:v>24.866666666666664</c:v>
                </c:pt>
                <c:pt idx="402">
                  <c:v>24.899999999999995</c:v>
                </c:pt>
                <c:pt idx="403">
                  <c:v>24.900000000000002</c:v>
                </c:pt>
                <c:pt idx="404">
                  <c:v>24.933333333333334</c:v>
                </c:pt>
                <c:pt idx="405">
                  <c:v>24.933333333333334</c:v>
                </c:pt>
                <c:pt idx="406">
                  <c:v>25.033333333333335</c:v>
                </c:pt>
                <c:pt idx="407">
                  <c:v>25.066666666666666</c:v>
                </c:pt>
                <c:pt idx="408">
                  <c:v>25</c:v>
                </c:pt>
                <c:pt idx="409">
                  <c:v>25.066666666666666</c:v>
                </c:pt>
                <c:pt idx="410">
                  <c:v>25.066666666666666</c:v>
                </c:pt>
                <c:pt idx="411">
                  <c:v>24.966666666666669</c:v>
                </c:pt>
                <c:pt idx="412">
                  <c:v>24.899999999999995</c:v>
                </c:pt>
                <c:pt idx="413">
                  <c:v>24.900000000000002</c:v>
                </c:pt>
                <c:pt idx="414">
                  <c:v>24.966666666666669</c:v>
                </c:pt>
                <c:pt idx="415">
                  <c:v>25.099999999999998</c:v>
                </c:pt>
                <c:pt idx="416">
                  <c:v>25.3</c:v>
                </c:pt>
                <c:pt idx="417">
                  <c:v>25.033333333333331</c:v>
                </c:pt>
                <c:pt idx="418">
                  <c:v>24.866666666666664</c:v>
                </c:pt>
                <c:pt idx="419">
                  <c:v>24.633333333333336</c:v>
                </c:pt>
                <c:pt idx="420">
                  <c:v>24.533333333333331</c:v>
                </c:pt>
                <c:pt idx="421">
                  <c:v>24.566666666666666</c:v>
                </c:pt>
                <c:pt idx="422">
                  <c:v>24.599999999999998</c:v>
                </c:pt>
                <c:pt idx="423">
                  <c:v>24.7</c:v>
                </c:pt>
                <c:pt idx="424">
                  <c:v>24.7</c:v>
                </c:pt>
                <c:pt idx="425">
                  <c:v>24.933333333333334</c:v>
                </c:pt>
                <c:pt idx="426">
                  <c:v>25</c:v>
                </c:pt>
                <c:pt idx="427">
                  <c:v>25.099999999999998</c:v>
                </c:pt>
                <c:pt idx="428">
                  <c:v>25.133333333333336</c:v>
                </c:pt>
                <c:pt idx="429">
                  <c:v>25.066666666666663</c:v>
                </c:pt>
                <c:pt idx="430">
                  <c:v>25.166666666666668</c:v>
                </c:pt>
                <c:pt idx="431">
                  <c:v>25.3</c:v>
                </c:pt>
                <c:pt idx="432">
                  <c:v>25.233333333333331</c:v>
                </c:pt>
                <c:pt idx="433">
                  <c:v>25</c:v>
                </c:pt>
                <c:pt idx="434">
                  <c:v>24.666666666666668</c:v>
                </c:pt>
                <c:pt idx="435">
                  <c:v>24.533333333333331</c:v>
                </c:pt>
                <c:pt idx="436">
                  <c:v>24.666666666666668</c:v>
                </c:pt>
                <c:pt idx="437">
                  <c:v>24.533333333333331</c:v>
                </c:pt>
                <c:pt idx="438">
                  <c:v>24.766666666666669</c:v>
                </c:pt>
                <c:pt idx="439">
                  <c:v>24.766666666666666</c:v>
                </c:pt>
                <c:pt idx="440">
                  <c:v>24.733333333333334</c:v>
                </c:pt>
                <c:pt idx="441">
                  <c:v>24.566666666666666</c:v>
                </c:pt>
                <c:pt idx="442">
                  <c:v>24.366666666666671</c:v>
                </c:pt>
                <c:pt idx="443">
                  <c:v>24.266666666666666</c:v>
                </c:pt>
                <c:pt idx="444">
                  <c:v>24.466666666666669</c:v>
                </c:pt>
                <c:pt idx="445">
                  <c:v>24.266666666666669</c:v>
                </c:pt>
                <c:pt idx="446">
                  <c:v>23.933333333333334</c:v>
                </c:pt>
                <c:pt idx="447">
                  <c:v>24</c:v>
                </c:pt>
                <c:pt idx="448">
                  <c:v>24.033333333333331</c:v>
                </c:pt>
                <c:pt idx="449">
                  <c:v>23.933333333333334</c:v>
                </c:pt>
                <c:pt idx="450">
                  <c:v>24</c:v>
                </c:pt>
                <c:pt idx="451">
                  <c:v>23.866666666666664</c:v>
                </c:pt>
                <c:pt idx="452">
                  <c:v>23.866666666666664</c:v>
                </c:pt>
                <c:pt idx="453">
                  <c:v>23.733333333333334</c:v>
                </c:pt>
                <c:pt idx="454">
                  <c:v>23.8</c:v>
                </c:pt>
                <c:pt idx="455">
                  <c:v>23.8</c:v>
                </c:pt>
                <c:pt idx="456">
                  <c:v>23.866666666666664</c:v>
                </c:pt>
                <c:pt idx="457">
                  <c:v>23.866666666666664</c:v>
                </c:pt>
                <c:pt idx="458">
                  <c:v>23.600000000000005</c:v>
                </c:pt>
                <c:pt idx="459">
                  <c:v>23.8</c:v>
                </c:pt>
                <c:pt idx="460">
                  <c:v>23.900000000000002</c:v>
                </c:pt>
                <c:pt idx="461">
                  <c:v>23.966666666666669</c:v>
                </c:pt>
                <c:pt idx="462">
                  <c:v>24.133333333333329</c:v>
                </c:pt>
                <c:pt idx="463">
                  <c:v>24.166666666666668</c:v>
                </c:pt>
                <c:pt idx="464">
                  <c:v>24.266666666666669</c:v>
                </c:pt>
                <c:pt idx="465">
                  <c:v>24.233333333333331</c:v>
                </c:pt>
                <c:pt idx="466">
                  <c:v>23.933333333333334</c:v>
                </c:pt>
                <c:pt idx="467">
                  <c:v>24.033333333333331</c:v>
                </c:pt>
                <c:pt idx="468">
                  <c:v>24</c:v>
                </c:pt>
                <c:pt idx="469">
                  <c:v>23.833333333333332</c:v>
                </c:pt>
                <c:pt idx="470">
                  <c:v>23.899999999999995</c:v>
                </c:pt>
                <c:pt idx="471">
                  <c:v>23.933333333333337</c:v>
                </c:pt>
                <c:pt idx="472">
                  <c:v>23.900000000000002</c:v>
                </c:pt>
                <c:pt idx="473">
                  <c:v>23.933333333333334</c:v>
                </c:pt>
                <c:pt idx="474">
                  <c:v>24.066666666666666</c:v>
                </c:pt>
                <c:pt idx="475">
                  <c:v>24.166666666666668</c:v>
                </c:pt>
                <c:pt idx="476">
                  <c:v>24.2</c:v>
                </c:pt>
                <c:pt idx="477">
                  <c:v>24.099999999999998</c:v>
                </c:pt>
                <c:pt idx="478">
                  <c:v>24.033333333333331</c:v>
                </c:pt>
                <c:pt idx="479">
                  <c:v>24.033333333333331</c:v>
                </c:pt>
                <c:pt idx="480">
                  <c:v>24.066666666666666</c:v>
                </c:pt>
                <c:pt idx="481">
                  <c:v>24.100000000000005</c:v>
                </c:pt>
                <c:pt idx="482">
                  <c:v>23.933333333333337</c:v>
                </c:pt>
                <c:pt idx="483">
                  <c:v>23.900000000000002</c:v>
                </c:pt>
                <c:pt idx="484">
                  <c:v>24.033333333333331</c:v>
                </c:pt>
                <c:pt idx="485">
                  <c:v>24</c:v>
                </c:pt>
                <c:pt idx="486">
                  <c:v>24.133333333333336</c:v>
                </c:pt>
                <c:pt idx="487">
                  <c:v>24.233333333333331</c:v>
                </c:pt>
                <c:pt idx="488">
                  <c:v>24.066666666666663</c:v>
                </c:pt>
                <c:pt idx="489">
                  <c:v>24.233333333333331</c:v>
                </c:pt>
                <c:pt idx="490">
                  <c:v>24.233333333333331</c:v>
                </c:pt>
                <c:pt idx="491">
                  <c:v>24.3</c:v>
                </c:pt>
                <c:pt idx="492">
                  <c:v>24.233333333333334</c:v>
                </c:pt>
                <c:pt idx="493">
                  <c:v>24.3</c:v>
                </c:pt>
                <c:pt idx="494">
                  <c:v>24.400000000000002</c:v>
                </c:pt>
                <c:pt idx="495">
                  <c:v>24.333333333333332</c:v>
                </c:pt>
                <c:pt idx="496">
                  <c:v>23.966666666666669</c:v>
                </c:pt>
                <c:pt idx="497">
                  <c:v>24</c:v>
                </c:pt>
                <c:pt idx="498">
                  <c:v>23.900000000000002</c:v>
                </c:pt>
                <c:pt idx="499">
                  <c:v>24.066666666666666</c:v>
                </c:pt>
                <c:pt idx="500">
                  <c:v>23.833333333333332</c:v>
                </c:pt>
                <c:pt idx="501">
                  <c:v>23.7</c:v>
                </c:pt>
                <c:pt idx="502">
                  <c:v>23.633333333333336</c:v>
                </c:pt>
                <c:pt idx="503">
                  <c:v>23.833333333333332</c:v>
                </c:pt>
                <c:pt idx="504">
                  <c:v>23.866666666666664</c:v>
                </c:pt>
                <c:pt idx="505">
                  <c:v>23.8</c:v>
                </c:pt>
                <c:pt idx="506">
                  <c:v>23.8</c:v>
                </c:pt>
                <c:pt idx="507">
                  <c:v>23.766666666666669</c:v>
                </c:pt>
                <c:pt idx="508">
                  <c:v>23.766666666666666</c:v>
                </c:pt>
                <c:pt idx="509">
                  <c:v>23.633333333333336</c:v>
                </c:pt>
                <c:pt idx="510">
                  <c:v>23.599999999999998</c:v>
                </c:pt>
                <c:pt idx="511">
                  <c:v>23.466666666666669</c:v>
                </c:pt>
                <c:pt idx="512">
                  <c:v>23.5</c:v>
                </c:pt>
                <c:pt idx="513">
                  <c:v>23.466666666666665</c:v>
                </c:pt>
                <c:pt idx="514">
                  <c:v>23.5</c:v>
                </c:pt>
                <c:pt idx="515">
                  <c:v>23.633333333333336</c:v>
                </c:pt>
                <c:pt idx="516">
                  <c:v>23.7</c:v>
                </c:pt>
                <c:pt idx="517">
                  <c:v>23.666666666666668</c:v>
                </c:pt>
                <c:pt idx="518">
                  <c:v>23.766666666666666</c:v>
                </c:pt>
                <c:pt idx="519">
                  <c:v>23.533333333333335</c:v>
                </c:pt>
                <c:pt idx="520">
                  <c:v>23.399999999999995</c:v>
                </c:pt>
                <c:pt idx="521">
                  <c:v>23.633333333333336</c:v>
                </c:pt>
                <c:pt idx="522">
                  <c:v>23.7</c:v>
                </c:pt>
                <c:pt idx="523">
                  <c:v>23.366666666666664</c:v>
                </c:pt>
                <c:pt idx="524">
                  <c:v>23.333333333333332</c:v>
                </c:pt>
                <c:pt idx="525">
                  <c:v>23.466666666666669</c:v>
                </c:pt>
                <c:pt idx="526">
                  <c:v>23.633333333333336</c:v>
                </c:pt>
                <c:pt idx="527">
                  <c:v>23.600000000000005</c:v>
                </c:pt>
                <c:pt idx="528">
                  <c:v>23.533333333333331</c:v>
                </c:pt>
                <c:pt idx="529">
                  <c:v>23.566666666666666</c:v>
                </c:pt>
                <c:pt idx="530">
                  <c:v>23.566666666666666</c:v>
                </c:pt>
                <c:pt idx="531">
                  <c:v>23.3</c:v>
                </c:pt>
                <c:pt idx="532">
                  <c:v>23.3</c:v>
                </c:pt>
                <c:pt idx="533">
                  <c:v>23.599999999999998</c:v>
                </c:pt>
                <c:pt idx="534">
                  <c:v>23.633333333333329</c:v>
                </c:pt>
                <c:pt idx="535">
                  <c:v>23.5</c:v>
                </c:pt>
                <c:pt idx="536">
                  <c:v>23.533333333333331</c:v>
                </c:pt>
                <c:pt idx="537">
                  <c:v>23.400000000000002</c:v>
                </c:pt>
                <c:pt idx="538">
                  <c:v>23.333333333333332</c:v>
                </c:pt>
                <c:pt idx="539">
                  <c:v>23.366666666666664</c:v>
                </c:pt>
                <c:pt idx="540">
                  <c:v>23.366666666666664</c:v>
                </c:pt>
                <c:pt idx="541">
                  <c:v>23.366666666666664</c:v>
                </c:pt>
                <c:pt idx="542">
                  <c:v>23.599999999999998</c:v>
                </c:pt>
                <c:pt idx="543">
                  <c:v>23.8</c:v>
                </c:pt>
                <c:pt idx="544">
                  <c:v>23.8</c:v>
                </c:pt>
                <c:pt idx="545">
                  <c:v>23.733333333333334</c:v>
                </c:pt>
                <c:pt idx="546">
                  <c:v>23.8</c:v>
                </c:pt>
                <c:pt idx="547">
                  <c:v>23.733333333333334</c:v>
                </c:pt>
                <c:pt idx="548">
                  <c:v>23.8</c:v>
                </c:pt>
                <c:pt idx="549">
                  <c:v>23.633333333333336</c:v>
                </c:pt>
                <c:pt idx="550">
                  <c:v>23.633333333333336</c:v>
                </c:pt>
                <c:pt idx="551">
                  <c:v>23.733333333333334</c:v>
                </c:pt>
                <c:pt idx="552">
                  <c:v>23.8</c:v>
                </c:pt>
                <c:pt idx="553">
                  <c:v>23.766666666666669</c:v>
                </c:pt>
                <c:pt idx="554">
                  <c:v>23.766666666666669</c:v>
                </c:pt>
                <c:pt idx="555">
                  <c:v>23.8</c:v>
                </c:pt>
                <c:pt idx="556">
                  <c:v>23.533333333333335</c:v>
                </c:pt>
                <c:pt idx="557">
                  <c:v>23.533333333333331</c:v>
                </c:pt>
                <c:pt idx="558">
                  <c:v>23.566666666666666</c:v>
                </c:pt>
                <c:pt idx="559">
                  <c:v>23.8</c:v>
                </c:pt>
                <c:pt idx="560">
                  <c:v>24.033333333333331</c:v>
                </c:pt>
                <c:pt idx="561">
                  <c:v>23.933333333333337</c:v>
                </c:pt>
                <c:pt idx="562">
                  <c:v>23.866666666666664</c:v>
                </c:pt>
                <c:pt idx="563">
                  <c:v>23</c:v>
                </c:pt>
                <c:pt idx="564">
                  <c:v>23.15</c:v>
                </c:pt>
                <c:pt idx="565">
                  <c:v>23.1</c:v>
                </c:pt>
                <c:pt idx="566">
                  <c:v>23.25</c:v>
                </c:pt>
                <c:pt idx="567">
                  <c:v>23.15</c:v>
                </c:pt>
                <c:pt idx="568">
                  <c:v>23.1</c:v>
                </c:pt>
                <c:pt idx="569">
                  <c:v>23.15</c:v>
                </c:pt>
                <c:pt idx="570">
                  <c:v>23.25</c:v>
                </c:pt>
                <c:pt idx="571">
                  <c:v>23.35</c:v>
                </c:pt>
              </c:numCache>
            </c:numRef>
          </c:yVal>
          <c:smooth val="1"/>
          <c:extLst xmlns:c16r2="http://schemas.microsoft.com/office/drawing/2015/06/chart">
            <c:ext xmlns:c16="http://schemas.microsoft.com/office/drawing/2014/chart" uri="{C3380CC4-5D6E-409C-BE32-E72D297353CC}">
              <c16:uniqueId val="{00000000-4366-426B-B8D4-68F6F19BCB22}"/>
            </c:ext>
          </c:extLst>
        </c:ser>
        <c:ser>
          <c:idx val="2"/>
          <c:order val="2"/>
          <c:tx>
            <c:strRef>
              <c:f>'250um'!$DN$12</c:f>
              <c:strCache>
                <c:ptCount val="1"/>
                <c:pt idx="0">
                  <c:v>Pulsed humidity </c:v>
                </c:pt>
              </c:strCache>
            </c:strRef>
          </c:tx>
          <c:spPr>
            <a:ln w="22225"/>
          </c:spPr>
          <c:marker>
            <c:symbol val="triangle"/>
            <c:size val="5"/>
          </c:marker>
          <c:xVal>
            <c:numRef>
              <c:f>'250um'!$B$13:$B$1016</c:f>
              <c:numCache>
                <c:formatCode>General</c:formatCode>
                <c:ptCount val="1004"/>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pt idx="738" formatCode="0">
                  <c:v>3394.8444444444399</c:v>
                </c:pt>
                <c:pt idx="739" formatCode="0">
                  <c:v>3399.4444444444398</c:v>
                </c:pt>
                <c:pt idx="740">
                  <c:v>3404.0444444444502</c:v>
                </c:pt>
                <c:pt idx="741">
                  <c:v>3408.6444444444501</c:v>
                </c:pt>
                <c:pt idx="742">
                  <c:v>3413.24444444445</c:v>
                </c:pt>
                <c:pt idx="743">
                  <c:v>3417.8444444444499</c:v>
                </c:pt>
                <c:pt idx="744">
                  <c:v>3422.4444444444498</c:v>
                </c:pt>
                <c:pt idx="745">
                  <c:v>3427.0444444444502</c:v>
                </c:pt>
                <c:pt idx="746">
                  <c:v>3431.6444444444501</c:v>
                </c:pt>
                <c:pt idx="747">
                  <c:v>3436.24444444445</c:v>
                </c:pt>
                <c:pt idx="748">
                  <c:v>3440.8444444444499</c:v>
                </c:pt>
                <c:pt idx="749" formatCode="0">
                  <c:v>3445.4444444444498</c:v>
                </c:pt>
                <c:pt idx="750" formatCode="0">
                  <c:v>3450.0444444444502</c:v>
                </c:pt>
                <c:pt idx="751" formatCode="0">
                  <c:v>3454.6444444444501</c:v>
                </c:pt>
                <c:pt idx="752" formatCode="0">
                  <c:v>3459.24444444445</c:v>
                </c:pt>
                <c:pt idx="753" formatCode="0">
                  <c:v>3463.8444444444499</c:v>
                </c:pt>
                <c:pt idx="754" formatCode="0">
                  <c:v>3468.4444444444498</c:v>
                </c:pt>
                <c:pt idx="755" formatCode="0">
                  <c:v>3473.0444444444502</c:v>
                </c:pt>
                <c:pt idx="756" formatCode="0">
                  <c:v>3477.6444444444501</c:v>
                </c:pt>
                <c:pt idx="757" formatCode="0">
                  <c:v>3482.24444444445</c:v>
                </c:pt>
                <c:pt idx="758" formatCode="0">
                  <c:v>3486.8444444444499</c:v>
                </c:pt>
                <c:pt idx="759" formatCode="0">
                  <c:v>3491.4444444444498</c:v>
                </c:pt>
                <c:pt idx="760" formatCode="0">
                  <c:v>3496.0444444444502</c:v>
                </c:pt>
                <c:pt idx="761" formatCode="0">
                  <c:v>3500.6444444444501</c:v>
                </c:pt>
                <c:pt idx="762" formatCode="0">
                  <c:v>3505.24444444445</c:v>
                </c:pt>
                <c:pt idx="763" formatCode="0">
                  <c:v>3509.8444444444499</c:v>
                </c:pt>
                <c:pt idx="764" formatCode="0">
                  <c:v>3514.4444444444498</c:v>
                </c:pt>
                <c:pt idx="765" formatCode="0">
                  <c:v>3519.0444444444502</c:v>
                </c:pt>
                <c:pt idx="766" formatCode="0">
                  <c:v>3523.6444444444501</c:v>
                </c:pt>
                <c:pt idx="767" formatCode="0">
                  <c:v>3528.24444444445</c:v>
                </c:pt>
                <c:pt idx="768" formatCode="0">
                  <c:v>3532.8444444444499</c:v>
                </c:pt>
                <c:pt idx="769" formatCode="0">
                  <c:v>3537.4444444444498</c:v>
                </c:pt>
                <c:pt idx="770" formatCode="0">
                  <c:v>3542.0444444444502</c:v>
                </c:pt>
                <c:pt idx="771" formatCode="0">
                  <c:v>3546.6444444444501</c:v>
                </c:pt>
                <c:pt idx="772" formatCode="0">
                  <c:v>3551.24444444445</c:v>
                </c:pt>
                <c:pt idx="773" formatCode="0">
                  <c:v>3555.8444444444499</c:v>
                </c:pt>
                <c:pt idx="774" formatCode="0">
                  <c:v>3560.4444444444498</c:v>
                </c:pt>
                <c:pt idx="775" formatCode="0">
                  <c:v>3565.0444444444502</c:v>
                </c:pt>
                <c:pt idx="776" formatCode="0">
                  <c:v>3569.6444444444501</c:v>
                </c:pt>
                <c:pt idx="777" formatCode="0">
                  <c:v>3574.24444444445</c:v>
                </c:pt>
                <c:pt idx="778" formatCode="0">
                  <c:v>3578.8444444444499</c:v>
                </c:pt>
                <c:pt idx="779" formatCode="0">
                  <c:v>3583.4444444444498</c:v>
                </c:pt>
                <c:pt idx="780" formatCode="0">
                  <c:v>3588.0444444444502</c:v>
                </c:pt>
                <c:pt idx="781" formatCode="0">
                  <c:v>3592.6444444444501</c:v>
                </c:pt>
                <c:pt idx="782" formatCode="0">
                  <c:v>3597.24444444445</c:v>
                </c:pt>
                <c:pt idx="783" formatCode="0">
                  <c:v>3601.8444444444499</c:v>
                </c:pt>
                <c:pt idx="784" formatCode="0">
                  <c:v>3606.4444444444498</c:v>
                </c:pt>
                <c:pt idx="785" formatCode="0">
                  <c:v>3611.0444444444502</c:v>
                </c:pt>
                <c:pt idx="786" formatCode="0">
                  <c:v>3615.6444444444501</c:v>
                </c:pt>
                <c:pt idx="787" formatCode="0">
                  <c:v>3620.24444444445</c:v>
                </c:pt>
                <c:pt idx="788" formatCode="0">
                  <c:v>3624.8444444444499</c:v>
                </c:pt>
                <c:pt idx="789" formatCode="0">
                  <c:v>3629.4444444444498</c:v>
                </c:pt>
                <c:pt idx="790" formatCode="0">
                  <c:v>3634.0444444444502</c:v>
                </c:pt>
                <c:pt idx="791" formatCode="0">
                  <c:v>3638.6444444444501</c:v>
                </c:pt>
                <c:pt idx="792" formatCode="0">
                  <c:v>3643.24444444445</c:v>
                </c:pt>
                <c:pt idx="793" formatCode="0">
                  <c:v>3647.8444444444499</c:v>
                </c:pt>
                <c:pt idx="794" formatCode="0">
                  <c:v>3652.4444444444498</c:v>
                </c:pt>
                <c:pt idx="795" formatCode="0">
                  <c:v>3657.0444444444502</c:v>
                </c:pt>
                <c:pt idx="796" formatCode="0">
                  <c:v>3661.6444444444501</c:v>
                </c:pt>
                <c:pt idx="797" formatCode="0">
                  <c:v>3666.24444444445</c:v>
                </c:pt>
                <c:pt idx="798" formatCode="0">
                  <c:v>3670.8444444444499</c:v>
                </c:pt>
                <c:pt idx="799" formatCode="0">
                  <c:v>3675.4444444444498</c:v>
                </c:pt>
                <c:pt idx="800" formatCode="0">
                  <c:v>3680.0444444444502</c:v>
                </c:pt>
                <c:pt idx="801" formatCode="0">
                  <c:v>3684.6444444444501</c:v>
                </c:pt>
                <c:pt idx="802" formatCode="0">
                  <c:v>3689.24444444445</c:v>
                </c:pt>
                <c:pt idx="803" formatCode="0">
                  <c:v>3693.8444444444499</c:v>
                </c:pt>
                <c:pt idx="804" formatCode="0">
                  <c:v>3698.4444444444498</c:v>
                </c:pt>
                <c:pt idx="805" formatCode="0">
                  <c:v>3703.0444444444502</c:v>
                </c:pt>
                <c:pt idx="806" formatCode="0">
                  <c:v>3707.6444444444501</c:v>
                </c:pt>
                <c:pt idx="807" formatCode="0">
                  <c:v>3712.24444444445</c:v>
                </c:pt>
                <c:pt idx="808" formatCode="0">
                  <c:v>3716.8444444444499</c:v>
                </c:pt>
                <c:pt idx="809" formatCode="0">
                  <c:v>3721.4444444444498</c:v>
                </c:pt>
                <c:pt idx="810" formatCode="0">
                  <c:v>3726.0444444444502</c:v>
                </c:pt>
                <c:pt idx="811" formatCode="0">
                  <c:v>3730.6444444444501</c:v>
                </c:pt>
                <c:pt idx="812" formatCode="0">
                  <c:v>3735.24444444445</c:v>
                </c:pt>
                <c:pt idx="813" formatCode="0">
                  <c:v>3739.8444444444499</c:v>
                </c:pt>
                <c:pt idx="814" formatCode="0">
                  <c:v>3744.4444444444498</c:v>
                </c:pt>
                <c:pt idx="815" formatCode="0">
                  <c:v>3749.0444444444502</c:v>
                </c:pt>
                <c:pt idx="816" formatCode="0">
                  <c:v>3753.6444444444501</c:v>
                </c:pt>
                <c:pt idx="817" formatCode="0">
                  <c:v>3758.24444444445</c:v>
                </c:pt>
                <c:pt idx="818" formatCode="0">
                  <c:v>3762.8444444444499</c:v>
                </c:pt>
                <c:pt idx="819" formatCode="0">
                  <c:v>3767.4444444444498</c:v>
                </c:pt>
                <c:pt idx="820" formatCode="0">
                  <c:v>3772.0444444444502</c:v>
                </c:pt>
                <c:pt idx="821" formatCode="0">
                  <c:v>3776.6444444444501</c:v>
                </c:pt>
                <c:pt idx="822" formatCode="0">
                  <c:v>3781.24444444445</c:v>
                </c:pt>
                <c:pt idx="823" formatCode="0">
                  <c:v>3785.8444444444499</c:v>
                </c:pt>
                <c:pt idx="824" formatCode="0">
                  <c:v>3790.4444444444498</c:v>
                </c:pt>
                <c:pt idx="825" formatCode="0">
                  <c:v>3795.0444444444502</c:v>
                </c:pt>
                <c:pt idx="826" formatCode="0">
                  <c:v>3799.6444444444501</c:v>
                </c:pt>
                <c:pt idx="827" formatCode="0">
                  <c:v>3804.24444444445</c:v>
                </c:pt>
                <c:pt idx="828" formatCode="0">
                  <c:v>3808.8444444444499</c:v>
                </c:pt>
                <c:pt idx="829" formatCode="0">
                  <c:v>3813.4444444444498</c:v>
                </c:pt>
                <c:pt idx="830" formatCode="0">
                  <c:v>3818.0444444444502</c:v>
                </c:pt>
                <c:pt idx="831" formatCode="0">
                  <c:v>3822.6444444444501</c:v>
                </c:pt>
                <c:pt idx="832" formatCode="0">
                  <c:v>3827.24444444445</c:v>
                </c:pt>
                <c:pt idx="833" formatCode="0">
                  <c:v>3831.8444444444499</c:v>
                </c:pt>
                <c:pt idx="834" formatCode="0">
                  <c:v>3836.4444444444498</c:v>
                </c:pt>
                <c:pt idx="835" formatCode="0">
                  <c:v>3841.0444444444502</c:v>
                </c:pt>
                <c:pt idx="836" formatCode="0">
                  <c:v>3845.6444444444501</c:v>
                </c:pt>
                <c:pt idx="837" formatCode="0">
                  <c:v>3850.24444444445</c:v>
                </c:pt>
                <c:pt idx="838" formatCode="0">
                  <c:v>3854.8444444444499</c:v>
                </c:pt>
                <c:pt idx="839" formatCode="0">
                  <c:v>3859.4444444444498</c:v>
                </c:pt>
                <c:pt idx="840" formatCode="0">
                  <c:v>3864.0444444444502</c:v>
                </c:pt>
                <c:pt idx="841" formatCode="0">
                  <c:v>3868.6444444444501</c:v>
                </c:pt>
                <c:pt idx="842" formatCode="0">
                  <c:v>3873.24444444445</c:v>
                </c:pt>
                <c:pt idx="843" formatCode="0">
                  <c:v>3877.8444444444499</c:v>
                </c:pt>
                <c:pt idx="844" formatCode="0">
                  <c:v>3882.4444444444498</c:v>
                </c:pt>
                <c:pt idx="845" formatCode="0">
                  <c:v>3887.0444444444502</c:v>
                </c:pt>
                <c:pt idx="846" formatCode="0">
                  <c:v>3891.6444444444501</c:v>
                </c:pt>
                <c:pt idx="847" formatCode="0">
                  <c:v>3896.24444444445</c:v>
                </c:pt>
                <c:pt idx="848" formatCode="0">
                  <c:v>3900.8444444444499</c:v>
                </c:pt>
                <c:pt idx="849" formatCode="0">
                  <c:v>3905.4444444444498</c:v>
                </c:pt>
                <c:pt idx="850" formatCode="0">
                  <c:v>3910.0444444444502</c:v>
                </c:pt>
                <c:pt idx="851" formatCode="0">
                  <c:v>3914.6444444444501</c:v>
                </c:pt>
                <c:pt idx="852" formatCode="0">
                  <c:v>3919.24444444445</c:v>
                </c:pt>
                <c:pt idx="853" formatCode="0">
                  <c:v>3923.8444444444499</c:v>
                </c:pt>
                <c:pt idx="854" formatCode="0">
                  <c:v>3928.4444444444498</c:v>
                </c:pt>
                <c:pt idx="855" formatCode="0">
                  <c:v>3933.0444444444502</c:v>
                </c:pt>
                <c:pt idx="856" formatCode="0">
                  <c:v>3937.6444444444501</c:v>
                </c:pt>
                <c:pt idx="857" formatCode="0">
                  <c:v>3942.24444444445</c:v>
                </c:pt>
                <c:pt idx="858" formatCode="0">
                  <c:v>3946.8444444444499</c:v>
                </c:pt>
                <c:pt idx="859" formatCode="0">
                  <c:v>3951.4444444444498</c:v>
                </c:pt>
                <c:pt idx="860" formatCode="0">
                  <c:v>3956.0444444444502</c:v>
                </c:pt>
                <c:pt idx="861" formatCode="0">
                  <c:v>3960.6444444444501</c:v>
                </c:pt>
                <c:pt idx="862" formatCode="0">
                  <c:v>3965.24444444445</c:v>
                </c:pt>
                <c:pt idx="863" formatCode="0">
                  <c:v>3969.8444444444499</c:v>
                </c:pt>
                <c:pt idx="864" formatCode="0">
                  <c:v>3974.4444444444498</c:v>
                </c:pt>
                <c:pt idx="865" formatCode="0">
                  <c:v>3979.0444444444502</c:v>
                </c:pt>
                <c:pt idx="866" formatCode="0">
                  <c:v>3983.6444444444501</c:v>
                </c:pt>
                <c:pt idx="867" formatCode="0">
                  <c:v>3988.24444444445</c:v>
                </c:pt>
                <c:pt idx="868" formatCode="0">
                  <c:v>3992.8444444444499</c:v>
                </c:pt>
                <c:pt idx="869" formatCode="0">
                  <c:v>3997.4444444444498</c:v>
                </c:pt>
                <c:pt idx="870" formatCode="0">
                  <c:v>4002.0444444444502</c:v>
                </c:pt>
                <c:pt idx="871" formatCode="0">
                  <c:v>4006.6444444444501</c:v>
                </c:pt>
                <c:pt idx="872" formatCode="0">
                  <c:v>4011.24444444445</c:v>
                </c:pt>
                <c:pt idx="873" formatCode="0">
                  <c:v>4015.8444444444499</c:v>
                </c:pt>
                <c:pt idx="874" formatCode="0">
                  <c:v>4020.4444444444498</c:v>
                </c:pt>
                <c:pt idx="875" formatCode="0">
                  <c:v>4025.0444444444502</c:v>
                </c:pt>
                <c:pt idx="876" formatCode="0">
                  <c:v>4029.6444444444501</c:v>
                </c:pt>
                <c:pt idx="877" formatCode="0">
                  <c:v>4034.24444444445</c:v>
                </c:pt>
                <c:pt idx="878" formatCode="0">
                  <c:v>4038.8444444444499</c:v>
                </c:pt>
                <c:pt idx="879" formatCode="0">
                  <c:v>4043.4444444444498</c:v>
                </c:pt>
                <c:pt idx="880" formatCode="0">
                  <c:v>4048.0444444444502</c:v>
                </c:pt>
                <c:pt idx="881" formatCode="0">
                  <c:v>4052.6444444444501</c:v>
                </c:pt>
                <c:pt idx="882" formatCode="0">
                  <c:v>4057.24444444445</c:v>
                </c:pt>
                <c:pt idx="883" formatCode="0">
                  <c:v>4061.8444444444499</c:v>
                </c:pt>
                <c:pt idx="884" formatCode="0">
                  <c:v>4066.4444444444498</c:v>
                </c:pt>
                <c:pt idx="885" formatCode="0">
                  <c:v>4071.0444444444502</c:v>
                </c:pt>
                <c:pt idx="886" formatCode="0">
                  <c:v>4075.6444444444501</c:v>
                </c:pt>
                <c:pt idx="887" formatCode="0">
                  <c:v>4080.24444444445</c:v>
                </c:pt>
                <c:pt idx="888" formatCode="0">
                  <c:v>4084.8444444444499</c:v>
                </c:pt>
                <c:pt idx="889" formatCode="0">
                  <c:v>4089.4444444444498</c:v>
                </c:pt>
                <c:pt idx="890" formatCode="0">
                  <c:v>4094.0444444444502</c:v>
                </c:pt>
                <c:pt idx="891" formatCode="0">
                  <c:v>4098.6444444444496</c:v>
                </c:pt>
                <c:pt idx="892" formatCode="0">
                  <c:v>4103.24444444445</c:v>
                </c:pt>
                <c:pt idx="893" formatCode="0">
                  <c:v>4107.8444444444503</c:v>
                </c:pt>
                <c:pt idx="894" formatCode="0">
                  <c:v>4112.4444444444498</c:v>
                </c:pt>
                <c:pt idx="895" formatCode="0">
                  <c:v>4117.0444444444502</c:v>
                </c:pt>
                <c:pt idx="896" formatCode="0">
                  <c:v>4121.6444444444496</c:v>
                </c:pt>
                <c:pt idx="897" formatCode="0">
                  <c:v>4126.24444444445</c:v>
                </c:pt>
                <c:pt idx="898" formatCode="0">
                  <c:v>4130.8444444444503</c:v>
                </c:pt>
                <c:pt idx="899" formatCode="0">
                  <c:v>4135.4444444444498</c:v>
                </c:pt>
                <c:pt idx="900" formatCode="0">
                  <c:v>4140.0444444444502</c:v>
                </c:pt>
                <c:pt idx="901" formatCode="0">
                  <c:v>4144.6444444444496</c:v>
                </c:pt>
                <c:pt idx="902" formatCode="0">
                  <c:v>4149.24444444445</c:v>
                </c:pt>
                <c:pt idx="903" formatCode="0">
                  <c:v>4153.8444444444503</c:v>
                </c:pt>
                <c:pt idx="904" formatCode="0">
                  <c:v>4158.4444444444498</c:v>
                </c:pt>
                <c:pt idx="905" formatCode="0">
                  <c:v>4163.0444444444502</c:v>
                </c:pt>
                <c:pt idx="906" formatCode="0">
                  <c:v>4167.6444444444496</c:v>
                </c:pt>
                <c:pt idx="907" formatCode="0">
                  <c:v>4172.24444444445</c:v>
                </c:pt>
                <c:pt idx="908" formatCode="0">
                  <c:v>4176.8444444444503</c:v>
                </c:pt>
                <c:pt idx="909" formatCode="0">
                  <c:v>4181.4444444444498</c:v>
                </c:pt>
                <c:pt idx="910" formatCode="0">
                  <c:v>4186.0444444444502</c:v>
                </c:pt>
                <c:pt idx="911" formatCode="0">
                  <c:v>4190.6444444444496</c:v>
                </c:pt>
                <c:pt idx="912" formatCode="0">
                  <c:v>4195.24444444445</c:v>
                </c:pt>
                <c:pt idx="913" formatCode="0">
                  <c:v>4199.8444444444503</c:v>
                </c:pt>
                <c:pt idx="914" formatCode="0">
                  <c:v>4204.4444444444498</c:v>
                </c:pt>
                <c:pt idx="915" formatCode="0">
                  <c:v>4209.0444444444502</c:v>
                </c:pt>
                <c:pt idx="916" formatCode="0">
                  <c:v>4213.6444444444496</c:v>
                </c:pt>
                <c:pt idx="917" formatCode="0">
                  <c:v>4218.24444444445</c:v>
                </c:pt>
                <c:pt idx="918" formatCode="0">
                  <c:v>4222.8444444444503</c:v>
                </c:pt>
                <c:pt idx="919" formatCode="0">
                  <c:v>4227.4444444444498</c:v>
                </c:pt>
                <c:pt idx="920" formatCode="0">
                  <c:v>4232.0444444444502</c:v>
                </c:pt>
                <c:pt idx="921" formatCode="0">
                  <c:v>4236.6444444444496</c:v>
                </c:pt>
                <c:pt idx="922" formatCode="0">
                  <c:v>4241.24444444445</c:v>
                </c:pt>
                <c:pt idx="923" formatCode="0">
                  <c:v>4245.8444444444503</c:v>
                </c:pt>
                <c:pt idx="924" formatCode="0">
                  <c:v>4250.4444444444498</c:v>
                </c:pt>
                <c:pt idx="925" formatCode="0">
                  <c:v>4255.0444444444502</c:v>
                </c:pt>
                <c:pt idx="926" formatCode="0">
                  <c:v>4259.6444444444496</c:v>
                </c:pt>
                <c:pt idx="927" formatCode="0">
                  <c:v>4264.24444444445</c:v>
                </c:pt>
                <c:pt idx="928" formatCode="0">
                  <c:v>4268.8444444444503</c:v>
                </c:pt>
                <c:pt idx="929" formatCode="0">
                  <c:v>4273.4444444444498</c:v>
                </c:pt>
                <c:pt idx="930" formatCode="0">
                  <c:v>4278.0444444444502</c:v>
                </c:pt>
                <c:pt idx="931" formatCode="0">
                  <c:v>4282.6444444444496</c:v>
                </c:pt>
                <c:pt idx="932" formatCode="0">
                  <c:v>4287.24444444445</c:v>
                </c:pt>
                <c:pt idx="933" formatCode="0">
                  <c:v>4291.8444444444503</c:v>
                </c:pt>
                <c:pt idx="934" formatCode="0">
                  <c:v>4296.4444444444498</c:v>
                </c:pt>
                <c:pt idx="935" formatCode="0">
                  <c:v>4301.0444444444502</c:v>
                </c:pt>
                <c:pt idx="936" formatCode="0">
                  <c:v>4305.6444444444496</c:v>
                </c:pt>
                <c:pt idx="937" formatCode="0">
                  <c:v>4310.24444444445</c:v>
                </c:pt>
                <c:pt idx="938" formatCode="0">
                  <c:v>4314.8444444444503</c:v>
                </c:pt>
                <c:pt idx="939" formatCode="0">
                  <c:v>4319.4444444444498</c:v>
                </c:pt>
                <c:pt idx="940" formatCode="0">
                  <c:v>4324.0444444444502</c:v>
                </c:pt>
                <c:pt idx="941" formatCode="0">
                  <c:v>4328.6444444444496</c:v>
                </c:pt>
                <c:pt idx="942" formatCode="0">
                  <c:v>4333.24444444445</c:v>
                </c:pt>
                <c:pt idx="943" formatCode="0">
                  <c:v>4337.8444444444503</c:v>
                </c:pt>
                <c:pt idx="944" formatCode="0">
                  <c:v>4342.4444444444498</c:v>
                </c:pt>
                <c:pt idx="945" formatCode="0">
                  <c:v>4347.0444444444502</c:v>
                </c:pt>
                <c:pt idx="946" formatCode="0">
                  <c:v>4351.6444444444496</c:v>
                </c:pt>
                <c:pt idx="947" formatCode="0">
                  <c:v>4356.24444444445</c:v>
                </c:pt>
                <c:pt idx="948" formatCode="0">
                  <c:v>4360.8444444444503</c:v>
                </c:pt>
                <c:pt idx="949" formatCode="0">
                  <c:v>4365.4444444444498</c:v>
                </c:pt>
                <c:pt idx="950" formatCode="0">
                  <c:v>4370.0444444444502</c:v>
                </c:pt>
                <c:pt idx="951" formatCode="0">
                  <c:v>4374.6444444444496</c:v>
                </c:pt>
                <c:pt idx="952" formatCode="0">
                  <c:v>4379.24444444445</c:v>
                </c:pt>
                <c:pt idx="953" formatCode="0">
                  <c:v>4383.8444444444503</c:v>
                </c:pt>
                <c:pt idx="954" formatCode="0">
                  <c:v>4388.4444444444498</c:v>
                </c:pt>
                <c:pt idx="955" formatCode="0">
                  <c:v>4393.0444444444502</c:v>
                </c:pt>
                <c:pt idx="956" formatCode="0">
                  <c:v>4397.6444444444496</c:v>
                </c:pt>
                <c:pt idx="957" formatCode="0">
                  <c:v>4402.24444444445</c:v>
                </c:pt>
                <c:pt idx="958" formatCode="0">
                  <c:v>4406.8444444444503</c:v>
                </c:pt>
                <c:pt idx="959" formatCode="0">
                  <c:v>4411.4444444444498</c:v>
                </c:pt>
                <c:pt idx="960" formatCode="0">
                  <c:v>4416.0444444444502</c:v>
                </c:pt>
                <c:pt idx="961" formatCode="0">
                  <c:v>4420.6444444444496</c:v>
                </c:pt>
                <c:pt idx="962" formatCode="0">
                  <c:v>4425.24444444445</c:v>
                </c:pt>
                <c:pt idx="963" formatCode="0">
                  <c:v>4429.8444444444503</c:v>
                </c:pt>
                <c:pt idx="964" formatCode="0">
                  <c:v>4434.4444444444498</c:v>
                </c:pt>
                <c:pt idx="965" formatCode="0">
                  <c:v>4439.0444444444502</c:v>
                </c:pt>
                <c:pt idx="966" formatCode="0">
                  <c:v>4443.6444444444496</c:v>
                </c:pt>
                <c:pt idx="967" formatCode="0">
                  <c:v>4448.24444444445</c:v>
                </c:pt>
                <c:pt idx="968" formatCode="0">
                  <c:v>4452.8444444444503</c:v>
                </c:pt>
                <c:pt idx="969" formatCode="0">
                  <c:v>4457.4444444444498</c:v>
                </c:pt>
                <c:pt idx="970" formatCode="0">
                  <c:v>4462.0444444444502</c:v>
                </c:pt>
                <c:pt idx="971" formatCode="0">
                  <c:v>4466.6444444444396</c:v>
                </c:pt>
                <c:pt idx="972" formatCode="0">
                  <c:v>4471.24444444445</c:v>
                </c:pt>
                <c:pt idx="973" formatCode="0">
                  <c:v>4475.8444444444503</c:v>
                </c:pt>
                <c:pt idx="974" formatCode="0">
                  <c:v>4480.4444444444498</c:v>
                </c:pt>
                <c:pt idx="975" formatCode="0">
                  <c:v>4485.0444444444502</c:v>
                </c:pt>
                <c:pt idx="976" formatCode="0">
                  <c:v>4489.6444444444396</c:v>
                </c:pt>
                <c:pt idx="977" formatCode="0">
                  <c:v>4494.24444444445</c:v>
                </c:pt>
                <c:pt idx="978" formatCode="0">
                  <c:v>4498.8444444444503</c:v>
                </c:pt>
                <c:pt idx="979" formatCode="0">
                  <c:v>4503.4444444444498</c:v>
                </c:pt>
                <c:pt idx="980" formatCode="0">
                  <c:v>4508.0444444444502</c:v>
                </c:pt>
                <c:pt idx="981" formatCode="0">
                  <c:v>4512.6444444444396</c:v>
                </c:pt>
                <c:pt idx="982" formatCode="0">
                  <c:v>4517.24444444445</c:v>
                </c:pt>
                <c:pt idx="983" formatCode="0">
                  <c:v>4521.8444444444503</c:v>
                </c:pt>
                <c:pt idx="984" formatCode="0">
                  <c:v>4526.4444444444498</c:v>
                </c:pt>
                <c:pt idx="985" formatCode="0">
                  <c:v>4531.0444444444502</c:v>
                </c:pt>
                <c:pt idx="986" formatCode="0">
                  <c:v>4535.6444444444396</c:v>
                </c:pt>
                <c:pt idx="987" formatCode="0">
                  <c:v>4540.24444444445</c:v>
                </c:pt>
                <c:pt idx="988" formatCode="0">
                  <c:v>4544.8444444444503</c:v>
                </c:pt>
                <c:pt idx="989" formatCode="0">
                  <c:v>4549.4444444444498</c:v>
                </c:pt>
                <c:pt idx="990" formatCode="0">
                  <c:v>4554.0444444444502</c:v>
                </c:pt>
                <c:pt idx="991" formatCode="0">
                  <c:v>4558.6444444444396</c:v>
                </c:pt>
                <c:pt idx="992" formatCode="0">
                  <c:v>4563.24444444445</c:v>
                </c:pt>
                <c:pt idx="993" formatCode="0">
                  <c:v>4567.8444444444503</c:v>
                </c:pt>
                <c:pt idx="994" formatCode="0">
                  <c:v>4572.4444444444498</c:v>
                </c:pt>
                <c:pt idx="995" formatCode="0">
                  <c:v>4577.0444444444502</c:v>
                </c:pt>
                <c:pt idx="996" formatCode="0">
                  <c:v>4581.6444444444396</c:v>
                </c:pt>
                <c:pt idx="997" formatCode="0">
                  <c:v>4586.24444444445</c:v>
                </c:pt>
                <c:pt idx="998" formatCode="0">
                  <c:v>4590.8444444444503</c:v>
                </c:pt>
                <c:pt idx="999" formatCode="0">
                  <c:v>4595.4444444444498</c:v>
                </c:pt>
                <c:pt idx="1000" formatCode="0">
                  <c:v>4600.0444444444502</c:v>
                </c:pt>
                <c:pt idx="1001" formatCode="0">
                  <c:v>4604.6444444444396</c:v>
                </c:pt>
                <c:pt idx="1002" formatCode="0">
                  <c:v>4609.24444444445</c:v>
                </c:pt>
                <c:pt idx="1003" formatCode="0">
                  <c:v>4613.8444444444503</c:v>
                </c:pt>
              </c:numCache>
            </c:numRef>
          </c:xVal>
          <c:yVal>
            <c:numRef>
              <c:f>'250um'!$DN$13:$DN$1016</c:f>
              <c:numCache>
                <c:formatCode>General</c:formatCode>
                <c:ptCount val="1004"/>
                <c:pt idx="0">
                  <c:v>41.033333333333331</c:v>
                </c:pt>
                <c:pt idx="1">
                  <c:v>44.1</c:v>
                </c:pt>
                <c:pt idx="2">
                  <c:v>47.5</c:v>
                </c:pt>
                <c:pt idx="3">
                  <c:v>49.433333333333337</c:v>
                </c:pt>
                <c:pt idx="4">
                  <c:v>51.966666666666669</c:v>
                </c:pt>
                <c:pt idx="5">
                  <c:v>53.5</c:v>
                </c:pt>
                <c:pt idx="6">
                  <c:v>54.566666666666663</c:v>
                </c:pt>
                <c:pt idx="7">
                  <c:v>54.733333333333327</c:v>
                </c:pt>
                <c:pt idx="8">
                  <c:v>54.9</c:v>
                </c:pt>
                <c:pt idx="9">
                  <c:v>54.733333333333341</c:v>
                </c:pt>
                <c:pt idx="10">
                  <c:v>55.033333333333331</c:v>
                </c:pt>
                <c:pt idx="11">
                  <c:v>55.333333333333336</c:v>
                </c:pt>
                <c:pt idx="12">
                  <c:v>55</c:v>
                </c:pt>
                <c:pt idx="13">
                  <c:v>55.70000000000001</c:v>
                </c:pt>
                <c:pt idx="14">
                  <c:v>56.366666666666667</c:v>
                </c:pt>
                <c:pt idx="15">
                  <c:v>56.966666666666669</c:v>
                </c:pt>
                <c:pt idx="16">
                  <c:v>57.433333333333337</c:v>
                </c:pt>
                <c:pt idx="17">
                  <c:v>57.933333333333337</c:v>
                </c:pt>
                <c:pt idx="18">
                  <c:v>58.333333333333336</c:v>
                </c:pt>
                <c:pt idx="19">
                  <c:v>58.300000000000004</c:v>
                </c:pt>
                <c:pt idx="20">
                  <c:v>58.933333333333337</c:v>
                </c:pt>
                <c:pt idx="21">
                  <c:v>58.6</c:v>
                </c:pt>
                <c:pt idx="22">
                  <c:v>59.233333333333327</c:v>
                </c:pt>
                <c:pt idx="23">
                  <c:v>59.366666666666667</c:v>
                </c:pt>
                <c:pt idx="24">
                  <c:v>59.199999999999996</c:v>
                </c:pt>
                <c:pt idx="25">
                  <c:v>58.966666666666669</c:v>
                </c:pt>
                <c:pt idx="26">
                  <c:v>58.800000000000004</c:v>
                </c:pt>
                <c:pt idx="27">
                  <c:v>59.833333333333336</c:v>
                </c:pt>
                <c:pt idx="28">
                  <c:v>59.9</c:v>
                </c:pt>
                <c:pt idx="29">
                  <c:v>60.133333333333326</c:v>
                </c:pt>
                <c:pt idx="30">
                  <c:v>59.333333333333336</c:v>
                </c:pt>
                <c:pt idx="31">
                  <c:v>58.633333333333333</c:v>
                </c:pt>
                <c:pt idx="32">
                  <c:v>59.300000000000004</c:v>
                </c:pt>
                <c:pt idx="33">
                  <c:v>59.566666666666663</c:v>
                </c:pt>
                <c:pt idx="34">
                  <c:v>59.133333333333326</c:v>
                </c:pt>
                <c:pt idx="35">
                  <c:v>59.733333333333327</c:v>
                </c:pt>
                <c:pt idx="36">
                  <c:v>60.400000000000006</c:v>
                </c:pt>
                <c:pt idx="37">
                  <c:v>60.566666666666663</c:v>
                </c:pt>
                <c:pt idx="38">
                  <c:v>60.266666666666673</c:v>
                </c:pt>
                <c:pt idx="39">
                  <c:v>60.699999999999996</c:v>
                </c:pt>
                <c:pt idx="40">
                  <c:v>61</c:v>
                </c:pt>
                <c:pt idx="41">
                  <c:v>61.566666666666663</c:v>
                </c:pt>
                <c:pt idx="42">
                  <c:v>61.733333333333327</c:v>
                </c:pt>
                <c:pt idx="43">
                  <c:v>61.766666666666673</c:v>
                </c:pt>
                <c:pt idx="44">
                  <c:v>61.366666666666667</c:v>
                </c:pt>
                <c:pt idx="45">
                  <c:v>61.366666666666667</c:v>
                </c:pt>
                <c:pt idx="46">
                  <c:v>61.4</c:v>
                </c:pt>
                <c:pt idx="47">
                  <c:v>61.866666666666674</c:v>
                </c:pt>
                <c:pt idx="48">
                  <c:v>62.79999999999999</c:v>
                </c:pt>
                <c:pt idx="49">
                  <c:v>62.5</c:v>
                </c:pt>
                <c:pt idx="50">
                  <c:v>62</c:v>
                </c:pt>
                <c:pt idx="51">
                  <c:v>62</c:v>
                </c:pt>
                <c:pt idx="52">
                  <c:v>62.066666666666663</c:v>
                </c:pt>
                <c:pt idx="53">
                  <c:v>61.9</c:v>
                </c:pt>
                <c:pt idx="54">
                  <c:v>62.133333333333326</c:v>
                </c:pt>
                <c:pt idx="55">
                  <c:v>61.233333333333327</c:v>
                </c:pt>
                <c:pt idx="56">
                  <c:v>61.233333333333327</c:v>
                </c:pt>
                <c:pt idx="57">
                  <c:v>60.966666666666669</c:v>
                </c:pt>
                <c:pt idx="58">
                  <c:v>60.333333333333336</c:v>
                </c:pt>
                <c:pt idx="59">
                  <c:v>60.866666666666667</c:v>
                </c:pt>
                <c:pt idx="60">
                  <c:v>61.066666666666663</c:v>
                </c:pt>
                <c:pt idx="61">
                  <c:v>60.233333333333327</c:v>
                </c:pt>
                <c:pt idx="62">
                  <c:v>59.533333333333331</c:v>
                </c:pt>
                <c:pt idx="63">
                  <c:v>58.699999999999996</c:v>
                </c:pt>
                <c:pt idx="64">
                  <c:v>58.066666666666663</c:v>
                </c:pt>
                <c:pt idx="65">
                  <c:v>57.233333333333327</c:v>
                </c:pt>
                <c:pt idx="66">
                  <c:v>57.199999999999996</c:v>
                </c:pt>
                <c:pt idx="67">
                  <c:v>56.633333333333326</c:v>
                </c:pt>
                <c:pt idx="68">
                  <c:v>56.233333333333327</c:v>
                </c:pt>
                <c:pt idx="69">
                  <c:v>56.066666666666663</c:v>
                </c:pt>
                <c:pt idx="70">
                  <c:v>56.29999999999999</c:v>
                </c:pt>
                <c:pt idx="71">
                  <c:v>56.6</c:v>
                </c:pt>
                <c:pt idx="72">
                  <c:v>56.433333333333337</c:v>
                </c:pt>
                <c:pt idx="73">
                  <c:v>56.366666666666667</c:v>
                </c:pt>
                <c:pt idx="74">
                  <c:v>56.433333333333337</c:v>
                </c:pt>
                <c:pt idx="75">
                  <c:v>56.800000000000004</c:v>
                </c:pt>
                <c:pt idx="76">
                  <c:v>56.833333333333336</c:v>
                </c:pt>
                <c:pt idx="77">
                  <c:v>56.5</c:v>
                </c:pt>
                <c:pt idx="78">
                  <c:v>56.133333333333333</c:v>
                </c:pt>
                <c:pt idx="79">
                  <c:v>56.233333333333327</c:v>
                </c:pt>
                <c:pt idx="80">
                  <c:v>56.466666666666661</c:v>
                </c:pt>
                <c:pt idx="81">
                  <c:v>56.1</c:v>
                </c:pt>
                <c:pt idx="82">
                  <c:v>55.766666666666673</c:v>
                </c:pt>
                <c:pt idx="83">
                  <c:v>55.766666666666673</c:v>
                </c:pt>
                <c:pt idx="84">
                  <c:v>55.833333333333336</c:v>
                </c:pt>
                <c:pt idx="85">
                  <c:v>55.333333333333336</c:v>
                </c:pt>
                <c:pt idx="86">
                  <c:v>54.966666666666669</c:v>
                </c:pt>
                <c:pt idx="87">
                  <c:v>55.233333333333327</c:v>
                </c:pt>
                <c:pt idx="88">
                  <c:v>55.466666666666661</c:v>
                </c:pt>
                <c:pt idx="89">
                  <c:v>56.166666666666664</c:v>
                </c:pt>
                <c:pt idx="90">
                  <c:v>56.133333333333333</c:v>
                </c:pt>
                <c:pt idx="91">
                  <c:v>56.166666666666664</c:v>
                </c:pt>
                <c:pt idx="92">
                  <c:v>56.166666666666664</c:v>
                </c:pt>
                <c:pt idx="93">
                  <c:v>55.800000000000004</c:v>
                </c:pt>
                <c:pt idx="94">
                  <c:v>55.6</c:v>
                </c:pt>
                <c:pt idx="95">
                  <c:v>55.633333333333333</c:v>
                </c:pt>
                <c:pt idx="96">
                  <c:v>55.1</c:v>
                </c:pt>
                <c:pt idx="97">
                  <c:v>55.166666666666664</c:v>
                </c:pt>
                <c:pt idx="98">
                  <c:v>54.566666666666663</c:v>
                </c:pt>
                <c:pt idx="99">
                  <c:v>54.033333333333331</c:v>
                </c:pt>
                <c:pt idx="100">
                  <c:v>53.166666666666664</c:v>
                </c:pt>
                <c:pt idx="101">
                  <c:v>52.6</c:v>
                </c:pt>
                <c:pt idx="102">
                  <c:v>52.866666666666674</c:v>
                </c:pt>
                <c:pt idx="103">
                  <c:v>52.866666666666674</c:v>
                </c:pt>
                <c:pt idx="104">
                  <c:v>52.1</c:v>
                </c:pt>
                <c:pt idx="105">
                  <c:v>51.766666666666673</c:v>
                </c:pt>
                <c:pt idx="106">
                  <c:v>51.300000000000004</c:v>
                </c:pt>
                <c:pt idx="107">
                  <c:v>51.266666666666673</c:v>
                </c:pt>
                <c:pt idx="108">
                  <c:v>50.466666666666669</c:v>
                </c:pt>
                <c:pt idx="109">
                  <c:v>50.733333333333327</c:v>
                </c:pt>
                <c:pt idx="110">
                  <c:v>50.866666666666667</c:v>
                </c:pt>
                <c:pt idx="111">
                  <c:v>50.966666666666661</c:v>
                </c:pt>
                <c:pt idx="112">
                  <c:v>50.966666666666669</c:v>
                </c:pt>
                <c:pt idx="113">
                  <c:v>50.933333333333337</c:v>
                </c:pt>
                <c:pt idx="114">
                  <c:v>51.266666666666673</c:v>
                </c:pt>
                <c:pt idx="115">
                  <c:v>51.1</c:v>
                </c:pt>
                <c:pt idx="116">
                  <c:v>50.433333333333337</c:v>
                </c:pt>
                <c:pt idx="117">
                  <c:v>49.766666666666673</c:v>
                </c:pt>
                <c:pt idx="118">
                  <c:v>49</c:v>
                </c:pt>
                <c:pt idx="119">
                  <c:v>48.533333333333331</c:v>
                </c:pt>
                <c:pt idx="120">
                  <c:v>48.199999999999996</c:v>
                </c:pt>
                <c:pt idx="121">
                  <c:v>47.933333333333337</c:v>
                </c:pt>
                <c:pt idx="122">
                  <c:v>47.433333333333337</c:v>
                </c:pt>
                <c:pt idx="123">
                  <c:v>46.933333333333337</c:v>
                </c:pt>
                <c:pt idx="124">
                  <c:v>47.1</c:v>
                </c:pt>
                <c:pt idx="125">
                  <c:v>47.133333333333333</c:v>
                </c:pt>
                <c:pt idx="126">
                  <c:v>47.066666666666663</c:v>
                </c:pt>
                <c:pt idx="127">
                  <c:v>47</c:v>
                </c:pt>
                <c:pt idx="128">
                  <c:v>46.433333333333337</c:v>
                </c:pt>
                <c:pt idx="129">
                  <c:v>46.166666666666664</c:v>
                </c:pt>
                <c:pt idx="130">
                  <c:v>45.833333333333336</c:v>
                </c:pt>
                <c:pt idx="131">
                  <c:v>45.5</c:v>
                </c:pt>
                <c:pt idx="132">
                  <c:v>45.066666666666663</c:v>
                </c:pt>
                <c:pt idx="133">
                  <c:v>44.566666666666663</c:v>
                </c:pt>
                <c:pt idx="134">
                  <c:v>43.800000000000004</c:v>
                </c:pt>
                <c:pt idx="135">
                  <c:v>43.4</c:v>
                </c:pt>
                <c:pt idx="136">
                  <c:v>43.333333333333336</c:v>
                </c:pt>
                <c:pt idx="137">
                  <c:v>43</c:v>
                </c:pt>
                <c:pt idx="138">
                  <c:v>42.79999999999999</c:v>
                </c:pt>
                <c:pt idx="139">
                  <c:v>42.266666666666673</c:v>
                </c:pt>
                <c:pt idx="140">
                  <c:v>42.166666666666664</c:v>
                </c:pt>
                <c:pt idx="141">
                  <c:v>41.800000000000004</c:v>
                </c:pt>
                <c:pt idx="142">
                  <c:v>41.733333333333327</c:v>
                </c:pt>
                <c:pt idx="143">
                  <c:v>41.3</c:v>
                </c:pt>
                <c:pt idx="144">
                  <c:v>41.033333333333331</c:v>
                </c:pt>
                <c:pt idx="145">
                  <c:v>40.733333333333334</c:v>
                </c:pt>
                <c:pt idx="146">
                  <c:v>40.566666666666663</c:v>
                </c:pt>
                <c:pt idx="147">
                  <c:v>40.466666666666661</c:v>
                </c:pt>
                <c:pt idx="148">
                  <c:v>40.466666666666661</c:v>
                </c:pt>
                <c:pt idx="149">
                  <c:v>40.5</c:v>
                </c:pt>
                <c:pt idx="150">
                  <c:v>40.299999999999997</c:v>
                </c:pt>
                <c:pt idx="151">
                  <c:v>39.966666666666669</c:v>
                </c:pt>
                <c:pt idx="152">
                  <c:v>39.699999999999996</c:v>
                </c:pt>
                <c:pt idx="153">
                  <c:v>39.533333333333331</c:v>
                </c:pt>
                <c:pt idx="154">
                  <c:v>38.966666666666669</c:v>
                </c:pt>
                <c:pt idx="155">
                  <c:v>38.733333333333327</c:v>
                </c:pt>
                <c:pt idx="156">
                  <c:v>38.133333333333333</c:v>
                </c:pt>
                <c:pt idx="157">
                  <c:v>37.766666666666673</c:v>
                </c:pt>
                <c:pt idx="158">
                  <c:v>37.199999999999996</c:v>
                </c:pt>
                <c:pt idx="159">
                  <c:v>37.166666666666664</c:v>
                </c:pt>
                <c:pt idx="160">
                  <c:v>37.199999999999996</c:v>
                </c:pt>
                <c:pt idx="161">
                  <c:v>36.966666666666669</c:v>
                </c:pt>
                <c:pt idx="162">
                  <c:v>36.433333333333337</c:v>
                </c:pt>
                <c:pt idx="163">
                  <c:v>36.033333333333339</c:v>
                </c:pt>
                <c:pt idx="164">
                  <c:v>36</c:v>
                </c:pt>
                <c:pt idx="165">
                  <c:v>35.666666666666664</c:v>
                </c:pt>
                <c:pt idx="166">
                  <c:v>35.433333333333337</c:v>
                </c:pt>
                <c:pt idx="167">
                  <c:v>35</c:v>
                </c:pt>
                <c:pt idx="168">
                  <c:v>34.799999999999997</c:v>
                </c:pt>
                <c:pt idx="169">
                  <c:v>34.5</c:v>
                </c:pt>
                <c:pt idx="170">
                  <c:v>34.1</c:v>
                </c:pt>
                <c:pt idx="171">
                  <c:v>33.866666666666667</c:v>
                </c:pt>
                <c:pt idx="172">
                  <c:v>33.699999999999996</c:v>
                </c:pt>
                <c:pt idx="173">
                  <c:v>33.199999999999996</c:v>
                </c:pt>
                <c:pt idx="174">
                  <c:v>32.966666666666669</c:v>
                </c:pt>
                <c:pt idx="175">
                  <c:v>32.733333333333334</c:v>
                </c:pt>
                <c:pt idx="176">
                  <c:v>32.666666666666664</c:v>
                </c:pt>
                <c:pt idx="177">
                  <c:v>32.6</c:v>
                </c:pt>
                <c:pt idx="178">
                  <c:v>32.533333333333331</c:v>
                </c:pt>
                <c:pt idx="179">
                  <c:v>32.433333333333337</c:v>
                </c:pt>
                <c:pt idx="180">
                  <c:v>32.199999999999996</c:v>
                </c:pt>
                <c:pt idx="181">
                  <c:v>31.933333333333334</c:v>
                </c:pt>
                <c:pt idx="182">
                  <c:v>31.566666666666666</c:v>
                </c:pt>
                <c:pt idx="183">
                  <c:v>31.133333333333336</c:v>
                </c:pt>
                <c:pt idx="184">
                  <c:v>30.966666666666665</c:v>
                </c:pt>
                <c:pt idx="185">
                  <c:v>30.766666666666666</c:v>
                </c:pt>
                <c:pt idx="186">
                  <c:v>30.433333333333334</c:v>
                </c:pt>
                <c:pt idx="187">
                  <c:v>30.066666666666666</c:v>
                </c:pt>
                <c:pt idx="188">
                  <c:v>30.033333333333331</c:v>
                </c:pt>
                <c:pt idx="189">
                  <c:v>29.599999999999998</c:v>
                </c:pt>
                <c:pt idx="190">
                  <c:v>29.433333333333334</c:v>
                </c:pt>
                <c:pt idx="191">
                  <c:v>29.233333333333334</c:v>
                </c:pt>
                <c:pt idx="192">
                  <c:v>28.833333333333332</c:v>
                </c:pt>
                <c:pt idx="193">
                  <c:v>28.633333333333336</c:v>
                </c:pt>
                <c:pt idx="194">
                  <c:v>28.633333333333336</c:v>
                </c:pt>
                <c:pt idx="195">
                  <c:v>28.3</c:v>
                </c:pt>
                <c:pt idx="196">
                  <c:v>28.100000000000005</c:v>
                </c:pt>
                <c:pt idx="197">
                  <c:v>27.933333333333334</c:v>
                </c:pt>
                <c:pt idx="198">
                  <c:v>27.633333333333336</c:v>
                </c:pt>
                <c:pt idx="199">
                  <c:v>27.666666666666668</c:v>
                </c:pt>
                <c:pt idx="200">
                  <c:v>27.566666666666666</c:v>
                </c:pt>
                <c:pt idx="201">
                  <c:v>27.433333333333334</c:v>
                </c:pt>
                <c:pt idx="202">
                  <c:v>26.966666666666669</c:v>
                </c:pt>
                <c:pt idx="203">
                  <c:v>27</c:v>
                </c:pt>
                <c:pt idx="204">
                  <c:v>27.033333333333331</c:v>
                </c:pt>
                <c:pt idx="205">
                  <c:v>26.933333333333334</c:v>
                </c:pt>
                <c:pt idx="206">
                  <c:v>26.666666666666668</c:v>
                </c:pt>
                <c:pt idx="207">
                  <c:v>26.466666666666669</c:v>
                </c:pt>
                <c:pt idx="208">
                  <c:v>26.2</c:v>
                </c:pt>
                <c:pt idx="209">
                  <c:v>26.2</c:v>
                </c:pt>
                <c:pt idx="210">
                  <c:v>25.966666666666669</c:v>
                </c:pt>
                <c:pt idx="211">
                  <c:v>26</c:v>
                </c:pt>
                <c:pt idx="212">
                  <c:v>25.866666666666664</c:v>
                </c:pt>
                <c:pt idx="213">
                  <c:v>25.566666666666666</c:v>
                </c:pt>
                <c:pt idx="214">
                  <c:v>25.466666666666669</c:v>
                </c:pt>
                <c:pt idx="215">
                  <c:v>25.099999999999998</c:v>
                </c:pt>
                <c:pt idx="216">
                  <c:v>24.933333333333337</c:v>
                </c:pt>
                <c:pt idx="217">
                  <c:v>25.2</c:v>
                </c:pt>
                <c:pt idx="218">
                  <c:v>25.233333333333331</c:v>
                </c:pt>
                <c:pt idx="219">
                  <c:v>25.399999999999995</c:v>
                </c:pt>
                <c:pt idx="220">
                  <c:v>25.399999999999995</c:v>
                </c:pt>
                <c:pt idx="221">
                  <c:v>25.3</c:v>
                </c:pt>
                <c:pt idx="222">
                  <c:v>25.433333333333334</c:v>
                </c:pt>
                <c:pt idx="223">
                  <c:v>25.366666666666664</c:v>
                </c:pt>
                <c:pt idx="224">
                  <c:v>25.2</c:v>
                </c:pt>
                <c:pt idx="225">
                  <c:v>25.066666666666663</c:v>
                </c:pt>
                <c:pt idx="226">
                  <c:v>25.133333333333336</c:v>
                </c:pt>
                <c:pt idx="227">
                  <c:v>25.066666666666663</c:v>
                </c:pt>
                <c:pt idx="228">
                  <c:v>25.033333333333335</c:v>
                </c:pt>
                <c:pt idx="229">
                  <c:v>25.166666666666668</c:v>
                </c:pt>
                <c:pt idx="230">
                  <c:v>25.333333333333332</c:v>
                </c:pt>
                <c:pt idx="231">
                  <c:v>25.466666666666669</c:v>
                </c:pt>
                <c:pt idx="232">
                  <c:v>25.333333333333332</c:v>
                </c:pt>
                <c:pt idx="233">
                  <c:v>25.033333333333331</c:v>
                </c:pt>
                <c:pt idx="234">
                  <c:v>24.933333333333334</c:v>
                </c:pt>
                <c:pt idx="235">
                  <c:v>25.033333333333331</c:v>
                </c:pt>
                <c:pt idx="236">
                  <c:v>24.966666666666669</c:v>
                </c:pt>
                <c:pt idx="237">
                  <c:v>24.866666666666664</c:v>
                </c:pt>
                <c:pt idx="238">
                  <c:v>24.900000000000002</c:v>
                </c:pt>
                <c:pt idx="239">
                  <c:v>24.766666666666666</c:v>
                </c:pt>
                <c:pt idx="240">
                  <c:v>24.900000000000002</c:v>
                </c:pt>
                <c:pt idx="241">
                  <c:v>24.866666666666671</c:v>
                </c:pt>
                <c:pt idx="242">
                  <c:v>24.833333333333332</c:v>
                </c:pt>
                <c:pt idx="243">
                  <c:v>24.7</c:v>
                </c:pt>
                <c:pt idx="244">
                  <c:v>24.733333333333331</c:v>
                </c:pt>
                <c:pt idx="245">
                  <c:v>24.8</c:v>
                </c:pt>
                <c:pt idx="246">
                  <c:v>24.8</c:v>
                </c:pt>
                <c:pt idx="247">
                  <c:v>24.966666666666669</c:v>
                </c:pt>
                <c:pt idx="248">
                  <c:v>24.900000000000002</c:v>
                </c:pt>
                <c:pt idx="249">
                  <c:v>24.633333333333336</c:v>
                </c:pt>
                <c:pt idx="250">
                  <c:v>24.666666666666668</c:v>
                </c:pt>
                <c:pt idx="251">
                  <c:v>24.566666666666663</c:v>
                </c:pt>
                <c:pt idx="252">
                  <c:v>24.599999999999998</c:v>
                </c:pt>
                <c:pt idx="253">
                  <c:v>24.633333333333336</c:v>
                </c:pt>
                <c:pt idx="254">
                  <c:v>24.599999999999998</c:v>
                </c:pt>
                <c:pt idx="255">
                  <c:v>24.566666666666666</c:v>
                </c:pt>
                <c:pt idx="256">
                  <c:v>24.666666666666668</c:v>
                </c:pt>
                <c:pt idx="257">
                  <c:v>24.599999999999998</c:v>
                </c:pt>
                <c:pt idx="258">
                  <c:v>24.600000000000005</c:v>
                </c:pt>
                <c:pt idx="259">
                  <c:v>24.5</c:v>
                </c:pt>
                <c:pt idx="260">
                  <c:v>24.599999999999998</c:v>
                </c:pt>
                <c:pt idx="261">
                  <c:v>24.866666666666664</c:v>
                </c:pt>
                <c:pt idx="262">
                  <c:v>24.766666666666666</c:v>
                </c:pt>
                <c:pt idx="263">
                  <c:v>24.8</c:v>
                </c:pt>
                <c:pt idx="264">
                  <c:v>24.599999999999998</c:v>
                </c:pt>
                <c:pt idx="265">
                  <c:v>24.399999999999995</c:v>
                </c:pt>
                <c:pt idx="266">
                  <c:v>24.166666666666668</c:v>
                </c:pt>
                <c:pt idx="267">
                  <c:v>24.266666666666669</c:v>
                </c:pt>
                <c:pt idx="268">
                  <c:v>24.233333333333334</c:v>
                </c:pt>
                <c:pt idx="269">
                  <c:v>24.266666666666666</c:v>
                </c:pt>
                <c:pt idx="270">
                  <c:v>24.166666666666668</c:v>
                </c:pt>
                <c:pt idx="271">
                  <c:v>24.266666666666669</c:v>
                </c:pt>
                <c:pt idx="272">
                  <c:v>24</c:v>
                </c:pt>
                <c:pt idx="273">
                  <c:v>24.099999999999998</c:v>
                </c:pt>
                <c:pt idx="274">
                  <c:v>24.133333333333336</c:v>
                </c:pt>
                <c:pt idx="275">
                  <c:v>24.066666666666666</c:v>
                </c:pt>
                <c:pt idx="276">
                  <c:v>24.033333333333331</c:v>
                </c:pt>
                <c:pt idx="277">
                  <c:v>23.966666666666669</c:v>
                </c:pt>
                <c:pt idx="278">
                  <c:v>24</c:v>
                </c:pt>
                <c:pt idx="279">
                  <c:v>24.033333333333331</c:v>
                </c:pt>
                <c:pt idx="280">
                  <c:v>23.933333333333334</c:v>
                </c:pt>
                <c:pt idx="281">
                  <c:v>24.166666666666668</c:v>
                </c:pt>
                <c:pt idx="282">
                  <c:v>24.266666666666666</c:v>
                </c:pt>
                <c:pt idx="283">
                  <c:v>24.066666666666663</c:v>
                </c:pt>
                <c:pt idx="284">
                  <c:v>24</c:v>
                </c:pt>
                <c:pt idx="285">
                  <c:v>24.033333333333331</c:v>
                </c:pt>
                <c:pt idx="286">
                  <c:v>23.833333333333332</c:v>
                </c:pt>
                <c:pt idx="287">
                  <c:v>23.966666666666669</c:v>
                </c:pt>
                <c:pt idx="288">
                  <c:v>24.099999999999998</c:v>
                </c:pt>
                <c:pt idx="289">
                  <c:v>24.033333333333331</c:v>
                </c:pt>
                <c:pt idx="290">
                  <c:v>23.966666666666669</c:v>
                </c:pt>
                <c:pt idx="291">
                  <c:v>23.933333333333334</c:v>
                </c:pt>
                <c:pt idx="292">
                  <c:v>23.866666666666664</c:v>
                </c:pt>
                <c:pt idx="293">
                  <c:v>23.933333333333334</c:v>
                </c:pt>
                <c:pt idx="294">
                  <c:v>23.933333333333337</c:v>
                </c:pt>
                <c:pt idx="295">
                  <c:v>24.133333333333336</c:v>
                </c:pt>
                <c:pt idx="296">
                  <c:v>24</c:v>
                </c:pt>
                <c:pt idx="297">
                  <c:v>24.033333333333331</c:v>
                </c:pt>
                <c:pt idx="298">
                  <c:v>24.066666666666663</c:v>
                </c:pt>
                <c:pt idx="299">
                  <c:v>24.033333333333331</c:v>
                </c:pt>
                <c:pt idx="300">
                  <c:v>23.966666666666665</c:v>
                </c:pt>
                <c:pt idx="301">
                  <c:v>23.933333333333334</c:v>
                </c:pt>
                <c:pt idx="302">
                  <c:v>23.766666666666666</c:v>
                </c:pt>
                <c:pt idx="303">
                  <c:v>23.833333333333332</c:v>
                </c:pt>
                <c:pt idx="304">
                  <c:v>23.933333333333337</c:v>
                </c:pt>
                <c:pt idx="305">
                  <c:v>23.966666666666669</c:v>
                </c:pt>
                <c:pt idx="306">
                  <c:v>24.133333333333336</c:v>
                </c:pt>
                <c:pt idx="307">
                  <c:v>24.033333333333331</c:v>
                </c:pt>
                <c:pt idx="308">
                  <c:v>23.933333333333337</c:v>
                </c:pt>
                <c:pt idx="309">
                  <c:v>23.766666666666669</c:v>
                </c:pt>
                <c:pt idx="310">
                  <c:v>23.766666666666669</c:v>
                </c:pt>
                <c:pt idx="311">
                  <c:v>23.733333333333334</c:v>
                </c:pt>
                <c:pt idx="312">
                  <c:v>23.866666666666664</c:v>
                </c:pt>
                <c:pt idx="313">
                  <c:v>24</c:v>
                </c:pt>
                <c:pt idx="314">
                  <c:v>23.833333333333332</c:v>
                </c:pt>
                <c:pt idx="315">
                  <c:v>23.766666666666669</c:v>
                </c:pt>
                <c:pt idx="316">
                  <c:v>23.966666666666669</c:v>
                </c:pt>
                <c:pt idx="317">
                  <c:v>24.099999999999998</c:v>
                </c:pt>
                <c:pt idx="318">
                  <c:v>23.900000000000002</c:v>
                </c:pt>
                <c:pt idx="319">
                  <c:v>23.933333333333337</c:v>
                </c:pt>
                <c:pt idx="320">
                  <c:v>23.866666666666664</c:v>
                </c:pt>
                <c:pt idx="321">
                  <c:v>23.866666666666664</c:v>
                </c:pt>
                <c:pt idx="322">
                  <c:v>24.033333333333331</c:v>
                </c:pt>
                <c:pt idx="323">
                  <c:v>24</c:v>
                </c:pt>
                <c:pt idx="324">
                  <c:v>23.933333333333334</c:v>
                </c:pt>
                <c:pt idx="325">
                  <c:v>23.633333333333329</c:v>
                </c:pt>
                <c:pt idx="326">
                  <c:v>23.599999999999998</c:v>
                </c:pt>
                <c:pt idx="327">
                  <c:v>23.533333333333331</c:v>
                </c:pt>
                <c:pt idx="328">
                  <c:v>23.566666666666663</c:v>
                </c:pt>
                <c:pt idx="329">
                  <c:v>23.466666666666669</c:v>
                </c:pt>
                <c:pt idx="330">
                  <c:v>23.633333333333329</c:v>
                </c:pt>
                <c:pt idx="331">
                  <c:v>23.7</c:v>
                </c:pt>
                <c:pt idx="332">
                  <c:v>23.7</c:v>
                </c:pt>
                <c:pt idx="333">
                  <c:v>23.7</c:v>
                </c:pt>
                <c:pt idx="334">
                  <c:v>23.566666666666666</c:v>
                </c:pt>
                <c:pt idx="335">
                  <c:v>23.666666666666668</c:v>
                </c:pt>
                <c:pt idx="336">
                  <c:v>23.666666666666668</c:v>
                </c:pt>
                <c:pt idx="337">
                  <c:v>23.733333333333331</c:v>
                </c:pt>
                <c:pt idx="338">
                  <c:v>23.899999999999995</c:v>
                </c:pt>
                <c:pt idx="339">
                  <c:v>23.833333333333332</c:v>
                </c:pt>
                <c:pt idx="340">
                  <c:v>23.866666666666671</c:v>
                </c:pt>
                <c:pt idx="341">
                  <c:v>23.8</c:v>
                </c:pt>
                <c:pt idx="342">
                  <c:v>23.833333333333332</c:v>
                </c:pt>
                <c:pt idx="343">
                  <c:v>23.8</c:v>
                </c:pt>
                <c:pt idx="344">
                  <c:v>23.8</c:v>
                </c:pt>
                <c:pt idx="345">
                  <c:v>23.8</c:v>
                </c:pt>
                <c:pt idx="346">
                  <c:v>23.833333333333332</c:v>
                </c:pt>
                <c:pt idx="347">
                  <c:v>23.899999999999995</c:v>
                </c:pt>
                <c:pt idx="348">
                  <c:v>23.833333333333332</c:v>
                </c:pt>
                <c:pt idx="349">
                  <c:v>23.933333333333334</c:v>
                </c:pt>
                <c:pt idx="350">
                  <c:v>23.833333333333332</c:v>
                </c:pt>
                <c:pt idx="351">
                  <c:v>23.8</c:v>
                </c:pt>
                <c:pt idx="352">
                  <c:v>23.666666666666668</c:v>
                </c:pt>
                <c:pt idx="353">
                  <c:v>23.599999999999998</c:v>
                </c:pt>
                <c:pt idx="354">
                  <c:v>23.666666666666668</c:v>
                </c:pt>
                <c:pt idx="355">
                  <c:v>23.733333333333334</c:v>
                </c:pt>
                <c:pt idx="356">
                  <c:v>23.766666666666666</c:v>
                </c:pt>
                <c:pt idx="357">
                  <c:v>23.7</c:v>
                </c:pt>
                <c:pt idx="358">
                  <c:v>23.766666666666666</c:v>
                </c:pt>
                <c:pt idx="359">
                  <c:v>23.766666666666666</c:v>
                </c:pt>
                <c:pt idx="360">
                  <c:v>23.766666666666669</c:v>
                </c:pt>
                <c:pt idx="361">
                  <c:v>23.566666666666666</c:v>
                </c:pt>
                <c:pt idx="362">
                  <c:v>23.266666666666666</c:v>
                </c:pt>
                <c:pt idx="363">
                  <c:v>23.2</c:v>
                </c:pt>
                <c:pt idx="364">
                  <c:v>23.399999999999995</c:v>
                </c:pt>
                <c:pt idx="365">
                  <c:v>23.433333333333334</c:v>
                </c:pt>
                <c:pt idx="366">
                  <c:v>23.433333333333337</c:v>
                </c:pt>
                <c:pt idx="367">
                  <c:v>23.400000000000002</c:v>
                </c:pt>
                <c:pt idx="368">
                  <c:v>23.466666666666669</c:v>
                </c:pt>
                <c:pt idx="369">
                  <c:v>23.566666666666666</c:v>
                </c:pt>
                <c:pt idx="370">
                  <c:v>23.399999999999995</c:v>
                </c:pt>
                <c:pt idx="371">
                  <c:v>23.333333333333332</c:v>
                </c:pt>
                <c:pt idx="372">
                  <c:v>23.366666666666664</c:v>
                </c:pt>
                <c:pt idx="373">
                  <c:v>23.433333333333334</c:v>
                </c:pt>
                <c:pt idx="374">
                  <c:v>23.333333333333332</c:v>
                </c:pt>
                <c:pt idx="375">
                  <c:v>23.2</c:v>
                </c:pt>
                <c:pt idx="376">
                  <c:v>23.033333333333331</c:v>
                </c:pt>
                <c:pt idx="377">
                  <c:v>23</c:v>
                </c:pt>
                <c:pt idx="378">
                  <c:v>23.033333333333331</c:v>
                </c:pt>
                <c:pt idx="379">
                  <c:v>23.133333333333336</c:v>
                </c:pt>
                <c:pt idx="380">
                  <c:v>23.233333333333331</c:v>
                </c:pt>
                <c:pt idx="381">
                  <c:v>23.299999999999997</c:v>
                </c:pt>
                <c:pt idx="382">
                  <c:v>23.333333333333332</c:v>
                </c:pt>
                <c:pt idx="383">
                  <c:v>23.3</c:v>
                </c:pt>
                <c:pt idx="384">
                  <c:v>23.233333333333334</c:v>
                </c:pt>
                <c:pt idx="385">
                  <c:v>23.099999999999998</c:v>
                </c:pt>
                <c:pt idx="386">
                  <c:v>23.099999999999998</c:v>
                </c:pt>
                <c:pt idx="387">
                  <c:v>23.033333333333331</c:v>
                </c:pt>
                <c:pt idx="388">
                  <c:v>23.033333333333331</c:v>
                </c:pt>
                <c:pt idx="389">
                  <c:v>23.066666666666666</c:v>
                </c:pt>
                <c:pt idx="390">
                  <c:v>23.166666666666668</c:v>
                </c:pt>
                <c:pt idx="391">
                  <c:v>23.233333333333334</c:v>
                </c:pt>
                <c:pt idx="392">
                  <c:v>23.200000000000003</c:v>
                </c:pt>
                <c:pt idx="393">
                  <c:v>23.266666666666669</c:v>
                </c:pt>
                <c:pt idx="394">
                  <c:v>23.266666666666669</c:v>
                </c:pt>
                <c:pt idx="395">
                  <c:v>23.3</c:v>
                </c:pt>
                <c:pt idx="396">
                  <c:v>23.299999999999997</c:v>
                </c:pt>
                <c:pt idx="397">
                  <c:v>23.400000000000002</c:v>
                </c:pt>
                <c:pt idx="398">
                  <c:v>23.466666666666669</c:v>
                </c:pt>
                <c:pt idx="399">
                  <c:v>23.566666666666666</c:v>
                </c:pt>
                <c:pt idx="400">
                  <c:v>23.600000000000005</c:v>
                </c:pt>
                <c:pt idx="401">
                  <c:v>23.533333333333331</c:v>
                </c:pt>
                <c:pt idx="402">
                  <c:v>23.566666666666666</c:v>
                </c:pt>
                <c:pt idx="403">
                  <c:v>23.433333333333337</c:v>
                </c:pt>
                <c:pt idx="404">
                  <c:v>23.366666666666664</c:v>
                </c:pt>
                <c:pt idx="405">
                  <c:v>23.266666666666666</c:v>
                </c:pt>
                <c:pt idx="406">
                  <c:v>23.333333333333332</c:v>
                </c:pt>
                <c:pt idx="407">
                  <c:v>23.2</c:v>
                </c:pt>
                <c:pt idx="408">
                  <c:v>23.2</c:v>
                </c:pt>
                <c:pt idx="409">
                  <c:v>23.299999999999997</c:v>
                </c:pt>
                <c:pt idx="410">
                  <c:v>23.100000000000005</c:v>
                </c:pt>
                <c:pt idx="411">
                  <c:v>23.033333333333331</c:v>
                </c:pt>
                <c:pt idx="412">
                  <c:v>23.033333333333331</c:v>
                </c:pt>
                <c:pt idx="413">
                  <c:v>22.933333333333334</c:v>
                </c:pt>
                <c:pt idx="414">
                  <c:v>22.966666666666669</c:v>
                </c:pt>
                <c:pt idx="415">
                  <c:v>23.066666666666666</c:v>
                </c:pt>
                <c:pt idx="416">
                  <c:v>23.066666666666666</c:v>
                </c:pt>
                <c:pt idx="417">
                  <c:v>23.066666666666666</c:v>
                </c:pt>
                <c:pt idx="418">
                  <c:v>23.100000000000005</c:v>
                </c:pt>
                <c:pt idx="419">
                  <c:v>23.066666666666666</c:v>
                </c:pt>
                <c:pt idx="420">
                  <c:v>23.233333333333334</c:v>
                </c:pt>
                <c:pt idx="421">
                  <c:v>23.066666666666663</c:v>
                </c:pt>
                <c:pt idx="422">
                  <c:v>23.066666666666663</c:v>
                </c:pt>
                <c:pt idx="423">
                  <c:v>23.2</c:v>
                </c:pt>
                <c:pt idx="424">
                  <c:v>23.166666666666668</c:v>
                </c:pt>
                <c:pt idx="425">
                  <c:v>22.833333333333332</c:v>
                </c:pt>
                <c:pt idx="426">
                  <c:v>22.833333333333332</c:v>
                </c:pt>
                <c:pt idx="427">
                  <c:v>22.8</c:v>
                </c:pt>
                <c:pt idx="428">
                  <c:v>22.766666666666666</c:v>
                </c:pt>
                <c:pt idx="429">
                  <c:v>22.899999999999995</c:v>
                </c:pt>
                <c:pt idx="430">
                  <c:v>22.900000000000002</c:v>
                </c:pt>
                <c:pt idx="431">
                  <c:v>22.866666666666664</c:v>
                </c:pt>
                <c:pt idx="432">
                  <c:v>22.900000000000002</c:v>
                </c:pt>
                <c:pt idx="433">
                  <c:v>22.833333333333332</c:v>
                </c:pt>
                <c:pt idx="434">
                  <c:v>22.766666666666666</c:v>
                </c:pt>
                <c:pt idx="435">
                  <c:v>23.100000000000005</c:v>
                </c:pt>
                <c:pt idx="436">
                  <c:v>23.066666666666666</c:v>
                </c:pt>
                <c:pt idx="437">
                  <c:v>23</c:v>
                </c:pt>
                <c:pt idx="438">
                  <c:v>22.933333333333334</c:v>
                </c:pt>
                <c:pt idx="439">
                  <c:v>22.933333333333334</c:v>
                </c:pt>
                <c:pt idx="440">
                  <c:v>22.900000000000002</c:v>
                </c:pt>
                <c:pt idx="441">
                  <c:v>22.966666666666669</c:v>
                </c:pt>
                <c:pt idx="442">
                  <c:v>22.666666666666668</c:v>
                </c:pt>
                <c:pt idx="443">
                  <c:v>22.7</c:v>
                </c:pt>
                <c:pt idx="444">
                  <c:v>22.8</c:v>
                </c:pt>
                <c:pt idx="445">
                  <c:v>22.7</c:v>
                </c:pt>
                <c:pt idx="446">
                  <c:v>22.7</c:v>
                </c:pt>
                <c:pt idx="447">
                  <c:v>22.633333333333336</c:v>
                </c:pt>
                <c:pt idx="448">
                  <c:v>22.633333333333336</c:v>
                </c:pt>
                <c:pt idx="449">
                  <c:v>22.733333333333334</c:v>
                </c:pt>
                <c:pt idx="450">
                  <c:v>22.666666666666668</c:v>
                </c:pt>
                <c:pt idx="451">
                  <c:v>22.599999999999998</c:v>
                </c:pt>
                <c:pt idx="452">
                  <c:v>22.666666666666668</c:v>
                </c:pt>
                <c:pt idx="453">
                  <c:v>22.666666666666668</c:v>
                </c:pt>
                <c:pt idx="454">
                  <c:v>22.5</c:v>
                </c:pt>
                <c:pt idx="455">
                  <c:v>22.633333333333336</c:v>
                </c:pt>
                <c:pt idx="456">
                  <c:v>22.766666666666666</c:v>
                </c:pt>
                <c:pt idx="457">
                  <c:v>22.733333333333334</c:v>
                </c:pt>
                <c:pt idx="458">
                  <c:v>22.533333333333331</c:v>
                </c:pt>
                <c:pt idx="459">
                  <c:v>22.566666666666666</c:v>
                </c:pt>
                <c:pt idx="460">
                  <c:v>22.599999999999998</c:v>
                </c:pt>
                <c:pt idx="461">
                  <c:v>22.833333333333332</c:v>
                </c:pt>
                <c:pt idx="462">
                  <c:v>22.733333333333334</c:v>
                </c:pt>
                <c:pt idx="463">
                  <c:v>22.7</c:v>
                </c:pt>
                <c:pt idx="464">
                  <c:v>22.7</c:v>
                </c:pt>
                <c:pt idx="465">
                  <c:v>22.866666666666664</c:v>
                </c:pt>
                <c:pt idx="466">
                  <c:v>22.833333333333332</c:v>
                </c:pt>
                <c:pt idx="467">
                  <c:v>22.8</c:v>
                </c:pt>
                <c:pt idx="468">
                  <c:v>22.7</c:v>
                </c:pt>
                <c:pt idx="469">
                  <c:v>22.766666666666666</c:v>
                </c:pt>
                <c:pt idx="470">
                  <c:v>22.599999999999998</c:v>
                </c:pt>
                <c:pt idx="471">
                  <c:v>22.666666666666668</c:v>
                </c:pt>
                <c:pt idx="472">
                  <c:v>22.700000000000003</c:v>
                </c:pt>
                <c:pt idx="473">
                  <c:v>22.8</c:v>
                </c:pt>
                <c:pt idx="474">
                  <c:v>22.633333333333336</c:v>
                </c:pt>
                <c:pt idx="475">
                  <c:v>22.7</c:v>
                </c:pt>
                <c:pt idx="476">
                  <c:v>22.700000000000003</c:v>
                </c:pt>
                <c:pt idx="477">
                  <c:v>22.733333333333334</c:v>
                </c:pt>
                <c:pt idx="478">
                  <c:v>22.766666666666666</c:v>
                </c:pt>
                <c:pt idx="479">
                  <c:v>22.666666666666668</c:v>
                </c:pt>
                <c:pt idx="480">
                  <c:v>22.533333333333331</c:v>
                </c:pt>
                <c:pt idx="481">
                  <c:v>22.333333333333332</c:v>
                </c:pt>
                <c:pt idx="482">
                  <c:v>22.2</c:v>
                </c:pt>
                <c:pt idx="483">
                  <c:v>22.100000000000005</c:v>
                </c:pt>
                <c:pt idx="484">
                  <c:v>22.3</c:v>
                </c:pt>
                <c:pt idx="485">
                  <c:v>22.3</c:v>
                </c:pt>
                <c:pt idx="486">
                  <c:v>22.166666666666668</c:v>
                </c:pt>
                <c:pt idx="487">
                  <c:v>22.233333333333334</c:v>
                </c:pt>
                <c:pt idx="488">
                  <c:v>22.266666666666669</c:v>
                </c:pt>
                <c:pt idx="489">
                  <c:v>22.266666666666666</c:v>
                </c:pt>
                <c:pt idx="490">
                  <c:v>22.433333333333334</c:v>
                </c:pt>
                <c:pt idx="491">
                  <c:v>22.533333333333331</c:v>
                </c:pt>
                <c:pt idx="492">
                  <c:v>22.433333333333334</c:v>
                </c:pt>
                <c:pt idx="493">
                  <c:v>22.5</c:v>
                </c:pt>
                <c:pt idx="494">
                  <c:v>22.5</c:v>
                </c:pt>
                <c:pt idx="495">
                  <c:v>22.599999999999998</c:v>
                </c:pt>
                <c:pt idx="496">
                  <c:v>22.633333333333336</c:v>
                </c:pt>
                <c:pt idx="497">
                  <c:v>22.7</c:v>
                </c:pt>
                <c:pt idx="498">
                  <c:v>22.566666666666666</c:v>
                </c:pt>
                <c:pt idx="499">
                  <c:v>22.600000000000005</c:v>
                </c:pt>
                <c:pt idx="500">
                  <c:v>22.533333333333331</c:v>
                </c:pt>
                <c:pt idx="501">
                  <c:v>22.666666666666668</c:v>
                </c:pt>
                <c:pt idx="502">
                  <c:v>22.566666666666666</c:v>
                </c:pt>
                <c:pt idx="503">
                  <c:v>22.533333333333335</c:v>
                </c:pt>
                <c:pt idx="504">
                  <c:v>22.399999999999995</c:v>
                </c:pt>
                <c:pt idx="505">
                  <c:v>22.466666666666669</c:v>
                </c:pt>
                <c:pt idx="506">
                  <c:v>22.433333333333334</c:v>
                </c:pt>
                <c:pt idx="507">
                  <c:v>22.533333333333331</c:v>
                </c:pt>
                <c:pt idx="508">
                  <c:v>22.566666666666663</c:v>
                </c:pt>
                <c:pt idx="509">
                  <c:v>22.666666666666668</c:v>
                </c:pt>
                <c:pt idx="510">
                  <c:v>22.666666666666668</c:v>
                </c:pt>
                <c:pt idx="511">
                  <c:v>22.700000000000003</c:v>
                </c:pt>
                <c:pt idx="512">
                  <c:v>22.666666666666668</c:v>
                </c:pt>
                <c:pt idx="513">
                  <c:v>22.599999999999998</c:v>
                </c:pt>
                <c:pt idx="514">
                  <c:v>22.766666666666669</c:v>
                </c:pt>
                <c:pt idx="515">
                  <c:v>22.8</c:v>
                </c:pt>
                <c:pt idx="516">
                  <c:v>22.7</c:v>
                </c:pt>
                <c:pt idx="517">
                  <c:v>22.733333333333334</c:v>
                </c:pt>
                <c:pt idx="518">
                  <c:v>22.7</c:v>
                </c:pt>
                <c:pt idx="519">
                  <c:v>22.666666666666668</c:v>
                </c:pt>
                <c:pt idx="520">
                  <c:v>22.600000000000005</c:v>
                </c:pt>
                <c:pt idx="521">
                  <c:v>22.433333333333337</c:v>
                </c:pt>
                <c:pt idx="522">
                  <c:v>22.566666666666666</c:v>
                </c:pt>
                <c:pt idx="523">
                  <c:v>22.599999999999998</c:v>
                </c:pt>
                <c:pt idx="524">
                  <c:v>22.7</c:v>
                </c:pt>
                <c:pt idx="525">
                  <c:v>22.766666666666666</c:v>
                </c:pt>
                <c:pt idx="526">
                  <c:v>22.633333333333336</c:v>
                </c:pt>
                <c:pt idx="527">
                  <c:v>22.666666666666668</c:v>
                </c:pt>
                <c:pt idx="528">
                  <c:v>22.666666666666668</c:v>
                </c:pt>
                <c:pt idx="529">
                  <c:v>22.566666666666663</c:v>
                </c:pt>
                <c:pt idx="530">
                  <c:v>22.466666666666669</c:v>
                </c:pt>
                <c:pt idx="531">
                  <c:v>22.566666666666666</c:v>
                </c:pt>
                <c:pt idx="532">
                  <c:v>22.566666666666666</c:v>
                </c:pt>
                <c:pt idx="533">
                  <c:v>22.5</c:v>
                </c:pt>
                <c:pt idx="534">
                  <c:v>22.366666666666664</c:v>
                </c:pt>
                <c:pt idx="535">
                  <c:v>22.166666666666668</c:v>
                </c:pt>
                <c:pt idx="536">
                  <c:v>22.266666666666666</c:v>
                </c:pt>
                <c:pt idx="537">
                  <c:v>22.3</c:v>
                </c:pt>
                <c:pt idx="538">
                  <c:v>22.433333333333334</c:v>
                </c:pt>
                <c:pt idx="539">
                  <c:v>22.233333333333331</c:v>
                </c:pt>
                <c:pt idx="540">
                  <c:v>22.266666666666666</c:v>
                </c:pt>
                <c:pt idx="541">
                  <c:v>22.200000000000003</c:v>
                </c:pt>
                <c:pt idx="542">
                  <c:v>22.133333333333336</c:v>
                </c:pt>
                <c:pt idx="543">
                  <c:v>22.266666666666666</c:v>
                </c:pt>
                <c:pt idx="544">
                  <c:v>22.166666666666668</c:v>
                </c:pt>
                <c:pt idx="545">
                  <c:v>22.450000000000003</c:v>
                </c:pt>
                <c:pt idx="546">
                  <c:v>22.4</c:v>
                </c:pt>
                <c:pt idx="547">
                  <c:v>22.45</c:v>
                </c:pt>
                <c:pt idx="548">
                  <c:v>22.55</c:v>
                </c:pt>
                <c:pt idx="549">
                  <c:v>22.450000000000003</c:v>
                </c:pt>
                <c:pt idx="550">
                  <c:v>22.3</c:v>
                </c:pt>
                <c:pt idx="551">
                  <c:v>22.25</c:v>
                </c:pt>
                <c:pt idx="552">
                  <c:v>22.3</c:v>
                </c:pt>
                <c:pt idx="553">
                  <c:v>22.3</c:v>
                </c:pt>
                <c:pt idx="554">
                  <c:v>22.35</c:v>
                </c:pt>
                <c:pt idx="555">
                  <c:v>22.4</c:v>
                </c:pt>
                <c:pt idx="556">
                  <c:v>22.4</c:v>
                </c:pt>
                <c:pt idx="557">
                  <c:v>22.450000000000003</c:v>
                </c:pt>
                <c:pt idx="558">
                  <c:v>22.4</c:v>
                </c:pt>
                <c:pt idx="559">
                  <c:v>22.45</c:v>
                </c:pt>
                <c:pt idx="560">
                  <c:v>22.6</c:v>
                </c:pt>
                <c:pt idx="561">
                  <c:v>22.6</c:v>
                </c:pt>
                <c:pt idx="562">
                  <c:v>22.65</c:v>
                </c:pt>
                <c:pt idx="563">
                  <c:v>22.5</c:v>
                </c:pt>
                <c:pt idx="564">
                  <c:v>22.549999999999997</c:v>
                </c:pt>
                <c:pt idx="565">
                  <c:v>22.6</c:v>
                </c:pt>
                <c:pt idx="566">
                  <c:v>22.55</c:v>
                </c:pt>
                <c:pt idx="567">
                  <c:v>22.549999999999997</c:v>
                </c:pt>
                <c:pt idx="568">
                  <c:v>22.549999999999997</c:v>
                </c:pt>
                <c:pt idx="569">
                  <c:v>22.450000000000003</c:v>
                </c:pt>
                <c:pt idx="570">
                  <c:v>22.5</c:v>
                </c:pt>
                <c:pt idx="571">
                  <c:v>22.4</c:v>
                </c:pt>
                <c:pt idx="572">
                  <c:v>22.45</c:v>
                </c:pt>
                <c:pt idx="573">
                  <c:v>22.3</c:v>
                </c:pt>
                <c:pt idx="574">
                  <c:v>22.25</c:v>
                </c:pt>
                <c:pt idx="575">
                  <c:v>22.3</c:v>
                </c:pt>
                <c:pt idx="576">
                  <c:v>22.25</c:v>
                </c:pt>
                <c:pt idx="577">
                  <c:v>22.200000000000003</c:v>
                </c:pt>
                <c:pt idx="578">
                  <c:v>22.200000000000003</c:v>
                </c:pt>
                <c:pt idx="579">
                  <c:v>22.2</c:v>
                </c:pt>
                <c:pt idx="580">
                  <c:v>22.15</c:v>
                </c:pt>
                <c:pt idx="581">
                  <c:v>22.1</c:v>
                </c:pt>
                <c:pt idx="582">
                  <c:v>22.25</c:v>
                </c:pt>
                <c:pt idx="583">
                  <c:v>22.05</c:v>
                </c:pt>
                <c:pt idx="584">
                  <c:v>22.15</c:v>
                </c:pt>
                <c:pt idx="585">
                  <c:v>22.05</c:v>
                </c:pt>
                <c:pt idx="586">
                  <c:v>21.75</c:v>
                </c:pt>
                <c:pt idx="587">
                  <c:v>24.1</c:v>
                </c:pt>
                <c:pt idx="588">
                  <c:v>24.1</c:v>
                </c:pt>
                <c:pt idx="589">
                  <c:v>24.2</c:v>
                </c:pt>
                <c:pt idx="590">
                  <c:v>24.3</c:v>
                </c:pt>
                <c:pt idx="591">
                  <c:v>24.2</c:v>
                </c:pt>
                <c:pt idx="592">
                  <c:v>24.4</c:v>
                </c:pt>
                <c:pt idx="593">
                  <c:v>24.4</c:v>
                </c:pt>
                <c:pt idx="594">
                  <c:v>24.6</c:v>
                </c:pt>
                <c:pt idx="595">
                  <c:v>24.4</c:v>
                </c:pt>
                <c:pt idx="596">
                  <c:v>24.3</c:v>
                </c:pt>
                <c:pt idx="597">
                  <c:v>24.2</c:v>
                </c:pt>
                <c:pt idx="598">
                  <c:v>24</c:v>
                </c:pt>
                <c:pt idx="599">
                  <c:v>24.1</c:v>
                </c:pt>
                <c:pt idx="600">
                  <c:v>23.8</c:v>
                </c:pt>
                <c:pt idx="601">
                  <c:v>24</c:v>
                </c:pt>
                <c:pt idx="602">
                  <c:v>24.3</c:v>
                </c:pt>
                <c:pt idx="603">
                  <c:v>24.1</c:v>
                </c:pt>
                <c:pt idx="604">
                  <c:v>24.1</c:v>
                </c:pt>
                <c:pt idx="605">
                  <c:v>24</c:v>
                </c:pt>
                <c:pt idx="606">
                  <c:v>24.3</c:v>
                </c:pt>
                <c:pt idx="607">
                  <c:v>24</c:v>
                </c:pt>
                <c:pt idx="608">
                  <c:v>24</c:v>
                </c:pt>
                <c:pt idx="609">
                  <c:v>23.9</c:v>
                </c:pt>
                <c:pt idx="610">
                  <c:v>23.7</c:v>
                </c:pt>
                <c:pt idx="611">
                  <c:v>23.7</c:v>
                </c:pt>
                <c:pt idx="612">
                  <c:v>24</c:v>
                </c:pt>
                <c:pt idx="613">
                  <c:v>24.1</c:v>
                </c:pt>
                <c:pt idx="614">
                  <c:v>24.2</c:v>
                </c:pt>
                <c:pt idx="615">
                  <c:v>24.2</c:v>
                </c:pt>
                <c:pt idx="616">
                  <c:v>24.2</c:v>
                </c:pt>
                <c:pt idx="617">
                  <c:v>24</c:v>
                </c:pt>
                <c:pt idx="618">
                  <c:v>24.1</c:v>
                </c:pt>
                <c:pt idx="619">
                  <c:v>24.4</c:v>
                </c:pt>
                <c:pt idx="620">
                  <c:v>24.4</c:v>
                </c:pt>
                <c:pt idx="621">
                  <c:v>24.2</c:v>
                </c:pt>
                <c:pt idx="622">
                  <c:v>24.2</c:v>
                </c:pt>
                <c:pt idx="623">
                  <c:v>24.2</c:v>
                </c:pt>
                <c:pt idx="624">
                  <c:v>24.3</c:v>
                </c:pt>
                <c:pt idx="625">
                  <c:v>24.3</c:v>
                </c:pt>
                <c:pt idx="626">
                  <c:v>24.4</c:v>
                </c:pt>
                <c:pt idx="627">
                  <c:v>24.1</c:v>
                </c:pt>
                <c:pt idx="628">
                  <c:v>24.1</c:v>
                </c:pt>
                <c:pt idx="629">
                  <c:v>24</c:v>
                </c:pt>
                <c:pt idx="630">
                  <c:v>24.1</c:v>
                </c:pt>
                <c:pt idx="631">
                  <c:v>23.8</c:v>
                </c:pt>
                <c:pt idx="632">
                  <c:v>24</c:v>
                </c:pt>
                <c:pt idx="633">
                  <c:v>23.9</c:v>
                </c:pt>
                <c:pt idx="634">
                  <c:v>24</c:v>
                </c:pt>
                <c:pt idx="635">
                  <c:v>24.2</c:v>
                </c:pt>
                <c:pt idx="636">
                  <c:v>24.2</c:v>
                </c:pt>
                <c:pt idx="637">
                  <c:v>24.5</c:v>
                </c:pt>
                <c:pt idx="638">
                  <c:v>24.4</c:v>
                </c:pt>
                <c:pt idx="639">
                  <c:v>24.4</c:v>
                </c:pt>
                <c:pt idx="640">
                  <c:v>24.4</c:v>
                </c:pt>
                <c:pt idx="641">
                  <c:v>24.3</c:v>
                </c:pt>
                <c:pt idx="642">
                  <c:v>24.3</c:v>
                </c:pt>
                <c:pt idx="643">
                  <c:v>24.3</c:v>
                </c:pt>
                <c:pt idx="644">
                  <c:v>24.5</c:v>
                </c:pt>
                <c:pt idx="645">
                  <c:v>24.4</c:v>
                </c:pt>
                <c:pt idx="646">
                  <c:v>24.4</c:v>
                </c:pt>
                <c:pt idx="647">
                  <c:v>24.1</c:v>
                </c:pt>
                <c:pt idx="648">
                  <c:v>24</c:v>
                </c:pt>
                <c:pt idx="649">
                  <c:v>24.1</c:v>
                </c:pt>
                <c:pt idx="650">
                  <c:v>24.4</c:v>
                </c:pt>
                <c:pt idx="651">
                  <c:v>24.2</c:v>
                </c:pt>
                <c:pt idx="652">
                  <c:v>24.3</c:v>
                </c:pt>
                <c:pt idx="653">
                  <c:v>24.4</c:v>
                </c:pt>
                <c:pt idx="654">
                  <c:v>24.2</c:v>
                </c:pt>
                <c:pt idx="655">
                  <c:v>24.2</c:v>
                </c:pt>
                <c:pt idx="656">
                  <c:v>24.2</c:v>
                </c:pt>
                <c:pt idx="657">
                  <c:v>24.5</c:v>
                </c:pt>
                <c:pt idx="658">
                  <c:v>24.6</c:v>
                </c:pt>
                <c:pt idx="659">
                  <c:v>24.6</c:v>
                </c:pt>
                <c:pt idx="660">
                  <c:v>24.6</c:v>
                </c:pt>
                <c:pt idx="661">
                  <c:v>24.3</c:v>
                </c:pt>
                <c:pt idx="662">
                  <c:v>24.1</c:v>
                </c:pt>
                <c:pt idx="663">
                  <c:v>24.3</c:v>
                </c:pt>
                <c:pt idx="664">
                  <c:v>24.5</c:v>
                </c:pt>
                <c:pt idx="665">
                  <c:v>24.4</c:v>
                </c:pt>
                <c:pt idx="666">
                  <c:v>24.5</c:v>
                </c:pt>
                <c:pt idx="667">
                  <c:v>24.4</c:v>
                </c:pt>
                <c:pt idx="668">
                  <c:v>24.4</c:v>
                </c:pt>
                <c:pt idx="669">
                  <c:v>24.4</c:v>
                </c:pt>
                <c:pt idx="670">
                  <c:v>24.4</c:v>
                </c:pt>
                <c:pt idx="671">
                  <c:v>24.6</c:v>
                </c:pt>
                <c:pt idx="672">
                  <c:v>24.7</c:v>
                </c:pt>
                <c:pt idx="673">
                  <c:v>24.6</c:v>
                </c:pt>
                <c:pt idx="674">
                  <c:v>24.4</c:v>
                </c:pt>
                <c:pt idx="675">
                  <c:v>24.2</c:v>
                </c:pt>
                <c:pt idx="676">
                  <c:v>24.4</c:v>
                </c:pt>
                <c:pt idx="677">
                  <c:v>24.7</c:v>
                </c:pt>
                <c:pt idx="678">
                  <c:v>24.7</c:v>
                </c:pt>
                <c:pt idx="679">
                  <c:v>24.9</c:v>
                </c:pt>
                <c:pt idx="680">
                  <c:v>24.8</c:v>
                </c:pt>
                <c:pt idx="681">
                  <c:v>24.9</c:v>
                </c:pt>
                <c:pt idx="682">
                  <c:v>24.8</c:v>
                </c:pt>
                <c:pt idx="683">
                  <c:v>25</c:v>
                </c:pt>
                <c:pt idx="684">
                  <c:v>24.7</c:v>
                </c:pt>
                <c:pt idx="685">
                  <c:v>24.7</c:v>
                </c:pt>
                <c:pt idx="686">
                  <c:v>24.7</c:v>
                </c:pt>
                <c:pt idx="687">
                  <c:v>24.7</c:v>
                </c:pt>
                <c:pt idx="688">
                  <c:v>24.8</c:v>
                </c:pt>
                <c:pt idx="689">
                  <c:v>24.3</c:v>
                </c:pt>
                <c:pt idx="690">
                  <c:v>24.3</c:v>
                </c:pt>
                <c:pt idx="691">
                  <c:v>24.4</c:v>
                </c:pt>
                <c:pt idx="692">
                  <c:v>24.6</c:v>
                </c:pt>
                <c:pt idx="693">
                  <c:v>23.3</c:v>
                </c:pt>
                <c:pt idx="694">
                  <c:v>22.9</c:v>
                </c:pt>
                <c:pt idx="695">
                  <c:v>22.8</c:v>
                </c:pt>
                <c:pt idx="696">
                  <c:v>23.1</c:v>
                </c:pt>
                <c:pt idx="697">
                  <c:v>23.5</c:v>
                </c:pt>
                <c:pt idx="698">
                  <c:v>23.7</c:v>
                </c:pt>
                <c:pt idx="699">
                  <c:v>23.9</c:v>
                </c:pt>
                <c:pt idx="700">
                  <c:v>24.1</c:v>
                </c:pt>
                <c:pt idx="701">
                  <c:v>24</c:v>
                </c:pt>
                <c:pt idx="702">
                  <c:v>23.9</c:v>
                </c:pt>
                <c:pt idx="703">
                  <c:v>24.2</c:v>
                </c:pt>
                <c:pt idx="704">
                  <c:v>24.2</c:v>
                </c:pt>
                <c:pt idx="705">
                  <c:v>24</c:v>
                </c:pt>
                <c:pt idx="706">
                  <c:v>23.9</c:v>
                </c:pt>
                <c:pt idx="707">
                  <c:v>24</c:v>
                </c:pt>
                <c:pt idx="708">
                  <c:v>24.1</c:v>
                </c:pt>
                <c:pt idx="709">
                  <c:v>24</c:v>
                </c:pt>
                <c:pt idx="710">
                  <c:v>23.8</c:v>
                </c:pt>
                <c:pt idx="711">
                  <c:v>24</c:v>
                </c:pt>
                <c:pt idx="712">
                  <c:v>24</c:v>
                </c:pt>
                <c:pt idx="713">
                  <c:v>23.9</c:v>
                </c:pt>
                <c:pt idx="714">
                  <c:v>23.7</c:v>
                </c:pt>
                <c:pt idx="715">
                  <c:v>23.5</c:v>
                </c:pt>
                <c:pt idx="716">
                  <c:v>23.5</c:v>
                </c:pt>
                <c:pt idx="717">
                  <c:v>23.5</c:v>
                </c:pt>
                <c:pt idx="718">
                  <c:v>23.3</c:v>
                </c:pt>
                <c:pt idx="719">
                  <c:v>23.4</c:v>
                </c:pt>
                <c:pt idx="720">
                  <c:v>23.5</c:v>
                </c:pt>
                <c:pt idx="721">
                  <c:v>23.7</c:v>
                </c:pt>
                <c:pt idx="722">
                  <c:v>22.9</c:v>
                </c:pt>
              </c:numCache>
            </c:numRef>
          </c:yVal>
          <c:smooth val="1"/>
          <c:extLst xmlns:c16r2="http://schemas.microsoft.com/office/drawing/2015/06/chart">
            <c:ext xmlns:c16="http://schemas.microsoft.com/office/drawing/2014/chart" uri="{C3380CC4-5D6E-409C-BE32-E72D297353CC}">
              <c16:uniqueId val="{00000001-4366-426B-B8D4-68F6F19BCB22}"/>
            </c:ext>
          </c:extLst>
        </c:ser>
        <c:dLbls>
          <c:showLegendKey val="0"/>
          <c:showVal val="0"/>
          <c:showCatName val="0"/>
          <c:showSerName val="0"/>
          <c:showPercent val="0"/>
          <c:showBubbleSize val="0"/>
        </c:dLbls>
        <c:axId val="563638656"/>
        <c:axId val="563640576"/>
      </c:scatterChart>
      <c:scatterChart>
        <c:scatterStyle val="smoothMarker"/>
        <c:varyColors val="0"/>
        <c:ser>
          <c:idx val="1"/>
          <c:order val="1"/>
          <c:tx>
            <c:strRef>
              <c:f>'250um'!$DM$12</c:f>
              <c:strCache>
                <c:ptCount val="1"/>
                <c:pt idx="0">
                  <c:v>Continuous temperature </c:v>
                </c:pt>
              </c:strCache>
            </c:strRef>
          </c:tx>
          <c:spPr>
            <a:ln w="22225"/>
          </c:spPr>
          <c:marker>
            <c:symbol val="square"/>
            <c:size val="5"/>
          </c:marker>
          <c:xVal>
            <c:numRef>
              <c:f>'250um'!$B$13:$B$1016</c:f>
              <c:numCache>
                <c:formatCode>General</c:formatCode>
                <c:ptCount val="1004"/>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pt idx="738" formatCode="0">
                  <c:v>3394.8444444444399</c:v>
                </c:pt>
                <c:pt idx="739" formatCode="0">
                  <c:v>3399.4444444444398</c:v>
                </c:pt>
                <c:pt idx="740">
                  <c:v>3404.0444444444502</c:v>
                </c:pt>
                <c:pt idx="741">
                  <c:v>3408.6444444444501</c:v>
                </c:pt>
                <c:pt idx="742">
                  <c:v>3413.24444444445</c:v>
                </c:pt>
                <c:pt idx="743">
                  <c:v>3417.8444444444499</c:v>
                </c:pt>
                <c:pt idx="744">
                  <c:v>3422.4444444444498</c:v>
                </c:pt>
                <c:pt idx="745">
                  <c:v>3427.0444444444502</c:v>
                </c:pt>
                <c:pt idx="746">
                  <c:v>3431.6444444444501</c:v>
                </c:pt>
                <c:pt idx="747">
                  <c:v>3436.24444444445</c:v>
                </c:pt>
                <c:pt idx="748">
                  <c:v>3440.8444444444499</c:v>
                </c:pt>
                <c:pt idx="749" formatCode="0">
                  <c:v>3445.4444444444498</c:v>
                </c:pt>
                <c:pt idx="750" formatCode="0">
                  <c:v>3450.0444444444502</c:v>
                </c:pt>
                <c:pt idx="751" formatCode="0">
                  <c:v>3454.6444444444501</c:v>
                </c:pt>
                <c:pt idx="752" formatCode="0">
                  <c:v>3459.24444444445</c:v>
                </c:pt>
                <c:pt idx="753" formatCode="0">
                  <c:v>3463.8444444444499</c:v>
                </c:pt>
                <c:pt idx="754" formatCode="0">
                  <c:v>3468.4444444444498</c:v>
                </c:pt>
                <c:pt idx="755" formatCode="0">
                  <c:v>3473.0444444444502</c:v>
                </c:pt>
                <c:pt idx="756" formatCode="0">
                  <c:v>3477.6444444444501</c:v>
                </c:pt>
                <c:pt idx="757" formatCode="0">
                  <c:v>3482.24444444445</c:v>
                </c:pt>
                <c:pt idx="758" formatCode="0">
                  <c:v>3486.8444444444499</c:v>
                </c:pt>
                <c:pt idx="759" formatCode="0">
                  <c:v>3491.4444444444498</c:v>
                </c:pt>
                <c:pt idx="760" formatCode="0">
                  <c:v>3496.0444444444502</c:v>
                </c:pt>
                <c:pt idx="761" formatCode="0">
                  <c:v>3500.6444444444501</c:v>
                </c:pt>
                <c:pt idx="762" formatCode="0">
                  <c:v>3505.24444444445</c:v>
                </c:pt>
                <c:pt idx="763" formatCode="0">
                  <c:v>3509.8444444444499</c:v>
                </c:pt>
                <c:pt idx="764" formatCode="0">
                  <c:v>3514.4444444444498</c:v>
                </c:pt>
                <c:pt idx="765" formatCode="0">
                  <c:v>3519.0444444444502</c:v>
                </c:pt>
                <c:pt idx="766" formatCode="0">
                  <c:v>3523.6444444444501</c:v>
                </c:pt>
                <c:pt idx="767" formatCode="0">
                  <c:v>3528.24444444445</c:v>
                </c:pt>
                <c:pt idx="768" formatCode="0">
                  <c:v>3532.8444444444499</c:v>
                </c:pt>
                <c:pt idx="769" formatCode="0">
                  <c:v>3537.4444444444498</c:v>
                </c:pt>
                <c:pt idx="770" formatCode="0">
                  <c:v>3542.0444444444502</c:v>
                </c:pt>
                <c:pt idx="771" formatCode="0">
                  <c:v>3546.6444444444501</c:v>
                </c:pt>
                <c:pt idx="772" formatCode="0">
                  <c:v>3551.24444444445</c:v>
                </c:pt>
                <c:pt idx="773" formatCode="0">
                  <c:v>3555.8444444444499</c:v>
                </c:pt>
                <c:pt idx="774" formatCode="0">
                  <c:v>3560.4444444444498</c:v>
                </c:pt>
                <c:pt idx="775" formatCode="0">
                  <c:v>3565.0444444444502</c:v>
                </c:pt>
                <c:pt idx="776" formatCode="0">
                  <c:v>3569.6444444444501</c:v>
                </c:pt>
                <c:pt idx="777" formatCode="0">
                  <c:v>3574.24444444445</c:v>
                </c:pt>
                <c:pt idx="778" formatCode="0">
                  <c:v>3578.8444444444499</c:v>
                </c:pt>
                <c:pt idx="779" formatCode="0">
                  <c:v>3583.4444444444498</c:v>
                </c:pt>
                <c:pt idx="780" formatCode="0">
                  <c:v>3588.0444444444502</c:v>
                </c:pt>
                <c:pt idx="781" formatCode="0">
                  <c:v>3592.6444444444501</c:v>
                </c:pt>
                <c:pt idx="782" formatCode="0">
                  <c:v>3597.24444444445</c:v>
                </c:pt>
                <c:pt idx="783" formatCode="0">
                  <c:v>3601.8444444444499</c:v>
                </c:pt>
                <c:pt idx="784" formatCode="0">
                  <c:v>3606.4444444444498</c:v>
                </c:pt>
                <c:pt idx="785" formatCode="0">
                  <c:v>3611.0444444444502</c:v>
                </c:pt>
                <c:pt idx="786" formatCode="0">
                  <c:v>3615.6444444444501</c:v>
                </c:pt>
                <c:pt idx="787" formatCode="0">
                  <c:v>3620.24444444445</c:v>
                </c:pt>
                <c:pt idx="788" formatCode="0">
                  <c:v>3624.8444444444499</c:v>
                </c:pt>
                <c:pt idx="789" formatCode="0">
                  <c:v>3629.4444444444498</c:v>
                </c:pt>
                <c:pt idx="790" formatCode="0">
                  <c:v>3634.0444444444502</c:v>
                </c:pt>
                <c:pt idx="791" formatCode="0">
                  <c:v>3638.6444444444501</c:v>
                </c:pt>
                <c:pt idx="792" formatCode="0">
                  <c:v>3643.24444444445</c:v>
                </c:pt>
                <c:pt idx="793" formatCode="0">
                  <c:v>3647.8444444444499</c:v>
                </c:pt>
                <c:pt idx="794" formatCode="0">
                  <c:v>3652.4444444444498</c:v>
                </c:pt>
                <c:pt idx="795" formatCode="0">
                  <c:v>3657.0444444444502</c:v>
                </c:pt>
                <c:pt idx="796" formatCode="0">
                  <c:v>3661.6444444444501</c:v>
                </c:pt>
                <c:pt idx="797" formatCode="0">
                  <c:v>3666.24444444445</c:v>
                </c:pt>
                <c:pt idx="798" formatCode="0">
                  <c:v>3670.8444444444499</c:v>
                </c:pt>
                <c:pt idx="799" formatCode="0">
                  <c:v>3675.4444444444498</c:v>
                </c:pt>
                <c:pt idx="800" formatCode="0">
                  <c:v>3680.0444444444502</c:v>
                </c:pt>
                <c:pt idx="801" formatCode="0">
                  <c:v>3684.6444444444501</c:v>
                </c:pt>
                <c:pt idx="802" formatCode="0">
                  <c:v>3689.24444444445</c:v>
                </c:pt>
                <c:pt idx="803" formatCode="0">
                  <c:v>3693.8444444444499</c:v>
                </c:pt>
                <c:pt idx="804" formatCode="0">
                  <c:v>3698.4444444444498</c:v>
                </c:pt>
                <c:pt idx="805" formatCode="0">
                  <c:v>3703.0444444444502</c:v>
                </c:pt>
                <c:pt idx="806" formatCode="0">
                  <c:v>3707.6444444444501</c:v>
                </c:pt>
                <c:pt idx="807" formatCode="0">
                  <c:v>3712.24444444445</c:v>
                </c:pt>
                <c:pt idx="808" formatCode="0">
                  <c:v>3716.8444444444499</c:v>
                </c:pt>
                <c:pt idx="809" formatCode="0">
                  <c:v>3721.4444444444498</c:v>
                </c:pt>
                <c:pt idx="810" formatCode="0">
                  <c:v>3726.0444444444502</c:v>
                </c:pt>
                <c:pt idx="811" formatCode="0">
                  <c:v>3730.6444444444501</c:v>
                </c:pt>
                <c:pt idx="812" formatCode="0">
                  <c:v>3735.24444444445</c:v>
                </c:pt>
                <c:pt idx="813" formatCode="0">
                  <c:v>3739.8444444444499</c:v>
                </c:pt>
                <c:pt idx="814" formatCode="0">
                  <c:v>3744.4444444444498</c:v>
                </c:pt>
                <c:pt idx="815" formatCode="0">
                  <c:v>3749.0444444444502</c:v>
                </c:pt>
                <c:pt idx="816" formatCode="0">
                  <c:v>3753.6444444444501</c:v>
                </c:pt>
                <c:pt idx="817" formatCode="0">
                  <c:v>3758.24444444445</c:v>
                </c:pt>
                <c:pt idx="818" formatCode="0">
                  <c:v>3762.8444444444499</c:v>
                </c:pt>
                <c:pt idx="819" formatCode="0">
                  <c:v>3767.4444444444498</c:v>
                </c:pt>
                <c:pt idx="820" formatCode="0">
                  <c:v>3772.0444444444502</c:v>
                </c:pt>
                <c:pt idx="821" formatCode="0">
                  <c:v>3776.6444444444501</c:v>
                </c:pt>
                <c:pt idx="822" formatCode="0">
                  <c:v>3781.24444444445</c:v>
                </c:pt>
                <c:pt idx="823" formatCode="0">
                  <c:v>3785.8444444444499</c:v>
                </c:pt>
                <c:pt idx="824" formatCode="0">
                  <c:v>3790.4444444444498</c:v>
                </c:pt>
                <c:pt idx="825" formatCode="0">
                  <c:v>3795.0444444444502</c:v>
                </c:pt>
                <c:pt idx="826" formatCode="0">
                  <c:v>3799.6444444444501</c:v>
                </c:pt>
                <c:pt idx="827" formatCode="0">
                  <c:v>3804.24444444445</c:v>
                </c:pt>
                <c:pt idx="828" formatCode="0">
                  <c:v>3808.8444444444499</c:v>
                </c:pt>
                <c:pt idx="829" formatCode="0">
                  <c:v>3813.4444444444498</c:v>
                </c:pt>
                <c:pt idx="830" formatCode="0">
                  <c:v>3818.0444444444502</c:v>
                </c:pt>
                <c:pt idx="831" formatCode="0">
                  <c:v>3822.6444444444501</c:v>
                </c:pt>
                <c:pt idx="832" formatCode="0">
                  <c:v>3827.24444444445</c:v>
                </c:pt>
                <c:pt idx="833" formatCode="0">
                  <c:v>3831.8444444444499</c:v>
                </c:pt>
                <c:pt idx="834" formatCode="0">
                  <c:v>3836.4444444444498</c:v>
                </c:pt>
                <c:pt idx="835" formatCode="0">
                  <c:v>3841.0444444444502</c:v>
                </c:pt>
                <c:pt idx="836" formatCode="0">
                  <c:v>3845.6444444444501</c:v>
                </c:pt>
                <c:pt idx="837" formatCode="0">
                  <c:v>3850.24444444445</c:v>
                </c:pt>
                <c:pt idx="838" formatCode="0">
                  <c:v>3854.8444444444499</c:v>
                </c:pt>
                <c:pt idx="839" formatCode="0">
                  <c:v>3859.4444444444498</c:v>
                </c:pt>
                <c:pt idx="840" formatCode="0">
                  <c:v>3864.0444444444502</c:v>
                </c:pt>
                <c:pt idx="841" formatCode="0">
                  <c:v>3868.6444444444501</c:v>
                </c:pt>
                <c:pt idx="842" formatCode="0">
                  <c:v>3873.24444444445</c:v>
                </c:pt>
                <c:pt idx="843" formatCode="0">
                  <c:v>3877.8444444444499</c:v>
                </c:pt>
                <c:pt idx="844" formatCode="0">
                  <c:v>3882.4444444444498</c:v>
                </c:pt>
                <c:pt idx="845" formatCode="0">
                  <c:v>3887.0444444444502</c:v>
                </c:pt>
                <c:pt idx="846" formatCode="0">
                  <c:v>3891.6444444444501</c:v>
                </c:pt>
                <c:pt idx="847" formatCode="0">
                  <c:v>3896.24444444445</c:v>
                </c:pt>
                <c:pt idx="848" formatCode="0">
                  <c:v>3900.8444444444499</c:v>
                </c:pt>
                <c:pt idx="849" formatCode="0">
                  <c:v>3905.4444444444498</c:v>
                </c:pt>
                <c:pt idx="850" formatCode="0">
                  <c:v>3910.0444444444502</c:v>
                </c:pt>
                <c:pt idx="851" formatCode="0">
                  <c:v>3914.6444444444501</c:v>
                </c:pt>
                <c:pt idx="852" formatCode="0">
                  <c:v>3919.24444444445</c:v>
                </c:pt>
                <c:pt idx="853" formatCode="0">
                  <c:v>3923.8444444444499</c:v>
                </c:pt>
                <c:pt idx="854" formatCode="0">
                  <c:v>3928.4444444444498</c:v>
                </c:pt>
                <c:pt idx="855" formatCode="0">
                  <c:v>3933.0444444444502</c:v>
                </c:pt>
                <c:pt idx="856" formatCode="0">
                  <c:v>3937.6444444444501</c:v>
                </c:pt>
                <c:pt idx="857" formatCode="0">
                  <c:v>3942.24444444445</c:v>
                </c:pt>
                <c:pt idx="858" formatCode="0">
                  <c:v>3946.8444444444499</c:v>
                </c:pt>
                <c:pt idx="859" formatCode="0">
                  <c:v>3951.4444444444498</c:v>
                </c:pt>
                <c:pt idx="860" formatCode="0">
                  <c:v>3956.0444444444502</c:v>
                </c:pt>
                <c:pt idx="861" formatCode="0">
                  <c:v>3960.6444444444501</c:v>
                </c:pt>
                <c:pt idx="862" formatCode="0">
                  <c:v>3965.24444444445</c:v>
                </c:pt>
                <c:pt idx="863" formatCode="0">
                  <c:v>3969.8444444444499</c:v>
                </c:pt>
                <c:pt idx="864" formatCode="0">
                  <c:v>3974.4444444444498</c:v>
                </c:pt>
                <c:pt idx="865" formatCode="0">
                  <c:v>3979.0444444444502</c:v>
                </c:pt>
                <c:pt idx="866" formatCode="0">
                  <c:v>3983.6444444444501</c:v>
                </c:pt>
                <c:pt idx="867" formatCode="0">
                  <c:v>3988.24444444445</c:v>
                </c:pt>
                <c:pt idx="868" formatCode="0">
                  <c:v>3992.8444444444499</c:v>
                </c:pt>
                <c:pt idx="869" formatCode="0">
                  <c:v>3997.4444444444498</c:v>
                </c:pt>
                <c:pt idx="870" formatCode="0">
                  <c:v>4002.0444444444502</c:v>
                </c:pt>
                <c:pt idx="871" formatCode="0">
                  <c:v>4006.6444444444501</c:v>
                </c:pt>
                <c:pt idx="872" formatCode="0">
                  <c:v>4011.24444444445</c:v>
                </c:pt>
                <c:pt idx="873" formatCode="0">
                  <c:v>4015.8444444444499</c:v>
                </c:pt>
                <c:pt idx="874" formatCode="0">
                  <c:v>4020.4444444444498</c:v>
                </c:pt>
                <c:pt idx="875" formatCode="0">
                  <c:v>4025.0444444444502</c:v>
                </c:pt>
                <c:pt idx="876" formatCode="0">
                  <c:v>4029.6444444444501</c:v>
                </c:pt>
                <c:pt idx="877" formatCode="0">
                  <c:v>4034.24444444445</c:v>
                </c:pt>
                <c:pt idx="878" formatCode="0">
                  <c:v>4038.8444444444499</c:v>
                </c:pt>
                <c:pt idx="879" formatCode="0">
                  <c:v>4043.4444444444498</c:v>
                </c:pt>
                <c:pt idx="880" formatCode="0">
                  <c:v>4048.0444444444502</c:v>
                </c:pt>
                <c:pt idx="881" formatCode="0">
                  <c:v>4052.6444444444501</c:v>
                </c:pt>
                <c:pt idx="882" formatCode="0">
                  <c:v>4057.24444444445</c:v>
                </c:pt>
                <c:pt idx="883" formatCode="0">
                  <c:v>4061.8444444444499</c:v>
                </c:pt>
                <c:pt idx="884" formatCode="0">
                  <c:v>4066.4444444444498</c:v>
                </c:pt>
                <c:pt idx="885" formatCode="0">
                  <c:v>4071.0444444444502</c:v>
                </c:pt>
                <c:pt idx="886" formatCode="0">
                  <c:v>4075.6444444444501</c:v>
                </c:pt>
                <c:pt idx="887" formatCode="0">
                  <c:v>4080.24444444445</c:v>
                </c:pt>
                <c:pt idx="888" formatCode="0">
                  <c:v>4084.8444444444499</c:v>
                </c:pt>
                <c:pt idx="889" formatCode="0">
                  <c:v>4089.4444444444498</c:v>
                </c:pt>
                <c:pt idx="890" formatCode="0">
                  <c:v>4094.0444444444502</c:v>
                </c:pt>
                <c:pt idx="891" formatCode="0">
                  <c:v>4098.6444444444496</c:v>
                </c:pt>
                <c:pt idx="892" formatCode="0">
                  <c:v>4103.24444444445</c:v>
                </c:pt>
                <c:pt idx="893" formatCode="0">
                  <c:v>4107.8444444444503</c:v>
                </c:pt>
                <c:pt idx="894" formatCode="0">
                  <c:v>4112.4444444444498</c:v>
                </c:pt>
                <c:pt idx="895" formatCode="0">
                  <c:v>4117.0444444444502</c:v>
                </c:pt>
                <c:pt idx="896" formatCode="0">
                  <c:v>4121.6444444444496</c:v>
                </c:pt>
                <c:pt idx="897" formatCode="0">
                  <c:v>4126.24444444445</c:v>
                </c:pt>
                <c:pt idx="898" formatCode="0">
                  <c:v>4130.8444444444503</c:v>
                </c:pt>
                <c:pt idx="899" formatCode="0">
                  <c:v>4135.4444444444498</c:v>
                </c:pt>
                <c:pt idx="900" formatCode="0">
                  <c:v>4140.0444444444502</c:v>
                </c:pt>
                <c:pt idx="901" formatCode="0">
                  <c:v>4144.6444444444496</c:v>
                </c:pt>
                <c:pt idx="902" formatCode="0">
                  <c:v>4149.24444444445</c:v>
                </c:pt>
                <c:pt idx="903" formatCode="0">
                  <c:v>4153.8444444444503</c:v>
                </c:pt>
                <c:pt idx="904" formatCode="0">
                  <c:v>4158.4444444444498</c:v>
                </c:pt>
                <c:pt idx="905" formatCode="0">
                  <c:v>4163.0444444444502</c:v>
                </c:pt>
                <c:pt idx="906" formatCode="0">
                  <c:v>4167.6444444444496</c:v>
                </c:pt>
                <c:pt idx="907" formatCode="0">
                  <c:v>4172.24444444445</c:v>
                </c:pt>
                <c:pt idx="908" formatCode="0">
                  <c:v>4176.8444444444503</c:v>
                </c:pt>
                <c:pt idx="909" formatCode="0">
                  <c:v>4181.4444444444498</c:v>
                </c:pt>
                <c:pt idx="910" formatCode="0">
                  <c:v>4186.0444444444502</c:v>
                </c:pt>
                <c:pt idx="911" formatCode="0">
                  <c:v>4190.6444444444496</c:v>
                </c:pt>
                <c:pt idx="912" formatCode="0">
                  <c:v>4195.24444444445</c:v>
                </c:pt>
                <c:pt idx="913" formatCode="0">
                  <c:v>4199.8444444444503</c:v>
                </c:pt>
                <c:pt idx="914" formatCode="0">
                  <c:v>4204.4444444444498</c:v>
                </c:pt>
                <c:pt idx="915" formatCode="0">
                  <c:v>4209.0444444444502</c:v>
                </c:pt>
                <c:pt idx="916" formatCode="0">
                  <c:v>4213.6444444444496</c:v>
                </c:pt>
                <c:pt idx="917" formatCode="0">
                  <c:v>4218.24444444445</c:v>
                </c:pt>
                <c:pt idx="918" formatCode="0">
                  <c:v>4222.8444444444503</c:v>
                </c:pt>
                <c:pt idx="919" formatCode="0">
                  <c:v>4227.4444444444498</c:v>
                </c:pt>
                <c:pt idx="920" formatCode="0">
                  <c:v>4232.0444444444502</c:v>
                </c:pt>
                <c:pt idx="921" formatCode="0">
                  <c:v>4236.6444444444496</c:v>
                </c:pt>
                <c:pt idx="922" formatCode="0">
                  <c:v>4241.24444444445</c:v>
                </c:pt>
                <c:pt idx="923" formatCode="0">
                  <c:v>4245.8444444444503</c:v>
                </c:pt>
                <c:pt idx="924" formatCode="0">
                  <c:v>4250.4444444444498</c:v>
                </c:pt>
                <c:pt idx="925" formatCode="0">
                  <c:v>4255.0444444444502</c:v>
                </c:pt>
                <c:pt idx="926" formatCode="0">
                  <c:v>4259.6444444444496</c:v>
                </c:pt>
                <c:pt idx="927" formatCode="0">
                  <c:v>4264.24444444445</c:v>
                </c:pt>
                <c:pt idx="928" formatCode="0">
                  <c:v>4268.8444444444503</c:v>
                </c:pt>
                <c:pt idx="929" formatCode="0">
                  <c:v>4273.4444444444498</c:v>
                </c:pt>
                <c:pt idx="930" formatCode="0">
                  <c:v>4278.0444444444502</c:v>
                </c:pt>
                <c:pt idx="931" formatCode="0">
                  <c:v>4282.6444444444496</c:v>
                </c:pt>
                <c:pt idx="932" formatCode="0">
                  <c:v>4287.24444444445</c:v>
                </c:pt>
                <c:pt idx="933" formatCode="0">
                  <c:v>4291.8444444444503</c:v>
                </c:pt>
                <c:pt idx="934" formatCode="0">
                  <c:v>4296.4444444444498</c:v>
                </c:pt>
                <c:pt idx="935" formatCode="0">
                  <c:v>4301.0444444444502</c:v>
                </c:pt>
                <c:pt idx="936" formatCode="0">
                  <c:v>4305.6444444444496</c:v>
                </c:pt>
                <c:pt idx="937" formatCode="0">
                  <c:v>4310.24444444445</c:v>
                </c:pt>
                <c:pt idx="938" formatCode="0">
                  <c:v>4314.8444444444503</c:v>
                </c:pt>
                <c:pt idx="939" formatCode="0">
                  <c:v>4319.4444444444498</c:v>
                </c:pt>
                <c:pt idx="940" formatCode="0">
                  <c:v>4324.0444444444502</c:v>
                </c:pt>
                <c:pt idx="941" formatCode="0">
                  <c:v>4328.6444444444496</c:v>
                </c:pt>
                <c:pt idx="942" formatCode="0">
                  <c:v>4333.24444444445</c:v>
                </c:pt>
                <c:pt idx="943" formatCode="0">
                  <c:v>4337.8444444444503</c:v>
                </c:pt>
                <c:pt idx="944" formatCode="0">
                  <c:v>4342.4444444444498</c:v>
                </c:pt>
                <c:pt idx="945" formatCode="0">
                  <c:v>4347.0444444444502</c:v>
                </c:pt>
                <c:pt idx="946" formatCode="0">
                  <c:v>4351.6444444444496</c:v>
                </c:pt>
                <c:pt idx="947" formatCode="0">
                  <c:v>4356.24444444445</c:v>
                </c:pt>
                <c:pt idx="948" formatCode="0">
                  <c:v>4360.8444444444503</c:v>
                </c:pt>
                <c:pt idx="949" formatCode="0">
                  <c:v>4365.4444444444498</c:v>
                </c:pt>
                <c:pt idx="950" formatCode="0">
                  <c:v>4370.0444444444502</c:v>
                </c:pt>
                <c:pt idx="951" formatCode="0">
                  <c:v>4374.6444444444496</c:v>
                </c:pt>
                <c:pt idx="952" formatCode="0">
                  <c:v>4379.24444444445</c:v>
                </c:pt>
                <c:pt idx="953" formatCode="0">
                  <c:v>4383.8444444444503</c:v>
                </c:pt>
                <c:pt idx="954" formatCode="0">
                  <c:v>4388.4444444444498</c:v>
                </c:pt>
                <c:pt idx="955" formatCode="0">
                  <c:v>4393.0444444444502</c:v>
                </c:pt>
                <c:pt idx="956" formatCode="0">
                  <c:v>4397.6444444444496</c:v>
                </c:pt>
                <c:pt idx="957" formatCode="0">
                  <c:v>4402.24444444445</c:v>
                </c:pt>
                <c:pt idx="958" formatCode="0">
                  <c:v>4406.8444444444503</c:v>
                </c:pt>
                <c:pt idx="959" formatCode="0">
                  <c:v>4411.4444444444498</c:v>
                </c:pt>
                <c:pt idx="960" formatCode="0">
                  <c:v>4416.0444444444502</c:v>
                </c:pt>
                <c:pt idx="961" formatCode="0">
                  <c:v>4420.6444444444496</c:v>
                </c:pt>
                <c:pt idx="962" formatCode="0">
                  <c:v>4425.24444444445</c:v>
                </c:pt>
                <c:pt idx="963" formatCode="0">
                  <c:v>4429.8444444444503</c:v>
                </c:pt>
                <c:pt idx="964" formatCode="0">
                  <c:v>4434.4444444444498</c:v>
                </c:pt>
                <c:pt idx="965" formatCode="0">
                  <c:v>4439.0444444444502</c:v>
                </c:pt>
                <c:pt idx="966" formatCode="0">
                  <c:v>4443.6444444444496</c:v>
                </c:pt>
                <c:pt idx="967" formatCode="0">
                  <c:v>4448.24444444445</c:v>
                </c:pt>
                <c:pt idx="968" formatCode="0">
                  <c:v>4452.8444444444503</c:v>
                </c:pt>
                <c:pt idx="969" formatCode="0">
                  <c:v>4457.4444444444498</c:v>
                </c:pt>
                <c:pt idx="970" formatCode="0">
                  <c:v>4462.0444444444502</c:v>
                </c:pt>
                <c:pt idx="971" formatCode="0">
                  <c:v>4466.6444444444396</c:v>
                </c:pt>
                <c:pt idx="972" formatCode="0">
                  <c:v>4471.24444444445</c:v>
                </c:pt>
                <c:pt idx="973" formatCode="0">
                  <c:v>4475.8444444444503</c:v>
                </c:pt>
                <c:pt idx="974" formatCode="0">
                  <c:v>4480.4444444444498</c:v>
                </c:pt>
                <c:pt idx="975" formatCode="0">
                  <c:v>4485.0444444444502</c:v>
                </c:pt>
                <c:pt idx="976" formatCode="0">
                  <c:v>4489.6444444444396</c:v>
                </c:pt>
                <c:pt idx="977" formatCode="0">
                  <c:v>4494.24444444445</c:v>
                </c:pt>
                <c:pt idx="978" formatCode="0">
                  <c:v>4498.8444444444503</c:v>
                </c:pt>
                <c:pt idx="979" formatCode="0">
                  <c:v>4503.4444444444498</c:v>
                </c:pt>
                <c:pt idx="980" formatCode="0">
                  <c:v>4508.0444444444502</c:v>
                </c:pt>
                <c:pt idx="981" formatCode="0">
                  <c:v>4512.6444444444396</c:v>
                </c:pt>
                <c:pt idx="982" formatCode="0">
                  <c:v>4517.24444444445</c:v>
                </c:pt>
                <c:pt idx="983" formatCode="0">
                  <c:v>4521.8444444444503</c:v>
                </c:pt>
                <c:pt idx="984" formatCode="0">
                  <c:v>4526.4444444444498</c:v>
                </c:pt>
                <c:pt idx="985" formatCode="0">
                  <c:v>4531.0444444444502</c:v>
                </c:pt>
                <c:pt idx="986" formatCode="0">
                  <c:v>4535.6444444444396</c:v>
                </c:pt>
                <c:pt idx="987" formatCode="0">
                  <c:v>4540.24444444445</c:v>
                </c:pt>
                <c:pt idx="988" formatCode="0">
                  <c:v>4544.8444444444503</c:v>
                </c:pt>
                <c:pt idx="989" formatCode="0">
                  <c:v>4549.4444444444498</c:v>
                </c:pt>
                <c:pt idx="990" formatCode="0">
                  <c:v>4554.0444444444502</c:v>
                </c:pt>
                <c:pt idx="991" formatCode="0">
                  <c:v>4558.6444444444396</c:v>
                </c:pt>
                <c:pt idx="992" formatCode="0">
                  <c:v>4563.24444444445</c:v>
                </c:pt>
                <c:pt idx="993" formatCode="0">
                  <c:v>4567.8444444444503</c:v>
                </c:pt>
                <c:pt idx="994" formatCode="0">
                  <c:v>4572.4444444444498</c:v>
                </c:pt>
                <c:pt idx="995" formatCode="0">
                  <c:v>4577.0444444444502</c:v>
                </c:pt>
                <c:pt idx="996" formatCode="0">
                  <c:v>4581.6444444444396</c:v>
                </c:pt>
                <c:pt idx="997" formatCode="0">
                  <c:v>4586.24444444445</c:v>
                </c:pt>
                <c:pt idx="998" formatCode="0">
                  <c:v>4590.8444444444503</c:v>
                </c:pt>
                <c:pt idx="999" formatCode="0">
                  <c:v>4595.4444444444498</c:v>
                </c:pt>
                <c:pt idx="1000" formatCode="0">
                  <c:v>4600.0444444444502</c:v>
                </c:pt>
                <c:pt idx="1001" formatCode="0">
                  <c:v>4604.6444444444396</c:v>
                </c:pt>
                <c:pt idx="1002" formatCode="0">
                  <c:v>4609.24444444445</c:v>
                </c:pt>
                <c:pt idx="1003" formatCode="0">
                  <c:v>4613.8444444444503</c:v>
                </c:pt>
              </c:numCache>
            </c:numRef>
          </c:xVal>
          <c:yVal>
            <c:numRef>
              <c:f>'250um'!$DM$13:$DM$1016</c:f>
              <c:numCache>
                <c:formatCode>General</c:formatCode>
                <c:ptCount val="1004"/>
                <c:pt idx="0">
                  <c:v>23.733333333333334</c:v>
                </c:pt>
                <c:pt idx="1">
                  <c:v>23.733333333333334</c:v>
                </c:pt>
                <c:pt idx="2">
                  <c:v>23.733333333333334</c:v>
                </c:pt>
                <c:pt idx="3">
                  <c:v>23.733333333333334</c:v>
                </c:pt>
                <c:pt idx="4">
                  <c:v>23.766666666666666</c:v>
                </c:pt>
                <c:pt idx="5">
                  <c:v>23.766666666666666</c:v>
                </c:pt>
                <c:pt idx="6">
                  <c:v>23.8</c:v>
                </c:pt>
                <c:pt idx="7">
                  <c:v>23.766666666666666</c:v>
                </c:pt>
                <c:pt idx="8">
                  <c:v>23.766666666666666</c:v>
                </c:pt>
                <c:pt idx="9">
                  <c:v>23.8</c:v>
                </c:pt>
                <c:pt idx="10">
                  <c:v>23.766666666666666</c:v>
                </c:pt>
                <c:pt idx="11">
                  <c:v>23.766666666666666</c:v>
                </c:pt>
                <c:pt idx="12">
                  <c:v>23.766666666666666</c:v>
                </c:pt>
                <c:pt idx="13">
                  <c:v>23.766666666666666</c:v>
                </c:pt>
                <c:pt idx="14">
                  <c:v>23.766666666666666</c:v>
                </c:pt>
                <c:pt idx="15">
                  <c:v>23.733333333333331</c:v>
                </c:pt>
                <c:pt idx="16">
                  <c:v>23.733333333333331</c:v>
                </c:pt>
                <c:pt idx="17">
                  <c:v>23.733333333333331</c:v>
                </c:pt>
                <c:pt idx="18">
                  <c:v>23.733333333333331</c:v>
                </c:pt>
                <c:pt idx="19">
                  <c:v>23.733333333333331</c:v>
                </c:pt>
                <c:pt idx="20">
                  <c:v>23.733333333333331</c:v>
                </c:pt>
                <c:pt idx="21">
                  <c:v>23.733333333333331</c:v>
                </c:pt>
                <c:pt idx="22">
                  <c:v>23.733333333333331</c:v>
                </c:pt>
                <c:pt idx="23">
                  <c:v>23.733333333333331</c:v>
                </c:pt>
                <c:pt idx="24">
                  <c:v>23.733333333333331</c:v>
                </c:pt>
                <c:pt idx="25">
                  <c:v>23.733333333333331</c:v>
                </c:pt>
                <c:pt idx="26">
                  <c:v>23.733333333333331</c:v>
                </c:pt>
                <c:pt idx="27">
                  <c:v>23.733333333333331</c:v>
                </c:pt>
                <c:pt idx="28">
                  <c:v>23.733333333333331</c:v>
                </c:pt>
                <c:pt idx="29">
                  <c:v>23.733333333333331</c:v>
                </c:pt>
                <c:pt idx="30">
                  <c:v>23.733333333333331</c:v>
                </c:pt>
                <c:pt idx="31">
                  <c:v>23.733333333333331</c:v>
                </c:pt>
                <c:pt idx="32">
                  <c:v>23.733333333333331</c:v>
                </c:pt>
                <c:pt idx="33">
                  <c:v>23.733333333333331</c:v>
                </c:pt>
                <c:pt idx="34">
                  <c:v>23.733333333333331</c:v>
                </c:pt>
                <c:pt idx="35">
                  <c:v>23.7</c:v>
                </c:pt>
                <c:pt idx="36">
                  <c:v>23.7</c:v>
                </c:pt>
                <c:pt idx="37">
                  <c:v>23.733333333333331</c:v>
                </c:pt>
                <c:pt idx="38">
                  <c:v>23.7</c:v>
                </c:pt>
                <c:pt idx="39">
                  <c:v>23.7</c:v>
                </c:pt>
                <c:pt idx="40">
                  <c:v>23.666666666666668</c:v>
                </c:pt>
                <c:pt idx="41">
                  <c:v>23.666666666666668</c:v>
                </c:pt>
                <c:pt idx="42">
                  <c:v>23.666666666666668</c:v>
                </c:pt>
                <c:pt idx="43">
                  <c:v>23.666666666666668</c:v>
                </c:pt>
                <c:pt idx="44">
                  <c:v>23.666666666666668</c:v>
                </c:pt>
                <c:pt idx="45">
                  <c:v>23.666666666666668</c:v>
                </c:pt>
                <c:pt idx="46">
                  <c:v>23.666666666666668</c:v>
                </c:pt>
                <c:pt idx="47">
                  <c:v>23.633333333333336</c:v>
                </c:pt>
                <c:pt idx="48">
                  <c:v>23.633333333333336</c:v>
                </c:pt>
                <c:pt idx="49">
                  <c:v>23.599999999999998</c:v>
                </c:pt>
                <c:pt idx="50">
                  <c:v>23.633333333333336</c:v>
                </c:pt>
                <c:pt idx="51">
                  <c:v>23.633333333333336</c:v>
                </c:pt>
                <c:pt idx="52">
                  <c:v>23.599999999999998</c:v>
                </c:pt>
                <c:pt idx="53">
                  <c:v>23.599999999999998</c:v>
                </c:pt>
                <c:pt idx="54">
                  <c:v>23.566666666666666</c:v>
                </c:pt>
                <c:pt idx="55">
                  <c:v>23.566666666666666</c:v>
                </c:pt>
                <c:pt idx="56">
                  <c:v>23.566666666666666</c:v>
                </c:pt>
                <c:pt idx="57">
                  <c:v>23.533333333333331</c:v>
                </c:pt>
                <c:pt idx="58">
                  <c:v>23.533333333333331</c:v>
                </c:pt>
                <c:pt idx="59">
                  <c:v>23.533333333333331</c:v>
                </c:pt>
                <c:pt idx="60">
                  <c:v>23.5</c:v>
                </c:pt>
                <c:pt idx="61">
                  <c:v>23.5</c:v>
                </c:pt>
                <c:pt idx="62">
                  <c:v>23.5</c:v>
                </c:pt>
                <c:pt idx="63">
                  <c:v>23.5</c:v>
                </c:pt>
                <c:pt idx="64">
                  <c:v>23.466666666666669</c:v>
                </c:pt>
                <c:pt idx="65">
                  <c:v>23.466666666666669</c:v>
                </c:pt>
                <c:pt idx="66">
                  <c:v>23.433333333333337</c:v>
                </c:pt>
                <c:pt idx="67">
                  <c:v>23.433333333333337</c:v>
                </c:pt>
                <c:pt idx="68">
                  <c:v>23.433333333333337</c:v>
                </c:pt>
                <c:pt idx="69">
                  <c:v>23.433333333333337</c:v>
                </c:pt>
                <c:pt idx="70">
                  <c:v>23.433333333333337</c:v>
                </c:pt>
                <c:pt idx="71">
                  <c:v>23.400000000000002</c:v>
                </c:pt>
                <c:pt idx="72">
                  <c:v>23.400000000000002</c:v>
                </c:pt>
                <c:pt idx="73">
                  <c:v>23.400000000000002</c:v>
                </c:pt>
                <c:pt idx="74">
                  <c:v>23.400000000000002</c:v>
                </c:pt>
                <c:pt idx="75">
                  <c:v>23.433333333333334</c:v>
                </c:pt>
                <c:pt idx="76">
                  <c:v>23.466666666666669</c:v>
                </c:pt>
                <c:pt idx="77">
                  <c:v>23.533333333333331</c:v>
                </c:pt>
                <c:pt idx="78">
                  <c:v>23.533333333333331</c:v>
                </c:pt>
                <c:pt idx="79">
                  <c:v>23.566666666666666</c:v>
                </c:pt>
                <c:pt idx="80">
                  <c:v>23.566666666666666</c:v>
                </c:pt>
                <c:pt idx="81">
                  <c:v>23.600000000000005</c:v>
                </c:pt>
                <c:pt idx="82">
                  <c:v>23.566666666666663</c:v>
                </c:pt>
                <c:pt idx="83">
                  <c:v>23.599999999999998</c:v>
                </c:pt>
                <c:pt idx="84">
                  <c:v>23.599999999999998</c:v>
                </c:pt>
                <c:pt idx="85">
                  <c:v>23.666666666666668</c:v>
                </c:pt>
                <c:pt idx="86">
                  <c:v>23.666666666666668</c:v>
                </c:pt>
                <c:pt idx="87">
                  <c:v>23.666666666666668</c:v>
                </c:pt>
                <c:pt idx="88">
                  <c:v>23.7</c:v>
                </c:pt>
                <c:pt idx="89">
                  <c:v>23.7</c:v>
                </c:pt>
                <c:pt idx="90">
                  <c:v>23.733333333333331</c:v>
                </c:pt>
                <c:pt idx="91">
                  <c:v>23.733333333333331</c:v>
                </c:pt>
                <c:pt idx="92">
                  <c:v>23.733333333333331</c:v>
                </c:pt>
                <c:pt idx="93">
                  <c:v>23.733333333333331</c:v>
                </c:pt>
                <c:pt idx="94">
                  <c:v>23.7</c:v>
                </c:pt>
                <c:pt idx="95">
                  <c:v>23.733333333333331</c:v>
                </c:pt>
                <c:pt idx="96">
                  <c:v>23.733333333333331</c:v>
                </c:pt>
                <c:pt idx="97">
                  <c:v>23.733333333333331</c:v>
                </c:pt>
                <c:pt idx="98">
                  <c:v>23.733333333333331</c:v>
                </c:pt>
                <c:pt idx="99">
                  <c:v>23.766666666666669</c:v>
                </c:pt>
                <c:pt idx="100">
                  <c:v>23.766666666666669</c:v>
                </c:pt>
                <c:pt idx="101">
                  <c:v>23.8</c:v>
                </c:pt>
                <c:pt idx="102">
                  <c:v>23.766666666666666</c:v>
                </c:pt>
                <c:pt idx="103">
                  <c:v>23.766666666666666</c:v>
                </c:pt>
                <c:pt idx="104">
                  <c:v>23.8</c:v>
                </c:pt>
                <c:pt idx="105">
                  <c:v>23.766666666666666</c:v>
                </c:pt>
                <c:pt idx="106">
                  <c:v>23.766666666666666</c:v>
                </c:pt>
                <c:pt idx="107">
                  <c:v>23.766666666666666</c:v>
                </c:pt>
                <c:pt idx="108">
                  <c:v>23.8</c:v>
                </c:pt>
                <c:pt idx="109">
                  <c:v>23.766666666666666</c:v>
                </c:pt>
                <c:pt idx="110">
                  <c:v>23.766666666666666</c:v>
                </c:pt>
                <c:pt idx="111">
                  <c:v>23.766666666666666</c:v>
                </c:pt>
                <c:pt idx="112">
                  <c:v>23.8</c:v>
                </c:pt>
                <c:pt idx="113">
                  <c:v>23.833333333333332</c:v>
                </c:pt>
                <c:pt idx="114">
                  <c:v>23.833333333333332</c:v>
                </c:pt>
                <c:pt idx="115">
                  <c:v>23.833333333333332</c:v>
                </c:pt>
                <c:pt idx="116">
                  <c:v>23.866666666666664</c:v>
                </c:pt>
                <c:pt idx="117">
                  <c:v>23.866666666666664</c:v>
                </c:pt>
                <c:pt idx="118">
                  <c:v>23.833333333333332</c:v>
                </c:pt>
                <c:pt idx="119">
                  <c:v>23.8</c:v>
                </c:pt>
                <c:pt idx="120">
                  <c:v>23.8</c:v>
                </c:pt>
                <c:pt idx="121">
                  <c:v>23.8</c:v>
                </c:pt>
                <c:pt idx="122">
                  <c:v>23.8</c:v>
                </c:pt>
                <c:pt idx="123">
                  <c:v>23.8</c:v>
                </c:pt>
                <c:pt idx="124">
                  <c:v>23.8</c:v>
                </c:pt>
                <c:pt idx="125">
                  <c:v>23.8</c:v>
                </c:pt>
                <c:pt idx="126">
                  <c:v>23.8</c:v>
                </c:pt>
                <c:pt idx="127">
                  <c:v>23.8</c:v>
                </c:pt>
                <c:pt idx="128">
                  <c:v>23.8</c:v>
                </c:pt>
                <c:pt idx="129">
                  <c:v>23.833333333333332</c:v>
                </c:pt>
                <c:pt idx="130">
                  <c:v>23.833333333333332</c:v>
                </c:pt>
                <c:pt idx="131">
                  <c:v>23.900000000000002</c:v>
                </c:pt>
                <c:pt idx="132">
                  <c:v>23.900000000000002</c:v>
                </c:pt>
                <c:pt idx="133">
                  <c:v>23.900000000000002</c:v>
                </c:pt>
                <c:pt idx="134">
                  <c:v>23.933333333333337</c:v>
                </c:pt>
                <c:pt idx="135">
                  <c:v>23.933333333333337</c:v>
                </c:pt>
                <c:pt idx="136">
                  <c:v>23.933333333333337</c:v>
                </c:pt>
                <c:pt idx="137">
                  <c:v>23.933333333333337</c:v>
                </c:pt>
                <c:pt idx="138">
                  <c:v>23.966666666666669</c:v>
                </c:pt>
                <c:pt idx="139">
                  <c:v>24</c:v>
                </c:pt>
                <c:pt idx="140">
                  <c:v>24</c:v>
                </c:pt>
                <c:pt idx="141">
                  <c:v>24</c:v>
                </c:pt>
                <c:pt idx="142">
                  <c:v>24.033333333333331</c:v>
                </c:pt>
                <c:pt idx="143">
                  <c:v>24.066666666666666</c:v>
                </c:pt>
                <c:pt idx="144">
                  <c:v>24.099999999999998</c:v>
                </c:pt>
                <c:pt idx="145">
                  <c:v>24.166666666666668</c:v>
                </c:pt>
                <c:pt idx="146">
                  <c:v>24.2</c:v>
                </c:pt>
                <c:pt idx="147">
                  <c:v>24.266666666666666</c:v>
                </c:pt>
                <c:pt idx="148">
                  <c:v>24.333333333333332</c:v>
                </c:pt>
                <c:pt idx="149">
                  <c:v>24.333333333333332</c:v>
                </c:pt>
                <c:pt idx="150">
                  <c:v>24.399999999999995</c:v>
                </c:pt>
                <c:pt idx="151">
                  <c:v>24.433333333333337</c:v>
                </c:pt>
                <c:pt idx="152">
                  <c:v>24.466666666666669</c:v>
                </c:pt>
                <c:pt idx="153">
                  <c:v>24.533333333333331</c:v>
                </c:pt>
                <c:pt idx="154">
                  <c:v>24.533333333333331</c:v>
                </c:pt>
                <c:pt idx="155">
                  <c:v>24.566666666666666</c:v>
                </c:pt>
                <c:pt idx="156">
                  <c:v>24.599999999999998</c:v>
                </c:pt>
                <c:pt idx="157">
                  <c:v>24.599999999999998</c:v>
                </c:pt>
                <c:pt idx="158">
                  <c:v>24.633333333333336</c:v>
                </c:pt>
                <c:pt idx="159">
                  <c:v>24.666666666666668</c:v>
                </c:pt>
                <c:pt idx="160">
                  <c:v>24.666666666666668</c:v>
                </c:pt>
                <c:pt idx="161">
                  <c:v>24.633333333333336</c:v>
                </c:pt>
                <c:pt idx="162">
                  <c:v>24.7</c:v>
                </c:pt>
                <c:pt idx="163">
                  <c:v>24.7</c:v>
                </c:pt>
                <c:pt idx="164">
                  <c:v>24.7</c:v>
                </c:pt>
                <c:pt idx="165">
                  <c:v>24.7</c:v>
                </c:pt>
                <c:pt idx="166">
                  <c:v>24.733333333333334</c:v>
                </c:pt>
                <c:pt idx="167">
                  <c:v>24.733333333333334</c:v>
                </c:pt>
                <c:pt idx="168">
                  <c:v>24.733333333333334</c:v>
                </c:pt>
                <c:pt idx="169">
                  <c:v>24.766666666666669</c:v>
                </c:pt>
                <c:pt idx="170">
                  <c:v>24.8</c:v>
                </c:pt>
                <c:pt idx="171">
                  <c:v>24.766666666666669</c:v>
                </c:pt>
                <c:pt idx="172">
                  <c:v>24.766666666666669</c:v>
                </c:pt>
                <c:pt idx="173">
                  <c:v>24.766666666666669</c:v>
                </c:pt>
                <c:pt idx="174">
                  <c:v>24.8</c:v>
                </c:pt>
                <c:pt idx="175">
                  <c:v>24.8</c:v>
                </c:pt>
                <c:pt idx="176">
                  <c:v>24.8</c:v>
                </c:pt>
                <c:pt idx="177">
                  <c:v>24.8</c:v>
                </c:pt>
                <c:pt idx="178">
                  <c:v>24.8</c:v>
                </c:pt>
                <c:pt idx="179">
                  <c:v>24.8</c:v>
                </c:pt>
                <c:pt idx="180">
                  <c:v>24.8</c:v>
                </c:pt>
                <c:pt idx="181">
                  <c:v>24.8</c:v>
                </c:pt>
                <c:pt idx="182">
                  <c:v>24.8</c:v>
                </c:pt>
                <c:pt idx="183">
                  <c:v>24.833333333333332</c:v>
                </c:pt>
                <c:pt idx="184">
                  <c:v>24.8</c:v>
                </c:pt>
                <c:pt idx="185">
                  <c:v>24.833333333333332</c:v>
                </c:pt>
                <c:pt idx="186">
                  <c:v>24.833333333333332</c:v>
                </c:pt>
                <c:pt idx="187">
                  <c:v>24.833333333333332</c:v>
                </c:pt>
                <c:pt idx="188">
                  <c:v>24.833333333333332</c:v>
                </c:pt>
                <c:pt idx="189">
                  <c:v>24.866666666666664</c:v>
                </c:pt>
                <c:pt idx="190">
                  <c:v>24.900000000000002</c:v>
                </c:pt>
                <c:pt idx="191">
                  <c:v>24.866666666666664</c:v>
                </c:pt>
                <c:pt idx="192">
                  <c:v>24.900000000000002</c:v>
                </c:pt>
                <c:pt idx="193">
                  <c:v>24.933333333333337</c:v>
                </c:pt>
                <c:pt idx="194">
                  <c:v>24.966666666666669</c:v>
                </c:pt>
                <c:pt idx="195">
                  <c:v>24.966666666666669</c:v>
                </c:pt>
                <c:pt idx="196">
                  <c:v>24.966666666666669</c:v>
                </c:pt>
                <c:pt idx="197">
                  <c:v>24.966666666666669</c:v>
                </c:pt>
                <c:pt idx="198">
                  <c:v>25</c:v>
                </c:pt>
                <c:pt idx="199">
                  <c:v>25</c:v>
                </c:pt>
                <c:pt idx="200">
                  <c:v>25</c:v>
                </c:pt>
                <c:pt idx="201">
                  <c:v>25.033333333333335</c:v>
                </c:pt>
                <c:pt idx="202">
                  <c:v>25.033333333333335</c:v>
                </c:pt>
                <c:pt idx="203">
                  <c:v>25.033333333333331</c:v>
                </c:pt>
                <c:pt idx="204">
                  <c:v>25.066666666666666</c:v>
                </c:pt>
                <c:pt idx="205">
                  <c:v>25.066666666666666</c:v>
                </c:pt>
                <c:pt idx="206">
                  <c:v>25.066666666666666</c:v>
                </c:pt>
                <c:pt idx="207">
                  <c:v>25.066666666666666</c:v>
                </c:pt>
                <c:pt idx="208">
                  <c:v>25.066666666666666</c:v>
                </c:pt>
                <c:pt idx="209">
                  <c:v>25.099999999999998</c:v>
                </c:pt>
                <c:pt idx="210">
                  <c:v>25.099999999999998</c:v>
                </c:pt>
                <c:pt idx="211">
                  <c:v>25.099999999999998</c:v>
                </c:pt>
                <c:pt idx="212">
                  <c:v>25.133333333333336</c:v>
                </c:pt>
                <c:pt idx="213">
                  <c:v>25.166666666666668</c:v>
                </c:pt>
                <c:pt idx="214">
                  <c:v>25.166666666666668</c:v>
                </c:pt>
                <c:pt idx="215">
                  <c:v>25.166666666666668</c:v>
                </c:pt>
                <c:pt idx="216">
                  <c:v>25.166666666666668</c:v>
                </c:pt>
                <c:pt idx="217">
                  <c:v>25.166666666666668</c:v>
                </c:pt>
                <c:pt idx="218">
                  <c:v>25.2</c:v>
                </c:pt>
                <c:pt idx="219">
                  <c:v>25.2</c:v>
                </c:pt>
                <c:pt idx="220">
                  <c:v>25.233333333333334</c:v>
                </c:pt>
                <c:pt idx="221">
                  <c:v>25.233333333333334</c:v>
                </c:pt>
                <c:pt idx="222">
                  <c:v>25.3</c:v>
                </c:pt>
                <c:pt idx="223">
                  <c:v>25.3</c:v>
                </c:pt>
                <c:pt idx="224">
                  <c:v>25.3</c:v>
                </c:pt>
                <c:pt idx="225">
                  <c:v>25.333333333333332</c:v>
                </c:pt>
                <c:pt idx="226">
                  <c:v>25.366666666666664</c:v>
                </c:pt>
                <c:pt idx="227">
                  <c:v>25.400000000000002</c:v>
                </c:pt>
                <c:pt idx="228">
                  <c:v>25.400000000000002</c:v>
                </c:pt>
                <c:pt idx="229">
                  <c:v>25.400000000000002</c:v>
                </c:pt>
                <c:pt idx="230">
                  <c:v>25.400000000000002</c:v>
                </c:pt>
                <c:pt idx="231">
                  <c:v>25.433333333333334</c:v>
                </c:pt>
                <c:pt idx="232">
                  <c:v>25.433333333333334</c:v>
                </c:pt>
                <c:pt idx="233">
                  <c:v>25.433333333333334</c:v>
                </c:pt>
                <c:pt idx="234">
                  <c:v>25.433333333333334</c:v>
                </c:pt>
                <c:pt idx="235">
                  <c:v>25.466666666666665</c:v>
                </c:pt>
                <c:pt idx="236">
                  <c:v>25.466666666666669</c:v>
                </c:pt>
                <c:pt idx="237">
                  <c:v>25.466666666666669</c:v>
                </c:pt>
                <c:pt idx="238">
                  <c:v>25.466666666666669</c:v>
                </c:pt>
                <c:pt idx="239">
                  <c:v>25.5</c:v>
                </c:pt>
                <c:pt idx="240">
                  <c:v>25.5</c:v>
                </c:pt>
                <c:pt idx="241">
                  <c:v>25.566666666666666</c:v>
                </c:pt>
                <c:pt idx="242">
                  <c:v>25.566666666666666</c:v>
                </c:pt>
                <c:pt idx="243">
                  <c:v>25.599999999999998</c:v>
                </c:pt>
                <c:pt idx="244">
                  <c:v>25.599999999999998</c:v>
                </c:pt>
                <c:pt idx="245">
                  <c:v>25.599999999999998</c:v>
                </c:pt>
                <c:pt idx="246">
                  <c:v>25.633333333333336</c:v>
                </c:pt>
                <c:pt idx="247">
                  <c:v>25.666666666666668</c:v>
                </c:pt>
                <c:pt idx="248">
                  <c:v>25.7</c:v>
                </c:pt>
                <c:pt idx="249">
                  <c:v>25.7</c:v>
                </c:pt>
                <c:pt idx="250">
                  <c:v>25.7</c:v>
                </c:pt>
                <c:pt idx="251">
                  <c:v>25.7</c:v>
                </c:pt>
                <c:pt idx="252">
                  <c:v>25.733333333333331</c:v>
                </c:pt>
                <c:pt idx="253">
                  <c:v>25.733333333333331</c:v>
                </c:pt>
                <c:pt idx="254">
                  <c:v>25.766666666666669</c:v>
                </c:pt>
                <c:pt idx="255">
                  <c:v>25.766666666666666</c:v>
                </c:pt>
                <c:pt idx="256">
                  <c:v>25.8</c:v>
                </c:pt>
                <c:pt idx="257">
                  <c:v>25.833333333333332</c:v>
                </c:pt>
                <c:pt idx="258">
                  <c:v>25.833333333333332</c:v>
                </c:pt>
                <c:pt idx="259">
                  <c:v>25.833333333333332</c:v>
                </c:pt>
                <c:pt idx="260">
                  <c:v>25.833333333333332</c:v>
                </c:pt>
                <c:pt idx="261">
                  <c:v>25.866666666666664</c:v>
                </c:pt>
                <c:pt idx="262">
                  <c:v>25.866666666666664</c:v>
                </c:pt>
                <c:pt idx="263">
                  <c:v>25.933333333333337</c:v>
                </c:pt>
                <c:pt idx="264">
                  <c:v>25.933333333333337</c:v>
                </c:pt>
                <c:pt idx="265">
                  <c:v>25.933333333333337</c:v>
                </c:pt>
                <c:pt idx="266">
                  <c:v>25.933333333333337</c:v>
                </c:pt>
                <c:pt idx="267">
                  <c:v>25.933333333333337</c:v>
                </c:pt>
                <c:pt idx="268">
                  <c:v>25.933333333333337</c:v>
                </c:pt>
                <c:pt idx="269">
                  <c:v>25.966666666666669</c:v>
                </c:pt>
                <c:pt idx="270">
                  <c:v>26</c:v>
                </c:pt>
                <c:pt idx="271">
                  <c:v>26</c:v>
                </c:pt>
                <c:pt idx="272">
                  <c:v>26.033333333333335</c:v>
                </c:pt>
                <c:pt idx="273">
                  <c:v>26.033333333333335</c:v>
                </c:pt>
                <c:pt idx="274">
                  <c:v>26.066666666666666</c:v>
                </c:pt>
                <c:pt idx="275">
                  <c:v>26.066666666666666</c:v>
                </c:pt>
                <c:pt idx="276">
                  <c:v>26.099999999999998</c:v>
                </c:pt>
                <c:pt idx="277">
                  <c:v>26.099999999999998</c:v>
                </c:pt>
                <c:pt idx="278">
                  <c:v>26.133333333333336</c:v>
                </c:pt>
                <c:pt idx="279">
                  <c:v>26.133333333333336</c:v>
                </c:pt>
                <c:pt idx="280">
                  <c:v>26.133333333333336</c:v>
                </c:pt>
                <c:pt idx="281">
                  <c:v>26.233333333333334</c:v>
                </c:pt>
                <c:pt idx="282">
                  <c:v>26.233333333333334</c:v>
                </c:pt>
                <c:pt idx="283">
                  <c:v>26.233333333333334</c:v>
                </c:pt>
                <c:pt idx="284">
                  <c:v>26.233333333333334</c:v>
                </c:pt>
                <c:pt idx="285">
                  <c:v>26.233333333333334</c:v>
                </c:pt>
                <c:pt idx="286">
                  <c:v>26.266666666666666</c:v>
                </c:pt>
                <c:pt idx="287">
                  <c:v>26.3</c:v>
                </c:pt>
                <c:pt idx="288">
                  <c:v>26.333333333333332</c:v>
                </c:pt>
                <c:pt idx="289">
                  <c:v>26.3</c:v>
                </c:pt>
                <c:pt idx="290">
                  <c:v>26.3</c:v>
                </c:pt>
                <c:pt idx="291">
                  <c:v>26.333333333333332</c:v>
                </c:pt>
                <c:pt idx="292">
                  <c:v>26.366666666666664</c:v>
                </c:pt>
                <c:pt idx="293">
                  <c:v>26.366666666666664</c:v>
                </c:pt>
                <c:pt idx="294">
                  <c:v>26.366666666666664</c:v>
                </c:pt>
                <c:pt idx="295">
                  <c:v>26.366666666666664</c:v>
                </c:pt>
                <c:pt idx="296">
                  <c:v>26.366666666666664</c:v>
                </c:pt>
                <c:pt idx="297">
                  <c:v>26.400000000000002</c:v>
                </c:pt>
                <c:pt idx="298">
                  <c:v>26.366666666666664</c:v>
                </c:pt>
                <c:pt idx="299">
                  <c:v>26.366666666666664</c:v>
                </c:pt>
                <c:pt idx="300">
                  <c:v>26.366666666666664</c:v>
                </c:pt>
                <c:pt idx="301">
                  <c:v>26.366666666666664</c:v>
                </c:pt>
                <c:pt idx="302">
                  <c:v>26.366666666666664</c:v>
                </c:pt>
                <c:pt idx="303">
                  <c:v>26.366666666666664</c:v>
                </c:pt>
                <c:pt idx="304">
                  <c:v>26.333333333333332</c:v>
                </c:pt>
                <c:pt idx="305">
                  <c:v>26.366666666666664</c:v>
                </c:pt>
                <c:pt idx="306">
                  <c:v>26.400000000000002</c:v>
                </c:pt>
                <c:pt idx="307">
                  <c:v>26.400000000000002</c:v>
                </c:pt>
                <c:pt idx="308">
                  <c:v>26.400000000000002</c:v>
                </c:pt>
                <c:pt idx="309">
                  <c:v>26.400000000000002</c:v>
                </c:pt>
                <c:pt idx="310">
                  <c:v>26.400000000000002</c:v>
                </c:pt>
                <c:pt idx="311">
                  <c:v>26.433333333333334</c:v>
                </c:pt>
                <c:pt idx="312">
                  <c:v>26.433333333333334</c:v>
                </c:pt>
                <c:pt idx="313">
                  <c:v>26.433333333333334</c:v>
                </c:pt>
                <c:pt idx="314">
                  <c:v>26.433333333333334</c:v>
                </c:pt>
                <c:pt idx="315">
                  <c:v>26.433333333333334</c:v>
                </c:pt>
                <c:pt idx="316">
                  <c:v>26.466666666666669</c:v>
                </c:pt>
                <c:pt idx="317">
                  <c:v>26.433333333333334</c:v>
                </c:pt>
                <c:pt idx="318">
                  <c:v>26.466666666666669</c:v>
                </c:pt>
                <c:pt idx="319">
                  <c:v>26.466666666666669</c:v>
                </c:pt>
                <c:pt idx="320">
                  <c:v>26.5</c:v>
                </c:pt>
                <c:pt idx="321">
                  <c:v>26.5</c:v>
                </c:pt>
                <c:pt idx="322">
                  <c:v>26.5</c:v>
                </c:pt>
                <c:pt idx="323">
                  <c:v>26.5</c:v>
                </c:pt>
                <c:pt idx="324">
                  <c:v>26.466666666666669</c:v>
                </c:pt>
                <c:pt idx="325">
                  <c:v>26.466666666666669</c:v>
                </c:pt>
                <c:pt idx="326">
                  <c:v>26.5</c:v>
                </c:pt>
                <c:pt idx="327">
                  <c:v>26.533333333333331</c:v>
                </c:pt>
                <c:pt idx="328">
                  <c:v>26.5</c:v>
                </c:pt>
                <c:pt idx="329">
                  <c:v>26.5</c:v>
                </c:pt>
                <c:pt idx="330">
                  <c:v>26.5</c:v>
                </c:pt>
                <c:pt idx="331">
                  <c:v>26.533333333333331</c:v>
                </c:pt>
                <c:pt idx="332">
                  <c:v>26.533333333333331</c:v>
                </c:pt>
                <c:pt idx="333">
                  <c:v>26.566666666666666</c:v>
                </c:pt>
                <c:pt idx="334">
                  <c:v>26.600000000000005</c:v>
                </c:pt>
                <c:pt idx="335">
                  <c:v>26.600000000000005</c:v>
                </c:pt>
                <c:pt idx="336">
                  <c:v>26.600000000000005</c:v>
                </c:pt>
                <c:pt idx="337">
                  <c:v>26.600000000000005</c:v>
                </c:pt>
                <c:pt idx="338">
                  <c:v>26.600000000000005</c:v>
                </c:pt>
                <c:pt idx="339">
                  <c:v>26.600000000000005</c:v>
                </c:pt>
                <c:pt idx="340">
                  <c:v>26.600000000000005</c:v>
                </c:pt>
                <c:pt idx="341">
                  <c:v>26.600000000000005</c:v>
                </c:pt>
                <c:pt idx="342">
                  <c:v>26.633333333333336</c:v>
                </c:pt>
                <c:pt idx="343">
                  <c:v>26.600000000000005</c:v>
                </c:pt>
                <c:pt idx="344">
                  <c:v>26.633333333333336</c:v>
                </c:pt>
                <c:pt idx="345">
                  <c:v>26.633333333333336</c:v>
                </c:pt>
                <c:pt idx="346">
                  <c:v>26.666666666666668</c:v>
                </c:pt>
                <c:pt idx="347">
                  <c:v>26.666666666666668</c:v>
                </c:pt>
                <c:pt idx="348">
                  <c:v>26.666666666666668</c:v>
                </c:pt>
                <c:pt idx="349">
                  <c:v>26.7</c:v>
                </c:pt>
                <c:pt idx="350">
                  <c:v>26.7</c:v>
                </c:pt>
                <c:pt idx="351">
                  <c:v>26.733333333333334</c:v>
                </c:pt>
                <c:pt idx="352">
                  <c:v>26.7</c:v>
                </c:pt>
                <c:pt idx="353">
                  <c:v>26.7</c:v>
                </c:pt>
                <c:pt idx="354">
                  <c:v>26.733333333333334</c:v>
                </c:pt>
                <c:pt idx="355">
                  <c:v>26.733333333333334</c:v>
                </c:pt>
                <c:pt idx="356">
                  <c:v>26.733333333333334</c:v>
                </c:pt>
                <c:pt idx="357">
                  <c:v>26.733333333333334</c:v>
                </c:pt>
                <c:pt idx="358">
                  <c:v>26.766666666666666</c:v>
                </c:pt>
                <c:pt idx="359">
                  <c:v>26.766666666666666</c:v>
                </c:pt>
                <c:pt idx="360">
                  <c:v>26.766666666666666</c:v>
                </c:pt>
                <c:pt idx="361">
                  <c:v>26.799999999999997</c:v>
                </c:pt>
                <c:pt idx="362">
                  <c:v>26.799999999999997</c:v>
                </c:pt>
                <c:pt idx="363">
                  <c:v>26.799999999999997</c:v>
                </c:pt>
                <c:pt idx="364">
                  <c:v>26.833333333333332</c:v>
                </c:pt>
                <c:pt idx="365">
                  <c:v>26.799999999999997</c:v>
                </c:pt>
                <c:pt idx="366">
                  <c:v>26.833333333333332</c:v>
                </c:pt>
                <c:pt idx="367">
                  <c:v>26.833333333333332</c:v>
                </c:pt>
                <c:pt idx="368">
                  <c:v>26.799999999999997</c:v>
                </c:pt>
                <c:pt idx="369">
                  <c:v>26.799999999999997</c:v>
                </c:pt>
                <c:pt idx="370">
                  <c:v>26.866666666666664</c:v>
                </c:pt>
                <c:pt idx="371">
                  <c:v>26.866666666666664</c:v>
                </c:pt>
                <c:pt idx="372">
                  <c:v>26.899999999999995</c:v>
                </c:pt>
                <c:pt idx="373">
                  <c:v>26.899999999999995</c:v>
                </c:pt>
                <c:pt idx="374">
                  <c:v>26.899999999999995</c:v>
                </c:pt>
                <c:pt idx="375">
                  <c:v>26.899999999999995</c:v>
                </c:pt>
                <c:pt idx="376">
                  <c:v>26.899999999999995</c:v>
                </c:pt>
                <c:pt idx="377">
                  <c:v>26.899999999999995</c:v>
                </c:pt>
                <c:pt idx="378">
                  <c:v>26.899999999999995</c:v>
                </c:pt>
                <c:pt idx="379">
                  <c:v>26.899999999999995</c:v>
                </c:pt>
                <c:pt idx="380">
                  <c:v>26.933333333333337</c:v>
                </c:pt>
                <c:pt idx="381">
                  <c:v>26.933333333333337</c:v>
                </c:pt>
                <c:pt idx="382">
                  <c:v>26.933333333333337</c:v>
                </c:pt>
                <c:pt idx="383">
                  <c:v>26.900000000000002</c:v>
                </c:pt>
                <c:pt idx="384">
                  <c:v>26.966666666666669</c:v>
                </c:pt>
                <c:pt idx="385">
                  <c:v>26.966666666666669</c:v>
                </c:pt>
                <c:pt idx="386">
                  <c:v>26.966666666666669</c:v>
                </c:pt>
                <c:pt idx="387">
                  <c:v>26.966666666666669</c:v>
                </c:pt>
                <c:pt idx="388">
                  <c:v>26.966666666666669</c:v>
                </c:pt>
                <c:pt idx="389">
                  <c:v>26.966666666666669</c:v>
                </c:pt>
                <c:pt idx="390">
                  <c:v>26.966666666666669</c:v>
                </c:pt>
                <c:pt idx="391">
                  <c:v>27</c:v>
                </c:pt>
                <c:pt idx="392">
                  <c:v>27.066666666666666</c:v>
                </c:pt>
                <c:pt idx="393">
                  <c:v>27.066666666666666</c:v>
                </c:pt>
                <c:pt idx="394">
                  <c:v>27.066666666666666</c:v>
                </c:pt>
                <c:pt idx="395">
                  <c:v>27.099999999999998</c:v>
                </c:pt>
                <c:pt idx="396">
                  <c:v>27.099999999999998</c:v>
                </c:pt>
                <c:pt idx="397">
                  <c:v>27.133333333333336</c:v>
                </c:pt>
                <c:pt idx="398">
                  <c:v>27.133333333333336</c:v>
                </c:pt>
                <c:pt idx="399">
                  <c:v>27.099999999999998</c:v>
                </c:pt>
                <c:pt idx="400">
                  <c:v>27.133333333333336</c:v>
                </c:pt>
                <c:pt idx="401">
                  <c:v>27.133333333333336</c:v>
                </c:pt>
                <c:pt idx="402">
                  <c:v>27.099999999999998</c:v>
                </c:pt>
                <c:pt idx="403">
                  <c:v>27.099999999999998</c:v>
                </c:pt>
                <c:pt idx="404">
                  <c:v>27.133333333333336</c:v>
                </c:pt>
                <c:pt idx="405">
                  <c:v>27.133333333333336</c:v>
                </c:pt>
                <c:pt idx="406">
                  <c:v>27.133333333333336</c:v>
                </c:pt>
                <c:pt idx="407">
                  <c:v>27.133333333333336</c:v>
                </c:pt>
                <c:pt idx="408">
                  <c:v>27.133333333333336</c:v>
                </c:pt>
                <c:pt idx="409">
                  <c:v>27.133333333333336</c:v>
                </c:pt>
                <c:pt idx="410">
                  <c:v>27.133333333333336</c:v>
                </c:pt>
                <c:pt idx="411">
                  <c:v>27.099999999999998</c:v>
                </c:pt>
                <c:pt idx="412">
                  <c:v>27.133333333333336</c:v>
                </c:pt>
                <c:pt idx="413">
                  <c:v>27.133333333333336</c:v>
                </c:pt>
                <c:pt idx="414">
                  <c:v>27.166666666666668</c:v>
                </c:pt>
                <c:pt idx="415">
                  <c:v>27.166666666666668</c:v>
                </c:pt>
                <c:pt idx="416">
                  <c:v>27.133333333333336</c:v>
                </c:pt>
                <c:pt idx="417">
                  <c:v>27.133333333333336</c:v>
                </c:pt>
                <c:pt idx="418">
                  <c:v>27.133333333333336</c:v>
                </c:pt>
                <c:pt idx="419">
                  <c:v>27.166666666666668</c:v>
                </c:pt>
                <c:pt idx="420">
                  <c:v>27.166666666666668</c:v>
                </c:pt>
                <c:pt idx="421">
                  <c:v>27.2</c:v>
                </c:pt>
                <c:pt idx="422">
                  <c:v>27.233333333333334</c:v>
                </c:pt>
                <c:pt idx="423">
                  <c:v>27.233333333333334</c:v>
                </c:pt>
                <c:pt idx="424">
                  <c:v>27.233333333333334</c:v>
                </c:pt>
                <c:pt idx="425">
                  <c:v>27.2</c:v>
                </c:pt>
                <c:pt idx="426">
                  <c:v>27.233333333333334</c:v>
                </c:pt>
                <c:pt idx="427">
                  <c:v>27.233333333333334</c:v>
                </c:pt>
                <c:pt idx="428">
                  <c:v>27.166666666666668</c:v>
                </c:pt>
                <c:pt idx="429">
                  <c:v>27.166666666666668</c:v>
                </c:pt>
                <c:pt idx="430">
                  <c:v>27.166666666666668</c:v>
                </c:pt>
                <c:pt idx="431">
                  <c:v>27.166666666666668</c:v>
                </c:pt>
                <c:pt idx="432">
                  <c:v>27.166666666666668</c:v>
                </c:pt>
                <c:pt idx="433">
                  <c:v>27.166666666666668</c:v>
                </c:pt>
                <c:pt idx="434">
                  <c:v>27.166666666666668</c:v>
                </c:pt>
                <c:pt idx="435">
                  <c:v>27.2</c:v>
                </c:pt>
                <c:pt idx="436">
                  <c:v>27.2</c:v>
                </c:pt>
                <c:pt idx="437">
                  <c:v>27.233333333333334</c:v>
                </c:pt>
                <c:pt idx="438">
                  <c:v>27.266666666666669</c:v>
                </c:pt>
                <c:pt idx="439">
                  <c:v>27.266666666666669</c:v>
                </c:pt>
                <c:pt idx="440">
                  <c:v>27.3</c:v>
                </c:pt>
                <c:pt idx="441">
                  <c:v>27.3</c:v>
                </c:pt>
                <c:pt idx="442">
                  <c:v>27.3</c:v>
                </c:pt>
                <c:pt idx="443">
                  <c:v>27.3</c:v>
                </c:pt>
                <c:pt idx="444">
                  <c:v>27.3</c:v>
                </c:pt>
                <c:pt idx="445">
                  <c:v>27.366666666666664</c:v>
                </c:pt>
                <c:pt idx="446">
                  <c:v>27.366666666666664</c:v>
                </c:pt>
                <c:pt idx="447">
                  <c:v>27.400000000000002</c:v>
                </c:pt>
                <c:pt idx="448">
                  <c:v>27.366666666666664</c:v>
                </c:pt>
                <c:pt idx="449">
                  <c:v>27.366666666666664</c:v>
                </c:pt>
                <c:pt idx="450">
                  <c:v>27.433333333333334</c:v>
                </c:pt>
                <c:pt idx="451">
                  <c:v>27.433333333333334</c:v>
                </c:pt>
                <c:pt idx="452">
                  <c:v>27.433333333333334</c:v>
                </c:pt>
                <c:pt idx="453">
                  <c:v>27.466666666666669</c:v>
                </c:pt>
                <c:pt idx="454">
                  <c:v>27.466666666666669</c:v>
                </c:pt>
                <c:pt idx="455">
                  <c:v>27.466666666666669</c:v>
                </c:pt>
                <c:pt idx="456">
                  <c:v>27.466666666666669</c:v>
                </c:pt>
                <c:pt idx="457">
                  <c:v>27.466666666666669</c:v>
                </c:pt>
                <c:pt idx="458">
                  <c:v>27.466666666666669</c:v>
                </c:pt>
                <c:pt idx="459">
                  <c:v>27.5</c:v>
                </c:pt>
                <c:pt idx="460">
                  <c:v>27.5</c:v>
                </c:pt>
                <c:pt idx="461">
                  <c:v>27.5</c:v>
                </c:pt>
                <c:pt idx="462">
                  <c:v>27.5</c:v>
                </c:pt>
                <c:pt idx="463">
                  <c:v>27.5</c:v>
                </c:pt>
                <c:pt idx="464">
                  <c:v>27.5</c:v>
                </c:pt>
                <c:pt idx="465">
                  <c:v>27.5</c:v>
                </c:pt>
                <c:pt idx="466">
                  <c:v>27.466666666666669</c:v>
                </c:pt>
                <c:pt idx="467">
                  <c:v>27.566666666666666</c:v>
                </c:pt>
                <c:pt idx="468">
                  <c:v>27.566666666666666</c:v>
                </c:pt>
                <c:pt idx="469">
                  <c:v>27.533333333333331</c:v>
                </c:pt>
                <c:pt idx="470">
                  <c:v>27.566666666666666</c:v>
                </c:pt>
                <c:pt idx="471">
                  <c:v>27.566666666666666</c:v>
                </c:pt>
                <c:pt idx="472">
                  <c:v>27.566666666666666</c:v>
                </c:pt>
                <c:pt idx="473">
                  <c:v>27.566666666666666</c:v>
                </c:pt>
                <c:pt idx="474">
                  <c:v>27.533333333333331</c:v>
                </c:pt>
                <c:pt idx="475">
                  <c:v>27.566666666666666</c:v>
                </c:pt>
                <c:pt idx="476">
                  <c:v>27.566666666666666</c:v>
                </c:pt>
                <c:pt idx="477">
                  <c:v>27.566666666666666</c:v>
                </c:pt>
                <c:pt idx="478">
                  <c:v>27.566666666666666</c:v>
                </c:pt>
                <c:pt idx="479">
                  <c:v>27.566666666666666</c:v>
                </c:pt>
                <c:pt idx="480">
                  <c:v>27.566666666666666</c:v>
                </c:pt>
                <c:pt idx="481">
                  <c:v>27.600000000000005</c:v>
                </c:pt>
                <c:pt idx="482">
                  <c:v>27.600000000000005</c:v>
                </c:pt>
                <c:pt idx="483">
                  <c:v>27.600000000000005</c:v>
                </c:pt>
                <c:pt idx="484">
                  <c:v>27.600000000000005</c:v>
                </c:pt>
                <c:pt idx="485">
                  <c:v>27.600000000000005</c:v>
                </c:pt>
                <c:pt idx="486">
                  <c:v>27.600000000000005</c:v>
                </c:pt>
                <c:pt idx="487">
                  <c:v>27.600000000000005</c:v>
                </c:pt>
                <c:pt idx="488">
                  <c:v>27.600000000000005</c:v>
                </c:pt>
                <c:pt idx="489">
                  <c:v>27.600000000000005</c:v>
                </c:pt>
                <c:pt idx="490">
                  <c:v>27.600000000000005</c:v>
                </c:pt>
                <c:pt idx="491">
                  <c:v>27.633333333333336</c:v>
                </c:pt>
                <c:pt idx="492">
                  <c:v>27.633333333333336</c:v>
                </c:pt>
                <c:pt idx="493">
                  <c:v>27.633333333333336</c:v>
                </c:pt>
                <c:pt idx="494">
                  <c:v>27.633333333333336</c:v>
                </c:pt>
                <c:pt idx="495">
                  <c:v>27.599999999999998</c:v>
                </c:pt>
                <c:pt idx="496">
                  <c:v>27.633333333333336</c:v>
                </c:pt>
                <c:pt idx="497">
                  <c:v>27.633333333333336</c:v>
                </c:pt>
                <c:pt idx="498">
                  <c:v>27.633333333333336</c:v>
                </c:pt>
                <c:pt idx="499">
                  <c:v>27.666666666666668</c:v>
                </c:pt>
                <c:pt idx="500">
                  <c:v>27.666666666666668</c:v>
                </c:pt>
                <c:pt idx="501">
                  <c:v>27.7</c:v>
                </c:pt>
                <c:pt idx="502">
                  <c:v>27.7</c:v>
                </c:pt>
                <c:pt idx="503">
                  <c:v>27.7</c:v>
                </c:pt>
                <c:pt idx="504">
                  <c:v>27.7</c:v>
                </c:pt>
                <c:pt idx="505">
                  <c:v>27.7</c:v>
                </c:pt>
                <c:pt idx="506">
                  <c:v>27.7</c:v>
                </c:pt>
                <c:pt idx="507">
                  <c:v>27.7</c:v>
                </c:pt>
                <c:pt idx="508">
                  <c:v>27.7</c:v>
                </c:pt>
                <c:pt idx="509">
                  <c:v>27.733333333333331</c:v>
                </c:pt>
                <c:pt idx="510">
                  <c:v>27.733333333333331</c:v>
                </c:pt>
                <c:pt idx="511">
                  <c:v>27.766666666666669</c:v>
                </c:pt>
                <c:pt idx="512">
                  <c:v>27.766666666666669</c:v>
                </c:pt>
                <c:pt idx="513">
                  <c:v>27.766666666666669</c:v>
                </c:pt>
                <c:pt idx="514">
                  <c:v>27.8</c:v>
                </c:pt>
                <c:pt idx="515">
                  <c:v>27.766666666666669</c:v>
                </c:pt>
                <c:pt idx="516">
                  <c:v>27.8</c:v>
                </c:pt>
                <c:pt idx="517">
                  <c:v>27.8</c:v>
                </c:pt>
                <c:pt idx="518">
                  <c:v>27.8</c:v>
                </c:pt>
                <c:pt idx="519">
                  <c:v>27.833333333333332</c:v>
                </c:pt>
                <c:pt idx="520">
                  <c:v>27.833333333333332</c:v>
                </c:pt>
                <c:pt idx="521">
                  <c:v>27.833333333333332</c:v>
                </c:pt>
                <c:pt idx="522">
                  <c:v>27.833333333333332</c:v>
                </c:pt>
                <c:pt idx="523">
                  <c:v>27.833333333333332</c:v>
                </c:pt>
                <c:pt idx="524">
                  <c:v>27.833333333333332</c:v>
                </c:pt>
                <c:pt idx="525">
                  <c:v>27.866666666666664</c:v>
                </c:pt>
                <c:pt idx="526">
                  <c:v>27.866666666666664</c:v>
                </c:pt>
                <c:pt idx="527">
                  <c:v>27.866666666666664</c:v>
                </c:pt>
                <c:pt idx="528">
                  <c:v>27.866666666666664</c:v>
                </c:pt>
                <c:pt idx="529">
                  <c:v>27.866666666666664</c:v>
                </c:pt>
                <c:pt idx="530">
                  <c:v>27.900000000000002</c:v>
                </c:pt>
                <c:pt idx="531">
                  <c:v>27.866666666666664</c:v>
                </c:pt>
                <c:pt idx="532">
                  <c:v>27.933333333333337</c:v>
                </c:pt>
                <c:pt idx="533">
                  <c:v>27.933333333333337</c:v>
                </c:pt>
                <c:pt idx="534">
                  <c:v>27.900000000000002</c:v>
                </c:pt>
                <c:pt idx="535">
                  <c:v>27.900000000000002</c:v>
                </c:pt>
                <c:pt idx="536">
                  <c:v>27.900000000000002</c:v>
                </c:pt>
                <c:pt idx="537">
                  <c:v>27.933333333333337</c:v>
                </c:pt>
                <c:pt idx="538">
                  <c:v>27.933333333333337</c:v>
                </c:pt>
                <c:pt idx="539">
                  <c:v>27.933333333333337</c:v>
                </c:pt>
                <c:pt idx="540">
                  <c:v>27.933333333333337</c:v>
                </c:pt>
                <c:pt idx="541">
                  <c:v>27.966666666666669</c:v>
                </c:pt>
                <c:pt idx="542">
                  <c:v>27.966666666666669</c:v>
                </c:pt>
                <c:pt idx="543">
                  <c:v>27.933333333333337</c:v>
                </c:pt>
                <c:pt idx="544">
                  <c:v>27.933333333333337</c:v>
                </c:pt>
                <c:pt idx="545">
                  <c:v>27.933333333333337</c:v>
                </c:pt>
                <c:pt idx="546">
                  <c:v>27.933333333333337</c:v>
                </c:pt>
                <c:pt idx="547">
                  <c:v>27.900000000000002</c:v>
                </c:pt>
                <c:pt idx="548">
                  <c:v>27.900000000000002</c:v>
                </c:pt>
                <c:pt idx="549">
                  <c:v>27.866666666666664</c:v>
                </c:pt>
                <c:pt idx="550">
                  <c:v>27.900000000000002</c:v>
                </c:pt>
                <c:pt idx="551">
                  <c:v>27.933333333333337</c:v>
                </c:pt>
                <c:pt idx="552">
                  <c:v>27.933333333333337</c:v>
                </c:pt>
                <c:pt idx="553">
                  <c:v>27.900000000000002</c:v>
                </c:pt>
                <c:pt idx="554">
                  <c:v>27.900000000000002</c:v>
                </c:pt>
                <c:pt idx="555">
                  <c:v>27.900000000000002</c:v>
                </c:pt>
                <c:pt idx="556">
                  <c:v>27.900000000000002</c:v>
                </c:pt>
                <c:pt idx="557">
                  <c:v>27.933333333333334</c:v>
                </c:pt>
                <c:pt idx="558">
                  <c:v>27.900000000000002</c:v>
                </c:pt>
                <c:pt idx="559">
                  <c:v>27.933333333333337</c:v>
                </c:pt>
                <c:pt idx="560">
                  <c:v>27.933333333333337</c:v>
                </c:pt>
                <c:pt idx="561">
                  <c:v>27.900000000000002</c:v>
                </c:pt>
                <c:pt idx="562">
                  <c:v>27.933333333333334</c:v>
                </c:pt>
                <c:pt idx="563">
                  <c:v>28.15</c:v>
                </c:pt>
                <c:pt idx="564">
                  <c:v>28.15</c:v>
                </c:pt>
                <c:pt idx="565">
                  <c:v>28.15</c:v>
                </c:pt>
                <c:pt idx="566">
                  <c:v>28.15</c:v>
                </c:pt>
                <c:pt idx="567">
                  <c:v>28.15</c:v>
                </c:pt>
                <c:pt idx="568">
                  <c:v>28.1</c:v>
                </c:pt>
                <c:pt idx="569">
                  <c:v>28.1</c:v>
                </c:pt>
                <c:pt idx="570">
                  <c:v>28.1</c:v>
                </c:pt>
                <c:pt idx="571">
                  <c:v>28.1</c:v>
                </c:pt>
                <c:pt idx="572">
                  <c:v>27.1</c:v>
                </c:pt>
                <c:pt idx="573">
                  <c:v>27.1</c:v>
                </c:pt>
                <c:pt idx="574">
                  <c:v>27.1</c:v>
                </c:pt>
                <c:pt idx="575">
                  <c:v>27.1</c:v>
                </c:pt>
              </c:numCache>
            </c:numRef>
          </c:yVal>
          <c:smooth val="1"/>
          <c:extLst xmlns:c16r2="http://schemas.microsoft.com/office/drawing/2015/06/chart">
            <c:ext xmlns:c16="http://schemas.microsoft.com/office/drawing/2014/chart" uri="{C3380CC4-5D6E-409C-BE32-E72D297353CC}">
              <c16:uniqueId val="{00000002-4366-426B-B8D4-68F6F19BCB22}"/>
            </c:ext>
          </c:extLst>
        </c:ser>
        <c:ser>
          <c:idx val="3"/>
          <c:order val="3"/>
          <c:tx>
            <c:strRef>
              <c:f>'250um'!$DO$12</c:f>
              <c:strCache>
                <c:ptCount val="1"/>
                <c:pt idx="0">
                  <c:v>Pulsed temperature </c:v>
                </c:pt>
              </c:strCache>
            </c:strRef>
          </c:tx>
          <c:spPr>
            <a:ln w="22225"/>
          </c:spPr>
          <c:marker>
            <c:symbol val="x"/>
            <c:size val="5"/>
          </c:marker>
          <c:xVal>
            <c:numRef>
              <c:f>'250um'!$B$13:$B$1016</c:f>
              <c:numCache>
                <c:formatCode>General</c:formatCode>
                <c:ptCount val="1004"/>
                <c:pt idx="0">
                  <c:v>0</c:v>
                </c:pt>
                <c:pt idx="1">
                  <c:v>5</c:v>
                </c:pt>
                <c:pt idx="2">
                  <c:v>9</c:v>
                </c:pt>
                <c:pt idx="3">
                  <c:v>14</c:v>
                </c:pt>
                <c:pt idx="4">
                  <c:v>18</c:v>
                </c:pt>
                <c:pt idx="5">
                  <c:v>23</c:v>
                </c:pt>
                <c:pt idx="6">
                  <c:v>28</c:v>
                </c:pt>
                <c:pt idx="7">
                  <c:v>32</c:v>
                </c:pt>
                <c:pt idx="8">
                  <c:v>37</c:v>
                </c:pt>
                <c:pt idx="9" formatCode="0">
                  <c:v>41.4444444444444</c:v>
                </c:pt>
                <c:pt idx="10" formatCode="0">
                  <c:v>46.044444444444402</c:v>
                </c:pt>
                <c:pt idx="11" formatCode="0">
                  <c:v>50.644444444444403</c:v>
                </c:pt>
                <c:pt idx="12" formatCode="0">
                  <c:v>55.244444444444397</c:v>
                </c:pt>
                <c:pt idx="13" formatCode="0">
                  <c:v>59.844444444444399</c:v>
                </c:pt>
                <c:pt idx="14" formatCode="0">
                  <c:v>64.4444444444444</c:v>
                </c:pt>
                <c:pt idx="15" formatCode="0">
                  <c:v>69.044444444444395</c:v>
                </c:pt>
                <c:pt idx="16" formatCode="0">
                  <c:v>73.644444444444403</c:v>
                </c:pt>
                <c:pt idx="17" formatCode="0">
                  <c:v>78.244444444444397</c:v>
                </c:pt>
                <c:pt idx="18" formatCode="0">
                  <c:v>82.844444444444406</c:v>
                </c:pt>
                <c:pt idx="19" formatCode="0">
                  <c:v>87.4444444444444</c:v>
                </c:pt>
                <c:pt idx="20" formatCode="0">
                  <c:v>92.044444444444395</c:v>
                </c:pt>
                <c:pt idx="21" formatCode="0">
                  <c:v>96.644444444444403</c:v>
                </c:pt>
                <c:pt idx="22" formatCode="0">
                  <c:v>101.244444444444</c:v>
                </c:pt>
                <c:pt idx="23" formatCode="0">
                  <c:v>105.84444444444399</c:v>
                </c:pt>
                <c:pt idx="24" formatCode="0">
                  <c:v>110.444444444444</c:v>
                </c:pt>
                <c:pt idx="25" formatCode="0">
                  <c:v>115.044444444444</c:v>
                </c:pt>
                <c:pt idx="26" formatCode="0">
                  <c:v>119.64444444444401</c:v>
                </c:pt>
                <c:pt idx="27" formatCode="0">
                  <c:v>124.244444444444</c:v>
                </c:pt>
                <c:pt idx="28" formatCode="0">
                  <c:v>128.84444444444401</c:v>
                </c:pt>
                <c:pt idx="29" formatCode="0">
                  <c:v>133.444444444444</c:v>
                </c:pt>
                <c:pt idx="30" formatCode="0">
                  <c:v>138.044444444444</c:v>
                </c:pt>
                <c:pt idx="31" formatCode="0">
                  <c:v>142.64444444444399</c:v>
                </c:pt>
                <c:pt idx="32" formatCode="0">
                  <c:v>147.24444444444401</c:v>
                </c:pt>
                <c:pt idx="33" formatCode="0">
                  <c:v>151.84444444444401</c:v>
                </c:pt>
                <c:pt idx="34" formatCode="0">
                  <c:v>156.444444444444</c:v>
                </c:pt>
                <c:pt idx="35" formatCode="0">
                  <c:v>161.044444444444</c:v>
                </c:pt>
                <c:pt idx="36" formatCode="0">
                  <c:v>165.64444444444399</c:v>
                </c:pt>
                <c:pt idx="37" formatCode="0">
                  <c:v>170.24444444444401</c:v>
                </c:pt>
                <c:pt idx="38" formatCode="0">
                  <c:v>174.84444444444401</c:v>
                </c:pt>
                <c:pt idx="39" formatCode="0">
                  <c:v>179.444444444444</c:v>
                </c:pt>
                <c:pt idx="40" formatCode="0">
                  <c:v>184.044444444444</c:v>
                </c:pt>
                <c:pt idx="41" formatCode="0">
                  <c:v>188.64444444444399</c:v>
                </c:pt>
                <c:pt idx="42" formatCode="0">
                  <c:v>193.24444444444401</c:v>
                </c:pt>
                <c:pt idx="43" formatCode="0">
                  <c:v>197.84444444444401</c:v>
                </c:pt>
                <c:pt idx="44" formatCode="0">
                  <c:v>202.444444444444</c:v>
                </c:pt>
                <c:pt idx="45" formatCode="0">
                  <c:v>207.044444444444</c:v>
                </c:pt>
                <c:pt idx="46" formatCode="0">
                  <c:v>211.64444444444399</c:v>
                </c:pt>
                <c:pt idx="47" formatCode="0">
                  <c:v>216.24444444444401</c:v>
                </c:pt>
                <c:pt idx="48" formatCode="0">
                  <c:v>220.84444444444401</c:v>
                </c:pt>
                <c:pt idx="49" formatCode="0">
                  <c:v>225.444444444444</c:v>
                </c:pt>
                <c:pt idx="50" formatCode="0">
                  <c:v>230.044444444444</c:v>
                </c:pt>
                <c:pt idx="51" formatCode="0">
                  <c:v>234.64444444444399</c:v>
                </c:pt>
                <c:pt idx="52" formatCode="0">
                  <c:v>239.24444444444401</c:v>
                </c:pt>
                <c:pt idx="53" formatCode="0">
                  <c:v>243.84444444444401</c:v>
                </c:pt>
                <c:pt idx="54" formatCode="0">
                  <c:v>248.444444444444</c:v>
                </c:pt>
                <c:pt idx="55" formatCode="0">
                  <c:v>253.044444444444</c:v>
                </c:pt>
                <c:pt idx="56" formatCode="0">
                  <c:v>257.64444444444399</c:v>
                </c:pt>
                <c:pt idx="57" formatCode="0">
                  <c:v>262.24444444444401</c:v>
                </c:pt>
                <c:pt idx="58" formatCode="0">
                  <c:v>266.84444444444398</c:v>
                </c:pt>
                <c:pt idx="59" formatCode="0">
                  <c:v>271.444444444444</c:v>
                </c:pt>
                <c:pt idx="60" formatCode="0">
                  <c:v>276.04444444444403</c:v>
                </c:pt>
                <c:pt idx="61" formatCode="0">
                  <c:v>280.64444444444399</c:v>
                </c:pt>
                <c:pt idx="62" formatCode="0">
                  <c:v>285.24444444444401</c:v>
                </c:pt>
                <c:pt idx="63" formatCode="0">
                  <c:v>289.84444444444398</c:v>
                </c:pt>
                <c:pt idx="64" formatCode="0">
                  <c:v>294.444444444444</c:v>
                </c:pt>
                <c:pt idx="65" formatCode="0">
                  <c:v>299.04444444444403</c:v>
                </c:pt>
                <c:pt idx="66" formatCode="0">
                  <c:v>303.64444444444399</c:v>
                </c:pt>
                <c:pt idx="67" formatCode="0">
                  <c:v>308.24444444444401</c:v>
                </c:pt>
                <c:pt idx="68" formatCode="0">
                  <c:v>312.84444444444398</c:v>
                </c:pt>
                <c:pt idx="69" formatCode="0">
                  <c:v>317.444444444444</c:v>
                </c:pt>
                <c:pt idx="70" formatCode="0">
                  <c:v>322.04444444444403</c:v>
                </c:pt>
                <c:pt idx="71" formatCode="0">
                  <c:v>326.64444444444399</c:v>
                </c:pt>
                <c:pt idx="72" formatCode="0">
                  <c:v>331.24444444444401</c:v>
                </c:pt>
                <c:pt idx="73" formatCode="0">
                  <c:v>335.84444444444398</c:v>
                </c:pt>
                <c:pt idx="74" formatCode="0">
                  <c:v>340.444444444444</c:v>
                </c:pt>
                <c:pt idx="75" formatCode="0">
                  <c:v>345.04444444444403</c:v>
                </c:pt>
                <c:pt idx="76" formatCode="0">
                  <c:v>349.64444444444399</c:v>
                </c:pt>
                <c:pt idx="77" formatCode="0">
                  <c:v>354.24444444444401</c:v>
                </c:pt>
                <c:pt idx="78" formatCode="0">
                  <c:v>358.84444444444398</c:v>
                </c:pt>
                <c:pt idx="79" formatCode="0">
                  <c:v>363.444444444444</c:v>
                </c:pt>
                <c:pt idx="80" formatCode="0">
                  <c:v>368.04444444444403</c:v>
                </c:pt>
                <c:pt idx="81" formatCode="0">
                  <c:v>372.64444444444399</c:v>
                </c:pt>
                <c:pt idx="82" formatCode="0">
                  <c:v>377.24444444444401</c:v>
                </c:pt>
                <c:pt idx="83" formatCode="0">
                  <c:v>381.84444444444398</c:v>
                </c:pt>
                <c:pt idx="84" formatCode="0">
                  <c:v>386.444444444444</c:v>
                </c:pt>
                <c:pt idx="85" formatCode="0">
                  <c:v>391.04444444444403</c:v>
                </c:pt>
                <c:pt idx="86" formatCode="0">
                  <c:v>395.64444444444399</c:v>
                </c:pt>
                <c:pt idx="87" formatCode="0">
                  <c:v>400.24444444444401</c:v>
                </c:pt>
                <c:pt idx="88" formatCode="0">
                  <c:v>404.84444444444398</c:v>
                </c:pt>
                <c:pt idx="89" formatCode="0">
                  <c:v>409.444444444444</c:v>
                </c:pt>
                <c:pt idx="90" formatCode="0">
                  <c:v>414.04444444444403</c:v>
                </c:pt>
                <c:pt idx="91" formatCode="0">
                  <c:v>418.64444444444399</c:v>
                </c:pt>
                <c:pt idx="92" formatCode="0">
                  <c:v>423.24444444444401</c:v>
                </c:pt>
                <c:pt idx="93" formatCode="0">
                  <c:v>427.84444444444398</c:v>
                </c:pt>
                <c:pt idx="94" formatCode="0">
                  <c:v>432.444444444444</c:v>
                </c:pt>
                <c:pt idx="95" formatCode="0">
                  <c:v>437.04444444444403</c:v>
                </c:pt>
                <c:pt idx="96" formatCode="0">
                  <c:v>441.64444444444399</c:v>
                </c:pt>
                <c:pt idx="97" formatCode="0">
                  <c:v>446.24444444444401</c:v>
                </c:pt>
                <c:pt idx="98" formatCode="0">
                  <c:v>450.84444444444398</c:v>
                </c:pt>
                <c:pt idx="99" formatCode="0">
                  <c:v>455.444444444444</c:v>
                </c:pt>
                <c:pt idx="100" formatCode="0">
                  <c:v>460.04444444444403</c:v>
                </c:pt>
                <c:pt idx="101" formatCode="0">
                  <c:v>464.64444444444399</c:v>
                </c:pt>
                <c:pt idx="102" formatCode="0">
                  <c:v>469.24444444444401</c:v>
                </c:pt>
                <c:pt idx="103" formatCode="0">
                  <c:v>473.84444444444398</c:v>
                </c:pt>
                <c:pt idx="104" formatCode="0">
                  <c:v>478.444444444444</c:v>
                </c:pt>
                <c:pt idx="105" formatCode="0">
                  <c:v>483.04444444444403</c:v>
                </c:pt>
                <c:pt idx="106" formatCode="0">
                  <c:v>487.64444444444399</c:v>
                </c:pt>
                <c:pt idx="107" formatCode="0">
                  <c:v>492.24444444444401</c:v>
                </c:pt>
                <c:pt idx="108" formatCode="0">
                  <c:v>496.84444444444398</c:v>
                </c:pt>
                <c:pt idx="109" formatCode="0">
                  <c:v>501.444444444444</c:v>
                </c:pt>
                <c:pt idx="110" formatCode="0">
                  <c:v>506.04444444444403</c:v>
                </c:pt>
                <c:pt idx="111" formatCode="0">
                  <c:v>510.64444444444399</c:v>
                </c:pt>
                <c:pt idx="112" formatCode="0">
                  <c:v>515.24444444444498</c:v>
                </c:pt>
                <c:pt idx="113" formatCode="0">
                  <c:v>519.84444444444398</c:v>
                </c:pt>
                <c:pt idx="114" formatCode="0">
                  <c:v>524.444444444444</c:v>
                </c:pt>
                <c:pt idx="115" formatCode="0">
                  <c:v>529.04444444444403</c:v>
                </c:pt>
                <c:pt idx="116" formatCode="0">
                  <c:v>533.64444444444496</c:v>
                </c:pt>
                <c:pt idx="117" formatCode="0">
                  <c:v>538.24444444444498</c:v>
                </c:pt>
                <c:pt idx="118" formatCode="0">
                  <c:v>542.84444444444398</c:v>
                </c:pt>
                <c:pt idx="119" formatCode="0">
                  <c:v>547.444444444444</c:v>
                </c:pt>
                <c:pt idx="120" formatCode="0">
                  <c:v>552.04444444444403</c:v>
                </c:pt>
                <c:pt idx="121" formatCode="0">
                  <c:v>556.64444444444496</c:v>
                </c:pt>
                <c:pt idx="122" formatCode="0">
                  <c:v>561.24444444444498</c:v>
                </c:pt>
                <c:pt idx="123" formatCode="0">
                  <c:v>565.84444444444398</c:v>
                </c:pt>
                <c:pt idx="124" formatCode="0">
                  <c:v>570.444444444444</c:v>
                </c:pt>
                <c:pt idx="125" formatCode="0">
                  <c:v>575.04444444444403</c:v>
                </c:pt>
                <c:pt idx="126" formatCode="0">
                  <c:v>579.64444444444496</c:v>
                </c:pt>
                <c:pt idx="127" formatCode="0">
                  <c:v>584.24444444444498</c:v>
                </c:pt>
                <c:pt idx="128" formatCode="0">
                  <c:v>588.84444444444398</c:v>
                </c:pt>
                <c:pt idx="129" formatCode="0">
                  <c:v>593.444444444444</c:v>
                </c:pt>
                <c:pt idx="130" formatCode="0">
                  <c:v>598.04444444444403</c:v>
                </c:pt>
                <c:pt idx="131" formatCode="0">
                  <c:v>602.64444444444496</c:v>
                </c:pt>
                <c:pt idx="132" formatCode="0">
                  <c:v>607.24444444444498</c:v>
                </c:pt>
                <c:pt idx="133" formatCode="0">
                  <c:v>611.84444444444398</c:v>
                </c:pt>
                <c:pt idx="134" formatCode="0">
                  <c:v>616.444444444444</c:v>
                </c:pt>
                <c:pt idx="135" formatCode="0">
                  <c:v>621.04444444444403</c:v>
                </c:pt>
                <c:pt idx="136" formatCode="0">
                  <c:v>625.64444444444496</c:v>
                </c:pt>
                <c:pt idx="137" formatCode="0">
                  <c:v>630.24444444444498</c:v>
                </c:pt>
                <c:pt idx="138" formatCode="0">
                  <c:v>634.84444444444398</c:v>
                </c:pt>
                <c:pt idx="139" formatCode="0">
                  <c:v>639.444444444444</c:v>
                </c:pt>
                <c:pt idx="140" formatCode="0">
                  <c:v>644.04444444444403</c:v>
                </c:pt>
                <c:pt idx="141" formatCode="0">
                  <c:v>648.64444444444496</c:v>
                </c:pt>
                <c:pt idx="142" formatCode="0">
                  <c:v>653.24444444444498</c:v>
                </c:pt>
                <c:pt idx="143" formatCode="0">
                  <c:v>657.84444444444398</c:v>
                </c:pt>
                <c:pt idx="144" formatCode="0">
                  <c:v>662.444444444444</c:v>
                </c:pt>
                <c:pt idx="145" formatCode="0">
                  <c:v>667.04444444444403</c:v>
                </c:pt>
                <c:pt idx="146" formatCode="0">
                  <c:v>671.64444444444496</c:v>
                </c:pt>
                <c:pt idx="147" formatCode="0">
                  <c:v>676.24444444444498</c:v>
                </c:pt>
                <c:pt idx="148" formatCode="0">
                  <c:v>680.84444444444398</c:v>
                </c:pt>
                <c:pt idx="149" formatCode="0">
                  <c:v>685.444444444444</c:v>
                </c:pt>
                <c:pt idx="150" formatCode="0">
                  <c:v>690.04444444444403</c:v>
                </c:pt>
                <c:pt idx="151" formatCode="0">
                  <c:v>694.64444444444496</c:v>
                </c:pt>
                <c:pt idx="152" formatCode="0">
                  <c:v>699.24444444444498</c:v>
                </c:pt>
                <c:pt idx="153" formatCode="0">
                  <c:v>703.84444444444398</c:v>
                </c:pt>
                <c:pt idx="154" formatCode="0">
                  <c:v>708.444444444444</c:v>
                </c:pt>
                <c:pt idx="155" formatCode="0">
                  <c:v>713.04444444444403</c:v>
                </c:pt>
                <c:pt idx="156" formatCode="0">
                  <c:v>717.64444444444496</c:v>
                </c:pt>
                <c:pt idx="157" formatCode="0">
                  <c:v>722.24444444444498</c:v>
                </c:pt>
                <c:pt idx="158" formatCode="0">
                  <c:v>726.84444444444398</c:v>
                </c:pt>
                <c:pt idx="159" formatCode="0">
                  <c:v>731.444444444444</c:v>
                </c:pt>
                <c:pt idx="160" formatCode="0">
                  <c:v>736.04444444444403</c:v>
                </c:pt>
                <c:pt idx="161" formatCode="0">
                  <c:v>740.64444444444496</c:v>
                </c:pt>
                <c:pt idx="162" formatCode="0">
                  <c:v>745.24444444444498</c:v>
                </c:pt>
                <c:pt idx="163" formatCode="0">
                  <c:v>749.84444444444398</c:v>
                </c:pt>
                <c:pt idx="164" formatCode="0">
                  <c:v>754.444444444444</c:v>
                </c:pt>
                <c:pt idx="165" formatCode="0">
                  <c:v>759.04444444444403</c:v>
                </c:pt>
                <c:pt idx="166" formatCode="0">
                  <c:v>763.64444444444496</c:v>
                </c:pt>
                <c:pt idx="167" formatCode="0">
                  <c:v>768.24444444444498</c:v>
                </c:pt>
                <c:pt idx="168" formatCode="0">
                  <c:v>772.84444444444398</c:v>
                </c:pt>
                <c:pt idx="169" formatCode="0">
                  <c:v>777.444444444444</c:v>
                </c:pt>
                <c:pt idx="170" formatCode="0">
                  <c:v>782.04444444444403</c:v>
                </c:pt>
                <c:pt idx="171" formatCode="0">
                  <c:v>786.64444444444496</c:v>
                </c:pt>
                <c:pt idx="172" formatCode="0">
                  <c:v>791.24444444444498</c:v>
                </c:pt>
                <c:pt idx="173" formatCode="0">
                  <c:v>795.84444444444398</c:v>
                </c:pt>
                <c:pt idx="174" formatCode="0">
                  <c:v>800.444444444444</c:v>
                </c:pt>
                <c:pt idx="175" formatCode="0">
                  <c:v>805.04444444444403</c:v>
                </c:pt>
                <c:pt idx="176" formatCode="0">
                  <c:v>809.64444444444496</c:v>
                </c:pt>
                <c:pt idx="177" formatCode="0">
                  <c:v>814.24444444444498</c:v>
                </c:pt>
                <c:pt idx="178" formatCode="0">
                  <c:v>818.84444444444398</c:v>
                </c:pt>
                <c:pt idx="179" formatCode="0">
                  <c:v>823.444444444444</c:v>
                </c:pt>
                <c:pt idx="180" formatCode="0">
                  <c:v>828.04444444444403</c:v>
                </c:pt>
                <c:pt idx="181" formatCode="0">
                  <c:v>832.64444444444496</c:v>
                </c:pt>
                <c:pt idx="182" formatCode="0">
                  <c:v>837.24444444444498</c:v>
                </c:pt>
                <c:pt idx="183" formatCode="0">
                  <c:v>841.84444444444398</c:v>
                </c:pt>
                <c:pt idx="184" formatCode="0">
                  <c:v>846.444444444444</c:v>
                </c:pt>
                <c:pt idx="185" formatCode="0">
                  <c:v>851.04444444444403</c:v>
                </c:pt>
                <c:pt idx="186" formatCode="0">
                  <c:v>855.64444444444496</c:v>
                </c:pt>
                <c:pt idx="187" formatCode="0">
                  <c:v>860.24444444444498</c:v>
                </c:pt>
                <c:pt idx="188" formatCode="0">
                  <c:v>864.84444444444398</c:v>
                </c:pt>
                <c:pt idx="189" formatCode="0">
                  <c:v>869.444444444444</c:v>
                </c:pt>
                <c:pt idx="190" formatCode="0">
                  <c:v>874.04444444444403</c:v>
                </c:pt>
                <c:pt idx="191" formatCode="0">
                  <c:v>878.64444444444496</c:v>
                </c:pt>
                <c:pt idx="192" formatCode="0">
                  <c:v>883.24444444444498</c:v>
                </c:pt>
                <c:pt idx="193" formatCode="0">
                  <c:v>887.84444444444398</c:v>
                </c:pt>
                <c:pt idx="194" formatCode="0">
                  <c:v>892.444444444444</c:v>
                </c:pt>
                <c:pt idx="195" formatCode="0">
                  <c:v>897.04444444444403</c:v>
                </c:pt>
                <c:pt idx="196" formatCode="0">
                  <c:v>901.64444444444496</c:v>
                </c:pt>
                <c:pt idx="197" formatCode="0">
                  <c:v>906.24444444444498</c:v>
                </c:pt>
                <c:pt idx="198" formatCode="0">
                  <c:v>910.84444444444398</c:v>
                </c:pt>
                <c:pt idx="199" formatCode="0">
                  <c:v>915.444444444444</c:v>
                </c:pt>
                <c:pt idx="200" formatCode="0">
                  <c:v>920.04444444444403</c:v>
                </c:pt>
                <c:pt idx="201" formatCode="0">
                  <c:v>924.64444444444496</c:v>
                </c:pt>
                <c:pt idx="202" formatCode="0">
                  <c:v>929.24444444444498</c:v>
                </c:pt>
                <c:pt idx="203" formatCode="0">
                  <c:v>933.84444444444398</c:v>
                </c:pt>
                <c:pt idx="204" formatCode="0">
                  <c:v>938.444444444444</c:v>
                </c:pt>
                <c:pt idx="205" formatCode="0">
                  <c:v>943.04444444444403</c:v>
                </c:pt>
                <c:pt idx="206" formatCode="0">
                  <c:v>947.64444444444496</c:v>
                </c:pt>
                <c:pt idx="207" formatCode="0">
                  <c:v>952.24444444444498</c:v>
                </c:pt>
                <c:pt idx="208" formatCode="0">
                  <c:v>956.84444444444398</c:v>
                </c:pt>
                <c:pt idx="209" formatCode="0">
                  <c:v>961.444444444444</c:v>
                </c:pt>
                <c:pt idx="210" formatCode="0">
                  <c:v>966.04444444444403</c:v>
                </c:pt>
                <c:pt idx="211" formatCode="0">
                  <c:v>970.64444444444496</c:v>
                </c:pt>
                <c:pt idx="212" formatCode="0">
                  <c:v>975.24444444444498</c:v>
                </c:pt>
                <c:pt idx="213" formatCode="0">
                  <c:v>979.84444444444398</c:v>
                </c:pt>
                <c:pt idx="214" formatCode="0">
                  <c:v>984.444444444444</c:v>
                </c:pt>
                <c:pt idx="215" formatCode="0">
                  <c:v>989.04444444444403</c:v>
                </c:pt>
                <c:pt idx="216" formatCode="0">
                  <c:v>993.64444444444496</c:v>
                </c:pt>
                <c:pt idx="217" formatCode="0">
                  <c:v>998.24444444444498</c:v>
                </c:pt>
                <c:pt idx="218" formatCode="0">
                  <c:v>1002.84444444444</c:v>
                </c:pt>
                <c:pt idx="219" formatCode="0">
                  <c:v>1007.44444444444</c:v>
                </c:pt>
                <c:pt idx="220" formatCode="0">
                  <c:v>1012.04444444444</c:v>
                </c:pt>
                <c:pt idx="221" formatCode="0">
                  <c:v>1016.64444444444</c:v>
                </c:pt>
                <c:pt idx="222" formatCode="0">
                  <c:v>1021.24444444444</c:v>
                </c:pt>
                <c:pt idx="223" formatCode="0">
                  <c:v>1025.8444444444399</c:v>
                </c:pt>
                <c:pt idx="224" formatCode="0">
                  <c:v>1030.44444444444</c:v>
                </c:pt>
                <c:pt idx="225" formatCode="0">
                  <c:v>1035.0444444444399</c:v>
                </c:pt>
                <c:pt idx="226" formatCode="0">
                  <c:v>1039.6444444444401</c:v>
                </c:pt>
                <c:pt idx="227" formatCode="0">
                  <c:v>1044.24444444444</c:v>
                </c:pt>
                <c:pt idx="228" formatCode="0">
                  <c:v>1048.8444444444399</c:v>
                </c:pt>
                <c:pt idx="229" formatCode="0">
                  <c:v>1053.44444444444</c:v>
                </c:pt>
                <c:pt idx="230" formatCode="0">
                  <c:v>1058.0444444444399</c:v>
                </c:pt>
                <c:pt idx="231" formatCode="0">
                  <c:v>1062.6444444444401</c:v>
                </c:pt>
                <c:pt idx="232" formatCode="0">
                  <c:v>1067.24444444444</c:v>
                </c:pt>
                <c:pt idx="233" formatCode="0">
                  <c:v>1071.8444444444399</c:v>
                </c:pt>
                <c:pt idx="234" formatCode="0">
                  <c:v>1076.44444444444</c:v>
                </c:pt>
                <c:pt idx="235" formatCode="0">
                  <c:v>1081.0444444444399</c:v>
                </c:pt>
                <c:pt idx="236" formatCode="0">
                  <c:v>1085.6444444444401</c:v>
                </c:pt>
                <c:pt idx="237" formatCode="0">
                  <c:v>1090.24444444444</c:v>
                </c:pt>
                <c:pt idx="238" formatCode="0">
                  <c:v>1094.8444444444399</c:v>
                </c:pt>
                <c:pt idx="239" formatCode="0">
                  <c:v>1099.44444444444</c:v>
                </c:pt>
                <c:pt idx="240" formatCode="0">
                  <c:v>1104.0444444444399</c:v>
                </c:pt>
                <c:pt idx="241" formatCode="0">
                  <c:v>1108.6444444444401</c:v>
                </c:pt>
                <c:pt idx="242" formatCode="0">
                  <c:v>1113.24444444444</c:v>
                </c:pt>
                <c:pt idx="243" formatCode="0">
                  <c:v>1117.8444444444399</c:v>
                </c:pt>
                <c:pt idx="244" formatCode="0">
                  <c:v>1122.44444444444</c:v>
                </c:pt>
                <c:pt idx="245" formatCode="0">
                  <c:v>1127.0444444444399</c:v>
                </c:pt>
                <c:pt idx="246" formatCode="0">
                  <c:v>1131.6444444444401</c:v>
                </c:pt>
                <c:pt idx="247" formatCode="0">
                  <c:v>1136.24444444444</c:v>
                </c:pt>
                <c:pt idx="248" formatCode="0">
                  <c:v>1140.8444444444399</c:v>
                </c:pt>
                <c:pt idx="249" formatCode="0">
                  <c:v>1145.44444444444</c:v>
                </c:pt>
                <c:pt idx="250" formatCode="0">
                  <c:v>1150.0444444444399</c:v>
                </c:pt>
                <c:pt idx="251" formatCode="0">
                  <c:v>1154.6444444444401</c:v>
                </c:pt>
                <c:pt idx="252" formatCode="0">
                  <c:v>1159.24444444444</c:v>
                </c:pt>
                <c:pt idx="253" formatCode="0">
                  <c:v>1163.8444444444399</c:v>
                </c:pt>
                <c:pt idx="254" formatCode="0">
                  <c:v>1168.44444444444</c:v>
                </c:pt>
                <c:pt idx="255" formatCode="0">
                  <c:v>1173.0444444444399</c:v>
                </c:pt>
                <c:pt idx="256" formatCode="0">
                  <c:v>1177.6444444444401</c:v>
                </c:pt>
                <c:pt idx="257" formatCode="0">
                  <c:v>1182.24444444444</c:v>
                </c:pt>
                <c:pt idx="258" formatCode="0">
                  <c:v>1186.8444444444399</c:v>
                </c:pt>
                <c:pt idx="259" formatCode="0">
                  <c:v>1191.44444444444</c:v>
                </c:pt>
                <c:pt idx="260" formatCode="0">
                  <c:v>1196.0444444444399</c:v>
                </c:pt>
                <c:pt idx="261" formatCode="0">
                  <c:v>1200.6444444444401</c:v>
                </c:pt>
                <c:pt idx="262" formatCode="0">
                  <c:v>1205.24444444444</c:v>
                </c:pt>
                <c:pt idx="263" formatCode="0">
                  <c:v>1209.8444444444399</c:v>
                </c:pt>
                <c:pt idx="264" formatCode="0">
                  <c:v>1214.44444444444</c:v>
                </c:pt>
                <c:pt idx="265" formatCode="0">
                  <c:v>1219.0444444444399</c:v>
                </c:pt>
                <c:pt idx="266" formatCode="0">
                  <c:v>1223.6444444444401</c:v>
                </c:pt>
                <c:pt idx="267" formatCode="0">
                  <c:v>1228.24444444444</c:v>
                </c:pt>
                <c:pt idx="268" formatCode="0">
                  <c:v>1232.8444444444399</c:v>
                </c:pt>
                <c:pt idx="269" formatCode="0">
                  <c:v>1237.44444444444</c:v>
                </c:pt>
                <c:pt idx="270" formatCode="0">
                  <c:v>1242.0444444444399</c:v>
                </c:pt>
                <c:pt idx="271" formatCode="0">
                  <c:v>1246.6444444444401</c:v>
                </c:pt>
                <c:pt idx="272" formatCode="0">
                  <c:v>1251.24444444444</c:v>
                </c:pt>
                <c:pt idx="273" formatCode="0">
                  <c:v>1255.8444444444399</c:v>
                </c:pt>
                <c:pt idx="274" formatCode="0">
                  <c:v>1260.44444444444</c:v>
                </c:pt>
                <c:pt idx="275" formatCode="0">
                  <c:v>1265.0444444444399</c:v>
                </c:pt>
                <c:pt idx="276" formatCode="0">
                  <c:v>1269.6444444444401</c:v>
                </c:pt>
                <c:pt idx="277" formatCode="0">
                  <c:v>1274.24444444444</c:v>
                </c:pt>
                <c:pt idx="278" formatCode="0">
                  <c:v>1278.8444444444399</c:v>
                </c:pt>
                <c:pt idx="279" formatCode="0">
                  <c:v>1283.44444444444</c:v>
                </c:pt>
                <c:pt idx="280" formatCode="0">
                  <c:v>1288.0444444444399</c:v>
                </c:pt>
                <c:pt idx="281" formatCode="0">
                  <c:v>1292.6444444444401</c:v>
                </c:pt>
                <c:pt idx="282" formatCode="0">
                  <c:v>1297.24444444444</c:v>
                </c:pt>
                <c:pt idx="283" formatCode="0">
                  <c:v>1301.8444444444399</c:v>
                </c:pt>
                <c:pt idx="284" formatCode="0">
                  <c:v>1306.44444444444</c:v>
                </c:pt>
                <c:pt idx="285" formatCode="0">
                  <c:v>1311.0444444444399</c:v>
                </c:pt>
                <c:pt idx="286" formatCode="0">
                  <c:v>1315.6444444444401</c:v>
                </c:pt>
                <c:pt idx="287" formatCode="0">
                  <c:v>1320.24444444444</c:v>
                </c:pt>
                <c:pt idx="288" formatCode="0">
                  <c:v>1324.8444444444399</c:v>
                </c:pt>
                <c:pt idx="289" formatCode="0">
                  <c:v>1329.44444444444</c:v>
                </c:pt>
                <c:pt idx="290" formatCode="0">
                  <c:v>1334.0444444444399</c:v>
                </c:pt>
                <c:pt idx="291" formatCode="0">
                  <c:v>1338.6444444444401</c:v>
                </c:pt>
                <c:pt idx="292" formatCode="0">
                  <c:v>1343.24444444444</c:v>
                </c:pt>
                <c:pt idx="293" formatCode="0">
                  <c:v>1347.8444444444399</c:v>
                </c:pt>
                <c:pt idx="294" formatCode="0">
                  <c:v>1352.44444444444</c:v>
                </c:pt>
                <c:pt idx="295" formatCode="0">
                  <c:v>1357.0444444444399</c:v>
                </c:pt>
                <c:pt idx="296" formatCode="0">
                  <c:v>1361.6444444444401</c:v>
                </c:pt>
                <c:pt idx="297" formatCode="0">
                  <c:v>1366.24444444444</c:v>
                </c:pt>
                <c:pt idx="298" formatCode="0">
                  <c:v>1370.8444444444399</c:v>
                </c:pt>
                <c:pt idx="299" formatCode="0">
                  <c:v>1375.44444444444</c:v>
                </c:pt>
                <c:pt idx="300" formatCode="0">
                  <c:v>1380.0444444444399</c:v>
                </c:pt>
                <c:pt idx="301" formatCode="0">
                  <c:v>1384.6444444444401</c:v>
                </c:pt>
                <c:pt idx="302" formatCode="0">
                  <c:v>1389.24444444444</c:v>
                </c:pt>
                <c:pt idx="303" formatCode="0">
                  <c:v>1393.8444444444399</c:v>
                </c:pt>
                <c:pt idx="304" formatCode="0">
                  <c:v>1398.44444444444</c:v>
                </c:pt>
                <c:pt idx="305" formatCode="0">
                  <c:v>1403.0444444444399</c:v>
                </c:pt>
                <c:pt idx="306" formatCode="0">
                  <c:v>1407.6444444444401</c:v>
                </c:pt>
                <c:pt idx="307" formatCode="0">
                  <c:v>1412.24444444444</c:v>
                </c:pt>
                <c:pt idx="308" formatCode="0">
                  <c:v>1416.8444444444399</c:v>
                </c:pt>
                <c:pt idx="309" formatCode="0">
                  <c:v>1421.44444444444</c:v>
                </c:pt>
                <c:pt idx="310" formatCode="0">
                  <c:v>1426.0444444444399</c:v>
                </c:pt>
                <c:pt idx="311" formatCode="0">
                  <c:v>1430.6444444444401</c:v>
                </c:pt>
                <c:pt idx="312" formatCode="0">
                  <c:v>1435.24444444444</c:v>
                </c:pt>
                <c:pt idx="313" formatCode="0">
                  <c:v>1439.8444444444399</c:v>
                </c:pt>
                <c:pt idx="314" formatCode="0">
                  <c:v>1444.44444444444</c:v>
                </c:pt>
                <c:pt idx="315" formatCode="0">
                  <c:v>1449.0444444444399</c:v>
                </c:pt>
                <c:pt idx="316" formatCode="0">
                  <c:v>1453.6444444444401</c:v>
                </c:pt>
                <c:pt idx="317" formatCode="0">
                  <c:v>1458.24444444444</c:v>
                </c:pt>
                <c:pt idx="318" formatCode="0">
                  <c:v>1462.8444444444399</c:v>
                </c:pt>
                <c:pt idx="319" formatCode="0">
                  <c:v>1467.44444444444</c:v>
                </c:pt>
                <c:pt idx="320" formatCode="0">
                  <c:v>1472.0444444444399</c:v>
                </c:pt>
                <c:pt idx="321" formatCode="0">
                  <c:v>1476.6444444444401</c:v>
                </c:pt>
                <c:pt idx="322" formatCode="0">
                  <c:v>1481.24444444444</c:v>
                </c:pt>
                <c:pt idx="323" formatCode="0">
                  <c:v>1485.8444444444399</c:v>
                </c:pt>
                <c:pt idx="324" formatCode="0">
                  <c:v>1490.44444444444</c:v>
                </c:pt>
                <c:pt idx="325" formatCode="0">
                  <c:v>1495.0444444444399</c:v>
                </c:pt>
                <c:pt idx="326" formatCode="0">
                  <c:v>1499.6444444444401</c:v>
                </c:pt>
                <c:pt idx="327" formatCode="0">
                  <c:v>1504.24444444444</c:v>
                </c:pt>
                <c:pt idx="328" formatCode="0">
                  <c:v>1508.8444444444399</c:v>
                </c:pt>
                <c:pt idx="329" formatCode="0">
                  <c:v>1513.44444444444</c:v>
                </c:pt>
                <c:pt idx="330" formatCode="0">
                  <c:v>1518.0444444444399</c:v>
                </c:pt>
                <c:pt idx="331" formatCode="0">
                  <c:v>1522.6444444444401</c:v>
                </c:pt>
                <c:pt idx="332" formatCode="0">
                  <c:v>1527.24444444444</c:v>
                </c:pt>
                <c:pt idx="333" formatCode="0">
                  <c:v>1531.8444444444399</c:v>
                </c:pt>
                <c:pt idx="334" formatCode="0">
                  <c:v>1536.44444444444</c:v>
                </c:pt>
                <c:pt idx="335" formatCode="0">
                  <c:v>1541.0444444444399</c:v>
                </c:pt>
                <c:pt idx="336" formatCode="0">
                  <c:v>1545.6444444444401</c:v>
                </c:pt>
                <c:pt idx="337" formatCode="0">
                  <c:v>1550.24444444444</c:v>
                </c:pt>
                <c:pt idx="338" formatCode="0">
                  <c:v>1554.8444444444399</c:v>
                </c:pt>
                <c:pt idx="339" formatCode="0">
                  <c:v>1559.44444444444</c:v>
                </c:pt>
                <c:pt idx="340" formatCode="0">
                  <c:v>1564.0444444444399</c:v>
                </c:pt>
                <c:pt idx="341" formatCode="0">
                  <c:v>1568.6444444444401</c:v>
                </c:pt>
                <c:pt idx="342" formatCode="0">
                  <c:v>1573.24444444444</c:v>
                </c:pt>
                <c:pt idx="343" formatCode="0">
                  <c:v>1577.8444444444399</c:v>
                </c:pt>
                <c:pt idx="344" formatCode="0">
                  <c:v>1582.44444444444</c:v>
                </c:pt>
                <c:pt idx="345" formatCode="0">
                  <c:v>1587.0444444444399</c:v>
                </c:pt>
                <c:pt idx="346" formatCode="0">
                  <c:v>1591.6444444444401</c:v>
                </c:pt>
                <c:pt idx="347" formatCode="0">
                  <c:v>1596.24444444444</c:v>
                </c:pt>
                <c:pt idx="348" formatCode="0">
                  <c:v>1600.8444444444399</c:v>
                </c:pt>
                <c:pt idx="349" formatCode="0">
                  <c:v>1605.44444444444</c:v>
                </c:pt>
                <c:pt idx="350" formatCode="0">
                  <c:v>1610.0444444444399</c:v>
                </c:pt>
                <c:pt idx="351" formatCode="0">
                  <c:v>1614.6444444444401</c:v>
                </c:pt>
                <c:pt idx="352" formatCode="0">
                  <c:v>1619.24444444444</c:v>
                </c:pt>
                <c:pt idx="353" formatCode="0">
                  <c:v>1623.8444444444399</c:v>
                </c:pt>
                <c:pt idx="354" formatCode="0">
                  <c:v>1628.44444444444</c:v>
                </c:pt>
                <c:pt idx="355" formatCode="0">
                  <c:v>1633.0444444444399</c:v>
                </c:pt>
                <c:pt idx="356" formatCode="0">
                  <c:v>1637.6444444444401</c:v>
                </c:pt>
                <c:pt idx="357" formatCode="0">
                  <c:v>1642.24444444444</c:v>
                </c:pt>
                <c:pt idx="358" formatCode="0">
                  <c:v>1646.8444444444399</c:v>
                </c:pt>
                <c:pt idx="359" formatCode="0">
                  <c:v>1651.44444444444</c:v>
                </c:pt>
                <c:pt idx="360" formatCode="0">
                  <c:v>1656.0444444444399</c:v>
                </c:pt>
                <c:pt idx="361" formatCode="0">
                  <c:v>1660.6444444444401</c:v>
                </c:pt>
                <c:pt idx="362" formatCode="0">
                  <c:v>1665.24444444444</c:v>
                </c:pt>
                <c:pt idx="363" formatCode="0">
                  <c:v>1669.8444444444399</c:v>
                </c:pt>
                <c:pt idx="364" formatCode="0">
                  <c:v>1674.44444444444</c:v>
                </c:pt>
                <c:pt idx="365" formatCode="0">
                  <c:v>1679.0444444444399</c:v>
                </c:pt>
                <c:pt idx="366" formatCode="0">
                  <c:v>1683.6444444444401</c:v>
                </c:pt>
                <c:pt idx="367" formatCode="0">
                  <c:v>1688.24444444444</c:v>
                </c:pt>
                <c:pt idx="368" formatCode="0">
                  <c:v>1692.8444444444399</c:v>
                </c:pt>
                <c:pt idx="369" formatCode="0">
                  <c:v>1697.44444444444</c:v>
                </c:pt>
                <c:pt idx="370" formatCode="0">
                  <c:v>1702.0444444444399</c:v>
                </c:pt>
                <c:pt idx="371" formatCode="0">
                  <c:v>1706.6444444444401</c:v>
                </c:pt>
                <c:pt idx="372" formatCode="0">
                  <c:v>1711.24444444444</c:v>
                </c:pt>
                <c:pt idx="373" formatCode="0">
                  <c:v>1715.8444444444399</c:v>
                </c:pt>
                <c:pt idx="374" formatCode="0">
                  <c:v>1720.44444444444</c:v>
                </c:pt>
                <c:pt idx="375" formatCode="0">
                  <c:v>1725.0444444444399</c:v>
                </c:pt>
                <c:pt idx="376" formatCode="0">
                  <c:v>1729.6444444444401</c:v>
                </c:pt>
                <c:pt idx="377" formatCode="0">
                  <c:v>1734.24444444444</c:v>
                </c:pt>
                <c:pt idx="378" formatCode="0">
                  <c:v>1738.8444444444399</c:v>
                </c:pt>
                <c:pt idx="379" formatCode="0">
                  <c:v>1743.44444444444</c:v>
                </c:pt>
                <c:pt idx="380" formatCode="0">
                  <c:v>1748.0444444444399</c:v>
                </c:pt>
                <c:pt idx="381" formatCode="0">
                  <c:v>1752.6444444444401</c:v>
                </c:pt>
                <c:pt idx="382" formatCode="0">
                  <c:v>1757.24444444444</c:v>
                </c:pt>
                <c:pt idx="383" formatCode="0">
                  <c:v>1761.8444444444399</c:v>
                </c:pt>
                <c:pt idx="384" formatCode="0">
                  <c:v>1766.44444444444</c:v>
                </c:pt>
                <c:pt idx="385" formatCode="0">
                  <c:v>1771.0444444444399</c:v>
                </c:pt>
                <c:pt idx="386" formatCode="0">
                  <c:v>1775.6444444444401</c:v>
                </c:pt>
                <c:pt idx="387" formatCode="0">
                  <c:v>1780.24444444444</c:v>
                </c:pt>
                <c:pt idx="388" formatCode="0">
                  <c:v>1784.8444444444399</c:v>
                </c:pt>
                <c:pt idx="389" formatCode="0">
                  <c:v>1789.44444444444</c:v>
                </c:pt>
                <c:pt idx="390" formatCode="0">
                  <c:v>1794.0444444444399</c:v>
                </c:pt>
                <c:pt idx="391" formatCode="0">
                  <c:v>1798.6444444444401</c:v>
                </c:pt>
                <c:pt idx="392" formatCode="0">
                  <c:v>1803.24444444444</c:v>
                </c:pt>
                <c:pt idx="393" formatCode="0">
                  <c:v>1807.8444444444399</c:v>
                </c:pt>
                <c:pt idx="394" formatCode="0">
                  <c:v>1812.44444444444</c:v>
                </c:pt>
                <c:pt idx="395" formatCode="0">
                  <c:v>1817.0444444444399</c:v>
                </c:pt>
                <c:pt idx="396" formatCode="0">
                  <c:v>1821.6444444444401</c:v>
                </c:pt>
                <c:pt idx="397" formatCode="0">
                  <c:v>1826.24444444444</c:v>
                </c:pt>
                <c:pt idx="398" formatCode="0">
                  <c:v>1830.8444444444399</c:v>
                </c:pt>
                <c:pt idx="399" formatCode="0">
                  <c:v>1835.44444444444</c:v>
                </c:pt>
                <c:pt idx="400" formatCode="0">
                  <c:v>1840.0444444444399</c:v>
                </c:pt>
                <c:pt idx="401" formatCode="0">
                  <c:v>1844.6444444444401</c:v>
                </c:pt>
                <c:pt idx="402" formatCode="0">
                  <c:v>1849.24444444444</c:v>
                </c:pt>
                <c:pt idx="403" formatCode="0">
                  <c:v>1853.8444444444399</c:v>
                </c:pt>
                <c:pt idx="404" formatCode="0">
                  <c:v>1858.44444444444</c:v>
                </c:pt>
                <c:pt idx="405" formatCode="0">
                  <c:v>1863.0444444444399</c:v>
                </c:pt>
                <c:pt idx="406" formatCode="0">
                  <c:v>1867.6444444444401</c:v>
                </c:pt>
                <c:pt idx="407" formatCode="0">
                  <c:v>1872.24444444444</c:v>
                </c:pt>
                <c:pt idx="408" formatCode="0">
                  <c:v>1876.8444444444399</c:v>
                </c:pt>
                <c:pt idx="409" formatCode="0">
                  <c:v>1881.44444444444</c:v>
                </c:pt>
                <c:pt idx="410" formatCode="0">
                  <c:v>1886.0444444444399</c:v>
                </c:pt>
                <c:pt idx="411" formatCode="0">
                  <c:v>1890.6444444444401</c:v>
                </c:pt>
                <c:pt idx="412" formatCode="0">
                  <c:v>1895.24444444444</c:v>
                </c:pt>
                <c:pt idx="413" formatCode="0">
                  <c:v>1899.8444444444399</c:v>
                </c:pt>
                <c:pt idx="414" formatCode="0">
                  <c:v>1904.44444444444</c:v>
                </c:pt>
                <c:pt idx="415" formatCode="0">
                  <c:v>1909.0444444444399</c:v>
                </c:pt>
                <c:pt idx="416" formatCode="0">
                  <c:v>1913.6444444444401</c:v>
                </c:pt>
                <c:pt idx="417" formatCode="0">
                  <c:v>1918.24444444444</c:v>
                </c:pt>
                <c:pt idx="418" formatCode="0">
                  <c:v>1922.8444444444399</c:v>
                </c:pt>
                <c:pt idx="419" formatCode="0">
                  <c:v>1927.44444444444</c:v>
                </c:pt>
                <c:pt idx="420" formatCode="0">
                  <c:v>1932.0444444444399</c:v>
                </c:pt>
                <c:pt idx="421" formatCode="0">
                  <c:v>1936.6444444444401</c:v>
                </c:pt>
                <c:pt idx="422" formatCode="0">
                  <c:v>1941.24444444444</c:v>
                </c:pt>
                <c:pt idx="423" formatCode="0">
                  <c:v>1945.8444444444399</c:v>
                </c:pt>
                <c:pt idx="424" formatCode="0">
                  <c:v>1950.44444444444</c:v>
                </c:pt>
                <c:pt idx="425" formatCode="0">
                  <c:v>1955.0444444444399</c:v>
                </c:pt>
                <c:pt idx="426" formatCode="0">
                  <c:v>1959.6444444444401</c:v>
                </c:pt>
                <c:pt idx="427" formatCode="0">
                  <c:v>1964.24444444444</c:v>
                </c:pt>
                <c:pt idx="428" formatCode="0">
                  <c:v>1968.8444444444399</c:v>
                </c:pt>
                <c:pt idx="429" formatCode="0">
                  <c:v>1973.44444444444</c:v>
                </c:pt>
                <c:pt idx="430" formatCode="0">
                  <c:v>1978.0444444444399</c:v>
                </c:pt>
                <c:pt idx="431" formatCode="0">
                  <c:v>1982.6444444444401</c:v>
                </c:pt>
                <c:pt idx="432" formatCode="0">
                  <c:v>1987.24444444444</c:v>
                </c:pt>
                <c:pt idx="433" formatCode="0">
                  <c:v>1991.8444444444399</c:v>
                </c:pt>
                <c:pt idx="434" formatCode="0">
                  <c:v>1996.44444444444</c:v>
                </c:pt>
                <c:pt idx="435" formatCode="0">
                  <c:v>2001.0444444444399</c:v>
                </c:pt>
                <c:pt idx="436" formatCode="0">
                  <c:v>2005.6444444444401</c:v>
                </c:pt>
                <c:pt idx="437" formatCode="0">
                  <c:v>2010.24444444444</c:v>
                </c:pt>
                <c:pt idx="438" formatCode="0">
                  <c:v>2014.8444444444399</c:v>
                </c:pt>
                <c:pt idx="439" formatCode="0">
                  <c:v>2019.44444444444</c:v>
                </c:pt>
                <c:pt idx="440" formatCode="0">
                  <c:v>2024.0444444444399</c:v>
                </c:pt>
                <c:pt idx="441" formatCode="0">
                  <c:v>2028.6444444444401</c:v>
                </c:pt>
                <c:pt idx="442" formatCode="0">
                  <c:v>2033.24444444444</c:v>
                </c:pt>
                <c:pt idx="443" formatCode="0">
                  <c:v>2037.8444444444399</c:v>
                </c:pt>
                <c:pt idx="444" formatCode="0">
                  <c:v>2042.44444444444</c:v>
                </c:pt>
                <c:pt idx="445" formatCode="0">
                  <c:v>2047.0444444444399</c:v>
                </c:pt>
                <c:pt idx="446" formatCode="0">
                  <c:v>2051.6444444444401</c:v>
                </c:pt>
                <c:pt idx="447" formatCode="0">
                  <c:v>2056.24444444444</c:v>
                </c:pt>
                <c:pt idx="448" formatCode="0">
                  <c:v>2060.8444444444399</c:v>
                </c:pt>
                <c:pt idx="449" formatCode="0">
                  <c:v>2065.4444444444398</c:v>
                </c:pt>
                <c:pt idx="450" formatCode="0">
                  <c:v>2070.0444444444402</c:v>
                </c:pt>
                <c:pt idx="451" formatCode="0">
                  <c:v>2074.6444444444401</c:v>
                </c:pt>
                <c:pt idx="452" formatCode="0">
                  <c:v>2079.24444444444</c:v>
                </c:pt>
                <c:pt idx="453" formatCode="0">
                  <c:v>2083.8444444444399</c:v>
                </c:pt>
                <c:pt idx="454" formatCode="0">
                  <c:v>2088.4444444444398</c:v>
                </c:pt>
                <c:pt idx="455" formatCode="0">
                  <c:v>2093.0444444444402</c:v>
                </c:pt>
                <c:pt idx="456" formatCode="0">
                  <c:v>2097.6444444444401</c:v>
                </c:pt>
                <c:pt idx="457" formatCode="0">
                  <c:v>2102.24444444444</c:v>
                </c:pt>
                <c:pt idx="458" formatCode="0">
                  <c:v>2106.8444444444399</c:v>
                </c:pt>
                <c:pt idx="459" formatCode="0">
                  <c:v>2111.4444444444398</c:v>
                </c:pt>
                <c:pt idx="460" formatCode="0">
                  <c:v>2116.0444444444402</c:v>
                </c:pt>
                <c:pt idx="461" formatCode="0">
                  <c:v>2120.6444444444401</c:v>
                </c:pt>
                <c:pt idx="462" formatCode="0">
                  <c:v>2125.24444444444</c:v>
                </c:pt>
                <c:pt idx="463" formatCode="0">
                  <c:v>2129.8444444444399</c:v>
                </c:pt>
                <c:pt idx="464" formatCode="0">
                  <c:v>2134.4444444444398</c:v>
                </c:pt>
                <c:pt idx="465" formatCode="0">
                  <c:v>2139.0444444444402</c:v>
                </c:pt>
                <c:pt idx="466" formatCode="0">
                  <c:v>2143.6444444444401</c:v>
                </c:pt>
                <c:pt idx="467" formatCode="0">
                  <c:v>2148.24444444444</c:v>
                </c:pt>
                <c:pt idx="468" formatCode="0">
                  <c:v>2152.8444444444399</c:v>
                </c:pt>
                <c:pt idx="469" formatCode="0">
                  <c:v>2157.4444444444398</c:v>
                </c:pt>
                <c:pt idx="470" formatCode="0">
                  <c:v>2162.0444444444402</c:v>
                </c:pt>
                <c:pt idx="471" formatCode="0">
                  <c:v>2166.6444444444401</c:v>
                </c:pt>
                <c:pt idx="472" formatCode="0">
                  <c:v>2171.24444444444</c:v>
                </c:pt>
                <c:pt idx="473" formatCode="0">
                  <c:v>2175.8444444444399</c:v>
                </c:pt>
                <c:pt idx="474" formatCode="0">
                  <c:v>2180.4444444444398</c:v>
                </c:pt>
                <c:pt idx="475" formatCode="0">
                  <c:v>2185.0444444444402</c:v>
                </c:pt>
                <c:pt idx="476" formatCode="0">
                  <c:v>2189.6444444444401</c:v>
                </c:pt>
                <c:pt idx="477" formatCode="0">
                  <c:v>2194.24444444444</c:v>
                </c:pt>
                <c:pt idx="478" formatCode="0">
                  <c:v>2198.8444444444399</c:v>
                </c:pt>
                <c:pt idx="479" formatCode="0">
                  <c:v>2203.4444444444398</c:v>
                </c:pt>
                <c:pt idx="480" formatCode="0">
                  <c:v>2208.0444444444402</c:v>
                </c:pt>
                <c:pt idx="481" formatCode="0">
                  <c:v>2212.6444444444401</c:v>
                </c:pt>
                <c:pt idx="482" formatCode="0">
                  <c:v>2217.24444444444</c:v>
                </c:pt>
                <c:pt idx="483" formatCode="0">
                  <c:v>2221.8444444444399</c:v>
                </c:pt>
                <c:pt idx="484" formatCode="0">
                  <c:v>2226.4444444444398</c:v>
                </c:pt>
                <c:pt idx="485" formatCode="0">
                  <c:v>2231.0444444444402</c:v>
                </c:pt>
                <c:pt idx="486" formatCode="0">
                  <c:v>2235.6444444444401</c:v>
                </c:pt>
                <c:pt idx="487" formatCode="0">
                  <c:v>2240.24444444444</c:v>
                </c:pt>
                <c:pt idx="488" formatCode="0">
                  <c:v>2244.8444444444399</c:v>
                </c:pt>
                <c:pt idx="489" formatCode="0">
                  <c:v>2249.4444444444398</c:v>
                </c:pt>
                <c:pt idx="490" formatCode="0">
                  <c:v>2254.0444444444402</c:v>
                </c:pt>
                <c:pt idx="491" formatCode="0">
                  <c:v>2258.6444444444401</c:v>
                </c:pt>
                <c:pt idx="492" formatCode="0">
                  <c:v>2263.24444444444</c:v>
                </c:pt>
                <c:pt idx="493" formatCode="0">
                  <c:v>2267.8444444444399</c:v>
                </c:pt>
                <c:pt idx="494" formatCode="0">
                  <c:v>2272.4444444444398</c:v>
                </c:pt>
                <c:pt idx="495" formatCode="0">
                  <c:v>2277.0444444444402</c:v>
                </c:pt>
                <c:pt idx="496" formatCode="0">
                  <c:v>2281.6444444444401</c:v>
                </c:pt>
                <c:pt idx="497" formatCode="0">
                  <c:v>2286.24444444444</c:v>
                </c:pt>
                <c:pt idx="498" formatCode="0">
                  <c:v>2290.8444444444399</c:v>
                </c:pt>
                <c:pt idx="499" formatCode="0">
                  <c:v>2295.4444444444398</c:v>
                </c:pt>
                <c:pt idx="500" formatCode="0">
                  <c:v>2300.0444444444402</c:v>
                </c:pt>
                <c:pt idx="501" formatCode="0">
                  <c:v>2304.6444444444401</c:v>
                </c:pt>
                <c:pt idx="502" formatCode="0">
                  <c:v>2309.24444444444</c:v>
                </c:pt>
                <c:pt idx="503" formatCode="0">
                  <c:v>2313.8444444444399</c:v>
                </c:pt>
                <c:pt idx="504" formatCode="0">
                  <c:v>2318.4444444444398</c:v>
                </c:pt>
                <c:pt idx="505" formatCode="0">
                  <c:v>2323.0444444444402</c:v>
                </c:pt>
                <c:pt idx="506" formatCode="0">
                  <c:v>2327.6444444444401</c:v>
                </c:pt>
                <c:pt idx="507" formatCode="0">
                  <c:v>2332.24444444444</c:v>
                </c:pt>
                <c:pt idx="508" formatCode="0">
                  <c:v>2336.8444444444399</c:v>
                </c:pt>
                <c:pt idx="509" formatCode="0">
                  <c:v>2341.4444444444398</c:v>
                </c:pt>
                <c:pt idx="510" formatCode="0">
                  <c:v>2346.0444444444402</c:v>
                </c:pt>
                <c:pt idx="511" formatCode="0">
                  <c:v>2350.6444444444401</c:v>
                </c:pt>
                <c:pt idx="512" formatCode="0">
                  <c:v>2355.24444444444</c:v>
                </c:pt>
                <c:pt idx="513" formatCode="0">
                  <c:v>2359.8444444444399</c:v>
                </c:pt>
                <c:pt idx="514" formatCode="0">
                  <c:v>2364.4444444444398</c:v>
                </c:pt>
                <c:pt idx="515" formatCode="0">
                  <c:v>2369.0444444444402</c:v>
                </c:pt>
                <c:pt idx="516" formatCode="0">
                  <c:v>2373.6444444444401</c:v>
                </c:pt>
                <c:pt idx="517" formatCode="0">
                  <c:v>2378.24444444444</c:v>
                </c:pt>
                <c:pt idx="518" formatCode="0">
                  <c:v>2382.8444444444399</c:v>
                </c:pt>
                <c:pt idx="519" formatCode="0">
                  <c:v>2387.4444444444398</c:v>
                </c:pt>
                <c:pt idx="520" formatCode="0">
                  <c:v>2392.0444444444402</c:v>
                </c:pt>
                <c:pt idx="521" formatCode="0">
                  <c:v>2396.6444444444401</c:v>
                </c:pt>
                <c:pt idx="522" formatCode="0">
                  <c:v>2401.24444444444</c:v>
                </c:pt>
                <c:pt idx="523" formatCode="0">
                  <c:v>2405.8444444444399</c:v>
                </c:pt>
                <c:pt idx="524" formatCode="0">
                  <c:v>2410.4444444444398</c:v>
                </c:pt>
                <c:pt idx="525" formatCode="0">
                  <c:v>2415.0444444444402</c:v>
                </c:pt>
                <c:pt idx="526" formatCode="0">
                  <c:v>2419.6444444444401</c:v>
                </c:pt>
                <c:pt idx="527" formatCode="0">
                  <c:v>2424.24444444444</c:v>
                </c:pt>
                <c:pt idx="528" formatCode="0">
                  <c:v>2428.8444444444399</c:v>
                </c:pt>
                <c:pt idx="529" formatCode="0">
                  <c:v>2433.4444444444398</c:v>
                </c:pt>
                <c:pt idx="530" formatCode="0">
                  <c:v>2438.0444444444402</c:v>
                </c:pt>
                <c:pt idx="531" formatCode="0">
                  <c:v>2442.6444444444401</c:v>
                </c:pt>
                <c:pt idx="532" formatCode="0">
                  <c:v>2447.24444444444</c:v>
                </c:pt>
                <c:pt idx="533" formatCode="0">
                  <c:v>2451.8444444444399</c:v>
                </c:pt>
                <c:pt idx="534" formatCode="0">
                  <c:v>2456.4444444444398</c:v>
                </c:pt>
                <c:pt idx="535" formatCode="0">
                  <c:v>2461.0444444444402</c:v>
                </c:pt>
                <c:pt idx="536" formatCode="0">
                  <c:v>2465.6444444444401</c:v>
                </c:pt>
                <c:pt idx="537" formatCode="0">
                  <c:v>2470.24444444444</c:v>
                </c:pt>
                <c:pt idx="538" formatCode="0">
                  <c:v>2474.8444444444399</c:v>
                </c:pt>
                <c:pt idx="539" formatCode="0">
                  <c:v>2479.4444444444398</c:v>
                </c:pt>
                <c:pt idx="540" formatCode="0">
                  <c:v>2484.0444444444402</c:v>
                </c:pt>
                <c:pt idx="541" formatCode="0">
                  <c:v>2488.6444444444401</c:v>
                </c:pt>
                <c:pt idx="542" formatCode="0">
                  <c:v>2493.24444444444</c:v>
                </c:pt>
                <c:pt idx="543" formatCode="0">
                  <c:v>2497.8444444444399</c:v>
                </c:pt>
                <c:pt idx="544" formatCode="0">
                  <c:v>2502.4444444444398</c:v>
                </c:pt>
                <c:pt idx="545" formatCode="0">
                  <c:v>2507.0444444444402</c:v>
                </c:pt>
                <c:pt idx="546" formatCode="0">
                  <c:v>2511.6444444444401</c:v>
                </c:pt>
                <c:pt idx="547" formatCode="0">
                  <c:v>2516.24444444444</c:v>
                </c:pt>
                <c:pt idx="548" formatCode="0">
                  <c:v>2520.8444444444399</c:v>
                </c:pt>
                <c:pt idx="549" formatCode="0">
                  <c:v>2525.4444444444398</c:v>
                </c:pt>
                <c:pt idx="550" formatCode="0">
                  <c:v>2530.0444444444402</c:v>
                </c:pt>
                <c:pt idx="551" formatCode="0">
                  <c:v>2534.6444444444401</c:v>
                </c:pt>
                <c:pt idx="552" formatCode="0">
                  <c:v>2539.24444444444</c:v>
                </c:pt>
                <c:pt idx="553" formatCode="0">
                  <c:v>2543.8444444444399</c:v>
                </c:pt>
                <c:pt idx="554" formatCode="0">
                  <c:v>2548.4444444444398</c:v>
                </c:pt>
                <c:pt idx="555" formatCode="0">
                  <c:v>2553.0444444444402</c:v>
                </c:pt>
                <c:pt idx="556" formatCode="0">
                  <c:v>2557.6444444444401</c:v>
                </c:pt>
                <c:pt idx="557" formatCode="0">
                  <c:v>2562.24444444444</c:v>
                </c:pt>
                <c:pt idx="558" formatCode="0">
                  <c:v>2566.8444444444399</c:v>
                </c:pt>
                <c:pt idx="559" formatCode="0">
                  <c:v>2571.4444444444398</c:v>
                </c:pt>
                <c:pt idx="560" formatCode="0">
                  <c:v>2576.0444444444402</c:v>
                </c:pt>
                <c:pt idx="561" formatCode="0">
                  <c:v>2580.6444444444401</c:v>
                </c:pt>
                <c:pt idx="562" formatCode="0">
                  <c:v>2585.24444444444</c:v>
                </c:pt>
                <c:pt idx="563" formatCode="0">
                  <c:v>2589.8444444444399</c:v>
                </c:pt>
                <c:pt idx="564" formatCode="0">
                  <c:v>2594.4444444444398</c:v>
                </c:pt>
                <c:pt idx="565" formatCode="0">
                  <c:v>2599.0444444444402</c:v>
                </c:pt>
                <c:pt idx="566" formatCode="0">
                  <c:v>2603.6444444444401</c:v>
                </c:pt>
                <c:pt idx="567" formatCode="0">
                  <c:v>2608.24444444444</c:v>
                </c:pt>
                <c:pt idx="568" formatCode="0">
                  <c:v>2612.8444444444399</c:v>
                </c:pt>
                <c:pt idx="569" formatCode="0">
                  <c:v>2617.4444444444398</c:v>
                </c:pt>
                <c:pt idx="570" formatCode="0">
                  <c:v>2622.0444444444402</c:v>
                </c:pt>
                <c:pt idx="571" formatCode="0">
                  <c:v>2626.6444444444401</c:v>
                </c:pt>
                <c:pt idx="572" formatCode="0">
                  <c:v>2631.24444444444</c:v>
                </c:pt>
                <c:pt idx="573" formatCode="0">
                  <c:v>2635.8444444444399</c:v>
                </c:pt>
                <c:pt idx="574" formatCode="0">
                  <c:v>2640.4444444444398</c:v>
                </c:pt>
                <c:pt idx="575" formatCode="0">
                  <c:v>2645.0444444444402</c:v>
                </c:pt>
                <c:pt idx="576" formatCode="0">
                  <c:v>2649.6444444444401</c:v>
                </c:pt>
                <c:pt idx="577" formatCode="0">
                  <c:v>2654.24444444444</c:v>
                </c:pt>
                <c:pt idx="578" formatCode="0">
                  <c:v>2658.8444444444399</c:v>
                </c:pt>
                <c:pt idx="579" formatCode="0">
                  <c:v>2663.4444444444398</c:v>
                </c:pt>
                <c:pt idx="580" formatCode="0">
                  <c:v>2668.0444444444402</c:v>
                </c:pt>
                <c:pt idx="581" formatCode="0">
                  <c:v>2672.6444444444401</c:v>
                </c:pt>
                <c:pt idx="582" formatCode="0">
                  <c:v>2677.24444444444</c:v>
                </c:pt>
                <c:pt idx="583" formatCode="0">
                  <c:v>2681.8444444444399</c:v>
                </c:pt>
                <c:pt idx="584" formatCode="0">
                  <c:v>2686.4444444444398</c:v>
                </c:pt>
                <c:pt idx="585" formatCode="0">
                  <c:v>2691.0444444444402</c:v>
                </c:pt>
                <c:pt idx="586" formatCode="0">
                  <c:v>2695.6444444444401</c:v>
                </c:pt>
                <c:pt idx="587" formatCode="0">
                  <c:v>2700.24444444444</c:v>
                </c:pt>
                <c:pt idx="588" formatCode="0">
                  <c:v>2704.8444444444399</c:v>
                </c:pt>
                <c:pt idx="589" formatCode="0">
                  <c:v>2709.4444444444398</c:v>
                </c:pt>
                <c:pt idx="590" formatCode="0">
                  <c:v>2714.0444444444402</c:v>
                </c:pt>
                <c:pt idx="591" formatCode="0">
                  <c:v>2718.6444444444401</c:v>
                </c:pt>
                <c:pt idx="592" formatCode="0">
                  <c:v>2723.24444444444</c:v>
                </c:pt>
                <c:pt idx="593" formatCode="0">
                  <c:v>2727.8444444444399</c:v>
                </c:pt>
                <c:pt idx="594" formatCode="0">
                  <c:v>2732.4444444444398</c:v>
                </c:pt>
                <c:pt idx="595" formatCode="0">
                  <c:v>2737.0444444444402</c:v>
                </c:pt>
                <c:pt idx="596" formatCode="0">
                  <c:v>2741.6444444444401</c:v>
                </c:pt>
                <c:pt idx="597" formatCode="0">
                  <c:v>2746.24444444444</c:v>
                </c:pt>
                <c:pt idx="598" formatCode="0">
                  <c:v>2750.8444444444399</c:v>
                </c:pt>
                <c:pt idx="599" formatCode="0">
                  <c:v>2755.4444444444398</c:v>
                </c:pt>
                <c:pt idx="600" formatCode="0">
                  <c:v>2760.0444444444402</c:v>
                </c:pt>
                <c:pt idx="601" formatCode="0">
                  <c:v>2764.6444444444401</c:v>
                </c:pt>
                <c:pt idx="602" formatCode="0">
                  <c:v>2769.24444444444</c:v>
                </c:pt>
                <c:pt idx="603" formatCode="0">
                  <c:v>2773.8444444444399</c:v>
                </c:pt>
                <c:pt idx="604" formatCode="0">
                  <c:v>2778.4444444444398</c:v>
                </c:pt>
                <c:pt idx="605" formatCode="0">
                  <c:v>2783.0444444444402</c:v>
                </c:pt>
                <c:pt idx="606" formatCode="0">
                  <c:v>2787.6444444444401</c:v>
                </c:pt>
                <c:pt idx="607" formatCode="0">
                  <c:v>2792.24444444444</c:v>
                </c:pt>
                <c:pt idx="608" formatCode="0">
                  <c:v>2796.8444444444399</c:v>
                </c:pt>
                <c:pt idx="609" formatCode="0">
                  <c:v>2801.4444444444398</c:v>
                </c:pt>
                <c:pt idx="610" formatCode="0">
                  <c:v>2806.0444444444402</c:v>
                </c:pt>
                <c:pt idx="611" formatCode="0">
                  <c:v>2810.6444444444401</c:v>
                </c:pt>
                <c:pt idx="612" formatCode="0">
                  <c:v>2815.24444444444</c:v>
                </c:pt>
                <c:pt idx="613" formatCode="0">
                  <c:v>2819.8444444444399</c:v>
                </c:pt>
                <c:pt idx="614" formatCode="0">
                  <c:v>2824.4444444444398</c:v>
                </c:pt>
                <c:pt idx="615" formatCode="0">
                  <c:v>2829.0444444444402</c:v>
                </c:pt>
                <c:pt idx="616" formatCode="0">
                  <c:v>2833.6444444444401</c:v>
                </c:pt>
                <c:pt idx="617" formatCode="0">
                  <c:v>2838.24444444444</c:v>
                </c:pt>
                <c:pt idx="618" formatCode="0">
                  <c:v>2842.8444444444399</c:v>
                </c:pt>
                <c:pt idx="619" formatCode="0">
                  <c:v>2847.4444444444398</c:v>
                </c:pt>
                <c:pt idx="620" formatCode="0">
                  <c:v>2852.0444444444402</c:v>
                </c:pt>
                <c:pt idx="621" formatCode="0">
                  <c:v>2856.6444444444401</c:v>
                </c:pt>
                <c:pt idx="622" formatCode="0">
                  <c:v>2861.24444444444</c:v>
                </c:pt>
                <c:pt idx="623" formatCode="0">
                  <c:v>2865.8444444444399</c:v>
                </c:pt>
                <c:pt idx="624" formatCode="0">
                  <c:v>2870.4444444444398</c:v>
                </c:pt>
                <c:pt idx="625" formatCode="0">
                  <c:v>2875.0444444444402</c:v>
                </c:pt>
                <c:pt idx="626" formatCode="0">
                  <c:v>2879.6444444444401</c:v>
                </c:pt>
                <c:pt idx="627" formatCode="0">
                  <c:v>2884.24444444444</c:v>
                </c:pt>
                <c:pt idx="628" formatCode="0">
                  <c:v>2888.8444444444399</c:v>
                </c:pt>
                <c:pt idx="629" formatCode="0">
                  <c:v>2893.4444444444398</c:v>
                </c:pt>
                <c:pt idx="630" formatCode="0">
                  <c:v>2898.0444444444402</c:v>
                </c:pt>
                <c:pt idx="631" formatCode="0">
                  <c:v>2902.6444444444401</c:v>
                </c:pt>
                <c:pt idx="632" formatCode="0">
                  <c:v>2907.24444444444</c:v>
                </c:pt>
                <c:pt idx="633" formatCode="0">
                  <c:v>2911.8444444444399</c:v>
                </c:pt>
                <c:pt idx="634" formatCode="0">
                  <c:v>2916.4444444444398</c:v>
                </c:pt>
                <c:pt idx="635" formatCode="0">
                  <c:v>2921.0444444444402</c:v>
                </c:pt>
                <c:pt idx="636" formatCode="0">
                  <c:v>2925.6444444444401</c:v>
                </c:pt>
                <c:pt idx="637" formatCode="0">
                  <c:v>2930.24444444444</c:v>
                </c:pt>
                <c:pt idx="638" formatCode="0">
                  <c:v>2934.8444444444399</c:v>
                </c:pt>
                <c:pt idx="639" formatCode="0">
                  <c:v>2939.4444444444398</c:v>
                </c:pt>
                <c:pt idx="640" formatCode="0">
                  <c:v>2944.0444444444402</c:v>
                </c:pt>
                <c:pt idx="641" formatCode="0">
                  <c:v>2948.6444444444401</c:v>
                </c:pt>
                <c:pt idx="642" formatCode="0">
                  <c:v>2953.24444444444</c:v>
                </c:pt>
                <c:pt idx="643" formatCode="0">
                  <c:v>2957.8444444444399</c:v>
                </c:pt>
                <c:pt idx="644" formatCode="0">
                  <c:v>2962.4444444444398</c:v>
                </c:pt>
                <c:pt idx="645" formatCode="0">
                  <c:v>2967.0444444444402</c:v>
                </c:pt>
                <c:pt idx="646" formatCode="0">
                  <c:v>2971.6444444444401</c:v>
                </c:pt>
                <c:pt idx="647" formatCode="0">
                  <c:v>2976.24444444444</c:v>
                </c:pt>
                <c:pt idx="648" formatCode="0">
                  <c:v>2980.8444444444399</c:v>
                </c:pt>
                <c:pt idx="649" formatCode="0">
                  <c:v>2985.4444444444398</c:v>
                </c:pt>
                <c:pt idx="650" formatCode="0">
                  <c:v>2990.0444444444402</c:v>
                </c:pt>
                <c:pt idx="651" formatCode="0">
                  <c:v>2994.6444444444401</c:v>
                </c:pt>
                <c:pt idx="652" formatCode="0">
                  <c:v>2999.24444444444</c:v>
                </c:pt>
                <c:pt idx="653" formatCode="0">
                  <c:v>3003.8444444444399</c:v>
                </c:pt>
                <c:pt idx="654" formatCode="0">
                  <c:v>3008.4444444444398</c:v>
                </c:pt>
                <c:pt idx="655" formatCode="0">
                  <c:v>3013.0444444444402</c:v>
                </c:pt>
                <c:pt idx="656" formatCode="0">
                  <c:v>3017.6444444444401</c:v>
                </c:pt>
                <c:pt idx="657" formatCode="0">
                  <c:v>3022.24444444444</c:v>
                </c:pt>
                <c:pt idx="658" formatCode="0">
                  <c:v>3026.8444444444399</c:v>
                </c:pt>
                <c:pt idx="659" formatCode="0">
                  <c:v>3031.4444444444398</c:v>
                </c:pt>
                <c:pt idx="660" formatCode="0">
                  <c:v>3036.0444444444402</c:v>
                </c:pt>
                <c:pt idx="661" formatCode="0">
                  <c:v>3040.6444444444401</c:v>
                </c:pt>
                <c:pt idx="662" formatCode="0">
                  <c:v>3045.24444444444</c:v>
                </c:pt>
                <c:pt idx="663" formatCode="0">
                  <c:v>3049.8444444444399</c:v>
                </c:pt>
                <c:pt idx="664" formatCode="0">
                  <c:v>3054.4444444444398</c:v>
                </c:pt>
                <c:pt idx="665" formatCode="0">
                  <c:v>3059.0444444444402</c:v>
                </c:pt>
                <c:pt idx="666" formatCode="0">
                  <c:v>3063.6444444444401</c:v>
                </c:pt>
                <c:pt idx="667" formatCode="0">
                  <c:v>3068.24444444444</c:v>
                </c:pt>
                <c:pt idx="668" formatCode="0">
                  <c:v>3072.8444444444399</c:v>
                </c:pt>
                <c:pt idx="669" formatCode="0">
                  <c:v>3077.4444444444398</c:v>
                </c:pt>
                <c:pt idx="670" formatCode="0">
                  <c:v>3082.0444444444402</c:v>
                </c:pt>
                <c:pt idx="671" formatCode="0">
                  <c:v>3086.6444444444401</c:v>
                </c:pt>
                <c:pt idx="672" formatCode="0">
                  <c:v>3091.24444444444</c:v>
                </c:pt>
                <c:pt idx="673" formatCode="0">
                  <c:v>3095.8444444444399</c:v>
                </c:pt>
                <c:pt idx="674" formatCode="0">
                  <c:v>3100.4444444444398</c:v>
                </c:pt>
                <c:pt idx="675" formatCode="0">
                  <c:v>3105.0444444444402</c:v>
                </c:pt>
                <c:pt idx="676" formatCode="0">
                  <c:v>3109.6444444444401</c:v>
                </c:pt>
                <c:pt idx="677" formatCode="0">
                  <c:v>3114.24444444444</c:v>
                </c:pt>
                <c:pt idx="678" formatCode="0">
                  <c:v>3118.8444444444399</c:v>
                </c:pt>
                <c:pt idx="679" formatCode="0">
                  <c:v>3123.4444444444398</c:v>
                </c:pt>
                <c:pt idx="680" formatCode="0">
                  <c:v>3128.0444444444402</c:v>
                </c:pt>
                <c:pt idx="681" formatCode="0">
                  <c:v>3132.6444444444401</c:v>
                </c:pt>
                <c:pt idx="682" formatCode="0">
                  <c:v>3137.24444444444</c:v>
                </c:pt>
                <c:pt idx="683" formatCode="0">
                  <c:v>3141.8444444444399</c:v>
                </c:pt>
                <c:pt idx="684" formatCode="0">
                  <c:v>3146.4444444444398</c:v>
                </c:pt>
                <c:pt idx="685" formatCode="0">
                  <c:v>3151.0444444444402</c:v>
                </c:pt>
                <c:pt idx="686" formatCode="0">
                  <c:v>3155.6444444444401</c:v>
                </c:pt>
                <c:pt idx="687" formatCode="0">
                  <c:v>3160.24444444444</c:v>
                </c:pt>
                <c:pt idx="688" formatCode="0">
                  <c:v>3164.8444444444399</c:v>
                </c:pt>
                <c:pt idx="689" formatCode="0">
                  <c:v>3169.4444444444398</c:v>
                </c:pt>
                <c:pt idx="690" formatCode="0">
                  <c:v>3174.0444444444402</c:v>
                </c:pt>
                <c:pt idx="691" formatCode="0">
                  <c:v>3178.6444444444401</c:v>
                </c:pt>
                <c:pt idx="692" formatCode="0">
                  <c:v>3183.24444444444</c:v>
                </c:pt>
                <c:pt idx="693" formatCode="0">
                  <c:v>3187.8444444444399</c:v>
                </c:pt>
                <c:pt idx="694" formatCode="0">
                  <c:v>3192.4444444444398</c:v>
                </c:pt>
                <c:pt idx="695" formatCode="0">
                  <c:v>3197.0444444444402</c:v>
                </c:pt>
                <c:pt idx="696" formatCode="0">
                  <c:v>3201.6444444444401</c:v>
                </c:pt>
                <c:pt idx="697" formatCode="0">
                  <c:v>3206.24444444444</c:v>
                </c:pt>
                <c:pt idx="698" formatCode="0">
                  <c:v>3210.8444444444399</c:v>
                </c:pt>
                <c:pt idx="699" formatCode="0">
                  <c:v>3215.4444444444398</c:v>
                </c:pt>
                <c:pt idx="700" formatCode="0">
                  <c:v>3220.0444444444402</c:v>
                </c:pt>
                <c:pt idx="701" formatCode="0">
                  <c:v>3224.6444444444401</c:v>
                </c:pt>
                <c:pt idx="702" formatCode="0">
                  <c:v>3229.24444444444</c:v>
                </c:pt>
                <c:pt idx="703" formatCode="0">
                  <c:v>3233.8444444444399</c:v>
                </c:pt>
                <c:pt idx="704" formatCode="0">
                  <c:v>3238.4444444444398</c:v>
                </c:pt>
                <c:pt idx="705" formatCode="0">
                  <c:v>3243.0444444444402</c:v>
                </c:pt>
                <c:pt idx="706" formatCode="0">
                  <c:v>3247.6444444444401</c:v>
                </c:pt>
                <c:pt idx="707" formatCode="0">
                  <c:v>3252.24444444444</c:v>
                </c:pt>
                <c:pt idx="708" formatCode="0">
                  <c:v>3256.8444444444399</c:v>
                </c:pt>
                <c:pt idx="709" formatCode="0">
                  <c:v>3261.4444444444398</c:v>
                </c:pt>
                <c:pt idx="710" formatCode="0">
                  <c:v>3266.0444444444402</c:v>
                </c:pt>
                <c:pt idx="711" formatCode="0">
                  <c:v>3270.6444444444401</c:v>
                </c:pt>
                <c:pt idx="712" formatCode="0">
                  <c:v>3275.24444444444</c:v>
                </c:pt>
                <c:pt idx="713" formatCode="0">
                  <c:v>3279.8444444444399</c:v>
                </c:pt>
                <c:pt idx="714" formatCode="0">
                  <c:v>3284.4444444444398</c:v>
                </c:pt>
                <c:pt idx="715" formatCode="0">
                  <c:v>3289.0444444444402</c:v>
                </c:pt>
                <c:pt idx="716" formatCode="0">
                  <c:v>3293.6444444444401</c:v>
                </c:pt>
                <c:pt idx="717" formatCode="0">
                  <c:v>3298.24444444444</c:v>
                </c:pt>
                <c:pt idx="718" formatCode="0">
                  <c:v>3302.8444444444399</c:v>
                </c:pt>
                <c:pt idx="719" formatCode="0">
                  <c:v>3307.4444444444398</c:v>
                </c:pt>
                <c:pt idx="720" formatCode="0">
                  <c:v>3312.0444444444402</c:v>
                </c:pt>
                <c:pt idx="721" formatCode="0">
                  <c:v>3316.6444444444401</c:v>
                </c:pt>
                <c:pt idx="722" formatCode="0">
                  <c:v>3321.24444444444</c:v>
                </c:pt>
                <c:pt idx="723" formatCode="0">
                  <c:v>3325.8444444444399</c:v>
                </c:pt>
                <c:pt idx="724" formatCode="0">
                  <c:v>3330.4444444444398</c:v>
                </c:pt>
                <c:pt idx="725" formatCode="0">
                  <c:v>3335.0444444444402</c:v>
                </c:pt>
                <c:pt idx="726" formatCode="0">
                  <c:v>3339.6444444444401</c:v>
                </c:pt>
                <c:pt idx="727" formatCode="0">
                  <c:v>3344.24444444444</c:v>
                </c:pt>
                <c:pt idx="728" formatCode="0">
                  <c:v>3348.8444444444399</c:v>
                </c:pt>
                <c:pt idx="729" formatCode="0">
                  <c:v>3353.4444444444398</c:v>
                </c:pt>
                <c:pt idx="730" formatCode="0">
                  <c:v>3358.0444444444402</c:v>
                </c:pt>
                <c:pt idx="731" formatCode="0">
                  <c:v>3362.6444444444401</c:v>
                </c:pt>
                <c:pt idx="732" formatCode="0">
                  <c:v>3367.24444444444</c:v>
                </c:pt>
                <c:pt idx="733" formatCode="0">
                  <c:v>3371.8444444444399</c:v>
                </c:pt>
                <c:pt idx="734" formatCode="0">
                  <c:v>3376.4444444444398</c:v>
                </c:pt>
                <c:pt idx="735" formatCode="0">
                  <c:v>3381.0444444444402</c:v>
                </c:pt>
                <c:pt idx="736" formatCode="0">
                  <c:v>3385.6444444444401</c:v>
                </c:pt>
                <c:pt idx="737" formatCode="0">
                  <c:v>3390.24444444444</c:v>
                </c:pt>
                <c:pt idx="738" formatCode="0">
                  <c:v>3394.8444444444399</c:v>
                </c:pt>
                <c:pt idx="739" formatCode="0">
                  <c:v>3399.4444444444398</c:v>
                </c:pt>
                <c:pt idx="740">
                  <c:v>3404.0444444444502</c:v>
                </c:pt>
                <c:pt idx="741">
                  <c:v>3408.6444444444501</c:v>
                </c:pt>
                <c:pt idx="742">
                  <c:v>3413.24444444445</c:v>
                </c:pt>
                <c:pt idx="743">
                  <c:v>3417.8444444444499</c:v>
                </c:pt>
                <c:pt idx="744">
                  <c:v>3422.4444444444498</c:v>
                </c:pt>
                <c:pt idx="745">
                  <c:v>3427.0444444444502</c:v>
                </c:pt>
                <c:pt idx="746">
                  <c:v>3431.6444444444501</c:v>
                </c:pt>
                <c:pt idx="747">
                  <c:v>3436.24444444445</c:v>
                </c:pt>
                <c:pt idx="748">
                  <c:v>3440.8444444444499</c:v>
                </c:pt>
                <c:pt idx="749" formatCode="0">
                  <c:v>3445.4444444444498</c:v>
                </c:pt>
                <c:pt idx="750" formatCode="0">
                  <c:v>3450.0444444444502</c:v>
                </c:pt>
                <c:pt idx="751" formatCode="0">
                  <c:v>3454.6444444444501</c:v>
                </c:pt>
                <c:pt idx="752" formatCode="0">
                  <c:v>3459.24444444445</c:v>
                </c:pt>
                <c:pt idx="753" formatCode="0">
                  <c:v>3463.8444444444499</c:v>
                </c:pt>
                <c:pt idx="754" formatCode="0">
                  <c:v>3468.4444444444498</c:v>
                </c:pt>
                <c:pt idx="755" formatCode="0">
                  <c:v>3473.0444444444502</c:v>
                </c:pt>
                <c:pt idx="756" formatCode="0">
                  <c:v>3477.6444444444501</c:v>
                </c:pt>
                <c:pt idx="757" formatCode="0">
                  <c:v>3482.24444444445</c:v>
                </c:pt>
                <c:pt idx="758" formatCode="0">
                  <c:v>3486.8444444444499</c:v>
                </c:pt>
                <c:pt idx="759" formatCode="0">
                  <c:v>3491.4444444444498</c:v>
                </c:pt>
                <c:pt idx="760" formatCode="0">
                  <c:v>3496.0444444444502</c:v>
                </c:pt>
                <c:pt idx="761" formatCode="0">
                  <c:v>3500.6444444444501</c:v>
                </c:pt>
                <c:pt idx="762" formatCode="0">
                  <c:v>3505.24444444445</c:v>
                </c:pt>
                <c:pt idx="763" formatCode="0">
                  <c:v>3509.8444444444499</c:v>
                </c:pt>
                <c:pt idx="764" formatCode="0">
                  <c:v>3514.4444444444498</c:v>
                </c:pt>
                <c:pt idx="765" formatCode="0">
                  <c:v>3519.0444444444502</c:v>
                </c:pt>
                <c:pt idx="766" formatCode="0">
                  <c:v>3523.6444444444501</c:v>
                </c:pt>
                <c:pt idx="767" formatCode="0">
                  <c:v>3528.24444444445</c:v>
                </c:pt>
                <c:pt idx="768" formatCode="0">
                  <c:v>3532.8444444444499</c:v>
                </c:pt>
                <c:pt idx="769" formatCode="0">
                  <c:v>3537.4444444444498</c:v>
                </c:pt>
                <c:pt idx="770" formatCode="0">
                  <c:v>3542.0444444444502</c:v>
                </c:pt>
                <c:pt idx="771" formatCode="0">
                  <c:v>3546.6444444444501</c:v>
                </c:pt>
                <c:pt idx="772" formatCode="0">
                  <c:v>3551.24444444445</c:v>
                </c:pt>
                <c:pt idx="773" formatCode="0">
                  <c:v>3555.8444444444499</c:v>
                </c:pt>
                <c:pt idx="774" formatCode="0">
                  <c:v>3560.4444444444498</c:v>
                </c:pt>
                <c:pt idx="775" formatCode="0">
                  <c:v>3565.0444444444502</c:v>
                </c:pt>
                <c:pt idx="776" formatCode="0">
                  <c:v>3569.6444444444501</c:v>
                </c:pt>
                <c:pt idx="777" formatCode="0">
                  <c:v>3574.24444444445</c:v>
                </c:pt>
                <c:pt idx="778" formatCode="0">
                  <c:v>3578.8444444444499</c:v>
                </c:pt>
                <c:pt idx="779" formatCode="0">
                  <c:v>3583.4444444444498</c:v>
                </c:pt>
                <c:pt idx="780" formatCode="0">
                  <c:v>3588.0444444444502</c:v>
                </c:pt>
                <c:pt idx="781" formatCode="0">
                  <c:v>3592.6444444444501</c:v>
                </c:pt>
                <c:pt idx="782" formatCode="0">
                  <c:v>3597.24444444445</c:v>
                </c:pt>
                <c:pt idx="783" formatCode="0">
                  <c:v>3601.8444444444499</c:v>
                </c:pt>
                <c:pt idx="784" formatCode="0">
                  <c:v>3606.4444444444498</c:v>
                </c:pt>
                <c:pt idx="785" formatCode="0">
                  <c:v>3611.0444444444502</c:v>
                </c:pt>
                <c:pt idx="786" formatCode="0">
                  <c:v>3615.6444444444501</c:v>
                </c:pt>
                <c:pt idx="787" formatCode="0">
                  <c:v>3620.24444444445</c:v>
                </c:pt>
                <c:pt idx="788" formatCode="0">
                  <c:v>3624.8444444444499</c:v>
                </c:pt>
                <c:pt idx="789" formatCode="0">
                  <c:v>3629.4444444444498</c:v>
                </c:pt>
                <c:pt idx="790" formatCode="0">
                  <c:v>3634.0444444444502</c:v>
                </c:pt>
                <c:pt idx="791" formatCode="0">
                  <c:v>3638.6444444444501</c:v>
                </c:pt>
                <c:pt idx="792" formatCode="0">
                  <c:v>3643.24444444445</c:v>
                </c:pt>
                <c:pt idx="793" formatCode="0">
                  <c:v>3647.8444444444499</c:v>
                </c:pt>
                <c:pt idx="794" formatCode="0">
                  <c:v>3652.4444444444498</c:v>
                </c:pt>
                <c:pt idx="795" formatCode="0">
                  <c:v>3657.0444444444502</c:v>
                </c:pt>
                <c:pt idx="796" formatCode="0">
                  <c:v>3661.6444444444501</c:v>
                </c:pt>
                <c:pt idx="797" formatCode="0">
                  <c:v>3666.24444444445</c:v>
                </c:pt>
                <c:pt idx="798" formatCode="0">
                  <c:v>3670.8444444444499</c:v>
                </c:pt>
                <c:pt idx="799" formatCode="0">
                  <c:v>3675.4444444444498</c:v>
                </c:pt>
                <c:pt idx="800" formatCode="0">
                  <c:v>3680.0444444444502</c:v>
                </c:pt>
                <c:pt idx="801" formatCode="0">
                  <c:v>3684.6444444444501</c:v>
                </c:pt>
                <c:pt idx="802" formatCode="0">
                  <c:v>3689.24444444445</c:v>
                </c:pt>
                <c:pt idx="803" formatCode="0">
                  <c:v>3693.8444444444499</c:v>
                </c:pt>
                <c:pt idx="804" formatCode="0">
                  <c:v>3698.4444444444498</c:v>
                </c:pt>
                <c:pt idx="805" formatCode="0">
                  <c:v>3703.0444444444502</c:v>
                </c:pt>
                <c:pt idx="806" formatCode="0">
                  <c:v>3707.6444444444501</c:v>
                </c:pt>
                <c:pt idx="807" formatCode="0">
                  <c:v>3712.24444444445</c:v>
                </c:pt>
                <c:pt idx="808" formatCode="0">
                  <c:v>3716.8444444444499</c:v>
                </c:pt>
                <c:pt idx="809" formatCode="0">
                  <c:v>3721.4444444444498</c:v>
                </c:pt>
                <c:pt idx="810" formatCode="0">
                  <c:v>3726.0444444444502</c:v>
                </c:pt>
                <c:pt idx="811" formatCode="0">
                  <c:v>3730.6444444444501</c:v>
                </c:pt>
                <c:pt idx="812" formatCode="0">
                  <c:v>3735.24444444445</c:v>
                </c:pt>
                <c:pt idx="813" formatCode="0">
                  <c:v>3739.8444444444499</c:v>
                </c:pt>
                <c:pt idx="814" formatCode="0">
                  <c:v>3744.4444444444498</c:v>
                </c:pt>
                <c:pt idx="815" formatCode="0">
                  <c:v>3749.0444444444502</c:v>
                </c:pt>
                <c:pt idx="816" formatCode="0">
                  <c:v>3753.6444444444501</c:v>
                </c:pt>
                <c:pt idx="817" formatCode="0">
                  <c:v>3758.24444444445</c:v>
                </c:pt>
                <c:pt idx="818" formatCode="0">
                  <c:v>3762.8444444444499</c:v>
                </c:pt>
                <c:pt idx="819" formatCode="0">
                  <c:v>3767.4444444444498</c:v>
                </c:pt>
                <c:pt idx="820" formatCode="0">
                  <c:v>3772.0444444444502</c:v>
                </c:pt>
                <c:pt idx="821" formatCode="0">
                  <c:v>3776.6444444444501</c:v>
                </c:pt>
                <c:pt idx="822" formatCode="0">
                  <c:v>3781.24444444445</c:v>
                </c:pt>
                <c:pt idx="823" formatCode="0">
                  <c:v>3785.8444444444499</c:v>
                </c:pt>
                <c:pt idx="824" formatCode="0">
                  <c:v>3790.4444444444498</c:v>
                </c:pt>
                <c:pt idx="825" formatCode="0">
                  <c:v>3795.0444444444502</c:v>
                </c:pt>
                <c:pt idx="826" formatCode="0">
                  <c:v>3799.6444444444501</c:v>
                </c:pt>
                <c:pt idx="827" formatCode="0">
                  <c:v>3804.24444444445</c:v>
                </c:pt>
                <c:pt idx="828" formatCode="0">
                  <c:v>3808.8444444444499</c:v>
                </c:pt>
                <c:pt idx="829" formatCode="0">
                  <c:v>3813.4444444444498</c:v>
                </c:pt>
                <c:pt idx="830" formatCode="0">
                  <c:v>3818.0444444444502</c:v>
                </c:pt>
                <c:pt idx="831" formatCode="0">
                  <c:v>3822.6444444444501</c:v>
                </c:pt>
                <c:pt idx="832" formatCode="0">
                  <c:v>3827.24444444445</c:v>
                </c:pt>
                <c:pt idx="833" formatCode="0">
                  <c:v>3831.8444444444499</c:v>
                </c:pt>
                <c:pt idx="834" formatCode="0">
                  <c:v>3836.4444444444498</c:v>
                </c:pt>
                <c:pt idx="835" formatCode="0">
                  <c:v>3841.0444444444502</c:v>
                </c:pt>
                <c:pt idx="836" formatCode="0">
                  <c:v>3845.6444444444501</c:v>
                </c:pt>
                <c:pt idx="837" formatCode="0">
                  <c:v>3850.24444444445</c:v>
                </c:pt>
                <c:pt idx="838" formatCode="0">
                  <c:v>3854.8444444444499</c:v>
                </c:pt>
                <c:pt idx="839" formatCode="0">
                  <c:v>3859.4444444444498</c:v>
                </c:pt>
                <c:pt idx="840" formatCode="0">
                  <c:v>3864.0444444444502</c:v>
                </c:pt>
                <c:pt idx="841" formatCode="0">
                  <c:v>3868.6444444444501</c:v>
                </c:pt>
                <c:pt idx="842" formatCode="0">
                  <c:v>3873.24444444445</c:v>
                </c:pt>
                <c:pt idx="843" formatCode="0">
                  <c:v>3877.8444444444499</c:v>
                </c:pt>
                <c:pt idx="844" formatCode="0">
                  <c:v>3882.4444444444498</c:v>
                </c:pt>
                <c:pt idx="845" formatCode="0">
                  <c:v>3887.0444444444502</c:v>
                </c:pt>
                <c:pt idx="846" formatCode="0">
                  <c:v>3891.6444444444501</c:v>
                </c:pt>
                <c:pt idx="847" formatCode="0">
                  <c:v>3896.24444444445</c:v>
                </c:pt>
                <c:pt idx="848" formatCode="0">
                  <c:v>3900.8444444444499</c:v>
                </c:pt>
                <c:pt idx="849" formatCode="0">
                  <c:v>3905.4444444444498</c:v>
                </c:pt>
                <c:pt idx="850" formatCode="0">
                  <c:v>3910.0444444444502</c:v>
                </c:pt>
                <c:pt idx="851" formatCode="0">
                  <c:v>3914.6444444444501</c:v>
                </c:pt>
                <c:pt idx="852" formatCode="0">
                  <c:v>3919.24444444445</c:v>
                </c:pt>
                <c:pt idx="853" formatCode="0">
                  <c:v>3923.8444444444499</c:v>
                </c:pt>
                <c:pt idx="854" formatCode="0">
                  <c:v>3928.4444444444498</c:v>
                </c:pt>
                <c:pt idx="855" formatCode="0">
                  <c:v>3933.0444444444502</c:v>
                </c:pt>
                <c:pt idx="856" formatCode="0">
                  <c:v>3937.6444444444501</c:v>
                </c:pt>
                <c:pt idx="857" formatCode="0">
                  <c:v>3942.24444444445</c:v>
                </c:pt>
                <c:pt idx="858" formatCode="0">
                  <c:v>3946.8444444444499</c:v>
                </c:pt>
                <c:pt idx="859" formatCode="0">
                  <c:v>3951.4444444444498</c:v>
                </c:pt>
                <c:pt idx="860" formatCode="0">
                  <c:v>3956.0444444444502</c:v>
                </c:pt>
                <c:pt idx="861" formatCode="0">
                  <c:v>3960.6444444444501</c:v>
                </c:pt>
                <c:pt idx="862" formatCode="0">
                  <c:v>3965.24444444445</c:v>
                </c:pt>
                <c:pt idx="863" formatCode="0">
                  <c:v>3969.8444444444499</c:v>
                </c:pt>
                <c:pt idx="864" formatCode="0">
                  <c:v>3974.4444444444498</c:v>
                </c:pt>
                <c:pt idx="865" formatCode="0">
                  <c:v>3979.0444444444502</c:v>
                </c:pt>
                <c:pt idx="866" formatCode="0">
                  <c:v>3983.6444444444501</c:v>
                </c:pt>
                <c:pt idx="867" formatCode="0">
                  <c:v>3988.24444444445</c:v>
                </c:pt>
                <c:pt idx="868" formatCode="0">
                  <c:v>3992.8444444444499</c:v>
                </c:pt>
                <c:pt idx="869" formatCode="0">
                  <c:v>3997.4444444444498</c:v>
                </c:pt>
                <c:pt idx="870" formatCode="0">
                  <c:v>4002.0444444444502</c:v>
                </c:pt>
                <c:pt idx="871" formatCode="0">
                  <c:v>4006.6444444444501</c:v>
                </c:pt>
                <c:pt idx="872" formatCode="0">
                  <c:v>4011.24444444445</c:v>
                </c:pt>
                <c:pt idx="873" formatCode="0">
                  <c:v>4015.8444444444499</c:v>
                </c:pt>
                <c:pt idx="874" formatCode="0">
                  <c:v>4020.4444444444498</c:v>
                </c:pt>
                <c:pt idx="875" formatCode="0">
                  <c:v>4025.0444444444502</c:v>
                </c:pt>
                <c:pt idx="876" formatCode="0">
                  <c:v>4029.6444444444501</c:v>
                </c:pt>
                <c:pt idx="877" formatCode="0">
                  <c:v>4034.24444444445</c:v>
                </c:pt>
                <c:pt idx="878" formatCode="0">
                  <c:v>4038.8444444444499</c:v>
                </c:pt>
                <c:pt idx="879" formatCode="0">
                  <c:v>4043.4444444444498</c:v>
                </c:pt>
                <c:pt idx="880" formatCode="0">
                  <c:v>4048.0444444444502</c:v>
                </c:pt>
                <c:pt idx="881" formatCode="0">
                  <c:v>4052.6444444444501</c:v>
                </c:pt>
                <c:pt idx="882" formatCode="0">
                  <c:v>4057.24444444445</c:v>
                </c:pt>
                <c:pt idx="883" formatCode="0">
                  <c:v>4061.8444444444499</c:v>
                </c:pt>
                <c:pt idx="884" formatCode="0">
                  <c:v>4066.4444444444498</c:v>
                </c:pt>
                <c:pt idx="885" formatCode="0">
                  <c:v>4071.0444444444502</c:v>
                </c:pt>
                <c:pt idx="886" formatCode="0">
                  <c:v>4075.6444444444501</c:v>
                </c:pt>
                <c:pt idx="887" formatCode="0">
                  <c:v>4080.24444444445</c:v>
                </c:pt>
                <c:pt idx="888" formatCode="0">
                  <c:v>4084.8444444444499</c:v>
                </c:pt>
                <c:pt idx="889" formatCode="0">
                  <c:v>4089.4444444444498</c:v>
                </c:pt>
                <c:pt idx="890" formatCode="0">
                  <c:v>4094.0444444444502</c:v>
                </c:pt>
                <c:pt idx="891" formatCode="0">
                  <c:v>4098.6444444444496</c:v>
                </c:pt>
                <c:pt idx="892" formatCode="0">
                  <c:v>4103.24444444445</c:v>
                </c:pt>
                <c:pt idx="893" formatCode="0">
                  <c:v>4107.8444444444503</c:v>
                </c:pt>
                <c:pt idx="894" formatCode="0">
                  <c:v>4112.4444444444498</c:v>
                </c:pt>
                <c:pt idx="895" formatCode="0">
                  <c:v>4117.0444444444502</c:v>
                </c:pt>
                <c:pt idx="896" formatCode="0">
                  <c:v>4121.6444444444496</c:v>
                </c:pt>
                <c:pt idx="897" formatCode="0">
                  <c:v>4126.24444444445</c:v>
                </c:pt>
                <c:pt idx="898" formatCode="0">
                  <c:v>4130.8444444444503</c:v>
                </c:pt>
                <c:pt idx="899" formatCode="0">
                  <c:v>4135.4444444444498</c:v>
                </c:pt>
                <c:pt idx="900" formatCode="0">
                  <c:v>4140.0444444444502</c:v>
                </c:pt>
                <c:pt idx="901" formatCode="0">
                  <c:v>4144.6444444444496</c:v>
                </c:pt>
                <c:pt idx="902" formatCode="0">
                  <c:v>4149.24444444445</c:v>
                </c:pt>
                <c:pt idx="903" formatCode="0">
                  <c:v>4153.8444444444503</c:v>
                </c:pt>
                <c:pt idx="904" formatCode="0">
                  <c:v>4158.4444444444498</c:v>
                </c:pt>
                <c:pt idx="905" formatCode="0">
                  <c:v>4163.0444444444502</c:v>
                </c:pt>
                <c:pt idx="906" formatCode="0">
                  <c:v>4167.6444444444496</c:v>
                </c:pt>
                <c:pt idx="907" formatCode="0">
                  <c:v>4172.24444444445</c:v>
                </c:pt>
                <c:pt idx="908" formatCode="0">
                  <c:v>4176.8444444444503</c:v>
                </c:pt>
                <c:pt idx="909" formatCode="0">
                  <c:v>4181.4444444444498</c:v>
                </c:pt>
                <c:pt idx="910" formatCode="0">
                  <c:v>4186.0444444444502</c:v>
                </c:pt>
                <c:pt idx="911" formatCode="0">
                  <c:v>4190.6444444444496</c:v>
                </c:pt>
                <c:pt idx="912" formatCode="0">
                  <c:v>4195.24444444445</c:v>
                </c:pt>
                <c:pt idx="913" formatCode="0">
                  <c:v>4199.8444444444503</c:v>
                </c:pt>
                <c:pt idx="914" formatCode="0">
                  <c:v>4204.4444444444498</c:v>
                </c:pt>
                <c:pt idx="915" formatCode="0">
                  <c:v>4209.0444444444502</c:v>
                </c:pt>
                <c:pt idx="916" formatCode="0">
                  <c:v>4213.6444444444496</c:v>
                </c:pt>
                <c:pt idx="917" formatCode="0">
                  <c:v>4218.24444444445</c:v>
                </c:pt>
                <c:pt idx="918" formatCode="0">
                  <c:v>4222.8444444444503</c:v>
                </c:pt>
                <c:pt idx="919" formatCode="0">
                  <c:v>4227.4444444444498</c:v>
                </c:pt>
                <c:pt idx="920" formatCode="0">
                  <c:v>4232.0444444444502</c:v>
                </c:pt>
                <c:pt idx="921" formatCode="0">
                  <c:v>4236.6444444444496</c:v>
                </c:pt>
                <c:pt idx="922" formatCode="0">
                  <c:v>4241.24444444445</c:v>
                </c:pt>
                <c:pt idx="923" formatCode="0">
                  <c:v>4245.8444444444503</c:v>
                </c:pt>
                <c:pt idx="924" formatCode="0">
                  <c:v>4250.4444444444498</c:v>
                </c:pt>
                <c:pt idx="925" formatCode="0">
                  <c:v>4255.0444444444502</c:v>
                </c:pt>
                <c:pt idx="926" formatCode="0">
                  <c:v>4259.6444444444496</c:v>
                </c:pt>
                <c:pt idx="927" formatCode="0">
                  <c:v>4264.24444444445</c:v>
                </c:pt>
                <c:pt idx="928" formatCode="0">
                  <c:v>4268.8444444444503</c:v>
                </c:pt>
                <c:pt idx="929" formatCode="0">
                  <c:v>4273.4444444444498</c:v>
                </c:pt>
                <c:pt idx="930" formatCode="0">
                  <c:v>4278.0444444444502</c:v>
                </c:pt>
                <c:pt idx="931" formatCode="0">
                  <c:v>4282.6444444444496</c:v>
                </c:pt>
                <c:pt idx="932" formatCode="0">
                  <c:v>4287.24444444445</c:v>
                </c:pt>
                <c:pt idx="933" formatCode="0">
                  <c:v>4291.8444444444503</c:v>
                </c:pt>
                <c:pt idx="934" formatCode="0">
                  <c:v>4296.4444444444498</c:v>
                </c:pt>
                <c:pt idx="935" formatCode="0">
                  <c:v>4301.0444444444502</c:v>
                </c:pt>
                <c:pt idx="936" formatCode="0">
                  <c:v>4305.6444444444496</c:v>
                </c:pt>
                <c:pt idx="937" formatCode="0">
                  <c:v>4310.24444444445</c:v>
                </c:pt>
                <c:pt idx="938" formatCode="0">
                  <c:v>4314.8444444444503</c:v>
                </c:pt>
                <c:pt idx="939" formatCode="0">
                  <c:v>4319.4444444444498</c:v>
                </c:pt>
                <c:pt idx="940" formatCode="0">
                  <c:v>4324.0444444444502</c:v>
                </c:pt>
                <c:pt idx="941" formatCode="0">
                  <c:v>4328.6444444444496</c:v>
                </c:pt>
                <c:pt idx="942" formatCode="0">
                  <c:v>4333.24444444445</c:v>
                </c:pt>
                <c:pt idx="943" formatCode="0">
                  <c:v>4337.8444444444503</c:v>
                </c:pt>
                <c:pt idx="944" formatCode="0">
                  <c:v>4342.4444444444498</c:v>
                </c:pt>
                <c:pt idx="945" formatCode="0">
                  <c:v>4347.0444444444502</c:v>
                </c:pt>
                <c:pt idx="946" formatCode="0">
                  <c:v>4351.6444444444496</c:v>
                </c:pt>
                <c:pt idx="947" formatCode="0">
                  <c:v>4356.24444444445</c:v>
                </c:pt>
                <c:pt idx="948" formatCode="0">
                  <c:v>4360.8444444444503</c:v>
                </c:pt>
                <c:pt idx="949" formatCode="0">
                  <c:v>4365.4444444444498</c:v>
                </c:pt>
                <c:pt idx="950" formatCode="0">
                  <c:v>4370.0444444444502</c:v>
                </c:pt>
                <c:pt idx="951" formatCode="0">
                  <c:v>4374.6444444444496</c:v>
                </c:pt>
                <c:pt idx="952" formatCode="0">
                  <c:v>4379.24444444445</c:v>
                </c:pt>
                <c:pt idx="953" formatCode="0">
                  <c:v>4383.8444444444503</c:v>
                </c:pt>
                <c:pt idx="954" formatCode="0">
                  <c:v>4388.4444444444498</c:v>
                </c:pt>
                <c:pt idx="955" formatCode="0">
                  <c:v>4393.0444444444502</c:v>
                </c:pt>
                <c:pt idx="956" formatCode="0">
                  <c:v>4397.6444444444496</c:v>
                </c:pt>
                <c:pt idx="957" formatCode="0">
                  <c:v>4402.24444444445</c:v>
                </c:pt>
                <c:pt idx="958" formatCode="0">
                  <c:v>4406.8444444444503</c:v>
                </c:pt>
                <c:pt idx="959" formatCode="0">
                  <c:v>4411.4444444444498</c:v>
                </c:pt>
                <c:pt idx="960" formatCode="0">
                  <c:v>4416.0444444444502</c:v>
                </c:pt>
                <c:pt idx="961" formatCode="0">
                  <c:v>4420.6444444444496</c:v>
                </c:pt>
                <c:pt idx="962" formatCode="0">
                  <c:v>4425.24444444445</c:v>
                </c:pt>
                <c:pt idx="963" formatCode="0">
                  <c:v>4429.8444444444503</c:v>
                </c:pt>
                <c:pt idx="964" formatCode="0">
                  <c:v>4434.4444444444498</c:v>
                </c:pt>
                <c:pt idx="965" formatCode="0">
                  <c:v>4439.0444444444502</c:v>
                </c:pt>
                <c:pt idx="966" formatCode="0">
                  <c:v>4443.6444444444496</c:v>
                </c:pt>
                <c:pt idx="967" formatCode="0">
                  <c:v>4448.24444444445</c:v>
                </c:pt>
                <c:pt idx="968" formatCode="0">
                  <c:v>4452.8444444444503</c:v>
                </c:pt>
                <c:pt idx="969" formatCode="0">
                  <c:v>4457.4444444444498</c:v>
                </c:pt>
                <c:pt idx="970" formatCode="0">
                  <c:v>4462.0444444444502</c:v>
                </c:pt>
                <c:pt idx="971" formatCode="0">
                  <c:v>4466.6444444444396</c:v>
                </c:pt>
                <c:pt idx="972" formatCode="0">
                  <c:v>4471.24444444445</c:v>
                </c:pt>
                <c:pt idx="973" formatCode="0">
                  <c:v>4475.8444444444503</c:v>
                </c:pt>
                <c:pt idx="974" formatCode="0">
                  <c:v>4480.4444444444498</c:v>
                </c:pt>
                <c:pt idx="975" formatCode="0">
                  <c:v>4485.0444444444502</c:v>
                </c:pt>
                <c:pt idx="976" formatCode="0">
                  <c:v>4489.6444444444396</c:v>
                </c:pt>
                <c:pt idx="977" formatCode="0">
                  <c:v>4494.24444444445</c:v>
                </c:pt>
                <c:pt idx="978" formatCode="0">
                  <c:v>4498.8444444444503</c:v>
                </c:pt>
                <c:pt idx="979" formatCode="0">
                  <c:v>4503.4444444444498</c:v>
                </c:pt>
                <c:pt idx="980" formatCode="0">
                  <c:v>4508.0444444444502</c:v>
                </c:pt>
                <c:pt idx="981" formatCode="0">
                  <c:v>4512.6444444444396</c:v>
                </c:pt>
                <c:pt idx="982" formatCode="0">
                  <c:v>4517.24444444445</c:v>
                </c:pt>
                <c:pt idx="983" formatCode="0">
                  <c:v>4521.8444444444503</c:v>
                </c:pt>
                <c:pt idx="984" formatCode="0">
                  <c:v>4526.4444444444498</c:v>
                </c:pt>
                <c:pt idx="985" formatCode="0">
                  <c:v>4531.0444444444502</c:v>
                </c:pt>
                <c:pt idx="986" formatCode="0">
                  <c:v>4535.6444444444396</c:v>
                </c:pt>
                <c:pt idx="987" formatCode="0">
                  <c:v>4540.24444444445</c:v>
                </c:pt>
                <c:pt idx="988" formatCode="0">
                  <c:v>4544.8444444444503</c:v>
                </c:pt>
                <c:pt idx="989" formatCode="0">
                  <c:v>4549.4444444444498</c:v>
                </c:pt>
                <c:pt idx="990" formatCode="0">
                  <c:v>4554.0444444444502</c:v>
                </c:pt>
                <c:pt idx="991" formatCode="0">
                  <c:v>4558.6444444444396</c:v>
                </c:pt>
                <c:pt idx="992" formatCode="0">
                  <c:v>4563.24444444445</c:v>
                </c:pt>
                <c:pt idx="993" formatCode="0">
                  <c:v>4567.8444444444503</c:v>
                </c:pt>
                <c:pt idx="994" formatCode="0">
                  <c:v>4572.4444444444498</c:v>
                </c:pt>
                <c:pt idx="995" formatCode="0">
                  <c:v>4577.0444444444502</c:v>
                </c:pt>
                <c:pt idx="996" formatCode="0">
                  <c:v>4581.6444444444396</c:v>
                </c:pt>
                <c:pt idx="997" formatCode="0">
                  <c:v>4586.24444444445</c:v>
                </c:pt>
                <c:pt idx="998" formatCode="0">
                  <c:v>4590.8444444444503</c:v>
                </c:pt>
                <c:pt idx="999" formatCode="0">
                  <c:v>4595.4444444444498</c:v>
                </c:pt>
                <c:pt idx="1000" formatCode="0">
                  <c:v>4600.0444444444502</c:v>
                </c:pt>
                <c:pt idx="1001" formatCode="0">
                  <c:v>4604.6444444444396</c:v>
                </c:pt>
                <c:pt idx="1002" formatCode="0">
                  <c:v>4609.24444444445</c:v>
                </c:pt>
                <c:pt idx="1003" formatCode="0">
                  <c:v>4613.8444444444503</c:v>
                </c:pt>
              </c:numCache>
            </c:numRef>
          </c:xVal>
          <c:yVal>
            <c:numRef>
              <c:f>'250um'!$DO$13:$DO$1016</c:f>
              <c:numCache>
                <c:formatCode>General</c:formatCode>
                <c:ptCount val="1004"/>
                <c:pt idx="0">
                  <c:v>24.666666666666668</c:v>
                </c:pt>
                <c:pt idx="1">
                  <c:v>24.666666666666668</c:v>
                </c:pt>
                <c:pt idx="2">
                  <c:v>24.733333333333334</c:v>
                </c:pt>
                <c:pt idx="3">
                  <c:v>24.766666666666666</c:v>
                </c:pt>
                <c:pt idx="4">
                  <c:v>24.766666666666666</c:v>
                </c:pt>
                <c:pt idx="5">
                  <c:v>24.766666666666666</c:v>
                </c:pt>
                <c:pt idx="6">
                  <c:v>24.766666666666666</c:v>
                </c:pt>
                <c:pt idx="7">
                  <c:v>24.8</c:v>
                </c:pt>
                <c:pt idx="8">
                  <c:v>24.8</c:v>
                </c:pt>
                <c:pt idx="9">
                  <c:v>24.8</c:v>
                </c:pt>
                <c:pt idx="10">
                  <c:v>24.8</c:v>
                </c:pt>
                <c:pt idx="11">
                  <c:v>24.833333333333332</c:v>
                </c:pt>
                <c:pt idx="12">
                  <c:v>24.833333333333332</c:v>
                </c:pt>
                <c:pt idx="13">
                  <c:v>24.833333333333332</c:v>
                </c:pt>
                <c:pt idx="14">
                  <c:v>24.833333333333332</c:v>
                </c:pt>
                <c:pt idx="15">
                  <c:v>24.833333333333332</c:v>
                </c:pt>
                <c:pt idx="16">
                  <c:v>24.833333333333332</c:v>
                </c:pt>
                <c:pt idx="17">
                  <c:v>24.833333333333332</c:v>
                </c:pt>
                <c:pt idx="18">
                  <c:v>24.833333333333332</c:v>
                </c:pt>
                <c:pt idx="19">
                  <c:v>24.8</c:v>
                </c:pt>
                <c:pt idx="20">
                  <c:v>24.8</c:v>
                </c:pt>
                <c:pt idx="21">
                  <c:v>24.8</c:v>
                </c:pt>
                <c:pt idx="22">
                  <c:v>24.8</c:v>
                </c:pt>
                <c:pt idx="23">
                  <c:v>24.8</c:v>
                </c:pt>
                <c:pt idx="24">
                  <c:v>24.8</c:v>
                </c:pt>
                <c:pt idx="25">
                  <c:v>24.766666666666669</c:v>
                </c:pt>
                <c:pt idx="26">
                  <c:v>24.8</c:v>
                </c:pt>
                <c:pt idx="27">
                  <c:v>24.766666666666669</c:v>
                </c:pt>
                <c:pt idx="28">
                  <c:v>24.766666666666669</c:v>
                </c:pt>
                <c:pt idx="29">
                  <c:v>24.766666666666669</c:v>
                </c:pt>
                <c:pt idx="30">
                  <c:v>24.733333333333334</c:v>
                </c:pt>
                <c:pt idx="31">
                  <c:v>24.766666666666669</c:v>
                </c:pt>
                <c:pt idx="32">
                  <c:v>24.733333333333334</c:v>
                </c:pt>
                <c:pt idx="33">
                  <c:v>24.733333333333334</c:v>
                </c:pt>
                <c:pt idx="34">
                  <c:v>24.733333333333334</c:v>
                </c:pt>
                <c:pt idx="35">
                  <c:v>24.733333333333334</c:v>
                </c:pt>
                <c:pt idx="36">
                  <c:v>24.733333333333334</c:v>
                </c:pt>
                <c:pt idx="37">
                  <c:v>24.733333333333334</c:v>
                </c:pt>
                <c:pt idx="38">
                  <c:v>24.7</c:v>
                </c:pt>
                <c:pt idx="39">
                  <c:v>24.733333333333334</c:v>
                </c:pt>
                <c:pt idx="40">
                  <c:v>24.733333333333334</c:v>
                </c:pt>
                <c:pt idx="41">
                  <c:v>24.733333333333334</c:v>
                </c:pt>
                <c:pt idx="42">
                  <c:v>24.766666666666666</c:v>
                </c:pt>
                <c:pt idx="43">
                  <c:v>24.766666666666666</c:v>
                </c:pt>
                <c:pt idx="44">
                  <c:v>24.733333333333334</c:v>
                </c:pt>
                <c:pt idx="45">
                  <c:v>24.733333333333334</c:v>
                </c:pt>
                <c:pt idx="46">
                  <c:v>24.733333333333334</c:v>
                </c:pt>
                <c:pt idx="47">
                  <c:v>24.8</c:v>
                </c:pt>
                <c:pt idx="48">
                  <c:v>24.766666666666666</c:v>
                </c:pt>
                <c:pt idx="49">
                  <c:v>24.766666666666666</c:v>
                </c:pt>
                <c:pt idx="50">
                  <c:v>24.766666666666666</c:v>
                </c:pt>
                <c:pt idx="51">
                  <c:v>24.766666666666666</c:v>
                </c:pt>
                <c:pt idx="52">
                  <c:v>24.8</c:v>
                </c:pt>
                <c:pt idx="53">
                  <c:v>24.8</c:v>
                </c:pt>
                <c:pt idx="54">
                  <c:v>24.8</c:v>
                </c:pt>
                <c:pt idx="55">
                  <c:v>24.8</c:v>
                </c:pt>
                <c:pt idx="56">
                  <c:v>24.833333333333332</c:v>
                </c:pt>
                <c:pt idx="57">
                  <c:v>24.8</c:v>
                </c:pt>
                <c:pt idx="58">
                  <c:v>24.866666666666664</c:v>
                </c:pt>
                <c:pt idx="59">
                  <c:v>24.833333333333332</c:v>
                </c:pt>
                <c:pt idx="60">
                  <c:v>24.833333333333332</c:v>
                </c:pt>
                <c:pt idx="61">
                  <c:v>24.866666666666664</c:v>
                </c:pt>
                <c:pt idx="62">
                  <c:v>24.866666666666664</c:v>
                </c:pt>
                <c:pt idx="63">
                  <c:v>24.866666666666664</c:v>
                </c:pt>
                <c:pt idx="64">
                  <c:v>24.833333333333332</c:v>
                </c:pt>
                <c:pt idx="65">
                  <c:v>24.866666666666664</c:v>
                </c:pt>
                <c:pt idx="66">
                  <c:v>24.866666666666664</c:v>
                </c:pt>
                <c:pt idx="67">
                  <c:v>24.866666666666664</c:v>
                </c:pt>
                <c:pt idx="68">
                  <c:v>24.899999999999995</c:v>
                </c:pt>
                <c:pt idx="69">
                  <c:v>24.933333333333334</c:v>
                </c:pt>
                <c:pt idx="70">
                  <c:v>24.933333333333334</c:v>
                </c:pt>
                <c:pt idx="71">
                  <c:v>24.933333333333334</c:v>
                </c:pt>
                <c:pt idx="72">
                  <c:v>24.966666666666669</c:v>
                </c:pt>
                <c:pt idx="73">
                  <c:v>24.966666666666669</c:v>
                </c:pt>
                <c:pt idx="74">
                  <c:v>24.966666666666669</c:v>
                </c:pt>
                <c:pt idx="75">
                  <c:v>24.966666666666669</c:v>
                </c:pt>
                <c:pt idx="76">
                  <c:v>24.966666666666669</c:v>
                </c:pt>
                <c:pt idx="77">
                  <c:v>24.933333333333334</c:v>
                </c:pt>
                <c:pt idx="78">
                  <c:v>24.933333333333334</c:v>
                </c:pt>
                <c:pt idx="79">
                  <c:v>24.933333333333334</c:v>
                </c:pt>
                <c:pt idx="80">
                  <c:v>24.899999999999995</c:v>
                </c:pt>
                <c:pt idx="81">
                  <c:v>24.899999999999995</c:v>
                </c:pt>
                <c:pt idx="82">
                  <c:v>24.899999999999995</c:v>
                </c:pt>
                <c:pt idx="83">
                  <c:v>24.866666666666664</c:v>
                </c:pt>
                <c:pt idx="84">
                  <c:v>24.866666666666664</c:v>
                </c:pt>
                <c:pt idx="85">
                  <c:v>24.833333333333332</c:v>
                </c:pt>
                <c:pt idx="86">
                  <c:v>24.833333333333332</c:v>
                </c:pt>
                <c:pt idx="87">
                  <c:v>24.833333333333332</c:v>
                </c:pt>
                <c:pt idx="88">
                  <c:v>24.833333333333332</c:v>
                </c:pt>
                <c:pt idx="89">
                  <c:v>24.833333333333332</c:v>
                </c:pt>
                <c:pt idx="90">
                  <c:v>24.8</c:v>
                </c:pt>
                <c:pt idx="91">
                  <c:v>24.833333333333332</c:v>
                </c:pt>
                <c:pt idx="92">
                  <c:v>24.833333333333332</c:v>
                </c:pt>
                <c:pt idx="93">
                  <c:v>24.833333333333332</c:v>
                </c:pt>
                <c:pt idx="94">
                  <c:v>24.8</c:v>
                </c:pt>
                <c:pt idx="95">
                  <c:v>24.8</c:v>
                </c:pt>
                <c:pt idx="96">
                  <c:v>24.8</c:v>
                </c:pt>
                <c:pt idx="97">
                  <c:v>24.766666666666669</c:v>
                </c:pt>
                <c:pt idx="98">
                  <c:v>24.8</c:v>
                </c:pt>
                <c:pt idx="99">
                  <c:v>24.8</c:v>
                </c:pt>
                <c:pt idx="100">
                  <c:v>24.766666666666666</c:v>
                </c:pt>
                <c:pt idx="101">
                  <c:v>24.8</c:v>
                </c:pt>
                <c:pt idx="102">
                  <c:v>24.8</c:v>
                </c:pt>
                <c:pt idx="103">
                  <c:v>24.833333333333332</c:v>
                </c:pt>
                <c:pt idx="104">
                  <c:v>24.8</c:v>
                </c:pt>
                <c:pt idx="105">
                  <c:v>24.833333333333332</c:v>
                </c:pt>
                <c:pt idx="106">
                  <c:v>24.8</c:v>
                </c:pt>
                <c:pt idx="107">
                  <c:v>24.866666666666664</c:v>
                </c:pt>
                <c:pt idx="108">
                  <c:v>24.866666666666664</c:v>
                </c:pt>
                <c:pt idx="109">
                  <c:v>24.866666666666664</c:v>
                </c:pt>
                <c:pt idx="110">
                  <c:v>24.866666666666664</c:v>
                </c:pt>
                <c:pt idx="111">
                  <c:v>24.866666666666664</c:v>
                </c:pt>
                <c:pt idx="112">
                  <c:v>24.900000000000002</c:v>
                </c:pt>
                <c:pt idx="113">
                  <c:v>24.900000000000002</c:v>
                </c:pt>
                <c:pt idx="114">
                  <c:v>24.933333333333334</c:v>
                </c:pt>
                <c:pt idx="115">
                  <c:v>24.933333333333334</c:v>
                </c:pt>
                <c:pt idx="116">
                  <c:v>24.900000000000002</c:v>
                </c:pt>
                <c:pt idx="117">
                  <c:v>24.966666666666669</c:v>
                </c:pt>
                <c:pt idx="118">
                  <c:v>24.966666666666669</c:v>
                </c:pt>
                <c:pt idx="119">
                  <c:v>24.966666666666669</c:v>
                </c:pt>
                <c:pt idx="120">
                  <c:v>24.966666666666669</c:v>
                </c:pt>
                <c:pt idx="121">
                  <c:v>24.900000000000002</c:v>
                </c:pt>
                <c:pt idx="122">
                  <c:v>24.900000000000002</c:v>
                </c:pt>
                <c:pt idx="123">
                  <c:v>24.900000000000002</c:v>
                </c:pt>
                <c:pt idx="124">
                  <c:v>24.900000000000002</c:v>
                </c:pt>
                <c:pt idx="125">
                  <c:v>24.900000000000002</c:v>
                </c:pt>
                <c:pt idx="126">
                  <c:v>24.866666666666664</c:v>
                </c:pt>
                <c:pt idx="127">
                  <c:v>24.866666666666664</c:v>
                </c:pt>
                <c:pt idx="128">
                  <c:v>24.833333333333332</c:v>
                </c:pt>
                <c:pt idx="129">
                  <c:v>24.833333333333332</c:v>
                </c:pt>
                <c:pt idx="130">
                  <c:v>24.833333333333332</c:v>
                </c:pt>
                <c:pt idx="131">
                  <c:v>24.833333333333332</c:v>
                </c:pt>
                <c:pt idx="132">
                  <c:v>24.866666666666671</c:v>
                </c:pt>
                <c:pt idx="133">
                  <c:v>24.833333333333332</c:v>
                </c:pt>
                <c:pt idx="134">
                  <c:v>24.833333333333332</c:v>
                </c:pt>
                <c:pt idx="135">
                  <c:v>24.833333333333332</c:v>
                </c:pt>
                <c:pt idx="136">
                  <c:v>24.833333333333332</c:v>
                </c:pt>
                <c:pt idx="137">
                  <c:v>24.8</c:v>
                </c:pt>
                <c:pt idx="138">
                  <c:v>24.8</c:v>
                </c:pt>
                <c:pt idx="139">
                  <c:v>24.833333333333332</c:v>
                </c:pt>
                <c:pt idx="140">
                  <c:v>24.833333333333332</c:v>
                </c:pt>
                <c:pt idx="141">
                  <c:v>24.866666666666664</c:v>
                </c:pt>
                <c:pt idx="142">
                  <c:v>24.866666666666664</c:v>
                </c:pt>
                <c:pt idx="143">
                  <c:v>24.833333333333332</c:v>
                </c:pt>
                <c:pt idx="144">
                  <c:v>24.866666666666664</c:v>
                </c:pt>
                <c:pt idx="145">
                  <c:v>24.833333333333332</c:v>
                </c:pt>
                <c:pt idx="146">
                  <c:v>24.833333333333332</c:v>
                </c:pt>
                <c:pt idx="147">
                  <c:v>24.833333333333332</c:v>
                </c:pt>
                <c:pt idx="148">
                  <c:v>24.866666666666664</c:v>
                </c:pt>
                <c:pt idx="149">
                  <c:v>24.833333333333332</c:v>
                </c:pt>
                <c:pt idx="150">
                  <c:v>24.833333333333332</c:v>
                </c:pt>
                <c:pt idx="151">
                  <c:v>24.833333333333332</c:v>
                </c:pt>
                <c:pt idx="152">
                  <c:v>24.833333333333332</c:v>
                </c:pt>
                <c:pt idx="153">
                  <c:v>24.833333333333332</c:v>
                </c:pt>
                <c:pt idx="154">
                  <c:v>24.866666666666664</c:v>
                </c:pt>
                <c:pt idx="155">
                  <c:v>24.900000000000002</c:v>
                </c:pt>
                <c:pt idx="156">
                  <c:v>24.900000000000002</c:v>
                </c:pt>
                <c:pt idx="157">
                  <c:v>24.966666666666669</c:v>
                </c:pt>
                <c:pt idx="158">
                  <c:v>24.966666666666669</c:v>
                </c:pt>
                <c:pt idx="159">
                  <c:v>24.933333333333337</c:v>
                </c:pt>
                <c:pt idx="160">
                  <c:v>24.966666666666669</c:v>
                </c:pt>
                <c:pt idx="161">
                  <c:v>24.933333333333334</c:v>
                </c:pt>
                <c:pt idx="162">
                  <c:v>24.966666666666669</c:v>
                </c:pt>
                <c:pt idx="163">
                  <c:v>24.966666666666669</c:v>
                </c:pt>
                <c:pt idx="164">
                  <c:v>24.966666666666669</c:v>
                </c:pt>
                <c:pt idx="165">
                  <c:v>24.966666666666669</c:v>
                </c:pt>
                <c:pt idx="166">
                  <c:v>24.933333333333334</c:v>
                </c:pt>
                <c:pt idx="167">
                  <c:v>24.966666666666669</c:v>
                </c:pt>
                <c:pt idx="168">
                  <c:v>24.966666666666669</c:v>
                </c:pt>
                <c:pt idx="169">
                  <c:v>25</c:v>
                </c:pt>
                <c:pt idx="170">
                  <c:v>25.033333333333331</c:v>
                </c:pt>
                <c:pt idx="171">
                  <c:v>25.033333333333331</c:v>
                </c:pt>
                <c:pt idx="172">
                  <c:v>25.033333333333331</c:v>
                </c:pt>
                <c:pt idx="173">
                  <c:v>25.066666666666666</c:v>
                </c:pt>
                <c:pt idx="174">
                  <c:v>25.099999999999998</c:v>
                </c:pt>
                <c:pt idx="175">
                  <c:v>25.099999999999998</c:v>
                </c:pt>
                <c:pt idx="176">
                  <c:v>25.099999999999998</c:v>
                </c:pt>
                <c:pt idx="177">
                  <c:v>25.133333333333329</c:v>
                </c:pt>
                <c:pt idx="178">
                  <c:v>25.099999999999998</c:v>
                </c:pt>
                <c:pt idx="179">
                  <c:v>25.099999999999998</c:v>
                </c:pt>
                <c:pt idx="180">
                  <c:v>25.099999999999998</c:v>
                </c:pt>
                <c:pt idx="181">
                  <c:v>25.099999999999998</c:v>
                </c:pt>
                <c:pt idx="182">
                  <c:v>25.133333333333336</c:v>
                </c:pt>
                <c:pt idx="183">
                  <c:v>25.133333333333336</c:v>
                </c:pt>
                <c:pt idx="184">
                  <c:v>25.099999999999998</c:v>
                </c:pt>
                <c:pt idx="185">
                  <c:v>25.166666666666668</c:v>
                </c:pt>
                <c:pt idx="186">
                  <c:v>25.166666666666668</c:v>
                </c:pt>
                <c:pt idx="187">
                  <c:v>25.166666666666668</c:v>
                </c:pt>
                <c:pt idx="188">
                  <c:v>25.2</c:v>
                </c:pt>
                <c:pt idx="189">
                  <c:v>25.2</c:v>
                </c:pt>
                <c:pt idx="190">
                  <c:v>25.233333333333334</c:v>
                </c:pt>
                <c:pt idx="191">
                  <c:v>25.233333333333334</c:v>
                </c:pt>
                <c:pt idx="192">
                  <c:v>25.266666666666666</c:v>
                </c:pt>
                <c:pt idx="193">
                  <c:v>25.333333333333332</c:v>
                </c:pt>
                <c:pt idx="194">
                  <c:v>25.3</c:v>
                </c:pt>
                <c:pt idx="195">
                  <c:v>25.333333333333332</c:v>
                </c:pt>
                <c:pt idx="196">
                  <c:v>25.333333333333332</c:v>
                </c:pt>
                <c:pt idx="197">
                  <c:v>25.366666666666664</c:v>
                </c:pt>
                <c:pt idx="198">
                  <c:v>25.400000000000002</c:v>
                </c:pt>
                <c:pt idx="199">
                  <c:v>25.433333333333334</c:v>
                </c:pt>
                <c:pt idx="200">
                  <c:v>25.433333333333334</c:v>
                </c:pt>
                <c:pt idx="201">
                  <c:v>25.466666666666669</c:v>
                </c:pt>
                <c:pt idx="202">
                  <c:v>25.5</c:v>
                </c:pt>
                <c:pt idx="203">
                  <c:v>25.533333333333331</c:v>
                </c:pt>
                <c:pt idx="204">
                  <c:v>25.533333333333331</c:v>
                </c:pt>
                <c:pt idx="205">
                  <c:v>25.566666666666666</c:v>
                </c:pt>
                <c:pt idx="206">
                  <c:v>25.566666666666666</c:v>
                </c:pt>
                <c:pt idx="207">
                  <c:v>25.599999999999998</c:v>
                </c:pt>
                <c:pt idx="208">
                  <c:v>25.633333333333336</c:v>
                </c:pt>
                <c:pt idx="209">
                  <c:v>25.633333333333336</c:v>
                </c:pt>
                <c:pt idx="210">
                  <c:v>25.633333333333336</c:v>
                </c:pt>
                <c:pt idx="211">
                  <c:v>25.666666666666668</c:v>
                </c:pt>
                <c:pt idx="212">
                  <c:v>25.7</c:v>
                </c:pt>
                <c:pt idx="213">
                  <c:v>25.666666666666668</c:v>
                </c:pt>
                <c:pt idx="214">
                  <c:v>25.7</c:v>
                </c:pt>
                <c:pt idx="215">
                  <c:v>25.766666666666666</c:v>
                </c:pt>
                <c:pt idx="216">
                  <c:v>25.766666666666666</c:v>
                </c:pt>
                <c:pt idx="217">
                  <c:v>25.8</c:v>
                </c:pt>
                <c:pt idx="218">
                  <c:v>25.8</c:v>
                </c:pt>
                <c:pt idx="219">
                  <c:v>25.833333333333332</c:v>
                </c:pt>
                <c:pt idx="220">
                  <c:v>25.899999999999995</c:v>
                </c:pt>
                <c:pt idx="221">
                  <c:v>25.866666666666664</c:v>
                </c:pt>
                <c:pt idx="222">
                  <c:v>25.900000000000002</c:v>
                </c:pt>
                <c:pt idx="223">
                  <c:v>25.933333333333334</c:v>
                </c:pt>
                <c:pt idx="224">
                  <c:v>25.933333333333334</c:v>
                </c:pt>
                <c:pt idx="225">
                  <c:v>26</c:v>
                </c:pt>
                <c:pt idx="226">
                  <c:v>26</c:v>
                </c:pt>
                <c:pt idx="227">
                  <c:v>26</c:v>
                </c:pt>
                <c:pt idx="228">
                  <c:v>26.033333333333331</c:v>
                </c:pt>
                <c:pt idx="229">
                  <c:v>26.033333333333331</c:v>
                </c:pt>
                <c:pt idx="230">
                  <c:v>26.066666666666666</c:v>
                </c:pt>
                <c:pt idx="231">
                  <c:v>26.066666666666666</c:v>
                </c:pt>
                <c:pt idx="232">
                  <c:v>26.066666666666666</c:v>
                </c:pt>
                <c:pt idx="233">
                  <c:v>26.066666666666666</c:v>
                </c:pt>
                <c:pt idx="234">
                  <c:v>26.133333333333336</c:v>
                </c:pt>
                <c:pt idx="235">
                  <c:v>26.133333333333336</c:v>
                </c:pt>
                <c:pt idx="236">
                  <c:v>26.133333333333336</c:v>
                </c:pt>
                <c:pt idx="237">
                  <c:v>26.133333333333336</c:v>
                </c:pt>
                <c:pt idx="238">
                  <c:v>26.133333333333336</c:v>
                </c:pt>
                <c:pt idx="239">
                  <c:v>26.166666666666668</c:v>
                </c:pt>
                <c:pt idx="240">
                  <c:v>26.166666666666668</c:v>
                </c:pt>
                <c:pt idx="241">
                  <c:v>26.2</c:v>
                </c:pt>
                <c:pt idx="242">
                  <c:v>26.233333333333334</c:v>
                </c:pt>
                <c:pt idx="243">
                  <c:v>26.233333333333334</c:v>
                </c:pt>
                <c:pt idx="244">
                  <c:v>26.233333333333334</c:v>
                </c:pt>
                <c:pt idx="245">
                  <c:v>26.266666666666666</c:v>
                </c:pt>
                <c:pt idx="246">
                  <c:v>26.299999999999997</c:v>
                </c:pt>
                <c:pt idx="247">
                  <c:v>26.3</c:v>
                </c:pt>
                <c:pt idx="248">
                  <c:v>26.366666666666664</c:v>
                </c:pt>
                <c:pt idx="249">
                  <c:v>26.333333333333332</c:v>
                </c:pt>
                <c:pt idx="250">
                  <c:v>26.366666666666664</c:v>
                </c:pt>
                <c:pt idx="251">
                  <c:v>26.366666666666664</c:v>
                </c:pt>
                <c:pt idx="252">
                  <c:v>26.366666666666664</c:v>
                </c:pt>
                <c:pt idx="253">
                  <c:v>26.399999999999995</c:v>
                </c:pt>
                <c:pt idx="254">
                  <c:v>26.399999999999995</c:v>
                </c:pt>
                <c:pt idx="255">
                  <c:v>26.400000000000002</c:v>
                </c:pt>
                <c:pt idx="256">
                  <c:v>26.400000000000002</c:v>
                </c:pt>
                <c:pt idx="257">
                  <c:v>26.433333333333334</c:v>
                </c:pt>
                <c:pt idx="258">
                  <c:v>26.433333333333334</c:v>
                </c:pt>
                <c:pt idx="259">
                  <c:v>26.433333333333334</c:v>
                </c:pt>
                <c:pt idx="260">
                  <c:v>26.433333333333334</c:v>
                </c:pt>
                <c:pt idx="261">
                  <c:v>26.433333333333334</c:v>
                </c:pt>
                <c:pt idx="262">
                  <c:v>26.466666666666669</c:v>
                </c:pt>
                <c:pt idx="263">
                  <c:v>26.466666666666669</c:v>
                </c:pt>
                <c:pt idx="264">
                  <c:v>26.5</c:v>
                </c:pt>
                <c:pt idx="265">
                  <c:v>26.533333333333331</c:v>
                </c:pt>
                <c:pt idx="266">
                  <c:v>26.533333333333331</c:v>
                </c:pt>
                <c:pt idx="267">
                  <c:v>26.533333333333331</c:v>
                </c:pt>
                <c:pt idx="268">
                  <c:v>26.566666666666663</c:v>
                </c:pt>
                <c:pt idx="269">
                  <c:v>26.600000000000005</c:v>
                </c:pt>
                <c:pt idx="270">
                  <c:v>26.633333333333336</c:v>
                </c:pt>
                <c:pt idx="271">
                  <c:v>26.633333333333336</c:v>
                </c:pt>
                <c:pt idx="272">
                  <c:v>26.633333333333336</c:v>
                </c:pt>
                <c:pt idx="273">
                  <c:v>26.666666666666668</c:v>
                </c:pt>
                <c:pt idx="274">
                  <c:v>26.666666666666668</c:v>
                </c:pt>
                <c:pt idx="275">
                  <c:v>26.666666666666668</c:v>
                </c:pt>
                <c:pt idx="276">
                  <c:v>26.666666666666668</c:v>
                </c:pt>
                <c:pt idx="277">
                  <c:v>26.7</c:v>
                </c:pt>
                <c:pt idx="278">
                  <c:v>26.733333333333334</c:v>
                </c:pt>
                <c:pt idx="279">
                  <c:v>26.733333333333334</c:v>
                </c:pt>
                <c:pt idx="280">
                  <c:v>26.733333333333334</c:v>
                </c:pt>
                <c:pt idx="281">
                  <c:v>26.733333333333334</c:v>
                </c:pt>
                <c:pt idx="282">
                  <c:v>26.766666666666669</c:v>
                </c:pt>
                <c:pt idx="283">
                  <c:v>26.766666666666669</c:v>
                </c:pt>
                <c:pt idx="284">
                  <c:v>26.766666666666669</c:v>
                </c:pt>
                <c:pt idx="285">
                  <c:v>26.8</c:v>
                </c:pt>
                <c:pt idx="286">
                  <c:v>26.8</c:v>
                </c:pt>
                <c:pt idx="287">
                  <c:v>26.8</c:v>
                </c:pt>
                <c:pt idx="288">
                  <c:v>26.8</c:v>
                </c:pt>
                <c:pt idx="289">
                  <c:v>26.833333333333332</c:v>
                </c:pt>
                <c:pt idx="290">
                  <c:v>26.833333333333332</c:v>
                </c:pt>
                <c:pt idx="291">
                  <c:v>26.866666666666664</c:v>
                </c:pt>
                <c:pt idx="292">
                  <c:v>26.833333333333332</c:v>
                </c:pt>
                <c:pt idx="293">
                  <c:v>26.900000000000002</c:v>
                </c:pt>
                <c:pt idx="294">
                  <c:v>26.900000000000002</c:v>
                </c:pt>
                <c:pt idx="295">
                  <c:v>26.900000000000002</c:v>
                </c:pt>
                <c:pt idx="296">
                  <c:v>26.866666666666664</c:v>
                </c:pt>
                <c:pt idx="297">
                  <c:v>26.900000000000002</c:v>
                </c:pt>
                <c:pt idx="298">
                  <c:v>26.933333333333334</c:v>
                </c:pt>
                <c:pt idx="299">
                  <c:v>26.933333333333334</c:v>
                </c:pt>
                <c:pt idx="300">
                  <c:v>26.933333333333334</c:v>
                </c:pt>
                <c:pt idx="301">
                  <c:v>26.966666666666669</c:v>
                </c:pt>
                <c:pt idx="302">
                  <c:v>26.933333333333334</c:v>
                </c:pt>
                <c:pt idx="303">
                  <c:v>26.966666666666669</c:v>
                </c:pt>
                <c:pt idx="304">
                  <c:v>27</c:v>
                </c:pt>
                <c:pt idx="305">
                  <c:v>27</c:v>
                </c:pt>
                <c:pt idx="306">
                  <c:v>27</c:v>
                </c:pt>
                <c:pt idx="307">
                  <c:v>27.033333333333331</c:v>
                </c:pt>
                <c:pt idx="308">
                  <c:v>27</c:v>
                </c:pt>
                <c:pt idx="309">
                  <c:v>27</c:v>
                </c:pt>
                <c:pt idx="310">
                  <c:v>26.966666666666669</c:v>
                </c:pt>
                <c:pt idx="311">
                  <c:v>27</c:v>
                </c:pt>
                <c:pt idx="312">
                  <c:v>27</c:v>
                </c:pt>
                <c:pt idx="313">
                  <c:v>27.033333333333331</c:v>
                </c:pt>
                <c:pt idx="314">
                  <c:v>27.033333333333331</c:v>
                </c:pt>
                <c:pt idx="315">
                  <c:v>27.033333333333331</c:v>
                </c:pt>
                <c:pt idx="316">
                  <c:v>27.033333333333331</c:v>
                </c:pt>
                <c:pt idx="317">
                  <c:v>27.033333333333331</c:v>
                </c:pt>
                <c:pt idx="318">
                  <c:v>27.066666666666666</c:v>
                </c:pt>
                <c:pt idx="319">
                  <c:v>27.066666666666666</c:v>
                </c:pt>
                <c:pt idx="320">
                  <c:v>27.066666666666666</c:v>
                </c:pt>
                <c:pt idx="321">
                  <c:v>27.066666666666666</c:v>
                </c:pt>
                <c:pt idx="322">
                  <c:v>27.066666666666666</c:v>
                </c:pt>
                <c:pt idx="323">
                  <c:v>27.066666666666666</c:v>
                </c:pt>
                <c:pt idx="324">
                  <c:v>27.066666666666666</c:v>
                </c:pt>
                <c:pt idx="325">
                  <c:v>27.066666666666666</c:v>
                </c:pt>
                <c:pt idx="326">
                  <c:v>27.099999999999998</c:v>
                </c:pt>
                <c:pt idx="327">
                  <c:v>27.099999999999998</c:v>
                </c:pt>
                <c:pt idx="328">
                  <c:v>27.099999999999998</c:v>
                </c:pt>
                <c:pt idx="329">
                  <c:v>27.099999999999998</c:v>
                </c:pt>
                <c:pt idx="330">
                  <c:v>27.133333333333336</c:v>
                </c:pt>
                <c:pt idx="331">
                  <c:v>27.133333333333336</c:v>
                </c:pt>
                <c:pt idx="332">
                  <c:v>27.133333333333336</c:v>
                </c:pt>
                <c:pt idx="333">
                  <c:v>27.133333333333336</c:v>
                </c:pt>
                <c:pt idx="334">
                  <c:v>27.133333333333336</c:v>
                </c:pt>
                <c:pt idx="335">
                  <c:v>27.2</c:v>
                </c:pt>
                <c:pt idx="336">
                  <c:v>27.2</c:v>
                </c:pt>
                <c:pt idx="337">
                  <c:v>27.2</c:v>
                </c:pt>
                <c:pt idx="338">
                  <c:v>27.233333333333334</c:v>
                </c:pt>
                <c:pt idx="339">
                  <c:v>27.2</c:v>
                </c:pt>
                <c:pt idx="340">
                  <c:v>27.2</c:v>
                </c:pt>
                <c:pt idx="341">
                  <c:v>27.233333333333334</c:v>
                </c:pt>
                <c:pt idx="342">
                  <c:v>27.233333333333334</c:v>
                </c:pt>
                <c:pt idx="343">
                  <c:v>27.233333333333334</c:v>
                </c:pt>
                <c:pt idx="344">
                  <c:v>27.266666666666666</c:v>
                </c:pt>
                <c:pt idx="345">
                  <c:v>27.266666666666666</c:v>
                </c:pt>
                <c:pt idx="346">
                  <c:v>27.266666666666666</c:v>
                </c:pt>
                <c:pt idx="347">
                  <c:v>27.266666666666666</c:v>
                </c:pt>
                <c:pt idx="348">
                  <c:v>27.266666666666666</c:v>
                </c:pt>
                <c:pt idx="349">
                  <c:v>27.266666666666666</c:v>
                </c:pt>
                <c:pt idx="350">
                  <c:v>27.266666666666666</c:v>
                </c:pt>
                <c:pt idx="351">
                  <c:v>27.266666666666666</c:v>
                </c:pt>
                <c:pt idx="352">
                  <c:v>27.266666666666666</c:v>
                </c:pt>
                <c:pt idx="353">
                  <c:v>27.266666666666666</c:v>
                </c:pt>
                <c:pt idx="354">
                  <c:v>27.3</c:v>
                </c:pt>
                <c:pt idx="355">
                  <c:v>27.3</c:v>
                </c:pt>
                <c:pt idx="356">
                  <c:v>27.3</c:v>
                </c:pt>
                <c:pt idx="357">
                  <c:v>27.3</c:v>
                </c:pt>
                <c:pt idx="358">
                  <c:v>27.3</c:v>
                </c:pt>
                <c:pt idx="359">
                  <c:v>27.333333333333332</c:v>
                </c:pt>
                <c:pt idx="360">
                  <c:v>27.333333333333332</c:v>
                </c:pt>
                <c:pt idx="361">
                  <c:v>27.333333333333332</c:v>
                </c:pt>
                <c:pt idx="362">
                  <c:v>27.333333333333332</c:v>
                </c:pt>
                <c:pt idx="363">
                  <c:v>27.366666666666664</c:v>
                </c:pt>
                <c:pt idx="364">
                  <c:v>27.366666666666664</c:v>
                </c:pt>
                <c:pt idx="365">
                  <c:v>27.400000000000002</c:v>
                </c:pt>
                <c:pt idx="366">
                  <c:v>27.400000000000002</c:v>
                </c:pt>
                <c:pt idx="367">
                  <c:v>27.400000000000002</c:v>
                </c:pt>
                <c:pt idx="368">
                  <c:v>27.400000000000002</c:v>
                </c:pt>
                <c:pt idx="369">
                  <c:v>27.400000000000002</c:v>
                </c:pt>
                <c:pt idx="370">
                  <c:v>27.400000000000002</c:v>
                </c:pt>
                <c:pt idx="371">
                  <c:v>27.400000000000002</c:v>
                </c:pt>
                <c:pt idx="372">
                  <c:v>27.400000000000002</c:v>
                </c:pt>
                <c:pt idx="373">
                  <c:v>27.400000000000002</c:v>
                </c:pt>
                <c:pt idx="374">
                  <c:v>27.433333333333337</c:v>
                </c:pt>
                <c:pt idx="375">
                  <c:v>27.433333333333337</c:v>
                </c:pt>
                <c:pt idx="376">
                  <c:v>27.433333333333337</c:v>
                </c:pt>
                <c:pt idx="377">
                  <c:v>27.433333333333337</c:v>
                </c:pt>
                <c:pt idx="378">
                  <c:v>27.466666666666669</c:v>
                </c:pt>
                <c:pt idx="379">
                  <c:v>27.5</c:v>
                </c:pt>
                <c:pt idx="380">
                  <c:v>27.5</c:v>
                </c:pt>
                <c:pt idx="381">
                  <c:v>27.466666666666669</c:v>
                </c:pt>
                <c:pt idx="382">
                  <c:v>27.5</c:v>
                </c:pt>
                <c:pt idx="383">
                  <c:v>27.5</c:v>
                </c:pt>
                <c:pt idx="384">
                  <c:v>27.5</c:v>
                </c:pt>
                <c:pt idx="385">
                  <c:v>27.5</c:v>
                </c:pt>
                <c:pt idx="386">
                  <c:v>27.5</c:v>
                </c:pt>
                <c:pt idx="387">
                  <c:v>27.5</c:v>
                </c:pt>
                <c:pt idx="388">
                  <c:v>27.533333333333335</c:v>
                </c:pt>
                <c:pt idx="389">
                  <c:v>27.566666666666666</c:v>
                </c:pt>
                <c:pt idx="390">
                  <c:v>27.566666666666666</c:v>
                </c:pt>
                <c:pt idx="391">
                  <c:v>27.566666666666666</c:v>
                </c:pt>
                <c:pt idx="392">
                  <c:v>27.533333333333335</c:v>
                </c:pt>
                <c:pt idx="393">
                  <c:v>27.533333333333335</c:v>
                </c:pt>
                <c:pt idx="394">
                  <c:v>27.566666666666666</c:v>
                </c:pt>
                <c:pt idx="395">
                  <c:v>27.566666666666666</c:v>
                </c:pt>
                <c:pt idx="396">
                  <c:v>27.566666666666666</c:v>
                </c:pt>
                <c:pt idx="397">
                  <c:v>27.566666666666666</c:v>
                </c:pt>
                <c:pt idx="398">
                  <c:v>27.566666666666666</c:v>
                </c:pt>
                <c:pt idx="399">
                  <c:v>27.566666666666666</c:v>
                </c:pt>
                <c:pt idx="400">
                  <c:v>27.566666666666666</c:v>
                </c:pt>
                <c:pt idx="401">
                  <c:v>27.566666666666666</c:v>
                </c:pt>
                <c:pt idx="402">
                  <c:v>27.599999999999998</c:v>
                </c:pt>
                <c:pt idx="403">
                  <c:v>27.566666666666666</c:v>
                </c:pt>
                <c:pt idx="404">
                  <c:v>27.599999999999998</c:v>
                </c:pt>
                <c:pt idx="405">
                  <c:v>27.599999999999998</c:v>
                </c:pt>
                <c:pt idx="406">
                  <c:v>27.599999999999998</c:v>
                </c:pt>
                <c:pt idx="407">
                  <c:v>27.633333333333336</c:v>
                </c:pt>
                <c:pt idx="408">
                  <c:v>27.633333333333336</c:v>
                </c:pt>
                <c:pt idx="409">
                  <c:v>27.633333333333336</c:v>
                </c:pt>
                <c:pt idx="410">
                  <c:v>27.633333333333336</c:v>
                </c:pt>
                <c:pt idx="411">
                  <c:v>27.7</c:v>
                </c:pt>
                <c:pt idx="412">
                  <c:v>27.7</c:v>
                </c:pt>
                <c:pt idx="413">
                  <c:v>27.7</c:v>
                </c:pt>
                <c:pt idx="414">
                  <c:v>27.666666666666668</c:v>
                </c:pt>
                <c:pt idx="415">
                  <c:v>27.666666666666668</c:v>
                </c:pt>
                <c:pt idx="416">
                  <c:v>27.666666666666668</c:v>
                </c:pt>
                <c:pt idx="417">
                  <c:v>27.7</c:v>
                </c:pt>
                <c:pt idx="418">
                  <c:v>27.7</c:v>
                </c:pt>
                <c:pt idx="419">
                  <c:v>27.666666666666668</c:v>
                </c:pt>
                <c:pt idx="420">
                  <c:v>27.7</c:v>
                </c:pt>
                <c:pt idx="421">
                  <c:v>27.7</c:v>
                </c:pt>
                <c:pt idx="422">
                  <c:v>27.7</c:v>
                </c:pt>
                <c:pt idx="423">
                  <c:v>27.733333333333331</c:v>
                </c:pt>
                <c:pt idx="424">
                  <c:v>27.7</c:v>
                </c:pt>
                <c:pt idx="425">
                  <c:v>27.7</c:v>
                </c:pt>
                <c:pt idx="426">
                  <c:v>27.7</c:v>
                </c:pt>
                <c:pt idx="427">
                  <c:v>27.7</c:v>
                </c:pt>
                <c:pt idx="428">
                  <c:v>27.7</c:v>
                </c:pt>
                <c:pt idx="429">
                  <c:v>27.7</c:v>
                </c:pt>
                <c:pt idx="430">
                  <c:v>27.7</c:v>
                </c:pt>
                <c:pt idx="431">
                  <c:v>27.7</c:v>
                </c:pt>
                <c:pt idx="432">
                  <c:v>27.7</c:v>
                </c:pt>
                <c:pt idx="433">
                  <c:v>27.7</c:v>
                </c:pt>
                <c:pt idx="434">
                  <c:v>27.7</c:v>
                </c:pt>
                <c:pt idx="435">
                  <c:v>27.733333333333334</c:v>
                </c:pt>
                <c:pt idx="436">
                  <c:v>27.733333333333334</c:v>
                </c:pt>
                <c:pt idx="437">
                  <c:v>27.766666666666666</c:v>
                </c:pt>
                <c:pt idx="438">
                  <c:v>27.8</c:v>
                </c:pt>
                <c:pt idx="439">
                  <c:v>27.8</c:v>
                </c:pt>
                <c:pt idx="440">
                  <c:v>27.8</c:v>
                </c:pt>
                <c:pt idx="441">
                  <c:v>27.8</c:v>
                </c:pt>
                <c:pt idx="442">
                  <c:v>27.833333333333332</c:v>
                </c:pt>
                <c:pt idx="443">
                  <c:v>27.8</c:v>
                </c:pt>
                <c:pt idx="444">
                  <c:v>27.833333333333332</c:v>
                </c:pt>
                <c:pt idx="445">
                  <c:v>27.833333333333332</c:v>
                </c:pt>
                <c:pt idx="446">
                  <c:v>27.833333333333332</c:v>
                </c:pt>
                <c:pt idx="447">
                  <c:v>27.833333333333332</c:v>
                </c:pt>
                <c:pt idx="448">
                  <c:v>27.8</c:v>
                </c:pt>
                <c:pt idx="449">
                  <c:v>27.833333333333332</c:v>
                </c:pt>
                <c:pt idx="450">
                  <c:v>27.833333333333332</c:v>
                </c:pt>
                <c:pt idx="451">
                  <c:v>27.866666666666664</c:v>
                </c:pt>
                <c:pt idx="452">
                  <c:v>27.900000000000002</c:v>
                </c:pt>
                <c:pt idx="453">
                  <c:v>27.900000000000002</c:v>
                </c:pt>
                <c:pt idx="454">
                  <c:v>27.866666666666664</c:v>
                </c:pt>
                <c:pt idx="455">
                  <c:v>27.900000000000002</c:v>
                </c:pt>
                <c:pt idx="456">
                  <c:v>27.933333333333334</c:v>
                </c:pt>
                <c:pt idx="457">
                  <c:v>27.933333333333334</c:v>
                </c:pt>
                <c:pt idx="458">
                  <c:v>27.933333333333334</c:v>
                </c:pt>
                <c:pt idx="459">
                  <c:v>27.900000000000002</c:v>
                </c:pt>
                <c:pt idx="460">
                  <c:v>27.933333333333334</c:v>
                </c:pt>
                <c:pt idx="461">
                  <c:v>27.966666666666669</c:v>
                </c:pt>
                <c:pt idx="462">
                  <c:v>27.966666666666669</c:v>
                </c:pt>
                <c:pt idx="463">
                  <c:v>27.966666666666669</c:v>
                </c:pt>
                <c:pt idx="464">
                  <c:v>27.966666666666669</c:v>
                </c:pt>
                <c:pt idx="465">
                  <c:v>27.966666666666669</c:v>
                </c:pt>
                <c:pt idx="466">
                  <c:v>27.966666666666669</c:v>
                </c:pt>
                <c:pt idx="467">
                  <c:v>27.966666666666669</c:v>
                </c:pt>
                <c:pt idx="468">
                  <c:v>27.966666666666669</c:v>
                </c:pt>
                <c:pt idx="469">
                  <c:v>27.966666666666669</c:v>
                </c:pt>
                <c:pt idx="470">
                  <c:v>27.966666666666669</c:v>
                </c:pt>
                <c:pt idx="471">
                  <c:v>27.966666666666669</c:v>
                </c:pt>
                <c:pt idx="472">
                  <c:v>28</c:v>
                </c:pt>
                <c:pt idx="473">
                  <c:v>28</c:v>
                </c:pt>
                <c:pt idx="474">
                  <c:v>28</c:v>
                </c:pt>
                <c:pt idx="475">
                  <c:v>28.033333333333335</c:v>
                </c:pt>
                <c:pt idx="476">
                  <c:v>28.033333333333335</c:v>
                </c:pt>
                <c:pt idx="477">
                  <c:v>28.033333333333335</c:v>
                </c:pt>
                <c:pt idx="478">
                  <c:v>28.033333333333335</c:v>
                </c:pt>
                <c:pt idx="479">
                  <c:v>28.033333333333335</c:v>
                </c:pt>
                <c:pt idx="480">
                  <c:v>28</c:v>
                </c:pt>
                <c:pt idx="481">
                  <c:v>28</c:v>
                </c:pt>
                <c:pt idx="482">
                  <c:v>28</c:v>
                </c:pt>
                <c:pt idx="483">
                  <c:v>28.033333333333331</c:v>
                </c:pt>
                <c:pt idx="484">
                  <c:v>28.033333333333331</c:v>
                </c:pt>
                <c:pt idx="485">
                  <c:v>28.033333333333331</c:v>
                </c:pt>
                <c:pt idx="486">
                  <c:v>28.033333333333331</c:v>
                </c:pt>
                <c:pt idx="487">
                  <c:v>28.066666666666666</c:v>
                </c:pt>
                <c:pt idx="488">
                  <c:v>28.033333333333331</c:v>
                </c:pt>
                <c:pt idx="489">
                  <c:v>28.066666666666663</c:v>
                </c:pt>
                <c:pt idx="490">
                  <c:v>28.066666666666663</c:v>
                </c:pt>
                <c:pt idx="491">
                  <c:v>28.066666666666663</c:v>
                </c:pt>
                <c:pt idx="492">
                  <c:v>28.066666666666663</c:v>
                </c:pt>
                <c:pt idx="493">
                  <c:v>28.066666666666663</c:v>
                </c:pt>
                <c:pt idx="494">
                  <c:v>28.099999999999998</c:v>
                </c:pt>
                <c:pt idx="495">
                  <c:v>28.099999999999998</c:v>
                </c:pt>
                <c:pt idx="496">
                  <c:v>28.099999999999998</c:v>
                </c:pt>
                <c:pt idx="497">
                  <c:v>28.099999999999998</c:v>
                </c:pt>
                <c:pt idx="498">
                  <c:v>28.099999999999998</c:v>
                </c:pt>
                <c:pt idx="499">
                  <c:v>28.099999999999998</c:v>
                </c:pt>
                <c:pt idx="500">
                  <c:v>28.099999999999998</c:v>
                </c:pt>
                <c:pt idx="501">
                  <c:v>28.099999999999998</c:v>
                </c:pt>
                <c:pt idx="502">
                  <c:v>28.099999999999998</c:v>
                </c:pt>
                <c:pt idx="503">
                  <c:v>28.099999999999998</c:v>
                </c:pt>
                <c:pt idx="504">
                  <c:v>28.099999999999998</c:v>
                </c:pt>
                <c:pt idx="505">
                  <c:v>28.099999999999998</c:v>
                </c:pt>
                <c:pt idx="506">
                  <c:v>28.133333333333336</c:v>
                </c:pt>
                <c:pt idx="507">
                  <c:v>28.166666666666668</c:v>
                </c:pt>
                <c:pt idx="508">
                  <c:v>28.166666666666668</c:v>
                </c:pt>
                <c:pt idx="509">
                  <c:v>28.166666666666668</c:v>
                </c:pt>
                <c:pt idx="510">
                  <c:v>28.133333333333336</c:v>
                </c:pt>
                <c:pt idx="511">
                  <c:v>28.166666666666668</c:v>
                </c:pt>
                <c:pt idx="512">
                  <c:v>28.133333333333336</c:v>
                </c:pt>
                <c:pt idx="513">
                  <c:v>28.166666666666668</c:v>
                </c:pt>
                <c:pt idx="514">
                  <c:v>28.133333333333336</c:v>
                </c:pt>
                <c:pt idx="515">
                  <c:v>28.133333333333336</c:v>
                </c:pt>
                <c:pt idx="516">
                  <c:v>28.133333333333336</c:v>
                </c:pt>
                <c:pt idx="517">
                  <c:v>28.133333333333336</c:v>
                </c:pt>
                <c:pt idx="518">
                  <c:v>28.133333333333336</c:v>
                </c:pt>
                <c:pt idx="519">
                  <c:v>28.133333333333336</c:v>
                </c:pt>
                <c:pt idx="520">
                  <c:v>28.166666666666668</c:v>
                </c:pt>
                <c:pt idx="521">
                  <c:v>28.133333333333336</c:v>
                </c:pt>
                <c:pt idx="522">
                  <c:v>28.166666666666668</c:v>
                </c:pt>
                <c:pt idx="523">
                  <c:v>28.166666666666668</c:v>
                </c:pt>
                <c:pt idx="524">
                  <c:v>28.166666666666668</c:v>
                </c:pt>
                <c:pt idx="525">
                  <c:v>28.2</c:v>
                </c:pt>
                <c:pt idx="526">
                  <c:v>28.166666666666668</c:v>
                </c:pt>
                <c:pt idx="527">
                  <c:v>28.2</c:v>
                </c:pt>
                <c:pt idx="528">
                  <c:v>28.2</c:v>
                </c:pt>
                <c:pt idx="529">
                  <c:v>28.2</c:v>
                </c:pt>
                <c:pt idx="530">
                  <c:v>28.2</c:v>
                </c:pt>
                <c:pt idx="531">
                  <c:v>28.233333333333334</c:v>
                </c:pt>
                <c:pt idx="532">
                  <c:v>28.233333333333334</c:v>
                </c:pt>
                <c:pt idx="533">
                  <c:v>28.166666666666668</c:v>
                </c:pt>
                <c:pt idx="534">
                  <c:v>28.2</c:v>
                </c:pt>
                <c:pt idx="535">
                  <c:v>28.2</c:v>
                </c:pt>
                <c:pt idx="536">
                  <c:v>28.233333333333334</c:v>
                </c:pt>
                <c:pt idx="537">
                  <c:v>28.233333333333334</c:v>
                </c:pt>
                <c:pt idx="538">
                  <c:v>28.200000000000003</c:v>
                </c:pt>
                <c:pt idx="539">
                  <c:v>28.200000000000003</c:v>
                </c:pt>
                <c:pt idx="540">
                  <c:v>28.200000000000003</c:v>
                </c:pt>
                <c:pt idx="541">
                  <c:v>28.2</c:v>
                </c:pt>
                <c:pt idx="542">
                  <c:v>28.166666666666668</c:v>
                </c:pt>
                <c:pt idx="543">
                  <c:v>28.266666666666666</c:v>
                </c:pt>
                <c:pt idx="544">
                  <c:v>28.233333333333334</c:v>
                </c:pt>
                <c:pt idx="545">
                  <c:v>28.2</c:v>
                </c:pt>
                <c:pt idx="546">
                  <c:v>28.25</c:v>
                </c:pt>
                <c:pt idx="547">
                  <c:v>28.25</c:v>
                </c:pt>
                <c:pt idx="548">
                  <c:v>28.25</c:v>
                </c:pt>
                <c:pt idx="549">
                  <c:v>28.25</c:v>
                </c:pt>
                <c:pt idx="550">
                  <c:v>28.25</c:v>
                </c:pt>
                <c:pt idx="551">
                  <c:v>28.25</c:v>
                </c:pt>
                <c:pt idx="552">
                  <c:v>28.25</c:v>
                </c:pt>
                <c:pt idx="553">
                  <c:v>28.25</c:v>
                </c:pt>
                <c:pt idx="554">
                  <c:v>28.25</c:v>
                </c:pt>
                <c:pt idx="555">
                  <c:v>28.25</c:v>
                </c:pt>
                <c:pt idx="556">
                  <c:v>28.2</c:v>
                </c:pt>
                <c:pt idx="557">
                  <c:v>28.25</c:v>
                </c:pt>
                <c:pt idx="558">
                  <c:v>28.2</c:v>
                </c:pt>
                <c:pt idx="559">
                  <c:v>28.25</c:v>
                </c:pt>
                <c:pt idx="560">
                  <c:v>28.2</c:v>
                </c:pt>
                <c:pt idx="561">
                  <c:v>28.25</c:v>
                </c:pt>
                <c:pt idx="562">
                  <c:v>28.25</c:v>
                </c:pt>
                <c:pt idx="563">
                  <c:v>28.25</c:v>
                </c:pt>
                <c:pt idx="564">
                  <c:v>28.2</c:v>
                </c:pt>
                <c:pt idx="565">
                  <c:v>28.2</c:v>
                </c:pt>
                <c:pt idx="566">
                  <c:v>28.2</c:v>
                </c:pt>
                <c:pt idx="567">
                  <c:v>28.25</c:v>
                </c:pt>
                <c:pt idx="568">
                  <c:v>28.25</c:v>
                </c:pt>
                <c:pt idx="569">
                  <c:v>28.2</c:v>
                </c:pt>
                <c:pt idx="570">
                  <c:v>28.25</c:v>
                </c:pt>
                <c:pt idx="571">
                  <c:v>28.25</c:v>
                </c:pt>
                <c:pt idx="572">
                  <c:v>28.25</c:v>
                </c:pt>
                <c:pt idx="573">
                  <c:v>28.25</c:v>
                </c:pt>
                <c:pt idx="574">
                  <c:v>28.299999999999997</c:v>
                </c:pt>
                <c:pt idx="575">
                  <c:v>28.25</c:v>
                </c:pt>
                <c:pt idx="576">
                  <c:v>28.299999999999997</c:v>
                </c:pt>
                <c:pt idx="577">
                  <c:v>28.25</c:v>
                </c:pt>
                <c:pt idx="578">
                  <c:v>28.25</c:v>
                </c:pt>
                <c:pt idx="579">
                  <c:v>28.25</c:v>
                </c:pt>
                <c:pt idx="580">
                  <c:v>28.299999999999997</c:v>
                </c:pt>
                <c:pt idx="581">
                  <c:v>28.299999999999997</c:v>
                </c:pt>
                <c:pt idx="582">
                  <c:v>28.299999999999997</c:v>
                </c:pt>
                <c:pt idx="583">
                  <c:v>28.299999999999997</c:v>
                </c:pt>
                <c:pt idx="584">
                  <c:v>28.25</c:v>
                </c:pt>
                <c:pt idx="585">
                  <c:v>28.299999999999997</c:v>
                </c:pt>
                <c:pt idx="586">
                  <c:v>28.299999999999997</c:v>
                </c:pt>
                <c:pt idx="587">
                  <c:v>28</c:v>
                </c:pt>
                <c:pt idx="588">
                  <c:v>28</c:v>
                </c:pt>
                <c:pt idx="589">
                  <c:v>28</c:v>
                </c:pt>
                <c:pt idx="590">
                  <c:v>28</c:v>
                </c:pt>
                <c:pt idx="591">
                  <c:v>28</c:v>
                </c:pt>
                <c:pt idx="592">
                  <c:v>28</c:v>
                </c:pt>
                <c:pt idx="593">
                  <c:v>28</c:v>
                </c:pt>
                <c:pt idx="594">
                  <c:v>28</c:v>
                </c:pt>
                <c:pt idx="595">
                  <c:v>28</c:v>
                </c:pt>
                <c:pt idx="596">
                  <c:v>28</c:v>
                </c:pt>
                <c:pt idx="597">
                  <c:v>28</c:v>
                </c:pt>
                <c:pt idx="598">
                  <c:v>28</c:v>
                </c:pt>
                <c:pt idx="599">
                  <c:v>28</c:v>
                </c:pt>
                <c:pt idx="600">
                  <c:v>28.1</c:v>
                </c:pt>
                <c:pt idx="601">
                  <c:v>28.1</c:v>
                </c:pt>
                <c:pt idx="602">
                  <c:v>28.1</c:v>
                </c:pt>
                <c:pt idx="603">
                  <c:v>28.1</c:v>
                </c:pt>
                <c:pt idx="604">
                  <c:v>28.1</c:v>
                </c:pt>
                <c:pt idx="605">
                  <c:v>28.1</c:v>
                </c:pt>
                <c:pt idx="606">
                  <c:v>28.1</c:v>
                </c:pt>
                <c:pt idx="607">
                  <c:v>28.1</c:v>
                </c:pt>
                <c:pt idx="608">
                  <c:v>28.1</c:v>
                </c:pt>
                <c:pt idx="609">
                  <c:v>28.1</c:v>
                </c:pt>
                <c:pt idx="610">
                  <c:v>28.1</c:v>
                </c:pt>
                <c:pt idx="611">
                  <c:v>28.1</c:v>
                </c:pt>
                <c:pt idx="612">
                  <c:v>28.1</c:v>
                </c:pt>
                <c:pt idx="613">
                  <c:v>28.1</c:v>
                </c:pt>
                <c:pt idx="614">
                  <c:v>28.1</c:v>
                </c:pt>
                <c:pt idx="615">
                  <c:v>28.1</c:v>
                </c:pt>
                <c:pt idx="616">
                  <c:v>28.1</c:v>
                </c:pt>
                <c:pt idx="617">
                  <c:v>28.1</c:v>
                </c:pt>
                <c:pt idx="618">
                  <c:v>28.1</c:v>
                </c:pt>
                <c:pt idx="619">
                  <c:v>28.1</c:v>
                </c:pt>
                <c:pt idx="620">
                  <c:v>28.1</c:v>
                </c:pt>
                <c:pt idx="621">
                  <c:v>28.1</c:v>
                </c:pt>
                <c:pt idx="622">
                  <c:v>28.1</c:v>
                </c:pt>
                <c:pt idx="623">
                  <c:v>28</c:v>
                </c:pt>
                <c:pt idx="624">
                  <c:v>28.1</c:v>
                </c:pt>
                <c:pt idx="625">
                  <c:v>28.1</c:v>
                </c:pt>
                <c:pt idx="626">
                  <c:v>28.1</c:v>
                </c:pt>
                <c:pt idx="627">
                  <c:v>28.1</c:v>
                </c:pt>
                <c:pt idx="628">
                  <c:v>28</c:v>
                </c:pt>
                <c:pt idx="629">
                  <c:v>28.1</c:v>
                </c:pt>
                <c:pt idx="630">
                  <c:v>28.1</c:v>
                </c:pt>
                <c:pt idx="631">
                  <c:v>28.1</c:v>
                </c:pt>
                <c:pt idx="632">
                  <c:v>28.1</c:v>
                </c:pt>
                <c:pt idx="633">
                  <c:v>28.1</c:v>
                </c:pt>
                <c:pt idx="634">
                  <c:v>28.1</c:v>
                </c:pt>
                <c:pt idx="635">
                  <c:v>28.1</c:v>
                </c:pt>
                <c:pt idx="636">
                  <c:v>28.1</c:v>
                </c:pt>
                <c:pt idx="637">
                  <c:v>28.1</c:v>
                </c:pt>
                <c:pt idx="638">
                  <c:v>28.1</c:v>
                </c:pt>
                <c:pt idx="639">
                  <c:v>28.1</c:v>
                </c:pt>
                <c:pt idx="640">
                  <c:v>28.1</c:v>
                </c:pt>
                <c:pt idx="641">
                  <c:v>28.1</c:v>
                </c:pt>
                <c:pt idx="642">
                  <c:v>28.1</c:v>
                </c:pt>
                <c:pt idx="643">
                  <c:v>28.1</c:v>
                </c:pt>
                <c:pt idx="644">
                  <c:v>28.1</c:v>
                </c:pt>
                <c:pt idx="645">
                  <c:v>28.1</c:v>
                </c:pt>
                <c:pt idx="646">
                  <c:v>28.1</c:v>
                </c:pt>
                <c:pt idx="647">
                  <c:v>28.1</c:v>
                </c:pt>
                <c:pt idx="648">
                  <c:v>28.1</c:v>
                </c:pt>
                <c:pt idx="649">
                  <c:v>28.1</c:v>
                </c:pt>
                <c:pt idx="650">
                  <c:v>28.1</c:v>
                </c:pt>
                <c:pt idx="651">
                  <c:v>28.1</c:v>
                </c:pt>
                <c:pt idx="652">
                  <c:v>28.1</c:v>
                </c:pt>
                <c:pt idx="653">
                  <c:v>28.1</c:v>
                </c:pt>
                <c:pt idx="654">
                  <c:v>28.1</c:v>
                </c:pt>
                <c:pt idx="655">
                  <c:v>28.1</c:v>
                </c:pt>
                <c:pt idx="656">
                  <c:v>28.1</c:v>
                </c:pt>
                <c:pt idx="657">
                  <c:v>28.1</c:v>
                </c:pt>
                <c:pt idx="658">
                  <c:v>28.1</c:v>
                </c:pt>
                <c:pt idx="659">
                  <c:v>28.1</c:v>
                </c:pt>
                <c:pt idx="660">
                  <c:v>28.1</c:v>
                </c:pt>
                <c:pt idx="661">
                  <c:v>28.1</c:v>
                </c:pt>
                <c:pt idx="662">
                  <c:v>28.1</c:v>
                </c:pt>
                <c:pt idx="663">
                  <c:v>28.1</c:v>
                </c:pt>
                <c:pt idx="664">
                  <c:v>28.1</c:v>
                </c:pt>
                <c:pt idx="665">
                  <c:v>28.1</c:v>
                </c:pt>
                <c:pt idx="666">
                  <c:v>28.1</c:v>
                </c:pt>
                <c:pt idx="667">
                  <c:v>28.1</c:v>
                </c:pt>
                <c:pt idx="668">
                  <c:v>28.1</c:v>
                </c:pt>
                <c:pt idx="669">
                  <c:v>28.1</c:v>
                </c:pt>
                <c:pt idx="670">
                  <c:v>28.1</c:v>
                </c:pt>
                <c:pt idx="671">
                  <c:v>28.2</c:v>
                </c:pt>
                <c:pt idx="672">
                  <c:v>28.1</c:v>
                </c:pt>
                <c:pt idx="673">
                  <c:v>28.2</c:v>
                </c:pt>
                <c:pt idx="674">
                  <c:v>28.2</c:v>
                </c:pt>
                <c:pt idx="675">
                  <c:v>28.2</c:v>
                </c:pt>
                <c:pt idx="676">
                  <c:v>28.1</c:v>
                </c:pt>
                <c:pt idx="677">
                  <c:v>28.2</c:v>
                </c:pt>
                <c:pt idx="678">
                  <c:v>28.2</c:v>
                </c:pt>
                <c:pt idx="679">
                  <c:v>28.2</c:v>
                </c:pt>
                <c:pt idx="680">
                  <c:v>28.2</c:v>
                </c:pt>
                <c:pt idx="681">
                  <c:v>28.2</c:v>
                </c:pt>
                <c:pt idx="682">
                  <c:v>28.2</c:v>
                </c:pt>
                <c:pt idx="683">
                  <c:v>28.2</c:v>
                </c:pt>
                <c:pt idx="684">
                  <c:v>28.2</c:v>
                </c:pt>
                <c:pt idx="685">
                  <c:v>28.2</c:v>
                </c:pt>
                <c:pt idx="686">
                  <c:v>28.2</c:v>
                </c:pt>
                <c:pt idx="687">
                  <c:v>28.2</c:v>
                </c:pt>
                <c:pt idx="688">
                  <c:v>28.2</c:v>
                </c:pt>
                <c:pt idx="689">
                  <c:v>28.2</c:v>
                </c:pt>
                <c:pt idx="690">
                  <c:v>28.2</c:v>
                </c:pt>
                <c:pt idx="691">
                  <c:v>28.2</c:v>
                </c:pt>
                <c:pt idx="692">
                  <c:v>28.2</c:v>
                </c:pt>
                <c:pt idx="693">
                  <c:v>28.2</c:v>
                </c:pt>
                <c:pt idx="694">
                  <c:v>28.2</c:v>
                </c:pt>
                <c:pt idx="695">
                  <c:v>28.2</c:v>
                </c:pt>
                <c:pt idx="696">
                  <c:v>28.2</c:v>
                </c:pt>
                <c:pt idx="697">
                  <c:v>28.3</c:v>
                </c:pt>
                <c:pt idx="698">
                  <c:v>28.3</c:v>
                </c:pt>
                <c:pt idx="699">
                  <c:v>28.3</c:v>
                </c:pt>
                <c:pt idx="700">
                  <c:v>28.2</c:v>
                </c:pt>
                <c:pt idx="701">
                  <c:v>28.2</c:v>
                </c:pt>
                <c:pt idx="702">
                  <c:v>28.3</c:v>
                </c:pt>
                <c:pt idx="703">
                  <c:v>28.3</c:v>
                </c:pt>
                <c:pt idx="704">
                  <c:v>28.3</c:v>
                </c:pt>
                <c:pt idx="705">
                  <c:v>28.3</c:v>
                </c:pt>
                <c:pt idx="706">
                  <c:v>28.3</c:v>
                </c:pt>
                <c:pt idx="707">
                  <c:v>28.3</c:v>
                </c:pt>
                <c:pt idx="708">
                  <c:v>28.3</c:v>
                </c:pt>
                <c:pt idx="709">
                  <c:v>28.3</c:v>
                </c:pt>
                <c:pt idx="710">
                  <c:v>28.3</c:v>
                </c:pt>
                <c:pt idx="711">
                  <c:v>28.3</c:v>
                </c:pt>
                <c:pt idx="712">
                  <c:v>28.3</c:v>
                </c:pt>
                <c:pt idx="713">
                  <c:v>28.3</c:v>
                </c:pt>
                <c:pt idx="714">
                  <c:v>28.3</c:v>
                </c:pt>
                <c:pt idx="715">
                  <c:v>28.4</c:v>
                </c:pt>
                <c:pt idx="716">
                  <c:v>28.4</c:v>
                </c:pt>
                <c:pt idx="717">
                  <c:v>28.3</c:v>
                </c:pt>
                <c:pt idx="718">
                  <c:v>28.4</c:v>
                </c:pt>
                <c:pt idx="719">
                  <c:v>28.4</c:v>
                </c:pt>
                <c:pt idx="720">
                  <c:v>28.4</c:v>
                </c:pt>
                <c:pt idx="721">
                  <c:v>28.3</c:v>
                </c:pt>
                <c:pt idx="722">
                  <c:v>28.3</c:v>
                </c:pt>
              </c:numCache>
            </c:numRef>
          </c:yVal>
          <c:smooth val="1"/>
          <c:extLst xmlns:c16r2="http://schemas.microsoft.com/office/drawing/2015/06/chart">
            <c:ext xmlns:c16="http://schemas.microsoft.com/office/drawing/2014/chart" uri="{C3380CC4-5D6E-409C-BE32-E72D297353CC}">
              <c16:uniqueId val="{00000003-4366-426B-B8D4-68F6F19BCB22}"/>
            </c:ext>
          </c:extLst>
        </c:ser>
        <c:dLbls>
          <c:showLegendKey val="0"/>
          <c:showVal val="0"/>
          <c:showCatName val="0"/>
          <c:showSerName val="0"/>
          <c:showPercent val="0"/>
          <c:showBubbleSize val="0"/>
        </c:dLbls>
        <c:axId val="563648768"/>
        <c:axId val="563646848"/>
      </c:scatterChart>
      <c:valAx>
        <c:axId val="563638656"/>
        <c:scaling>
          <c:orientation val="minMax"/>
          <c:max val="2500"/>
          <c:min val="0"/>
        </c:scaling>
        <c:delete val="0"/>
        <c:axPos val="b"/>
        <c:title>
          <c:tx>
            <c:rich>
              <a:bodyPr/>
              <a:lstStyle/>
              <a:p>
                <a:pPr>
                  <a:defRPr/>
                </a:pPr>
                <a:r>
                  <a:rPr lang="en-GB" i="1"/>
                  <a:t>t</a:t>
                </a:r>
                <a:r>
                  <a:rPr lang="en-GB"/>
                  <a:t> (s)</a:t>
                </a:r>
              </a:p>
            </c:rich>
          </c:tx>
          <c:layout>
            <c:manualLayout>
              <c:xMode val="edge"/>
              <c:yMode val="edge"/>
              <c:x val="0.25109682256679411"/>
              <c:y val="0.92088949339188997"/>
            </c:manualLayout>
          </c:layout>
          <c:overlay val="0"/>
        </c:title>
        <c:numFmt formatCode="General" sourceLinked="0"/>
        <c:majorTickMark val="in"/>
        <c:minorTickMark val="none"/>
        <c:tickLblPos val="nextTo"/>
        <c:crossAx val="563640576"/>
        <c:crosses val="autoZero"/>
        <c:crossBetween val="midCat"/>
      </c:valAx>
      <c:valAx>
        <c:axId val="563640576"/>
        <c:scaling>
          <c:orientation val="minMax"/>
          <c:max val="70"/>
          <c:min val="0"/>
        </c:scaling>
        <c:delete val="0"/>
        <c:axPos val="l"/>
        <c:title>
          <c:tx>
            <c:rich>
              <a:bodyPr rot="-5400000" vert="horz"/>
              <a:lstStyle/>
              <a:p>
                <a:pPr>
                  <a:defRPr/>
                </a:pPr>
                <a:r>
                  <a:rPr lang="en-GB"/>
                  <a:t>% Relative Humidity</a:t>
                </a:r>
              </a:p>
            </c:rich>
          </c:tx>
          <c:overlay val="0"/>
        </c:title>
        <c:numFmt formatCode="#,##0" sourceLinked="0"/>
        <c:majorTickMark val="in"/>
        <c:minorTickMark val="none"/>
        <c:tickLblPos val="nextTo"/>
        <c:crossAx val="563638656"/>
        <c:crosses val="autoZero"/>
        <c:crossBetween val="midCat"/>
      </c:valAx>
      <c:valAx>
        <c:axId val="563646848"/>
        <c:scaling>
          <c:orientation val="minMax"/>
          <c:max val="30"/>
          <c:min val="15"/>
        </c:scaling>
        <c:delete val="0"/>
        <c:axPos val="r"/>
        <c:title>
          <c:tx>
            <c:rich>
              <a:bodyPr rot="-5400000" vert="horz"/>
              <a:lstStyle/>
              <a:p>
                <a:pPr>
                  <a:defRPr/>
                </a:pPr>
                <a:r>
                  <a:rPr lang="en-GB"/>
                  <a:t>Temperature</a:t>
                </a:r>
                <a:r>
                  <a:rPr lang="en-GB" baseline="0"/>
                  <a:t> (</a:t>
                </a:r>
                <a:r>
                  <a:rPr lang="en-GB" sz="1000" b="1" i="0" u="none" strike="noStrike" baseline="0">
                    <a:effectLst/>
                  </a:rPr>
                  <a:t>°C)</a:t>
                </a:r>
                <a:endParaRPr lang="en-GB"/>
              </a:p>
            </c:rich>
          </c:tx>
          <c:overlay val="0"/>
        </c:title>
        <c:numFmt formatCode="General" sourceLinked="1"/>
        <c:majorTickMark val="in"/>
        <c:minorTickMark val="none"/>
        <c:tickLblPos val="nextTo"/>
        <c:crossAx val="563648768"/>
        <c:crosses val="max"/>
        <c:crossBetween val="midCat"/>
      </c:valAx>
      <c:valAx>
        <c:axId val="563648768"/>
        <c:scaling>
          <c:orientation val="minMax"/>
        </c:scaling>
        <c:delete val="1"/>
        <c:axPos val="b"/>
        <c:numFmt formatCode="General" sourceLinked="1"/>
        <c:majorTickMark val="out"/>
        <c:minorTickMark val="none"/>
        <c:tickLblPos val="nextTo"/>
        <c:crossAx val="563646848"/>
        <c:crosses val="autoZero"/>
        <c:crossBetween val="midCat"/>
      </c:valAx>
      <c:spPr>
        <a:ln>
          <a:solidFill>
            <a:schemeClr val="bg1">
              <a:lumMod val="50000"/>
            </a:schemeClr>
          </a:solidFill>
        </a:ln>
      </c:spPr>
    </c:plotArea>
    <c:legend>
      <c:legendPos val="r"/>
      <c:layout>
        <c:manualLayout>
          <c:xMode val="edge"/>
          <c:yMode val="edge"/>
          <c:x val="0.53748202912828735"/>
          <c:y val="4.9558776536907899E-3"/>
          <c:w val="0.29421732439984477"/>
          <c:h val="0.37627075739373028"/>
        </c:manualLayout>
      </c:layout>
      <c:overlay val="0"/>
    </c:legend>
    <c:plotVisOnly val="1"/>
    <c:dispBlanksAs val="gap"/>
    <c:showDLblsOverMax val="0"/>
  </c:chart>
  <c:spPr>
    <a:ln>
      <a:noFill/>
    </a:ln>
  </c:sp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400240594925636"/>
          <c:y val="5.1400554097404488E-2"/>
          <c:w val="0.845830271216098"/>
          <c:h val="0.79484805900678845"/>
        </c:manualLayout>
      </c:layout>
      <c:scatterChart>
        <c:scatterStyle val="smoothMarker"/>
        <c:varyColors val="0"/>
        <c:ser>
          <c:idx val="0"/>
          <c:order val="0"/>
          <c:tx>
            <c:strRef>
              <c:f>Comparison!$C$2</c:f>
              <c:strCache>
                <c:ptCount val="1"/>
                <c:pt idx="0">
                  <c:v>1</c:v>
                </c:pt>
              </c:strCache>
            </c:strRef>
          </c:tx>
          <c:xVal>
            <c:numRef>
              <c:f>Comparison!$B$3:$B$14</c:f>
              <c:numCache>
                <c:formatCode>General</c:formatCode>
                <c:ptCount val="12"/>
                <c:pt idx="0">
                  <c:v>32</c:v>
                </c:pt>
                <c:pt idx="1">
                  <c:v>45</c:v>
                </c:pt>
                <c:pt idx="2">
                  <c:v>63</c:v>
                </c:pt>
                <c:pt idx="3">
                  <c:v>75</c:v>
                </c:pt>
                <c:pt idx="4">
                  <c:v>90</c:v>
                </c:pt>
                <c:pt idx="5">
                  <c:v>106</c:v>
                </c:pt>
                <c:pt idx="6">
                  <c:v>125</c:v>
                </c:pt>
                <c:pt idx="7">
                  <c:v>180</c:v>
                </c:pt>
                <c:pt idx="8">
                  <c:v>250</c:v>
                </c:pt>
                <c:pt idx="9">
                  <c:v>355</c:v>
                </c:pt>
                <c:pt idx="10">
                  <c:v>500</c:v>
                </c:pt>
                <c:pt idx="11">
                  <c:v>710</c:v>
                </c:pt>
              </c:numCache>
            </c:numRef>
          </c:xVal>
          <c:yVal>
            <c:numRef>
              <c:f>Comparison!$C$4:$C$14</c:f>
              <c:numCache>
                <c:formatCode>General</c:formatCode>
                <c:ptCount val="11"/>
                <c:pt idx="0">
                  <c:v>0.21720655263649533</c:v>
                </c:pt>
                <c:pt idx="1">
                  <c:v>0.29315338255443202</c:v>
                </c:pt>
                <c:pt idx="2">
                  <c:v>1.5775331244488975</c:v>
                </c:pt>
                <c:pt idx="3">
                  <c:v>49.047401313155277</c:v>
                </c:pt>
                <c:pt idx="4">
                  <c:v>40.14388121596582</c:v>
                </c:pt>
                <c:pt idx="5">
                  <c:v>8.7914913238643262</c:v>
                </c:pt>
                <c:pt idx="6">
                  <c:v>0</c:v>
                </c:pt>
              </c:numCache>
            </c:numRef>
          </c:yVal>
          <c:smooth val="0"/>
          <c:extLst xmlns:c16r2="http://schemas.microsoft.com/office/drawing/2015/06/chart">
            <c:ext xmlns:c16="http://schemas.microsoft.com/office/drawing/2014/chart" uri="{C3380CC4-5D6E-409C-BE32-E72D297353CC}">
              <c16:uniqueId val="{00000000-A35A-498C-B09B-EAD09528F809}"/>
            </c:ext>
          </c:extLst>
        </c:ser>
        <c:ser>
          <c:idx val="1"/>
          <c:order val="1"/>
          <c:tx>
            <c:strRef>
              <c:f>Comparison!$D$2</c:f>
              <c:strCache>
                <c:ptCount val="1"/>
                <c:pt idx="0">
                  <c:v>2</c:v>
                </c:pt>
              </c:strCache>
            </c:strRef>
          </c:tx>
          <c:xVal>
            <c:numRef>
              <c:f>Comparison!$B$3:$B$14</c:f>
              <c:numCache>
                <c:formatCode>General</c:formatCode>
                <c:ptCount val="12"/>
                <c:pt idx="0">
                  <c:v>32</c:v>
                </c:pt>
                <c:pt idx="1">
                  <c:v>45</c:v>
                </c:pt>
                <c:pt idx="2">
                  <c:v>63</c:v>
                </c:pt>
                <c:pt idx="3">
                  <c:v>75</c:v>
                </c:pt>
                <c:pt idx="4">
                  <c:v>90</c:v>
                </c:pt>
                <c:pt idx="5">
                  <c:v>106</c:v>
                </c:pt>
                <c:pt idx="6">
                  <c:v>125</c:v>
                </c:pt>
                <c:pt idx="7">
                  <c:v>180</c:v>
                </c:pt>
                <c:pt idx="8">
                  <c:v>250</c:v>
                </c:pt>
                <c:pt idx="9">
                  <c:v>355</c:v>
                </c:pt>
                <c:pt idx="10">
                  <c:v>500</c:v>
                </c:pt>
                <c:pt idx="11">
                  <c:v>710</c:v>
                </c:pt>
              </c:numCache>
            </c:numRef>
          </c:xVal>
          <c:yVal>
            <c:numRef>
              <c:f>Comparison!$D$3:$D$14</c:f>
              <c:numCache>
                <c:formatCode>General</c:formatCode>
                <c:ptCount val="12"/>
                <c:pt idx="0">
                  <c:v>0</c:v>
                </c:pt>
                <c:pt idx="1">
                  <c:v>0.39131376348117047</c:v>
                </c:pt>
                <c:pt idx="2">
                  <c:v>0.29624596504893713</c:v>
                </c:pt>
                <c:pt idx="3">
                  <c:v>1.634313572370917</c:v>
                </c:pt>
                <c:pt idx="4">
                  <c:v>55.513948793507517</c:v>
                </c:pt>
                <c:pt idx="5">
                  <c:v>42.220171898024809</c:v>
                </c:pt>
                <c:pt idx="6">
                  <c:v>0</c:v>
                </c:pt>
                <c:pt idx="7">
                  <c:v>2.5192020479831139E-2</c:v>
                </c:pt>
              </c:numCache>
            </c:numRef>
          </c:yVal>
          <c:smooth val="0"/>
          <c:extLst xmlns:c16r2="http://schemas.microsoft.com/office/drawing/2015/06/chart">
            <c:ext xmlns:c16="http://schemas.microsoft.com/office/drawing/2014/chart" uri="{C3380CC4-5D6E-409C-BE32-E72D297353CC}">
              <c16:uniqueId val="{00000001-A35A-498C-B09B-EAD09528F809}"/>
            </c:ext>
          </c:extLst>
        </c:ser>
        <c:ser>
          <c:idx val="2"/>
          <c:order val="2"/>
          <c:tx>
            <c:strRef>
              <c:f>Comparison!$E$2</c:f>
              <c:strCache>
                <c:ptCount val="1"/>
                <c:pt idx="0">
                  <c:v>3</c:v>
                </c:pt>
              </c:strCache>
            </c:strRef>
          </c:tx>
          <c:xVal>
            <c:numRef>
              <c:f>Comparison!$B$3:$B$14</c:f>
              <c:numCache>
                <c:formatCode>General</c:formatCode>
                <c:ptCount val="12"/>
                <c:pt idx="0">
                  <c:v>32</c:v>
                </c:pt>
                <c:pt idx="1">
                  <c:v>45</c:v>
                </c:pt>
                <c:pt idx="2">
                  <c:v>63</c:v>
                </c:pt>
                <c:pt idx="3">
                  <c:v>75</c:v>
                </c:pt>
                <c:pt idx="4">
                  <c:v>90</c:v>
                </c:pt>
                <c:pt idx="5">
                  <c:v>106</c:v>
                </c:pt>
                <c:pt idx="6">
                  <c:v>125</c:v>
                </c:pt>
                <c:pt idx="7">
                  <c:v>180</c:v>
                </c:pt>
                <c:pt idx="8">
                  <c:v>250</c:v>
                </c:pt>
                <c:pt idx="9">
                  <c:v>355</c:v>
                </c:pt>
                <c:pt idx="10">
                  <c:v>500</c:v>
                </c:pt>
                <c:pt idx="11">
                  <c:v>710</c:v>
                </c:pt>
              </c:numCache>
            </c:numRef>
          </c:xVal>
          <c:yVal>
            <c:numRef>
              <c:f>Comparison!$E$3:$E$13</c:f>
              <c:numCache>
                <c:formatCode>General</c:formatCode>
                <c:ptCount val="11"/>
                <c:pt idx="5" formatCode="0.00">
                  <c:v>0.31341821158230332</c:v>
                </c:pt>
                <c:pt idx="6" formatCode="0.00">
                  <c:v>0</c:v>
                </c:pt>
                <c:pt idx="7" formatCode="0.00">
                  <c:v>4.9987257144002015</c:v>
                </c:pt>
                <c:pt idx="8" formatCode="0.00">
                  <c:v>64.082018465901328</c:v>
                </c:pt>
                <c:pt idx="9" formatCode="0.00">
                  <c:v>30.630914743371257</c:v>
                </c:pt>
                <c:pt idx="10" formatCode="0.00">
                  <c:v>0.10920898978656944</c:v>
                </c:pt>
              </c:numCache>
            </c:numRef>
          </c:yVal>
          <c:smooth val="0"/>
          <c:extLst xmlns:c16r2="http://schemas.microsoft.com/office/drawing/2015/06/chart">
            <c:ext xmlns:c16="http://schemas.microsoft.com/office/drawing/2014/chart" uri="{C3380CC4-5D6E-409C-BE32-E72D297353CC}">
              <c16:uniqueId val="{00000002-A35A-498C-B09B-EAD09528F809}"/>
            </c:ext>
          </c:extLst>
        </c:ser>
        <c:dLbls>
          <c:showLegendKey val="0"/>
          <c:showVal val="0"/>
          <c:showCatName val="0"/>
          <c:showSerName val="0"/>
          <c:showPercent val="0"/>
          <c:showBubbleSize val="0"/>
        </c:dLbls>
        <c:axId val="524001664"/>
        <c:axId val="524003584"/>
      </c:scatterChart>
      <c:valAx>
        <c:axId val="524001664"/>
        <c:scaling>
          <c:orientation val="minMax"/>
          <c:max val="500"/>
        </c:scaling>
        <c:delete val="0"/>
        <c:axPos val="b"/>
        <c:title>
          <c:tx>
            <c:rich>
              <a:bodyPr/>
              <a:lstStyle/>
              <a:p>
                <a:pPr>
                  <a:defRPr/>
                </a:pPr>
                <a:r>
                  <a:rPr lang="en-GB"/>
                  <a:t>Particle diameter (</a:t>
                </a:r>
                <a:r>
                  <a:rPr lang="el-GR">
                    <a:latin typeface="Calibri"/>
                  </a:rPr>
                  <a:t>μ</a:t>
                </a:r>
                <a:r>
                  <a:rPr lang="en-GB">
                    <a:latin typeface="Calibri"/>
                  </a:rPr>
                  <a:t>m)</a:t>
                </a:r>
                <a:endParaRPr lang="en-GB"/>
              </a:p>
            </c:rich>
          </c:tx>
          <c:overlay val="0"/>
        </c:title>
        <c:numFmt formatCode="General" sourceLinked="0"/>
        <c:majorTickMark val="in"/>
        <c:minorTickMark val="none"/>
        <c:tickLblPos val="nextTo"/>
        <c:crossAx val="524003584"/>
        <c:crosses val="autoZero"/>
        <c:crossBetween val="midCat"/>
      </c:valAx>
      <c:valAx>
        <c:axId val="524003584"/>
        <c:scaling>
          <c:orientation val="minMax"/>
          <c:max val="65"/>
          <c:min val="0"/>
        </c:scaling>
        <c:delete val="0"/>
        <c:axPos val="l"/>
        <c:title>
          <c:tx>
            <c:rich>
              <a:bodyPr rot="-5400000" vert="horz"/>
              <a:lstStyle/>
              <a:p>
                <a:pPr>
                  <a:defRPr/>
                </a:pPr>
                <a:r>
                  <a:rPr lang="en-GB"/>
                  <a:t>% volume </a:t>
                </a:r>
              </a:p>
            </c:rich>
          </c:tx>
          <c:overlay val="0"/>
        </c:title>
        <c:numFmt formatCode="#,##0" sourceLinked="0"/>
        <c:majorTickMark val="in"/>
        <c:minorTickMark val="none"/>
        <c:tickLblPos val="nextTo"/>
        <c:crossAx val="524001664"/>
        <c:crosses val="autoZero"/>
        <c:crossBetween val="midCat"/>
      </c:valAx>
      <c:spPr>
        <a:ln>
          <a:solidFill>
            <a:schemeClr val="bg1">
              <a:lumMod val="50000"/>
            </a:schemeClr>
          </a:solidFill>
        </a:ln>
      </c:spPr>
    </c:plotArea>
    <c:legend>
      <c:legendPos val="r"/>
      <c:layout>
        <c:manualLayout>
          <c:xMode val="edge"/>
          <c:yMode val="edge"/>
          <c:x val="0.83825204876201909"/>
          <c:y val="7.6936655388996342E-2"/>
          <c:w val="9.500826071604497E-2"/>
          <c:h val="0.24053634152003728"/>
        </c:manualLayout>
      </c:layout>
      <c:overlay val="0"/>
    </c:legend>
    <c:plotVisOnly val="1"/>
    <c:dispBlanksAs val="gap"/>
    <c:showDLblsOverMax val="0"/>
  </c:chart>
  <c:spPr>
    <a:ln>
      <a:noFill/>
    </a:ln>
  </c:sp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400240594925636"/>
          <c:y val="3.1862583013422256E-2"/>
          <c:w val="0.8595213598300212"/>
          <c:h val="0.80577726716544773"/>
        </c:manualLayout>
      </c:layout>
      <c:scatterChart>
        <c:scatterStyle val="smoothMarker"/>
        <c:varyColors val="0"/>
        <c:ser>
          <c:idx val="0"/>
          <c:order val="0"/>
          <c:tx>
            <c:strRef>
              <c:f>'w+P'!$D$25</c:f>
              <c:strCache>
                <c:ptCount val="1"/>
                <c:pt idx="0">
                  <c:v>Perlite</c:v>
                </c:pt>
              </c:strCache>
            </c:strRef>
          </c:tx>
          <c:xVal>
            <c:numRef>
              <c:f>'w+P'!$E$24:$O$24</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w+P'!$E$25:$O$25</c:f>
              <c:numCache>
                <c:formatCode>General</c:formatCode>
                <c:ptCount val="11"/>
                <c:pt idx="0">
                  <c:v>76.252065869706371</c:v>
                </c:pt>
                <c:pt idx="1">
                  <c:v>54.011204527924974</c:v>
                </c:pt>
                <c:pt idx="2">
                  <c:v>41.972743172805352</c:v>
                </c:pt>
                <c:pt idx="3">
                  <c:v>37.126613629540465</c:v>
                </c:pt>
                <c:pt idx="4">
                  <c:v>34.161561464796421</c:v>
                </c:pt>
                <c:pt idx="5">
                  <c:v>32.120748051274688</c:v>
                </c:pt>
                <c:pt idx="6">
                  <c:v>30.379878332557396</c:v>
                </c:pt>
                <c:pt idx="7">
                  <c:v>28.860459586609849</c:v>
                </c:pt>
                <c:pt idx="8">
                  <c:v>27.413764719134402</c:v>
                </c:pt>
                <c:pt idx="9">
                  <c:v>26.175694312869009</c:v>
                </c:pt>
                <c:pt idx="10">
                  <c:v>25.206130110844065</c:v>
                </c:pt>
              </c:numCache>
            </c:numRef>
          </c:yVal>
          <c:smooth val="1"/>
          <c:extLst xmlns:c16r2="http://schemas.microsoft.com/office/drawing/2015/06/chart">
            <c:ext xmlns:c16="http://schemas.microsoft.com/office/drawing/2014/chart" uri="{C3380CC4-5D6E-409C-BE32-E72D297353CC}">
              <c16:uniqueId val="{00000000-2BA7-4051-A497-23E0C2D0CBD1}"/>
            </c:ext>
          </c:extLst>
        </c:ser>
        <c:ser>
          <c:idx val="1"/>
          <c:order val="1"/>
          <c:tx>
            <c:strRef>
              <c:f>'w+P'!$D$26</c:f>
              <c:strCache>
                <c:ptCount val="1"/>
                <c:pt idx="0">
                  <c:v>Wheat</c:v>
                </c:pt>
              </c:strCache>
            </c:strRef>
          </c:tx>
          <c:xVal>
            <c:numRef>
              <c:f>'w+P'!$E$24:$O$24</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w+P'!$E$26:$O$26</c:f>
              <c:numCache>
                <c:formatCode>General</c:formatCode>
                <c:ptCount val="11"/>
                <c:pt idx="0">
                  <c:v>40.050493976175233</c:v>
                </c:pt>
                <c:pt idx="1">
                  <c:v>32.247750882682261</c:v>
                </c:pt>
                <c:pt idx="2">
                  <c:v>30.24532321694473</c:v>
                </c:pt>
                <c:pt idx="3">
                  <c:v>29.080281990613216</c:v>
                </c:pt>
                <c:pt idx="4">
                  <c:v>28.296314089208881</c:v>
                </c:pt>
                <c:pt idx="5">
                  <c:v>27.756327226614548</c:v>
                </c:pt>
                <c:pt idx="6">
                  <c:v>27.214937133715424</c:v>
                </c:pt>
                <c:pt idx="7">
                  <c:v>26.69780424917753</c:v>
                </c:pt>
                <c:pt idx="8">
                  <c:v>26.289717659894247</c:v>
                </c:pt>
                <c:pt idx="9">
                  <c:v>25.883446836110167</c:v>
                </c:pt>
                <c:pt idx="10">
                  <c:v>25.505979058018241</c:v>
                </c:pt>
              </c:numCache>
            </c:numRef>
          </c:yVal>
          <c:smooth val="1"/>
          <c:extLst xmlns:c16r2="http://schemas.microsoft.com/office/drawing/2015/06/chart">
            <c:ext xmlns:c16="http://schemas.microsoft.com/office/drawing/2014/chart" uri="{C3380CC4-5D6E-409C-BE32-E72D297353CC}">
              <c16:uniqueId val="{00000001-2BA7-4051-A497-23E0C2D0CBD1}"/>
            </c:ext>
          </c:extLst>
        </c:ser>
        <c:ser>
          <c:idx val="2"/>
          <c:order val="2"/>
          <c:tx>
            <c:strRef>
              <c:f>'w+P'!$D$27</c:f>
              <c:strCache>
                <c:ptCount val="1"/>
                <c:pt idx="0">
                  <c:v>Zeolite</c:v>
                </c:pt>
              </c:strCache>
            </c:strRef>
          </c:tx>
          <c:xVal>
            <c:numRef>
              <c:f>'w+P'!$E$24:$O$24</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w+P'!$E$27:$O$27</c:f>
              <c:numCache>
                <c:formatCode>General</c:formatCode>
                <c:ptCount val="11"/>
                <c:pt idx="0">
                  <c:v>33.844047328015172</c:v>
                </c:pt>
                <c:pt idx="1">
                  <c:v>20.236640074896965</c:v>
                </c:pt>
                <c:pt idx="2">
                  <c:v>16.493657550480467</c:v>
                </c:pt>
                <c:pt idx="3">
                  <c:v>14.756842621085525</c:v>
                </c:pt>
                <c:pt idx="4">
                  <c:v>13.746084958457109</c:v>
                </c:pt>
                <c:pt idx="5">
                  <c:v>13.005118468033594</c:v>
                </c:pt>
                <c:pt idx="6">
                  <c:v>12.408968775042851</c:v>
                </c:pt>
                <c:pt idx="7">
                  <c:v>11.878923948708096</c:v>
                </c:pt>
                <c:pt idx="8">
                  <c:v>11.46979731129713</c:v>
                </c:pt>
                <c:pt idx="9">
                  <c:v>11.161965693438072</c:v>
                </c:pt>
                <c:pt idx="10">
                  <c:v>10.863781220298067</c:v>
                </c:pt>
              </c:numCache>
            </c:numRef>
          </c:yVal>
          <c:smooth val="1"/>
          <c:extLst xmlns:c16r2="http://schemas.microsoft.com/office/drawing/2015/06/chart">
            <c:ext xmlns:c16="http://schemas.microsoft.com/office/drawing/2014/chart" uri="{C3380CC4-5D6E-409C-BE32-E72D297353CC}">
              <c16:uniqueId val="{00000002-2BA7-4051-A497-23E0C2D0CBD1}"/>
            </c:ext>
          </c:extLst>
        </c:ser>
        <c:dLbls>
          <c:showLegendKey val="0"/>
          <c:showVal val="0"/>
          <c:showCatName val="0"/>
          <c:showSerName val="0"/>
          <c:showPercent val="0"/>
          <c:showBubbleSize val="0"/>
        </c:dLbls>
        <c:axId val="526404224"/>
        <c:axId val="526406400"/>
      </c:scatterChart>
      <c:valAx>
        <c:axId val="526404224"/>
        <c:scaling>
          <c:orientation val="minMax"/>
          <c:max val="600"/>
        </c:scaling>
        <c:delete val="0"/>
        <c:axPos val="b"/>
        <c:title>
          <c:tx>
            <c:rich>
              <a:bodyPr/>
              <a:lstStyle/>
              <a:p>
                <a:pPr>
                  <a:defRPr/>
                </a:pPr>
                <a:r>
                  <a:rPr lang="en-GB"/>
                  <a:t>t (s)</a:t>
                </a:r>
              </a:p>
            </c:rich>
          </c:tx>
          <c:overlay val="0"/>
        </c:title>
        <c:numFmt formatCode="General" sourceLinked="0"/>
        <c:majorTickMark val="in"/>
        <c:minorTickMark val="none"/>
        <c:tickLblPos val="nextTo"/>
        <c:crossAx val="526406400"/>
        <c:crosses val="autoZero"/>
        <c:crossBetween val="midCat"/>
      </c:valAx>
      <c:valAx>
        <c:axId val="526406400"/>
        <c:scaling>
          <c:orientation val="minMax"/>
          <c:max val="77"/>
          <c:min val="0"/>
        </c:scaling>
        <c:delete val="0"/>
        <c:axPos val="l"/>
        <c:title>
          <c:tx>
            <c:rich>
              <a:bodyPr rot="-5400000" vert="horz"/>
              <a:lstStyle/>
              <a:p>
                <a:pPr>
                  <a:defRPr/>
                </a:pPr>
                <a:r>
                  <a:rPr lang="en-GB"/>
                  <a:t>X (%, wb)</a:t>
                </a:r>
              </a:p>
            </c:rich>
          </c:tx>
          <c:overlay val="0"/>
        </c:title>
        <c:numFmt formatCode="#,##0" sourceLinked="0"/>
        <c:majorTickMark val="in"/>
        <c:minorTickMark val="none"/>
        <c:tickLblPos val="nextTo"/>
        <c:crossAx val="526404224"/>
        <c:crosses val="autoZero"/>
        <c:crossBetween val="midCat"/>
      </c:valAx>
      <c:spPr>
        <a:ln>
          <a:solidFill>
            <a:schemeClr val="bg1">
              <a:lumMod val="50000"/>
            </a:schemeClr>
          </a:solidFill>
        </a:ln>
      </c:spPr>
    </c:plotArea>
    <c:legend>
      <c:legendPos val="r"/>
      <c:layout>
        <c:manualLayout>
          <c:xMode val="edge"/>
          <c:yMode val="edge"/>
          <c:x val="0.73612474489818769"/>
          <c:y val="6.315520836575271E-2"/>
          <c:w val="0.21237576552930884"/>
          <c:h val="0.19473811507349978"/>
        </c:manualLayout>
      </c:layout>
      <c:overlay val="0"/>
    </c:legend>
    <c:plotVisOnly val="1"/>
    <c:dispBlanksAs val="gap"/>
    <c:showDLblsOverMax val="0"/>
  </c:chart>
  <c:spPr>
    <a:ln>
      <a:noFill/>
    </a:ln>
  </c:spPr>
  <c:txPr>
    <a:bodyPr/>
    <a:lstStyle/>
    <a:p>
      <a:pPr>
        <a:defRPr sz="1100"/>
      </a:pPr>
      <a:endParaRPr lang="en-U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690135671816534"/>
          <c:y val="4.1145142811732219E-2"/>
          <c:w val="0.76207610443163909"/>
          <c:h val="0.80642020119232305"/>
        </c:manualLayout>
      </c:layout>
      <c:scatterChart>
        <c:scatterStyle val="smoothMarker"/>
        <c:varyColors val="0"/>
        <c:ser>
          <c:idx val="0"/>
          <c:order val="0"/>
          <c:tx>
            <c:strRef>
              <c:f>'20 deg analysis'!$R$73:$S$73</c:f>
              <c:strCache>
                <c:ptCount val="1"/>
                <c:pt idx="0">
                  <c:v>2.95 m/s</c:v>
                </c:pt>
              </c:strCache>
            </c:strRef>
          </c:tx>
          <c:xVal>
            <c:numRef>
              <c:f>'20 deg analysis'!$T$72:$AD$7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20 deg analysis'!$T$73:$AD$73</c:f>
              <c:numCache>
                <c:formatCode>General</c:formatCode>
                <c:ptCount val="11"/>
                <c:pt idx="0">
                  <c:v>1</c:v>
                </c:pt>
                <c:pt idx="1">
                  <c:v>0.79238825254056067</c:v>
                </c:pt>
                <c:pt idx="2">
                  <c:v>0.64143290183119017</c:v>
                </c:pt>
                <c:pt idx="3">
                  <c:v>0.54475488856312437</c:v>
                </c:pt>
                <c:pt idx="4">
                  <c:v>0.49552451114368906</c:v>
                </c:pt>
                <c:pt idx="5">
                  <c:v>0.46587323278753817</c:v>
                </c:pt>
                <c:pt idx="6">
                  <c:v>0.44541208040350472</c:v>
                </c:pt>
                <c:pt idx="7">
                  <c:v>0.42705978085323015</c:v>
                </c:pt>
                <c:pt idx="8">
                  <c:v>0.41265808631699091</c:v>
                </c:pt>
                <c:pt idx="9">
                  <c:v>0.40034039804208732</c:v>
                </c:pt>
                <c:pt idx="10">
                  <c:v>0.39046699132854323</c:v>
                </c:pt>
              </c:numCache>
            </c:numRef>
          </c:yVal>
          <c:smooth val="1"/>
          <c:extLst xmlns:c16r2="http://schemas.microsoft.com/office/drawing/2015/06/chart">
            <c:ext xmlns:c16="http://schemas.microsoft.com/office/drawing/2014/chart" uri="{C3380CC4-5D6E-409C-BE32-E72D297353CC}">
              <c16:uniqueId val="{00000000-3D7B-463D-B8C4-9E5CA5B77C70}"/>
            </c:ext>
          </c:extLst>
        </c:ser>
        <c:ser>
          <c:idx val="5"/>
          <c:order val="1"/>
          <c:tx>
            <c:strRef>
              <c:f>'20 deg analysis'!$R$78:$S$78</c:f>
              <c:strCache>
                <c:ptCount val="1"/>
                <c:pt idx="0">
                  <c:v>6.63 m/s</c:v>
                </c:pt>
              </c:strCache>
            </c:strRef>
          </c:tx>
          <c:xVal>
            <c:numRef>
              <c:f>'20 deg analysis'!$T$72:$AD$7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20 deg analysis'!$T$78:$AD$78</c:f>
              <c:numCache>
                <c:formatCode>General</c:formatCode>
                <c:ptCount val="11"/>
                <c:pt idx="0">
                  <c:v>1</c:v>
                </c:pt>
                <c:pt idx="1">
                  <c:v>0.6590290317449885</c:v>
                </c:pt>
                <c:pt idx="2">
                  <c:v>0.5071277315694096</c:v>
                </c:pt>
                <c:pt idx="3">
                  <c:v>0.44968173922264221</c:v>
                </c:pt>
                <c:pt idx="4">
                  <c:v>0.41784318678680182</c:v>
                </c:pt>
                <c:pt idx="5">
                  <c:v>0.39619958272129141</c:v>
                </c:pt>
                <c:pt idx="6">
                  <c:v>0.37995440497241401</c:v>
                </c:pt>
                <c:pt idx="7">
                  <c:v>0.36698695458273589</c:v>
                </c:pt>
                <c:pt idx="8">
                  <c:v>0.35574725010837216</c:v>
                </c:pt>
                <c:pt idx="9">
                  <c:v>0.34645983614482251</c:v>
                </c:pt>
                <c:pt idx="10">
                  <c:v>0.33748740834994134</c:v>
                </c:pt>
              </c:numCache>
            </c:numRef>
          </c:yVal>
          <c:smooth val="1"/>
          <c:extLst xmlns:c16r2="http://schemas.microsoft.com/office/drawing/2015/06/chart">
            <c:ext xmlns:c16="http://schemas.microsoft.com/office/drawing/2014/chart" uri="{C3380CC4-5D6E-409C-BE32-E72D297353CC}">
              <c16:uniqueId val="{00000001-3D7B-463D-B8C4-9E5CA5B77C70}"/>
            </c:ext>
          </c:extLst>
        </c:ser>
        <c:ser>
          <c:idx val="7"/>
          <c:order val="2"/>
          <c:tx>
            <c:strRef>
              <c:f>'20 deg analysis'!$R$80:$S$80</c:f>
              <c:strCache>
                <c:ptCount val="1"/>
                <c:pt idx="0">
                  <c:v>8.10 m/s</c:v>
                </c:pt>
              </c:strCache>
            </c:strRef>
          </c:tx>
          <c:xVal>
            <c:numRef>
              <c:f>'20 deg analysis'!$T$72:$AD$7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20 deg analysis'!$T$80:$AD$80</c:f>
              <c:numCache>
                <c:formatCode>General</c:formatCode>
                <c:ptCount val="11"/>
                <c:pt idx="0">
                  <c:v>1</c:v>
                </c:pt>
                <c:pt idx="1">
                  <c:v>0.66122244583207701</c:v>
                </c:pt>
                <c:pt idx="2">
                  <c:v>0.47653428754137972</c:v>
                </c:pt>
                <c:pt idx="3">
                  <c:v>0.40616066054769739</c:v>
                </c:pt>
                <c:pt idx="4">
                  <c:v>0.37067408967800358</c:v>
                </c:pt>
                <c:pt idx="5">
                  <c:v>0.34626561089376812</c:v>
                </c:pt>
                <c:pt idx="6">
                  <c:v>0.32725276482094673</c:v>
                </c:pt>
                <c:pt idx="7">
                  <c:v>0.3128667619620818</c:v>
                </c:pt>
                <c:pt idx="8">
                  <c:v>0.3020943048450182</c:v>
                </c:pt>
                <c:pt idx="9">
                  <c:v>0.29237276181161737</c:v>
                </c:pt>
                <c:pt idx="10">
                  <c:v>0.28410651143545218</c:v>
                </c:pt>
              </c:numCache>
            </c:numRef>
          </c:yVal>
          <c:smooth val="1"/>
          <c:extLst xmlns:c16r2="http://schemas.microsoft.com/office/drawing/2015/06/chart">
            <c:ext xmlns:c16="http://schemas.microsoft.com/office/drawing/2014/chart" uri="{C3380CC4-5D6E-409C-BE32-E72D297353CC}">
              <c16:uniqueId val="{00000002-3D7B-463D-B8C4-9E5CA5B77C70}"/>
            </c:ext>
          </c:extLst>
        </c:ser>
        <c:dLbls>
          <c:showLegendKey val="0"/>
          <c:showVal val="0"/>
          <c:showCatName val="0"/>
          <c:showSerName val="0"/>
          <c:showPercent val="0"/>
          <c:showBubbleSize val="0"/>
        </c:dLbls>
        <c:axId val="526429568"/>
        <c:axId val="526444032"/>
      </c:scatterChart>
      <c:valAx>
        <c:axId val="526429568"/>
        <c:scaling>
          <c:orientation val="minMax"/>
          <c:max val="600"/>
        </c:scaling>
        <c:delete val="0"/>
        <c:axPos val="b"/>
        <c:title>
          <c:tx>
            <c:rich>
              <a:bodyPr/>
              <a:lstStyle/>
              <a:p>
                <a:pPr>
                  <a:defRPr/>
                </a:pPr>
                <a:r>
                  <a:rPr lang="en-GB"/>
                  <a:t>t (s)</a:t>
                </a:r>
              </a:p>
            </c:rich>
          </c:tx>
          <c:overlay val="0"/>
        </c:title>
        <c:numFmt formatCode="General" sourceLinked="1"/>
        <c:majorTickMark val="in"/>
        <c:minorTickMark val="none"/>
        <c:tickLblPos val="nextTo"/>
        <c:crossAx val="526444032"/>
        <c:crosses val="autoZero"/>
        <c:crossBetween val="midCat"/>
      </c:valAx>
      <c:valAx>
        <c:axId val="526444032"/>
        <c:scaling>
          <c:orientation val="minMax"/>
          <c:max val="1"/>
        </c:scaling>
        <c:delete val="0"/>
        <c:axPos val="l"/>
        <c:title>
          <c:tx>
            <c:rich>
              <a:bodyPr rot="-5400000" vert="horz"/>
              <a:lstStyle/>
              <a:p>
                <a:pPr>
                  <a:defRPr/>
                </a:pPr>
                <a:r>
                  <a:rPr lang="en-GB"/>
                  <a:t>X/X</a:t>
                </a:r>
                <a:r>
                  <a:rPr lang="en-GB" baseline="-25000"/>
                  <a:t>o</a:t>
                </a:r>
              </a:p>
            </c:rich>
          </c:tx>
          <c:overlay val="0"/>
        </c:title>
        <c:numFmt formatCode="General" sourceLinked="1"/>
        <c:majorTickMark val="in"/>
        <c:minorTickMark val="none"/>
        <c:tickLblPos val="nextTo"/>
        <c:crossAx val="526429568"/>
        <c:crosses val="autoZero"/>
        <c:crossBetween val="midCat"/>
      </c:valAx>
      <c:spPr>
        <a:ln w="1905">
          <a:solidFill>
            <a:schemeClr val="bg1">
              <a:lumMod val="50000"/>
            </a:schemeClr>
          </a:solidFill>
        </a:ln>
      </c:spPr>
    </c:plotArea>
    <c:legend>
      <c:legendPos val="r"/>
      <c:layout>
        <c:manualLayout>
          <c:xMode val="edge"/>
          <c:yMode val="edge"/>
          <c:x val="0.52327861419778476"/>
          <c:y val="3.9967682761269642E-2"/>
          <c:w val="0.42649193968493332"/>
          <c:h val="0.21675811645681589"/>
        </c:manualLayout>
      </c:layout>
      <c:overlay val="0"/>
    </c:legend>
    <c:plotVisOnly val="1"/>
    <c:dispBlanksAs val="gap"/>
    <c:showDLblsOverMax val="0"/>
  </c:chart>
  <c:spPr>
    <a:ln>
      <a:noFill/>
    </a:ln>
  </c:sp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533434269123038"/>
          <c:y val="5.1400554097404488E-2"/>
          <c:w val="0.76560462319134825"/>
          <c:h val="0.82011946181145956"/>
        </c:manualLayout>
      </c:layout>
      <c:scatterChart>
        <c:scatterStyle val="smoothMarker"/>
        <c:varyColors val="0"/>
        <c:ser>
          <c:idx val="1"/>
          <c:order val="0"/>
          <c:tx>
            <c:strRef>
              <c:f>'20 deg analysis'!$R$84:$S$84</c:f>
              <c:strCache>
                <c:ptCount val="1"/>
                <c:pt idx="0">
                  <c:v>5.89 m/s</c:v>
                </c:pt>
              </c:strCache>
            </c:strRef>
          </c:tx>
          <c:xVal>
            <c:numRef>
              <c:f>'20 deg analysis'!$T$72:$AD$7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20 deg analysis'!$T$84:$AD$84</c:f>
              <c:numCache>
                <c:formatCode>General</c:formatCode>
                <c:ptCount val="11"/>
                <c:pt idx="0">
                  <c:v>1</c:v>
                </c:pt>
                <c:pt idx="1">
                  <c:v>0.65176793235169739</c:v>
                </c:pt>
                <c:pt idx="2">
                  <c:v>0.52125585081280756</c:v>
                </c:pt>
                <c:pt idx="3">
                  <c:v>0.47076893852825169</c:v>
                </c:pt>
                <c:pt idx="4">
                  <c:v>0.44070236466331913</c:v>
                </c:pt>
                <c:pt idx="5">
                  <c:v>0.42030873889569836</c:v>
                </c:pt>
                <c:pt idx="6">
                  <c:v>0.40369940549508732</c:v>
                </c:pt>
                <c:pt idx="7">
                  <c:v>0.38929534992090409</c:v>
                </c:pt>
                <c:pt idx="8">
                  <c:v>0.37836690717947019</c:v>
                </c:pt>
                <c:pt idx="9">
                  <c:v>0.36818048254921704</c:v>
                </c:pt>
                <c:pt idx="10">
                  <c:v>0.35878950133414955</c:v>
                </c:pt>
              </c:numCache>
            </c:numRef>
          </c:yVal>
          <c:smooth val="1"/>
          <c:extLst xmlns:c16r2="http://schemas.microsoft.com/office/drawing/2015/06/chart">
            <c:ext xmlns:c16="http://schemas.microsoft.com/office/drawing/2014/chart" uri="{C3380CC4-5D6E-409C-BE32-E72D297353CC}">
              <c16:uniqueId val="{00000000-405C-42D7-B4D6-54D518BB8BE1}"/>
            </c:ext>
          </c:extLst>
        </c:ser>
        <c:ser>
          <c:idx val="2"/>
          <c:order val="1"/>
          <c:tx>
            <c:strRef>
              <c:f>'20 deg analysis'!$R$85:$S$85</c:f>
              <c:strCache>
                <c:ptCount val="1"/>
                <c:pt idx="0">
                  <c:v>6.63 m/s</c:v>
                </c:pt>
              </c:strCache>
            </c:strRef>
          </c:tx>
          <c:xVal>
            <c:numRef>
              <c:f>'20 deg analysis'!$T$72:$AD$7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20 deg analysis'!$T$85:$AD$85</c:f>
              <c:numCache>
                <c:formatCode>General</c:formatCode>
                <c:ptCount val="11"/>
                <c:pt idx="0">
                  <c:v>1</c:v>
                </c:pt>
                <c:pt idx="1">
                  <c:v>0.64894407579214874</c:v>
                </c:pt>
                <c:pt idx="2">
                  <c:v>0.50992742260211699</c:v>
                </c:pt>
                <c:pt idx="3">
                  <c:v>0.4539246465248295</c:v>
                </c:pt>
                <c:pt idx="4">
                  <c:v>0.41955432174343016</c:v>
                </c:pt>
                <c:pt idx="5">
                  <c:v>0.39411131153283496</c:v>
                </c:pt>
                <c:pt idx="6">
                  <c:v>0.37573289422425343</c:v>
                </c:pt>
                <c:pt idx="7">
                  <c:v>0.35967878690660854</c:v>
                </c:pt>
                <c:pt idx="8">
                  <c:v>0.34636802011346801</c:v>
                </c:pt>
                <c:pt idx="9">
                  <c:v>0.33543394212795546</c:v>
                </c:pt>
                <c:pt idx="10">
                  <c:v>0.32585516602448139</c:v>
                </c:pt>
              </c:numCache>
            </c:numRef>
          </c:yVal>
          <c:smooth val="1"/>
          <c:extLst xmlns:c16r2="http://schemas.microsoft.com/office/drawing/2015/06/chart">
            <c:ext xmlns:c16="http://schemas.microsoft.com/office/drawing/2014/chart" uri="{C3380CC4-5D6E-409C-BE32-E72D297353CC}">
              <c16:uniqueId val="{00000001-405C-42D7-B4D6-54D518BB8BE1}"/>
            </c:ext>
          </c:extLst>
        </c:ser>
        <c:ser>
          <c:idx val="4"/>
          <c:order val="2"/>
          <c:tx>
            <c:strRef>
              <c:f>'20 deg analysis'!$R$87:$S$87</c:f>
              <c:strCache>
                <c:ptCount val="1"/>
                <c:pt idx="0">
                  <c:v>8.10 m/s</c:v>
                </c:pt>
              </c:strCache>
            </c:strRef>
          </c:tx>
          <c:xVal>
            <c:numRef>
              <c:f>'20 deg analysis'!$T$72:$AD$7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20 deg analysis'!$T$87:$AD$87</c:f>
              <c:numCache>
                <c:formatCode>General</c:formatCode>
                <c:ptCount val="11"/>
                <c:pt idx="0">
                  <c:v>1</c:v>
                </c:pt>
                <c:pt idx="1">
                  <c:v>0.5896552235266217</c:v>
                </c:pt>
                <c:pt idx="2">
                  <c:v>0.48104544646034048</c:v>
                </c:pt>
                <c:pt idx="3">
                  <c:v>0.43416488794023811</c:v>
                </c:pt>
                <c:pt idx="4">
                  <c:v>0.40458614965018891</c:v>
                </c:pt>
                <c:pt idx="5">
                  <c:v>0.37975438752520196</c:v>
                </c:pt>
                <c:pt idx="6">
                  <c:v>0.36044038301908993</c:v>
                </c:pt>
                <c:pt idx="7">
                  <c:v>0.34596970235977631</c:v>
                </c:pt>
                <c:pt idx="8">
                  <c:v>0.33218827819281804</c:v>
                </c:pt>
                <c:pt idx="9">
                  <c:v>0.32105270959326654</c:v>
                </c:pt>
                <c:pt idx="10">
                  <c:v>0.31331524961461565</c:v>
                </c:pt>
              </c:numCache>
            </c:numRef>
          </c:yVal>
          <c:smooth val="1"/>
          <c:extLst xmlns:c16r2="http://schemas.microsoft.com/office/drawing/2015/06/chart">
            <c:ext xmlns:c16="http://schemas.microsoft.com/office/drawing/2014/chart" uri="{C3380CC4-5D6E-409C-BE32-E72D297353CC}">
              <c16:uniqueId val="{00000002-405C-42D7-B4D6-54D518BB8BE1}"/>
            </c:ext>
          </c:extLst>
        </c:ser>
        <c:dLbls>
          <c:showLegendKey val="0"/>
          <c:showVal val="0"/>
          <c:showCatName val="0"/>
          <c:showSerName val="0"/>
          <c:showPercent val="0"/>
          <c:showBubbleSize val="0"/>
        </c:dLbls>
        <c:axId val="527262080"/>
        <c:axId val="527264000"/>
      </c:scatterChart>
      <c:valAx>
        <c:axId val="527262080"/>
        <c:scaling>
          <c:orientation val="minMax"/>
          <c:max val="600"/>
        </c:scaling>
        <c:delete val="0"/>
        <c:axPos val="b"/>
        <c:title>
          <c:tx>
            <c:rich>
              <a:bodyPr/>
              <a:lstStyle/>
              <a:p>
                <a:pPr>
                  <a:defRPr/>
                </a:pPr>
                <a:r>
                  <a:rPr lang="en-GB"/>
                  <a:t>t (s)</a:t>
                </a:r>
              </a:p>
            </c:rich>
          </c:tx>
          <c:overlay val="0"/>
        </c:title>
        <c:numFmt formatCode="General" sourceLinked="1"/>
        <c:majorTickMark val="in"/>
        <c:minorTickMark val="none"/>
        <c:tickLblPos val="nextTo"/>
        <c:crossAx val="527264000"/>
        <c:crosses val="autoZero"/>
        <c:crossBetween val="midCat"/>
      </c:valAx>
      <c:valAx>
        <c:axId val="527264000"/>
        <c:scaling>
          <c:orientation val="minMax"/>
          <c:max val="1"/>
          <c:min val="0"/>
        </c:scaling>
        <c:delete val="0"/>
        <c:axPos val="l"/>
        <c:title>
          <c:tx>
            <c:rich>
              <a:bodyPr rot="-5400000" vert="horz"/>
              <a:lstStyle/>
              <a:p>
                <a:pPr>
                  <a:defRPr/>
                </a:pPr>
                <a:r>
                  <a:rPr lang="en-GB"/>
                  <a:t>X/X</a:t>
                </a:r>
                <a:r>
                  <a:rPr lang="en-GB" baseline="-25000"/>
                  <a:t>o</a:t>
                </a:r>
              </a:p>
            </c:rich>
          </c:tx>
          <c:overlay val="0"/>
        </c:title>
        <c:numFmt formatCode="General" sourceLinked="1"/>
        <c:majorTickMark val="in"/>
        <c:minorTickMark val="none"/>
        <c:tickLblPos val="nextTo"/>
        <c:crossAx val="527262080"/>
        <c:crosses val="autoZero"/>
        <c:crossBetween val="midCat"/>
      </c:valAx>
      <c:spPr>
        <a:ln w="1905">
          <a:solidFill>
            <a:schemeClr val="bg1">
              <a:lumMod val="50000"/>
            </a:schemeClr>
          </a:solidFill>
        </a:ln>
      </c:spPr>
    </c:plotArea>
    <c:legend>
      <c:legendPos val="r"/>
      <c:layout>
        <c:manualLayout>
          <c:xMode val="edge"/>
          <c:yMode val="edge"/>
          <c:x val="0.56950485029031894"/>
          <c:y val="5.4957118940882795E-2"/>
          <c:w val="0.37970576136253076"/>
          <c:h val="0.219496518952045"/>
        </c:manualLayout>
      </c:layout>
      <c:overlay val="0"/>
    </c:legend>
    <c:plotVisOnly val="1"/>
    <c:dispBlanksAs val="gap"/>
    <c:showDLblsOverMax val="0"/>
  </c:chart>
  <c:spPr>
    <a:ln>
      <a:noFill/>
    </a:ln>
  </c:sp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176428809427776"/>
          <c:y val="5.1400554097404488E-2"/>
          <c:w val="0.73248426073689565"/>
          <c:h val="0.80679136608306024"/>
        </c:manualLayout>
      </c:layout>
      <c:scatterChart>
        <c:scatterStyle val="smoothMarker"/>
        <c:varyColors val="0"/>
        <c:ser>
          <c:idx val="0"/>
          <c:order val="0"/>
          <c:tx>
            <c:strRef>
              <c:f>Comparison!$B$61:$C$61</c:f>
              <c:strCache>
                <c:ptCount val="1"/>
                <c:pt idx="0">
                  <c:v>Continuous  5.16 m/s</c:v>
                </c:pt>
              </c:strCache>
            </c:strRef>
          </c:tx>
          <c:spPr>
            <a:ln w="12700">
              <a:solidFill>
                <a:srgbClr val="FF0000"/>
              </a:solidFill>
            </a:ln>
          </c:spPr>
          <c:marker>
            <c:symbol val="diamond"/>
            <c:size val="3"/>
            <c:spPr>
              <a:solidFill>
                <a:srgbClr val="FF0000"/>
              </a:solidFill>
              <a:ln>
                <a:noFill/>
              </a:ln>
            </c:spPr>
          </c:marker>
          <c:xVal>
            <c:numRef>
              <c:f>Comparison!$D$52:$N$5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Comparison!$D$61:$N$61</c:f>
              <c:numCache>
                <c:formatCode>General</c:formatCode>
                <c:ptCount val="11"/>
                <c:pt idx="0">
                  <c:v>1</c:v>
                </c:pt>
                <c:pt idx="1">
                  <c:v>0.70124119488368997</c:v>
                </c:pt>
                <c:pt idx="2">
                  <c:v>0.56364841857048553</c:v>
                </c:pt>
                <c:pt idx="3">
                  <c:v>0.50993887233094348</c:v>
                </c:pt>
                <c:pt idx="4">
                  <c:v>0.47852246073514237</c:v>
                </c:pt>
                <c:pt idx="5">
                  <c:v>0.45668821655300373</c:v>
                </c:pt>
                <c:pt idx="6">
                  <c:v>0.44018134282965382</c:v>
                </c:pt>
                <c:pt idx="7">
                  <c:v>0.4265976709093478</c:v>
                </c:pt>
                <c:pt idx="8">
                  <c:v>0.41410343621252743</c:v>
                </c:pt>
                <c:pt idx="9">
                  <c:v>0.40565047545912819</c:v>
                </c:pt>
                <c:pt idx="10">
                  <c:v>0.3973061082370965</c:v>
                </c:pt>
              </c:numCache>
            </c:numRef>
          </c:yVal>
          <c:smooth val="1"/>
          <c:extLst xmlns:c16r2="http://schemas.microsoft.com/office/drawing/2015/06/chart">
            <c:ext xmlns:c16="http://schemas.microsoft.com/office/drawing/2014/chart" uri="{C3380CC4-5D6E-409C-BE32-E72D297353CC}">
              <c16:uniqueId val="{00000000-E04E-4E1F-AD96-2203915F69BB}"/>
            </c:ext>
          </c:extLst>
        </c:ser>
        <c:ser>
          <c:idx val="1"/>
          <c:order val="1"/>
          <c:tx>
            <c:strRef>
              <c:f>Comparison!$B$62:$C$62</c:f>
              <c:strCache>
                <c:ptCount val="1"/>
                <c:pt idx="0">
                  <c:v>Continuous  6.63 m/s</c:v>
                </c:pt>
              </c:strCache>
            </c:strRef>
          </c:tx>
          <c:spPr>
            <a:ln w="12700">
              <a:solidFill>
                <a:srgbClr val="FF0000"/>
              </a:solidFill>
            </a:ln>
          </c:spPr>
          <c:marker>
            <c:symbol val="square"/>
            <c:size val="3"/>
            <c:spPr>
              <a:solidFill>
                <a:srgbClr val="FF0000"/>
              </a:solidFill>
              <a:ln>
                <a:noFill/>
              </a:ln>
            </c:spPr>
          </c:marker>
          <c:xVal>
            <c:numRef>
              <c:f>Comparison!$D$52:$N$5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Comparison!$D$62:$N$62</c:f>
              <c:numCache>
                <c:formatCode>General</c:formatCode>
                <c:ptCount val="11"/>
                <c:pt idx="0">
                  <c:v>1</c:v>
                </c:pt>
                <c:pt idx="1">
                  <c:v>0.68291196377242869</c:v>
                </c:pt>
                <c:pt idx="2">
                  <c:v>0.58217951517342204</c:v>
                </c:pt>
                <c:pt idx="3">
                  <c:v>0.52654792393147765</c:v>
                </c:pt>
                <c:pt idx="4">
                  <c:v>0.49394994956414473</c:v>
                </c:pt>
                <c:pt idx="5">
                  <c:v>0.47297016870100256</c:v>
                </c:pt>
                <c:pt idx="6">
                  <c:v>0.45458656961062838</c:v>
                </c:pt>
                <c:pt idx="7">
                  <c:v>0.43864726534563664</c:v>
                </c:pt>
                <c:pt idx="8">
                  <c:v>0.42575162882510759</c:v>
                </c:pt>
                <c:pt idx="9">
                  <c:v>0.4140165455823907</c:v>
                </c:pt>
                <c:pt idx="10">
                  <c:v>0.40431184740978982</c:v>
                </c:pt>
              </c:numCache>
            </c:numRef>
          </c:yVal>
          <c:smooth val="1"/>
          <c:extLst xmlns:c16r2="http://schemas.microsoft.com/office/drawing/2015/06/chart">
            <c:ext xmlns:c16="http://schemas.microsoft.com/office/drawing/2014/chart" uri="{C3380CC4-5D6E-409C-BE32-E72D297353CC}">
              <c16:uniqueId val="{00000001-E04E-4E1F-AD96-2203915F69BB}"/>
            </c:ext>
          </c:extLst>
        </c:ser>
        <c:ser>
          <c:idx val="2"/>
          <c:order val="2"/>
          <c:tx>
            <c:strRef>
              <c:f>Comparison!$B$63:$C$63</c:f>
              <c:strCache>
                <c:ptCount val="1"/>
                <c:pt idx="0">
                  <c:v>Continuous  8.10 m/s</c:v>
                </c:pt>
              </c:strCache>
            </c:strRef>
          </c:tx>
          <c:spPr>
            <a:ln w="12700">
              <a:solidFill>
                <a:srgbClr val="FF0000"/>
              </a:solidFill>
            </a:ln>
          </c:spPr>
          <c:marker>
            <c:symbol val="triangle"/>
            <c:size val="3"/>
            <c:spPr>
              <a:solidFill>
                <a:srgbClr val="FF0000"/>
              </a:solidFill>
              <a:ln>
                <a:noFill/>
              </a:ln>
            </c:spPr>
          </c:marker>
          <c:xVal>
            <c:numRef>
              <c:f>Comparison!$D$52:$N$5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Comparison!$D$63:$N$63</c:f>
              <c:numCache>
                <c:formatCode>General</c:formatCode>
                <c:ptCount val="11"/>
                <c:pt idx="0">
                  <c:v>1</c:v>
                </c:pt>
                <c:pt idx="1">
                  <c:v>0.65512147752780625</c:v>
                </c:pt>
                <c:pt idx="2">
                  <c:v>0.55532059772936915</c:v>
                </c:pt>
                <c:pt idx="3">
                  <c:v>0.50902845111563078</c:v>
                </c:pt>
                <c:pt idx="4">
                  <c:v>0.48466930132701674</c:v>
                </c:pt>
                <c:pt idx="5">
                  <c:v>0.46512025564417137</c:v>
                </c:pt>
                <c:pt idx="6">
                  <c:v>0.44917839518278707</c:v>
                </c:pt>
                <c:pt idx="7">
                  <c:v>0.43819034183234928</c:v>
                </c:pt>
                <c:pt idx="8">
                  <c:v>0.42909842232997841</c:v>
                </c:pt>
                <c:pt idx="9">
                  <c:v>0.42017264939353022</c:v>
                </c:pt>
                <c:pt idx="10">
                  <c:v>0.41162864583729147</c:v>
                </c:pt>
              </c:numCache>
            </c:numRef>
          </c:yVal>
          <c:smooth val="1"/>
          <c:extLst xmlns:c16r2="http://schemas.microsoft.com/office/drawing/2015/06/chart">
            <c:ext xmlns:c16="http://schemas.microsoft.com/office/drawing/2014/chart" uri="{C3380CC4-5D6E-409C-BE32-E72D297353CC}">
              <c16:uniqueId val="{00000002-E04E-4E1F-AD96-2203915F69BB}"/>
            </c:ext>
          </c:extLst>
        </c:ser>
        <c:ser>
          <c:idx val="3"/>
          <c:order val="3"/>
          <c:tx>
            <c:strRef>
              <c:f>Comparison!$B$64:$C$64</c:f>
              <c:strCache>
                <c:ptCount val="1"/>
                <c:pt idx="0">
                  <c:v>Continuous  9.58 m/s</c:v>
                </c:pt>
              </c:strCache>
            </c:strRef>
          </c:tx>
          <c:spPr>
            <a:ln w="12700">
              <a:solidFill>
                <a:srgbClr val="FF0000"/>
              </a:solidFill>
            </a:ln>
          </c:spPr>
          <c:marker>
            <c:symbol val="x"/>
            <c:size val="3"/>
            <c:spPr>
              <a:solidFill>
                <a:srgbClr val="FF0000"/>
              </a:solidFill>
              <a:ln>
                <a:noFill/>
              </a:ln>
            </c:spPr>
          </c:marker>
          <c:xVal>
            <c:numRef>
              <c:f>Comparison!$D$52:$N$5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Comparison!$D$64:$N$64</c:f>
              <c:numCache>
                <c:formatCode>General</c:formatCode>
                <c:ptCount val="11"/>
                <c:pt idx="0">
                  <c:v>1</c:v>
                </c:pt>
                <c:pt idx="1">
                  <c:v>0.65041711490118481</c:v>
                </c:pt>
                <c:pt idx="2">
                  <c:v>0.51947500245233402</c:v>
                </c:pt>
                <c:pt idx="3">
                  <c:v>0.45933905803207409</c:v>
                </c:pt>
                <c:pt idx="4">
                  <c:v>0.42265618952590717</c:v>
                </c:pt>
                <c:pt idx="5">
                  <c:v>0.39639934163364843</c:v>
                </c:pt>
                <c:pt idx="6">
                  <c:v>0.37932065307668239</c:v>
                </c:pt>
                <c:pt idx="7">
                  <c:v>0.36595966419538045</c:v>
                </c:pt>
                <c:pt idx="8">
                  <c:v>0.35467991064415705</c:v>
                </c:pt>
                <c:pt idx="9">
                  <c:v>0.3446155300237766</c:v>
                </c:pt>
                <c:pt idx="10">
                  <c:v>0.33683042611779063</c:v>
                </c:pt>
              </c:numCache>
            </c:numRef>
          </c:yVal>
          <c:smooth val="1"/>
          <c:extLst xmlns:c16r2="http://schemas.microsoft.com/office/drawing/2015/06/chart">
            <c:ext xmlns:c16="http://schemas.microsoft.com/office/drawing/2014/chart" uri="{C3380CC4-5D6E-409C-BE32-E72D297353CC}">
              <c16:uniqueId val="{00000003-E04E-4E1F-AD96-2203915F69BB}"/>
            </c:ext>
          </c:extLst>
        </c:ser>
        <c:ser>
          <c:idx val="4"/>
          <c:order val="4"/>
          <c:tx>
            <c:strRef>
              <c:f>Comparison!$B$65:$C$65</c:f>
              <c:strCache>
                <c:ptCount val="1"/>
                <c:pt idx="0">
                  <c:v>Pulsed 5.16 m/s</c:v>
                </c:pt>
              </c:strCache>
            </c:strRef>
          </c:tx>
          <c:spPr>
            <a:ln w="12700">
              <a:solidFill>
                <a:srgbClr val="0070C0"/>
              </a:solidFill>
            </a:ln>
          </c:spPr>
          <c:marker>
            <c:symbol val="star"/>
            <c:size val="3"/>
            <c:spPr>
              <a:solidFill>
                <a:srgbClr val="0070C0"/>
              </a:solidFill>
              <a:ln>
                <a:noFill/>
              </a:ln>
            </c:spPr>
          </c:marker>
          <c:xVal>
            <c:numRef>
              <c:f>Comparison!$D$52:$N$5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Comparison!$D$65:$N$65</c:f>
              <c:numCache>
                <c:formatCode>General</c:formatCode>
                <c:ptCount val="11"/>
                <c:pt idx="0">
                  <c:v>1</c:v>
                </c:pt>
                <c:pt idx="1">
                  <c:v>0.76014149203675441</c:v>
                </c:pt>
                <c:pt idx="2">
                  <c:v>0.59057147773899377</c:v>
                </c:pt>
                <c:pt idx="3">
                  <c:v>0.52058015685615544</c:v>
                </c:pt>
                <c:pt idx="4">
                  <c:v>0.4776083111818013</c:v>
                </c:pt>
                <c:pt idx="5">
                  <c:v>0.45032518424808837</c:v>
                </c:pt>
                <c:pt idx="6">
                  <c:v>0.4295415817872989</c:v>
                </c:pt>
                <c:pt idx="7">
                  <c:v>0.41282326344044085</c:v>
                </c:pt>
                <c:pt idx="8">
                  <c:v>0.39956119702827569</c:v>
                </c:pt>
                <c:pt idx="9">
                  <c:v>0.3869454336760399</c:v>
                </c:pt>
                <c:pt idx="10">
                  <c:v>0.37806503071741177</c:v>
                </c:pt>
              </c:numCache>
            </c:numRef>
          </c:yVal>
          <c:smooth val="1"/>
          <c:extLst xmlns:c16r2="http://schemas.microsoft.com/office/drawing/2015/06/chart">
            <c:ext xmlns:c16="http://schemas.microsoft.com/office/drawing/2014/chart" uri="{C3380CC4-5D6E-409C-BE32-E72D297353CC}">
              <c16:uniqueId val="{00000004-E04E-4E1F-AD96-2203915F69BB}"/>
            </c:ext>
          </c:extLst>
        </c:ser>
        <c:ser>
          <c:idx val="5"/>
          <c:order val="5"/>
          <c:tx>
            <c:strRef>
              <c:f>Comparison!$B$66:$C$66</c:f>
              <c:strCache>
                <c:ptCount val="1"/>
                <c:pt idx="0">
                  <c:v>Pulsed 6.63 m/s</c:v>
                </c:pt>
              </c:strCache>
            </c:strRef>
          </c:tx>
          <c:spPr>
            <a:ln w="12700">
              <a:solidFill>
                <a:srgbClr val="0070C0"/>
              </a:solidFill>
            </a:ln>
          </c:spPr>
          <c:marker>
            <c:symbol val="circle"/>
            <c:size val="3"/>
            <c:spPr>
              <a:solidFill>
                <a:srgbClr val="0070C0"/>
              </a:solidFill>
              <a:ln>
                <a:noFill/>
              </a:ln>
            </c:spPr>
          </c:marker>
          <c:xVal>
            <c:numRef>
              <c:f>Comparison!$D$52:$N$5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Comparison!$D$66:$N$66</c:f>
              <c:numCache>
                <c:formatCode>General</c:formatCode>
                <c:ptCount val="11"/>
                <c:pt idx="0">
                  <c:v>1</c:v>
                </c:pt>
                <c:pt idx="1">
                  <c:v>0.69418961086454856</c:v>
                </c:pt>
                <c:pt idx="2">
                  <c:v>0.59961091583835302</c:v>
                </c:pt>
                <c:pt idx="3">
                  <c:v>0.54707119233817436</c:v>
                </c:pt>
                <c:pt idx="4">
                  <c:v>0.51573911735705147</c:v>
                </c:pt>
                <c:pt idx="5">
                  <c:v>0.49466570531675347</c:v>
                </c:pt>
                <c:pt idx="6">
                  <c:v>0.47778293464136573</c:v>
                </c:pt>
                <c:pt idx="7">
                  <c:v>0.46467370517357487</c:v>
                </c:pt>
                <c:pt idx="8">
                  <c:v>0.45314097347779453</c:v>
                </c:pt>
                <c:pt idx="9">
                  <c:v>0.44279021853737199</c:v>
                </c:pt>
                <c:pt idx="10">
                  <c:v>0.43392739310740269</c:v>
                </c:pt>
              </c:numCache>
            </c:numRef>
          </c:yVal>
          <c:smooth val="1"/>
          <c:extLst xmlns:c16r2="http://schemas.microsoft.com/office/drawing/2015/06/chart">
            <c:ext xmlns:c16="http://schemas.microsoft.com/office/drawing/2014/chart" uri="{C3380CC4-5D6E-409C-BE32-E72D297353CC}">
              <c16:uniqueId val="{00000005-E04E-4E1F-AD96-2203915F69BB}"/>
            </c:ext>
          </c:extLst>
        </c:ser>
        <c:ser>
          <c:idx val="6"/>
          <c:order val="6"/>
          <c:tx>
            <c:strRef>
              <c:f>Comparison!$B$67:$C$67</c:f>
              <c:strCache>
                <c:ptCount val="1"/>
                <c:pt idx="0">
                  <c:v>Pulsed 8.10 m/s</c:v>
                </c:pt>
              </c:strCache>
            </c:strRef>
          </c:tx>
          <c:spPr>
            <a:ln w="12700">
              <a:solidFill>
                <a:srgbClr val="0070C0"/>
              </a:solidFill>
            </a:ln>
          </c:spPr>
          <c:marker>
            <c:symbol val="plus"/>
            <c:size val="3"/>
            <c:spPr>
              <a:solidFill>
                <a:srgbClr val="0070C0"/>
              </a:solidFill>
              <a:ln>
                <a:noFill/>
              </a:ln>
            </c:spPr>
          </c:marker>
          <c:xVal>
            <c:numRef>
              <c:f>Comparison!$D$52:$N$5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Comparison!$D$67:$N$67</c:f>
              <c:numCache>
                <c:formatCode>General</c:formatCode>
                <c:ptCount val="11"/>
                <c:pt idx="0">
                  <c:v>1</c:v>
                </c:pt>
                <c:pt idx="1">
                  <c:v>0.66515328625785042</c:v>
                </c:pt>
                <c:pt idx="2">
                  <c:v>0.57329838719298931</c:v>
                </c:pt>
                <c:pt idx="3">
                  <c:v>0.52941223632072831</c:v>
                </c:pt>
                <c:pt idx="4">
                  <c:v>0.50319547330078251</c:v>
                </c:pt>
                <c:pt idx="5">
                  <c:v>0.48305948869732979</c:v>
                </c:pt>
                <c:pt idx="6">
                  <c:v>0.46860893745083781</c:v>
                </c:pt>
                <c:pt idx="7">
                  <c:v>0.4560424278895992</c:v>
                </c:pt>
                <c:pt idx="8">
                  <c:v>0.44483478170441543</c:v>
                </c:pt>
                <c:pt idx="9">
                  <c:v>0.43530348072412783</c:v>
                </c:pt>
                <c:pt idx="10">
                  <c:v>0.42770397925529502</c:v>
                </c:pt>
              </c:numCache>
            </c:numRef>
          </c:yVal>
          <c:smooth val="1"/>
          <c:extLst xmlns:c16r2="http://schemas.microsoft.com/office/drawing/2015/06/chart">
            <c:ext xmlns:c16="http://schemas.microsoft.com/office/drawing/2014/chart" uri="{C3380CC4-5D6E-409C-BE32-E72D297353CC}">
              <c16:uniqueId val="{00000006-E04E-4E1F-AD96-2203915F69BB}"/>
            </c:ext>
          </c:extLst>
        </c:ser>
        <c:ser>
          <c:idx val="7"/>
          <c:order val="7"/>
          <c:tx>
            <c:strRef>
              <c:f>Comparison!$B$68:$C$68</c:f>
              <c:strCache>
                <c:ptCount val="1"/>
                <c:pt idx="0">
                  <c:v>Pulsed 9.58 m/s</c:v>
                </c:pt>
              </c:strCache>
            </c:strRef>
          </c:tx>
          <c:spPr>
            <a:ln w="12700">
              <a:solidFill>
                <a:srgbClr val="0070C0"/>
              </a:solidFill>
            </a:ln>
          </c:spPr>
          <c:marker>
            <c:symbol val="dot"/>
            <c:size val="3"/>
            <c:spPr>
              <a:solidFill>
                <a:srgbClr val="0070C0"/>
              </a:solidFill>
              <a:ln>
                <a:noFill/>
              </a:ln>
            </c:spPr>
          </c:marker>
          <c:xVal>
            <c:numRef>
              <c:f>Comparison!$D$52:$N$5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Comparison!$D$68:$N$68</c:f>
              <c:numCache>
                <c:formatCode>General</c:formatCode>
                <c:ptCount val="11"/>
                <c:pt idx="0">
                  <c:v>1</c:v>
                </c:pt>
                <c:pt idx="1">
                  <c:v>0.67066507176794543</c:v>
                </c:pt>
                <c:pt idx="2">
                  <c:v>0.58331513754247399</c:v>
                </c:pt>
                <c:pt idx="3">
                  <c:v>0.53472989445305241</c:v>
                </c:pt>
                <c:pt idx="4">
                  <c:v>0.50494907518479792</c:v>
                </c:pt>
                <c:pt idx="5">
                  <c:v>0.48488699700330812</c:v>
                </c:pt>
                <c:pt idx="6">
                  <c:v>0.47019551769651952</c:v>
                </c:pt>
                <c:pt idx="7">
                  <c:v>0.45698082245188676</c:v>
                </c:pt>
                <c:pt idx="8">
                  <c:v>0.44461208220205412</c:v>
                </c:pt>
                <c:pt idx="9">
                  <c:v>0.43595214919653258</c:v>
                </c:pt>
                <c:pt idx="10">
                  <c:v>0.42815775082183072</c:v>
                </c:pt>
              </c:numCache>
            </c:numRef>
          </c:yVal>
          <c:smooth val="1"/>
          <c:extLst xmlns:c16r2="http://schemas.microsoft.com/office/drawing/2015/06/chart">
            <c:ext xmlns:c16="http://schemas.microsoft.com/office/drawing/2014/chart" uri="{C3380CC4-5D6E-409C-BE32-E72D297353CC}">
              <c16:uniqueId val="{00000007-E04E-4E1F-AD96-2203915F69BB}"/>
            </c:ext>
          </c:extLst>
        </c:ser>
        <c:dLbls>
          <c:showLegendKey val="0"/>
          <c:showVal val="0"/>
          <c:showCatName val="0"/>
          <c:showSerName val="0"/>
          <c:showPercent val="0"/>
          <c:showBubbleSize val="0"/>
        </c:dLbls>
        <c:axId val="527534720"/>
        <c:axId val="527537280"/>
      </c:scatterChart>
      <c:valAx>
        <c:axId val="527534720"/>
        <c:scaling>
          <c:orientation val="minMax"/>
          <c:max val="600"/>
        </c:scaling>
        <c:delete val="0"/>
        <c:axPos val="b"/>
        <c:title>
          <c:tx>
            <c:rich>
              <a:bodyPr/>
              <a:lstStyle/>
              <a:p>
                <a:pPr>
                  <a:defRPr/>
                </a:pPr>
                <a:r>
                  <a:rPr lang="en-GB"/>
                  <a:t>t (s)</a:t>
                </a:r>
              </a:p>
            </c:rich>
          </c:tx>
          <c:overlay val="0"/>
        </c:title>
        <c:numFmt formatCode="General" sourceLinked="1"/>
        <c:majorTickMark val="in"/>
        <c:minorTickMark val="none"/>
        <c:tickLblPos val="nextTo"/>
        <c:crossAx val="527537280"/>
        <c:crosses val="autoZero"/>
        <c:crossBetween val="midCat"/>
      </c:valAx>
      <c:valAx>
        <c:axId val="527537280"/>
        <c:scaling>
          <c:orientation val="minMax"/>
          <c:max val="1"/>
          <c:min val="0.2"/>
        </c:scaling>
        <c:delete val="0"/>
        <c:axPos val="l"/>
        <c:title>
          <c:tx>
            <c:rich>
              <a:bodyPr rot="-5400000" vert="horz"/>
              <a:lstStyle/>
              <a:p>
                <a:pPr>
                  <a:defRPr/>
                </a:pPr>
                <a:r>
                  <a:rPr lang="en-GB"/>
                  <a:t>X/X</a:t>
                </a:r>
                <a:r>
                  <a:rPr lang="en-GB" baseline="-25000"/>
                  <a:t>o</a:t>
                </a:r>
              </a:p>
            </c:rich>
          </c:tx>
          <c:overlay val="0"/>
        </c:title>
        <c:numFmt formatCode="General" sourceLinked="1"/>
        <c:majorTickMark val="in"/>
        <c:minorTickMark val="none"/>
        <c:tickLblPos val="nextTo"/>
        <c:crossAx val="527534720"/>
        <c:crosses val="autoZero"/>
        <c:crossBetween val="midCat"/>
      </c:valAx>
      <c:spPr>
        <a:ln>
          <a:solidFill>
            <a:schemeClr val="bg1">
              <a:lumMod val="50000"/>
            </a:schemeClr>
          </a:solidFill>
        </a:ln>
      </c:spPr>
    </c:plotArea>
    <c:legend>
      <c:legendPos val="r"/>
      <c:layout>
        <c:manualLayout>
          <c:xMode val="edge"/>
          <c:yMode val="edge"/>
          <c:x val="0.3760500033189631"/>
          <c:y val="5.4331762746524154E-2"/>
          <c:w val="0.56575098761119025"/>
          <c:h val="0.40711009305654977"/>
        </c:manualLayout>
      </c:layout>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225560266505149"/>
          <c:y val="5.1400554097404488E-2"/>
          <c:w val="0.74097510164037672"/>
          <c:h val="0.80484179060950711"/>
        </c:manualLayout>
      </c:layout>
      <c:scatterChart>
        <c:scatterStyle val="smoothMarker"/>
        <c:varyColors val="0"/>
        <c:ser>
          <c:idx val="0"/>
          <c:order val="0"/>
          <c:tx>
            <c:strRef>
              <c:f>Sheet1!$Q$3</c:f>
              <c:strCache>
                <c:ptCount val="1"/>
                <c:pt idx="0">
                  <c:v>Continuous flow</c:v>
                </c:pt>
              </c:strCache>
            </c:strRef>
          </c:tx>
          <c:marker>
            <c:symbol val="none"/>
          </c:marker>
          <c:xVal>
            <c:numRef>
              <c:f>Sheet1!$P$4:$P$44</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xVal>
          <c:yVal>
            <c:numRef>
              <c:f>Sheet1!$Q$4:$Q$44</c:f>
              <c:numCache>
                <c:formatCode>General</c:formatCode>
                <c:ptCount val="41"/>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numCache>
            </c:numRef>
          </c:yVal>
          <c:smooth val="1"/>
          <c:extLst xmlns:c16r2="http://schemas.microsoft.com/office/drawing/2015/06/chart">
            <c:ext xmlns:c16="http://schemas.microsoft.com/office/drawing/2014/chart" uri="{C3380CC4-5D6E-409C-BE32-E72D297353CC}">
              <c16:uniqueId val="{00000000-9510-4DA4-A9C8-DBB0EF34CA5F}"/>
            </c:ext>
          </c:extLst>
        </c:ser>
        <c:ser>
          <c:idx val="1"/>
          <c:order val="1"/>
          <c:tx>
            <c:strRef>
              <c:f>Sheet1!$R$3</c:f>
              <c:strCache>
                <c:ptCount val="1"/>
                <c:pt idx="0">
                  <c:v>Partial pulsation</c:v>
                </c:pt>
              </c:strCache>
            </c:strRef>
          </c:tx>
          <c:marker>
            <c:symbol val="none"/>
          </c:marker>
          <c:xVal>
            <c:numRef>
              <c:f>Sheet1!$P$4:$P$44</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xVal>
          <c:yVal>
            <c:numRef>
              <c:f>Sheet1!$R$4:$R$44</c:f>
              <c:numCache>
                <c:formatCode>General</c:formatCode>
                <c:ptCount val="41"/>
                <c:pt idx="0">
                  <c:v>2</c:v>
                </c:pt>
                <c:pt idx="1">
                  <c:v>2.7660444431189779</c:v>
                </c:pt>
                <c:pt idx="2">
                  <c:v>2.9848077530122081</c:v>
                </c:pt>
                <c:pt idx="3">
                  <c:v>2.5</c:v>
                </c:pt>
                <c:pt idx="4">
                  <c:v>1.6579798566743313</c:v>
                </c:pt>
                <c:pt idx="5">
                  <c:v>1.0603073792140916</c:v>
                </c:pt>
                <c:pt idx="6">
                  <c:v>1.1339745962155614</c:v>
                </c:pt>
                <c:pt idx="7">
                  <c:v>1.8263518223330697</c:v>
                </c:pt>
                <c:pt idx="8">
                  <c:v>2.6427876096865393</c:v>
                </c:pt>
                <c:pt idx="9">
                  <c:v>3</c:v>
                </c:pt>
                <c:pt idx="10">
                  <c:v>2.6427876096865388</c:v>
                </c:pt>
                <c:pt idx="11">
                  <c:v>1.8263518223330701</c:v>
                </c:pt>
                <c:pt idx="12">
                  <c:v>1.1339745962155612</c:v>
                </c:pt>
                <c:pt idx="13">
                  <c:v>1.0603073792140914</c:v>
                </c:pt>
                <c:pt idx="14">
                  <c:v>1.6579798566743311</c:v>
                </c:pt>
                <c:pt idx="15">
                  <c:v>2.4999999999999991</c:v>
                </c:pt>
                <c:pt idx="16">
                  <c:v>2.9848077530122081</c:v>
                </c:pt>
                <c:pt idx="17">
                  <c:v>2.7660444431189779</c:v>
                </c:pt>
                <c:pt idx="18">
                  <c:v>2.0000000000000004</c:v>
                </c:pt>
                <c:pt idx="19">
                  <c:v>1.233955556881023</c:v>
                </c:pt>
                <c:pt idx="20">
                  <c:v>1.0151922469877921</c:v>
                </c:pt>
                <c:pt idx="21">
                  <c:v>1.5</c:v>
                </c:pt>
                <c:pt idx="22">
                  <c:v>2.3420201433256675</c:v>
                </c:pt>
                <c:pt idx="23">
                  <c:v>2.9396926207859089</c:v>
                </c:pt>
                <c:pt idx="24">
                  <c:v>2.8660254037844384</c:v>
                </c:pt>
                <c:pt idx="25">
                  <c:v>2.173648177666931</c:v>
                </c:pt>
                <c:pt idx="26">
                  <c:v>1.3572123903134621</c:v>
                </c:pt>
                <c:pt idx="27">
                  <c:v>1</c:v>
                </c:pt>
                <c:pt idx="28">
                  <c:v>1.3572123903134605</c:v>
                </c:pt>
                <c:pt idx="29">
                  <c:v>2.1736481776669292</c:v>
                </c:pt>
                <c:pt idx="30">
                  <c:v>2.8660254037844375</c:v>
                </c:pt>
                <c:pt idx="31">
                  <c:v>2.9396926207859084</c:v>
                </c:pt>
                <c:pt idx="32">
                  <c:v>2.3420201433256693</c:v>
                </c:pt>
                <c:pt idx="33">
                  <c:v>1.5000000000000016</c:v>
                </c:pt>
                <c:pt idx="34">
                  <c:v>1.0151922469877919</c:v>
                </c:pt>
                <c:pt idx="35">
                  <c:v>1.2339555568810219</c:v>
                </c:pt>
                <c:pt idx="36">
                  <c:v>1.9999999999999987</c:v>
                </c:pt>
                <c:pt idx="37">
                  <c:v>2.7660444431189788</c:v>
                </c:pt>
                <c:pt idx="38">
                  <c:v>2.9848077530122086</c:v>
                </c:pt>
                <c:pt idx="39">
                  <c:v>2.5000000000000009</c:v>
                </c:pt>
                <c:pt idx="40">
                  <c:v>1.6579798566743296</c:v>
                </c:pt>
              </c:numCache>
            </c:numRef>
          </c:yVal>
          <c:smooth val="1"/>
          <c:extLst xmlns:c16r2="http://schemas.microsoft.com/office/drawing/2015/06/chart">
            <c:ext xmlns:c16="http://schemas.microsoft.com/office/drawing/2014/chart" uri="{C3380CC4-5D6E-409C-BE32-E72D297353CC}">
              <c16:uniqueId val="{00000001-9510-4DA4-A9C8-DBB0EF34CA5F}"/>
            </c:ext>
          </c:extLst>
        </c:ser>
        <c:dLbls>
          <c:showLegendKey val="0"/>
          <c:showVal val="0"/>
          <c:showCatName val="0"/>
          <c:showSerName val="0"/>
          <c:showPercent val="0"/>
          <c:showBubbleSize val="0"/>
        </c:dLbls>
        <c:axId val="431502464"/>
        <c:axId val="431504384"/>
      </c:scatterChart>
      <c:valAx>
        <c:axId val="431502464"/>
        <c:scaling>
          <c:orientation val="minMax"/>
          <c:max val="40"/>
        </c:scaling>
        <c:delete val="0"/>
        <c:axPos val="b"/>
        <c:title>
          <c:tx>
            <c:rich>
              <a:bodyPr/>
              <a:lstStyle/>
              <a:p>
                <a:pPr>
                  <a:defRPr/>
                </a:pPr>
                <a:r>
                  <a:rPr lang="en-GB" i="1"/>
                  <a:t>t</a:t>
                </a:r>
                <a:r>
                  <a:rPr lang="en-GB"/>
                  <a:t> (s)</a:t>
                </a:r>
              </a:p>
            </c:rich>
          </c:tx>
          <c:overlay val="0"/>
        </c:title>
        <c:numFmt formatCode="General" sourceLinked="1"/>
        <c:majorTickMark val="in"/>
        <c:minorTickMark val="none"/>
        <c:tickLblPos val="nextTo"/>
        <c:crossAx val="431504384"/>
        <c:crosses val="autoZero"/>
        <c:crossBetween val="midCat"/>
      </c:valAx>
      <c:valAx>
        <c:axId val="431504384"/>
        <c:scaling>
          <c:orientation val="minMax"/>
        </c:scaling>
        <c:delete val="0"/>
        <c:axPos val="l"/>
        <c:title>
          <c:tx>
            <c:rich>
              <a:bodyPr rot="-5400000" vert="horz"/>
              <a:lstStyle/>
              <a:p>
                <a:pPr>
                  <a:defRPr/>
                </a:pPr>
                <a:r>
                  <a:rPr lang="en-GB"/>
                  <a:t>U (m/s)</a:t>
                </a:r>
              </a:p>
            </c:rich>
          </c:tx>
          <c:overlay val="0"/>
        </c:title>
        <c:numFmt formatCode="General" sourceLinked="1"/>
        <c:majorTickMark val="in"/>
        <c:minorTickMark val="none"/>
        <c:tickLblPos val="nextTo"/>
        <c:crossAx val="431502464"/>
        <c:crosses val="autoZero"/>
        <c:crossBetween val="midCat"/>
      </c:valAx>
      <c:spPr>
        <a:ln w="1905">
          <a:solidFill>
            <a:schemeClr val="bg1">
              <a:lumMod val="50000"/>
            </a:schemeClr>
          </a:solidFill>
        </a:ln>
      </c:spPr>
    </c:plotArea>
    <c:legend>
      <c:legendPos val="r"/>
      <c:layout>
        <c:manualLayout>
          <c:xMode val="edge"/>
          <c:yMode val="edge"/>
          <c:x val="0.2714949513663733"/>
          <c:y val="0.6616531787693205"/>
          <c:w val="0.68683835108846691"/>
          <c:h val="0.16743438320209975"/>
        </c:manualLayout>
      </c:layout>
      <c:overlay val="0"/>
    </c:legend>
    <c:plotVisOnly val="1"/>
    <c:dispBlanksAs val="gap"/>
    <c:showDLblsOverMax val="0"/>
  </c:chart>
  <c:spPr>
    <a:ln>
      <a:no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969380503280998"/>
          <c:y val="5.1400554097404488E-2"/>
          <c:w val="0.76711557746307857"/>
          <c:h val="0.80679136608306024"/>
        </c:manualLayout>
      </c:layout>
      <c:scatterChart>
        <c:scatterStyle val="smoothMarker"/>
        <c:varyColors val="0"/>
        <c:ser>
          <c:idx val="0"/>
          <c:order val="0"/>
          <c:tx>
            <c:strRef>
              <c:f>Comparison!$B$93:$C$93</c:f>
              <c:strCache>
                <c:ptCount val="1"/>
                <c:pt idx="0">
                  <c:v>Continuous  5.16 m/s</c:v>
                </c:pt>
              </c:strCache>
            </c:strRef>
          </c:tx>
          <c:spPr>
            <a:ln w="12700">
              <a:solidFill>
                <a:srgbClr val="FF0000"/>
              </a:solidFill>
            </a:ln>
          </c:spPr>
          <c:marker>
            <c:symbol val="diamond"/>
            <c:size val="3"/>
            <c:spPr>
              <a:solidFill>
                <a:srgbClr val="FF0000"/>
              </a:solidFill>
              <a:ln>
                <a:noFill/>
              </a:ln>
            </c:spPr>
          </c:marker>
          <c:xVal>
            <c:numRef>
              <c:f>Comparison!$D$52:$N$5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Comparison!$D$93:$N$93</c:f>
              <c:numCache>
                <c:formatCode>General</c:formatCode>
                <c:ptCount val="11"/>
                <c:pt idx="0">
                  <c:v>1</c:v>
                </c:pt>
                <c:pt idx="1">
                  <c:v>0.56601643574353211</c:v>
                </c:pt>
                <c:pt idx="2">
                  <c:v>0.46510910416783591</c:v>
                </c:pt>
                <c:pt idx="3">
                  <c:v>0.420065069837882</c:v>
                </c:pt>
                <c:pt idx="4">
                  <c:v>0.38728123071744935</c:v>
                </c:pt>
                <c:pt idx="5">
                  <c:v>0.36278187580636306</c:v>
                </c:pt>
                <c:pt idx="6">
                  <c:v>0.3444985134907721</c:v>
                </c:pt>
                <c:pt idx="7">
                  <c:v>0.33080790374151614</c:v>
                </c:pt>
                <c:pt idx="8">
                  <c:v>0.31951534189711955</c:v>
                </c:pt>
                <c:pt idx="9">
                  <c:v>0.30972331295226335</c:v>
                </c:pt>
                <c:pt idx="10">
                  <c:v>0.30128456835137485</c:v>
                </c:pt>
              </c:numCache>
            </c:numRef>
          </c:yVal>
          <c:smooth val="1"/>
          <c:extLst xmlns:c16r2="http://schemas.microsoft.com/office/drawing/2015/06/chart">
            <c:ext xmlns:c16="http://schemas.microsoft.com/office/drawing/2014/chart" uri="{C3380CC4-5D6E-409C-BE32-E72D297353CC}">
              <c16:uniqueId val="{00000000-F118-4FA8-95B7-951091C13D56}"/>
            </c:ext>
          </c:extLst>
        </c:ser>
        <c:ser>
          <c:idx val="1"/>
          <c:order val="1"/>
          <c:tx>
            <c:strRef>
              <c:f>Comparison!$B$94:$C$94</c:f>
              <c:strCache>
                <c:ptCount val="1"/>
                <c:pt idx="0">
                  <c:v>Continuous  6.63 m/s</c:v>
                </c:pt>
              </c:strCache>
            </c:strRef>
          </c:tx>
          <c:spPr>
            <a:ln w="12700">
              <a:solidFill>
                <a:srgbClr val="FF0000"/>
              </a:solidFill>
            </a:ln>
          </c:spPr>
          <c:marker>
            <c:symbol val="square"/>
            <c:size val="3"/>
            <c:spPr>
              <a:solidFill>
                <a:srgbClr val="FF0000"/>
              </a:solidFill>
              <a:ln>
                <a:noFill/>
              </a:ln>
            </c:spPr>
          </c:marker>
          <c:xVal>
            <c:numRef>
              <c:f>Comparison!$D$52:$N$5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Comparison!$D$94:$N$94</c:f>
              <c:numCache>
                <c:formatCode>General</c:formatCode>
                <c:ptCount val="11"/>
                <c:pt idx="0">
                  <c:v>1</c:v>
                </c:pt>
                <c:pt idx="1">
                  <c:v>0.55546531989949965</c:v>
                </c:pt>
                <c:pt idx="2">
                  <c:v>0.46054868918610314</c:v>
                </c:pt>
                <c:pt idx="3">
                  <c:v>0.41658630053549206</c:v>
                </c:pt>
                <c:pt idx="4">
                  <c:v>0.38866964444332003</c:v>
                </c:pt>
                <c:pt idx="5">
                  <c:v>0.36612059995431961</c:v>
                </c:pt>
                <c:pt idx="6">
                  <c:v>0.34978935614039208</c:v>
                </c:pt>
                <c:pt idx="7">
                  <c:v>0.33762974900388076</c:v>
                </c:pt>
                <c:pt idx="8">
                  <c:v>0.32877572773646541</c:v>
                </c:pt>
                <c:pt idx="9">
                  <c:v>0.3190397939243178</c:v>
                </c:pt>
                <c:pt idx="10">
                  <c:v>0.31232393472578479</c:v>
                </c:pt>
              </c:numCache>
            </c:numRef>
          </c:yVal>
          <c:smooth val="1"/>
          <c:extLst xmlns:c16r2="http://schemas.microsoft.com/office/drawing/2015/06/chart">
            <c:ext xmlns:c16="http://schemas.microsoft.com/office/drawing/2014/chart" uri="{C3380CC4-5D6E-409C-BE32-E72D297353CC}">
              <c16:uniqueId val="{00000001-F118-4FA8-95B7-951091C13D56}"/>
            </c:ext>
          </c:extLst>
        </c:ser>
        <c:ser>
          <c:idx val="2"/>
          <c:order val="2"/>
          <c:tx>
            <c:strRef>
              <c:f>Comparison!$B$95:$C$95</c:f>
              <c:strCache>
                <c:ptCount val="1"/>
                <c:pt idx="0">
                  <c:v>Continuous  8.10 m/s</c:v>
                </c:pt>
              </c:strCache>
            </c:strRef>
          </c:tx>
          <c:spPr>
            <a:ln w="12700">
              <a:solidFill>
                <a:srgbClr val="FF0000"/>
              </a:solidFill>
            </a:ln>
          </c:spPr>
          <c:marker>
            <c:symbol val="triangle"/>
            <c:size val="3"/>
            <c:spPr>
              <a:solidFill>
                <a:srgbClr val="FF0000"/>
              </a:solidFill>
              <a:ln>
                <a:noFill/>
              </a:ln>
            </c:spPr>
          </c:marker>
          <c:xVal>
            <c:numRef>
              <c:f>Comparison!$D$52:$N$5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Comparison!$D$95:$N$95</c:f>
              <c:numCache>
                <c:formatCode>General</c:formatCode>
                <c:ptCount val="11"/>
                <c:pt idx="0">
                  <c:v>1</c:v>
                </c:pt>
                <c:pt idx="1">
                  <c:v>0.57084148371341814</c:v>
                </c:pt>
                <c:pt idx="2">
                  <c:v>0.46963806237622535</c:v>
                </c:pt>
                <c:pt idx="3">
                  <c:v>0.42915851628658741</c:v>
                </c:pt>
                <c:pt idx="4">
                  <c:v>0.40169730399601761</c:v>
                </c:pt>
                <c:pt idx="5">
                  <c:v>0.38220017738466994</c:v>
                </c:pt>
                <c:pt idx="6">
                  <c:v>0.36655752244645468</c:v>
                </c:pt>
                <c:pt idx="7">
                  <c:v>0.35405554813077877</c:v>
                </c:pt>
                <c:pt idx="8">
                  <c:v>0.3430145674122515</c:v>
                </c:pt>
                <c:pt idx="9">
                  <c:v>0.33536029742306611</c:v>
                </c:pt>
                <c:pt idx="10">
                  <c:v>0.32755719440630909</c:v>
                </c:pt>
              </c:numCache>
            </c:numRef>
          </c:yVal>
          <c:smooth val="1"/>
          <c:extLst xmlns:c16r2="http://schemas.microsoft.com/office/drawing/2015/06/chart">
            <c:ext xmlns:c16="http://schemas.microsoft.com/office/drawing/2014/chart" uri="{C3380CC4-5D6E-409C-BE32-E72D297353CC}">
              <c16:uniqueId val="{00000002-F118-4FA8-95B7-951091C13D56}"/>
            </c:ext>
          </c:extLst>
        </c:ser>
        <c:ser>
          <c:idx val="3"/>
          <c:order val="3"/>
          <c:tx>
            <c:strRef>
              <c:f>Comparison!$B$96:$C$96</c:f>
              <c:strCache>
                <c:ptCount val="1"/>
                <c:pt idx="0">
                  <c:v>Continuous  9.58 m/s</c:v>
                </c:pt>
              </c:strCache>
            </c:strRef>
          </c:tx>
          <c:spPr>
            <a:ln w="12700">
              <a:solidFill>
                <a:srgbClr val="FF0000"/>
              </a:solidFill>
            </a:ln>
          </c:spPr>
          <c:marker>
            <c:symbol val="x"/>
            <c:size val="3"/>
            <c:spPr>
              <a:solidFill>
                <a:srgbClr val="FF0000"/>
              </a:solidFill>
              <a:ln>
                <a:noFill/>
              </a:ln>
            </c:spPr>
          </c:marker>
          <c:xVal>
            <c:numRef>
              <c:f>Comparison!$D$52:$N$5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Comparison!$D$96:$N$96</c:f>
              <c:numCache>
                <c:formatCode>General</c:formatCode>
                <c:ptCount val="11"/>
                <c:pt idx="0">
                  <c:v>1</c:v>
                </c:pt>
                <c:pt idx="1">
                  <c:v>0.5014428099689926</c:v>
                </c:pt>
                <c:pt idx="2">
                  <c:v>0.41696704212198948</c:v>
                </c:pt>
                <c:pt idx="3">
                  <c:v>0.37597713003429978</c:v>
                </c:pt>
                <c:pt idx="4">
                  <c:v>0.34947242536523954</c:v>
                </c:pt>
                <c:pt idx="5">
                  <c:v>0.33115092228982135</c:v>
                </c:pt>
                <c:pt idx="6">
                  <c:v>0.31696804990543254</c:v>
                </c:pt>
                <c:pt idx="7">
                  <c:v>0.30524752841109271</c:v>
                </c:pt>
                <c:pt idx="8">
                  <c:v>0.29445416768845023</c:v>
                </c:pt>
                <c:pt idx="9">
                  <c:v>0.28964704064390945</c:v>
                </c:pt>
                <c:pt idx="10">
                  <c:v>0.28353987295210081</c:v>
                </c:pt>
              </c:numCache>
            </c:numRef>
          </c:yVal>
          <c:smooth val="1"/>
          <c:extLst xmlns:c16r2="http://schemas.microsoft.com/office/drawing/2015/06/chart">
            <c:ext xmlns:c16="http://schemas.microsoft.com/office/drawing/2014/chart" uri="{C3380CC4-5D6E-409C-BE32-E72D297353CC}">
              <c16:uniqueId val="{00000003-F118-4FA8-95B7-951091C13D56}"/>
            </c:ext>
          </c:extLst>
        </c:ser>
        <c:ser>
          <c:idx val="4"/>
          <c:order val="4"/>
          <c:tx>
            <c:strRef>
              <c:f>Comparison!$B$97:$C$97</c:f>
              <c:strCache>
                <c:ptCount val="1"/>
                <c:pt idx="0">
                  <c:v>Pulsed 5.16 m/s</c:v>
                </c:pt>
              </c:strCache>
            </c:strRef>
          </c:tx>
          <c:spPr>
            <a:ln w="12700">
              <a:solidFill>
                <a:srgbClr val="0070C0"/>
              </a:solidFill>
            </a:ln>
          </c:spPr>
          <c:marker>
            <c:symbol val="star"/>
            <c:size val="3"/>
            <c:spPr>
              <a:solidFill>
                <a:srgbClr val="0070C0"/>
              </a:solidFill>
              <a:ln>
                <a:noFill/>
              </a:ln>
            </c:spPr>
          </c:marker>
          <c:xVal>
            <c:numRef>
              <c:f>Comparison!$D$52:$N$5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Comparison!$D$97:$N$97</c:f>
              <c:numCache>
                <c:formatCode>General</c:formatCode>
                <c:ptCount val="11"/>
                <c:pt idx="0">
                  <c:v>1</c:v>
                </c:pt>
                <c:pt idx="1">
                  <c:v>0.51049258855635304</c:v>
                </c:pt>
                <c:pt idx="2">
                  <c:v>0.39211894737161557</c:v>
                </c:pt>
                <c:pt idx="3">
                  <c:v>0.34237135840545529</c:v>
                </c:pt>
                <c:pt idx="4">
                  <c:v>0.31232791881562455</c:v>
                </c:pt>
                <c:pt idx="5">
                  <c:v>0.29186790236261501</c:v>
                </c:pt>
                <c:pt idx="6">
                  <c:v>0.2767657388828354</c:v>
                </c:pt>
                <c:pt idx="7">
                  <c:v>0.26632323790384943</c:v>
                </c:pt>
                <c:pt idx="8">
                  <c:v>0.2572922959234808</c:v>
                </c:pt>
                <c:pt idx="9">
                  <c:v>0.25023450093041494</c:v>
                </c:pt>
                <c:pt idx="10">
                  <c:v>0.24386275396678275</c:v>
                </c:pt>
              </c:numCache>
            </c:numRef>
          </c:yVal>
          <c:smooth val="1"/>
          <c:extLst xmlns:c16r2="http://schemas.microsoft.com/office/drawing/2015/06/chart">
            <c:ext xmlns:c16="http://schemas.microsoft.com/office/drawing/2014/chart" uri="{C3380CC4-5D6E-409C-BE32-E72D297353CC}">
              <c16:uniqueId val="{00000004-F118-4FA8-95B7-951091C13D56}"/>
            </c:ext>
          </c:extLst>
        </c:ser>
        <c:ser>
          <c:idx val="5"/>
          <c:order val="5"/>
          <c:tx>
            <c:strRef>
              <c:f>Comparison!$B$98:$C$98</c:f>
              <c:strCache>
                <c:ptCount val="1"/>
                <c:pt idx="0">
                  <c:v>Pulsed 6.63 m/s</c:v>
                </c:pt>
              </c:strCache>
            </c:strRef>
          </c:tx>
          <c:spPr>
            <a:ln w="12700">
              <a:solidFill>
                <a:srgbClr val="0070C0"/>
              </a:solidFill>
            </a:ln>
          </c:spPr>
          <c:marker>
            <c:symbol val="circle"/>
            <c:size val="3"/>
            <c:spPr>
              <a:solidFill>
                <a:srgbClr val="0070C0"/>
              </a:solidFill>
              <a:ln>
                <a:noFill/>
              </a:ln>
            </c:spPr>
          </c:marker>
          <c:xVal>
            <c:numRef>
              <c:f>Comparison!$D$52:$N$5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Comparison!$D$98:$N$98</c:f>
              <c:numCache>
                <c:formatCode>General</c:formatCode>
                <c:ptCount val="11"/>
                <c:pt idx="0">
                  <c:v>1</c:v>
                </c:pt>
                <c:pt idx="1">
                  <c:v>0.54801251289778097</c:v>
                </c:pt>
                <c:pt idx="2">
                  <c:v>0.44581292890250152</c:v>
                </c:pt>
                <c:pt idx="3">
                  <c:v>0.40419935470134166</c:v>
                </c:pt>
                <c:pt idx="4">
                  <c:v>0.37808605073947082</c:v>
                </c:pt>
                <c:pt idx="5">
                  <c:v>0.35835694514961175</c:v>
                </c:pt>
                <c:pt idx="6">
                  <c:v>0.34399986897488888</c:v>
                </c:pt>
                <c:pt idx="7">
                  <c:v>0.33373732741536166</c:v>
                </c:pt>
                <c:pt idx="8">
                  <c:v>0.32428386589580255</c:v>
                </c:pt>
                <c:pt idx="9">
                  <c:v>0.31537088294544025</c:v>
                </c:pt>
                <c:pt idx="10">
                  <c:v>0.309740078942629</c:v>
                </c:pt>
              </c:numCache>
            </c:numRef>
          </c:yVal>
          <c:smooth val="1"/>
          <c:extLst xmlns:c16r2="http://schemas.microsoft.com/office/drawing/2015/06/chart">
            <c:ext xmlns:c16="http://schemas.microsoft.com/office/drawing/2014/chart" uri="{C3380CC4-5D6E-409C-BE32-E72D297353CC}">
              <c16:uniqueId val="{00000005-F118-4FA8-95B7-951091C13D56}"/>
            </c:ext>
          </c:extLst>
        </c:ser>
        <c:ser>
          <c:idx val="6"/>
          <c:order val="6"/>
          <c:tx>
            <c:strRef>
              <c:f>Comparison!$B$99:$C$99</c:f>
              <c:strCache>
                <c:ptCount val="1"/>
                <c:pt idx="0">
                  <c:v>Pulsed 8.10 m/s</c:v>
                </c:pt>
              </c:strCache>
            </c:strRef>
          </c:tx>
          <c:spPr>
            <a:ln w="12700">
              <a:solidFill>
                <a:srgbClr val="0070C0"/>
              </a:solidFill>
            </a:ln>
          </c:spPr>
          <c:marker>
            <c:symbol val="plus"/>
            <c:size val="3"/>
            <c:spPr>
              <a:solidFill>
                <a:srgbClr val="0070C0"/>
              </a:solidFill>
              <a:ln>
                <a:noFill/>
              </a:ln>
            </c:spPr>
          </c:marker>
          <c:xVal>
            <c:numRef>
              <c:f>Comparison!$D$52:$N$5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Comparison!$D$99:$N$99</c:f>
              <c:numCache>
                <c:formatCode>General</c:formatCode>
                <c:ptCount val="11"/>
                <c:pt idx="0">
                  <c:v>1</c:v>
                </c:pt>
                <c:pt idx="1">
                  <c:v>0.55014474917136069</c:v>
                </c:pt>
                <c:pt idx="2">
                  <c:v>0.4547389620015892</c:v>
                </c:pt>
                <c:pt idx="3">
                  <c:v>0.40813672153615649</c:v>
                </c:pt>
                <c:pt idx="4">
                  <c:v>0.37621358544396449</c:v>
                </c:pt>
                <c:pt idx="5">
                  <c:v>0.35501447491713162</c:v>
                </c:pt>
                <c:pt idx="6">
                  <c:v>0.33808371676712551</c:v>
                </c:pt>
                <c:pt idx="7">
                  <c:v>0.3253513838580202</c:v>
                </c:pt>
                <c:pt idx="8">
                  <c:v>0.31470008251401688</c:v>
                </c:pt>
                <c:pt idx="9">
                  <c:v>0.30592282841279311</c:v>
                </c:pt>
                <c:pt idx="10">
                  <c:v>0.29961260366697867</c:v>
                </c:pt>
              </c:numCache>
            </c:numRef>
          </c:yVal>
          <c:smooth val="1"/>
          <c:extLst xmlns:c16r2="http://schemas.microsoft.com/office/drawing/2015/06/chart">
            <c:ext xmlns:c16="http://schemas.microsoft.com/office/drawing/2014/chart" uri="{C3380CC4-5D6E-409C-BE32-E72D297353CC}">
              <c16:uniqueId val="{00000006-F118-4FA8-95B7-951091C13D56}"/>
            </c:ext>
          </c:extLst>
        </c:ser>
        <c:ser>
          <c:idx val="7"/>
          <c:order val="7"/>
          <c:tx>
            <c:strRef>
              <c:f>Comparison!$B$100:$C$100</c:f>
              <c:strCache>
                <c:ptCount val="1"/>
                <c:pt idx="0">
                  <c:v>Pulsed 9.58 m/s</c:v>
                </c:pt>
              </c:strCache>
            </c:strRef>
          </c:tx>
          <c:spPr>
            <a:ln w="12700">
              <a:solidFill>
                <a:srgbClr val="0070C0"/>
              </a:solidFill>
            </a:ln>
          </c:spPr>
          <c:marker>
            <c:symbol val="dot"/>
            <c:size val="3"/>
            <c:spPr>
              <a:solidFill>
                <a:srgbClr val="0070C0"/>
              </a:solidFill>
              <a:ln>
                <a:noFill/>
              </a:ln>
            </c:spPr>
          </c:marker>
          <c:xVal>
            <c:numRef>
              <c:f>Comparison!$D$52:$N$5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Comparison!$D$100:$N$100</c:f>
              <c:numCache>
                <c:formatCode>General</c:formatCode>
                <c:ptCount val="11"/>
                <c:pt idx="0">
                  <c:v>1</c:v>
                </c:pt>
                <c:pt idx="1">
                  <c:v>0.49204559650218499</c:v>
                </c:pt>
                <c:pt idx="2">
                  <c:v>0.3931168019987501</c:v>
                </c:pt>
                <c:pt idx="3">
                  <c:v>0.34705496564647209</c:v>
                </c:pt>
                <c:pt idx="4">
                  <c:v>0.32052467207994995</c:v>
                </c:pt>
                <c:pt idx="5">
                  <c:v>0.30322298563397587</c:v>
                </c:pt>
                <c:pt idx="6">
                  <c:v>0.29075890068707194</c:v>
                </c:pt>
                <c:pt idx="7">
                  <c:v>0.27982510930668109</c:v>
                </c:pt>
                <c:pt idx="8">
                  <c:v>0.27160524672079422</c:v>
                </c:pt>
                <c:pt idx="9">
                  <c:v>0.26390381011867226</c:v>
                </c:pt>
                <c:pt idx="10">
                  <c:v>0.25730793254215872</c:v>
                </c:pt>
              </c:numCache>
            </c:numRef>
          </c:yVal>
          <c:smooth val="1"/>
          <c:extLst xmlns:c16r2="http://schemas.microsoft.com/office/drawing/2015/06/chart">
            <c:ext xmlns:c16="http://schemas.microsoft.com/office/drawing/2014/chart" uri="{C3380CC4-5D6E-409C-BE32-E72D297353CC}">
              <c16:uniqueId val="{00000007-F118-4FA8-95B7-951091C13D56}"/>
            </c:ext>
          </c:extLst>
        </c:ser>
        <c:dLbls>
          <c:showLegendKey val="0"/>
          <c:showVal val="0"/>
          <c:showCatName val="0"/>
          <c:showSerName val="0"/>
          <c:showPercent val="0"/>
          <c:showBubbleSize val="0"/>
        </c:dLbls>
        <c:axId val="527570432"/>
        <c:axId val="527585280"/>
      </c:scatterChart>
      <c:valAx>
        <c:axId val="527570432"/>
        <c:scaling>
          <c:orientation val="minMax"/>
          <c:max val="600"/>
        </c:scaling>
        <c:delete val="0"/>
        <c:axPos val="b"/>
        <c:title>
          <c:tx>
            <c:rich>
              <a:bodyPr/>
              <a:lstStyle/>
              <a:p>
                <a:pPr>
                  <a:defRPr/>
                </a:pPr>
                <a:r>
                  <a:rPr lang="en-GB"/>
                  <a:t>t (s)</a:t>
                </a:r>
              </a:p>
            </c:rich>
          </c:tx>
          <c:overlay val="0"/>
        </c:title>
        <c:numFmt formatCode="General" sourceLinked="1"/>
        <c:majorTickMark val="in"/>
        <c:minorTickMark val="none"/>
        <c:tickLblPos val="nextTo"/>
        <c:crossAx val="527585280"/>
        <c:crosses val="autoZero"/>
        <c:crossBetween val="midCat"/>
      </c:valAx>
      <c:valAx>
        <c:axId val="527585280"/>
        <c:scaling>
          <c:orientation val="minMax"/>
          <c:max val="1"/>
          <c:min val="0.2"/>
        </c:scaling>
        <c:delete val="0"/>
        <c:axPos val="l"/>
        <c:title>
          <c:tx>
            <c:rich>
              <a:bodyPr rot="-5400000" vert="horz"/>
              <a:lstStyle/>
              <a:p>
                <a:pPr>
                  <a:defRPr/>
                </a:pPr>
                <a:r>
                  <a:rPr lang="en-GB"/>
                  <a:t>X/X</a:t>
                </a:r>
                <a:r>
                  <a:rPr lang="en-GB" baseline="-25000"/>
                  <a:t>o</a:t>
                </a:r>
              </a:p>
            </c:rich>
          </c:tx>
          <c:overlay val="0"/>
        </c:title>
        <c:numFmt formatCode="General" sourceLinked="1"/>
        <c:majorTickMark val="in"/>
        <c:minorTickMark val="none"/>
        <c:tickLblPos val="nextTo"/>
        <c:crossAx val="527570432"/>
        <c:crosses val="autoZero"/>
        <c:crossBetween val="midCat"/>
      </c:valAx>
      <c:spPr>
        <a:ln>
          <a:solidFill>
            <a:schemeClr val="bg1">
              <a:lumMod val="50000"/>
            </a:schemeClr>
          </a:solidFill>
        </a:ln>
      </c:spPr>
    </c:plotArea>
    <c:legend>
      <c:legendPos val="r"/>
      <c:layout>
        <c:manualLayout>
          <c:xMode val="edge"/>
          <c:yMode val="edge"/>
          <c:x val="0.40796542044871087"/>
          <c:y val="4.8965953120739508E-2"/>
          <c:w val="0.54427451416549943"/>
          <c:h val="0.44655857879604149"/>
        </c:manualLayout>
      </c:layout>
      <c:overlay val="0"/>
    </c:legend>
    <c:plotVisOnly val="1"/>
    <c:dispBlanksAs val="gap"/>
    <c:showDLblsOverMax val="0"/>
  </c:chart>
  <c:spPr>
    <a:ln>
      <a:noFill/>
    </a:ln>
  </c:sp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765983962149658"/>
          <c:y val="5.6030183727034118E-2"/>
          <c:w val="0.769745448485606"/>
          <c:h val="0.81873067949839606"/>
        </c:manualLayout>
      </c:layout>
      <c:scatterChart>
        <c:scatterStyle val="smoothMarker"/>
        <c:varyColors val="0"/>
        <c:ser>
          <c:idx val="0"/>
          <c:order val="0"/>
          <c:tx>
            <c:strRef>
              <c:f>'20 deg analysis'!$D$96</c:f>
              <c:strCache>
                <c:ptCount val="1"/>
                <c:pt idx="0">
                  <c:v>2.95 m/s</c:v>
                </c:pt>
              </c:strCache>
            </c:strRef>
          </c:tx>
          <c:spPr>
            <a:ln w="22225"/>
          </c:spPr>
          <c:marker>
            <c:symbol val="diamond"/>
            <c:size val="5"/>
          </c:marker>
          <c:xVal>
            <c:numRef>
              <c:f>'20 deg analysis'!$E$95:$O$95</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20 deg analysis'!$E$96:$O$96</c:f>
              <c:numCache>
                <c:formatCode>General</c:formatCode>
                <c:ptCount val="11"/>
                <c:pt idx="0">
                  <c:v>1</c:v>
                </c:pt>
                <c:pt idx="1">
                  <c:v>0.97155527770921457</c:v>
                </c:pt>
                <c:pt idx="2">
                  <c:v>0.9374852933755784</c:v>
                </c:pt>
                <c:pt idx="3">
                  <c:v>0.89723754661890065</c:v>
                </c:pt>
                <c:pt idx="4">
                  <c:v>0.85388130098769965</c:v>
                </c:pt>
                <c:pt idx="5">
                  <c:v>0.80426875648282092</c:v>
                </c:pt>
                <c:pt idx="6">
                  <c:v>0.75248622565816103</c:v>
                </c:pt>
                <c:pt idx="7">
                  <c:v>0.7099579205570169</c:v>
                </c:pt>
                <c:pt idx="8">
                  <c:v>0.66824349402429006</c:v>
                </c:pt>
                <c:pt idx="9">
                  <c:v>0.63247198007258831</c:v>
                </c:pt>
                <c:pt idx="10">
                  <c:v>0.60220225989728782</c:v>
                </c:pt>
              </c:numCache>
            </c:numRef>
          </c:yVal>
          <c:smooth val="1"/>
          <c:extLst xmlns:c16r2="http://schemas.microsoft.com/office/drawing/2015/06/chart">
            <c:ext xmlns:c16="http://schemas.microsoft.com/office/drawing/2014/chart" uri="{C3380CC4-5D6E-409C-BE32-E72D297353CC}">
              <c16:uniqueId val="{00000000-30AC-4F2F-8785-31860BFDD35E}"/>
            </c:ext>
          </c:extLst>
        </c:ser>
        <c:ser>
          <c:idx val="1"/>
          <c:order val="1"/>
          <c:tx>
            <c:strRef>
              <c:f>'20 deg analysis'!$D$97</c:f>
              <c:strCache>
                <c:ptCount val="1"/>
                <c:pt idx="0">
                  <c:v>3.68 m/s</c:v>
                </c:pt>
              </c:strCache>
            </c:strRef>
          </c:tx>
          <c:spPr>
            <a:ln w="22225"/>
          </c:spPr>
          <c:marker>
            <c:symbol val="square"/>
            <c:size val="5"/>
          </c:marker>
          <c:xVal>
            <c:numRef>
              <c:f>'20 deg analysis'!$E$95:$O$95</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20 deg analysis'!$E$97:$O$97</c:f>
              <c:numCache>
                <c:formatCode>General</c:formatCode>
                <c:ptCount val="11"/>
                <c:pt idx="0">
                  <c:v>1</c:v>
                </c:pt>
                <c:pt idx="1">
                  <c:v>0.96473734305991521</c:v>
                </c:pt>
                <c:pt idx="2">
                  <c:v>0.93042844814698222</c:v>
                </c:pt>
                <c:pt idx="3">
                  <c:v>0.8851710443859605</c:v>
                </c:pt>
                <c:pt idx="4">
                  <c:v>0.8340386312192053</c:v>
                </c:pt>
                <c:pt idx="5">
                  <c:v>0.80146417659307745</c:v>
                </c:pt>
                <c:pt idx="6">
                  <c:v>0.77937841880589742</c:v>
                </c:pt>
                <c:pt idx="7">
                  <c:v>0.76254371494312123</c:v>
                </c:pt>
                <c:pt idx="8">
                  <c:v>0.74765796215967217</c:v>
                </c:pt>
                <c:pt idx="9">
                  <c:v>0.73410263572086132</c:v>
                </c:pt>
                <c:pt idx="10">
                  <c:v>0.72263930048163127</c:v>
                </c:pt>
              </c:numCache>
            </c:numRef>
          </c:yVal>
          <c:smooth val="1"/>
          <c:extLst xmlns:c16r2="http://schemas.microsoft.com/office/drawing/2015/06/chart">
            <c:ext xmlns:c16="http://schemas.microsoft.com/office/drawing/2014/chart" uri="{C3380CC4-5D6E-409C-BE32-E72D297353CC}">
              <c16:uniqueId val="{00000001-30AC-4F2F-8785-31860BFDD35E}"/>
            </c:ext>
          </c:extLst>
        </c:ser>
        <c:ser>
          <c:idx val="2"/>
          <c:order val="2"/>
          <c:tx>
            <c:strRef>
              <c:f>'20 deg analysis'!$D$98</c:f>
              <c:strCache>
                <c:ptCount val="1"/>
                <c:pt idx="0">
                  <c:v>4.42 m/s</c:v>
                </c:pt>
              </c:strCache>
            </c:strRef>
          </c:tx>
          <c:spPr>
            <a:ln w="22225"/>
          </c:spPr>
          <c:marker>
            <c:symbol val="triangle"/>
            <c:size val="5"/>
          </c:marker>
          <c:xVal>
            <c:numRef>
              <c:f>'20 deg analysis'!$E$95:$O$95</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20 deg analysis'!$E$98:$O$98</c:f>
              <c:numCache>
                <c:formatCode>General</c:formatCode>
                <c:ptCount val="11"/>
                <c:pt idx="0">
                  <c:v>1</c:v>
                </c:pt>
                <c:pt idx="1">
                  <c:v>0.97159909655799681</c:v>
                </c:pt>
                <c:pt idx="2">
                  <c:v>0.94146766968008277</c:v>
                </c:pt>
                <c:pt idx="3">
                  <c:v>0.90100386911270514</c:v>
                </c:pt>
                <c:pt idx="4">
                  <c:v>0.8601101885439828</c:v>
                </c:pt>
                <c:pt idx="5">
                  <c:v>0.81712854211602604</c:v>
                </c:pt>
                <c:pt idx="6">
                  <c:v>0.76975534998554906</c:v>
                </c:pt>
                <c:pt idx="7">
                  <c:v>0.74680145583814705</c:v>
                </c:pt>
                <c:pt idx="8">
                  <c:v>0.7302306943377137</c:v>
                </c:pt>
                <c:pt idx="9">
                  <c:v>0.71697711029443556</c:v>
                </c:pt>
                <c:pt idx="10">
                  <c:v>0.70492370766251022</c:v>
                </c:pt>
              </c:numCache>
            </c:numRef>
          </c:yVal>
          <c:smooth val="1"/>
          <c:extLst xmlns:c16r2="http://schemas.microsoft.com/office/drawing/2015/06/chart">
            <c:ext xmlns:c16="http://schemas.microsoft.com/office/drawing/2014/chart" uri="{C3380CC4-5D6E-409C-BE32-E72D297353CC}">
              <c16:uniqueId val="{00000002-30AC-4F2F-8785-31860BFDD35E}"/>
            </c:ext>
          </c:extLst>
        </c:ser>
        <c:ser>
          <c:idx val="3"/>
          <c:order val="3"/>
          <c:tx>
            <c:strRef>
              <c:f>'20 deg analysis'!$D$99</c:f>
              <c:strCache>
                <c:ptCount val="1"/>
                <c:pt idx="0">
                  <c:v>5.16 m/s</c:v>
                </c:pt>
              </c:strCache>
            </c:strRef>
          </c:tx>
          <c:spPr>
            <a:ln w="22225"/>
          </c:spPr>
          <c:marker>
            <c:symbol val="x"/>
            <c:size val="5"/>
          </c:marker>
          <c:xVal>
            <c:numRef>
              <c:f>'20 deg analysis'!$E$95:$O$95</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20 deg analysis'!$E$99:$O$99</c:f>
              <c:numCache>
                <c:formatCode>General</c:formatCode>
                <c:ptCount val="11"/>
                <c:pt idx="0">
                  <c:v>1</c:v>
                </c:pt>
                <c:pt idx="1">
                  <c:v>0.93993535913297988</c:v>
                </c:pt>
                <c:pt idx="2">
                  <c:v>0.87817555160519456</c:v>
                </c:pt>
                <c:pt idx="3">
                  <c:v>0.80753391642992012</c:v>
                </c:pt>
                <c:pt idx="4">
                  <c:v>0.73941291081668858</c:v>
                </c:pt>
                <c:pt idx="5">
                  <c:v>0.68666336049332799</c:v>
                </c:pt>
                <c:pt idx="6">
                  <c:v>0.64636426519040602</c:v>
                </c:pt>
                <c:pt idx="7">
                  <c:v>0.61660082971061769</c:v>
                </c:pt>
                <c:pt idx="8">
                  <c:v>0.59405953955779844</c:v>
                </c:pt>
                <c:pt idx="9">
                  <c:v>0.57490857542236873</c:v>
                </c:pt>
                <c:pt idx="10">
                  <c:v>0.55748896533340264</c:v>
                </c:pt>
              </c:numCache>
            </c:numRef>
          </c:yVal>
          <c:smooth val="1"/>
          <c:extLst xmlns:c16r2="http://schemas.microsoft.com/office/drawing/2015/06/chart">
            <c:ext xmlns:c16="http://schemas.microsoft.com/office/drawing/2014/chart" uri="{C3380CC4-5D6E-409C-BE32-E72D297353CC}">
              <c16:uniqueId val="{00000003-30AC-4F2F-8785-31860BFDD35E}"/>
            </c:ext>
          </c:extLst>
        </c:ser>
        <c:ser>
          <c:idx val="4"/>
          <c:order val="4"/>
          <c:tx>
            <c:strRef>
              <c:f>'20 deg analysis'!$D$100</c:f>
              <c:strCache>
                <c:ptCount val="1"/>
                <c:pt idx="0">
                  <c:v>5.89 m/s</c:v>
                </c:pt>
              </c:strCache>
            </c:strRef>
          </c:tx>
          <c:spPr>
            <a:ln w="22225"/>
          </c:spPr>
          <c:marker>
            <c:symbol val="star"/>
            <c:size val="5"/>
          </c:marker>
          <c:xVal>
            <c:numRef>
              <c:f>'20 deg analysis'!$E$95:$O$95</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20 deg analysis'!$E$100:$O$100</c:f>
              <c:numCache>
                <c:formatCode>General</c:formatCode>
                <c:ptCount val="11"/>
                <c:pt idx="0">
                  <c:v>1</c:v>
                </c:pt>
                <c:pt idx="1">
                  <c:v>0.92831561551624187</c:v>
                </c:pt>
                <c:pt idx="2">
                  <c:v>0.84333161780160137</c:v>
                </c:pt>
                <c:pt idx="3">
                  <c:v>0.75691340994983303</c:v>
                </c:pt>
                <c:pt idx="4">
                  <c:v>0.68350316425874824</c:v>
                </c:pt>
                <c:pt idx="5">
                  <c:v>0.62556613135928252</c:v>
                </c:pt>
                <c:pt idx="6">
                  <c:v>0.59213787099371318</c:v>
                </c:pt>
                <c:pt idx="7">
                  <c:v>0.56815309808308834</c:v>
                </c:pt>
                <c:pt idx="8">
                  <c:v>0.54969050493493699</c:v>
                </c:pt>
                <c:pt idx="9">
                  <c:v>0.53376975891975986</c:v>
                </c:pt>
                <c:pt idx="10">
                  <c:v>0.52016562154898172</c:v>
                </c:pt>
              </c:numCache>
            </c:numRef>
          </c:yVal>
          <c:smooth val="1"/>
          <c:extLst xmlns:c16r2="http://schemas.microsoft.com/office/drawing/2015/06/chart">
            <c:ext xmlns:c16="http://schemas.microsoft.com/office/drawing/2014/chart" uri="{C3380CC4-5D6E-409C-BE32-E72D297353CC}">
              <c16:uniqueId val="{00000004-30AC-4F2F-8785-31860BFDD35E}"/>
            </c:ext>
          </c:extLst>
        </c:ser>
        <c:ser>
          <c:idx val="5"/>
          <c:order val="5"/>
          <c:tx>
            <c:strRef>
              <c:f>'20 deg analysis'!$D$101</c:f>
              <c:strCache>
                <c:ptCount val="1"/>
                <c:pt idx="0">
                  <c:v>6.63 m/s</c:v>
                </c:pt>
              </c:strCache>
            </c:strRef>
          </c:tx>
          <c:spPr>
            <a:ln w="22225"/>
          </c:spPr>
          <c:marker>
            <c:symbol val="circle"/>
            <c:size val="5"/>
          </c:marker>
          <c:xVal>
            <c:numRef>
              <c:f>'20 deg analysis'!$E$95:$O$95</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20 deg analysis'!$E$101:$O$101</c:f>
              <c:numCache>
                <c:formatCode>General</c:formatCode>
                <c:ptCount val="11"/>
                <c:pt idx="0">
                  <c:v>1</c:v>
                </c:pt>
                <c:pt idx="1">
                  <c:v>0.94099013393925968</c:v>
                </c:pt>
                <c:pt idx="2">
                  <c:v>0.86499955229464587</c:v>
                </c:pt>
                <c:pt idx="3">
                  <c:v>0.7960600185639285</c:v>
                </c:pt>
                <c:pt idx="4">
                  <c:v>0.74866900720837337</c:v>
                </c:pt>
                <c:pt idx="5">
                  <c:v>0.71741399390463578</c:v>
                </c:pt>
                <c:pt idx="6">
                  <c:v>0.69454705564286456</c:v>
                </c:pt>
                <c:pt idx="7">
                  <c:v>0.67619832295837357</c:v>
                </c:pt>
                <c:pt idx="8">
                  <c:v>0.66051450708674542</c:v>
                </c:pt>
                <c:pt idx="9">
                  <c:v>0.64650721037801973</c:v>
                </c:pt>
                <c:pt idx="10">
                  <c:v>0.63365897149855976</c:v>
                </c:pt>
              </c:numCache>
            </c:numRef>
          </c:yVal>
          <c:smooth val="1"/>
          <c:extLst xmlns:c16r2="http://schemas.microsoft.com/office/drawing/2015/06/chart">
            <c:ext xmlns:c16="http://schemas.microsoft.com/office/drawing/2014/chart" uri="{C3380CC4-5D6E-409C-BE32-E72D297353CC}">
              <c16:uniqueId val="{00000005-30AC-4F2F-8785-31860BFDD35E}"/>
            </c:ext>
          </c:extLst>
        </c:ser>
        <c:ser>
          <c:idx val="7"/>
          <c:order val="6"/>
          <c:tx>
            <c:strRef>
              <c:f>'20 deg analysis'!$D$103</c:f>
              <c:strCache>
                <c:ptCount val="1"/>
                <c:pt idx="0">
                  <c:v>8.10 m/s</c:v>
                </c:pt>
              </c:strCache>
            </c:strRef>
          </c:tx>
          <c:spPr>
            <a:ln w="22225"/>
          </c:spPr>
          <c:xVal>
            <c:numRef>
              <c:f>'20 deg analysis'!$E$95:$O$95</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20 deg analysis'!$E$103:$O$103</c:f>
              <c:numCache>
                <c:formatCode>General</c:formatCode>
                <c:ptCount val="11"/>
                <c:pt idx="0">
                  <c:v>1</c:v>
                </c:pt>
                <c:pt idx="1">
                  <c:v>0.91267127512030921</c:v>
                </c:pt>
                <c:pt idx="2">
                  <c:v>0.81852684028743605</c:v>
                </c:pt>
                <c:pt idx="3">
                  <c:v>0.74652460876628179</c:v>
                </c:pt>
                <c:pt idx="4">
                  <c:v>0.70987437976126122</c:v>
                </c:pt>
                <c:pt idx="5">
                  <c:v>0.68412931906048435</c:v>
                </c:pt>
                <c:pt idx="6">
                  <c:v>0.66363504125518169</c:v>
                </c:pt>
                <c:pt idx="7">
                  <c:v>0.64575353224273446</c:v>
                </c:pt>
                <c:pt idx="8">
                  <c:v>0.63171694036146808</c:v>
                </c:pt>
                <c:pt idx="9">
                  <c:v>0.61891749604583945</c:v>
                </c:pt>
                <c:pt idx="10">
                  <c:v>0.6065460530929595</c:v>
                </c:pt>
              </c:numCache>
            </c:numRef>
          </c:yVal>
          <c:smooth val="1"/>
          <c:extLst xmlns:c16r2="http://schemas.microsoft.com/office/drawing/2015/06/chart">
            <c:ext xmlns:c16="http://schemas.microsoft.com/office/drawing/2014/chart" uri="{C3380CC4-5D6E-409C-BE32-E72D297353CC}">
              <c16:uniqueId val="{00000006-30AC-4F2F-8785-31860BFDD35E}"/>
            </c:ext>
          </c:extLst>
        </c:ser>
        <c:ser>
          <c:idx val="8"/>
          <c:order val="7"/>
          <c:tx>
            <c:strRef>
              <c:f>'20 deg analysis'!$D$104</c:f>
              <c:strCache>
                <c:ptCount val="1"/>
                <c:pt idx="0">
                  <c:v>8.84 m/s</c:v>
                </c:pt>
              </c:strCache>
            </c:strRef>
          </c:tx>
          <c:spPr>
            <a:ln w="22225"/>
          </c:spPr>
          <c:xVal>
            <c:numRef>
              <c:f>'20 deg analysis'!$E$95:$O$95</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20 deg analysis'!$E$104:$O$104</c:f>
              <c:numCache>
                <c:formatCode>General</c:formatCode>
                <c:ptCount val="11"/>
                <c:pt idx="0">
                  <c:v>1</c:v>
                </c:pt>
                <c:pt idx="1">
                  <c:v>0.83002143081783597</c:v>
                </c:pt>
                <c:pt idx="2">
                  <c:v>0.73763531815002736</c:v>
                </c:pt>
                <c:pt idx="3">
                  <c:v>0.70549632822564645</c:v>
                </c:pt>
                <c:pt idx="4">
                  <c:v>0.68476631065771598</c:v>
                </c:pt>
                <c:pt idx="5">
                  <c:v>0.66859105530553864</c:v>
                </c:pt>
                <c:pt idx="6">
                  <c:v>0.65602559882837141</c:v>
                </c:pt>
                <c:pt idx="7">
                  <c:v>0.64440213061059248</c:v>
                </c:pt>
                <c:pt idx="8">
                  <c:v>0.63568847307577547</c:v>
                </c:pt>
                <c:pt idx="9">
                  <c:v>0.62721031236734326</c:v>
                </c:pt>
                <c:pt idx="10">
                  <c:v>0.6196156243408224</c:v>
                </c:pt>
              </c:numCache>
            </c:numRef>
          </c:yVal>
          <c:smooth val="1"/>
          <c:extLst xmlns:c16r2="http://schemas.microsoft.com/office/drawing/2015/06/chart">
            <c:ext xmlns:c16="http://schemas.microsoft.com/office/drawing/2014/chart" uri="{C3380CC4-5D6E-409C-BE32-E72D297353CC}">
              <c16:uniqueId val="{00000007-30AC-4F2F-8785-31860BFDD35E}"/>
            </c:ext>
          </c:extLst>
        </c:ser>
        <c:ser>
          <c:idx val="9"/>
          <c:order val="8"/>
          <c:tx>
            <c:strRef>
              <c:f>'20 deg analysis'!$D$105</c:f>
              <c:strCache>
                <c:ptCount val="1"/>
                <c:pt idx="0">
                  <c:v>9.58 m/s</c:v>
                </c:pt>
              </c:strCache>
            </c:strRef>
          </c:tx>
          <c:spPr>
            <a:ln w="22225"/>
          </c:spPr>
          <c:marker>
            <c:symbol val="diamond"/>
            <c:size val="5"/>
          </c:marker>
          <c:xVal>
            <c:numRef>
              <c:f>'20 deg analysis'!$E$95:$O$95</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20 deg analysis'!$E$105:$O$105</c:f>
              <c:numCache>
                <c:formatCode>General</c:formatCode>
                <c:ptCount val="11"/>
                <c:pt idx="0">
                  <c:v>1</c:v>
                </c:pt>
                <c:pt idx="1">
                  <c:v>0.90242913658182877</c:v>
                </c:pt>
                <c:pt idx="2">
                  <c:v>0.79135080626404009</c:v>
                </c:pt>
                <c:pt idx="3">
                  <c:v>0.73859268222660379</c:v>
                </c:pt>
                <c:pt idx="4">
                  <c:v>0.70574687543711034</c:v>
                </c:pt>
                <c:pt idx="5">
                  <c:v>0.68141755184456765</c:v>
                </c:pt>
                <c:pt idx="6">
                  <c:v>0.66231798883854798</c:v>
                </c:pt>
                <c:pt idx="7">
                  <c:v>0.64582932012450101</c:v>
                </c:pt>
                <c:pt idx="8">
                  <c:v>0.63210504392578071</c:v>
                </c:pt>
                <c:pt idx="9">
                  <c:v>0.62113027131634591</c:v>
                </c:pt>
                <c:pt idx="10">
                  <c:v>0.61155337978509061</c:v>
                </c:pt>
              </c:numCache>
            </c:numRef>
          </c:yVal>
          <c:smooth val="1"/>
          <c:extLst xmlns:c16r2="http://schemas.microsoft.com/office/drawing/2015/06/chart">
            <c:ext xmlns:c16="http://schemas.microsoft.com/office/drawing/2014/chart" uri="{C3380CC4-5D6E-409C-BE32-E72D297353CC}">
              <c16:uniqueId val="{00000008-30AC-4F2F-8785-31860BFDD35E}"/>
            </c:ext>
          </c:extLst>
        </c:ser>
        <c:dLbls>
          <c:showLegendKey val="0"/>
          <c:showVal val="0"/>
          <c:showCatName val="0"/>
          <c:showSerName val="0"/>
          <c:showPercent val="0"/>
          <c:showBubbleSize val="0"/>
        </c:dLbls>
        <c:axId val="528311424"/>
        <c:axId val="528313344"/>
      </c:scatterChart>
      <c:valAx>
        <c:axId val="528311424"/>
        <c:scaling>
          <c:orientation val="minMax"/>
          <c:max val="200"/>
        </c:scaling>
        <c:delete val="0"/>
        <c:axPos val="b"/>
        <c:title>
          <c:tx>
            <c:rich>
              <a:bodyPr/>
              <a:lstStyle/>
              <a:p>
                <a:pPr>
                  <a:defRPr/>
                </a:pPr>
                <a:r>
                  <a:rPr lang="en-GB"/>
                  <a:t>t (s)</a:t>
                </a:r>
              </a:p>
            </c:rich>
          </c:tx>
          <c:overlay val="0"/>
        </c:title>
        <c:numFmt formatCode="General" sourceLinked="1"/>
        <c:majorTickMark val="in"/>
        <c:minorTickMark val="none"/>
        <c:tickLblPos val="nextTo"/>
        <c:crossAx val="528313344"/>
        <c:crosses val="autoZero"/>
        <c:crossBetween val="midCat"/>
      </c:valAx>
      <c:valAx>
        <c:axId val="528313344"/>
        <c:scaling>
          <c:orientation val="minMax"/>
          <c:max val="1"/>
          <c:min val="0.2"/>
        </c:scaling>
        <c:delete val="0"/>
        <c:axPos val="l"/>
        <c:title>
          <c:tx>
            <c:rich>
              <a:bodyPr rot="-5400000" vert="horz"/>
              <a:lstStyle/>
              <a:p>
                <a:pPr>
                  <a:defRPr/>
                </a:pPr>
                <a:r>
                  <a:rPr lang="en-GB"/>
                  <a:t>X/X</a:t>
                </a:r>
                <a:r>
                  <a:rPr lang="en-GB" baseline="-25000"/>
                  <a:t>o</a:t>
                </a:r>
              </a:p>
            </c:rich>
          </c:tx>
          <c:overlay val="0"/>
        </c:title>
        <c:numFmt formatCode="General" sourceLinked="1"/>
        <c:majorTickMark val="in"/>
        <c:minorTickMark val="none"/>
        <c:tickLblPos val="nextTo"/>
        <c:crossAx val="528311424"/>
        <c:crosses val="autoZero"/>
        <c:crossBetween val="midCat"/>
      </c:valAx>
      <c:spPr>
        <a:ln>
          <a:solidFill>
            <a:schemeClr val="bg1">
              <a:lumMod val="50000"/>
            </a:schemeClr>
          </a:solidFill>
        </a:ln>
      </c:spPr>
    </c:plotArea>
    <c:legend>
      <c:legendPos val="r"/>
      <c:layout>
        <c:manualLayout>
          <c:xMode val="edge"/>
          <c:yMode val="edge"/>
          <c:x val="0.17379056928228798"/>
          <c:y val="0.38632320281231813"/>
          <c:w val="0.32555727999913076"/>
          <c:h val="0.47311024985860356"/>
        </c:manualLayout>
      </c:layout>
      <c:overlay val="0"/>
    </c:legend>
    <c:plotVisOnly val="1"/>
    <c:dispBlanksAs val="gap"/>
    <c:showDLblsOverMax val="0"/>
  </c:chart>
  <c:spPr>
    <a:ln>
      <a:noFill/>
    </a:ln>
  </c:spPr>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234366758783378"/>
          <c:y val="5.1406583226870396E-2"/>
          <c:w val="0.74847803115519651"/>
          <c:h val="0.82400173441763835"/>
        </c:manualLayout>
      </c:layout>
      <c:scatterChart>
        <c:scatterStyle val="smoothMarker"/>
        <c:varyColors val="0"/>
        <c:ser>
          <c:idx val="0"/>
          <c:order val="0"/>
          <c:tx>
            <c:strRef>
              <c:f>'20 deg analysis'!$D$109</c:f>
              <c:strCache>
                <c:ptCount val="1"/>
                <c:pt idx="0">
                  <c:v>5.16 m/s</c:v>
                </c:pt>
              </c:strCache>
            </c:strRef>
          </c:tx>
          <c:spPr>
            <a:ln w="22225"/>
          </c:spPr>
          <c:marker>
            <c:symbol val="diamond"/>
            <c:size val="5"/>
          </c:marker>
          <c:xVal>
            <c:numRef>
              <c:f>'20 deg analysis'!$E$108:$O$108</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20 deg analysis'!$E$109:$O$109</c:f>
              <c:numCache>
                <c:formatCode>General</c:formatCode>
                <c:ptCount val="11"/>
                <c:pt idx="0">
                  <c:v>1</c:v>
                </c:pt>
                <c:pt idx="1">
                  <c:v>0.95082819340530844</c:v>
                </c:pt>
                <c:pt idx="2">
                  <c:v>0.89359384168675515</c:v>
                </c:pt>
                <c:pt idx="3">
                  <c:v>0.83984676939051595</c:v>
                </c:pt>
                <c:pt idx="4">
                  <c:v>0.79894170965958278</c:v>
                </c:pt>
                <c:pt idx="5">
                  <c:v>0.77062430633844059</c:v>
                </c:pt>
                <c:pt idx="6">
                  <c:v>0.75004451735666977</c:v>
                </c:pt>
                <c:pt idx="7">
                  <c:v>0.73465544963666618</c:v>
                </c:pt>
                <c:pt idx="8">
                  <c:v>0.72235702023472625</c:v>
                </c:pt>
                <c:pt idx="9">
                  <c:v>0.71088882837528466</c:v>
                </c:pt>
                <c:pt idx="10">
                  <c:v>0.70029743357426322</c:v>
                </c:pt>
              </c:numCache>
            </c:numRef>
          </c:yVal>
          <c:smooth val="1"/>
          <c:extLst xmlns:c16r2="http://schemas.microsoft.com/office/drawing/2015/06/chart">
            <c:ext xmlns:c16="http://schemas.microsoft.com/office/drawing/2014/chart" uri="{C3380CC4-5D6E-409C-BE32-E72D297353CC}">
              <c16:uniqueId val="{00000000-827A-4A04-A41F-9F25534020AC}"/>
            </c:ext>
          </c:extLst>
        </c:ser>
        <c:ser>
          <c:idx val="1"/>
          <c:order val="1"/>
          <c:tx>
            <c:strRef>
              <c:f>'20 deg analysis'!$D$110</c:f>
              <c:strCache>
                <c:ptCount val="1"/>
                <c:pt idx="0">
                  <c:v>5.89 m/s</c:v>
                </c:pt>
              </c:strCache>
            </c:strRef>
          </c:tx>
          <c:spPr>
            <a:ln w="22225"/>
          </c:spPr>
          <c:marker>
            <c:symbol val="square"/>
            <c:size val="5"/>
          </c:marker>
          <c:xVal>
            <c:numRef>
              <c:f>'20 deg analysis'!$E$108:$O$108</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20 deg analysis'!$E$110:$O$110</c:f>
              <c:numCache>
                <c:formatCode>General</c:formatCode>
                <c:ptCount val="11"/>
                <c:pt idx="0">
                  <c:v>1</c:v>
                </c:pt>
                <c:pt idx="1">
                  <c:v>0.95145267235788378</c:v>
                </c:pt>
                <c:pt idx="2">
                  <c:v>0.89960357386209389</c:v>
                </c:pt>
                <c:pt idx="3">
                  <c:v>0.8516527214559948</c:v>
                </c:pt>
                <c:pt idx="4">
                  <c:v>0.80521935017211066</c:v>
                </c:pt>
                <c:pt idx="5">
                  <c:v>0.76835286074933384</c:v>
                </c:pt>
                <c:pt idx="6">
                  <c:v>0.74291096376967647</c:v>
                </c:pt>
                <c:pt idx="7">
                  <c:v>0.72157840050289435</c:v>
                </c:pt>
                <c:pt idx="8">
                  <c:v>0.70236274968919987</c:v>
                </c:pt>
                <c:pt idx="9">
                  <c:v>0.68631451432973301</c:v>
                </c:pt>
                <c:pt idx="10">
                  <c:v>0.67170591887835918</c:v>
                </c:pt>
              </c:numCache>
            </c:numRef>
          </c:yVal>
          <c:smooth val="1"/>
          <c:extLst xmlns:c16r2="http://schemas.microsoft.com/office/drawing/2015/06/chart">
            <c:ext xmlns:c16="http://schemas.microsoft.com/office/drawing/2014/chart" uri="{C3380CC4-5D6E-409C-BE32-E72D297353CC}">
              <c16:uniqueId val="{00000001-827A-4A04-A41F-9F25534020AC}"/>
            </c:ext>
          </c:extLst>
        </c:ser>
        <c:ser>
          <c:idx val="2"/>
          <c:order val="2"/>
          <c:tx>
            <c:strRef>
              <c:f>'20 deg analysis'!$D$111</c:f>
              <c:strCache>
                <c:ptCount val="1"/>
                <c:pt idx="0">
                  <c:v>6.63 m/s</c:v>
                </c:pt>
              </c:strCache>
            </c:strRef>
          </c:tx>
          <c:spPr>
            <a:ln w="22225"/>
          </c:spPr>
          <c:marker>
            <c:symbol val="triangle"/>
            <c:size val="5"/>
          </c:marker>
          <c:xVal>
            <c:numRef>
              <c:f>'20 deg analysis'!$E$108:$O$108</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20 deg analysis'!$E$111:$O$111</c:f>
              <c:numCache>
                <c:formatCode>General</c:formatCode>
                <c:ptCount val="11"/>
                <c:pt idx="0">
                  <c:v>1</c:v>
                </c:pt>
                <c:pt idx="1">
                  <c:v>0.94187935378531562</c:v>
                </c:pt>
                <c:pt idx="2">
                  <c:v>0.88556090448008284</c:v>
                </c:pt>
                <c:pt idx="3">
                  <c:v>0.82805293928253931</c:v>
                </c:pt>
                <c:pt idx="4">
                  <c:v>0.7818043744186286</c:v>
                </c:pt>
                <c:pt idx="5">
                  <c:v>0.74871265343530813</c:v>
                </c:pt>
                <c:pt idx="6">
                  <c:v>0.72227370430252769</c:v>
                </c:pt>
                <c:pt idx="7">
                  <c:v>0.70146945603452915</c:v>
                </c:pt>
                <c:pt idx="8">
                  <c:v>0.68364122937397431</c:v>
                </c:pt>
                <c:pt idx="9">
                  <c:v>0.66814585928371706</c:v>
                </c:pt>
                <c:pt idx="10">
                  <c:v>0.65313480106042976</c:v>
                </c:pt>
              </c:numCache>
            </c:numRef>
          </c:yVal>
          <c:smooth val="1"/>
          <c:extLst xmlns:c16r2="http://schemas.microsoft.com/office/drawing/2015/06/chart">
            <c:ext xmlns:c16="http://schemas.microsoft.com/office/drawing/2014/chart" uri="{C3380CC4-5D6E-409C-BE32-E72D297353CC}">
              <c16:uniqueId val="{00000002-827A-4A04-A41F-9F25534020AC}"/>
            </c:ext>
          </c:extLst>
        </c:ser>
        <c:ser>
          <c:idx val="3"/>
          <c:order val="3"/>
          <c:tx>
            <c:strRef>
              <c:f>'20 deg analysis'!$D$112</c:f>
              <c:strCache>
                <c:ptCount val="1"/>
                <c:pt idx="0">
                  <c:v>7.37 m/s</c:v>
                </c:pt>
              </c:strCache>
            </c:strRef>
          </c:tx>
          <c:spPr>
            <a:ln w="22225"/>
          </c:spPr>
          <c:marker>
            <c:symbol val="x"/>
            <c:size val="5"/>
          </c:marker>
          <c:xVal>
            <c:numRef>
              <c:f>'20 deg analysis'!$E$108:$O$108</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20 deg analysis'!$E$112:$O$112</c:f>
              <c:numCache>
                <c:formatCode>General</c:formatCode>
                <c:ptCount val="11"/>
                <c:pt idx="0">
                  <c:v>1</c:v>
                </c:pt>
                <c:pt idx="1">
                  <c:v>0.94709072184090559</c:v>
                </c:pt>
                <c:pt idx="2">
                  <c:v>0.88290498548110841</c:v>
                </c:pt>
                <c:pt idx="3">
                  <c:v>0.83366269113233238</c:v>
                </c:pt>
                <c:pt idx="4">
                  <c:v>0.79837125973308276</c:v>
                </c:pt>
                <c:pt idx="5">
                  <c:v>0.7711366405843797</c:v>
                </c:pt>
                <c:pt idx="6">
                  <c:v>0.74828914370142896</c:v>
                </c:pt>
                <c:pt idx="7">
                  <c:v>0.7324821370563902</c:v>
                </c:pt>
                <c:pt idx="8">
                  <c:v>0.72010813992025491</c:v>
                </c:pt>
                <c:pt idx="9">
                  <c:v>0.70790082389329445</c:v>
                </c:pt>
                <c:pt idx="10">
                  <c:v>0.69818003687325159</c:v>
                </c:pt>
              </c:numCache>
            </c:numRef>
          </c:yVal>
          <c:smooth val="1"/>
          <c:extLst xmlns:c16r2="http://schemas.microsoft.com/office/drawing/2015/06/chart">
            <c:ext xmlns:c16="http://schemas.microsoft.com/office/drawing/2014/chart" uri="{C3380CC4-5D6E-409C-BE32-E72D297353CC}">
              <c16:uniqueId val="{00000003-827A-4A04-A41F-9F25534020AC}"/>
            </c:ext>
          </c:extLst>
        </c:ser>
        <c:ser>
          <c:idx val="4"/>
          <c:order val="4"/>
          <c:tx>
            <c:strRef>
              <c:f>'20 deg analysis'!$D$113</c:f>
              <c:strCache>
                <c:ptCount val="1"/>
                <c:pt idx="0">
                  <c:v>8.10 m/s</c:v>
                </c:pt>
              </c:strCache>
            </c:strRef>
          </c:tx>
          <c:spPr>
            <a:ln w="22225"/>
          </c:spPr>
          <c:marker>
            <c:symbol val="star"/>
            <c:size val="5"/>
          </c:marker>
          <c:xVal>
            <c:numRef>
              <c:f>'20 deg analysis'!$E$108:$O$108</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20 deg analysis'!$E$113:$O$113</c:f>
              <c:numCache>
                <c:formatCode>General</c:formatCode>
                <c:ptCount val="11"/>
                <c:pt idx="0">
                  <c:v>1</c:v>
                </c:pt>
                <c:pt idx="1">
                  <c:v>0.91381190403362067</c:v>
                </c:pt>
                <c:pt idx="2">
                  <c:v>0.84961041359664813</c:v>
                </c:pt>
                <c:pt idx="3">
                  <c:v>0.80996872958775457</c:v>
                </c:pt>
                <c:pt idx="4">
                  <c:v>0.78346062756785917</c:v>
                </c:pt>
                <c:pt idx="5">
                  <c:v>0.76262470091556767</c:v>
                </c:pt>
                <c:pt idx="6">
                  <c:v>0.74507776593433728</c:v>
                </c:pt>
                <c:pt idx="7">
                  <c:v>0.73002506414251278</c:v>
                </c:pt>
                <c:pt idx="8">
                  <c:v>0.71702285626969353</c:v>
                </c:pt>
                <c:pt idx="9">
                  <c:v>0.7048732887402569</c:v>
                </c:pt>
                <c:pt idx="10">
                  <c:v>0.69346931314517513</c:v>
                </c:pt>
              </c:numCache>
            </c:numRef>
          </c:yVal>
          <c:smooth val="1"/>
          <c:extLst xmlns:c16r2="http://schemas.microsoft.com/office/drawing/2015/06/chart">
            <c:ext xmlns:c16="http://schemas.microsoft.com/office/drawing/2014/chart" uri="{C3380CC4-5D6E-409C-BE32-E72D297353CC}">
              <c16:uniqueId val="{00000004-827A-4A04-A41F-9F25534020AC}"/>
            </c:ext>
          </c:extLst>
        </c:ser>
        <c:ser>
          <c:idx val="5"/>
          <c:order val="5"/>
          <c:tx>
            <c:strRef>
              <c:f>'20 deg analysis'!$D$114</c:f>
              <c:strCache>
                <c:ptCount val="1"/>
                <c:pt idx="0">
                  <c:v>8.84 m/s</c:v>
                </c:pt>
              </c:strCache>
            </c:strRef>
          </c:tx>
          <c:spPr>
            <a:ln w="22225"/>
          </c:spPr>
          <c:marker>
            <c:symbol val="circle"/>
            <c:size val="5"/>
          </c:marker>
          <c:xVal>
            <c:numRef>
              <c:f>'20 deg analysis'!$E$108:$O$108</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20 deg analysis'!$E$114:$O$114</c:f>
              <c:numCache>
                <c:formatCode>General</c:formatCode>
                <c:ptCount val="11"/>
                <c:pt idx="0">
                  <c:v>1</c:v>
                </c:pt>
                <c:pt idx="1">
                  <c:v>0.87912125849058875</c:v>
                </c:pt>
                <c:pt idx="2">
                  <c:v>0.80513044438595194</c:v>
                </c:pt>
                <c:pt idx="3">
                  <c:v>0.76529466063462981</c:v>
                </c:pt>
                <c:pt idx="4">
                  <c:v>0.73664546370965223</c:v>
                </c:pt>
                <c:pt idx="5">
                  <c:v>0.71512823705662121</c:v>
                </c:pt>
                <c:pt idx="6">
                  <c:v>0.69818340758836805</c:v>
                </c:pt>
                <c:pt idx="7">
                  <c:v>0.68355291121989492</c:v>
                </c:pt>
                <c:pt idx="8">
                  <c:v>0.6700897080563899</c:v>
                </c:pt>
                <c:pt idx="9">
                  <c:v>0.65880777004555902</c:v>
                </c:pt>
                <c:pt idx="10">
                  <c:v>0.64734920289880848</c:v>
                </c:pt>
              </c:numCache>
            </c:numRef>
          </c:yVal>
          <c:smooth val="1"/>
          <c:extLst xmlns:c16r2="http://schemas.microsoft.com/office/drawing/2015/06/chart">
            <c:ext xmlns:c16="http://schemas.microsoft.com/office/drawing/2014/chart" uri="{C3380CC4-5D6E-409C-BE32-E72D297353CC}">
              <c16:uniqueId val="{00000005-827A-4A04-A41F-9F25534020AC}"/>
            </c:ext>
          </c:extLst>
        </c:ser>
        <c:ser>
          <c:idx val="6"/>
          <c:order val="6"/>
          <c:tx>
            <c:strRef>
              <c:f>'20 deg analysis'!$D$115</c:f>
              <c:strCache>
                <c:ptCount val="1"/>
                <c:pt idx="0">
                  <c:v>9.58 m/s</c:v>
                </c:pt>
              </c:strCache>
            </c:strRef>
          </c:tx>
          <c:spPr>
            <a:ln w="22225"/>
          </c:spPr>
          <c:marker>
            <c:symbol val="plus"/>
            <c:size val="5"/>
          </c:marker>
          <c:xVal>
            <c:numRef>
              <c:f>'20 deg analysis'!$E$108:$O$108</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20 deg analysis'!$E$115:$O$115</c:f>
              <c:numCache>
                <c:formatCode>General</c:formatCode>
                <c:ptCount val="11"/>
                <c:pt idx="0">
                  <c:v>1</c:v>
                </c:pt>
                <c:pt idx="1">
                  <c:v>0.8357682597296503</c:v>
                </c:pt>
                <c:pt idx="2">
                  <c:v>0.77868670255064065</c:v>
                </c:pt>
                <c:pt idx="3">
                  <c:v>0.74333859495127985</c:v>
                </c:pt>
                <c:pt idx="4">
                  <c:v>0.71923863204661376</c:v>
                </c:pt>
                <c:pt idx="5">
                  <c:v>0.70020529549721255</c:v>
                </c:pt>
                <c:pt idx="6">
                  <c:v>0.68539661939496821</c:v>
                </c:pt>
                <c:pt idx="7">
                  <c:v>0.67299781601499586</c:v>
                </c:pt>
                <c:pt idx="8">
                  <c:v>0.66206020252824072</c:v>
                </c:pt>
                <c:pt idx="9">
                  <c:v>0.65222274723990958</c:v>
                </c:pt>
                <c:pt idx="10">
                  <c:v>0.64300618840939017</c:v>
                </c:pt>
              </c:numCache>
            </c:numRef>
          </c:yVal>
          <c:smooth val="1"/>
          <c:extLst xmlns:c16r2="http://schemas.microsoft.com/office/drawing/2015/06/chart">
            <c:ext xmlns:c16="http://schemas.microsoft.com/office/drawing/2014/chart" uri="{C3380CC4-5D6E-409C-BE32-E72D297353CC}">
              <c16:uniqueId val="{00000006-827A-4A04-A41F-9F25534020AC}"/>
            </c:ext>
          </c:extLst>
        </c:ser>
        <c:dLbls>
          <c:showLegendKey val="0"/>
          <c:showVal val="0"/>
          <c:showCatName val="0"/>
          <c:showSerName val="0"/>
          <c:showPercent val="0"/>
          <c:showBubbleSize val="0"/>
        </c:dLbls>
        <c:axId val="528353920"/>
        <c:axId val="528372480"/>
      </c:scatterChart>
      <c:valAx>
        <c:axId val="528353920"/>
        <c:scaling>
          <c:orientation val="minMax"/>
          <c:max val="200"/>
          <c:min val="0"/>
        </c:scaling>
        <c:delete val="0"/>
        <c:axPos val="b"/>
        <c:title>
          <c:tx>
            <c:rich>
              <a:bodyPr/>
              <a:lstStyle/>
              <a:p>
                <a:pPr>
                  <a:defRPr/>
                </a:pPr>
                <a:r>
                  <a:rPr lang="en-GB"/>
                  <a:t>t (s)</a:t>
                </a:r>
              </a:p>
            </c:rich>
          </c:tx>
          <c:overlay val="0"/>
        </c:title>
        <c:numFmt formatCode="General" sourceLinked="0"/>
        <c:majorTickMark val="in"/>
        <c:minorTickMark val="none"/>
        <c:tickLblPos val="nextTo"/>
        <c:crossAx val="528372480"/>
        <c:crosses val="autoZero"/>
        <c:crossBetween val="midCat"/>
      </c:valAx>
      <c:valAx>
        <c:axId val="528372480"/>
        <c:scaling>
          <c:orientation val="minMax"/>
          <c:max val="1"/>
          <c:min val="0.2"/>
        </c:scaling>
        <c:delete val="0"/>
        <c:axPos val="l"/>
        <c:title>
          <c:tx>
            <c:rich>
              <a:bodyPr rot="-5400000" vert="horz"/>
              <a:lstStyle/>
              <a:p>
                <a:pPr>
                  <a:defRPr/>
                </a:pPr>
                <a:r>
                  <a:rPr lang="en-GB"/>
                  <a:t>X/X</a:t>
                </a:r>
                <a:r>
                  <a:rPr lang="en-GB" baseline="-25000"/>
                  <a:t>o</a:t>
                </a:r>
              </a:p>
            </c:rich>
          </c:tx>
          <c:overlay val="0"/>
        </c:title>
        <c:numFmt formatCode="General" sourceLinked="0"/>
        <c:majorTickMark val="in"/>
        <c:minorTickMark val="none"/>
        <c:tickLblPos val="nextTo"/>
        <c:crossAx val="528353920"/>
        <c:crosses val="autoZero"/>
        <c:crossBetween val="midCat"/>
      </c:valAx>
      <c:spPr>
        <a:ln>
          <a:solidFill>
            <a:schemeClr val="bg1">
              <a:lumMod val="50000"/>
            </a:schemeClr>
          </a:solidFill>
        </a:ln>
      </c:spPr>
    </c:plotArea>
    <c:legend>
      <c:legendPos val="r"/>
      <c:layout>
        <c:manualLayout>
          <c:xMode val="edge"/>
          <c:yMode val="edge"/>
          <c:x val="0.17791542112599046"/>
          <c:y val="0.50250777476344866"/>
          <c:w val="0.31422754447360751"/>
          <c:h val="0.34851808682285756"/>
        </c:manualLayout>
      </c:layout>
      <c:overlay val="0"/>
    </c:legend>
    <c:plotVisOnly val="1"/>
    <c:dispBlanksAs val="gap"/>
    <c:showDLblsOverMax val="0"/>
  </c:chart>
  <c:spPr>
    <a:ln>
      <a:noFill/>
    </a:ln>
  </c:spPr>
  <c:externalData r:id="rId2">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248711286691089"/>
          <c:y val="5.1400554097404488E-2"/>
          <c:w val="0.77511929419571501"/>
          <c:h val="0.7972313105501555"/>
        </c:manualLayout>
      </c:layout>
      <c:scatterChart>
        <c:scatterStyle val="smoothMarker"/>
        <c:varyColors val="0"/>
        <c:ser>
          <c:idx val="0"/>
          <c:order val="0"/>
          <c:tx>
            <c:strRef>
              <c:f>Comp!$B$44:$C$44</c:f>
              <c:strCache>
                <c:ptCount val="1"/>
                <c:pt idx="0">
                  <c:v>Continuous  5.16 m/s</c:v>
                </c:pt>
              </c:strCache>
            </c:strRef>
          </c:tx>
          <c:spPr>
            <a:ln w="22225">
              <a:solidFill>
                <a:srgbClr val="FF0000"/>
              </a:solidFill>
            </a:ln>
          </c:spPr>
          <c:marker>
            <c:symbol val="diamond"/>
            <c:size val="5"/>
            <c:spPr>
              <a:solidFill>
                <a:srgbClr val="FF0000"/>
              </a:solidFill>
              <a:ln>
                <a:noFill/>
              </a:ln>
            </c:spPr>
          </c:marker>
          <c:xVal>
            <c:numRef>
              <c:f>Comp!$D$43:$N$43</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Comp!$D$44:$N$44</c:f>
              <c:numCache>
                <c:formatCode>General</c:formatCode>
                <c:ptCount val="11"/>
                <c:pt idx="0">
                  <c:v>1</c:v>
                </c:pt>
                <c:pt idx="1">
                  <c:v>0.93993535913297988</c:v>
                </c:pt>
                <c:pt idx="2">
                  <c:v>0.87817555160519456</c:v>
                </c:pt>
                <c:pt idx="3">
                  <c:v>0.80753391642992012</c:v>
                </c:pt>
                <c:pt idx="4">
                  <c:v>0.73941291081668858</c:v>
                </c:pt>
                <c:pt idx="5">
                  <c:v>0.68666336049332799</c:v>
                </c:pt>
                <c:pt idx="6">
                  <c:v>0.64636426519040602</c:v>
                </c:pt>
                <c:pt idx="7">
                  <c:v>0.61660082971061769</c:v>
                </c:pt>
                <c:pt idx="8">
                  <c:v>0.59405953955779844</c:v>
                </c:pt>
                <c:pt idx="9">
                  <c:v>0.57490857542236873</c:v>
                </c:pt>
                <c:pt idx="10">
                  <c:v>0.55748896533340264</c:v>
                </c:pt>
              </c:numCache>
            </c:numRef>
          </c:yVal>
          <c:smooth val="1"/>
          <c:extLst xmlns:c16r2="http://schemas.microsoft.com/office/drawing/2015/06/chart">
            <c:ext xmlns:c16="http://schemas.microsoft.com/office/drawing/2014/chart" uri="{C3380CC4-5D6E-409C-BE32-E72D297353CC}">
              <c16:uniqueId val="{00000000-C56D-4C52-8356-723FDC57CCD2}"/>
            </c:ext>
          </c:extLst>
        </c:ser>
        <c:ser>
          <c:idx val="1"/>
          <c:order val="1"/>
          <c:tx>
            <c:strRef>
              <c:f>Comp!$B$45:$C$45</c:f>
              <c:strCache>
                <c:ptCount val="1"/>
                <c:pt idx="0">
                  <c:v>Continuous  6.63 m/s</c:v>
                </c:pt>
              </c:strCache>
            </c:strRef>
          </c:tx>
          <c:spPr>
            <a:ln>
              <a:solidFill>
                <a:srgbClr val="FF0000"/>
              </a:solidFill>
            </a:ln>
          </c:spPr>
          <c:marker>
            <c:spPr>
              <a:solidFill>
                <a:srgbClr val="FF0000"/>
              </a:solidFill>
              <a:ln>
                <a:noFill/>
              </a:ln>
            </c:spPr>
          </c:marker>
          <c:xVal>
            <c:numRef>
              <c:f>Comp!$D$43:$N$43</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Comp!$D$45:$N$45</c:f>
              <c:numCache>
                <c:formatCode>General</c:formatCode>
                <c:ptCount val="11"/>
                <c:pt idx="0">
                  <c:v>1</c:v>
                </c:pt>
                <c:pt idx="1">
                  <c:v>0.94099013393925968</c:v>
                </c:pt>
                <c:pt idx="2">
                  <c:v>0.86499955229464587</c:v>
                </c:pt>
                <c:pt idx="3">
                  <c:v>0.7960600185639285</c:v>
                </c:pt>
                <c:pt idx="4">
                  <c:v>0.74866900720837337</c:v>
                </c:pt>
                <c:pt idx="5">
                  <c:v>0.71741399390463578</c:v>
                </c:pt>
                <c:pt idx="6">
                  <c:v>0.69454705564286456</c:v>
                </c:pt>
                <c:pt idx="7">
                  <c:v>0.67619832295837357</c:v>
                </c:pt>
                <c:pt idx="8">
                  <c:v>0.66051450708674542</c:v>
                </c:pt>
                <c:pt idx="9">
                  <c:v>0.64650721037801973</c:v>
                </c:pt>
                <c:pt idx="10">
                  <c:v>0.63365897149855976</c:v>
                </c:pt>
              </c:numCache>
            </c:numRef>
          </c:yVal>
          <c:smooth val="1"/>
          <c:extLst xmlns:c16r2="http://schemas.microsoft.com/office/drawing/2015/06/chart">
            <c:ext xmlns:c16="http://schemas.microsoft.com/office/drawing/2014/chart" uri="{C3380CC4-5D6E-409C-BE32-E72D297353CC}">
              <c16:uniqueId val="{00000001-C56D-4C52-8356-723FDC57CCD2}"/>
            </c:ext>
          </c:extLst>
        </c:ser>
        <c:ser>
          <c:idx val="2"/>
          <c:order val="2"/>
          <c:tx>
            <c:strRef>
              <c:f>Comp!$B$46:$C$46</c:f>
              <c:strCache>
                <c:ptCount val="1"/>
                <c:pt idx="0">
                  <c:v>Continuous  8.10 m/s</c:v>
                </c:pt>
              </c:strCache>
            </c:strRef>
          </c:tx>
          <c:spPr>
            <a:ln>
              <a:solidFill>
                <a:srgbClr val="FF0000"/>
              </a:solidFill>
            </a:ln>
          </c:spPr>
          <c:marker>
            <c:spPr>
              <a:solidFill>
                <a:srgbClr val="FF0000"/>
              </a:solidFill>
              <a:ln>
                <a:noFill/>
              </a:ln>
            </c:spPr>
          </c:marker>
          <c:xVal>
            <c:numRef>
              <c:f>Comp!$D$43:$N$43</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Comp!$D$46:$N$46</c:f>
              <c:numCache>
                <c:formatCode>General</c:formatCode>
                <c:ptCount val="11"/>
                <c:pt idx="0">
                  <c:v>1</c:v>
                </c:pt>
                <c:pt idx="1">
                  <c:v>0.91267127512030921</c:v>
                </c:pt>
                <c:pt idx="2">
                  <c:v>0.81852684028743605</c:v>
                </c:pt>
                <c:pt idx="3">
                  <c:v>0.74652460876628179</c:v>
                </c:pt>
                <c:pt idx="4">
                  <c:v>0.70987437976126122</c:v>
                </c:pt>
                <c:pt idx="5">
                  <c:v>0.68412931906048435</c:v>
                </c:pt>
                <c:pt idx="6">
                  <c:v>0.66363504125518169</c:v>
                </c:pt>
                <c:pt idx="7">
                  <c:v>0.64575353224273446</c:v>
                </c:pt>
                <c:pt idx="8">
                  <c:v>0.63171694036146808</c:v>
                </c:pt>
                <c:pt idx="9">
                  <c:v>0.61891749604583945</c:v>
                </c:pt>
                <c:pt idx="10">
                  <c:v>0.6065460530929595</c:v>
                </c:pt>
              </c:numCache>
            </c:numRef>
          </c:yVal>
          <c:smooth val="1"/>
          <c:extLst xmlns:c16r2="http://schemas.microsoft.com/office/drawing/2015/06/chart">
            <c:ext xmlns:c16="http://schemas.microsoft.com/office/drawing/2014/chart" uri="{C3380CC4-5D6E-409C-BE32-E72D297353CC}">
              <c16:uniqueId val="{00000002-C56D-4C52-8356-723FDC57CCD2}"/>
            </c:ext>
          </c:extLst>
        </c:ser>
        <c:ser>
          <c:idx val="3"/>
          <c:order val="3"/>
          <c:tx>
            <c:strRef>
              <c:f>Comp!$B$47:$C$47</c:f>
              <c:strCache>
                <c:ptCount val="1"/>
                <c:pt idx="0">
                  <c:v>Continuous  9.58 m/s</c:v>
                </c:pt>
              </c:strCache>
            </c:strRef>
          </c:tx>
          <c:spPr>
            <a:ln w="22225">
              <a:solidFill>
                <a:srgbClr val="FF0000"/>
              </a:solidFill>
            </a:ln>
          </c:spPr>
          <c:marker>
            <c:symbol val="x"/>
            <c:size val="5"/>
            <c:spPr>
              <a:solidFill>
                <a:srgbClr val="FF0000"/>
              </a:solidFill>
              <a:ln>
                <a:noFill/>
              </a:ln>
            </c:spPr>
          </c:marker>
          <c:xVal>
            <c:numRef>
              <c:f>Comp!$D$43:$N$43</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Comp!$D$47:$N$47</c:f>
              <c:numCache>
                <c:formatCode>General</c:formatCode>
                <c:ptCount val="11"/>
                <c:pt idx="0">
                  <c:v>1</c:v>
                </c:pt>
                <c:pt idx="1">
                  <c:v>0.90242913658182877</c:v>
                </c:pt>
                <c:pt idx="2">
                  <c:v>0.79135080626404009</c:v>
                </c:pt>
                <c:pt idx="3">
                  <c:v>0.73859268222660379</c:v>
                </c:pt>
                <c:pt idx="4">
                  <c:v>0.70574687543711034</c:v>
                </c:pt>
                <c:pt idx="5">
                  <c:v>0.68141755184456765</c:v>
                </c:pt>
                <c:pt idx="6">
                  <c:v>0.66231798883854798</c:v>
                </c:pt>
                <c:pt idx="7">
                  <c:v>0.64582932012450101</c:v>
                </c:pt>
                <c:pt idx="8">
                  <c:v>0.63210504392578071</c:v>
                </c:pt>
                <c:pt idx="9">
                  <c:v>0.62113027131634591</c:v>
                </c:pt>
                <c:pt idx="10">
                  <c:v>0.61155337978509061</c:v>
                </c:pt>
              </c:numCache>
            </c:numRef>
          </c:yVal>
          <c:smooth val="1"/>
          <c:extLst xmlns:c16r2="http://schemas.microsoft.com/office/drawing/2015/06/chart">
            <c:ext xmlns:c16="http://schemas.microsoft.com/office/drawing/2014/chart" uri="{C3380CC4-5D6E-409C-BE32-E72D297353CC}">
              <c16:uniqueId val="{00000003-C56D-4C52-8356-723FDC57CCD2}"/>
            </c:ext>
          </c:extLst>
        </c:ser>
        <c:ser>
          <c:idx val="4"/>
          <c:order val="4"/>
          <c:tx>
            <c:strRef>
              <c:f>Comp!$B$48:$C$48</c:f>
              <c:strCache>
                <c:ptCount val="1"/>
                <c:pt idx="0">
                  <c:v>Pulsed 5.16 m/s</c:v>
                </c:pt>
              </c:strCache>
            </c:strRef>
          </c:tx>
          <c:spPr>
            <a:ln>
              <a:solidFill>
                <a:srgbClr val="0070C0"/>
              </a:solidFill>
            </a:ln>
          </c:spPr>
          <c:marker>
            <c:symbol val="star"/>
            <c:size val="5"/>
            <c:spPr>
              <a:solidFill>
                <a:srgbClr val="0070C0"/>
              </a:solidFill>
              <a:ln>
                <a:noFill/>
              </a:ln>
            </c:spPr>
          </c:marker>
          <c:xVal>
            <c:numRef>
              <c:f>Comp!$D$43:$N$43</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Comp!$D$48:$N$48</c:f>
              <c:numCache>
                <c:formatCode>General</c:formatCode>
                <c:ptCount val="11"/>
                <c:pt idx="0">
                  <c:v>1</c:v>
                </c:pt>
                <c:pt idx="1">
                  <c:v>0.94187935378531562</c:v>
                </c:pt>
                <c:pt idx="2">
                  <c:v>0.88556090448008284</c:v>
                </c:pt>
                <c:pt idx="3">
                  <c:v>0.82805293928253931</c:v>
                </c:pt>
                <c:pt idx="4">
                  <c:v>0.7818043744186286</c:v>
                </c:pt>
                <c:pt idx="5">
                  <c:v>0.74871265343530813</c:v>
                </c:pt>
                <c:pt idx="6">
                  <c:v>0.72227370430252769</c:v>
                </c:pt>
                <c:pt idx="7">
                  <c:v>0.70146945603452915</c:v>
                </c:pt>
                <c:pt idx="8">
                  <c:v>0.68364122937397431</c:v>
                </c:pt>
                <c:pt idx="9">
                  <c:v>0.66814585928371706</c:v>
                </c:pt>
                <c:pt idx="10">
                  <c:v>0.65313480106042976</c:v>
                </c:pt>
              </c:numCache>
            </c:numRef>
          </c:yVal>
          <c:smooth val="1"/>
          <c:extLst xmlns:c16r2="http://schemas.microsoft.com/office/drawing/2015/06/chart">
            <c:ext xmlns:c16="http://schemas.microsoft.com/office/drawing/2014/chart" uri="{C3380CC4-5D6E-409C-BE32-E72D297353CC}">
              <c16:uniqueId val="{00000004-C56D-4C52-8356-723FDC57CCD2}"/>
            </c:ext>
          </c:extLst>
        </c:ser>
        <c:ser>
          <c:idx val="5"/>
          <c:order val="5"/>
          <c:tx>
            <c:strRef>
              <c:f>Comp!$B$49:$C$49</c:f>
              <c:strCache>
                <c:ptCount val="1"/>
                <c:pt idx="0">
                  <c:v>Pulsed 6.63 m/s</c:v>
                </c:pt>
              </c:strCache>
            </c:strRef>
          </c:tx>
          <c:spPr>
            <a:ln>
              <a:solidFill>
                <a:srgbClr val="0070C0"/>
              </a:solidFill>
            </a:ln>
          </c:spPr>
          <c:marker>
            <c:spPr>
              <a:solidFill>
                <a:srgbClr val="0070C0"/>
              </a:solidFill>
              <a:ln>
                <a:noFill/>
              </a:ln>
            </c:spPr>
          </c:marker>
          <c:xVal>
            <c:numRef>
              <c:f>Comp!$D$43:$N$43</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Comp!$D$49:$N$49</c:f>
              <c:numCache>
                <c:formatCode>General</c:formatCode>
                <c:ptCount val="11"/>
                <c:pt idx="0">
                  <c:v>1</c:v>
                </c:pt>
                <c:pt idx="1">
                  <c:v>0.91381190403362067</c:v>
                </c:pt>
                <c:pt idx="2">
                  <c:v>0.84961041359664813</c:v>
                </c:pt>
                <c:pt idx="3">
                  <c:v>0.80996872958775457</c:v>
                </c:pt>
                <c:pt idx="4">
                  <c:v>0.78346062756785917</c:v>
                </c:pt>
                <c:pt idx="5">
                  <c:v>0.76262470091556767</c:v>
                </c:pt>
                <c:pt idx="6">
                  <c:v>0.74507776593433728</c:v>
                </c:pt>
                <c:pt idx="7">
                  <c:v>0.73002506414251278</c:v>
                </c:pt>
                <c:pt idx="8">
                  <c:v>0.71702285626969353</c:v>
                </c:pt>
                <c:pt idx="9">
                  <c:v>0.7048732887402569</c:v>
                </c:pt>
                <c:pt idx="10">
                  <c:v>0.69346931314517513</c:v>
                </c:pt>
              </c:numCache>
            </c:numRef>
          </c:yVal>
          <c:smooth val="1"/>
          <c:extLst xmlns:c16r2="http://schemas.microsoft.com/office/drawing/2015/06/chart">
            <c:ext xmlns:c16="http://schemas.microsoft.com/office/drawing/2014/chart" uri="{C3380CC4-5D6E-409C-BE32-E72D297353CC}">
              <c16:uniqueId val="{00000005-C56D-4C52-8356-723FDC57CCD2}"/>
            </c:ext>
          </c:extLst>
        </c:ser>
        <c:ser>
          <c:idx val="6"/>
          <c:order val="6"/>
          <c:tx>
            <c:strRef>
              <c:f>Comp!$B$50:$C$50</c:f>
              <c:strCache>
                <c:ptCount val="1"/>
                <c:pt idx="0">
                  <c:v>Pulsed 8.10 m/s</c:v>
                </c:pt>
              </c:strCache>
            </c:strRef>
          </c:tx>
          <c:spPr>
            <a:ln w="22225">
              <a:solidFill>
                <a:srgbClr val="0070C0"/>
              </a:solidFill>
            </a:ln>
          </c:spPr>
          <c:marker>
            <c:symbol val="plus"/>
            <c:size val="5"/>
            <c:spPr>
              <a:solidFill>
                <a:srgbClr val="0070C0"/>
              </a:solidFill>
              <a:ln>
                <a:noFill/>
              </a:ln>
            </c:spPr>
          </c:marker>
          <c:xVal>
            <c:numRef>
              <c:f>Comp!$D$43:$N$43</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Comp!$D$50:$N$50</c:f>
              <c:numCache>
                <c:formatCode>General</c:formatCode>
                <c:ptCount val="11"/>
                <c:pt idx="0">
                  <c:v>1</c:v>
                </c:pt>
                <c:pt idx="1">
                  <c:v>0.91381190403362067</c:v>
                </c:pt>
                <c:pt idx="2">
                  <c:v>0.84961041359664813</c:v>
                </c:pt>
                <c:pt idx="3">
                  <c:v>0.80996872958775457</c:v>
                </c:pt>
                <c:pt idx="4">
                  <c:v>0.78346062756785917</c:v>
                </c:pt>
                <c:pt idx="5">
                  <c:v>0.76262470091556767</c:v>
                </c:pt>
                <c:pt idx="6">
                  <c:v>0.74507776593433728</c:v>
                </c:pt>
                <c:pt idx="7">
                  <c:v>0.73002506414251278</c:v>
                </c:pt>
                <c:pt idx="8">
                  <c:v>0.71702285626969353</c:v>
                </c:pt>
                <c:pt idx="9">
                  <c:v>0.7048732887402569</c:v>
                </c:pt>
                <c:pt idx="10">
                  <c:v>0.69346931314517513</c:v>
                </c:pt>
              </c:numCache>
            </c:numRef>
          </c:yVal>
          <c:smooth val="1"/>
          <c:extLst xmlns:c16r2="http://schemas.microsoft.com/office/drawing/2015/06/chart">
            <c:ext xmlns:c16="http://schemas.microsoft.com/office/drawing/2014/chart" uri="{C3380CC4-5D6E-409C-BE32-E72D297353CC}">
              <c16:uniqueId val="{00000006-C56D-4C52-8356-723FDC57CCD2}"/>
            </c:ext>
          </c:extLst>
        </c:ser>
        <c:ser>
          <c:idx val="7"/>
          <c:order val="7"/>
          <c:tx>
            <c:strRef>
              <c:f>Comp!$B$51:$C$51</c:f>
              <c:strCache>
                <c:ptCount val="1"/>
                <c:pt idx="0">
                  <c:v>Pulsed 9.58 m/s</c:v>
                </c:pt>
              </c:strCache>
            </c:strRef>
          </c:tx>
          <c:spPr>
            <a:ln w="22225">
              <a:solidFill>
                <a:srgbClr val="0070C0"/>
              </a:solidFill>
            </a:ln>
          </c:spPr>
          <c:marker>
            <c:symbol val="dot"/>
            <c:size val="5"/>
            <c:spPr>
              <a:solidFill>
                <a:srgbClr val="0070C0"/>
              </a:solidFill>
              <a:ln>
                <a:noFill/>
              </a:ln>
            </c:spPr>
          </c:marker>
          <c:xVal>
            <c:numRef>
              <c:f>Comp!$D$43:$N$43</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Comp!$D$51:$N$51</c:f>
              <c:numCache>
                <c:formatCode>General</c:formatCode>
                <c:ptCount val="11"/>
                <c:pt idx="0">
                  <c:v>1</c:v>
                </c:pt>
                <c:pt idx="1">
                  <c:v>0.8357682597296503</c:v>
                </c:pt>
                <c:pt idx="2">
                  <c:v>0.77868670255064065</c:v>
                </c:pt>
                <c:pt idx="3">
                  <c:v>0.74333859495127985</c:v>
                </c:pt>
                <c:pt idx="4">
                  <c:v>0.71923863204661376</c:v>
                </c:pt>
                <c:pt idx="5">
                  <c:v>0.70020529549721255</c:v>
                </c:pt>
                <c:pt idx="6">
                  <c:v>0.68539661939496821</c:v>
                </c:pt>
                <c:pt idx="7">
                  <c:v>0.67299781601499586</c:v>
                </c:pt>
                <c:pt idx="8">
                  <c:v>0.66206020252824072</c:v>
                </c:pt>
                <c:pt idx="9">
                  <c:v>0.65222274723990958</c:v>
                </c:pt>
                <c:pt idx="10">
                  <c:v>0.64300618840939017</c:v>
                </c:pt>
              </c:numCache>
            </c:numRef>
          </c:yVal>
          <c:smooth val="1"/>
          <c:extLst xmlns:c16r2="http://schemas.microsoft.com/office/drawing/2015/06/chart">
            <c:ext xmlns:c16="http://schemas.microsoft.com/office/drawing/2014/chart" uri="{C3380CC4-5D6E-409C-BE32-E72D297353CC}">
              <c16:uniqueId val="{00000007-C56D-4C52-8356-723FDC57CCD2}"/>
            </c:ext>
          </c:extLst>
        </c:ser>
        <c:dLbls>
          <c:showLegendKey val="0"/>
          <c:showVal val="0"/>
          <c:showCatName val="0"/>
          <c:showSerName val="0"/>
          <c:showPercent val="0"/>
          <c:showBubbleSize val="0"/>
        </c:dLbls>
        <c:axId val="528409728"/>
        <c:axId val="528412032"/>
      </c:scatterChart>
      <c:valAx>
        <c:axId val="528409728"/>
        <c:scaling>
          <c:orientation val="minMax"/>
          <c:max val="200"/>
        </c:scaling>
        <c:delete val="0"/>
        <c:axPos val="b"/>
        <c:title>
          <c:tx>
            <c:rich>
              <a:bodyPr/>
              <a:lstStyle/>
              <a:p>
                <a:pPr>
                  <a:defRPr/>
                </a:pPr>
                <a:r>
                  <a:rPr lang="en-GB"/>
                  <a:t>t (s)</a:t>
                </a:r>
              </a:p>
            </c:rich>
          </c:tx>
          <c:overlay val="0"/>
        </c:title>
        <c:numFmt formatCode="General" sourceLinked="1"/>
        <c:majorTickMark val="in"/>
        <c:minorTickMark val="none"/>
        <c:tickLblPos val="nextTo"/>
        <c:crossAx val="528412032"/>
        <c:crosses val="autoZero"/>
        <c:crossBetween val="midCat"/>
      </c:valAx>
      <c:valAx>
        <c:axId val="528412032"/>
        <c:scaling>
          <c:orientation val="minMax"/>
          <c:max val="1"/>
        </c:scaling>
        <c:delete val="0"/>
        <c:axPos val="l"/>
        <c:title>
          <c:tx>
            <c:rich>
              <a:bodyPr rot="-5400000" vert="horz"/>
              <a:lstStyle/>
              <a:p>
                <a:pPr>
                  <a:defRPr/>
                </a:pPr>
                <a:r>
                  <a:rPr lang="en-GB"/>
                  <a:t>X/X</a:t>
                </a:r>
                <a:r>
                  <a:rPr lang="en-GB" baseline="-25000"/>
                  <a:t>o</a:t>
                </a:r>
              </a:p>
            </c:rich>
          </c:tx>
          <c:overlay val="0"/>
        </c:title>
        <c:numFmt formatCode="General" sourceLinked="1"/>
        <c:majorTickMark val="in"/>
        <c:minorTickMark val="none"/>
        <c:tickLblPos val="nextTo"/>
        <c:crossAx val="528409728"/>
        <c:crosses val="autoZero"/>
        <c:crossBetween val="midCat"/>
      </c:valAx>
      <c:spPr>
        <a:ln>
          <a:solidFill>
            <a:schemeClr val="bg1">
              <a:lumMod val="50000"/>
            </a:schemeClr>
          </a:solidFill>
        </a:ln>
      </c:spPr>
    </c:plotArea>
    <c:legend>
      <c:legendPos val="r"/>
      <c:layout>
        <c:manualLayout>
          <c:xMode val="edge"/>
          <c:yMode val="edge"/>
          <c:x val="0.17147459792702305"/>
          <c:y val="0.3762607567326598"/>
          <c:w val="0.55378789984811361"/>
          <c:h val="0.45503451350684299"/>
        </c:manualLayout>
      </c:layout>
      <c:overlay val="0"/>
    </c:legend>
    <c:plotVisOnly val="1"/>
    <c:dispBlanksAs val="gap"/>
    <c:showDLblsOverMax val="0"/>
  </c:chart>
  <c:spPr>
    <a:ln>
      <a:noFill/>
    </a:ln>
  </c:sp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514849087480094"/>
          <c:y val="5.1400554097404488E-2"/>
          <c:w val="0.771454674875799"/>
          <c:h val="0.79723489281080095"/>
        </c:manualLayout>
      </c:layout>
      <c:scatterChart>
        <c:scatterStyle val="smoothMarker"/>
        <c:varyColors val="0"/>
        <c:ser>
          <c:idx val="0"/>
          <c:order val="0"/>
          <c:tx>
            <c:strRef>
              <c:f>Comp!$B$76:$C$76</c:f>
              <c:strCache>
                <c:ptCount val="1"/>
                <c:pt idx="0">
                  <c:v>Continuous  5.16 m/s</c:v>
                </c:pt>
              </c:strCache>
            </c:strRef>
          </c:tx>
          <c:spPr>
            <a:ln w="22225">
              <a:solidFill>
                <a:srgbClr val="FF0000"/>
              </a:solidFill>
            </a:ln>
          </c:spPr>
          <c:marker>
            <c:symbol val="diamond"/>
            <c:size val="5"/>
            <c:spPr>
              <a:solidFill>
                <a:srgbClr val="FF0000"/>
              </a:solidFill>
              <a:ln>
                <a:noFill/>
              </a:ln>
            </c:spPr>
          </c:marker>
          <c:xVal>
            <c:numRef>
              <c:f>Comp!$D$43:$N$43</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Comp!$D$76:$N$76</c:f>
              <c:numCache>
                <c:formatCode>General</c:formatCode>
                <c:ptCount val="11"/>
                <c:pt idx="0">
                  <c:v>1</c:v>
                </c:pt>
                <c:pt idx="1">
                  <c:v>0.8823471035371474</c:v>
                </c:pt>
                <c:pt idx="2">
                  <c:v>0.81672837671611376</c:v>
                </c:pt>
                <c:pt idx="3">
                  <c:v>0.78064571149706374</c:v>
                </c:pt>
                <c:pt idx="4">
                  <c:v>0.7572955713237971</c:v>
                </c:pt>
                <c:pt idx="5">
                  <c:v>0.73960836980983069</c:v>
                </c:pt>
                <c:pt idx="6">
                  <c:v>0.72481371603035127</c:v>
                </c:pt>
                <c:pt idx="7">
                  <c:v>0.71120113326328893</c:v>
                </c:pt>
                <c:pt idx="8">
                  <c:v>0.69869005213676938</c:v>
                </c:pt>
                <c:pt idx="9">
                  <c:v>0.68707353489694756</c:v>
                </c:pt>
                <c:pt idx="10">
                  <c:v>0.67640030212114921</c:v>
                </c:pt>
              </c:numCache>
            </c:numRef>
          </c:yVal>
          <c:smooth val="1"/>
          <c:extLst xmlns:c16r2="http://schemas.microsoft.com/office/drawing/2015/06/chart">
            <c:ext xmlns:c16="http://schemas.microsoft.com/office/drawing/2014/chart" uri="{C3380CC4-5D6E-409C-BE32-E72D297353CC}">
              <c16:uniqueId val="{00000000-CF29-4D11-9DA3-12F82E44A256}"/>
            </c:ext>
          </c:extLst>
        </c:ser>
        <c:ser>
          <c:idx val="1"/>
          <c:order val="1"/>
          <c:tx>
            <c:strRef>
              <c:f>Comp!$B$77:$C$77</c:f>
              <c:strCache>
                <c:ptCount val="1"/>
                <c:pt idx="0">
                  <c:v>Continuous  6.63 m/s</c:v>
                </c:pt>
              </c:strCache>
            </c:strRef>
          </c:tx>
          <c:spPr>
            <a:ln w="22225">
              <a:solidFill>
                <a:srgbClr val="FF0000"/>
              </a:solidFill>
            </a:ln>
          </c:spPr>
          <c:marker>
            <c:symbol val="square"/>
            <c:size val="5"/>
            <c:spPr>
              <a:solidFill>
                <a:srgbClr val="FF0000"/>
              </a:solidFill>
              <a:ln>
                <a:noFill/>
              </a:ln>
            </c:spPr>
          </c:marker>
          <c:xVal>
            <c:numRef>
              <c:f>Comp!$D$43:$N$43</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Comp!$D$77:$N$77</c:f>
              <c:numCache>
                <c:formatCode>General</c:formatCode>
                <c:ptCount val="11"/>
                <c:pt idx="0">
                  <c:v>1</c:v>
                </c:pt>
                <c:pt idx="1">
                  <c:v>0.82604413212793681</c:v>
                </c:pt>
                <c:pt idx="2">
                  <c:v>0.67406508806721277</c:v>
                </c:pt>
                <c:pt idx="3">
                  <c:v>0.5853950829204263</c:v>
                </c:pt>
                <c:pt idx="4">
                  <c:v>0.52462572949718</c:v>
                </c:pt>
                <c:pt idx="5">
                  <c:v>0.4839075357867002</c:v>
                </c:pt>
                <c:pt idx="6">
                  <c:v>0.45166688678525529</c:v>
                </c:pt>
                <c:pt idx="7">
                  <c:v>0.42356971981341551</c:v>
                </c:pt>
                <c:pt idx="8">
                  <c:v>0.39753837440484607</c:v>
                </c:pt>
                <c:pt idx="9">
                  <c:v>0.37619252884929844</c:v>
                </c:pt>
                <c:pt idx="10">
                  <c:v>0.35846951051591958</c:v>
                </c:pt>
              </c:numCache>
            </c:numRef>
          </c:yVal>
          <c:smooth val="1"/>
          <c:extLst xmlns:c16r2="http://schemas.microsoft.com/office/drawing/2015/06/chart">
            <c:ext xmlns:c16="http://schemas.microsoft.com/office/drawing/2014/chart" uri="{C3380CC4-5D6E-409C-BE32-E72D297353CC}">
              <c16:uniqueId val="{00000001-CF29-4D11-9DA3-12F82E44A256}"/>
            </c:ext>
          </c:extLst>
        </c:ser>
        <c:ser>
          <c:idx val="2"/>
          <c:order val="2"/>
          <c:tx>
            <c:strRef>
              <c:f>Comp!$B$78:$C$78</c:f>
              <c:strCache>
                <c:ptCount val="1"/>
                <c:pt idx="0">
                  <c:v>Continuous  8.10 m/s</c:v>
                </c:pt>
              </c:strCache>
            </c:strRef>
          </c:tx>
          <c:spPr>
            <a:ln>
              <a:solidFill>
                <a:srgbClr val="FF0000"/>
              </a:solidFill>
            </a:ln>
          </c:spPr>
          <c:marker>
            <c:spPr>
              <a:solidFill>
                <a:srgbClr val="FF0000"/>
              </a:solidFill>
              <a:ln>
                <a:noFill/>
              </a:ln>
            </c:spPr>
          </c:marker>
          <c:xVal>
            <c:numRef>
              <c:f>Comp!$D$43:$N$43</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Comp!$D$78:$N$78</c:f>
              <c:numCache>
                <c:formatCode>General</c:formatCode>
                <c:ptCount val="11"/>
                <c:pt idx="0">
                  <c:v>1</c:v>
                </c:pt>
                <c:pt idx="1">
                  <c:v>0.83259877195948861</c:v>
                </c:pt>
                <c:pt idx="2">
                  <c:v>0.73417837532958885</c:v>
                </c:pt>
                <c:pt idx="3">
                  <c:v>0.68238176715439747</c:v>
                </c:pt>
                <c:pt idx="4">
                  <c:v>0.64673154672515099</c:v>
                </c:pt>
                <c:pt idx="5">
                  <c:v>0.61915137115446084</c:v>
                </c:pt>
                <c:pt idx="6">
                  <c:v>0.59600551790680334</c:v>
                </c:pt>
                <c:pt idx="7">
                  <c:v>0.57548278015171128</c:v>
                </c:pt>
                <c:pt idx="8">
                  <c:v>0.55321150157736043</c:v>
                </c:pt>
                <c:pt idx="9">
                  <c:v>0.53854154679504151</c:v>
                </c:pt>
                <c:pt idx="10">
                  <c:v>0.52204912380409196</c:v>
                </c:pt>
              </c:numCache>
            </c:numRef>
          </c:yVal>
          <c:smooth val="1"/>
          <c:extLst xmlns:c16r2="http://schemas.microsoft.com/office/drawing/2015/06/chart">
            <c:ext xmlns:c16="http://schemas.microsoft.com/office/drawing/2014/chart" uri="{C3380CC4-5D6E-409C-BE32-E72D297353CC}">
              <c16:uniqueId val="{00000002-CF29-4D11-9DA3-12F82E44A256}"/>
            </c:ext>
          </c:extLst>
        </c:ser>
        <c:ser>
          <c:idx val="3"/>
          <c:order val="3"/>
          <c:tx>
            <c:strRef>
              <c:f>Comp!$B$79:$C$79</c:f>
              <c:strCache>
                <c:ptCount val="1"/>
                <c:pt idx="0">
                  <c:v>Continuous  9.58 m/s</c:v>
                </c:pt>
              </c:strCache>
            </c:strRef>
          </c:tx>
          <c:spPr>
            <a:ln w="22225">
              <a:solidFill>
                <a:srgbClr val="FF0000"/>
              </a:solidFill>
            </a:ln>
          </c:spPr>
          <c:marker>
            <c:symbol val="x"/>
            <c:size val="5"/>
            <c:spPr>
              <a:solidFill>
                <a:srgbClr val="FF0000"/>
              </a:solidFill>
              <a:ln>
                <a:noFill/>
              </a:ln>
            </c:spPr>
          </c:marker>
          <c:xVal>
            <c:numRef>
              <c:f>Comp!$D$43:$N$43</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Comp!$D$79:$N$79</c:f>
              <c:numCache>
                <c:formatCode>General</c:formatCode>
                <c:ptCount val="11"/>
                <c:pt idx="0">
                  <c:v>1</c:v>
                </c:pt>
                <c:pt idx="1">
                  <c:v>0.85161231727936393</c:v>
                </c:pt>
                <c:pt idx="2">
                  <c:v>0.73109921618305529</c:v>
                </c:pt>
                <c:pt idx="3">
                  <c:v>0.68071962717734091</c:v>
                </c:pt>
                <c:pt idx="4">
                  <c:v>0.63805320248494291</c:v>
                </c:pt>
                <c:pt idx="5">
                  <c:v>0.60942058808510002</c:v>
                </c:pt>
                <c:pt idx="6">
                  <c:v>0.58666347726458368</c:v>
                </c:pt>
                <c:pt idx="7">
                  <c:v>0.56609009841575253</c:v>
                </c:pt>
                <c:pt idx="8">
                  <c:v>0.54683536513093389</c:v>
                </c:pt>
                <c:pt idx="9">
                  <c:v>0.53116852349165722</c:v>
                </c:pt>
                <c:pt idx="10">
                  <c:v>0.51618712893979624</c:v>
                </c:pt>
              </c:numCache>
            </c:numRef>
          </c:yVal>
          <c:smooth val="1"/>
          <c:extLst xmlns:c16r2="http://schemas.microsoft.com/office/drawing/2015/06/chart">
            <c:ext xmlns:c16="http://schemas.microsoft.com/office/drawing/2014/chart" uri="{C3380CC4-5D6E-409C-BE32-E72D297353CC}">
              <c16:uniqueId val="{00000003-CF29-4D11-9DA3-12F82E44A256}"/>
            </c:ext>
          </c:extLst>
        </c:ser>
        <c:ser>
          <c:idx val="4"/>
          <c:order val="4"/>
          <c:tx>
            <c:strRef>
              <c:f>Comp!$B$80:$C$80</c:f>
              <c:strCache>
                <c:ptCount val="1"/>
                <c:pt idx="0">
                  <c:v>Pulsed 5.16 m/s</c:v>
                </c:pt>
              </c:strCache>
            </c:strRef>
          </c:tx>
          <c:spPr>
            <a:ln w="22225">
              <a:solidFill>
                <a:srgbClr val="0070C0"/>
              </a:solidFill>
            </a:ln>
          </c:spPr>
          <c:marker>
            <c:symbol val="star"/>
            <c:size val="5"/>
            <c:spPr>
              <a:solidFill>
                <a:srgbClr val="0070C0"/>
              </a:solidFill>
              <a:ln>
                <a:noFill/>
              </a:ln>
            </c:spPr>
          </c:marker>
          <c:xVal>
            <c:numRef>
              <c:f>Comp!$D$43:$N$43</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Comp!$D$80:$N$80</c:f>
              <c:numCache>
                <c:formatCode>General</c:formatCode>
                <c:ptCount val="11"/>
                <c:pt idx="0">
                  <c:v>1</c:v>
                </c:pt>
                <c:pt idx="1">
                  <c:v>0.8856842930945914</c:v>
                </c:pt>
                <c:pt idx="2">
                  <c:v>0.78921668280796464</c:v>
                </c:pt>
                <c:pt idx="3">
                  <c:v>0.72088364293368945</c:v>
                </c:pt>
                <c:pt idx="4">
                  <c:v>0.67552768123508433</c:v>
                </c:pt>
                <c:pt idx="5">
                  <c:v>0.64174263251351704</c:v>
                </c:pt>
                <c:pt idx="6">
                  <c:v>0.61726687241113687</c:v>
                </c:pt>
                <c:pt idx="7">
                  <c:v>0.59419808456234724</c:v>
                </c:pt>
                <c:pt idx="8">
                  <c:v>0.57400643009120522</c:v>
                </c:pt>
                <c:pt idx="9">
                  <c:v>0.55560806027941045</c:v>
                </c:pt>
                <c:pt idx="10">
                  <c:v>0.53841664532263867</c:v>
                </c:pt>
              </c:numCache>
            </c:numRef>
          </c:yVal>
          <c:smooth val="1"/>
          <c:extLst xmlns:c16r2="http://schemas.microsoft.com/office/drawing/2015/06/chart">
            <c:ext xmlns:c16="http://schemas.microsoft.com/office/drawing/2014/chart" uri="{C3380CC4-5D6E-409C-BE32-E72D297353CC}">
              <c16:uniqueId val="{00000004-CF29-4D11-9DA3-12F82E44A256}"/>
            </c:ext>
          </c:extLst>
        </c:ser>
        <c:ser>
          <c:idx val="5"/>
          <c:order val="5"/>
          <c:tx>
            <c:strRef>
              <c:f>Comp!$B$81:$C$81</c:f>
              <c:strCache>
                <c:ptCount val="1"/>
                <c:pt idx="0">
                  <c:v>Pulsed 6.63 m/s</c:v>
                </c:pt>
              </c:strCache>
            </c:strRef>
          </c:tx>
          <c:spPr>
            <a:ln w="22225">
              <a:solidFill>
                <a:srgbClr val="0070C0"/>
              </a:solidFill>
            </a:ln>
          </c:spPr>
          <c:marker>
            <c:symbol val="circle"/>
            <c:size val="5"/>
            <c:spPr>
              <a:solidFill>
                <a:srgbClr val="0070C0"/>
              </a:solidFill>
              <a:ln>
                <a:noFill/>
              </a:ln>
            </c:spPr>
          </c:marker>
          <c:xVal>
            <c:numRef>
              <c:f>Comp!$D$43:$N$43</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Comp!$D$81:$N$81</c:f>
              <c:numCache>
                <c:formatCode>General</c:formatCode>
                <c:ptCount val="11"/>
                <c:pt idx="0">
                  <c:v>1</c:v>
                </c:pt>
                <c:pt idx="1">
                  <c:v>0.88730905506215507</c:v>
                </c:pt>
                <c:pt idx="2">
                  <c:v>0.74121403335771918</c:v>
                </c:pt>
                <c:pt idx="3">
                  <c:v>0.65471438594857156</c:v>
                </c:pt>
                <c:pt idx="4">
                  <c:v>0.60195212044960067</c:v>
                </c:pt>
                <c:pt idx="5">
                  <c:v>0.56957329114488708</c:v>
                </c:pt>
                <c:pt idx="6">
                  <c:v>0.54570565871956078</c:v>
                </c:pt>
                <c:pt idx="7">
                  <c:v>0.52427627617884709</c:v>
                </c:pt>
                <c:pt idx="8">
                  <c:v>0.50357695170618622</c:v>
                </c:pt>
                <c:pt idx="9">
                  <c:v>0.48727357087102691</c:v>
                </c:pt>
                <c:pt idx="10">
                  <c:v>0.47314953744849658</c:v>
                </c:pt>
              </c:numCache>
            </c:numRef>
          </c:yVal>
          <c:smooth val="1"/>
          <c:extLst xmlns:c16r2="http://schemas.microsoft.com/office/drawing/2015/06/chart">
            <c:ext xmlns:c16="http://schemas.microsoft.com/office/drawing/2014/chart" uri="{C3380CC4-5D6E-409C-BE32-E72D297353CC}">
              <c16:uniqueId val="{00000005-CF29-4D11-9DA3-12F82E44A256}"/>
            </c:ext>
          </c:extLst>
        </c:ser>
        <c:ser>
          <c:idx val="6"/>
          <c:order val="6"/>
          <c:tx>
            <c:strRef>
              <c:f>Comp!$B$82:$C$82</c:f>
              <c:strCache>
                <c:ptCount val="1"/>
                <c:pt idx="0">
                  <c:v>Pulsed 8.10 m/s</c:v>
                </c:pt>
              </c:strCache>
            </c:strRef>
          </c:tx>
          <c:spPr>
            <a:ln w="22225">
              <a:solidFill>
                <a:srgbClr val="0070C0"/>
              </a:solidFill>
            </a:ln>
          </c:spPr>
          <c:marker>
            <c:symbol val="plus"/>
            <c:size val="5"/>
            <c:spPr>
              <a:solidFill>
                <a:srgbClr val="0070C0"/>
              </a:solidFill>
              <a:ln>
                <a:noFill/>
              </a:ln>
            </c:spPr>
          </c:marker>
          <c:xVal>
            <c:numRef>
              <c:f>Comp!$D$43:$N$43</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Comp!$D$82:$N$82</c:f>
              <c:numCache>
                <c:formatCode>General</c:formatCode>
                <c:ptCount val="11"/>
                <c:pt idx="0">
                  <c:v>1</c:v>
                </c:pt>
                <c:pt idx="1">
                  <c:v>0.82467423834672782</c:v>
                </c:pt>
                <c:pt idx="2">
                  <c:v>0.72449531657034238</c:v>
                </c:pt>
                <c:pt idx="3">
                  <c:v>0.67622393648687906</c:v>
                </c:pt>
                <c:pt idx="4">
                  <c:v>0.64559953194423014</c:v>
                </c:pt>
                <c:pt idx="5">
                  <c:v>0.62110373368949578</c:v>
                </c:pt>
                <c:pt idx="6">
                  <c:v>0.60000469970467785</c:v>
                </c:pt>
                <c:pt idx="7">
                  <c:v>0.58210214769164825</c:v>
                </c:pt>
                <c:pt idx="8">
                  <c:v>0.56369636002298062</c:v>
                </c:pt>
                <c:pt idx="9">
                  <c:v>0.54873536826544256</c:v>
                </c:pt>
                <c:pt idx="10">
                  <c:v>0.53374948072518635</c:v>
                </c:pt>
              </c:numCache>
            </c:numRef>
          </c:yVal>
          <c:smooth val="1"/>
          <c:extLst xmlns:c16r2="http://schemas.microsoft.com/office/drawing/2015/06/chart">
            <c:ext xmlns:c16="http://schemas.microsoft.com/office/drawing/2014/chart" uri="{C3380CC4-5D6E-409C-BE32-E72D297353CC}">
              <c16:uniqueId val="{00000006-CF29-4D11-9DA3-12F82E44A256}"/>
            </c:ext>
          </c:extLst>
        </c:ser>
        <c:ser>
          <c:idx val="7"/>
          <c:order val="7"/>
          <c:tx>
            <c:strRef>
              <c:f>Comp!$B$83:$C$83</c:f>
              <c:strCache>
                <c:ptCount val="1"/>
                <c:pt idx="0">
                  <c:v>Pulsed 9.58 m/s</c:v>
                </c:pt>
              </c:strCache>
            </c:strRef>
          </c:tx>
          <c:spPr>
            <a:ln w="22225">
              <a:solidFill>
                <a:srgbClr val="0070C0"/>
              </a:solidFill>
            </a:ln>
          </c:spPr>
          <c:marker>
            <c:symbol val="dot"/>
            <c:size val="5"/>
            <c:spPr>
              <a:solidFill>
                <a:srgbClr val="0070C0"/>
              </a:solidFill>
              <a:ln>
                <a:noFill/>
              </a:ln>
            </c:spPr>
          </c:marker>
          <c:xVal>
            <c:numRef>
              <c:f>Comp!$D$43:$N$43</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xVal>
          <c:yVal>
            <c:numRef>
              <c:f>Comp!$D$83:$N$83</c:f>
              <c:numCache>
                <c:formatCode>General</c:formatCode>
                <c:ptCount val="11"/>
                <c:pt idx="0">
                  <c:v>1</c:v>
                </c:pt>
                <c:pt idx="1">
                  <c:v>0.80462077237190688</c:v>
                </c:pt>
                <c:pt idx="2">
                  <c:v>0.71268708240938772</c:v>
                </c:pt>
                <c:pt idx="3">
                  <c:v>0.65482308968478553</c:v>
                </c:pt>
                <c:pt idx="4">
                  <c:v>0.61510661027107971</c:v>
                </c:pt>
                <c:pt idx="5">
                  <c:v>0.58085877713961975</c:v>
                </c:pt>
                <c:pt idx="6">
                  <c:v>0.55384629038852529</c:v>
                </c:pt>
                <c:pt idx="7">
                  <c:v>0.53147772612144117</c:v>
                </c:pt>
                <c:pt idx="8">
                  <c:v>0.5117378431295333</c:v>
                </c:pt>
                <c:pt idx="9">
                  <c:v>0.49379548496811126</c:v>
                </c:pt>
                <c:pt idx="10">
                  <c:v>0.47738887563710114</c:v>
                </c:pt>
              </c:numCache>
            </c:numRef>
          </c:yVal>
          <c:smooth val="1"/>
          <c:extLst xmlns:c16r2="http://schemas.microsoft.com/office/drawing/2015/06/chart">
            <c:ext xmlns:c16="http://schemas.microsoft.com/office/drawing/2014/chart" uri="{C3380CC4-5D6E-409C-BE32-E72D297353CC}">
              <c16:uniqueId val="{00000007-CF29-4D11-9DA3-12F82E44A256}"/>
            </c:ext>
          </c:extLst>
        </c:ser>
        <c:dLbls>
          <c:showLegendKey val="0"/>
          <c:showVal val="0"/>
          <c:showCatName val="0"/>
          <c:showSerName val="0"/>
          <c:showPercent val="0"/>
          <c:showBubbleSize val="0"/>
        </c:dLbls>
        <c:axId val="528826368"/>
        <c:axId val="528828672"/>
      </c:scatterChart>
      <c:valAx>
        <c:axId val="528826368"/>
        <c:scaling>
          <c:orientation val="minMax"/>
          <c:max val="200"/>
        </c:scaling>
        <c:delete val="0"/>
        <c:axPos val="b"/>
        <c:title>
          <c:tx>
            <c:rich>
              <a:bodyPr/>
              <a:lstStyle/>
              <a:p>
                <a:pPr>
                  <a:defRPr/>
                </a:pPr>
                <a:r>
                  <a:rPr lang="en-GB"/>
                  <a:t>t (s)</a:t>
                </a:r>
              </a:p>
            </c:rich>
          </c:tx>
          <c:overlay val="0"/>
        </c:title>
        <c:numFmt formatCode="General" sourceLinked="1"/>
        <c:majorTickMark val="in"/>
        <c:minorTickMark val="none"/>
        <c:tickLblPos val="nextTo"/>
        <c:crossAx val="528828672"/>
        <c:crosses val="autoZero"/>
        <c:crossBetween val="midCat"/>
      </c:valAx>
      <c:valAx>
        <c:axId val="528828672"/>
        <c:scaling>
          <c:orientation val="minMax"/>
          <c:max val="1"/>
        </c:scaling>
        <c:delete val="0"/>
        <c:axPos val="l"/>
        <c:title>
          <c:tx>
            <c:rich>
              <a:bodyPr rot="-5400000" vert="horz"/>
              <a:lstStyle/>
              <a:p>
                <a:pPr>
                  <a:defRPr/>
                </a:pPr>
                <a:r>
                  <a:rPr lang="en-GB"/>
                  <a:t>X/X</a:t>
                </a:r>
                <a:r>
                  <a:rPr lang="en-GB" baseline="-25000"/>
                  <a:t>o</a:t>
                </a:r>
              </a:p>
            </c:rich>
          </c:tx>
          <c:overlay val="0"/>
        </c:title>
        <c:numFmt formatCode="General" sourceLinked="1"/>
        <c:majorTickMark val="in"/>
        <c:minorTickMark val="none"/>
        <c:tickLblPos val="nextTo"/>
        <c:crossAx val="528826368"/>
        <c:crosses val="autoZero"/>
        <c:crossBetween val="midCat"/>
      </c:valAx>
      <c:spPr>
        <a:ln>
          <a:solidFill>
            <a:schemeClr val="bg1">
              <a:lumMod val="50000"/>
            </a:schemeClr>
          </a:solidFill>
        </a:ln>
      </c:spPr>
    </c:plotArea>
    <c:plotVisOnly val="1"/>
    <c:dispBlanksAs val="gap"/>
    <c:showDLblsOverMax val="0"/>
  </c:chart>
  <c:spPr>
    <a:ln>
      <a:noFill/>
    </a:ln>
  </c:sp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518732259916785"/>
          <c:y val="5.1400554097404488E-2"/>
          <c:w val="0.74308273767591293"/>
          <c:h val="0.81030174147939538"/>
        </c:manualLayout>
      </c:layout>
      <c:scatterChart>
        <c:scatterStyle val="smoothMarker"/>
        <c:varyColors val="0"/>
        <c:ser>
          <c:idx val="0"/>
          <c:order val="0"/>
          <c:tx>
            <c:strRef>
              <c:f>'20 deg analysis'!$AJ$109</c:f>
              <c:strCache>
                <c:ptCount val="1"/>
                <c:pt idx="0">
                  <c:v>Run 1</c:v>
                </c:pt>
              </c:strCache>
            </c:strRef>
          </c:tx>
          <c:xVal>
            <c:numRef>
              <c:f>'20 deg analysis'!$AK$108:$AU$108</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20 deg analysis'!$AK$109:$AU$109</c:f>
              <c:numCache>
                <c:formatCode>General</c:formatCode>
                <c:ptCount val="11"/>
                <c:pt idx="0">
                  <c:v>26.157638275439552</c:v>
                </c:pt>
                <c:pt idx="1">
                  <c:v>19.433843475287013</c:v>
                </c:pt>
                <c:pt idx="2">
                  <c:v>15.79759709506828</c:v>
                </c:pt>
                <c:pt idx="3">
                  <c:v>14.50370345931144</c:v>
                </c:pt>
                <c:pt idx="4">
                  <c:v>13.761086243905691</c:v>
                </c:pt>
                <c:pt idx="5">
                  <c:v>13.190512880640515</c:v>
                </c:pt>
                <c:pt idx="6">
                  <c:v>12.760907621869114</c:v>
                </c:pt>
                <c:pt idx="7">
                  <c:v>12.412225480172049</c:v>
                </c:pt>
                <c:pt idx="8">
                  <c:v>12.094305219861774</c:v>
                </c:pt>
                <c:pt idx="9">
                  <c:v>11.834853021230268</c:v>
                </c:pt>
                <c:pt idx="10">
                  <c:v>11.619102838481945</c:v>
                </c:pt>
              </c:numCache>
            </c:numRef>
          </c:yVal>
          <c:smooth val="1"/>
          <c:extLst xmlns:c16r2="http://schemas.microsoft.com/office/drawing/2015/06/chart">
            <c:ext xmlns:c16="http://schemas.microsoft.com/office/drawing/2014/chart" uri="{C3380CC4-5D6E-409C-BE32-E72D297353CC}">
              <c16:uniqueId val="{00000000-12B9-416B-8D3A-9A15B041A254}"/>
            </c:ext>
          </c:extLst>
        </c:ser>
        <c:ser>
          <c:idx val="1"/>
          <c:order val="1"/>
          <c:tx>
            <c:strRef>
              <c:f>'20 deg analysis'!$AJ$110</c:f>
              <c:strCache>
                <c:ptCount val="1"/>
                <c:pt idx="0">
                  <c:v>Run 2</c:v>
                </c:pt>
              </c:strCache>
            </c:strRef>
          </c:tx>
          <c:xVal>
            <c:numRef>
              <c:f>'20 deg analysis'!$AK$108:$AU$108</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20 deg analysis'!$AK$110:$AU$110</c:f>
              <c:numCache>
                <c:formatCode>General</c:formatCode>
                <c:ptCount val="11"/>
                <c:pt idx="0">
                  <c:v>27.38083939181108</c:v>
                </c:pt>
                <c:pt idx="1">
                  <c:v>19.759844790519633</c:v>
                </c:pt>
                <c:pt idx="2">
                  <c:v>17.735918029438004</c:v>
                </c:pt>
                <c:pt idx="3">
                  <c:v>16.764030764879298</c:v>
                </c:pt>
                <c:pt idx="4">
                  <c:v>16.110605545626967</c:v>
                </c:pt>
                <c:pt idx="5">
                  <c:v>15.611902766135794</c:v>
                </c:pt>
                <c:pt idx="6">
                  <c:v>15.204140437982083</c:v>
                </c:pt>
                <c:pt idx="7">
                  <c:v>14.89004327078165</c:v>
                </c:pt>
                <c:pt idx="8">
                  <c:v>14.56502562613754</c:v>
                </c:pt>
                <c:pt idx="9">
                  <c:v>14.294195398436269</c:v>
                </c:pt>
                <c:pt idx="10">
                  <c:v>14.117184869233357</c:v>
                </c:pt>
              </c:numCache>
            </c:numRef>
          </c:yVal>
          <c:smooth val="1"/>
          <c:extLst xmlns:c16r2="http://schemas.microsoft.com/office/drawing/2015/06/chart">
            <c:ext xmlns:c16="http://schemas.microsoft.com/office/drawing/2014/chart" uri="{C3380CC4-5D6E-409C-BE32-E72D297353CC}">
              <c16:uniqueId val="{00000001-12B9-416B-8D3A-9A15B041A254}"/>
            </c:ext>
          </c:extLst>
        </c:ser>
        <c:ser>
          <c:idx val="2"/>
          <c:order val="2"/>
          <c:tx>
            <c:strRef>
              <c:f>'20 deg analysis'!$AJ$111</c:f>
              <c:strCache>
                <c:ptCount val="1"/>
                <c:pt idx="0">
                  <c:v>Run 3</c:v>
                </c:pt>
              </c:strCache>
            </c:strRef>
          </c:tx>
          <c:xVal>
            <c:numRef>
              <c:f>'20 deg analysis'!$AK$108:$AU$108</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20 deg analysis'!$AK$111:$AU$111</c:f>
              <c:numCache>
                <c:formatCode>General</c:formatCode>
                <c:ptCount val="11"/>
                <c:pt idx="0">
                  <c:v>25.91963340873566</c:v>
                </c:pt>
                <c:pt idx="1">
                  <c:v>18.269745720957122</c:v>
                </c:pt>
                <c:pt idx="2">
                  <c:v>13.494240885180472</c:v>
                </c:pt>
                <c:pt idx="3">
                  <c:v>12.329380945815519</c:v>
                </c:pt>
                <c:pt idx="4">
                  <c:v>11.600129752774615</c:v>
                </c:pt>
                <c:pt idx="5">
                  <c:v>10.977203257344181</c:v>
                </c:pt>
                <c:pt idx="6">
                  <c:v>10.568200464124136</c:v>
                </c:pt>
                <c:pt idx="7">
                  <c:v>10.231523964142006</c:v>
                </c:pt>
                <c:pt idx="8">
                  <c:v>9.9847821727282362</c:v>
                </c:pt>
                <c:pt idx="9">
                  <c:v>9.7324090285335618</c:v>
                </c:pt>
                <c:pt idx="10">
                  <c:v>9.5279875742521281</c:v>
                </c:pt>
              </c:numCache>
            </c:numRef>
          </c:yVal>
          <c:smooth val="1"/>
          <c:extLst xmlns:c16r2="http://schemas.microsoft.com/office/drawing/2015/06/chart">
            <c:ext xmlns:c16="http://schemas.microsoft.com/office/drawing/2014/chart" uri="{C3380CC4-5D6E-409C-BE32-E72D297353CC}">
              <c16:uniqueId val="{00000002-12B9-416B-8D3A-9A15B041A254}"/>
            </c:ext>
          </c:extLst>
        </c:ser>
        <c:ser>
          <c:idx val="3"/>
          <c:order val="3"/>
          <c:tx>
            <c:strRef>
              <c:f>'20 deg analysis'!$AJ$112</c:f>
              <c:strCache>
                <c:ptCount val="1"/>
                <c:pt idx="0">
                  <c:v>Run 4</c:v>
                </c:pt>
              </c:strCache>
            </c:strRef>
          </c:tx>
          <c:xVal>
            <c:numRef>
              <c:f>'20 deg analysis'!$AK$108:$AU$108</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20 deg analysis'!$AK$112:$AU$112</c:f>
              <c:numCache>
                <c:formatCode>General</c:formatCode>
                <c:ptCount val="11"/>
                <c:pt idx="0">
                  <c:v>24.991054175910691</c:v>
                </c:pt>
                <c:pt idx="1">
                  <c:v>17.960960814050193</c:v>
                </c:pt>
                <c:pt idx="2">
                  <c:v>15.31274934601905</c:v>
                </c:pt>
                <c:pt idx="3">
                  <c:v>14.06639131727014</c:v>
                </c:pt>
                <c:pt idx="4">
                  <c:v>13.348834805973237</c:v>
                </c:pt>
                <c:pt idx="5">
                  <c:v>12.788242513755554</c:v>
                </c:pt>
                <c:pt idx="6">
                  <c:v>12.33598544648552</c:v>
                </c:pt>
                <c:pt idx="7">
                  <c:v>11.979844635733787</c:v>
                </c:pt>
                <c:pt idx="8">
                  <c:v>11.669212536212797</c:v>
                </c:pt>
                <c:pt idx="9">
                  <c:v>11.419123783766651</c:v>
                </c:pt>
                <c:pt idx="10">
                  <c:v>11.190196265344813</c:v>
                </c:pt>
              </c:numCache>
            </c:numRef>
          </c:yVal>
          <c:smooth val="1"/>
          <c:extLst xmlns:c16r2="http://schemas.microsoft.com/office/drawing/2015/06/chart">
            <c:ext xmlns:c16="http://schemas.microsoft.com/office/drawing/2014/chart" uri="{C3380CC4-5D6E-409C-BE32-E72D297353CC}">
              <c16:uniqueId val="{00000003-12B9-416B-8D3A-9A15B041A254}"/>
            </c:ext>
          </c:extLst>
        </c:ser>
        <c:ser>
          <c:idx val="4"/>
          <c:order val="4"/>
          <c:tx>
            <c:strRef>
              <c:f>'20 deg analysis'!$AJ$113</c:f>
              <c:strCache>
                <c:ptCount val="1"/>
                <c:pt idx="0">
                  <c:v>Run 5</c:v>
                </c:pt>
              </c:strCache>
            </c:strRef>
          </c:tx>
          <c:xVal>
            <c:numRef>
              <c:f>'20 deg analysis'!$AK$108:$AU$108</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20 deg analysis'!$AK$113:$AU$113</c:f>
              <c:numCache>
                <c:formatCode>General</c:formatCode>
                <c:ptCount val="11"/>
                <c:pt idx="0">
                  <c:v>26.138893270933028</c:v>
                </c:pt>
                <c:pt idx="1">
                  <c:v>19.294230308834088</c:v>
                </c:pt>
                <c:pt idx="2">
                  <c:v>14.692485221475424</c:v>
                </c:pt>
                <c:pt idx="3">
                  <c:v>13.064512801468911</c:v>
                </c:pt>
                <c:pt idx="4">
                  <c:v>12.209629367278488</c:v>
                </c:pt>
                <c:pt idx="5">
                  <c:v>11.47745893029704</c:v>
                </c:pt>
                <c:pt idx="6">
                  <c:v>10.970611227314027</c:v>
                </c:pt>
                <c:pt idx="7">
                  <c:v>10.54536577081476</c:v>
                </c:pt>
                <c:pt idx="8">
                  <c:v>10.21849598909118</c:v>
                </c:pt>
                <c:pt idx="9">
                  <c:v>9.9460383608484193</c:v>
                </c:pt>
                <c:pt idx="10">
                  <c:v>9.6951513527993587</c:v>
                </c:pt>
              </c:numCache>
            </c:numRef>
          </c:yVal>
          <c:smooth val="1"/>
          <c:extLst xmlns:c16r2="http://schemas.microsoft.com/office/drawing/2015/06/chart">
            <c:ext xmlns:c16="http://schemas.microsoft.com/office/drawing/2014/chart" uri="{C3380CC4-5D6E-409C-BE32-E72D297353CC}">
              <c16:uniqueId val="{00000004-12B9-416B-8D3A-9A15B041A254}"/>
            </c:ext>
          </c:extLst>
        </c:ser>
        <c:dLbls>
          <c:showLegendKey val="0"/>
          <c:showVal val="0"/>
          <c:showCatName val="0"/>
          <c:showSerName val="0"/>
          <c:showPercent val="0"/>
          <c:showBubbleSize val="0"/>
        </c:dLbls>
        <c:axId val="531697024"/>
        <c:axId val="531719680"/>
      </c:scatterChart>
      <c:valAx>
        <c:axId val="531697024"/>
        <c:scaling>
          <c:orientation val="minMax"/>
          <c:max val="600"/>
          <c:min val="0"/>
        </c:scaling>
        <c:delete val="0"/>
        <c:axPos val="b"/>
        <c:title>
          <c:tx>
            <c:rich>
              <a:bodyPr/>
              <a:lstStyle/>
              <a:p>
                <a:pPr>
                  <a:defRPr/>
                </a:pPr>
                <a:r>
                  <a:rPr lang="en-GB"/>
                  <a:t>t</a:t>
                </a:r>
                <a:r>
                  <a:rPr lang="en-GB" baseline="0"/>
                  <a:t> (s)</a:t>
                </a:r>
                <a:endParaRPr lang="en-GB"/>
              </a:p>
            </c:rich>
          </c:tx>
          <c:overlay val="0"/>
        </c:title>
        <c:numFmt formatCode="General" sourceLinked="0"/>
        <c:majorTickMark val="in"/>
        <c:minorTickMark val="none"/>
        <c:tickLblPos val="nextTo"/>
        <c:crossAx val="531719680"/>
        <c:crosses val="autoZero"/>
        <c:crossBetween val="midCat"/>
      </c:valAx>
      <c:valAx>
        <c:axId val="531719680"/>
        <c:scaling>
          <c:orientation val="minMax"/>
          <c:max val="28"/>
          <c:min val="0"/>
        </c:scaling>
        <c:delete val="0"/>
        <c:axPos val="l"/>
        <c:title>
          <c:tx>
            <c:rich>
              <a:bodyPr rot="-5400000" vert="horz"/>
              <a:lstStyle/>
              <a:p>
                <a:pPr>
                  <a:defRPr/>
                </a:pPr>
                <a:r>
                  <a:rPr lang="en-GB"/>
                  <a:t>X (%, wb)</a:t>
                </a:r>
              </a:p>
            </c:rich>
          </c:tx>
          <c:overlay val="0"/>
        </c:title>
        <c:numFmt formatCode="#,##0" sourceLinked="0"/>
        <c:majorTickMark val="in"/>
        <c:minorTickMark val="none"/>
        <c:tickLblPos val="nextTo"/>
        <c:crossAx val="531697024"/>
        <c:crosses val="autoZero"/>
        <c:crossBetween val="midCat"/>
      </c:valAx>
      <c:spPr>
        <a:ln>
          <a:solidFill>
            <a:schemeClr val="bg1">
              <a:lumMod val="50000"/>
            </a:schemeClr>
          </a:solidFill>
        </a:ln>
      </c:spPr>
    </c:plotArea>
    <c:legend>
      <c:legendPos val="r"/>
      <c:layout>
        <c:manualLayout>
          <c:xMode val="edge"/>
          <c:yMode val="edge"/>
          <c:x val="0.60691970713032262"/>
          <c:y val="7.0319806815310637E-2"/>
          <c:w val="0.28137365513019952"/>
          <c:h val="0.28952791097350988"/>
        </c:manualLayout>
      </c:layout>
      <c:overlay val="0"/>
    </c:legend>
    <c:plotVisOnly val="1"/>
    <c:dispBlanksAs val="gap"/>
    <c:showDLblsOverMax val="0"/>
  </c:chart>
  <c:spPr>
    <a:ln>
      <a:noFill/>
    </a:ln>
  </c:spPr>
  <c:externalData r:id="rId2">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752785894796129"/>
          <c:y val="5.1400554097404488E-2"/>
          <c:w val="0.7792812989838066"/>
          <c:h val="0.80947142023913676"/>
        </c:manualLayout>
      </c:layout>
      <c:scatterChart>
        <c:scatterStyle val="smoothMarker"/>
        <c:varyColors val="0"/>
        <c:ser>
          <c:idx val="0"/>
          <c:order val="0"/>
          <c:tx>
            <c:strRef>
              <c:f>'20 deg analysis'!$Q$232</c:f>
              <c:strCache>
                <c:ptCount val="1"/>
                <c:pt idx="0">
                  <c:v>Run 1</c:v>
                </c:pt>
              </c:strCache>
            </c:strRef>
          </c:tx>
          <c:xVal>
            <c:numRef>
              <c:f>'20 deg analysis'!$R$231:$AB$231</c:f>
              <c:numCache>
                <c:formatCode>General</c:formatCode>
                <c:ptCount val="11"/>
                <c:pt idx="0">
                  <c:v>0</c:v>
                </c:pt>
                <c:pt idx="1">
                  <c:v>10</c:v>
                </c:pt>
                <c:pt idx="2">
                  <c:v>20</c:v>
                </c:pt>
                <c:pt idx="3">
                  <c:v>30</c:v>
                </c:pt>
                <c:pt idx="4">
                  <c:v>40</c:v>
                </c:pt>
                <c:pt idx="5">
                  <c:v>50</c:v>
                </c:pt>
                <c:pt idx="6">
                  <c:v>60</c:v>
                </c:pt>
                <c:pt idx="7">
                  <c:v>70</c:v>
                </c:pt>
                <c:pt idx="8">
                  <c:v>80</c:v>
                </c:pt>
                <c:pt idx="9">
                  <c:v>90</c:v>
                </c:pt>
                <c:pt idx="10">
                  <c:v>100</c:v>
                </c:pt>
              </c:numCache>
            </c:numRef>
          </c:xVal>
          <c:yVal>
            <c:numRef>
              <c:f>'20 deg analysis'!$R$232:$AB$232</c:f>
              <c:numCache>
                <c:formatCode>General</c:formatCode>
                <c:ptCount val="11"/>
                <c:pt idx="0">
                  <c:v>78.826100727008111</c:v>
                </c:pt>
                <c:pt idx="1">
                  <c:v>76.053919558144045</c:v>
                </c:pt>
                <c:pt idx="2">
                  <c:v>73.429649765782429</c:v>
                </c:pt>
                <c:pt idx="3">
                  <c:v>70.500340207088584</c:v>
                </c:pt>
                <c:pt idx="4">
                  <c:v>67.572110934202328</c:v>
                </c:pt>
                <c:pt idx="5">
                  <c:v>65.029089849100288</c:v>
                </c:pt>
                <c:pt idx="6">
                  <c:v>63.376406138920274</c:v>
                </c:pt>
                <c:pt idx="7">
                  <c:v>62.113359693369965</c:v>
                </c:pt>
                <c:pt idx="8">
                  <c:v>61.023089384579791</c:v>
                </c:pt>
                <c:pt idx="9">
                  <c:v>60.0550976752248</c:v>
                </c:pt>
                <c:pt idx="10">
                  <c:v>59.251452845903174</c:v>
                </c:pt>
              </c:numCache>
            </c:numRef>
          </c:yVal>
          <c:smooth val="1"/>
          <c:extLst xmlns:c16r2="http://schemas.microsoft.com/office/drawing/2015/06/chart">
            <c:ext xmlns:c16="http://schemas.microsoft.com/office/drawing/2014/chart" uri="{C3380CC4-5D6E-409C-BE32-E72D297353CC}">
              <c16:uniqueId val="{00000000-6229-4F62-A7D9-1F573742959A}"/>
            </c:ext>
          </c:extLst>
        </c:ser>
        <c:ser>
          <c:idx val="1"/>
          <c:order val="1"/>
          <c:tx>
            <c:strRef>
              <c:f>'20 deg analysis'!$Q$233</c:f>
              <c:strCache>
                <c:ptCount val="1"/>
                <c:pt idx="0">
                  <c:v>Run 2</c:v>
                </c:pt>
              </c:strCache>
            </c:strRef>
          </c:tx>
          <c:xVal>
            <c:numRef>
              <c:f>'20 deg analysis'!$R$231:$AB$231</c:f>
              <c:numCache>
                <c:formatCode>General</c:formatCode>
                <c:ptCount val="11"/>
                <c:pt idx="0">
                  <c:v>0</c:v>
                </c:pt>
                <c:pt idx="1">
                  <c:v>10</c:v>
                </c:pt>
                <c:pt idx="2">
                  <c:v>20</c:v>
                </c:pt>
                <c:pt idx="3">
                  <c:v>30</c:v>
                </c:pt>
                <c:pt idx="4">
                  <c:v>40</c:v>
                </c:pt>
                <c:pt idx="5">
                  <c:v>50</c:v>
                </c:pt>
                <c:pt idx="6">
                  <c:v>60</c:v>
                </c:pt>
                <c:pt idx="7">
                  <c:v>70</c:v>
                </c:pt>
                <c:pt idx="8">
                  <c:v>80</c:v>
                </c:pt>
                <c:pt idx="9">
                  <c:v>90</c:v>
                </c:pt>
                <c:pt idx="10">
                  <c:v>100</c:v>
                </c:pt>
              </c:numCache>
            </c:numRef>
          </c:xVal>
          <c:yVal>
            <c:numRef>
              <c:f>'20 deg analysis'!$R$233:$AB$233</c:f>
              <c:numCache>
                <c:formatCode>General</c:formatCode>
                <c:ptCount val="11"/>
                <c:pt idx="0">
                  <c:v>85.262149915594748</c:v>
                </c:pt>
                <c:pt idx="1">
                  <c:v>83.051068745405559</c:v>
                </c:pt>
                <c:pt idx="2">
                  <c:v>80.904140165069379</c:v>
                </c:pt>
                <c:pt idx="3">
                  <c:v>78.78273227926806</c:v>
                </c:pt>
                <c:pt idx="4">
                  <c:v>77.02196757771766</c:v>
                </c:pt>
                <c:pt idx="5">
                  <c:v>75.613282095470737</c:v>
                </c:pt>
                <c:pt idx="6">
                  <c:v>74.533668813169086</c:v>
                </c:pt>
                <c:pt idx="7">
                  <c:v>73.589612043802006</c:v>
                </c:pt>
                <c:pt idx="8">
                  <c:v>72.765872056697404</c:v>
                </c:pt>
                <c:pt idx="9">
                  <c:v>72.071705507929735</c:v>
                </c:pt>
                <c:pt idx="10">
                  <c:v>71.523535667110096</c:v>
                </c:pt>
              </c:numCache>
            </c:numRef>
          </c:yVal>
          <c:smooth val="1"/>
          <c:extLst xmlns:c16r2="http://schemas.microsoft.com/office/drawing/2015/06/chart">
            <c:ext xmlns:c16="http://schemas.microsoft.com/office/drawing/2014/chart" uri="{C3380CC4-5D6E-409C-BE32-E72D297353CC}">
              <c16:uniqueId val="{00000001-6229-4F62-A7D9-1F573742959A}"/>
            </c:ext>
          </c:extLst>
        </c:ser>
        <c:ser>
          <c:idx val="2"/>
          <c:order val="2"/>
          <c:tx>
            <c:strRef>
              <c:f>'20 deg analysis'!$Q$234</c:f>
              <c:strCache>
                <c:ptCount val="1"/>
                <c:pt idx="0">
                  <c:v>Run 3</c:v>
                </c:pt>
              </c:strCache>
            </c:strRef>
          </c:tx>
          <c:xVal>
            <c:numRef>
              <c:f>'20 deg analysis'!$R$231:$AB$231</c:f>
              <c:numCache>
                <c:formatCode>General</c:formatCode>
                <c:ptCount val="11"/>
                <c:pt idx="0">
                  <c:v>0</c:v>
                </c:pt>
                <c:pt idx="1">
                  <c:v>10</c:v>
                </c:pt>
                <c:pt idx="2">
                  <c:v>20</c:v>
                </c:pt>
                <c:pt idx="3">
                  <c:v>30</c:v>
                </c:pt>
                <c:pt idx="4">
                  <c:v>40</c:v>
                </c:pt>
                <c:pt idx="5">
                  <c:v>50</c:v>
                </c:pt>
                <c:pt idx="6">
                  <c:v>60</c:v>
                </c:pt>
                <c:pt idx="7">
                  <c:v>70</c:v>
                </c:pt>
                <c:pt idx="8">
                  <c:v>80</c:v>
                </c:pt>
                <c:pt idx="9">
                  <c:v>90</c:v>
                </c:pt>
                <c:pt idx="10">
                  <c:v>100</c:v>
                </c:pt>
              </c:numCache>
            </c:numRef>
          </c:xVal>
          <c:yVal>
            <c:numRef>
              <c:f>'20 deg analysis'!$R$234:$AB$234</c:f>
              <c:numCache>
                <c:formatCode>General</c:formatCode>
                <c:ptCount val="11"/>
                <c:pt idx="0">
                  <c:v>77.985099276984585</c:v>
                </c:pt>
                <c:pt idx="1">
                  <c:v>75.828595145893189</c:v>
                </c:pt>
                <c:pt idx="2">
                  <c:v>73.512729424388453</c:v>
                </c:pt>
                <c:pt idx="3">
                  <c:v>70.765894193045327</c:v>
                </c:pt>
                <c:pt idx="4">
                  <c:v>68.20843867097021</c:v>
                </c:pt>
                <c:pt idx="5">
                  <c:v>65.94585081439503</c:v>
                </c:pt>
                <c:pt idx="6">
                  <c:v>64.112489492624519</c:v>
                </c:pt>
                <c:pt idx="7">
                  <c:v>62.655759239717504</c:v>
                </c:pt>
                <c:pt idx="8">
                  <c:v>61.514055928576759</c:v>
                </c:pt>
                <c:pt idx="9">
                  <c:v>60.539957371786372</c:v>
                </c:pt>
                <c:pt idx="10">
                  <c:v>59.676112815996653</c:v>
                </c:pt>
              </c:numCache>
            </c:numRef>
          </c:yVal>
          <c:smooth val="1"/>
          <c:extLst xmlns:c16r2="http://schemas.microsoft.com/office/drawing/2015/06/chart">
            <c:ext xmlns:c16="http://schemas.microsoft.com/office/drawing/2014/chart" uri="{C3380CC4-5D6E-409C-BE32-E72D297353CC}">
              <c16:uniqueId val="{00000002-6229-4F62-A7D9-1F573742959A}"/>
            </c:ext>
          </c:extLst>
        </c:ser>
        <c:ser>
          <c:idx val="3"/>
          <c:order val="3"/>
          <c:tx>
            <c:strRef>
              <c:f>'20 deg analysis'!$Q$235</c:f>
              <c:strCache>
                <c:ptCount val="1"/>
                <c:pt idx="0">
                  <c:v>Run 4</c:v>
                </c:pt>
              </c:strCache>
            </c:strRef>
          </c:tx>
          <c:xVal>
            <c:numRef>
              <c:f>'20 deg analysis'!$R$231:$AB$231</c:f>
              <c:numCache>
                <c:formatCode>General</c:formatCode>
                <c:ptCount val="11"/>
                <c:pt idx="0">
                  <c:v>0</c:v>
                </c:pt>
                <c:pt idx="1">
                  <c:v>10</c:v>
                </c:pt>
                <c:pt idx="2">
                  <c:v>20</c:v>
                </c:pt>
                <c:pt idx="3">
                  <c:v>30</c:v>
                </c:pt>
                <c:pt idx="4">
                  <c:v>40</c:v>
                </c:pt>
                <c:pt idx="5">
                  <c:v>50</c:v>
                </c:pt>
                <c:pt idx="6">
                  <c:v>60</c:v>
                </c:pt>
                <c:pt idx="7">
                  <c:v>70</c:v>
                </c:pt>
                <c:pt idx="8">
                  <c:v>80</c:v>
                </c:pt>
                <c:pt idx="9">
                  <c:v>90</c:v>
                </c:pt>
                <c:pt idx="10">
                  <c:v>100</c:v>
                </c:pt>
              </c:numCache>
            </c:numRef>
          </c:xVal>
          <c:yVal>
            <c:numRef>
              <c:f>'20 deg analysis'!$R$235:$AB$235</c:f>
              <c:numCache>
                <c:formatCode>General</c:formatCode>
                <c:ptCount val="11"/>
                <c:pt idx="0">
                  <c:v>84.550997153084865</c:v>
                </c:pt>
                <c:pt idx="1">
                  <c:v>82.147454082021483</c:v>
                </c:pt>
                <c:pt idx="2">
                  <c:v>80.129034386391538</c:v>
                </c:pt>
                <c:pt idx="3">
                  <c:v>77.896108117175871</c:v>
                </c:pt>
                <c:pt idx="4">
                  <c:v>75.665224781192236</c:v>
                </c:pt>
                <c:pt idx="5">
                  <c:v>73.68115525899394</c:v>
                </c:pt>
                <c:pt idx="6">
                  <c:v>71.98139380347213</c:v>
                </c:pt>
                <c:pt idx="7">
                  <c:v>69.831428918955737</c:v>
                </c:pt>
                <c:pt idx="8">
                  <c:v>68.521622277384893</c:v>
                </c:pt>
                <c:pt idx="9">
                  <c:v>67.350154675298185</c:v>
                </c:pt>
                <c:pt idx="10">
                  <c:v>66.235310604392311</c:v>
                </c:pt>
              </c:numCache>
            </c:numRef>
          </c:yVal>
          <c:smooth val="1"/>
          <c:extLst xmlns:c16r2="http://schemas.microsoft.com/office/drawing/2015/06/chart">
            <c:ext xmlns:c16="http://schemas.microsoft.com/office/drawing/2014/chart" uri="{C3380CC4-5D6E-409C-BE32-E72D297353CC}">
              <c16:uniqueId val="{00000003-6229-4F62-A7D9-1F573742959A}"/>
            </c:ext>
          </c:extLst>
        </c:ser>
        <c:ser>
          <c:idx val="4"/>
          <c:order val="4"/>
          <c:tx>
            <c:strRef>
              <c:f>'20 deg analysis'!$Q$236</c:f>
              <c:strCache>
                <c:ptCount val="1"/>
                <c:pt idx="0">
                  <c:v>Run 5</c:v>
                </c:pt>
              </c:strCache>
            </c:strRef>
          </c:tx>
          <c:xVal>
            <c:numRef>
              <c:f>'20 deg analysis'!$R$231:$AB$231</c:f>
              <c:numCache>
                <c:formatCode>General</c:formatCode>
                <c:ptCount val="11"/>
                <c:pt idx="0">
                  <c:v>0</c:v>
                </c:pt>
                <c:pt idx="1">
                  <c:v>10</c:v>
                </c:pt>
                <c:pt idx="2">
                  <c:v>20</c:v>
                </c:pt>
                <c:pt idx="3">
                  <c:v>30</c:v>
                </c:pt>
                <c:pt idx="4">
                  <c:v>40</c:v>
                </c:pt>
                <c:pt idx="5">
                  <c:v>50</c:v>
                </c:pt>
                <c:pt idx="6">
                  <c:v>60</c:v>
                </c:pt>
                <c:pt idx="7">
                  <c:v>70</c:v>
                </c:pt>
                <c:pt idx="8">
                  <c:v>80</c:v>
                </c:pt>
                <c:pt idx="9">
                  <c:v>90</c:v>
                </c:pt>
                <c:pt idx="10">
                  <c:v>100</c:v>
                </c:pt>
              </c:numCache>
            </c:numRef>
          </c:xVal>
          <c:yVal>
            <c:numRef>
              <c:f>'20 deg analysis'!$R$236:$AB$236</c:f>
              <c:numCache>
                <c:formatCode>General</c:formatCode>
                <c:ptCount val="11"/>
                <c:pt idx="0">
                  <c:v>80.920253449310152</c:v>
                </c:pt>
                <c:pt idx="1">
                  <c:v>77.855259264416659</c:v>
                </c:pt>
                <c:pt idx="2">
                  <c:v>75.743167718886866</c:v>
                </c:pt>
                <c:pt idx="3">
                  <c:v>73.166905700968073</c:v>
                </c:pt>
                <c:pt idx="4">
                  <c:v>70.436027850476506</c:v>
                </c:pt>
                <c:pt idx="5">
                  <c:v>67.668575821397184</c:v>
                </c:pt>
                <c:pt idx="6">
                  <c:v>65.319008286991789</c:v>
                </c:pt>
                <c:pt idx="7">
                  <c:v>63.210592330464664</c:v>
                </c:pt>
                <c:pt idx="8">
                  <c:v>61.423091792566773</c:v>
                </c:pt>
                <c:pt idx="9">
                  <c:v>59.701539813828653</c:v>
                </c:pt>
                <c:pt idx="10">
                  <c:v>57.988739649806355</c:v>
                </c:pt>
              </c:numCache>
            </c:numRef>
          </c:yVal>
          <c:smooth val="1"/>
          <c:extLst xmlns:c16r2="http://schemas.microsoft.com/office/drawing/2015/06/chart">
            <c:ext xmlns:c16="http://schemas.microsoft.com/office/drawing/2014/chart" uri="{C3380CC4-5D6E-409C-BE32-E72D297353CC}">
              <c16:uniqueId val="{00000004-6229-4F62-A7D9-1F573742959A}"/>
            </c:ext>
          </c:extLst>
        </c:ser>
        <c:dLbls>
          <c:showLegendKey val="0"/>
          <c:showVal val="0"/>
          <c:showCatName val="0"/>
          <c:showSerName val="0"/>
          <c:showPercent val="0"/>
          <c:showBubbleSize val="0"/>
        </c:dLbls>
        <c:axId val="531753600"/>
        <c:axId val="531755776"/>
      </c:scatterChart>
      <c:valAx>
        <c:axId val="531753600"/>
        <c:scaling>
          <c:orientation val="minMax"/>
          <c:max val="100"/>
        </c:scaling>
        <c:delete val="0"/>
        <c:axPos val="b"/>
        <c:title>
          <c:tx>
            <c:rich>
              <a:bodyPr/>
              <a:lstStyle/>
              <a:p>
                <a:pPr>
                  <a:defRPr/>
                </a:pPr>
                <a:r>
                  <a:rPr lang="en-GB"/>
                  <a:t>t (s)</a:t>
                </a:r>
              </a:p>
            </c:rich>
          </c:tx>
          <c:overlay val="0"/>
        </c:title>
        <c:numFmt formatCode="General" sourceLinked="0"/>
        <c:majorTickMark val="in"/>
        <c:minorTickMark val="none"/>
        <c:tickLblPos val="nextTo"/>
        <c:crossAx val="531755776"/>
        <c:crosses val="autoZero"/>
        <c:crossBetween val="midCat"/>
      </c:valAx>
      <c:valAx>
        <c:axId val="531755776"/>
        <c:scaling>
          <c:orientation val="minMax"/>
          <c:max val="86"/>
          <c:min val="55"/>
        </c:scaling>
        <c:delete val="0"/>
        <c:axPos val="l"/>
        <c:title>
          <c:tx>
            <c:rich>
              <a:bodyPr rot="-5400000" vert="horz"/>
              <a:lstStyle/>
              <a:p>
                <a:pPr>
                  <a:defRPr/>
                </a:pPr>
                <a:r>
                  <a:rPr lang="en-GB"/>
                  <a:t>X (%, wb)</a:t>
                </a:r>
              </a:p>
            </c:rich>
          </c:tx>
          <c:overlay val="0"/>
        </c:title>
        <c:numFmt formatCode="#,##0" sourceLinked="0"/>
        <c:majorTickMark val="in"/>
        <c:minorTickMark val="none"/>
        <c:tickLblPos val="nextTo"/>
        <c:crossAx val="531753600"/>
        <c:crosses val="autoZero"/>
        <c:crossBetween val="midCat"/>
      </c:valAx>
      <c:spPr>
        <a:ln>
          <a:solidFill>
            <a:schemeClr val="bg1">
              <a:lumMod val="50000"/>
            </a:schemeClr>
          </a:solidFill>
        </a:ln>
      </c:spPr>
    </c:plotArea>
    <c:legend>
      <c:legendPos val="r"/>
      <c:layout>
        <c:manualLayout>
          <c:xMode val="edge"/>
          <c:yMode val="edge"/>
          <c:x val="0.66703080324848352"/>
          <c:y val="5.2265199508818846E-2"/>
          <c:w val="0.24953425178564245"/>
          <c:h val="0.27336081016513292"/>
        </c:manualLayout>
      </c:layout>
      <c:overlay val="0"/>
    </c:legend>
    <c:plotVisOnly val="1"/>
    <c:dispBlanksAs val="gap"/>
    <c:showDLblsOverMax val="0"/>
  </c:chart>
  <c:spPr>
    <a:ln>
      <a:noFill/>
    </a:ln>
  </c:spPr>
  <c:externalData r:id="rId2">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3085739282589675E-2"/>
          <c:y val="5.1400554097404488E-2"/>
          <c:w val="0.84800437445319332"/>
          <c:h val="0.7969395404521803"/>
        </c:manualLayout>
      </c:layout>
      <c:scatterChart>
        <c:scatterStyle val="smoothMarker"/>
        <c:varyColors val="0"/>
        <c:ser>
          <c:idx val="0"/>
          <c:order val="0"/>
          <c:tx>
            <c:v>Run 1</c:v>
          </c:tx>
          <c:xVal>
            <c:numRef>
              <c:f>'20 deg analysis'!$F$97:$O$97</c:f>
              <c:numCache>
                <c:formatCode>General</c:formatCode>
                <c:ptCount val="10"/>
                <c:pt idx="0">
                  <c:v>23.201820278425455</c:v>
                </c:pt>
                <c:pt idx="1">
                  <c:v>19.650278589696697</c:v>
                </c:pt>
                <c:pt idx="2">
                  <c:v>17.197905635957216</c:v>
                </c:pt>
                <c:pt idx="3">
                  <c:v>15.89067646452447</c:v>
                </c:pt>
                <c:pt idx="4">
                  <c:v>15.083229259051482</c:v>
                </c:pt>
                <c:pt idx="5">
                  <c:v>14.516942101075522</c:v>
                </c:pt>
                <c:pt idx="6">
                  <c:v>14.002556047190101</c:v>
                </c:pt>
                <c:pt idx="7">
                  <c:v>13.594543601664869</c:v>
                </c:pt>
                <c:pt idx="8">
                  <c:v>13.242488560503407</c:v>
                </c:pt>
                <c:pt idx="9">
                  <c:v>12.958215960989525</c:v>
                </c:pt>
              </c:numCache>
            </c:numRef>
          </c:xVal>
          <c:yVal>
            <c:numRef>
              <c:f>'20 deg analysis'!$U$120:$AD$120</c:f>
              <c:numCache>
                <c:formatCode>General</c:formatCode>
                <c:ptCount val="10"/>
                <c:pt idx="0">
                  <c:v>7.3350992515638556</c:v>
                </c:pt>
                <c:pt idx="1">
                  <c:v>6.6271676997225581</c:v>
                </c:pt>
                <c:pt idx="2">
                  <c:v>5.780541218559196</c:v>
                </c:pt>
                <c:pt idx="3">
                  <c:v>4.8800847353497083</c:v>
                </c:pt>
                <c:pt idx="4">
                  <c:v>4.1732168567707628</c:v>
                </c:pt>
                <c:pt idx="5">
                  <c:v>3.6349827023022905</c:v>
                </c:pt>
                <c:pt idx="6">
                  <c:v>3.2381723290889686</c:v>
                </c:pt>
                <c:pt idx="7">
                  <c:v>2.918403380770604</c:v>
                </c:pt>
                <c:pt idx="8">
                  <c:v>2.6593317164556227</c:v>
                </c:pt>
                <c:pt idx="9">
                  <c:v>2.4407773113957076</c:v>
                </c:pt>
              </c:numCache>
            </c:numRef>
          </c:yVal>
          <c:smooth val="1"/>
          <c:extLst xmlns:c16r2="http://schemas.microsoft.com/office/drawing/2015/06/chart">
            <c:ext xmlns:c16="http://schemas.microsoft.com/office/drawing/2014/chart" uri="{C3380CC4-5D6E-409C-BE32-E72D297353CC}">
              <c16:uniqueId val="{00000000-0A04-4018-A22F-86DE556E2830}"/>
            </c:ext>
          </c:extLst>
        </c:ser>
        <c:ser>
          <c:idx val="1"/>
          <c:order val="1"/>
          <c:tx>
            <c:v>Run 2</c:v>
          </c:tx>
          <c:xVal>
            <c:numRef>
              <c:f>'20 deg analysis'!$F$98:$O$98</c:f>
              <c:numCache>
                <c:formatCode>General</c:formatCode>
                <c:ptCount val="10"/>
                <c:pt idx="0">
                  <c:v>22.699307127592387</c:v>
                </c:pt>
                <c:pt idx="1">
                  <c:v>18.924322826515944</c:v>
                </c:pt>
                <c:pt idx="2">
                  <c:v>16.849084956379208</c:v>
                </c:pt>
                <c:pt idx="3">
                  <c:v>15.692067523788877</c:v>
                </c:pt>
                <c:pt idx="4">
                  <c:v>14.923992424136756</c:v>
                </c:pt>
                <c:pt idx="5">
                  <c:v>14.38081675887967</c:v>
                </c:pt>
                <c:pt idx="6">
                  <c:v>13.933350324323039</c:v>
                </c:pt>
                <c:pt idx="7">
                  <c:v>13.562499494144218</c:v>
                </c:pt>
                <c:pt idx="8">
                  <c:v>13.261590160356059</c:v>
                </c:pt>
                <c:pt idx="9">
                  <c:v>12.986856912978592</c:v>
                </c:pt>
              </c:numCache>
            </c:numRef>
          </c:xVal>
          <c:yVal>
            <c:numRef>
              <c:f>'20 deg analysis'!$U$121:$AE$121</c:f>
              <c:numCache>
                <c:formatCode>General</c:formatCode>
                <c:ptCount val="11"/>
                <c:pt idx="0">
                  <c:v>8.1805323801444434</c:v>
                </c:pt>
                <c:pt idx="1">
                  <c:v>7.2360864409692587</c:v>
                </c:pt>
                <c:pt idx="2">
                  <c:v>5.9769675551665822</c:v>
                </c:pt>
                <c:pt idx="3">
                  <c:v>4.9648162632875739</c:v>
                </c:pt>
                <c:pt idx="4">
                  <c:v>4.2278780438474328</c:v>
                </c:pt>
                <c:pt idx="5">
                  <c:v>3.6741138324442733</c:v>
                </c:pt>
                <c:pt idx="6">
                  <c:v>3.2557800550847658</c:v>
                </c:pt>
                <c:pt idx="7">
                  <c:v>2.9260681378197577</c:v>
                </c:pt>
                <c:pt idx="8">
                  <c:v>2.6566734065412954</c:v>
                </c:pt>
                <c:pt idx="9">
                  <c:v>2.4367949404500773</c:v>
                </c:pt>
              </c:numCache>
            </c:numRef>
          </c:yVal>
          <c:smooth val="1"/>
          <c:extLst xmlns:c16r2="http://schemas.microsoft.com/office/drawing/2015/06/chart">
            <c:ext xmlns:c16="http://schemas.microsoft.com/office/drawing/2014/chart" uri="{C3380CC4-5D6E-409C-BE32-E72D297353CC}">
              <c16:uniqueId val="{00000001-0A04-4018-A22F-86DE556E2830}"/>
            </c:ext>
          </c:extLst>
        </c:ser>
        <c:ser>
          <c:idx val="2"/>
          <c:order val="2"/>
          <c:tx>
            <c:v>Run 3</c:v>
          </c:tx>
          <c:xVal>
            <c:numRef>
              <c:f>'20 deg analysis'!$F$99:$O$99</c:f>
              <c:numCache>
                <c:formatCode>General</c:formatCode>
                <c:ptCount val="10"/>
                <c:pt idx="0">
                  <c:v>23.470271115519797</c:v>
                </c:pt>
                <c:pt idx="1">
                  <c:v>18.476462271298253</c:v>
                </c:pt>
                <c:pt idx="2">
                  <c:v>15.748068241802054</c:v>
                </c:pt>
                <c:pt idx="3">
                  <c:v>14.373103511514158</c:v>
                </c:pt>
                <c:pt idx="4">
                  <c:v>13.504127180836974</c:v>
                </c:pt>
                <c:pt idx="5">
                  <c:v>12.948598846846687</c:v>
                </c:pt>
                <c:pt idx="6">
                  <c:v>12.501480886334884</c:v>
                </c:pt>
                <c:pt idx="7">
                  <c:v>12.13402335025941</c:v>
                </c:pt>
                <c:pt idx="8">
                  <c:v>11.839587988197945</c:v>
                </c:pt>
                <c:pt idx="9">
                  <c:v>11.543076397100394</c:v>
                </c:pt>
              </c:numCache>
            </c:numRef>
          </c:xVal>
          <c:yVal>
            <c:numRef>
              <c:f>'20 deg analysis'!$U$122:$AE$122</c:f>
              <c:numCache>
                <c:formatCode>General</c:formatCode>
                <c:ptCount val="11"/>
                <c:pt idx="0">
                  <c:v>9.9706128989307725</c:v>
                </c:pt>
                <c:pt idx="1">
                  <c:v>9.1468138196500064</c:v>
                </c:pt>
                <c:pt idx="2">
                  <c:v>7.6136503405978919</c:v>
                </c:pt>
                <c:pt idx="3">
                  <c:v>6.2831397264017097</c:v>
                </c:pt>
                <c:pt idx="4">
                  <c:v>5.3161705580137619</c:v>
                </c:pt>
                <c:pt idx="5">
                  <c:v>4.5844555577865478</c:v>
                </c:pt>
                <c:pt idx="6">
                  <c:v>4.0359899925103271</c:v>
                </c:pt>
                <c:pt idx="7">
                  <c:v>3.6080448967955938</c:v>
                </c:pt>
                <c:pt idx="8">
                  <c:v>3.2616760864222809</c:v>
                </c:pt>
                <c:pt idx="9">
                  <c:v>2.9849270762963114</c:v>
                </c:pt>
              </c:numCache>
            </c:numRef>
          </c:yVal>
          <c:smooth val="1"/>
          <c:extLst xmlns:c16r2="http://schemas.microsoft.com/office/drawing/2015/06/chart">
            <c:ext xmlns:c16="http://schemas.microsoft.com/office/drawing/2014/chart" uri="{C3380CC4-5D6E-409C-BE32-E72D297353CC}">
              <c16:uniqueId val="{00000002-0A04-4018-A22F-86DE556E2830}"/>
            </c:ext>
          </c:extLst>
        </c:ser>
        <c:ser>
          <c:idx val="3"/>
          <c:order val="3"/>
          <c:tx>
            <c:v>Run 4</c:v>
          </c:tx>
          <c:xVal>
            <c:numRef>
              <c:f>'20 deg analysis'!$F$100:$O$100</c:f>
              <c:numCache>
                <c:formatCode>General</c:formatCode>
                <c:ptCount val="10"/>
                <c:pt idx="0">
                  <c:v>19.997581640139892</c:v>
                </c:pt>
                <c:pt idx="1">
                  <c:v>15.670987254266519</c:v>
                </c:pt>
                <c:pt idx="2">
                  <c:v>14.150492136049678</c:v>
                </c:pt>
                <c:pt idx="3">
                  <c:v>13.325110492115952</c:v>
                </c:pt>
                <c:pt idx="4">
                  <c:v>12.747295977326337</c:v>
                </c:pt>
                <c:pt idx="5">
                  <c:v>12.311291668585365</c:v>
                </c:pt>
                <c:pt idx="6">
                  <c:v>11.937212578690183</c:v>
                </c:pt>
                <c:pt idx="7">
                  <c:v>11.651702761853365</c:v>
                </c:pt>
                <c:pt idx="8">
                  <c:v>11.382646291312414</c:v>
                </c:pt>
                <c:pt idx="9">
                  <c:v>11.156250782357882</c:v>
                </c:pt>
              </c:numCache>
            </c:numRef>
          </c:xVal>
          <c:yVal>
            <c:numRef>
              <c:f>'20 deg analysis'!$U$123:$AE$123</c:f>
              <c:numCache>
                <c:formatCode>General</c:formatCode>
                <c:ptCount val="11"/>
                <c:pt idx="0">
                  <c:v>11.300904212488135</c:v>
                </c:pt>
                <c:pt idx="1">
                  <c:v>9.2559474278052107</c:v>
                </c:pt>
                <c:pt idx="2">
                  <c:v>7.0153511286572749</c:v>
                </c:pt>
                <c:pt idx="3">
                  <c:v>5.6054223647986747</c:v>
                </c:pt>
                <c:pt idx="4">
                  <c:v>4.6769427301021453</c:v>
                </c:pt>
                <c:pt idx="5">
                  <c:v>4.0185645830687236</c:v>
                </c:pt>
                <c:pt idx="6">
                  <c:v>3.533550378319664</c:v>
                </c:pt>
                <c:pt idx="7">
                  <c:v>3.1513377928707094</c:v>
                </c:pt>
                <c:pt idx="8">
                  <c:v>2.8510144215408064</c:v>
                </c:pt>
                <c:pt idx="9">
                  <c:v>2.6036455642124823</c:v>
                </c:pt>
              </c:numCache>
            </c:numRef>
          </c:yVal>
          <c:smooth val="1"/>
          <c:extLst xmlns:c16r2="http://schemas.microsoft.com/office/drawing/2015/06/chart">
            <c:ext xmlns:c16="http://schemas.microsoft.com/office/drawing/2014/chart" uri="{C3380CC4-5D6E-409C-BE32-E72D297353CC}">
              <c16:uniqueId val="{00000003-0A04-4018-A22F-86DE556E2830}"/>
            </c:ext>
          </c:extLst>
        </c:ser>
        <c:ser>
          <c:idx val="4"/>
          <c:order val="4"/>
          <c:tx>
            <c:v>Run 5</c:v>
          </c:tx>
          <c:xVal>
            <c:numRef>
              <c:f>'20 deg analysis'!$F$101:$O$101</c:f>
              <c:numCache>
                <c:formatCode>General</c:formatCode>
                <c:ptCount val="10"/>
                <c:pt idx="0">
                  <c:v>19.991266786819658</c:v>
                </c:pt>
                <c:pt idx="1">
                  <c:v>15.828357462814937</c:v>
                </c:pt>
                <c:pt idx="2">
                  <c:v>14.101948931773645</c:v>
                </c:pt>
                <c:pt idx="3">
                  <c:v>13.240315892872728</c:v>
                </c:pt>
                <c:pt idx="4">
                  <c:v>12.643706098242735</c:v>
                </c:pt>
                <c:pt idx="5">
                  <c:v>12.172184496816211</c:v>
                </c:pt>
                <c:pt idx="6">
                  <c:v>11.843162855989135</c:v>
                </c:pt>
                <c:pt idx="7">
                  <c:v>11.553376095921456</c:v>
                </c:pt>
                <c:pt idx="8">
                  <c:v>11.279117790869254</c:v>
                </c:pt>
                <c:pt idx="9">
                  <c:v>11.082417085737891</c:v>
                </c:pt>
              </c:numCache>
            </c:numRef>
          </c:xVal>
          <c:yVal>
            <c:numRef>
              <c:f>'20 deg analysis'!$U$124:$AE$124</c:f>
              <c:numCache>
                <c:formatCode>General</c:formatCode>
                <c:ptCount val="11"/>
                <c:pt idx="0">
                  <c:v>11.748722750027154</c:v>
                </c:pt>
                <c:pt idx="1">
                  <c:v>9.3434524783508444</c:v>
                </c:pt>
                <c:pt idx="2">
                  <c:v>7.1880841694790591</c:v>
                </c:pt>
                <c:pt idx="3">
                  <c:v>5.7500768933180098</c:v>
                </c:pt>
                <c:pt idx="4">
                  <c:v>4.7989314461977388</c:v>
                </c:pt>
                <c:pt idx="5">
                  <c:v>4.1300877611165943</c:v>
                </c:pt>
                <c:pt idx="6">
                  <c:v>3.6184137097254321</c:v>
                </c:pt>
                <c:pt idx="7">
                  <c:v>3.2264842376905198</c:v>
                </c:pt>
                <c:pt idx="8">
                  <c:v>2.9187745640679075</c:v>
                </c:pt>
                <c:pt idx="9">
                  <c:v>2.6596805585163437</c:v>
                </c:pt>
              </c:numCache>
            </c:numRef>
          </c:yVal>
          <c:smooth val="1"/>
          <c:extLst xmlns:c16r2="http://schemas.microsoft.com/office/drawing/2015/06/chart">
            <c:ext xmlns:c16="http://schemas.microsoft.com/office/drawing/2014/chart" uri="{C3380CC4-5D6E-409C-BE32-E72D297353CC}">
              <c16:uniqueId val="{00000004-0A04-4018-A22F-86DE556E2830}"/>
            </c:ext>
          </c:extLst>
        </c:ser>
        <c:dLbls>
          <c:showLegendKey val="0"/>
          <c:showVal val="0"/>
          <c:showCatName val="0"/>
          <c:showSerName val="0"/>
          <c:showPercent val="0"/>
          <c:showBubbleSize val="0"/>
        </c:dLbls>
        <c:axId val="532805504"/>
        <c:axId val="533639168"/>
      </c:scatterChart>
      <c:valAx>
        <c:axId val="532805504"/>
        <c:scaling>
          <c:orientation val="minMax"/>
          <c:max val="24"/>
          <c:min val="10"/>
        </c:scaling>
        <c:delete val="0"/>
        <c:axPos val="b"/>
        <c:title>
          <c:tx>
            <c:rich>
              <a:bodyPr/>
              <a:lstStyle/>
              <a:p>
                <a:pPr>
                  <a:defRPr/>
                </a:pPr>
                <a:r>
                  <a:rPr lang="en-GB"/>
                  <a:t>Moisture content</a:t>
                </a:r>
              </a:p>
            </c:rich>
          </c:tx>
          <c:overlay val="0"/>
        </c:title>
        <c:numFmt formatCode="General" sourceLinked="1"/>
        <c:majorTickMark val="in"/>
        <c:minorTickMark val="none"/>
        <c:tickLblPos val="nextTo"/>
        <c:crossAx val="533639168"/>
        <c:crosses val="autoZero"/>
        <c:crossBetween val="midCat"/>
      </c:valAx>
      <c:valAx>
        <c:axId val="533639168"/>
        <c:scaling>
          <c:orientation val="minMax"/>
          <c:max val="12"/>
          <c:min val="0"/>
        </c:scaling>
        <c:delete val="0"/>
        <c:axPos val="l"/>
        <c:title>
          <c:tx>
            <c:rich>
              <a:bodyPr rot="-5400000" vert="horz"/>
              <a:lstStyle/>
              <a:p>
                <a:pPr>
                  <a:defRPr/>
                </a:pPr>
                <a:r>
                  <a:rPr lang="en-GB"/>
                  <a:t>dX/dt</a:t>
                </a:r>
              </a:p>
            </c:rich>
          </c:tx>
          <c:overlay val="0"/>
        </c:title>
        <c:numFmt formatCode="General" sourceLinked="1"/>
        <c:majorTickMark val="in"/>
        <c:minorTickMark val="none"/>
        <c:tickLblPos val="nextTo"/>
        <c:crossAx val="532805504"/>
        <c:crosses val="autoZero"/>
        <c:crossBetween val="midCat"/>
      </c:valAx>
      <c:spPr>
        <a:ln>
          <a:solidFill>
            <a:schemeClr val="bg1">
              <a:lumMod val="50000"/>
            </a:schemeClr>
          </a:solidFill>
        </a:ln>
      </c:spPr>
    </c:plotArea>
    <c:legend>
      <c:legendPos val="r"/>
      <c:layout>
        <c:manualLayout>
          <c:xMode val="edge"/>
          <c:yMode val="edge"/>
          <c:x val="0.74393882190212179"/>
          <c:y val="0.52412285306441952"/>
          <c:w val="0.18108486439195098"/>
          <c:h val="0.30112008726181955"/>
        </c:manualLayout>
      </c:layout>
      <c:overlay val="0"/>
    </c:legend>
    <c:plotVisOnly val="1"/>
    <c:dispBlanksAs val="gap"/>
    <c:showDLblsOverMax val="0"/>
  </c:chart>
  <c:spPr>
    <a:ln>
      <a:noFill/>
    </a:ln>
  </c:spPr>
  <c:txPr>
    <a:bodyPr/>
    <a:lstStyle/>
    <a:p>
      <a:pPr>
        <a:defRPr sz="1050"/>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345043408035534"/>
          <c:y val="2.187066611826808E-2"/>
          <c:w val="0.8243776202182872"/>
          <c:h val="0.81549584273993725"/>
        </c:manualLayout>
      </c:layout>
      <c:scatterChart>
        <c:scatterStyle val="smoothMarker"/>
        <c:varyColors val="0"/>
        <c:ser>
          <c:idx val="0"/>
          <c:order val="0"/>
          <c:tx>
            <c:strRef>
              <c:f>'40deg analysis'!$D$242:$E$242</c:f>
              <c:strCache>
                <c:ptCount val="1"/>
                <c:pt idx="0">
                  <c:v>20 °C  Continuous </c:v>
                </c:pt>
              </c:strCache>
            </c:strRef>
          </c:tx>
          <c:errBars>
            <c:errDir val="y"/>
            <c:errBarType val="both"/>
            <c:errValType val="cust"/>
            <c:noEndCap val="0"/>
            <c:plus>
              <c:numRef>
                <c:f>'40deg analysis'!$F$246:$P$246</c:f>
                <c:numCache>
                  <c:formatCode>General</c:formatCode>
                  <c:ptCount val="11"/>
                  <c:pt idx="0">
                    <c:v>0</c:v>
                  </c:pt>
                  <c:pt idx="1">
                    <c:v>3.8726222288966265E-3</c:v>
                  </c:pt>
                  <c:pt idx="2">
                    <c:v>6.749608503181943E-3</c:v>
                  </c:pt>
                  <c:pt idx="3">
                    <c:v>9.8160152962979419E-3</c:v>
                  </c:pt>
                  <c:pt idx="4">
                    <c:v>1.1765819876858159E-2</c:v>
                  </c:pt>
                  <c:pt idx="5">
                    <c:v>1.2698583515264197E-2</c:v>
                  </c:pt>
                  <c:pt idx="6">
                    <c:v>1.306307492992133E-2</c:v>
                  </c:pt>
                  <c:pt idx="7">
                    <c:v>1.3287838906356809E-2</c:v>
                  </c:pt>
                  <c:pt idx="8">
                    <c:v>1.3469785917841925E-2</c:v>
                  </c:pt>
                  <c:pt idx="9">
                    <c:v>1.3667116066697231E-2</c:v>
                  </c:pt>
                  <c:pt idx="10">
                    <c:v>1.3863949877922848E-2</c:v>
                  </c:pt>
                </c:numCache>
              </c:numRef>
            </c:plus>
            <c:minus>
              <c:numRef>
                <c:f>'40deg analysis'!$F$246:$P$246</c:f>
                <c:numCache>
                  <c:formatCode>General</c:formatCode>
                  <c:ptCount val="11"/>
                  <c:pt idx="0">
                    <c:v>0</c:v>
                  </c:pt>
                  <c:pt idx="1">
                    <c:v>3.8726222288966265E-3</c:v>
                  </c:pt>
                  <c:pt idx="2">
                    <c:v>6.749608503181943E-3</c:v>
                  </c:pt>
                  <c:pt idx="3">
                    <c:v>9.8160152962979419E-3</c:v>
                  </c:pt>
                  <c:pt idx="4">
                    <c:v>1.1765819876858159E-2</c:v>
                  </c:pt>
                  <c:pt idx="5">
                    <c:v>1.2698583515264197E-2</c:v>
                  </c:pt>
                  <c:pt idx="6">
                    <c:v>1.306307492992133E-2</c:v>
                  </c:pt>
                  <c:pt idx="7">
                    <c:v>1.3287838906356809E-2</c:v>
                  </c:pt>
                  <c:pt idx="8">
                    <c:v>1.3469785917841925E-2</c:v>
                  </c:pt>
                  <c:pt idx="9">
                    <c:v>1.3667116066697231E-2</c:v>
                  </c:pt>
                  <c:pt idx="10">
                    <c:v>1.3863949877922848E-2</c:v>
                  </c:pt>
                </c:numCache>
              </c:numRef>
            </c:minus>
          </c:errBars>
          <c:xVal>
            <c:numRef>
              <c:f>'40deg analysis'!$F$224:$P$224</c:f>
              <c:numCache>
                <c:formatCode>General</c:formatCode>
                <c:ptCount val="11"/>
                <c:pt idx="0">
                  <c:v>0</c:v>
                </c:pt>
                <c:pt idx="1">
                  <c:v>10</c:v>
                </c:pt>
                <c:pt idx="2">
                  <c:v>20</c:v>
                </c:pt>
                <c:pt idx="3">
                  <c:v>30</c:v>
                </c:pt>
                <c:pt idx="4">
                  <c:v>40</c:v>
                </c:pt>
                <c:pt idx="5">
                  <c:v>50</c:v>
                </c:pt>
                <c:pt idx="6">
                  <c:v>60</c:v>
                </c:pt>
                <c:pt idx="7">
                  <c:v>70</c:v>
                </c:pt>
                <c:pt idx="8">
                  <c:v>80</c:v>
                </c:pt>
                <c:pt idx="9">
                  <c:v>90</c:v>
                </c:pt>
                <c:pt idx="10">
                  <c:v>100</c:v>
                </c:pt>
              </c:numCache>
            </c:numRef>
          </c:xVal>
          <c:yVal>
            <c:numRef>
              <c:f>'40deg analysis'!$F$242:$P$242</c:f>
              <c:numCache>
                <c:formatCode>General</c:formatCode>
                <c:ptCount val="11"/>
                <c:pt idx="0">
                  <c:v>1</c:v>
                </c:pt>
                <c:pt idx="1">
                  <c:v>0.95859149958397227</c:v>
                </c:pt>
                <c:pt idx="2">
                  <c:v>0.92202032215390073</c:v>
                </c:pt>
                <c:pt idx="3">
                  <c:v>0.88120012635089751</c:v>
                </c:pt>
                <c:pt idx="4">
                  <c:v>0.84384086755048593</c:v>
                </c:pt>
                <c:pt idx="5">
                  <c:v>0.8130005246044113</c:v>
                </c:pt>
                <c:pt idx="6">
                  <c:v>0.7890588020869721</c:v>
                </c:pt>
                <c:pt idx="7">
                  <c:v>0.76889641445463908</c:v>
                </c:pt>
                <c:pt idx="8">
                  <c:v>0.7524701448347676</c:v>
                </c:pt>
                <c:pt idx="9">
                  <c:v>0.73820293517359525</c:v>
                </c:pt>
                <c:pt idx="10">
                  <c:v>0.72547013011535233</c:v>
                </c:pt>
              </c:numCache>
            </c:numRef>
          </c:yVal>
          <c:smooth val="1"/>
          <c:extLst xmlns:c16r2="http://schemas.microsoft.com/office/drawing/2015/06/chart">
            <c:ext xmlns:c16="http://schemas.microsoft.com/office/drawing/2014/chart" uri="{C3380CC4-5D6E-409C-BE32-E72D297353CC}">
              <c16:uniqueId val="{00000000-A417-4935-AFDC-83DD2B2FF894}"/>
            </c:ext>
          </c:extLst>
        </c:ser>
        <c:ser>
          <c:idx val="1"/>
          <c:order val="1"/>
          <c:tx>
            <c:strRef>
              <c:f>'40deg analysis'!$D$243:$E$243</c:f>
              <c:strCache>
                <c:ptCount val="1"/>
                <c:pt idx="0">
                  <c:v>20 °C  252 Hz</c:v>
                </c:pt>
              </c:strCache>
            </c:strRef>
          </c:tx>
          <c:errBars>
            <c:errDir val="y"/>
            <c:errBarType val="both"/>
            <c:errValType val="cust"/>
            <c:noEndCap val="0"/>
            <c:plus>
              <c:numRef>
                <c:f>'40deg analysis'!$F$247:$P$247</c:f>
                <c:numCache>
                  <c:formatCode>General</c:formatCode>
                  <c:ptCount val="11"/>
                  <c:pt idx="0">
                    <c:v>0</c:v>
                  </c:pt>
                  <c:pt idx="1">
                    <c:v>4.2796921616323827E-3</c:v>
                  </c:pt>
                  <c:pt idx="2">
                    <c:v>7.394267731576404E-3</c:v>
                  </c:pt>
                  <c:pt idx="3">
                    <c:v>9.3044324468616445E-3</c:v>
                  </c:pt>
                  <c:pt idx="4">
                    <c:v>1.0261218637204878E-2</c:v>
                  </c:pt>
                  <c:pt idx="5">
                    <c:v>1.0913820888935206E-2</c:v>
                  </c:pt>
                  <c:pt idx="6">
                    <c:v>1.1268315151510555E-2</c:v>
                  </c:pt>
                  <c:pt idx="7">
                    <c:v>1.1627069223161342E-2</c:v>
                  </c:pt>
                  <c:pt idx="8">
                    <c:v>1.1978083032969031E-2</c:v>
                  </c:pt>
                  <c:pt idx="9">
                    <c:v>1.230999000453379E-2</c:v>
                  </c:pt>
                  <c:pt idx="10">
                    <c:v>1.2598944313519942E-2</c:v>
                  </c:pt>
                </c:numCache>
              </c:numRef>
            </c:plus>
            <c:minus>
              <c:numRef>
                <c:f>'40deg analysis'!$F$247:$P$247</c:f>
                <c:numCache>
                  <c:formatCode>General</c:formatCode>
                  <c:ptCount val="11"/>
                  <c:pt idx="0">
                    <c:v>0</c:v>
                  </c:pt>
                  <c:pt idx="1">
                    <c:v>4.2796921616323827E-3</c:v>
                  </c:pt>
                  <c:pt idx="2">
                    <c:v>7.394267731576404E-3</c:v>
                  </c:pt>
                  <c:pt idx="3">
                    <c:v>9.3044324468616445E-3</c:v>
                  </c:pt>
                  <c:pt idx="4">
                    <c:v>1.0261218637204878E-2</c:v>
                  </c:pt>
                  <c:pt idx="5">
                    <c:v>1.0913820888935206E-2</c:v>
                  </c:pt>
                  <c:pt idx="6">
                    <c:v>1.1268315151510555E-2</c:v>
                  </c:pt>
                  <c:pt idx="7">
                    <c:v>1.1627069223161342E-2</c:v>
                  </c:pt>
                  <c:pt idx="8">
                    <c:v>1.1978083032969031E-2</c:v>
                  </c:pt>
                  <c:pt idx="9">
                    <c:v>1.230999000453379E-2</c:v>
                  </c:pt>
                  <c:pt idx="10">
                    <c:v>1.2598944313519942E-2</c:v>
                  </c:pt>
                </c:numCache>
              </c:numRef>
            </c:minus>
          </c:errBars>
          <c:xVal>
            <c:numRef>
              <c:f>'40deg analysis'!$F$224:$P$224</c:f>
              <c:numCache>
                <c:formatCode>General</c:formatCode>
                <c:ptCount val="11"/>
                <c:pt idx="0">
                  <c:v>0</c:v>
                </c:pt>
                <c:pt idx="1">
                  <c:v>10</c:v>
                </c:pt>
                <c:pt idx="2">
                  <c:v>20</c:v>
                </c:pt>
                <c:pt idx="3">
                  <c:v>30</c:v>
                </c:pt>
                <c:pt idx="4">
                  <c:v>40</c:v>
                </c:pt>
                <c:pt idx="5">
                  <c:v>50</c:v>
                </c:pt>
                <c:pt idx="6">
                  <c:v>60</c:v>
                </c:pt>
                <c:pt idx="7">
                  <c:v>70</c:v>
                </c:pt>
                <c:pt idx="8">
                  <c:v>80</c:v>
                </c:pt>
                <c:pt idx="9">
                  <c:v>90</c:v>
                </c:pt>
                <c:pt idx="10">
                  <c:v>100</c:v>
                </c:pt>
              </c:numCache>
            </c:numRef>
          </c:xVal>
          <c:yVal>
            <c:numRef>
              <c:f>'40deg analysis'!$F$243:$P$243</c:f>
              <c:numCache>
                <c:formatCode>General</c:formatCode>
                <c:ptCount val="11"/>
                <c:pt idx="0">
                  <c:v>1</c:v>
                </c:pt>
                <c:pt idx="1">
                  <c:v>0.94631208425837576</c:v>
                </c:pt>
                <c:pt idx="2">
                  <c:v>0.90360254023725217</c:v>
                </c:pt>
                <c:pt idx="3">
                  <c:v>0.86275272894178823</c:v>
                </c:pt>
                <c:pt idx="4">
                  <c:v>0.8290251654189289</c:v>
                </c:pt>
                <c:pt idx="5">
                  <c:v>0.80207118709809755</c:v>
                </c:pt>
                <c:pt idx="6">
                  <c:v>0.78093618613553295</c:v>
                </c:pt>
                <c:pt idx="7">
                  <c:v>0.76355832957601155</c:v>
                </c:pt>
                <c:pt idx="8">
                  <c:v>0.74861496207604239</c:v>
                </c:pt>
                <c:pt idx="9">
                  <c:v>0.73540087018466815</c:v>
                </c:pt>
                <c:pt idx="10">
                  <c:v>0.72333058685095319</c:v>
                </c:pt>
              </c:numCache>
            </c:numRef>
          </c:yVal>
          <c:smooth val="1"/>
          <c:extLst xmlns:c16r2="http://schemas.microsoft.com/office/drawing/2015/06/chart">
            <c:ext xmlns:c16="http://schemas.microsoft.com/office/drawing/2014/chart" uri="{C3380CC4-5D6E-409C-BE32-E72D297353CC}">
              <c16:uniqueId val="{00000001-A417-4935-AFDC-83DD2B2FF894}"/>
            </c:ext>
          </c:extLst>
        </c:ser>
        <c:ser>
          <c:idx val="2"/>
          <c:order val="2"/>
          <c:tx>
            <c:strRef>
              <c:f>'40deg analysis'!$D$244:$E$244</c:f>
              <c:strCache>
                <c:ptCount val="1"/>
                <c:pt idx="0">
                  <c:v>40 °C  Continuous </c:v>
                </c:pt>
              </c:strCache>
            </c:strRef>
          </c:tx>
          <c:errBars>
            <c:errDir val="y"/>
            <c:errBarType val="both"/>
            <c:errValType val="cust"/>
            <c:noEndCap val="0"/>
            <c:plus>
              <c:numRef>
                <c:f>'40deg analysis'!$F$248:$P$248</c:f>
                <c:numCache>
                  <c:formatCode>General</c:formatCode>
                  <c:ptCount val="11"/>
                  <c:pt idx="0">
                    <c:v>0</c:v>
                  </c:pt>
                  <c:pt idx="1">
                    <c:v>9.4180349574673472E-3</c:v>
                  </c:pt>
                  <c:pt idx="2">
                    <c:v>1.5479111907351788E-2</c:v>
                  </c:pt>
                  <c:pt idx="3">
                    <c:v>1.7314248335392957E-2</c:v>
                  </c:pt>
                  <c:pt idx="4">
                    <c:v>1.7932550594769125E-2</c:v>
                  </c:pt>
                  <c:pt idx="5">
                    <c:v>1.8449627052206357E-2</c:v>
                  </c:pt>
                  <c:pt idx="6">
                    <c:v>1.8784098945493093E-2</c:v>
                  </c:pt>
                  <c:pt idx="7">
                    <c:v>1.8961319613637787E-2</c:v>
                  </c:pt>
                  <c:pt idx="8">
                    <c:v>1.9416124621698307E-2</c:v>
                  </c:pt>
                  <c:pt idx="9">
                    <c:v>1.9464820732185851E-2</c:v>
                  </c:pt>
                  <c:pt idx="10">
                    <c:v>1.9707757178748234E-2</c:v>
                  </c:pt>
                </c:numCache>
              </c:numRef>
            </c:plus>
            <c:minus>
              <c:numRef>
                <c:f>'40deg analysis'!$F$248:$P$248</c:f>
                <c:numCache>
                  <c:formatCode>General</c:formatCode>
                  <c:ptCount val="11"/>
                  <c:pt idx="0">
                    <c:v>0</c:v>
                  </c:pt>
                  <c:pt idx="1">
                    <c:v>9.4180349574673472E-3</c:v>
                  </c:pt>
                  <c:pt idx="2">
                    <c:v>1.5479111907351788E-2</c:v>
                  </c:pt>
                  <c:pt idx="3">
                    <c:v>1.7314248335392957E-2</c:v>
                  </c:pt>
                  <c:pt idx="4">
                    <c:v>1.7932550594769125E-2</c:v>
                  </c:pt>
                  <c:pt idx="5">
                    <c:v>1.8449627052206357E-2</c:v>
                  </c:pt>
                  <c:pt idx="6">
                    <c:v>1.8784098945493093E-2</c:v>
                  </c:pt>
                  <c:pt idx="7">
                    <c:v>1.8961319613637787E-2</c:v>
                  </c:pt>
                  <c:pt idx="8">
                    <c:v>1.9416124621698307E-2</c:v>
                  </c:pt>
                  <c:pt idx="9">
                    <c:v>1.9464820732185851E-2</c:v>
                  </c:pt>
                  <c:pt idx="10">
                    <c:v>1.9707757178748234E-2</c:v>
                  </c:pt>
                </c:numCache>
              </c:numRef>
            </c:minus>
          </c:errBars>
          <c:xVal>
            <c:numRef>
              <c:f>'40deg analysis'!$F$224:$P$224</c:f>
              <c:numCache>
                <c:formatCode>General</c:formatCode>
                <c:ptCount val="11"/>
                <c:pt idx="0">
                  <c:v>0</c:v>
                </c:pt>
                <c:pt idx="1">
                  <c:v>10</c:v>
                </c:pt>
                <c:pt idx="2">
                  <c:v>20</c:v>
                </c:pt>
                <c:pt idx="3">
                  <c:v>30</c:v>
                </c:pt>
                <c:pt idx="4">
                  <c:v>40</c:v>
                </c:pt>
                <c:pt idx="5">
                  <c:v>50</c:v>
                </c:pt>
                <c:pt idx="6">
                  <c:v>60</c:v>
                </c:pt>
                <c:pt idx="7">
                  <c:v>70</c:v>
                </c:pt>
                <c:pt idx="8">
                  <c:v>80</c:v>
                </c:pt>
                <c:pt idx="9">
                  <c:v>90</c:v>
                </c:pt>
                <c:pt idx="10">
                  <c:v>100</c:v>
                </c:pt>
              </c:numCache>
            </c:numRef>
          </c:xVal>
          <c:yVal>
            <c:numRef>
              <c:f>'40deg analysis'!$F$244:$P$244</c:f>
              <c:numCache>
                <c:formatCode>0.000</c:formatCode>
                <c:ptCount val="11"/>
                <c:pt idx="0">
                  <c:v>1</c:v>
                </c:pt>
                <c:pt idx="1">
                  <c:v>0.93228860255974688</c:v>
                </c:pt>
                <c:pt idx="2">
                  <c:v>0.86971043387051128</c:v>
                </c:pt>
                <c:pt idx="3">
                  <c:v>0.82571955043128142</c:v>
                </c:pt>
                <c:pt idx="4">
                  <c:v>0.79690533862769641</c:v>
                </c:pt>
                <c:pt idx="5">
                  <c:v>0.77568251600580629</c:v>
                </c:pt>
                <c:pt idx="6">
                  <c:v>0.75882656292830042</c:v>
                </c:pt>
                <c:pt idx="7">
                  <c:v>0.74467375200814379</c:v>
                </c:pt>
                <c:pt idx="8">
                  <c:v>0.73207210241233944</c:v>
                </c:pt>
                <c:pt idx="9">
                  <c:v>0.72172567708999658</c:v>
                </c:pt>
                <c:pt idx="10">
                  <c:v>0.71160667791795118</c:v>
                </c:pt>
              </c:numCache>
            </c:numRef>
          </c:yVal>
          <c:smooth val="1"/>
          <c:extLst xmlns:c16r2="http://schemas.microsoft.com/office/drawing/2015/06/chart">
            <c:ext xmlns:c16="http://schemas.microsoft.com/office/drawing/2014/chart" uri="{C3380CC4-5D6E-409C-BE32-E72D297353CC}">
              <c16:uniqueId val="{00000002-A417-4935-AFDC-83DD2B2FF894}"/>
            </c:ext>
          </c:extLst>
        </c:ser>
        <c:ser>
          <c:idx val="3"/>
          <c:order val="3"/>
          <c:tx>
            <c:strRef>
              <c:f>'40deg analysis'!$D$245:$E$245</c:f>
              <c:strCache>
                <c:ptCount val="1"/>
                <c:pt idx="0">
                  <c:v>40 °C  265 Hz</c:v>
                </c:pt>
              </c:strCache>
            </c:strRef>
          </c:tx>
          <c:errBars>
            <c:errDir val="y"/>
            <c:errBarType val="both"/>
            <c:errValType val="cust"/>
            <c:noEndCap val="0"/>
            <c:plus>
              <c:numRef>
                <c:f>'40deg analysis'!$F$249:$P$249</c:f>
                <c:numCache>
                  <c:formatCode>General</c:formatCode>
                  <c:ptCount val="11"/>
                  <c:pt idx="0">
                    <c:v>0</c:v>
                  </c:pt>
                  <c:pt idx="1">
                    <c:v>5.5458761314029362E-3</c:v>
                  </c:pt>
                  <c:pt idx="2">
                    <c:v>8.1418895714052159E-3</c:v>
                  </c:pt>
                  <c:pt idx="3">
                    <c:v>9.4415137598281799E-3</c:v>
                  </c:pt>
                  <c:pt idx="4">
                    <c:v>1.039866926009564E-2</c:v>
                  </c:pt>
                  <c:pt idx="5">
                    <c:v>1.0921928063486866E-2</c:v>
                  </c:pt>
                  <c:pt idx="6">
                    <c:v>1.1371674288223809E-2</c:v>
                  </c:pt>
                  <c:pt idx="7">
                    <c:v>1.170968356663356E-2</c:v>
                  </c:pt>
                  <c:pt idx="8">
                    <c:v>1.2021083207916831E-2</c:v>
                  </c:pt>
                  <c:pt idx="9">
                    <c:v>1.2147951968205671E-2</c:v>
                  </c:pt>
                  <c:pt idx="10">
                    <c:v>1.2346873645806755E-2</c:v>
                  </c:pt>
                </c:numCache>
              </c:numRef>
            </c:plus>
            <c:minus>
              <c:numRef>
                <c:f>'40deg analysis'!$F$249:$P$249</c:f>
                <c:numCache>
                  <c:formatCode>General</c:formatCode>
                  <c:ptCount val="11"/>
                  <c:pt idx="0">
                    <c:v>0</c:v>
                  </c:pt>
                  <c:pt idx="1">
                    <c:v>5.5458761314029362E-3</c:v>
                  </c:pt>
                  <c:pt idx="2">
                    <c:v>8.1418895714052159E-3</c:v>
                  </c:pt>
                  <c:pt idx="3">
                    <c:v>9.4415137598281799E-3</c:v>
                  </c:pt>
                  <c:pt idx="4">
                    <c:v>1.039866926009564E-2</c:v>
                  </c:pt>
                  <c:pt idx="5">
                    <c:v>1.0921928063486866E-2</c:v>
                  </c:pt>
                  <c:pt idx="6">
                    <c:v>1.1371674288223809E-2</c:v>
                  </c:pt>
                  <c:pt idx="7">
                    <c:v>1.170968356663356E-2</c:v>
                  </c:pt>
                  <c:pt idx="8">
                    <c:v>1.2021083207916831E-2</c:v>
                  </c:pt>
                  <c:pt idx="9">
                    <c:v>1.2147951968205671E-2</c:v>
                  </c:pt>
                  <c:pt idx="10">
                    <c:v>1.2346873645806755E-2</c:v>
                  </c:pt>
                </c:numCache>
              </c:numRef>
            </c:minus>
          </c:errBars>
          <c:xVal>
            <c:numRef>
              <c:f>'40deg analysis'!$F$224:$P$224</c:f>
              <c:numCache>
                <c:formatCode>General</c:formatCode>
                <c:ptCount val="11"/>
                <c:pt idx="0">
                  <c:v>0</c:v>
                </c:pt>
                <c:pt idx="1">
                  <c:v>10</c:v>
                </c:pt>
                <c:pt idx="2">
                  <c:v>20</c:v>
                </c:pt>
                <c:pt idx="3">
                  <c:v>30</c:v>
                </c:pt>
                <c:pt idx="4">
                  <c:v>40</c:v>
                </c:pt>
                <c:pt idx="5">
                  <c:v>50</c:v>
                </c:pt>
                <c:pt idx="6">
                  <c:v>60</c:v>
                </c:pt>
                <c:pt idx="7">
                  <c:v>70</c:v>
                </c:pt>
                <c:pt idx="8">
                  <c:v>80</c:v>
                </c:pt>
                <c:pt idx="9">
                  <c:v>90</c:v>
                </c:pt>
                <c:pt idx="10">
                  <c:v>100</c:v>
                </c:pt>
              </c:numCache>
            </c:numRef>
          </c:xVal>
          <c:yVal>
            <c:numRef>
              <c:f>'40deg analysis'!$F$245:$P$245</c:f>
              <c:numCache>
                <c:formatCode>0.000</c:formatCode>
                <c:ptCount val="11"/>
                <c:pt idx="0">
                  <c:v>1</c:v>
                </c:pt>
                <c:pt idx="1">
                  <c:v>0.92158555989487456</c:v>
                </c:pt>
                <c:pt idx="2">
                  <c:v>0.86667616200956576</c:v>
                </c:pt>
                <c:pt idx="3">
                  <c:v>0.83092948836607616</c:v>
                </c:pt>
                <c:pt idx="4">
                  <c:v>0.80542169817087039</c:v>
                </c:pt>
                <c:pt idx="5">
                  <c:v>0.78490630832421371</c:v>
                </c:pt>
                <c:pt idx="6">
                  <c:v>0.76808773993987089</c:v>
                </c:pt>
                <c:pt idx="7">
                  <c:v>0.75290803891729985</c:v>
                </c:pt>
                <c:pt idx="8">
                  <c:v>0.74041406587266001</c:v>
                </c:pt>
                <c:pt idx="9">
                  <c:v>0.72855832465054748</c:v>
                </c:pt>
                <c:pt idx="10">
                  <c:v>0.71864196474276765</c:v>
                </c:pt>
              </c:numCache>
            </c:numRef>
          </c:yVal>
          <c:smooth val="1"/>
          <c:extLst xmlns:c16r2="http://schemas.microsoft.com/office/drawing/2015/06/chart">
            <c:ext xmlns:c16="http://schemas.microsoft.com/office/drawing/2014/chart" uri="{C3380CC4-5D6E-409C-BE32-E72D297353CC}">
              <c16:uniqueId val="{00000003-A417-4935-AFDC-83DD2B2FF894}"/>
            </c:ext>
          </c:extLst>
        </c:ser>
        <c:dLbls>
          <c:showLegendKey val="0"/>
          <c:showVal val="0"/>
          <c:showCatName val="0"/>
          <c:showSerName val="0"/>
          <c:showPercent val="0"/>
          <c:showBubbleSize val="0"/>
        </c:dLbls>
        <c:axId val="534255104"/>
        <c:axId val="534257024"/>
      </c:scatterChart>
      <c:valAx>
        <c:axId val="534255104"/>
        <c:scaling>
          <c:orientation val="minMax"/>
          <c:max val="100"/>
          <c:min val="0"/>
        </c:scaling>
        <c:delete val="0"/>
        <c:axPos val="b"/>
        <c:title>
          <c:tx>
            <c:rich>
              <a:bodyPr/>
              <a:lstStyle/>
              <a:p>
                <a:pPr>
                  <a:defRPr/>
                </a:pPr>
                <a:r>
                  <a:rPr lang="en-GB"/>
                  <a:t>t (s)</a:t>
                </a:r>
              </a:p>
            </c:rich>
          </c:tx>
          <c:overlay val="0"/>
        </c:title>
        <c:numFmt formatCode="General" sourceLinked="0"/>
        <c:majorTickMark val="in"/>
        <c:minorTickMark val="none"/>
        <c:tickLblPos val="nextTo"/>
        <c:crossAx val="534257024"/>
        <c:crosses val="autoZero"/>
        <c:crossBetween val="midCat"/>
      </c:valAx>
      <c:valAx>
        <c:axId val="534257024"/>
        <c:scaling>
          <c:orientation val="minMax"/>
          <c:max val="1"/>
          <c:min val="0.70000000000000007"/>
        </c:scaling>
        <c:delete val="0"/>
        <c:axPos val="l"/>
        <c:title>
          <c:tx>
            <c:rich>
              <a:bodyPr rot="-5400000" vert="horz"/>
              <a:lstStyle/>
              <a:p>
                <a:pPr>
                  <a:defRPr/>
                </a:pPr>
                <a:r>
                  <a:rPr lang="en-GB"/>
                  <a:t>X/Xo</a:t>
                </a:r>
              </a:p>
            </c:rich>
          </c:tx>
          <c:overlay val="0"/>
        </c:title>
        <c:numFmt formatCode="General" sourceLinked="0"/>
        <c:majorTickMark val="in"/>
        <c:minorTickMark val="none"/>
        <c:tickLblPos val="nextTo"/>
        <c:crossAx val="534255104"/>
        <c:crosses val="autoZero"/>
        <c:crossBetween val="midCat"/>
      </c:valAx>
      <c:spPr>
        <a:ln>
          <a:solidFill>
            <a:schemeClr val="bg1">
              <a:lumMod val="50000"/>
            </a:schemeClr>
          </a:solidFill>
        </a:ln>
      </c:spPr>
    </c:plotArea>
    <c:legend>
      <c:legendPos val="r"/>
      <c:layout>
        <c:manualLayout>
          <c:xMode val="edge"/>
          <c:yMode val="edge"/>
          <c:x val="0.57924249832796593"/>
          <c:y val="7.1880526829142241E-2"/>
          <c:w val="0.35878129794803487"/>
          <c:h val="0.22027900122562946"/>
        </c:manualLayout>
      </c:layout>
      <c:overlay val="0"/>
    </c:legend>
    <c:plotVisOnly val="1"/>
    <c:dispBlanksAs val="gap"/>
    <c:showDLblsOverMax val="0"/>
  </c:chart>
  <c:spPr>
    <a:ln>
      <a:noFill/>
    </a:ln>
  </c:spPr>
  <c:txPr>
    <a:bodyPr/>
    <a:lstStyle/>
    <a:p>
      <a:pPr>
        <a:defRPr sz="1050"/>
      </a:pPr>
      <a:endParaRPr lang="en-US"/>
    </a:p>
  </c:txPr>
  <c:externalData r:id="rId2">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400240594925636"/>
          <c:y val="3.0207016856832625E-2"/>
          <c:w val="0.845830271216098"/>
          <c:h val="0.85818371961717432"/>
        </c:manualLayout>
      </c:layout>
      <c:scatterChart>
        <c:scatterStyle val="smoothMarker"/>
        <c:varyColors val="0"/>
        <c:ser>
          <c:idx val="0"/>
          <c:order val="0"/>
          <c:tx>
            <c:strRef>
              <c:f>'60deg analysis'!$D$151:$E$151</c:f>
              <c:strCache>
                <c:ptCount val="1"/>
                <c:pt idx="0">
                  <c:v>20 °C  Continuous</c:v>
                </c:pt>
              </c:strCache>
            </c:strRef>
          </c:tx>
          <c:errBars>
            <c:errDir val="y"/>
            <c:errBarType val="both"/>
            <c:errValType val="cust"/>
            <c:noEndCap val="0"/>
            <c:plus>
              <c:numRef>
                <c:f>'60deg analysis'!$F$169:$P$169</c:f>
                <c:numCache>
                  <c:formatCode>General</c:formatCode>
                  <c:ptCount val="11"/>
                  <c:pt idx="0">
                    <c:v>0</c:v>
                  </c:pt>
                  <c:pt idx="1">
                    <c:v>2.3347922443352712E-3</c:v>
                  </c:pt>
                  <c:pt idx="2">
                    <c:v>3.0268467242458527E-3</c:v>
                  </c:pt>
                  <c:pt idx="3">
                    <c:v>3.3176755572594378E-3</c:v>
                  </c:pt>
                  <c:pt idx="4">
                    <c:v>3.6293057016387412E-3</c:v>
                  </c:pt>
                  <c:pt idx="5">
                    <c:v>3.9578353063559517E-3</c:v>
                  </c:pt>
                  <c:pt idx="6">
                    <c:v>4.2900966839893324E-3</c:v>
                  </c:pt>
                  <c:pt idx="7">
                    <c:v>5.0062529507432976E-3</c:v>
                  </c:pt>
                  <c:pt idx="8">
                    <c:v>5.3649055324684614E-3</c:v>
                  </c:pt>
                  <c:pt idx="9">
                    <c:v>5.5617312715392549E-3</c:v>
                  </c:pt>
                  <c:pt idx="10">
                    <c:v>5.7112129604445757E-3</c:v>
                  </c:pt>
                </c:numCache>
              </c:numRef>
            </c:plus>
            <c:minus>
              <c:numRef>
                <c:f>'60deg analysis'!$F$169:$P$169</c:f>
                <c:numCache>
                  <c:formatCode>General</c:formatCode>
                  <c:ptCount val="11"/>
                  <c:pt idx="0">
                    <c:v>0</c:v>
                  </c:pt>
                  <c:pt idx="1">
                    <c:v>2.3347922443352712E-3</c:v>
                  </c:pt>
                  <c:pt idx="2">
                    <c:v>3.0268467242458527E-3</c:v>
                  </c:pt>
                  <c:pt idx="3">
                    <c:v>3.3176755572594378E-3</c:v>
                  </c:pt>
                  <c:pt idx="4">
                    <c:v>3.6293057016387412E-3</c:v>
                  </c:pt>
                  <c:pt idx="5">
                    <c:v>3.9578353063559517E-3</c:v>
                  </c:pt>
                  <c:pt idx="6">
                    <c:v>4.2900966839893324E-3</c:v>
                  </c:pt>
                  <c:pt idx="7">
                    <c:v>5.0062529507432976E-3</c:v>
                  </c:pt>
                  <c:pt idx="8">
                    <c:v>5.3649055324684614E-3</c:v>
                  </c:pt>
                  <c:pt idx="9">
                    <c:v>5.5617312715392549E-3</c:v>
                  </c:pt>
                  <c:pt idx="10">
                    <c:v>5.7112129604445757E-3</c:v>
                  </c:pt>
                </c:numCache>
              </c:numRef>
            </c:minus>
          </c:errBars>
          <c:errBars>
            <c:errDir val="x"/>
            <c:errBarType val="both"/>
            <c:errValType val="fixedVal"/>
            <c:noEndCap val="0"/>
            <c:val val="1"/>
          </c:errBars>
          <c:xVal>
            <c:numRef>
              <c:f>'60deg analysis'!$F$150:$P$150</c:f>
              <c:numCache>
                <c:formatCode>General</c:formatCode>
                <c:ptCount val="11"/>
                <c:pt idx="0">
                  <c:v>0</c:v>
                </c:pt>
                <c:pt idx="1">
                  <c:v>10</c:v>
                </c:pt>
                <c:pt idx="2">
                  <c:v>20</c:v>
                </c:pt>
                <c:pt idx="3">
                  <c:v>30</c:v>
                </c:pt>
                <c:pt idx="4">
                  <c:v>40</c:v>
                </c:pt>
                <c:pt idx="5">
                  <c:v>50</c:v>
                </c:pt>
                <c:pt idx="6">
                  <c:v>60</c:v>
                </c:pt>
                <c:pt idx="7">
                  <c:v>120</c:v>
                </c:pt>
                <c:pt idx="8">
                  <c:v>180</c:v>
                </c:pt>
                <c:pt idx="9">
                  <c:v>240</c:v>
                </c:pt>
                <c:pt idx="10">
                  <c:v>300</c:v>
                </c:pt>
              </c:numCache>
            </c:numRef>
          </c:xVal>
          <c:yVal>
            <c:numRef>
              <c:f>'60deg analysis'!$F$151:$P$151</c:f>
              <c:numCache>
                <c:formatCode>General</c:formatCode>
                <c:ptCount val="11"/>
                <c:pt idx="0">
                  <c:v>1</c:v>
                </c:pt>
                <c:pt idx="1">
                  <c:v>0.94337537075437483</c:v>
                </c:pt>
                <c:pt idx="2">
                  <c:v>0.91409712780882235</c:v>
                </c:pt>
                <c:pt idx="3">
                  <c:v>0.89487236205798426</c:v>
                </c:pt>
                <c:pt idx="4">
                  <c:v>0.8809793110702383</c:v>
                </c:pt>
                <c:pt idx="5">
                  <c:v>0.86970712777460712</c:v>
                </c:pt>
                <c:pt idx="6">
                  <c:v>0.86028830954337732</c:v>
                </c:pt>
                <c:pt idx="7">
                  <c:v>0.83874401857987646</c:v>
                </c:pt>
                <c:pt idx="8">
                  <c:v>0.82618875265909086</c:v>
                </c:pt>
                <c:pt idx="9">
                  <c:v>0.81721705965047176</c:v>
                </c:pt>
                <c:pt idx="10">
                  <c:v>0.81047648036314512</c:v>
                </c:pt>
              </c:numCache>
            </c:numRef>
          </c:yVal>
          <c:smooth val="1"/>
          <c:extLst xmlns:c16r2="http://schemas.microsoft.com/office/drawing/2015/06/chart">
            <c:ext xmlns:c16="http://schemas.microsoft.com/office/drawing/2014/chart" uri="{C3380CC4-5D6E-409C-BE32-E72D297353CC}">
              <c16:uniqueId val="{00000000-764D-4C3B-8F20-FBD8FFB60064}"/>
            </c:ext>
          </c:extLst>
        </c:ser>
        <c:ser>
          <c:idx val="1"/>
          <c:order val="1"/>
          <c:tx>
            <c:strRef>
              <c:f>'60deg analysis'!$D$152:$E$152</c:f>
              <c:strCache>
                <c:ptCount val="1"/>
                <c:pt idx="0">
                  <c:v>20 °C  246 Hz</c:v>
                </c:pt>
              </c:strCache>
            </c:strRef>
          </c:tx>
          <c:errBars>
            <c:errDir val="x"/>
            <c:errBarType val="both"/>
            <c:errValType val="cust"/>
            <c:noEndCap val="0"/>
            <c:plus>
              <c:numRef>
                <c:f>'60deg analysis'!$F$170:$P$170</c:f>
                <c:numCache>
                  <c:formatCode>General</c:formatCode>
                  <c:ptCount val="11"/>
                  <c:pt idx="0">
                    <c:v>0</c:v>
                  </c:pt>
                  <c:pt idx="1">
                    <c:v>1.7675143525781734E-3</c:v>
                  </c:pt>
                  <c:pt idx="2">
                    <c:v>2.2539367400298232E-3</c:v>
                  </c:pt>
                  <c:pt idx="3">
                    <c:v>2.3978842230273083E-3</c:v>
                  </c:pt>
                  <c:pt idx="4">
                    <c:v>2.473825976740728E-3</c:v>
                  </c:pt>
                  <c:pt idx="5">
                    <c:v>2.5553251984869181E-3</c:v>
                  </c:pt>
                  <c:pt idx="6">
                    <c:v>2.6280068760697515E-3</c:v>
                  </c:pt>
                  <c:pt idx="7">
                    <c:v>2.7739782011680777E-3</c:v>
                  </c:pt>
                  <c:pt idx="8">
                    <c:v>2.892355453804269E-3</c:v>
                  </c:pt>
                  <c:pt idx="9">
                    <c:v>3.0121831500669084E-3</c:v>
                  </c:pt>
                  <c:pt idx="10">
                    <c:v>3.1151610964582511E-3</c:v>
                  </c:pt>
                </c:numCache>
              </c:numRef>
            </c:plus>
            <c:minus>
              <c:numRef>
                <c:f>'60deg analysis'!$F$170:$P$170</c:f>
                <c:numCache>
                  <c:formatCode>General</c:formatCode>
                  <c:ptCount val="11"/>
                  <c:pt idx="0">
                    <c:v>0</c:v>
                  </c:pt>
                  <c:pt idx="1">
                    <c:v>1.7675143525781734E-3</c:v>
                  </c:pt>
                  <c:pt idx="2">
                    <c:v>2.2539367400298232E-3</c:v>
                  </c:pt>
                  <c:pt idx="3">
                    <c:v>2.3978842230273083E-3</c:v>
                  </c:pt>
                  <c:pt idx="4">
                    <c:v>2.473825976740728E-3</c:v>
                  </c:pt>
                  <c:pt idx="5">
                    <c:v>2.5553251984869181E-3</c:v>
                  </c:pt>
                  <c:pt idx="6">
                    <c:v>2.6280068760697515E-3</c:v>
                  </c:pt>
                  <c:pt idx="7">
                    <c:v>2.7739782011680777E-3</c:v>
                  </c:pt>
                  <c:pt idx="8">
                    <c:v>2.892355453804269E-3</c:v>
                  </c:pt>
                  <c:pt idx="9">
                    <c:v>3.0121831500669084E-3</c:v>
                  </c:pt>
                  <c:pt idx="10">
                    <c:v>3.1151610964582511E-3</c:v>
                  </c:pt>
                </c:numCache>
              </c:numRef>
            </c:minus>
          </c:errBars>
          <c:xVal>
            <c:numRef>
              <c:f>'60deg analysis'!$F$150:$P$150</c:f>
              <c:numCache>
                <c:formatCode>General</c:formatCode>
                <c:ptCount val="11"/>
                <c:pt idx="0">
                  <c:v>0</c:v>
                </c:pt>
                <c:pt idx="1">
                  <c:v>10</c:v>
                </c:pt>
                <c:pt idx="2">
                  <c:v>20</c:v>
                </c:pt>
                <c:pt idx="3">
                  <c:v>30</c:v>
                </c:pt>
                <c:pt idx="4">
                  <c:v>40</c:v>
                </c:pt>
                <c:pt idx="5">
                  <c:v>50</c:v>
                </c:pt>
                <c:pt idx="6">
                  <c:v>60</c:v>
                </c:pt>
                <c:pt idx="7">
                  <c:v>120</c:v>
                </c:pt>
                <c:pt idx="8">
                  <c:v>180</c:v>
                </c:pt>
                <c:pt idx="9">
                  <c:v>240</c:v>
                </c:pt>
                <c:pt idx="10">
                  <c:v>300</c:v>
                </c:pt>
              </c:numCache>
            </c:numRef>
          </c:xVal>
          <c:yVal>
            <c:numRef>
              <c:f>'60deg analysis'!$F$152:$P$152</c:f>
              <c:numCache>
                <c:formatCode>General</c:formatCode>
                <c:ptCount val="11"/>
                <c:pt idx="0">
                  <c:v>1</c:v>
                </c:pt>
                <c:pt idx="1">
                  <c:v>0.95712313184364706</c:v>
                </c:pt>
                <c:pt idx="2">
                  <c:v>0.9386157046236111</c:v>
                </c:pt>
                <c:pt idx="3">
                  <c:v>0.92756286454660775</c:v>
                </c:pt>
                <c:pt idx="4">
                  <c:v>0.91862303332834983</c:v>
                </c:pt>
                <c:pt idx="5">
                  <c:v>0.91082305809240405</c:v>
                </c:pt>
                <c:pt idx="6">
                  <c:v>0.90428556197709975</c:v>
                </c:pt>
                <c:pt idx="7">
                  <c:v>0.88859981323050108</c:v>
                </c:pt>
                <c:pt idx="8">
                  <c:v>0.87865574647730404</c:v>
                </c:pt>
                <c:pt idx="9">
                  <c:v>0.8716004606148342</c:v>
                </c:pt>
                <c:pt idx="10">
                  <c:v>0.86610546863509441</c:v>
                </c:pt>
              </c:numCache>
            </c:numRef>
          </c:yVal>
          <c:smooth val="1"/>
          <c:extLst xmlns:c16r2="http://schemas.microsoft.com/office/drawing/2015/06/chart">
            <c:ext xmlns:c16="http://schemas.microsoft.com/office/drawing/2014/chart" uri="{C3380CC4-5D6E-409C-BE32-E72D297353CC}">
              <c16:uniqueId val="{00000001-764D-4C3B-8F20-FBD8FFB60064}"/>
            </c:ext>
          </c:extLst>
        </c:ser>
        <c:ser>
          <c:idx val="2"/>
          <c:order val="2"/>
          <c:tx>
            <c:strRef>
              <c:f>'60deg analysis'!$D$153:$E$153</c:f>
              <c:strCache>
                <c:ptCount val="1"/>
                <c:pt idx="0">
                  <c:v>40 °C  Continuous</c:v>
                </c:pt>
              </c:strCache>
            </c:strRef>
          </c:tx>
          <c:errBars>
            <c:errDir val="y"/>
            <c:errBarType val="both"/>
            <c:errValType val="cust"/>
            <c:noEndCap val="0"/>
            <c:plus>
              <c:numRef>
                <c:f>'60deg analysis'!$F$171:$P$171</c:f>
                <c:numCache>
                  <c:formatCode>General</c:formatCode>
                  <c:ptCount val="11"/>
                  <c:pt idx="0">
                    <c:v>0</c:v>
                  </c:pt>
                  <c:pt idx="1">
                    <c:v>2.9601693035293908E-3</c:v>
                  </c:pt>
                  <c:pt idx="2">
                    <c:v>3.6288169828725685E-3</c:v>
                  </c:pt>
                  <c:pt idx="3">
                    <c:v>3.8313753202342663E-3</c:v>
                  </c:pt>
                  <c:pt idx="4">
                    <c:v>3.9945479252409674E-3</c:v>
                  </c:pt>
                  <c:pt idx="5">
                    <c:v>4.1968561682062212E-3</c:v>
                  </c:pt>
                  <c:pt idx="6">
                    <c:v>4.5062930825442091E-3</c:v>
                  </c:pt>
                  <c:pt idx="7">
                    <c:v>4.7075447433028838E-3</c:v>
                  </c:pt>
                  <c:pt idx="8">
                    <c:v>4.748986881759636E-3</c:v>
                  </c:pt>
                  <c:pt idx="9">
                    <c:v>4.8195539957514534E-3</c:v>
                  </c:pt>
                  <c:pt idx="10">
                    <c:v>4.7548809927837228E-3</c:v>
                  </c:pt>
                </c:numCache>
              </c:numRef>
            </c:plus>
            <c:minus>
              <c:numRef>
                <c:f>'60deg analysis'!$F$171:$P$171</c:f>
                <c:numCache>
                  <c:formatCode>General</c:formatCode>
                  <c:ptCount val="11"/>
                  <c:pt idx="0">
                    <c:v>0</c:v>
                  </c:pt>
                  <c:pt idx="1">
                    <c:v>2.9601693035293908E-3</c:v>
                  </c:pt>
                  <c:pt idx="2">
                    <c:v>3.6288169828725685E-3</c:v>
                  </c:pt>
                  <c:pt idx="3">
                    <c:v>3.8313753202342663E-3</c:v>
                  </c:pt>
                  <c:pt idx="4">
                    <c:v>3.9945479252409674E-3</c:v>
                  </c:pt>
                  <c:pt idx="5">
                    <c:v>4.1968561682062212E-3</c:v>
                  </c:pt>
                  <c:pt idx="6">
                    <c:v>4.5062930825442091E-3</c:v>
                  </c:pt>
                  <c:pt idx="7">
                    <c:v>4.7075447433028838E-3</c:v>
                  </c:pt>
                  <c:pt idx="8">
                    <c:v>4.748986881759636E-3</c:v>
                  </c:pt>
                  <c:pt idx="9">
                    <c:v>4.8195539957514534E-3</c:v>
                  </c:pt>
                  <c:pt idx="10">
                    <c:v>4.7548809927837228E-3</c:v>
                  </c:pt>
                </c:numCache>
              </c:numRef>
            </c:minus>
          </c:errBars>
          <c:errBars>
            <c:errDir val="x"/>
            <c:errBarType val="both"/>
            <c:errValType val="fixedVal"/>
            <c:noEndCap val="0"/>
            <c:val val="1"/>
          </c:errBars>
          <c:xVal>
            <c:numRef>
              <c:f>'60deg analysis'!$F$150:$P$150</c:f>
              <c:numCache>
                <c:formatCode>General</c:formatCode>
                <c:ptCount val="11"/>
                <c:pt idx="0">
                  <c:v>0</c:v>
                </c:pt>
                <c:pt idx="1">
                  <c:v>10</c:v>
                </c:pt>
                <c:pt idx="2">
                  <c:v>20</c:v>
                </c:pt>
                <c:pt idx="3">
                  <c:v>30</c:v>
                </c:pt>
                <c:pt idx="4">
                  <c:v>40</c:v>
                </c:pt>
                <c:pt idx="5">
                  <c:v>50</c:v>
                </c:pt>
                <c:pt idx="6">
                  <c:v>60</c:v>
                </c:pt>
                <c:pt idx="7">
                  <c:v>120</c:v>
                </c:pt>
                <c:pt idx="8">
                  <c:v>180</c:v>
                </c:pt>
                <c:pt idx="9">
                  <c:v>240</c:v>
                </c:pt>
                <c:pt idx="10">
                  <c:v>300</c:v>
                </c:pt>
              </c:numCache>
            </c:numRef>
          </c:xVal>
          <c:yVal>
            <c:numRef>
              <c:f>'60deg analysis'!$F$153:$P$153</c:f>
              <c:numCache>
                <c:formatCode>General</c:formatCode>
                <c:ptCount val="11"/>
                <c:pt idx="0">
                  <c:v>1</c:v>
                </c:pt>
                <c:pt idx="1">
                  <c:v>0.9249453545933608</c:v>
                </c:pt>
                <c:pt idx="2">
                  <c:v>0.89934461444533842</c:v>
                </c:pt>
                <c:pt idx="3">
                  <c:v>0.8823483010077332</c:v>
                </c:pt>
                <c:pt idx="4">
                  <c:v>0.86881849392436139</c:v>
                </c:pt>
                <c:pt idx="5">
                  <c:v>0.8589500615540353</c:v>
                </c:pt>
                <c:pt idx="6">
                  <c:v>0.85060703467026222</c:v>
                </c:pt>
                <c:pt idx="7">
                  <c:v>0.83164626557429899</c:v>
                </c:pt>
                <c:pt idx="8">
                  <c:v>0.8189151674880697</c:v>
                </c:pt>
                <c:pt idx="9">
                  <c:v>0.80825045729087486</c:v>
                </c:pt>
                <c:pt idx="10">
                  <c:v>0.79806686622302525</c:v>
                </c:pt>
              </c:numCache>
            </c:numRef>
          </c:yVal>
          <c:smooth val="1"/>
          <c:extLst xmlns:c16r2="http://schemas.microsoft.com/office/drawing/2015/06/chart">
            <c:ext xmlns:c16="http://schemas.microsoft.com/office/drawing/2014/chart" uri="{C3380CC4-5D6E-409C-BE32-E72D297353CC}">
              <c16:uniqueId val="{00000002-764D-4C3B-8F20-FBD8FFB60064}"/>
            </c:ext>
          </c:extLst>
        </c:ser>
        <c:ser>
          <c:idx val="3"/>
          <c:order val="3"/>
          <c:tx>
            <c:strRef>
              <c:f>'60deg analysis'!$D$154:$E$154</c:f>
              <c:strCache>
                <c:ptCount val="1"/>
                <c:pt idx="0">
                  <c:v>40 °C  265 Hz</c:v>
                </c:pt>
              </c:strCache>
            </c:strRef>
          </c:tx>
          <c:errBars>
            <c:errDir val="x"/>
            <c:errBarType val="both"/>
            <c:errValType val="cust"/>
            <c:noEndCap val="0"/>
            <c:plus>
              <c:numRef>
                <c:f>'60deg analysis'!$F$172:$P$172</c:f>
                <c:numCache>
                  <c:formatCode>General</c:formatCode>
                  <c:ptCount val="11"/>
                  <c:pt idx="0">
                    <c:v>0</c:v>
                  </c:pt>
                  <c:pt idx="1">
                    <c:v>3.5989037316812907E-3</c:v>
                  </c:pt>
                  <c:pt idx="2">
                    <c:v>4.3741395701851222E-3</c:v>
                  </c:pt>
                  <c:pt idx="3">
                    <c:v>5.0142428054202656E-3</c:v>
                  </c:pt>
                  <c:pt idx="4">
                    <c:v>5.0277425762919889E-3</c:v>
                  </c:pt>
                  <c:pt idx="5">
                    <c:v>5.1312740793226187E-3</c:v>
                  </c:pt>
                  <c:pt idx="6">
                    <c:v>5.2531021976069871E-3</c:v>
                  </c:pt>
                  <c:pt idx="7">
                    <c:v>5.56684780954939E-3</c:v>
                  </c:pt>
                  <c:pt idx="8">
                    <c:v>5.8126912896678947E-3</c:v>
                  </c:pt>
                  <c:pt idx="9">
                    <c:v>5.8349833071212861E-3</c:v>
                  </c:pt>
                  <c:pt idx="10">
                    <c:v>6.0704067484169781E-3</c:v>
                  </c:pt>
                </c:numCache>
              </c:numRef>
            </c:plus>
            <c:minus>
              <c:numRef>
                <c:f>'60deg analysis'!$F$172:$P$172</c:f>
                <c:numCache>
                  <c:formatCode>General</c:formatCode>
                  <c:ptCount val="11"/>
                  <c:pt idx="0">
                    <c:v>0</c:v>
                  </c:pt>
                  <c:pt idx="1">
                    <c:v>3.5989037316812907E-3</c:v>
                  </c:pt>
                  <c:pt idx="2">
                    <c:v>4.3741395701851222E-3</c:v>
                  </c:pt>
                  <c:pt idx="3">
                    <c:v>5.0142428054202656E-3</c:v>
                  </c:pt>
                  <c:pt idx="4">
                    <c:v>5.0277425762919889E-3</c:v>
                  </c:pt>
                  <c:pt idx="5">
                    <c:v>5.1312740793226187E-3</c:v>
                  </c:pt>
                  <c:pt idx="6">
                    <c:v>5.2531021976069871E-3</c:v>
                  </c:pt>
                  <c:pt idx="7">
                    <c:v>5.56684780954939E-3</c:v>
                  </c:pt>
                  <c:pt idx="8">
                    <c:v>5.8126912896678947E-3</c:v>
                  </c:pt>
                  <c:pt idx="9">
                    <c:v>5.8349833071212861E-3</c:v>
                  </c:pt>
                  <c:pt idx="10">
                    <c:v>6.0704067484169781E-3</c:v>
                  </c:pt>
                </c:numCache>
              </c:numRef>
            </c:minus>
          </c:errBars>
          <c:xVal>
            <c:numRef>
              <c:f>'60deg analysis'!$F$150:$P$150</c:f>
              <c:numCache>
                <c:formatCode>General</c:formatCode>
                <c:ptCount val="11"/>
                <c:pt idx="0">
                  <c:v>0</c:v>
                </c:pt>
                <c:pt idx="1">
                  <c:v>10</c:v>
                </c:pt>
                <c:pt idx="2">
                  <c:v>20</c:v>
                </c:pt>
                <c:pt idx="3">
                  <c:v>30</c:v>
                </c:pt>
                <c:pt idx="4">
                  <c:v>40</c:v>
                </c:pt>
                <c:pt idx="5">
                  <c:v>50</c:v>
                </c:pt>
                <c:pt idx="6">
                  <c:v>60</c:v>
                </c:pt>
                <c:pt idx="7">
                  <c:v>120</c:v>
                </c:pt>
                <c:pt idx="8">
                  <c:v>180</c:v>
                </c:pt>
                <c:pt idx="9">
                  <c:v>240</c:v>
                </c:pt>
                <c:pt idx="10">
                  <c:v>300</c:v>
                </c:pt>
              </c:numCache>
            </c:numRef>
          </c:xVal>
          <c:yVal>
            <c:numRef>
              <c:f>'60deg analysis'!$F$154:$P$154</c:f>
              <c:numCache>
                <c:formatCode>General</c:formatCode>
                <c:ptCount val="11"/>
                <c:pt idx="0">
                  <c:v>1</c:v>
                </c:pt>
                <c:pt idx="1">
                  <c:v>0.92732541904019516</c:v>
                </c:pt>
                <c:pt idx="2">
                  <c:v>0.90188653604811697</c:v>
                </c:pt>
                <c:pt idx="3">
                  <c:v>0.8830674618872898</c:v>
                </c:pt>
                <c:pt idx="4">
                  <c:v>0.8709777934653784</c:v>
                </c:pt>
                <c:pt idx="5">
                  <c:v>0.86109885333191094</c:v>
                </c:pt>
                <c:pt idx="6">
                  <c:v>0.85303064089319935</c:v>
                </c:pt>
                <c:pt idx="7">
                  <c:v>0.83549298123228488</c:v>
                </c:pt>
                <c:pt idx="8">
                  <c:v>0.82312536017702764</c:v>
                </c:pt>
                <c:pt idx="9">
                  <c:v>0.81254678231731947</c:v>
                </c:pt>
                <c:pt idx="10">
                  <c:v>0.8032304416184628</c:v>
                </c:pt>
              </c:numCache>
            </c:numRef>
          </c:yVal>
          <c:smooth val="1"/>
          <c:extLst xmlns:c16r2="http://schemas.microsoft.com/office/drawing/2015/06/chart">
            <c:ext xmlns:c16="http://schemas.microsoft.com/office/drawing/2014/chart" uri="{C3380CC4-5D6E-409C-BE32-E72D297353CC}">
              <c16:uniqueId val="{00000003-764D-4C3B-8F20-FBD8FFB60064}"/>
            </c:ext>
          </c:extLst>
        </c:ser>
        <c:ser>
          <c:idx val="4"/>
          <c:order val="4"/>
          <c:tx>
            <c:strRef>
              <c:f>'60deg analysis'!$D$155:$E$155</c:f>
              <c:strCache>
                <c:ptCount val="1"/>
                <c:pt idx="0">
                  <c:v>60 °C  Continuous</c:v>
                </c:pt>
              </c:strCache>
            </c:strRef>
          </c:tx>
          <c:errBars>
            <c:errDir val="y"/>
            <c:errBarType val="both"/>
            <c:errValType val="cust"/>
            <c:noEndCap val="0"/>
            <c:plus>
              <c:numRef>
                <c:f>'60deg analysis'!$F$173:$P$173</c:f>
                <c:numCache>
                  <c:formatCode>General</c:formatCode>
                  <c:ptCount val="11"/>
                  <c:pt idx="0">
                    <c:v>0</c:v>
                  </c:pt>
                  <c:pt idx="1">
                    <c:v>5.0647244117117242E-3</c:v>
                  </c:pt>
                  <c:pt idx="2">
                    <c:v>7.4661681678470466E-3</c:v>
                  </c:pt>
                  <c:pt idx="3">
                    <c:v>8.3653187089566886E-3</c:v>
                  </c:pt>
                  <c:pt idx="4">
                    <c:v>7.6134181923559986E-3</c:v>
                  </c:pt>
                  <c:pt idx="5">
                    <c:v>7.7108362815771882E-3</c:v>
                  </c:pt>
                  <c:pt idx="6">
                    <c:v>8.0925906483172941E-3</c:v>
                  </c:pt>
                  <c:pt idx="7">
                    <c:v>8.7966120410593422E-3</c:v>
                  </c:pt>
                  <c:pt idx="8">
                    <c:v>8.9736817959501104E-3</c:v>
                  </c:pt>
                  <c:pt idx="9">
                    <c:v>9.2001374332709423E-3</c:v>
                  </c:pt>
                  <c:pt idx="10">
                    <c:v>9.4301967842773133E-3</c:v>
                  </c:pt>
                </c:numCache>
              </c:numRef>
            </c:plus>
            <c:minus>
              <c:numRef>
                <c:f>'60deg analysis'!$F$173:$P$173</c:f>
                <c:numCache>
                  <c:formatCode>General</c:formatCode>
                  <c:ptCount val="11"/>
                  <c:pt idx="0">
                    <c:v>0</c:v>
                  </c:pt>
                  <c:pt idx="1">
                    <c:v>5.0647244117117242E-3</c:v>
                  </c:pt>
                  <c:pt idx="2">
                    <c:v>7.4661681678470466E-3</c:v>
                  </c:pt>
                  <c:pt idx="3">
                    <c:v>8.3653187089566886E-3</c:v>
                  </c:pt>
                  <c:pt idx="4">
                    <c:v>7.6134181923559986E-3</c:v>
                  </c:pt>
                  <c:pt idx="5">
                    <c:v>7.7108362815771882E-3</c:v>
                  </c:pt>
                  <c:pt idx="6">
                    <c:v>8.0925906483172941E-3</c:v>
                  </c:pt>
                  <c:pt idx="7">
                    <c:v>8.7966120410593422E-3</c:v>
                  </c:pt>
                  <c:pt idx="8">
                    <c:v>8.9736817959501104E-3</c:v>
                  </c:pt>
                  <c:pt idx="9">
                    <c:v>9.2001374332709423E-3</c:v>
                  </c:pt>
                  <c:pt idx="10">
                    <c:v>9.4301967842773133E-3</c:v>
                  </c:pt>
                </c:numCache>
              </c:numRef>
            </c:minus>
          </c:errBars>
          <c:errBars>
            <c:errDir val="x"/>
            <c:errBarType val="both"/>
            <c:errValType val="fixedVal"/>
            <c:noEndCap val="0"/>
            <c:val val="1"/>
          </c:errBars>
          <c:xVal>
            <c:numRef>
              <c:f>'60deg analysis'!$F$150:$P$150</c:f>
              <c:numCache>
                <c:formatCode>General</c:formatCode>
                <c:ptCount val="11"/>
                <c:pt idx="0">
                  <c:v>0</c:v>
                </c:pt>
                <c:pt idx="1">
                  <c:v>10</c:v>
                </c:pt>
                <c:pt idx="2">
                  <c:v>20</c:v>
                </c:pt>
                <c:pt idx="3">
                  <c:v>30</c:v>
                </c:pt>
                <c:pt idx="4">
                  <c:v>40</c:v>
                </c:pt>
                <c:pt idx="5">
                  <c:v>50</c:v>
                </c:pt>
                <c:pt idx="6">
                  <c:v>60</c:v>
                </c:pt>
                <c:pt idx="7">
                  <c:v>120</c:v>
                </c:pt>
                <c:pt idx="8">
                  <c:v>180</c:v>
                </c:pt>
                <c:pt idx="9">
                  <c:v>240</c:v>
                </c:pt>
                <c:pt idx="10">
                  <c:v>300</c:v>
                </c:pt>
              </c:numCache>
            </c:numRef>
          </c:xVal>
          <c:yVal>
            <c:numRef>
              <c:f>'60deg analysis'!$F$155:$P$155</c:f>
              <c:numCache>
                <c:formatCode>General</c:formatCode>
                <c:ptCount val="11"/>
                <c:pt idx="0">
                  <c:v>1</c:v>
                </c:pt>
                <c:pt idx="1">
                  <c:v>0.88628939538054252</c:v>
                </c:pt>
                <c:pt idx="2">
                  <c:v>0.80113014306172581</c:v>
                </c:pt>
                <c:pt idx="3">
                  <c:v>0.74684372225201756</c:v>
                </c:pt>
                <c:pt idx="4">
                  <c:v>0.71145791026060046</c:v>
                </c:pt>
                <c:pt idx="5">
                  <c:v>0.68871109551126508</c:v>
                </c:pt>
                <c:pt idx="6">
                  <c:v>0.67175079867035326</c:v>
                </c:pt>
                <c:pt idx="7">
                  <c:v>0.6303950098574318</c:v>
                </c:pt>
                <c:pt idx="8">
                  <c:v>0.59947826864121534</c:v>
                </c:pt>
                <c:pt idx="9">
                  <c:v>0.57532506611269918</c:v>
                </c:pt>
                <c:pt idx="10">
                  <c:v>0.55568425750344308</c:v>
                </c:pt>
              </c:numCache>
            </c:numRef>
          </c:yVal>
          <c:smooth val="1"/>
          <c:extLst xmlns:c16r2="http://schemas.microsoft.com/office/drawing/2015/06/chart">
            <c:ext xmlns:c16="http://schemas.microsoft.com/office/drawing/2014/chart" uri="{C3380CC4-5D6E-409C-BE32-E72D297353CC}">
              <c16:uniqueId val="{00000004-764D-4C3B-8F20-FBD8FFB60064}"/>
            </c:ext>
          </c:extLst>
        </c:ser>
        <c:ser>
          <c:idx val="5"/>
          <c:order val="5"/>
          <c:tx>
            <c:strRef>
              <c:f>'60deg analysis'!$D$156:$E$156</c:f>
              <c:strCache>
                <c:ptCount val="1"/>
                <c:pt idx="0">
                  <c:v>60 °C  273 Hz</c:v>
                </c:pt>
              </c:strCache>
            </c:strRef>
          </c:tx>
          <c:errBars>
            <c:errDir val="y"/>
            <c:errBarType val="both"/>
            <c:errValType val="cust"/>
            <c:noEndCap val="0"/>
            <c:plus>
              <c:numRef>
                <c:f>'60deg analysis'!$F$174:$P$174</c:f>
                <c:numCache>
                  <c:formatCode>General</c:formatCode>
                  <c:ptCount val="11"/>
                  <c:pt idx="0">
                    <c:v>0</c:v>
                  </c:pt>
                  <c:pt idx="1">
                    <c:v>1.0741706327579845E-2</c:v>
                  </c:pt>
                  <c:pt idx="2">
                    <c:v>1.1851579781467593E-2</c:v>
                  </c:pt>
                  <c:pt idx="3">
                    <c:v>1.0923271280000924E-2</c:v>
                  </c:pt>
                  <c:pt idx="4">
                    <c:v>1.0898082385365004E-2</c:v>
                  </c:pt>
                  <c:pt idx="5">
                    <c:v>1.1166762222724972E-2</c:v>
                  </c:pt>
                  <c:pt idx="6">
                    <c:v>1.1106816990149013E-2</c:v>
                  </c:pt>
                  <c:pt idx="7">
                    <c:v>1.1055665618530467E-2</c:v>
                  </c:pt>
                  <c:pt idx="8">
                    <c:v>1.1087996052187681E-2</c:v>
                  </c:pt>
                  <c:pt idx="9">
                    <c:v>1.0610128869540519E-2</c:v>
                  </c:pt>
                  <c:pt idx="10">
                    <c:v>1.0091110873854368E-2</c:v>
                  </c:pt>
                </c:numCache>
              </c:numRef>
            </c:plus>
            <c:minus>
              <c:numRef>
                <c:f>'60deg analysis'!$F$174:$P$174</c:f>
                <c:numCache>
                  <c:formatCode>General</c:formatCode>
                  <c:ptCount val="11"/>
                  <c:pt idx="0">
                    <c:v>0</c:v>
                  </c:pt>
                  <c:pt idx="1">
                    <c:v>1.0741706327579845E-2</c:v>
                  </c:pt>
                  <c:pt idx="2">
                    <c:v>1.1851579781467593E-2</c:v>
                  </c:pt>
                  <c:pt idx="3">
                    <c:v>1.0923271280000924E-2</c:v>
                  </c:pt>
                  <c:pt idx="4">
                    <c:v>1.0898082385365004E-2</c:v>
                  </c:pt>
                  <c:pt idx="5">
                    <c:v>1.1166762222724972E-2</c:v>
                  </c:pt>
                  <c:pt idx="6">
                    <c:v>1.1106816990149013E-2</c:v>
                  </c:pt>
                  <c:pt idx="7">
                    <c:v>1.1055665618530467E-2</c:v>
                  </c:pt>
                  <c:pt idx="8">
                    <c:v>1.1087996052187681E-2</c:v>
                  </c:pt>
                  <c:pt idx="9">
                    <c:v>1.0610128869540519E-2</c:v>
                  </c:pt>
                  <c:pt idx="10">
                    <c:v>1.0091110873854368E-2</c:v>
                  </c:pt>
                </c:numCache>
              </c:numRef>
            </c:minus>
          </c:errBars>
          <c:errBars>
            <c:errDir val="x"/>
            <c:errBarType val="both"/>
            <c:errValType val="fixedVal"/>
            <c:noEndCap val="0"/>
            <c:val val="1"/>
          </c:errBars>
          <c:xVal>
            <c:numRef>
              <c:f>'60deg analysis'!$F$150:$P$150</c:f>
              <c:numCache>
                <c:formatCode>General</c:formatCode>
                <c:ptCount val="11"/>
                <c:pt idx="0">
                  <c:v>0</c:v>
                </c:pt>
                <c:pt idx="1">
                  <c:v>10</c:v>
                </c:pt>
                <c:pt idx="2">
                  <c:v>20</c:v>
                </c:pt>
                <c:pt idx="3">
                  <c:v>30</c:v>
                </c:pt>
                <c:pt idx="4">
                  <c:v>40</c:v>
                </c:pt>
                <c:pt idx="5">
                  <c:v>50</c:v>
                </c:pt>
                <c:pt idx="6">
                  <c:v>60</c:v>
                </c:pt>
                <c:pt idx="7">
                  <c:v>120</c:v>
                </c:pt>
                <c:pt idx="8">
                  <c:v>180</c:v>
                </c:pt>
                <c:pt idx="9">
                  <c:v>240</c:v>
                </c:pt>
                <c:pt idx="10">
                  <c:v>300</c:v>
                </c:pt>
              </c:numCache>
            </c:numRef>
          </c:xVal>
          <c:yVal>
            <c:numRef>
              <c:f>'60deg analysis'!$F$156:$P$156</c:f>
              <c:numCache>
                <c:formatCode>General</c:formatCode>
                <c:ptCount val="11"/>
                <c:pt idx="0">
                  <c:v>1</c:v>
                </c:pt>
                <c:pt idx="1">
                  <c:v>0.86960368493859885</c:v>
                </c:pt>
                <c:pt idx="2">
                  <c:v>0.79677830916504222</c:v>
                </c:pt>
                <c:pt idx="3">
                  <c:v>0.74314566678264327</c:v>
                </c:pt>
                <c:pt idx="4">
                  <c:v>0.70869130477867281</c:v>
                </c:pt>
                <c:pt idx="5">
                  <c:v>0.68762372005355132</c:v>
                </c:pt>
                <c:pt idx="6">
                  <c:v>0.67270957925086228</c:v>
                </c:pt>
                <c:pt idx="7">
                  <c:v>0.63321105631893659</c:v>
                </c:pt>
                <c:pt idx="8">
                  <c:v>0.60227245848217725</c:v>
                </c:pt>
                <c:pt idx="9">
                  <c:v>0.57860727657953104</c:v>
                </c:pt>
                <c:pt idx="10">
                  <c:v>0.55836273546231496</c:v>
                </c:pt>
              </c:numCache>
            </c:numRef>
          </c:yVal>
          <c:smooth val="1"/>
          <c:extLst xmlns:c16r2="http://schemas.microsoft.com/office/drawing/2015/06/chart">
            <c:ext xmlns:c16="http://schemas.microsoft.com/office/drawing/2014/chart" uri="{C3380CC4-5D6E-409C-BE32-E72D297353CC}">
              <c16:uniqueId val="{00000005-764D-4C3B-8F20-FBD8FFB60064}"/>
            </c:ext>
          </c:extLst>
        </c:ser>
        <c:dLbls>
          <c:showLegendKey val="0"/>
          <c:showVal val="0"/>
          <c:showCatName val="0"/>
          <c:showSerName val="0"/>
          <c:showPercent val="0"/>
          <c:showBubbleSize val="0"/>
        </c:dLbls>
        <c:axId val="537257472"/>
        <c:axId val="537259392"/>
      </c:scatterChart>
      <c:valAx>
        <c:axId val="537257472"/>
        <c:scaling>
          <c:orientation val="minMax"/>
          <c:max val="300"/>
          <c:min val="0"/>
        </c:scaling>
        <c:delete val="0"/>
        <c:axPos val="b"/>
        <c:title>
          <c:tx>
            <c:rich>
              <a:bodyPr/>
              <a:lstStyle/>
              <a:p>
                <a:pPr>
                  <a:defRPr/>
                </a:pPr>
                <a:r>
                  <a:rPr lang="en-GB"/>
                  <a:t>t (s)</a:t>
                </a:r>
              </a:p>
            </c:rich>
          </c:tx>
          <c:overlay val="0"/>
        </c:title>
        <c:numFmt formatCode="General" sourceLinked="0"/>
        <c:majorTickMark val="in"/>
        <c:minorTickMark val="none"/>
        <c:tickLblPos val="nextTo"/>
        <c:crossAx val="537259392"/>
        <c:crosses val="autoZero"/>
        <c:crossBetween val="midCat"/>
      </c:valAx>
      <c:valAx>
        <c:axId val="537259392"/>
        <c:scaling>
          <c:orientation val="minMax"/>
          <c:max val="1"/>
          <c:min val="0.5"/>
        </c:scaling>
        <c:delete val="0"/>
        <c:axPos val="l"/>
        <c:title>
          <c:tx>
            <c:rich>
              <a:bodyPr rot="-5400000" vert="horz"/>
              <a:lstStyle/>
              <a:p>
                <a:pPr>
                  <a:defRPr/>
                </a:pPr>
                <a:r>
                  <a:rPr lang="en-GB"/>
                  <a:t>X/X</a:t>
                </a:r>
                <a:r>
                  <a:rPr lang="en-GB" baseline="-25000"/>
                  <a:t>o</a:t>
                </a:r>
              </a:p>
            </c:rich>
          </c:tx>
          <c:overlay val="0"/>
        </c:title>
        <c:numFmt formatCode="General" sourceLinked="0"/>
        <c:majorTickMark val="in"/>
        <c:minorTickMark val="none"/>
        <c:tickLblPos val="nextTo"/>
        <c:crossAx val="537257472"/>
        <c:crosses val="autoZero"/>
        <c:crossBetween val="midCat"/>
      </c:valAx>
      <c:spPr>
        <a:ln>
          <a:solidFill>
            <a:schemeClr val="bg1">
              <a:lumMod val="50000"/>
            </a:schemeClr>
          </a:solidFill>
        </a:ln>
      </c:spPr>
    </c:plotArea>
    <c:legend>
      <c:legendPos val="r"/>
      <c:layout>
        <c:manualLayout>
          <c:xMode val="edge"/>
          <c:yMode val="edge"/>
          <c:x val="0.70752409557147145"/>
          <c:y val="0.41478846405237846"/>
          <c:w val="0.23896168664887435"/>
          <c:h val="0.2875304272948967"/>
        </c:manualLayout>
      </c:layout>
      <c:overlay val="0"/>
    </c:legend>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598793996276181"/>
          <c:y val="6.4571164752872806E-2"/>
          <c:w val="0.76498341579229479"/>
          <c:h val="0.78488261883931176"/>
        </c:manualLayout>
      </c:layout>
      <c:scatterChart>
        <c:scatterStyle val="lineMarker"/>
        <c:varyColors val="0"/>
        <c:ser>
          <c:idx val="0"/>
          <c:order val="0"/>
          <c:tx>
            <c:strRef>
              <c:f>'45deg'!$E$22</c:f>
              <c:strCache>
                <c:ptCount val="1"/>
                <c:pt idx="0">
                  <c:v>20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22:$O$22</c:f>
              <c:numCache>
                <c:formatCode>General</c:formatCode>
                <c:ptCount val="10"/>
                <c:pt idx="3">
                  <c:v>245</c:v>
                </c:pt>
                <c:pt idx="4">
                  <c:v>249</c:v>
                </c:pt>
                <c:pt idx="5">
                  <c:v>254</c:v>
                </c:pt>
                <c:pt idx="6">
                  <c:v>259</c:v>
                </c:pt>
                <c:pt idx="7">
                  <c:v>263</c:v>
                </c:pt>
                <c:pt idx="8">
                  <c:v>269</c:v>
                </c:pt>
                <c:pt idx="9">
                  <c:v>277</c:v>
                </c:pt>
              </c:numCache>
            </c:numRef>
          </c:yVal>
          <c:smooth val="0"/>
          <c:extLst xmlns:c16r2="http://schemas.microsoft.com/office/drawing/2015/06/chart">
            <c:ext xmlns:c16="http://schemas.microsoft.com/office/drawing/2014/chart" uri="{C3380CC4-5D6E-409C-BE32-E72D297353CC}">
              <c16:uniqueId val="{00000000-37D0-488C-8B6B-F241647D0B1B}"/>
            </c:ext>
          </c:extLst>
        </c:ser>
        <c:ser>
          <c:idx val="1"/>
          <c:order val="1"/>
          <c:tx>
            <c:strRef>
              <c:f>'45deg'!$E$23</c:f>
              <c:strCache>
                <c:ptCount val="1"/>
                <c:pt idx="0">
                  <c:v>25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23:$O$23</c:f>
              <c:numCache>
                <c:formatCode>General</c:formatCode>
                <c:ptCount val="10"/>
                <c:pt idx="3">
                  <c:v>249</c:v>
                </c:pt>
                <c:pt idx="5">
                  <c:v>256</c:v>
                </c:pt>
                <c:pt idx="7">
                  <c:v>266</c:v>
                </c:pt>
                <c:pt idx="9">
                  <c:v>274</c:v>
                </c:pt>
              </c:numCache>
            </c:numRef>
          </c:yVal>
          <c:smooth val="0"/>
          <c:extLst xmlns:c16r2="http://schemas.microsoft.com/office/drawing/2015/06/chart">
            <c:ext xmlns:c16="http://schemas.microsoft.com/office/drawing/2014/chart" uri="{C3380CC4-5D6E-409C-BE32-E72D297353CC}">
              <c16:uniqueId val="{00000001-37D0-488C-8B6B-F241647D0B1B}"/>
            </c:ext>
          </c:extLst>
        </c:ser>
        <c:ser>
          <c:idx val="2"/>
          <c:order val="2"/>
          <c:tx>
            <c:strRef>
              <c:f>'45deg'!$E$24</c:f>
              <c:strCache>
                <c:ptCount val="1"/>
                <c:pt idx="0">
                  <c:v>30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24:$O$24</c:f>
              <c:numCache>
                <c:formatCode>General</c:formatCode>
                <c:ptCount val="10"/>
                <c:pt idx="3">
                  <c:v>256</c:v>
                </c:pt>
                <c:pt idx="5">
                  <c:v>260</c:v>
                </c:pt>
                <c:pt idx="7">
                  <c:v>272</c:v>
                </c:pt>
                <c:pt idx="9">
                  <c:v>281</c:v>
                </c:pt>
              </c:numCache>
            </c:numRef>
          </c:yVal>
          <c:smooth val="0"/>
          <c:extLst xmlns:c16r2="http://schemas.microsoft.com/office/drawing/2015/06/chart">
            <c:ext xmlns:c16="http://schemas.microsoft.com/office/drawing/2014/chart" uri="{C3380CC4-5D6E-409C-BE32-E72D297353CC}">
              <c16:uniqueId val="{00000002-37D0-488C-8B6B-F241647D0B1B}"/>
            </c:ext>
          </c:extLst>
        </c:ser>
        <c:ser>
          <c:idx val="3"/>
          <c:order val="3"/>
          <c:tx>
            <c:strRef>
              <c:f>'45deg'!$E$25</c:f>
              <c:strCache>
                <c:ptCount val="1"/>
                <c:pt idx="0">
                  <c:v>35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25:$O$25</c:f>
              <c:numCache>
                <c:formatCode>General</c:formatCode>
                <c:ptCount val="10"/>
                <c:pt idx="3">
                  <c:v>258</c:v>
                </c:pt>
                <c:pt idx="5">
                  <c:v>268</c:v>
                </c:pt>
                <c:pt idx="7">
                  <c:v>277</c:v>
                </c:pt>
                <c:pt idx="9">
                  <c:v>285</c:v>
                </c:pt>
              </c:numCache>
            </c:numRef>
          </c:yVal>
          <c:smooth val="0"/>
          <c:extLst xmlns:c16r2="http://schemas.microsoft.com/office/drawing/2015/06/chart">
            <c:ext xmlns:c16="http://schemas.microsoft.com/office/drawing/2014/chart" uri="{C3380CC4-5D6E-409C-BE32-E72D297353CC}">
              <c16:uniqueId val="{00000003-37D0-488C-8B6B-F241647D0B1B}"/>
            </c:ext>
          </c:extLst>
        </c:ser>
        <c:ser>
          <c:idx val="4"/>
          <c:order val="4"/>
          <c:tx>
            <c:strRef>
              <c:f>'45deg'!$E$26</c:f>
              <c:strCache>
                <c:ptCount val="1"/>
                <c:pt idx="0">
                  <c:v>40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26:$O$26</c:f>
              <c:numCache>
                <c:formatCode>General</c:formatCode>
                <c:ptCount val="10"/>
                <c:pt idx="3">
                  <c:v>262</c:v>
                </c:pt>
                <c:pt idx="5">
                  <c:v>268</c:v>
                </c:pt>
                <c:pt idx="7">
                  <c:v>278</c:v>
                </c:pt>
                <c:pt idx="9">
                  <c:v>291</c:v>
                </c:pt>
              </c:numCache>
            </c:numRef>
          </c:yVal>
          <c:smooth val="0"/>
          <c:extLst xmlns:c16r2="http://schemas.microsoft.com/office/drawing/2015/06/chart">
            <c:ext xmlns:c16="http://schemas.microsoft.com/office/drawing/2014/chart" uri="{C3380CC4-5D6E-409C-BE32-E72D297353CC}">
              <c16:uniqueId val="{00000004-37D0-488C-8B6B-F241647D0B1B}"/>
            </c:ext>
          </c:extLst>
        </c:ser>
        <c:ser>
          <c:idx val="5"/>
          <c:order val="5"/>
          <c:tx>
            <c:strRef>
              <c:f>'45deg'!$E$27</c:f>
              <c:strCache>
                <c:ptCount val="1"/>
                <c:pt idx="0">
                  <c:v>45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27:$O$27</c:f>
              <c:numCache>
                <c:formatCode>General</c:formatCode>
                <c:ptCount val="10"/>
                <c:pt idx="3">
                  <c:v>267</c:v>
                </c:pt>
                <c:pt idx="5">
                  <c:v>271</c:v>
                </c:pt>
                <c:pt idx="7">
                  <c:v>280</c:v>
                </c:pt>
                <c:pt idx="9">
                  <c:v>291</c:v>
                </c:pt>
              </c:numCache>
            </c:numRef>
          </c:yVal>
          <c:smooth val="0"/>
          <c:extLst xmlns:c16r2="http://schemas.microsoft.com/office/drawing/2015/06/chart">
            <c:ext xmlns:c16="http://schemas.microsoft.com/office/drawing/2014/chart" uri="{C3380CC4-5D6E-409C-BE32-E72D297353CC}">
              <c16:uniqueId val="{00000005-37D0-488C-8B6B-F241647D0B1B}"/>
            </c:ext>
          </c:extLst>
        </c:ser>
        <c:dLbls>
          <c:showLegendKey val="0"/>
          <c:showVal val="0"/>
          <c:showCatName val="0"/>
          <c:showSerName val="0"/>
          <c:showPercent val="0"/>
          <c:showBubbleSize val="0"/>
        </c:dLbls>
        <c:axId val="439048064"/>
        <c:axId val="439054336"/>
      </c:scatterChart>
      <c:valAx>
        <c:axId val="439048064"/>
        <c:scaling>
          <c:orientation val="minMax"/>
          <c:max val="10"/>
          <c:min val="4"/>
        </c:scaling>
        <c:delete val="0"/>
        <c:axPos val="b"/>
        <c:title>
          <c:tx>
            <c:rich>
              <a:bodyPr/>
              <a:lstStyle/>
              <a:p>
                <a:pPr>
                  <a:defRPr/>
                </a:pPr>
                <a:r>
                  <a:rPr lang="en-GB"/>
                  <a:t>U (m/s)</a:t>
                </a:r>
              </a:p>
            </c:rich>
          </c:tx>
          <c:overlay val="0"/>
        </c:title>
        <c:majorTickMark val="in"/>
        <c:minorTickMark val="none"/>
        <c:tickLblPos val="nextTo"/>
        <c:crossAx val="439054336"/>
        <c:crosses val="autoZero"/>
        <c:crossBetween val="midCat"/>
      </c:valAx>
      <c:valAx>
        <c:axId val="439054336"/>
        <c:scaling>
          <c:orientation val="minMax"/>
          <c:max val="292"/>
          <c:min val="240"/>
        </c:scaling>
        <c:delete val="0"/>
        <c:axPos val="l"/>
        <c:title>
          <c:tx>
            <c:rich>
              <a:bodyPr rot="-5400000" vert="horz"/>
              <a:lstStyle/>
              <a:p>
                <a:pPr>
                  <a:defRPr/>
                </a:pPr>
                <a:r>
                  <a:rPr lang="en-GB"/>
                  <a:t>Pulsation frequency (Hz)</a:t>
                </a:r>
              </a:p>
            </c:rich>
          </c:tx>
          <c:overlay val="0"/>
        </c:title>
        <c:numFmt formatCode="General" sourceLinked="1"/>
        <c:majorTickMark val="in"/>
        <c:minorTickMark val="none"/>
        <c:tickLblPos val="nextTo"/>
        <c:crossAx val="439048064"/>
        <c:crosses val="autoZero"/>
        <c:crossBetween val="midCat"/>
      </c:valAx>
      <c:spPr>
        <a:ln>
          <a:solidFill>
            <a:schemeClr val="bg1">
              <a:lumMod val="50000"/>
            </a:schemeClr>
          </a:solidFill>
        </a:ln>
      </c:spPr>
    </c:plotArea>
    <c:legend>
      <c:legendPos val="r"/>
      <c:layout>
        <c:manualLayout>
          <c:xMode val="edge"/>
          <c:yMode val="edge"/>
          <c:x val="0.22367295795248543"/>
          <c:y val="6.7795640128317292E-2"/>
          <c:w val="0.17412912421224574"/>
          <c:h val="0.41434018664333627"/>
        </c:manualLayout>
      </c:layout>
      <c:overlay val="0"/>
    </c:legend>
    <c:plotVisOnly val="1"/>
    <c:dispBlanksAs val="gap"/>
    <c:showDLblsOverMax val="0"/>
  </c:chart>
  <c:spPr>
    <a:ln>
      <a:noFill/>
    </a:ln>
  </c:sp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400240594925636"/>
          <c:y val="5.1400554097404488E-2"/>
          <c:w val="0.845830271216098"/>
          <c:h val="0.8326195683872849"/>
        </c:manualLayout>
      </c:layout>
      <c:scatterChart>
        <c:scatterStyle val="smoothMarker"/>
        <c:varyColors val="0"/>
        <c:ser>
          <c:idx val="0"/>
          <c:order val="0"/>
          <c:tx>
            <c:strRef>
              <c:f>'30deg analysis'!$D$60</c:f>
              <c:strCache>
                <c:ptCount val="1"/>
                <c:pt idx="0">
                  <c:v>Run 1</c:v>
                </c:pt>
              </c:strCache>
            </c:strRef>
          </c:tx>
          <c:spPr>
            <a:ln>
              <a:noFill/>
            </a:ln>
          </c:spPr>
          <c:xVal>
            <c:numRef>
              <c:f>'30deg analysis'!$E$59:$O$59</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30deg analysis'!$E$60:$O$60</c:f>
              <c:numCache>
                <c:formatCode>General</c:formatCode>
                <c:ptCount val="11"/>
                <c:pt idx="0">
                  <c:v>27.579759174365325</c:v>
                </c:pt>
                <c:pt idx="1">
                  <c:v>17.706595107766908</c:v>
                </c:pt>
                <c:pt idx="2">
                  <c:v>13.445302396602422</c:v>
                </c:pt>
                <c:pt idx="3">
                  <c:v>11.574084601845582</c:v>
                </c:pt>
                <c:pt idx="4">
                  <c:v>10.508437519777681</c:v>
                </c:pt>
                <c:pt idx="5">
                  <c:v>9.769072088398616</c:v>
                </c:pt>
                <c:pt idx="6">
                  <c:v>9.2286019080699724</c:v>
                </c:pt>
                <c:pt idx="7">
                  <c:v>8.8558476838732503</c:v>
                </c:pt>
                <c:pt idx="8">
                  <c:v>8.4711872066584171</c:v>
                </c:pt>
                <c:pt idx="9">
                  <c:v>8.2281737275235471</c:v>
                </c:pt>
                <c:pt idx="10">
                  <c:v>7.942586110772452</c:v>
                </c:pt>
              </c:numCache>
            </c:numRef>
          </c:yVal>
          <c:smooth val="1"/>
          <c:extLst xmlns:c16r2="http://schemas.microsoft.com/office/drawing/2015/06/chart">
            <c:ext xmlns:c16="http://schemas.microsoft.com/office/drawing/2014/chart" uri="{C3380CC4-5D6E-409C-BE32-E72D297353CC}">
              <c16:uniqueId val="{00000000-3BA9-4241-ABDA-FC235B6F1D97}"/>
            </c:ext>
          </c:extLst>
        </c:ser>
        <c:ser>
          <c:idx val="1"/>
          <c:order val="1"/>
          <c:tx>
            <c:strRef>
              <c:f>'30deg analysis'!$D$61</c:f>
              <c:strCache>
                <c:ptCount val="1"/>
                <c:pt idx="0">
                  <c:v>Run 2</c:v>
                </c:pt>
              </c:strCache>
            </c:strRef>
          </c:tx>
          <c:spPr>
            <a:ln>
              <a:noFill/>
            </a:ln>
          </c:spPr>
          <c:xVal>
            <c:numRef>
              <c:f>'30deg analysis'!$E$59:$O$59</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30deg analysis'!$E$61:$O$61</c:f>
              <c:numCache>
                <c:formatCode>General</c:formatCode>
                <c:ptCount val="11"/>
                <c:pt idx="0">
                  <c:v>28.117030483498851</c:v>
                </c:pt>
                <c:pt idx="1">
                  <c:v>17.097974769201034</c:v>
                </c:pt>
                <c:pt idx="2">
                  <c:v>13.567175724468797</c:v>
                </c:pt>
                <c:pt idx="3">
                  <c:v>11.829206228441306</c:v>
                </c:pt>
                <c:pt idx="4">
                  <c:v>10.62441132905778</c:v>
                </c:pt>
                <c:pt idx="5">
                  <c:v>9.8616123806533373</c:v>
                </c:pt>
                <c:pt idx="6">
                  <c:v>9.3135304544607411</c:v>
                </c:pt>
                <c:pt idx="7">
                  <c:v>8.9882319230478522</c:v>
                </c:pt>
                <c:pt idx="8">
                  <c:v>8.498935699157645</c:v>
                </c:pt>
                <c:pt idx="9">
                  <c:v>8.222791800217264</c:v>
                </c:pt>
                <c:pt idx="10">
                  <c:v>7.9646112672466431</c:v>
                </c:pt>
              </c:numCache>
            </c:numRef>
          </c:yVal>
          <c:smooth val="1"/>
          <c:extLst xmlns:c16r2="http://schemas.microsoft.com/office/drawing/2015/06/chart">
            <c:ext xmlns:c16="http://schemas.microsoft.com/office/drawing/2014/chart" uri="{C3380CC4-5D6E-409C-BE32-E72D297353CC}">
              <c16:uniqueId val="{00000001-3BA9-4241-ABDA-FC235B6F1D97}"/>
            </c:ext>
          </c:extLst>
        </c:ser>
        <c:ser>
          <c:idx val="2"/>
          <c:order val="2"/>
          <c:tx>
            <c:strRef>
              <c:f>'30deg analysis'!$D$62</c:f>
              <c:strCache>
                <c:ptCount val="1"/>
                <c:pt idx="0">
                  <c:v>Run 3</c:v>
                </c:pt>
              </c:strCache>
            </c:strRef>
          </c:tx>
          <c:spPr>
            <a:ln>
              <a:noFill/>
            </a:ln>
          </c:spPr>
          <c:xVal>
            <c:numRef>
              <c:f>'30deg analysis'!$E$59:$O$59</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30deg analysis'!$E$62:$O$62</c:f>
              <c:numCache>
                <c:formatCode>General</c:formatCode>
                <c:ptCount val="11"/>
                <c:pt idx="0">
                  <c:v>28.551050056865101</c:v>
                </c:pt>
                <c:pt idx="1">
                  <c:v>18.958574470528987</c:v>
                </c:pt>
                <c:pt idx="2">
                  <c:v>14.828356693073335</c:v>
                </c:pt>
                <c:pt idx="3">
                  <c:v>12.827546388421283</c:v>
                </c:pt>
                <c:pt idx="4">
                  <c:v>11.387429338788591</c:v>
                </c:pt>
                <c:pt idx="5">
                  <c:v>10.486424897771974</c:v>
                </c:pt>
                <c:pt idx="6">
                  <c:v>9.8210862148636782</c:v>
                </c:pt>
                <c:pt idx="7">
                  <c:v>9.2466897041326543</c:v>
                </c:pt>
                <c:pt idx="8">
                  <c:v>8.7834646060823118</c:v>
                </c:pt>
                <c:pt idx="9">
                  <c:v>8.4246455670926554</c:v>
                </c:pt>
                <c:pt idx="10">
                  <c:v>8.2956634543643517</c:v>
                </c:pt>
              </c:numCache>
            </c:numRef>
          </c:yVal>
          <c:smooth val="1"/>
          <c:extLst xmlns:c16r2="http://schemas.microsoft.com/office/drawing/2015/06/chart">
            <c:ext xmlns:c16="http://schemas.microsoft.com/office/drawing/2014/chart" uri="{C3380CC4-5D6E-409C-BE32-E72D297353CC}">
              <c16:uniqueId val="{00000002-3BA9-4241-ABDA-FC235B6F1D97}"/>
            </c:ext>
          </c:extLst>
        </c:ser>
        <c:ser>
          <c:idx val="3"/>
          <c:order val="3"/>
          <c:tx>
            <c:strRef>
              <c:f>'30deg analysis'!$D$63</c:f>
              <c:strCache>
                <c:ptCount val="1"/>
                <c:pt idx="0">
                  <c:v>Run 4</c:v>
                </c:pt>
              </c:strCache>
            </c:strRef>
          </c:tx>
          <c:spPr>
            <a:ln w="19050">
              <a:noFill/>
            </a:ln>
          </c:spPr>
          <c:xVal>
            <c:numRef>
              <c:f>'30deg analysis'!$E$59:$O$59</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30deg analysis'!$E$63:$O$63</c:f>
              <c:numCache>
                <c:formatCode>General</c:formatCode>
                <c:ptCount val="11"/>
                <c:pt idx="0">
                  <c:v>29.284147200208405</c:v>
                </c:pt>
                <c:pt idx="1">
                  <c:v>20.182758117701646</c:v>
                </c:pt>
                <c:pt idx="2">
                  <c:v>14.144591352390457</c:v>
                </c:pt>
                <c:pt idx="3">
                  <c:v>11.699103822192635</c:v>
                </c:pt>
                <c:pt idx="4">
                  <c:v>10.217539036358131</c:v>
                </c:pt>
                <c:pt idx="5">
                  <c:v>9.356449784718043</c:v>
                </c:pt>
                <c:pt idx="6">
                  <c:v>8.7705203184792744</c:v>
                </c:pt>
                <c:pt idx="7">
                  <c:v>8.3156764287580156</c:v>
                </c:pt>
                <c:pt idx="8">
                  <c:v>7.9015794677148685</c:v>
                </c:pt>
                <c:pt idx="9">
                  <c:v>7.6188868313550486</c:v>
                </c:pt>
                <c:pt idx="10">
                  <c:v>7.3615060273888613</c:v>
                </c:pt>
              </c:numCache>
            </c:numRef>
          </c:yVal>
          <c:smooth val="1"/>
          <c:extLst xmlns:c16r2="http://schemas.microsoft.com/office/drawing/2015/06/chart">
            <c:ext xmlns:c16="http://schemas.microsoft.com/office/drawing/2014/chart" uri="{C3380CC4-5D6E-409C-BE32-E72D297353CC}">
              <c16:uniqueId val="{00000003-3BA9-4241-ABDA-FC235B6F1D97}"/>
            </c:ext>
          </c:extLst>
        </c:ser>
        <c:ser>
          <c:idx val="4"/>
          <c:order val="4"/>
          <c:tx>
            <c:strRef>
              <c:f>'30deg analysis'!$D$64</c:f>
              <c:strCache>
                <c:ptCount val="1"/>
                <c:pt idx="0">
                  <c:v>Run 5</c:v>
                </c:pt>
              </c:strCache>
            </c:strRef>
          </c:tx>
          <c:spPr>
            <a:ln w="19050">
              <a:noFill/>
            </a:ln>
          </c:spPr>
          <c:xVal>
            <c:numRef>
              <c:f>'30deg analysis'!$E$59:$O$59</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30deg analysis'!$E$64:$O$64</c:f>
              <c:numCache>
                <c:formatCode>General</c:formatCode>
                <c:ptCount val="11"/>
                <c:pt idx="0">
                  <c:v>27.078238352617195</c:v>
                </c:pt>
                <c:pt idx="1">
                  <c:v>18.272957269433263</c:v>
                </c:pt>
                <c:pt idx="2">
                  <c:v>13.826786186762726</c:v>
                </c:pt>
                <c:pt idx="3">
                  <c:v>11.968489337142687</c:v>
                </c:pt>
                <c:pt idx="4">
                  <c:v>10.754325094616627</c:v>
                </c:pt>
                <c:pt idx="5">
                  <c:v>9.9393385618924306</c:v>
                </c:pt>
                <c:pt idx="6">
                  <c:v>9.3342388563513374</c:v>
                </c:pt>
                <c:pt idx="7">
                  <c:v>8.922938503999454</c:v>
                </c:pt>
                <c:pt idx="8">
                  <c:v>8.5719129084535286</c:v>
                </c:pt>
                <c:pt idx="9">
                  <c:v>8.2144223451457048</c:v>
                </c:pt>
                <c:pt idx="10">
                  <c:v>8.026848018116965</c:v>
                </c:pt>
              </c:numCache>
            </c:numRef>
          </c:yVal>
          <c:smooth val="1"/>
          <c:extLst xmlns:c16r2="http://schemas.microsoft.com/office/drawing/2015/06/chart">
            <c:ext xmlns:c16="http://schemas.microsoft.com/office/drawing/2014/chart" uri="{C3380CC4-5D6E-409C-BE32-E72D297353CC}">
              <c16:uniqueId val="{00000004-3BA9-4241-ABDA-FC235B6F1D97}"/>
            </c:ext>
          </c:extLst>
        </c:ser>
        <c:dLbls>
          <c:showLegendKey val="0"/>
          <c:showVal val="0"/>
          <c:showCatName val="0"/>
          <c:showSerName val="0"/>
          <c:showPercent val="0"/>
          <c:showBubbleSize val="0"/>
        </c:dLbls>
        <c:axId val="537379968"/>
        <c:axId val="537381888"/>
      </c:scatterChart>
      <c:valAx>
        <c:axId val="537379968"/>
        <c:scaling>
          <c:orientation val="minMax"/>
          <c:max val="600"/>
        </c:scaling>
        <c:delete val="0"/>
        <c:axPos val="b"/>
        <c:title>
          <c:tx>
            <c:rich>
              <a:bodyPr/>
              <a:lstStyle/>
              <a:p>
                <a:pPr>
                  <a:defRPr/>
                </a:pPr>
                <a:r>
                  <a:rPr lang="en-GB"/>
                  <a:t>t (s)</a:t>
                </a:r>
              </a:p>
            </c:rich>
          </c:tx>
          <c:overlay val="0"/>
        </c:title>
        <c:numFmt formatCode="General" sourceLinked="0"/>
        <c:majorTickMark val="in"/>
        <c:minorTickMark val="none"/>
        <c:tickLblPos val="nextTo"/>
        <c:crossAx val="537381888"/>
        <c:crosses val="autoZero"/>
        <c:crossBetween val="midCat"/>
      </c:valAx>
      <c:valAx>
        <c:axId val="537381888"/>
        <c:scaling>
          <c:orientation val="minMax"/>
          <c:max val="30"/>
          <c:min val="5"/>
        </c:scaling>
        <c:delete val="0"/>
        <c:axPos val="l"/>
        <c:title>
          <c:tx>
            <c:rich>
              <a:bodyPr rot="-5400000" vert="horz"/>
              <a:lstStyle/>
              <a:p>
                <a:pPr>
                  <a:defRPr/>
                </a:pPr>
                <a:r>
                  <a:rPr lang="en-GB"/>
                  <a:t>X (wb)</a:t>
                </a:r>
              </a:p>
            </c:rich>
          </c:tx>
          <c:overlay val="0"/>
        </c:title>
        <c:numFmt formatCode="#,##0" sourceLinked="0"/>
        <c:majorTickMark val="in"/>
        <c:minorTickMark val="none"/>
        <c:tickLblPos val="nextTo"/>
        <c:crossAx val="537379968"/>
        <c:crosses val="autoZero"/>
        <c:crossBetween val="midCat"/>
      </c:valAx>
      <c:spPr>
        <a:ln>
          <a:solidFill>
            <a:schemeClr val="bg1">
              <a:lumMod val="50000"/>
            </a:schemeClr>
          </a:solidFill>
        </a:ln>
      </c:spPr>
    </c:plotArea>
    <c:legend>
      <c:legendPos val="r"/>
      <c:layout>
        <c:manualLayout>
          <c:xMode val="edge"/>
          <c:yMode val="edge"/>
          <c:x val="0.79070889762871022"/>
          <c:y val="9.1707414997782816E-2"/>
          <c:w val="0.13161856815442149"/>
          <c:h val="0.29919603120070054"/>
        </c:manualLayout>
      </c:layout>
      <c:overlay val="0"/>
    </c:legend>
    <c:plotVisOnly val="1"/>
    <c:dispBlanksAs val="gap"/>
    <c:showDLblsOverMax val="0"/>
  </c:chart>
  <c:spPr>
    <a:ln>
      <a:noFill/>
    </a:ln>
  </c:spPr>
  <c:externalData r:id="rId2">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3950646796009568E-2"/>
          <c:y val="5.1980878976869781E-2"/>
          <c:w val="0.85240091700137866"/>
          <c:h val="0.81652381926551043"/>
        </c:manualLayout>
      </c:layout>
      <c:scatterChart>
        <c:scatterStyle val="smoothMarker"/>
        <c:varyColors val="0"/>
        <c:ser>
          <c:idx val="0"/>
          <c:order val="0"/>
          <c:tx>
            <c:strRef>
              <c:f>MC!$P$3</c:f>
              <c:strCache>
                <c:ptCount val="1"/>
                <c:pt idx="0">
                  <c:v>20 °C continuous flow</c:v>
                </c:pt>
              </c:strCache>
            </c:strRef>
          </c:tx>
          <c:xVal>
            <c:numRef>
              <c:f>MC!$AD$2:$AN$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MC!$AD$3:$AN$3</c:f>
              <c:numCache>
                <c:formatCode>General</c:formatCode>
                <c:ptCount val="11"/>
                <c:pt idx="0">
                  <c:v>27.215736007446385</c:v>
                </c:pt>
                <c:pt idx="1">
                  <c:v>18.058730438239305</c:v>
                </c:pt>
                <c:pt idx="2">
                  <c:v>13.670161605734146</c:v>
                </c:pt>
                <c:pt idx="3">
                  <c:v>12.08858937116252</c:v>
                </c:pt>
                <c:pt idx="4">
                  <c:v>11.06666291031922</c:v>
                </c:pt>
                <c:pt idx="5">
                  <c:v>10.342224210711445</c:v>
                </c:pt>
                <c:pt idx="6">
                  <c:v>9.79817853897055</c:v>
                </c:pt>
                <c:pt idx="7">
                  <c:v>9.4903144606390715</c:v>
                </c:pt>
                <c:pt idx="8">
                  <c:v>9.0483708215539451</c:v>
                </c:pt>
                <c:pt idx="9">
                  <c:v>8.7783106260885901</c:v>
                </c:pt>
                <c:pt idx="10">
                  <c:v>8.5374897433147279</c:v>
                </c:pt>
              </c:numCache>
            </c:numRef>
          </c:yVal>
          <c:smooth val="1"/>
          <c:extLst xmlns:c16r2="http://schemas.microsoft.com/office/drawing/2015/06/chart">
            <c:ext xmlns:c16="http://schemas.microsoft.com/office/drawing/2014/chart" uri="{C3380CC4-5D6E-409C-BE32-E72D297353CC}">
              <c16:uniqueId val="{00000000-8327-4280-B598-D59361FDCC39}"/>
            </c:ext>
          </c:extLst>
        </c:ser>
        <c:ser>
          <c:idx val="1"/>
          <c:order val="1"/>
          <c:tx>
            <c:strRef>
              <c:f>MC!$P$4</c:f>
              <c:strCache>
                <c:ptCount val="1"/>
                <c:pt idx="0">
                  <c:v>20 °C 237 Hz</c:v>
                </c:pt>
              </c:strCache>
            </c:strRef>
          </c:tx>
          <c:xVal>
            <c:numRef>
              <c:f>MC!$AD$2:$AN$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MC!$AD$4:$AN$4</c:f>
              <c:numCache>
                <c:formatCode>General</c:formatCode>
                <c:ptCount val="11"/>
                <c:pt idx="0">
                  <c:v>27.968906698520541</c:v>
                </c:pt>
                <c:pt idx="1">
                  <c:v>19.687330824992216</c:v>
                </c:pt>
                <c:pt idx="2">
                  <c:v>14.877577718156937</c:v>
                </c:pt>
                <c:pt idx="3">
                  <c:v>12.928441429634024</c:v>
                </c:pt>
                <c:pt idx="4">
                  <c:v>11.690953198972306</c:v>
                </c:pt>
                <c:pt idx="5">
                  <c:v>10.791756658794549</c:v>
                </c:pt>
                <c:pt idx="6">
                  <c:v>10.063117007769566</c:v>
                </c:pt>
                <c:pt idx="7">
                  <c:v>9.5603338331794046</c:v>
                </c:pt>
                <c:pt idx="8">
                  <c:v>9.1145237602512843</c:v>
                </c:pt>
                <c:pt idx="9">
                  <c:v>8.7731605945962716</c:v>
                </c:pt>
                <c:pt idx="10">
                  <c:v>8.4979424543189772</c:v>
                </c:pt>
              </c:numCache>
            </c:numRef>
          </c:yVal>
          <c:smooth val="1"/>
          <c:extLst xmlns:c16r2="http://schemas.microsoft.com/office/drawing/2015/06/chart">
            <c:ext xmlns:c16="http://schemas.microsoft.com/office/drawing/2014/chart" uri="{C3380CC4-5D6E-409C-BE32-E72D297353CC}">
              <c16:uniqueId val="{00000001-8327-4280-B598-D59361FDCC39}"/>
            </c:ext>
          </c:extLst>
        </c:ser>
        <c:ser>
          <c:idx val="2"/>
          <c:order val="2"/>
          <c:tx>
            <c:strRef>
              <c:f>MC!$P$5</c:f>
              <c:strCache>
                <c:ptCount val="1"/>
                <c:pt idx="0">
                  <c:v>30 °C continuous flow</c:v>
                </c:pt>
              </c:strCache>
            </c:strRef>
          </c:tx>
          <c:xVal>
            <c:numRef>
              <c:f>MC!$AD$2:$AN$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MC!$AD$5:$AN$5</c:f>
              <c:numCache>
                <c:formatCode>General</c:formatCode>
                <c:ptCount val="11"/>
                <c:pt idx="0">
                  <c:v>28.12204505351098</c:v>
                </c:pt>
                <c:pt idx="1">
                  <c:v>18.443771946926368</c:v>
                </c:pt>
                <c:pt idx="2">
                  <c:v>13.962442470659548</c:v>
                </c:pt>
                <c:pt idx="3">
                  <c:v>11.979686075608697</c:v>
                </c:pt>
                <c:pt idx="4">
                  <c:v>10.698428463719763</c:v>
                </c:pt>
                <c:pt idx="5">
                  <c:v>9.8825795426868801</c:v>
                </c:pt>
                <c:pt idx="6">
                  <c:v>9.2935955504449996</c:v>
                </c:pt>
                <c:pt idx="7">
                  <c:v>8.8658768487622464</c:v>
                </c:pt>
                <c:pt idx="8">
                  <c:v>8.4454159776133544</c:v>
                </c:pt>
                <c:pt idx="9">
                  <c:v>8.1417840542668447</c:v>
                </c:pt>
                <c:pt idx="10">
                  <c:v>7.9182429755778552</c:v>
                </c:pt>
              </c:numCache>
            </c:numRef>
          </c:yVal>
          <c:smooth val="1"/>
          <c:extLst xmlns:c16r2="http://schemas.microsoft.com/office/drawing/2015/06/chart">
            <c:ext xmlns:c16="http://schemas.microsoft.com/office/drawing/2014/chart" uri="{C3380CC4-5D6E-409C-BE32-E72D297353CC}">
              <c16:uniqueId val="{00000002-8327-4280-B598-D59361FDCC39}"/>
            </c:ext>
          </c:extLst>
        </c:ser>
        <c:ser>
          <c:idx val="3"/>
          <c:order val="3"/>
          <c:tx>
            <c:strRef>
              <c:f>MC!$P$6</c:f>
              <c:strCache>
                <c:ptCount val="1"/>
                <c:pt idx="0">
                  <c:v>30 °C 237 Hz</c:v>
                </c:pt>
              </c:strCache>
            </c:strRef>
          </c:tx>
          <c:xVal>
            <c:numRef>
              <c:f>MC!$AD$2:$AN$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MC!$AD$6:$AN$6</c:f>
              <c:numCache>
                <c:formatCode>General</c:formatCode>
                <c:ptCount val="11"/>
                <c:pt idx="0">
                  <c:v>30.764181128696265</c:v>
                </c:pt>
                <c:pt idx="1">
                  <c:v>21.741360891247851</c:v>
                </c:pt>
                <c:pt idx="2">
                  <c:v>17.670592350109416</c:v>
                </c:pt>
                <c:pt idx="3">
                  <c:v>16.020994825754101</c:v>
                </c:pt>
                <c:pt idx="4">
                  <c:v>14.900571928569267</c:v>
                </c:pt>
                <c:pt idx="5">
                  <c:v>13.964383195727223</c:v>
                </c:pt>
                <c:pt idx="6">
                  <c:v>13.244286867185586</c:v>
                </c:pt>
                <c:pt idx="7">
                  <c:v>12.710895224682215</c:v>
                </c:pt>
                <c:pt idx="8">
                  <c:v>12.301982862704715</c:v>
                </c:pt>
                <c:pt idx="9">
                  <c:v>11.964378020870182</c:v>
                </c:pt>
                <c:pt idx="10">
                  <c:v>11.708511650070603</c:v>
                </c:pt>
              </c:numCache>
            </c:numRef>
          </c:yVal>
          <c:smooth val="1"/>
          <c:extLst xmlns:c16r2="http://schemas.microsoft.com/office/drawing/2015/06/chart">
            <c:ext xmlns:c16="http://schemas.microsoft.com/office/drawing/2014/chart" uri="{C3380CC4-5D6E-409C-BE32-E72D297353CC}">
              <c16:uniqueId val="{00000003-8327-4280-B598-D59361FDCC39}"/>
            </c:ext>
          </c:extLst>
        </c:ser>
        <c:ser>
          <c:idx val="4"/>
          <c:order val="4"/>
          <c:tx>
            <c:strRef>
              <c:f>MC!$P$7</c:f>
              <c:strCache>
                <c:ptCount val="1"/>
                <c:pt idx="0">
                  <c:v>40 °C continuous flow</c:v>
                </c:pt>
              </c:strCache>
            </c:strRef>
          </c:tx>
          <c:xVal>
            <c:numRef>
              <c:f>MC!$AD$2:$AN$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MC!$AD$7:$AN$7</c:f>
              <c:numCache>
                <c:formatCode>General</c:formatCode>
                <c:ptCount val="11"/>
                <c:pt idx="0">
                  <c:v>28.524553222914793</c:v>
                </c:pt>
                <c:pt idx="1">
                  <c:v>17.177832219065532</c:v>
                </c:pt>
                <c:pt idx="2">
                  <c:v>13.147853403562355</c:v>
                </c:pt>
                <c:pt idx="3">
                  <c:v>11.135000998985728</c:v>
                </c:pt>
                <c:pt idx="4">
                  <c:v>9.8983377942447106</c:v>
                </c:pt>
                <c:pt idx="5">
                  <c:v>9.1212332505452807</c:v>
                </c:pt>
                <c:pt idx="6">
                  <c:v>8.4502917528939729</c:v>
                </c:pt>
                <c:pt idx="7">
                  <c:v>8.0270943731005939</c:v>
                </c:pt>
                <c:pt idx="8">
                  <c:v>7.6336931236086061</c:v>
                </c:pt>
                <c:pt idx="9">
                  <c:v>7.4186069732297941</c:v>
                </c:pt>
                <c:pt idx="10">
                  <c:v>7.0329881690917029</c:v>
                </c:pt>
              </c:numCache>
            </c:numRef>
          </c:yVal>
          <c:smooth val="1"/>
          <c:extLst xmlns:c16r2="http://schemas.microsoft.com/office/drawing/2015/06/chart">
            <c:ext xmlns:c16="http://schemas.microsoft.com/office/drawing/2014/chart" uri="{C3380CC4-5D6E-409C-BE32-E72D297353CC}">
              <c16:uniqueId val="{00000004-8327-4280-B598-D59361FDCC39}"/>
            </c:ext>
          </c:extLst>
        </c:ser>
        <c:ser>
          <c:idx val="5"/>
          <c:order val="5"/>
          <c:tx>
            <c:strRef>
              <c:f>MC!$P$8</c:f>
              <c:strCache>
                <c:ptCount val="1"/>
                <c:pt idx="0">
                  <c:v>40  °C 237 Hz</c:v>
                </c:pt>
              </c:strCache>
            </c:strRef>
          </c:tx>
          <c:xVal>
            <c:numRef>
              <c:f>MC!$AD$2:$AN$2</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MC!$AD$8:$AN$8</c:f>
              <c:numCache>
                <c:formatCode>General</c:formatCode>
                <c:ptCount val="11"/>
                <c:pt idx="0">
                  <c:v>29.523620139106484</c:v>
                </c:pt>
                <c:pt idx="1">
                  <c:v>17.361069996293175</c:v>
                </c:pt>
                <c:pt idx="2">
                  <c:v>13.957471639677635</c:v>
                </c:pt>
                <c:pt idx="3">
                  <c:v>12.260689168261331</c:v>
                </c:pt>
                <c:pt idx="4">
                  <c:v>11.16753040209071</c:v>
                </c:pt>
                <c:pt idx="5">
                  <c:v>10.409461333275821</c:v>
                </c:pt>
                <c:pt idx="6">
                  <c:v>9.8154763988203619</c:v>
                </c:pt>
                <c:pt idx="7">
                  <c:v>9.423798717023713</c:v>
                </c:pt>
                <c:pt idx="8">
                  <c:v>9.1377125006465647</c:v>
                </c:pt>
                <c:pt idx="9">
                  <c:v>8.851364111851872</c:v>
                </c:pt>
                <c:pt idx="10">
                  <c:v>8.6806136489404331</c:v>
                </c:pt>
              </c:numCache>
            </c:numRef>
          </c:yVal>
          <c:smooth val="1"/>
          <c:extLst xmlns:c16r2="http://schemas.microsoft.com/office/drawing/2015/06/chart">
            <c:ext xmlns:c16="http://schemas.microsoft.com/office/drawing/2014/chart" uri="{C3380CC4-5D6E-409C-BE32-E72D297353CC}">
              <c16:uniqueId val="{00000005-8327-4280-B598-D59361FDCC39}"/>
            </c:ext>
          </c:extLst>
        </c:ser>
        <c:dLbls>
          <c:showLegendKey val="0"/>
          <c:showVal val="0"/>
          <c:showCatName val="0"/>
          <c:showSerName val="0"/>
          <c:showPercent val="0"/>
          <c:showBubbleSize val="0"/>
        </c:dLbls>
        <c:axId val="537458176"/>
        <c:axId val="537460096"/>
      </c:scatterChart>
      <c:valAx>
        <c:axId val="537458176"/>
        <c:scaling>
          <c:orientation val="minMax"/>
          <c:max val="600"/>
        </c:scaling>
        <c:delete val="0"/>
        <c:axPos val="b"/>
        <c:title>
          <c:tx>
            <c:rich>
              <a:bodyPr/>
              <a:lstStyle/>
              <a:p>
                <a:pPr>
                  <a:defRPr/>
                </a:pPr>
                <a:r>
                  <a:rPr lang="en-GB"/>
                  <a:t>t (s)</a:t>
                </a:r>
              </a:p>
            </c:rich>
          </c:tx>
          <c:overlay val="0"/>
        </c:title>
        <c:numFmt formatCode="General" sourceLinked="1"/>
        <c:majorTickMark val="in"/>
        <c:minorTickMark val="none"/>
        <c:tickLblPos val="nextTo"/>
        <c:crossAx val="537460096"/>
        <c:crosses val="autoZero"/>
        <c:crossBetween val="midCat"/>
      </c:valAx>
      <c:valAx>
        <c:axId val="537460096"/>
        <c:scaling>
          <c:orientation val="minMax"/>
          <c:max val="31"/>
          <c:min val="0"/>
        </c:scaling>
        <c:delete val="0"/>
        <c:axPos val="l"/>
        <c:title>
          <c:tx>
            <c:rich>
              <a:bodyPr rot="-5400000" vert="horz"/>
              <a:lstStyle/>
              <a:p>
                <a:pPr>
                  <a:defRPr/>
                </a:pPr>
                <a:r>
                  <a:rPr lang="en-GB"/>
                  <a:t>X</a:t>
                </a:r>
              </a:p>
            </c:rich>
          </c:tx>
          <c:overlay val="0"/>
        </c:title>
        <c:numFmt formatCode="General" sourceLinked="1"/>
        <c:majorTickMark val="in"/>
        <c:minorTickMark val="none"/>
        <c:tickLblPos val="nextTo"/>
        <c:crossAx val="537458176"/>
        <c:crosses val="autoZero"/>
        <c:crossBetween val="midCat"/>
      </c:valAx>
      <c:spPr>
        <a:ln>
          <a:solidFill>
            <a:schemeClr val="bg1">
              <a:lumMod val="50000"/>
            </a:schemeClr>
          </a:solidFill>
        </a:ln>
      </c:spPr>
    </c:plotArea>
    <c:legend>
      <c:legendPos val="r"/>
      <c:layout>
        <c:manualLayout>
          <c:xMode val="edge"/>
          <c:yMode val="edge"/>
          <c:x val="0.66245019160939034"/>
          <c:y val="6.5391931791318775E-2"/>
          <c:w val="0.273151812841605"/>
          <c:h val="0.38054158597639726"/>
        </c:manualLayout>
      </c:layout>
      <c:overlay val="0"/>
    </c:legend>
    <c:plotVisOnly val="1"/>
    <c:dispBlanksAs val="gap"/>
    <c:showDLblsOverMax val="0"/>
  </c:chart>
  <c:spPr>
    <a:ln>
      <a:noFill/>
    </a:ln>
  </c:sp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984171504109431"/>
          <c:y val="2.7819829477092793E-2"/>
          <c:w val="0.84757032013334099"/>
          <c:h val="0.84849545634625856"/>
        </c:manualLayout>
      </c:layout>
      <c:scatterChart>
        <c:scatterStyle val="smoothMarker"/>
        <c:varyColors val="0"/>
        <c:ser>
          <c:idx val="0"/>
          <c:order val="0"/>
          <c:tx>
            <c:strRef>
              <c:f>MC!$P$24</c:f>
              <c:strCache>
                <c:ptCount val="1"/>
                <c:pt idx="0">
                  <c:v>20 °C continuous flow</c:v>
                </c:pt>
              </c:strCache>
            </c:strRef>
          </c:tx>
          <c:xVal>
            <c:numRef>
              <c:f>MC!$Q$23:$AA$23</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MC!$Q$24:$AA$24</c:f>
              <c:numCache>
                <c:formatCode>General</c:formatCode>
                <c:ptCount val="11"/>
                <c:pt idx="0">
                  <c:v>1</c:v>
                </c:pt>
                <c:pt idx="1">
                  <c:v>0.663540035562453</c:v>
                </c:pt>
                <c:pt idx="2">
                  <c:v>0.50228888177023434</c:v>
                </c:pt>
                <c:pt idx="3">
                  <c:v>0.4441764634935837</c:v>
                </c:pt>
                <c:pt idx="4">
                  <c:v>0.40662736099774471</c:v>
                </c:pt>
                <c:pt idx="5">
                  <c:v>0.38000898479768297</c:v>
                </c:pt>
                <c:pt idx="6">
                  <c:v>0.36001887056406306</c:v>
                </c:pt>
                <c:pt idx="7">
                  <c:v>0.34870688259330801</c:v>
                </c:pt>
                <c:pt idx="8">
                  <c:v>0.33246834915940754</c:v>
                </c:pt>
                <c:pt idx="9">
                  <c:v>0.32254540621965155</c:v>
                </c:pt>
                <c:pt idx="10">
                  <c:v>0.3136968164659894</c:v>
                </c:pt>
              </c:numCache>
            </c:numRef>
          </c:yVal>
          <c:smooth val="1"/>
          <c:extLst xmlns:c16r2="http://schemas.microsoft.com/office/drawing/2015/06/chart">
            <c:ext xmlns:c16="http://schemas.microsoft.com/office/drawing/2014/chart" uri="{C3380CC4-5D6E-409C-BE32-E72D297353CC}">
              <c16:uniqueId val="{00000000-E637-40DD-AA0A-8D126CDA9149}"/>
            </c:ext>
          </c:extLst>
        </c:ser>
        <c:ser>
          <c:idx val="1"/>
          <c:order val="1"/>
          <c:tx>
            <c:strRef>
              <c:f>MC!$P$25</c:f>
              <c:strCache>
                <c:ptCount val="1"/>
                <c:pt idx="0">
                  <c:v>20 °C pulsed flow</c:v>
                </c:pt>
              </c:strCache>
            </c:strRef>
          </c:tx>
          <c:xVal>
            <c:numRef>
              <c:f>MC!$Q$23:$AA$23</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MC!$Q$25:$AA$25</c:f>
              <c:numCache>
                <c:formatCode>General</c:formatCode>
                <c:ptCount val="11"/>
                <c:pt idx="0">
                  <c:v>1</c:v>
                </c:pt>
                <c:pt idx="1">
                  <c:v>0.70390062211597315</c:v>
                </c:pt>
                <c:pt idx="2">
                  <c:v>0.5319327594218729</c:v>
                </c:pt>
                <c:pt idx="3">
                  <c:v>0.46224336077884287</c:v>
                </c:pt>
                <c:pt idx="4">
                  <c:v>0.41799821941523074</c:v>
                </c:pt>
                <c:pt idx="5">
                  <c:v>0.38584835564435543</c:v>
                </c:pt>
                <c:pt idx="6">
                  <c:v>0.35979658111919943</c:v>
                </c:pt>
                <c:pt idx="7">
                  <c:v>0.34182007670986703</c:v>
                </c:pt>
                <c:pt idx="8">
                  <c:v>0.32588058798642322</c:v>
                </c:pt>
                <c:pt idx="9">
                  <c:v>0.31367549290227859</c:v>
                </c:pt>
                <c:pt idx="10">
                  <c:v>0.30383534636941989</c:v>
                </c:pt>
              </c:numCache>
            </c:numRef>
          </c:yVal>
          <c:smooth val="1"/>
          <c:extLst xmlns:c16r2="http://schemas.microsoft.com/office/drawing/2015/06/chart">
            <c:ext xmlns:c16="http://schemas.microsoft.com/office/drawing/2014/chart" uri="{C3380CC4-5D6E-409C-BE32-E72D297353CC}">
              <c16:uniqueId val="{00000001-E637-40DD-AA0A-8D126CDA9149}"/>
            </c:ext>
          </c:extLst>
        </c:ser>
        <c:ser>
          <c:idx val="2"/>
          <c:order val="2"/>
          <c:tx>
            <c:strRef>
              <c:f>MC!$P$26</c:f>
              <c:strCache>
                <c:ptCount val="1"/>
                <c:pt idx="0">
                  <c:v>30 °C continuous flow</c:v>
                </c:pt>
              </c:strCache>
            </c:strRef>
          </c:tx>
          <c:xVal>
            <c:numRef>
              <c:f>MC!$Q$23:$AA$23</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MC!$Q$26:$AA$26</c:f>
              <c:numCache>
                <c:formatCode>General</c:formatCode>
                <c:ptCount val="11"/>
                <c:pt idx="0">
                  <c:v>1</c:v>
                </c:pt>
                <c:pt idx="1">
                  <c:v>0.65584746457205823</c:v>
                </c:pt>
                <c:pt idx="2">
                  <c:v>0.49649456304090389</c:v>
                </c:pt>
                <c:pt idx="3">
                  <c:v>0.42598915024898087</c:v>
                </c:pt>
                <c:pt idx="4">
                  <c:v>0.38042853723342873</c:v>
                </c:pt>
                <c:pt idx="5">
                  <c:v>0.35141752756181793</c:v>
                </c:pt>
                <c:pt idx="6">
                  <c:v>0.33047367404330052</c:v>
                </c:pt>
                <c:pt idx="7">
                  <c:v>0.31526430001417555</c:v>
                </c:pt>
                <c:pt idx="8">
                  <c:v>0.30031300929727234</c:v>
                </c:pt>
                <c:pt idx="9">
                  <c:v>0.2895160732007418</c:v>
                </c:pt>
                <c:pt idx="10">
                  <c:v>0.28156711080260782</c:v>
                </c:pt>
              </c:numCache>
            </c:numRef>
          </c:yVal>
          <c:smooth val="1"/>
          <c:extLst xmlns:c16r2="http://schemas.microsoft.com/office/drawing/2015/06/chart">
            <c:ext xmlns:c16="http://schemas.microsoft.com/office/drawing/2014/chart" uri="{C3380CC4-5D6E-409C-BE32-E72D297353CC}">
              <c16:uniqueId val="{00000002-E637-40DD-AA0A-8D126CDA9149}"/>
            </c:ext>
          </c:extLst>
        </c:ser>
        <c:ser>
          <c:idx val="3"/>
          <c:order val="3"/>
          <c:tx>
            <c:strRef>
              <c:f>MC!$P$27</c:f>
              <c:strCache>
                <c:ptCount val="1"/>
                <c:pt idx="0">
                  <c:v>30 °C pulsed flow</c:v>
                </c:pt>
              </c:strCache>
            </c:strRef>
          </c:tx>
          <c:xVal>
            <c:numRef>
              <c:f>MC!$Q$23:$AA$23</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MC!$Q$27:$AA$27</c:f>
              <c:numCache>
                <c:formatCode>General</c:formatCode>
                <c:ptCount val="11"/>
                <c:pt idx="0">
                  <c:v>1</c:v>
                </c:pt>
                <c:pt idx="1">
                  <c:v>0.70671020952246011</c:v>
                </c:pt>
                <c:pt idx="2">
                  <c:v>0.57438851618340692</c:v>
                </c:pt>
                <c:pt idx="3">
                  <c:v>0.52076779676771601</c:v>
                </c:pt>
                <c:pt idx="4">
                  <c:v>0.48434807564795818</c:v>
                </c:pt>
                <c:pt idx="5">
                  <c:v>0.45391694767722912</c:v>
                </c:pt>
                <c:pt idx="6">
                  <c:v>0.43050997560378934</c:v>
                </c:pt>
                <c:pt idx="7">
                  <c:v>0.41317190181362323</c:v>
                </c:pt>
                <c:pt idx="8">
                  <c:v>0.3998800686825254</c:v>
                </c:pt>
                <c:pt idx="9">
                  <c:v>0.38890611035019651</c:v>
                </c:pt>
                <c:pt idx="10">
                  <c:v>0.38058908836514155</c:v>
                </c:pt>
              </c:numCache>
            </c:numRef>
          </c:yVal>
          <c:smooth val="1"/>
          <c:extLst xmlns:c16r2="http://schemas.microsoft.com/office/drawing/2015/06/chart">
            <c:ext xmlns:c16="http://schemas.microsoft.com/office/drawing/2014/chart" uri="{C3380CC4-5D6E-409C-BE32-E72D297353CC}">
              <c16:uniqueId val="{00000003-E637-40DD-AA0A-8D126CDA9149}"/>
            </c:ext>
          </c:extLst>
        </c:ser>
        <c:ser>
          <c:idx val="4"/>
          <c:order val="4"/>
          <c:tx>
            <c:strRef>
              <c:f>MC!$P$28</c:f>
              <c:strCache>
                <c:ptCount val="1"/>
                <c:pt idx="0">
                  <c:v>40 °C continuous flow</c:v>
                </c:pt>
              </c:strCache>
            </c:strRef>
          </c:tx>
          <c:xVal>
            <c:numRef>
              <c:f>MC!$Q$23:$AA$23</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MC!$Q$28:$AA$28</c:f>
              <c:numCache>
                <c:formatCode>General</c:formatCode>
                <c:ptCount val="11"/>
                <c:pt idx="0">
                  <c:v>1</c:v>
                </c:pt>
                <c:pt idx="1">
                  <c:v>0.60221213930411233</c:v>
                </c:pt>
                <c:pt idx="2">
                  <c:v>0.46093108981634157</c:v>
                </c:pt>
                <c:pt idx="3">
                  <c:v>0.39036548309687752</c:v>
                </c:pt>
                <c:pt idx="4">
                  <c:v>0.34701114218655038</c:v>
                </c:pt>
                <c:pt idx="5">
                  <c:v>0.31976778669465244</c:v>
                </c:pt>
                <c:pt idx="6">
                  <c:v>0.29624624395889049</c:v>
                </c:pt>
                <c:pt idx="7">
                  <c:v>0.28140999476381423</c:v>
                </c:pt>
                <c:pt idx="8">
                  <c:v>0.26761832390335871</c:v>
                </c:pt>
                <c:pt idx="9">
                  <c:v>0.26007793760184689</c:v>
                </c:pt>
                <c:pt idx="10">
                  <c:v>0.24655909994908709</c:v>
                </c:pt>
              </c:numCache>
            </c:numRef>
          </c:yVal>
          <c:smooth val="1"/>
          <c:extLst xmlns:c16r2="http://schemas.microsoft.com/office/drawing/2015/06/chart">
            <c:ext xmlns:c16="http://schemas.microsoft.com/office/drawing/2014/chart" uri="{C3380CC4-5D6E-409C-BE32-E72D297353CC}">
              <c16:uniqueId val="{00000004-E637-40DD-AA0A-8D126CDA9149}"/>
            </c:ext>
          </c:extLst>
        </c:ser>
        <c:ser>
          <c:idx val="5"/>
          <c:order val="5"/>
          <c:tx>
            <c:strRef>
              <c:f>MC!$P$29</c:f>
              <c:strCache>
                <c:ptCount val="1"/>
                <c:pt idx="0">
                  <c:v>40  °C pulsed flow</c:v>
                </c:pt>
              </c:strCache>
            </c:strRef>
          </c:tx>
          <c:xVal>
            <c:numRef>
              <c:f>MC!$Q$23:$AA$23</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MC!$Q$29:$AA$29</c:f>
              <c:numCache>
                <c:formatCode>General</c:formatCode>
                <c:ptCount val="11"/>
                <c:pt idx="0">
                  <c:v>1</c:v>
                </c:pt>
                <c:pt idx="1">
                  <c:v>0.58804001387678739</c:v>
                </c:pt>
                <c:pt idx="2">
                  <c:v>0.47275610422821446</c:v>
                </c:pt>
                <c:pt idx="3">
                  <c:v>0.41528407121120731</c:v>
                </c:pt>
                <c:pt idx="4">
                  <c:v>0.37825748839311174</c:v>
                </c:pt>
                <c:pt idx="5">
                  <c:v>0.35258079071027021</c:v>
                </c:pt>
                <c:pt idx="6">
                  <c:v>0.33246181710009709</c:v>
                </c:pt>
                <c:pt idx="7">
                  <c:v>0.3191952298743036</c:v>
                </c:pt>
                <c:pt idx="8">
                  <c:v>0.30950515070958073</c:v>
                </c:pt>
                <c:pt idx="9">
                  <c:v>0.29980619145439774</c:v>
                </c:pt>
                <c:pt idx="10">
                  <c:v>0.29402267093398349</c:v>
                </c:pt>
              </c:numCache>
            </c:numRef>
          </c:yVal>
          <c:smooth val="1"/>
          <c:extLst xmlns:c16r2="http://schemas.microsoft.com/office/drawing/2015/06/chart">
            <c:ext xmlns:c16="http://schemas.microsoft.com/office/drawing/2014/chart" uri="{C3380CC4-5D6E-409C-BE32-E72D297353CC}">
              <c16:uniqueId val="{00000005-E637-40DD-AA0A-8D126CDA9149}"/>
            </c:ext>
          </c:extLst>
        </c:ser>
        <c:dLbls>
          <c:showLegendKey val="0"/>
          <c:showVal val="0"/>
          <c:showCatName val="0"/>
          <c:showSerName val="0"/>
          <c:showPercent val="0"/>
          <c:showBubbleSize val="0"/>
        </c:dLbls>
        <c:axId val="537651072"/>
        <c:axId val="537731072"/>
      </c:scatterChart>
      <c:valAx>
        <c:axId val="537651072"/>
        <c:scaling>
          <c:orientation val="minMax"/>
          <c:max val="600"/>
          <c:min val="0"/>
        </c:scaling>
        <c:delete val="0"/>
        <c:axPos val="b"/>
        <c:title>
          <c:tx>
            <c:rich>
              <a:bodyPr/>
              <a:lstStyle/>
              <a:p>
                <a:pPr>
                  <a:defRPr/>
                </a:pPr>
                <a:r>
                  <a:rPr lang="en-GB" i="1"/>
                  <a:t>t</a:t>
                </a:r>
                <a:r>
                  <a:rPr lang="en-GB"/>
                  <a:t> (s)</a:t>
                </a:r>
              </a:p>
            </c:rich>
          </c:tx>
          <c:overlay val="0"/>
        </c:title>
        <c:numFmt formatCode="General" sourceLinked="0"/>
        <c:majorTickMark val="in"/>
        <c:minorTickMark val="none"/>
        <c:tickLblPos val="nextTo"/>
        <c:crossAx val="537731072"/>
        <c:crosses val="autoZero"/>
        <c:crossBetween val="midCat"/>
      </c:valAx>
      <c:valAx>
        <c:axId val="537731072"/>
        <c:scaling>
          <c:orientation val="minMax"/>
          <c:max val="1"/>
          <c:min val="0.2"/>
        </c:scaling>
        <c:delete val="0"/>
        <c:axPos val="l"/>
        <c:title>
          <c:tx>
            <c:rich>
              <a:bodyPr rot="-5400000" vert="horz"/>
              <a:lstStyle/>
              <a:p>
                <a:pPr>
                  <a:defRPr/>
                </a:pPr>
                <a:r>
                  <a:rPr lang="en-GB"/>
                  <a:t>X/X</a:t>
                </a:r>
                <a:r>
                  <a:rPr lang="en-GB" baseline="-25000"/>
                  <a:t>o</a:t>
                </a:r>
              </a:p>
            </c:rich>
          </c:tx>
          <c:overlay val="0"/>
        </c:title>
        <c:numFmt formatCode="General" sourceLinked="0"/>
        <c:majorTickMark val="in"/>
        <c:minorTickMark val="none"/>
        <c:tickLblPos val="nextTo"/>
        <c:crossAx val="537651072"/>
        <c:crosses val="autoZero"/>
        <c:crossBetween val="midCat"/>
      </c:valAx>
      <c:spPr>
        <a:ln>
          <a:solidFill>
            <a:schemeClr val="bg1">
              <a:lumMod val="50000"/>
            </a:schemeClr>
          </a:solidFill>
        </a:ln>
      </c:spPr>
    </c:plotArea>
    <c:legend>
      <c:legendPos val="r"/>
      <c:layout>
        <c:manualLayout>
          <c:xMode val="edge"/>
          <c:yMode val="edge"/>
          <c:x val="0.46093787510696832"/>
          <c:y val="6.1695871541841765E-2"/>
          <c:w val="0.45788976377952761"/>
          <c:h val="0.34500174203888229"/>
        </c:manualLayout>
      </c:layout>
      <c:overlay val="0"/>
      <c:txPr>
        <a:bodyPr/>
        <a:lstStyle/>
        <a:p>
          <a:pPr>
            <a:defRPr sz="1050"/>
          </a:pPr>
          <a:endParaRPr lang="en-US"/>
        </a:p>
      </c:txPr>
    </c:legend>
    <c:plotVisOnly val="1"/>
    <c:dispBlanksAs val="gap"/>
    <c:showDLblsOverMax val="0"/>
  </c:chart>
  <c:spPr>
    <a:ln>
      <a:noFill/>
    </a:ln>
  </c:spPr>
  <c:externalData r:id="rId2">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263799896409845"/>
          <c:y val="2.4052354280457214E-2"/>
          <c:w val="0.82603162409576836"/>
          <c:h val="0.82538645879967343"/>
        </c:manualLayout>
      </c:layout>
      <c:scatterChart>
        <c:scatterStyle val="smoothMarker"/>
        <c:varyColors val="0"/>
        <c:ser>
          <c:idx val="2"/>
          <c:order val="2"/>
          <c:tx>
            <c:strRef>
              <c:f>'MC%'!$P$39</c:f>
              <c:strCache>
                <c:ptCount val="1"/>
                <c:pt idx="0">
                  <c:v>20 °C Continuous flow</c:v>
                </c:pt>
              </c:strCache>
            </c:strRef>
          </c:tx>
          <c:xVal>
            <c:numRef>
              <c:f>'MC%'!$Q$2:$Z$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xVal>
          <c:yVal>
            <c:numRef>
              <c:f>'MC%'!$Q$39:$Z$39</c:f>
              <c:numCache>
                <c:formatCode>General</c:formatCode>
                <c:ptCount val="10"/>
                <c:pt idx="0">
                  <c:v>1</c:v>
                </c:pt>
                <c:pt idx="1">
                  <c:v>0.55872638999674062</c:v>
                </c:pt>
                <c:pt idx="2">
                  <c:v>0.32391833792402308</c:v>
                </c:pt>
                <c:pt idx="3">
                  <c:v>0.20823526054986677</c:v>
                </c:pt>
                <c:pt idx="4">
                  <c:v>0.14261419071350037</c:v>
                </c:pt>
                <c:pt idx="5">
                  <c:v>9.0863154097634888E-2</c:v>
                </c:pt>
                <c:pt idx="6">
                  <c:v>7.7292810710338541E-2</c:v>
                </c:pt>
                <c:pt idx="7">
                  <c:v>4.8900799670276017E-2</c:v>
                </c:pt>
                <c:pt idx="8">
                  <c:v>3.7000312367156826E-2</c:v>
                </c:pt>
                <c:pt idx="9">
                  <c:v>2.9986497685230162E-2</c:v>
                </c:pt>
              </c:numCache>
            </c:numRef>
          </c:yVal>
          <c:smooth val="1"/>
          <c:extLst xmlns:c16r2="http://schemas.microsoft.com/office/drawing/2015/06/chart">
            <c:ext xmlns:c16="http://schemas.microsoft.com/office/drawing/2014/chart" uri="{C3380CC4-5D6E-409C-BE32-E72D297353CC}">
              <c16:uniqueId val="{00000000-953C-46D7-ADB2-0755F49D7B45}"/>
            </c:ext>
          </c:extLst>
        </c:ser>
        <c:ser>
          <c:idx val="3"/>
          <c:order val="3"/>
          <c:tx>
            <c:strRef>
              <c:f>'MC%'!$P$40</c:f>
              <c:strCache>
                <c:ptCount val="1"/>
                <c:pt idx="0">
                  <c:v>20 °C 216 Hz</c:v>
                </c:pt>
              </c:strCache>
            </c:strRef>
          </c:tx>
          <c:xVal>
            <c:numRef>
              <c:f>'MC%'!$Q$2:$Z$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xVal>
          <c:yVal>
            <c:numRef>
              <c:f>'MC%'!$Q$40:$Z$40</c:f>
              <c:numCache>
                <c:formatCode>General</c:formatCode>
                <c:ptCount val="10"/>
                <c:pt idx="0">
                  <c:v>1</c:v>
                </c:pt>
                <c:pt idx="1">
                  <c:v>0.56814737582290586</c:v>
                </c:pt>
                <c:pt idx="2">
                  <c:v>0.30331627404762934</c:v>
                </c:pt>
                <c:pt idx="3">
                  <c:v>0.20111365243109891</c:v>
                </c:pt>
                <c:pt idx="4">
                  <c:v>0.13756623080103403</c:v>
                </c:pt>
                <c:pt idx="5">
                  <c:v>9.7281533641608131E-2</c:v>
                </c:pt>
                <c:pt idx="6">
                  <c:v>8.4462878393871843E-2</c:v>
                </c:pt>
                <c:pt idx="7">
                  <c:v>3.8393820953958491E-2</c:v>
                </c:pt>
                <c:pt idx="8">
                  <c:v>2.325913820646756E-2</c:v>
                </c:pt>
                <c:pt idx="9">
                  <c:v>1.6370005118503141E-2</c:v>
                </c:pt>
              </c:numCache>
            </c:numRef>
          </c:yVal>
          <c:smooth val="1"/>
          <c:extLst xmlns:c16r2="http://schemas.microsoft.com/office/drawing/2015/06/chart">
            <c:ext xmlns:c16="http://schemas.microsoft.com/office/drawing/2014/chart" uri="{C3380CC4-5D6E-409C-BE32-E72D297353CC}">
              <c16:uniqueId val="{00000001-953C-46D7-ADB2-0755F49D7B45}"/>
            </c:ext>
          </c:extLst>
        </c:ser>
        <c:ser>
          <c:idx val="4"/>
          <c:order val="4"/>
          <c:tx>
            <c:strRef>
              <c:f>'MC%'!$P$41</c:f>
              <c:strCache>
                <c:ptCount val="1"/>
                <c:pt idx="0">
                  <c:v>30 °C Continuous flow</c:v>
                </c:pt>
              </c:strCache>
            </c:strRef>
          </c:tx>
          <c:xVal>
            <c:numRef>
              <c:f>'MC%'!$Q$2:$Z$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xVal>
          <c:yVal>
            <c:numRef>
              <c:f>'MC%'!$Q$41:$Z$41</c:f>
              <c:numCache>
                <c:formatCode>General</c:formatCode>
                <c:ptCount val="10"/>
                <c:pt idx="0">
                  <c:v>1</c:v>
                </c:pt>
                <c:pt idx="1">
                  <c:v>0.43633042472968886</c:v>
                </c:pt>
                <c:pt idx="2">
                  <c:v>0.24731703924104786</c:v>
                </c:pt>
                <c:pt idx="3">
                  <c:v>0.15666473064587991</c:v>
                </c:pt>
                <c:pt idx="4">
                  <c:v>0.10341793881583512</c:v>
                </c:pt>
                <c:pt idx="5">
                  <c:v>7.7306791644819739E-2</c:v>
                </c:pt>
                <c:pt idx="6">
                  <c:v>4.5106253987249899E-2</c:v>
                </c:pt>
                <c:pt idx="7">
                  <c:v>3.7827570430463107E-2</c:v>
                </c:pt>
                <c:pt idx="8">
                  <c:v>3.2444632971272251E-2</c:v>
                </c:pt>
                <c:pt idx="9">
                  <c:v>1.9467127818308536E-2</c:v>
                </c:pt>
              </c:numCache>
            </c:numRef>
          </c:yVal>
          <c:smooth val="1"/>
          <c:extLst xmlns:c16r2="http://schemas.microsoft.com/office/drawing/2015/06/chart">
            <c:ext xmlns:c16="http://schemas.microsoft.com/office/drawing/2014/chart" uri="{C3380CC4-5D6E-409C-BE32-E72D297353CC}">
              <c16:uniqueId val="{00000002-953C-46D7-ADB2-0755F49D7B45}"/>
            </c:ext>
          </c:extLst>
        </c:ser>
        <c:ser>
          <c:idx val="5"/>
          <c:order val="5"/>
          <c:tx>
            <c:strRef>
              <c:f>'MC%'!$P$42</c:f>
              <c:strCache>
                <c:ptCount val="1"/>
                <c:pt idx="0">
                  <c:v>30 °C 216 Hz</c:v>
                </c:pt>
              </c:strCache>
            </c:strRef>
          </c:tx>
          <c:xVal>
            <c:numRef>
              <c:f>'MC%'!$Q$2:$Z$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xVal>
          <c:yVal>
            <c:numRef>
              <c:f>'MC%'!$Q$42:$Z$42</c:f>
              <c:numCache>
                <c:formatCode>General</c:formatCode>
                <c:ptCount val="10"/>
                <c:pt idx="0">
                  <c:v>1</c:v>
                </c:pt>
                <c:pt idx="1">
                  <c:v>0.44484239117483332</c:v>
                </c:pt>
                <c:pt idx="2">
                  <c:v>0.23954516958452374</c:v>
                </c:pt>
                <c:pt idx="3">
                  <c:v>0.15460178919943404</c:v>
                </c:pt>
                <c:pt idx="4">
                  <c:v>9.535464384401203E-2</c:v>
                </c:pt>
                <c:pt idx="5">
                  <c:v>6.4243456202814991E-2</c:v>
                </c:pt>
                <c:pt idx="6">
                  <c:v>4.7768256075281672E-2</c:v>
                </c:pt>
                <c:pt idx="7">
                  <c:v>3.5606171477700448E-2</c:v>
                </c:pt>
                <c:pt idx="8">
                  <c:v>1.134389298378044E-2</c:v>
                </c:pt>
                <c:pt idx="9">
                  <c:v>2.3419313814015574E-2</c:v>
                </c:pt>
              </c:numCache>
            </c:numRef>
          </c:yVal>
          <c:smooth val="1"/>
          <c:extLst xmlns:c16r2="http://schemas.microsoft.com/office/drawing/2015/06/chart">
            <c:ext xmlns:c16="http://schemas.microsoft.com/office/drawing/2014/chart" uri="{C3380CC4-5D6E-409C-BE32-E72D297353CC}">
              <c16:uniqueId val="{00000003-953C-46D7-ADB2-0755F49D7B45}"/>
            </c:ext>
          </c:extLst>
        </c:ser>
        <c:ser>
          <c:idx val="0"/>
          <c:order val="0"/>
          <c:tx>
            <c:strRef>
              <c:f>'MC%'!$P$43</c:f>
              <c:strCache>
                <c:ptCount val="1"/>
                <c:pt idx="0">
                  <c:v>40 °C Continuous flow</c:v>
                </c:pt>
              </c:strCache>
            </c:strRef>
          </c:tx>
          <c:xVal>
            <c:numRef>
              <c:f>'MC%'!$Q$2:$Z$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xVal>
          <c:yVal>
            <c:numRef>
              <c:f>'MC%'!$Q$43:$Z$43</c:f>
              <c:numCache>
                <c:formatCode>General</c:formatCode>
                <c:ptCount val="10"/>
                <c:pt idx="0">
                  <c:v>1</c:v>
                </c:pt>
                <c:pt idx="1">
                  <c:v>0.36416417881827173</c:v>
                </c:pt>
                <c:pt idx="2">
                  <c:v>0.19258694873854917</c:v>
                </c:pt>
                <c:pt idx="3">
                  <c:v>0.12764773620600961</c:v>
                </c:pt>
                <c:pt idx="4">
                  <c:v>7.9992718280195968E-2</c:v>
                </c:pt>
                <c:pt idx="5">
                  <c:v>5.8538175609771793E-2</c:v>
                </c:pt>
                <c:pt idx="6">
                  <c:v>4.3678297061926802E-2</c:v>
                </c:pt>
                <c:pt idx="7">
                  <c:v>2.4216178164032588E-2</c:v>
                </c:pt>
                <c:pt idx="8">
                  <c:v>8.5792741772476241E-3</c:v>
                </c:pt>
                <c:pt idx="9">
                  <c:v>8.6531173818560052E-3</c:v>
                </c:pt>
              </c:numCache>
            </c:numRef>
          </c:yVal>
          <c:smooth val="1"/>
          <c:extLst xmlns:c16r2="http://schemas.microsoft.com/office/drawing/2015/06/chart">
            <c:ext xmlns:c16="http://schemas.microsoft.com/office/drawing/2014/chart" uri="{C3380CC4-5D6E-409C-BE32-E72D297353CC}">
              <c16:uniqueId val="{00000004-953C-46D7-ADB2-0755F49D7B45}"/>
            </c:ext>
          </c:extLst>
        </c:ser>
        <c:ser>
          <c:idx val="1"/>
          <c:order val="1"/>
          <c:tx>
            <c:strRef>
              <c:f>'MC%'!$P$44</c:f>
              <c:strCache>
                <c:ptCount val="1"/>
                <c:pt idx="0">
                  <c:v>40 °C 216 Hz</c:v>
                </c:pt>
              </c:strCache>
            </c:strRef>
          </c:tx>
          <c:xVal>
            <c:numRef>
              <c:f>'MC%'!$Q$2:$Z$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xVal>
          <c:yVal>
            <c:numRef>
              <c:f>'MC%'!$Q$44:$Z$44</c:f>
              <c:numCache>
                <c:formatCode>General</c:formatCode>
                <c:ptCount val="10"/>
                <c:pt idx="0">
                  <c:v>1</c:v>
                </c:pt>
                <c:pt idx="1">
                  <c:v>0.36670243477256237</c:v>
                </c:pt>
                <c:pt idx="2">
                  <c:v>0.198266714540655</c:v>
                </c:pt>
                <c:pt idx="3">
                  <c:v>0.13378314103982406</c:v>
                </c:pt>
                <c:pt idx="4">
                  <c:v>8.30726754701996E-2</c:v>
                </c:pt>
                <c:pt idx="5">
                  <c:v>5.9131348686160191E-2</c:v>
                </c:pt>
                <c:pt idx="6">
                  <c:v>3.3839259926638179E-2</c:v>
                </c:pt>
                <c:pt idx="7">
                  <c:v>1.5813253721441069E-2</c:v>
                </c:pt>
                <c:pt idx="8">
                  <c:v>1.1145501666136495E-2</c:v>
                </c:pt>
                <c:pt idx="9">
                  <c:v>9.5255688817652407E-5</c:v>
                </c:pt>
              </c:numCache>
            </c:numRef>
          </c:yVal>
          <c:smooth val="1"/>
          <c:extLst xmlns:c16r2="http://schemas.microsoft.com/office/drawing/2015/06/chart">
            <c:ext xmlns:c16="http://schemas.microsoft.com/office/drawing/2014/chart" uri="{C3380CC4-5D6E-409C-BE32-E72D297353CC}">
              <c16:uniqueId val="{00000005-953C-46D7-ADB2-0755F49D7B45}"/>
            </c:ext>
          </c:extLst>
        </c:ser>
        <c:dLbls>
          <c:showLegendKey val="0"/>
          <c:showVal val="0"/>
          <c:showCatName val="0"/>
          <c:showSerName val="0"/>
          <c:showPercent val="0"/>
          <c:showBubbleSize val="0"/>
        </c:dLbls>
        <c:axId val="537766144"/>
        <c:axId val="537768320"/>
      </c:scatterChart>
      <c:valAx>
        <c:axId val="537766144"/>
        <c:scaling>
          <c:orientation val="minMax"/>
          <c:max val="540"/>
          <c:min val="0"/>
        </c:scaling>
        <c:delete val="0"/>
        <c:axPos val="b"/>
        <c:title>
          <c:tx>
            <c:rich>
              <a:bodyPr/>
              <a:lstStyle/>
              <a:p>
                <a:pPr>
                  <a:defRPr/>
                </a:pPr>
                <a:r>
                  <a:rPr lang="en-GB"/>
                  <a:t>t (s)</a:t>
                </a:r>
              </a:p>
            </c:rich>
          </c:tx>
          <c:overlay val="0"/>
        </c:title>
        <c:numFmt formatCode="General" sourceLinked="1"/>
        <c:majorTickMark val="in"/>
        <c:minorTickMark val="none"/>
        <c:tickLblPos val="nextTo"/>
        <c:crossAx val="537768320"/>
        <c:crosses val="autoZero"/>
        <c:crossBetween val="midCat"/>
      </c:valAx>
      <c:valAx>
        <c:axId val="537768320"/>
        <c:scaling>
          <c:orientation val="minMax"/>
          <c:max val="1"/>
          <c:min val="0"/>
        </c:scaling>
        <c:delete val="0"/>
        <c:axPos val="l"/>
        <c:title>
          <c:tx>
            <c:rich>
              <a:bodyPr rot="-5400000" vert="horz"/>
              <a:lstStyle/>
              <a:p>
                <a:pPr>
                  <a:defRPr/>
                </a:pPr>
                <a:r>
                  <a:rPr lang="en-GB"/>
                  <a:t>X/Xo</a:t>
                </a:r>
              </a:p>
            </c:rich>
          </c:tx>
          <c:overlay val="0"/>
        </c:title>
        <c:numFmt formatCode="General" sourceLinked="1"/>
        <c:majorTickMark val="in"/>
        <c:minorTickMark val="none"/>
        <c:tickLblPos val="nextTo"/>
        <c:crossAx val="537766144"/>
        <c:crosses val="autoZero"/>
        <c:crossBetween val="midCat"/>
      </c:valAx>
      <c:spPr>
        <a:ln w="3175">
          <a:solidFill>
            <a:schemeClr val="tx1">
              <a:lumMod val="50000"/>
              <a:lumOff val="50000"/>
            </a:schemeClr>
          </a:solidFill>
        </a:ln>
      </c:spPr>
    </c:plotArea>
    <c:legend>
      <c:legendPos val="r"/>
      <c:layout>
        <c:manualLayout>
          <c:xMode val="edge"/>
          <c:yMode val="edge"/>
          <c:x val="0.51909585581181505"/>
          <c:y val="5.7525050747966842E-2"/>
          <c:w val="0.43070551879462959"/>
          <c:h val="0.38771923606012271"/>
        </c:manualLayout>
      </c:layout>
      <c:overlay val="0"/>
    </c:legend>
    <c:plotVisOnly val="1"/>
    <c:dispBlanksAs val="gap"/>
    <c:showDLblsOverMax val="0"/>
  </c:chart>
  <c:spPr>
    <a:ln>
      <a:noFill/>
    </a:ln>
  </c:spPr>
  <c:txPr>
    <a:bodyPr/>
    <a:lstStyle/>
    <a:p>
      <a:pPr>
        <a:defRPr sz="1050"/>
      </a:pPr>
      <a:endParaRPr lang="en-US"/>
    </a:p>
  </c:tx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102017082252596"/>
          <c:y val="3.1392771995420794E-2"/>
          <c:w val="0.85762145121052913"/>
          <c:h val="0.85829161299810008"/>
        </c:manualLayout>
      </c:layout>
      <c:scatterChart>
        <c:scatterStyle val="smoothMarker"/>
        <c:varyColors val="0"/>
        <c:ser>
          <c:idx val="2"/>
          <c:order val="2"/>
          <c:tx>
            <c:strRef>
              <c:f>MC!$P$79</c:f>
              <c:strCache>
                <c:ptCount val="1"/>
                <c:pt idx="0">
                  <c:v>20 °C Continuous flow</c:v>
                </c:pt>
              </c:strCache>
            </c:strRef>
          </c:tx>
          <c:errBars>
            <c:errDir val="y"/>
            <c:errBarType val="both"/>
            <c:errValType val="cust"/>
            <c:noEndCap val="0"/>
            <c:plus>
              <c:numRef>
                <c:f>MC!$Q$86:$AA$86</c:f>
                <c:numCache>
                  <c:formatCode>General</c:formatCode>
                  <c:ptCount val="11"/>
                  <c:pt idx="0">
                    <c:v>0</c:v>
                  </c:pt>
                  <c:pt idx="1">
                    <c:v>1.3363053045717617E-2</c:v>
                  </c:pt>
                  <c:pt idx="2">
                    <c:v>1.7059669968866889E-2</c:v>
                  </c:pt>
                  <c:pt idx="3">
                    <c:v>1.9876929953748859E-2</c:v>
                  </c:pt>
                  <c:pt idx="4">
                    <c:v>2.1622329026215078E-2</c:v>
                  </c:pt>
                  <c:pt idx="5">
                    <c:v>2.2916112200472308E-2</c:v>
                  </c:pt>
                  <c:pt idx="6">
                    <c:v>2.4036544956813722E-2</c:v>
                  </c:pt>
                  <c:pt idx="7">
                    <c:v>2.4996619463791857E-2</c:v>
                  </c:pt>
                  <c:pt idx="8">
                    <c:v>2.5591099579718363E-2</c:v>
                  </c:pt>
                  <c:pt idx="9">
                    <c:v>2.6187685679115849E-2</c:v>
                  </c:pt>
                  <c:pt idx="10">
                    <c:v>2.673938124122156E-2</c:v>
                  </c:pt>
                </c:numCache>
              </c:numRef>
            </c:plus>
            <c:minus>
              <c:numRef>
                <c:f>MC!$Q$86:$AA$86</c:f>
                <c:numCache>
                  <c:formatCode>General</c:formatCode>
                  <c:ptCount val="11"/>
                  <c:pt idx="0">
                    <c:v>0</c:v>
                  </c:pt>
                  <c:pt idx="1">
                    <c:v>1.3363053045717617E-2</c:v>
                  </c:pt>
                  <c:pt idx="2">
                    <c:v>1.7059669968866889E-2</c:v>
                  </c:pt>
                  <c:pt idx="3">
                    <c:v>1.9876929953748859E-2</c:v>
                  </c:pt>
                  <c:pt idx="4">
                    <c:v>2.1622329026215078E-2</c:v>
                  </c:pt>
                  <c:pt idx="5">
                    <c:v>2.2916112200472308E-2</c:v>
                  </c:pt>
                  <c:pt idx="6">
                    <c:v>2.4036544956813722E-2</c:v>
                  </c:pt>
                  <c:pt idx="7">
                    <c:v>2.4996619463791857E-2</c:v>
                  </c:pt>
                  <c:pt idx="8">
                    <c:v>2.5591099579718363E-2</c:v>
                  </c:pt>
                  <c:pt idx="9">
                    <c:v>2.6187685679115849E-2</c:v>
                  </c:pt>
                  <c:pt idx="10">
                    <c:v>2.673938124122156E-2</c:v>
                  </c:pt>
                </c:numCache>
              </c:numRef>
            </c:minus>
          </c:errBars>
          <c:errBars>
            <c:errDir val="x"/>
            <c:errBarType val="both"/>
            <c:errValType val="fixedVal"/>
            <c:noEndCap val="0"/>
            <c:val val="1"/>
          </c:errBars>
          <c:xVal>
            <c:numRef>
              <c:f>MC!$Q$48:$AA$48</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MC!$Q$79:$AA$79</c:f>
              <c:numCache>
                <c:formatCode>General</c:formatCode>
                <c:ptCount val="11"/>
                <c:pt idx="0">
                  <c:v>1</c:v>
                </c:pt>
                <c:pt idx="1">
                  <c:v>0.72278421596176567</c:v>
                </c:pt>
                <c:pt idx="2">
                  <c:v>0.5990056364343247</c:v>
                </c:pt>
                <c:pt idx="3">
                  <c:v>0.55125743724619503</c:v>
                </c:pt>
                <c:pt idx="4">
                  <c:v>0.52115256267739463</c:v>
                </c:pt>
                <c:pt idx="5">
                  <c:v>0.49934543713384261</c:v>
                </c:pt>
                <c:pt idx="6">
                  <c:v>0.48143067198732797</c:v>
                </c:pt>
                <c:pt idx="7">
                  <c:v>0.467659181660601</c:v>
                </c:pt>
                <c:pt idx="8">
                  <c:v>0.45543738889875229</c:v>
                </c:pt>
                <c:pt idx="9">
                  <c:v>0.44599658433388889</c:v>
                </c:pt>
                <c:pt idx="10">
                  <c:v>0.4376225391863281</c:v>
                </c:pt>
              </c:numCache>
            </c:numRef>
          </c:yVal>
          <c:smooth val="1"/>
          <c:extLst xmlns:c16r2="http://schemas.microsoft.com/office/drawing/2015/06/chart">
            <c:ext xmlns:c16="http://schemas.microsoft.com/office/drawing/2014/chart" uri="{C3380CC4-5D6E-409C-BE32-E72D297353CC}">
              <c16:uniqueId val="{00000000-BEE9-49F2-AC6D-30A9D9E0C70B}"/>
            </c:ext>
          </c:extLst>
        </c:ser>
        <c:ser>
          <c:idx val="3"/>
          <c:order val="3"/>
          <c:tx>
            <c:strRef>
              <c:f>MC!$P$80</c:f>
              <c:strCache>
                <c:ptCount val="1"/>
                <c:pt idx="0">
                  <c:v>20 °C Pulsed flow</c:v>
                </c:pt>
              </c:strCache>
            </c:strRef>
          </c:tx>
          <c:errBars>
            <c:errDir val="y"/>
            <c:errBarType val="both"/>
            <c:errValType val="cust"/>
            <c:noEndCap val="0"/>
            <c:plus>
              <c:numRef>
                <c:f>MC!$Q$87:$AA$87</c:f>
                <c:numCache>
                  <c:formatCode>General</c:formatCode>
                  <c:ptCount val="11"/>
                  <c:pt idx="0">
                    <c:v>0</c:v>
                  </c:pt>
                  <c:pt idx="1">
                    <c:v>2.1409680473981396E-2</c:v>
                  </c:pt>
                  <c:pt idx="2">
                    <c:v>2.5757703022798718E-2</c:v>
                  </c:pt>
                  <c:pt idx="3">
                    <c:v>3.3593683254023565E-2</c:v>
                  </c:pt>
                  <c:pt idx="4">
                    <c:v>3.6520276467995889E-2</c:v>
                  </c:pt>
                  <c:pt idx="5">
                    <c:v>3.8704749765038265E-2</c:v>
                  </c:pt>
                  <c:pt idx="6">
                    <c:v>4.0624035240532243E-2</c:v>
                  </c:pt>
                  <c:pt idx="7">
                    <c:v>4.166208458126134E-2</c:v>
                  </c:pt>
                  <c:pt idx="8">
                    <c:v>4.287671265277461E-2</c:v>
                  </c:pt>
                  <c:pt idx="9">
                    <c:v>4.3517868184421472E-2</c:v>
                  </c:pt>
                  <c:pt idx="10">
                    <c:v>4.4435829251342845E-2</c:v>
                  </c:pt>
                </c:numCache>
              </c:numRef>
            </c:plus>
            <c:minus>
              <c:numRef>
                <c:f>MC!$Q$87:$AA$87</c:f>
                <c:numCache>
                  <c:formatCode>General</c:formatCode>
                  <c:ptCount val="11"/>
                  <c:pt idx="0">
                    <c:v>0</c:v>
                  </c:pt>
                  <c:pt idx="1">
                    <c:v>2.1409680473981396E-2</c:v>
                  </c:pt>
                  <c:pt idx="2">
                    <c:v>2.5757703022798718E-2</c:v>
                  </c:pt>
                  <c:pt idx="3">
                    <c:v>3.3593683254023565E-2</c:v>
                  </c:pt>
                  <c:pt idx="4">
                    <c:v>3.6520276467995889E-2</c:v>
                  </c:pt>
                  <c:pt idx="5">
                    <c:v>3.8704749765038265E-2</c:v>
                  </c:pt>
                  <c:pt idx="6">
                    <c:v>4.0624035240532243E-2</c:v>
                  </c:pt>
                  <c:pt idx="7">
                    <c:v>4.166208458126134E-2</c:v>
                  </c:pt>
                  <c:pt idx="8">
                    <c:v>4.287671265277461E-2</c:v>
                  </c:pt>
                  <c:pt idx="9">
                    <c:v>4.3517868184421472E-2</c:v>
                  </c:pt>
                  <c:pt idx="10">
                    <c:v>4.4435829251342845E-2</c:v>
                  </c:pt>
                </c:numCache>
              </c:numRef>
            </c:minus>
          </c:errBars>
          <c:errBars>
            <c:errDir val="x"/>
            <c:errBarType val="both"/>
            <c:errValType val="fixedVal"/>
            <c:noEndCap val="0"/>
            <c:val val="1"/>
          </c:errBars>
          <c:xVal>
            <c:numRef>
              <c:f>MC!$Q$48:$AA$48</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MC!$Q$80:$AA$80</c:f>
              <c:numCache>
                <c:formatCode>General</c:formatCode>
                <c:ptCount val="11"/>
                <c:pt idx="0">
                  <c:v>1</c:v>
                </c:pt>
                <c:pt idx="1">
                  <c:v>0.76824784034737426</c:v>
                </c:pt>
                <c:pt idx="2">
                  <c:v>0.64156930278948843</c:v>
                </c:pt>
                <c:pt idx="3">
                  <c:v>0.58431856104874447</c:v>
                </c:pt>
                <c:pt idx="4">
                  <c:v>0.55432844287369021</c:v>
                </c:pt>
                <c:pt idx="5">
                  <c:v>0.53333179997085367</c:v>
                </c:pt>
                <c:pt idx="6">
                  <c:v>0.51661170408900625</c:v>
                </c:pt>
                <c:pt idx="7">
                  <c:v>0.50438451079397051</c:v>
                </c:pt>
                <c:pt idx="8">
                  <c:v>0.4938242435372448</c:v>
                </c:pt>
                <c:pt idx="9">
                  <c:v>0.48452365135759617</c:v>
                </c:pt>
                <c:pt idx="10">
                  <c:v>0.47648717093222764</c:v>
                </c:pt>
              </c:numCache>
            </c:numRef>
          </c:yVal>
          <c:smooth val="1"/>
          <c:extLst xmlns:c16r2="http://schemas.microsoft.com/office/drawing/2015/06/chart">
            <c:ext xmlns:c16="http://schemas.microsoft.com/office/drawing/2014/chart" uri="{C3380CC4-5D6E-409C-BE32-E72D297353CC}">
              <c16:uniqueId val="{00000001-BEE9-49F2-AC6D-30A9D9E0C70B}"/>
            </c:ext>
          </c:extLst>
        </c:ser>
        <c:ser>
          <c:idx val="4"/>
          <c:order val="4"/>
          <c:tx>
            <c:strRef>
              <c:f>MC!$P$81</c:f>
              <c:strCache>
                <c:ptCount val="1"/>
                <c:pt idx="0">
                  <c:v>30 °C Continuous flow</c:v>
                </c:pt>
              </c:strCache>
            </c:strRef>
          </c:tx>
          <c:errBars>
            <c:errDir val="y"/>
            <c:errBarType val="both"/>
            <c:errValType val="cust"/>
            <c:noEndCap val="0"/>
            <c:plus>
              <c:numRef>
                <c:f>MC!$Q$88:$AA$88</c:f>
                <c:numCache>
                  <c:formatCode>General</c:formatCode>
                  <c:ptCount val="11"/>
                  <c:pt idx="0">
                    <c:v>0</c:v>
                  </c:pt>
                  <c:pt idx="1">
                    <c:v>4.1215204679176543E-3</c:v>
                  </c:pt>
                  <c:pt idx="2">
                    <c:v>9.3615304770679215E-3</c:v>
                  </c:pt>
                  <c:pt idx="3">
                    <c:v>1.0684113010240083E-2</c:v>
                  </c:pt>
                  <c:pt idx="4">
                    <c:v>1.1608463858791216E-2</c:v>
                  </c:pt>
                  <c:pt idx="5">
                    <c:v>1.1764985131793502E-2</c:v>
                  </c:pt>
                  <c:pt idx="6">
                    <c:v>1.2200755441250584E-2</c:v>
                  </c:pt>
                  <c:pt idx="7">
                    <c:v>1.2117775357495041E-2</c:v>
                  </c:pt>
                  <c:pt idx="8">
                    <c:v>1.2463177018385573E-2</c:v>
                  </c:pt>
                  <c:pt idx="9">
                    <c:v>1.2331421320798624E-2</c:v>
                  </c:pt>
                  <c:pt idx="10">
                    <c:v>1.2451492463102821E-2</c:v>
                  </c:pt>
                </c:numCache>
              </c:numRef>
            </c:plus>
            <c:minus>
              <c:numRef>
                <c:f>MC!$Q$88:$AA$88</c:f>
                <c:numCache>
                  <c:formatCode>General</c:formatCode>
                  <c:ptCount val="11"/>
                  <c:pt idx="0">
                    <c:v>0</c:v>
                  </c:pt>
                  <c:pt idx="1">
                    <c:v>4.1215204679176543E-3</c:v>
                  </c:pt>
                  <c:pt idx="2">
                    <c:v>9.3615304770679215E-3</c:v>
                  </c:pt>
                  <c:pt idx="3">
                    <c:v>1.0684113010240083E-2</c:v>
                  </c:pt>
                  <c:pt idx="4">
                    <c:v>1.1608463858791216E-2</c:v>
                  </c:pt>
                  <c:pt idx="5">
                    <c:v>1.1764985131793502E-2</c:v>
                  </c:pt>
                  <c:pt idx="6">
                    <c:v>1.2200755441250584E-2</c:v>
                  </c:pt>
                  <c:pt idx="7">
                    <c:v>1.2117775357495041E-2</c:v>
                  </c:pt>
                  <c:pt idx="8">
                    <c:v>1.2463177018385573E-2</c:v>
                  </c:pt>
                  <c:pt idx="9">
                    <c:v>1.2331421320798624E-2</c:v>
                  </c:pt>
                  <c:pt idx="10">
                    <c:v>1.2451492463102821E-2</c:v>
                  </c:pt>
                </c:numCache>
              </c:numRef>
            </c:minus>
          </c:errBars>
          <c:errBars>
            <c:errDir val="x"/>
            <c:errBarType val="both"/>
            <c:errValType val="fixedVal"/>
            <c:noEndCap val="0"/>
            <c:val val="1"/>
          </c:errBars>
          <c:xVal>
            <c:numRef>
              <c:f>MC!$Q$48:$AA$48</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MC!$Q$81:$AA$81</c:f>
              <c:numCache>
                <c:formatCode>General</c:formatCode>
                <c:ptCount val="11"/>
                <c:pt idx="0">
                  <c:v>1</c:v>
                </c:pt>
                <c:pt idx="1">
                  <c:v>0.8616544215872326</c:v>
                </c:pt>
                <c:pt idx="2">
                  <c:v>0.74488679008557324</c:v>
                </c:pt>
                <c:pt idx="3">
                  <c:v>0.6909737675919414</c:v>
                </c:pt>
                <c:pt idx="4">
                  <c:v>0.65562203586641554</c:v>
                </c:pt>
                <c:pt idx="5">
                  <c:v>0.6299134863712027</c:v>
                </c:pt>
                <c:pt idx="6">
                  <c:v>0.6110736889057522</c:v>
                </c:pt>
                <c:pt idx="7">
                  <c:v>0.59695301035322568</c:v>
                </c:pt>
                <c:pt idx="8">
                  <c:v>0.58359332303156952</c:v>
                </c:pt>
                <c:pt idx="9">
                  <c:v>0.5732498917470622</c:v>
                </c:pt>
                <c:pt idx="10">
                  <c:v>0.56458478446483151</c:v>
                </c:pt>
              </c:numCache>
            </c:numRef>
          </c:yVal>
          <c:smooth val="1"/>
          <c:extLst xmlns:c16r2="http://schemas.microsoft.com/office/drawing/2015/06/chart">
            <c:ext xmlns:c16="http://schemas.microsoft.com/office/drawing/2014/chart" uri="{C3380CC4-5D6E-409C-BE32-E72D297353CC}">
              <c16:uniqueId val="{00000002-BEE9-49F2-AC6D-30A9D9E0C70B}"/>
            </c:ext>
          </c:extLst>
        </c:ser>
        <c:ser>
          <c:idx val="5"/>
          <c:order val="5"/>
          <c:tx>
            <c:strRef>
              <c:f>MC!$P$82</c:f>
              <c:strCache>
                <c:ptCount val="1"/>
                <c:pt idx="0">
                  <c:v>30 °C Pulsed flow</c:v>
                </c:pt>
              </c:strCache>
            </c:strRef>
          </c:tx>
          <c:errBars>
            <c:errDir val="x"/>
            <c:errBarType val="both"/>
            <c:errValType val="cust"/>
            <c:noEndCap val="0"/>
            <c:plus>
              <c:numRef>
                <c:f>MC!$Q$89:$AA$89</c:f>
                <c:numCache>
                  <c:formatCode>General</c:formatCode>
                  <c:ptCount val="11"/>
                  <c:pt idx="0">
                    <c:v>0</c:v>
                  </c:pt>
                  <c:pt idx="1">
                    <c:v>1.3664513270213206E-2</c:v>
                  </c:pt>
                  <c:pt idx="2">
                    <c:v>1.6152612342755321E-2</c:v>
                  </c:pt>
                  <c:pt idx="3">
                    <c:v>1.6477525266588768E-2</c:v>
                  </c:pt>
                  <c:pt idx="4">
                    <c:v>1.7627693604145681E-2</c:v>
                  </c:pt>
                  <c:pt idx="5">
                    <c:v>1.8628067771845586E-2</c:v>
                  </c:pt>
                  <c:pt idx="6">
                    <c:v>1.9924037625985748E-2</c:v>
                  </c:pt>
                  <c:pt idx="7">
                    <c:v>2.0661815890544191E-2</c:v>
                  </c:pt>
                  <c:pt idx="8">
                    <c:v>2.106600429603243E-2</c:v>
                  </c:pt>
                  <c:pt idx="9">
                    <c:v>2.1356225914922457E-2</c:v>
                  </c:pt>
                  <c:pt idx="10">
                    <c:v>2.156564582568633E-2</c:v>
                  </c:pt>
                </c:numCache>
              </c:numRef>
            </c:plus>
            <c:minus>
              <c:numRef>
                <c:f>MC!$Q$89:$AA$89</c:f>
                <c:numCache>
                  <c:formatCode>General</c:formatCode>
                  <c:ptCount val="11"/>
                  <c:pt idx="0">
                    <c:v>0</c:v>
                  </c:pt>
                  <c:pt idx="1">
                    <c:v>1.3664513270213206E-2</c:v>
                  </c:pt>
                  <c:pt idx="2">
                    <c:v>1.6152612342755321E-2</c:v>
                  </c:pt>
                  <c:pt idx="3">
                    <c:v>1.6477525266588768E-2</c:v>
                  </c:pt>
                  <c:pt idx="4">
                    <c:v>1.7627693604145681E-2</c:v>
                  </c:pt>
                  <c:pt idx="5">
                    <c:v>1.8628067771845586E-2</c:v>
                  </c:pt>
                  <c:pt idx="6">
                    <c:v>1.9924037625985748E-2</c:v>
                  </c:pt>
                  <c:pt idx="7">
                    <c:v>2.0661815890544191E-2</c:v>
                  </c:pt>
                  <c:pt idx="8">
                    <c:v>2.106600429603243E-2</c:v>
                  </c:pt>
                  <c:pt idx="9">
                    <c:v>2.1356225914922457E-2</c:v>
                  </c:pt>
                  <c:pt idx="10">
                    <c:v>2.156564582568633E-2</c:v>
                  </c:pt>
                </c:numCache>
              </c:numRef>
            </c:minus>
          </c:errBars>
          <c:xVal>
            <c:numRef>
              <c:f>MC!$Q$48:$AA$48</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MC!$Q$82:$AA$82</c:f>
              <c:numCache>
                <c:formatCode>General</c:formatCode>
                <c:ptCount val="11"/>
                <c:pt idx="0">
                  <c:v>1</c:v>
                </c:pt>
                <c:pt idx="1">
                  <c:v>0.70312571402114188</c:v>
                </c:pt>
                <c:pt idx="2">
                  <c:v>0.62411870076034215</c:v>
                </c:pt>
                <c:pt idx="3">
                  <c:v>0.58927634813600815</c:v>
                </c:pt>
                <c:pt idx="4">
                  <c:v>0.56401621672687985</c:v>
                </c:pt>
                <c:pt idx="5">
                  <c:v>0.54545065445877772</c:v>
                </c:pt>
                <c:pt idx="6">
                  <c:v>0.53074565693135423</c:v>
                </c:pt>
                <c:pt idx="7">
                  <c:v>0.51981546078526741</c:v>
                </c:pt>
                <c:pt idx="8">
                  <c:v>0.50924199134181658</c:v>
                </c:pt>
                <c:pt idx="9">
                  <c:v>0.50091940193788476</c:v>
                </c:pt>
                <c:pt idx="10">
                  <c:v>0.49374212289835862</c:v>
                </c:pt>
              </c:numCache>
            </c:numRef>
          </c:yVal>
          <c:smooth val="1"/>
          <c:extLst xmlns:c16r2="http://schemas.microsoft.com/office/drawing/2015/06/chart">
            <c:ext xmlns:c16="http://schemas.microsoft.com/office/drawing/2014/chart" uri="{C3380CC4-5D6E-409C-BE32-E72D297353CC}">
              <c16:uniqueId val="{00000003-BEE9-49F2-AC6D-30A9D9E0C70B}"/>
            </c:ext>
          </c:extLst>
        </c:ser>
        <c:ser>
          <c:idx val="0"/>
          <c:order val="0"/>
          <c:tx>
            <c:strRef>
              <c:f>MC!$P$83</c:f>
              <c:strCache>
                <c:ptCount val="1"/>
                <c:pt idx="0">
                  <c:v>40 °C Continuous flow</c:v>
                </c:pt>
              </c:strCache>
            </c:strRef>
          </c:tx>
          <c:errBars>
            <c:errDir val="y"/>
            <c:errBarType val="both"/>
            <c:errValType val="cust"/>
            <c:noEndCap val="0"/>
            <c:plus>
              <c:numRef>
                <c:f>MC!$Q$90:$AA$90</c:f>
                <c:numCache>
                  <c:formatCode>General</c:formatCode>
                  <c:ptCount val="11"/>
                  <c:pt idx="0">
                    <c:v>0</c:v>
                  </c:pt>
                  <c:pt idx="1">
                    <c:v>1.3011611992067008E-2</c:v>
                  </c:pt>
                  <c:pt idx="2">
                    <c:v>1.1723317748223121E-2</c:v>
                  </c:pt>
                  <c:pt idx="3">
                    <c:v>1.2453645040049486E-2</c:v>
                  </c:pt>
                  <c:pt idx="4">
                    <c:v>1.200438827628662E-2</c:v>
                  </c:pt>
                  <c:pt idx="5">
                    <c:v>1.2346944999912721E-2</c:v>
                  </c:pt>
                  <c:pt idx="6">
                    <c:v>1.2563787856037489E-2</c:v>
                  </c:pt>
                  <c:pt idx="7">
                    <c:v>1.3221120691074605E-2</c:v>
                  </c:pt>
                  <c:pt idx="8">
                    <c:v>1.289750365669427E-2</c:v>
                  </c:pt>
                  <c:pt idx="9">
                    <c:v>1.3398455845716438E-2</c:v>
                  </c:pt>
                  <c:pt idx="10">
                    <c:v>1.3620549049594116E-2</c:v>
                  </c:pt>
                </c:numCache>
              </c:numRef>
            </c:plus>
            <c:minus>
              <c:numRef>
                <c:f>MC!$Q$90:$AA$90</c:f>
                <c:numCache>
                  <c:formatCode>General</c:formatCode>
                  <c:ptCount val="11"/>
                  <c:pt idx="0">
                    <c:v>0</c:v>
                  </c:pt>
                  <c:pt idx="1">
                    <c:v>1.3011611992067008E-2</c:v>
                  </c:pt>
                  <c:pt idx="2">
                    <c:v>1.1723317748223121E-2</c:v>
                  </c:pt>
                  <c:pt idx="3">
                    <c:v>1.2453645040049486E-2</c:v>
                  </c:pt>
                  <c:pt idx="4">
                    <c:v>1.200438827628662E-2</c:v>
                  </c:pt>
                  <c:pt idx="5">
                    <c:v>1.2346944999912721E-2</c:v>
                  </c:pt>
                  <c:pt idx="6">
                    <c:v>1.2563787856037489E-2</c:v>
                  </c:pt>
                  <c:pt idx="7">
                    <c:v>1.3221120691074605E-2</c:v>
                  </c:pt>
                  <c:pt idx="8">
                    <c:v>1.289750365669427E-2</c:v>
                  </c:pt>
                  <c:pt idx="9">
                    <c:v>1.3398455845716438E-2</c:v>
                  </c:pt>
                  <c:pt idx="10">
                    <c:v>1.3620549049594116E-2</c:v>
                  </c:pt>
                </c:numCache>
              </c:numRef>
            </c:minus>
          </c:errBars>
          <c:errBars>
            <c:errDir val="x"/>
            <c:errBarType val="both"/>
            <c:errValType val="fixedVal"/>
            <c:noEndCap val="0"/>
            <c:val val="1"/>
          </c:errBars>
          <c:xVal>
            <c:numRef>
              <c:f>MC!$Q$48:$AA$48</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MC!$Q$83:$AA$83</c:f>
              <c:numCache>
                <c:formatCode>General</c:formatCode>
                <c:ptCount val="11"/>
                <c:pt idx="0">
                  <c:v>1</c:v>
                </c:pt>
                <c:pt idx="1">
                  <c:v>0.65894381445178341</c:v>
                </c:pt>
                <c:pt idx="2">
                  <c:v>0.58189112419855293</c:v>
                </c:pt>
                <c:pt idx="3">
                  <c:v>0.54433852711471231</c:v>
                </c:pt>
                <c:pt idx="4">
                  <c:v>0.52090237811638984</c:v>
                </c:pt>
                <c:pt idx="5">
                  <c:v>0.50314272490152478</c:v>
                </c:pt>
                <c:pt idx="6">
                  <c:v>0.4894323672335793</c:v>
                </c:pt>
                <c:pt idx="7">
                  <c:v>0.47835502250568901</c:v>
                </c:pt>
                <c:pt idx="8">
                  <c:v>0.4695363337568273</c:v>
                </c:pt>
                <c:pt idx="9">
                  <c:v>0.46212211857440316</c:v>
                </c:pt>
                <c:pt idx="10">
                  <c:v>0.45705679391753201</c:v>
                </c:pt>
              </c:numCache>
            </c:numRef>
          </c:yVal>
          <c:smooth val="1"/>
          <c:extLst xmlns:c16r2="http://schemas.microsoft.com/office/drawing/2015/06/chart">
            <c:ext xmlns:c16="http://schemas.microsoft.com/office/drawing/2014/chart" uri="{C3380CC4-5D6E-409C-BE32-E72D297353CC}">
              <c16:uniqueId val="{00000004-BEE9-49F2-AC6D-30A9D9E0C70B}"/>
            </c:ext>
          </c:extLst>
        </c:ser>
        <c:ser>
          <c:idx val="1"/>
          <c:order val="1"/>
          <c:tx>
            <c:strRef>
              <c:f>MC!$P$84</c:f>
              <c:strCache>
                <c:ptCount val="1"/>
                <c:pt idx="0">
                  <c:v>40 °C Pulsed flow</c:v>
                </c:pt>
              </c:strCache>
            </c:strRef>
          </c:tx>
          <c:errBars>
            <c:errDir val="y"/>
            <c:errBarType val="both"/>
            <c:errValType val="cust"/>
            <c:noEndCap val="0"/>
            <c:plus>
              <c:numRef>
                <c:f>MC!$Q$91:$AA$91</c:f>
                <c:numCache>
                  <c:formatCode>General</c:formatCode>
                  <c:ptCount val="11"/>
                  <c:pt idx="0">
                    <c:v>0</c:v>
                  </c:pt>
                  <c:pt idx="1">
                    <c:v>9.2629730788743401E-3</c:v>
                  </c:pt>
                  <c:pt idx="2">
                    <c:v>1.2332672495283352E-2</c:v>
                  </c:pt>
                  <c:pt idx="3">
                    <c:v>1.2581725699353914E-2</c:v>
                  </c:pt>
                  <c:pt idx="4">
                    <c:v>1.2830059749375662E-2</c:v>
                  </c:pt>
                  <c:pt idx="5">
                    <c:v>1.2707499613665232E-2</c:v>
                  </c:pt>
                  <c:pt idx="6">
                    <c:v>1.2371010017015892E-2</c:v>
                  </c:pt>
                  <c:pt idx="7">
                    <c:v>1.2159653666527111E-2</c:v>
                  </c:pt>
                  <c:pt idx="8">
                    <c:v>1.2096830440316212E-2</c:v>
                  </c:pt>
                  <c:pt idx="9">
                    <c:v>1.1747944903033212E-2</c:v>
                  </c:pt>
                  <c:pt idx="10">
                    <c:v>1.1694943907904879E-2</c:v>
                  </c:pt>
                </c:numCache>
              </c:numRef>
            </c:plus>
            <c:minus>
              <c:numRef>
                <c:f>MC!$Q$91:$AA$91</c:f>
                <c:numCache>
                  <c:formatCode>General</c:formatCode>
                  <c:ptCount val="11"/>
                  <c:pt idx="0">
                    <c:v>0</c:v>
                  </c:pt>
                  <c:pt idx="1">
                    <c:v>9.2629730788743401E-3</c:v>
                  </c:pt>
                  <c:pt idx="2">
                    <c:v>1.2332672495283352E-2</c:v>
                  </c:pt>
                  <c:pt idx="3">
                    <c:v>1.2581725699353914E-2</c:v>
                  </c:pt>
                  <c:pt idx="4">
                    <c:v>1.2830059749375662E-2</c:v>
                  </c:pt>
                  <c:pt idx="5">
                    <c:v>1.2707499613665232E-2</c:v>
                  </c:pt>
                  <c:pt idx="6">
                    <c:v>1.2371010017015892E-2</c:v>
                  </c:pt>
                  <c:pt idx="7">
                    <c:v>1.2159653666527111E-2</c:v>
                  </c:pt>
                  <c:pt idx="8">
                    <c:v>1.2096830440316212E-2</c:v>
                  </c:pt>
                  <c:pt idx="9">
                    <c:v>1.1747944903033212E-2</c:v>
                  </c:pt>
                  <c:pt idx="10">
                    <c:v>1.1694943907904879E-2</c:v>
                  </c:pt>
                </c:numCache>
              </c:numRef>
            </c:minus>
          </c:errBars>
          <c:errBars>
            <c:errDir val="x"/>
            <c:errBarType val="both"/>
            <c:errValType val="fixedVal"/>
            <c:noEndCap val="0"/>
            <c:val val="1"/>
          </c:errBars>
          <c:xVal>
            <c:numRef>
              <c:f>MC!$Q$48:$AA$48</c:f>
              <c:numCache>
                <c:formatCode>General</c:formatCode>
                <c:ptCount val="11"/>
                <c:pt idx="0">
                  <c:v>0</c:v>
                </c:pt>
                <c:pt idx="1">
                  <c:v>60</c:v>
                </c:pt>
                <c:pt idx="2">
                  <c:v>120</c:v>
                </c:pt>
                <c:pt idx="3">
                  <c:v>180</c:v>
                </c:pt>
                <c:pt idx="4">
                  <c:v>240</c:v>
                </c:pt>
                <c:pt idx="5">
                  <c:v>300</c:v>
                </c:pt>
                <c:pt idx="6">
                  <c:v>360</c:v>
                </c:pt>
                <c:pt idx="7">
                  <c:v>420</c:v>
                </c:pt>
                <c:pt idx="8">
                  <c:v>480</c:v>
                </c:pt>
                <c:pt idx="9">
                  <c:v>540</c:v>
                </c:pt>
                <c:pt idx="10">
                  <c:v>600</c:v>
                </c:pt>
              </c:numCache>
            </c:numRef>
          </c:xVal>
          <c:yVal>
            <c:numRef>
              <c:f>MC!$Q$84:$AA$84</c:f>
              <c:numCache>
                <c:formatCode>General</c:formatCode>
                <c:ptCount val="11"/>
                <c:pt idx="0">
                  <c:v>1</c:v>
                </c:pt>
                <c:pt idx="1">
                  <c:v>0.63121570102013158</c:v>
                </c:pt>
                <c:pt idx="2">
                  <c:v>0.53936490195343612</c:v>
                </c:pt>
                <c:pt idx="3">
                  <c:v>0.49299483712484476</c:v>
                </c:pt>
                <c:pt idx="4">
                  <c:v>0.46576051621787101</c:v>
                </c:pt>
                <c:pt idx="5">
                  <c:v>0.44427723324820467</c:v>
                </c:pt>
                <c:pt idx="6">
                  <c:v>0.42894147273074307</c:v>
                </c:pt>
                <c:pt idx="7">
                  <c:v>0.41647835125056426</c:v>
                </c:pt>
                <c:pt idx="8">
                  <c:v>0.40742596371842787</c:v>
                </c:pt>
                <c:pt idx="9">
                  <c:v>0.3992929494688347</c:v>
                </c:pt>
                <c:pt idx="10">
                  <c:v>0.39311286487121494</c:v>
                </c:pt>
              </c:numCache>
            </c:numRef>
          </c:yVal>
          <c:smooth val="1"/>
          <c:extLst xmlns:c16r2="http://schemas.microsoft.com/office/drawing/2015/06/chart">
            <c:ext xmlns:c16="http://schemas.microsoft.com/office/drawing/2014/chart" uri="{C3380CC4-5D6E-409C-BE32-E72D297353CC}">
              <c16:uniqueId val="{00000005-BEE9-49F2-AC6D-30A9D9E0C70B}"/>
            </c:ext>
          </c:extLst>
        </c:ser>
        <c:dLbls>
          <c:showLegendKey val="0"/>
          <c:showVal val="0"/>
          <c:showCatName val="0"/>
          <c:showSerName val="0"/>
          <c:showPercent val="0"/>
          <c:showBubbleSize val="0"/>
        </c:dLbls>
        <c:axId val="538172416"/>
        <c:axId val="538178688"/>
      </c:scatterChart>
      <c:valAx>
        <c:axId val="538172416"/>
        <c:scaling>
          <c:orientation val="minMax"/>
          <c:max val="600"/>
          <c:min val="0"/>
        </c:scaling>
        <c:delete val="0"/>
        <c:axPos val="b"/>
        <c:title>
          <c:tx>
            <c:rich>
              <a:bodyPr/>
              <a:lstStyle/>
              <a:p>
                <a:pPr>
                  <a:defRPr/>
                </a:pPr>
                <a:r>
                  <a:rPr lang="en-GB"/>
                  <a:t>t (s)</a:t>
                </a:r>
              </a:p>
            </c:rich>
          </c:tx>
          <c:overlay val="0"/>
        </c:title>
        <c:numFmt formatCode="General" sourceLinked="1"/>
        <c:majorTickMark val="in"/>
        <c:minorTickMark val="none"/>
        <c:tickLblPos val="nextTo"/>
        <c:crossAx val="538178688"/>
        <c:crosses val="autoZero"/>
        <c:crossBetween val="midCat"/>
      </c:valAx>
      <c:valAx>
        <c:axId val="538178688"/>
        <c:scaling>
          <c:orientation val="minMax"/>
          <c:max val="1"/>
          <c:min val="0.30000000000000004"/>
        </c:scaling>
        <c:delete val="0"/>
        <c:axPos val="l"/>
        <c:title>
          <c:tx>
            <c:rich>
              <a:bodyPr rot="-5400000" vert="horz"/>
              <a:lstStyle/>
              <a:p>
                <a:pPr>
                  <a:defRPr/>
                </a:pPr>
                <a:r>
                  <a:rPr lang="en-GB"/>
                  <a:t>X/Xo</a:t>
                </a:r>
              </a:p>
            </c:rich>
          </c:tx>
          <c:overlay val="0"/>
        </c:title>
        <c:numFmt formatCode="General" sourceLinked="1"/>
        <c:majorTickMark val="in"/>
        <c:minorTickMark val="none"/>
        <c:tickLblPos val="nextTo"/>
        <c:crossAx val="538172416"/>
        <c:crosses val="autoZero"/>
        <c:crossBetween val="midCat"/>
      </c:valAx>
      <c:spPr>
        <a:ln>
          <a:solidFill>
            <a:schemeClr val="bg1">
              <a:lumMod val="50000"/>
            </a:schemeClr>
          </a:solidFill>
        </a:ln>
      </c:spPr>
    </c:plotArea>
    <c:legend>
      <c:legendPos val="r"/>
      <c:layout>
        <c:manualLayout>
          <c:xMode val="edge"/>
          <c:yMode val="edge"/>
          <c:x val="0.45931560067278926"/>
          <c:y val="4.4418505194837865E-2"/>
          <c:w val="0.53722309711286087"/>
          <c:h val="0.39338851014230247"/>
        </c:manualLayout>
      </c:layout>
      <c:overlay val="0"/>
    </c:legend>
    <c:plotVisOnly val="1"/>
    <c:dispBlanksAs val="gap"/>
    <c:showDLblsOverMax val="0"/>
  </c:chart>
  <c:spPr>
    <a:ln>
      <a:noFill/>
    </a:ln>
  </c:spPr>
  <c:txPr>
    <a:bodyPr/>
    <a:lstStyle/>
    <a:p>
      <a:pPr>
        <a:defRPr sz="1050"/>
      </a:pPr>
      <a:endParaRPr lang="en-US"/>
    </a:p>
  </c:txPr>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7562638431840733E-2"/>
          <c:y val="6.7130894818330192E-2"/>
          <c:w val="0.88516888654386305"/>
          <c:h val="0.72590742066332614"/>
        </c:manualLayout>
      </c:layout>
      <c:lineChart>
        <c:grouping val="standard"/>
        <c:varyColors val="0"/>
        <c:ser>
          <c:idx val="0"/>
          <c:order val="0"/>
          <c:spPr>
            <a:ln w="6350"/>
          </c:spPr>
          <c:marker>
            <c:symbol val="none"/>
          </c:marker>
          <c:cat>
            <c:numRef>
              <c:f>'35lm 2-19'!$B$4:$B$14907</c:f>
              <c:numCache>
                <c:formatCode>0.00</c:formatCode>
                <c:ptCount val="14904"/>
                <c:pt idx="0">
                  <c:v>4.54545454545454E-3</c:v>
                </c:pt>
                <c:pt idx="1">
                  <c:v>9.0909090909090801E-3</c:v>
                </c:pt>
                <c:pt idx="2">
                  <c:v>1.363636363636362E-2</c:v>
                </c:pt>
                <c:pt idx="3">
                  <c:v>1.818181818181816E-2</c:v>
                </c:pt>
                <c:pt idx="4">
                  <c:v>2.27272727272727E-2</c:v>
                </c:pt>
                <c:pt idx="5">
                  <c:v>2.727272727272724E-2</c:v>
                </c:pt>
                <c:pt idx="6">
                  <c:v>3.181818181818178E-2</c:v>
                </c:pt>
                <c:pt idx="7">
                  <c:v>3.636363636363632E-2</c:v>
                </c:pt>
                <c:pt idx="8">
                  <c:v>4.090909090909086E-2</c:v>
                </c:pt>
                <c:pt idx="9">
                  <c:v>4.54545454545454E-2</c:v>
                </c:pt>
                <c:pt idx="10">
                  <c:v>4.999999999999994E-2</c:v>
                </c:pt>
                <c:pt idx="11">
                  <c:v>5.454545454545448E-2</c:v>
                </c:pt>
                <c:pt idx="12">
                  <c:v>5.909090909090902E-2</c:v>
                </c:pt>
                <c:pt idx="13">
                  <c:v>6.363636363636356E-2</c:v>
                </c:pt>
                <c:pt idx="14">
                  <c:v>6.8181818181818094E-2</c:v>
                </c:pt>
                <c:pt idx="15">
                  <c:v>7.272727272727264E-2</c:v>
                </c:pt>
                <c:pt idx="16">
                  <c:v>7.7272727272727187E-2</c:v>
                </c:pt>
                <c:pt idx="17">
                  <c:v>8.1818181818181734E-2</c:v>
                </c:pt>
                <c:pt idx="18">
                  <c:v>8.6363636363636281E-2</c:v>
                </c:pt>
                <c:pt idx="19">
                  <c:v>9.0909090909090828E-2</c:v>
                </c:pt>
                <c:pt idx="20">
                  <c:v>9.5454545454545375E-2</c:v>
                </c:pt>
                <c:pt idx="21">
                  <c:v>9.9999999999999922E-2</c:v>
                </c:pt>
                <c:pt idx="22">
                  <c:v>0.10454545454545447</c:v>
                </c:pt>
                <c:pt idx="23">
                  <c:v>0.10909090909090902</c:v>
                </c:pt>
                <c:pt idx="24">
                  <c:v>0.11363636363636356</c:v>
                </c:pt>
                <c:pt idx="25">
                  <c:v>0.11818181818181811</c:v>
                </c:pt>
                <c:pt idx="26">
                  <c:v>0.12272727272727266</c:v>
                </c:pt>
                <c:pt idx="27">
                  <c:v>0.1272727272727272</c:v>
                </c:pt>
                <c:pt idx="28">
                  <c:v>0.13181818181818175</c:v>
                </c:pt>
                <c:pt idx="29">
                  <c:v>0.1363636363636363</c:v>
                </c:pt>
                <c:pt idx="30">
                  <c:v>0.14090909090909085</c:v>
                </c:pt>
                <c:pt idx="31">
                  <c:v>0.14545454545454539</c:v>
                </c:pt>
                <c:pt idx="32">
                  <c:v>0.14999999999999994</c:v>
                </c:pt>
                <c:pt idx="33">
                  <c:v>0.15454545454545449</c:v>
                </c:pt>
                <c:pt idx="34">
                  <c:v>0.15909090909090903</c:v>
                </c:pt>
                <c:pt idx="35">
                  <c:v>0.16363636363636358</c:v>
                </c:pt>
                <c:pt idx="36">
                  <c:v>0.16818181818181813</c:v>
                </c:pt>
                <c:pt idx="37">
                  <c:v>0.17272727272727267</c:v>
                </c:pt>
                <c:pt idx="38">
                  <c:v>0.17727272727272722</c:v>
                </c:pt>
                <c:pt idx="39">
                  <c:v>0.18181818181818177</c:v>
                </c:pt>
                <c:pt idx="40">
                  <c:v>0.18636363636363631</c:v>
                </c:pt>
                <c:pt idx="41">
                  <c:v>0.19090909090909086</c:v>
                </c:pt>
                <c:pt idx="42">
                  <c:v>0.19545454545454541</c:v>
                </c:pt>
                <c:pt idx="43">
                  <c:v>0.19999999999999996</c:v>
                </c:pt>
                <c:pt idx="44">
                  <c:v>0.2045454545454545</c:v>
                </c:pt>
                <c:pt idx="45">
                  <c:v>0.20909090909090905</c:v>
                </c:pt>
                <c:pt idx="46">
                  <c:v>0.2136363636363636</c:v>
                </c:pt>
                <c:pt idx="47">
                  <c:v>0.21818181818181814</c:v>
                </c:pt>
                <c:pt idx="48">
                  <c:v>0.22272727272727269</c:v>
                </c:pt>
                <c:pt idx="49">
                  <c:v>0.22727272727272724</c:v>
                </c:pt>
                <c:pt idx="50">
                  <c:v>0.23181818181818178</c:v>
                </c:pt>
                <c:pt idx="51">
                  <c:v>0.23636363636363633</c:v>
                </c:pt>
                <c:pt idx="52">
                  <c:v>0.24090909090909088</c:v>
                </c:pt>
                <c:pt idx="53">
                  <c:v>0.24545454545454543</c:v>
                </c:pt>
                <c:pt idx="54">
                  <c:v>0.24999999999999997</c:v>
                </c:pt>
                <c:pt idx="55">
                  <c:v>0.25454545454545452</c:v>
                </c:pt>
                <c:pt idx="56">
                  <c:v>0.25909090909090904</c:v>
                </c:pt>
                <c:pt idx="57">
                  <c:v>0.26363636363636356</c:v>
                </c:pt>
                <c:pt idx="58">
                  <c:v>0.26818181818181808</c:v>
                </c:pt>
                <c:pt idx="59">
                  <c:v>0.2727272727272726</c:v>
                </c:pt>
                <c:pt idx="60">
                  <c:v>0.27727272727272712</c:v>
                </c:pt>
                <c:pt idx="61">
                  <c:v>0.28181818181818163</c:v>
                </c:pt>
                <c:pt idx="62">
                  <c:v>0.28636363636363615</c:v>
                </c:pt>
                <c:pt idx="63">
                  <c:v>0.29090909090909067</c:v>
                </c:pt>
                <c:pt idx="64">
                  <c:v>0.29545454545454519</c:v>
                </c:pt>
                <c:pt idx="65">
                  <c:v>0.29999999999999971</c:v>
                </c:pt>
                <c:pt idx="66">
                  <c:v>0.30454545454545423</c:v>
                </c:pt>
                <c:pt idx="67">
                  <c:v>0.30909090909090875</c:v>
                </c:pt>
                <c:pt idx="68">
                  <c:v>0.31363636363636327</c:v>
                </c:pt>
                <c:pt idx="69">
                  <c:v>0.31818181818181779</c:v>
                </c:pt>
                <c:pt idx="70">
                  <c:v>0.32272727272727231</c:v>
                </c:pt>
                <c:pt idx="71">
                  <c:v>0.32727272727272683</c:v>
                </c:pt>
                <c:pt idx="72">
                  <c:v>0.33181818181818135</c:v>
                </c:pt>
                <c:pt idx="73">
                  <c:v>0.33636363636363587</c:v>
                </c:pt>
                <c:pt idx="74">
                  <c:v>0.34090909090909038</c:v>
                </c:pt>
                <c:pt idx="75">
                  <c:v>0.3454545454545449</c:v>
                </c:pt>
                <c:pt idx="76">
                  <c:v>0.34999999999999942</c:v>
                </c:pt>
                <c:pt idx="77">
                  <c:v>0.35454545454545394</c:v>
                </c:pt>
                <c:pt idx="78">
                  <c:v>0.35909090909090846</c:v>
                </c:pt>
                <c:pt idx="79">
                  <c:v>0.36363636363636298</c:v>
                </c:pt>
                <c:pt idx="80">
                  <c:v>0.3681818181818175</c:v>
                </c:pt>
                <c:pt idx="81">
                  <c:v>0.37272727272727202</c:v>
                </c:pt>
                <c:pt idx="82">
                  <c:v>0.37727272727272654</c:v>
                </c:pt>
                <c:pt idx="83">
                  <c:v>0.38181818181818106</c:v>
                </c:pt>
                <c:pt idx="84">
                  <c:v>0.38636363636363558</c:v>
                </c:pt>
                <c:pt idx="85">
                  <c:v>0.3909090909090901</c:v>
                </c:pt>
                <c:pt idx="86">
                  <c:v>0.39545454545454461</c:v>
                </c:pt>
                <c:pt idx="87">
                  <c:v>0.39999999999999913</c:v>
                </c:pt>
                <c:pt idx="88">
                  <c:v>0.40454545454545365</c:v>
                </c:pt>
                <c:pt idx="89">
                  <c:v>0.40909090909090817</c:v>
                </c:pt>
                <c:pt idx="90">
                  <c:v>0.41363636363636269</c:v>
                </c:pt>
                <c:pt idx="91">
                  <c:v>0.41818181818181721</c:v>
                </c:pt>
                <c:pt idx="92">
                  <c:v>0.42272727272727173</c:v>
                </c:pt>
                <c:pt idx="93">
                  <c:v>0.42727272727272625</c:v>
                </c:pt>
                <c:pt idx="94">
                  <c:v>0.43181818181818077</c:v>
                </c:pt>
                <c:pt idx="95">
                  <c:v>0.43636363636363529</c:v>
                </c:pt>
                <c:pt idx="96">
                  <c:v>0.44090909090908981</c:v>
                </c:pt>
                <c:pt idx="97">
                  <c:v>0.44545454545454433</c:v>
                </c:pt>
                <c:pt idx="98">
                  <c:v>0.44999999999999885</c:v>
                </c:pt>
                <c:pt idx="99">
                  <c:v>0.45454545454545336</c:v>
                </c:pt>
                <c:pt idx="100">
                  <c:v>0.45909090909090788</c:v>
                </c:pt>
                <c:pt idx="101">
                  <c:v>0.4636363636363624</c:v>
                </c:pt>
                <c:pt idx="102">
                  <c:v>0.46818181818181692</c:v>
                </c:pt>
                <c:pt idx="103">
                  <c:v>0.47272727272727144</c:v>
                </c:pt>
                <c:pt idx="104">
                  <c:v>0.47727272727272596</c:v>
                </c:pt>
                <c:pt idx="105">
                  <c:v>0.48181818181818048</c:v>
                </c:pt>
                <c:pt idx="106">
                  <c:v>0.486363636363635</c:v>
                </c:pt>
                <c:pt idx="107">
                  <c:v>0.49090909090908952</c:v>
                </c:pt>
                <c:pt idx="108">
                  <c:v>0.49545454545454404</c:v>
                </c:pt>
                <c:pt idx="109">
                  <c:v>0.49999999999999856</c:v>
                </c:pt>
                <c:pt idx="110">
                  <c:v>0.50454545454545308</c:v>
                </c:pt>
                <c:pt idx="111">
                  <c:v>0.5090909090909076</c:v>
                </c:pt>
                <c:pt idx="112">
                  <c:v>0.51363636363636211</c:v>
                </c:pt>
                <c:pt idx="113">
                  <c:v>0.51818181818181663</c:v>
                </c:pt>
                <c:pt idx="114">
                  <c:v>0.52272727272727115</c:v>
                </c:pt>
                <c:pt idx="115">
                  <c:v>0.52727272727272567</c:v>
                </c:pt>
                <c:pt idx="116">
                  <c:v>0.53181818181818019</c:v>
                </c:pt>
                <c:pt idx="117">
                  <c:v>0.53636363636363471</c:v>
                </c:pt>
                <c:pt idx="118">
                  <c:v>0.54090909090908923</c:v>
                </c:pt>
                <c:pt idx="119">
                  <c:v>0.54545454545454375</c:v>
                </c:pt>
                <c:pt idx="120">
                  <c:v>0.54999999999999827</c:v>
                </c:pt>
                <c:pt idx="121">
                  <c:v>0.55454545454545279</c:v>
                </c:pt>
                <c:pt idx="122">
                  <c:v>0.55909090909090731</c:v>
                </c:pt>
                <c:pt idx="123">
                  <c:v>0.56363636363636183</c:v>
                </c:pt>
                <c:pt idx="124">
                  <c:v>0.56818181818181634</c:v>
                </c:pt>
                <c:pt idx="125">
                  <c:v>0.57272727272727086</c:v>
                </c:pt>
                <c:pt idx="126">
                  <c:v>0.57727272727272538</c:v>
                </c:pt>
                <c:pt idx="127">
                  <c:v>0.5818181818181799</c:v>
                </c:pt>
                <c:pt idx="128">
                  <c:v>0.58636363636363442</c:v>
                </c:pt>
                <c:pt idx="129">
                  <c:v>0.59090909090908894</c:v>
                </c:pt>
                <c:pt idx="130">
                  <c:v>0.59545454545454346</c:v>
                </c:pt>
                <c:pt idx="131">
                  <c:v>0.59999999999999798</c:v>
                </c:pt>
                <c:pt idx="132">
                  <c:v>0.6045454545454525</c:v>
                </c:pt>
                <c:pt idx="133">
                  <c:v>0.60909090909090702</c:v>
                </c:pt>
                <c:pt idx="134">
                  <c:v>0.61363636363636154</c:v>
                </c:pt>
                <c:pt idx="135">
                  <c:v>0.61818181818181606</c:v>
                </c:pt>
                <c:pt idx="136">
                  <c:v>0.62272727272727058</c:v>
                </c:pt>
                <c:pt idx="137">
                  <c:v>0.62727272727272509</c:v>
                </c:pt>
                <c:pt idx="138">
                  <c:v>0.63181818181817961</c:v>
                </c:pt>
                <c:pt idx="139">
                  <c:v>0.63636363636363413</c:v>
                </c:pt>
                <c:pt idx="140">
                  <c:v>0.64090909090908865</c:v>
                </c:pt>
                <c:pt idx="141">
                  <c:v>0.64545454545454317</c:v>
                </c:pt>
                <c:pt idx="142">
                  <c:v>0.64999999999999769</c:v>
                </c:pt>
                <c:pt idx="143">
                  <c:v>0.65454545454545221</c:v>
                </c:pt>
                <c:pt idx="144">
                  <c:v>0.65909090909090673</c:v>
                </c:pt>
                <c:pt idx="145">
                  <c:v>0.66363636363636125</c:v>
                </c:pt>
                <c:pt idx="146">
                  <c:v>0.66818181818181577</c:v>
                </c:pt>
                <c:pt idx="147">
                  <c:v>0.67272727272727029</c:v>
                </c:pt>
                <c:pt idx="148">
                  <c:v>0.67727272727272481</c:v>
                </c:pt>
                <c:pt idx="149">
                  <c:v>0.68181818181817933</c:v>
                </c:pt>
                <c:pt idx="150">
                  <c:v>0.68636363636363384</c:v>
                </c:pt>
                <c:pt idx="151">
                  <c:v>0.69090909090908836</c:v>
                </c:pt>
                <c:pt idx="152">
                  <c:v>0.69545454545454288</c:v>
                </c:pt>
                <c:pt idx="153">
                  <c:v>0.6999999999999974</c:v>
                </c:pt>
                <c:pt idx="154">
                  <c:v>0.70454545454545192</c:v>
                </c:pt>
                <c:pt idx="155">
                  <c:v>0.70909090909090644</c:v>
                </c:pt>
                <c:pt idx="156">
                  <c:v>0.71363636363636096</c:v>
                </c:pt>
                <c:pt idx="157">
                  <c:v>0.71818181818181548</c:v>
                </c:pt>
                <c:pt idx="158">
                  <c:v>0.72272727272727</c:v>
                </c:pt>
                <c:pt idx="159">
                  <c:v>0.72727272727272452</c:v>
                </c:pt>
                <c:pt idx="160">
                  <c:v>0.73181818181817904</c:v>
                </c:pt>
                <c:pt idx="161">
                  <c:v>0.73636363636363356</c:v>
                </c:pt>
                <c:pt idx="162">
                  <c:v>0.74090909090908807</c:v>
                </c:pt>
                <c:pt idx="163">
                  <c:v>0.74545454545454259</c:v>
                </c:pt>
                <c:pt idx="164">
                  <c:v>0.74999999999999711</c:v>
                </c:pt>
                <c:pt idx="165">
                  <c:v>0.75454545454545163</c:v>
                </c:pt>
                <c:pt idx="166">
                  <c:v>0.75909090909090615</c:v>
                </c:pt>
                <c:pt idx="167">
                  <c:v>0.76363636363636067</c:v>
                </c:pt>
                <c:pt idx="168">
                  <c:v>0.76818181818181519</c:v>
                </c:pt>
                <c:pt idx="169">
                  <c:v>0.77272727272726971</c:v>
                </c:pt>
                <c:pt idx="170">
                  <c:v>0.77727272727272423</c:v>
                </c:pt>
                <c:pt idx="171">
                  <c:v>0.78181818181817875</c:v>
                </c:pt>
                <c:pt idx="172">
                  <c:v>0.78636363636363327</c:v>
                </c:pt>
                <c:pt idx="173">
                  <c:v>0.79090909090908779</c:v>
                </c:pt>
                <c:pt idx="174">
                  <c:v>0.79545454545454231</c:v>
                </c:pt>
                <c:pt idx="175">
                  <c:v>0.79999999999999682</c:v>
                </c:pt>
                <c:pt idx="176">
                  <c:v>0.80454545454545134</c:v>
                </c:pt>
                <c:pt idx="177">
                  <c:v>0.80909090909090586</c:v>
                </c:pt>
                <c:pt idx="178">
                  <c:v>0.81363636363636038</c:v>
                </c:pt>
                <c:pt idx="179">
                  <c:v>0.8181818181818149</c:v>
                </c:pt>
                <c:pt idx="180">
                  <c:v>0.82272727272726942</c:v>
                </c:pt>
                <c:pt idx="181">
                  <c:v>0.82727272727272394</c:v>
                </c:pt>
                <c:pt idx="182">
                  <c:v>0.83181818181817846</c:v>
                </c:pt>
                <c:pt idx="183">
                  <c:v>0.83636363636363298</c:v>
                </c:pt>
                <c:pt idx="184">
                  <c:v>0.8409090909090875</c:v>
                </c:pt>
                <c:pt idx="185">
                  <c:v>0.84545454545454202</c:v>
                </c:pt>
                <c:pt idx="186">
                  <c:v>0.84999999999999654</c:v>
                </c:pt>
                <c:pt idx="187">
                  <c:v>0.85454545454545106</c:v>
                </c:pt>
                <c:pt idx="188">
                  <c:v>0.85909090909090557</c:v>
                </c:pt>
                <c:pt idx="189">
                  <c:v>0.86363636363636009</c:v>
                </c:pt>
                <c:pt idx="190">
                  <c:v>0.86818181818181461</c:v>
                </c:pt>
                <c:pt idx="191">
                  <c:v>0.87272727272726913</c:v>
                </c:pt>
                <c:pt idx="192">
                  <c:v>0.87727272727272365</c:v>
                </c:pt>
                <c:pt idx="193">
                  <c:v>0.88181818181817817</c:v>
                </c:pt>
                <c:pt idx="194">
                  <c:v>0.88636363636363269</c:v>
                </c:pt>
                <c:pt idx="195">
                  <c:v>0.89090909090908721</c:v>
                </c:pt>
                <c:pt idx="196">
                  <c:v>0.89545454545454173</c:v>
                </c:pt>
                <c:pt idx="197">
                  <c:v>0.89999999999999625</c:v>
                </c:pt>
                <c:pt idx="198">
                  <c:v>0.90454545454545077</c:v>
                </c:pt>
                <c:pt idx="199">
                  <c:v>0.90909090909090529</c:v>
                </c:pt>
                <c:pt idx="200">
                  <c:v>0.91363636363635981</c:v>
                </c:pt>
                <c:pt idx="201">
                  <c:v>0.91818181818181432</c:v>
                </c:pt>
                <c:pt idx="202">
                  <c:v>0.92272727272726884</c:v>
                </c:pt>
                <c:pt idx="203">
                  <c:v>0.92727272727272336</c:v>
                </c:pt>
                <c:pt idx="204">
                  <c:v>0.93181818181817788</c:v>
                </c:pt>
                <c:pt idx="205">
                  <c:v>0.9363636363636324</c:v>
                </c:pt>
                <c:pt idx="206">
                  <c:v>0.94090909090908692</c:v>
                </c:pt>
                <c:pt idx="207">
                  <c:v>0.94545454545454144</c:v>
                </c:pt>
                <c:pt idx="208">
                  <c:v>0.94999999999999596</c:v>
                </c:pt>
                <c:pt idx="209">
                  <c:v>0.95454545454545048</c:v>
                </c:pt>
                <c:pt idx="210">
                  <c:v>0.959090909090905</c:v>
                </c:pt>
                <c:pt idx="211">
                  <c:v>0.96363636363635952</c:v>
                </c:pt>
                <c:pt idx="212">
                  <c:v>0.96818181818181404</c:v>
                </c:pt>
                <c:pt idx="213">
                  <c:v>0.97272727272726855</c:v>
                </c:pt>
                <c:pt idx="214">
                  <c:v>0.97727272727272307</c:v>
                </c:pt>
                <c:pt idx="215">
                  <c:v>0.98181818181817759</c:v>
                </c:pt>
                <c:pt idx="216">
                  <c:v>0.98636363636363211</c:v>
                </c:pt>
                <c:pt idx="217">
                  <c:v>0.99090909090908663</c:v>
                </c:pt>
                <c:pt idx="218">
                  <c:v>0.99545454545454115</c:v>
                </c:pt>
                <c:pt idx="219">
                  <c:v>0.99999999999999567</c:v>
                </c:pt>
                <c:pt idx="220">
                  <c:v>1.0045454545454502</c:v>
                </c:pt>
                <c:pt idx="221">
                  <c:v>1.0090909090909048</c:v>
                </c:pt>
                <c:pt idx="222">
                  <c:v>1.0136363636363594</c:v>
                </c:pt>
                <c:pt idx="223">
                  <c:v>1.0181818181818141</c:v>
                </c:pt>
                <c:pt idx="224">
                  <c:v>1.0227272727272687</c:v>
                </c:pt>
                <c:pt idx="225">
                  <c:v>1.0272727272727233</c:v>
                </c:pt>
                <c:pt idx="226">
                  <c:v>1.031818181818178</c:v>
                </c:pt>
                <c:pt idx="227">
                  <c:v>1.0363636363636326</c:v>
                </c:pt>
                <c:pt idx="228">
                  <c:v>1.0409090909090872</c:v>
                </c:pt>
                <c:pt idx="229">
                  <c:v>1.0454545454545419</c:v>
                </c:pt>
                <c:pt idx="230">
                  <c:v>1.0499999999999965</c:v>
                </c:pt>
                <c:pt idx="231">
                  <c:v>1.0545454545454511</c:v>
                </c:pt>
                <c:pt idx="232">
                  <c:v>1.0590909090909058</c:v>
                </c:pt>
                <c:pt idx="233">
                  <c:v>1.0636363636363604</c:v>
                </c:pt>
                <c:pt idx="234">
                  <c:v>1.068181818181815</c:v>
                </c:pt>
                <c:pt idx="235">
                  <c:v>1.0727272727272696</c:v>
                </c:pt>
                <c:pt idx="236">
                  <c:v>1.0772727272727243</c:v>
                </c:pt>
                <c:pt idx="237">
                  <c:v>1.0818181818181789</c:v>
                </c:pt>
                <c:pt idx="238">
                  <c:v>1.0863636363636335</c:v>
                </c:pt>
                <c:pt idx="239">
                  <c:v>1.0909090909090882</c:v>
                </c:pt>
                <c:pt idx="240">
                  <c:v>1.0954545454545428</c:v>
                </c:pt>
                <c:pt idx="241">
                  <c:v>1.0999999999999974</c:v>
                </c:pt>
                <c:pt idx="242">
                  <c:v>1.1045454545454521</c:v>
                </c:pt>
                <c:pt idx="243">
                  <c:v>1.1090909090909067</c:v>
                </c:pt>
                <c:pt idx="244">
                  <c:v>1.1136363636363613</c:v>
                </c:pt>
                <c:pt idx="245">
                  <c:v>1.1181818181818159</c:v>
                </c:pt>
                <c:pt idx="246">
                  <c:v>1.1227272727272706</c:v>
                </c:pt>
                <c:pt idx="247">
                  <c:v>1.1272727272727252</c:v>
                </c:pt>
                <c:pt idx="248">
                  <c:v>1.1318181818181798</c:v>
                </c:pt>
                <c:pt idx="249">
                  <c:v>1.1363636363636345</c:v>
                </c:pt>
                <c:pt idx="250">
                  <c:v>1.1409090909090891</c:v>
                </c:pt>
                <c:pt idx="251">
                  <c:v>1.1454545454545437</c:v>
                </c:pt>
                <c:pt idx="252">
                  <c:v>1.1499999999999984</c:v>
                </c:pt>
                <c:pt idx="253">
                  <c:v>1.154545454545453</c:v>
                </c:pt>
                <c:pt idx="254">
                  <c:v>1.1590909090909076</c:v>
                </c:pt>
                <c:pt idx="255">
                  <c:v>1.1636363636363622</c:v>
                </c:pt>
                <c:pt idx="256">
                  <c:v>1.1681818181818169</c:v>
                </c:pt>
                <c:pt idx="257">
                  <c:v>1.1727272727272715</c:v>
                </c:pt>
                <c:pt idx="258">
                  <c:v>1.1772727272727261</c:v>
                </c:pt>
                <c:pt idx="259">
                  <c:v>1.1818181818181808</c:v>
                </c:pt>
                <c:pt idx="260">
                  <c:v>1.1863636363636354</c:v>
                </c:pt>
                <c:pt idx="261">
                  <c:v>1.19090909090909</c:v>
                </c:pt>
                <c:pt idx="262">
                  <c:v>1.1954545454545447</c:v>
                </c:pt>
                <c:pt idx="263">
                  <c:v>1.1999999999999993</c:v>
                </c:pt>
                <c:pt idx="264">
                  <c:v>1.2045454545454539</c:v>
                </c:pt>
                <c:pt idx="265">
                  <c:v>1.2090909090909085</c:v>
                </c:pt>
                <c:pt idx="266">
                  <c:v>1.2136363636363632</c:v>
                </c:pt>
                <c:pt idx="267">
                  <c:v>1.2181818181818178</c:v>
                </c:pt>
                <c:pt idx="268">
                  <c:v>1.2227272727272724</c:v>
                </c:pt>
                <c:pt idx="269">
                  <c:v>1.2272727272727271</c:v>
                </c:pt>
                <c:pt idx="270">
                  <c:v>1.2318181818181817</c:v>
                </c:pt>
                <c:pt idx="271">
                  <c:v>1.2363636363636363</c:v>
                </c:pt>
                <c:pt idx="272">
                  <c:v>1.240909090909091</c:v>
                </c:pt>
                <c:pt idx="273">
                  <c:v>1.2454545454545456</c:v>
                </c:pt>
                <c:pt idx="274">
                  <c:v>1.2500000000000002</c:v>
                </c:pt>
                <c:pt idx="275">
                  <c:v>1.2545454545454549</c:v>
                </c:pt>
                <c:pt idx="276">
                  <c:v>1.2590909090909095</c:v>
                </c:pt>
                <c:pt idx="277">
                  <c:v>1.2636363636363641</c:v>
                </c:pt>
                <c:pt idx="278">
                  <c:v>1.2681818181818187</c:v>
                </c:pt>
                <c:pt idx="279">
                  <c:v>1.2727272727272734</c:v>
                </c:pt>
                <c:pt idx="280">
                  <c:v>1.277272727272728</c:v>
                </c:pt>
                <c:pt idx="281">
                  <c:v>1.2818181818181826</c:v>
                </c:pt>
                <c:pt idx="282">
                  <c:v>1.2863636363636373</c:v>
                </c:pt>
                <c:pt idx="283">
                  <c:v>1.2909090909090919</c:v>
                </c:pt>
                <c:pt idx="284">
                  <c:v>1.2954545454545465</c:v>
                </c:pt>
                <c:pt idx="285">
                  <c:v>1.3000000000000012</c:v>
                </c:pt>
                <c:pt idx="286">
                  <c:v>1.3045454545454558</c:v>
                </c:pt>
                <c:pt idx="287">
                  <c:v>1.3090909090909104</c:v>
                </c:pt>
                <c:pt idx="288">
                  <c:v>1.313636363636365</c:v>
                </c:pt>
                <c:pt idx="289">
                  <c:v>1.3181818181818197</c:v>
                </c:pt>
                <c:pt idx="290">
                  <c:v>1.3227272727272743</c:v>
                </c:pt>
                <c:pt idx="291">
                  <c:v>1.3272727272727289</c:v>
                </c:pt>
                <c:pt idx="292">
                  <c:v>1.3318181818181836</c:v>
                </c:pt>
                <c:pt idx="293">
                  <c:v>1.3363636363636382</c:v>
                </c:pt>
                <c:pt idx="294">
                  <c:v>1.3409090909090928</c:v>
                </c:pt>
                <c:pt idx="295">
                  <c:v>1.3454545454545475</c:v>
                </c:pt>
                <c:pt idx="296">
                  <c:v>1.3500000000000021</c:v>
                </c:pt>
                <c:pt idx="297">
                  <c:v>1.3545454545454567</c:v>
                </c:pt>
                <c:pt idx="298">
                  <c:v>1.3590909090909113</c:v>
                </c:pt>
                <c:pt idx="299">
                  <c:v>1.363636363636366</c:v>
                </c:pt>
                <c:pt idx="300">
                  <c:v>1.3681818181818206</c:v>
                </c:pt>
                <c:pt idx="301">
                  <c:v>1.3727272727272752</c:v>
                </c:pt>
                <c:pt idx="302">
                  <c:v>1.3772727272727299</c:v>
                </c:pt>
                <c:pt idx="303">
                  <c:v>1.3818181818181845</c:v>
                </c:pt>
                <c:pt idx="304">
                  <c:v>1.3863636363636391</c:v>
                </c:pt>
                <c:pt idx="305">
                  <c:v>1.3909090909090938</c:v>
                </c:pt>
                <c:pt idx="306">
                  <c:v>1.3954545454545484</c:v>
                </c:pt>
                <c:pt idx="307">
                  <c:v>1.400000000000003</c:v>
                </c:pt>
                <c:pt idx="308">
                  <c:v>1.4045454545454577</c:v>
                </c:pt>
                <c:pt idx="309">
                  <c:v>1.4090909090909123</c:v>
                </c:pt>
                <c:pt idx="310">
                  <c:v>1.4136363636363669</c:v>
                </c:pt>
                <c:pt idx="311">
                  <c:v>1.4181818181818215</c:v>
                </c:pt>
                <c:pt idx="312">
                  <c:v>1.4227272727272762</c:v>
                </c:pt>
                <c:pt idx="313">
                  <c:v>1.4272727272727308</c:v>
                </c:pt>
                <c:pt idx="314">
                  <c:v>1.4318181818181854</c:v>
                </c:pt>
                <c:pt idx="315">
                  <c:v>1.4363636363636401</c:v>
                </c:pt>
                <c:pt idx="316">
                  <c:v>1.4409090909090947</c:v>
                </c:pt>
                <c:pt idx="317">
                  <c:v>1.4454545454545493</c:v>
                </c:pt>
                <c:pt idx="318">
                  <c:v>1.450000000000004</c:v>
                </c:pt>
                <c:pt idx="319">
                  <c:v>1.4545454545454586</c:v>
                </c:pt>
                <c:pt idx="320">
                  <c:v>1.4590909090909132</c:v>
                </c:pt>
                <c:pt idx="321">
                  <c:v>1.4636363636363678</c:v>
                </c:pt>
                <c:pt idx="322">
                  <c:v>1.4681818181818225</c:v>
                </c:pt>
                <c:pt idx="323">
                  <c:v>1.4727272727272771</c:v>
                </c:pt>
                <c:pt idx="324">
                  <c:v>1.4772727272727317</c:v>
                </c:pt>
                <c:pt idx="325">
                  <c:v>1.4818181818181864</c:v>
                </c:pt>
                <c:pt idx="326">
                  <c:v>1.486363636363641</c:v>
                </c:pt>
                <c:pt idx="327">
                  <c:v>1.4909090909090956</c:v>
                </c:pt>
                <c:pt idx="328">
                  <c:v>1.4954545454545503</c:v>
                </c:pt>
                <c:pt idx="329">
                  <c:v>1.5000000000000049</c:v>
                </c:pt>
                <c:pt idx="330">
                  <c:v>1.5045454545454595</c:v>
                </c:pt>
                <c:pt idx="331">
                  <c:v>1.5090909090909141</c:v>
                </c:pt>
                <c:pt idx="332">
                  <c:v>1.5136363636363688</c:v>
                </c:pt>
                <c:pt idx="333">
                  <c:v>1.5181818181818234</c:v>
                </c:pt>
                <c:pt idx="334">
                  <c:v>1.522727272727278</c:v>
                </c:pt>
                <c:pt idx="335">
                  <c:v>1.5272727272727327</c:v>
                </c:pt>
                <c:pt idx="336">
                  <c:v>1.5318181818181873</c:v>
                </c:pt>
                <c:pt idx="337">
                  <c:v>1.5363636363636419</c:v>
                </c:pt>
                <c:pt idx="338">
                  <c:v>1.5409090909090966</c:v>
                </c:pt>
                <c:pt idx="339">
                  <c:v>1.5454545454545512</c:v>
                </c:pt>
                <c:pt idx="340">
                  <c:v>1.5500000000000058</c:v>
                </c:pt>
                <c:pt idx="341">
                  <c:v>1.5545454545454604</c:v>
                </c:pt>
                <c:pt idx="342">
                  <c:v>1.5590909090909151</c:v>
                </c:pt>
                <c:pt idx="343">
                  <c:v>1.5636363636363697</c:v>
                </c:pt>
                <c:pt idx="344">
                  <c:v>1.5681818181818243</c:v>
                </c:pt>
                <c:pt idx="345">
                  <c:v>1.572727272727279</c:v>
                </c:pt>
                <c:pt idx="346">
                  <c:v>1.5772727272727336</c:v>
                </c:pt>
                <c:pt idx="347">
                  <c:v>1.5818181818181882</c:v>
                </c:pt>
                <c:pt idx="348">
                  <c:v>1.5863636363636429</c:v>
                </c:pt>
                <c:pt idx="349">
                  <c:v>1.5909090909090975</c:v>
                </c:pt>
                <c:pt idx="350">
                  <c:v>1.5954545454545521</c:v>
                </c:pt>
                <c:pt idx="351">
                  <c:v>1.6000000000000068</c:v>
                </c:pt>
                <c:pt idx="352">
                  <c:v>1.6045454545454614</c:v>
                </c:pt>
                <c:pt idx="353">
                  <c:v>1.609090909090916</c:v>
                </c:pt>
                <c:pt idx="354">
                  <c:v>1.6136363636363706</c:v>
                </c:pt>
                <c:pt idx="355">
                  <c:v>1.6181818181818253</c:v>
                </c:pt>
                <c:pt idx="356">
                  <c:v>1.6227272727272799</c:v>
                </c:pt>
                <c:pt idx="357">
                  <c:v>1.6272727272727345</c:v>
                </c:pt>
                <c:pt idx="358">
                  <c:v>1.6318181818181892</c:v>
                </c:pt>
                <c:pt idx="359">
                  <c:v>1.6363636363636438</c:v>
                </c:pt>
                <c:pt idx="360">
                  <c:v>1.6409090909090984</c:v>
                </c:pt>
                <c:pt idx="361">
                  <c:v>1.6454545454545531</c:v>
                </c:pt>
                <c:pt idx="362">
                  <c:v>1.6500000000000077</c:v>
                </c:pt>
                <c:pt idx="363">
                  <c:v>1.6545454545454623</c:v>
                </c:pt>
                <c:pt idx="364">
                  <c:v>1.6590909090909169</c:v>
                </c:pt>
                <c:pt idx="365">
                  <c:v>1.6636363636363716</c:v>
                </c:pt>
                <c:pt idx="366">
                  <c:v>1.6681818181818262</c:v>
                </c:pt>
                <c:pt idx="367">
                  <c:v>1.6727272727272808</c:v>
                </c:pt>
                <c:pt idx="368">
                  <c:v>1.6772727272727355</c:v>
                </c:pt>
                <c:pt idx="369">
                  <c:v>1.6818181818181901</c:v>
                </c:pt>
                <c:pt idx="370">
                  <c:v>1.6863636363636447</c:v>
                </c:pt>
                <c:pt idx="371">
                  <c:v>1.6909090909090994</c:v>
                </c:pt>
                <c:pt idx="372">
                  <c:v>1.695454545454554</c:v>
                </c:pt>
                <c:pt idx="373">
                  <c:v>1.7000000000000086</c:v>
                </c:pt>
                <c:pt idx="374">
                  <c:v>1.7045454545454632</c:v>
                </c:pt>
                <c:pt idx="375">
                  <c:v>1.7090909090909179</c:v>
                </c:pt>
                <c:pt idx="376">
                  <c:v>1.7136363636363725</c:v>
                </c:pt>
                <c:pt idx="377">
                  <c:v>1.7181818181818271</c:v>
                </c:pt>
                <c:pt idx="378">
                  <c:v>1.7227272727272818</c:v>
                </c:pt>
                <c:pt idx="379">
                  <c:v>1.7272727272727364</c:v>
                </c:pt>
                <c:pt idx="380">
                  <c:v>1.731818181818191</c:v>
                </c:pt>
                <c:pt idx="381">
                  <c:v>1.7363636363636457</c:v>
                </c:pt>
                <c:pt idx="382">
                  <c:v>1.7409090909091003</c:v>
                </c:pt>
                <c:pt idx="383">
                  <c:v>1.7454545454545549</c:v>
                </c:pt>
                <c:pt idx="384">
                  <c:v>1.7500000000000095</c:v>
                </c:pt>
                <c:pt idx="385">
                  <c:v>1.7545454545454642</c:v>
                </c:pt>
                <c:pt idx="386">
                  <c:v>1.7590909090909188</c:v>
                </c:pt>
                <c:pt idx="387">
                  <c:v>1.7636363636363734</c:v>
                </c:pt>
                <c:pt idx="388">
                  <c:v>1.7681818181818281</c:v>
                </c:pt>
                <c:pt idx="389">
                  <c:v>1.7727272727272827</c:v>
                </c:pt>
                <c:pt idx="390">
                  <c:v>1.7772727272727373</c:v>
                </c:pt>
                <c:pt idx="391">
                  <c:v>1.781818181818192</c:v>
                </c:pt>
                <c:pt idx="392">
                  <c:v>1.7863636363636466</c:v>
                </c:pt>
                <c:pt idx="393">
                  <c:v>1.7909090909091012</c:v>
                </c:pt>
                <c:pt idx="394">
                  <c:v>1.7954545454545559</c:v>
                </c:pt>
                <c:pt idx="395">
                  <c:v>1.8000000000000105</c:v>
                </c:pt>
                <c:pt idx="396">
                  <c:v>1.8045454545454651</c:v>
                </c:pt>
                <c:pt idx="397">
                  <c:v>1.8090909090909197</c:v>
                </c:pt>
                <c:pt idx="398">
                  <c:v>1.8136363636363744</c:v>
                </c:pt>
                <c:pt idx="399">
                  <c:v>1.818181818181829</c:v>
                </c:pt>
                <c:pt idx="400">
                  <c:v>1.8227272727272836</c:v>
                </c:pt>
                <c:pt idx="401">
                  <c:v>1.8272727272727383</c:v>
                </c:pt>
                <c:pt idx="402">
                  <c:v>1.8318181818181929</c:v>
                </c:pt>
                <c:pt idx="403">
                  <c:v>1.8363636363636475</c:v>
                </c:pt>
                <c:pt idx="404">
                  <c:v>1.8409090909091022</c:v>
                </c:pt>
                <c:pt idx="405">
                  <c:v>1.8454545454545568</c:v>
                </c:pt>
                <c:pt idx="406">
                  <c:v>1.8500000000000114</c:v>
                </c:pt>
                <c:pt idx="407">
                  <c:v>1.854545454545466</c:v>
                </c:pt>
                <c:pt idx="408">
                  <c:v>1.8590909090909207</c:v>
                </c:pt>
                <c:pt idx="409">
                  <c:v>1.8636363636363753</c:v>
                </c:pt>
                <c:pt idx="410">
                  <c:v>1.8681818181818299</c:v>
                </c:pt>
                <c:pt idx="411">
                  <c:v>1.8727272727272846</c:v>
                </c:pt>
                <c:pt idx="412">
                  <c:v>1.8772727272727392</c:v>
                </c:pt>
                <c:pt idx="413">
                  <c:v>1.8818181818181938</c:v>
                </c:pt>
                <c:pt idx="414">
                  <c:v>1.8863636363636485</c:v>
                </c:pt>
                <c:pt idx="415">
                  <c:v>1.8909090909091031</c:v>
                </c:pt>
                <c:pt idx="416">
                  <c:v>1.8954545454545577</c:v>
                </c:pt>
                <c:pt idx="417">
                  <c:v>1.9000000000000123</c:v>
                </c:pt>
                <c:pt idx="418">
                  <c:v>1.904545454545467</c:v>
                </c:pt>
                <c:pt idx="419">
                  <c:v>1.9090909090909216</c:v>
                </c:pt>
                <c:pt idx="420">
                  <c:v>1.9136363636363762</c:v>
                </c:pt>
                <c:pt idx="421">
                  <c:v>1.9181818181818309</c:v>
                </c:pt>
                <c:pt idx="422">
                  <c:v>1.9227272727272855</c:v>
                </c:pt>
                <c:pt idx="423">
                  <c:v>1.9272727272727401</c:v>
                </c:pt>
                <c:pt idx="424">
                  <c:v>1.9318181818181948</c:v>
                </c:pt>
                <c:pt idx="425">
                  <c:v>1.9363636363636494</c:v>
                </c:pt>
                <c:pt idx="426">
                  <c:v>1.940909090909104</c:v>
                </c:pt>
                <c:pt idx="427">
                  <c:v>1.9454545454545586</c:v>
                </c:pt>
                <c:pt idx="428">
                  <c:v>1.9500000000000133</c:v>
                </c:pt>
                <c:pt idx="429">
                  <c:v>1.9545454545454679</c:v>
                </c:pt>
                <c:pt idx="430">
                  <c:v>1.9590909090909225</c:v>
                </c:pt>
                <c:pt idx="431">
                  <c:v>1.9636363636363772</c:v>
                </c:pt>
                <c:pt idx="432">
                  <c:v>1.9681818181818318</c:v>
                </c:pt>
                <c:pt idx="433">
                  <c:v>1.9727272727272864</c:v>
                </c:pt>
                <c:pt idx="434">
                  <c:v>1.9772727272727411</c:v>
                </c:pt>
                <c:pt idx="435">
                  <c:v>1.9818181818181957</c:v>
                </c:pt>
                <c:pt idx="436">
                  <c:v>1.9863636363636503</c:v>
                </c:pt>
                <c:pt idx="437">
                  <c:v>1.990909090909105</c:v>
                </c:pt>
                <c:pt idx="438">
                  <c:v>1.9954545454545596</c:v>
                </c:pt>
                <c:pt idx="439">
                  <c:v>2.0000000000000142</c:v>
                </c:pt>
                <c:pt idx="440">
                  <c:v>2.0045454545454686</c:v>
                </c:pt>
                <c:pt idx="441">
                  <c:v>2.009090909090923</c:v>
                </c:pt>
                <c:pt idx="442">
                  <c:v>2.0136363636363774</c:v>
                </c:pt>
                <c:pt idx="443">
                  <c:v>2.0181818181818318</c:v>
                </c:pt>
                <c:pt idx="444">
                  <c:v>2.0227272727272863</c:v>
                </c:pt>
                <c:pt idx="445">
                  <c:v>2.0272727272727407</c:v>
                </c:pt>
                <c:pt idx="446">
                  <c:v>2.0318181818181951</c:v>
                </c:pt>
                <c:pt idx="447">
                  <c:v>2.0363636363636495</c:v>
                </c:pt>
                <c:pt idx="448">
                  <c:v>2.0409090909091039</c:v>
                </c:pt>
                <c:pt idx="449">
                  <c:v>2.0454545454545583</c:v>
                </c:pt>
                <c:pt idx="450">
                  <c:v>2.0500000000000127</c:v>
                </c:pt>
                <c:pt idx="451">
                  <c:v>2.0545454545454671</c:v>
                </c:pt>
                <c:pt idx="452">
                  <c:v>2.0590909090909215</c:v>
                </c:pt>
                <c:pt idx="453">
                  <c:v>2.0636363636363759</c:v>
                </c:pt>
                <c:pt idx="454">
                  <c:v>2.0681818181818303</c:v>
                </c:pt>
                <c:pt idx="455">
                  <c:v>2.0727272727272847</c:v>
                </c:pt>
                <c:pt idx="456">
                  <c:v>2.0772727272727392</c:v>
                </c:pt>
                <c:pt idx="457">
                  <c:v>2.0818181818181936</c:v>
                </c:pt>
                <c:pt idx="458">
                  <c:v>2.086363636363648</c:v>
                </c:pt>
                <c:pt idx="459">
                  <c:v>2.0909090909091024</c:v>
                </c:pt>
                <c:pt idx="460">
                  <c:v>2.0954545454545568</c:v>
                </c:pt>
                <c:pt idx="461">
                  <c:v>2.1000000000000112</c:v>
                </c:pt>
                <c:pt idx="462">
                  <c:v>2.1045454545454656</c:v>
                </c:pt>
                <c:pt idx="463">
                  <c:v>2.10909090909092</c:v>
                </c:pt>
                <c:pt idx="464">
                  <c:v>2.1136363636363744</c:v>
                </c:pt>
                <c:pt idx="465">
                  <c:v>2.1181818181818288</c:v>
                </c:pt>
                <c:pt idx="466">
                  <c:v>2.1227272727272832</c:v>
                </c:pt>
                <c:pt idx="467">
                  <c:v>2.1272727272727376</c:v>
                </c:pt>
                <c:pt idx="468">
                  <c:v>2.131818181818192</c:v>
                </c:pt>
                <c:pt idx="469">
                  <c:v>2.1363636363636465</c:v>
                </c:pt>
                <c:pt idx="470">
                  <c:v>2.1409090909091009</c:v>
                </c:pt>
                <c:pt idx="471">
                  <c:v>2.1454545454545553</c:v>
                </c:pt>
                <c:pt idx="472">
                  <c:v>2.1500000000000097</c:v>
                </c:pt>
                <c:pt idx="473">
                  <c:v>2.1545454545454641</c:v>
                </c:pt>
                <c:pt idx="474">
                  <c:v>2.1590909090909185</c:v>
                </c:pt>
                <c:pt idx="475">
                  <c:v>2.1636363636363729</c:v>
                </c:pt>
                <c:pt idx="476">
                  <c:v>2.1681818181818273</c:v>
                </c:pt>
                <c:pt idx="477">
                  <c:v>2.1727272727272817</c:v>
                </c:pt>
                <c:pt idx="478">
                  <c:v>2.1772727272727361</c:v>
                </c:pt>
                <c:pt idx="479">
                  <c:v>2.1818181818181905</c:v>
                </c:pt>
                <c:pt idx="480">
                  <c:v>2.1863636363636449</c:v>
                </c:pt>
                <c:pt idx="481">
                  <c:v>2.1909090909090994</c:v>
                </c:pt>
                <c:pt idx="482">
                  <c:v>2.1954545454545538</c:v>
                </c:pt>
                <c:pt idx="483">
                  <c:v>2.2000000000000082</c:v>
                </c:pt>
                <c:pt idx="484">
                  <c:v>2.2045454545454626</c:v>
                </c:pt>
                <c:pt idx="485">
                  <c:v>2.209090909090917</c:v>
                </c:pt>
                <c:pt idx="486">
                  <c:v>2.2136363636363714</c:v>
                </c:pt>
                <c:pt idx="487">
                  <c:v>2.2181818181818258</c:v>
                </c:pt>
                <c:pt idx="488">
                  <c:v>2.2227272727272802</c:v>
                </c:pt>
                <c:pt idx="489">
                  <c:v>2.2272727272727346</c:v>
                </c:pt>
                <c:pt idx="490">
                  <c:v>2.231818181818189</c:v>
                </c:pt>
                <c:pt idx="491">
                  <c:v>2.2363636363636434</c:v>
                </c:pt>
                <c:pt idx="492">
                  <c:v>2.2409090909090978</c:v>
                </c:pt>
                <c:pt idx="493">
                  <c:v>2.2454545454545523</c:v>
                </c:pt>
                <c:pt idx="494">
                  <c:v>2.2500000000000067</c:v>
                </c:pt>
                <c:pt idx="495">
                  <c:v>2.2545454545454611</c:v>
                </c:pt>
                <c:pt idx="496">
                  <c:v>2.2590909090909155</c:v>
                </c:pt>
                <c:pt idx="497">
                  <c:v>2.2636363636363699</c:v>
                </c:pt>
                <c:pt idx="498">
                  <c:v>2.2681818181818243</c:v>
                </c:pt>
                <c:pt idx="499">
                  <c:v>2.2727272727272787</c:v>
                </c:pt>
                <c:pt idx="500">
                  <c:v>2.2772727272727331</c:v>
                </c:pt>
                <c:pt idx="501">
                  <c:v>2.2818181818181875</c:v>
                </c:pt>
                <c:pt idx="502">
                  <c:v>2.2863636363636419</c:v>
                </c:pt>
                <c:pt idx="503">
                  <c:v>2.2909090909090963</c:v>
                </c:pt>
                <c:pt idx="504">
                  <c:v>2.2954545454545507</c:v>
                </c:pt>
                <c:pt idx="505">
                  <c:v>2.3000000000000052</c:v>
                </c:pt>
                <c:pt idx="506">
                  <c:v>2.3045454545454596</c:v>
                </c:pt>
                <c:pt idx="507">
                  <c:v>2.309090909090914</c:v>
                </c:pt>
                <c:pt idx="508">
                  <c:v>2.3136363636363684</c:v>
                </c:pt>
                <c:pt idx="509">
                  <c:v>2.3181818181818228</c:v>
                </c:pt>
                <c:pt idx="510">
                  <c:v>2.3227272727272772</c:v>
                </c:pt>
                <c:pt idx="511">
                  <c:v>2.3272727272727316</c:v>
                </c:pt>
                <c:pt idx="512">
                  <c:v>2.331818181818186</c:v>
                </c:pt>
                <c:pt idx="513">
                  <c:v>2.3363636363636404</c:v>
                </c:pt>
                <c:pt idx="514">
                  <c:v>2.3409090909090948</c:v>
                </c:pt>
                <c:pt idx="515">
                  <c:v>2.3454545454545492</c:v>
                </c:pt>
                <c:pt idx="516">
                  <c:v>2.3500000000000036</c:v>
                </c:pt>
                <c:pt idx="517">
                  <c:v>2.354545454545458</c:v>
                </c:pt>
                <c:pt idx="518">
                  <c:v>2.3590909090909125</c:v>
                </c:pt>
                <c:pt idx="519">
                  <c:v>2.3636363636363669</c:v>
                </c:pt>
                <c:pt idx="520">
                  <c:v>2.3681818181818213</c:v>
                </c:pt>
                <c:pt idx="521">
                  <c:v>2.3727272727272757</c:v>
                </c:pt>
                <c:pt idx="522">
                  <c:v>2.3772727272727301</c:v>
                </c:pt>
                <c:pt idx="523">
                  <c:v>2.3818181818181845</c:v>
                </c:pt>
                <c:pt idx="524">
                  <c:v>2.3863636363636389</c:v>
                </c:pt>
                <c:pt idx="525">
                  <c:v>2.3909090909090933</c:v>
                </c:pt>
                <c:pt idx="526">
                  <c:v>2.3954545454545477</c:v>
                </c:pt>
                <c:pt idx="527">
                  <c:v>2.4000000000000021</c:v>
                </c:pt>
                <c:pt idx="528">
                  <c:v>2.4045454545454565</c:v>
                </c:pt>
                <c:pt idx="529">
                  <c:v>2.4090909090909109</c:v>
                </c:pt>
                <c:pt idx="530">
                  <c:v>2.4136363636363654</c:v>
                </c:pt>
                <c:pt idx="531">
                  <c:v>2.4181818181818198</c:v>
                </c:pt>
                <c:pt idx="532">
                  <c:v>2.4227272727272742</c:v>
                </c:pt>
                <c:pt idx="533">
                  <c:v>2.4272727272727286</c:v>
                </c:pt>
                <c:pt idx="534">
                  <c:v>2.431818181818183</c:v>
                </c:pt>
                <c:pt idx="535">
                  <c:v>2.4363636363636374</c:v>
                </c:pt>
                <c:pt idx="536">
                  <c:v>2.4409090909090918</c:v>
                </c:pt>
                <c:pt idx="537">
                  <c:v>2.4454545454545462</c:v>
                </c:pt>
                <c:pt idx="538">
                  <c:v>2.4500000000000006</c:v>
                </c:pt>
                <c:pt idx="539">
                  <c:v>2.454545454545455</c:v>
                </c:pt>
                <c:pt idx="540">
                  <c:v>2.4590909090909094</c:v>
                </c:pt>
                <c:pt idx="541">
                  <c:v>2.4636363636363638</c:v>
                </c:pt>
                <c:pt idx="542">
                  <c:v>2.4681818181818183</c:v>
                </c:pt>
                <c:pt idx="543">
                  <c:v>2.4727272727272727</c:v>
                </c:pt>
                <c:pt idx="544">
                  <c:v>2.4772727272727271</c:v>
                </c:pt>
                <c:pt idx="545">
                  <c:v>2.4818181818181815</c:v>
                </c:pt>
                <c:pt idx="546">
                  <c:v>2.4863636363636359</c:v>
                </c:pt>
                <c:pt idx="547">
                  <c:v>2.4909090909090903</c:v>
                </c:pt>
                <c:pt idx="548">
                  <c:v>2.4954545454545447</c:v>
                </c:pt>
                <c:pt idx="549">
                  <c:v>2.4999999999999991</c:v>
                </c:pt>
                <c:pt idx="550">
                  <c:v>2.5045454545454535</c:v>
                </c:pt>
                <c:pt idx="551">
                  <c:v>2.5090909090909079</c:v>
                </c:pt>
                <c:pt idx="552">
                  <c:v>2.5136363636363623</c:v>
                </c:pt>
                <c:pt idx="553">
                  <c:v>2.5181818181818167</c:v>
                </c:pt>
                <c:pt idx="554">
                  <c:v>2.5227272727272712</c:v>
                </c:pt>
                <c:pt idx="555">
                  <c:v>2.5272727272727256</c:v>
                </c:pt>
                <c:pt idx="556">
                  <c:v>2.53181818181818</c:v>
                </c:pt>
                <c:pt idx="557">
                  <c:v>2.5363636363636344</c:v>
                </c:pt>
                <c:pt idx="558">
                  <c:v>2.5409090909090888</c:v>
                </c:pt>
                <c:pt idx="559">
                  <c:v>2.5454545454545432</c:v>
                </c:pt>
                <c:pt idx="560">
                  <c:v>2.5499999999999976</c:v>
                </c:pt>
                <c:pt idx="561">
                  <c:v>2.554545454545452</c:v>
                </c:pt>
                <c:pt idx="562">
                  <c:v>2.5590909090909064</c:v>
                </c:pt>
                <c:pt idx="563">
                  <c:v>2.5636363636363608</c:v>
                </c:pt>
                <c:pt idx="564">
                  <c:v>2.5681818181818152</c:v>
                </c:pt>
                <c:pt idx="565">
                  <c:v>2.5727272727272696</c:v>
                </c:pt>
                <c:pt idx="566">
                  <c:v>2.5772727272727241</c:v>
                </c:pt>
                <c:pt idx="567">
                  <c:v>2.5818181818181785</c:v>
                </c:pt>
                <c:pt idx="568">
                  <c:v>2.5863636363636329</c:v>
                </c:pt>
                <c:pt idx="569">
                  <c:v>2.5909090909090873</c:v>
                </c:pt>
                <c:pt idx="570">
                  <c:v>2.5954545454545417</c:v>
                </c:pt>
                <c:pt idx="571">
                  <c:v>2.5999999999999961</c:v>
                </c:pt>
                <c:pt idx="572">
                  <c:v>2.6045454545454505</c:v>
                </c:pt>
                <c:pt idx="573">
                  <c:v>2.6090909090909049</c:v>
                </c:pt>
                <c:pt idx="574">
                  <c:v>2.6136363636363593</c:v>
                </c:pt>
                <c:pt idx="575">
                  <c:v>2.6181818181818137</c:v>
                </c:pt>
                <c:pt idx="576">
                  <c:v>2.6227272727272681</c:v>
                </c:pt>
                <c:pt idx="577">
                  <c:v>2.6272727272727225</c:v>
                </c:pt>
                <c:pt idx="578">
                  <c:v>2.6318181818181769</c:v>
                </c:pt>
                <c:pt idx="579">
                  <c:v>2.6363636363636314</c:v>
                </c:pt>
                <c:pt idx="580">
                  <c:v>2.6409090909090858</c:v>
                </c:pt>
                <c:pt idx="581">
                  <c:v>2.6454545454545402</c:v>
                </c:pt>
                <c:pt idx="582">
                  <c:v>2.6499999999999946</c:v>
                </c:pt>
                <c:pt idx="583">
                  <c:v>2.654545454545449</c:v>
                </c:pt>
                <c:pt idx="584">
                  <c:v>2.6590909090909034</c:v>
                </c:pt>
                <c:pt idx="585">
                  <c:v>2.6636363636363578</c:v>
                </c:pt>
                <c:pt idx="586">
                  <c:v>2.6681818181818122</c:v>
                </c:pt>
                <c:pt idx="587">
                  <c:v>2.6727272727272666</c:v>
                </c:pt>
                <c:pt idx="588">
                  <c:v>2.677272727272721</c:v>
                </c:pt>
                <c:pt idx="589">
                  <c:v>2.6818181818181754</c:v>
                </c:pt>
                <c:pt idx="590">
                  <c:v>2.6863636363636298</c:v>
                </c:pt>
                <c:pt idx="591">
                  <c:v>2.6909090909090843</c:v>
                </c:pt>
                <c:pt idx="592">
                  <c:v>2.6954545454545387</c:v>
                </c:pt>
                <c:pt idx="593">
                  <c:v>2.6999999999999931</c:v>
                </c:pt>
                <c:pt idx="594">
                  <c:v>2.7045454545454475</c:v>
                </c:pt>
                <c:pt idx="595">
                  <c:v>2.7090909090909019</c:v>
                </c:pt>
                <c:pt idx="596">
                  <c:v>2.7136363636363563</c:v>
                </c:pt>
                <c:pt idx="597">
                  <c:v>2.7181818181818107</c:v>
                </c:pt>
                <c:pt idx="598">
                  <c:v>2.7227272727272651</c:v>
                </c:pt>
                <c:pt idx="599">
                  <c:v>2.7272727272727195</c:v>
                </c:pt>
                <c:pt idx="600">
                  <c:v>2.7318181818181739</c:v>
                </c:pt>
                <c:pt idx="601">
                  <c:v>2.7363636363636283</c:v>
                </c:pt>
                <c:pt idx="602">
                  <c:v>2.7409090909090827</c:v>
                </c:pt>
                <c:pt idx="603">
                  <c:v>2.7454545454545372</c:v>
                </c:pt>
                <c:pt idx="604">
                  <c:v>2.7499999999999916</c:v>
                </c:pt>
                <c:pt idx="605">
                  <c:v>2.754545454545446</c:v>
                </c:pt>
                <c:pt idx="606">
                  <c:v>2.7590909090909004</c:v>
                </c:pt>
                <c:pt idx="607">
                  <c:v>2.7636363636363548</c:v>
                </c:pt>
                <c:pt idx="608">
                  <c:v>2.7681818181818092</c:v>
                </c:pt>
                <c:pt idx="609">
                  <c:v>2.7727272727272636</c:v>
                </c:pt>
                <c:pt idx="610">
                  <c:v>2.777272727272718</c:v>
                </c:pt>
                <c:pt idx="611">
                  <c:v>2.7818181818181724</c:v>
                </c:pt>
                <c:pt idx="612">
                  <c:v>2.7863636363636268</c:v>
                </c:pt>
                <c:pt idx="613">
                  <c:v>2.7909090909090812</c:v>
                </c:pt>
                <c:pt idx="614">
                  <c:v>2.7954545454545356</c:v>
                </c:pt>
                <c:pt idx="615">
                  <c:v>2.7999999999999901</c:v>
                </c:pt>
                <c:pt idx="616">
                  <c:v>2.8045454545454445</c:v>
                </c:pt>
                <c:pt idx="617">
                  <c:v>2.8090909090908989</c:v>
                </c:pt>
                <c:pt idx="618">
                  <c:v>2.8136363636363533</c:v>
                </c:pt>
                <c:pt idx="619">
                  <c:v>2.8181818181818077</c:v>
                </c:pt>
                <c:pt idx="620">
                  <c:v>2.8227272727272621</c:v>
                </c:pt>
                <c:pt idx="621">
                  <c:v>2.8272727272727165</c:v>
                </c:pt>
                <c:pt idx="622">
                  <c:v>2.8318181818181709</c:v>
                </c:pt>
                <c:pt idx="623">
                  <c:v>2.8363636363636253</c:v>
                </c:pt>
                <c:pt idx="624">
                  <c:v>2.8409090909090797</c:v>
                </c:pt>
                <c:pt idx="625">
                  <c:v>2.8454545454545341</c:v>
                </c:pt>
                <c:pt idx="626">
                  <c:v>2.8499999999999885</c:v>
                </c:pt>
                <c:pt idx="627">
                  <c:v>2.854545454545443</c:v>
                </c:pt>
                <c:pt idx="628">
                  <c:v>2.8590909090908974</c:v>
                </c:pt>
                <c:pt idx="629">
                  <c:v>2.8636363636363518</c:v>
                </c:pt>
                <c:pt idx="630">
                  <c:v>2.8681818181818062</c:v>
                </c:pt>
                <c:pt idx="631">
                  <c:v>2.8727272727272606</c:v>
                </c:pt>
                <c:pt idx="632">
                  <c:v>2.877272727272715</c:v>
                </c:pt>
                <c:pt idx="633">
                  <c:v>2.8818181818181694</c:v>
                </c:pt>
                <c:pt idx="634">
                  <c:v>2.8863636363636238</c:v>
                </c:pt>
                <c:pt idx="635">
                  <c:v>2.8909090909090782</c:v>
                </c:pt>
                <c:pt idx="636">
                  <c:v>2.8954545454545326</c:v>
                </c:pt>
                <c:pt idx="637">
                  <c:v>2.899999999999987</c:v>
                </c:pt>
                <c:pt idx="638">
                  <c:v>2.9045454545454414</c:v>
                </c:pt>
                <c:pt idx="639">
                  <c:v>2.9090909090908958</c:v>
                </c:pt>
                <c:pt idx="640">
                  <c:v>2.9136363636363503</c:v>
                </c:pt>
                <c:pt idx="641">
                  <c:v>2.9181818181818047</c:v>
                </c:pt>
                <c:pt idx="642">
                  <c:v>2.9227272727272591</c:v>
                </c:pt>
                <c:pt idx="643">
                  <c:v>2.9272727272727135</c:v>
                </c:pt>
                <c:pt idx="644">
                  <c:v>2.9318181818181679</c:v>
                </c:pt>
                <c:pt idx="645">
                  <c:v>2.9363636363636223</c:v>
                </c:pt>
                <c:pt idx="646">
                  <c:v>2.9409090909090767</c:v>
                </c:pt>
                <c:pt idx="647">
                  <c:v>2.9454545454545311</c:v>
                </c:pt>
                <c:pt idx="648">
                  <c:v>2.9499999999999855</c:v>
                </c:pt>
                <c:pt idx="649">
                  <c:v>2.9545454545454399</c:v>
                </c:pt>
                <c:pt idx="650">
                  <c:v>2.9590909090908943</c:v>
                </c:pt>
                <c:pt idx="651">
                  <c:v>2.9636363636363487</c:v>
                </c:pt>
                <c:pt idx="652">
                  <c:v>2.9681818181818032</c:v>
                </c:pt>
                <c:pt idx="653">
                  <c:v>2.9727272727272576</c:v>
                </c:pt>
                <c:pt idx="654">
                  <c:v>2.977272727272712</c:v>
                </c:pt>
                <c:pt idx="655">
                  <c:v>2.9818181818181664</c:v>
                </c:pt>
                <c:pt idx="656">
                  <c:v>2.9863636363636208</c:v>
                </c:pt>
                <c:pt idx="657">
                  <c:v>2.9909090909090752</c:v>
                </c:pt>
                <c:pt idx="658">
                  <c:v>2.9954545454545296</c:v>
                </c:pt>
                <c:pt idx="659">
                  <c:v>2.999999999999984</c:v>
                </c:pt>
                <c:pt idx="660">
                  <c:v>3.0045454545454384</c:v>
                </c:pt>
                <c:pt idx="661">
                  <c:v>3.0090909090908928</c:v>
                </c:pt>
                <c:pt idx="662">
                  <c:v>3.0136363636363472</c:v>
                </c:pt>
                <c:pt idx="663">
                  <c:v>3.0181818181818016</c:v>
                </c:pt>
                <c:pt idx="664">
                  <c:v>3.0227272727272561</c:v>
                </c:pt>
                <c:pt idx="665">
                  <c:v>3.0272727272727105</c:v>
                </c:pt>
                <c:pt idx="666">
                  <c:v>3.0318181818181649</c:v>
                </c:pt>
                <c:pt idx="667">
                  <c:v>3.0363636363636193</c:v>
                </c:pt>
                <c:pt idx="668">
                  <c:v>3.0409090909090737</c:v>
                </c:pt>
                <c:pt idx="669">
                  <c:v>3.0454545454545281</c:v>
                </c:pt>
                <c:pt idx="670">
                  <c:v>3.0499999999999825</c:v>
                </c:pt>
                <c:pt idx="671">
                  <c:v>3.0545454545454369</c:v>
                </c:pt>
                <c:pt idx="672">
                  <c:v>3.0590909090908913</c:v>
                </c:pt>
                <c:pt idx="673">
                  <c:v>3.0636363636363457</c:v>
                </c:pt>
                <c:pt idx="674">
                  <c:v>3.0681818181818001</c:v>
                </c:pt>
                <c:pt idx="675">
                  <c:v>3.0727272727272545</c:v>
                </c:pt>
                <c:pt idx="676">
                  <c:v>3.077272727272709</c:v>
                </c:pt>
                <c:pt idx="677">
                  <c:v>3.0818181818181634</c:v>
                </c:pt>
                <c:pt idx="678">
                  <c:v>3.0863636363636178</c:v>
                </c:pt>
                <c:pt idx="679">
                  <c:v>3.0909090909090722</c:v>
                </c:pt>
                <c:pt idx="680">
                  <c:v>3.0954545454545266</c:v>
                </c:pt>
                <c:pt idx="681">
                  <c:v>3.099999999999981</c:v>
                </c:pt>
                <c:pt idx="682">
                  <c:v>3.1045454545454354</c:v>
                </c:pt>
                <c:pt idx="683">
                  <c:v>3.1090909090908898</c:v>
                </c:pt>
                <c:pt idx="684">
                  <c:v>3.1136363636363442</c:v>
                </c:pt>
                <c:pt idx="685">
                  <c:v>3.1181818181817986</c:v>
                </c:pt>
                <c:pt idx="686">
                  <c:v>3.122727272727253</c:v>
                </c:pt>
                <c:pt idx="687">
                  <c:v>3.1272727272727074</c:v>
                </c:pt>
                <c:pt idx="688">
                  <c:v>3.1318181818181619</c:v>
                </c:pt>
                <c:pt idx="689">
                  <c:v>3.1363636363636163</c:v>
                </c:pt>
                <c:pt idx="690">
                  <c:v>3.1409090909090707</c:v>
                </c:pt>
                <c:pt idx="691">
                  <c:v>3.1454545454545251</c:v>
                </c:pt>
                <c:pt idx="692">
                  <c:v>3.1499999999999795</c:v>
                </c:pt>
                <c:pt idx="693">
                  <c:v>3.1545454545454339</c:v>
                </c:pt>
                <c:pt idx="694">
                  <c:v>3.1590909090908883</c:v>
                </c:pt>
                <c:pt idx="695">
                  <c:v>3.1636363636363427</c:v>
                </c:pt>
                <c:pt idx="696">
                  <c:v>3.1681818181817971</c:v>
                </c:pt>
                <c:pt idx="697">
                  <c:v>3.1727272727272515</c:v>
                </c:pt>
                <c:pt idx="698">
                  <c:v>3.1772727272727059</c:v>
                </c:pt>
                <c:pt idx="699">
                  <c:v>3.1818181818181603</c:v>
                </c:pt>
                <c:pt idx="700">
                  <c:v>3.1863636363636147</c:v>
                </c:pt>
                <c:pt idx="701">
                  <c:v>3.1909090909090692</c:v>
                </c:pt>
                <c:pt idx="702">
                  <c:v>3.1954545454545236</c:v>
                </c:pt>
                <c:pt idx="703">
                  <c:v>3.199999999999978</c:v>
                </c:pt>
                <c:pt idx="704">
                  <c:v>3.2045454545454324</c:v>
                </c:pt>
                <c:pt idx="705">
                  <c:v>3.2090909090908868</c:v>
                </c:pt>
                <c:pt idx="706">
                  <c:v>3.2136363636363412</c:v>
                </c:pt>
                <c:pt idx="707">
                  <c:v>3.2181818181817956</c:v>
                </c:pt>
                <c:pt idx="708">
                  <c:v>3.22272727272725</c:v>
                </c:pt>
                <c:pt idx="709">
                  <c:v>3.2272727272727044</c:v>
                </c:pt>
                <c:pt idx="710">
                  <c:v>3.2318181818181588</c:v>
                </c:pt>
                <c:pt idx="711">
                  <c:v>3.2363636363636132</c:v>
                </c:pt>
                <c:pt idx="712">
                  <c:v>3.2409090909090676</c:v>
                </c:pt>
                <c:pt idx="713">
                  <c:v>3.2454545454545221</c:v>
                </c:pt>
                <c:pt idx="714">
                  <c:v>3.2499999999999765</c:v>
                </c:pt>
                <c:pt idx="715">
                  <c:v>3.2545454545454309</c:v>
                </c:pt>
                <c:pt idx="716">
                  <c:v>3.2590909090908853</c:v>
                </c:pt>
                <c:pt idx="717">
                  <c:v>3.2636363636363397</c:v>
                </c:pt>
                <c:pt idx="718">
                  <c:v>3.2681818181817941</c:v>
                </c:pt>
                <c:pt idx="719">
                  <c:v>3.2727272727272485</c:v>
                </c:pt>
                <c:pt idx="720">
                  <c:v>3.2772727272727029</c:v>
                </c:pt>
                <c:pt idx="721">
                  <c:v>3.2818181818181573</c:v>
                </c:pt>
                <c:pt idx="722">
                  <c:v>3.2863636363636117</c:v>
                </c:pt>
                <c:pt idx="723">
                  <c:v>3.2909090909090661</c:v>
                </c:pt>
                <c:pt idx="724">
                  <c:v>3.2954545454545205</c:v>
                </c:pt>
                <c:pt idx="725">
                  <c:v>3.299999999999975</c:v>
                </c:pt>
                <c:pt idx="726">
                  <c:v>3.3045454545454294</c:v>
                </c:pt>
                <c:pt idx="727">
                  <c:v>3.3090909090908838</c:v>
                </c:pt>
                <c:pt idx="728">
                  <c:v>3.3136363636363382</c:v>
                </c:pt>
                <c:pt idx="729">
                  <c:v>3.3181818181817926</c:v>
                </c:pt>
                <c:pt idx="730">
                  <c:v>3.322727272727247</c:v>
                </c:pt>
                <c:pt idx="731">
                  <c:v>3.3272727272727014</c:v>
                </c:pt>
                <c:pt idx="732">
                  <c:v>3.3318181818181558</c:v>
                </c:pt>
                <c:pt idx="733">
                  <c:v>3.3363636363636102</c:v>
                </c:pt>
                <c:pt idx="734">
                  <c:v>3.3409090909090646</c:v>
                </c:pt>
                <c:pt idx="735">
                  <c:v>3.345454545454519</c:v>
                </c:pt>
                <c:pt idx="736">
                  <c:v>3.3499999999999734</c:v>
                </c:pt>
                <c:pt idx="737">
                  <c:v>3.3545454545454279</c:v>
                </c:pt>
                <c:pt idx="738">
                  <c:v>3.3590909090908823</c:v>
                </c:pt>
                <c:pt idx="739">
                  <c:v>3.3636363636363367</c:v>
                </c:pt>
                <c:pt idx="740">
                  <c:v>3.3681818181817911</c:v>
                </c:pt>
                <c:pt idx="741">
                  <c:v>3.3727272727272455</c:v>
                </c:pt>
                <c:pt idx="742">
                  <c:v>3.3772727272726999</c:v>
                </c:pt>
                <c:pt idx="743">
                  <c:v>3.3818181818181543</c:v>
                </c:pt>
                <c:pt idx="744">
                  <c:v>3.3863636363636087</c:v>
                </c:pt>
                <c:pt idx="745">
                  <c:v>3.3909090909090631</c:v>
                </c:pt>
                <c:pt idx="746">
                  <c:v>3.3954545454545175</c:v>
                </c:pt>
                <c:pt idx="747">
                  <c:v>3.3999999999999719</c:v>
                </c:pt>
                <c:pt idx="748">
                  <c:v>3.4045454545454263</c:v>
                </c:pt>
                <c:pt idx="749">
                  <c:v>3.4090909090908807</c:v>
                </c:pt>
                <c:pt idx="750">
                  <c:v>3.4136363636363352</c:v>
                </c:pt>
                <c:pt idx="751">
                  <c:v>3.4181818181817896</c:v>
                </c:pt>
                <c:pt idx="752">
                  <c:v>3.422727272727244</c:v>
                </c:pt>
                <c:pt idx="753">
                  <c:v>3.4272727272726984</c:v>
                </c:pt>
                <c:pt idx="754">
                  <c:v>3.4318181818181528</c:v>
                </c:pt>
                <c:pt idx="755">
                  <c:v>3.4363636363636072</c:v>
                </c:pt>
                <c:pt idx="756">
                  <c:v>3.4409090909090616</c:v>
                </c:pt>
                <c:pt idx="757">
                  <c:v>3.445454545454516</c:v>
                </c:pt>
                <c:pt idx="758">
                  <c:v>3.4499999999999704</c:v>
                </c:pt>
                <c:pt idx="759">
                  <c:v>3.4545454545454248</c:v>
                </c:pt>
                <c:pt idx="760">
                  <c:v>3.4590909090908792</c:v>
                </c:pt>
                <c:pt idx="761">
                  <c:v>3.4636363636363336</c:v>
                </c:pt>
                <c:pt idx="762">
                  <c:v>3.4681818181817881</c:v>
                </c:pt>
                <c:pt idx="763">
                  <c:v>3.4727272727272425</c:v>
                </c:pt>
                <c:pt idx="764">
                  <c:v>3.4772727272726969</c:v>
                </c:pt>
                <c:pt idx="765">
                  <c:v>3.4818181818181513</c:v>
                </c:pt>
                <c:pt idx="766">
                  <c:v>3.4863636363636057</c:v>
                </c:pt>
                <c:pt idx="767">
                  <c:v>3.4909090909090601</c:v>
                </c:pt>
                <c:pt idx="768">
                  <c:v>3.4954545454545145</c:v>
                </c:pt>
                <c:pt idx="769">
                  <c:v>3.4999999999999689</c:v>
                </c:pt>
                <c:pt idx="770">
                  <c:v>3.5045454545454233</c:v>
                </c:pt>
                <c:pt idx="771">
                  <c:v>3.5090909090908777</c:v>
                </c:pt>
                <c:pt idx="772">
                  <c:v>3.5136363636363321</c:v>
                </c:pt>
                <c:pt idx="773">
                  <c:v>3.5181818181817865</c:v>
                </c:pt>
                <c:pt idx="774">
                  <c:v>3.522727272727241</c:v>
                </c:pt>
                <c:pt idx="775">
                  <c:v>3.5272727272726954</c:v>
                </c:pt>
                <c:pt idx="776">
                  <c:v>3.5318181818181498</c:v>
                </c:pt>
                <c:pt idx="777">
                  <c:v>3.5363636363636042</c:v>
                </c:pt>
                <c:pt idx="778">
                  <c:v>3.5409090909090586</c:v>
                </c:pt>
                <c:pt idx="779">
                  <c:v>3.545454545454513</c:v>
                </c:pt>
                <c:pt idx="780">
                  <c:v>3.5499999999999674</c:v>
                </c:pt>
                <c:pt idx="781">
                  <c:v>3.5545454545454218</c:v>
                </c:pt>
                <c:pt idx="782">
                  <c:v>3.5590909090908762</c:v>
                </c:pt>
                <c:pt idx="783">
                  <c:v>3.5636363636363306</c:v>
                </c:pt>
                <c:pt idx="784">
                  <c:v>3.568181818181785</c:v>
                </c:pt>
                <c:pt idx="785">
                  <c:v>3.5727272727272394</c:v>
                </c:pt>
                <c:pt idx="786">
                  <c:v>3.5772727272726939</c:v>
                </c:pt>
                <c:pt idx="787">
                  <c:v>3.5818181818181483</c:v>
                </c:pt>
                <c:pt idx="788">
                  <c:v>3.5863636363636027</c:v>
                </c:pt>
                <c:pt idx="789">
                  <c:v>3.5909090909090571</c:v>
                </c:pt>
                <c:pt idx="790">
                  <c:v>3.5954545454545115</c:v>
                </c:pt>
                <c:pt idx="791">
                  <c:v>3.5999999999999659</c:v>
                </c:pt>
                <c:pt idx="792">
                  <c:v>3.6045454545454203</c:v>
                </c:pt>
                <c:pt idx="793">
                  <c:v>3.6090909090908747</c:v>
                </c:pt>
                <c:pt idx="794">
                  <c:v>3.6136363636363291</c:v>
                </c:pt>
                <c:pt idx="795">
                  <c:v>3.6181818181817835</c:v>
                </c:pt>
                <c:pt idx="796">
                  <c:v>3.6227272727272379</c:v>
                </c:pt>
                <c:pt idx="797">
                  <c:v>3.6272727272726923</c:v>
                </c:pt>
                <c:pt idx="798">
                  <c:v>3.6318181818181468</c:v>
                </c:pt>
                <c:pt idx="799">
                  <c:v>3.6363636363636012</c:v>
                </c:pt>
                <c:pt idx="800">
                  <c:v>3.6409090909090556</c:v>
                </c:pt>
                <c:pt idx="801">
                  <c:v>3.64545454545451</c:v>
                </c:pt>
                <c:pt idx="802">
                  <c:v>3.6499999999999644</c:v>
                </c:pt>
                <c:pt idx="803">
                  <c:v>3.6545454545454188</c:v>
                </c:pt>
                <c:pt idx="804">
                  <c:v>3.6590909090908732</c:v>
                </c:pt>
                <c:pt idx="805">
                  <c:v>3.6636363636363276</c:v>
                </c:pt>
                <c:pt idx="806">
                  <c:v>3.668181818181782</c:v>
                </c:pt>
                <c:pt idx="807">
                  <c:v>3.6727272727272364</c:v>
                </c:pt>
                <c:pt idx="808">
                  <c:v>3.6772727272726908</c:v>
                </c:pt>
                <c:pt idx="809">
                  <c:v>3.6818181818181452</c:v>
                </c:pt>
                <c:pt idx="810">
                  <c:v>3.6863636363635996</c:v>
                </c:pt>
                <c:pt idx="811">
                  <c:v>3.6909090909090541</c:v>
                </c:pt>
                <c:pt idx="812">
                  <c:v>3.6954545454545085</c:v>
                </c:pt>
                <c:pt idx="813">
                  <c:v>3.6999999999999629</c:v>
                </c:pt>
                <c:pt idx="814">
                  <c:v>3.7045454545454173</c:v>
                </c:pt>
                <c:pt idx="815">
                  <c:v>3.7090909090908717</c:v>
                </c:pt>
                <c:pt idx="816">
                  <c:v>3.7136363636363261</c:v>
                </c:pt>
                <c:pt idx="817">
                  <c:v>3.7181818181817805</c:v>
                </c:pt>
                <c:pt idx="818">
                  <c:v>3.7227272727272349</c:v>
                </c:pt>
                <c:pt idx="819">
                  <c:v>3.7272727272726893</c:v>
                </c:pt>
                <c:pt idx="820">
                  <c:v>3.7318181818181437</c:v>
                </c:pt>
                <c:pt idx="821">
                  <c:v>3.7363636363635981</c:v>
                </c:pt>
                <c:pt idx="822">
                  <c:v>3.7409090909090525</c:v>
                </c:pt>
                <c:pt idx="823">
                  <c:v>3.745454545454507</c:v>
                </c:pt>
                <c:pt idx="824">
                  <c:v>3.7499999999999614</c:v>
                </c:pt>
                <c:pt idx="825">
                  <c:v>3.7545454545454158</c:v>
                </c:pt>
                <c:pt idx="826">
                  <c:v>3.7590909090908702</c:v>
                </c:pt>
                <c:pt idx="827">
                  <c:v>3.7636363636363246</c:v>
                </c:pt>
                <c:pt idx="828">
                  <c:v>3.768181818181779</c:v>
                </c:pt>
                <c:pt idx="829">
                  <c:v>3.7727272727272334</c:v>
                </c:pt>
                <c:pt idx="830">
                  <c:v>3.7772727272726878</c:v>
                </c:pt>
                <c:pt idx="831">
                  <c:v>3.7818181818181422</c:v>
                </c:pt>
                <c:pt idx="832">
                  <c:v>3.7863636363635966</c:v>
                </c:pt>
                <c:pt idx="833">
                  <c:v>3.790909090909051</c:v>
                </c:pt>
                <c:pt idx="834">
                  <c:v>3.7954545454545054</c:v>
                </c:pt>
                <c:pt idx="835">
                  <c:v>3.7999999999999599</c:v>
                </c:pt>
                <c:pt idx="836">
                  <c:v>3.8045454545454143</c:v>
                </c:pt>
                <c:pt idx="837">
                  <c:v>3.8090909090908687</c:v>
                </c:pt>
                <c:pt idx="838">
                  <c:v>3.8136363636363231</c:v>
                </c:pt>
                <c:pt idx="839">
                  <c:v>3.8181818181817775</c:v>
                </c:pt>
                <c:pt idx="840">
                  <c:v>3.8227272727272319</c:v>
                </c:pt>
                <c:pt idx="841">
                  <c:v>3.8272727272726863</c:v>
                </c:pt>
                <c:pt idx="842">
                  <c:v>3.8318181818181407</c:v>
                </c:pt>
                <c:pt idx="843">
                  <c:v>3.8363636363635951</c:v>
                </c:pt>
                <c:pt idx="844">
                  <c:v>3.8409090909090495</c:v>
                </c:pt>
                <c:pt idx="845">
                  <c:v>3.8454545454545039</c:v>
                </c:pt>
                <c:pt idx="846">
                  <c:v>3.8499999999999583</c:v>
                </c:pt>
                <c:pt idx="847">
                  <c:v>3.8545454545454128</c:v>
                </c:pt>
                <c:pt idx="848">
                  <c:v>3.8590909090908672</c:v>
                </c:pt>
                <c:pt idx="849">
                  <c:v>3.8636363636363216</c:v>
                </c:pt>
                <c:pt idx="850">
                  <c:v>3.868181818181776</c:v>
                </c:pt>
                <c:pt idx="851">
                  <c:v>3.8727272727272304</c:v>
                </c:pt>
                <c:pt idx="852">
                  <c:v>3.8772727272726848</c:v>
                </c:pt>
                <c:pt idx="853">
                  <c:v>3.8818181818181392</c:v>
                </c:pt>
                <c:pt idx="854">
                  <c:v>3.8863636363635936</c:v>
                </c:pt>
                <c:pt idx="855">
                  <c:v>3.890909090909048</c:v>
                </c:pt>
                <c:pt idx="856">
                  <c:v>3.8954545454545024</c:v>
                </c:pt>
                <c:pt idx="857">
                  <c:v>3.8999999999999568</c:v>
                </c:pt>
                <c:pt idx="858">
                  <c:v>3.9045454545454112</c:v>
                </c:pt>
                <c:pt idx="859">
                  <c:v>3.9090909090908657</c:v>
                </c:pt>
                <c:pt idx="860">
                  <c:v>3.9136363636363201</c:v>
                </c:pt>
                <c:pt idx="861">
                  <c:v>3.9181818181817745</c:v>
                </c:pt>
                <c:pt idx="862">
                  <c:v>3.9227272727272289</c:v>
                </c:pt>
                <c:pt idx="863">
                  <c:v>3.9272727272726833</c:v>
                </c:pt>
                <c:pt idx="864">
                  <c:v>3.9318181818181377</c:v>
                </c:pt>
                <c:pt idx="865">
                  <c:v>3.9363636363635921</c:v>
                </c:pt>
                <c:pt idx="866">
                  <c:v>3.9409090909090465</c:v>
                </c:pt>
                <c:pt idx="867">
                  <c:v>3.9454545454545009</c:v>
                </c:pt>
                <c:pt idx="868">
                  <c:v>3.9499999999999553</c:v>
                </c:pt>
                <c:pt idx="869">
                  <c:v>3.9545454545454097</c:v>
                </c:pt>
                <c:pt idx="870">
                  <c:v>3.9590909090908641</c:v>
                </c:pt>
                <c:pt idx="871">
                  <c:v>3.9636363636363185</c:v>
                </c:pt>
                <c:pt idx="872">
                  <c:v>3.968181818181773</c:v>
                </c:pt>
                <c:pt idx="873">
                  <c:v>3.9727272727272274</c:v>
                </c:pt>
                <c:pt idx="874">
                  <c:v>3.9772727272726818</c:v>
                </c:pt>
                <c:pt idx="875">
                  <c:v>3.9818181818181362</c:v>
                </c:pt>
                <c:pt idx="876">
                  <c:v>3.9863636363635906</c:v>
                </c:pt>
                <c:pt idx="877">
                  <c:v>3.990909090909045</c:v>
                </c:pt>
                <c:pt idx="878">
                  <c:v>3.9954545454544994</c:v>
                </c:pt>
                <c:pt idx="879">
                  <c:v>3.9999999999999538</c:v>
                </c:pt>
                <c:pt idx="880">
                  <c:v>4.0045454545454087</c:v>
                </c:pt>
                <c:pt idx="881">
                  <c:v>4.0090909090908635</c:v>
                </c:pt>
                <c:pt idx="882">
                  <c:v>4.0136363636363184</c:v>
                </c:pt>
                <c:pt idx="883">
                  <c:v>4.0181818181817732</c:v>
                </c:pt>
                <c:pt idx="884">
                  <c:v>4.0227272727272281</c:v>
                </c:pt>
                <c:pt idx="885">
                  <c:v>4.0272727272726829</c:v>
                </c:pt>
                <c:pt idx="886">
                  <c:v>4.0318181818181378</c:v>
                </c:pt>
                <c:pt idx="887">
                  <c:v>4.0363636363635926</c:v>
                </c:pt>
                <c:pt idx="888">
                  <c:v>4.0409090909090475</c:v>
                </c:pt>
                <c:pt idx="889">
                  <c:v>4.0454545454545023</c:v>
                </c:pt>
                <c:pt idx="890">
                  <c:v>4.0499999999999572</c:v>
                </c:pt>
                <c:pt idx="891">
                  <c:v>4.054545454545412</c:v>
                </c:pt>
                <c:pt idx="892">
                  <c:v>4.0590909090908669</c:v>
                </c:pt>
                <c:pt idx="893">
                  <c:v>4.0636363636363217</c:v>
                </c:pt>
                <c:pt idx="894">
                  <c:v>4.0681818181817766</c:v>
                </c:pt>
                <c:pt idx="895">
                  <c:v>4.0727272727272315</c:v>
                </c:pt>
                <c:pt idx="896">
                  <c:v>4.0772727272726863</c:v>
                </c:pt>
                <c:pt idx="897">
                  <c:v>4.0818181818181412</c:v>
                </c:pt>
                <c:pt idx="898">
                  <c:v>4.086363636363596</c:v>
                </c:pt>
                <c:pt idx="899">
                  <c:v>4.0909090909090509</c:v>
                </c:pt>
                <c:pt idx="900">
                  <c:v>4.0954545454545057</c:v>
                </c:pt>
                <c:pt idx="901">
                  <c:v>4.0999999999999606</c:v>
                </c:pt>
                <c:pt idx="902">
                  <c:v>4.1045454545454154</c:v>
                </c:pt>
                <c:pt idx="903">
                  <c:v>4.1090909090908703</c:v>
                </c:pt>
                <c:pt idx="904">
                  <c:v>4.1136363636363251</c:v>
                </c:pt>
                <c:pt idx="905">
                  <c:v>4.11818181818178</c:v>
                </c:pt>
                <c:pt idx="906">
                  <c:v>4.1227272727272348</c:v>
                </c:pt>
                <c:pt idx="907">
                  <c:v>4.1272727272726897</c:v>
                </c:pt>
                <c:pt idx="908">
                  <c:v>4.1318181818181445</c:v>
                </c:pt>
                <c:pt idx="909">
                  <c:v>4.1363636363635994</c:v>
                </c:pt>
                <c:pt idx="910">
                  <c:v>4.1409090909090542</c:v>
                </c:pt>
                <c:pt idx="911">
                  <c:v>4.1454545454545091</c:v>
                </c:pt>
                <c:pt idx="912">
                  <c:v>4.1499999999999639</c:v>
                </c:pt>
                <c:pt idx="913">
                  <c:v>4.1545454545454188</c:v>
                </c:pt>
                <c:pt idx="914">
                  <c:v>4.1590909090908736</c:v>
                </c:pt>
                <c:pt idx="915">
                  <c:v>4.1636363636363285</c:v>
                </c:pt>
                <c:pt idx="916">
                  <c:v>4.1681818181817833</c:v>
                </c:pt>
                <c:pt idx="917">
                  <c:v>4.1727272727272382</c:v>
                </c:pt>
                <c:pt idx="918">
                  <c:v>4.1772727272726931</c:v>
                </c:pt>
                <c:pt idx="919">
                  <c:v>4.1818181818181479</c:v>
                </c:pt>
                <c:pt idx="920">
                  <c:v>4.1863636363636028</c:v>
                </c:pt>
                <c:pt idx="921">
                  <c:v>4.1909090909090576</c:v>
                </c:pt>
                <c:pt idx="922">
                  <c:v>4.1954545454545125</c:v>
                </c:pt>
                <c:pt idx="923">
                  <c:v>4.1999999999999673</c:v>
                </c:pt>
                <c:pt idx="924">
                  <c:v>4.2045454545454222</c:v>
                </c:pt>
                <c:pt idx="925">
                  <c:v>4.209090909090877</c:v>
                </c:pt>
                <c:pt idx="926">
                  <c:v>4.2136363636363319</c:v>
                </c:pt>
                <c:pt idx="927">
                  <c:v>4.2181818181817867</c:v>
                </c:pt>
                <c:pt idx="928">
                  <c:v>4.2227272727272416</c:v>
                </c:pt>
                <c:pt idx="929">
                  <c:v>4.2272727272726964</c:v>
                </c:pt>
                <c:pt idx="930">
                  <c:v>4.2318181818181513</c:v>
                </c:pt>
                <c:pt idx="931">
                  <c:v>4.2363636363636061</c:v>
                </c:pt>
                <c:pt idx="932">
                  <c:v>4.240909090909061</c:v>
                </c:pt>
                <c:pt idx="933">
                  <c:v>4.2454545454545158</c:v>
                </c:pt>
                <c:pt idx="934">
                  <c:v>4.2499999999999707</c:v>
                </c:pt>
                <c:pt idx="935">
                  <c:v>4.2545454545454255</c:v>
                </c:pt>
                <c:pt idx="936">
                  <c:v>4.2590909090908804</c:v>
                </c:pt>
                <c:pt idx="937">
                  <c:v>4.2636363636363352</c:v>
                </c:pt>
                <c:pt idx="938">
                  <c:v>4.2681818181817901</c:v>
                </c:pt>
                <c:pt idx="939">
                  <c:v>4.272727272727245</c:v>
                </c:pt>
                <c:pt idx="940">
                  <c:v>4.2772727272726998</c:v>
                </c:pt>
                <c:pt idx="941">
                  <c:v>4.2818181818181547</c:v>
                </c:pt>
                <c:pt idx="942">
                  <c:v>4.2863636363636095</c:v>
                </c:pt>
                <c:pt idx="943">
                  <c:v>4.2909090909090644</c:v>
                </c:pt>
                <c:pt idx="944">
                  <c:v>4.2954545454545192</c:v>
                </c:pt>
                <c:pt idx="945">
                  <c:v>4.2999999999999741</c:v>
                </c:pt>
                <c:pt idx="946">
                  <c:v>4.3045454545454289</c:v>
                </c:pt>
                <c:pt idx="947">
                  <c:v>4.3090909090908838</c:v>
                </c:pt>
                <c:pt idx="948">
                  <c:v>4.3136363636363386</c:v>
                </c:pt>
                <c:pt idx="949">
                  <c:v>4.3181818181817935</c:v>
                </c:pt>
                <c:pt idx="950">
                  <c:v>4.3227272727272483</c:v>
                </c:pt>
                <c:pt idx="951">
                  <c:v>4.3272727272727032</c:v>
                </c:pt>
                <c:pt idx="952">
                  <c:v>4.331818181818158</c:v>
                </c:pt>
                <c:pt idx="953">
                  <c:v>4.3363636363636129</c:v>
                </c:pt>
                <c:pt idx="954">
                  <c:v>4.3409090909090677</c:v>
                </c:pt>
                <c:pt idx="955">
                  <c:v>4.3454545454545226</c:v>
                </c:pt>
                <c:pt idx="956">
                  <c:v>4.3499999999999774</c:v>
                </c:pt>
                <c:pt idx="957">
                  <c:v>4.3545454545454323</c:v>
                </c:pt>
                <c:pt idx="958">
                  <c:v>4.3590909090908871</c:v>
                </c:pt>
                <c:pt idx="959">
                  <c:v>4.363636363636342</c:v>
                </c:pt>
                <c:pt idx="960">
                  <c:v>4.3681818181817968</c:v>
                </c:pt>
                <c:pt idx="961">
                  <c:v>4.3727272727272517</c:v>
                </c:pt>
                <c:pt idx="962">
                  <c:v>4.3772727272727066</c:v>
                </c:pt>
                <c:pt idx="963">
                  <c:v>4.3818181818181614</c:v>
                </c:pt>
                <c:pt idx="964">
                  <c:v>4.3863636363636163</c:v>
                </c:pt>
                <c:pt idx="965">
                  <c:v>4.3909090909090711</c:v>
                </c:pt>
                <c:pt idx="966">
                  <c:v>4.395454545454526</c:v>
                </c:pt>
                <c:pt idx="967">
                  <c:v>4.3999999999999808</c:v>
                </c:pt>
                <c:pt idx="968">
                  <c:v>4.4045454545454357</c:v>
                </c:pt>
                <c:pt idx="969">
                  <c:v>4.4090909090908905</c:v>
                </c:pt>
                <c:pt idx="970">
                  <c:v>4.4136363636363454</c:v>
                </c:pt>
                <c:pt idx="971">
                  <c:v>4.4181818181818002</c:v>
                </c:pt>
                <c:pt idx="972">
                  <c:v>4.4227272727272551</c:v>
                </c:pt>
                <c:pt idx="973">
                  <c:v>4.4272727272727099</c:v>
                </c:pt>
                <c:pt idx="974">
                  <c:v>4.4318181818181648</c:v>
                </c:pt>
                <c:pt idx="975">
                  <c:v>4.4363636363636196</c:v>
                </c:pt>
                <c:pt idx="976">
                  <c:v>4.4409090909090745</c:v>
                </c:pt>
                <c:pt idx="977">
                  <c:v>4.4454545454545293</c:v>
                </c:pt>
                <c:pt idx="978">
                  <c:v>4.4499999999999842</c:v>
                </c:pt>
                <c:pt idx="979">
                  <c:v>4.454545454545439</c:v>
                </c:pt>
                <c:pt idx="980">
                  <c:v>4.4590909090908939</c:v>
                </c:pt>
                <c:pt idx="981">
                  <c:v>4.4636363636363487</c:v>
                </c:pt>
                <c:pt idx="982">
                  <c:v>4.4681818181818036</c:v>
                </c:pt>
                <c:pt idx="983">
                  <c:v>4.4727272727272585</c:v>
                </c:pt>
                <c:pt idx="984">
                  <c:v>4.4772727272727133</c:v>
                </c:pt>
                <c:pt idx="985">
                  <c:v>4.4818181818181682</c:v>
                </c:pt>
                <c:pt idx="986">
                  <c:v>4.486363636363623</c:v>
                </c:pt>
                <c:pt idx="987">
                  <c:v>4.4909090909090779</c:v>
                </c:pt>
                <c:pt idx="988">
                  <c:v>4.4954545454545327</c:v>
                </c:pt>
                <c:pt idx="989">
                  <c:v>4.4999999999999876</c:v>
                </c:pt>
                <c:pt idx="990">
                  <c:v>4.5045454545454424</c:v>
                </c:pt>
                <c:pt idx="991">
                  <c:v>4.5090909090908973</c:v>
                </c:pt>
                <c:pt idx="992">
                  <c:v>4.5136363636363521</c:v>
                </c:pt>
                <c:pt idx="993">
                  <c:v>4.518181818181807</c:v>
                </c:pt>
                <c:pt idx="994">
                  <c:v>4.5227272727272618</c:v>
                </c:pt>
                <c:pt idx="995">
                  <c:v>4.5272727272727167</c:v>
                </c:pt>
                <c:pt idx="996">
                  <c:v>4.5318181818181715</c:v>
                </c:pt>
                <c:pt idx="997">
                  <c:v>4.5363636363636264</c:v>
                </c:pt>
                <c:pt idx="998">
                  <c:v>4.5409090909090812</c:v>
                </c:pt>
                <c:pt idx="999">
                  <c:v>4.5454545454545361</c:v>
                </c:pt>
                <c:pt idx="1000">
                  <c:v>4.5499999999999909</c:v>
                </c:pt>
                <c:pt idx="1001">
                  <c:v>4.5545454545454458</c:v>
                </c:pt>
                <c:pt idx="1002">
                  <c:v>4.5590909090909006</c:v>
                </c:pt>
                <c:pt idx="1003">
                  <c:v>4.5636363636363555</c:v>
                </c:pt>
                <c:pt idx="1004">
                  <c:v>4.5681818181818103</c:v>
                </c:pt>
                <c:pt idx="1005">
                  <c:v>4.5727272727272652</c:v>
                </c:pt>
                <c:pt idx="1006">
                  <c:v>4.5772727272727201</c:v>
                </c:pt>
                <c:pt idx="1007">
                  <c:v>4.5818181818181749</c:v>
                </c:pt>
                <c:pt idx="1008">
                  <c:v>4.5863636363636298</c:v>
                </c:pt>
                <c:pt idx="1009">
                  <c:v>4.5909090909090846</c:v>
                </c:pt>
                <c:pt idx="1010">
                  <c:v>4.5954545454545395</c:v>
                </c:pt>
                <c:pt idx="1011">
                  <c:v>4.5999999999999943</c:v>
                </c:pt>
                <c:pt idx="1012">
                  <c:v>4.6045454545454492</c:v>
                </c:pt>
                <c:pt idx="1013">
                  <c:v>4.609090909090904</c:v>
                </c:pt>
                <c:pt idx="1014">
                  <c:v>4.6136363636363589</c:v>
                </c:pt>
                <c:pt idx="1015">
                  <c:v>4.6181818181818137</c:v>
                </c:pt>
                <c:pt idx="1016">
                  <c:v>4.6227272727272686</c:v>
                </c:pt>
                <c:pt idx="1017">
                  <c:v>4.6272727272727234</c:v>
                </c:pt>
                <c:pt idx="1018">
                  <c:v>4.6318181818181783</c:v>
                </c:pt>
                <c:pt idx="1019">
                  <c:v>4.6363636363636331</c:v>
                </c:pt>
                <c:pt idx="1020">
                  <c:v>4.640909090909088</c:v>
                </c:pt>
                <c:pt idx="1021">
                  <c:v>4.6454545454545428</c:v>
                </c:pt>
                <c:pt idx="1022">
                  <c:v>4.6499999999999977</c:v>
                </c:pt>
                <c:pt idx="1023">
                  <c:v>4.6545454545454525</c:v>
                </c:pt>
                <c:pt idx="1024">
                  <c:v>4.6590909090909074</c:v>
                </c:pt>
                <c:pt idx="1025">
                  <c:v>4.6636363636363622</c:v>
                </c:pt>
                <c:pt idx="1026">
                  <c:v>4.6681818181818171</c:v>
                </c:pt>
                <c:pt idx="1027">
                  <c:v>4.672727272727272</c:v>
                </c:pt>
                <c:pt idx="1028">
                  <c:v>4.6772727272727268</c:v>
                </c:pt>
                <c:pt idx="1029">
                  <c:v>4.6818181818181817</c:v>
                </c:pt>
                <c:pt idx="1030">
                  <c:v>4.6863636363636365</c:v>
                </c:pt>
                <c:pt idx="1031">
                  <c:v>4.6909090909090914</c:v>
                </c:pt>
                <c:pt idx="1032">
                  <c:v>4.6954545454545462</c:v>
                </c:pt>
                <c:pt idx="1033">
                  <c:v>4.7000000000000011</c:v>
                </c:pt>
                <c:pt idx="1034">
                  <c:v>4.7045454545454559</c:v>
                </c:pt>
                <c:pt idx="1035">
                  <c:v>4.7090909090909108</c:v>
                </c:pt>
                <c:pt idx="1036">
                  <c:v>4.7136363636363656</c:v>
                </c:pt>
                <c:pt idx="1037">
                  <c:v>4.7181818181818205</c:v>
                </c:pt>
                <c:pt idx="1038">
                  <c:v>4.7227272727272753</c:v>
                </c:pt>
                <c:pt idx="1039">
                  <c:v>4.7272727272727302</c:v>
                </c:pt>
                <c:pt idx="1040">
                  <c:v>4.731818181818185</c:v>
                </c:pt>
                <c:pt idx="1041">
                  <c:v>4.7363636363636399</c:v>
                </c:pt>
                <c:pt idx="1042">
                  <c:v>4.7409090909090947</c:v>
                </c:pt>
                <c:pt idx="1043">
                  <c:v>4.7454545454545496</c:v>
                </c:pt>
                <c:pt idx="1044">
                  <c:v>4.7500000000000044</c:v>
                </c:pt>
                <c:pt idx="1045">
                  <c:v>4.7545454545454593</c:v>
                </c:pt>
                <c:pt idx="1046">
                  <c:v>4.7590909090909141</c:v>
                </c:pt>
                <c:pt idx="1047">
                  <c:v>4.763636363636369</c:v>
                </c:pt>
                <c:pt idx="1048">
                  <c:v>4.7681818181818239</c:v>
                </c:pt>
                <c:pt idx="1049">
                  <c:v>4.7727272727272787</c:v>
                </c:pt>
                <c:pt idx="1050">
                  <c:v>4.7772727272727336</c:v>
                </c:pt>
                <c:pt idx="1051">
                  <c:v>4.7818181818181884</c:v>
                </c:pt>
                <c:pt idx="1052">
                  <c:v>4.7863636363636433</c:v>
                </c:pt>
                <c:pt idx="1053">
                  <c:v>4.7909090909090981</c:v>
                </c:pt>
                <c:pt idx="1054">
                  <c:v>4.795454545454553</c:v>
                </c:pt>
                <c:pt idx="1055">
                  <c:v>4.8000000000000078</c:v>
                </c:pt>
                <c:pt idx="1056">
                  <c:v>4.8045454545454627</c:v>
                </c:pt>
                <c:pt idx="1057">
                  <c:v>4.8090909090909175</c:v>
                </c:pt>
                <c:pt idx="1058">
                  <c:v>4.8136363636363724</c:v>
                </c:pt>
                <c:pt idx="1059">
                  <c:v>4.8181818181818272</c:v>
                </c:pt>
                <c:pt idx="1060">
                  <c:v>4.8227272727272821</c:v>
                </c:pt>
                <c:pt idx="1061">
                  <c:v>4.8272727272727369</c:v>
                </c:pt>
                <c:pt idx="1062">
                  <c:v>4.8318181818181918</c:v>
                </c:pt>
                <c:pt idx="1063">
                  <c:v>4.8363636363636466</c:v>
                </c:pt>
                <c:pt idx="1064">
                  <c:v>4.8409090909091015</c:v>
                </c:pt>
                <c:pt idx="1065">
                  <c:v>4.8454545454545563</c:v>
                </c:pt>
                <c:pt idx="1066">
                  <c:v>4.8500000000000112</c:v>
                </c:pt>
                <c:pt idx="1067">
                  <c:v>4.854545454545466</c:v>
                </c:pt>
                <c:pt idx="1068">
                  <c:v>4.8590909090909209</c:v>
                </c:pt>
                <c:pt idx="1069">
                  <c:v>4.8636363636363757</c:v>
                </c:pt>
                <c:pt idx="1070">
                  <c:v>4.8681818181818306</c:v>
                </c:pt>
                <c:pt idx="1071">
                  <c:v>4.8727272727272855</c:v>
                </c:pt>
                <c:pt idx="1072">
                  <c:v>4.8772727272727403</c:v>
                </c:pt>
                <c:pt idx="1073">
                  <c:v>4.8818181818181952</c:v>
                </c:pt>
                <c:pt idx="1074">
                  <c:v>4.88636363636365</c:v>
                </c:pt>
                <c:pt idx="1075">
                  <c:v>4.8909090909091049</c:v>
                </c:pt>
                <c:pt idx="1076">
                  <c:v>4.8954545454545597</c:v>
                </c:pt>
                <c:pt idx="1077">
                  <c:v>4.9000000000000146</c:v>
                </c:pt>
                <c:pt idx="1078">
                  <c:v>4.9045454545454694</c:v>
                </c:pt>
                <c:pt idx="1079">
                  <c:v>4.9090909090909243</c:v>
                </c:pt>
                <c:pt idx="1080">
                  <c:v>4.9136363636363791</c:v>
                </c:pt>
                <c:pt idx="1081">
                  <c:v>4.918181818181834</c:v>
                </c:pt>
                <c:pt idx="1082">
                  <c:v>4.9227272727272888</c:v>
                </c:pt>
                <c:pt idx="1083">
                  <c:v>4.9272727272727437</c:v>
                </c:pt>
                <c:pt idx="1084">
                  <c:v>4.9318181818181985</c:v>
                </c:pt>
                <c:pt idx="1085">
                  <c:v>4.9363636363636534</c:v>
                </c:pt>
                <c:pt idx="1086">
                  <c:v>4.9409090909091082</c:v>
                </c:pt>
                <c:pt idx="1087">
                  <c:v>4.9454545454545631</c:v>
                </c:pt>
                <c:pt idx="1088">
                  <c:v>4.9500000000000179</c:v>
                </c:pt>
                <c:pt idx="1089">
                  <c:v>4.9545454545454728</c:v>
                </c:pt>
                <c:pt idx="1090">
                  <c:v>4.9590909090909276</c:v>
                </c:pt>
                <c:pt idx="1091">
                  <c:v>4.9636363636363825</c:v>
                </c:pt>
                <c:pt idx="1092">
                  <c:v>4.9681818181818374</c:v>
                </c:pt>
                <c:pt idx="1093">
                  <c:v>4.9727272727272922</c:v>
                </c:pt>
                <c:pt idx="1094">
                  <c:v>4.9772727272727471</c:v>
                </c:pt>
                <c:pt idx="1095">
                  <c:v>4.9818181818182019</c:v>
                </c:pt>
                <c:pt idx="1096">
                  <c:v>4.9863636363636568</c:v>
                </c:pt>
                <c:pt idx="1097">
                  <c:v>4.9909090909091116</c:v>
                </c:pt>
                <c:pt idx="1098">
                  <c:v>4.9954545454545665</c:v>
                </c:pt>
                <c:pt idx="1099">
                  <c:v>5.0000000000000213</c:v>
                </c:pt>
                <c:pt idx="1100">
                  <c:v>5.0045454545454762</c:v>
                </c:pt>
                <c:pt idx="1101">
                  <c:v>5.009090909090931</c:v>
                </c:pt>
                <c:pt idx="1102">
                  <c:v>5.0136363636363859</c:v>
                </c:pt>
                <c:pt idx="1103">
                  <c:v>5.0181818181818407</c:v>
                </c:pt>
                <c:pt idx="1104">
                  <c:v>5.0227272727272956</c:v>
                </c:pt>
                <c:pt idx="1105">
                  <c:v>5.0272727272727504</c:v>
                </c:pt>
                <c:pt idx="1106">
                  <c:v>5.0318181818182053</c:v>
                </c:pt>
                <c:pt idx="1107">
                  <c:v>5.0363636363636601</c:v>
                </c:pt>
                <c:pt idx="1108">
                  <c:v>5.040909090909115</c:v>
                </c:pt>
                <c:pt idx="1109">
                  <c:v>5.0454545454545698</c:v>
                </c:pt>
                <c:pt idx="1110">
                  <c:v>5.0500000000000247</c:v>
                </c:pt>
                <c:pt idx="1111">
                  <c:v>5.0545454545454795</c:v>
                </c:pt>
                <c:pt idx="1112">
                  <c:v>5.0590909090909344</c:v>
                </c:pt>
                <c:pt idx="1113">
                  <c:v>5.0636363636363892</c:v>
                </c:pt>
                <c:pt idx="1114">
                  <c:v>5.0681818181818441</c:v>
                </c:pt>
                <c:pt idx="1115">
                  <c:v>5.072727272727299</c:v>
                </c:pt>
                <c:pt idx="1116">
                  <c:v>5.0772727272727538</c:v>
                </c:pt>
                <c:pt idx="1117">
                  <c:v>5.0818181818182087</c:v>
                </c:pt>
                <c:pt idx="1118">
                  <c:v>5.0863636363636635</c:v>
                </c:pt>
                <c:pt idx="1119">
                  <c:v>5.0909090909091184</c:v>
                </c:pt>
                <c:pt idx="1120">
                  <c:v>5.0954545454545732</c:v>
                </c:pt>
                <c:pt idx="1121">
                  <c:v>5.1000000000000281</c:v>
                </c:pt>
                <c:pt idx="1122">
                  <c:v>5.1045454545454829</c:v>
                </c:pt>
                <c:pt idx="1123">
                  <c:v>5.1090909090909378</c:v>
                </c:pt>
                <c:pt idx="1124">
                  <c:v>5.1136363636363926</c:v>
                </c:pt>
                <c:pt idx="1125">
                  <c:v>5.1181818181818475</c:v>
                </c:pt>
                <c:pt idx="1126">
                  <c:v>5.1227272727273023</c:v>
                </c:pt>
                <c:pt idx="1127">
                  <c:v>5.1272727272727572</c:v>
                </c:pt>
                <c:pt idx="1128">
                  <c:v>5.131818181818212</c:v>
                </c:pt>
                <c:pt idx="1129">
                  <c:v>5.1363636363636669</c:v>
                </c:pt>
                <c:pt idx="1130">
                  <c:v>5.1409090909091217</c:v>
                </c:pt>
                <c:pt idx="1131">
                  <c:v>5.1454545454545766</c:v>
                </c:pt>
                <c:pt idx="1132">
                  <c:v>5.1500000000000314</c:v>
                </c:pt>
                <c:pt idx="1133">
                  <c:v>5.1545454545454863</c:v>
                </c:pt>
                <c:pt idx="1134">
                  <c:v>5.1590909090909411</c:v>
                </c:pt>
                <c:pt idx="1135">
                  <c:v>5.163636363636396</c:v>
                </c:pt>
                <c:pt idx="1136">
                  <c:v>5.1681818181818509</c:v>
                </c:pt>
                <c:pt idx="1137">
                  <c:v>5.1727272727273057</c:v>
                </c:pt>
                <c:pt idx="1138">
                  <c:v>5.1772727272727606</c:v>
                </c:pt>
                <c:pt idx="1139">
                  <c:v>5.1818181818182154</c:v>
                </c:pt>
                <c:pt idx="1140">
                  <c:v>5.1863636363636703</c:v>
                </c:pt>
                <c:pt idx="1141">
                  <c:v>5.1909090909091251</c:v>
                </c:pt>
                <c:pt idx="1142">
                  <c:v>5.19545454545458</c:v>
                </c:pt>
                <c:pt idx="1143">
                  <c:v>5.2000000000000348</c:v>
                </c:pt>
                <c:pt idx="1144">
                  <c:v>5.2045454545454897</c:v>
                </c:pt>
                <c:pt idx="1145">
                  <c:v>5.2090909090909445</c:v>
                </c:pt>
                <c:pt idx="1146">
                  <c:v>5.2136363636363994</c:v>
                </c:pt>
                <c:pt idx="1147">
                  <c:v>5.2181818181818542</c:v>
                </c:pt>
                <c:pt idx="1148">
                  <c:v>5.2227272727273091</c:v>
                </c:pt>
                <c:pt idx="1149">
                  <c:v>5.2272727272727639</c:v>
                </c:pt>
                <c:pt idx="1150">
                  <c:v>5.2318181818182188</c:v>
                </c:pt>
                <c:pt idx="1151">
                  <c:v>5.2363636363636736</c:v>
                </c:pt>
                <c:pt idx="1152">
                  <c:v>5.2409090909091285</c:v>
                </c:pt>
                <c:pt idx="1153">
                  <c:v>5.2454545454545833</c:v>
                </c:pt>
                <c:pt idx="1154">
                  <c:v>5.2500000000000382</c:v>
                </c:pt>
                <c:pt idx="1155">
                  <c:v>5.254545454545493</c:v>
                </c:pt>
                <c:pt idx="1156">
                  <c:v>5.2590909090909479</c:v>
                </c:pt>
                <c:pt idx="1157">
                  <c:v>5.2636363636364027</c:v>
                </c:pt>
                <c:pt idx="1158">
                  <c:v>5.2681818181818576</c:v>
                </c:pt>
                <c:pt idx="1159">
                  <c:v>5.2727272727273125</c:v>
                </c:pt>
                <c:pt idx="1160">
                  <c:v>5.2772727272727673</c:v>
                </c:pt>
                <c:pt idx="1161">
                  <c:v>5.2818181818182222</c:v>
                </c:pt>
                <c:pt idx="1162">
                  <c:v>5.286363636363677</c:v>
                </c:pt>
                <c:pt idx="1163">
                  <c:v>5.2909090909091319</c:v>
                </c:pt>
                <c:pt idx="1164">
                  <c:v>5.2954545454545867</c:v>
                </c:pt>
                <c:pt idx="1165">
                  <c:v>5.3000000000000416</c:v>
                </c:pt>
                <c:pt idx="1166">
                  <c:v>5.3045454545454964</c:v>
                </c:pt>
                <c:pt idx="1167">
                  <c:v>5.3090909090909513</c:v>
                </c:pt>
                <c:pt idx="1168">
                  <c:v>5.3136363636364061</c:v>
                </c:pt>
                <c:pt idx="1169">
                  <c:v>5.318181818181861</c:v>
                </c:pt>
                <c:pt idx="1170">
                  <c:v>5.3227272727273158</c:v>
                </c:pt>
                <c:pt idx="1171">
                  <c:v>5.3272727272727707</c:v>
                </c:pt>
                <c:pt idx="1172">
                  <c:v>5.3318181818182255</c:v>
                </c:pt>
                <c:pt idx="1173">
                  <c:v>5.3363636363636804</c:v>
                </c:pt>
                <c:pt idx="1174">
                  <c:v>5.3409090909091352</c:v>
                </c:pt>
                <c:pt idx="1175">
                  <c:v>5.3454545454545901</c:v>
                </c:pt>
                <c:pt idx="1176">
                  <c:v>5.3500000000000449</c:v>
                </c:pt>
                <c:pt idx="1177">
                  <c:v>5.3545454545454998</c:v>
                </c:pt>
                <c:pt idx="1178">
                  <c:v>5.3590909090909546</c:v>
                </c:pt>
                <c:pt idx="1179">
                  <c:v>5.3636363636364095</c:v>
                </c:pt>
                <c:pt idx="1180">
                  <c:v>5.3681818181818644</c:v>
                </c:pt>
                <c:pt idx="1181">
                  <c:v>5.3727272727273192</c:v>
                </c:pt>
                <c:pt idx="1182">
                  <c:v>5.3772727272727741</c:v>
                </c:pt>
                <c:pt idx="1183">
                  <c:v>5.3818181818182289</c:v>
                </c:pt>
                <c:pt idx="1184">
                  <c:v>5.3863636363636838</c:v>
                </c:pt>
                <c:pt idx="1185">
                  <c:v>5.3909090909091386</c:v>
                </c:pt>
                <c:pt idx="1186">
                  <c:v>5.3954545454545935</c:v>
                </c:pt>
                <c:pt idx="1187">
                  <c:v>5.4000000000000483</c:v>
                </c:pt>
                <c:pt idx="1188">
                  <c:v>5.4045454545455032</c:v>
                </c:pt>
                <c:pt idx="1189">
                  <c:v>5.409090909090958</c:v>
                </c:pt>
                <c:pt idx="1190">
                  <c:v>5.4136363636364129</c:v>
                </c:pt>
                <c:pt idx="1191">
                  <c:v>5.4181818181818677</c:v>
                </c:pt>
                <c:pt idx="1192">
                  <c:v>5.4227272727273226</c:v>
                </c:pt>
                <c:pt idx="1193">
                  <c:v>5.4272727272727774</c:v>
                </c:pt>
                <c:pt idx="1194">
                  <c:v>5.4318181818182323</c:v>
                </c:pt>
                <c:pt idx="1195">
                  <c:v>5.4363636363636871</c:v>
                </c:pt>
                <c:pt idx="1196">
                  <c:v>5.440909090909142</c:v>
                </c:pt>
                <c:pt idx="1197">
                  <c:v>5.4454545454545968</c:v>
                </c:pt>
                <c:pt idx="1198">
                  <c:v>5.4500000000000517</c:v>
                </c:pt>
                <c:pt idx="1199">
                  <c:v>5.4545454545455065</c:v>
                </c:pt>
                <c:pt idx="1200">
                  <c:v>5.4590909090909614</c:v>
                </c:pt>
                <c:pt idx="1201">
                  <c:v>5.4636363636364162</c:v>
                </c:pt>
                <c:pt idx="1202">
                  <c:v>5.4681818181818711</c:v>
                </c:pt>
                <c:pt idx="1203">
                  <c:v>5.472727272727326</c:v>
                </c:pt>
                <c:pt idx="1204">
                  <c:v>5.4772727272727808</c:v>
                </c:pt>
                <c:pt idx="1205">
                  <c:v>5.4818181818182357</c:v>
                </c:pt>
                <c:pt idx="1206">
                  <c:v>5.4863636363636905</c:v>
                </c:pt>
                <c:pt idx="1207">
                  <c:v>5.4909090909091454</c:v>
                </c:pt>
                <c:pt idx="1208">
                  <c:v>5.4954545454546002</c:v>
                </c:pt>
                <c:pt idx="1209">
                  <c:v>5.5000000000000551</c:v>
                </c:pt>
                <c:pt idx="1210">
                  <c:v>5.5045454545455099</c:v>
                </c:pt>
                <c:pt idx="1211">
                  <c:v>5.5090909090909648</c:v>
                </c:pt>
                <c:pt idx="1212">
                  <c:v>5.5136363636364196</c:v>
                </c:pt>
                <c:pt idx="1213">
                  <c:v>5.5181818181818745</c:v>
                </c:pt>
                <c:pt idx="1214">
                  <c:v>5.5227272727273293</c:v>
                </c:pt>
                <c:pt idx="1215">
                  <c:v>5.5272727272727842</c:v>
                </c:pt>
                <c:pt idx="1216">
                  <c:v>5.531818181818239</c:v>
                </c:pt>
                <c:pt idx="1217">
                  <c:v>5.5363636363636939</c:v>
                </c:pt>
                <c:pt idx="1218">
                  <c:v>5.5409090909091487</c:v>
                </c:pt>
                <c:pt idx="1219">
                  <c:v>5.5454545454546036</c:v>
                </c:pt>
                <c:pt idx="1220">
                  <c:v>5.5500000000000584</c:v>
                </c:pt>
                <c:pt idx="1221">
                  <c:v>5.5545454545455133</c:v>
                </c:pt>
                <c:pt idx="1222">
                  <c:v>5.5590909090909681</c:v>
                </c:pt>
                <c:pt idx="1223">
                  <c:v>5.563636363636423</c:v>
                </c:pt>
                <c:pt idx="1224">
                  <c:v>5.5681818181818779</c:v>
                </c:pt>
                <c:pt idx="1225">
                  <c:v>5.5727272727273327</c:v>
                </c:pt>
                <c:pt idx="1226">
                  <c:v>5.5772727272727876</c:v>
                </c:pt>
                <c:pt idx="1227">
                  <c:v>5.5818181818182424</c:v>
                </c:pt>
                <c:pt idx="1228">
                  <c:v>5.5863636363636973</c:v>
                </c:pt>
                <c:pt idx="1229">
                  <c:v>5.5909090909091521</c:v>
                </c:pt>
                <c:pt idx="1230">
                  <c:v>5.595454545454607</c:v>
                </c:pt>
                <c:pt idx="1231">
                  <c:v>5.6000000000000618</c:v>
                </c:pt>
                <c:pt idx="1232">
                  <c:v>5.6045454545455167</c:v>
                </c:pt>
                <c:pt idx="1233">
                  <c:v>5.6090909090909715</c:v>
                </c:pt>
                <c:pt idx="1234">
                  <c:v>5.6136363636364264</c:v>
                </c:pt>
                <c:pt idx="1235">
                  <c:v>5.6181818181818812</c:v>
                </c:pt>
                <c:pt idx="1236">
                  <c:v>5.6227272727273361</c:v>
                </c:pt>
                <c:pt idx="1237">
                  <c:v>5.6272727272727909</c:v>
                </c:pt>
                <c:pt idx="1238">
                  <c:v>5.6318181818182458</c:v>
                </c:pt>
                <c:pt idx="1239">
                  <c:v>5.6363636363637006</c:v>
                </c:pt>
                <c:pt idx="1240">
                  <c:v>5.6409090909091555</c:v>
                </c:pt>
                <c:pt idx="1241">
                  <c:v>5.6454545454546103</c:v>
                </c:pt>
                <c:pt idx="1242">
                  <c:v>5.6500000000000652</c:v>
                </c:pt>
                <c:pt idx="1243">
                  <c:v>5.65454545454552</c:v>
                </c:pt>
                <c:pt idx="1244">
                  <c:v>5.6590909090909749</c:v>
                </c:pt>
                <c:pt idx="1245">
                  <c:v>5.6636363636364297</c:v>
                </c:pt>
                <c:pt idx="1246">
                  <c:v>5.6681818181818846</c:v>
                </c:pt>
                <c:pt idx="1247">
                  <c:v>5.6727272727273395</c:v>
                </c:pt>
                <c:pt idx="1248">
                  <c:v>5.6772727272727943</c:v>
                </c:pt>
                <c:pt idx="1249">
                  <c:v>5.6818181818182492</c:v>
                </c:pt>
                <c:pt idx="1250">
                  <c:v>5.686363636363704</c:v>
                </c:pt>
                <c:pt idx="1251">
                  <c:v>5.6909090909091589</c:v>
                </c:pt>
                <c:pt idx="1252">
                  <c:v>5.6954545454546137</c:v>
                </c:pt>
                <c:pt idx="1253">
                  <c:v>5.7000000000000686</c:v>
                </c:pt>
                <c:pt idx="1254">
                  <c:v>5.7045454545455234</c:v>
                </c:pt>
                <c:pt idx="1255">
                  <c:v>5.7090909090909783</c:v>
                </c:pt>
                <c:pt idx="1256">
                  <c:v>5.7136363636364331</c:v>
                </c:pt>
                <c:pt idx="1257">
                  <c:v>5.718181818181888</c:v>
                </c:pt>
                <c:pt idx="1258">
                  <c:v>5.7227272727273428</c:v>
                </c:pt>
                <c:pt idx="1259">
                  <c:v>5.7272727272727977</c:v>
                </c:pt>
                <c:pt idx="1260">
                  <c:v>5.7318181818182525</c:v>
                </c:pt>
                <c:pt idx="1261">
                  <c:v>5.7363636363637074</c:v>
                </c:pt>
                <c:pt idx="1262">
                  <c:v>5.7409090909091622</c:v>
                </c:pt>
                <c:pt idx="1263">
                  <c:v>5.7454545454546171</c:v>
                </c:pt>
                <c:pt idx="1264">
                  <c:v>5.7500000000000719</c:v>
                </c:pt>
                <c:pt idx="1265">
                  <c:v>5.7545454545455268</c:v>
                </c:pt>
                <c:pt idx="1266">
                  <c:v>5.7590909090909816</c:v>
                </c:pt>
                <c:pt idx="1267">
                  <c:v>5.7636363636364365</c:v>
                </c:pt>
                <c:pt idx="1268">
                  <c:v>5.7681818181818914</c:v>
                </c:pt>
                <c:pt idx="1269">
                  <c:v>5.7727272727273462</c:v>
                </c:pt>
                <c:pt idx="1270">
                  <c:v>5.7772727272728011</c:v>
                </c:pt>
                <c:pt idx="1271">
                  <c:v>5.7818181818182559</c:v>
                </c:pt>
                <c:pt idx="1272">
                  <c:v>5.7863636363637108</c:v>
                </c:pt>
                <c:pt idx="1273">
                  <c:v>5.7909090909091656</c:v>
                </c:pt>
                <c:pt idx="1274">
                  <c:v>5.7954545454546205</c:v>
                </c:pt>
                <c:pt idx="1275">
                  <c:v>5.8000000000000753</c:v>
                </c:pt>
                <c:pt idx="1276">
                  <c:v>5.8045454545455302</c:v>
                </c:pt>
                <c:pt idx="1277">
                  <c:v>5.809090909090985</c:v>
                </c:pt>
                <c:pt idx="1278">
                  <c:v>5.8136363636364399</c:v>
                </c:pt>
                <c:pt idx="1279">
                  <c:v>5.8181818181818947</c:v>
                </c:pt>
                <c:pt idx="1280">
                  <c:v>5.8227272727273496</c:v>
                </c:pt>
                <c:pt idx="1281">
                  <c:v>5.8272727272728044</c:v>
                </c:pt>
                <c:pt idx="1282">
                  <c:v>5.8318181818182593</c:v>
                </c:pt>
                <c:pt idx="1283">
                  <c:v>5.8363636363637141</c:v>
                </c:pt>
                <c:pt idx="1284">
                  <c:v>5.840909090909169</c:v>
                </c:pt>
                <c:pt idx="1285">
                  <c:v>5.8454545454546238</c:v>
                </c:pt>
                <c:pt idx="1286">
                  <c:v>5.8500000000000787</c:v>
                </c:pt>
                <c:pt idx="1287">
                  <c:v>5.8545454545455335</c:v>
                </c:pt>
                <c:pt idx="1288">
                  <c:v>5.8590909090909884</c:v>
                </c:pt>
                <c:pt idx="1289">
                  <c:v>5.8636363636364432</c:v>
                </c:pt>
                <c:pt idx="1290">
                  <c:v>5.8681818181818981</c:v>
                </c:pt>
                <c:pt idx="1291">
                  <c:v>5.872727272727353</c:v>
                </c:pt>
                <c:pt idx="1292">
                  <c:v>5.8772727272728078</c:v>
                </c:pt>
                <c:pt idx="1293">
                  <c:v>5.8818181818182627</c:v>
                </c:pt>
                <c:pt idx="1294">
                  <c:v>5.8863636363637175</c:v>
                </c:pt>
                <c:pt idx="1295">
                  <c:v>5.8909090909091724</c:v>
                </c:pt>
                <c:pt idx="1296">
                  <c:v>5.8954545454546272</c:v>
                </c:pt>
                <c:pt idx="1297">
                  <c:v>5.9000000000000821</c:v>
                </c:pt>
                <c:pt idx="1298">
                  <c:v>5.9045454545455369</c:v>
                </c:pt>
                <c:pt idx="1299">
                  <c:v>5.9090909090909918</c:v>
                </c:pt>
                <c:pt idx="1300">
                  <c:v>5.9136363636364466</c:v>
                </c:pt>
                <c:pt idx="1301">
                  <c:v>5.9181818181819015</c:v>
                </c:pt>
                <c:pt idx="1302">
                  <c:v>5.9227272727273563</c:v>
                </c:pt>
                <c:pt idx="1303">
                  <c:v>5.9272727272728112</c:v>
                </c:pt>
                <c:pt idx="1304">
                  <c:v>5.931818181818266</c:v>
                </c:pt>
                <c:pt idx="1305">
                  <c:v>5.9363636363637209</c:v>
                </c:pt>
                <c:pt idx="1306">
                  <c:v>5.9409090909091757</c:v>
                </c:pt>
                <c:pt idx="1307">
                  <c:v>5.9454545454546306</c:v>
                </c:pt>
                <c:pt idx="1308">
                  <c:v>5.9500000000000854</c:v>
                </c:pt>
                <c:pt idx="1309">
                  <c:v>5.9545454545455403</c:v>
                </c:pt>
                <c:pt idx="1310">
                  <c:v>5.9590909090909951</c:v>
                </c:pt>
                <c:pt idx="1311">
                  <c:v>5.96363636363645</c:v>
                </c:pt>
                <c:pt idx="1312">
                  <c:v>5.9681818181819049</c:v>
                </c:pt>
                <c:pt idx="1313">
                  <c:v>5.9727272727273597</c:v>
                </c:pt>
                <c:pt idx="1314">
                  <c:v>5.9772727272728146</c:v>
                </c:pt>
                <c:pt idx="1315">
                  <c:v>5.9818181818182694</c:v>
                </c:pt>
                <c:pt idx="1316">
                  <c:v>5.9863636363637243</c:v>
                </c:pt>
                <c:pt idx="1317">
                  <c:v>5.9909090909091791</c:v>
                </c:pt>
                <c:pt idx="1318">
                  <c:v>5.995454545454634</c:v>
                </c:pt>
                <c:pt idx="1319">
                  <c:v>6.0000000000000888</c:v>
                </c:pt>
                <c:pt idx="1320">
                  <c:v>6.0045454545455437</c:v>
                </c:pt>
                <c:pt idx="1321">
                  <c:v>6.0090909090909985</c:v>
                </c:pt>
                <c:pt idx="1322">
                  <c:v>6.0136363636364534</c:v>
                </c:pt>
                <c:pt idx="1323">
                  <c:v>6.0181818181819082</c:v>
                </c:pt>
                <c:pt idx="1324">
                  <c:v>6.0227272727273631</c:v>
                </c:pt>
                <c:pt idx="1325">
                  <c:v>6.0272727272728179</c:v>
                </c:pt>
                <c:pt idx="1326">
                  <c:v>6.0318181818182728</c:v>
                </c:pt>
                <c:pt idx="1327">
                  <c:v>6.0363636363637276</c:v>
                </c:pt>
                <c:pt idx="1328">
                  <c:v>6.0409090909091825</c:v>
                </c:pt>
                <c:pt idx="1329">
                  <c:v>6.0454545454546373</c:v>
                </c:pt>
                <c:pt idx="1330">
                  <c:v>6.0500000000000922</c:v>
                </c:pt>
                <c:pt idx="1331">
                  <c:v>6.054545454545547</c:v>
                </c:pt>
                <c:pt idx="1332">
                  <c:v>6.0590909090910019</c:v>
                </c:pt>
                <c:pt idx="1333">
                  <c:v>6.0636363636364567</c:v>
                </c:pt>
                <c:pt idx="1334">
                  <c:v>6.0681818181819116</c:v>
                </c:pt>
                <c:pt idx="1335">
                  <c:v>6.0727272727273665</c:v>
                </c:pt>
                <c:pt idx="1336">
                  <c:v>6.0772727272728213</c:v>
                </c:pt>
                <c:pt idx="1337">
                  <c:v>6.0818181818182762</c:v>
                </c:pt>
                <c:pt idx="1338">
                  <c:v>6.086363636363731</c:v>
                </c:pt>
                <c:pt idx="1339">
                  <c:v>6.0909090909091859</c:v>
                </c:pt>
                <c:pt idx="1340">
                  <c:v>6.0954545454546407</c:v>
                </c:pt>
                <c:pt idx="1341">
                  <c:v>6.1000000000000956</c:v>
                </c:pt>
                <c:pt idx="1342">
                  <c:v>6.1045454545455504</c:v>
                </c:pt>
                <c:pt idx="1343">
                  <c:v>6.1090909090910053</c:v>
                </c:pt>
                <c:pt idx="1344">
                  <c:v>6.1136363636364601</c:v>
                </c:pt>
                <c:pt idx="1345">
                  <c:v>6.118181818181915</c:v>
                </c:pt>
                <c:pt idx="1346">
                  <c:v>6.1227272727273698</c:v>
                </c:pt>
                <c:pt idx="1347">
                  <c:v>6.1272727272728247</c:v>
                </c:pt>
                <c:pt idx="1348">
                  <c:v>6.1318181818182795</c:v>
                </c:pt>
                <c:pt idx="1349">
                  <c:v>6.1363636363637344</c:v>
                </c:pt>
                <c:pt idx="1350">
                  <c:v>6.1409090909091892</c:v>
                </c:pt>
                <c:pt idx="1351">
                  <c:v>6.1454545454546441</c:v>
                </c:pt>
                <c:pt idx="1352">
                  <c:v>6.1500000000000989</c:v>
                </c:pt>
                <c:pt idx="1353">
                  <c:v>6.1545454545455538</c:v>
                </c:pt>
                <c:pt idx="1354">
                  <c:v>6.1590909090910086</c:v>
                </c:pt>
                <c:pt idx="1355">
                  <c:v>6.1636363636364635</c:v>
                </c:pt>
                <c:pt idx="1356">
                  <c:v>6.1681818181819184</c:v>
                </c:pt>
                <c:pt idx="1357">
                  <c:v>6.1727272727273732</c:v>
                </c:pt>
                <c:pt idx="1358">
                  <c:v>6.1772727272728281</c:v>
                </c:pt>
                <c:pt idx="1359">
                  <c:v>6.1818181818182829</c:v>
                </c:pt>
                <c:pt idx="1360">
                  <c:v>6.1863636363637378</c:v>
                </c:pt>
                <c:pt idx="1361">
                  <c:v>6.1909090909091926</c:v>
                </c:pt>
                <c:pt idx="1362">
                  <c:v>6.1954545454546475</c:v>
                </c:pt>
                <c:pt idx="1363">
                  <c:v>6.2000000000001023</c:v>
                </c:pt>
                <c:pt idx="1364">
                  <c:v>6.2045454545455572</c:v>
                </c:pt>
                <c:pt idx="1365">
                  <c:v>6.209090909091012</c:v>
                </c:pt>
                <c:pt idx="1366">
                  <c:v>6.2136363636364669</c:v>
                </c:pt>
                <c:pt idx="1367">
                  <c:v>6.2181818181819217</c:v>
                </c:pt>
                <c:pt idx="1368">
                  <c:v>6.2227272727273766</c:v>
                </c:pt>
                <c:pt idx="1369">
                  <c:v>6.2272727272728314</c:v>
                </c:pt>
                <c:pt idx="1370">
                  <c:v>6.2318181818182863</c:v>
                </c:pt>
                <c:pt idx="1371">
                  <c:v>6.2363636363637411</c:v>
                </c:pt>
                <c:pt idx="1372">
                  <c:v>6.240909090909196</c:v>
                </c:pt>
                <c:pt idx="1373">
                  <c:v>6.2454545454546508</c:v>
                </c:pt>
                <c:pt idx="1374">
                  <c:v>6.2500000000001057</c:v>
                </c:pt>
                <c:pt idx="1375">
                  <c:v>6.2545454545455605</c:v>
                </c:pt>
                <c:pt idx="1376">
                  <c:v>6.2590909090910154</c:v>
                </c:pt>
                <c:pt idx="1377">
                  <c:v>6.2636363636364703</c:v>
                </c:pt>
                <c:pt idx="1378">
                  <c:v>6.2681818181819251</c:v>
                </c:pt>
                <c:pt idx="1379">
                  <c:v>6.27272727272738</c:v>
                </c:pt>
                <c:pt idx="1380">
                  <c:v>6.2772727272728348</c:v>
                </c:pt>
                <c:pt idx="1381">
                  <c:v>6.2818181818182897</c:v>
                </c:pt>
                <c:pt idx="1382">
                  <c:v>6.2863636363637445</c:v>
                </c:pt>
                <c:pt idx="1383">
                  <c:v>6.2909090909091994</c:v>
                </c:pt>
                <c:pt idx="1384">
                  <c:v>6.2954545454546542</c:v>
                </c:pt>
                <c:pt idx="1385">
                  <c:v>6.3000000000001091</c:v>
                </c:pt>
                <c:pt idx="1386">
                  <c:v>6.3045454545455639</c:v>
                </c:pt>
                <c:pt idx="1387">
                  <c:v>6.3090909090910188</c:v>
                </c:pt>
                <c:pt idx="1388">
                  <c:v>6.3136363636364736</c:v>
                </c:pt>
                <c:pt idx="1389">
                  <c:v>6.3181818181819285</c:v>
                </c:pt>
                <c:pt idx="1390">
                  <c:v>6.3227272727273833</c:v>
                </c:pt>
                <c:pt idx="1391">
                  <c:v>6.3272727272728382</c:v>
                </c:pt>
                <c:pt idx="1392">
                  <c:v>6.331818181818293</c:v>
                </c:pt>
                <c:pt idx="1393">
                  <c:v>6.3363636363637479</c:v>
                </c:pt>
                <c:pt idx="1394">
                  <c:v>6.3409090909092027</c:v>
                </c:pt>
                <c:pt idx="1395">
                  <c:v>6.3454545454546576</c:v>
                </c:pt>
                <c:pt idx="1396">
                  <c:v>6.3500000000001124</c:v>
                </c:pt>
                <c:pt idx="1397">
                  <c:v>6.3545454545455673</c:v>
                </c:pt>
                <c:pt idx="1398">
                  <c:v>6.3590909090910221</c:v>
                </c:pt>
                <c:pt idx="1399">
                  <c:v>6.363636363636477</c:v>
                </c:pt>
                <c:pt idx="1400">
                  <c:v>6.3681818181819319</c:v>
                </c:pt>
                <c:pt idx="1401">
                  <c:v>6.3727272727273867</c:v>
                </c:pt>
                <c:pt idx="1402">
                  <c:v>6.3772727272728416</c:v>
                </c:pt>
                <c:pt idx="1403">
                  <c:v>6.3818181818182964</c:v>
                </c:pt>
                <c:pt idx="1404">
                  <c:v>6.3863636363637513</c:v>
                </c:pt>
                <c:pt idx="1405">
                  <c:v>6.3909090909092061</c:v>
                </c:pt>
                <c:pt idx="1406">
                  <c:v>6.395454545454661</c:v>
                </c:pt>
                <c:pt idx="1407">
                  <c:v>6.4000000000001158</c:v>
                </c:pt>
                <c:pt idx="1408">
                  <c:v>6.4045454545455707</c:v>
                </c:pt>
                <c:pt idx="1409">
                  <c:v>6.4090909090910255</c:v>
                </c:pt>
                <c:pt idx="1410">
                  <c:v>6.4136363636364804</c:v>
                </c:pt>
                <c:pt idx="1411">
                  <c:v>6.4181818181819352</c:v>
                </c:pt>
                <c:pt idx="1412">
                  <c:v>6.4227272727273901</c:v>
                </c:pt>
                <c:pt idx="1413">
                  <c:v>6.4272727272728449</c:v>
                </c:pt>
                <c:pt idx="1414">
                  <c:v>6.4318181818182998</c:v>
                </c:pt>
                <c:pt idx="1415">
                  <c:v>6.4363636363637546</c:v>
                </c:pt>
                <c:pt idx="1416">
                  <c:v>6.4409090909092095</c:v>
                </c:pt>
                <c:pt idx="1417">
                  <c:v>6.4454545454546643</c:v>
                </c:pt>
                <c:pt idx="1418">
                  <c:v>6.4500000000001192</c:v>
                </c:pt>
                <c:pt idx="1419">
                  <c:v>6.454545454545574</c:v>
                </c:pt>
                <c:pt idx="1420">
                  <c:v>6.4590909090910289</c:v>
                </c:pt>
                <c:pt idx="1421">
                  <c:v>6.4636363636364838</c:v>
                </c:pt>
                <c:pt idx="1422">
                  <c:v>6.4681818181819386</c:v>
                </c:pt>
                <c:pt idx="1423">
                  <c:v>6.4727272727273935</c:v>
                </c:pt>
                <c:pt idx="1424">
                  <c:v>6.4772727272728483</c:v>
                </c:pt>
                <c:pt idx="1425">
                  <c:v>6.4818181818183032</c:v>
                </c:pt>
                <c:pt idx="1426">
                  <c:v>6.486363636363758</c:v>
                </c:pt>
                <c:pt idx="1427">
                  <c:v>6.4909090909092129</c:v>
                </c:pt>
                <c:pt idx="1428">
                  <c:v>6.4954545454546677</c:v>
                </c:pt>
                <c:pt idx="1429">
                  <c:v>6.5000000000001226</c:v>
                </c:pt>
                <c:pt idx="1430">
                  <c:v>6.5045454545455774</c:v>
                </c:pt>
                <c:pt idx="1431">
                  <c:v>6.5090909090910323</c:v>
                </c:pt>
                <c:pt idx="1432">
                  <c:v>6.5136363636364871</c:v>
                </c:pt>
                <c:pt idx="1433">
                  <c:v>6.518181818181942</c:v>
                </c:pt>
                <c:pt idx="1434">
                  <c:v>6.5227272727273968</c:v>
                </c:pt>
                <c:pt idx="1435">
                  <c:v>6.5272727272728517</c:v>
                </c:pt>
                <c:pt idx="1436">
                  <c:v>6.5318181818183065</c:v>
                </c:pt>
                <c:pt idx="1437">
                  <c:v>6.5363636363637614</c:v>
                </c:pt>
                <c:pt idx="1438">
                  <c:v>6.5409090909092162</c:v>
                </c:pt>
                <c:pt idx="1439">
                  <c:v>6.5454545454546711</c:v>
                </c:pt>
                <c:pt idx="1440">
                  <c:v>6.5500000000001259</c:v>
                </c:pt>
                <c:pt idx="1441">
                  <c:v>6.5545454545455808</c:v>
                </c:pt>
                <c:pt idx="1442">
                  <c:v>6.5590909090910356</c:v>
                </c:pt>
                <c:pt idx="1443">
                  <c:v>6.5636363636364905</c:v>
                </c:pt>
                <c:pt idx="1444">
                  <c:v>6.5681818181819454</c:v>
                </c:pt>
                <c:pt idx="1445">
                  <c:v>6.5727272727274002</c:v>
                </c:pt>
                <c:pt idx="1446">
                  <c:v>6.5772727272728551</c:v>
                </c:pt>
                <c:pt idx="1447">
                  <c:v>6.5818181818183099</c:v>
                </c:pt>
                <c:pt idx="1448">
                  <c:v>6.5863636363637648</c:v>
                </c:pt>
                <c:pt idx="1449">
                  <c:v>6.5909090909092196</c:v>
                </c:pt>
                <c:pt idx="1450">
                  <c:v>6.5954545454546745</c:v>
                </c:pt>
                <c:pt idx="1451">
                  <c:v>6.6000000000001293</c:v>
                </c:pt>
                <c:pt idx="1452">
                  <c:v>6.6045454545455842</c:v>
                </c:pt>
                <c:pt idx="1453">
                  <c:v>6.609090909091039</c:v>
                </c:pt>
                <c:pt idx="1454">
                  <c:v>6.6136363636364939</c:v>
                </c:pt>
                <c:pt idx="1455">
                  <c:v>6.6181818181819487</c:v>
                </c:pt>
                <c:pt idx="1456">
                  <c:v>6.6227272727274036</c:v>
                </c:pt>
                <c:pt idx="1457">
                  <c:v>6.6272727272728584</c:v>
                </c:pt>
                <c:pt idx="1458">
                  <c:v>6.6318181818183133</c:v>
                </c:pt>
                <c:pt idx="1459">
                  <c:v>6.6363636363637681</c:v>
                </c:pt>
                <c:pt idx="1460">
                  <c:v>6.640909090909223</c:v>
                </c:pt>
                <c:pt idx="1461">
                  <c:v>6.6454545454546778</c:v>
                </c:pt>
                <c:pt idx="1462">
                  <c:v>6.6500000000001327</c:v>
                </c:pt>
                <c:pt idx="1463">
                  <c:v>6.6545454545455875</c:v>
                </c:pt>
                <c:pt idx="1464">
                  <c:v>6.6590909090910424</c:v>
                </c:pt>
                <c:pt idx="1465">
                  <c:v>6.6636363636364973</c:v>
                </c:pt>
                <c:pt idx="1466">
                  <c:v>6.6681818181819521</c:v>
                </c:pt>
                <c:pt idx="1467">
                  <c:v>6.672727272727407</c:v>
                </c:pt>
                <c:pt idx="1468">
                  <c:v>6.6772727272728618</c:v>
                </c:pt>
                <c:pt idx="1469">
                  <c:v>6.6818181818183167</c:v>
                </c:pt>
                <c:pt idx="1470">
                  <c:v>6.6863636363637715</c:v>
                </c:pt>
                <c:pt idx="1471">
                  <c:v>6.6909090909092264</c:v>
                </c:pt>
                <c:pt idx="1472">
                  <c:v>6.6954545454546812</c:v>
                </c:pt>
                <c:pt idx="1473">
                  <c:v>6.7000000000001361</c:v>
                </c:pt>
                <c:pt idx="1474">
                  <c:v>6.7045454545455909</c:v>
                </c:pt>
                <c:pt idx="1475">
                  <c:v>6.7090909090910458</c:v>
                </c:pt>
                <c:pt idx="1476">
                  <c:v>6.7136363636365006</c:v>
                </c:pt>
                <c:pt idx="1477">
                  <c:v>6.7181818181819555</c:v>
                </c:pt>
                <c:pt idx="1478">
                  <c:v>6.7227272727274103</c:v>
                </c:pt>
                <c:pt idx="1479">
                  <c:v>6.7272727272728652</c:v>
                </c:pt>
                <c:pt idx="1480">
                  <c:v>6.73181818181832</c:v>
                </c:pt>
                <c:pt idx="1481">
                  <c:v>6.7363636363637749</c:v>
                </c:pt>
                <c:pt idx="1482">
                  <c:v>6.7409090909092297</c:v>
                </c:pt>
                <c:pt idx="1483">
                  <c:v>6.7454545454546846</c:v>
                </c:pt>
                <c:pt idx="1484">
                  <c:v>6.7500000000001394</c:v>
                </c:pt>
                <c:pt idx="1485">
                  <c:v>6.7545454545455943</c:v>
                </c:pt>
                <c:pt idx="1486">
                  <c:v>6.7590909090910491</c:v>
                </c:pt>
                <c:pt idx="1487">
                  <c:v>6.763636363636504</c:v>
                </c:pt>
                <c:pt idx="1488">
                  <c:v>6.7681818181819589</c:v>
                </c:pt>
                <c:pt idx="1489">
                  <c:v>6.7727272727274137</c:v>
                </c:pt>
                <c:pt idx="1490">
                  <c:v>6.7772727272728686</c:v>
                </c:pt>
                <c:pt idx="1491">
                  <c:v>6.7818181818183234</c:v>
                </c:pt>
                <c:pt idx="1492">
                  <c:v>6.7863636363637783</c:v>
                </c:pt>
                <c:pt idx="1493">
                  <c:v>6.7909090909092331</c:v>
                </c:pt>
                <c:pt idx="1494">
                  <c:v>6.795454545454688</c:v>
                </c:pt>
                <c:pt idx="1495">
                  <c:v>6.8000000000001428</c:v>
                </c:pt>
                <c:pt idx="1496">
                  <c:v>6.8045454545455977</c:v>
                </c:pt>
                <c:pt idx="1497">
                  <c:v>6.8090909090910525</c:v>
                </c:pt>
                <c:pt idx="1498">
                  <c:v>6.8136363636365074</c:v>
                </c:pt>
                <c:pt idx="1499">
                  <c:v>6.8181818181819622</c:v>
                </c:pt>
                <c:pt idx="1500">
                  <c:v>6.8227272727274171</c:v>
                </c:pt>
                <c:pt idx="1501">
                  <c:v>6.8272727272728719</c:v>
                </c:pt>
                <c:pt idx="1502">
                  <c:v>6.8318181818183268</c:v>
                </c:pt>
                <c:pt idx="1503">
                  <c:v>6.8363636363637816</c:v>
                </c:pt>
                <c:pt idx="1504">
                  <c:v>6.8409090909092365</c:v>
                </c:pt>
                <c:pt idx="1505">
                  <c:v>6.8454545454546913</c:v>
                </c:pt>
                <c:pt idx="1506">
                  <c:v>6.8500000000001462</c:v>
                </c:pt>
                <c:pt idx="1507">
                  <c:v>6.854545454545601</c:v>
                </c:pt>
                <c:pt idx="1508">
                  <c:v>6.8590909090910559</c:v>
                </c:pt>
                <c:pt idx="1509">
                  <c:v>6.8636363636365108</c:v>
                </c:pt>
                <c:pt idx="1510">
                  <c:v>6.8681818181819656</c:v>
                </c:pt>
                <c:pt idx="1511">
                  <c:v>6.8727272727274205</c:v>
                </c:pt>
                <c:pt idx="1512">
                  <c:v>6.8772727272728753</c:v>
                </c:pt>
                <c:pt idx="1513">
                  <c:v>6.8818181818183302</c:v>
                </c:pt>
                <c:pt idx="1514">
                  <c:v>6.886363636363785</c:v>
                </c:pt>
                <c:pt idx="1515">
                  <c:v>6.8909090909092399</c:v>
                </c:pt>
                <c:pt idx="1516">
                  <c:v>6.8954545454546947</c:v>
                </c:pt>
                <c:pt idx="1517">
                  <c:v>6.9000000000001496</c:v>
                </c:pt>
                <c:pt idx="1518">
                  <c:v>6.9045454545456044</c:v>
                </c:pt>
                <c:pt idx="1519">
                  <c:v>6.9090909090910593</c:v>
                </c:pt>
                <c:pt idx="1520">
                  <c:v>6.9136363636365141</c:v>
                </c:pt>
                <c:pt idx="1521">
                  <c:v>6.918181818181969</c:v>
                </c:pt>
                <c:pt idx="1522">
                  <c:v>6.9227272727274238</c:v>
                </c:pt>
                <c:pt idx="1523">
                  <c:v>6.9272727272728787</c:v>
                </c:pt>
                <c:pt idx="1524">
                  <c:v>6.9318181818183335</c:v>
                </c:pt>
                <c:pt idx="1525">
                  <c:v>6.9363636363637884</c:v>
                </c:pt>
                <c:pt idx="1526">
                  <c:v>6.9409090909092432</c:v>
                </c:pt>
                <c:pt idx="1527">
                  <c:v>6.9454545454546981</c:v>
                </c:pt>
                <c:pt idx="1528">
                  <c:v>6.9500000000001529</c:v>
                </c:pt>
                <c:pt idx="1529">
                  <c:v>6.9545454545456078</c:v>
                </c:pt>
                <c:pt idx="1530">
                  <c:v>6.9590909090910626</c:v>
                </c:pt>
                <c:pt idx="1531">
                  <c:v>6.9636363636365175</c:v>
                </c:pt>
                <c:pt idx="1532">
                  <c:v>6.9681818181819724</c:v>
                </c:pt>
                <c:pt idx="1533">
                  <c:v>6.9727272727274272</c:v>
                </c:pt>
                <c:pt idx="1534">
                  <c:v>6.9772727272728821</c:v>
                </c:pt>
                <c:pt idx="1535">
                  <c:v>6.9818181818183369</c:v>
                </c:pt>
                <c:pt idx="1536">
                  <c:v>6.9863636363637918</c:v>
                </c:pt>
                <c:pt idx="1537">
                  <c:v>6.9909090909092466</c:v>
                </c:pt>
                <c:pt idx="1538">
                  <c:v>6.9954545454547015</c:v>
                </c:pt>
                <c:pt idx="1539">
                  <c:v>7.0000000000001563</c:v>
                </c:pt>
                <c:pt idx="1540">
                  <c:v>7.0045454545456112</c:v>
                </c:pt>
                <c:pt idx="1541">
                  <c:v>7.009090909091066</c:v>
                </c:pt>
                <c:pt idx="1542">
                  <c:v>7.0136363636365209</c:v>
                </c:pt>
                <c:pt idx="1543">
                  <c:v>7.0181818181819757</c:v>
                </c:pt>
                <c:pt idx="1544">
                  <c:v>7.0227272727274306</c:v>
                </c:pt>
                <c:pt idx="1545">
                  <c:v>7.0272727272728854</c:v>
                </c:pt>
                <c:pt idx="1546">
                  <c:v>7.0318181818183403</c:v>
                </c:pt>
                <c:pt idx="1547">
                  <c:v>7.0363636363637951</c:v>
                </c:pt>
                <c:pt idx="1548">
                  <c:v>7.04090909090925</c:v>
                </c:pt>
                <c:pt idx="1549">
                  <c:v>7.0454545454547048</c:v>
                </c:pt>
                <c:pt idx="1550">
                  <c:v>7.0500000000001597</c:v>
                </c:pt>
                <c:pt idx="1551">
                  <c:v>7.0545454545456145</c:v>
                </c:pt>
                <c:pt idx="1552">
                  <c:v>7.0590909090910694</c:v>
                </c:pt>
                <c:pt idx="1553">
                  <c:v>7.0636363636365243</c:v>
                </c:pt>
                <c:pt idx="1554">
                  <c:v>7.0681818181819791</c:v>
                </c:pt>
                <c:pt idx="1555">
                  <c:v>7.072727272727434</c:v>
                </c:pt>
                <c:pt idx="1556">
                  <c:v>7.0772727272728888</c:v>
                </c:pt>
                <c:pt idx="1557">
                  <c:v>7.0818181818183437</c:v>
                </c:pt>
                <c:pt idx="1558">
                  <c:v>7.0863636363637985</c:v>
                </c:pt>
                <c:pt idx="1559">
                  <c:v>7.0909090909092534</c:v>
                </c:pt>
                <c:pt idx="1560">
                  <c:v>7.0954545454547082</c:v>
                </c:pt>
                <c:pt idx="1561">
                  <c:v>7.1000000000001631</c:v>
                </c:pt>
                <c:pt idx="1562">
                  <c:v>7.1045454545456179</c:v>
                </c:pt>
                <c:pt idx="1563">
                  <c:v>7.1090909090910728</c:v>
                </c:pt>
                <c:pt idx="1564">
                  <c:v>7.1136363636365276</c:v>
                </c:pt>
                <c:pt idx="1565">
                  <c:v>7.1181818181819825</c:v>
                </c:pt>
                <c:pt idx="1566">
                  <c:v>7.1227272727274373</c:v>
                </c:pt>
                <c:pt idx="1567">
                  <c:v>7.1272727272728922</c:v>
                </c:pt>
                <c:pt idx="1568">
                  <c:v>7.131818181818347</c:v>
                </c:pt>
                <c:pt idx="1569">
                  <c:v>7.1363636363638019</c:v>
                </c:pt>
                <c:pt idx="1570">
                  <c:v>7.1409090909092567</c:v>
                </c:pt>
                <c:pt idx="1571">
                  <c:v>7.1454545454547116</c:v>
                </c:pt>
                <c:pt idx="1572">
                  <c:v>7.1500000000001664</c:v>
                </c:pt>
                <c:pt idx="1573">
                  <c:v>7.1545454545456213</c:v>
                </c:pt>
                <c:pt idx="1574">
                  <c:v>7.1590909090910761</c:v>
                </c:pt>
                <c:pt idx="1575">
                  <c:v>7.163636363636531</c:v>
                </c:pt>
                <c:pt idx="1576">
                  <c:v>7.1681818181819859</c:v>
                </c:pt>
                <c:pt idx="1577">
                  <c:v>7.1727272727274407</c:v>
                </c:pt>
                <c:pt idx="1578">
                  <c:v>7.1772727272728956</c:v>
                </c:pt>
                <c:pt idx="1579">
                  <c:v>7.1818181818183504</c:v>
                </c:pt>
                <c:pt idx="1580">
                  <c:v>7.1863636363638053</c:v>
                </c:pt>
                <c:pt idx="1581">
                  <c:v>7.1909090909092601</c:v>
                </c:pt>
                <c:pt idx="1582">
                  <c:v>7.195454545454715</c:v>
                </c:pt>
                <c:pt idx="1583">
                  <c:v>7.2000000000001698</c:v>
                </c:pt>
                <c:pt idx="1584">
                  <c:v>7.2045454545456247</c:v>
                </c:pt>
                <c:pt idx="1585">
                  <c:v>7.2090909090910795</c:v>
                </c:pt>
                <c:pt idx="1586">
                  <c:v>7.2136363636365344</c:v>
                </c:pt>
                <c:pt idx="1587">
                  <c:v>7.2181818181819892</c:v>
                </c:pt>
                <c:pt idx="1588">
                  <c:v>7.2227272727274441</c:v>
                </c:pt>
                <c:pt idx="1589">
                  <c:v>7.2272727272728989</c:v>
                </c:pt>
                <c:pt idx="1590">
                  <c:v>7.2318181818183538</c:v>
                </c:pt>
                <c:pt idx="1591">
                  <c:v>7.2363636363638086</c:v>
                </c:pt>
                <c:pt idx="1592">
                  <c:v>7.2409090909092635</c:v>
                </c:pt>
                <c:pt idx="1593">
                  <c:v>7.2454545454547183</c:v>
                </c:pt>
                <c:pt idx="1594">
                  <c:v>7.2500000000001732</c:v>
                </c:pt>
                <c:pt idx="1595">
                  <c:v>7.254545454545628</c:v>
                </c:pt>
                <c:pt idx="1596">
                  <c:v>7.2590909090910829</c:v>
                </c:pt>
                <c:pt idx="1597">
                  <c:v>7.2636363636365378</c:v>
                </c:pt>
                <c:pt idx="1598">
                  <c:v>7.2681818181819926</c:v>
                </c:pt>
                <c:pt idx="1599">
                  <c:v>7.2727272727274475</c:v>
                </c:pt>
                <c:pt idx="1600">
                  <c:v>7.2772727272729023</c:v>
                </c:pt>
                <c:pt idx="1601">
                  <c:v>7.2818181818183572</c:v>
                </c:pt>
                <c:pt idx="1602">
                  <c:v>7.286363636363812</c:v>
                </c:pt>
                <c:pt idx="1603">
                  <c:v>7.2909090909092669</c:v>
                </c:pt>
                <c:pt idx="1604">
                  <c:v>7.2954545454547217</c:v>
                </c:pt>
                <c:pt idx="1605">
                  <c:v>7.3000000000001766</c:v>
                </c:pt>
                <c:pt idx="1606">
                  <c:v>7.3045454545456314</c:v>
                </c:pt>
                <c:pt idx="1607">
                  <c:v>7.3090909090910863</c:v>
                </c:pt>
                <c:pt idx="1608">
                  <c:v>7.3136363636365411</c:v>
                </c:pt>
                <c:pt idx="1609">
                  <c:v>7.318181818181996</c:v>
                </c:pt>
                <c:pt idx="1610">
                  <c:v>7.3227272727274508</c:v>
                </c:pt>
                <c:pt idx="1611">
                  <c:v>7.3272727272729057</c:v>
                </c:pt>
                <c:pt idx="1612">
                  <c:v>7.3318181818183605</c:v>
                </c:pt>
                <c:pt idx="1613">
                  <c:v>7.3363636363638154</c:v>
                </c:pt>
                <c:pt idx="1614">
                  <c:v>7.3409090909092702</c:v>
                </c:pt>
                <c:pt idx="1615">
                  <c:v>7.3454545454547251</c:v>
                </c:pt>
                <c:pt idx="1616">
                  <c:v>7.3500000000001799</c:v>
                </c:pt>
                <c:pt idx="1617">
                  <c:v>7.3545454545456348</c:v>
                </c:pt>
                <c:pt idx="1618">
                  <c:v>7.3590909090910896</c:v>
                </c:pt>
                <c:pt idx="1619">
                  <c:v>7.3636363636365445</c:v>
                </c:pt>
                <c:pt idx="1620">
                  <c:v>7.3681818181819994</c:v>
                </c:pt>
                <c:pt idx="1621">
                  <c:v>7.3727272727274542</c:v>
                </c:pt>
                <c:pt idx="1622">
                  <c:v>7.3772727272729091</c:v>
                </c:pt>
                <c:pt idx="1623">
                  <c:v>7.3818181818183639</c:v>
                </c:pt>
                <c:pt idx="1624">
                  <c:v>7.3863636363638188</c:v>
                </c:pt>
                <c:pt idx="1625">
                  <c:v>7.3909090909092736</c:v>
                </c:pt>
                <c:pt idx="1626">
                  <c:v>7.3954545454547285</c:v>
                </c:pt>
                <c:pt idx="1627">
                  <c:v>7.4000000000001833</c:v>
                </c:pt>
                <c:pt idx="1628">
                  <c:v>7.4045454545456382</c:v>
                </c:pt>
                <c:pt idx="1629">
                  <c:v>7.409090909091093</c:v>
                </c:pt>
                <c:pt idx="1630">
                  <c:v>7.4136363636365479</c:v>
                </c:pt>
                <c:pt idx="1631">
                  <c:v>7.4181818181820027</c:v>
                </c:pt>
                <c:pt idx="1632">
                  <c:v>7.4227272727274576</c:v>
                </c:pt>
                <c:pt idx="1633">
                  <c:v>7.4272727272729124</c:v>
                </c:pt>
                <c:pt idx="1634">
                  <c:v>7.4318181818183673</c:v>
                </c:pt>
                <c:pt idx="1635">
                  <c:v>7.4363636363638221</c:v>
                </c:pt>
                <c:pt idx="1636">
                  <c:v>7.440909090909277</c:v>
                </c:pt>
                <c:pt idx="1637">
                  <c:v>7.4454545454547318</c:v>
                </c:pt>
                <c:pt idx="1638">
                  <c:v>7.4500000000001867</c:v>
                </c:pt>
                <c:pt idx="1639">
                  <c:v>7.4545454545456415</c:v>
                </c:pt>
                <c:pt idx="1640">
                  <c:v>7.4590909090910964</c:v>
                </c:pt>
                <c:pt idx="1641">
                  <c:v>7.4636363636365513</c:v>
                </c:pt>
                <c:pt idx="1642">
                  <c:v>7.4681818181820061</c:v>
                </c:pt>
                <c:pt idx="1643">
                  <c:v>7.472727272727461</c:v>
                </c:pt>
                <c:pt idx="1644">
                  <c:v>7.4772727272729158</c:v>
                </c:pt>
                <c:pt idx="1645">
                  <c:v>7.4818181818183707</c:v>
                </c:pt>
                <c:pt idx="1646">
                  <c:v>7.4863636363638255</c:v>
                </c:pt>
                <c:pt idx="1647">
                  <c:v>7.4909090909092804</c:v>
                </c:pt>
                <c:pt idx="1648">
                  <c:v>7.4954545454547352</c:v>
                </c:pt>
                <c:pt idx="1649">
                  <c:v>7.5000000000001901</c:v>
                </c:pt>
                <c:pt idx="1650">
                  <c:v>7.5045454545456449</c:v>
                </c:pt>
                <c:pt idx="1651">
                  <c:v>7.5090909090910998</c:v>
                </c:pt>
                <c:pt idx="1652">
                  <c:v>7.5136363636365546</c:v>
                </c:pt>
                <c:pt idx="1653">
                  <c:v>7.5181818181820095</c:v>
                </c:pt>
                <c:pt idx="1654">
                  <c:v>7.5227272727274643</c:v>
                </c:pt>
                <c:pt idx="1655">
                  <c:v>7.5272727272729192</c:v>
                </c:pt>
                <c:pt idx="1656">
                  <c:v>7.531818181818374</c:v>
                </c:pt>
                <c:pt idx="1657">
                  <c:v>7.5363636363638289</c:v>
                </c:pt>
                <c:pt idx="1658">
                  <c:v>7.5409090909092837</c:v>
                </c:pt>
                <c:pt idx="1659">
                  <c:v>7.5454545454547386</c:v>
                </c:pt>
                <c:pt idx="1660">
                  <c:v>7.5500000000001934</c:v>
                </c:pt>
                <c:pt idx="1661">
                  <c:v>7.5545454545456483</c:v>
                </c:pt>
                <c:pt idx="1662">
                  <c:v>7.5590909090911031</c:v>
                </c:pt>
                <c:pt idx="1663">
                  <c:v>7.563636363636558</c:v>
                </c:pt>
                <c:pt idx="1664">
                  <c:v>7.5681818181820129</c:v>
                </c:pt>
                <c:pt idx="1665">
                  <c:v>7.5727272727274677</c:v>
                </c:pt>
                <c:pt idx="1666">
                  <c:v>7.5772727272729226</c:v>
                </c:pt>
                <c:pt idx="1667">
                  <c:v>7.5818181818183774</c:v>
                </c:pt>
                <c:pt idx="1668">
                  <c:v>7.5863636363638323</c:v>
                </c:pt>
                <c:pt idx="1669">
                  <c:v>7.5909090909092871</c:v>
                </c:pt>
                <c:pt idx="1670">
                  <c:v>7.595454545454742</c:v>
                </c:pt>
                <c:pt idx="1671">
                  <c:v>7.6000000000001968</c:v>
                </c:pt>
                <c:pt idx="1672">
                  <c:v>7.6045454545456517</c:v>
                </c:pt>
                <c:pt idx="1673">
                  <c:v>7.6090909090911065</c:v>
                </c:pt>
                <c:pt idx="1674">
                  <c:v>7.6136363636365614</c:v>
                </c:pt>
                <c:pt idx="1675">
                  <c:v>7.6181818181820162</c:v>
                </c:pt>
                <c:pt idx="1676">
                  <c:v>7.6227272727274711</c:v>
                </c:pt>
                <c:pt idx="1677">
                  <c:v>7.6272727272729259</c:v>
                </c:pt>
                <c:pt idx="1678">
                  <c:v>7.6318181818183808</c:v>
                </c:pt>
                <c:pt idx="1679">
                  <c:v>7.6363636363638356</c:v>
                </c:pt>
                <c:pt idx="1680">
                  <c:v>7.6409090909092905</c:v>
                </c:pt>
                <c:pt idx="1681">
                  <c:v>7.6454545454547453</c:v>
                </c:pt>
                <c:pt idx="1682">
                  <c:v>7.6500000000002002</c:v>
                </c:pt>
                <c:pt idx="1683">
                  <c:v>7.654545454545655</c:v>
                </c:pt>
                <c:pt idx="1684">
                  <c:v>7.6590909090911099</c:v>
                </c:pt>
                <c:pt idx="1685">
                  <c:v>7.6636363636365648</c:v>
                </c:pt>
                <c:pt idx="1686">
                  <c:v>7.6681818181820196</c:v>
                </c:pt>
                <c:pt idx="1687">
                  <c:v>7.6727272727274745</c:v>
                </c:pt>
                <c:pt idx="1688">
                  <c:v>7.6772727272729293</c:v>
                </c:pt>
                <c:pt idx="1689">
                  <c:v>7.6818181818183842</c:v>
                </c:pt>
                <c:pt idx="1690">
                  <c:v>7.686363636363839</c:v>
                </c:pt>
                <c:pt idx="1691">
                  <c:v>7.6909090909092939</c:v>
                </c:pt>
                <c:pt idx="1692">
                  <c:v>7.6954545454547487</c:v>
                </c:pt>
                <c:pt idx="1693">
                  <c:v>7.7000000000002036</c:v>
                </c:pt>
                <c:pt idx="1694">
                  <c:v>7.7045454545456584</c:v>
                </c:pt>
                <c:pt idx="1695">
                  <c:v>7.7090909090911133</c:v>
                </c:pt>
                <c:pt idx="1696">
                  <c:v>7.7136363636365681</c:v>
                </c:pt>
                <c:pt idx="1697">
                  <c:v>7.718181818182023</c:v>
                </c:pt>
                <c:pt idx="1698">
                  <c:v>7.7227272727274778</c:v>
                </c:pt>
                <c:pt idx="1699">
                  <c:v>7.7272727272729327</c:v>
                </c:pt>
                <c:pt idx="1700">
                  <c:v>7.7318181818183875</c:v>
                </c:pt>
                <c:pt idx="1701">
                  <c:v>7.7363636363638424</c:v>
                </c:pt>
                <c:pt idx="1702">
                  <c:v>7.7409090909092972</c:v>
                </c:pt>
                <c:pt idx="1703">
                  <c:v>7.7454545454547521</c:v>
                </c:pt>
                <c:pt idx="1704">
                  <c:v>7.7500000000002069</c:v>
                </c:pt>
                <c:pt idx="1705">
                  <c:v>7.7545454545456618</c:v>
                </c:pt>
                <c:pt idx="1706">
                  <c:v>7.7590909090911167</c:v>
                </c:pt>
                <c:pt idx="1707">
                  <c:v>7.7636363636365715</c:v>
                </c:pt>
                <c:pt idx="1708">
                  <c:v>7.7681818181820264</c:v>
                </c:pt>
                <c:pt idx="1709">
                  <c:v>7.7727272727274812</c:v>
                </c:pt>
                <c:pt idx="1710">
                  <c:v>7.7772727272729361</c:v>
                </c:pt>
                <c:pt idx="1711">
                  <c:v>7.7818181818183909</c:v>
                </c:pt>
                <c:pt idx="1712">
                  <c:v>7.7863636363638458</c:v>
                </c:pt>
                <c:pt idx="1713">
                  <c:v>7.7909090909093006</c:v>
                </c:pt>
                <c:pt idx="1714">
                  <c:v>7.7954545454547555</c:v>
                </c:pt>
                <c:pt idx="1715">
                  <c:v>7.8000000000002103</c:v>
                </c:pt>
                <c:pt idx="1716">
                  <c:v>7.8045454545456652</c:v>
                </c:pt>
                <c:pt idx="1717">
                  <c:v>7.80909090909112</c:v>
                </c:pt>
                <c:pt idx="1718">
                  <c:v>7.8136363636365749</c:v>
                </c:pt>
                <c:pt idx="1719">
                  <c:v>7.8181818181820297</c:v>
                </c:pt>
                <c:pt idx="1720">
                  <c:v>7.8227272727274846</c:v>
                </c:pt>
                <c:pt idx="1721">
                  <c:v>7.8272727272729394</c:v>
                </c:pt>
                <c:pt idx="1722">
                  <c:v>7.8318181818183943</c:v>
                </c:pt>
                <c:pt idx="1723">
                  <c:v>7.8363636363638491</c:v>
                </c:pt>
                <c:pt idx="1724">
                  <c:v>7.840909090909304</c:v>
                </c:pt>
                <c:pt idx="1725">
                  <c:v>7.8454545454547588</c:v>
                </c:pt>
                <c:pt idx="1726">
                  <c:v>7.8500000000002137</c:v>
                </c:pt>
                <c:pt idx="1727">
                  <c:v>7.8545454545456685</c:v>
                </c:pt>
                <c:pt idx="1728">
                  <c:v>7.8590909090911234</c:v>
                </c:pt>
                <c:pt idx="1729">
                  <c:v>7.8636363636365783</c:v>
                </c:pt>
                <c:pt idx="1730">
                  <c:v>7.8681818181820331</c:v>
                </c:pt>
                <c:pt idx="1731">
                  <c:v>7.872727272727488</c:v>
                </c:pt>
                <c:pt idx="1732">
                  <c:v>7.8772727272729428</c:v>
                </c:pt>
                <c:pt idx="1733">
                  <c:v>7.8818181818183977</c:v>
                </c:pt>
                <c:pt idx="1734">
                  <c:v>7.8863636363638525</c:v>
                </c:pt>
                <c:pt idx="1735">
                  <c:v>7.8909090909093074</c:v>
                </c:pt>
                <c:pt idx="1736">
                  <c:v>7.8954545454547622</c:v>
                </c:pt>
                <c:pt idx="1737">
                  <c:v>7.9000000000002171</c:v>
                </c:pt>
                <c:pt idx="1738">
                  <c:v>7.9045454545456719</c:v>
                </c:pt>
                <c:pt idx="1739">
                  <c:v>7.9090909090911268</c:v>
                </c:pt>
                <c:pt idx="1740">
                  <c:v>7.9136363636365816</c:v>
                </c:pt>
                <c:pt idx="1741">
                  <c:v>7.9181818181820365</c:v>
                </c:pt>
                <c:pt idx="1742">
                  <c:v>7.9227272727274913</c:v>
                </c:pt>
                <c:pt idx="1743">
                  <c:v>7.9272727272729462</c:v>
                </c:pt>
                <c:pt idx="1744">
                  <c:v>7.931818181818401</c:v>
                </c:pt>
                <c:pt idx="1745">
                  <c:v>7.9363636363638559</c:v>
                </c:pt>
                <c:pt idx="1746">
                  <c:v>7.9409090909093107</c:v>
                </c:pt>
                <c:pt idx="1747">
                  <c:v>7.9454545454547656</c:v>
                </c:pt>
                <c:pt idx="1748">
                  <c:v>7.9500000000002204</c:v>
                </c:pt>
                <c:pt idx="1749">
                  <c:v>7.9545454545456753</c:v>
                </c:pt>
                <c:pt idx="1750">
                  <c:v>7.9590909090911302</c:v>
                </c:pt>
                <c:pt idx="1751">
                  <c:v>7.963636363636585</c:v>
                </c:pt>
                <c:pt idx="1752">
                  <c:v>7.9681818181820399</c:v>
                </c:pt>
                <c:pt idx="1753">
                  <c:v>7.9727272727274947</c:v>
                </c:pt>
                <c:pt idx="1754">
                  <c:v>7.9772727272729496</c:v>
                </c:pt>
                <c:pt idx="1755">
                  <c:v>7.9818181818184044</c:v>
                </c:pt>
                <c:pt idx="1756">
                  <c:v>7.9863636363638593</c:v>
                </c:pt>
                <c:pt idx="1757">
                  <c:v>7.9909090909093141</c:v>
                </c:pt>
                <c:pt idx="1758">
                  <c:v>7.995454545454769</c:v>
                </c:pt>
                <c:pt idx="1759">
                  <c:v>8.0000000000002238</c:v>
                </c:pt>
                <c:pt idx="1760">
                  <c:v>8.0045454545456778</c:v>
                </c:pt>
                <c:pt idx="1761">
                  <c:v>8.0090909090911317</c:v>
                </c:pt>
                <c:pt idx="1762">
                  <c:v>8.0136363636365857</c:v>
                </c:pt>
                <c:pt idx="1763">
                  <c:v>8.0181818181820397</c:v>
                </c:pt>
                <c:pt idx="1764">
                  <c:v>8.0227272727274936</c:v>
                </c:pt>
                <c:pt idx="1765">
                  <c:v>8.0272727272729476</c:v>
                </c:pt>
                <c:pt idx="1766">
                  <c:v>8.0318181818184016</c:v>
                </c:pt>
                <c:pt idx="1767">
                  <c:v>8.0363636363638555</c:v>
                </c:pt>
                <c:pt idx="1768">
                  <c:v>8.0409090909093095</c:v>
                </c:pt>
                <c:pt idx="1769">
                  <c:v>8.0454545454547635</c:v>
                </c:pt>
                <c:pt idx="1770">
                  <c:v>8.0500000000002174</c:v>
                </c:pt>
                <c:pt idx="1771">
                  <c:v>8.0545454545456714</c:v>
                </c:pt>
                <c:pt idx="1772">
                  <c:v>8.0590909090911254</c:v>
                </c:pt>
                <c:pt idx="1773">
                  <c:v>8.0636363636365793</c:v>
                </c:pt>
                <c:pt idx="1774">
                  <c:v>8.0681818181820333</c:v>
                </c:pt>
                <c:pt idx="1775">
                  <c:v>8.0727272727274872</c:v>
                </c:pt>
                <c:pt idx="1776">
                  <c:v>8.0772727272729412</c:v>
                </c:pt>
                <c:pt idx="1777">
                  <c:v>8.0818181818183952</c:v>
                </c:pt>
                <c:pt idx="1778">
                  <c:v>8.0863636363638491</c:v>
                </c:pt>
                <c:pt idx="1779">
                  <c:v>8.0909090909093031</c:v>
                </c:pt>
                <c:pt idx="1780">
                  <c:v>8.0954545454547571</c:v>
                </c:pt>
                <c:pt idx="1781">
                  <c:v>8.100000000000211</c:v>
                </c:pt>
                <c:pt idx="1782">
                  <c:v>8.104545454545665</c:v>
                </c:pt>
                <c:pt idx="1783">
                  <c:v>8.109090909091119</c:v>
                </c:pt>
                <c:pt idx="1784">
                  <c:v>8.1136363636365729</c:v>
                </c:pt>
                <c:pt idx="1785">
                  <c:v>8.1181818181820269</c:v>
                </c:pt>
                <c:pt idx="1786">
                  <c:v>8.1227272727274809</c:v>
                </c:pt>
                <c:pt idx="1787">
                  <c:v>8.1272727272729348</c:v>
                </c:pt>
                <c:pt idx="1788">
                  <c:v>8.1318181818183888</c:v>
                </c:pt>
                <c:pt idx="1789">
                  <c:v>8.1363636363638427</c:v>
                </c:pt>
                <c:pt idx="1790">
                  <c:v>8.1409090909092967</c:v>
                </c:pt>
                <c:pt idx="1791">
                  <c:v>8.1454545454547507</c:v>
                </c:pt>
                <c:pt idx="1792">
                  <c:v>8.1500000000002046</c:v>
                </c:pt>
                <c:pt idx="1793">
                  <c:v>8.1545454545456586</c:v>
                </c:pt>
                <c:pt idx="1794">
                  <c:v>8.1590909090911126</c:v>
                </c:pt>
                <c:pt idx="1795">
                  <c:v>8.1636363636365665</c:v>
                </c:pt>
                <c:pt idx="1796">
                  <c:v>8.1681818181820205</c:v>
                </c:pt>
                <c:pt idx="1797">
                  <c:v>8.1727272727274745</c:v>
                </c:pt>
                <c:pt idx="1798">
                  <c:v>8.1772727272729284</c:v>
                </c:pt>
                <c:pt idx="1799">
                  <c:v>8.1818181818183824</c:v>
                </c:pt>
                <c:pt idx="1800">
                  <c:v>8.1863636363638363</c:v>
                </c:pt>
                <c:pt idx="1801">
                  <c:v>8.1909090909092903</c:v>
                </c:pt>
                <c:pt idx="1802">
                  <c:v>8.1954545454547443</c:v>
                </c:pt>
                <c:pt idx="1803">
                  <c:v>8.2000000000001982</c:v>
                </c:pt>
                <c:pt idx="1804">
                  <c:v>8.2045454545456522</c:v>
                </c:pt>
                <c:pt idx="1805">
                  <c:v>8.2090909090911062</c:v>
                </c:pt>
                <c:pt idx="1806">
                  <c:v>8.2136363636365601</c:v>
                </c:pt>
                <c:pt idx="1807">
                  <c:v>8.2181818181820141</c:v>
                </c:pt>
                <c:pt idx="1808">
                  <c:v>8.2227272727274681</c:v>
                </c:pt>
                <c:pt idx="1809">
                  <c:v>8.227272727272922</c:v>
                </c:pt>
                <c:pt idx="1810">
                  <c:v>8.231818181818376</c:v>
                </c:pt>
                <c:pt idx="1811">
                  <c:v>8.23636363636383</c:v>
                </c:pt>
                <c:pt idx="1812">
                  <c:v>8.2409090909092839</c:v>
                </c:pt>
                <c:pt idx="1813">
                  <c:v>8.2454545454547379</c:v>
                </c:pt>
                <c:pt idx="1814">
                  <c:v>8.2500000000001918</c:v>
                </c:pt>
                <c:pt idx="1815">
                  <c:v>8.2545454545456458</c:v>
                </c:pt>
                <c:pt idx="1816">
                  <c:v>8.2590909090910998</c:v>
                </c:pt>
                <c:pt idx="1817">
                  <c:v>8.2636363636365537</c:v>
                </c:pt>
                <c:pt idx="1818">
                  <c:v>8.2681818181820077</c:v>
                </c:pt>
                <c:pt idx="1819">
                  <c:v>8.2727272727274617</c:v>
                </c:pt>
                <c:pt idx="1820">
                  <c:v>8.2772727272729156</c:v>
                </c:pt>
                <c:pt idx="1821">
                  <c:v>8.2818181818183696</c:v>
                </c:pt>
                <c:pt idx="1822">
                  <c:v>8.2863636363638236</c:v>
                </c:pt>
                <c:pt idx="1823">
                  <c:v>8.2909090909092775</c:v>
                </c:pt>
                <c:pt idx="1824">
                  <c:v>8.2954545454547315</c:v>
                </c:pt>
                <c:pt idx="1825">
                  <c:v>8.3000000000001855</c:v>
                </c:pt>
                <c:pt idx="1826">
                  <c:v>8.3045454545456394</c:v>
                </c:pt>
                <c:pt idx="1827">
                  <c:v>8.3090909090910934</c:v>
                </c:pt>
                <c:pt idx="1828">
                  <c:v>8.3136363636365473</c:v>
                </c:pt>
                <c:pt idx="1829">
                  <c:v>8.3181818181820013</c:v>
                </c:pt>
                <c:pt idx="1830">
                  <c:v>8.3227272727274553</c:v>
                </c:pt>
                <c:pt idx="1831">
                  <c:v>8.3272727272729092</c:v>
                </c:pt>
                <c:pt idx="1832">
                  <c:v>8.3318181818183632</c:v>
                </c:pt>
                <c:pt idx="1833">
                  <c:v>8.3363636363638172</c:v>
                </c:pt>
                <c:pt idx="1834">
                  <c:v>8.3409090909092711</c:v>
                </c:pt>
                <c:pt idx="1835">
                  <c:v>8.3454545454547251</c:v>
                </c:pt>
                <c:pt idx="1836">
                  <c:v>8.3500000000001791</c:v>
                </c:pt>
                <c:pt idx="1837">
                  <c:v>8.354545454545633</c:v>
                </c:pt>
                <c:pt idx="1838">
                  <c:v>8.359090909091087</c:v>
                </c:pt>
                <c:pt idx="1839">
                  <c:v>8.3636363636365409</c:v>
                </c:pt>
                <c:pt idx="1840">
                  <c:v>8.3681818181819949</c:v>
                </c:pt>
                <c:pt idx="1841">
                  <c:v>8.3727272727274489</c:v>
                </c:pt>
                <c:pt idx="1842">
                  <c:v>8.3772727272729028</c:v>
                </c:pt>
                <c:pt idx="1843">
                  <c:v>8.3818181818183568</c:v>
                </c:pt>
                <c:pt idx="1844">
                  <c:v>8.3863636363638108</c:v>
                </c:pt>
                <c:pt idx="1845">
                  <c:v>8.3909090909092647</c:v>
                </c:pt>
                <c:pt idx="1846">
                  <c:v>8.3954545454547187</c:v>
                </c:pt>
                <c:pt idx="1847">
                  <c:v>8.4000000000001727</c:v>
                </c:pt>
                <c:pt idx="1848">
                  <c:v>8.4045454545456266</c:v>
                </c:pt>
                <c:pt idx="1849">
                  <c:v>8.4090909090910806</c:v>
                </c:pt>
                <c:pt idx="1850">
                  <c:v>8.4136363636365346</c:v>
                </c:pt>
                <c:pt idx="1851">
                  <c:v>8.4181818181819885</c:v>
                </c:pt>
                <c:pt idx="1852">
                  <c:v>8.4227272727274425</c:v>
                </c:pt>
                <c:pt idx="1853">
                  <c:v>8.4272727272728964</c:v>
                </c:pt>
                <c:pt idx="1854">
                  <c:v>8.4318181818183504</c:v>
                </c:pt>
                <c:pt idx="1855">
                  <c:v>8.4363636363638044</c:v>
                </c:pt>
                <c:pt idx="1856">
                  <c:v>8.4409090909092583</c:v>
                </c:pt>
                <c:pt idx="1857">
                  <c:v>8.4454545454547123</c:v>
                </c:pt>
                <c:pt idx="1858">
                  <c:v>8.4500000000001663</c:v>
                </c:pt>
                <c:pt idx="1859">
                  <c:v>8.4545454545456202</c:v>
                </c:pt>
                <c:pt idx="1860">
                  <c:v>8.4590909090910742</c:v>
                </c:pt>
                <c:pt idx="1861">
                  <c:v>8.4636363636365282</c:v>
                </c:pt>
                <c:pt idx="1862">
                  <c:v>8.4681818181819821</c:v>
                </c:pt>
                <c:pt idx="1863">
                  <c:v>8.4727272727274361</c:v>
                </c:pt>
                <c:pt idx="1864">
                  <c:v>8.4772727272728901</c:v>
                </c:pt>
                <c:pt idx="1865">
                  <c:v>8.481818181818344</c:v>
                </c:pt>
                <c:pt idx="1866">
                  <c:v>8.486363636363798</c:v>
                </c:pt>
                <c:pt idx="1867">
                  <c:v>8.4909090909092519</c:v>
                </c:pt>
                <c:pt idx="1868">
                  <c:v>8.4954545454547059</c:v>
                </c:pt>
                <c:pt idx="1869">
                  <c:v>8.5000000000001599</c:v>
                </c:pt>
                <c:pt idx="1870">
                  <c:v>8.5045454545456138</c:v>
                </c:pt>
                <c:pt idx="1871">
                  <c:v>8.5090909090910678</c:v>
                </c:pt>
                <c:pt idx="1872">
                  <c:v>8.5136363636365218</c:v>
                </c:pt>
                <c:pt idx="1873">
                  <c:v>8.5181818181819757</c:v>
                </c:pt>
                <c:pt idx="1874">
                  <c:v>8.5227272727274297</c:v>
                </c:pt>
                <c:pt idx="1875">
                  <c:v>8.5272727272728837</c:v>
                </c:pt>
                <c:pt idx="1876">
                  <c:v>8.5318181818183376</c:v>
                </c:pt>
                <c:pt idx="1877">
                  <c:v>8.5363636363637916</c:v>
                </c:pt>
                <c:pt idx="1878">
                  <c:v>8.5409090909092455</c:v>
                </c:pt>
                <c:pt idx="1879">
                  <c:v>8.5454545454546995</c:v>
                </c:pt>
                <c:pt idx="1880">
                  <c:v>8.5500000000001535</c:v>
                </c:pt>
                <c:pt idx="1881">
                  <c:v>8.5545454545456074</c:v>
                </c:pt>
                <c:pt idx="1882">
                  <c:v>8.5590909090910614</c:v>
                </c:pt>
                <c:pt idx="1883">
                  <c:v>8.5636363636365154</c:v>
                </c:pt>
                <c:pt idx="1884">
                  <c:v>8.5681818181819693</c:v>
                </c:pt>
                <c:pt idx="1885">
                  <c:v>8.5727272727274233</c:v>
                </c:pt>
                <c:pt idx="1886">
                  <c:v>8.5772727272728773</c:v>
                </c:pt>
                <c:pt idx="1887">
                  <c:v>8.5818181818183312</c:v>
                </c:pt>
                <c:pt idx="1888">
                  <c:v>8.5863636363637852</c:v>
                </c:pt>
                <c:pt idx="1889">
                  <c:v>8.5909090909092392</c:v>
                </c:pt>
                <c:pt idx="1890">
                  <c:v>8.5954545454546931</c:v>
                </c:pt>
                <c:pt idx="1891">
                  <c:v>8.6000000000001471</c:v>
                </c:pt>
                <c:pt idx="1892">
                  <c:v>8.604545454545601</c:v>
                </c:pt>
                <c:pt idx="1893">
                  <c:v>8.609090909091055</c:v>
                </c:pt>
                <c:pt idx="1894">
                  <c:v>8.613636363636509</c:v>
                </c:pt>
                <c:pt idx="1895">
                  <c:v>8.6181818181819629</c:v>
                </c:pt>
                <c:pt idx="1896">
                  <c:v>8.6227272727274169</c:v>
                </c:pt>
                <c:pt idx="1897">
                  <c:v>8.6272727272728709</c:v>
                </c:pt>
                <c:pt idx="1898">
                  <c:v>8.6318181818183248</c:v>
                </c:pt>
                <c:pt idx="1899">
                  <c:v>8.6363636363637788</c:v>
                </c:pt>
                <c:pt idx="1900">
                  <c:v>8.6409090909092328</c:v>
                </c:pt>
                <c:pt idx="1901">
                  <c:v>8.6454545454546867</c:v>
                </c:pt>
                <c:pt idx="1902">
                  <c:v>8.6500000000001407</c:v>
                </c:pt>
                <c:pt idx="1903">
                  <c:v>8.6545454545455947</c:v>
                </c:pt>
                <c:pt idx="1904">
                  <c:v>8.6590909090910486</c:v>
                </c:pt>
                <c:pt idx="1905">
                  <c:v>8.6636363636365026</c:v>
                </c:pt>
                <c:pt idx="1906">
                  <c:v>8.6681818181819565</c:v>
                </c:pt>
                <c:pt idx="1907">
                  <c:v>8.6727272727274105</c:v>
                </c:pt>
                <c:pt idx="1908">
                  <c:v>8.6772727272728645</c:v>
                </c:pt>
                <c:pt idx="1909">
                  <c:v>8.6818181818183184</c:v>
                </c:pt>
                <c:pt idx="1910">
                  <c:v>8.6863636363637724</c:v>
                </c:pt>
                <c:pt idx="1911">
                  <c:v>8.6909090909092264</c:v>
                </c:pt>
                <c:pt idx="1912">
                  <c:v>8.6954545454546803</c:v>
                </c:pt>
                <c:pt idx="1913">
                  <c:v>8.7000000000001343</c:v>
                </c:pt>
                <c:pt idx="1914">
                  <c:v>8.7045454545455883</c:v>
                </c:pt>
                <c:pt idx="1915">
                  <c:v>8.7090909090910422</c:v>
                </c:pt>
                <c:pt idx="1916">
                  <c:v>8.7136363636364962</c:v>
                </c:pt>
                <c:pt idx="1917">
                  <c:v>8.7181818181819501</c:v>
                </c:pt>
                <c:pt idx="1918">
                  <c:v>8.7227272727274041</c:v>
                </c:pt>
                <c:pt idx="1919">
                  <c:v>8.7272727272728581</c:v>
                </c:pt>
                <c:pt idx="1920">
                  <c:v>8.731818181818312</c:v>
                </c:pt>
                <c:pt idx="1921">
                  <c:v>8.736363636363766</c:v>
                </c:pt>
                <c:pt idx="1922">
                  <c:v>8.74090909090922</c:v>
                </c:pt>
                <c:pt idx="1923">
                  <c:v>8.7454545454546739</c:v>
                </c:pt>
                <c:pt idx="1924">
                  <c:v>8.7500000000001279</c:v>
                </c:pt>
                <c:pt idx="1925">
                  <c:v>8.7545454545455819</c:v>
                </c:pt>
                <c:pt idx="1926">
                  <c:v>8.7590909090910358</c:v>
                </c:pt>
                <c:pt idx="1927">
                  <c:v>8.7636363636364898</c:v>
                </c:pt>
                <c:pt idx="1928">
                  <c:v>8.7681818181819438</c:v>
                </c:pt>
                <c:pt idx="1929">
                  <c:v>8.7727272727273977</c:v>
                </c:pt>
                <c:pt idx="1930">
                  <c:v>8.7772727272728517</c:v>
                </c:pt>
                <c:pt idx="1931">
                  <c:v>8.7818181818183056</c:v>
                </c:pt>
                <c:pt idx="1932">
                  <c:v>8.7863636363637596</c:v>
                </c:pt>
                <c:pt idx="1933">
                  <c:v>8.7909090909092136</c:v>
                </c:pt>
                <c:pt idx="1934">
                  <c:v>8.7954545454546675</c:v>
                </c:pt>
                <c:pt idx="1935">
                  <c:v>8.8000000000001215</c:v>
                </c:pt>
                <c:pt idx="1936">
                  <c:v>8.8045454545455755</c:v>
                </c:pt>
                <c:pt idx="1937">
                  <c:v>8.8090909090910294</c:v>
                </c:pt>
                <c:pt idx="1938">
                  <c:v>8.8136363636364834</c:v>
                </c:pt>
                <c:pt idx="1939">
                  <c:v>8.8181818181819374</c:v>
                </c:pt>
                <c:pt idx="1940">
                  <c:v>8.8227272727273913</c:v>
                </c:pt>
                <c:pt idx="1941">
                  <c:v>8.8272727272728453</c:v>
                </c:pt>
                <c:pt idx="1942">
                  <c:v>8.8318181818182993</c:v>
                </c:pt>
                <c:pt idx="1943">
                  <c:v>8.8363636363637532</c:v>
                </c:pt>
                <c:pt idx="1944">
                  <c:v>8.8409090909092072</c:v>
                </c:pt>
                <c:pt idx="1945">
                  <c:v>8.8454545454546611</c:v>
                </c:pt>
                <c:pt idx="1946">
                  <c:v>8.8500000000001151</c:v>
                </c:pt>
                <c:pt idx="1947">
                  <c:v>8.8545454545455691</c:v>
                </c:pt>
                <c:pt idx="1948">
                  <c:v>8.859090909091023</c:v>
                </c:pt>
                <c:pt idx="1949">
                  <c:v>8.863636363636477</c:v>
                </c:pt>
                <c:pt idx="1950">
                  <c:v>8.868181818181931</c:v>
                </c:pt>
                <c:pt idx="1951">
                  <c:v>8.8727272727273849</c:v>
                </c:pt>
                <c:pt idx="1952">
                  <c:v>8.8772727272728389</c:v>
                </c:pt>
                <c:pt idx="1953">
                  <c:v>8.8818181818182929</c:v>
                </c:pt>
                <c:pt idx="1954">
                  <c:v>8.8863636363637468</c:v>
                </c:pt>
                <c:pt idx="1955">
                  <c:v>8.8909090909092008</c:v>
                </c:pt>
                <c:pt idx="1956">
                  <c:v>8.8954545454546547</c:v>
                </c:pt>
                <c:pt idx="1957">
                  <c:v>8.9000000000001087</c:v>
                </c:pt>
                <c:pt idx="1958">
                  <c:v>8.9045454545455627</c:v>
                </c:pt>
                <c:pt idx="1959">
                  <c:v>8.9090909090910166</c:v>
                </c:pt>
                <c:pt idx="1960">
                  <c:v>8.9136363636364706</c:v>
                </c:pt>
                <c:pt idx="1961">
                  <c:v>8.9181818181819246</c:v>
                </c:pt>
                <c:pt idx="1962">
                  <c:v>8.9227272727273785</c:v>
                </c:pt>
                <c:pt idx="1963">
                  <c:v>8.9272727272728325</c:v>
                </c:pt>
                <c:pt idx="1964">
                  <c:v>8.9318181818182865</c:v>
                </c:pt>
                <c:pt idx="1965">
                  <c:v>8.9363636363637404</c:v>
                </c:pt>
                <c:pt idx="1966">
                  <c:v>8.9409090909091944</c:v>
                </c:pt>
                <c:pt idx="1967">
                  <c:v>8.9454545454546484</c:v>
                </c:pt>
                <c:pt idx="1968">
                  <c:v>8.9500000000001023</c:v>
                </c:pt>
                <c:pt idx="1969">
                  <c:v>8.9545454545455563</c:v>
                </c:pt>
                <c:pt idx="1970">
                  <c:v>8.9590909090910102</c:v>
                </c:pt>
                <c:pt idx="1971">
                  <c:v>8.9636363636364642</c:v>
                </c:pt>
                <c:pt idx="1972">
                  <c:v>8.9681818181819182</c:v>
                </c:pt>
                <c:pt idx="1973">
                  <c:v>8.9727272727273721</c:v>
                </c:pt>
                <c:pt idx="1974">
                  <c:v>8.9772727272728261</c:v>
                </c:pt>
                <c:pt idx="1975">
                  <c:v>8.9818181818182801</c:v>
                </c:pt>
                <c:pt idx="1976">
                  <c:v>8.986363636363734</c:v>
                </c:pt>
                <c:pt idx="1977">
                  <c:v>8.990909090909188</c:v>
                </c:pt>
                <c:pt idx="1978">
                  <c:v>8.995454545454642</c:v>
                </c:pt>
                <c:pt idx="1979">
                  <c:v>9.0000000000000959</c:v>
                </c:pt>
                <c:pt idx="1980">
                  <c:v>9.0045454545455499</c:v>
                </c:pt>
                <c:pt idx="1981">
                  <c:v>9.0090909090910039</c:v>
                </c:pt>
                <c:pt idx="1982">
                  <c:v>9.0136363636364578</c:v>
                </c:pt>
                <c:pt idx="1983">
                  <c:v>9.0181818181819118</c:v>
                </c:pt>
                <c:pt idx="1984">
                  <c:v>9.0227272727273657</c:v>
                </c:pt>
                <c:pt idx="1985">
                  <c:v>9.0272727272728197</c:v>
                </c:pt>
                <c:pt idx="1986">
                  <c:v>9.0318181818182737</c:v>
                </c:pt>
                <c:pt idx="1987">
                  <c:v>9.0363636363637276</c:v>
                </c:pt>
                <c:pt idx="1988">
                  <c:v>9.0409090909091816</c:v>
                </c:pt>
                <c:pt idx="1989">
                  <c:v>9.0454545454546356</c:v>
                </c:pt>
                <c:pt idx="1990">
                  <c:v>9.0500000000000895</c:v>
                </c:pt>
                <c:pt idx="1991">
                  <c:v>9.0545454545455435</c:v>
                </c:pt>
                <c:pt idx="1992">
                  <c:v>9.0590909090909975</c:v>
                </c:pt>
                <c:pt idx="1993">
                  <c:v>9.0636363636364514</c:v>
                </c:pt>
                <c:pt idx="1994">
                  <c:v>9.0681818181819054</c:v>
                </c:pt>
                <c:pt idx="1995">
                  <c:v>9.0727272727273593</c:v>
                </c:pt>
                <c:pt idx="1996">
                  <c:v>9.0772727272728133</c:v>
                </c:pt>
                <c:pt idx="1997">
                  <c:v>9.0818181818182673</c:v>
                </c:pt>
                <c:pt idx="1998">
                  <c:v>9.0863636363637212</c:v>
                </c:pt>
                <c:pt idx="1999">
                  <c:v>9.0909090909091752</c:v>
                </c:pt>
                <c:pt idx="2000">
                  <c:v>9.0954545454546292</c:v>
                </c:pt>
                <c:pt idx="2001">
                  <c:v>9.1000000000000831</c:v>
                </c:pt>
                <c:pt idx="2002">
                  <c:v>9.1045454545455371</c:v>
                </c:pt>
                <c:pt idx="2003">
                  <c:v>9.1090909090909911</c:v>
                </c:pt>
                <c:pt idx="2004">
                  <c:v>9.113636363636445</c:v>
                </c:pt>
                <c:pt idx="2005">
                  <c:v>9.118181818181899</c:v>
                </c:pt>
                <c:pt idx="2006">
                  <c:v>9.122727272727353</c:v>
                </c:pt>
                <c:pt idx="2007">
                  <c:v>9.1272727272728069</c:v>
                </c:pt>
                <c:pt idx="2008">
                  <c:v>9.1318181818182609</c:v>
                </c:pt>
                <c:pt idx="2009">
                  <c:v>9.1363636363637148</c:v>
                </c:pt>
                <c:pt idx="2010">
                  <c:v>9.1409090909091688</c:v>
                </c:pt>
                <c:pt idx="2011">
                  <c:v>9.1454545454546228</c:v>
                </c:pt>
                <c:pt idx="2012">
                  <c:v>9.1500000000000767</c:v>
                </c:pt>
                <c:pt idx="2013">
                  <c:v>9.1545454545455307</c:v>
                </c:pt>
                <c:pt idx="2014">
                  <c:v>9.1590909090909847</c:v>
                </c:pt>
                <c:pt idx="2015">
                  <c:v>9.1636363636364386</c:v>
                </c:pt>
                <c:pt idx="2016">
                  <c:v>9.1681818181818926</c:v>
                </c:pt>
                <c:pt idx="2017">
                  <c:v>9.1727272727273466</c:v>
                </c:pt>
                <c:pt idx="2018">
                  <c:v>9.1772727272728005</c:v>
                </c:pt>
                <c:pt idx="2019">
                  <c:v>9.1818181818182545</c:v>
                </c:pt>
                <c:pt idx="2020">
                  <c:v>9.1863636363637085</c:v>
                </c:pt>
                <c:pt idx="2021">
                  <c:v>9.1909090909091624</c:v>
                </c:pt>
                <c:pt idx="2022">
                  <c:v>9.1954545454546164</c:v>
                </c:pt>
                <c:pt idx="2023">
                  <c:v>9.2000000000000703</c:v>
                </c:pt>
                <c:pt idx="2024">
                  <c:v>9.2045454545455243</c:v>
                </c:pt>
                <c:pt idx="2025">
                  <c:v>9.2090909090909783</c:v>
                </c:pt>
                <c:pt idx="2026">
                  <c:v>9.2136363636364322</c:v>
                </c:pt>
                <c:pt idx="2027">
                  <c:v>9.2181818181818862</c:v>
                </c:pt>
                <c:pt idx="2028">
                  <c:v>9.2227272727273402</c:v>
                </c:pt>
                <c:pt idx="2029">
                  <c:v>9.2272727272727941</c:v>
                </c:pt>
                <c:pt idx="2030">
                  <c:v>9.2318181818182481</c:v>
                </c:pt>
                <c:pt idx="2031">
                  <c:v>9.2363636363637021</c:v>
                </c:pt>
                <c:pt idx="2032">
                  <c:v>9.240909090909156</c:v>
                </c:pt>
                <c:pt idx="2033">
                  <c:v>9.24545454545461</c:v>
                </c:pt>
                <c:pt idx="2034">
                  <c:v>9.2500000000000639</c:v>
                </c:pt>
                <c:pt idx="2035">
                  <c:v>9.2545454545455179</c:v>
                </c:pt>
                <c:pt idx="2036">
                  <c:v>9.2590909090909719</c:v>
                </c:pt>
                <c:pt idx="2037">
                  <c:v>9.2636363636364258</c:v>
                </c:pt>
                <c:pt idx="2038">
                  <c:v>9.2681818181818798</c:v>
                </c:pt>
                <c:pt idx="2039">
                  <c:v>9.2727272727273338</c:v>
                </c:pt>
                <c:pt idx="2040">
                  <c:v>9.2772727272727877</c:v>
                </c:pt>
                <c:pt idx="2041">
                  <c:v>9.2818181818182417</c:v>
                </c:pt>
                <c:pt idx="2042">
                  <c:v>9.2863636363636957</c:v>
                </c:pt>
                <c:pt idx="2043">
                  <c:v>9.2909090909091496</c:v>
                </c:pt>
                <c:pt idx="2044">
                  <c:v>9.2954545454546036</c:v>
                </c:pt>
                <c:pt idx="2045">
                  <c:v>9.3000000000000576</c:v>
                </c:pt>
                <c:pt idx="2046">
                  <c:v>9.3045454545455115</c:v>
                </c:pt>
                <c:pt idx="2047">
                  <c:v>9.3090909090909655</c:v>
                </c:pt>
                <c:pt idx="2048">
                  <c:v>9.3136363636364194</c:v>
                </c:pt>
                <c:pt idx="2049">
                  <c:v>9.3181818181818734</c:v>
                </c:pt>
                <c:pt idx="2050">
                  <c:v>9.3227272727273274</c:v>
                </c:pt>
                <c:pt idx="2051">
                  <c:v>9.3272727272727813</c:v>
                </c:pt>
                <c:pt idx="2052">
                  <c:v>9.3318181818182353</c:v>
                </c:pt>
                <c:pt idx="2053">
                  <c:v>9.3363636363636893</c:v>
                </c:pt>
                <c:pt idx="2054">
                  <c:v>9.3409090909091432</c:v>
                </c:pt>
                <c:pt idx="2055">
                  <c:v>9.3454545454545972</c:v>
                </c:pt>
                <c:pt idx="2056">
                  <c:v>9.3500000000000512</c:v>
                </c:pt>
                <c:pt idx="2057">
                  <c:v>9.3545454545455051</c:v>
                </c:pt>
                <c:pt idx="2058">
                  <c:v>9.3590909090909591</c:v>
                </c:pt>
                <c:pt idx="2059">
                  <c:v>9.3636363636364131</c:v>
                </c:pt>
                <c:pt idx="2060">
                  <c:v>9.368181818181867</c:v>
                </c:pt>
                <c:pt idx="2061">
                  <c:v>9.372727272727321</c:v>
                </c:pt>
                <c:pt idx="2062">
                  <c:v>9.3772727272727749</c:v>
                </c:pt>
                <c:pt idx="2063">
                  <c:v>9.3818181818182289</c:v>
                </c:pt>
                <c:pt idx="2064">
                  <c:v>9.3863636363636829</c:v>
                </c:pt>
                <c:pt idx="2065">
                  <c:v>9.3909090909091368</c:v>
                </c:pt>
                <c:pt idx="2066">
                  <c:v>9.3954545454545908</c:v>
                </c:pt>
                <c:pt idx="2067">
                  <c:v>9.4000000000000448</c:v>
                </c:pt>
                <c:pt idx="2068">
                  <c:v>9.4045454545454987</c:v>
                </c:pt>
                <c:pt idx="2069">
                  <c:v>9.4090909090909527</c:v>
                </c:pt>
                <c:pt idx="2070">
                  <c:v>9.4136363636364067</c:v>
                </c:pt>
                <c:pt idx="2071">
                  <c:v>9.4181818181818606</c:v>
                </c:pt>
                <c:pt idx="2072">
                  <c:v>9.4227272727273146</c:v>
                </c:pt>
                <c:pt idx="2073">
                  <c:v>9.4272727272727685</c:v>
                </c:pt>
                <c:pt idx="2074">
                  <c:v>9.4318181818182225</c:v>
                </c:pt>
                <c:pt idx="2075">
                  <c:v>9.4363636363636765</c:v>
                </c:pt>
                <c:pt idx="2076">
                  <c:v>9.4409090909091304</c:v>
                </c:pt>
                <c:pt idx="2077">
                  <c:v>9.4454545454545844</c:v>
                </c:pt>
                <c:pt idx="2078">
                  <c:v>9.4500000000000384</c:v>
                </c:pt>
                <c:pt idx="2079">
                  <c:v>9.4545454545454923</c:v>
                </c:pt>
                <c:pt idx="2080">
                  <c:v>9.4590909090909463</c:v>
                </c:pt>
                <c:pt idx="2081">
                  <c:v>9.4636363636364003</c:v>
                </c:pt>
                <c:pt idx="2082">
                  <c:v>9.4681818181818542</c:v>
                </c:pt>
                <c:pt idx="2083">
                  <c:v>9.4727272727273082</c:v>
                </c:pt>
                <c:pt idx="2084">
                  <c:v>9.4772727272727622</c:v>
                </c:pt>
                <c:pt idx="2085">
                  <c:v>9.4818181818182161</c:v>
                </c:pt>
                <c:pt idx="2086">
                  <c:v>9.4863636363636701</c:v>
                </c:pt>
                <c:pt idx="2087">
                  <c:v>9.490909090909124</c:v>
                </c:pt>
                <c:pt idx="2088">
                  <c:v>9.495454545454578</c:v>
                </c:pt>
                <c:pt idx="2089">
                  <c:v>9.500000000000032</c:v>
                </c:pt>
                <c:pt idx="2090">
                  <c:v>9.5045454545454859</c:v>
                </c:pt>
                <c:pt idx="2091">
                  <c:v>9.5090909090909399</c:v>
                </c:pt>
                <c:pt idx="2092">
                  <c:v>9.5136363636363939</c:v>
                </c:pt>
                <c:pt idx="2093">
                  <c:v>9.5181818181818478</c:v>
                </c:pt>
                <c:pt idx="2094">
                  <c:v>9.5227272727273018</c:v>
                </c:pt>
                <c:pt idx="2095">
                  <c:v>9.5272727272727558</c:v>
                </c:pt>
                <c:pt idx="2096">
                  <c:v>9.5318181818182097</c:v>
                </c:pt>
                <c:pt idx="2097">
                  <c:v>9.5363636363636637</c:v>
                </c:pt>
                <c:pt idx="2098">
                  <c:v>9.5409090909091177</c:v>
                </c:pt>
                <c:pt idx="2099">
                  <c:v>9.5454545454545716</c:v>
                </c:pt>
                <c:pt idx="2100">
                  <c:v>9.5500000000000256</c:v>
                </c:pt>
                <c:pt idx="2101">
                  <c:v>9.5545454545454795</c:v>
                </c:pt>
                <c:pt idx="2102">
                  <c:v>9.5590909090909335</c:v>
                </c:pt>
                <c:pt idx="2103">
                  <c:v>9.5636363636363875</c:v>
                </c:pt>
                <c:pt idx="2104">
                  <c:v>9.5681818181818414</c:v>
                </c:pt>
                <c:pt idx="2105">
                  <c:v>9.5727272727272954</c:v>
                </c:pt>
                <c:pt idx="2106">
                  <c:v>9.5772727272727494</c:v>
                </c:pt>
                <c:pt idx="2107">
                  <c:v>9.5818181818182033</c:v>
                </c:pt>
                <c:pt idx="2108">
                  <c:v>9.5863636363636573</c:v>
                </c:pt>
                <c:pt idx="2109">
                  <c:v>9.5909090909091113</c:v>
                </c:pt>
                <c:pt idx="2110">
                  <c:v>9.5954545454545652</c:v>
                </c:pt>
                <c:pt idx="2111">
                  <c:v>9.6000000000000192</c:v>
                </c:pt>
                <c:pt idx="2112">
                  <c:v>9.6045454545454731</c:v>
                </c:pt>
                <c:pt idx="2113">
                  <c:v>9.6090909090909271</c:v>
                </c:pt>
                <c:pt idx="2114">
                  <c:v>9.6136363636363811</c:v>
                </c:pt>
                <c:pt idx="2115">
                  <c:v>9.618181818181835</c:v>
                </c:pt>
                <c:pt idx="2116">
                  <c:v>9.622727272727289</c:v>
                </c:pt>
                <c:pt idx="2117">
                  <c:v>9.627272727272743</c:v>
                </c:pt>
                <c:pt idx="2118">
                  <c:v>9.6318181818181969</c:v>
                </c:pt>
                <c:pt idx="2119">
                  <c:v>9.6363636363636509</c:v>
                </c:pt>
                <c:pt idx="2120">
                  <c:v>9.6409090909091049</c:v>
                </c:pt>
                <c:pt idx="2121">
                  <c:v>9.6454545454545588</c:v>
                </c:pt>
                <c:pt idx="2122">
                  <c:v>9.6500000000000128</c:v>
                </c:pt>
                <c:pt idx="2123">
                  <c:v>9.6545454545454668</c:v>
                </c:pt>
                <c:pt idx="2124">
                  <c:v>9.6590909090909207</c:v>
                </c:pt>
                <c:pt idx="2125">
                  <c:v>9.6636363636363747</c:v>
                </c:pt>
                <c:pt idx="2126">
                  <c:v>9.6681818181818286</c:v>
                </c:pt>
                <c:pt idx="2127">
                  <c:v>9.6727272727272826</c:v>
                </c:pt>
                <c:pt idx="2128">
                  <c:v>9.6772727272727366</c:v>
                </c:pt>
                <c:pt idx="2129">
                  <c:v>9.6818181818181905</c:v>
                </c:pt>
                <c:pt idx="2130">
                  <c:v>9.6863636363636445</c:v>
                </c:pt>
                <c:pt idx="2131">
                  <c:v>9.6909090909090985</c:v>
                </c:pt>
                <c:pt idx="2132">
                  <c:v>9.6954545454545524</c:v>
                </c:pt>
                <c:pt idx="2133">
                  <c:v>9.7000000000000064</c:v>
                </c:pt>
                <c:pt idx="2134">
                  <c:v>9.7045454545454604</c:v>
                </c:pt>
                <c:pt idx="2135">
                  <c:v>9.7090909090909143</c:v>
                </c:pt>
                <c:pt idx="2136">
                  <c:v>9.7136363636363683</c:v>
                </c:pt>
                <c:pt idx="2137">
                  <c:v>9.7181818181818223</c:v>
                </c:pt>
                <c:pt idx="2138">
                  <c:v>9.7227272727272762</c:v>
                </c:pt>
                <c:pt idx="2139">
                  <c:v>9.7272727272727302</c:v>
                </c:pt>
                <c:pt idx="2140">
                  <c:v>9.7318181818181841</c:v>
                </c:pt>
                <c:pt idx="2141">
                  <c:v>9.7363636363636381</c:v>
                </c:pt>
                <c:pt idx="2142">
                  <c:v>9.7409090909090921</c:v>
                </c:pt>
                <c:pt idx="2143">
                  <c:v>9.745454545454546</c:v>
                </c:pt>
                <c:pt idx="2144">
                  <c:v>9.75</c:v>
                </c:pt>
                <c:pt idx="2145">
                  <c:v>9.754545454545454</c:v>
                </c:pt>
                <c:pt idx="2146">
                  <c:v>9.7590909090909079</c:v>
                </c:pt>
                <c:pt idx="2147">
                  <c:v>9.7636363636363619</c:v>
                </c:pt>
                <c:pt idx="2148">
                  <c:v>9.7681818181818159</c:v>
                </c:pt>
                <c:pt idx="2149">
                  <c:v>9.7727272727272698</c:v>
                </c:pt>
                <c:pt idx="2150">
                  <c:v>9.7772727272727238</c:v>
                </c:pt>
                <c:pt idx="2151">
                  <c:v>9.7818181818181777</c:v>
                </c:pt>
                <c:pt idx="2152">
                  <c:v>9.7863636363636317</c:v>
                </c:pt>
                <c:pt idx="2153">
                  <c:v>9.7909090909090857</c:v>
                </c:pt>
                <c:pt idx="2154">
                  <c:v>9.7954545454545396</c:v>
                </c:pt>
                <c:pt idx="2155">
                  <c:v>9.7999999999999936</c:v>
                </c:pt>
                <c:pt idx="2156">
                  <c:v>9.8045454545454476</c:v>
                </c:pt>
                <c:pt idx="2157">
                  <c:v>9.8090909090909015</c:v>
                </c:pt>
                <c:pt idx="2158">
                  <c:v>9.8136363636363555</c:v>
                </c:pt>
                <c:pt idx="2159">
                  <c:v>9.8181818181818095</c:v>
                </c:pt>
                <c:pt idx="2160">
                  <c:v>9.8227272727272634</c:v>
                </c:pt>
                <c:pt idx="2161">
                  <c:v>9.8272727272727174</c:v>
                </c:pt>
                <c:pt idx="2162">
                  <c:v>9.8318181818181714</c:v>
                </c:pt>
                <c:pt idx="2163">
                  <c:v>9.8363636363636253</c:v>
                </c:pt>
                <c:pt idx="2164">
                  <c:v>9.8409090909090793</c:v>
                </c:pt>
                <c:pt idx="2165">
                  <c:v>9.8454545454545332</c:v>
                </c:pt>
                <c:pt idx="2166">
                  <c:v>9.8499999999999872</c:v>
                </c:pt>
                <c:pt idx="2167">
                  <c:v>9.8545454545454412</c:v>
                </c:pt>
                <c:pt idx="2168">
                  <c:v>9.8590909090908951</c:v>
                </c:pt>
                <c:pt idx="2169">
                  <c:v>9.8636363636363491</c:v>
                </c:pt>
                <c:pt idx="2170">
                  <c:v>9.8681818181818031</c:v>
                </c:pt>
                <c:pt idx="2171">
                  <c:v>9.872727272727257</c:v>
                </c:pt>
                <c:pt idx="2172">
                  <c:v>9.877272727272711</c:v>
                </c:pt>
                <c:pt idx="2173">
                  <c:v>9.881818181818165</c:v>
                </c:pt>
                <c:pt idx="2174">
                  <c:v>9.8863636363636189</c:v>
                </c:pt>
                <c:pt idx="2175">
                  <c:v>9.8909090909090729</c:v>
                </c:pt>
                <c:pt idx="2176">
                  <c:v>9.8954545454545269</c:v>
                </c:pt>
                <c:pt idx="2177">
                  <c:v>9.8999999999999808</c:v>
                </c:pt>
                <c:pt idx="2178">
                  <c:v>9.9045454545454348</c:v>
                </c:pt>
                <c:pt idx="2179">
                  <c:v>9.9090909090908887</c:v>
                </c:pt>
                <c:pt idx="2180">
                  <c:v>9.9136363636363427</c:v>
                </c:pt>
                <c:pt idx="2181">
                  <c:v>9.9181818181817967</c:v>
                </c:pt>
                <c:pt idx="2182">
                  <c:v>9.9227272727272506</c:v>
                </c:pt>
                <c:pt idx="2183">
                  <c:v>9.9272727272727046</c:v>
                </c:pt>
                <c:pt idx="2184">
                  <c:v>9.9318181818181586</c:v>
                </c:pt>
                <c:pt idx="2185">
                  <c:v>9.9363636363636125</c:v>
                </c:pt>
                <c:pt idx="2186">
                  <c:v>9.9409090909090665</c:v>
                </c:pt>
                <c:pt idx="2187">
                  <c:v>9.9454545454545205</c:v>
                </c:pt>
                <c:pt idx="2188">
                  <c:v>9.9499999999999744</c:v>
                </c:pt>
                <c:pt idx="2189">
                  <c:v>9.9545454545454284</c:v>
                </c:pt>
                <c:pt idx="2190">
                  <c:v>9.9590909090908823</c:v>
                </c:pt>
                <c:pt idx="2191">
                  <c:v>9.9636363636363363</c:v>
                </c:pt>
                <c:pt idx="2192">
                  <c:v>9.9681818181817903</c:v>
                </c:pt>
                <c:pt idx="2193">
                  <c:v>9.9727272727272442</c:v>
                </c:pt>
                <c:pt idx="2194">
                  <c:v>9.9772727272726982</c:v>
                </c:pt>
                <c:pt idx="2195">
                  <c:v>9.9818181818181522</c:v>
                </c:pt>
                <c:pt idx="2196">
                  <c:v>9.9863636363636061</c:v>
                </c:pt>
                <c:pt idx="2197">
                  <c:v>9.9909090909090601</c:v>
                </c:pt>
                <c:pt idx="2198">
                  <c:v>9.9954545454545141</c:v>
                </c:pt>
                <c:pt idx="2199">
                  <c:v>9.999999999999968</c:v>
                </c:pt>
                <c:pt idx="2200">
                  <c:v>10.004545454545422</c:v>
                </c:pt>
                <c:pt idx="2201">
                  <c:v>10.009090909090876</c:v>
                </c:pt>
                <c:pt idx="2202">
                  <c:v>10.01363636363633</c:v>
                </c:pt>
                <c:pt idx="2203">
                  <c:v>10.018181818181784</c:v>
                </c:pt>
                <c:pt idx="2204">
                  <c:v>10.022727272727238</c:v>
                </c:pt>
                <c:pt idx="2205">
                  <c:v>10.027272727272692</c:v>
                </c:pt>
                <c:pt idx="2206">
                  <c:v>10.031818181818146</c:v>
                </c:pt>
                <c:pt idx="2207">
                  <c:v>10.0363636363636</c:v>
                </c:pt>
                <c:pt idx="2208">
                  <c:v>10.040909090909054</c:v>
                </c:pt>
                <c:pt idx="2209">
                  <c:v>10.045454545454508</c:v>
                </c:pt>
                <c:pt idx="2210">
                  <c:v>10.049999999999962</c:v>
                </c:pt>
                <c:pt idx="2211">
                  <c:v>10.054545454545416</c:v>
                </c:pt>
                <c:pt idx="2212">
                  <c:v>10.05909090909087</c:v>
                </c:pt>
                <c:pt idx="2213">
                  <c:v>10.063636363636324</c:v>
                </c:pt>
                <c:pt idx="2214">
                  <c:v>10.068181818181777</c:v>
                </c:pt>
                <c:pt idx="2215">
                  <c:v>10.072727272727231</c:v>
                </c:pt>
                <c:pt idx="2216">
                  <c:v>10.077272727272685</c:v>
                </c:pt>
                <c:pt idx="2217">
                  <c:v>10.081818181818139</c:v>
                </c:pt>
                <c:pt idx="2218">
                  <c:v>10.086363636363593</c:v>
                </c:pt>
                <c:pt idx="2219">
                  <c:v>10.090909090909047</c:v>
                </c:pt>
                <c:pt idx="2220">
                  <c:v>10.095454545454501</c:v>
                </c:pt>
                <c:pt idx="2221">
                  <c:v>10.099999999999955</c:v>
                </c:pt>
                <c:pt idx="2222">
                  <c:v>10.104545454545409</c:v>
                </c:pt>
                <c:pt idx="2223">
                  <c:v>10.109090909090863</c:v>
                </c:pt>
                <c:pt idx="2224">
                  <c:v>10.113636363636317</c:v>
                </c:pt>
                <c:pt idx="2225">
                  <c:v>10.118181818181771</c:v>
                </c:pt>
                <c:pt idx="2226">
                  <c:v>10.122727272727225</c:v>
                </c:pt>
                <c:pt idx="2227">
                  <c:v>10.127272727272679</c:v>
                </c:pt>
                <c:pt idx="2228">
                  <c:v>10.131818181818133</c:v>
                </c:pt>
                <c:pt idx="2229">
                  <c:v>10.136363636363587</c:v>
                </c:pt>
                <c:pt idx="2230">
                  <c:v>10.140909090909041</c:v>
                </c:pt>
                <c:pt idx="2231">
                  <c:v>10.145454545454495</c:v>
                </c:pt>
                <c:pt idx="2232">
                  <c:v>10.149999999999949</c:v>
                </c:pt>
                <c:pt idx="2233">
                  <c:v>10.154545454545403</c:v>
                </c:pt>
                <c:pt idx="2234">
                  <c:v>10.159090909090857</c:v>
                </c:pt>
                <c:pt idx="2235">
                  <c:v>10.163636363636311</c:v>
                </c:pt>
                <c:pt idx="2236">
                  <c:v>10.168181818181765</c:v>
                </c:pt>
                <c:pt idx="2237">
                  <c:v>10.172727272727219</c:v>
                </c:pt>
                <c:pt idx="2238">
                  <c:v>10.177272727272673</c:v>
                </c:pt>
                <c:pt idx="2239">
                  <c:v>10.181818181818127</c:v>
                </c:pt>
                <c:pt idx="2240">
                  <c:v>10.186363636363581</c:v>
                </c:pt>
                <c:pt idx="2241">
                  <c:v>10.190909090909035</c:v>
                </c:pt>
                <c:pt idx="2242">
                  <c:v>10.195454545454488</c:v>
                </c:pt>
                <c:pt idx="2243">
                  <c:v>10.199999999999942</c:v>
                </c:pt>
                <c:pt idx="2244">
                  <c:v>10.204545454545396</c:v>
                </c:pt>
                <c:pt idx="2245">
                  <c:v>10.20909090909085</c:v>
                </c:pt>
                <c:pt idx="2246">
                  <c:v>10.213636363636304</c:v>
                </c:pt>
                <c:pt idx="2247">
                  <c:v>10.218181818181758</c:v>
                </c:pt>
                <c:pt idx="2248">
                  <c:v>10.222727272727212</c:v>
                </c:pt>
                <c:pt idx="2249">
                  <c:v>10.227272727272666</c:v>
                </c:pt>
                <c:pt idx="2250">
                  <c:v>10.23181818181812</c:v>
                </c:pt>
                <c:pt idx="2251">
                  <c:v>10.236363636363574</c:v>
                </c:pt>
                <c:pt idx="2252">
                  <c:v>10.240909090909028</c:v>
                </c:pt>
                <c:pt idx="2253">
                  <c:v>10.245454545454482</c:v>
                </c:pt>
                <c:pt idx="2254">
                  <c:v>10.249999999999936</c:v>
                </c:pt>
                <c:pt idx="2255">
                  <c:v>10.25454545454539</c:v>
                </c:pt>
                <c:pt idx="2256">
                  <c:v>10.259090909090844</c:v>
                </c:pt>
                <c:pt idx="2257">
                  <c:v>10.263636363636298</c:v>
                </c:pt>
                <c:pt idx="2258">
                  <c:v>10.268181818181752</c:v>
                </c:pt>
                <c:pt idx="2259">
                  <c:v>10.272727272727206</c:v>
                </c:pt>
                <c:pt idx="2260">
                  <c:v>10.27727272727266</c:v>
                </c:pt>
                <c:pt idx="2261">
                  <c:v>10.281818181818114</c:v>
                </c:pt>
                <c:pt idx="2262">
                  <c:v>10.286363636363568</c:v>
                </c:pt>
                <c:pt idx="2263">
                  <c:v>10.290909090909022</c:v>
                </c:pt>
                <c:pt idx="2264">
                  <c:v>10.295454545454476</c:v>
                </c:pt>
                <c:pt idx="2265">
                  <c:v>10.29999999999993</c:v>
                </c:pt>
                <c:pt idx="2266">
                  <c:v>10.304545454545384</c:v>
                </c:pt>
                <c:pt idx="2267">
                  <c:v>10.309090909090838</c:v>
                </c:pt>
                <c:pt idx="2268">
                  <c:v>10.313636363636292</c:v>
                </c:pt>
                <c:pt idx="2269">
                  <c:v>10.318181818181746</c:v>
                </c:pt>
                <c:pt idx="2270">
                  <c:v>10.322727272727199</c:v>
                </c:pt>
                <c:pt idx="2271">
                  <c:v>10.327272727272653</c:v>
                </c:pt>
                <c:pt idx="2272">
                  <c:v>10.331818181818107</c:v>
                </c:pt>
                <c:pt idx="2273">
                  <c:v>10.336363636363561</c:v>
                </c:pt>
                <c:pt idx="2274">
                  <c:v>10.340909090909015</c:v>
                </c:pt>
                <c:pt idx="2275">
                  <c:v>10.345454545454469</c:v>
                </c:pt>
                <c:pt idx="2276">
                  <c:v>10.349999999999923</c:v>
                </c:pt>
                <c:pt idx="2277">
                  <c:v>10.354545454545377</c:v>
                </c:pt>
                <c:pt idx="2278">
                  <c:v>10.359090909090831</c:v>
                </c:pt>
                <c:pt idx="2279">
                  <c:v>10.363636363636285</c:v>
                </c:pt>
                <c:pt idx="2280">
                  <c:v>10.368181818181739</c:v>
                </c:pt>
                <c:pt idx="2281">
                  <c:v>10.372727272727193</c:v>
                </c:pt>
                <c:pt idx="2282">
                  <c:v>10.377272727272647</c:v>
                </c:pt>
                <c:pt idx="2283">
                  <c:v>10.381818181818101</c:v>
                </c:pt>
                <c:pt idx="2284">
                  <c:v>10.386363636363555</c:v>
                </c:pt>
                <c:pt idx="2285">
                  <c:v>10.390909090909009</c:v>
                </c:pt>
                <c:pt idx="2286">
                  <c:v>10.395454545454463</c:v>
                </c:pt>
                <c:pt idx="2287">
                  <c:v>10.399999999999917</c:v>
                </c:pt>
                <c:pt idx="2288">
                  <c:v>10.404545454545371</c:v>
                </c:pt>
                <c:pt idx="2289">
                  <c:v>10.409090909090825</c:v>
                </c:pt>
                <c:pt idx="2290">
                  <c:v>10.413636363636279</c:v>
                </c:pt>
                <c:pt idx="2291">
                  <c:v>10.418181818181733</c:v>
                </c:pt>
                <c:pt idx="2292">
                  <c:v>10.422727272727187</c:v>
                </c:pt>
                <c:pt idx="2293">
                  <c:v>10.427272727272641</c:v>
                </c:pt>
                <c:pt idx="2294">
                  <c:v>10.431818181818095</c:v>
                </c:pt>
                <c:pt idx="2295">
                  <c:v>10.436363636363549</c:v>
                </c:pt>
                <c:pt idx="2296">
                  <c:v>10.440909090909003</c:v>
                </c:pt>
                <c:pt idx="2297">
                  <c:v>10.445454545454457</c:v>
                </c:pt>
                <c:pt idx="2298">
                  <c:v>10.44999999999991</c:v>
                </c:pt>
                <c:pt idx="2299">
                  <c:v>10.454545454545364</c:v>
                </c:pt>
                <c:pt idx="2300">
                  <c:v>10.459090909090818</c:v>
                </c:pt>
                <c:pt idx="2301">
                  <c:v>10.463636363636272</c:v>
                </c:pt>
                <c:pt idx="2302">
                  <c:v>10.468181818181726</c:v>
                </c:pt>
                <c:pt idx="2303">
                  <c:v>10.47272727272718</c:v>
                </c:pt>
                <c:pt idx="2304">
                  <c:v>10.477272727272634</c:v>
                </c:pt>
                <c:pt idx="2305">
                  <c:v>10.481818181818088</c:v>
                </c:pt>
                <c:pt idx="2306">
                  <c:v>10.486363636363542</c:v>
                </c:pt>
                <c:pt idx="2307">
                  <c:v>10.490909090908996</c:v>
                </c:pt>
                <c:pt idx="2308">
                  <c:v>10.49545454545445</c:v>
                </c:pt>
                <c:pt idx="2309">
                  <c:v>10.499999999999904</c:v>
                </c:pt>
                <c:pt idx="2310">
                  <c:v>10.504545454545358</c:v>
                </c:pt>
                <c:pt idx="2311">
                  <c:v>10.509090909090812</c:v>
                </c:pt>
                <c:pt idx="2312">
                  <c:v>10.513636363636266</c:v>
                </c:pt>
                <c:pt idx="2313">
                  <c:v>10.51818181818172</c:v>
                </c:pt>
                <c:pt idx="2314">
                  <c:v>10.522727272727174</c:v>
                </c:pt>
                <c:pt idx="2315">
                  <c:v>10.527272727272628</c:v>
                </c:pt>
                <c:pt idx="2316">
                  <c:v>10.531818181818082</c:v>
                </c:pt>
                <c:pt idx="2317">
                  <c:v>10.536363636363536</c:v>
                </c:pt>
                <c:pt idx="2318">
                  <c:v>10.54090909090899</c:v>
                </c:pt>
                <c:pt idx="2319">
                  <c:v>10.545454545454444</c:v>
                </c:pt>
                <c:pt idx="2320">
                  <c:v>10.549999999999898</c:v>
                </c:pt>
                <c:pt idx="2321">
                  <c:v>10.554545454545352</c:v>
                </c:pt>
                <c:pt idx="2322">
                  <c:v>10.559090909090806</c:v>
                </c:pt>
                <c:pt idx="2323">
                  <c:v>10.56363636363626</c:v>
                </c:pt>
                <c:pt idx="2324">
                  <c:v>10.568181818181714</c:v>
                </c:pt>
                <c:pt idx="2325">
                  <c:v>10.572727272727168</c:v>
                </c:pt>
                <c:pt idx="2326">
                  <c:v>10.577272727272621</c:v>
                </c:pt>
                <c:pt idx="2327">
                  <c:v>10.581818181818075</c:v>
                </c:pt>
                <c:pt idx="2328">
                  <c:v>10.586363636363529</c:v>
                </c:pt>
                <c:pt idx="2329">
                  <c:v>10.590909090908983</c:v>
                </c:pt>
                <c:pt idx="2330">
                  <c:v>10.595454545454437</c:v>
                </c:pt>
                <c:pt idx="2331">
                  <c:v>10.599999999999891</c:v>
                </c:pt>
                <c:pt idx="2332">
                  <c:v>10.604545454545345</c:v>
                </c:pt>
                <c:pt idx="2333">
                  <c:v>10.609090909090799</c:v>
                </c:pt>
                <c:pt idx="2334">
                  <c:v>10.613636363636253</c:v>
                </c:pt>
                <c:pt idx="2335">
                  <c:v>10.618181818181707</c:v>
                </c:pt>
                <c:pt idx="2336">
                  <c:v>10.622727272727161</c:v>
                </c:pt>
                <c:pt idx="2337">
                  <c:v>10.627272727272615</c:v>
                </c:pt>
                <c:pt idx="2338">
                  <c:v>10.631818181818069</c:v>
                </c:pt>
                <c:pt idx="2339">
                  <c:v>10.636363636363523</c:v>
                </c:pt>
                <c:pt idx="2340">
                  <c:v>10.640909090908977</c:v>
                </c:pt>
                <c:pt idx="2341">
                  <c:v>10.645454545454431</c:v>
                </c:pt>
                <c:pt idx="2342">
                  <c:v>10.649999999999885</c:v>
                </c:pt>
                <c:pt idx="2343">
                  <c:v>10.654545454545339</c:v>
                </c:pt>
                <c:pt idx="2344">
                  <c:v>10.659090909090793</c:v>
                </c:pt>
                <c:pt idx="2345">
                  <c:v>10.663636363636247</c:v>
                </c:pt>
                <c:pt idx="2346">
                  <c:v>10.668181818181701</c:v>
                </c:pt>
                <c:pt idx="2347">
                  <c:v>10.672727272727155</c:v>
                </c:pt>
                <c:pt idx="2348">
                  <c:v>10.677272727272609</c:v>
                </c:pt>
                <c:pt idx="2349">
                  <c:v>10.681818181818063</c:v>
                </c:pt>
                <c:pt idx="2350">
                  <c:v>10.686363636363517</c:v>
                </c:pt>
                <c:pt idx="2351">
                  <c:v>10.690909090908971</c:v>
                </c:pt>
                <c:pt idx="2352">
                  <c:v>10.695454545454425</c:v>
                </c:pt>
                <c:pt idx="2353">
                  <c:v>10.699999999999878</c:v>
                </c:pt>
                <c:pt idx="2354">
                  <c:v>10.704545454545332</c:v>
                </c:pt>
                <c:pt idx="2355">
                  <c:v>10.709090909090786</c:v>
                </c:pt>
                <c:pt idx="2356">
                  <c:v>10.71363636363624</c:v>
                </c:pt>
                <c:pt idx="2357">
                  <c:v>10.718181818181694</c:v>
                </c:pt>
                <c:pt idx="2358">
                  <c:v>10.722727272727148</c:v>
                </c:pt>
                <c:pt idx="2359">
                  <c:v>10.727272727272602</c:v>
                </c:pt>
                <c:pt idx="2360">
                  <c:v>10.731818181818056</c:v>
                </c:pt>
                <c:pt idx="2361">
                  <c:v>10.73636363636351</c:v>
                </c:pt>
                <c:pt idx="2362">
                  <c:v>10.740909090908964</c:v>
                </c:pt>
                <c:pt idx="2363">
                  <c:v>10.745454545454418</c:v>
                </c:pt>
                <c:pt idx="2364">
                  <c:v>10.749999999999872</c:v>
                </c:pt>
                <c:pt idx="2365">
                  <c:v>10.754545454545326</c:v>
                </c:pt>
                <c:pt idx="2366">
                  <c:v>10.75909090909078</c:v>
                </c:pt>
                <c:pt idx="2367">
                  <c:v>10.763636363636234</c:v>
                </c:pt>
                <c:pt idx="2368">
                  <c:v>10.768181818181688</c:v>
                </c:pt>
                <c:pt idx="2369">
                  <c:v>10.772727272727142</c:v>
                </c:pt>
                <c:pt idx="2370">
                  <c:v>10.777272727272596</c:v>
                </c:pt>
                <c:pt idx="2371">
                  <c:v>10.78181818181805</c:v>
                </c:pt>
                <c:pt idx="2372">
                  <c:v>10.786363636363504</c:v>
                </c:pt>
                <c:pt idx="2373">
                  <c:v>10.790909090908958</c:v>
                </c:pt>
                <c:pt idx="2374">
                  <c:v>10.795454545454412</c:v>
                </c:pt>
                <c:pt idx="2375">
                  <c:v>10.799999999999866</c:v>
                </c:pt>
                <c:pt idx="2376">
                  <c:v>10.80454545454532</c:v>
                </c:pt>
                <c:pt idx="2377">
                  <c:v>10.809090909090774</c:v>
                </c:pt>
                <c:pt idx="2378">
                  <c:v>10.813636363636228</c:v>
                </c:pt>
                <c:pt idx="2379">
                  <c:v>10.818181818181682</c:v>
                </c:pt>
                <c:pt idx="2380">
                  <c:v>10.822727272727136</c:v>
                </c:pt>
                <c:pt idx="2381">
                  <c:v>10.827272727272589</c:v>
                </c:pt>
                <c:pt idx="2382">
                  <c:v>10.831818181818043</c:v>
                </c:pt>
                <c:pt idx="2383">
                  <c:v>10.836363636363497</c:v>
                </c:pt>
                <c:pt idx="2384">
                  <c:v>10.840909090908951</c:v>
                </c:pt>
                <c:pt idx="2385">
                  <c:v>10.845454545454405</c:v>
                </c:pt>
                <c:pt idx="2386">
                  <c:v>10.849999999999859</c:v>
                </c:pt>
                <c:pt idx="2387">
                  <c:v>10.854545454545313</c:v>
                </c:pt>
                <c:pt idx="2388">
                  <c:v>10.859090909090767</c:v>
                </c:pt>
                <c:pt idx="2389">
                  <c:v>10.863636363636221</c:v>
                </c:pt>
                <c:pt idx="2390">
                  <c:v>10.868181818181675</c:v>
                </c:pt>
                <c:pt idx="2391">
                  <c:v>10.872727272727129</c:v>
                </c:pt>
                <c:pt idx="2392">
                  <c:v>10.877272727272583</c:v>
                </c:pt>
                <c:pt idx="2393">
                  <c:v>10.881818181818037</c:v>
                </c:pt>
                <c:pt idx="2394">
                  <c:v>10.886363636363491</c:v>
                </c:pt>
                <c:pt idx="2395">
                  <c:v>10.890909090908945</c:v>
                </c:pt>
                <c:pt idx="2396">
                  <c:v>10.895454545454399</c:v>
                </c:pt>
                <c:pt idx="2397">
                  <c:v>10.899999999999853</c:v>
                </c:pt>
                <c:pt idx="2398">
                  <c:v>10.904545454545307</c:v>
                </c:pt>
                <c:pt idx="2399">
                  <c:v>10.909090909090761</c:v>
                </c:pt>
                <c:pt idx="2400">
                  <c:v>10.913636363636215</c:v>
                </c:pt>
                <c:pt idx="2401">
                  <c:v>10.918181818181669</c:v>
                </c:pt>
                <c:pt idx="2402">
                  <c:v>10.922727272727123</c:v>
                </c:pt>
                <c:pt idx="2403">
                  <c:v>10.927272727272577</c:v>
                </c:pt>
                <c:pt idx="2404">
                  <c:v>10.931818181818031</c:v>
                </c:pt>
                <c:pt idx="2405">
                  <c:v>10.936363636363485</c:v>
                </c:pt>
                <c:pt idx="2406">
                  <c:v>10.940909090908939</c:v>
                </c:pt>
                <c:pt idx="2407">
                  <c:v>10.945454545454393</c:v>
                </c:pt>
                <c:pt idx="2408">
                  <c:v>10.949999999999847</c:v>
                </c:pt>
                <c:pt idx="2409">
                  <c:v>10.9545454545453</c:v>
                </c:pt>
                <c:pt idx="2410">
                  <c:v>10.959090909090754</c:v>
                </c:pt>
                <c:pt idx="2411">
                  <c:v>10.963636363636208</c:v>
                </c:pt>
                <c:pt idx="2412">
                  <c:v>10.968181818181662</c:v>
                </c:pt>
                <c:pt idx="2413">
                  <c:v>10.972727272727116</c:v>
                </c:pt>
                <c:pt idx="2414">
                  <c:v>10.97727272727257</c:v>
                </c:pt>
                <c:pt idx="2415">
                  <c:v>10.981818181818024</c:v>
                </c:pt>
                <c:pt idx="2416">
                  <c:v>10.986363636363478</c:v>
                </c:pt>
                <c:pt idx="2417">
                  <c:v>10.990909090908932</c:v>
                </c:pt>
                <c:pt idx="2418">
                  <c:v>10.995454545454386</c:v>
                </c:pt>
                <c:pt idx="2419">
                  <c:v>10.99999999999984</c:v>
                </c:pt>
                <c:pt idx="2420">
                  <c:v>11.004545454545294</c:v>
                </c:pt>
                <c:pt idx="2421">
                  <c:v>11.009090909090748</c:v>
                </c:pt>
                <c:pt idx="2422">
                  <c:v>11.013636363636202</c:v>
                </c:pt>
                <c:pt idx="2423">
                  <c:v>11.018181818181656</c:v>
                </c:pt>
                <c:pt idx="2424">
                  <c:v>11.02272727272711</c:v>
                </c:pt>
                <c:pt idx="2425">
                  <c:v>11.027272727272564</c:v>
                </c:pt>
                <c:pt idx="2426">
                  <c:v>11.031818181818018</c:v>
                </c:pt>
                <c:pt idx="2427">
                  <c:v>11.036363636363472</c:v>
                </c:pt>
                <c:pt idx="2428">
                  <c:v>11.040909090908926</c:v>
                </c:pt>
                <c:pt idx="2429">
                  <c:v>11.04545454545438</c:v>
                </c:pt>
                <c:pt idx="2430">
                  <c:v>11.049999999999834</c:v>
                </c:pt>
                <c:pt idx="2431">
                  <c:v>11.054545454545288</c:v>
                </c:pt>
                <c:pt idx="2432">
                  <c:v>11.059090909090742</c:v>
                </c:pt>
                <c:pt idx="2433">
                  <c:v>11.063636363636196</c:v>
                </c:pt>
                <c:pt idx="2434">
                  <c:v>11.06818181818165</c:v>
                </c:pt>
                <c:pt idx="2435">
                  <c:v>11.072727272727104</c:v>
                </c:pt>
                <c:pt idx="2436">
                  <c:v>11.077272727272558</c:v>
                </c:pt>
                <c:pt idx="2437">
                  <c:v>11.081818181818011</c:v>
                </c:pt>
                <c:pt idx="2438">
                  <c:v>11.086363636363465</c:v>
                </c:pt>
                <c:pt idx="2439">
                  <c:v>11.090909090908919</c:v>
                </c:pt>
                <c:pt idx="2440">
                  <c:v>11.095454545454373</c:v>
                </c:pt>
                <c:pt idx="2441">
                  <c:v>11.099999999999827</c:v>
                </c:pt>
                <c:pt idx="2442">
                  <c:v>11.104545454545281</c:v>
                </c:pt>
                <c:pt idx="2443">
                  <c:v>11.109090909090735</c:v>
                </c:pt>
                <c:pt idx="2444">
                  <c:v>11.113636363636189</c:v>
                </c:pt>
                <c:pt idx="2445">
                  <c:v>11.118181818181643</c:v>
                </c:pt>
                <c:pt idx="2446">
                  <c:v>11.122727272727097</c:v>
                </c:pt>
                <c:pt idx="2447">
                  <c:v>11.127272727272551</c:v>
                </c:pt>
                <c:pt idx="2448">
                  <c:v>11.131818181818005</c:v>
                </c:pt>
                <c:pt idx="2449">
                  <c:v>11.136363636363459</c:v>
                </c:pt>
                <c:pt idx="2450">
                  <c:v>11.140909090908913</c:v>
                </c:pt>
                <c:pt idx="2451">
                  <c:v>11.145454545454367</c:v>
                </c:pt>
                <c:pt idx="2452">
                  <c:v>11.149999999999821</c:v>
                </c:pt>
                <c:pt idx="2453">
                  <c:v>11.154545454545275</c:v>
                </c:pt>
                <c:pt idx="2454">
                  <c:v>11.159090909090729</c:v>
                </c:pt>
                <c:pt idx="2455">
                  <c:v>11.163636363636183</c:v>
                </c:pt>
                <c:pt idx="2456">
                  <c:v>11.168181818181637</c:v>
                </c:pt>
                <c:pt idx="2457">
                  <c:v>11.172727272727091</c:v>
                </c:pt>
                <c:pt idx="2458">
                  <c:v>11.177272727272545</c:v>
                </c:pt>
                <c:pt idx="2459">
                  <c:v>11.181818181817999</c:v>
                </c:pt>
                <c:pt idx="2460">
                  <c:v>11.186363636363453</c:v>
                </c:pt>
                <c:pt idx="2461">
                  <c:v>11.190909090908907</c:v>
                </c:pt>
                <c:pt idx="2462">
                  <c:v>11.195454545454361</c:v>
                </c:pt>
                <c:pt idx="2463">
                  <c:v>11.199999999999815</c:v>
                </c:pt>
                <c:pt idx="2464">
                  <c:v>11.204545454545269</c:v>
                </c:pt>
                <c:pt idx="2465">
                  <c:v>11.209090909090722</c:v>
                </c:pt>
                <c:pt idx="2466">
                  <c:v>11.213636363636176</c:v>
                </c:pt>
                <c:pt idx="2467">
                  <c:v>11.21818181818163</c:v>
                </c:pt>
                <c:pt idx="2468">
                  <c:v>11.222727272727084</c:v>
                </c:pt>
                <c:pt idx="2469">
                  <c:v>11.227272727272538</c:v>
                </c:pt>
                <c:pt idx="2470">
                  <c:v>11.231818181817992</c:v>
                </c:pt>
                <c:pt idx="2471">
                  <c:v>11.236363636363446</c:v>
                </c:pt>
                <c:pt idx="2472">
                  <c:v>11.2409090909089</c:v>
                </c:pt>
                <c:pt idx="2473">
                  <c:v>11.245454545454354</c:v>
                </c:pt>
                <c:pt idx="2474">
                  <c:v>11.249999999999808</c:v>
                </c:pt>
                <c:pt idx="2475">
                  <c:v>11.254545454545262</c:v>
                </c:pt>
                <c:pt idx="2476">
                  <c:v>11.259090909090716</c:v>
                </c:pt>
                <c:pt idx="2477">
                  <c:v>11.26363636363617</c:v>
                </c:pt>
                <c:pt idx="2478">
                  <c:v>11.268181818181624</c:v>
                </c:pt>
                <c:pt idx="2479">
                  <c:v>11.272727272727078</c:v>
                </c:pt>
                <c:pt idx="2480">
                  <c:v>11.277272727272532</c:v>
                </c:pt>
                <c:pt idx="2481">
                  <c:v>11.281818181817986</c:v>
                </c:pt>
                <c:pt idx="2482">
                  <c:v>11.28636363636344</c:v>
                </c:pt>
                <c:pt idx="2483">
                  <c:v>11.290909090908894</c:v>
                </c:pt>
                <c:pt idx="2484">
                  <c:v>11.295454545454348</c:v>
                </c:pt>
                <c:pt idx="2485">
                  <c:v>11.299999999999802</c:v>
                </c:pt>
                <c:pt idx="2486">
                  <c:v>11.304545454545256</c:v>
                </c:pt>
                <c:pt idx="2487">
                  <c:v>11.30909090909071</c:v>
                </c:pt>
                <c:pt idx="2488">
                  <c:v>11.313636363636164</c:v>
                </c:pt>
                <c:pt idx="2489">
                  <c:v>11.318181818181618</c:v>
                </c:pt>
                <c:pt idx="2490">
                  <c:v>11.322727272727072</c:v>
                </c:pt>
                <c:pt idx="2491">
                  <c:v>11.327272727272526</c:v>
                </c:pt>
                <c:pt idx="2492">
                  <c:v>11.33181818181798</c:v>
                </c:pt>
                <c:pt idx="2493">
                  <c:v>11.336363636363433</c:v>
                </c:pt>
                <c:pt idx="2494">
                  <c:v>11.340909090908887</c:v>
                </c:pt>
                <c:pt idx="2495">
                  <c:v>11.345454545454341</c:v>
                </c:pt>
                <c:pt idx="2496">
                  <c:v>11.349999999999795</c:v>
                </c:pt>
                <c:pt idx="2497">
                  <c:v>11.354545454545249</c:v>
                </c:pt>
                <c:pt idx="2498">
                  <c:v>11.359090909090703</c:v>
                </c:pt>
                <c:pt idx="2499">
                  <c:v>11.363636363636157</c:v>
                </c:pt>
                <c:pt idx="2500">
                  <c:v>11.368181818181611</c:v>
                </c:pt>
                <c:pt idx="2501">
                  <c:v>11.372727272727065</c:v>
                </c:pt>
                <c:pt idx="2502">
                  <c:v>11.377272727272519</c:v>
                </c:pt>
                <c:pt idx="2503">
                  <c:v>11.381818181817973</c:v>
                </c:pt>
                <c:pt idx="2504">
                  <c:v>11.386363636363427</c:v>
                </c:pt>
                <c:pt idx="2505">
                  <c:v>11.390909090908881</c:v>
                </c:pt>
                <c:pt idx="2506">
                  <c:v>11.395454545454335</c:v>
                </c:pt>
                <c:pt idx="2507">
                  <c:v>11.399999999999789</c:v>
                </c:pt>
                <c:pt idx="2508">
                  <c:v>11.404545454545243</c:v>
                </c:pt>
                <c:pt idx="2509">
                  <c:v>11.409090909090697</c:v>
                </c:pt>
                <c:pt idx="2510">
                  <c:v>11.413636363636151</c:v>
                </c:pt>
                <c:pt idx="2511">
                  <c:v>11.418181818181605</c:v>
                </c:pt>
                <c:pt idx="2512">
                  <c:v>11.422727272727059</c:v>
                </c:pt>
                <c:pt idx="2513">
                  <c:v>11.427272727272513</c:v>
                </c:pt>
                <c:pt idx="2514">
                  <c:v>11.431818181817967</c:v>
                </c:pt>
                <c:pt idx="2515">
                  <c:v>11.436363636363421</c:v>
                </c:pt>
                <c:pt idx="2516">
                  <c:v>11.440909090908875</c:v>
                </c:pt>
                <c:pt idx="2517">
                  <c:v>11.445454545454329</c:v>
                </c:pt>
                <c:pt idx="2518">
                  <c:v>11.449999999999783</c:v>
                </c:pt>
                <c:pt idx="2519">
                  <c:v>11.454545454545237</c:v>
                </c:pt>
                <c:pt idx="2520">
                  <c:v>11.459090909090691</c:v>
                </c:pt>
                <c:pt idx="2521">
                  <c:v>11.463636363636144</c:v>
                </c:pt>
                <c:pt idx="2522">
                  <c:v>11.468181818181598</c:v>
                </c:pt>
                <c:pt idx="2523">
                  <c:v>11.472727272727052</c:v>
                </c:pt>
                <c:pt idx="2524">
                  <c:v>11.477272727272506</c:v>
                </c:pt>
                <c:pt idx="2525">
                  <c:v>11.48181818181796</c:v>
                </c:pt>
                <c:pt idx="2526">
                  <c:v>11.486363636363414</c:v>
                </c:pt>
                <c:pt idx="2527">
                  <c:v>11.490909090908868</c:v>
                </c:pt>
                <c:pt idx="2528">
                  <c:v>11.495454545454322</c:v>
                </c:pt>
                <c:pt idx="2529">
                  <c:v>11.499999999999776</c:v>
                </c:pt>
                <c:pt idx="2530">
                  <c:v>11.50454545454523</c:v>
                </c:pt>
                <c:pt idx="2531">
                  <c:v>11.509090909090684</c:v>
                </c:pt>
                <c:pt idx="2532">
                  <c:v>11.513636363636138</c:v>
                </c:pt>
                <c:pt idx="2533">
                  <c:v>11.518181818181592</c:v>
                </c:pt>
                <c:pt idx="2534">
                  <c:v>11.522727272727046</c:v>
                </c:pt>
                <c:pt idx="2535">
                  <c:v>11.5272727272725</c:v>
                </c:pt>
                <c:pt idx="2536">
                  <c:v>11.531818181817954</c:v>
                </c:pt>
                <c:pt idx="2537">
                  <c:v>11.536363636363408</c:v>
                </c:pt>
                <c:pt idx="2538">
                  <c:v>11.540909090908862</c:v>
                </c:pt>
                <c:pt idx="2539">
                  <c:v>11.545454545454316</c:v>
                </c:pt>
                <c:pt idx="2540">
                  <c:v>11.54999999999977</c:v>
                </c:pt>
                <c:pt idx="2541">
                  <c:v>11.554545454545224</c:v>
                </c:pt>
                <c:pt idx="2542">
                  <c:v>11.559090909090678</c:v>
                </c:pt>
                <c:pt idx="2543">
                  <c:v>11.563636363636132</c:v>
                </c:pt>
                <c:pt idx="2544">
                  <c:v>11.568181818181586</c:v>
                </c:pt>
                <c:pt idx="2545">
                  <c:v>11.57272727272704</c:v>
                </c:pt>
                <c:pt idx="2546">
                  <c:v>11.577272727272494</c:v>
                </c:pt>
                <c:pt idx="2547">
                  <c:v>11.581818181817948</c:v>
                </c:pt>
                <c:pt idx="2548">
                  <c:v>11.586363636363401</c:v>
                </c:pt>
                <c:pt idx="2549">
                  <c:v>11.590909090908855</c:v>
                </c:pt>
                <c:pt idx="2550">
                  <c:v>11.595454545454309</c:v>
                </c:pt>
                <c:pt idx="2551">
                  <c:v>11.599999999999763</c:v>
                </c:pt>
                <c:pt idx="2552">
                  <c:v>11.604545454545217</c:v>
                </c:pt>
                <c:pt idx="2553">
                  <c:v>11.609090909090671</c:v>
                </c:pt>
                <c:pt idx="2554">
                  <c:v>11.613636363636125</c:v>
                </c:pt>
                <c:pt idx="2555">
                  <c:v>11.618181818181579</c:v>
                </c:pt>
                <c:pt idx="2556">
                  <c:v>11.622727272727033</c:v>
                </c:pt>
                <c:pt idx="2557">
                  <c:v>11.627272727272487</c:v>
                </c:pt>
                <c:pt idx="2558">
                  <c:v>11.631818181817941</c:v>
                </c:pt>
                <c:pt idx="2559">
                  <c:v>11.636363636363395</c:v>
                </c:pt>
                <c:pt idx="2560">
                  <c:v>11.640909090908849</c:v>
                </c:pt>
                <c:pt idx="2561">
                  <c:v>11.645454545454303</c:v>
                </c:pt>
                <c:pt idx="2562">
                  <c:v>11.649999999999757</c:v>
                </c:pt>
                <c:pt idx="2563">
                  <c:v>11.654545454545211</c:v>
                </c:pt>
                <c:pt idx="2564">
                  <c:v>11.659090909090665</c:v>
                </c:pt>
                <c:pt idx="2565">
                  <c:v>11.663636363636119</c:v>
                </c:pt>
                <c:pt idx="2566">
                  <c:v>11.668181818181573</c:v>
                </c:pt>
                <c:pt idx="2567">
                  <c:v>11.672727272727027</c:v>
                </c:pt>
                <c:pt idx="2568">
                  <c:v>11.677272727272481</c:v>
                </c:pt>
                <c:pt idx="2569">
                  <c:v>11.681818181817935</c:v>
                </c:pt>
                <c:pt idx="2570">
                  <c:v>11.686363636363389</c:v>
                </c:pt>
                <c:pt idx="2571">
                  <c:v>11.690909090908843</c:v>
                </c:pt>
                <c:pt idx="2572">
                  <c:v>11.695454545454297</c:v>
                </c:pt>
                <c:pt idx="2573">
                  <c:v>11.699999999999751</c:v>
                </c:pt>
                <c:pt idx="2574">
                  <c:v>11.704545454545205</c:v>
                </c:pt>
                <c:pt idx="2575">
                  <c:v>11.709090909090659</c:v>
                </c:pt>
                <c:pt idx="2576">
                  <c:v>11.713636363636112</c:v>
                </c:pt>
                <c:pt idx="2577">
                  <c:v>11.718181818181566</c:v>
                </c:pt>
                <c:pt idx="2578">
                  <c:v>11.72272727272702</c:v>
                </c:pt>
                <c:pt idx="2579">
                  <c:v>11.727272727272474</c:v>
                </c:pt>
                <c:pt idx="2580">
                  <c:v>11.731818181817928</c:v>
                </c:pt>
                <c:pt idx="2581">
                  <c:v>11.736363636363382</c:v>
                </c:pt>
                <c:pt idx="2582">
                  <c:v>11.740909090908836</c:v>
                </c:pt>
                <c:pt idx="2583">
                  <c:v>11.74545454545429</c:v>
                </c:pt>
                <c:pt idx="2584">
                  <c:v>11.749999999999744</c:v>
                </c:pt>
                <c:pt idx="2585">
                  <c:v>11.754545454545198</c:v>
                </c:pt>
                <c:pt idx="2586">
                  <c:v>11.759090909090652</c:v>
                </c:pt>
                <c:pt idx="2587">
                  <c:v>11.763636363636106</c:v>
                </c:pt>
                <c:pt idx="2588">
                  <c:v>11.76818181818156</c:v>
                </c:pt>
                <c:pt idx="2589">
                  <c:v>11.772727272727014</c:v>
                </c:pt>
                <c:pt idx="2590">
                  <c:v>11.777272727272468</c:v>
                </c:pt>
                <c:pt idx="2591">
                  <c:v>11.781818181817922</c:v>
                </c:pt>
                <c:pt idx="2592">
                  <c:v>11.786363636363376</c:v>
                </c:pt>
                <c:pt idx="2593">
                  <c:v>11.79090909090883</c:v>
                </c:pt>
                <c:pt idx="2594">
                  <c:v>11.795454545454284</c:v>
                </c:pt>
                <c:pt idx="2595">
                  <c:v>11.799999999999738</c:v>
                </c:pt>
                <c:pt idx="2596">
                  <c:v>11.804545454545192</c:v>
                </c:pt>
                <c:pt idx="2597">
                  <c:v>11.809090909090646</c:v>
                </c:pt>
                <c:pt idx="2598">
                  <c:v>11.8136363636361</c:v>
                </c:pt>
                <c:pt idx="2599">
                  <c:v>11.818181818181554</c:v>
                </c:pt>
                <c:pt idx="2600">
                  <c:v>11.822727272727008</c:v>
                </c:pt>
                <c:pt idx="2601">
                  <c:v>11.827272727272462</c:v>
                </c:pt>
                <c:pt idx="2602">
                  <c:v>11.831818181817916</c:v>
                </c:pt>
                <c:pt idx="2603">
                  <c:v>11.83636363636337</c:v>
                </c:pt>
                <c:pt idx="2604">
                  <c:v>11.840909090908823</c:v>
                </c:pt>
                <c:pt idx="2605">
                  <c:v>11.845454545454277</c:v>
                </c:pt>
                <c:pt idx="2606">
                  <c:v>11.849999999999731</c:v>
                </c:pt>
                <c:pt idx="2607">
                  <c:v>11.854545454545185</c:v>
                </c:pt>
                <c:pt idx="2608">
                  <c:v>11.859090909090639</c:v>
                </c:pt>
                <c:pt idx="2609">
                  <c:v>11.863636363636093</c:v>
                </c:pt>
                <c:pt idx="2610">
                  <c:v>11.868181818181547</c:v>
                </c:pt>
                <c:pt idx="2611">
                  <c:v>11.872727272727001</c:v>
                </c:pt>
                <c:pt idx="2612">
                  <c:v>11.877272727272455</c:v>
                </c:pt>
                <c:pt idx="2613">
                  <c:v>11.881818181817909</c:v>
                </c:pt>
                <c:pt idx="2614">
                  <c:v>11.886363636363363</c:v>
                </c:pt>
                <c:pt idx="2615">
                  <c:v>11.890909090908817</c:v>
                </c:pt>
                <c:pt idx="2616">
                  <c:v>11.895454545454271</c:v>
                </c:pt>
                <c:pt idx="2617">
                  <c:v>11.899999999999725</c:v>
                </c:pt>
                <c:pt idx="2618">
                  <c:v>11.904545454545179</c:v>
                </c:pt>
                <c:pt idx="2619">
                  <c:v>11.909090909090633</c:v>
                </c:pt>
                <c:pt idx="2620">
                  <c:v>11.913636363636087</c:v>
                </c:pt>
                <c:pt idx="2621">
                  <c:v>11.918181818181541</c:v>
                </c:pt>
                <c:pt idx="2622">
                  <c:v>11.922727272726995</c:v>
                </c:pt>
                <c:pt idx="2623">
                  <c:v>11.927272727272449</c:v>
                </c:pt>
                <c:pt idx="2624">
                  <c:v>11.931818181817903</c:v>
                </c:pt>
                <c:pt idx="2625">
                  <c:v>11.936363636363357</c:v>
                </c:pt>
                <c:pt idx="2626">
                  <c:v>11.940909090908811</c:v>
                </c:pt>
                <c:pt idx="2627">
                  <c:v>11.945454545454265</c:v>
                </c:pt>
                <c:pt idx="2628">
                  <c:v>11.949999999999719</c:v>
                </c:pt>
                <c:pt idx="2629">
                  <c:v>11.954545454545173</c:v>
                </c:pt>
                <c:pt idx="2630">
                  <c:v>11.959090909090627</c:v>
                </c:pt>
                <c:pt idx="2631">
                  <c:v>11.963636363636081</c:v>
                </c:pt>
                <c:pt idx="2632">
                  <c:v>11.968181818181534</c:v>
                </c:pt>
                <c:pt idx="2633">
                  <c:v>11.972727272726988</c:v>
                </c:pt>
                <c:pt idx="2634">
                  <c:v>11.977272727272442</c:v>
                </c:pt>
                <c:pt idx="2635">
                  <c:v>11.981818181817896</c:v>
                </c:pt>
                <c:pt idx="2636">
                  <c:v>11.98636363636335</c:v>
                </c:pt>
                <c:pt idx="2637">
                  <c:v>11.990909090908804</c:v>
                </c:pt>
                <c:pt idx="2638">
                  <c:v>11.995454545454258</c:v>
                </c:pt>
                <c:pt idx="2639">
                  <c:v>11.999999999999712</c:v>
                </c:pt>
                <c:pt idx="2640">
                  <c:v>12.004545454545166</c:v>
                </c:pt>
                <c:pt idx="2641">
                  <c:v>12.00909090909062</c:v>
                </c:pt>
                <c:pt idx="2642">
                  <c:v>12.013636363636074</c:v>
                </c:pt>
                <c:pt idx="2643">
                  <c:v>12.018181818181528</c:v>
                </c:pt>
                <c:pt idx="2644">
                  <c:v>12.022727272726982</c:v>
                </c:pt>
                <c:pt idx="2645">
                  <c:v>12.027272727272436</c:v>
                </c:pt>
                <c:pt idx="2646">
                  <c:v>12.03181818181789</c:v>
                </c:pt>
                <c:pt idx="2647">
                  <c:v>12.036363636363344</c:v>
                </c:pt>
                <c:pt idx="2648">
                  <c:v>12.040909090908798</c:v>
                </c:pt>
                <c:pt idx="2649">
                  <c:v>12.045454545454252</c:v>
                </c:pt>
                <c:pt idx="2650">
                  <c:v>12.049999999999706</c:v>
                </c:pt>
                <c:pt idx="2651">
                  <c:v>12.05454545454516</c:v>
                </c:pt>
                <c:pt idx="2652">
                  <c:v>12.059090909090614</c:v>
                </c:pt>
                <c:pt idx="2653">
                  <c:v>12.063636363636068</c:v>
                </c:pt>
                <c:pt idx="2654">
                  <c:v>12.068181818181522</c:v>
                </c:pt>
                <c:pt idx="2655">
                  <c:v>12.072727272726976</c:v>
                </c:pt>
                <c:pt idx="2656">
                  <c:v>12.07727272727243</c:v>
                </c:pt>
                <c:pt idx="2657">
                  <c:v>12.081818181817884</c:v>
                </c:pt>
                <c:pt idx="2658">
                  <c:v>12.086363636363338</c:v>
                </c:pt>
                <c:pt idx="2659">
                  <c:v>12.090909090908792</c:v>
                </c:pt>
                <c:pt idx="2660">
                  <c:v>12.095454545454245</c:v>
                </c:pt>
                <c:pt idx="2661">
                  <c:v>12.099999999999699</c:v>
                </c:pt>
                <c:pt idx="2662">
                  <c:v>12.104545454545153</c:v>
                </c:pt>
                <c:pt idx="2663">
                  <c:v>12.109090909090607</c:v>
                </c:pt>
                <c:pt idx="2664">
                  <c:v>12.113636363636061</c:v>
                </c:pt>
                <c:pt idx="2665">
                  <c:v>12.118181818181515</c:v>
                </c:pt>
                <c:pt idx="2666">
                  <c:v>12.122727272726969</c:v>
                </c:pt>
                <c:pt idx="2667">
                  <c:v>12.127272727272423</c:v>
                </c:pt>
                <c:pt idx="2668">
                  <c:v>12.131818181817877</c:v>
                </c:pt>
                <c:pt idx="2669">
                  <c:v>12.136363636363331</c:v>
                </c:pt>
                <c:pt idx="2670">
                  <c:v>12.140909090908785</c:v>
                </c:pt>
                <c:pt idx="2671">
                  <c:v>12.145454545454239</c:v>
                </c:pt>
                <c:pt idx="2672">
                  <c:v>12.149999999999693</c:v>
                </c:pt>
                <c:pt idx="2673">
                  <c:v>12.154545454545147</c:v>
                </c:pt>
                <c:pt idx="2674">
                  <c:v>12.159090909090601</c:v>
                </c:pt>
                <c:pt idx="2675">
                  <c:v>12.163636363636055</c:v>
                </c:pt>
                <c:pt idx="2676">
                  <c:v>12.168181818181509</c:v>
                </c:pt>
                <c:pt idx="2677">
                  <c:v>12.172727272726963</c:v>
                </c:pt>
                <c:pt idx="2678">
                  <c:v>12.177272727272417</c:v>
                </c:pt>
                <c:pt idx="2679">
                  <c:v>12.181818181817871</c:v>
                </c:pt>
                <c:pt idx="2680">
                  <c:v>12.186363636363325</c:v>
                </c:pt>
                <c:pt idx="2681">
                  <c:v>12.190909090908779</c:v>
                </c:pt>
                <c:pt idx="2682">
                  <c:v>12.195454545454233</c:v>
                </c:pt>
                <c:pt idx="2683">
                  <c:v>12.199999999999687</c:v>
                </c:pt>
                <c:pt idx="2684">
                  <c:v>12.204545454545141</c:v>
                </c:pt>
                <c:pt idx="2685">
                  <c:v>12.209090909090595</c:v>
                </c:pt>
                <c:pt idx="2686">
                  <c:v>12.213636363636049</c:v>
                </c:pt>
                <c:pt idx="2687">
                  <c:v>12.218181818181503</c:v>
                </c:pt>
                <c:pt idx="2688">
                  <c:v>12.222727272726956</c:v>
                </c:pt>
                <c:pt idx="2689">
                  <c:v>12.22727272727241</c:v>
                </c:pt>
                <c:pt idx="2690">
                  <c:v>12.231818181817864</c:v>
                </c:pt>
                <c:pt idx="2691">
                  <c:v>12.236363636363318</c:v>
                </c:pt>
                <c:pt idx="2692">
                  <c:v>12.240909090908772</c:v>
                </c:pt>
                <c:pt idx="2693">
                  <c:v>12.245454545454226</c:v>
                </c:pt>
                <c:pt idx="2694">
                  <c:v>12.24999999999968</c:v>
                </c:pt>
                <c:pt idx="2695">
                  <c:v>12.254545454545134</c:v>
                </c:pt>
                <c:pt idx="2696">
                  <c:v>12.259090909090588</c:v>
                </c:pt>
                <c:pt idx="2697">
                  <c:v>12.263636363636042</c:v>
                </c:pt>
                <c:pt idx="2698">
                  <c:v>12.268181818181496</c:v>
                </c:pt>
                <c:pt idx="2699">
                  <c:v>12.27272727272695</c:v>
                </c:pt>
                <c:pt idx="2700">
                  <c:v>12.277272727272404</c:v>
                </c:pt>
                <c:pt idx="2701">
                  <c:v>12.281818181817858</c:v>
                </c:pt>
                <c:pt idx="2702">
                  <c:v>12.286363636363312</c:v>
                </c:pt>
                <c:pt idx="2703">
                  <c:v>12.290909090908766</c:v>
                </c:pt>
                <c:pt idx="2704">
                  <c:v>12.29545454545422</c:v>
                </c:pt>
                <c:pt idx="2705">
                  <c:v>12.299999999999674</c:v>
                </c:pt>
                <c:pt idx="2706">
                  <c:v>12.304545454545128</c:v>
                </c:pt>
                <c:pt idx="2707">
                  <c:v>12.309090909090582</c:v>
                </c:pt>
                <c:pt idx="2708">
                  <c:v>12.313636363636036</c:v>
                </c:pt>
                <c:pt idx="2709">
                  <c:v>12.31818181818149</c:v>
                </c:pt>
                <c:pt idx="2710">
                  <c:v>12.322727272726944</c:v>
                </c:pt>
                <c:pt idx="2711">
                  <c:v>12.327272727272398</c:v>
                </c:pt>
                <c:pt idx="2712">
                  <c:v>12.331818181817852</c:v>
                </c:pt>
                <c:pt idx="2713">
                  <c:v>12.336363636363306</c:v>
                </c:pt>
                <c:pt idx="2714">
                  <c:v>12.34090909090876</c:v>
                </c:pt>
                <c:pt idx="2715">
                  <c:v>12.345454545454214</c:v>
                </c:pt>
                <c:pt idx="2716">
                  <c:v>12.349999999999667</c:v>
                </c:pt>
                <c:pt idx="2717">
                  <c:v>12.354545454545121</c:v>
                </c:pt>
                <c:pt idx="2718">
                  <c:v>12.359090909090575</c:v>
                </c:pt>
                <c:pt idx="2719">
                  <c:v>12.363636363636029</c:v>
                </c:pt>
                <c:pt idx="2720">
                  <c:v>12.368181818181483</c:v>
                </c:pt>
                <c:pt idx="2721">
                  <c:v>12.372727272726937</c:v>
                </c:pt>
                <c:pt idx="2722">
                  <c:v>12.377272727272391</c:v>
                </c:pt>
                <c:pt idx="2723">
                  <c:v>12.381818181817845</c:v>
                </c:pt>
                <c:pt idx="2724">
                  <c:v>12.386363636363299</c:v>
                </c:pt>
                <c:pt idx="2725">
                  <c:v>12.390909090908753</c:v>
                </c:pt>
                <c:pt idx="2726">
                  <c:v>12.395454545454207</c:v>
                </c:pt>
                <c:pt idx="2727">
                  <c:v>12.399999999999661</c:v>
                </c:pt>
                <c:pt idx="2728">
                  <c:v>12.404545454545115</c:v>
                </c:pt>
                <c:pt idx="2729">
                  <c:v>12.409090909090569</c:v>
                </c:pt>
                <c:pt idx="2730">
                  <c:v>12.413636363636023</c:v>
                </c:pt>
                <c:pt idx="2731">
                  <c:v>12.418181818181477</c:v>
                </c:pt>
                <c:pt idx="2732">
                  <c:v>12.422727272726931</c:v>
                </c:pt>
                <c:pt idx="2733">
                  <c:v>12.427272727272385</c:v>
                </c:pt>
                <c:pt idx="2734">
                  <c:v>12.431818181817839</c:v>
                </c:pt>
                <c:pt idx="2735">
                  <c:v>12.436363636363293</c:v>
                </c:pt>
                <c:pt idx="2736">
                  <c:v>12.440909090908747</c:v>
                </c:pt>
                <c:pt idx="2737">
                  <c:v>12.445454545454201</c:v>
                </c:pt>
                <c:pt idx="2738">
                  <c:v>12.449999999999655</c:v>
                </c:pt>
                <c:pt idx="2739">
                  <c:v>12.454545454545109</c:v>
                </c:pt>
                <c:pt idx="2740">
                  <c:v>12.459090909090563</c:v>
                </c:pt>
                <c:pt idx="2741">
                  <c:v>12.463636363636017</c:v>
                </c:pt>
                <c:pt idx="2742">
                  <c:v>12.468181818181471</c:v>
                </c:pt>
                <c:pt idx="2743">
                  <c:v>12.472727272726924</c:v>
                </c:pt>
                <c:pt idx="2744">
                  <c:v>12.477272727272378</c:v>
                </c:pt>
                <c:pt idx="2745">
                  <c:v>12.481818181817832</c:v>
                </c:pt>
                <c:pt idx="2746">
                  <c:v>12.486363636363286</c:v>
                </c:pt>
                <c:pt idx="2747">
                  <c:v>12.49090909090874</c:v>
                </c:pt>
                <c:pt idx="2748">
                  <c:v>12.495454545454194</c:v>
                </c:pt>
                <c:pt idx="2749">
                  <c:v>12.499999999999648</c:v>
                </c:pt>
                <c:pt idx="2750">
                  <c:v>12.504545454545102</c:v>
                </c:pt>
                <c:pt idx="2751">
                  <c:v>12.509090909090556</c:v>
                </c:pt>
                <c:pt idx="2752">
                  <c:v>12.51363636363601</c:v>
                </c:pt>
                <c:pt idx="2753">
                  <c:v>12.518181818181464</c:v>
                </c:pt>
                <c:pt idx="2754">
                  <c:v>12.522727272726918</c:v>
                </c:pt>
                <c:pt idx="2755">
                  <c:v>12.527272727272372</c:v>
                </c:pt>
                <c:pt idx="2756">
                  <c:v>12.531818181817826</c:v>
                </c:pt>
                <c:pt idx="2757">
                  <c:v>12.53636363636328</c:v>
                </c:pt>
                <c:pt idx="2758">
                  <c:v>12.540909090908734</c:v>
                </c:pt>
                <c:pt idx="2759">
                  <c:v>12.545454545454188</c:v>
                </c:pt>
                <c:pt idx="2760">
                  <c:v>12.549999999999642</c:v>
                </c:pt>
                <c:pt idx="2761">
                  <c:v>12.554545454545096</c:v>
                </c:pt>
                <c:pt idx="2762">
                  <c:v>12.55909090909055</c:v>
                </c:pt>
                <c:pt idx="2763">
                  <c:v>12.563636363636004</c:v>
                </c:pt>
                <c:pt idx="2764">
                  <c:v>12.568181818181458</c:v>
                </c:pt>
                <c:pt idx="2765">
                  <c:v>12.572727272726912</c:v>
                </c:pt>
                <c:pt idx="2766">
                  <c:v>12.577272727272366</c:v>
                </c:pt>
                <c:pt idx="2767">
                  <c:v>12.58181818181782</c:v>
                </c:pt>
                <c:pt idx="2768">
                  <c:v>12.586363636363274</c:v>
                </c:pt>
                <c:pt idx="2769">
                  <c:v>12.590909090908728</c:v>
                </c:pt>
                <c:pt idx="2770">
                  <c:v>12.595454545454182</c:v>
                </c:pt>
                <c:pt idx="2771">
                  <c:v>12.599999999999635</c:v>
                </c:pt>
                <c:pt idx="2772">
                  <c:v>12.604545454545089</c:v>
                </c:pt>
                <c:pt idx="2773">
                  <c:v>12.609090909090543</c:v>
                </c:pt>
                <c:pt idx="2774">
                  <c:v>12.613636363635997</c:v>
                </c:pt>
                <c:pt idx="2775">
                  <c:v>12.618181818181451</c:v>
                </c:pt>
                <c:pt idx="2776">
                  <c:v>12.622727272726905</c:v>
                </c:pt>
                <c:pt idx="2777">
                  <c:v>12.627272727272359</c:v>
                </c:pt>
                <c:pt idx="2778">
                  <c:v>12.631818181817813</c:v>
                </c:pt>
                <c:pt idx="2779">
                  <c:v>12.636363636363267</c:v>
                </c:pt>
                <c:pt idx="2780">
                  <c:v>12.640909090908721</c:v>
                </c:pt>
                <c:pt idx="2781">
                  <c:v>12.645454545454175</c:v>
                </c:pt>
                <c:pt idx="2782">
                  <c:v>12.649999999999629</c:v>
                </c:pt>
                <c:pt idx="2783">
                  <c:v>12.654545454545083</c:v>
                </c:pt>
                <c:pt idx="2784">
                  <c:v>12.659090909090537</c:v>
                </c:pt>
                <c:pt idx="2785">
                  <c:v>12.663636363635991</c:v>
                </c:pt>
                <c:pt idx="2786">
                  <c:v>12.668181818181445</c:v>
                </c:pt>
                <c:pt idx="2787">
                  <c:v>12.672727272726899</c:v>
                </c:pt>
                <c:pt idx="2788">
                  <c:v>12.677272727272353</c:v>
                </c:pt>
                <c:pt idx="2789">
                  <c:v>12.681818181817807</c:v>
                </c:pt>
                <c:pt idx="2790">
                  <c:v>12.686363636363261</c:v>
                </c:pt>
                <c:pt idx="2791">
                  <c:v>12.690909090908715</c:v>
                </c:pt>
                <c:pt idx="2792">
                  <c:v>12.695454545454169</c:v>
                </c:pt>
                <c:pt idx="2793">
                  <c:v>12.699999999999623</c:v>
                </c:pt>
                <c:pt idx="2794">
                  <c:v>12.704545454545077</c:v>
                </c:pt>
                <c:pt idx="2795">
                  <c:v>12.709090909090531</c:v>
                </c:pt>
                <c:pt idx="2796">
                  <c:v>12.713636363635985</c:v>
                </c:pt>
                <c:pt idx="2797">
                  <c:v>12.718181818181439</c:v>
                </c:pt>
                <c:pt idx="2798">
                  <c:v>12.722727272726893</c:v>
                </c:pt>
                <c:pt idx="2799">
                  <c:v>12.727272727272346</c:v>
                </c:pt>
                <c:pt idx="2800">
                  <c:v>12.7318181818178</c:v>
                </c:pt>
                <c:pt idx="2801">
                  <c:v>12.736363636363254</c:v>
                </c:pt>
                <c:pt idx="2802">
                  <c:v>12.740909090908708</c:v>
                </c:pt>
                <c:pt idx="2803">
                  <c:v>12.745454545454162</c:v>
                </c:pt>
                <c:pt idx="2804">
                  <c:v>12.749999999999616</c:v>
                </c:pt>
                <c:pt idx="2805">
                  <c:v>12.75454545454507</c:v>
                </c:pt>
                <c:pt idx="2806">
                  <c:v>12.759090909090524</c:v>
                </c:pt>
                <c:pt idx="2807">
                  <c:v>12.763636363635978</c:v>
                </c:pt>
                <c:pt idx="2808">
                  <c:v>12.768181818181432</c:v>
                </c:pt>
                <c:pt idx="2809">
                  <c:v>12.772727272726886</c:v>
                </c:pt>
                <c:pt idx="2810">
                  <c:v>12.77727272727234</c:v>
                </c:pt>
                <c:pt idx="2811">
                  <c:v>12.781818181817794</c:v>
                </c:pt>
                <c:pt idx="2812">
                  <c:v>12.786363636363248</c:v>
                </c:pt>
                <c:pt idx="2813">
                  <c:v>12.790909090908702</c:v>
                </c:pt>
                <c:pt idx="2814">
                  <c:v>12.795454545454156</c:v>
                </c:pt>
                <c:pt idx="2815">
                  <c:v>12.79999999999961</c:v>
                </c:pt>
                <c:pt idx="2816">
                  <c:v>12.804545454545064</c:v>
                </c:pt>
                <c:pt idx="2817">
                  <c:v>12.809090909090518</c:v>
                </c:pt>
                <c:pt idx="2818">
                  <c:v>12.813636363635972</c:v>
                </c:pt>
                <c:pt idx="2819">
                  <c:v>12.818181818181426</c:v>
                </c:pt>
                <c:pt idx="2820">
                  <c:v>12.82272727272688</c:v>
                </c:pt>
                <c:pt idx="2821">
                  <c:v>12.827272727272334</c:v>
                </c:pt>
                <c:pt idx="2822">
                  <c:v>12.831818181817788</c:v>
                </c:pt>
                <c:pt idx="2823">
                  <c:v>12.836363636363242</c:v>
                </c:pt>
                <c:pt idx="2824">
                  <c:v>12.840909090908696</c:v>
                </c:pt>
                <c:pt idx="2825">
                  <c:v>12.84545454545415</c:v>
                </c:pt>
                <c:pt idx="2826">
                  <c:v>12.849999999999604</c:v>
                </c:pt>
                <c:pt idx="2827">
                  <c:v>12.854545454545057</c:v>
                </c:pt>
                <c:pt idx="2828">
                  <c:v>12.859090909090511</c:v>
                </c:pt>
                <c:pt idx="2829">
                  <c:v>12.863636363635965</c:v>
                </c:pt>
                <c:pt idx="2830">
                  <c:v>12.868181818181419</c:v>
                </c:pt>
                <c:pt idx="2831">
                  <c:v>12.872727272726873</c:v>
                </c:pt>
                <c:pt idx="2832">
                  <c:v>12.877272727272327</c:v>
                </c:pt>
                <c:pt idx="2833">
                  <c:v>12.881818181817781</c:v>
                </c:pt>
                <c:pt idx="2834">
                  <c:v>12.886363636363235</c:v>
                </c:pt>
                <c:pt idx="2835">
                  <c:v>12.890909090908689</c:v>
                </c:pt>
                <c:pt idx="2836">
                  <c:v>12.895454545454143</c:v>
                </c:pt>
                <c:pt idx="2837">
                  <c:v>12.899999999999597</c:v>
                </c:pt>
                <c:pt idx="2838">
                  <c:v>12.904545454545051</c:v>
                </c:pt>
                <c:pt idx="2839">
                  <c:v>12.909090909090505</c:v>
                </c:pt>
                <c:pt idx="2840">
                  <c:v>12.913636363635959</c:v>
                </c:pt>
                <c:pt idx="2841">
                  <c:v>12.918181818181413</c:v>
                </c:pt>
                <c:pt idx="2842">
                  <c:v>12.922727272726867</c:v>
                </c:pt>
                <c:pt idx="2843">
                  <c:v>12.927272727272321</c:v>
                </c:pt>
                <c:pt idx="2844">
                  <c:v>12.931818181817775</c:v>
                </c:pt>
                <c:pt idx="2845">
                  <c:v>12.936363636363229</c:v>
                </c:pt>
                <c:pt idx="2846">
                  <c:v>12.940909090908683</c:v>
                </c:pt>
                <c:pt idx="2847">
                  <c:v>12.945454545454137</c:v>
                </c:pt>
                <c:pt idx="2848">
                  <c:v>12.949999999999591</c:v>
                </c:pt>
                <c:pt idx="2849">
                  <c:v>12.954545454545045</c:v>
                </c:pt>
                <c:pt idx="2850">
                  <c:v>12.959090909090499</c:v>
                </c:pt>
                <c:pt idx="2851">
                  <c:v>12.963636363635953</c:v>
                </c:pt>
                <c:pt idx="2852">
                  <c:v>12.968181818181407</c:v>
                </c:pt>
                <c:pt idx="2853">
                  <c:v>12.972727272726861</c:v>
                </c:pt>
                <c:pt idx="2854">
                  <c:v>12.977272727272315</c:v>
                </c:pt>
                <c:pt idx="2855">
                  <c:v>12.981818181817768</c:v>
                </c:pt>
                <c:pt idx="2856">
                  <c:v>12.986363636363222</c:v>
                </c:pt>
                <c:pt idx="2857">
                  <c:v>12.990909090908676</c:v>
                </c:pt>
                <c:pt idx="2858">
                  <c:v>12.99545454545413</c:v>
                </c:pt>
                <c:pt idx="2859">
                  <c:v>12.999999999999584</c:v>
                </c:pt>
                <c:pt idx="2860">
                  <c:v>13.004545454545038</c:v>
                </c:pt>
                <c:pt idx="2861">
                  <c:v>13.009090909090492</c:v>
                </c:pt>
                <c:pt idx="2862">
                  <c:v>13.013636363635946</c:v>
                </c:pt>
                <c:pt idx="2863">
                  <c:v>13.0181818181814</c:v>
                </c:pt>
                <c:pt idx="2864">
                  <c:v>13.022727272726854</c:v>
                </c:pt>
                <c:pt idx="2865">
                  <c:v>13.027272727272308</c:v>
                </c:pt>
                <c:pt idx="2866">
                  <c:v>13.031818181817762</c:v>
                </c:pt>
                <c:pt idx="2867">
                  <c:v>13.036363636363216</c:v>
                </c:pt>
                <c:pt idx="2868">
                  <c:v>13.04090909090867</c:v>
                </c:pt>
                <c:pt idx="2869">
                  <c:v>13.045454545454124</c:v>
                </c:pt>
                <c:pt idx="2870">
                  <c:v>13.049999999999578</c:v>
                </c:pt>
                <c:pt idx="2871">
                  <c:v>13.054545454545032</c:v>
                </c:pt>
                <c:pt idx="2872">
                  <c:v>13.059090909090486</c:v>
                </c:pt>
                <c:pt idx="2873">
                  <c:v>13.06363636363594</c:v>
                </c:pt>
                <c:pt idx="2874">
                  <c:v>13.068181818181394</c:v>
                </c:pt>
                <c:pt idx="2875">
                  <c:v>13.072727272726848</c:v>
                </c:pt>
                <c:pt idx="2876">
                  <c:v>13.077272727272302</c:v>
                </c:pt>
                <c:pt idx="2877">
                  <c:v>13.081818181817756</c:v>
                </c:pt>
                <c:pt idx="2878">
                  <c:v>13.08636363636321</c:v>
                </c:pt>
                <c:pt idx="2879">
                  <c:v>13.090909090908664</c:v>
                </c:pt>
                <c:pt idx="2880">
                  <c:v>13.095454545454118</c:v>
                </c:pt>
                <c:pt idx="2881">
                  <c:v>13.099999999999572</c:v>
                </c:pt>
                <c:pt idx="2882">
                  <c:v>13.104545454545026</c:v>
                </c:pt>
                <c:pt idx="2883">
                  <c:v>13.109090909090479</c:v>
                </c:pt>
                <c:pt idx="2884">
                  <c:v>13.113636363635933</c:v>
                </c:pt>
                <c:pt idx="2885">
                  <c:v>13.118181818181387</c:v>
                </c:pt>
                <c:pt idx="2886">
                  <c:v>13.122727272726841</c:v>
                </c:pt>
                <c:pt idx="2887">
                  <c:v>13.127272727272295</c:v>
                </c:pt>
                <c:pt idx="2888">
                  <c:v>13.131818181817749</c:v>
                </c:pt>
                <c:pt idx="2889">
                  <c:v>13.136363636363203</c:v>
                </c:pt>
                <c:pt idx="2890">
                  <c:v>13.140909090908657</c:v>
                </c:pt>
                <c:pt idx="2891">
                  <c:v>13.145454545454111</c:v>
                </c:pt>
                <c:pt idx="2892">
                  <c:v>13.149999999999565</c:v>
                </c:pt>
                <c:pt idx="2893">
                  <c:v>13.154545454545019</c:v>
                </c:pt>
                <c:pt idx="2894">
                  <c:v>13.159090909090473</c:v>
                </c:pt>
                <c:pt idx="2895">
                  <c:v>13.163636363635927</c:v>
                </c:pt>
                <c:pt idx="2896">
                  <c:v>13.168181818181381</c:v>
                </c:pt>
                <c:pt idx="2897">
                  <c:v>13.172727272726835</c:v>
                </c:pt>
                <c:pt idx="2898">
                  <c:v>13.177272727272289</c:v>
                </c:pt>
                <c:pt idx="2899">
                  <c:v>13.181818181817743</c:v>
                </c:pt>
                <c:pt idx="2900">
                  <c:v>13.186363636363197</c:v>
                </c:pt>
                <c:pt idx="2901">
                  <c:v>13.190909090908651</c:v>
                </c:pt>
                <c:pt idx="2902">
                  <c:v>13.195454545454105</c:v>
                </c:pt>
                <c:pt idx="2903">
                  <c:v>13.199999999999559</c:v>
                </c:pt>
                <c:pt idx="2904">
                  <c:v>13.204545454545013</c:v>
                </c:pt>
                <c:pt idx="2905">
                  <c:v>13.209090909090467</c:v>
                </c:pt>
                <c:pt idx="2906">
                  <c:v>13.213636363635921</c:v>
                </c:pt>
                <c:pt idx="2907">
                  <c:v>13.218181818181375</c:v>
                </c:pt>
                <c:pt idx="2908">
                  <c:v>13.222727272726829</c:v>
                </c:pt>
                <c:pt idx="2909">
                  <c:v>13.227272727272283</c:v>
                </c:pt>
                <c:pt idx="2910">
                  <c:v>13.231818181817737</c:v>
                </c:pt>
                <c:pt idx="2911">
                  <c:v>13.23636363636319</c:v>
                </c:pt>
                <c:pt idx="2912">
                  <c:v>13.240909090908644</c:v>
                </c:pt>
                <c:pt idx="2913">
                  <c:v>13.245454545454098</c:v>
                </c:pt>
                <c:pt idx="2914">
                  <c:v>13.249999999999552</c:v>
                </c:pt>
                <c:pt idx="2915">
                  <c:v>13.254545454545006</c:v>
                </c:pt>
                <c:pt idx="2916">
                  <c:v>13.25909090909046</c:v>
                </c:pt>
                <c:pt idx="2917">
                  <c:v>13.263636363635914</c:v>
                </c:pt>
                <c:pt idx="2918">
                  <c:v>13.268181818181368</c:v>
                </c:pt>
                <c:pt idx="2919">
                  <c:v>13.272727272726822</c:v>
                </c:pt>
                <c:pt idx="2920">
                  <c:v>13.277272727272276</c:v>
                </c:pt>
                <c:pt idx="2921">
                  <c:v>13.28181818181773</c:v>
                </c:pt>
                <c:pt idx="2922">
                  <c:v>13.286363636363184</c:v>
                </c:pt>
                <c:pt idx="2923">
                  <c:v>13.290909090908638</c:v>
                </c:pt>
                <c:pt idx="2924">
                  <c:v>13.295454545454092</c:v>
                </c:pt>
                <c:pt idx="2925">
                  <c:v>13.299999999999546</c:v>
                </c:pt>
                <c:pt idx="2926">
                  <c:v>13.304545454545</c:v>
                </c:pt>
                <c:pt idx="2927">
                  <c:v>13.309090909090454</c:v>
                </c:pt>
                <c:pt idx="2928">
                  <c:v>13.313636363635908</c:v>
                </c:pt>
                <c:pt idx="2929">
                  <c:v>13.318181818181362</c:v>
                </c:pt>
                <c:pt idx="2930">
                  <c:v>13.322727272726816</c:v>
                </c:pt>
                <c:pt idx="2931">
                  <c:v>13.32727272727227</c:v>
                </c:pt>
                <c:pt idx="2932">
                  <c:v>13.331818181817724</c:v>
                </c:pt>
                <c:pt idx="2933">
                  <c:v>13.336363636363178</c:v>
                </c:pt>
                <c:pt idx="2934">
                  <c:v>13.340909090908632</c:v>
                </c:pt>
                <c:pt idx="2935">
                  <c:v>13.345454545454086</c:v>
                </c:pt>
                <c:pt idx="2936">
                  <c:v>13.34999999999954</c:v>
                </c:pt>
                <c:pt idx="2937">
                  <c:v>13.354545454544994</c:v>
                </c:pt>
                <c:pt idx="2938">
                  <c:v>13.359090909090447</c:v>
                </c:pt>
                <c:pt idx="2939">
                  <c:v>13.363636363635901</c:v>
                </c:pt>
                <c:pt idx="2940">
                  <c:v>13.368181818181355</c:v>
                </c:pt>
                <c:pt idx="2941">
                  <c:v>13.372727272726809</c:v>
                </c:pt>
                <c:pt idx="2942">
                  <c:v>13.377272727272263</c:v>
                </c:pt>
                <c:pt idx="2943">
                  <c:v>13.381818181817717</c:v>
                </c:pt>
                <c:pt idx="2944">
                  <c:v>13.386363636363171</c:v>
                </c:pt>
                <c:pt idx="2945">
                  <c:v>13.390909090908625</c:v>
                </c:pt>
                <c:pt idx="2946">
                  <c:v>13.395454545454079</c:v>
                </c:pt>
                <c:pt idx="2947">
                  <c:v>13.399999999999533</c:v>
                </c:pt>
                <c:pt idx="2948">
                  <c:v>13.404545454544987</c:v>
                </c:pt>
                <c:pt idx="2949">
                  <c:v>13.409090909090441</c:v>
                </c:pt>
                <c:pt idx="2950">
                  <c:v>13.413636363635895</c:v>
                </c:pt>
                <c:pt idx="2951">
                  <c:v>13.418181818181349</c:v>
                </c:pt>
                <c:pt idx="2952">
                  <c:v>13.422727272726803</c:v>
                </c:pt>
                <c:pt idx="2953">
                  <c:v>13.427272727272257</c:v>
                </c:pt>
                <c:pt idx="2954">
                  <c:v>13.431818181817711</c:v>
                </c:pt>
                <c:pt idx="2955">
                  <c:v>13.436363636363165</c:v>
                </c:pt>
                <c:pt idx="2956">
                  <c:v>13.440909090908619</c:v>
                </c:pt>
                <c:pt idx="2957">
                  <c:v>13.445454545454073</c:v>
                </c:pt>
                <c:pt idx="2958">
                  <c:v>13.449999999999527</c:v>
                </c:pt>
                <c:pt idx="2959">
                  <c:v>13.454545454544981</c:v>
                </c:pt>
                <c:pt idx="2960">
                  <c:v>13.459090909090435</c:v>
                </c:pt>
                <c:pt idx="2961">
                  <c:v>13.463636363635889</c:v>
                </c:pt>
                <c:pt idx="2962">
                  <c:v>13.468181818181343</c:v>
                </c:pt>
                <c:pt idx="2963">
                  <c:v>13.472727272726797</c:v>
                </c:pt>
                <c:pt idx="2964">
                  <c:v>13.477272727272251</c:v>
                </c:pt>
                <c:pt idx="2965">
                  <c:v>13.481818181817705</c:v>
                </c:pt>
                <c:pt idx="2966">
                  <c:v>13.486363636363158</c:v>
                </c:pt>
                <c:pt idx="2967">
                  <c:v>13.490909090908612</c:v>
                </c:pt>
                <c:pt idx="2968">
                  <c:v>13.495454545454066</c:v>
                </c:pt>
                <c:pt idx="2969">
                  <c:v>13.49999999999952</c:v>
                </c:pt>
                <c:pt idx="2970">
                  <c:v>13.504545454544974</c:v>
                </c:pt>
                <c:pt idx="2971">
                  <c:v>13.509090909090428</c:v>
                </c:pt>
                <c:pt idx="2972">
                  <c:v>13.513636363635882</c:v>
                </c:pt>
                <c:pt idx="2973">
                  <c:v>13.518181818181336</c:v>
                </c:pt>
                <c:pt idx="2974">
                  <c:v>13.52272727272679</c:v>
                </c:pt>
                <c:pt idx="2975">
                  <c:v>13.527272727272244</c:v>
                </c:pt>
                <c:pt idx="2976">
                  <c:v>13.531818181817698</c:v>
                </c:pt>
                <c:pt idx="2977">
                  <c:v>13.536363636363152</c:v>
                </c:pt>
                <c:pt idx="2978">
                  <c:v>13.540909090908606</c:v>
                </c:pt>
                <c:pt idx="2979">
                  <c:v>13.54545454545406</c:v>
                </c:pt>
                <c:pt idx="2980">
                  <c:v>13.549999999999514</c:v>
                </c:pt>
                <c:pt idx="2981">
                  <c:v>13.554545454544968</c:v>
                </c:pt>
                <c:pt idx="2982">
                  <c:v>13.559090909090422</c:v>
                </c:pt>
                <c:pt idx="2983">
                  <c:v>13.563636363635876</c:v>
                </c:pt>
                <c:pt idx="2984">
                  <c:v>13.56818181818133</c:v>
                </c:pt>
                <c:pt idx="2985">
                  <c:v>13.572727272726784</c:v>
                </c:pt>
                <c:pt idx="2986">
                  <c:v>13.577272727272238</c:v>
                </c:pt>
                <c:pt idx="2987">
                  <c:v>13.581818181817692</c:v>
                </c:pt>
                <c:pt idx="2988">
                  <c:v>13.586363636363146</c:v>
                </c:pt>
                <c:pt idx="2989">
                  <c:v>13.5909090909086</c:v>
                </c:pt>
                <c:pt idx="2990">
                  <c:v>13.595454545454054</c:v>
                </c:pt>
                <c:pt idx="2991">
                  <c:v>13.599999999999508</c:v>
                </c:pt>
                <c:pt idx="2992">
                  <c:v>13.604545454544962</c:v>
                </c:pt>
                <c:pt idx="2993">
                  <c:v>13.609090909090416</c:v>
                </c:pt>
                <c:pt idx="2994">
                  <c:v>13.613636363635869</c:v>
                </c:pt>
                <c:pt idx="2995">
                  <c:v>13.618181818181323</c:v>
                </c:pt>
                <c:pt idx="2996">
                  <c:v>13.622727272726777</c:v>
                </c:pt>
                <c:pt idx="2997">
                  <c:v>13.627272727272231</c:v>
                </c:pt>
                <c:pt idx="2998">
                  <c:v>13.631818181817685</c:v>
                </c:pt>
                <c:pt idx="2999">
                  <c:v>13.636363636363139</c:v>
                </c:pt>
                <c:pt idx="3000">
                  <c:v>13.640909090908593</c:v>
                </c:pt>
                <c:pt idx="3001">
                  <c:v>13.645454545454047</c:v>
                </c:pt>
                <c:pt idx="3002">
                  <c:v>13.649999999999501</c:v>
                </c:pt>
                <c:pt idx="3003">
                  <c:v>13.654545454544955</c:v>
                </c:pt>
                <c:pt idx="3004">
                  <c:v>13.659090909090409</c:v>
                </c:pt>
                <c:pt idx="3005">
                  <c:v>13.663636363635863</c:v>
                </c:pt>
                <c:pt idx="3006">
                  <c:v>13.668181818181317</c:v>
                </c:pt>
                <c:pt idx="3007">
                  <c:v>13.672727272726771</c:v>
                </c:pt>
                <c:pt idx="3008">
                  <c:v>13.677272727272225</c:v>
                </c:pt>
                <c:pt idx="3009">
                  <c:v>13.681818181817679</c:v>
                </c:pt>
                <c:pt idx="3010">
                  <c:v>13.686363636363133</c:v>
                </c:pt>
                <c:pt idx="3011">
                  <c:v>13.690909090908587</c:v>
                </c:pt>
                <c:pt idx="3012">
                  <c:v>13.695454545454041</c:v>
                </c:pt>
                <c:pt idx="3013">
                  <c:v>13.699999999999495</c:v>
                </c:pt>
                <c:pt idx="3014">
                  <c:v>13.704545454544949</c:v>
                </c:pt>
                <c:pt idx="3015">
                  <c:v>13.709090909090403</c:v>
                </c:pt>
                <c:pt idx="3016">
                  <c:v>13.713636363635857</c:v>
                </c:pt>
                <c:pt idx="3017">
                  <c:v>13.718181818181311</c:v>
                </c:pt>
                <c:pt idx="3018">
                  <c:v>13.722727272726765</c:v>
                </c:pt>
                <c:pt idx="3019">
                  <c:v>13.727272727272219</c:v>
                </c:pt>
                <c:pt idx="3020">
                  <c:v>13.731818181817673</c:v>
                </c:pt>
                <c:pt idx="3021">
                  <c:v>13.736363636363127</c:v>
                </c:pt>
                <c:pt idx="3022">
                  <c:v>13.74090909090858</c:v>
                </c:pt>
                <c:pt idx="3023">
                  <c:v>13.745454545454034</c:v>
                </c:pt>
                <c:pt idx="3024">
                  <c:v>13.749999999999488</c:v>
                </c:pt>
                <c:pt idx="3025">
                  <c:v>13.754545454544942</c:v>
                </c:pt>
                <c:pt idx="3026">
                  <c:v>13.759090909090396</c:v>
                </c:pt>
                <c:pt idx="3027">
                  <c:v>13.76363636363585</c:v>
                </c:pt>
                <c:pt idx="3028">
                  <c:v>13.768181818181304</c:v>
                </c:pt>
                <c:pt idx="3029">
                  <c:v>13.772727272726758</c:v>
                </c:pt>
                <c:pt idx="3030">
                  <c:v>13.777272727272212</c:v>
                </c:pt>
                <c:pt idx="3031">
                  <c:v>13.781818181817666</c:v>
                </c:pt>
                <c:pt idx="3032">
                  <c:v>13.78636363636312</c:v>
                </c:pt>
                <c:pt idx="3033">
                  <c:v>13.790909090908574</c:v>
                </c:pt>
                <c:pt idx="3034">
                  <c:v>13.795454545454028</c:v>
                </c:pt>
                <c:pt idx="3035">
                  <c:v>13.799999999999482</c:v>
                </c:pt>
                <c:pt idx="3036">
                  <c:v>13.804545454544936</c:v>
                </c:pt>
                <c:pt idx="3037">
                  <c:v>13.80909090909039</c:v>
                </c:pt>
                <c:pt idx="3038">
                  <c:v>13.813636363635844</c:v>
                </c:pt>
                <c:pt idx="3039">
                  <c:v>13.818181818181298</c:v>
                </c:pt>
                <c:pt idx="3040">
                  <c:v>13.822727272726752</c:v>
                </c:pt>
                <c:pt idx="3041">
                  <c:v>13.827272727272206</c:v>
                </c:pt>
                <c:pt idx="3042">
                  <c:v>13.83181818181766</c:v>
                </c:pt>
                <c:pt idx="3043">
                  <c:v>13.836363636363114</c:v>
                </c:pt>
                <c:pt idx="3044">
                  <c:v>13.840909090908568</c:v>
                </c:pt>
                <c:pt idx="3045">
                  <c:v>13.845454545454022</c:v>
                </c:pt>
                <c:pt idx="3046">
                  <c:v>13.849999999999476</c:v>
                </c:pt>
                <c:pt idx="3047">
                  <c:v>13.85454545454493</c:v>
                </c:pt>
                <c:pt idx="3048">
                  <c:v>13.859090909090384</c:v>
                </c:pt>
                <c:pt idx="3049">
                  <c:v>13.863636363635838</c:v>
                </c:pt>
                <c:pt idx="3050">
                  <c:v>13.868181818181291</c:v>
                </c:pt>
                <c:pt idx="3051">
                  <c:v>13.872727272726745</c:v>
                </c:pt>
                <c:pt idx="3052">
                  <c:v>13.877272727272199</c:v>
                </c:pt>
                <c:pt idx="3053">
                  <c:v>13.881818181817653</c:v>
                </c:pt>
                <c:pt idx="3054">
                  <c:v>13.886363636363107</c:v>
                </c:pt>
                <c:pt idx="3055">
                  <c:v>13.890909090908561</c:v>
                </c:pt>
                <c:pt idx="3056">
                  <c:v>13.895454545454015</c:v>
                </c:pt>
                <c:pt idx="3057">
                  <c:v>13.899999999999469</c:v>
                </c:pt>
                <c:pt idx="3058">
                  <c:v>13.904545454544923</c:v>
                </c:pt>
                <c:pt idx="3059">
                  <c:v>13.909090909090377</c:v>
                </c:pt>
                <c:pt idx="3060">
                  <c:v>13.913636363635831</c:v>
                </c:pt>
                <c:pt idx="3061">
                  <c:v>13.918181818181285</c:v>
                </c:pt>
                <c:pt idx="3062">
                  <c:v>13.922727272726739</c:v>
                </c:pt>
                <c:pt idx="3063">
                  <c:v>13.927272727272193</c:v>
                </c:pt>
                <c:pt idx="3064">
                  <c:v>13.931818181817647</c:v>
                </c:pt>
                <c:pt idx="3065">
                  <c:v>13.936363636363101</c:v>
                </c:pt>
                <c:pt idx="3066">
                  <c:v>13.940909090908555</c:v>
                </c:pt>
                <c:pt idx="3067">
                  <c:v>13.945454545454009</c:v>
                </c:pt>
                <c:pt idx="3068">
                  <c:v>13.949999999999463</c:v>
                </c:pt>
                <c:pt idx="3069">
                  <c:v>13.954545454544917</c:v>
                </c:pt>
                <c:pt idx="3070">
                  <c:v>13.959090909090371</c:v>
                </c:pt>
                <c:pt idx="3071">
                  <c:v>13.963636363635825</c:v>
                </c:pt>
                <c:pt idx="3072">
                  <c:v>13.968181818181279</c:v>
                </c:pt>
                <c:pt idx="3073">
                  <c:v>13.972727272726733</c:v>
                </c:pt>
                <c:pt idx="3074">
                  <c:v>13.977272727272187</c:v>
                </c:pt>
                <c:pt idx="3075">
                  <c:v>13.981818181817641</c:v>
                </c:pt>
                <c:pt idx="3076">
                  <c:v>13.986363636363095</c:v>
                </c:pt>
                <c:pt idx="3077">
                  <c:v>13.990909090908549</c:v>
                </c:pt>
                <c:pt idx="3078">
                  <c:v>13.995454545454002</c:v>
                </c:pt>
                <c:pt idx="3079">
                  <c:v>13.999999999999456</c:v>
                </c:pt>
                <c:pt idx="3080">
                  <c:v>14.00454545454491</c:v>
                </c:pt>
                <c:pt idx="3081">
                  <c:v>14.009090909090364</c:v>
                </c:pt>
                <c:pt idx="3082">
                  <c:v>14.013636363635818</c:v>
                </c:pt>
                <c:pt idx="3083">
                  <c:v>14.018181818181272</c:v>
                </c:pt>
                <c:pt idx="3084">
                  <c:v>14.022727272726726</c:v>
                </c:pt>
                <c:pt idx="3085">
                  <c:v>14.02727272727218</c:v>
                </c:pt>
                <c:pt idx="3086">
                  <c:v>14.031818181817634</c:v>
                </c:pt>
                <c:pt idx="3087">
                  <c:v>14.036363636363088</c:v>
                </c:pt>
                <c:pt idx="3088">
                  <c:v>14.040909090908542</c:v>
                </c:pt>
                <c:pt idx="3089">
                  <c:v>14.045454545453996</c:v>
                </c:pt>
                <c:pt idx="3090">
                  <c:v>14.04999999999945</c:v>
                </c:pt>
                <c:pt idx="3091">
                  <c:v>14.054545454544904</c:v>
                </c:pt>
                <c:pt idx="3092">
                  <c:v>14.059090909090358</c:v>
                </c:pt>
                <c:pt idx="3093">
                  <c:v>14.063636363635812</c:v>
                </c:pt>
                <c:pt idx="3094">
                  <c:v>14.068181818181266</c:v>
                </c:pt>
                <c:pt idx="3095">
                  <c:v>14.07272727272672</c:v>
                </c:pt>
                <c:pt idx="3096">
                  <c:v>14.077272727272174</c:v>
                </c:pt>
                <c:pt idx="3097">
                  <c:v>14.081818181817628</c:v>
                </c:pt>
                <c:pt idx="3098">
                  <c:v>14.086363636363082</c:v>
                </c:pt>
                <c:pt idx="3099">
                  <c:v>14.090909090908536</c:v>
                </c:pt>
                <c:pt idx="3100">
                  <c:v>14.09545454545399</c:v>
                </c:pt>
                <c:pt idx="3101">
                  <c:v>14.099999999999444</c:v>
                </c:pt>
                <c:pt idx="3102">
                  <c:v>14.104545454544898</c:v>
                </c:pt>
                <c:pt idx="3103">
                  <c:v>14.109090909090352</c:v>
                </c:pt>
                <c:pt idx="3104">
                  <c:v>14.113636363635806</c:v>
                </c:pt>
                <c:pt idx="3105">
                  <c:v>14.11818181818126</c:v>
                </c:pt>
                <c:pt idx="3106">
                  <c:v>14.122727272726713</c:v>
                </c:pt>
                <c:pt idx="3107">
                  <c:v>14.127272727272167</c:v>
                </c:pt>
                <c:pt idx="3108">
                  <c:v>14.131818181817621</c:v>
                </c:pt>
                <c:pt idx="3109">
                  <c:v>14.136363636363075</c:v>
                </c:pt>
                <c:pt idx="3110">
                  <c:v>14.140909090908529</c:v>
                </c:pt>
                <c:pt idx="3111">
                  <c:v>14.145454545453983</c:v>
                </c:pt>
                <c:pt idx="3112">
                  <c:v>14.149999999999437</c:v>
                </c:pt>
                <c:pt idx="3113">
                  <c:v>14.154545454544891</c:v>
                </c:pt>
                <c:pt idx="3114">
                  <c:v>14.159090909090345</c:v>
                </c:pt>
                <c:pt idx="3115">
                  <c:v>14.163636363635799</c:v>
                </c:pt>
                <c:pt idx="3116">
                  <c:v>14.168181818181253</c:v>
                </c:pt>
                <c:pt idx="3117">
                  <c:v>14.172727272726707</c:v>
                </c:pt>
                <c:pt idx="3118">
                  <c:v>14.177272727272161</c:v>
                </c:pt>
                <c:pt idx="3119">
                  <c:v>14.181818181817615</c:v>
                </c:pt>
                <c:pt idx="3120">
                  <c:v>14.186363636363069</c:v>
                </c:pt>
                <c:pt idx="3121">
                  <c:v>14.190909090908523</c:v>
                </c:pt>
                <c:pt idx="3122">
                  <c:v>14.195454545453977</c:v>
                </c:pt>
                <c:pt idx="3123">
                  <c:v>14.199999999999431</c:v>
                </c:pt>
                <c:pt idx="3124">
                  <c:v>14.204545454544885</c:v>
                </c:pt>
                <c:pt idx="3125">
                  <c:v>14.209090909090339</c:v>
                </c:pt>
                <c:pt idx="3126">
                  <c:v>14.213636363635793</c:v>
                </c:pt>
                <c:pt idx="3127">
                  <c:v>14.218181818181247</c:v>
                </c:pt>
                <c:pt idx="3128">
                  <c:v>14.222727272726701</c:v>
                </c:pt>
                <c:pt idx="3129">
                  <c:v>14.227272727272155</c:v>
                </c:pt>
                <c:pt idx="3130">
                  <c:v>14.231818181817609</c:v>
                </c:pt>
                <c:pt idx="3131">
                  <c:v>14.236363636363063</c:v>
                </c:pt>
                <c:pt idx="3132">
                  <c:v>14.240909090908517</c:v>
                </c:pt>
                <c:pt idx="3133">
                  <c:v>14.24545454545397</c:v>
                </c:pt>
                <c:pt idx="3134">
                  <c:v>14.249999999999424</c:v>
                </c:pt>
                <c:pt idx="3135">
                  <c:v>14.254545454544878</c:v>
                </c:pt>
                <c:pt idx="3136">
                  <c:v>14.259090909090332</c:v>
                </c:pt>
                <c:pt idx="3137">
                  <c:v>14.263636363635786</c:v>
                </c:pt>
                <c:pt idx="3138">
                  <c:v>14.26818181818124</c:v>
                </c:pt>
                <c:pt idx="3139">
                  <c:v>14.272727272726694</c:v>
                </c:pt>
                <c:pt idx="3140">
                  <c:v>14.277272727272148</c:v>
                </c:pt>
                <c:pt idx="3141">
                  <c:v>14.281818181817602</c:v>
                </c:pt>
                <c:pt idx="3142">
                  <c:v>14.286363636363056</c:v>
                </c:pt>
                <c:pt idx="3143">
                  <c:v>14.29090909090851</c:v>
                </c:pt>
                <c:pt idx="3144">
                  <c:v>14.295454545453964</c:v>
                </c:pt>
                <c:pt idx="3145">
                  <c:v>14.299999999999418</c:v>
                </c:pt>
                <c:pt idx="3146">
                  <c:v>14.304545454544872</c:v>
                </c:pt>
                <c:pt idx="3147">
                  <c:v>14.309090909090326</c:v>
                </c:pt>
                <c:pt idx="3148">
                  <c:v>14.31363636363578</c:v>
                </c:pt>
                <c:pt idx="3149">
                  <c:v>14.318181818181234</c:v>
                </c:pt>
                <c:pt idx="3150">
                  <c:v>14.322727272726688</c:v>
                </c:pt>
                <c:pt idx="3151">
                  <c:v>14.327272727272142</c:v>
                </c:pt>
                <c:pt idx="3152">
                  <c:v>14.331818181817596</c:v>
                </c:pt>
                <c:pt idx="3153">
                  <c:v>14.33636363636305</c:v>
                </c:pt>
                <c:pt idx="3154">
                  <c:v>14.340909090908504</c:v>
                </c:pt>
                <c:pt idx="3155">
                  <c:v>14.345454545453958</c:v>
                </c:pt>
                <c:pt idx="3156">
                  <c:v>14.349999999999412</c:v>
                </c:pt>
                <c:pt idx="3157">
                  <c:v>14.354545454544866</c:v>
                </c:pt>
                <c:pt idx="3158">
                  <c:v>14.35909090909032</c:v>
                </c:pt>
                <c:pt idx="3159">
                  <c:v>14.363636363635774</c:v>
                </c:pt>
                <c:pt idx="3160">
                  <c:v>14.368181818181228</c:v>
                </c:pt>
                <c:pt idx="3161">
                  <c:v>14.372727272726681</c:v>
                </c:pt>
                <c:pt idx="3162">
                  <c:v>14.377272727272135</c:v>
                </c:pt>
                <c:pt idx="3163">
                  <c:v>14.381818181817589</c:v>
                </c:pt>
                <c:pt idx="3164">
                  <c:v>14.386363636363043</c:v>
                </c:pt>
                <c:pt idx="3165">
                  <c:v>14.390909090908497</c:v>
                </c:pt>
                <c:pt idx="3166">
                  <c:v>14.395454545453951</c:v>
                </c:pt>
                <c:pt idx="3167">
                  <c:v>14.399999999999405</c:v>
                </c:pt>
                <c:pt idx="3168">
                  <c:v>14.404545454544859</c:v>
                </c:pt>
                <c:pt idx="3169">
                  <c:v>14.409090909090313</c:v>
                </c:pt>
                <c:pt idx="3170">
                  <c:v>14.413636363635767</c:v>
                </c:pt>
                <c:pt idx="3171">
                  <c:v>14.418181818181221</c:v>
                </c:pt>
                <c:pt idx="3172">
                  <c:v>14.422727272726675</c:v>
                </c:pt>
                <c:pt idx="3173">
                  <c:v>14.427272727272129</c:v>
                </c:pt>
                <c:pt idx="3174">
                  <c:v>14.431818181817583</c:v>
                </c:pt>
                <c:pt idx="3175">
                  <c:v>14.436363636363037</c:v>
                </c:pt>
                <c:pt idx="3176">
                  <c:v>14.440909090908491</c:v>
                </c:pt>
                <c:pt idx="3177">
                  <c:v>14.445454545453945</c:v>
                </c:pt>
                <c:pt idx="3178">
                  <c:v>14.449999999999399</c:v>
                </c:pt>
                <c:pt idx="3179">
                  <c:v>14.454545454544853</c:v>
                </c:pt>
                <c:pt idx="3180">
                  <c:v>14.459090909090307</c:v>
                </c:pt>
                <c:pt idx="3181">
                  <c:v>14.463636363635761</c:v>
                </c:pt>
                <c:pt idx="3182">
                  <c:v>14.468181818181215</c:v>
                </c:pt>
                <c:pt idx="3183">
                  <c:v>14.472727272726669</c:v>
                </c:pt>
                <c:pt idx="3184">
                  <c:v>14.477272727272123</c:v>
                </c:pt>
                <c:pt idx="3185">
                  <c:v>14.481818181817577</c:v>
                </c:pt>
                <c:pt idx="3186">
                  <c:v>14.486363636363031</c:v>
                </c:pt>
                <c:pt idx="3187">
                  <c:v>14.490909090908485</c:v>
                </c:pt>
                <c:pt idx="3188">
                  <c:v>14.495454545453939</c:v>
                </c:pt>
                <c:pt idx="3189">
                  <c:v>14.499999999999392</c:v>
                </c:pt>
                <c:pt idx="3190">
                  <c:v>14.504545454544846</c:v>
                </c:pt>
                <c:pt idx="3191">
                  <c:v>14.5090909090903</c:v>
                </c:pt>
                <c:pt idx="3192">
                  <c:v>14.513636363635754</c:v>
                </c:pt>
                <c:pt idx="3193">
                  <c:v>14.518181818181208</c:v>
                </c:pt>
                <c:pt idx="3194">
                  <c:v>14.522727272726662</c:v>
                </c:pt>
                <c:pt idx="3195">
                  <c:v>14.527272727272116</c:v>
                </c:pt>
                <c:pt idx="3196">
                  <c:v>14.53181818181757</c:v>
                </c:pt>
                <c:pt idx="3197">
                  <c:v>14.536363636363024</c:v>
                </c:pt>
                <c:pt idx="3198">
                  <c:v>14.540909090908478</c:v>
                </c:pt>
                <c:pt idx="3199">
                  <c:v>14.545454545453932</c:v>
                </c:pt>
                <c:pt idx="3200">
                  <c:v>14.549999999999386</c:v>
                </c:pt>
                <c:pt idx="3201">
                  <c:v>14.55454545454484</c:v>
                </c:pt>
                <c:pt idx="3202">
                  <c:v>14.559090909090294</c:v>
                </c:pt>
                <c:pt idx="3203">
                  <c:v>14.563636363635748</c:v>
                </c:pt>
                <c:pt idx="3204">
                  <c:v>14.568181818181202</c:v>
                </c:pt>
                <c:pt idx="3205">
                  <c:v>14.572727272726656</c:v>
                </c:pt>
                <c:pt idx="3206">
                  <c:v>14.57727272727211</c:v>
                </c:pt>
                <c:pt idx="3207">
                  <c:v>14.581818181817564</c:v>
                </c:pt>
                <c:pt idx="3208">
                  <c:v>14.586363636363018</c:v>
                </c:pt>
                <c:pt idx="3209">
                  <c:v>14.590909090908472</c:v>
                </c:pt>
                <c:pt idx="3210">
                  <c:v>14.595454545453926</c:v>
                </c:pt>
                <c:pt idx="3211">
                  <c:v>14.59999999999938</c:v>
                </c:pt>
                <c:pt idx="3212">
                  <c:v>14.604545454544834</c:v>
                </c:pt>
                <c:pt idx="3213">
                  <c:v>14.609090909090288</c:v>
                </c:pt>
                <c:pt idx="3214">
                  <c:v>14.613636363635742</c:v>
                </c:pt>
                <c:pt idx="3215">
                  <c:v>14.618181818181196</c:v>
                </c:pt>
                <c:pt idx="3216">
                  <c:v>14.62272727272665</c:v>
                </c:pt>
                <c:pt idx="3217">
                  <c:v>14.627272727272103</c:v>
                </c:pt>
                <c:pt idx="3218">
                  <c:v>14.631818181817557</c:v>
                </c:pt>
                <c:pt idx="3219">
                  <c:v>14.636363636363011</c:v>
                </c:pt>
                <c:pt idx="3220">
                  <c:v>14.640909090908465</c:v>
                </c:pt>
                <c:pt idx="3221">
                  <c:v>14.645454545453919</c:v>
                </c:pt>
                <c:pt idx="3222">
                  <c:v>14.649999999999373</c:v>
                </c:pt>
                <c:pt idx="3223">
                  <c:v>14.654545454544827</c:v>
                </c:pt>
                <c:pt idx="3224">
                  <c:v>14.659090909090281</c:v>
                </c:pt>
                <c:pt idx="3225">
                  <c:v>14.663636363635735</c:v>
                </c:pt>
                <c:pt idx="3226">
                  <c:v>14.668181818181189</c:v>
                </c:pt>
                <c:pt idx="3227">
                  <c:v>14.672727272726643</c:v>
                </c:pt>
                <c:pt idx="3228">
                  <c:v>14.677272727272097</c:v>
                </c:pt>
                <c:pt idx="3229">
                  <c:v>14.681818181817551</c:v>
                </c:pt>
                <c:pt idx="3230">
                  <c:v>14.686363636363005</c:v>
                </c:pt>
                <c:pt idx="3231">
                  <c:v>14.690909090908459</c:v>
                </c:pt>
                <c:pt idx="3232">
                  <c:v>14.695454545453913</c:v>
                </c:pt>
                <c:pt idx="3233">
                  <c:v>14.699999999999367</c:v>
                </c:pt>
                <c:pt idx="3234">
                  <c:v>14.704545454544821</c:v>
                </c:pt>
                <c:pt idx="3235">
                  <c:v>14.709090909090275</c:v>
                </c:pt>
                <c:pt idx="3236">
                  <c:v>14.713636363635729</c:v>
                </c:pt>
                <c:pt idx="3237">
                  <c:v>14.718181818181183</c:v>
                </c:pt>
                <c:pt idx="3238">
                  <c:v>14.722727272726637</c:v>
                </c:pt>
                <c:pt idx="3239">
                  <c:v>14.727272727272091</c:v>
                </c:pt>
                <c:pt idx="3240">
                  <c:v>14.731818181817545</c:v>
                </c:pt>
                <c:pt idx="3241">
                  <c:v>14.736363636362999</c:v>
                </c:pt>
                <c:pt idx="3242">
                  <c:v>14.740909090908453</c:v>
                </c:pt>
                <c:pt idx="3243">
                  <c:v>14.745454545453907</c:v>
                </c:pt>
                <c:pt idx="3244">
                  <c:v>14.749999999999361</c:v>
                </c:pt>
                <c:pt idx="3245">
                  <c:v>14.754545454544814</c:v>
                </c:pt>
                <c:pt idx="3246">
                  <c:v>14.759090909090268</c:v>
                </c:pt>
                <c:pt idx="3247">
                  <c:v>14.763636363635722</c:v>
                </c:pt>
                <c:pt idx="3248">
                  <c:v>14.768181818181176</c:v>
                </c:pt>
                <c:pt idx="3249">
                  <c:v>14.77272727272663</c:v>
                </c:pt>
                <c:pt idx="3250">
                  <c:v>14.777272727272084</c:v>
                </c:pt>
                <c:pt idx="3251">
                  <c:v>14.781818181817538</c:v>
                </c:pt>
                <c:pt idx="3252">
                  <c:v>14.786363636362992</c:v>
                </c:pt>
                <c:pt idx="3253">
                  <c:v>14.790909090908446</c:v>
                </c:pt>
                <c:pt idx="3254">
                  <c:v>14.7954545454539</c:v>
                </c:pt>
                <c:pt idx="3255">
                  <c:v>14.799999999999354</c:v>
                </c:pt>
                <c:pt idx="3256">
                  <c:v>14.804545454544808</c:v>
                </c:pt>
                <c:pt idx="3257">
                  <c:v>14.809090909090262</c:v>
                </c:pt>
                <c:pt idx="3258">
                  <c:v>14.813636363635716</c:v>
                </c:pt>
                <c:pt idx="3259">
                  <c:v>14.81818181818117</c:v>
                </c:pt>
                <c:pt idx="3260">
                  <c:v>14.822727272726624</c:v>
                </c:pt>
                <c:pt idx="3261">
                  <c:v>14.827272727272078</c:v>
                </c:pt>
                <c:pt idx="3262">
                  <c:v>14.831818181817532</c:v>
                </c:pt>
                <c:pt idx="3263">
                  <c:v>14.836363636362986</c:v>
                </c:pt>
                <c:pt idx="3264">
                  <c:v>14.84090909090844</c:v>
                </c:pt>
                <c:pt idx="3265">
                  <c:v>14.845454545453894</c:v>
                </c:pt>
                <c:pt idx="3266">
                  <c:v>14.849999999999348</c:v>
                </c:pt>
                <c:pt idx="3267">
                  <c:v>14.854545454544802</c:v>
                </c:pt>
                <c:pt idx="3268">
                  <c:v>14.859090909090256</c:v>
                </c:pt>
                <c:pt idx="3269">
                  <c:v>14.86363636363571</c:v>
                </c:pt>
                <c:pt idx="3270">
                  <c:v>14.868181818181164</c:v>
                </c:pt>
                <c:pt idx="3271">
                  <c:v>14.872727272726618</c:v>
                </c:pt>
                <c:pt idx="3272">
                  <c:v>14.877272727272072</c:v>
                </c:pt>
                <c:pt idx="3273">
                  <c:v>14.881818181817525</c:v>
                </c:pt>
                <c:pt idx="3274">
                  <c:v>14.886363636362979</c:v>
                </c:pt>
                <c:pt idx="3275">
                  <c:v>14.890909090908433</c:v>
                </c:pt>
                <c:pt idx="3276">
                  <c:v>14.895454545453887</c:v>
                </c:pt>
                <c:pt idx="3277">
                  <c:v>14.899999999999341</c:v>
                </c:pt>
                <c:pt idx="3278">
                  <c:v>14.904545454544795</c:v>
                </c:pt>
                <c:pt idx="3279">
                  <c:v>14.909090909090249</c:v>
                </c:pt>
                <c:pt idx="3280">
                  <c:v>14.913636363635703</c:v>
                </c:pt>
                <c:pt idx="3281">
                  <c:v>14.918181818181157</c:v>
                </c:pt>
                <c:pt idx="3282">
                  <c:v>14.922727272726611</c:v>
                </c:pt>
                <c:pt idx="3283">
                  <c:v>14.927272727272065</c:v>
                </c:pt>
                <c:pt idx="3284">
                  <c:v>14.931818181817519</c:v>
                </c:pt>
                <c:pt idx="3285">
                  <c:v>14.936363636362973</c:v>
                </c:pt>
                <c:pt idx="3286">
                  <c:v>14.940909090908427</c:v>
                </c:pt>
                <c:pt idx="3287">
                  <c:v>14.945454545453881</c:v>
                </c:pt>
                <c:pt idx="3288">
                  <c:v>14.949999999999335</c:v>
                </c:pt>
                <c:pt idx="3289">
                  <c:v>14.954545454544789</c:v>
                </c:pt>
                <c:pt idx="3290">
                  <c:v>14.959090909090243</c:v>
                </c:pt>
                <c:pt idx="3291">
                  <c:v>14.963636363635697</c:v>
                </c:pt>
                <c:pt idx="3292">
                  <c:v>14.968181818181151</c:v>
                </c:pt>
                <c:pt idx="3293">
                  <c:v>14.972727272726605</c:v>
                </c:pt>
                <c:pt idx="3294">
                  <c:v>14.977272727272059</c:v>
                </c:pt>
                <c:pt idx="3295">
                  <c:v>14.981818181817513</c:v>
                </c:pt>
                <c:pt idx="3296">
                  <c:v>14.986363636362967</c:v>
                </c:pt>
                <c:pt idx="3297">
                  <c:v>14.990909090908421</c:v>
                </c:pt>
                <c:pt idx="3298">
                  <c:v>14.995454545453875</c:v>
                </c:pt>
                <c:pt idx="3299">
                  <c:v>14.999999999999329</c:v>
                </c:pt>
                <c:pt idx="3300">
                  <c:v>15.004545454544783</c:v>
                </c:pt>
                <c:pt idx="3301">
                  <c:v>15.009090909090236</c:v>
                </c:pt>
                <c:pt idx="3302">
                  <c:v>15.01363636363569</c:v>
                </c:pt>
                <c:pt idx="3303">
                  <c:v>15.018181818181144</c:v>
                </c:pt>
                <c:pt idx="3304">
                  <c:v>15.022727272726598</c:v>
                </c:pt>
                <c:pt idx="3305">
                  <c:v>15.027272727272052</c:v>
                </c:pt>
                <c:pt idx="3306">
                  <c:v>15.031818181817506</c:v>
                </c:pt>
                <c:pt idx="3307">
                  <c:v>15.03636363636296</c:v>
                </c:pt>
                <c:pt idx="3308">
                  <c:v>15.040909090908414</c:v>
                </c:pt>
                <c:pt idx="3309">
                  <c:v>15.045454545453868</c:v>
                </c:pt>
                <c:pt idx="3310">
                  <c:v>15.049999999999322</c:v>
                </c:pt>
                <c:pt idx="3311">
                  <c:v>15.054545454544776</c:v>
                </c:pt>
                <c:pt idx="3312">
                  <c:v>15.05909090909023</c:v>
                </c:pt>
                <c:pt idx="3313">
                  <c:v>15.063636363635684</c:v>
                </c:pt>
                <c:pt idx="3314">
                  <c:v>15.068181818181138</c:v>
                </c:pt>
                <c:pt idx="3315">
                  <c:v>15.072727272726592</c:v>
                </c:pt>
                <c:pt idx="3316">
                  <c:v>15.077272727272046</c:v>
                </c:pt>
                <c:pt idx="3317">
                  <c:v>15.0818181818175</c:v>
                </c:pt>
                <c:pt idx="3318">
                  <c:v>15.086363636362954</c:v>
                </c:pt>
                <c:pt idx="3319">
                  <c:v>15.090909090908408</c:v>
                </c:pt>
                <c:pt idx="3320">
                  <c:v>15.095454545453862</c:v>
                </c:pt>
                <c:pt idx="3321">
                  <c:v>15.099999999999316</c:v>
                </c:pt>
                <c:pt idx="3322">
                  <c:v>15.10454545454477</c:v>
                </c:pt>
                <c:pt idx="3323">
                  <c:v>15.109090909090224</c:v>
                </c:pt>
                <c:pt idx="3324">
                  <c:v>15.113636363635678</c:v>
                </c:pt>
                <c:pt idx="3325">
                  <c:v>15.118181818181132</c:v>
                </c:pt>
                <c:pt idx="3326">
                  <c:v>15.122727272726586</c:v>
                </c:pt>
                <c:pt idx="3327">
                  <c:v>15.12727272727204</c:v>
                </c:pt>
                <c:pt idx="3328">
                  <c:v>15.131818181817493</c:v>
                </c:pt>
                <c:pt idx="3329">
                  <c:v>15.136363636362947</c:v>
                </c:pt>
                <c:pt idx="3330">
                  <c:v>15.140909090908401</c:v>
                </c:pt>
                <c:pt idx="3331">
                  <c:v>15.145454545453855</c:v>
                </c:pt>
                <c:pt idx="3332">
                  <c:v>15.149999999999309</c:v>
                </c:pt>
                <c:pt idx="3333">
                  <c:v>15.154545454544763</c:v>
                </c:pt>
                <c:pt idx="3334">
                  <c:v>15.159090909090217</c:v>
                </c:pt>
                <c:pt idx="3335">
                  <c:v>15.163636363635671</c:v>
                </c:pt>
                <c:pt idx="3336">
                  <c:v>15.168181818181125</c:v>
                </c:pt>
                <c:pt idx="3337">
                  <c:v>15.172727272726579</c:v>
                </c:pt>
                <c:pt idx="3338">
                  <c:v>15.177272727272033</c:v>
                </c:pt>
                <c:pt idx="3339">
                  <c:v>15.181818181817487</c:v>
                </c:pt>
                <c:pt idx="3340">
                  <c:v>15.186363636362941</c:v>
                </c:pt>
                <c:pt idx="3341">
                  <c:v>15.190909090908395</c:v>
                </c:pt>
                <c:pt idx="3342">
                  <c:v>15.195454545453849</c:v>
                </c:pt>
                <c:pt idx="3343">
                  <c:v>15.199999999999303</c:v>
                </c:pt>
                <c:pt idx="3344">
                  <c:v>15.204545454544757</c:v>
                </c:pt>
                <c:pt idx="3345">
                  <c:v>15.209090909090211</c:v>
                </c:pt>
                <c:pt idx="3346">
                  <c:v>15.213636363635665</c:v>
                </c:pt>
                <c:pt idx="3347">
                  <c:v>15.218181818181119</c:v>
                </c:pt>
                <c:pt idx="3348">
                  <c:v>15.222727272726573</c:v>
                </c:pt>
                <c:pt idx="3349">
                  <c:v>15.227272727272027</c:v>
                </c:pt>
                <c:pt idx="3350">
                  <c:v>15.231818181817481</c:v>
                </c:pt>
                <c:pt idx="3351">
                  <c:v>15.236363636362935</c:v>
                </c:pt>
                <c:pt idx="3352">
                  <c:v>15.240909090908389</c:v>
                </c:pt>
                <c:pt idx="3353">
                  <c:v>15.245454545453843</c:v>
                </c:pt>
                <c:pt idx="3354">
                  <c:v>15.249999999999297</c:v>
                </c:pt>
                <c:pt idx="3355">
                  <c:v>15.254545454544751</c:v>
                </c:pt>
                <c:pt idx="3356">
                  <c:v>15.259090909090204</c:v>
                </c:pt>
                <c:pt idx="3357">
                  <c:v>15.263636363635658</c:v>
                </c:pt>
                <c:pt idx="3358">
                  <c:v>15.268181818181112</c:v>
                </c:pt>
                <c:pt idx="3359">
                  <c:v>15.272727272726566</c:v>
                </c:pt>
                <c:pt idx="3360">
                  <c:v>15.27727272727202</c:v>
                </c:pt>
                <c:pt idx="3361">
                  <c:v>15.281818181817474</c:v>
                </c:pt>
                <c:pt idx="3362">
                  <c:v>15.286363636362928</c:v>
                </c:pt>
                <c:pt idx="3363">
                  <c:v>15.290909090908382</c:v>
                </c:pt>
                <c:pt idx="3364">
                  <c:v>15.295454545453836</c:v>
                </c:pt>
                <c:pt idx="3365">
                  <c:v>15.29999999999929</c:v>
                </c:pt>
                <c:pt idx="3366">
                  <c:v>15.304545454544744</c:v>
                </c:pt>
                <c:pt idx="3367">
                  <c:v>15.309090909090198</c:v>
                </c:pt>
                <c:pt idx="3368">
                  <c:v>15.313636363635652</c:v>
                </c:pt>
                <c:pt idx="3369">
                  <c:v>15.318181818181106</c:v>
                </c:pt>
                <c:pt idx="3370">
                  <c:v>15.32272727272656</c:v>
                </c:pt>
                <c:pt idx="3371">
                  <c:v>15.327272727272014</c:v>
                </c:pt>
                <c:pt idx="3372">
                  <c:v>15.331818181817468</c:v>
                </c:pt>
                <c:pt idx="3373">
                  <c:v>15.336363636362922</c:v>
                </c:pt>
                <c:pt idx="3374">
                  <c:v>15.340909090908376</c:v>
                </c:pt>
                <c:pt idx="3375">
                  <c:v>15.34545454545383</c:v>
                </c:pt>
                <c:pt idx="3376">
                  <c:v>15.349999999999284</c:v>
                </c:pt>
                <c:pt idx="3377">
                  <c:v>15.354545454544738</c:v>
                </c:pt>
                <c:pt idx="3378">
                  <c:v>15.359090909090192</c:v>
                </c:pt>
                <c:pt idx="3379">
                  <c:v>15.363636363635646</c:v>
                </c:pt>
                <c:pt idx="3380">
                  <c:v>15.3681818181811</c:v>
                </c:pt>
                <c:pt idx="3381">
                  <c:v>15.372727272726554</c:v>
                </c:pt>
                <c:pt idx="3382">
                  <c:v>15.377272727272008</c:v>
                </c:pt>
                <c:pt idx="3383">
                  <c:v>15.381818181817462</c:v>
                </c:pt>
                <c:pt idx="3384">
                  <c:v>15.386363636362915</c:v>
                </c:pt>
                <c:pt idx="3385">
                  <c:v>15.390909090908369</c:v>
                </c:pt>
                <c:pt idx="3386">
                  <c:v>15.395454545453823</c:v>
                </c:pt>
                <c:pt idx="3387">
                  <c:v>15.399999999999277</c:v>
                </c:pt>
                <c:pt idx="3388">
                  <c:v>15.404545454544731</c:v>
                </c:pt>
                <c:pt idx="3389">
                  <c:v>15.409090909090185</c:v>
                </c:pt>
                <c:pt idx="3390">
                  <c:v>15.413636363635639</c:v>
                </c:pt>
                <c:pt idx="3391">
                  <c:v>15.418181818181093</c:v>
                </c:pt>
                <c:pt idx="3392">
                  <c:v>15.422727272726547</c:v>
                </c:pt>
                <c:pt idx="3393">
                  <c:v>15.427272727272001</c:v>
                </c:pt>
                <c:pt idx="3394">
                  <c:v>15.431818181817455</c:v>
                </c:pt>
                <c:pt idx="3395">
                  <c:v>15.436363636362909</c:v>
                </c:pt>
                <c:pt idx="3396">
                  <c:v>15.440909090908363</c:v>
                </c:pt>
                <c:pt idx="3397">
                  <c:v>15.445454545453817</c:v>
                </c:pt>
                <c:pt idx="3398">
                  <c:v>15.449999999999271</c:v>
                </c:pt>
                <c:pt idx="3399">
                  <c:v>15.454545454544725</c:v>
                </c:pt>
                <c:pt idx="3400">
                  <c:v>15.459090909090179</c:v>
                </c:pt>
                <c:pt idx="3401">
                  <c:v>15.463636363635633</c:v>
                </c:pt>
                <c:pt idx="3402">
                  <c:v>15.468181818181087</c:v>
                </c:pt>
                <c:pt idx="3403">
                  <c:v>15.472727272726541</c:v>
                </c:pt>
                <c:pt idx="3404">
                  <c:v>15.477272727271995</c:v>
                </c:pt>
                <c:pt idx="3405">
                  <c:v>15.481818181817449</c:v>
                </c:pt>
                <c:pt idx="3406">
                  <c:v>15.486363636362903</c:v>
                </c:pt>
                <c:pt idx="3407">
                  <c:v>15.490909090908357</c:v>
                </c:pt>
                <c:pt idx="3408">
                  <c:v>15.495454545453811</c:v>
                </c:pt>
                <c:pt idx="3409">
                  <c:v>15.499999999999265</c:v>
                </c:pt>
                <c:pt idx="3410">
                  <c:v>15.504545454544719</c:v>
                </c:pt>
                <c:pt idx="3411">
                  <c:v>15.509090909090173</c:v>
                </c:pt>
                <c:pt idx="3412">
                  <c:v>15.513636363635626</c:v>
                </c:pt>
                <c:pt idx="3413">
                  <c:v>15.51818181818108</c:v>
                </c:pt>
                <c:pt idx="3414">
                  <c:v>15.522727272726534</c:v>
                </c:pt>
                <c:pt idx="3415">
                  <c:v>15.527272727271988</c:v>
                </c:pt>
                <c:pt idx="3416">
                  <c:v>15.531818181817442</c:v>
                </c:pt>
                <c:pt idx="3417">
                  <c:v>15.536363636362896</c:v>
                </c:pt>
                <c:pt idx="3418">
                  <c:v>15.54090909090835</c:v>
                </c:pt>
                <c:pt idx="3419">
                  <c:v>15.545454545453804</c:v>
                </c:pt>
                <c:pt idx="3420">
                  <c:v>15.549999999999258</c:v>
                </c:pt>
                <c:pt idx="3421">
                  <c:v>15.554545454544712</c:v>
                </c:pt>
                <c:pt idx="3422">
                  <c:v>15.559090909090166</c:v>
                </c:pt>
                <c:pt idx="3423">
                  <c:v>15.56363636363562</c:v>
                </c:pt>
                <c:pt idx="3424">
                  <c:v>15.568181818181074</c:v>
                </c:pt>
                <c:pt idx="3425">
                  <c:v>15.572727272726528</c:v>
                </c:pt>
                <c:pt idx="3426">
                  <c:v>15.577272727271982</c:v>
                </c:pt>
                <c:pt idx="3427">
                  <c:v>15.581818181817436</c:v>
                </c:pt>
                <c:pt idx="3428">
                  <c:v>15.58636363636289</c:v>
                </c:pt>
                <c:pt idx="3429">
                  <c:v>15.590909090908344</c:v>
                </c:pt>
                <c:pt idx="3430">
                  <c:v>15.595454545453798</c:v>
                </c:pt>
                <c:pt idx="3431">
                  <c:v>15.599999999999252</c:v>
                </c:pt>
                <c:pt idx="3432">
                  <c:v>15.604545454544706</c:v>
                </c:pt>
                <c:pt idx="3433">
                  <c:v>15.60909090909016</c:v>
                </c:pt>
                <c:pt idx="3434">
                  <c:v>15.613636363635614</c:v>
                </c:pt>
                <c:pt idx="3435">
                  <c:v>15.618181818181068</c:v>
                </c:pt>
                <c:pt idx="3436">
                  <c:v>15.622727272726522</c:v>
                </c:pt>
                <c:pt idx="3437">
                  <c:v>15.627272727271976</c:v>
                </c:pt>
                <c:pt idx="3438">
                  <c:v>15.63181818181743</c:v>
                </c:pt>
                <c:pt idx="3439">
                  <c:v>15.636363636362884</c:v>
                </c:pt>
                <c:pt idx="3440">
                  <c:v>15.640909090908337</c:v>
                </c:pt>
                <c:pt idx="3441">
                  <c:v>15.645454545453791</c:v>
                </c:pt>
                <c:pt idx="3442">
                  <c:v>15.649999999999245</c:v>
                </c:pt>
                <c:pt idx="3443">
                  <c:v>15.654545454544699</c:v>
                </c:pt>
                <c:pt idx="3444">
                  <c:v>15.659090909090153</c:v>
                </c:pt>
                <c:pt idx="3445">
                  <c:v>15.663636363635607</c:v>
                </c:pt>
                <c:pt idx="3446">
                  <c:v>15.668181818181061</c:v>
                </c:pt>
                <c:pt idx="3447">
                  <c:v>15.672727272726515</c:v>
                </c:pt>
                <c:pt idx="3448">
                  <c:v>15.677272727271969</c:v>
                </c:pt>
                <c:pt idx="3449">
                  <c:v>15.681818181817423</c:v>
                </c:pt>
                <c:pt idx="3450">
                  <c:v>15.686363636362877</c:v>
                </c:pt>
                <c:pt idx="3451">
                  <c:v>15.690909090908331</c:v>
                </c:pt>
                <c:pt idx="3452">
                  <c:v>15.695454545453785</c:v>
                </c:pt>
                <c:pt idx="3453">
                  <c:v>15.699999999999239</c:v>
                </c:pt>
                <c:pt idx="3454">
                  <c:v>15.704545454544693</c:v>
                </c:pt>
                <c:pt idx="3455">
                  <c:v>15.709090909090147</c:v>
                </c:pt>
                <c:pt idx="3456">
                  <c:v>15.713636363635601</c:v>
                </c:pt>
                <c:pt idx="3457">
                  <c:v>15.718181818181055</c:v>
                </c:pt>
                <c:pt idx="3458">
                  <c:v>15.722727272726509</c:v>
                </c:pt>
                <c:pt idx="3459">
                  <c:v>15.727272727271963</c:v>
                </c:pt>
                <c:pt idx="3460">
                  <c:v>15.731818181817417</c:v>
                </c:pt>
                <c:pt idx="3461">
                  <c:v>15.736363636362871</c:v>
                </c:pt>
                <c:pt idx="3462">
                  <c:v>15.740909090908325</c:v>
                </c:pt>
                <c:pt idx="3463">
                  <c:v>15.745454545453779</c:v>
                </c:pt>
                <c:pt idx="3464">
                  <c:v>15.749999999999233</c:v>
                </c:pt>
                <c:pt idx="3465">
                  <c:v>15.754545454544687</c:v>
                </c:pt>
                <c:pt idx="3466">
                  <c:v>15.759090909090141</c:v>
                </c:pt>
                <c:pt idx="3467">
                  <c:v>15.763636363635595</c:v>
                </c:pt>
                <c:pt idx="3468">
                  <c:v>15.768181818181048</c:v>
                </c:pt>
                <c:pt idx="3469">
                  <c:v>15.772727272726502</c:v>
                </c:pt>
                <c:pt idx="3470">
                  <c:v>15.777272727271956</c:v>
                </c:pt>
                <c:pt idx="3471">
                  <c:v>15.78181818181741</c:v>
                </c:pt>
                <c:pt idx="3472">
                  <c:v>15.786363636362864</c:v>
                </c:pt>
                <c:pt idx="3473">
                  <c:v>15.790909090908318</c:v>
                </c:pt>
                <c:pt idx="3474">
                  <c:v>15.795454545453772</c:v>
                </c:pt>
                <c:pt idx="3475">
                  <c:v>15.799999999999226</c:v>
                </c:pt>
                <c:pt idx="3476">
                  <c:v>15.80454545454468</c:v>
                </c:pt>
                <c:pt idx="3477">
                  <c:v>15.809090909090134</c:v>
                </c:pt>
                <c:pt idx="3478">
                  <c:v>15.813636363635588</c:v>
                </c:pt>
                <c:pt idx="3479">
                  <c:v>15.818181818181042</c:v>
                </c:pt>
                <c:pt idx="3480">
                  <c:v>15.822727272726496</c:v>
                </c:pt>
                <c:pt idx="3481">
                  <c:v>15.82727272727195</c:v>
                </c:pt>
                <c:pt idx="3482">
                  <c:v>15.831818181817404</c:v>
                </c:pt>
                <c:pt idx="3483">
                  <c:v>15.836363636362858</c:v>
                </c:pt>
                <c:pt idx="3484">
                  <c:v>15.840909090908312</c:v>
                </c:pt>
                <c:pt idx="3485">
                  <c:v>15.845454545453766</c:v>
                </c:pt>
                <c:pt idx="3486">
                  <c:v>15.84999999999922</c:v>
                </c:pt>
                <c:pt idx="3487">
                  <c:v>15.854545454544674</c:v>
                </c:pt>
                <c:pt idx="3488">
                  <c:v>15.859090909090128</c:v>
                </c:pt>
                <c:pt idx="3489">
                  <c:v>15.863636363635582</c:v>
                </c:pt>
                <c:pt idx="3490">
                  <c:v>15.868181818181036</c:v>
                </c:pt>
                <c:pt idx="3491">
                  <c:v>15.87272727272649</c:v>
                </c:pt>
                <c:pt idx="3492">
                  <c:v>15.877272727271944</c:v>
                </c:pt>
                <c:pt idx="3493">
                  <c:v>15.881818181817398</c:v>
                </c:pt>
                <c:pt idx="3494">
                  <c:v>15.886363636362852</c:v>
                </c:pt>
                <c:pt idx="3495">
                  <c:v>15.890909090908306</c:v>
                </c:pt>
                <c:pt idx="3496">
                  <c:v>15.895454545453759</c:v>
                </c:pt>
                <c:pt idx="3497">
                  <c:v>15.899999999999213</c:v>
                </c:pt>
                <c:pt idx="3498">
                  <c:v>15.904545454544667</c:v>
                </c:pt>
                <c:pt idx="3499">
                  <c:v>15.909090909090121</c:v>
                </c:pt>
                <c:pt idx="3500">
                  <c:v>15.913636363635575</c:v>
                </c:pt>
                <c:pt idx="3501">
                  <c:v>15.918181818181029</c:v>
                </c:pt>
                <c:pt idx="3502">
                  <c:v>15.922727272726483</c:v>
                </c:pt>
                <c:pt idx="3503">
                  <c:v>15.927272727271937</c:v>
                </c:pt>
                <c:pt idx="3504">
                  <c:v>15.931818181817391</c:v>
                </c:pt>
                <c:pt idx="3505">
                  <c:v>15.936363636362845</c:v>
                </c:pt>
                <c:pt idx="3506">
                  <c:v>15.940909090908299</c:v>
                </c:pt>
                <c:pt idx="3507">
                  <c:v>15.945454545453753</c:v>
                </c:pt>
                <c:pt idx="3508">
                  <c:v>15.949999999999207</c:v>
                </c:pt>
                <c:pt idx="3509">
                  <c:v>15.954545454544661</c:v>
                </c:pt>
                <c:pt idx="3510">
                  <c:v>15.959090909090115</c:v>
                </c:pt>
                <c:pt idx="3511">
                  <c:v>15.963636363635569</c:v>
                </c:pt>
                <c:pt idx="3512">
                  <c:v>15.968181818181023</c:v>
                </c:pt>
                <c:pt idx="3513">
                  <c:v>15.972727272726477</c:v>
                </c:pt>
                <c:pt idx="3514">
                  <c:v>15.977272727271931</c:v>
                </c:pt>
                <c:pt idx="3515">
                  <c:v>15.981818181817385</c:v>
                </c:pt>
                <c:pt idx="3516">
                  <c:v>15.986363636362839</c:v>
                </c:pt>
                <c:pt idx="3517">
                  <c:v>15.990909090908293</c:v>
                </c:pt>
                <c:pt idx="3518">
                  <c:v>15.995454545453747</c:v>
                </c:pt>
                <c:pt idx="3519">
                  <c:v>15.999999999999201</c:v>
                </c:pt>
                <c:pt idx="3520">
                  <c:v>16.004545454544655</c:v>
                </c:pt>
                <c:pt idx="3521">
                  <c:v>16.009090909090109</c:v>
                </c:pt>
                <c:pt idx="3522">
                  <c:v>16.013636363635563</c:v>
                </c:pt>
                <c:pt idx="3523">
                  <c:v>16.018181818181016</c:v>
                </c:pt>
                <c:pt idx="3524">
                  <c:v>16.02272727272647</c:v>
                </c:pt>
                <c:pt idx="3525">
                  <c:v>16.027272727271924</c:v>
                </c:pt>
                <c:pt idx="3526">
                  <c:v>16.031818181817378</c:v>
                </c:pt>
                <c:pt idx="3527">
                  <c:v>16.036363636362832</c:v>
                </c:pt>
                <c:pt idx="3528">
                  <c:v>16.040909090908286</c:v>
                </c:pt>
                <c:pt idx="3529">
                  <c:v>16.04545454545374</c:v>
                </c:pt>
                <c:pt idx="3530">
                  <c:v>16.049999999999194</c:v>
                </c:pt>
                <c:pt idx="3531">
                  <c:v>16.054545454544648</c:v>
                </c:pt>
                <c:pt idx="3532">
                  <c:v>16.059090909090102</c:v>
                </c:pt>
                <c:pt idx="3533">
                  <c:v>16.063636363635556</c:v>
                </c:pt>
                <c:pt idx="3534">
                  <c:v>16.06818181818101</c:v>
                </c:pt>
                <c:pt idx="3535">
                  <c:v>16.072727272726464</c:v>
                </c:pt>
                <c:pt idx="3536">
                  <c:v>16.077272727271918</c:v>
                </c:pt>
                <c:pt idx="3537">
                  <c:v>16.081818181817372</c:v>
                </c:pt>
                <c:pt idx="3538">
                  <c:v>16.086363636362826</c:v>
                </c:pt>
                <c:pt idx="3539">
                  <c:v>16.09090909090828</c:v>
                </c:pt>
                <c:pt idx="3540">
                  <c:v>16.095454545453734</c:v>
                </c:pt>
                <c:pt idx="3541">
                  <c:v>16.099999999999188</c:v>
                </c:pt>
                <c:pt idx="3542">
                  <c:v>16.104545454544642</c:v>
                </c:pt>
                <c:pt idx="3543">
                  <c:v>16.109090909090096</c:v>
                </c:pt>
                <c:pt idx="3544">
                  <c:v>16.11363636363555</c:v>
                </c:pt>
                <c:pt idx="3545">
                  <c:v>16.118181818181004</c:v>
                </c:pt>
                <c:pt idx="3546">
                  <c:v>16.122727272726458</c:v>
                </c:pt>
                <c:pt idx="3547">
                  <c:v>16.127272727271912</c:v>
                </c:pt>
                <c:pt idx="3548">
                  <c:v>16.131818181817366</c:v>
                </c:pt>
                <c:pt idx="3549">
                  <c:v>16.13636363636282</c:v>
                </c:pt>
                <c:pt idx="3550">
                  <c:v>16.140909090908274</c:v>
                </c:pt>
                <c:pt idx="3551">
                  <c:v>16.145454545453727</c:v>
                </c:pt>
                <c:pt idx="3552">
                  <c:v>16.149999999999181</c:v>
                </c:pt>
                <c:pt idx="3553">
                  <c:v>16.154545454544635</c:v>
                </c:pt>
                <c:pt idx="3554">
                  <c:v>16.159090909090089</c:v>
                </c:pt>
                <c:pt idx="3555">
                  <c:v>16.163636363635543</c:v>
                </c:pt>
                <c:pt idx="3556">
                  <c:v>16.168181818180997</c:v>
                </c:pt>
                <c:pt idx="3557">
                  <c:v>16.172727272726451</c:v>
                </c:pt>
                <c:pt idx="3558">
                  <c:v>16.177272727271905</c:v>
                </c:pt>
                <c:pt idx="3559">
                  <c:v>16.181818181817359</c:v>
                </c:pt>
                <c:pt idx="3560">
                  <c:v>16.186363636362813</c:v>
                </c:pt>
                <c:pt idx="3561">
                  <c:v>16.190909090908267</c:v>
                </c:pt>
                <c:pt idx="3562">
                  <c:v>16.195454545453721</c:v>
                </c:pt>
                <c:pt idx="3563">
                  <c:v>16.199999999999175</c:v>
                </c:pt>
                <c:pt idx="3564">
                  <c:v>16.204545454544629</c:v>
                </c:pt>
                <c:pt idx="3565">
                  <c:v>16.209090909090083</c:v>
                </c:pt>
                <c:pt idx="3566">
                  <c:v>16.213636363635537</c:v>
                </c:pt>
                <c:pt idx="3567">
                  <c:v>16.218181818180991</c:v>
                </c:pt>
                <c:pt idx="3568">
                  <c:v>16.222727272726445</c:v>
                </c:pt>
                <c:pt idx="3569">
                  <c:v>16.227272727271899</c:v>
                </c:pt>
                <c:pt idx="3570">
                  <c:v>16.231818181817353</c:v>
                </c:pt>
                <c:pt idx="3571">
                  <c:v>16.236363636362807</c:v>
                </c:pt>
                <c:pt idx="3572">
                  <c:v>16.240909090908261</c:v>
                </c:pt>
                <c:pt idx="3573">
                  <c:v>16.245454545453715</c:v>
                </c:pt>
                <c:pt idx="3574">
                  <c:v>16.249999999999169</c:v>
                </c:pt>
                <c:pt idx="3575">
                  <c:v>16.254545454544623</c:v>
                </c:pt>
                <c:pt idx="3576">
                  <c:v>16.259090909090077</c:v>
                </c:pt>
                <c:pt idx="3577">
                  <c:v>16.263636363635531</c:v>
                </c:pt>
                <c:pt idx="3578">
                  <c:v>16.268181818180985</c:v>
                </c:pt>
                <c:pt idx="3579">
                  <c:v>16.272727272726438</c:v>
                </c:pt>
                <c:pt idx="3580">
                  <c:v>16.277272727271892</c:v>
                </c:pt>
                <c:pt idx="3581">
                  <c:v>16.281818181817346</c:v>
                </c:pt>
                <c:pt idx="3582">
                  <c:v>16.2863636363628</c:v>
                </c:pt>
                <c:pt idx="3583">
                  <c:v>16.290909090908254</c:v>
                </c:pt>
                <c:pt idx="3584">
                  <c:v>16.295454545453708</c:v>
                </c:pt>
                <c:pt idx="3585">
                  <c:v>16.299999999999162</c:v>
                </c:pt>
                <c:pt idx="3586">
                  <c:v>16.304545454544616</c:v>
                </c:pt>
                <c:pt idx="3587">
                  <c:v>16.30909090909007</c:v>
                </c:pt>
                <c:pt idx="3588">
                  <c:v>16.313636363635524</c:v>
                </c:pt>
                <c:pt idx="3589">
                  <c:v>16.318181818180978</c:v>
                </c:pt>
                <c:pt idx="3590">
                  <c:v>16.322727272726432</c:v>
                </c:pt>
                <c:pt idx="3591">
                  <c:v>16.327272727271886</c:v>
                </c:pt>
                <c:pt idx="3592">
                  <c:v>16.33181818181734</c:v>
                </c:pt>
                <c:pt idx="3593">
                  <c:v>16.336363636362794</c:v>
                </c:pt>
                <c:pt idx="3594">
                  <c:v>16.340909090908248</c:v>
                </c:pt>
                <c:pt idx="3595">
                  <c:v>16.345454545453702</c:v>
                </c:pt>
                <c:pt idx="3596">
                  <c:v>16.349999999999156</c:v>
                </c:pt>
                <c:pt idx="3597">
                  <c:v>16.35454545454461</c:v>
                </c:pt>
                <c:pt idx="3598">
                  <c:v>16.359090909090064</c:v>
                </c:pt>
                <c:pt idx="3599">
                  <c:v>16.363636363635518</c:v>
                </c:pt>
                <c:pt idx="3600">
                  <c:v>16.368181818180972</c:v>
                </c:pt>
                <c:pt idx="3601">
                  <c:v>16.372727272726426</c:v>
                </c:pt>
                <c:pt idx="3602">
                  <c:v>16.37727272727188</c:v>
                </c:pt>
                <c:pt idx="3603">
                  <c:v>16.381818181817334</c:v>
                </c:pt>
                <c:pt idx="3604">
                  <c:v>16.386363636362788</c:v>
                </c:pt>
                <c:pt idx="3605">
                  <c:v>16.390909090908242</c:v>
                </c:pt>
                <c:pt idx="3606">
                  <c:v>16.395454545453696</c:v>
                </c:pt>
                <c:pt idx="3607">
                  <c:v>16.399999999999149</c:v>
                </c:pt>
                <c:pt idx="3608">
                  <c:v>16.404545454544603</c:v>
                </c:pt>
                <c:pt idx="3609">
                  <c:v>16.409090909090057</c:v>
                </c:pt>
                <c:pt idx="3610">
                  <c:v>16.413636363635511</c:v>
                </c:pt>
                <c:pt idx="3611">
                  <c:v>16.418181818180965</c:v>
                </c:pt>
                <c:pt idx="3612">
                  <c:v>16.422727272726419</c:v>
                </c:pt>
                <c:pt idx="3613">
                  <c:v>16.427272727271873</c:v>
                </c:pt>
                <c:pt idx="3614">
                  <c:v>16.431818181817327</c:v>
                </c:pt>
                <c:pt idx="3615">
                  <c:v>16.436363636362781</c:v>
                </c:pt>
                <c:pt idx="3616">
                  <c:v>16.440909090908235</c:v>
                </c:pt>
                <c:pt idx="3617">
                  <c:v>16.445454545453689</c:v>
                </c:pt>
                <c:pt idx="3618">
                  <c:v>16.449999999999143</c:v>
                </c:pt>
                <c:pt idx="3619">
                  <c:v>16.454545454544597</c:v>
                </c:pt>
                <c:pt idx="3620">
                  <c:v>16.459090909090051</c:v>
                </c:pt>
                <c:pt idx="3621">
                  <c:v>16.463636363635505</c:v>
                </c:pt>
                <c:pt idx="3622">
                  <c:v>16.468181818180959</c:v>
                </c:pt>
                <c:pt idx="3623">
                  <c:v>16.472727272726413</c:v>
                </c:pt>
                <c:pt idx="3624">
                  <c:v>16.477272727271867</c:v>
                </c:pt>
                <c:pt idx="3625">
                  <c:v>16.481818181817321</c:v>
                </c:pt>
                <c:pt idx="3626">
                  <c:v>16.486363636362775</c:v>
                </c:pt>
                <c:pt idx="3627">
                  <c:v>16.490909090908229</c:v>
                </c:pt>
                <c:pt idx="3628">
                  <c:v>16.495454545453683</c:v>
                </c:pt>
                <c:pt idx="3629">
                  <c:v>16.499999999999137</c:v>
                </c:pt>
                <c:pt idx="3630">
                  <c:v>16.504545454544591</c:v>
                </c:pt>
                <c:pt idx="3631">
                  <c:v>16.509090909090045</c:v>
                </c:pt>
                <c:pt idx="3632">
                  <c:v>16.513636363635499</c:v>
                </c:pt>
                <c:pt idx="3633">
                  <c:v>16.518181818180953</c:v>
                </c:pt>
                <c:pt idx="3634">
                  <c:v>16.522727272726407</c:v>
                </c:pt>
                <c:pt idx="3635">
                  <c:v>16.52727272727186</c:v>
                </c:pt>
                <c:pt idx="3636">
                  <c:v>16.531818181817314</c:v>
                </c:pt>
                <c:pt idx="3637">
                  <c:v>16.536363636362768</c:v>
                </c:pt>
                <c:pt idx="3638">
                  <c:v>16.540909090908222</c:v>
                </c:pt>
                <c:pt idx="3639">
                  <c:v>16.545454545453676</c:v>
                </c:pt>
                <c:pt idx="3640">
                  <c:v>16.54999999999913</c:v>
                </c:pt>
                <c:pt idx="3641">
                  <c:v>16.554545454544584</c:v>
                </c:pt>
                <c:pt idx="3642">
                  <c:v>16.559090909090038</c:v>
                </c:pt>
                <c:pt idx="3643">
                  <c:v>16.563636363635492</c:v>
                </c:pt>
                <c:pt idx="3644">
                  <c:v>16.568181818180946</c:v>
                </c:pt>
                <c:pt idx="3645">
                  <c:v>16.5727272727264</c:v>
                </c:pt>
                <c:pt idx="3646">
                  <c:v>16.577272727271854</c:v>
                </c:pt>
                <c:pt idx="3647">
                  <c:v>16.581818181817308</c:v>
                </c:pt>
                <c:pt idx="3648">
                  <c:v>16.586363636362762</c:v>
                </c:pt>
                <c:pt idx="3649">
                  <c:v>16.590909090908216</c:v>
                </c:pt>
                <c:pt idx="3650">
                  <c:v>16.59545454545367</c:v>
                </c:pt>
                <c:pt idx="3651">
                  <c:v>16.599999999999124</c:v>
                </c:pt>
                <c:pt idx="3652">
                  <c:v>16.604545454544578</c:v>
                </c:pt>
                <c:pt idx="3653">
                  <c:v>16.609090909090032</c:v>
                </c:pt>
                <c:pt idx="3654">
                  <c:v>16.613636363635486</c:v>
                </c:pt>
                <c:pt idx="3655">
                  <c:v>16.61818181818094</c:v>
                </c:pt>
                <c:pt idx="3656">
                  <c:v>16.622727272726394</c:v>
                </c:pt>
                <c:pt idx="3657">
                  <c:v>16.627272727271848</c:v>
                </c:pt>
                <c:pt idx="3658">
                  <c:v>16.631818181817302</c:v>
                </c:pt>
                <c:pt idx="3659">
                  <c:v>16.636363636362756</c:v>
                </c:pt>
                <c:pt idx="3660">
                  <c:v>16.64090909090821</c:v>
                </c:pt>
                <c:pt idx="3661">
                  <c:v>16.645454545453664</c:v>
                </c:pt>
                <c:pt idx="3662">
                  <c:v>16.649999999999118</c:v>
                </c:pt>
                <c:pt idx="3663">
                  <c:v>16.654545454544571</c:v>
                </c:pt>
                <c:pt idx="3664">
                  <c:v>16.659090909090025</c:v>
                </c:pt>
                <c:pt idx="3665">
                  <c:v>16.663636363635479</c:v>
                </c:pt>
                <c:pt idx="3666">
                  <c:v>16.668181818180933</c:v>
                </c:pt>
                <c:pt idx="3667">
                  <c:v>16.672727272726387</c:v>
                </c:pt>
                <c:pt idx="3668">
                  <c:v>16.677272727271841</c:v>
                </c:pt>
                <c:pt idx="3669">
                  <c:v>16.681818181817295</c:v>
                </c:pt>
                <c:pt idx="3670">
                  <c:v>16.686363636362749</c:v>
                </c:pt>
                <c:pt idx="3671">
                  <c:v>16.690909090908203</c:v>
                </c:pt>
                <c:pt idx="3672">
                  <c:v>16.695454545453657</c:v>
                </c:pt>
                <c:pt idx="3673">
                  <c:v>16.699999999999111</c:v>
                </c:pt>
                <c:pt idx="3674">
                  <c:v>16.704545454544565</c:v>
                </c:pt>
                <c:pt idx="3675">
                  <c:v>16.709090909090019</c:v>
                </c:pt>
                <c:pt idx="3676">
                  <c:v>16.713636363635473</c:v>
                </c:pt>
                <c:pt idx="3677">
                  <c:v>16.718181818180927</c:v>
                </c:pt>
                <c:pt idx="3678">
                  <c:v>16.722727272726381</c:v>
                </c:pt>
                <c:pt idx="3679">
                  <c:v>16.727272727271835</c:v>
                </c:pt>
                <c:pt idx="3680">
                  <c:v>16.731818181817289</c:v>
                </c:pt>
                <c:pt idx="3681">
                  <c:v>16.736363636362743</c:v>
                </c:pt>
                <c:pt idx="3682">
                  <c:v>16.740909090908197</c:v>
                </c:pt>
                <c:pt idx="3683">
                  <c:v>16.745454545453651</c:v>
                </c:pt>
                <c:pt idx="3684">
                  <c:v>16.749999999999105</c:v>
                </c:pt>
                <c:pt idx="3685">
                  <c:v>16.754545454544559</c:v>
                </c:pt>
                <c:pt idx="3686">
                  <c:v>16.759090909090013</c:v>
                </c:pt>
                <c:pt idx="3687">
                  <c:v>16.763636363635467</c:v>
                </c:pt>
                <c:pt idx="3688">
                  <c:v>16.768181818180921</c:v>
                </c:pt>
                <c:pt idx="3689">
                  <c:v>16.772727272726375</c:v>
                </c:pt>
                <c:pt idx="3690">
                  <c:v>16.777272727271829</c:v>
                </c:pt>
                <c:pt idx="3691">
                  <c:v>16.781818181817282</c:v>
                </c:pt>
                <c:pt idx="3692">
                  <c:v>16.786363636362736</c:v>
                </c:pt>
                <c:pt idx="3693">
                  <c:v>16.79090909090819</c:v>
                </c:pt>
                <c:pt idx="3694">
                  <c:v>16.795454545453644</c:v>
                </c:pt>
                <c:pt idx="3695">
                  <c:v>16.799999999999098</c:v>
                </c:pt>
                <c:pt idx="3696">
                  <c:v>16.804545454544552</c:v>
                </c:pt>
                <c:pt idx="3697">
                  <c:v>16.809090909090006</c:v>
                </c:pt>
                <c:pt idx="3698">
                  <c:v>16.81363636363546</c:v>
                </c:pt>
                <c:pt idx="3699">
                  <c:v>16.818181818180914</c:v>
                </c:pt>
                <c:pt idx="3700">
                  <c:v>16.822727272726368</c:v>
                </c:pt>
                <c:pt idx="3701">
                  <c:v>16.827272727271822</c:v>
                </c:pt>
                <c:pt idx="3702">
                  <c:v>16.831818181817276</c:v>
                </c:pt>
                <c:pt idx="3703">
                  <c:v>16.83636363636273</c:v>
                </c:pt>
                <c:pt idx="3704">
                  <c:v>16.840909090908184</c:v>
                </c:pt>
                <c:pt idx="3705">
                  <c:v>16.845454545453638</c:v>
                </c:pt>
                <c:pt idx="3706">
                  <c:v>16.849999999999092</c:v>
                </c:pt>
                <c:pt idx="3707">
                  <c:v>16.854545454544546</c:v>
                </c:pt>
                <c:pt idx="3708">
                  <c:v>16.85909090909</c:v>
                </c:pt>
                <c:pt idx="3709">
                  <c:v>16.863636363635454</c:v>
                </c:pt>
                <c:pt idx="3710">
                  <c:v>16.868181818180908</c:v>
                </c:pt>
                <c:pt idx="3711">
                  <c:v>16.872727272726362</c:v>
                </c:pt>
                <c:pt idx="3712">
                  <c:v>16.877272727271816</c:v>
                </c:pt>
                <c:pt idx="3713">
                  <c:v>16.88181818181727</c:v>
                </c:pt>
                <c:pt idx="3714">
                  <c:v>16.886363636362724</c:v>
                </c:pt>
                <c:pt idx="3715">
                  <c:v>16.890909090908178</c:v>
                </c:pt>
                <c:pt idx="3716">
                  <c:v>16.895454545453632</c:v>
                </c:pt>
                <c:pt idx="3717">
                  <c:v>16.899999999999086</c:v>
                </c:pt>
                <c:pt idx="3718">
                  <c:v>16.904545454544539</c:v>
                </c:pt>
                <c:pt idx="3719">
                  <c:v>16.909090909089993</c:v>
                </c:pt>
                <c:pt idx="3720">
                  <c:v>16.913636363635447</c:v>
                </c:pt>
                <c:pt idx="3721">
                  <c:v>16.918181818180901</c:v>
                </c:pt>
                <c:pt idx="3722">
                  <c:v>16.922727272726355</c:v>
                </c:pt>
                <c:pt idx="3723">
                  <c:v>16.927272727271809</c:v>
                </c:pt>
                <c:pt idx="3724">
                  <c:v>16.931818181817263</c:v>
                </c:pt>
                <c:pt idx="3725">
                  <c:v>16.936363636362717</c:v>
                </c:pt>
                <c:pt idx="3726">
                  <c:v>16.940909090908171</c:v>
                </c:pt>
                <c:pt idx="3727">
                  <c:v>16.945454545453625</c:v>
                </c:pt>
                <c:pt idx="3728">
                  <c:v>16.949999999999079</c:v>
                </c:pt>
                <c:pt idx="3729">
                  <c:v>16.954545454544533</c:v>
                </c:pt>
                <c:pt idx="3730">
                  <c:v>16.959090909089987</c:v>
                </c:pt>
                <c:pt idx="3731">
                  <c:v>16.963636363635441</c:v>
                </c:pt>
                <c:pt idx="3732">
                  <c:v>16.968181818180895</c:v>
                </c:pt>
                <c:pt idx="3733">
                  <c:v>16.972727272726349</c:v>
                </c:pt>
                <c:pt idx="3734">
                  <c:v>16.977272727271803</c:v>
                </c:pt>
                <c:pt idx="3735">
                  <c:v>16.981818181817257</c:v>
                </c:pt>
                <c:pt idx="3736">
                  <c:v>16.986363636362711</c:v>
                </c:pt>
                <c:pt idx="3737">
                  <c:v>16.990909090908165</c:v>
                </c:pt>
                <c:pt idx="3738">
                  <c:v>16.995454545453619</c:v>
                </c:pt>
                <c:pt idx="3739">
                  <c:v>16.999999999999073</c:v>
                </c:pt>
                <c:pt idx="3740">
                  <c:v>17.004545454544527</c:v>
                </c:pt>
                <c:pt idx="3741">
                  <c:v>17.009090909089981</c:v>
                </c:pt>
                <c:pt idx="3742">
                  <c:v>17.013636363635435</c:v>
                </c:pt>
                <c:pt idx="3743">
                  <c:v>17.018181818180889</c:v>
                </c:pt>
                <c:pt idx="3744">
                  <c:v>17.022727272726343</c:v>
                </c:pt>
                <c:pt idx="3745">
                  <c:v>17.027272727271797</c:v>
                </c:pt>
                <c:pt idx="3746">
                  <c:v>17.03181818181725</c:v>
                </c:pt>
                <c:pt idx="3747">
                  <c:v>17.036363636362704</c:v>
                </c:pt>
                <c:pt idx="3748">
                  <c:v>17.040909090908158</c:v>
                </c:pt>
                <c:pt idx="3749">
                  <c:v>17.045454545453612</c:v>
                </c:pt>
                <c:pt idx="3750">
                  <c:v>17.049999999999066</c:v>
                </c:pt>
                <c:pt idx="3751">
                  <c:v>17.05454545454452</c:v>
                </c:pt>
                <c:pt idx="3752">
                  <c:v>17.059090909089974</c:v>
                </c:pt>
                <c:pt idx="3753">
                  <c:v>17.063636363635428</c:v>
                </c:pt>
                <c:pt idx="3754">
                  <c:v>17.068181818180882</c:v>
                </c:pt>
                <c:pt idx="3755">
                  <c:v>17.072727272726336</c:v>
                </c:pt>
                <c:pt idx="3756">
                  <c:v>17.07727272727179</c:v>
                </c:pt>
                <c:pt idx="3757">
                  <c:v>17.081818181817244</c:v>
                </c:pt>
                <c:pt idx="3758">
                  <c:v>17.086363636362698</c:v>
                </c:pt>
                <c:pt idx="3759">
                  <c:v>17.090909090908152</c:v>
                </c:pt>
                <c:pt idx="3760">
                  <c:v>17.095454545453606</c:v>
                </c:pt>
                <c:pt idx="3761">
                  <c:v>17.09999999999906</c:v>
                </c:pt>
                <c:pt idx="3762">
                  <c:v>17.104545454544514</c:v>
                </c:pt>
                <c:pt idx="3763">
                  <c:v>17.109090909089968</c:v>
                </c:pt>
                <c:pt idx="3764">
                  <c:v>17.113636363635422</c:v>
                </c:pt>
                <c:pt idx="3765">
                  <c:v>17.118181818180876</c:v>
                </c:pt>
                <c:pt idx="3766">
                  <c:v>17.12272727272633</c:v>
                </c:pt>
                <c:pt idx="3767">
                  <c:v>17.127272727271784</c:v>
                </c:pt>
                <c:pt idx="3768">
                  <c:v>17.131818181817238</c:v>
                </c:pt>
                <c:pt idx="3769">
                  <c:v>17.136363636362692</c:v>
                </c:pt>
                <c:pt idx="3770">
                  <c:v>17.140909090908146</c:v>
                </c:pt>
                <c:pt idx="3771">
                  <c:v>17.1454545454536</c:v>
                </c:pt>
                <c:pt idx="3772">
                  <c:v>17.149999999999054</c:v>
                </c:pt>
                <c:pt idx="3773">
                  <c:v>17.154545454544508</c:v>
                </c:pt>
                <c:pt idx="3774">
                  <c:v>17.159090909089961</c:v>
                </c:pt>
                <c:pt idx="3775">
                  <c:v>17.163636363635415</c:v>
                </c:pt>
                <c:pt idx="3776">
                  <c:v>17.168181818180869</c:v>
                </c:pt>
                <c:pt idx="3777">
                  <c:v>17.172727272726323</c:v>
                </c:pt>
                <c:pt idx="3778">
                  <c:v>17.177272727271777</c:v>
                </c:pt>
                <c:pt idx="3779">
                  <c:v>17.181818181817231</c:v>
                </c:pt>
                <c:pt idx="3780">
                  <c:v>17.186363636362685</c:v>
                </c:pt>
                <c:pt idx="3781">
                  <c:v>17.190909090908139</c:v>
                </c:pt>
                <c:pt idx="3782">
                  <c:v>17.195454545453593</c:v>
                </c:pt>
                <c:pt idx="3783">
                  <c:v>17.199999999999047</c:v>
                </c:pt>
                <c:pt idx="3784">
                  <c:v>17.204545454544501</c:v>
                </c:pt>
                <c:pt idx="3785">
                  <c:v>17.209090909089955</c:v>
                </c:pt>
                <c:pt idx="3786">
                  <c:v>17.213636363635409</c:v>
                </c:pt>
                <c:pt idx="3787">
                  <c:v>17.218181818180863</c:v>
                </c:pt>
                <c:pt idx="3788">
                  <c:v>17.222727272726317</c:v>
                </c:pt>
                <c:pt idx="3789">
                  <c:v>17.227272727271771</c:v>
                </c:pt>
                <c:pt idx="3790">
                  <c:v>17.231818181817225</c:v>
                </c:pt>
                <c:pt idx="3791">
                  <c:v>17.236363636362679</c:v>
                </c:pt>
                <c:pt idx="3792">
                  <c:v>17.240909090908133</c:v>
                </c:pt>
                <c:pt idx="3793">
                  <c:v>17.245454545453587</c:v>
                </c:pt>
                <c:pt idx="3794">
                  <c:v>17.249999999999041</c:v>
                </c:pt>
                <c:pt idx="3795">
                  <c:v>17.254545454544495</c:v>
                </c:pt>
                <c:pt idx="3796">
                  <c:v>17.259090909089949</c:v>
                </c:pt>
                <c:pt idx="3797">
                  <c:v>17.263636363635403</c:v>
                </c:pt>
                <c:pt idx="3798">
                  <c:v>17.268181818180857</c:v>
                </c:pt>
                <c:pt idx="3799">
                  <c:v>17.272727272726311</c:v>
                </c:pt>
                <c:pt idx="3800">
                  <c:v>17.277272727271765</c:v>
                </c:pt>
                <c:pt idx="3801">
                  <c:v>17.281818181817219</c:v>
                </c:pt>
                <c:pt idx="3802">
                  <c:v>17.286363636362672</c:v>
                </c:pt>
                <c:pt idx="3803">
                  <c:v>17.290909090908126</c:v>
                </c:pt>
                <c:pt idx="3804">
                  <c:v>17.29545454545358</c:v>
                </c:pt>
                <c:pt idx="3805">
                  <c:v>17.299999999999034</c:v>
                </c:pt>
                <c:pt idx="3806">
                  <c:v>17.304545454544488</c:v>
                </c:pt>
                <c:pt idx="3807">
                  <c:v>17.309090909089942</c:v>
                </c:pt>
                <c:pt idx="3808">
                  <c:v>17.313636363635396</c:v>
                </c:pt>
                <c:pt idx="3809">
                  <c:v>17.31818181818085</c:v>
                </c:pt>
                <c:pt idx="3810">
                  <c:v>17.322727272726304</c:v>
                </c:pt>
                <c:pt idx="3811">
                  <c:v>17.327272727271758</c:v>
                </c:pt>
                <c:pt idx="3812">
                  <c:v>17.331818181817212</c:v>
                </c:pt>
                <c:pt idx="3813">
                  <c:v>17.336363636362666</c:v>
                </c:pt>
                <c:pt idx="3814">
                  <c:v>17.34090909090812</c:v>
                </c:pt>
                <c:pt idx="3815">
                  <c:v>17.345454545453574</c:v>
                </c:pt>
                <c:pt idx="3816">
                  <c:v>17.349999999999028</c:v>
                </c:pt>
                <c:pt idx="3817">
                  <c:v>17.354545454544482</c:v>
                </c:pt>
                <c:pt idx="3818">
                  <c:v>17.359090909089936</c:v>
                </c:pt>
                <c:pt idx="3819">
                  <c:v>17.36363636363539</c:v>
                </c:pt>
                <c:pt idx="3820">
                  <c:v>17.368181818180844</c:v>
                </c:pt>
                <c:pt idx="3821">
                  <c:v>17.372727272726298</c:v>
                </c:pt>
                <c:pt idx="3822">
                  <c:v>17.377272727271752</c:v>
                </c:pt>
                <c:pt idx="3823">
                  <c:v>17.381818181817206</c:v>
                </c:pt>
                <c:pt idx="3824">
                  <c:v>17.38636363636266</c:v>
                </c:pt>
                <c:pt idx="3825">
                  <c:v>17.390909090908114</c:v>
                </c:pt>
                <c:pt idx="3826">
                  <c:v>17.395454545453568</c:v>
                </c:pt>
                <c:pt idx="3827">
                  <c:v>17.399999999999022</c:v>
                </c:pt>
                <c:pt idx="3828">
                  <c:v>17.404545454544476</c:v>
                </c:pt>
                <c:pt idx="3829">
                  <c:v>17.40909090908993</c:v>
                </c:pt>
                <c:pt idx="3830">
                  <c:v>17.413636363635383</c:v>
                </c:pt>
                <c:pt idx="3831">
                  <c:v>17.418181818180837</c:v>
                </c:pt>
                <c:pt idx="3832">
                  <c:v>17.422727272726291</c:v>
                </c:pt>
                <c:pt idx="3833">
                  <c:v>17.427272727271745</c:v>
                </c:pt>
                <c:pt idx="3834">
                  <c:v>17.431818181817199</c:v>
                </c:pt>
                <c:pt idx="3835">
                  <c:v>17.436363636362653</c:v>
                </c:pt>
                <c:pt idx="3836">
                  <c:v>17.440909090908107</c:v>
                </c:pt>
                <c:pt idx="3837">
                  <c:v>17.445454545453561</c:v>
                </c:pt>
                <c:pt idx="3838">
                  <c:v>17.449999999999015</c:v>
                </c:pt>
                <c:pt idx="3839">
                  <c:v>17.454545454544469</c:v>
                </c:pt>
                <c:pt idx="3840">
                  <c:v>17.459090909089923</c:v>
                </c:pt>
                <c:pt idx="3841">
                  <c:v>17.463636363635377</c:v>
                </c:pt>
                <c:pt idx="3842">
                  <c:v>17.468181818180831</c:v>
                </c:pt>
                <c:pt idx="3843">
                  <c:v>17.472727272726285</c:v>
                </c:pt>
                <c:pt idx="3844">
                  <c:v>17.477272727271739</c:v>
                </c:pt>
                <c:pt idx="3845">
                  <c:v>17.481818181817193</c:v>
                </c:pt>
                <c:pt idx="3846">
                  <c:v>17.486363636362647</c:v>
                </c:pt>
                <c:pt idx="3847">
                  <c:v>17.490909090908101</c:v>
                </c:pt>
                <c:pt idx="3848">
                  <c:v>17.495454545453555</c:v>
                </c:pt>
                <c:pt idx="3849">
                  <c:v>17.499999999999009</c:v>
                </c:pt>
                <c:pt idx="3850">
                  <c:v>17.504545454544463</c:v>
                </c:pt>
                <c:pt idx="3851">
                  <c:v>17.509090909089917</c:v>
                </c:pt>
                <c:pt idx="3852">
                  <c:v>17.513636363635371</c:v>
                </c:pt>
                <c:pt idx="3853">
                  <c:v>17.518181818180825</c:v>
                </c:pt>
                <c:pt idx="3854">
                  <c:v>17.522727272726279</c:v>
                </c:pt>
                <c:pt idx="3855">
                  <c:v>17.527272727271733</c:v>
                </c:pt>
                <c:pt idx="3856">
                  <c:v>17.531818181817187</c:v>
                </c:pt>
                <c:pt idx="3857">
                  <c:v>17.536363636362641</c:v>
                </c:pt>
                <c:pt idx="3858">
                  <c:v>17.540909090908094</c:v>
                </c:pt>
                <c:pt idx="3859">
                  <c:v>17.545454545453548</c:v>
                </c:pt>
                <c:pt idx="3860">
                  <c:v>17.549999999999002</c:v>
                </c:pt>
                <c:pt idx="3861">
                  <c:v>17.554545454544456</c:v>
                </c:pt>
                <c:pt idx="3862">
                  <c:v>17.55909090908991</c:v>
                </c:pt>
                <c:pt idx="3863">
                  <c:v>17.563636363635364</c:v>
                </c:pt>
                <c:pt idx="3864">
                  <c:v>17.568181818180818</c:v>
                </c:pt>
                <c:pt idx="3865">
                  <c:v>17.572727272726272</c:v>
                </c:pt>
                <c:pt idx="3866">
                  <c:v>17.577272727271726</c:v>
                </c:pt>
                <c:pt idx="3867">
                  <c:v>17.58181818181718</c:v>
                </c:pt>
                <c:pt idx="3868">
                  <c:v>17.586363636362634</c:v>
                </c:pt>
                <c:pt idx="3869">
                  <c:v>17.590909090908088</c:v>
                </c:pt>
                <c:pt idx="3870">
                  <c:v>17.595454545453542</c:v>
                </c:pt>
                <c:pt idx="3871">
                  <c:v>17.599999999998996</c:v>
                </c:pt>
                <c:pt idx="3872">
                  <c:v>17.60454545454445</c:v>
                </c:pt>
                <c:pt idx="3873">
                  <c:v>17.609090909089904</c:v>
                </c:pt>
                <c:pt idx="3874">
                  <c:v>17.613636363635358</c:v>
                </c:pt>
                <c:pt idx="3875">
                  <c:v>17.618181818180812</c:v>
                </c:pt>
                <c:pt idx="3876">
                  <c:v>17.622727272726266</c:v>
                </c:pt>
                <c:pt idx="3877">
                  <c:v>17.62727272727172</c:v>
                </c:pt>
                <c:pt idx="3878">
                  <c:v>17.631818181817174</c:v>
                </c:pt>
                <c:pt idx="3879">
                  <c:v>17.636363636362628</c:v>
                </c:pt>
                <c:pt idx="3880">
                  <c:v>17.640909090908082</c:v>
                </c:pt>
                <c:pt idx="3881">
                  <c:v>17.645454545453536</c:v>
                </c:pt>
                <c:pt idx="3882">
                  <c:v>17.64999999999899</c:v>
                </c:pt>
                <c:pt idx="3883">
                  <c:v>17.654545454544444</c:v>
                </c:pt>
                <c:pt idx="3884">
                  <c:v>17.659090909089898</c:v>
                </c:pt>
                <c:pt idx="3885">
                  <c:v>17.663636363635352</c:v>
                </c:pt>
                <c:pt idx="3886">
                  <c:v>17.668181818180805</c:v>
                </c:pt>
                <c:pt idx="3887">
                  <c:v>17.672727272726259</c:v>
                </c:pt>
                <c:pt idx="3888">
                  <c:v>17.677272727271713</c:v>
                </c:pt>
                <c:pt idx="3889">
                  <c:v>17.681818181817167</c:v>
                </c:pt>
                <c:pt idx="3890">
                  <c:v>17.686363636362621</c:v>
                </c:pt>
                <c:pt idx="3891">
                  <c:v>17.690909090908075</c:v>
                </c:pt>
                <c:pt idx="3892">
                  <c:v>17.695454545453529</c:v>
                </c:pt>
                <c:pt idx="3893">
                  <c:v>17.699999999998983</c:v>
                </c:pt>
                <c:pt idx="3894">
                  <c:v>17.704545454544437</c:v>
                </c:pt>
                <c:pt idx="3895">
                  <c:v>17.709090909089891</c:v>
                </c:pt>
                <c:pt idx="3896">
                  <c:v>17.713636363635345</c:v>
                </c:pt>
                <c:pt idx="3897">
                  <c:v>17.718181818180799</c:v>
                </c:pt>
                <c:pt idx="3898">
                  <c:v>17.722727272726253</c:v>
                </c:pt>
                <c:pt idx="3899">
                  <c:v>17.727272727271707</c:v>
                </c:pt>
                <c:pt idx="3900">
                  <c:v>17.731818181817161</c:v>
                </c:pt>
                <c:pt idx="3901">
                  <c:v>17.736363636362615</c:v>
                </c:pt>
                <c:pt idx="3902">
                  <c:v>17.740909090908069</c:v>
                </c:pt>
                <c:pt idx="3903">
                  <c:v>17.745454545453523</c:v>
                </c:pt>
                <c:pt idx="3904">
                  <c:v>17.749999999998977</c:v>
                </c:pt>
                <c:pt idx="3905">
                  <c:v>17.754545454544431</c:v>
                </c:pt>
                <c:pt idx="3906">
                  <c:v>17.759090909089885</c:v>
                </c:pt>
                <c:pt idx="3907">
                  <c:v>17.763636363635339</c:v>
                </c:pt>
                <c:pt idx="3908">
                  <c:v>17.768181818180793</c:v>
                </c:pt>
                <c:pt idx="3909">
                  <c:v>17.772727272726247</c:v>
                </c:pt>
                <c:pt idx="3910">
                  <c:v>17.777272727271701</c:v>
                </c:pt>
                <c:pt idx="3911">
                  <c:v>17.781818181817155</c:v>
                </c:pt>
                <c:pt idx="3912">
                  <c:v>17.786363636362609</c:v>
                </c:pt>
                <c:pt idx="3913">
                  <c:v>17.790909090908062</c:v>
                </c:pt>
                <c:pt idx="3914">
                  <c:v>17.795454545453516</c:v>
                </c:pt>
                <c:pt idx="3915">
                  <c:v>17.79999999999897</c:v>
                </c:pt>
                <c:pt idx="3916">
                  <c:v>17.804545454544424</c:v>
                </c:pt>
                <c:pt idx="3917">
                  <c:v>17.809090909089878</c:v>
                </c:pt>
                <c:pt idx="3918">
                  <c:v>17.813636363635332</c:v>
                </c:pt>
                <c:pt idx="3919">
                  <c:v>17.818181818180786</c:v>
                </c:pt>
                <c:pt idx="3920">
                  <c:v>17.82272727272624</c:v>
                </c:pt>
                <c:pt idx="3921">
                  <c:v>17.827272727271694</c:v>
                </c:pt>
                <c:pt idx="3922">
                  <c:v>17.831818181817148</c:v>
                </c:pt>
                <c:pt idx="3923">
                  <c:v>17.836363636362602</c:v>
                </c:pt>
                <c:pt idx="3924">
                  <c:v>17.840909090908056</c:v>
                </c:pt>
                <c:pt idx="3925">
                  <c:v>17.84545454545351</c:v>
                </c:pt>
                <c:pt idx="3926">
                  <c:v>17.849999999998964</c:v>
                </c:pt>
                <c:pt idx="3927">
                  <c:v>17.854545454544418</c:v>
                </c:pt>
                <c:pt idx="3928">
                  <c:v>17.859090909089872</c:v>
                </c:pt>
                <c:pt idx="3929">
                  <c:v>17.863636363635326</c:v>
                </c:pt>
                <c:pt idx="3930">
                  <c:v>17.86818181818078</c:v>
                </c:pt>
                <c:pt idx="3931">
                  <c:v>17.872727272726234</c:v>
                </c:pt>
                <c:pt idx="3932">
                  <c:v>17.877272727271688</c:v>
                </c:pt>
                <c:pt idx="3933">
                  <c:v>17.881818181817142</c:v>
                </c:pt>
                <c:pt idx="3934">
                  <c:v>17.886363636362596</c:v>
                </c:pt>
                <c:pt idx="3935">
                  <c:v>17.89090909090805</c:v>
                </c:pt>
                <c:pt idx="3936">
                  <c:v>17.895454545453504</c:v>
                </c:pt>
                <c:pt idx="3937">
                  <c:v>17.899999999998958</c:v>
                </c:pt>
                <c:pt idx="3938">
                  <c:v>17.904545454544412</c:v>
                </c:pt>
                <c:pt idx="3939">
                  <c:v>17.909090909089866</c:v>
                </c:pt>
                <c:pt idx="3940">
                  <c:v>17.91363636363532</c:v>
                </c:pt>
                <c:pt idx="3941">
                  <c:v>17.918181818180773</c:v>
                </c:pt>
                <c:pt idx="3942">
                  <c:v>17.922727272726227</c:v>
                </c:pt>
                <c:pt idx="3943">
                  <c:v>17.927272727271681</c:v>
                </c:pt>
                <c:pt idx="3944">
                  <c:v>17.931818181817135</c:v>
                </c:pt>
                <c:pt idx="3945">
                  <c:v>17.936363636362589</c:v>
                </c:pt>
                <c:pt idx="3946">
                  <c:v>17.940909090908043</c:v>
                </c:pt>
                <c:pt idx="3947">
                  <c:v>17.945454545453497</c:v>
                </c:pt>
                <c:pt idx="3948">
                  <c:v>17.949999999998951</c:v>
                </c:pt>
                <c:pt idx="3949">
                  <c:v>17.954545454544405</c:v>
                </c:pt>
                <c:pt idx="3950">
                  <c:v>17.959090909089859</c:v>
                </c:pt>
                <c:pt idx="3951">
                  <c:v>17.963636363635313</c:v>
                </c:pt>
                <c:pt idx="3952">
                  <c:v>17.968181818180767</c:v>
                </c:pt>
                <c:pt idx="3953">
                  <c:v>17.972727272726221</c:v>
                </c:pt>
                <c:pt idx="3954">
                  <c:v>17.977272727271675</c:v>
                </c:pt>
                <c:pt idx="3955">
                  <c:v>17.981818181817129</c:v>
                </c:pt>
                <c:pt idx="3956">
                  <c:v>17.986363636362583</c:v>
                </c:pt>
                <c:pt idx="3957">
                  <c:v>17.990909090908037</c:v>
                </c:pt>
                <c:pt idx="3958">
                  <c:v>17.995454545453491</c:v>
                </c:pt>
                <c:pt idx="3959">
                  <c:v>17.999999999998945</c:v>
                </c:pt>
                <c:pt idx="3960">
                  <c:v>18.004545454544399</c:v>
                </c:pt>
                <c:pt idx="3961">
                  <c:v>18.009090909089853</c:v>
                </c:pt>
                <c:pt idx="3962">
                  <c:v>18.013636363635307</c:v>
                </c:pt>
                <c:pt idx="3963">
                  <c:v>18.018181818180761</c:v>
                </c:pt>
                <c:pt idx="3964">
                  <c:v>18.022727272726215</c:v>
                </c:pt>
                <c:pt idx="3965">
                  <c:v>18.027272727271669</c:v>
                </c:pt>
                <c:pt idx="3966">
                  <c:v>18.031818181817123</c:v>
                </c:pt>
                <c:pt idx="3967">
                  <c:v>18.036363636362577</c:v>
                </c:pt>
                <c:pt idx="3968">
                  <c:v>18.040909090908031</c:v>
                </c:pt>
                <c:pt idx="3969">
                  <c:v>18.045454545453484</c:v>
                </c:pt>
                <c:pt idx="3970">
                  <c:v>18.049999999998938</c:v>
                </c:pt>
                <c:pt idx="3971">
                  <c:v>18.054545454544392</c:v>
                </c:pt>
                <c:pt idx="3972">
                  <c:v>18.059090909089846</c:v>
                </c:pt>
                <c:pt idx="3973">
                  <c:v>18.0636363636353</c:v>
                </c:pt>
                <c:pt idx="3974">
                  <c:v>18.068181818180754</c:v>
                </c:pt>
                <c:pt idx="3975">
                  <c:v>18.072727272726208</c:v>
                </c:pt>
                <c:pt idx="3976">
                  <c:v>18.077272727271662</c:v>
                </c:pt>
                <c:pt idx="3977">
                  <c:v>18.081818181817116</c:v>
                </c:pt>
                <c:pt idx="3978">
                  <c:v>18.08636363636257</c:v>
                </c:pt>
                <c:pt idx="3979">
                  <c:v>18.090909090908024</c:v>
                </c:pt>
                <c:pt idx="3980">
                  <c:v>18.095454545453478</c:v>
                </c:pt>
                <c:pt idx="3981">
                  <c:v>18.099999999998932</c:v>
                </c:pt>
                <c:pt idx="3982">
                  <c:v>18.104545454544386</c:v>
                </c:pt>
                <c:pt idx="3983">
                  <c:v>18.10909090908984</c:v>
                </c:pt>
                <c:pt idx="3984">
                  <c:v>18.113636363635294</c:v>
                </c:pt>
                <c:pt idx="3985">
                  <c:v>18.118181818180748</c:v>
                </c:pt>
                <c:pt idx="3986">
                  <c:v>18.122727272726202</c:v>
                </c:pt>
                <c:pt idx="3987">
                  <c:v>18.127272727271656</c:v>
                </c:pt>
                <c:pt idx="3988">
                  <c:v>18.13181818181711</c:v>
                </c:pt>
                <c:pt idx="3989">
                  <c:v>18.136363636362564</c:v>
                </c:pt>
                <c:pt idx="3990">
                  <c:v>18.140909090908018</c:v>
                </c:pt>
                <c:pt idx="3991">
                  <c:v>18.145454545453472</c:v>
                </c:pt>
                <c:pt idx="3992">
                  <c:v>18.149999999998926</c:v>
                </c:pt>
                <c:pt idx="3993">
                  <c:v>18.15454545454438</c:v>
                </c:pt>
                <c:pt idx="3994">
                  <c:v>18.159090909089834</c:v>
                </c:pt>
                <c:pt idx="3995">
                  <c:v>18.163636363635288</c:v>
                </c:pt>
                <c:pt idx="3996">
                  <c:v>18.168181818180742</c:v>
                </c:pt>
                <c:pt idx="3997">
                  <c:v>18.172727272726195</c:v>
                </c:pt>
                <c:pt idx="3998">
                  <c:v>18.177272727271649</c:v>
                </c:pt>
                <c:pt idx="3999">
                  <c:v>18.181818181817103</c:v>
                </c:pt>
                <c:pt idx="4000">
                  <c:v>18.186363636362557</c:v>
                </c:pt>
                <c:pt idx="4001">
                  <c:v>18.190909090908011</c:v>
                </c:pt>
                <c:pt idx="4002">
                  <c:v>18.195454545453465</c:v>
                </c:pt>
                <c:pt idx="4003">
                  <c:v>18.199999999998919</c:v>
                </c:pt>
                <c:pt idx="4004">
                  <c:v>18.204545454544373</c:v>
                </c:pt>
                <c:pt idx="4005">
                  <c:v>18.209090909089827</c:v>
                </c:pt>
                <c:pt idx="4006">
                  <c:v>18.213636363635281</c:v>
                </c:pt>
                <c:pt idx="4007">
                  <c:v>18.218181818180735</c:v>
                </c:pt>
                <c:pt idx="4008">
                  <c:v>18.222727272726189</c:v>
                </c:pt>
                <c:pt idx="4009">
                  <c:v>18.227272727271643</c:v>
                </c:pt>
                <c:pt idx="4010">
                  <c:v>18.231818181817097</c:v>
                </c:pt>
                <c:pt idx="4011">
                  <c:v>18.236363636362551</c:v>
                </c:pt>
                <c:pt idx="4012">
                  <c:v>18.240909090908005</c:v>
                </c:pt>
                <c:pt idx="4013">
                  <c:v>18.245454545453459</c:v>
                </c:pt>
                <c:pt idx="4014">
                  <c:v>18.249999999998913</c:v>
                </c:pt>
                <c:pt idx="4015">
                  <c:v>18.254545454544367</c:v>
                </c:pt>
                <c:pt idx="4016">
                  <c:v>18.259090909089821</c:v>
                </c:pt>
                <c:pt idx="4017">
                  <c:v>18.263636363635275</c:v>
                </c:pt>
                <c:pt idx="4018">
                  <c:v>18.268181818180729</c:v>
                </c:pt>
                <c:pt idx="4019">
                  <c:v>18.272727272726183</c:v>
                </c:pt>
                <c:pt idx="4020">
                  <c:v>18.277272727271637</c:v>
                </c:pt>
                <c:pt idx="4021">
                  <c:v>18.281818181817091</c:v>
                </c:pt>
                <c:pt idx="4022">
                  <c:v>18.286363636362545</c:v>
                </c:pt>
                <c:pt idx="4023">
                  <c:v>18.290909090907999</c:v>
                </c:pt>
                <c:pt idx="4024">
                  <c:v>18.295454545453453</c:v>
                </c:pt>
                <c:pt idx="4025">
                  <c:v>18.299999999998906</c:v>
                </c:pt>
                <c:pt idx="4026">
                  <c:v>18.30454545454436</c:v>
                </c:pt>
                <c:pt idx="4027">
                  <c:v>18.309090909089814</c:v>
                </c:pt>
                <c:pt idx="4028">
                  <c:v>18.313636363635268</c:v>
                </c:pt>
                <c:pt idx="4029">
                  <c:v>18.318181818180722</c:v>
                </c:pt>
                <c:pt idx="4030">
                  <c:v>18.322727272726176</c:v>
                </c:pt>
                <c:pt idx="4031">
                  <c:v>18.32727272727163</c:v>
                </c:pt>
                <c:pt idx="4032">
                  <c:v>18.331818181817084</c:v>
                </c:pt>
                <c:pt idx="4033">
                  <c:v>18.336363636362538</c:v>
                </c:pt>
                <c:pt idx="4034">
                  <c:v>18.340909090907992</c:v>
                </c:pt>
                <c:pt idx="4035">
                  <c:v>18.345454545453446</c:v>
                </c:pt>
                <c:pt idx="4036">
                  <c:v>18.3499999999989</c:v>
                </c:pt>
                <c:pt idx="4037">
                  <c:v>18.354545454544354</c:v>
                </c:pt>
                <c:pt idx="4038">
                  <c:v>18.359090909089808</c:v>
                </c:pt>
                <c:pt idx="4039">
                  <c:v>18.363636363635262</c:v>
                </c:pt>
                <c:pt idx="4040">
                  <c:v>18.368181818180716</c:v>
                </c:pt>
                <c:pt idx="4041">
                  <c:v>18.37272727272617</c:v>
                </c:pt>
                <c:pt idx="4042">
                  <c:v>18.377272727271624</c:v>
                </c:pt>
                <c:pt idx="4043">
                  <c:v>18.381818181817078</c:v>
                </c:pt>
                <c:pt idx="4044">
                  <c:v>18.386363636362532</c:v>
                </c:pt>
                <c:pt idx="4045">
                  <c:v>18.390909090907986</c:v>
                </c:pt>
                <c:pt idx="4046">
                  <c:v>18.39545454545344</c:v>
                </c:pt>
                <c:pt idx="4047">
                  <c:v>18.399999999998894</c:v>
                </c:pt>
                <c:pt idx="4048">
                  <c:v>18.404545454544348</c:v>
                </c:pt>
                <c:pt idx="4049">
                  <c:v>18.409090909089802</c:v>
                </c:pt>
                <c:pt idx="4050">
                  <c:v>18.413636363635256</c:v>
                </c:pt>
                <c:pt idx="4051">
                  <c:v>18.41818181818071</c:v>
                </c:pt>
                <c:pt idx="4052">
                  <c:v>18.422727272726164</c:v>
                </c:pt>
                <c:pt idx="4053">
                  <c:v>18.427272727271617</c:v>
                </c:pt>
                <c:pt idx="4054">
                  <c:v>18.431818181817071</c:v>
                </c:pt>
                <c:pt idx="4055">
                  <c:v>18.436363636362525</c:v>
                </c:pt>
                <c:pt idx="4056">
                  <c:v>18.440909090907979</c:v>
                </c:pt>
                <c:pt idx="4057">
                  <c:v>18.445454545453433</c:v>
                </c:pt>
                <c:pt idx="4058">
                  <c:v>18.449999999998887</c:v>
                </c:pt>
                <c:pt idx="4059">
                  <c:v>18.454545454544341</c:v>
                </c:pt>
                <c:pt idx="4060">
                  <c:v>18.459090909089795</c:v>
                </c:pt>
                <c:pt idx="4061">
                  <c:v>18.463636363635249</c:v>
                </c:pt>
                <c:pt idx="4062">
                  <c:v>18.468181818180703</c:v>
                </c:pt>
                <c:pt idx="4063">
                  <c:v>18.472727272726157</c:v>
                </c:pt>
                <c:pt idx="4064">
                  <c:v>18.477272727271611</c:v>
                </c:pt>
                <c:pt idx="4065">
                  <c:v>18.481818181817065</c:v>
                </c:pt>
                <c:pt idx="4066">
                  <c:v>18.486363636362519</c:v>
                </c:pt>
                <c:pt idx="4067">
                  <c:v>18.490909090907973</c:v>
                </c:pt>
                <c:pt idx="4068">
                  <c:v>18.495454545453427</c:v>
                </c:pt>
                <c:pt idx="4069">
                  <c:v>18.499999999998881</c:v>
                </c:pt>
                <c:pt idx="4070">
                  <c:v>18.504545454544335</c:v>
                </c:pt>
                <c:pt idx="4071">
                  <c:v>18.509090909089789</c:v>
                </c:pt>
                <c:pt idx="4072">
                  <c:v>18.513636363635243</c:v>
                </c:pt>
                <c:pt idx="4073">
                  <c:v>18.518181818180697</c:v>
                </c:pt>
                <c:pt idx="4074">
                  <c:v>18.522727272726151</c:v>
                </c:pt>
                <c:pt idx="4075">
                  <c:v>18.527272727271605</c:v>
                </c:pt>
                <c:pt idx="4076">
                  <c:v>18.531818181817059</c:v>
                </c:pt>
                <c:pt idx="4077">
                  <c:v>18.536363636362513</c:v>
                </c:pt>
                <c:pt idx="4078">
                  <c:v>18.540909090907967</c:v>
                </c:pt>
                <c:pt idx="4079">
                  <c:v>18.545454545453421</c:v>
                </c:pt>
                <c:pt idx="4080">
                  <c:v>18.549999999998875</c:v>
                </c:pt>
                <c:pt idx="4081">
                  <c:v>18.554545454544328</c:v>
                </c:pt>
                <c:pt idx="4082">
                  <c:v>18.559090909089782</c:v>
                </c:pt>
                <c:pt idx="4083">
                  <c:v>18.563636363635236</c:v>
                </c:pt>
                <c:pt idx="4084">
                  <c:v>18.56818181818069</c:v>
                </c:pt>
                <c:pt idx="4085">
                  <c:v>18.572727272726144</c:v>
                </c:pt>
                <c:pt idx="4086">
                  <c:v>18.577272727271598</c:v>
                </c:pt>
                <c:pt idx="4087">
                  <c:v>18.581818181817052</c:v>
                </c:pt>
                <c:pt idx="4088">
                  <c:v>18.586363636362506</c:v>
                </c:pt>
                <c:pt idx="4089">
                  <c:v>18.59090909090796</c:v>
                </c:pt>
                <c:pt idx="4090">
                  <c:v>18.595454545453414</c:v>
                </c:pt>
                <c:pt idx="4091">
                  <c:v>18.599999999998868</c:v>
                </c:pt>
                <c:pt idx="4092">
                  <c:v>18.604545454544322</c:v>
                </c:pt>
                <c:pt idx="4093">
                  <c:v>18.609090909089776</c:v>
                </c:pt>
                <c:pt idx="4094">
                  <c:v>18.61363636363523</c:v>
                </c:pt>
                <c:pt idx="4095">
                  <c:v>18.618181818180684</c:v>
                </c:pt>
                <c:pt idx="4096">
                  <c:v>18.622727272726138</c:v>
                </c:pt>
                <c:pt idx="4097">
                  <c:v>18.627272727271592</c:v>
                </c:pt>
                <c:pt idx="4098">
                  <c:v>18.631818181817046</c:v>
                </c:pt>
                <c:pt idx="4099">
                  <c:v>18.6363636363625</c:v>
                </c:pt>
                <c:pt idx="4100">
                  <c:v>18.640909090907954</c:v>
                </c:pt>
                <c:pt idx="4101">
                  <c:v>18.645454545453408</c:v>
                </c:pt>
                <c:pt idx="4102">
                  <c:v>18.649999999998862</c:v>
                </c:pt>
                <c:pt idx="4103">
                  <c:v>18.654545454544316</c:v>
                </c:pt>
                <c:pt idx="4104">
                  <c:v>18.65909090908977</c:v>
                </c:pt>
                <c:pt idx="4105">
                  <c:v>18.663636363635224</c:v>
                </c:pt>
                <c:pt idx="4106">
                  <c:v>18.668181818180678</c:v>
                </c:pt>
                <c:pt idx="4107">
                  <c:v>18.672727272726132</c:v>
                </c:pt>
                <c:pt idx="4108">
                  <c:v>18.677272727271585</c:v>
                </c:pt>
                <c:pt idx="4109">
                  <c:v>18.681818181817039</c:v>
                </c:pt>
                <c:pt idx="4110">
                  <c:v>18.686363636362493</c:v>
                </c:pt>
                <c:pt idx="4111">
                  <c:v>18.690909090907947</c:v>
                </c:pt>
                <c:pt idx="4112">
                  <c:v>18.695454545453401</c:v>
                </c:pt>
                <c:pt idx="4113">
                  <c:v>18.699999999998855</c:v>
                </c:pt>
                <c:pt idx="4114">
                  <c:v>18.704545454544309</c:v>
                </c:pt>
                <c:pt idx="4115">
                  <c:v>18.709090909089763</c:v>
                </c:pt>
                <c:pt idx="4116">
                  <c:v>18.713636363635217</c:v>
                </c:pt>
                <c:pt idx="4117">
                  <c:v>18.718181818180671</c:v>
                </c:pt>
                <c:pt idx="4118">
                  <c:v>18.722727272726125</c:v>
                </c:pt>
                <c:pt idx="4119">
                  <c:v>18.727272727271579</c:v>
                </c:pt>
                <c:pt idx="4120">
                  <c:v>18.731818181817033</c:v>
                </c:pt>
                <c:pt idx="4121">
                  <c:v>18.736363636362487</c:v>
                </c:pt>
                <c:pt idx="4122">
                  <c:v>18.740909090907941</c:v>
                </c:pt>
                <c:pt idx="4123">
                  <c:v>18.745454545453395</c:v>
                </c:pt>
                <c:pt idx="4124">
                  <c:v>18.749999999998849</c:v>
                </c:pt>
                <c:pt idx="4125">
                  <c:v>18.754545454544303</c:v>
                </c:pt>
                <c:pt idx="4126">
                  <c:v>18.759090909089757</c:v>
                </c:pt>
                <c:pt idx="4127">
                  <c:v>18.763636363635211</c:v>
                </c:pt>
                <c:pt idx="4128">
                  <c:v>18.768181818180665</c:v>
                </c:pt>
                <c:pt idx="4129">
                  <c:v>18.772727272726119</c:v>
                </c:pt>
                <c:pt idx="4130">
                  <c:v>18.777272727271573</c:v>
                </c:pt>
                <c:pt idx="4131">
                  <c:v>18.781818181817027</c:v>
                </c:pt>
                <c:pt idx="4132">
                  <c:v>18.786363636362481</c:v>
                </c:pt>
                <c:pt idx="4133">
                  <c:v>18.790909090907935</c:v>
                </c:pt>
                <c:pt idx="4134">
                  <c:v>18.795454545453389</c:v>
                </c:pt>
                <c:pt idx="4135">
                  <c:v>18.799999999998843</c:v>
                </c:pt>
                <c:pt idx="4136">
                  <c:v>18.804545454544296</c:v>
                </c:pt>
                <c:pt idx="4137">
                  <c:v>18.80909090908975</c:v>
                </c:pt>
                <c:pt idx="4138">
                  <c:v>18.813636363635204</c:v>
                </c:pt>
                <c:pt idx="4139">
                  <c:v>18.818181818180658</c:v>
                </c:pt>
                <c:pt idx="4140">
                  <c:v>18.822727272726112</c:v>
                </c:pt>
                <c:pt idx="4141">
                  <c:v>18.827272727271566</c:v>
                </c:pt>
                <c:pt idx="4142">
                  <c:v>18.83181818181702</c:v>
                </c:pt>
                <c:pt idx="4143">
                  <c:v>18.836363636362474</c:v>
                </c:pt>
                <c:pt idx="4144">
                  <c:v>18.840909090907928</c:v>
                </c:pt>
                <c:pt idx="4145">
                  <c:v>18.845454545453382</c:v>
                </c:pt>
                <c:pt idx="4146">
                  <c:v>18.849999999998836</c:v>
                </c:pt>
                <c:pt idx="4147">
                  <c:v>18.85454545454429</c:v>
                </c:pt>
                <c:pt idx="4148">
                  <c:v>18.859090909089744</c:v>
                </c:pt>
                <c:pt idx="4149">
                  <c:v>18.863636363635198</c:v>
                </c:pt>
                <c:pt idx="4150">
                  <c:v>18.868181818180652</c:v>
                </c:pt>
                <c:pt idx="4151">
                  <c:v>18.872727272726106</c:v>
                </c:pt>
                <c:pt idx="4152">
                  <c:v>18.87727272727156</c:v>
                </c:pt>
                <c:pt idx="4153">
                  <c:v>18.881818181817014</c:v>
                </c:pt>
                <c:pt idx="4154">
                  <c:v>18.886363636362468</c:v>
                </c:pt>
                <c:pt idx="4155">
                  <c:v>18.890909090907922</c:v>
                </c:pt>
                <c:pt idx="4156">
                  <c:v>18.895454545453376</c:v>
                </c:pt>
                <c:pt idx="4157">
                  <c:v>18.89999999999883</c:v>
                </c:pt>
                <c:pt idx="4158">
                  <c:v>18.904545454544284</c:v>
                </c:pt>
                <c:pt idx="4159">
                  <c:v>18.909090909089738</c:v>
                </c:pt>
                <c:pt idx="4160">
                  <c:v>18.913636363635192</c:v>
                </c:pt>
                <c:pt idx="4161">
                  <c:v>18.918181818180646</c:v>
                </c:pt>
                <c:pt idx="4162">
                  <c:v>18.9227272727261</c:v>
                </c:pt>
                <c:pt idx="4163">
                  <c:v>18.927272727271554</c:v>
                </c:pt>
                <c:pt idx="4164">
                  <c:v>18.931818181817007</c:v>
                </c:pt>
                <c:pt idx="4165">
                  <c:v>18.936363636362461</c:v>
                </c:pt>
                <c:pt idx="4166">
                  <c:v>18.940909090907915</c:v>
                </c:pt>
                <c:pt idx="4167">
                  <c:v>18.945454545453369</c:v>
                </c:pt>
                <c:pt idx="4168">
                  <c:v>18.949999999998823</c:v>
                </c:pt>
                <c:pt idx="4169">
                  <c:v>18.954545454544277</c:v>
                </c:pt>
                <c:pt idx="4170">
                  <c:v>18.959090909089731</c:v>
                </c:pt>
                <c:pt idx="4171">
                  <c:v>18.963636363635185</c:v>
                </c:pt>
                <c:pt idx="4172">
                  <c:v>18.968181818180639</c:v>
                </c:pt>
                <c:pt idx="4173">
                  <c:v>18.972727272726093</c:v>
                </c:pt>
                <c:pt idx="4174">
                  <c:v>18.977272727271547</c:v>
                </c:pt>
                <c:pt idx="4175">
                  <c:v>18.981818181817001</c:v>
                </c:pt>
                <c:pt idx="4176">
                  <c:v>18.986363636362455</c:v>
                </c:pt>
                <c:pt idx="4177">
                  <c:v>18.990909090907909</c:v>
                </c:pt>
                <c:pt idx="4178">
                  <c:v>18.995454545453363</c:v>
                </c:pt>
                <c:pt idx="4179">
                  <c:v>18.999999999998817</c:v>
                </c:pt>
                <c:pt idx="4180">
                  <c:v>19.004545454544271</c:v>
                </c:pt>
                <c:pt idx="4181">
                  <c:v>19.009090909089725</c:v>
                </c:pt>
                <c:pt idx="4182">
                  <c:v>19.013636363635179</c:v>
                </c:pt>
                <c:pt idx="4183">
                  <c:v>19.018181818180633</c:v>
                </c:pt>
                <c:pt idx="4184">
                  <c:v>19.022727272726087</c:v>
                </c:pt>
                <c:pt idx="4185">
                  <c:v>19.027272727271541</c:v>
                </c:pt>
                <c:pt idx="4186">
                  <c:v>19.031818181816995</c:v>
                </c:pt>
                <c:pt idx="4187">
                  <c:v>19.036363636362449</c:v>
                </c:pt>
                <c:pt idx="4188">
                  <c:v>19.040909090907903</c:v>
                </c:pt>
                <c:pt idx="4189">
                  <c:v>19.045454545453357</c:v>
                </c:pt>
                <c:pt idx="4190">
                  <c:v>19.049999999998811</c:v>
                </c:pt>
                <c:pt idx="4191">
                  <c:v>19.054545454544265</c:v>
                </c:pt>
                <c:pt idx="4192">
                  <c:v>19.059090909089718</c:v>
                </c:pt>
                <c:pt idx="4193">
                  <c:v>19.063636363635172</c:v>
                </c:pt>
                <c:pt idx="4194">
                  <c:v>19.068181818180626</c:v>
                </c:pt>
                <c:pt idx="4195">
                  <c:v>19.07272727272608</c:v>
                </c:pt>
                <c:pt idx="4196">
                  <c:v>19.077272727271534</c:v>
                </c:pt>
                <c:pt idx="4197">
                  <c:v>19.081818181816988</c:v>
                </c:pt>
                <c:pt idx="4198">
                  <c:v>19.086363636362442</c:v>
                </c:pt>
                <c:pt idx="4199">
                  <c:v>19.090909090907896</c:v>
                </c:pt>
                <c:pt idx="4200">
                  <c:v>19.09545454545335</c:v>
                </c:pt>
                <c:pt idx="4201">
                  <c:v>19.099999999998804</c:v>
                </c:pt>
                <c:pt idx="4202">
                  <c:v>19.104545454544258</c:v>
                </c:pt>
                <c:pt idx="4203">
                  <c:v>19.109090909089712</c:v>
                </c:pt>
                <c:pt idx="4204">
                  <c:v>19.113636363635166</c:v>
                </c:pt>
                <c:pt idx="4205">
                  <c:v>19.11818181818062</c:v>
                </c:pt>
                <c:pt idx="4206">
                  <c:v>19.122727272726074</c:v>
                </c:pt>
                <c:pt idx="4207">
                  <c:v>19.127272727271528</c:v>
                </c:pt>
                <c:pt idx="4208">
                  <c:v>19.131818181816982</c:v>
                </c:pt>
                <c:pt idx="4209">
                  <c:v>19.136363636362436</c:v>
                </c:pt>
                <c:pt idx="4210">
                  <c:v>19.14090909090789</c:v>
                </c:pt>
                <c:pt idx="4211">
                  <c:v>19.145454545453344</c:v>
                </c:pt>
                <c:pt idx="4212">
                  <c:v>19.149999999998798</c:v>
                </c:pt>
                <c:pt idx="4213">
                  <c:v>19.154545454544252</c:v>
                </c:pt>
                <c:pt idx="4214">
                  <c:v>19.159090909089706</c:v>
                </c:pt>
                <c:pt idx="4215">
                  <c:v>19.16363636363516</c:v>
                </c:pt>
                <c:pt idx="4216">
                  <c:v>19.168181818180614</c:v>
                </c:pt>
                <c:pt idx="4217">
                  <c:v>19.172727272726068</c:v>
                </c:pt>
                <c:pt idx="4218">
                  <c:v>19.177272727271522</c:v>
                </c:pt>
                <c:pt idx="4219">
                  <c:v>19.181818181816976</c:v>
                </c:pt>
                <c:pt idx="4220">
                  <c:v>19.186363636362429</c:v>
                </c:pt>
                <c:pt idx="4221">
                  <c:v>19.190909090907883</c:v>
                </c:pt>
                <c:pt idx="4222">
                  <c:v>19.195454545453337</c:v>
                </c:pt>
                <c:pt idx="4223">
                  <c:v>19.199999999998791</c:v>
                </c:pt>
                <c:pt idx="4224">
                  <c:v>19.204545454544245</c:v>
                </c:pt>
                <c:pt idx="4225">
                  <c:v>19.209090909089699</c:v>
                </c:pt>
                <c:pt idx="4226">
                  <c:v>19.213636363635153</c:v>
                </c:pt>
                <c:pt idx="4227">
                  <c:v>19.218181818180607</c:v>
                </c:pt>
                <c:pt idx="4228">
                  <c:v>19.222727272726061</c:v>
                </c:pt>
                <c:pt idx="4229">
                  <c:v>19.227272727271515</c:v>
                </c:pt>
                <c:pt idx="4230">
                  <c:v>19.231818181816969</c:v>
                </c:pt>
                <c:pt idx="4231">
                  <c:v>19.236363636362423</c:v>
                </c:pt>
                <c:pt idx="4232">
                  <c:v>19.240909090907877</c:v>
                </c:pt>
                <c:pt idx="4233">
                  <c:v>19.245454545453331</c:v>
                </c:pt>
                <c:pt idx="4234">
                  <c:v>19.249999999998785</c:v>
                </c:pt>
                <c:pt idx="4235">
                  <c:v>19.254545454544239</c:v>
                </c:pt>
                <c:pt idx="4236">
                  <c:v>19.259090909089693</c:v>
                </c:pt>
                <c:pt idx="4237">
                  <c:v>19.263636363635147</c:v>
                </c:pt>
                <c:pt idx="4238">
                  <c:v>19.268181818180601</c:v>
                </c:pt>
                <c:pt idx="4239">
                  <c:v>19.272727272726055</c:v>
                </c:pt>
                <c:pt idx="4240">
                  <c:v>19.277272727271509</c:v>
                </c:pt>
                <c:pt idx="4241">
                  <c:v>19.281818181816963</c:v>
                </c:pt>
                <c:pt idx="4242">
                  <c:v>19.286363636362417</c:v>
                </c:pt>
                <c:pt idx="4243">
                  <c:v>19.290909090907871</c:v>
                </c:pt>
                <c:pt idx="4244">
                  <c:v>19.295454545453325</c:v>
                </c:pt>
                <c:pt idx="4245">
                  <c:v>19.299999999998779</c:v>
                </c:pt>
                <c:pt idx="4246">
                  <c:v>19.304545454544233</c:v>
                </c:pt>
                <c:pt idx="4247">
                  <c:v>19.309090909089687</c:v>
                </c:pt>
                <c:pt idx="4248">
                  <c:v>19.31363636363514</c:v>
                </c:pt>
                <c:pt idx="4249">
                  <c:v>19.318181818180594</c:v>
                </c:pt>
                <c:pt idx="4250">
                  <c:v>19.322727272726048</c:v>
                </c:pt>
                <c:pt idx="4251">
                  <c:v>19.327272727271502</c:v>
                </c:pt>
                <c:pt idx="4252">
                  <c:v>19.331818181816956</c:v>
                </c:pt>
                <c:pt idx="4253">
                  <c:v>19.33636363636241</c:v>
                </c:pt>
                <c:pt idx="4254">
                  <c:v>19.340909090907864</c:v>
                </c:pt>
                <c:pt idx="4255">
                  <c:v>19.345454545453318</c:v>
                </c:pt>
                <c:pt idx="4256">
                  <c:v>19.349999999998772</c:v>
                </c:pt>
                <c:pt idx="4257">
                  <c:v>19.354545454544226</c:v>
                </c:pt>
                <c:pt idx="4258">
                  <c:v>19.35909090908968</c:v>
                </c:pt>
                <c:pt idx="4259">
                  <c:v>19.363636363635134</c:v>
                </c:pt>
                <c:pt idx="4260">
                  <c:v>19.368181818180588</c:v>
                </c:pt>
                <c:pt idx="4261">
                  <c:v>19.372727272726042</c:v>
                </c:pt>
                <c:pt idx="4262">
                  <c:v>19.377272727271496</c:v>
                </c:pt>
                <c:pt idx="4263">
                  <c:v>19.38181818181695</c:v>
                </c:pt>
                <c:pt idx="4264">
                  <c:v>19.386363636362404</c:v>
                </c:pt>
                <c:pt idx="4265">
                  <c:v>19.390909090907858</c:v>
                </c:pt>
                <c:pt idx="4266">
                  <c:v>19.395454545453312</c:v>
                </c:pt>
                <c:pt idx="4267">
                  <c:v>19.399999999998766</c:v>
                </c:pt>
                <c:pt idx="4268">
                  <c:v>19.40454545454422</c:v>
                </c:pt>
                <c:pt idx="4269">
                  <c:v>19.409090909089674</c:v>
                </c:pt>
                <c:pt idx="4270">
                  <c:v>19.413636363635128</c:v>
                </c:pt>
                <c:pt idx="4271">
                  <c:v>19.418181818180582</c:v>
                </c:pt>
                <c:pt idx="4272">
                  <c:v>19.422727272726036</c:v>
                </c:pt>
                <c:pt idx="4273">
                  <c:v>19.42727272727149</c:v>
                </c:pt>
                <c:pt idx="4274">
                  <c:v>19.431818181816944</c:v>
                </c:pt>
                <c:pt idx="4275">
                  <c:v>19.436363636362398</c:v>
                </c:pt>
                <c:pt idx="4276">
                  <c:v>19.440909090907851</c:v>
                </c:pt>
                <c:pt idx="4277">
                  <c:v>19.445454545453305</c:v>
                </c:pt>
                <c:pt idx="4278">
                  <c:v>19.449999999998759</c:v>
                </c:pt>
                <c:pt idx="4279">
                  <c:v>19.454545454544213</c:v>
                </c:pt>
                <c:pt idx="4280">
                  <c:v>19.459090909089667</c:v>
                </c:pt>
                <c:pt idx="4281">
                  <c:v>19.463636363635121</c:v>
                </c:pt>
                <c:pt idx="4282">
                  <c:v>19.468181818180575</c:v>
                </c:pt>
                <c:pt idx="4283">
                  <c:v>19.472727272726029</c:v>
                </c:pt>
                <c:pt idx="4284">
                  <c:v>19.477272727271483</c:v>
                </c:pt>
                <c:pt idx="4285">
                  <c:v>19.481818181816937</c:v>
                </c:pt>
                <c:pt idx="4286">
                  <c:v>19.486363636362391</c:v>
                </c:pt>
                <c:pt idx="4287">
                  <c:v>19.490909090907845</c:v>
                </c:pt>
                <c:pt idx="4288">
                  <c:v>19.495454545453299</c:v>
                </c:pt>
                <c:pt idx="4289">
                  <c:v>19.499999999998753</c:v>
                </c:pt>
                <c:pt idx="4290">
                  <c:v>19.504545454544207</c:v>
                </c:pt>
                <c:pt idx="4291">
                  <c:v>19.509090909089661</c:v>
                </c:pt>
                <c:pt idx="4292">
                  <c:v>19.513636363635115</c:v>
                </c:pt>
                <c:pt idx="4293">
                  <c:v>19.518181818180569</c:v>
                </c:pt>
                <c:pt idx="4294">
                  <c:v>19.522727272726023</c:v>
                </c:pt>
                <c:pt idx="4295">
                  <c:v>19.527272727271477</c:v>
                </c:pt>
                <c:pt idx="4296">
                  <c:v>19.531818181816931</c:v>
                </c:pt>
                <c:pt idx="4297">
                  <c:v>19.536363636362385</c:v>
                </c:pt>
                <c:pt idx="4298">
                  <c:v>19.540909090907839</c:v>
                </c:pt>
                <c:pt idx="4299">
                  <c:v>19.545454545453293</c:v>
                </c:pt>
                <c:pt idx="4300">
                  <c:v>19.549999999998747</c:v>
                </c:pt>
                <c:pt idx="4301">
                  <c:v>19.554545454544201</c:v>
                </c:pt>
                <c:pt idx="4302">
                  <c:v>19.559090909089655</c:v>
                </c:pt>
                <c:pt idx="4303">
                  <c:v>19.563636363635108</c:v>
                </c:pt>
                <c:pt idx="4304">
                  <c:v>19.568181818180562</c:v>
                </c:pt>
                <c:pt idx="4305">
                  <c:v>19.572727272726016</c:v>
                </c:pt>
                <c:pt idx="4306">
                  <c:v>19.57727272727147</c:v>
                </c:pt>
                <c:pt idx="4307">
                  <c:v>19.581818181816924</c:v>
                </c:pt>
                <c:pt idx="4308">
                  <c:v>19.586363636362378</c:v>
                </c:pt>
                <c:pt idx="4309">
                  <c:v>19.590909090907832</c:v>
                </c:pt>
                <c:pt idx="4310">
                  <c:v>19.595454545453286</c:v>
                </c:pt>
                <c:pt idx="4311">
                  <c:v>19.59999999999874</c:v>
                </c:pt>
                <c:pt idx="4312">
                  <c:v>19.604545454544194</c:v>
                </c:pt>
                <c:pt idx="4313">
                  <c:v>19.609090909089648</c:v>
                </c:pt>
                <c:pt idx="4314">
                  <c:v>19.613636363635102</c:v>
                </c:pt>
                <c:pt idx="4315">
                  <c:v>19.618181818180556</c:v>
                </c:pt>
                <c:pt idx="4316">
                  <c:v>19.62272727272601</c:v>
                </c:pt>
                <c:pt idx="4317">
                  <c:v>19.627272727271464</c:v>
                </c:pt>
                <c:pt idx="4318">
                  <c:v>19.631818181816918</c:v>
                </c:pt>
                <c:pt idx="4319">
                  <c:v>19.636363636362372</c:v>
                </c:pt>
                <c:pt idx="4320">
                  <c:v>19.640909090907826</c:v>
                </c:pt>
                <c:pt idx="4321">
                  <c:v>19.64545454545328</c:v>
                </c:pt>
                <c:pt idx="4322">
                  <c:v>19.649999999998734</c:v>
                </c:pt>
                <c:pt idx="4323">
                  <c:v>19.654545454544188</c:v>
                </c:pt>
                <c:pt idx="4324">
                  <c:v>19.659090909089642</c:v>
                </c:pt>
                <c:pt idx="4325">
                  <c:v>19.663636363635096</c:v>
                </c:pt>
                <c:pt idx="4326">
                  <c:v>19.66818181818055</c:v>
                </c:pt>
                <c:pt idx="4327">
                  <c:v>19.672727272726004</c:v>
                </c:pt>
                <c:pt idx="4328">
                  <c:v>19.677272727271458</c:v>
                </c:pt>
                <c:pt idx="4329">
                  <c:v>19.681818181816912</c:v>
                </c:pt>
                <c:pt idx="4330">
                  <c:v>19.686363636362366</c:v>
                </c:pt>
                <c:pt idx="4331">
                  <c:v>19.690909090907819</c:v>
                </c:pt>
                <c:pt idx="4332">
                  <c:v>19.695454545453273</c:v>
                </c:pt>
                <c:pt idx="4333">
                  <c:v>19.699999999998727</c:v>
                </c:pt>
                <c:pt idx="4334">
                  <c:v>19.704545454544181</c:v>
                </c:pt>
                <c:pt idx="4335">
                  <c:v>19.709090909089635</c:v>
                </c:pt>
                <c:pt idx="4336">
                  <c:v>19.713636363635089</c:v>
                </c:pt>
                <c:pt idx="4337">
                  <c:v>19.718181818180543</c:v>
                </c:pt>
                <c:pt idx="4338">
                  <c:v>19.722727272725997</c:v>
                </c:pt>
                <c:pt idx="4339">
                  <c:v>19.727272727271451</c:v>
                </c:pt>
                <c:pt idx="4340">
                  <c:v>19.731818181816905</c:v>
                </c:pt>
                <c:pt idx="4341">
                  <c:v>19.736363636362359</c:v>
                </c:pt>
                <c:pt idx="4342">
                  <c:v>19.740909090907813</c:v>
                </c:pt>
                <c:pt idx="4343">
                  <c:v>19.745454545453267</c:v>
                </c:pt>
                <c:pt idx="4344">
                  <c:v>19.749999999998721</c:v>
                </c:pt>
                <c:pt idx="4345">
                  <c:v>19.754545454544175</c:v>
                </c:pt>
                <c:pt idx="4346">
                  <c:v>19.759090909089629</c:v>
                </c:pt>
                <c:pt idx="4347">
                  <c:v>19.763636363635083</c:v>
                </c:pt>
                <c:pt idx="4348">
                  <c:v>19.768181818180537</c:v>
                </c:pt>
                <c:pt idx="4349">
                  <c:v>19.772727272725991</c:v>
                </c:pt>
                <c:pt idx="4350">
                  <c:v>19.777272727271445</c:v>
                </c:pt>
                <c:pt idx="4351">
                  <c:v>19.781818181816899</c:v>
                </c:pt>
                <c:pt idx="4352">
                  <c:v>19.786363636362353</c:v>
                </c:pt>
                <c:pt idx="4353">
                  <c:v>19.790909090907807</c:v>
                </c:pt>
                <c:pt idx="4354">
                  <c:v>19.795454545453261</c:v>
                </c:pt>
                <c:pt idx="4355">
                  <c:v>19.799999999998715</c:v>
                </c:pt>
                <c:pt idx="4356">
                  <c:v>19.804545454544169</c:v>
                </c:pt>
                <c:pt idx="4357">
                  <c:v>19.809090909089623</c:v>
                </c:pt>
                <c:pt idx="4358">
                  <c:v>19.813636363635077</c:v>
                </c:pt>
                <c:pt idx="4359">
                  <c:v>19.81818181818053</c:v>
                </c:pt>
                <c:pt idx="4360">
                  <c:v>19.822727272725984</c:v>
                </c:pt>
                <c:pt idx="4361">
                  <c:v>19.827272727271438</c:v>
                </c:pt>
                <c:pt idx="4362">
                  <c:v>19.831818181816892</c:v>
                </c:pt>
                <c:pt idx="4363">
                  <c:v>19.836363636362346</c:v>
                </c:pt>
                <c:pt idx="4364">
                  <c:v>19.8409090909078</c:v>
                </c:pt>
                <c:pt idx="4365">
                  <c:v>19.845454545453254</c:v>
                </c:pt>
                <c:pt idx="4366">
                  <c:v>19.849999999998708</c:v>
                </c:pt>
                <c:pt idx="4367">
                  <c:v>19.854545454544162</c:v>
                </c:pt>
                <c:pt idx="4368">
                  <c:v>19.859090909089616</c:v>
                </c:pt>
                <c:pt idx="4369">
                  <c:v>19.86363636363507</c:v>
                </c:pt>
                <c:pt idx="4370">
                  <c:v>19.868181818180524</c:v>
                </c:pt>
                <c:pt idx="4371">
                  <c:v>19.872727272725978</c:v>
                </c:pt>
                <c:pt idx="4372">
                  <c:v>19.877272727271432</c:v>
                </c:pt>
                <c:pt idx="4373">
                  <c:v>19.881818181816886</c:v>
                </c:pt>
                <c:pt idx="4374">
                  <c:v>19.88636363636234</c:v>
                </c:pt>
                <c:pt idx="4375">
                  <c:v>19.890909090907794</c:v>
                </c:pt>
                <c:pt idx="4376">
                  <c:v>19.895454545453248</c:v>
                </c:pt>
                <c:pt idx="4377">
                  <c:v>19.899999999998702</c:v>
                </c:pt>
                <c:pt idx="4378">
                  <c:v>19.904545454544156</c:v>
                </c:pt>
                <c:pt idx="4379">
                  <c:v>19.90909090908961</c:v>
                </c:pt>
                <c:pt idx="4380">
                  <c:v>19.913636363635064</c:v>
                </c:pt>
                <c:pt idx="4381">
                  <c:v>19.918181818180518</c:v>
                </c:pt>
                <c:pt idx="4382">
                  <c:v>19.922727272725972</c:v>
                </c:pt>
                <c:pt idx="4383">
                  <c:v>19.927272727271426</c:v>
                </c:pt>
                <c:pt idx="4384">
                  <c:v>19.93181818181688</c:v>
                </c:pt>
                <c:pt idx="4385">
                  <c:v>19.936363636362334</c:v>
                </c:pt>
                <c:pt idx="4386">
                  <c:v>19.940909090907788</c:v>
                </c:pt>
                <c:pt idx="4387">
                  <c:v>19.945454545453241</c:v>
                </c:pt>
                <c:pt idx="4388">
                  <c:v>19.949999999998695</c:v>
                </c:pt>
                <c:pt idx="4389">
                  <c:v>19.954545454544149</c:v>
                </c:pt>
                <c:pt idx="4390">
                  <c:v>19.959090909089603</c:v>
                </c:pt>
                <c:pt idx="4391">
                  <c:v>19.963636363635057</c:v>
                </c:pt>
                <c:pt idx="4392">
                  <c:v>19.968181818180511</c:v>
                </c:pt>
                <c:pt idx="4393">
                  <c:v>19.972727272725965</c:v>
                </c:pt>
                <c:pt idx="4394">
                  <c:v>19.977272727271419</c:v>
                </c:pt>
                <c:pt idx="4395">
                  <c:v>19.981818181816873</c:v>
                </c:pt>
                <c:pt idx="4396">
                  <c:v>19.986363636362327</c:v>
                </c:pt>
                <c:pt idx="4397">
                  <c:v>19.990909090907781</c:v>
                </c:pt>
                <c:pt idx="4398">
                  <c:v>19.995454545453235</c:v>
                </c:pt>
                <c:pt idx="4399">
                  <c:v>19.999999999998689</c:v>
                </c:pt>
                <c:pt idx="4400">
                  <c:v>20.004545454544143</c:v>
                </c:pt>
                <c:pt idx="4401">
                  <c:v>20.009090909089597</c:v>
                </c:pt>
                <c:pt idx="4402">
                  <c:v>20.013636363635051</c:v>
                </c:pt>
                <c:pt idx="4403">
                  <c:v>20.018181818180505</c:v>
                </c:pt>
                <c:pt idx="4404">
                  <c:v>20.022727272725959</c:v>
                </c:pt>
                <c:pt idx="4405">
                  <c:v>20.027272727271413</c:v>
                </c:pt>
                <c:pt idx="4406">
                  <c:v>20.031818181816867</c:v>
                </c:pt>
                <c:pt idx="4407">
                  <c:v>20.036363636362321</c:v>
                </c:pt>
                <c:pt idx="4408">
                  <c:v>20.040909090907775</c:v>
                </c:pt>
                <c:pt idx="4409">
                  <c:v>20.045454545453229</c:v>
                </c:pt>
                <c:pt idx="4410">
                  <c:v>20.049999999998683</c:v>
                </c:pt>
                <c:pt idx="4411">
                  <c:v>20.054545454544137</c:v>
                </c:pt>
                <c:pt idx="4412">
                  <c:v>20.059090909089591</c:v>
                </c:pt>
                <c:pt idx="4413">
                  <c:v>20.063636363635045</c:v>
                </c:pt>
                <c:pt idx="4414">
                  <c:v>20.068181818180499</c:v>
                </c:pt>
                <c:pt idx="4415">
                  <c:v>20.072727272725952</c:v>
                </c:pt>
                <c:pt idx="4416">
                  <c:v>20.077272727271406</c:v>
                </c:pt>
                <c:pt idx="4417">
                  <c:v>20.08181818181686</c:v>
                </c:pt>
                <c:pt idx="4418">
                  <c:v>20.086363636362314</c:v>
                </c:pt>
                <c:pt idx="4419">
                  <c:v>20.090909090907768</c:v>
                </c:pt>
                <c:pt idx="4420">
                  <c:v>20.095454545453222</c:v>
                </c:pt>
                <c:pt idx="4421">
                  <c:v>20.099999999998676</c:v>
                </c:pt>
                <c:pt idx="4422">
                  <c:v>20.10454545454413</c:v>
                </c:pt>
                <c:pt idx="4423">
                  <c:v>20.109090909089584</c:v>
                </c:pt>
                <c:pt idx="4424">
                  <c:v>20.113636363635038</c:v>
                </c:pt>
                <c:pt idx="4425">
                  <c:v>20.118181818180492</c:v>
                </c:pt>
                <c:pt idx="4426">
                  <c:v>20.122727272725946</c:v>
                </c:pt>
                <c:pt idx="4427">
                  <c:v>20.1272727272714</c:v>
                </c:pt>
                <c:pt idx="4428">
                  <c:v>20.131818181816854</c:v>
                </c:pt>
                <c:pt idx="4429">
                  <c:v>20.136363636362308</c:v>
                </c:pt>
                <c:pt idx="4430">
                  <c:v>20.140909090907762</c:v>
                </c:pt>
                <c:pt idx="4431">
                  <c:v>20.145454545453216</c:v>
                </c:pt>
                <c:pt idx="4432">
                  <c:v>20.14999999999867</c:v>
                </c:pt>
                <c:pt idx="4433">
                  <c:v>20.154545454544124</c:v>
                </c:pt>
                <c:pt idx="4434">
                  <c:v>20.159090909089578</c:v>
                </c:pt>
                <c:pt idx="4435">
                  <c:v>20.163636363635032</c:v>
                </c:pt>
                <c:pt idx="4436">
                  <c:v>20.168181818180486</c:v>
                </c:pt>
                <c:pt idx="4437">
                  <c:v>20.17272727272594</c:v>
                </c:pt>
                <c:pt idx="4438">
                  <c:v>20.177272727271394</c:v>
                </c:pt>
                <c:pt idx="4439">
                  <c:v>20.181818181816848</c:v>
                </c:pt>
                <c:pt idx="4440">
                  <c:v>20.186363636362302</c:v>
                </c:pt>
                <c:pt idx="4441">
                  <c:v>20.190909090907756</c:v>
                </c:pt>
                <c:pt idx="4442">
                  <c:v>20.19545454545321</c:v>
                </c:pt>
                <c:pt idx="4443">
                  <c:v>20.199999999998663</c:v>
                </c:pt>
                <c:pt idx="4444">
                  <c:v>20.204545454544117</c:v>
                </c:pt>
                <c:pt idx="4445">
                  <c:v>20.209090909089571</c:v>
                </c:pt>
                <c:pt idx="4446">
                  <c:v>20.213636363635025</c:v>
                </c:pt>
                <c:pt idx="4447">
                  <c:v>20.218181818180479</c:v>
                </c:pt>
                <c:pt idx="4448">
                  <c:v>20.222727272725933</c:v>
                </c:pt>
                <c:pt idx="4449">
                  <c:v>20.227272727271387</c:v>
                </c:pt>
                <c:pt idx="4450">
                  <c:v>20.231818181816841</c:v>
                </c:pt>
                <c:pt idx="4451">
                  <c:v>20.236363636362295</c:v>
                </c:pt>
                <c:pt idx="4452">
                  <c:v>20.240909090907749</c:v>
                </c:pt>
                <c:pt idx="4453">
                  <c:v>20.245454545453203</c:v>
                </c:pt>
                <c:pt idx="4454">
                  <c:v>20.249999999998657</c:v>
                </c:pt>
                <c:pt idx="4455">
                  <c:v>20.254545454544111</c:v>
                </c:pt>
                <c:pt idx="4456">
                  <c:v>20.259090909089565</c:v>
                </c:pt>
                <c:pt idx="4457">
                  <c:v>20.263636363635019</c:v>
                </c:pt>
                <c:pt idx="4458">
                  <c:v>20.268181818180473</c:v>
                </c:pt>
                <c:pt idx="4459">
                  <c:v>20.272727272725927</c:v>
                </c:pt>
                <c:pt idx="4460">
                  <c:v>20.277272727271381</c:v>
                </c:pt>
                <c:pt idx="4461">
                  <c:v>20.281818181816835</c:v>
                </c:pt>
                <c:pt idx="4462">
                  <c:v>20.286363636362289</c:v>
                </c:pt>
                <c:pt idx="4463">
                  <c:v>20.290909090907743</c:v>
                </c:pt>
                <c:pt idx="4464">
                  <c:v>20.295454545453197</c:v>
                </c:pt>
                <c:pt idx="4465">
                  <c:v>20.299999999998651</c:v>
                </c:pt>
                <c:pt idx="4466">
                  <c:v>20.304545454544105</c:v>
                </c:pt>
                <c:pt idx="4467">
                  <c:v>20.309090909089559</c:v>
                </c:pt>
                <c:pt idx="4468">
                  <c:v>20.313636363635013</c:v>
                </c:pt>
                <c:pt idx="4469">
                  <c:v>20.318181818180467</c:v>
                </c:pt>
                <c:pt idx="4470">
                  <c:v>20.32272727272592</c:v>
                </c:pt>
                <c:pt idx="4471">
                  <c:v>20.327272727271374</c:v>
                </c:pt>
                <c:pt idx="4472">
                  <c:v>20.331818181816828</c:v>
                </c:pt>
                <c:pt idx="4473">
                  <c:v>20.336363636362282</c:v>
                </c:pt>
                <c:pt idx="4474">
                  <c:v>20.340909090907736</c:v>
                </c:pt>
                <c:pt idx="4475">
                  <c:v>20.34545454545319</c:v>
                </c:pt>
                <c:pt idx="4476">
                  <c:v>20.349999999998644</c:v>
                </c:pt>
                <c:pt idx="4477">
                  <c:v>20.354545454544098</c:v>
                </c:pt>
                <c:pt idx="4478">
                  <c:v>20.359090909089552</c:v>
                </c:pt>
                <c:pt idx="4479">
                  <c:v>20.363636363635006</c:v>
                </c:pt>
                <c:pt idx="4480">
                  <c:v>20.36818181818046</c:v>
                </c:pt>
                <c:pt idx="4481">
                  <c:v>20.372727272725914</c:v>
                </c:pt>
                <c:pt idx="4482">
                  <c:v>20.377272727271368</c:v>
                </c:pt>
                <c:pt idx="4483">
                  <c:v>20.381818181816822</c:v>
                </c:pt>
                <c:pt idx="4484">
                  <c:v>20.386363636362276</c:v>
                </c:pt>
                <c:pt idx="4485">
                  <c:v>20.39090909090773</c:v>
                </c:pt>
                <c:pt idx="4486">
                  <c:v>20.395454545453184</c:v>
                </c:pt>
                <c:pt idx="4487">
                  <c:v>20.399999999998638</c:v>
                </c:pt>
                <c:pt idx="4488">
                  <c:v>20.404545454544092</c:v>
                </c:pt>
                <c:pt idx="4489">
                  <c:v>20.409090909089546</c:v>
                </c:pt>
                <c:pt idx="4490">
                  <c:v>20.413636363635</c:v>
                </c:pt>
                <c:pt idx="4491">
                  <c:v>20.418181818180454</c:v>
                </c:pt>
                <c:pt idx="4492">
                  <c:v>20.422727272725908</c:v>
                </c:pt>
                <c:pt idx="4493">
                  <c:v>20.427272727271362</c:v>
                </c:pt>
                <c:pt idx="4494">
                  <c:v>20.431818181816816</c:v>
                </c:pt>
                <c:pt idx="4495">
                  <c:v>20.43636363636227</c:v>
                </c:pt>
                <c:pt idx="4496">
                  <c:v>20.440909090907724</c:v>
                </c:pt>
                <c:pt idx="4497">
                  <c:v>20.445454545453178</c:v>
                </c:pt>
                <c:pt idx="4498">
                  <c:v>20.449999999998631</c:v>
                </c:pt>
                <c:pt idx="4499">
                  <c:v>20.454545454544085</c:v>
                </c:pt>
                <c:pt idx="4500">
                  <c:v>20.459090909089539</c:v>
                </c:pt>
                <c:pt idx="4501">
                  <c:v>20.463636363634993</c:v>
                </c:pt>
                <c:pt idx="4502">
                  <c:v>20.468181818180447</c:v>
                </c:pt>
                <c:pt idx="4503">
                  <c:v>20.472727272725901</c:v>
                </c:pt>
                <c:pt idx="4504">
                  <c:v>20.477272727271355</c:v>
                </c:pt>
                <c:pt idx="4505">
                  <c:v>20.481818181816809</c:v>
                </c:pt>
                <c:pt idx="4506">
                  <c:v>20.486363636362263</c:v>
                </c:pt>
                <c:pt idx="4507">
                  <c:v>20.490909090907717</c:v>
                </c:pt>
                <c:pt idx="4508">
                  <c:v>20.495454545453171</c:v>
                </c:pt>
                <c:pt idx="4509">
                  <c:v>20.499999999998625</c:v>
                </c:pt>
                <c:pt idx="4510">
                  <c:v>20.504545454544079</c:v>
                </c:pt>
                <c:pt idx="4511">
                  <c:v>20.509090909089533</c:v>
                </c:pt>
                <c:pt idx="4512">
                  <c:v>20.513636363634987</c:v>
                </c:pt>
                <c:pt idx="4513">
                  <c:v>20.518181818180441</c:v>
                </c:pt>
                <c:pt idx="4514">
                  <c:v>20.522727272725895</c:v>
                </c:pt>
                <c:pt idx="4515">
                  <c:v>20.527272727271349</c:v>
                </c:pt>
                <c:pt idx="4516">
                  <c:v>20.531818181816803</c:v>
                </c:pt>
                <c:pt idx="4517">
                  <c:v>20.536363636362257</c:v>
                </c:pt>
                <c:pt idx="4518">
                  <c:v>20.540909090907711</c:v>
                </c:pt>
                <c:pt idx="4519">
                  <c:v>20.545454545453165</c:v>
                </c:pt>
                <c:pt idx="4520">
                  <c:v>20.549999999998619</c:v>
                </c:pt>
                <c:pt idx="4521">
                  <c:v>20.554545454544073</c:v>
                </c:pt>
                <c:pt idx="4522">
                  <c:v>20.559090909089527</c:v>
                </c:pt>
                <c:pt idx="4523">
                  <c:v>20.563636363634981</c:v>
                </c:pt>
                <c:pt idx="4524">
                  <c:v>20.568181818180435</c:v>
                </c:pt>
                <c:pt idx="4525">
                  <c:v>20.572727272725889</c:v>
                </c:pt>
                <c:pt idx="4526">
                  <c:v>20.577272727271342</c:v>
                </c:pt>
                <c:pt idx="4527">
                  <c:v>20.581818181816796</c:v>
                </c:pt>
                <c:pt idx="4528">
                  <c:v>20.58636363636225</c:v>
                </c:pt>
                <c:pt idx="4529">
                  <c:v>20.590909090907704</c:v>
                </c:pt>
                <c:pt idx="4530">
                  <c:v>20.595454545453158</c:v>
                </c:pt>
                <c:pt idx="4531">
                  <c:v>20.599999999998612</c:v>
                </c:pt>
                <c:pt idx="4532">
                  <c:v>20.604545454544066</c:v>
                </c:pt>
                <c:pt idx="4533">
                  <c:v>20.60909090908952</c:v>
                </c:pt>
                <c:pt idx="4534">
                  <c:v>20.613636363634974</c:v>
                </c:pt>
                <c:pt idx="4535">
                  <c:v>20.618181818180428</c:v>
                </c:pt>
                <c:pt idx="4536">
                  <c:v>20.622727272725882</c:v>
                </c:pt>
                <c:pt idx="4537">
                  <c:v>20.627272727271336</c:v>
                </c:pt>
                <c:pt idx="4538">
                  <c:v>20.63181818181679</c:v>
                </c:pt>
                <c:pt idx="4539">
                  <c:v>20.636363636362244</c:v>
                </c:pt>
                <c:pt idx="4540">
                  <c:v>20.640909090907698</c:v>
                </c:pt>
                <c:pt idx="4541">
                  <c:v>20.645454545453152</c:v>
                </c:pt>
                <c:pt idx="4542">
                  <c:v>20.649999999998606</c:v>
                </c:pt>
                <c:pt idx="4543">
                  <c:v>20.65454545454406</c:v>
                </c:pt>
                <c:pt idx="4544">
                  <c:v>20.659090909089514</c:v>
                </c:pt>
                <c:pt idx="4545">
                  <c:v>20.663636363634968</c:v>
                </c:pt>
                <c:pt idx="4546">
                  <c:v>20.668181818180422</c:v>
                </c:pt>
                <c:pt idx="4547">
                  <c:v>20.672727272725876</c:v>
                </c:pt>
                <c:pt idx="4548">
                  <c:v>20.67727272727133</c:v>
                </c:pt>
                <c:pt idx="4549">
                  <c:v>20.681818181816784</c:v>
                </c:pt>
                <c:pt idx="4550">
                  <c:v>20.686363636362238</c:v>
                </c:pt>
                <c:pt idx="4551">
                  <c:v>20.690909090907692</c:v>
                </c:pt>
                <c:pt idx="4552">
                  <c:v>20.695454545453146</c:v>
                </c:pt>
                <c:pt idx="4553">
                  <c:v>20.6999999999986</c:v>
                </c:pt>
                <c:pt idx="4554">
                  <c:v>20.704545454544053</c:v>
                </c:pt>
                <c:pt idx="4555">
                  <c:v>20.709090909089507</c:v>
                </c:pt>
                <c:pt idx="4556">
                  <c:v>20.713636363634961</c:v>
                </c:pt>
                <c:pt idx="4557">
                  <c:v>20.718181818180415</c:v>
                </c:pt>
                <c:pt idx="4558">
                  <c:v>20.722727272725869</c:v>
                </c:pt>
                <c:pt idx="4559">
                  <c:v>20.727272727271323</c:v>
                </c:pt>
                <c:pt idx="4560">
                  <c:v>20.731818181816777</c:v>
                </c:pt>
                <c:pt idx="4561">
                  <c:v>20.736363636362231</c:v>
                </c:pt>
                <c:pt idx="4562">
                  <c:v>20.740909090907685</c:v>
                </c:pt>
                <c:pt idx="4563">
                  <c:v>20.745454545453139</c:v>
                </c:pt>
                <c:pt idx="4564">
                  <c:v>20.749999999998593</c:v>
                </c:pt>
                <c:pt idx="4565">
                  <c:v>20.754545454544047</c:v>
                </c:pt>
                <c:pt idx="4566">
                  <c:v>20.759090909089501</c:v>
                </c:pt>
                <c:pt idx="4567">
                  <c:v>20.763636363634955</c:v>
                </c:pt>
                <c:pt idx="4568">
                  <c:v>20.768181818180409</c:v>
                </c:pt>
                <c:pt idx="4569">
                  <c:v>20.772727272725863</c:v>
                </c:pt>
                <c:pt idx="4570">
                  <c:v>20.777272727271317</c:v>
                </c:pt>
                <c:pt idx="4571">
                  <c:v>20.781818181816771</c:v>
                </c:pt>
                <c:pt idx="4572">
                  <c:v>20.786363636362225</c:v>
                </c:pt>
                <c:pt idx="4573">
                  <c:v>20.790909090907679</c:v>
                </c:pt>
                <c:pt idx="4574">
                  <c:v>20.795454545453133</c:v>
                </c:pt>
                <c:pt idx="4575">
                  <c:v>20.799999999998587</c:v>
                </c:pt>
                <c:pt idx="4576">
                  <c:v>20.804545454544041</c:v>
                </c:pt>
                <c:pt idx="4577">
                  <c:v>20.809090909089495</c:v>
                </c:pt>
                <c:pt idx="4578">
                  <c:v>20.813636363634949</c:v>
                </c:pt>
                <c:pt idx="4579">
                  <c:v>20.818181818180403</c:v>
                </c:pt>
                <c:pt idx="4580">
                  <c:v>20.822727272725857</c:v>
                </c:pt>
                <c:pt idx="4581">
                  <c:v>20.827272727271311</c:v>
                </c:pt>
                <c:pt idx="4582">
                  <c:v>20.831818181816764</c:v>
                </c:pt>
                <c:pt idx="4583">
                  <c:v>20.836363636362218</c:v>
                </c:pt>
                <c:pt idx="4584">
                  <c:v>20.840909090907672</c:v>
                </c:pt>
                <c:pt idx="4585">
                  <c:v>20.845454545453126</c:v>
                </c:pt>
                <c:pt idx="4586">
                  <c:v>20.84999999999858</c:v>
                </c:pt>
                <c:pt idx="4587">
                  <c:v>20.854545454544034</c:v>
                </c:pt>
                <c:pt idx="4588">
                  <c:v>20.859090909089488</c:v>
                </c:pt>
                <c:pt idx="4589">
                  <c:v>20.863636363634942</c:v>
                </c:pt>
                <c:pt idx="4590">
                  <c:v>20.868181818180396</c:v>
                </c:pt>
                <c:pt idx="4591">
                  <c:v>20.87272727272585</c:v>
                </c:pt>
                <c:pt idx="4592">
                  <c:v>20.877272727271304</c:v>
                </c:pt>
                <c:pt idx="4593">
                  <c:v>20.881818181816758</c:v>
                </c:pt>
                <c:pt idx="4594">
                  <c:v>20.886363636362212</c:v>
                </c:pt>
                <c:pt idx="4595">
                  <c:v>20.890909090907666</c:v>
                </c:pt>
                <c:pt idx="4596">
                  <c:v>20.89545454545312</c:v>
                </c:pt>
                <c:pt idx="4597">
                  <c:v>20.899999999998574</c:v>
                </c:pt>
                <c:pt idx="4598">
                  <c:v>20.904545454544028</c:v>
                </c:pt>
                <c:pt idx="4599">
                  <c:v>20.909090909089482</c:v>
                </c:pt>
                <c:pt idx="4600">
                  <c:v>20.913636363634936</c:v>
                </c:pt>
                <c:pt idx="4601">
                  <c:v>20.91818181818039</c:v>
                </c:pt>
                <c:pt idx="4602">
                  <c:v>20.922727272725844</c:v>
                </c:pt>
                <c:pt idx="4603">
                  <c:v>20.927272727271298</c:v>
                </c:pt>
                <c:pt idx="4604">
                  <c:v>20.931818181816752</c:v>
                </c:pt>
                <c:pt idx="4605">
                  <c:v>20.936363636362206</c:v>
                </c:pt>
                <c:pt idx="4606">
                  <c:v>20.94090909090766</c:v>
                </c:pt>
                <c:pt idx="4607">
                  <c:v>20.945454545453114</c:v>
                </c:pt>
                <c:pt idx="4608">
                  <c:v>20.949999999998568</c:v>
                </c:pt>
                <c:pt idx="4609">
                  <c:v>20.954545454544022</c:v>
                </c:pt>
                <c:pt idx="4610">
                  <c:v>20.959090909089475</c:v>
                </c:pt>
                <c:pt idx="4611">
                  <c:v>20.963636363634929</c:v>
                </c:pt>
                <c:pt idx="4612">
                  <c:v>20.968181818180383</c:v>
                </c:pt>
                <c:pt idx="4613">
                  <c:v>20.972727272725837</c:v>
                </c:pt>
                <c:pt idx="4614">
                  <c:v>20.977272727271291</c:v>
                </c:pt>
                <c:pt idx="4615">
                  <c:v>20.981818181816745</c:v>
                </c:pt>
                <c:pt idx="4616">
                  <c:v>20.986363636362199</c:v>
                </c:pt>
                <c:pt idx="4617">
                  <c:v>20.990909090907653</c:v>
                </c:pt>
                <c:pt idx="4618">
                  <c:v>20.995454545453107</c:v>
                </c:pt>
                <c:pt idx="4619">
                  <c:v>20.999999999998561</c:v>
                </c:pt>
                <c:pt idx="4620">
                  <c:v>21.004545454544015</c:v>
                </c:pt>
                <c:pt idx="4621">
                  <c:v>21.009090909089469</c:v>
                </c:pt>
                <c:pt idx="4622">
                  <c:v>21.013636363634923</c:v>
                </c:pt>
                <c:pt idx="4623">
                  <c:v>21.018181818180377</c:v>
                </c:pt>
                <c:pt idx="4624">
                  <c:v>21.022727272725831</c:v>
                </c:pt>
                <c:pt idx="4625">
                  <c:v>21.027272727271285</c:v>
                </c:pt>
                <c:pt idx="4626">
                  <c:v>21.031818181816739</c:v>
                </c:pt>
                <c:pt idx="4627">
                  <c:v>21.036363636362193</c:v>
                </c:pt>
                <c:pt idx="4628">
                  <c:v>21.040909090907647</c:v>
                </c:pt>
                <c:pt idx="4629">
                  <c:v>21.045454545453101</c:v>
                </c:pt>
                <c:pt idx="4630">
                  <c:v>21.049999999998555</c:v>
                </c:pt>
                <c:pt idx="4631">
                  <c:v>21.054545454544009</c:v>
                </c:pt>
                <c:pt idx="4632">
                  <c:v>21.059090909089463</c:v>
                </c:pt>
                <c:pt idx="4633">
                  <c:v>21.063636363634917</c:v>
                </c:pt>
                <c:pt idx="4634">
                  <c:v>21.068181818180371</c:v>
                </c:pt>
                <c:pt idx="4635">
                  <c:v>21.072727272725825</c:v>
                </c:pt>
                <c:pt idx="4636">
                  <c:v>21.077272727271279</c:v>
                </c:pt>
                <c:pt idx="4637">
                  <c:v>21.081818181816733</c:v>
                </c:pt>
                <c:pt idx="4638">
                  <c:v>21.086363636362186</c:v>
                </c:pt>
                <c:pt idx="4639">
                  <c:v>21.09090909090764</c:v>
                </c:pt>
                <c:pt idx="4640">
                  <c:v>21.095454545453094</c:v>
                </c:pt>
                <c:pt idx="4641">
                  <c:v>21.099999999998548</c:v>
                </c:pt>
                <c:pt idx="4642">
                  <c:v>21.104545454544002</c:v>
                </c:pt>
                <c:pt idx="4643">
                  <c:v>21.109090909089456</c:v>
                </c:pt>
                <c:pt idx="4644">
                  <c:v>21.11363636363491</c:v>
                </c:pt>
                <c:pt idx="4645">
                  <c:v>21.118181818180364</c:v>
                </c:pt>
                <c:pt idx="4646">
                  <c:v>21.122727272725818</c:v>
                </c:pt>
                <c:pt idx="4647">
                  <c:v>21.127272727271272</c:v>
                </c:pt>
                <c:pt idx="4648">
                  <c:v>21.131818181816726</c:v>
                </c:pt>
                <c:pt idx="4649">
                  <c:v>21.13636363636218</c:v>
                </c:pt>
                <c:pt idx="4650">
                  <c:v>21.140909090907634</c:v>
                </c:pt>
                <c:pt idx="4651">
                  <c:v>21.145454545453088</c:v>
                </c:pt>
                <c:pt idx="4652">
                  <c:v>21.149999999998542</c:v>
                </c:pt>
                <c:pt idx="4653">
                  <c:v>21.154545454543996</c:v>
                </c:pt>
                <c:pt idx="4654">
                  <c:v>21.15909090908945</c:v>
                </c:pt>
                <c:pt idx="4655">
                  <c:v>21.163636363634904</c:v>
                </c:pt>
                <c:pt idx="4656">
                  <c:v>21.168181818180358</c:v>
                </c:pt>
                <c:pt idx="4657">
                  <c:v>21.172727272725812</c:v>
                </c:pt>
                <c:pt idx="4658">
                  <c:v>21.177272727271266</c:v>
                </c:pt>
                <c:pt idx="4659">
                  <c:v>21.18181818181672</c:v>
                </c:pt>
                <c:pt idx="4660">
                  <c:v>21.186363636362174</c:v>
                </c:pt>
                <c:pt idx="4661">
                  <c:v>21.190909090907628</c:v>
                </c:pt>
                <c:pt idx="4662">
                  <c:v>21.195454545453082</c:v>
                </c:pt>
                <c:pt idx="4663">
                  <c:v>21.199999999998536</c:v>
                </c:pt>
                <c:pt idx="4664">
                  <c:v>21.20454545454399</c:v>
                </c:pt>
                <c:pt idx="4665">
                  <c:v>21.209090909089443</c:v>
                </c:pt>
                <c:pt idx="4666">
                  <c:v>21.213636363634897</c:v>
                </c:pt>
                <c:pt idx="4667">
                  <c:v>21.218181818180351</c:v>
                </c:pt>
                <c:pt idx="4668">
                  <c:v>21.222727272725805</c:v>
                </c:pt>
                <c:pt idx="4669">
                  <c:v>21.227272727271259</c:v>
                </c:pt>
                <c:pt idx="4670">
                  <c:v>21.231818181816713</c:v>
                </c:pt>
                <c:pt idx="4671">
                  <c:v>21.236363636362167</c:v>
                </c:pt>
                <c:pt idx="4672">
                  <c:v>21.240909090907621</c:v>
                </c:pt>
                <c:pt idx="4673">
                  <c:v>21.245454545453075</c:v>
                </c:pt>
                <c:pt idx="4674">
                  <c:v>21.249999999998529</c:v>
                </c:pt>
                <c:pt idx="4675">
                  <c:v>21.254545454543983</c:v>
                </c:pt>
                <c:pt idx="4676">
                  <c:v>21.259090909089437</c:v>
                </c:pt>
                <c:pt idx="4677">
                  <c:v>21.263636363634891</c:v>
                </c:pt>
                <c:pt idx="4678">
                  <c:v>21.268181818180345</c:v>
                </c:pt>
                <c:pt idx="4679">
                  <c:v>21.272727272725799</c:v>
                </c:pt>
                <c:pt idx="4680">
                  <c:v>21.277272727271253</c:v>
                </c:pt>
                <c:pt idx="4681">
                  <c:v>21.281818181816707</c:v>
                </c:pt>
                <c:pt idx="4682">
                  <c:v>21.286363636362161</c:v>
                </c:pt>
                <c:pt idx="4683">
                  <c:v>21.290909090907615</c:v>
                </c:pt>
                <c:pt idx="4684">
                  <c:v>21.295454545453069</c:v>
                </c:pt>
                <c:pt idx="4685">
                  <c:v>21.299999999998523</c:v>
                </c:pt>
                <c:pt idx="4686">
                  <c:v>21.304545454543977</c:v>
                </c:pt>
                <c:pt idx="4687">
                  <c:v>21.309090909089431</c:v>
                </c:pt>
                <c:pt idx="4688">
                  <c:v>21.313636363634885</c:v>
                </c:pt>
                <c:pt idx="4689">
                  <c:v>21.318181818180339</c:v>
                </c:pt>
                <c:pt idx="4690">
                  <c:v>21.322727272725793</c:v>
                </c:pt>
                <c:pt idx="4691">
                  <c:v>21.327272727271247</c:v>
                </c:pt>
                <c:pt idx="4692">
                  <c:v>21.331818181816701</c:v>
                </c:pt>
                <c:pt idx="4693">
                  <c:v>21.336363636362154</c:v>
                </c:pt>
                <c:pt idx="4694">
                  <c:v>21.340909090907608</c:v>
                </c:pt>
                <c:pt idx="4695">
                  <c:v>21.345454545453062</c:v>
                </c:pt>
                <c:pt idx="4696">
                  <c:v>21.349999999998516</c:v>
                </c:pt>
                <c:pt idx="4697">
                  <c:v>21.35454545454397</c:v>
                </c:pt>
                <c:pt idx="4698">
                  <c:v>21.359090909089424</c:v>
                </c:pt>
                <c:pt idx="4699">
                  <c:v>21.363636363634878</c:v>
                </c:pt>
                <c:pt idx="4700">
                  <c:v>21.368181818180332</c:v>
                </c:pt>
                <c:pt idx="4701">
                  <c:v>21.372727272725786</c:v>
                </c:pt>
                <c:pt idx="4702">
                  <c:v>21.37727272727124</c:v>
                </c:pt>
                <c:pt idx="4703">
                  <c:v>21.381818181816694</c:v>
                </c:pt>
                <c:pt idx="4704">
                  <c:v>21.386363636362148</c:v>
                </c:pt>
                <c:pt idx="4705">
                  <c:v>21.390909090907602</c:v>
                </c:pt>
                <c:pt idx="4706">
                  <c:v>21.395454545453056</c:v>
                </c:pt>
                <c:pt idx="4707">
                  <c:v>21.39999999999851</c:v>
                </c:pt>
                <c:pt idx="4708">
                  <c:v>21.404545454543964</c:v>
                </c:pt>
                <c:pt idx="4709">
                  <c:v>21.409090909089418</c:v>
                </c:pt>
                <c:pt idx="4710">
                  <c:v>21.413636363634872</c:v>
                </c:pt>
                <c:pt idx="4711">
                  <c:v>21.418181818180326</c:v>
                </c:pt>
                <c:pt idx="4712">
                  <c:v>21.42272727272578</c:v>
                </c:pt>
                <c:pt idx="4713">
                  <c:v>21.427272727271234</c:v>
                </c:pt>
                <c:pt idx="4714">
                  <c:v>21.431818181816688</c:v>
                </c:pt>
                <c:pt idx="4715">
                  <c:v>21.436363636362142</c:v>
                </c:pt>
                <c:pt idx="4716">
                  <c:v>21.440909090907596</c:v>
                </c:pt>
                <c:pt idx="4717">
                  <c:v>21.44545454545305</c:v>
                </c:pt>
                <c:pt idx="4718">
                  <c:v>21.449999999998504</c:v>
                </c:pt>
                <c:pt idx="4719">
                  <c:v>21.454545454543958</c:v>
                </c:pt>
                <c:pt idx="4720">
                  <c:v>21.459090909089412</c:v>
                </c:pt>
                <c:pt idx="4721">
                  <c:v>21.463636363634865</c:v>
                </c:pt>
                <c:pt idx="4722">
                  <c:v>21.468181818180319</c:v>
                </c:pt>
                <c:pt idx="4723">
                  <c:v>21.472727272725773</c:v>
                </c:pt>
                <c:pt idx="4724">
                  <c:v>21.477272727271227</c:v>
                </c:pt>
                <c:pt idx="4725">
                  <c:v>21.481818181816681</c:v>
                </c:pt>
                <c:pt idx="4726">
                  <c:v>21.486363636362135</c:v>
                </c:pt>
                <c:pt idx="4727">
                  <c:v>21.490909090907589</c:v>
                </c:pt>
                <c:pt idx="4728">
                  <c:v>21.495454545453043</c:v>
                </c:pt>
                <c:pt idx="4729">
                  <c:v>21.499999999998497</c:v>
                </c:pt>
                <c:pt idx="4730">
                  <c:v>21.504545454543951</c:v>
                </c:pt>
                <c:pt idx="4731">
                  <c:v>21.509090909089405</c:v>
                </c:pt>
                <c:pt idx="4732">
                  <c:v>21.513636363634859</c:v>
                </c:pt>
                <c:pt idx="4733">
                  <c:v>21.518181818180313</c:v>
                </c:pt>
                <c:pt idx="4734">
                  <c:v>21.522727272725767</c:v>
                </c:pt>
                <c:pt idx="4735">
                  <c:v>21.527272727271221</c:v>
                </c:pt>
                <c:pt idx="4736">
                  <c:v>21.531818181816675</c:v>
                </c:pt>
                <c:pt idx="4737">
                  <c:v>21.536363636362129</c:v>
                </c:pt>
                <c:pt idx="4738">
                  <c:v>21.540909090907583</c:v>
                </c:pt>
                <c:pt idx="4739">
                  <c:v>21.545454545453037</c:v>
                </c:pt>
                <c:pt idx="4740">
                  <c:v>21.549999999998491</c:v>
                </c:pt>
                <c:pt idx="4741">
                  <c:v>21.554545454543945</c:v>
                </c:pt>
                <c:pt idx="4742">
                  <c:v>21.559090909089399</c:v>
                </c:pt>
                <c:pt idx="4743">
                  <c:v>21.563636363634853</c:v>
                </c:pt>
                <c:pt idx="4744">
                  <c:v>21.568181818180307</c:v>
                </c:pt>
                <c:pt idx="4745">
                  <c:v>21.572727272725761</c:v>
                </c:pt>
                <c:pt idx="4746">
                  <c:v>21.577272727271215</c:v>
                </c:pt>
                <c:pt idx="4747">
                  <c:v>21.581818181816669</c:v>
                </c:pt>
                <c:pt idx="4748">
                  <c:v>21.586363636362123</c:v>
                </c:pt>
                <c:pt idx="4749">
                  <c:v>21.590909090907576</c:v>
                </c:pt>
                <c:pt idx="4750">
                  <c:v>21.59545454545303</c:v>
                </c:pt>
                <c:pt idx="4751">
                  <c:v>21.599999999998484</c:v>
                </c:pt>
                <c:pt idx="4752">
                  <c:v>21.604545454543938</c:v>
                </c:pt>
                <c:pt idx="4753">
                  <c:v>21.609090909089392</c:v>
                </c:pt>
                <c:pt idx="4754">
                  <c:v>21.613636363634846</c:v>
                </c:pt>
                <c:pt idx="4755">
                  <c:v>21.6181818181803</c:v>
                </c:pt>
                <c:pt idx="4756">
                  <c:v>21.622727272725754</c:v>
                </c:pt>
                <c:pt idx="4757">
                  <c:v>21.627272727271208</c:v>
                </c:pt>
                <c:pt idx="4758">
                  <c:v>21.631818181816662</c:v>
                </c:pt>
                <c:pt idx="4759">
                  <c:v>21.636363636362116</c:v>
                </c:pt>
                <c:pt idx="4760">
                  <c:v>21.64090909090757</c:v>
                </c:pt>
                <c:pt idx="4761">
                  <c:v>21.645454545453024</c:v>
                </c:pt>
                <c:pt idx="4762">
                  <c:v>21.649999999998478</c:v>
                </c:pt>
                <c:pt idx="4763">
                  <c:v>21.654545454543932</c:v>
                </c:pt>
                <c:pt idx="4764">
                  <c:v>21.659090909089386</c:v>
                </c:pt>
                <c:pt idx="4765">
                  <c:v>21.66363636363484</c:v>
                </c:pt>
                <c:pt idx="4766">
                  <c:v>21.668181818180294</c:v>
                </c:pt>
                <c:pt idx="4767">
                  <c:v>21.672727272725748</c:v>
                </c:pt>
                <c:pt idx="4768">
                  <c:v>21.677272727271202</c:v>
                </c:pt>
                <c:pt idx="4769">
                  <c:v>21.681818181816656</c:v>
                </c:pt>
                <c:pt idx="4770">
                  <c:v>21.68636363636211</c:v>
                </c:pt>
                <c:pt idx="4771">
                  <c:v>21.690909090907564</c:v>
                </c:pt>
                <c:pt idx="4772">
                  <c:v>21.695454545453018</c:v>
                </c:pt>
                <c:pt idx="4773">
                  <c:v>21.699999999998472</c:v>
                </c:pt>
                <c:pt idx="4774">
                  <c:v>21.704545454543926</c:v>
                </c:pt>
                <c:pt idx="4775">
                  <c:v>21.70909090908938</c:v>
                </c:pt>
                <c:pt idx="4776">
                  <c:v>21.713636363634834</c:v>
                </c:pt>
                <c:pt idx="4777">
                  <c:v>21.718181818180287</c:v>
                </c:pt>
                <c:pt idx="4778">
                  <c:v>21.722727272725741</c:v>
                </c:pt>
                <c:pt idx="4779">
                  <c:v>21.727272727271195</c:v>
                </c:pt>
                <c:pt idx="4780">
                  <c:v>21.731818181816649</c:v>
                </c:pt>
                <c:pt idx="4781">
                  <c:v>21.736363636362103</c:v>
                </c:pt>
                <c:pt idx="4782">
                  <c:v>21.740909090907557</c:v>
                </c:pt>
                <c:pt idx="4783">
                  <c:v>21.745454545453011</c:v>
                </c:pt>
                <c:pt idx="4784">
                  <c:v>21.749999999998465</c:v>
                </c:pt>
                <c:pt idx="4785">
                  <c:v>21.754545454543919</c:v>
                </c:pt>
                <c:pt idx="4786">
                  <c:v>21.759090909089373</c:v>
                </c:pt>
                <c:pt idx="4787">
                  <c:v>21.763636363634827</c:v>
                </c:pt>
                <c:pt idx="4788">
                  <c:v>21.768181818180281</c:v>
                </c:pt>
                <c:pt idx="4789">
                  <c:v>21.772727272725735</c:v>
                </c:pt>
                <c:pt idx="4790">
                  <c:v>21.777272727271189</c:v>
                </c:pt>
                <c:pt idx="4791">
                  <c:v>21.781818181816643</c:v>
                </c:pt>
                <c:pt idx="4792">
                  <c:v>21.786363636362097</c:v>
                </c:pt>
                <c:pt idx="4793">
                  <c:v>21.790909090907551</c:v>
                </c:pt>
                <c:pt idx="4794">
                  <c:v>21.795454545453005</c:v>
                </c:pt>
                <c:pt idx="4795">
                  <c:v>21.799999999998459</c:v>
                </c:pt>
                <c:pt idx="4796">
                  <c:v>21.804545454543913</c:v>
                </c:pt>
                <c:pt idx="4797">
                  <c:v>21.809090909089367</c:v>
                </c:pt>
                <c:pt idx="4798">
                  <c:v>21.813636363634821</c:v>
                </c:pt>
                <c:pt idx="4799">
                  <c:v>21.818181818180275</c:v>
                </c:pt>
                <c:pt idx="4800">
                  <c:v>21.822727272725729</c:v>
                </c:pt>
                <c:pt idx="4801">
                  <c:v>21.827272727271183</c:v>
                </c:pt>
                <c:pt idx="4802">
                  <c:v>21.831818181816637</c:v>
                </c:pt>
                <c:pt idx="4803">
                  <c:v>21.836363636362091</c:v>
                </c:pt>
                <c:pt idx="4804">
                  <c:v>21.840909090907545</c:v>
                </c:pt>
                <c:pt idx="4805">
                  <c:v>21.845454545452998</c:v>
                </c:pt>
                <c:pt idx="4806">
                  <c:v>21.849999999998452</c:v>
                </c:pt>
                <c:pt idx="4807">
                  <c:v>21.854545454543906</c:v>
                </c:pt>
                <c:pt idx="4808">
                  <c:v>21.85909090908936</c:v>
                </c:pt>
                <c:pt idx="4809">
                  <c:v>21.863636363634814</c:v>
                </c:pt>
                <c:pt idx="4810">
                  <c:v>21.868181818180268</c:v>
                </c:pt>
                <c:pt idx="4811">
                  <c:v>21.872727272725722</c:v>
                </c:pt>
                <c:pt idx="4812">
                  <c:v>21.877272727271176</c:v>
                </c:pt>
                <c:pt idx="4813">
                  <c:v>21.88181818181663</c:v>
                </c:pt>
                <c:pt idx="4814">
                  <c:v>21.886363636362084</c:v>
                </c:pt>
                <c:pt idx="4815">
                  <c:v>21.890909090907538</c:v>
                </c:pt>
                <c:pt idx="4816">
                  <c:v>21.895454545452992</c:v>
                </c:pt>
                <c:pt idx="4817">
                  <c:v>21.899999999998446</c:v>
                </c:pt>
                <c:pt idx="4818">
                  <c:v>21.9045454545439</c:v>
                </c:pt>
                <c:pt idx="4819">
                  <c:v>21.909090909089354</c:v>
                </c:pt>
                <c:pt idx="4820">
                  <c:v>21.913636363634808</c:v>
                </c:pt>
                <c:pt idx="4821">
                  <c:v>21.918181818180262</c:v>
                </c:pt>
                <c:pt idx="4822">
                  <c:v>21.922727272725716</c:v>
                </c:pt>
                <c:pt idx="4823">
                  <c:v>21.92727272727117</c:v>
                </c:pt>
                <c:pt idx="4824">
                  <c:v>21.931818181816624</c:v>
                </c:pt>
                <c:pt idx="4825">
                  <c:v>21.936363636362078</c:v>
                </c:pt>
                <c:pt idx="4826">
                  <c:v>21.940909090907532</c:v>
                </c:pt>
                <c:pt idx="4827">
                  <c:v>21.945454545452986</c:v>
                </c:pt>
                <c:pt idx="4828">
                  <c:v>21.94999999999844</c:v>
                </c:pt>
                <c:pt idx="4829">
                  <c:v>21.954545454543894</c:v>
                </c:pt>
                <c:pt idx="4830">
                  <c:v>21.959090909089348</c:v>
                </c:pt>
                <c:pt idx="4831">
                  <c:v>21.963636363634802</c:v>
                </c:pt>
                <c:pt idx="4832">
                  <c:v>21.968181818180256</c:v>
                </c:pt>
                <c:pt idx="4833">
                  <c:v>21.972727272725709</c:v>
                </c:pt>
                <c:pt idx="4834">
                  <c:v>21.977272727271163</c:v>
                </c:pt>
                <c:pt idx="4835">
                  <c:v>21.981818181816617</c:v>
                </c:pt>
                <c:pt idx="4836">
                  <c:v>21.986363636362071</c:v>
                </c:pt>
                <c:pt idx="4837">
                  <c:v>21.990909090907525</c:v>
                </c:pt>
                <c:pt idx="4838">
                  <c:v>21.995454545452979</c:v>
                </c:pt>
                <c:pt idx="4839">
                  <c:v>21.999999999998433</c:v>
                </c:pt>
                <c:pt idx="4840">
                  <c:v>22.004545454543887</c:v>
                </c:pt>
                <c:pt idx="4841">
                  <c:v>22.009090909089341</c:v>
                </c:pt>
                <c:pt idx="4842">
                  <c:v>22.013636363634795</c:v>
                </c:pt>
                <c:pt idx="4843">
                  <c:v>22.018181818180249</c:v>
                </c:pt>
                <c:pt idx="4844">
                  <c:v>22.022727272725703</c:v>
                </c:pt>
                <c:pt idx="4845">
                  <c:v>22.027272727271157</c:v>
                </c:pt>
                <c:pt idx="4846">
                  <c:v>22.031818181816611</c:v>
                </c:pt>
                <c:pt idx="4847">
                  <c:v>22.036363636362065</c:v>
                </c:pt>
                <c:pt idx="4848">
                  <c:v>22.040909090907519</c:v>
                </c:pt>
                <c:pt idx="4849">
                  <c:v>22.045454545452973</c:v>
                </c:pt>
                <c:pt idx="4850">
                  <c:v>22.049999999998427</c:v>
                </c:pt>
                <c:pt idx="4851">
                  <c:v>22.054545454543881</c:v>
                </c:pt>
                <c:pt idx="4852">
                  <c:v>22.059090909089335</c:v>
                </c:pt>
                <c:pt idx="4853">
                  <c:v>22.063636363634789</c:v>
                </c:pt>
                <c:pt idx="4854">
                  <c:v>22.068181818180243</c:v>
                </c:pt>
                <c:pt idx="4855">
                  <c:v>22.072727272725697</c:v>
                </c:pt>
                <c:pt idx="4856">
                  <c:v>22.077272727271151</c:v>
                </c:pt>
                <c:pt idx="4857">
                  <c:v>22.081818181816605</c:v>
                </c:pt>
                <c:pt idx="4858">
                  <c:v>22.086363636362059</c:v>
                </c:pt>
                <c:pt idx="4859">
                  <c:v>22.090909090907513</c:v>
                </c:pt>
                <c:pt idx="4860">
                  <c:v>22.095454545452966</c:v>
                </c:pt>
                <c:pt idx="4861">
                  <c:v>22.09999999999842</c:v>
                </c:pt>
                <c:pt idx="4862">
                  <c:v>22.104545454543874</c:v>
                </c:pt>
                <c:pt idx="4863">
                  <c:v>22.109090909089328</c:v>
                </c:pt>
                <c:pt idx="4864">
                  <c:v>22.113636363634782</c:v>
                </c:pt>
                <c:pt idx="4865">
                  <c:v>22.118181818180236</c:v>
                </c:pt>
                <c:pt idx="4866">
                  <c:v>22.12272727272569</c:v>
                </c:pt>
                <c:pt idx="4867">
                  <c:v>22.127272727271144</c:v>
                </c:pt>
                <c:pt idx="4868">
                  <c:v>22.131818181816598</c:v>
                </c:pt>
                <c:pt idx="4869">
                  <c:v>22.136363636362052</c:v>
                </c:pt>
                <c:pt idx="4870">
                  <c:v>22.140909090907506</c:v>
                </c:pt>
                <c:pt idx="4871">
                  <c:v>22.14545454545296</c:v>
                </c:pt>
                <c:pt idx="4872">
                  <c:v>22.149999999998414</c:v>
                </c:pt>
                <c:pt idx="4873">
                  <c:v>22.154545454543868</c:v>
                </c:pt>
                <c:pt idx="4874">
                  <c:v>22.159090909089322</c:v>
                </c:pt>
                <c:pt idx="4875">
                  <c:v>22.163636363634776</c:v>
                </c:pt>
                <c:pt idx="4876">
                  <c:v>22.16818181818023</c:v>
                </c:pt>
                <c:pt idx="4877">
                  <c:v>22.172727272725684</c:v>
                </c:pt>
                <c:pt idx="4878">
                  <c:v>22.177272727271138</c:v>
                </c:pt>
                <c:pt idx="4879">
                  <c:v>22.181818181816592</c:v>
                </c:pt>
                <c:pt idx="4880">
                  <c:v>22.186363636362046</c:v>
                </c:pt>
                <c:pt idx="4881">
                  <c:v>22.1909090909075</c:v>
                </c:pt>
                <c:pt idx="4882">
                  <c:v>22.195454545452954</c:v>
                </c:pt>
                <c:pt idx="4883">
                  <c:v>22.199999999998408</c:v>
                </c:pt>
                <c:pt idx="4884">
                  <c:v>22.204545454543862</c:v>
                </c:pt>
                <c:pt idx="4885">
                  <c:v>22.209090909089316</c:v>
                </c:pt>
                <c:pt idx="4886">
                  <c:v>22.21363636363477</c:v>
                </c:pt>
                <c:pt idx="4887">
                  <c:v>22.218181818180224</c:v>
                </c:pt>
                <c:pt idx="4888">
                  <c:v>22.222727272725677</c:v>
                </c:pt>
                <c:pt idx="4889">
                  <c:v>22.227272727271131</c:v>
                </c:pt>
                <c:pt idx="4890">
                  <c:v>22.231818181816585</c:v>
                </c:pt>
                <c:pt idx="4891">
                  <c:v>22.236363636362039</c:v>
                </c:pt>
                <c:pt idx="4892">
                  <c:v>22.240909090907493</c:v>
                </c:pt>
                <c:pt idx="4893">
                  <c:v>22.245454545452947</c:v>
                </c:pt>
                <c:pt idx="4894">
                  <c:v>22.249999999998401</c:v>
                </c:pt>
                <c:pt idx="4895">
                  <c:v>22.254545454543855</c:v>
                </c:pt>
                <c:pt idx="4896">
                  <c:v>22.259090909089309</c:v>
                </c:pt>
                <c:pt idx="4897">
                  <c:v>22.263636363634763</c:v>
                </c:pt>
                <c:pt idx="4898">
                  <c:v>22.268181818180217</c:v>
                </c:pt>
                <c:pt idx="4899">
                  <c:v>22.272727272725671</c:v>
                </c:pt>
                <c:pt idx="4900">
                  <c:v>22.277272727271125</c:v>
                </c:pt>
                <c:pt idx="4901">
                  <c:v>22.281818181816579</c:v>
                </c:pt>
                <c:pt idx="4902">
                  <c:v>22.286363636362033</c:v>
                </c:pt>
                <c:pt idx="4903">
                  <c:v>22.290909090907487</c:v>
                </c:pt>
                <c:pt idx="4904">
                  <c:v>22.295454545452941</c:v>
                </c:pt>
                <c:pt idx="4905">
                  <c:v>22.299999999998395</c:v>
                </c:pt>
                <c:pt idx="4906">
                  <c:v>22.304545454543849</c:v>
                </c:pt>
                <c:pt idx="4907">
                  <c:v>22.309090909089303</c:v>
                </c:pt>
                <c:pt idx="4908">
                  <c:v>22.313636363634757</c:v>
                </c:pt>
                <c:pt idx="4909">
                  <c:v>22.318181818180211</c:v>
                </c:pt>
                <c:pt idx="4910">
                  <c:v>22.322727272725665</c:v>
                </c:pt>
                <c:pt idx="4911">
                  <c:v>22.327272727271119</c:v>
                </c:pt>
                <c:pt idx="4912">
                  <c:v>22.331818181816573</c:v>
                </c:pt>
                <c:pt idx="4913">
                  <c:v>22.336363636362027</c:v>
                </c:pt>
                <c:pt idx="4914">
                  <c:v>22.340909090907481</c:v>
                </c:pt>
                <c:pt idx="4915">
                  <c:v>22.345454545452935</c:v>
                </c:pt>
                <c:pt idx="4916">
                  <c:v>22.349999999998388</c:v>
                </c:pt>
                <c:pt idx="4917">
                  <c:v>22.354545454543842</c:v>
                </c:pt>
                <c:pt idx="4918">
                  <c:v>22.359090909089296</c:v>
                </c:pt>
                <c:pt idx="4919">
                  <c:v>22.36363636363475</c:v>
                </c:pt>
                <c:pt idx="4920">
                  <c:v>22.368181818180204</c:v>
                </c:pt>
                <c:pt idx="4921">
                  <c:v>22.372727272725658</c:v>
                </c:pt>
                <c:pt idx="4922">
                  <c:v>22.377272727271112</c:v>
                </c:pt>
                <c:pt idx="4923">
                  <c:v>22.381818181816566</c:v>
                </c:pt>
                <c:pt idx="4924">
                  <c:v>22.38636363636202</c:v>
                </c:pt>
                <c:pt idx="4925">
                  <c:v>22.390909090907474</c:v>
                </c:pt>
                <c:pt idx="4926">
                  <c:v>22.395454545452928</c:v>
                </c:pt>
                <c:pt idx="4927">
                  <c:v>22.399999999998382</c:v>
                </c:pt>
                <c:pt idx="4928">
                  <c:v>22.404545454543836</c:v>
                </c:pt>
                <c:pt idx="4929">
                  <c:v>22.40909090908929</c:v>
                </c:pt>
                <c:pt idx="4930">
                  <c:v>22.413636363634744</c:v>
                </c:pt>
                <c:pt idx="4931">
                  <c:v>22.418181818180198</c:v>
                </c:pt>
                <c:pt idx="4932">
                  <c:v>22.422727272725652</c:v>
                </c:pt>
                <c:pt idx="4933">
                  <c:v>22.427272727271106</c:v>
                </c:pt>
                <c:pt idx="4934">
                  <c:v>22.43181818181656</c:v>
                </c:pt>
                <c:pt idx="4935">
                  <c:v>22.436363636362014</c:v>
                </c:pt>
                <c:pt idx="4936">
                  <c:v>22.440909090907468</c:v>
                </c:pt>
                <c:pt idx="4937">
                  <c:v>22.445454545452922</c:v>
                </c:pt>
                <c:pt idx="4938">
                  <c:v>22.449999999998376</c:v>
                </c:pt>
                <c:pt idx="4939">
                  <c:v>22.45454545454383</c:v>
                </c:pt>
                <c:pt idx="4940">
                  <c:v>22.459090909089284</c:v>
                </c:pt>
                <c:pt idx="4941">
                  <c:v>22.463636363634738</c:v>
                </c:pt>
                <c:pt idx="4942">
                  <c:v>22.468181818180192</c:v>
                </c:pt>
                <c:pt idx="4943">
                  <c:v>22.472727272725646</c:v>
                </c:pt>
                <c:pt idx="4944">
                  <c:v>22.477272727271099</c:v>
                </c:pt>
                <c:pt idx="4945">
                  <c:v>22.481818181816553</c:v>
                </c:pt>
                <c:pt idx="4946">
                  <c:v>22.486363636362007</c:v>
                </c:pt>
                <c:pt idx="4947">
                  <c:v>22.490909090907461</c:v>
                </c:pt>
                <c:pt idx="4948">
                  <c:v>22.495454545452915</c:v>
                </c:pt>
                <c:pt idx="4949">
                  <c:v>22.499999999998369</c:v>
                </c:pt>
                <c:pt idx="4950">
                  <c:v>22.504545454543823</c:v>
                </c:pt>
                <c:pt idx="4951">
                  <c:v>22.509090909089277</c:v>
                </c:pt>
                <c:pt idx="4952">
                  <c:v>22.513636363634731</c:v>
                </c:pt>
                <c:pt idx="4953">
                  <c:v>22.518181818180185</c:v>
                </c:pt>
                <c:pt idx="4954">
                  <c:v>22.522727272725639</c:v>
                </c:pt>
                <c:pt idx="4955">
                  <c:v>22.527272727271093</c:v>
                </c:pt>
                <c:pt idx="4956">
                  <c:v>22.531818181816547</c:v>
                </c:pt>
                <c:pt idx="4957">
                  <c:v>22.536363636362001</c:v>
                </c:pt>
                <c:pt idx="4958">
                  <c:v>22.540909090907455</c:v>
                </c:pt>
                <c:pt idx="4959">
                  <c:v>22.545454545452909</c:v>
                </c:pt>
                <c:pt idx="4960">
                  <c:v>22.549999999998363</c:v>
                </c:pt>
                <c:pt idx="4961">
                  <c:v>22.554545454543817</c:v>
                </c:pt>
                <c:pt idx="4962">
                  <c:v>22.559090909089271</c:v>
                </c:pt>
                <c:pt idx="4963">
                  <c:v>22.563636363634725</c:v>
                </c:pt>
                <c:pt idx="4964">
                  <c:v>22.568181818180179</c:v>
                </c:pt>
                <c:pt idx="4965">
                  <c:v>22.572727272725633</c:v>
                </c:pt>
                <c:pt idx="4966">
                  <c:v>22.577272727271087</c:v>
                </c:pt>
                <c:pt idx="4967">
                  <c:v>22.581818181816541</c:v>
                </c:pt>
                <c:pt idx="4968">
                  <c:v>22.586363636361995</c:v>
                </c:pt>
                <c:pt idx="4969">
                  <c:v>22.590909090907449</c:v>
                </c:pt>
                <c:pt idx="4970">
                  <c:v>22.595454545452903</c:v>
                </c:pt>
                <c:pt idx="4971">
                  <c:v>22.599999999998357</c:v>
                </c:pt>
                <c:pt idx="4972">
                  <c:v>22.60454545454381</c:v>
                </c:pt>
                <c:pt idx="4973">
                  <c:v>22.609090909089264</c:v>
                </c:pt>
                <c:pt idx="4974">
                  <c:v>22.613636363634718</c:v>
                </c:pt>
                <c:pt idx="4975">
                  <c:v>22.618181818180172</c:v>
                </c:pt>
                <c:pt idx="4976">
                  <c:v>22.622727272725626</c:v>
                </c:pt>
                <c:pt idx="4977">
                  <c:v>22.62727272727108</c:v>
                </c:pt>
                <c:pt idx="4978">
                  <c:v>22.631818181816534</c:v>
                </c:pt>
                <c:pt idx="4979">
                  <c:v>22.636363636361988</c:v>
                </c:pt>
                <c:pt idx="4980">
                  <c:v>22.640909090907442</c:v>
                </c:pt>
                <c:pt idx="4981">
                  <c:v>22.645454545452896</c:v>
                </c:pt>
                <c:pt idx="4982">
                  <c:v>22.64999999999835</c:v>
                </c:pt>
                <c:pt idx="4983">
                  <c:v>22.654545454543804</c:v>
                </c:pt>
                <c:pt idx="4984">
                  <c:v>22.659090909089258</c:v>
                </c:pt>
                <c:pt idx="4985">
                  <c:v>22.663636363634712</c:v>
                </c:pt>
                <c:pt idx="4986">
                  <c:v>22.668181818180166</c:v>
                </c:pt>
                <c:pt idx="4987">
                  <c:v>22.67272727272562</c:v>
                </c:pt>
                <c:pt idx="4988">
                  <c:v>22.677272727271074</c:v>
                </c:pt>
                <c:pt idx="4989">
                  <c:v>22.681818181816528</c:v>
                </c:pt>
                <c:pt idx="4990">
                  <c:v>22.686363636361982</c:v>
                </c:pt>
                <c:pt idx="4991">
                  <c:v>22.690909090907436</c:v>
                </c:pt>
                <c:pt idx="4992">
                  <c:v>22.69545454545289</c:v>
                </c:pt>
                <c:pt idx="4993">
                  <c:v>22.699999999998344</c:v>
                </c:pt>
                <c:pt idx="4994">
                  <c:v>22.704545454543798</c:v>
                </c:pt>
                <c:pt idx="4995">
                  <c:v>22.709090909089252</c:v>
                </c:pt>
                <c:pt idx="4996">
                  <c:v>22.713636363634706</c:v>
                </c:pt>
                <c:pt idx="4997">
                  <c:v>22.71818181818016</c:v>
                </c:pt>
                <c:pt idx="4998">
                  <c:v>22.722727272725614</c:v>
                </c:pt>
                <c:pt idx="4999">
                  <c:v>22.727272727271068</c:v>
                </c:pt>
                <c:pt idx="5000">
                  <c:v>22.731818181816521</c:v>
                </c:pt>
                <c:pt idx="5001">
                  <c:v>22.736363636361975</c:v>
                </c:pt>
                <c:pt idx="5002">
                  <c:v>22.740909090907429</c:v>
                </c:pt>
                <c:pt idx="5003">
                  <c:v>22.745454545452883</c:v>
                </c:pt>
                <c:pt idx="5004">
                  <c:v>22.749999999998337</c:v>
                </c:pt>
                <c:pt idx="5005">
                  <c:v>22.754545454543791</c:v>
                </c:pt>
                <c:pt idx="5006">
                  <c:v>22.759090909089245</c:v>
                </c:pt>
                <c:pt idx="5007">
                  <c:v>22.763636363634699</c:v>
                </c:pt>
                <c:pt idx="5008">
                  <c:v>22.768181818180153</c:v>
                </c:pt>
                <c:pt idx="5009">
                  <c:v>22.772727272725607</c:v>
                </c:pt>
                <c:pt idx="5010">
                  <c:v>22.777272727271061</c:v>
                </c:pt>
                <c:pt idx="5011">
                  <c:v>22.781818181816515</c:v>
                </c:pt>
                <c:pt idx="5012">
                  <c:v>22.786363636361969</c:v>
                </c:pt>
                <c:pt idx="5013">
                  <c:v>22.790909090907423</c:v>
                </c:pt>
                <c:pt idx="5014">
                  <c:v>22.795454545452877</c:v>
                </c:pt>
                <c:pt idx="5015">
                  <c:v>22.799999999998331</c:v>
                </c:pt>
                <c:pt idx="5016">
                  <c:v>22.804545454543785</c:v>
                </c:pt>
                <c:pt idx="5017">
                  <c:v>22.809090909089239</c:v>
                </c:pt>
                <c:pt idx="5018">
                  <c:v>22.813636363634693</c:v>
                </c:pt>
                <c:pt idx="5019">
                  <c:v>22.818181818180147</c:v>
                </c:pt>
                <c:pt idx="5020">
                  <c:v>22.822727272725601</c:v>
                </c:pt>
                <c:pt idx="5021">
                  <c:v>22.827272727271055</c:v>
                </c:pt>
                <c:pt idx="5022">
                  <c:v>22.831818181816509</c:v>
                </c:pt>
                <c:pt idx="5023">
                  <c:v>22.836363636361963</c:v>
                </c:pt>
                <c:pt idx="5024">
                  <c:v>22.840909090907417</c:v>
                </c:pt>
                <c:pt idx="5025">
                  <c:v>22.845454545452871</c:v>
                </c:pt>
                <c:pt idx="5026">
                  <c:v>22.849999999998325</c:v>
                </c:pt>
                <c:pt idx="5027">
                  <c:v>22.854545454543779</c:v>
                </c:pt>
                <c:pt idx="5028">
                  <c:v>22.859090909089232</c:v>
                </c:pt>
                <c:pt idx="5029">
                  <c:v>22.863636363634686</c:v>
                </c:pt>
                <c:pt idx="5030">
                  <c:v>22.86818181818014</c:v>
                </c:pt>
                <c:pt idx="5031">
                  <c:v>22.872727272725594</c:v>
                </c:pt>
                <c:pt idx="5032">
                  <c:v>22.877272727271048</c:v>
                </c:pt>
                <c:pt idx="5033">
                  <c:v>22.881818181816502</c:v>
                </c:pt>
                <c:pt idx="5034">
                  <c:v>22.886363636361956</c:v>
                </c:pt>
                <c:pt idx="5035">
                  <c:v>22.89090909090741</c:v>
                </c:pt>
                <c:pt idx="5036">
                  <c:v>22.895454545452864</c:v>
                </c:pt>
                <c:pt idx="5037">
                  <c:v>22.899999999998318</c:v>
                </c:pt>
                <c:pt idx="5038">
                  <c:v>22.904545454543772</c:v>
                </c:pt>
                <c:pt idx="5039">
                  <c:v>22.909090909089226</c:v>
                </c:pt>
                <c:pt idx="5040">
                  <c:v>22.91363636363468</c:v>
                </c:pt>
                <c:pt idx="5041">
                  <c:v>22.918181818180134</c:v>
                </c:pt>
                <c:pt idx="5042">
                  <c:v>22.922727272725588</c:v>
                </c:pt>
                <c:pt idx="5043">
                  <c:v>22.927272727271042</c:v>
                </c:pt>
                <c:pt idx="5044">
                  <c:v>22.931818181816496</c:v>
                </c:pt>
                <c:pt idx="5045">
                  <c:v>22.93636363636195</c:v>
                </c:pt>
                <c:pt idx="5046">
                  <c:v>22.940909090907404</c:v>
                </c:pt>
                <c:pt idx="5047">
                  <c:v>22.945454545452858</c:v>
                </c:pt>
                <c:pt idx="5048">
                  <c:v>22.949999999998312</c:v>
                </c:pt>
                <c:pt idx="5049">
                  <c:v>22.954545454543766</c:v>
                </c:pt>
                <c:pt idx="5050">
                  <c:v>22.95909090908922</c:v>
                </c:pt>
                <c:pt idx="5051">
                  <c:v>22.963636363634674</c:v>
                </c:pt>
                <c:pt idx="5052">
                  <c:v>22.968181818180128</c:v>
                </c:pt>
                <c:pt idx="5053">
                  <c:v>22.972727272725582</c:v>
                </c:pt>
                <c:pt idx="5054">
                  <c:v>22.977272727271036</c:v>
                </c:pt>
                <c:pt idx="5055">
                  <c:v>22.981818181816489</c:v>
                </c:pt>
                <c:pt idx="5056">
                  <c:v>22.986363636361943</c:v>
                </c:pt>
                <c:pt idx="5057">
                  <c:v>22.990909090907397</c:v>
                </c:pt>
                <c:pt idx="5058">
                  <c:v>22.995454545452851</c:v>
                </c:pt>
                <c:pt idx="5059">
                  <c:v>22.999999999998305</c:v>
                </c:pt>
                <c:pt idx="5060">
                  <c:v>23.004545454543759</c:v>
                </c:pt>
                <c:pt idx="5061">
                  <c:v>23.009090909089213</c:v>
                </c:pt>
                <c:pt idx="5062">
                  <c:v>23.013636363634667</c:v>
                </c:pt>
                <c:pt idx="5063">
                  <c:v>23.018181818180121</c:v>
                </c:pt>
                <c:pt idx="5064">
                  <c:v>23.022727272725575</c:v>
                </c:pt>
                <c:pt idx="5065">
                  <c:v>23.027272727271029</c:v>
                </c:pt>
                <c:pt idx="5066">
                  <c:v>23.031818181816483</c:v>
                </c:pt>
                <c:pt idx="5067">
                  <c:v>23.036363636361937</c:v>
                </c:pt>
                <c:pt idx="5068">
                  <c:v>23.040909090907391</c:v>
                </c:pt>
                <c:pt idx="5069">
                  <c:v>23.045454545452845</c:v>
                </c:pt>
                <c:pt idx="5070">
                  <c:v>23.049999999998299</c:v>
                </c:pt>
                <c:pt idx="5071">
                  <c:v>23.054545454543753</c:v>
                </c:pt>
                <c:pt idx="5072">
                  <c:v>23.059090909089207</c:v>
                </c:pt>
                <c:pt idx="5073">
                  <c:v>23.063636363634661</c:v>
                </c:pt>
                <c:pt idx="5074">
                  <c:v>23.068181818180115</c:v>
                </c:pt>
                <c:pt idx="5075">
                  <c:v>23.072727272725569</c:v>
                </c:pt>
                <c:pt idx="5076">
                  <c:v>23.077272727271023</c:v>
                </c:pt>
                <c:pt idx="5077">
                  <c:v>23.081818181816477</c:v>
                </c:pt>
                <c:pt idx="5078">
                  <c:v>23.086363636361931</c:v>
                </c:pt>
                <c:pt idx="5079">
                  <c:v>23.090909090907385</c:v>
                </c:pt>
                <c:pt idx="5080">
                  <c:v>23.095454545452839</c:v>
                </c:pt>
                <c:pt idx="5081">
                  <c:v>23.099999999998293</c:v>
                </c:pt>
                <c:pt idx="5082">
                  <c:v>23.104545454543747</c:v>
                </c:pt>
                <c:pt idx="5083">
                  <c:v>23.1090909090892</c:v>
                </c:pt>
                <c:pt idx="5084">
                  <c:v>23.113636363634654</c:v>
                </c:pt>
                <c:pt idx="5085">
                  <c:v>23.118181818180108</c:v>
                </c:pt>
                <c:pt idx="5086">
                  <c:v>23.122727272725562</c:v>
                </c:pt>
                <c:pt idx="5087">
                  <c:v>23.127272727271016</c:v>
                </c:pt>
                <c:pt idx="5088">
                  <c:v>23.13181818181647</c:v>
                </c:pt>
                <c:pt idx="5089">
                  <c:v>23.136363636361924</c:v>
                </c:pt>
                <c:pt idx="5090">
                  <c:v>23.140909090907378</c:v>
                </c:pt>
                <c:pt idx="5091">
                  <c:v>23.145454545452832</c:v>
                </c:pt>
                <c:pt idx="5092">
                  <c:v>23.149999999998286</c:v>
                </c:pt>
                <c:pt idx="5093">
                  <c:v>23.15454545454374</c:v>
                </c:pt>
                <c:pt idx="5094">
                  <c:v>23.159090909089194</c:v>
                </c:pt>
                <c:pt idx="5095">
                  <c:v>23.163636363634648</c:v>
                </c:pt>
                <c:pt idx="5096">
                  <c:v>23.168181818180102</c:v>
                </c:pt>
                <c:pt idx="5097">
                  <c:v>23.172727272725556</c:v>
                </c:pt>
                <c:pt idx="5098">
                  <c:v>23.17727272727101</c:v>
                </c:pt>
                <c:pt idx="5099">
                  <c:v>23.181818181816464</c:v>
                </c:pt>
                <c:pt idx="5100">
                  <c:v>23.186363636361918</c:v>
                </c:pt>
                <c:pt idx="5101">
                  <c:v>23.190909090907372</c:v>
                </c:pt>
                <c:pt idx="5102">
                  <c:v>23.195454545452826</c:v>
                </c:pt>
                <c:pt idx="5103">
                  <c:v>23.19999999999828</c:v>
                </c:pt>
                <c:pt idx="5104">
                  <c:v>23.204545454543734</c:v>
                </c:pt>
                <c:pt idx="5105">
                  <c:v>23.209090909089188</c:v>
                </c:pt>
                <c:pt idx="5106">
                  <c:v>23.213636363634642</c:v>
                </c:pt>
                <c:pt idx="5107">
                  <c:v>23.218181818180096</c:v>
                </c:pt>
                <c:pt idx="5108">
                  <c:v>23.22272727272555</c:v>
                </c:pt>
                <c:pt idx="5109">
                  <c:v>23.227272727271004</c:v>
                </c:pt>
                <c:pt idx="5110">
                  <c:v>23.231818181816458</c:v>
                </c:pt>
                <c:pt idx="5111">
                  <c:v>23.236363636361911</c:v>
                </c:pt>
                <c:pt idx="5112">
                  <c:v>23.240909090907365</c:v>
                </c:pt>
                <c:pt idx="5113">
                  <c:v>23.245454545452819</c:v>
                </c:pt>
                <c:pt idx="5114">
                  <c:v>23.249999999998273</c:v>
                </c:pt>
                <c:pt idx="5115">
                  <c:v>23.254545454543727</c:v>
                </c:pt>
                <c:pt idx="5116">
                  <c:v>23.259090909089181</c:v>
                </c:pt>
                <c:pt idx="5117">
                  <c:v>23.263636363634635</c:v>
                </c:pt>
                <c:pt idx="5118">
                  <c:v>23.268181818180089</c:v>
                </c:pt>
                <c:pt idx="5119">
                  <c:v>23.272727272725543</c:v>
                </c:pt>
                <c:pt idx="5120">
                  <c:v>23.277272727270997</c:v>
                </c:pt>
                <c:pt idx="5121">
                  <c:v>23.281818181816451</c:v>
                </c:pt>
                <c:pt idx="5122">
                  <c:v>23.286363636361905</c:v>
                </c:pt>
                <c:pt idx="5123">
                  <c:v>23.290909090907359</c:v>
                </c:pt>
                <c:pt idx="5124">
                  <c:v>23.295454545452813</c:v>
                </c:pt>
                <c:pt idx="5125">
                  <c:v>23.299999999998267</c:v>
                </c:pt>
                <c:pt idx="5126">
                  <c:v>23.304545454543721</c:v>
                </c:pt>
                <c:pt idx="5127">
                  <c:v>23.309090909089175</c:v>
                </c:pt>
                <c:pt idx="5128">
                  <c:v>23.313636363634629</c:v>
                </c:pt>
                <c:pt idx="5129">
                  <c:v>23.318181818180083</c:v>
                </c:pt>
                <c:pt idx="5130">
                  <c:v>23.322727272725537</c:v>
                </c:pt>
                <c:pt idx="5131">
                  <c:v>23.327272727270991</c:v>
                </c:pt>
                <c:pt idx="5132">
                  <c:v>23.331818181816445</c:v>
                </c:pt>
                <c:pt idx="5133">
                  <c:v>23.336363636361899</c:v>
                </c:pt>
                <c:pt idx="5134">
                  <c:v>23.340909090907353</c:v>
                </c:pt>
                <c:pt idx="5135">
                  <c:v>23.345454545452807</c:v>
                </c:pt>
                <c:pt idx="5136">
                  <c:v>23.349999999998261</c:v>
                </c:pt>
                <c:pt idx="5137">
                  <c:v>23.354545454543715</c:v>
                </c:pt>
                <c:pt idx="5138">
                  <c:v>23.359090909089169</c:v>
                </c:pt>
                <c:pt idx="5139">
                  <c:v>23.363636363634622</c:v>
                </c:pt>
                <c:pt idx="5140">
                  <c:v>23.368181818180076</c:v>
                </c:pt>
                <c:pt idx="5141">
                  <c:v>23.37272727272553</c:v>
                </c:pt>
                <c:pt idx="5142">
                  <c:v>23.377272727270984</c:v>
                </c:pt>
                <c:pt idx="5143">
                  <c:v>23.381818181816438</c:v>
                </c:pt>
                <c:pt idx="5144">
                  <c:v>23.386363636361892</c:v>
                </c:pt>
                <c:pt idx="5145">
                  <c:v>23.390909090907346</c:v>
                </c:pt>
                <c:pt idx="5146">
                  <c:v>23.3954545454528</c:v>
                </c:pt>
                <c:pt idx="5147">
                  <c:v>23.399999999998254</c:v>
                </c:pt>
                <c:pt idx="5148">
                  <c:v>23.404545454543708</c:v>
                </c:pt>
                <c:pt idx="5149">
                  <c:v>23.409090909089162</c:v>
                </c:pt>
                <c:pt idx="5150">
                  <c:v>23.413636363634616</c:v>
                </c:pt>
                <c:pt idx="5151">
                  <c:v>23.41818181818007</c:v>
                </c:pt>
                <c:pt idx="5152">
                  <c:v>23.422727272725524</c:v>
                </c:pt>
                <c:pt idx="5153">
                  <c:v>23.427272727270978</c:v>
                </c:pt>
                <c:pt idx="5154">
                  <c:v>23.431818181816432</c:v>
                </c:pt>
                <c:pt idx="5155">
                  <c:v>23.436363636361886</c:v>
                </c:pt>
                <c:pt idx="5156">
                  <c:v>23.44090909090734</c:v>
                </c:pt>
                <c:pt idx="5157">
                  <c:v>23.445454545452794</c:v>
                </c:pt>
                <c:pt idx="5158">
                  <c:v>23.449999999998248</c:v>
                </c:pt>
                <c:pt idx="5159">
                  <c:v>23.454545454543702</c:v>
                </c:pt>
                <c:pt idx="5160">
                  <c:v>23.459090909089156</c:v>
                </c:pt>
                <c:pt idx="5161">
                  <c:v>23.46363636363461</c:v>
                </c:pt>
                <c:pt idx="5162">
                  <c:v>23.468181818180064</c:v>
                </c:pt>
                <c:pt idx="5163">
                  <c:v>23.472727272725518</c:v>
                </c:pt>
                <c:pt idx="5164">
                  <c:v>23.477272727270972</c:v>
                </c:pt>
                <c:pt idx="5165">
                  <c:v>23.481818181816426</c:v>
                </c:pt>
                <c:pt idx="5166">
                  <c:v>23.48636363636188</c:v>
                </c:pt>
                <c:pt idx="5167">
                  <c:v>23.490909090907333</c:v>
                </c:pt>
                <c:pt idx="5168">
                  <c:v>23.495454545452787</c:v>
                </c:pt>
                <c:pt idx="5169">
                  <c:v>23.499999999998241</c:v>
                </c:pt>
                <c:pt idx="5170">
                  <c:v>23.504545454543695</c:v>
                </c:pt>
                <c:pt idx="5171">
                  <c:v>23.509090909089149</c:v>
                </c:pt>
                <c:pt idx="5172">
                  <c:v>23.513636363634603</c:v>
                </c:pt>
                <c:pt idx="5173">
                  <c:v>23.518181818180057</c:v>
                </c:pt>
                <c:pt idx="5174">
                  <c:v>23.522727272725511</c:v>
                </c:pt>
                <c:pt idx="5175">
                  <c:v>23.527272727270965</c:v>
                </c:pt>
                <c:pt idx="5176">
                  <c:v>23.531818181816419</c:v>
                </c:pt>
                <c:pt idx="5177">
                  <c:v>23.536363636361873</c:v>
                </c:pt>
                <c:pt idx="5178">
                  <c:v>23.540909090907327</c:v>
                </c:pt>
                <c:pt idx="5179">
                  <c:v>23.545454545452781</c:v>
                </c:pt>
                <c:pt idx="5180">
                  <c:v>23.549999999998235</c:v>
                </c:pt>
                <c:pt idx="5181">
                  <c:v>23.554545454543689</c:v>
                </c:pt>
                <c:pt idx="5182">
                  <c:v>23.559090909089143</c:v>
                </c:pt>
                <c:pt idx="5183">
                  <c:v>23.563636363634597</c:v>
                </c:pt>
                <c:pt idx="5184">
                  <c:v>23.568181818180051</c:v>
                </c:pt>
                <c:pt idx="5185">
                  <c:v>23.572727272725505</c:v>
                </c:pt>
                <c:pt idx="5186">
                  <c:v>23.577272727270959</c:v>
                </c:pt>
                <c:pt idx="5187">
                  <c:v>23.581818181816413</c:v>
                </c:pt>
                <c:pt idx="5188">
                  <c:v>23.586363636361867</c:v>
                </c:pt>
                <c:pt idx="5189">
                  <c:v>23.590909090907321</c:v>
                </c:pt>
                <c:pt idx="5190">
                  <c:v>23.595454545452775</c:v>
                </c:pt>
                <c:pt idx="5191">
                  <c:v>23.599999999998229</c:v>
                </c:pt>
                <c:pt idx="5192">
                  <c:v>23.604545454543683</c:v>
                </c:pt>
                <c:pt idx="5193">
                  <c:v>23.609090909089137</c:v>
                </c:pt>
                <c:pt idx="5194">
                  <c:v>23.613636363634591</c:v>
                </c:pt>
                <c:pt idx="5195">
                  <c:v>23.618181818180044</c:v>
                </c:pt>
                <c:pt idx="5196">
                  <c:v>23.622727272725498</c:v>
                </c:pt>
                <c:pt idx="5197">
                  <c:v>23.627272727270952</c:v>
                </c:pt>
                <c:pt idx="5198">
                  <c:v>23.631818181816406</c:v>
                </c:pt>
                <c:pt idx="5199">
                  <c:v>23.63636363636186</c:v>
                </c:pt>
                <c:pt idx="5200">
                  <c:v>23.640909090907314</c:v>
                </c:pt>
                <c:pt idx="5201">
                  <c:v>23.645454545452768</c:v>
                </c:pt>
                <c:pt idx="5202">
                  <c:v>23.649999999998222</c:v>
                </c:pt>
                <c:pt idx="5203">
                  <c:v>23.654545454543676</c:v>
                </c:pt>
                <c:pt idx="5204">
                  <c:v>23.65909090908913</c:v>
                </c:pt>
                <c:pt idx="5205">
                  <c:v>23.663636363634584</c:v>
                </c:pt>
                <c:pt idx="5206">
                  <c:v>23.668181818180038</c:v>
                </c:pt>
                <c:pt idx="5207">
                  <c:v>23.672727272725492</c:v>
                </c:pt>
                <c:pt idx="5208">
                  <c:v>23.677272727270946</c:v>
                </c:pt>
                <c:pt idx="5209">
                  <c:v>23.6818181818164</c:v>
                </c:pt>
                <c:pt idx="5210">
                  <c:v>23.686363636361854</c:v>
                </c:pt>
                <c:pt idx="5211">
                  <c:v>23.690909090907308</c:v>
                </c:pt>
                <c:pt idx="5212">
                  <c:v>23.695454545452762</c:v>
                </c:pt>
                <c:pt idx="5213">
                  <c:v>23.699999999998216</c:v>
                </c:pt>
                <c:pt idx="5214">
                  <c:v>23.70454545454367</c:v>
                </c:pt>
                <c:pt idx="5215">
                  <c:v>23.709090909089124</c:v>
                </c:pt>
                <c:pt idx="5216">
                  <c:v>23.713636363634578</c:v>
                </c:pt>
                <c:pt idx="5217">
                  <c:v>23.718181818180032</c:v>
                </c:pt>
                <c:pt idx="5218">
                  <c:v>23.722727272725486</c:v>
                </c:pt>
                <c:pt idx="5219">
                  <c:v>23.72727272727094</c:v>
                </c:pt>
                <c:pt idx="5220">
                  <c:v>23.731818181816394</c:v>
                </c:pt>
                <c:pt idx="5221">
                  <c:v>23.736363636361848</c:v>
                </c:pt>
                <c:pt idx="5222">
                  <c:v>23.740909090907302</c:v>
                </c:pt>
                <c:pt idx="5223">
                  <c:v>23.745454545452755</c:v>
                </c:pt>
                <c:pt idx="5224">
                  <c:v>23.749999999998209</c:v>
                </c:pt>
                <c:pt idx="5225">
                  <c:v>23.754545454543663</c:v>
                </c:pt>
                <c:pt idx="5226">
                  <c:v>23.759090909089117</c:v>
                </c:pt>
                <c:pt idx="5227">
                  <c:v>23.763636363634571</c:v>
                </c:pt>
                <c:pt idx="5228">
                  <c:v>23.768181818180025</c:v>
                </c:pt>
                <c:pt idx="5229">
                  <c:v>23.772727272725479</c:v>
                </c:pt>
                <c:pt idx="5230">
                  <c:v>23.777272727270933</c:v>
                </c:pt>
                <c:pt idx="5231">
                  <c:v>23.781818181816387</c:v>
                </c:pt>
                <c:pt idx="5232">
                  <c:v>23.786363636361841</c:v>
                </c:pt>
                <c:pt idx="5233">
                  <c:v>23.790909090907295</c:v>
                </c:pt>
                <c:pt idx="5234">
                  <c:v>23.795454545452749</c:v>
                </c:pt>
                <c:pt idx="5235">
                  <c:v>23.799999999998203</c:v>
                </c:pt>
                <c:pt idx="5236">
                  <c:v>23.804545454543657</c:v>
                </c:pt>
                <c:pt idx="5237">
                  <c:v>23.809090909089111</c:v>
                </c:pt>
                <c:pt idx="5238">
                  <c:v>23.813636363634565</c:v>
                </c:pt>
                <c:pt idx="5239">
                  <c:v>23.818181818180019</c:v>
                </c:pt>
                <c:pt idx="5240">
                  <c:v>23.822727272725473</c:v>
                </c:pt>
                <c:pt idx="5241">
                  <c:v>23.827272727270927</c:v>
                </c:pt>
                <c:pt idx="5242">
                  <c:v>23.831818181816381</c:v>
                </c:pt>
                <c:pt idx="5243">
                  <c:v>23.836363636361835</c:v>
                </c:pt>
                <c:pt idx="5244">
                  <c:v>23.840909090907289</c:v>
                </c:pt>
                <c:pt idx="5245">
                  <c:v>23.845454545452743</c:v>
                </c:pt>
                <c:pt idx="5246">
                  <c:v>23.849999999998197</c:v>
                </c:pt>
                <c:pt idx="5247">
                  <c:v>23.854545454543651</c:v>
                </c:pt>
                <c:pt idx="5248">
                  <c:v>23.859090909089105</c:v>
                </c:pt>
                <c:pt idx="5249">
                  <c:v>23.863636363634559</c:v>
                </c:pt>
                <c:pt idx="5250">
                  <c:v>23.868181818180012</c:v>
                </c:pt>
                <c:pt idx="5251">
                  <c:v>23.872727272725466</c:v>
                </c:pt>
                <c:pt idx="5252">
                  <c:v>23.87727272727092</c:v>
                </c:pt>
                <c:pt idx="5253">
                  <c:v>23.881818181816374</c:v>
                </c:pt>
                <c:pt idx="5254">
                  <c:v>23.886363636361828</c:v>
                </c:pt>
                <c:pt idx="5255">
                  <c:v>23.890909090907282</c:v>
                </c:pt>
                <c:pt idx="5256">
                  <c:v>23.895454545452736</c:v>
                </c:pt>
                <c:pt idx="5257">
                  <c:v>23.89999999999819</c:v>
                </c:pt>
                <c:pt idx="5258">
                  <c:v>23.904545454543644</c:v>
                </c:pt>
                <c:pt idx="5259">
                  <c:v>23.909090909089098</c:v>
                </c:pt>
                <c:pt idx="5260">
                  <c:v>23.913636363634552</c:v>
                </c:pt>
                <c:pt idx="5261">
                  <c:v>23.918181818180006</c:v>
                </c:pt>
                <c:pt idx="5262">
                  <c:v>23.92272727272546</c:v>
                </c:pt>
                <c:pt idx="5263">
                  <c:v>23.927272727270914</c:v>
                </c:pt>
                <c:pt idx="5264">
                  <c:v>23.931818181816368</c:v>
                </c:pt>
                <c:pt idx="5265">
                  <c:v>23.936363636361822</c:v>
                </c:pt>
                <c:pt idx="5266">
                  <c:v>23.940909090907276</c:v>
                </c:pt>
                <c:pt idx="5267">
                  <c:v>23.94545454545273</c:v>
                </c:pt>
                <c:pt idx="5268">
                  <c:v>23.949999999998184</c:v>
                </c:pt>
                <c:pt idx="5269">
                  <c:v>23.954545454543638</c:v>
                </c:pt>
                <c:pt idx="5270">
                  <c:v>23.959090909089092</c:v>
                </c:pt>
                <c:pt idx="5271">
                  <c:v>23.963636363634546</c:v>
                </c:pt>
                <c:pt idx="5272">
                  <c:v>23.96818181818</c:v>
                </c:pt>
                <c:pt idx="5273">
                  <c:v>23.972727272725454</c:v>
                </c:pt>
                <c:pt idx="5274">
                  <c:v>23.977272727270908</c:v>
                </c:pt>
                <c:pt idx="5275">
                  <c:v>23.981818181816362</c:v>
                </c:pt>
                <c:pt idx="5276">
                  <c:v>23.986363636361816</c:v>
                </c:pt>
                <c:pt idx="5277">
                  <c:v>23.99090909090727</c:v>
                </c:pt>
                <c:pt idx="5278">
                  <c:v>23.995454545452723</c:v>
                </c:pt>
                <c:pt idx="5279">
                  <c:v>23.999999999998177</c:v>
                </c:pt>
                <c:pt idx="5280">
                  <c:v>24.004545454543631</c:v>
                </c:pt>
                <c:pt idx="5281">
                  <c:v>24.009090909089085</c:v>
                </c:pt>
                <c:pt idx="5282">
                  <c:v>24.013636363634539</c:v>
                </c:pt>
                <c:pt idx="5283">
                  <c:v>24.018181818179993</c:v>
                </c:pt>
                <c:pt idx="5284">
                  <c:v>24.022727272725447</c:v>
                </c:pt>
                <c:pt idx="5285">
                  <c:v>24.027272727270901</c:v>
                </c:pt>
                <c:pt idx="5286">
                  <c:v>24.031818181816355</c:v>
                </c:pt>
                <c:pt idx="5287">
                  <c:v>24.036363636361809</c:v>
                </c:pt>
                <c:pt idx="5288">
                  <c:v>24.040909090907263</c:v>
                </c:pt>
                <c:pt idx="5289">
                  <c:v>24.045454545452717</c:v>
                </c:pt>
                <c:pt idx="5290">
                  <c:v>24.049999999998171</c:v>
                </c:pt>
                <c:pt idx="5291">
                  <c:v>24.054545454543625</c:v>
                </c:pt>
                <c:pt idx="5292">
                  <c:v>24.059090909089079</c:v>
                </c:pt>
                <c:pt idx="5293">
                  <c:v>24.063636363634533</c:v>
                </c:pt>
                <c:pt idx="5294">
                  <c:v>24.068181818179987</c:v>
                </c:pt>
                <c:pt idx="5295">
                  <c:v>24.072727272725441</c:v>
                </c:pt>
                <c:pt idx="5296">
                  <c:v>24.077272727270895</c:v>
                </c:pt>
                <c:pt idx="5297">
                  <c:v>24.081818181816349</c:v>
                </c:pt>
                <c:pt idx="5298">
                  <c:v>24.086363636361803</c:v>
                </c:pt>
                <c:pt idx="5299">
                  <c:v>24.090909090907257</c:v>
                </c:pt>
                <c:pt idx="5300">
                  <c:v>24.095454545452711</c:v>
                </c:pt>
                <c:pt idx="5301">
                  <c:v>24.099999999998165</c:v>
                </c:pt>
                <c:pt idx="5302">
                  <c:v>24.104545454543619</c:v>
                </c:pt>
                <c:pt idx="5303">
                  <c:v>24.109090909089073</c:v>
                </c:pt>
                <c:pt idx="5304">
                  <c:v>24.113636363634527</c:v>
                </c:pt>
                <c:pt idx="5305">
                  <c:v>24.118181818179981</c:v>
                </c:pt>
                <c:pt idx="5306">
                  <c:v>24.122727272725434</c:v>
                </c:pt>
                <c:pt idx="5307">
                  <c:v>24.127272727270888</c:v>
                </c:pt>
                <c:pt idx="5308">
                  <c:v>24.131818181816342</c:v>
                </c:pt>
                <c:pt idx="5309">
                  <c:v>24.136363636361796</c:v>
                </c:pt>
                <c:pt idx="5310">
                  <c:v>24.14090909090725</c:v>
                </c:pt>
                <c:pt idx="5311">
                  <c:v>24.145454545452704</c:v>
                </c:pt>
                <c:pt idx="5312">
                  <c:v>24.149999999998158</c:v>
                </c:pt>
                <c:pt idx="5313">
                  <c:v>24.154545454543612</c:v>
                </c:pt>
                <c:pt idx="5314">
                  <c:v>24.159090909089066</c:v>
                </c:pt>
                <c:pt idx="5315">
                  <c:v>24.16363636363452</c:v>
                </c:pt>
                <c:pt idx="5316">
                  <c:v>24.168181818179974</c:v>
                </c:pt>
                <c:pt idx="5317">
                  <c:v>24.172727272725428</c:v>
                </c:pt>
                <c:pt idx="5318">
                  <c:v>24.177272727270882</c:v>
                </c:pt>
                <c:pt idx="5319">
                  <c:v>24.181818181816336</c:v>
                </c:pt>
                <c:pt idx="5320">
                  <c:v>24.18636363636179</c:v>
                </c:pt>
                <c:pt idx="5321">
                  <c:v>24.190909090907244</c:v>
                </c:pt>
                <c:pt idx="5322">
                  <c:v>24.195454545452698</c:v>
                </c:pt>
                <c:pt idx="5323">
                  <c:v>24.199999999998152</c:v>
                </c:pt>
                <c:pt idx="5324">
                  <c:v>24.204545454543606</c:v>
                </c:pt>
                <c:pt idx="5325">
                  <c:v>24.20909090908906</c:v>
                </c:pt>
                <c:pt idx="5326">
                  <c:v>24.213636363634514</c:v>
                </c:pt>
                <c:pt idx="5327">
                  <c:v>24.218181818179968</c:v>
                </c:pt>
                <c:pt idx="5328">
                  <c:v>24.222727272725422</c:v>
                </c:pt>
                <c:pt idx="5329">
                  <c:v>24.227272727270876</c:v>
                </c:pt>
                <c:pt idx="5330">
                  <c:v>24.23181818181633</c:v>
                </c:pt>
                <c:pt idx="5331">
                  <c:v>24.236363636361784</c:v>
                </c:pt>
                <c:pt idx="5332">
                  <c:v>24.240909090907238</c:v>
                </c:pt>
                <c:pt idx="5333">
                  <c:v>24.245454545452692</c:v>
                </c:pt>
                <c:pt idx="5334">
                  <c:v>24.249999999998145</c:v>
                </c:pt>
                <c:pt idx="5335">
                  <c:v>24.254545454543599</c:v>
                </c:pt>
                <c:pt idx="5336">
                  <c:v>24.259090909089053</c:v>
                </c:pt>
                <c:pt idx="5337">
                  <c:v>24.263636363634507</c:v>
                </c:pt>
                <c:pt idx="5338">
                  <c:v>24.268181818179961</c:v>
                </c:pt>
                <c:pt idx="5339">
                  <c:v>24.272727272725415</c:v>
                </c:pt>
                <c:pt idx="5340">
                  <c:v>24.277272727270869</c:v>
                </c:pt>
                <c:pt idx="5341">
                  <c:v>24.281818181816323</c:v>
                </c:pt>
                <c:pt idx="5342">
                  <c:v>24.286363636361777</c:v>
                </c:pt>
                <c:pt idx="5343">
                  <c:v>24.290909090907231</c:v>
                </c:pt>
                <c:pt idx="5344">
                  <c:v>24.295454545452685</c:v>
                </c:pt>
                <c:pt idx="5345">
                  <c:v>24.299999999998139</c:v>
                </c:pt>
                <c:pt idx="5346">
                  <c:v>24.304545454543593</c:v>
                </c:pt>
                <c:pt idx="5347">
                  <c:v>24.309090909089047</c:v>
                </c:pt>
                <c:pt idx="5348">
                  <c:v>24.313636363634501</c:v>
                </c:pt>
                <c:pt idx="5349">
                  <c:v>24.318181818179955</c:v>
                </c:pt>
                <c:pt idx="5350">
                  <c:v>24.322727272725409</c:v>
                </c:pt>
                <c:pt idx="5351">
                  <c:v>24.327272727270863</c:v>
                </c:pt>
                <c:pt idx="5352">
                  <c:v>24.331818181816317</c:v>
                </c:pt>
                <c:pt idx="5353">
                  <c:v>24.336363636361771</c:v>
                </c:pt>
                <c:pt idx="5354">
                  <c:v>24.340909090907225</c:v>
                </c:pt>
                <c:pt idx="5355">
                  <c:v>24.345454545452679</c:v>
                </c:pt>
                <c:pt idx="5356">
                  <c:v>24.349999999998133</c:v>
                </c:pt>
                <c:pt idx="5357">
                  <c:v>24.354545454543587</c:v>
                </c:pt>
                <c:pt idx="5358">
                  <c:v>24.359090909089041</c:v>
                </c:pt>
                <c:pt idx="5359">
                  <c:v>24.363636363634495</c:v>
                </c:pt>
                <c:pt idx="5360">
                  <c:v>24.368181818179949</c:v>
                </c:pt>
                <c:pt idx="5361">
                  <c:v>24.372727272725403</c:v>
                </c:pt>
                <c:pt idx="5362">
                  <c:v>24.377272727270856</c:v>
                </c:pt>
                <c:pt idx="5363">
                  <c:v>24.38181818181631</c:v>
                </c:pt>
                <c:pt idx="5364">
                  <c:v>24.386363636361764</c:v>
                </c:pt>
                <c:pt idx="5365">
                  <c:v>24.390909090907218</c:v>
                </c:pt>
                <c:pt idx="5366">
                  <c:v>24.395454545452672</c:v>
                </c:pt>
                <c:pt idx="5367">
                  <c:v>24.399999999998126</c:v>
                </c:pt>
                <c:pt idx="5368">
                  <c:v>24.40454545454358</c:v>
                </c:pt>
                <c:pt idx="5369">
                  <c:v>24.409090909089034</c:v>
                </c:pt>
                <c:pt idx="5370">
                  <c:v>24.413636363634488</c:v>
                </c:pt>
                <c:pt idx="5371">
                  <c:v>24.418181818179942</c:v>
                </c:pt>
                <c:pt idx="5372">
                  <c:v>24.422727272725396</c:v>
                </c:pt>
                <c:pt idx="5373">
                  <c:v>24.42727272727085</c:v>
                </c:pt>
                <c:pt idx="5374">
                  <c:v>24.431818181816304</c:v>
                </c:pt>
                <c:pt idx="5375">
                  <c:v>24.436363636361758</c:v>
                </c:pt>
                <c:pt idx="5376">
                  <c:v>24.440909090907212</c:v>
                </c:pt>
                <c:pt idx="5377">
                  <c:v>24.445454545452666</c:v>
                </c:pt>
                <c:pt idx="5378">
                  <c:v>24.44999999999812</c:v>
                </c:pt>
                <c:pt idx="5379">
                  <c:v>24.454545454543574</c:v>
                </c:pt>
                <c:pt idx="5380">
                  <c:v>24.459090909089028</c:v>
                </c:pt>
                <c:pt idx="5381">
                  <c:v>24.463636363634482</c:v>
                </c:pt>
                <c:pt idx="5382">
                  <c:v>24.468181818179936</c:v>
                </c:pt>
                <c:pt idx="5383">
                  <c:v>24.47272727272539</c:v>
                </c:pt>
                <c:pt idx="5384">
                  <c:v>24.477272727270844</c:v>
                </c:pt>
                <c:pt idx="5385">
                  <c:v>24.481818181816298</c:v>
                </c:pt>
                <c:pt idx="5386">
                  <c:v>24.486363636361752</c:v>
                </c:pt>
                <c:pt idx="5387">
                  <c:v>24.490909090907206</c:v>
                </c:pt>
                <c:pt idx="5388">
                  <c:v>24.49545454545266</c:v>
                </c:pt>
                <c:pt idx="5389">
                  <c:v>24.499999999998114</c:v>
                </c:pt>
                <c:pt idx="5390">
                  <c:v>24.504545454543567</c:v>
                </c:pt>
                <c:pt idx="5391">
                  <c:v>24.509090909089021</c:v>
                </c:pt>
                <c:pt idx="5392">
                  <c:v>24.513636363634475</c:v>
                </c:pt>
                <c:pt idx="5393">
                  <c:v>24.518181818179929</c:v>
                </c:pt>
                <c:pt idx="5394">
                  <c:v>24.522727272725383</c:v>
                </c:pt>
                <c:pt idx="5395">
                  <c:v>24.527272727270837</c:v>
                </c:pt>
                <c:pt idx="5396">
                  <c:v>24.531818181816291</c:v>
                </c:pt>
                <c:pt idx="5397">
                  <c:v>24.536363636361745</c:v>
                </c:pt>
                <c:pt idx="5398">
                  <c:v>24.540909090907199</c:v>
                </c:pt>
                <c:pt idx="5399">
                  <c:v>24.545454545452653</c:v>
                </c:pt>
                <c:pt idx="5400">
                  <c:v>24.549999999998107</c:v>
                </c:pt>
                <c:pt idx="5401">
                  <c:v>24.554545454543561</c:v>
                </c:pt>
                <c:pt idx="5402">
                  <c:v>24.559090909089015</c:v>
                </c:pt>
                <c:pt idx="5403">
                  <c:v>24.563636363634469</c:v>
                </c:pt>
                <c:pt idx="5404">
                  <c:v>24.568181818179923</c:v>
                </c:pt>
                <c:pt idx="5405">
                  <c:v>24.572727272725377</c:v>
                </c:pt>
                <c:pt idx="5406">
                  <c:v>24.577272727270831</c:v>
                </c:pt>
                <c:pt idx="5407">
                  <c:v>24.581818181816285</c:v>
                </c:pt>
                <c:pt idx="5408">
                  <c:v>24.586363636361739</c:v>
                </c:pt>
                <c:pt idx="5409">
                  <c:v>24.590909090907193</c:v>
                </c:pt>
                <c:pt idx="5410">
                  <c:v>24.595454545452647</c:v>
                </c:pt>
                <c:pt idx="5411">
                  <c:v>24.599999999998101</c:v>
                </c:pt>
                <c:pt idx="5412">
                  <c:v>24.604545454543555</c:v>
                </c:pt>
                <c:pt idx="5413">
                  <c:v>24.609090909089009</c:v>
                </c:pt>
                <c:pt idx="5414">
                  <c:v>24.613636363634463</c:v>
                </c:pt>
                <c:pt idx="5415">
                  <c:v>24.618181818179917</c:v>
                </c:pt>
                <c:pt idx="5416">
                  <c:v>24.622727272725371</c:v>
                </c:pt>
                <c:pt idx="5417">
                  <c:v>24.627272727270825</c:v>
                </c:pt>
                <c:pt idx="5418">
                  <c:v>24.631818181816278</c:v>
                </c:pt>
                <c:pt idx="5419">
                  <c:v>24.636363636361732</c:v>
                </c:pt>
                <c:pt idx="5420">
                  <c:v>24.640909090907186</c:v>
                </c:pt>
                <c:pt idx="5421">
                  <c:v>24.64545454545264</c:v>
                </c:pt>
                <c:pt idx="5422">
                  <c:v>24.649999999998094</c:v>
                </c:pt>
                <c:pt idx="5423">
                  <c:v>24.654545454543548</c:v>
                </c:pt>
                <c:pt idx="5424">
                  <c:v>24.659090909089002</c:v>
                </c:pt>
                <c:pt idx="5425">
                  <c:v>24.663636363634456</c:v>
                </c:pt>
                <c:pt idx="5426">
                  <c:v>24.66818181817991</c:v>
                </c:pt>
                <c:pt idx="5427">
                  <c:v>24.672727272725364</c:v>
                </c:pt>
                <c:pt idx="5428">
                  <c:v>24.677272727270818</c:v>
                </c:pt>
                <c:pt idx="5429">
                  <c:v>24.681818181816272</c:v>
                </c:pt>
                <c:pt idx="5430">
                  <c:v>24.686363636361726</c:v>
                </c:pt>
                <c:pt idx="5431">
                  <c:v>24.69090909090718</c:v>
                </c:pt>
                <c:pt idx="5432">
                  <c:v>24.695454545452634</c:v>
                </c:pt>
                <c:pt idx="5433">
                  <c:v>24.699999999998088</c:v>
                </c:pt>
                <c:pt idx="5434">
                  <c:v>24.704545454543542</c:v>
                </c:pt>
                <c:pt idx="5435">
                  <c:v>24.709090909088996</c:v>
                </c:pt>
                <c:pt idx="5436">
                  <c:v>24.71363636363445</c:v>
                </c:pt>
                <c:pt idx="5437">
                  <c:v>24.718181818179904</c:v>
                </c:pt>
                <c:pt idx="5438">
                  <c:v>24.722727272725358</c:v>
                </c:pt>
                <c:pt idx="5439">
                  <c:v>24.727272727270812</c:v>
                </c:pt>
                <c:pt idx="5440">
                  <c:v>24.731818181816266</c:v>
                </c:pt>
                <c:pt idx="5441">
                  <c:v>24.73636363636172</c:v>
                </c:pt>
                <c:pt idx="5442">
                  <c:v>24.740909090907174</c:v>
                </c:pt>
                <c:pt idx="5443">
                  <c:v>24.745454545452628</c:v>
                </c:pt>
                <c:pt idx="5444">
                  <c:v>24.749999999998082</c:v>
                </c:pt>
                <c:pt idx="5445">
                  <c:v>24.754545454543535</c:v>
                </c:pt>
                <c:pt idx="5446">
                  <c:v>24.759090909088989</c:v>
                </c:pt>
                <c:pt idx="5447">
                  <c:v>24.763636363634443</c:v>
                </c:pt>
                <c:pt idx="5448">
                  <c:v>24.768181818179897</c:v>
                </c:pt>
                <c:pt idx="5449">
                  <c:v>24.772727272725351</c:v>
                </c:pt>
                <c:pt idx="5450">
                  <c:v>24.777272727270805</c:v>
                </c:pt>
                <c:pt idx="5451">
                  <c:v>24.781818181816259</c:v>
                </c:pt>
                <c:pt idx="5452">
                  <c:v>24.786363636361713</c:v>
                </c:pt>
                <c:pt idx="5453">
                  <c:v>24.790909090907167</c:v>
                </c:pt>
                <c:pt idx="5454">
                  <c:v>24.795454545452621</c:v>
                </c:pt>
                <c:pt idx="5455">
                  <c:v>24.799999999998075</c:v>
                </c:pt>
                <c:pt idx="5456">
                  <c:v>24.804545454543529</c:v>
                </c:pt>
                <c:pt idx="5457">
                  <c:v>24.809090909088983</c:v>
                </c:pt>
                <c:pt idx="5458">
                  <c:v>24.813636363634437</c:v>
                </c:pt>
                <c:pt idx="5459">
                  <c:v>24.818181818179891</c:v>
                </c:pt>
                <c:pt idx="5460">
                  <c:v>24.822727272725345</c:v>
                </c:pt>
                <c:pt idx="5461">
                  <c:v>24.827272727270799</c:v>
                </c:pt>
                <c:pt idx="5462">
                  <c:v>24.831818181816253</c:v>
                </c:pt>
                <c:pt idx="5463">
                  <c:v>24.836363636361707</c:v>
                </c:pt>
                <c:pt idx="5464">
                  <c:v>24.840909090907161</c:v>
                </c:pt>
                <c:pt idx="5465">
                  <c:v>24.845454545452615</c:v>
                </c:pt>
                <c:pt idx="5466">
                  <c:v>24.849999999998069</c:v>
                </c:pt>
                <c:pt idx="5467">
                  <c:v>24.854545454543523</c:v>
                </c:pt>
                <c:pt idx="5468">
                  <c:v>24.859090909088977</c:v>
                </c:pt>
                <c:pt idx="5469">
                  <c:v>24.863636363634431</c:v>
                </c:pt>
                <c:pt idx="5470">
                  <c:v>24.868181818179885</c:v>
                </c:pt>
                <c:pt idx="5471">
                  <c:v>24.872727272725339</c:v>
                </c:pt>
                <c:pt idx="5472">
                  <c:v>24.877272727270793</c:v>
                </c:pt>
                <c:pt idx="5473">
                  <c:v>24.881818181816246</c:v>
                </c:pt>
                <c:pt idx="5474">
                  <c:v>24.8863636363617</c:v>
                </c:pt>
                <c:pt idx="5475">
                  <c:v>24.890909090907154</c:v>
                </c:pt>
                <c:pt idx="5476">
                  <c:v>24.895454545452608</c:v>
                </c:pt>
                <c:pt idx="5477">
                  <c:v>24.899999999998062</c:v>
                </c:pt>
                <c:pt idx="5478">
                  <c:v>24.904545454543516</c:v>
                </c:pt>
                <c:pt idx="5479">
                  <c:v>24.90909090908897</c:v>
                </c:pt>
                <c:pt idx="5480">
                  <c:v>24.913636363634424</c:v>
                </c:pt>
                <c:pt idx="5481">
                  <c:v>24.918181818179878</c:v>
                </c:pt>
                <c:pt idx="5482">
                  <c:v>24.922727272725332</c:v>
                </c:pt>
                <c:pt idx="5483">
                  <c:v>24.927272727270786</c:v>
                </c:pt>
                <c:pt idx="5484">
                  <c:v>24.93181818181624</c:v>
                </c:pt>
                <c:pt idx="5485">
                  <c:v>24.936363636361694</c:v>
                </c:pt>
                <c:pt idx="5486">
                  <c:v>24.940909090907148</c:v>
                </c:pt>
                <c:pt idx="5487">
                  <c:v>24.945454545452602</c:v>
                </c:pt>
                <c:pt idx="5488">
                  <c:v>24.949999999998056</c:v>
                </c:pt>
                <c:pt idx="5489">
                  <c:v>24.95454545454351</c:v>
                </c:pt>
                <c:pt idx="5490">
                  <c:v>24.959090909088964</c:v>
                </c:pt>
                <c:pt idx="5491">
                  <c:v>24.963636363634418</c:v>
                </c:pt>
                <c:pt idx="5492">
                  <c:v>24.968181818179872</c:v>
                </c:pt>
                <c:pt idx="5493">
                  <c:v>24.972727272725326</c:v>
                </c:pt>
                <c:pt idx="5494">
                  <c:v>24.97727272727078</c:v>
                </c:pt>
                <c:pt idx="5495">
                  <c:v>24.981818181816234</c:v>
                </c:pt>
                <c:pt idx="5496">
                  <c:v>24.986363636361688</c:v>
                </c:pt>
                <c:pt idx="5497">
                  <c:v>24.990909090907142</c:v>
                </c:pt>
                <c:pt idx="5498">
                  <c:v>24.995454545452596</c:v>
                </c:pt>
                <c:pt idx="5499">
                  <c:v>24.99999999999805</c:v>
                </c:pt>
                <c:pt idx="5500">
                  <c:v>25.004545454543504</c:v>
                </c:pt>
                <c:pt idx="5501">
                  <c:v>25.009090909088957</c:v>
                </c:pt>
                <c:pt idx="5502">
                  <c:v>25.013636363634411</c:v>
                </c:pt>
                <c:pt idx="5503">
                  <c:v>25.018181818179865</c:v>
                </c:pt>
                <c:pt idx="5504">
                  <c:v>25.022727272725319</c:v>
                </c:pt>
                <c:pt idx="5505">
                  <c:v>25.027272727270773</c:v>
                </c:pt>
                <c:pt idx="5506">
                  <c:v>25.031818181816227</c:v>
                </c:pt>
                <c:pt idx="5507">
                  <c:v>25.036363636361681</c:v>
                </c:pt>
                <c:pt idx="5508">
                  <c:v>25.040909090907135</c:v>
                </c:pt>
                <c:pt idx="5509">
                  <c:v>25.045454545452589</c:v>
                </c:pt>
                <c:pt idx="5510">
                  <c:v>25.049999999998043</c:v>
                </c:pt>
                <c:pt idx="5511">
                  <c:v>25.054545454543497</c:v>
                </c:pt>
                <c:pt idx="5512">
                  <c:v>25.059090909088951</c:v>
                </c:pt>
                <c:pt idx="5513">
                  <c:v>25.063636363634405</c:v>
                </c:pt>
                <c:pt idx="5514">
                  <c:v>25.068181818179859</c:v>
                </c:pt>
                <c:pt idx="5515">
                  <c:v>25.072727272725313</c:v>
                </c:pt>
                <c:pt idx="5516">
                  <c:v>25.077272727270767</c:v>
                </c:pt>
                <c:pt idx="5517">
                  <c:v>25.081818181816221</c:v>
                </c:pt>
                <c:pt idx="5518">
                  <c:v>25.086363636361675</c:v>
                </c:pt>
                <c:pt idx="5519">
                  <c:v>25.090909090907129</c:v>
                </c:pt>
                <c:pt idx="5520">
                  <c:v>25.095454545452583</c:v>
                </c:pt>
                <c:pt idx="5521">
                  <c:v>25.099999999998037</c:v>
                </c:pt>
                <c:pt idx="5522">
                  <c:v>25.104545454543491</c:v>
                </c:pt>
                <c:pt idx="5523">
                  <c:v>25.109090909088945</c:v>
                </c:pt>
                <c:pt idx="5524">
                  <c:v>25.113636363634399</c:v>
                </c:pt>
                <c:pt idx="5525">
                  <c:v>25.118181818179853</c:v>
                </c:pt>
                <c:pt idx="5526">
                  <c:v>25.122727272725307</c:v>
                </c:pt>
                <c:pt idx="5527">
                  <c:v>25.127272727270761</c:v>
                </c:pt>
                <c:pt idx="5528">
                  <c:v>25.131818181816215</c:v>
                </c:pt>
                <c:pt idx="5529">
                  <c:v>25.136363636361668</c:v>
                </c:pt>
                <c:pt idx="5530">
                  <c:v>25.140909090907122</c:v>
                </c:pt>
                <c:pt idx="5531">
                  <c:v>25.145454545452576</c:v>
                </c:pt>
                <c:pt idx="5532">
                  <c:v>25.14999999999803</c:v>
                </c:pt>
                <c:pt idx="5533">
                  <c:v>25.154545454543484</c:v>
                </c:pt>
                <c:pt idx="5534">
                  <c:v>25.159090909088938</c:v>
                </c:pt>
                <c:pt idx="5535">
                  <c:v>25.163636363634392</c:v>
                </c:pt>
                <c:pt idx="5536">
                  <c:v>25.168181818179846</c:v>
                </c:pt>
                <c:pt idx="5537">
                  <c:v>25.1727272727253</c:v>
                </c:pt>
                <c:pt idx="5538">
                  <c:v>25.177272727270754</c:v>
                </c:pt>
                <c:pt idx="5539">
                  <c:v>25.181818181816208</c:v>
                </c:pt>
                <c:pt idx="5540">
                  <c:v>25.186363636361662</c:v>
                </c:pt>
                <c:pt idx="5541">
                  <c:v>25.190909090907116</c:v>
                </c:pt>
                <c:pt idx="5542">
                  <c:v>25.19545454545257</c:v>
                </c:pt>
                <c:pt idx="5543">
                  <c:v>25.199999999998024</c:v>
                </c:pt>
                <c:pt idx="5544">
                  <c:v>25.204545454543478</c:v>
                </c:pt>
                <c:pt idx="5545">
                  <c:v>25.209090909088932</c:v>
                </c:pt>
                <c:pt idx="5546">
                  <c:v>25.213636363634386</c:v>
                </c:pt>
                <c:pt idx="5547">
                  <c:v>25.21818181817984</c:v>
                </c:pt>
                <c:pt idx="5548">
                  <c:v>25.222727272725294</c:v>
                </c:pt>
                <c:pt idx="5549">
                  <c:v>25.227272727270748</c:v>
                </c:pt>
                <c:pt idx="5550">
                  <c:v>25.231818181816202</c:v>
                </c:pt>
                <c:pt idx="5551">
                  <c:v>25.236363636361656</c:v>
                </c:pt>
                <c:pt idx="5552">
                  <c:v>25.24090909090711</c:v>
                </c:pt>
                <c:pt idx="5553">
                  <c:v>25.245454545452564</c:v>
                </c:pt>
                <c:pt idx="5554">
                  <c:v>25.249999999998018</c:v>
                </c:pt>
                <c:pt idx="5555">
                  <c:v>25.254545454543472</c:v>
                </c:pt>
                <c:pt idx="5556">
                  <c:v>25.259090909088926</c:v>
                </c:pt>
                <c:pt idx="5557">
                  <c:v>25.263636363634379</c:v>
                </c:pt>
                <c:pt idx="5558">
                  <c:v>25.268181818179833</c:v>
                </c:pt>
                <c:pt idx="5559">
                  <c:v>25.272727272725287</c:v>
                </c:pt>
                <c:pt idx="5560">
                  <c:v>25.277272727270741</c:v>
                </c:pt>
                <c:pt idx="5561">
                  <c:v>25.281818181816195</c:v>
                </c:pt>
                <c:pt idx="5562">
                  <c:v>25.286363636361649</c:v>
                </c:pt>
                <c:pt idx="5563">
                  <c:v>25.290909090907103</c:v>
                </c:pt>
                <c:pt idx="5564">
                  <c:v>25.295454545452557</c:v>
                </c:pt>
                <c:pt idx="5565">
                  <c:v>25.299999999998011</c:v>
                </c:pt>
                <c:pt idx="5566">
                  <c:v>25.304545454543465</c:v>
                </c:pt>
                <c:pt idx="5567">
                  <c:v>25.309090909088919</c:v>
                </c:pt>
                <c:pt idx="5568">
                  <c:v>25.313636363634373</c:v>
                </c:pt>
                <c:pt idx="5569">
                  <c:v>25.318181818179827</c:v>
                </c:pt>
                <c:pt idx="5570">
                  <c:v>25.322727272725281</c:v>
                </c:pt>
                <c:pt idx="5571">
                  <c:v>25.327272727270735</c:v>
                </c:pt>
                <c:pt idx="5572">
                  <c:v>25.331818181816189</c:v>
                </c:pt>
                <c:pt idx="5573">
                  <c:v>25.336363636361643</c:v>
                </c:pt>
                <c:pt idx="5574">
                  <c:v>25.340909090907097</c:v>
                </c:pt>
                <c:pt idx="5575">
                  <c:v>25.345454545452551</c:v>
                </c:pt>
                <c:pt idx="5576">
                  <c:v>25.349999999998005</c:v>
                </c:pt>
                <c:pt idx="5577">
                  <c:v>25.354545454543459</c:v>
                </c:pt>
                <c:pt idx="5578">
                  <c:v>25.359090909088913</c:v>
                </c:pt>
                <c:pt idx="5579">
                  <c:v>25.363636363634367</c:v>
                </c:pt>
                <c:pt idx="5580">
                  <c:v>25.368181818179821</c:v>
                </c:pt>
                <c:pt idx="5581">
                  <c:v>25.372727272725275</c:v>
                </c:pt>
                <c:pt idx="5582">
                  <c:v>25.377272727270729</c:v>
                </c:pt>
                <c:pt idx="5583">
                  <c:v>25.381818181816183</c:v>
                </c:pt>
                <c:pt idx="5584">
                  <c:v>25.386363636361637</c:v>
                </c:pt>
                <c:pt idx="5585">
                  <c:v>25.39090909090709</c:v>
                </c:pt>
                <c:pt idx="5586">
                  <c:v>25.395454545452544</c:v>
                </c:pt>
                <c:pt idx="5587">
                  <c:v>25.399999999997998</c:v>
                </c:pt>
                <c:pt idx="5588">
                  <c:v>25.404545454543452</c:v>
                </c:pt>
                <c:pt idx="5589">
                  <c:v>25.409090909088906</c:v>
                </c:pt>
                <c:pt idx="5590">
                  <c:v>25.41363636363436</c:v>
                </c:pt>
                <c:pt idx="5591">
                  <c:v>25.418181818179814</c:v>
                </c:pt>
                <c:pt idx="5592">
                  <c:v>25.422727272725268</c:v>
                </c:pt>
                <c:pt idx="5593">
                  <c:v>25.427272727270722</c:v>
                </c:pt>
                <c:pt idx="5594">
                  <c:v>25.431818181816176</c:v>
                </c:pt>
                <c:pt idx="5595">
                  <c:v>25.43636363636163</c:v>
                </c:pt>
                <c:pt idx="5596">
                  <c:v>25.440909090907084</c:v>
                </c:pt>
                <c:pt idx="5597">
                  <c:v>25.445454545452538</c:v>
                </c:pt>
                <c:pt idx="5598">
                  <c:v>25.449999999997992</c:v>
                </c:pt>
                <c:pt idx="5599">
                  <c:v>25.454545454543446</c:v>
                </c:pt>
                <c:pt idx="5600">
                  <c:v>25.4590909090889</c:v>
                </c:pt>
                <c:pt idx="5601">
                  <c:v>25.463636363634354</c:v>
                </c:pt>
                <c:pt idx="5602">
                  <c:v>25.468181818179808</c:v>
                </c:pt>
                <c:pt idx="5603">
                  <c:v>25.472727272725262</c:v>
                </c:pt>
                <c:pt idx="5604">
                  <c:v>25.477272727270716</c:v>
                </c:pt>
                <c:pt idx="5605">
                  <c:v>25.48181818181617</c:v>
                </c:pt>
                <c:pt idx="5606">
                  <c:v>25.486363636361624</c:v>
                </c:pt>
                <c:pt idx="5607">
                  <c:v>25.490909090907078</c:v>
                </c:pt>
                <c:pt idx="5608">
                  <c:v>25.495454545452532</c:v>
                </c:pt>
                <c:pt idx="5609">
                  <c:v>25.499999999997986</c:v>
                </c:pt>
                <c:pt idx="5610">
                  <c:v>25.50454545454344</c:v>
                </c:pt>
                <c:pt idx="5611">
                  <c:v>25.509090909088894</c:v>
                </c:pt>
                <c:pt idx="5612">
                  <c:v>25.513636363634348</c:v>
                </c:pt>
                <c:pt idx="5613">
                  <c:v>25.518181818179801</c:v>
                </c:pt>
                <c:pt idx="5614">
                  <c:v>25.522727272725255</c:v>
                </c:pt>
                <c:pt idx="5615">
                  <c:v>25.527272727270709</c:v>
                </c:pt>
                <c:pt idx="5616">
                  <c:v>25.531818181816163</c:v>
                </c:pt>
                <c:pt idx="5617">
                  <c:v>25.536363636361617</c:v>
                </c:pt>
                <c:pt idx="5618">
                  <c:v>25.540909090907071</c:v>
                </c:pt>
                <c:pt idx="5619">
                  <c:v>25.545454545452525</c:v>
                </c:pt>
                <c:pt idx="5620">
                  <c:v>25.549999999997979</c:v>
                </c:pt>
                <c:pt idx="5621">
                  <c:v>25.554545454543433</c:v>
                </c:pt>
                <c:pt idx="5622">
                  <c:v>25.559090909088887</c:v>
                </c:pt>
                <c:pt idx="5623">
                  <c:v>25.563636363634341</c:v>
                </c:pt>
                <c:pt idx="5624">
                  <c:v>25.568181818179795</c:v>
                </c:pt>
                <c:pt idx="5625">
                  <c:v>25.572727272725249</c:v>
                </c:pt>
                <c:pt idx="5626">
                  <c:v>25.577272727270703</c:v>
                </c:pt>
                <c:pt idx="5627">
                  <c:v>25.581818181816157</c:v>
                </c:pt>
                <c:pt idx="5628">
                  <c:v>25.586363636361611</c:v>
                </c:pt>
                <c:pt idx="5629">
                  <c:v>25.590909090907065</c:v>
                </c:pt>
                <c:pt idx="5630">
                  <c:v>25.595454545452519</c:v>
                </c:pt>
                <c:pt idx="5631">
                  <c:v>25.599999999997973</c:v>
                </c:pt>
                <c:pt idx="5632">
                  <c:v>25.604545454543427</c:v>
                </c:pt>
                <c:pt idx="5633">
                  <c:v>25.609090909088881</c:v>
                </c:pt>
                <c:pt idx="5634">
                  <c:v>25.613636363634335</c:v>
                </c:pt>
                <c:pt idx="5635">
                  <c:v>25.618181818179789</c:v>
                </c:pt>
                <c:pt idx="5636">
                  <c:v>25.622727272725243</c:v>
                </c:pt>
                <c:pt idx="5637">
                  <c:v>25.627272727270697</c:v>
                </c:pt>
                <c:pt idx="5638">
                  <c:v>25.631818181816151</c:v>
                </c:pt>
                <c:pt idx="5639">
                  <c:v>25.636363636361605</c:v>
                </c:pt>
                <c:pt idx="5640">
                  <c:v>25.640909090907058</c:v>
                </c:pt>
                <c:pt idx="5641">
                  <c:v>25.645454545452512</c:v>
                </c:pt>
                <c:pt idx="5642">
                  <c:v>25.649999999997966</c:v>
                </c:pt>
                <c:pt idx="5643">
                  <c:v>25.65454545454342</c:v>
                </c:pt>
                <c:pt idx="5644">
                  <c:v>25.659090909088874</c:v>
                </c:pt>
                <c:pt idx="5645">
                  <c:v>25.663636363634328</c:v>
                </c:pt>
                <c:pt idx="5646">
                  <c:v>25.668181818179782</c:v>
                </c:pt>
                <c:pt idx="5647">
                  <c:v>25.672727272725236</c:v>
                </c:pt>
                <c:pt idx="5648">
                  <c:v>25.67727272727069</c:v>
                </c:pt>
                <c:pt idx="5649">
                  <c:v>25.681818181816144</c:v>
                </c:pt>
                <c:pt idx="5650">
                  <c:v>25.686363636361598</c:v>
                </c:pt>
                <c:pt idx="5651">
                  <c:v>25.690909090907052</c:v>
                </c:pt>
                <c:pt idx="5652">
                  <c:v>25.695454545452506</c:v>
                </c:pt>
                <c:pt idx="5653">
                  <c:v>25.69999999999796</c:v>
                </c:pt>
                <c:pt idx="5654">
                  <c:v>25.704545454543414</c:v>
                </c:pt>
                <c:pt idx="5655">
                  <c:v>25.709090909088868</c:v>
                </c:pt>
                <c:pt idx="5656">
                  <c:v>25.713636363634322</c:v>
                </c:pt>
                <c:pt idx="5657">
                  <c:v>25.718181818179776</c:v>
                </c:pt>
                <c:pt idx="5658">
                  <c:v>25.72272727272523</c:v>
                </c:pt>
                <c:pt idx="5659">
                  <c:v>25.727272727270684</c:v>
                </c:pt>
                <c:pt idx="5660">
                  <c:v>25.731818181816138</c:v>
                </c:pt>
                <c:pt idx="5661">
                  <c:v>25.736363636361592</c:v>
                </c:pt>
                <c:pt idx="5662">
                  <c:v>25.740909090907046</c:v>
                </c:pt>
                <c:pt idx="5663">
                  <c:v>25.7454545454525</c:v>
                </c:pt>
                <c:pt idx="5664">
                  <c:v>25.749999999997954</c:v>
                </c:pt>
                <c:pt idx="5665">
                  <c:v>25.754545454543408</c:v>
                </c:pt>
                <c:pt idx="5666">
                  <c:v>25.759090909088862</c:v>
                </c:pt>
                <c:pt idx="5667">
                  <c:v>25.763636363634316</c:v>
                </c:pt>
                <c:pt idx="5668">
                  <c:v>25.768181818179769</c:v>
                </c:pt>
                <c:pt idx="5669">
                  <c:v>25.772727272725223</c:v>
                </c:pt>
                <c:pt idx="5670">
                  <c:v>25.777272727270677</c:v>
                </c:pt>
                <c:pt idx="5671">
                  <c:v>25.781818181816131</c:v>
                </c:pt>
                <c:pt idx="5672">
                  <c:v>25.786363636361585</c:v>
                </c:pt>
                <c:pt idx="5673">
                  <c:v>25.790909090907039</c:v>
                </c:pt>
                <c:pt idx="5674">
                  <c:v>25.795454545452493</c:v>
                </c:pt>
                <c:pt idx="5675">
                  <c:v>25.799999999997947</c:v>
                </c:pt>
                <c:pt idx="5676">
                  <c:v>25.804545454543401</c:v>
                </c:pt>
                <c:pt idx="5677">
                  <c:v>25.809090909088855</c:v>
                </c:pt>
                <c:pt idx="5678">
                  <c:v>25.813636363634309</c:v>
                </c:pt>
                <c:pt idx="5679">
                  <c:v>25.818181818179763</c:v>
                </c:pt>
                <c:pt idx="5680">
                  <c:v>25.822727272725217</c:v>
                </c:pt>
                <c:pt idx="5681">
                  <c:v>25.827272727270671</c:v>
                </c:pt>
                <c:pt idx="5682">
                  <c:v>25.831818181816125</c:v>
                </c:pt>
                <c:pt idx="5683">
                  <c:v>25.836363636361579</c:v>
                </c:pt>
                <c:pt idx="5684">
                  <c:v>25.840909090907033</c:v>
                </c:pt>
                <c:pt idx="5685">
                  <c:v>25.845454545452487</c:v>
                </c:pt>
                <c:pt idx="5686">
                  <c:v>25.849999999997941</c:v>
                </c:pt>
                <c:pt idx="5687">
                  <c:v>25.854545454543395</c:v>
                </c:pt>
                <c:pt idx="5688">
                  <c:v>25.859090909088849</c:v>
                </c:pt>
                <c:pt idx="5689">
                  <c:v>25.863636363634303</c:v>
                </c:pt>
                <c:pt idx="5690">
                  <c:v>25.868181818179757</c:v>
                </c:pt>
                <c:pt idx="5691">
                  <c:v>25.872727272725211</c:v>
                </c:pt>
                <c:pt idx="5692">
                  <c:v>25.877272727270665</c:v>
                </c:pt>
                <c:pt idx="5693">
                  <c:v>25.881818181816119</c:v>
                </c:pt>
                <c:pt idx="5694">
                  <c:v>25.886363636361573</c:v>
                </c:pt>
                <c:pt idx="5695">
                  <c:v>25.890909090907027</c:v>
                </c:pt>
                <c:pt idx="5696">
                  <c:v>25.89545454545248</c:v>
                </c:pt>
                <c:pt idx="5697">
                  <c:v>25.899999999997934</c:v>
                </c:pt>
                <c:pt idx="5698">
                  <c:v>25.904545454543388</c:v>
                </c:pt>
                <c:pt idx="5699">
                  <c:v>25.909090909088842</c:v>
                </c:pt>
                <c:pt idx="5700">
                  <c:v>25.913636363634296</c:v>
                </c:pt>
                <c:pt idx="5701">
                  <c:v>25.91818181817975</c:v>
                </c:pt>
                <c:pt idx="5702">
                  <c:v>25.922727272725204</c:v>
                </c:pt>
                <c:pt idx="5703">
                  <c:v>25.927272727270658</c:v>
                </c:pt>
                <c:pt idx="5704">
                  <c:v>25.931818181816112</c:v>
                </c:pt>
                <c:pt idx="5705">
                  <c:v>25.936363636361566</c:v>
                </c:pt>
                <c:pt idx="5706">
                  <c:v>25.94090909090702</c:v>
                </c:pt>
                <c:pt idx="5707">
                  <c:v>25.945454545452474</c:v>
                </c:pt>
                <c:pt idx="5708">
                  <c:v>25.949999999997928</c:v>
                </c:pt>
                <c:pt idx="5709">
                  <c:v>25.954545454543382</c:v>
                </c:pt>
                <c:pt idx="5710">
                  <c:v>25.959090909088836</c:v>
                </c:pt>
                <c:pt idx="5711">
                  <c:v>25.96363636363429</c:v>
                </c:pt>
                <c:pt idx="5712">
                  <c:v>25.968181818179744</c:v>
                </c:pt>
                <c:pt idx="5713">
                  <c:v>25.972727272725198</c:v>
                </c:pt>
                <c:pt idx="5714">
                  <c:v>25.977272727270652</c:v>
                </c:pt>
                <c:pt idx="5715">
                  <c:v>25.981818181816106</c:v>
                </c:pt>
                <c:pt idx="5716">
                  <c:v>25.98636363636156</c:v>
                </c:pt>
                <c:pt idx="5717">
                  <c:v>25.990909090907014</c:v>
                </c:pt>
                <c:pt idx="5718">
                  <c:v>25.995454545452468</c:v>
                </c:pt>
                <c:pt idx="5719">
                  <c:v>25.999999999997922</c:v>
                </c:pt>
                <c:pt idx="5720">
                  <c:v>26.004545454543376</c:v>
                </c:pt>
                <c:pt idx="5721">
                  <c:v>26.00909090908883</c:v>
                </c:pt>
                <c:pt idx="5722">
                  <c:v>26.013636363634284</c:v>
                </c:pt>
                <c:pt idx="5723">
                  <c:v>26.018181818179738</c:v>
                </c:pt>
                <c:pt idx="5724">
                  <c:v>26.022727272725191</c:v>
                </c:pt>
                <c:pt idx="5725">
                  <c:v>26.027272727270645</c:v>
                </c:pt>
                <c:pt idx="5726">
                  <c:v>26.031818181816099</c:v>
                </c:pt>
                <c:pt idx="5727">
                  <c:v>26.036363636361553</c:v>
                </c:pt>
                <c:pt idx="5728">
                  <c:v>26.040909090907007</c:v>
                </c:pt>
                <c:pt idx="5729">
                  <c:v>26.045454545452461</c:v>
                </c:pt>
                <c:pt idx="5730">
                  <c:v>26.049999999997915</c:v>
                </c:pt>
                <c:pt idx="5731">
                  <c:v>26.054545454543369</c:v>
                </c:pt>
                <c:pt idx="5732">
                  <c:v>26.059090909088823</c:v>
                </c:pt>
                <c:pt idx="5733">
                  <c:v>26.063636363634277</c:v>
                </c:pt>
                <c:pt idx="5734">
                  <c:v>26.068181818179731</c:v>
                </c:pt>
                <c:pt idx="5735">
                  <c:v>26.072727272725185</c:v>
                </c:pt>
                <c:pt idx="5736">
                  <c:v>26.077272727270639</c:v>
                </c:pt>
                <c:pt idx="5737">
                  <c:v>26.081818181816093</c:v>
                </c:pt>
                <c:pt idx="5738">
                  <c:v>26.086363636361547</c:v>
                </c:pt>
                <c:pt idx="5739">
                  <c:v>26.090909090907001</c:v>
                </c:pt>
                <c:pt idx="5740">
                  <c:v>26.095454545452455</c:v>
                </c:pt>
                <c:pt idx="5741">
                  <c:v>26.099999999997909</c:v>
                </c:pt>
                <c:pt idx="5742">
                  <c:v>26.104545454543363</c:v>
                </c:pt>
                <c:pt idx="5743">
                  <c:v>26.109090909088817</c:v>
                </c:pt>
                <c:pt idx="5744">
                  <c:v>26.113636363634271</c:v>
                </c:pt>
                <c:pt idx="5745">
                  <c:v>26.118181818179725</c:v>
                </c:pt>
                <c:pt idx="5746">
                  <c:v>26.122727272725179</c:v>
                </c:pt>
                <c:pt idx="5747">
                  <c:v>26.127272727270633</c:v>
                </c:pt>
                <c:pt idx="5748">
                  <c:v>26.131818181816087</c:v>
                </c:pt>
                <c:pt idx="5749">
                  <c:v>26.136363636361541</c:v>
                </c:pt>
                <c:pt idx="5750">
                  <c:v>26.140909090906995</c:v>
                </c:pt>
                <c:pt idx="5751">
                  <c:v>26.145454545452449</c:v>
                </c:pt>
                <c:pt idx="5752">
                  <c:v>26.149999999997902</c:v>
                </c:pt>
                <c:pt idx="5753">
                  <c:v>26.154545454543356</c:v>
                </c:pt>
                <c:pt idx="5754">
                  <c:v>26.15909090908881</c:v>
                </c:pt>
                <c:pt idx="5755">
                  <c:v>26.163636363634264</c:v>
                </c:pt>
                <c:pt idx="5756">
                  <c:v>26.168181818179718</c:v>
                </c:pt>
                <c:pt idx="5757">
                  <c:v>26.172727272725172</c:v>
                </c:pt>
                <c:pt idx="5758">
                  <c:v>26.177272727270626</c:v>
                </c:pt>
                <c:pt idx="5759">
                  <c:v>26.18181818181608</c:v>
                </c:pt>
                <c:pt idx="5760">
                  <c:v>26.186363636361534</c:v>
                </c:pt>
                <c:pt idx="5761">
                  <c:v>26.190909090906988</c:v>
                </c:pt>
                <c:pt idx="5762">
                  <c:v>26.195454545452442</c:v>
                </c:pt>
                <c:pt idx="5763">
                  <c:v>26.199999999997896</c:v>
                </c:pt>
                <c:pt idx="5764">
                  <c:v>26.20454545454335</c:v>
                </c:pt>
                <c:pt idx="5765">
                  <c:v>26.209090909088804</c:v>
                </c:pt>
                <c:pt idx="5766">
                  <c:v>26.213636363634258</c:v>
                </c:pt>
                <c:pt idx="5767">
                  <c:v>26.218181818179712</c:v>
                </c:pt>
                <c:pt idx="5768">
                  <c:v>26.222727272725166</c:v>
                </c:pt>
                <c:pt idx="5769">
                  <c:v>26.22727272727062</c:v>
                </c:pt>
                <c:pt idx="5770">
                  <c:v>26.231818181816074</c:v>
                </c:pt>
                <c:pt idx="5771">
                  <c:v>26.236363636361528</c:v>
                </c:pt>
                <c:pt idx="5772">
                  <c:v>26.240909090906982</c:v>
                </c:pt>
                <c:pt idx="5773">
                  <c:v>26.245454545452436</c:v>
                </c:pt>
                <c:pt idx="5774">
                  <c:v>26.24999999999789</c:v>
                </c:pt>
                <c:pt idx="5775">
                  <c:v>26.254545454543344</c:v>
                </c:pt>
                <c:pt idx="5776">
                  <c:v>26.259090909088798</c:v>
                </c:pt>
                <c:pt idx="5777">
                  <c:v>26.263636363634252</c:v>
                </c:pt>
                <c:pt idx="5778">
                  <c:v>26.268181818179706</c:v>
                </c:pt>
                <c:pt idx="5779">
                  <c:v>26.27272727272516</c:v>
                </c:pt>
                <c:pt idx="5780">
                  <c:v>26.277272727270613</c:v>
                </c:pt>
                <c:pt idx="5781">
                  <c:v>26.281818181816067</c:v>
                </c:pt>
                <c:pt idx="5782">
                  <c:v>26.286363636361521</c:v>
                </c:pt>
                <c:pt idx="5783">
                  <c:v>26.290909090906975</c:v>
                </c:pt>
                <c:pt idx="5784">
                  <c:v>26.295454545452429</c:v>
                </c:pt>
                <c:pt idx="5785">
                  <c:v>26.299999999997883</c:v>
                </c:pt>
                <c:pt idx="5786">
                  <c:v>26.304545454543337</c:v>
                </c:pt>
                <c:pt idx="5787">
                  <c:v>26.309090909088791</c:v>
                </c:pt>
                <c:pt idx="5788">
                  <c:v>26.313636363634245</c:v>
                </c:pt>
                <c:pt idx="5789">
                  <c:v>26.318181818179699</c:v>
                </c:pt>
                <c:pt idx="5790">
                  <c:v>26.322727272725153</c:v>
                </c:pt>
                <c:pt idx="5791">
                  <c:v>26.327272727270607</c:v>
                </c:pt>
                <c:pt idx="5792">
                  <c:v>26.331818181816061</c:v>
                </c:pt>
                <c:pt idx="5793">
                  <c:v>26.336363636361515</c:v>
                </c:pt>
                <c:pt idx="5794">
                  <c:v>26.340909090906969</c:v>
                </c:pt>
                <c:pt idx="5795">
                  <c:v>26.345454545452423</c:v>
                </c:pt>
                <c:pt idx="5796">
                  <c:v>26.349999999997877</c:v>
                </c:pt>
                <c:pt idx="5797">
                  <c:v>26.354545454543331</c:v>
                </c:pt>
                <c:pt idx="5798">
                  <c:v>26.359090909088785</c:v>
                </c:pt>
                <c:pt idx="5799">
                  <c:v>26.363636363634239</c:v>
                </c:pt>
                <c:pt idx="5800">
                  <c:v>26.368181818179693</c:v>
                </c:pt>
                <c:pt idx="5801">
                  <c:v>26.372727272725147</c:v>
                </c:pt>
                <c:pt idx="5802">
                  <c:v>26.377272727270601</c:v>
                </c:pt>
                <c:pt idx="5803">
                  <c:v>26.381818181816055</c:v>
                </c:pt>
                <c:pt idx="5804">
                  <c:v>26.386363636361509</c:v>
                </c:pt>
                <c:pt idx="5805">
                  <c:v>26.390909090906963</c:v>
                </c:pt>
                <c:pt idx="5806">
                  <c:v>26.395454545452417</c:v>
                </c:pt>
                <c:pt idx="5807">
                  <c:v>26.399999999997871</c:v>
                </c:pt>
                <c:pt idx="5808">
                  <c:v>26.404545454543324</c:v>
                </c:pt>
                <c:pt idx="5809">
                  <c:v>26.409090909088778</c:v>
                </c:pt>
                <c:pt idx="5810">
                  <c:v>26.413636363634232</c:v>
                </c:pt>
                <c:pt idx="5811">
                  <c:v>26.418181818179686</c:v>
                </c:pt>
                <c:pt idx="5812">
                  <c:v>26.42272727272514</c:v>
                </c:pt>
                <c:pt idx="5813">
                  <c:v>26.427272727270594</c:v>
                </c:pt>
                <c:pt idx="5814">
                  <c:v>26.431818181816048</c:v>
                </c:pt>
                <c:pt idx="5815">
                  <c:v>26.436363636361502</c:v>
                </c:pt>
                <c:pt idx="5816">
                  <c:v>26.440909090906956</c:v>
                </c:pt>
                <c:pt idx="5817">
                  <c:v>26.44545454545241</c:v>
                </c:pt>
                <c:pt idx="5818">
                  <c:v>26.449999999997864</c:v>
                </c:pt>
                <c:pt idx="5819">
                  <c:v>26.454545454543318</c:v>
                </c:pt>
                <c:pt idx="5820">
                  <c:v>26.459090909088772</c:v>
                </c:pt>
                <c:pt idx="5821">
                  <c:v>26.463636363634226</c:v>
                </c:pt>
                <c:pt idx="5822">
                  <c:v>26.46818181817968</c:v>
                </c:pt>
                <c:pt idx="5823">
                  <c:v>26.472727272725134</c:v>
                </c:pt>
                <c:pt idx="5824">
                  <c:v>26.477272727270588</c:v>
                </c:pt>
                <c:pt idx="5825">
                  <c:v>26.481818181816042</c:v>
                </c:pt>
                <c:pt idx="5826">
                  <c:v>26.486363636361496</c:v>
                </c:pt>
                <c:pt idx="5827">
                  <c:v>26.49090909090695</c:v>
                </c:pt>
                <c:pt idx="5828">
                  <c:v>26.495454545452404</c:v>
                </c:pt>
                <c:pt idx="5829">
                  <c:v>26.499999999997858</c:v>
                </c:pt>
                <c:pt idx="5830">
                  <c:v>26.504545454543312</c:v>
                </c:pt>
                <c:pt idx="5831">
                  <c:v>26.509090909088766</c:v>
                </c:pt>
                <c:pt idx="5832">
                  <c:v>26.51363636363422</c:v>
                </c:pt>
                <c:pt idx="5833">
                  <c:v>26.518181818179674</c:v>
                </c:pt>
                <c:pt idx="5834">
                  <c:v>26.522727272725128</c:v>
                </c:pt>
                <c:pt idx="5835">
                  <c:v>26.527272727270581</c:v>
                </c:pt>
                <c:pt idx="5836">
                  <c:v>26.531818181816035</c:v>
                </c:pt>
                <c:pt idx="5837">
                  <c:v>26.536363636361489</c:v>
                </c:pt>
                <c:pt idx="5838">
                  <c:v>26.540909090906943</c:v>
                </c:pt>
                <c:pt idx="5839">
                  <c:v>26.545454545452397</c:v>
                </c:pt>
                <c:pt idx="5840">
                  <c:v>26.549999999997851</c:v>
                </c:pt>
                <c:pt idx="5841">
                  <c:v>26.554545454543305</c:v>
                </c:pt>
                <c:pt idx="5842">
                  <c:v>26.559090909088759</c:v>
                </c:pt>
                <c:pt idx="5843">
                  <c:v>26.563636363634213</c:v>
                </c:pt>
                <c:pt idx="5844">
                  <c:v>26.568181818179667</c:v>
                </c:pt>
                <c:pt idx="5845">
                  <c:v>26.572727272725121</c:v>
                </c:pt>
                <c:pt idx="5846">
                  <c:v>26.577272727270575</c:v>
                </c:pt>
                <c:pt idx="5847">
                  <c:v>26.581818181816029</c:v>
                </c:pt>
                <c:pt idx="5848">
                  <c:v>26.586363636361483</c:v>
                </c:pt>
                <c:pt idx="5849">
                  <c:v>26.590909090906937</c:v>
                </c:pt>
                <c:pt idx="5850">
                  <c:v>26.595454545452391</c:v>
                </c:pt>
                <c:pt idx="5851">
                  <c:v>26.599999999997845</c:v>
                </c:pt>
                <c:pt idx="5852">
                  <c:v>26.604545454543299</c:v>
                </c:pt>
                <c:pt idx="5853">
                  <c:v>26.609090909088753</c:v>
                </c:pt>
                <c:pt idx="5854">
                  <c:v>26.613636363634207</c:v>
                </c:pt>
                <c:pt idx="5855">
                  <c:v>26.618181818179661</c:v>
                </c:pt>
                <c:pt idx="5856">
                  <c:v>26.622727272725115</c:v>
                </c:pt>
                <c:pt idx="5857">
                  <c:v>26.627272727270569</c:v>
                </c:pt>
                <c:pt idx="5858">
                  <c:v>26.631818181816023</c:v>
                </c:pt>
                <c:pt idx="5859">
                  <c:v>26.636363636361477</c:v>
                </c:pt>
                <c:pt idx="5860">
                  <c:v>26.640909090906931</c:v>
                </c:pt>
                <c:pt idx="5861">
                  <c:v>26.645454545452385</c:v>
                </c:pt>
                <c:pt idx="5862">
                  <c:v>26.649999999997839</c:v>
                </c:pt>
                <c:pt idx="5863">
                  <c:v>26.654545454543292</c:v>
                </c:pt>
                <c:pt idx="5864">
                  <c:v>26.659090909088746</c:v>
                </c:pt>
                <c:pt idx="5865">
                  <c:v>26.6636363636342</c:v>
                </c:pt>
                <c:pt idx="5866">
                  <c:v>26.668181818179654</c:v>
                </c:pt>
                <c:pt idx="5867">
                  <c:v>26.672727272725108</c:v>
                </c:pt>
                <c:pt idx="5868">
                  <c:v>26.677272727270562</c:v>
                </c:pt>
                <c:pt idx="5869">
                  <c:v>26.681818181816016</c:v>
                </c:pt>
                <c:pt idx="5870">
                  <c:v>26.68636363636147</c:v>
                </c:pt>
                <c:pt idx="5871">
                  <c:v>26.690909090906924</c:v>
                </c:pt>
                <c:pt idx="5872">
                  <c:v>26.695454545452378</c:v>
                </c:pt>
                <c:pt idx="5873">
                  <c:v>26.699999999997832</c:v>
                </c:pt>
                <c:pt idx="5874">
                  <c:v>26.704545454543286</c:v>
                </c:pt>
                <c:pt idx="5875">
                  <c:v>26.70909090908874</c:v>
                </c:pt>
                <c:pt idx="5876">
                  <c:v>26.713636363634194</c:v>
                </c:pt>
                <c:pt idx="5877">
                  <c:v>26.718181818179648</c:v>
                </c:pt>
                <c:pt idx="5878">
                  <c:v>26.722727272725102</c:v>
                </c:pt>
                <c:pt idx="5879">
                  <c:v>26.727272727270556</c:v>
                </c:pt>
                <c:pt idx="5880">
                  <c:v>26.73181818181601</c:v>
                </c:pt>
                <c:pt idx="5881">
                  <c:v>26.736363636361464</c:v>
                </c:pt>
                <c:pt idx="5882">
                  <c:v>26.740909090906918</c:v>
                </c:pt>
                <c:pt idx="5883">
                  <c:v>26.745454545452372</c:v>
                </c:pt>
                <c:pt idx="5884">
                  <c:v>26.749999999997826</c:v>
                </c:pt>
                <c:pt idx="5885">
                  <c:v>26.75454545454328</c:v>
                </c:pt>
                <c:pt idx="5886">
                  <c:v>26.759090909088734</c:v>
                </c:pt>
                <c:pt idx="5887">
                  <c:v>26.763636363634188</c:v>
                </c:pt>
                <c:pt idx="5888">
                  <c:v>26.768181818179642</c:v>
                </c:pt>
                <c:pt idx="5889">
                  <c:v>26.772727272725096</c:v>
                </c:pt>
                <c:pt idx="5890">
                  <c:v>26.77727272727055</c:v>
                </c:pt>
                <c:pt idx="5891">
                  <c:v>26.781818181816003</c:v>
                </c:pt>
                <c:pt idx="5892">
                  <c:v>26.786363636361457</c:v>
                </c:pt>
                <c:pt idx="5893">
                  <c:v>26.790909090906911</c:v>
                </c:pt>
                <c:pt idx="5894">
                  <c:v>26.795454545452365</c:v>
                </c:pt>
                <c:pt idx="5895">
                  <c:v>26.799999999997819</c:v>
                </c:pt>
                <c:pt idx="5896">
                  <c:v>26.804545454543273</c:v>
                </c:pt>
                <c:pt idx="5897">
                  <c:v>26.809090909088727</c:v>
                </c:pt>
                <c:pt idx="5898">
                  <c:v>26.813636363634181</c:v>
                </c:pt>
                <c:pt idx="5899">
                  <c:v>26.818181818179635</c:v>
                </c:pt>
                <c:pt idx="5900">
                  <c:v>26.822727272725089</c:v>
                </c:pt>
                <c:pt idx="5901">
                  <c:v>26.827272727270543</c:v>
                </c:pt>
                <c:pt idx="5902">
                  <c:v>26.831818181815997</c:v>
                </c:pt>
                <c:pt idx="5903">
                  <c:v>26.836363636361451</c:v>
                </c:pt>
                <c:pt idx="5904">
                  <c:v>26.840909090906905</c:v>
                </c:pt>
                <c:pt idx="5905">
                  <c:v>26.845454545452359</c:v>
                </c:pt>
                <c:pt idx="5906">
                  <c:v>26.849999999997813</c:v>
                </c:pt>
                <c:pt idx="5907">
                  <c:v>26.854545454543267</c:v>
                </c:pt>
                <c:pt idx="5908">
                  <c:v>26.859090909088721</c:v>
                </c:pt>
                <c:pt idx="5909">
                  <c:v>26.863636363634175</c:v>
                </c:pt>
                <c:pt idx="5910">
                  <c:v>26.868181818179629</c:v>
                </c:pt>
                <c:pt idx="5911">
                  <c:v>26.872727272725083</c:v>
                </c:pt>
                <c:pt idx="5912">
                  <c:v>26.877272727270537</c:v>
                </c:pt>
                <c:pt idx="5913">
                  <c:v>26.881818181815991</c:v>
                </c:pt>
                <c:pt idx="5914">
                  <c:v>26.886363636361445</c:v>
                </c:pt>
                <c:pt idx="5915">
                  <c:v>26.890909090906899</c:v>
                </c:pt>
                <c:pt idx="5916">
                  <c:v>26.895454545452353</c:v>
                </c:pt>
                <c:pt idx="5917">
                  <c:v>26.899999999997807</c:v>
                </c:pt>
                <c:pt idx="5918">
                  <c:v>26.904545454543261</c:v>
                </c:pt>
                <c:pt idx="5919">
                  <c:v>26.909090909088714</c:v>
                </c:pt>
                <c:pt idx="5920">
                  <c:v>26.913636363634168</c:v>
                </c:pt>
                <c:pt idx="5921">
                  <c:v>26.918181818179622</c:v>
                </c:pt>
                <c:pt idx="5922">
                  <c:v>26.922727272725076</c:v>
                </c:pt>
                <c:pt idx="5923">
                  <c:v>26.92727272727053</c:v>
                </c:pt>
                <c:pt idx="5924">
                  <c:v>26.931818181815984</c:v>
                </c:pt>
                <c:pt idx="5925">
                  <c:v>26.936363636361438</c:v>
                </c:pt>
                <c:pt idx="5926">
                  <c:v>26.940909090906892</c:v>
                </c:pt>
                <c:pt idx="5927">
                  <c:v>26.945454545452346</c:v>
                </c:pt>
                <c:pt idx="5928">
                  <c:v>26.9499999999978</c:v>
                </c:pt>
                <c:pt idx="5929">
                  <c:v>26.954545454543254</c:v>
                </c:pt>
                <c:pt idx="5930">
                  <c:v>26.959090909088708</c:v>
                </c:pt>
                <c:pt idx="5931">
                  <c:v>26.963636363634162</c:v>
                </c:pt>
                <c:pt idx="5932">
                  <c:v>26.968181818179616</c:v>
                </c:pt>
                <c:pt idx="5933">
                  <c:v>26.97272727272507</c:v>
                </c:pt>
                <c:pt idx="5934">
                  <c:v>26.977272727270524</c:v>
                </c:pt>
                <c:pt idx="5935">
                  <c:v>26.981818181815978</c:v>
                </c:pt>
                <c:pt idx="5936">
                  <c:v>26.986363636361432</c:v>
                </c:pt>
                <c:pt idx="5937">
                  <c:v>26.990909090906886</c:v>
                </c:pt>
                <c:pt idx="5938">
                  <c:v>26.99545454545234</c:v>
                </c:pt>
                <c:pt idx="5939">
                  <c:v>26.999999999997794</c:v>
                </c:pt>
                <c:pt idx="5940">
                  <c:v>27.004545454543248</c:v>
                </c:pt>
                <c:pt idx="5941">
                  <c:v>27.009090909088702</c:v>
                </c:pt>
                <c:pt idx="5942">
                  <c:v>27.013636363634156</c:v>
                </c:pt>
                <c:pt idx="5943">
                  <c:v>27.01818181817961</c:v>
                </c:pt>
                <c:pt idx="5944">
                  <c:v>27.022727272725064</c:v>
                </c:pt>
                <c:pt idx="5945">
                  <c:v>27.027272727270518</c:v>
                </c:pt>
                <c:pt idx="5946">
                  <c:v>27.031818181815972</c:v>
                </c:pt>
                <c:pt idx="5947">
                  <c:v>27.036363636361425</c:v>
                </c:pt>
                <c:pt idx="5948">
                  <c:v>27.040909090906879</c:v>
                </c:pt>
                <c:pt idx="5949">
                  <c:v>27.045454545452333</c:v>
                </c:pt>
                <c:pt idx="5950">
                  <c:v>27.049999999997787</c:v>
                </c:pt>
                <c:pt idx="5951">
                  <c:v>27.054545454543241</c:v>
                </c:pt>
                <c:pt idx="5952">
                  <c:v>27.059090909088695</c:v>
                </c:pt>
                <c:pt idx="5953">
                  <c:v>27.063636363634149</c:v>
                </c:pt>
                <c:pt idx="5954">
                  <c:v>27.068181818179603</c:v>
                </c:pt>
                <c:pt idx="5955">
                  <c:v>27.072727272725057</c:v>
                </c:pt>
                <c:pt idx="5956">
                  <c:v>27.077272727270511</c:v>
                </c:pt>
                <c:pt idx="5957">
                  <c:v>27.081818181815965</c:v>
                </c:pt>
                <c:pt idx="5958">
                  <c:v>27.086363636361419</c:v>
                </c:pt>
                <c:pt idx="5959">
                  <c:v>27.090909090906873</c:v>
                </c:pt>
                <c:pt idx="5960">
                  <c:v>27.095454545452327</c:v>
                </c:pt>
                <c:pt idx="5961">
                  <c:v>27.099999999997781</c:v>
                </c:pt>
                <c:pt idx="5962">
                  <c:v>27.104545454543235</c:v>
                </c:pt>
                <c:pt idx="5963">
                  <c:v>27.109090909088689</c:v>
                </c:pt>
                <c:pt idx="5964">
                  <c:v>27.113636363634143</c:v>
                </c:pt>
                <c:pt idx="5965">
                  <c:v>27.118181818179597</c:v>
                </c:pt>
                <c:pt idx="5966">
                  <c:v>27.122727272725051</c:v>
                </c:pt>
                <c:pt idx="5967">
                  <c:v>27.127272727270505</c:v>
                </c:pt>
                <c:pt idx="5968">
                  <c:v>27.131818181815959</c:v>
                </c:pt>
                <c:pt idx="5969">
                  <c:v>27.136363636361413</c:v>
                </c:pt>
                <c:pt idx="5970">
                  <c:v>27.140909090906867</c:v>
                </c:pt>
                <c:pt idx="5971">
                  <c:v>27.145454545452321</c:v>
                </c:pt>
                <c:pt idx="5972">
                  <c:v>27.149999999997775</c:v>
                </c:pt>
                <c:pt idx="5973">
                  <c:v>27.154545454543229</c:v>
                </c:pt>
                <c:pt idx="5974">
                  <c:v>27.159090909088683</c:v>
                </c:pt>
                <c:pt idx="5975">
                  <c:v>27.163636363634136</c:v>
                </c:pt>
                <c:pt idx="5976">
                  <c:v>27.16818181817959</c:v>
                </c:pt>
                <c:pt idx="5977">
                  <c:v>27.172727272725044</c:v>
                </c:pt>
                <c:pt idx="5978">
                  <c:v>27.177272727270498</c:v>
                </c:pt>
                <c:pt idx="5979">
                  <c:v>27.181818181815952</c:v>
                </c:pt>
                <c:pt idx="5980">
                  <c:v>27.186363636361406</c:v>
                </c:pt>
                <c:pt idx="5981">
                  <c:v>27.19090909090686</c:v>
                </c:pt>
                <c:pt idx="5982">
                  <c:v>27.195454545452314</c:v>
                </c:pt>
                <c:pt idx="5983">
                  <c:v>27.199999999997768</c:v>
                </c:pt>
                <c:pt idx="5984">
                  <c:v>27.204545454543222</c:v>
                </c:pt>
                <c:pt idx="5985">
                  <c:v>27.209090909088676</c:v>
                </c:pt>
                <c:pt idx="5986">
                  <c:v>27.21363636363413</c:v>
                </c:pt>
                <c:pt idx="5987">
                  <c:v>27.218181818179584</c:v>
                </c:pt>
                <c:pt idx="5988">
                  <c:v>27.222727272725038</c:v>
                </c:pt>
                <c:pt idx="5989">
                  <c:v>27.227272727270492</c:v>
                </c:pt>
                <c:pt idx="5990">
                  <c:v>27.231818181815946</c:v>
                </c:pt>
                <c:pt idx="5991">
                  <c:v>27.2363636363614</c:v>
                </c:pt>
                <c:pt idx="5992">
                  <c:v>27.240909090906854</c:v>
                </c:pt>
                <c:pt idx="5993">
                  <c:v>27.245454545452308</c:v>
                </c:pt>
                <c:pt idx="5994">
                  <c:v>27.249999999997762</c:v>
                </c:pt>
                <c:pt idx="5995">
                  <c:v>27.254545454543216</c:v>
                </c:pt>
                <c:pt idx="5996">
                  <c:v>27.25909090908867</c:v>
                </c:pt>
                <c:pt idx="5997">
                  <c:v>27.263636363634124</c:v>
                </c:pt>
                <c:pt idx="5998">
                  <c:v>27.268181818179578</c:v>
                </c:pt>
                <c:pt idx="5999">
                  <c:v>27.272727272725032</c:v>
                </c:pt>
                <c:pt idx="6000">
                  <c:v>27.277272727270486</c:v>
                </c:pt>
                <c:pt idx="6001">
                  <c:v>27.28181818181594</c:v>
                </c:pt>
                <c:pt idx="6002">
                  <c:v>27.286363636361394</c:v>
                </c:pt>
                <c:pt idx="6003">
                  <c:v>27.290909090906847</c:v>
                </c:pt>
                <c:pt idx="6004">
                  <c:v>27.295454545452301</c:v>
                </c:pt>
                <c:pt idx="6005">
                  <c:v>27.299999999997755</c:v>
                </c:pt>
                <c:pt idx="6006">
                  <c:v>27.304545454543209</c:v>
                </c:pt>
                <c:pt idx="6007">
                  <c:v>27.309090909088663</c:v>
                </c:pt>
                <c:pt idx="6008">
                  <c:v>27.313636363634117</c:v>
                </c:pt>
                <c:pt idx="6009">
                  <c:v>27.318181818179571</c:v>
                </c:pt>
                <c:pt idx="6010">
                  <c:v>27.322727272725025</c:v>
                </c:pt>
                <c:pt idx="6011">
                  <c:v>27.327272727270479</c:v>
                </c:pt>
                <c:pt idx="6012">
                  <c:v>27.331818181815933</c:v>
                </c:pt>
                <c:pt idx="6013">
                  <c:v>27.336363636361387</c:v>
                </c:pt>
                <c:pt idx="6014">
                  <c:v>27.340909090906841</c:v>
                </c:pt>
                <c:pt idx="6015">
                  <c:v>27.345454545452295</c:v>
                </c:pt>
                <c:pt idx="6016">
                  <c:v>27.349999999997749</c:v>
                </c:pt>
                <c:pt idx="6017">
                  <c:v>27.354545454543203</c:v>
                </c:pt>
                <c:pt idx="6018">
                  <c:v>27.359090909088657</c:v>
                </c:pt>
                <c:pt idx="6019">
                  <c:v>27.363636363634111</c:v>
                </c:pt>
                <c:pt idx="6020">
                  <c:v>27.368181818179565</c:v>
                </c:pt>
                <c:pt idx="6021">
                  <c:v>27.372727272725019</c:v>
                </c:pt>
                <c:pt idx="6022">
                  <c:v>27.377272727270473</c:v>
                </c:pt>
                <c:pt idx="6023">
                  <c:v>27.381818181815927</c:v>
                </c:pt>
                <c:pt idx="6024">
                  <c:v>27.386363636361381</c:v>
                </c:pt>
                <c:pt idx="6025">
                  <c:v>27.390909090906835</c:v>
                </c:pt>
                <c:pt idx="6026">
                  <c:v>27.395454545452289</c:v>
                </c:pt>
                <c:pt idx="6027">
                  <c:v>27.399999999997743</c:v>
                </c:pt>
                <c:pt idx="6028">
                  <c:v>27.404545454543197</c:v>
                </c:pt>
                <c:pt idx="6029">
                  <c:v>27.409090909088651</c:v>
                </c:pt>
                <c:pt idx="6030">
                  <c:v>27.413636363634104</c:v>
                </c:pt>
                <c:pt idx="6031">
                  <c:v>27.418181818179558</c:v>
                </c:pt>
                <c:pt idx="6032">
                  <c:v>27.422727272725012</c:v>
                </c:pt>
                <c:pt idx="6033">
                  <c:v>27.427272727270466</c:v>
                </c:pt>
                <c:pt idx="6034">
                  <c:v>27.43181818181592</c:v>
                </c:pt>
                <c:pt idx="6035">
                  <c:v>27.436363636361374</c:v>
                </c:pt>
                <c:pt idx="6036">
                  <c:v>27.440909090906828</c:v>
                </c:pt>
                <c:pt idx="6037">
                  <c:v>27.445454545452282</c:v>
                </c:pt>
                <c:pt idx="6038">
                  <c:v>27.449999999997736</c:v>
                </c:pt>
                <c:pt idx="6039">
                  <c:v>27.45454545454319</c:v>
                </c:pt>
                <c:pt idx="6040">
                  <c:v>27.459090909088644</c:v>
                </c:pt>
                <c:pt idx="6041">
                  <c:v>27.463636363634098</c:v>
                </c:pt>
                <c:pt idx="6042">
                  <c:v>27.468181818179552</c:v>
                </c:pt>
                <c:pt idx="6043">
                  <c:v>27.472727272725006</c:v>
                </c:pt>
                <c:pt idx="6044">
                  <c:v>27.47727272727046</c:v>
                </c:pt>
                <c:pt idx="6045">
                  <c:v>27.481818181815914</c:v>
                </c:pt>
                <c:pt idx="6046">
                  <c:v>27.486363636361368</c:v>
                </c:pt>
                <c:pt idx="6047">
                  <c:v>27.490909090906822</c:v>
                </c:pt>
                <c:pt idx="6048">
                  <c:v>27.495454545452276</c:v>
                </c:pt>
                <c:pt idx="6049">
                  <c:v>27.49999999999773</c:v>
                </c:pt>
                <c:pt idx="6050">
                  <c:v>27.504545454543184</c:v>
                </c:pt>
                <c:pt idx="6051">
                  <c:v>27.509090909088638</c:v>
                </c:pt>
                <c:pt idx="6052">
                  <c:v>27.513636363634092</c:v>
                </c:pt>
                <c:pt idx="6053">
                  <c:v>27.518181818179546</c:v>
                </c:pt>
                <c:pt idx="6054">
                  <c:v>27.522727272725</c:v>
                </c:pt>
                <c:pt idx="6055">
                  <c:v>27.527272727270454</c:v>
                </c:pt>
                <c:pt idx="6056">
                  <c:v>27.531818181815908</c:v>
                </c:pt>
                <c:pt idx="6057">
                  <c:v>27.536363636361362</c:v>
                </c:pt>
                <c:pt idx="6058">
                  <c:v>27.540909090906815</c:v>
                </c:pt>
                <c:pt idx="6059">
                  <c:v>27.545454545452269</c:v>
                </c:pt>
                <c:pt idx="6060">
                  <c:v>27.549999999997723</c:v>
                </c:pt>
                <c:pt idx="6061">
                  <c:v>27.554545454543177</c:v>
                </c:pt>
                <c:pt idx="6062">
                  <c:v>27.559090909088631</c:v>
                </c:pt>
                <c:pt idx="6063">
                  <c:v>27.563636363634085</c:v>
                </c:pt>
                <c:pt idx="6064">
                  <c:v>27.568181818179539</c:v>
                </c:pt>
                <c:pt idx="6065">
                  <c:v>27.572727272724993</c:v>
                </c:pt>
                <c:pt idx="6066">
                  <c:v>27.577272727270447</c:v>
                </c:pt>
                <c:pt idx="6067">
                  <c:v>27.581818181815901</c:v>
                </c:pt>
                <c:pt idx="6068">
                  <c:v>27.586363636361355</c:v>
                </c:pt>
                <c:pt idx="6069">
                  <c:v>27.590909090906809</c:v>
                </c:pt>
                <c:pt idx="6070">
                  <c:v>27.595454545452263</c:v>
                </c:pt>
                <c:pt idx="6071">
                  <c:v>27.599999999997717</c:v>
                </c:pt>
                <c:pt idx="6072">
                  <c:v>27.604545454543171</c:v>
                </c:pt>
                <c:pt idx="6073">
                  <c:v>27.609090909088625</c:v>
                </c:pt>
                <c:pt idx="6074">
                  <c:v>27.613636363634079</c:v>
                </c:pt>
                <c:pt idx="6075">
                  <c:v>27.618181818179533</c:v>
                </c:pt>
                <c:pt idx="6076">
                  <c:v>27.622727272724987</c:v>
                </c:pt>
                <c:pt idx="6077">
                  <c:v>27.627272727270441</c:v>
                </c:pt>
                <c:pt idx="6078">
                  <c:v>27.631818181815895</c:v>
                </c:pt>
                <c:pt idx="6079">
                  <c:v>27.636363636361349</c:v>
                </c:pt>
                <c:pt idx="6080">
                  <c:v>27.640909090906803</c:v>
                </c:pt>
                <c:pt idx="6081">
                  <c:v>27.645454545452257</c:v>
                </c:pt>
                <c:pt idx="6082">
                  <c:v>27.649999999997711</c:v>
                </c:pt>
                <c:pt idx="6083">
                  <c:v>27.654545454543165</c:v>
                </c:pt>
                <c:pt idx="6084">
                  <c:v>27.659090909088619</c:v>
                </c:pt>
                <c:pt idx="6085">
                  <c:v>27.663636363634073</c:v>
                </c:pt>
                <c:pt idx="6086">
                  <c:v>27.668181818179526</c:v>
                </c:pt>
                <c:pt idx="6087">
                  <c:v>27.67272727272498</c:v>
                </c:pt>
                <c:pt idx="6088">
                  <c:v>27.677272727270434</c:v>
                </c:pt>
                <c:pt idx="6089">
                  <c:v>27.681818181815888</c:v>
                </c:pt>
                <c:pt idx="6090">
                  <c:v>27.686363636361342</c:v>
                </c:pt>
                <c:pt idx="6091">
                  <c:v>27.690909090906796</c:v>
                </c:pt>
                <c:pt idx="6092">
                  <c:v>27.69545454545225</c:v>
                </c:pt>
                <c:pt idx="6093">
                  <c:v>27.699999999997704</c:v>
                </c:pt>
                <c:pt idx="6094">
                  <c:v>27.704545454543158</c:v>
                </c:pt>
                <c:pt idx="6095">
                  <c:v>27.709090909088612</c:v>
                </c:pt>
                <c:pt idx="6096">
                  <c:v>27.713636363634066</c:v>
                </c:pt>
                <c:pt idx="6097">
                  <c:v>27.71818181817952</c:v>
                </c:pt>
                <c:pt idx="6098">
                  <c:v>27.722727272724974</c:v>
                </c:pt>
                <c:pt idx="6099">
                  <c:v>27.727272727270428</c:v>
                </c:pt>
                <c:pt idx="6100">
                  <c:v>27.731818181815882</c:v>
                </c:pt>
                <c:pt idx="6101">
                  <c:v>27.736363636361336</c:v>
                </c:pt>
                <c:pt idx="6102">
                  <c:v>27.74090909090679</c:v>
                </c:pt>
                <c:pt idx="6103">
                  <c:v>27.745454545452244</c:v>
                </c:pt>
                <c:pt idx="6104">
                  <c:v>27.749999999997698</c:v>
                </c:pt>
                <c:pt idx="6105">
                  <c:v>27.754545454543152</c:v>
                </c:pt>
                <c:pt idx="6106">
                  <c:v>27.759090909088606</c:v>
                </c:pt>
                <c:pt idx="6107">
                  <c:v>27.76363636363406</c:v>
                </c:pt>
                <c:pt idx="6108">
                  <c:v>27.768181818179514</c:v>
                </c:pt>
                <c:pt idx="6109">
                  <c:v>27.772727272724968</c:v>
                </c:pt>
                <c:pt idx="6110">
                  <c:v>27.777272727270422</c:v>
                </c:pt>
                <c:pt idx="6111">
                  <c:v>27.781818181815876</c:v>
                </c:pt>
                <c:pt idx="6112">
                  <c:v>27.78636363636133</c:v>
                </c:pt>
                <c:pt idx="6113">
                  <c:v>27.790909090906784</c:v>
                </c:pt>
                <c:pt idx="6114">
                  <c:v>27.795454545452237</c:v>
                </c:pt>
                <c:pt idx="6115">
                  <c:v>27.799999999997691</c:v>
                </c:pt>
                <c:pt idx="6116">
                  <c:v>27.804545454543145</c:v>
                </c:pt>
                <c:pt idx="6117">
                  <c:v>27.809090909088599</c:v>
                </c:pt>
                <c:pt idx="6118">
                  <c:v>27.813636363634053</c:v>
                </c:pt>
                <c:pt idx="6119">
                  <c:v>27.818181818179507</c:v>
                </c:pt>
                <c:pt idx="6120">
                  <c:v>27.822727272724961</c:v>
                </c:pt>
                <c:pt idx="6121">
                  <c:v>27.827272727270415</c:v>
                </c:pt>
                <c:pt idx="6122">
                  <c:v>27.831818181815869</c:v>
                </c:pt>
                <c:pt idx="6123">
                  <c:v>27.836363636361323</c:v>
                </c:pt>
                <c:pt idx="6124">
                  <c:v>27.840909090906777</c:v>
                </c:pt>
                <c:pt idx="6125">
                  <c:v>27.845454545452231</c:v>
                </c:pt>
                <c:pt idx="6126">
                  <c:v>27.849999999997685</c:v>
                </c:pt>
                <c:pt idx="6127">
                  <c:v>27.854545454543139</c:v>
                </c:pt>
                <c:pt idx="6128">
                  <c:v>27.859090909088593</c:v>
                </c:pt>
                <c:pt idx="6129">
                  <c:v>27.863636363634047</c:v>
                </c:pt>
                <c:pt idx="6130">
                  <c:v>27.868181818179501</c:v>
                </c:pt>
                <c:pt idx="6131">
                  <c:v>27.872727272724955</c:v>
                </c:pt>
                <c:pt idx="6132">
                  <c:v>27.877272727270409</c:v>
                </c:pt>
                <c:pt idx="6133">
                  <c:v>27.881818181815863</c:v>
                </c:pt>
                <c:pt idx="6134">
                  <c:v>27.886363636361317</c:v>
                </c:pt>
                <c:pt idx="6135">
                  <c:v>27.890909090906771</c:v>
                </c:pt>
                <c:pt idx="6136">
                  <c:v>27.895454545452225</c:v>
                </c:pt>
                <c:pt idx="6137">
                  <c:v>27.899999999997679</c:v>
                </c:pt>
                <c:pt idx="6138">
                  <c:v>27.904545454543133</c:v>
                </c:pt>
                <c:pt idx="6139">
                  <c:v>27.909090909088587</c:v>
                </c:pt>
                <c:pt idx="6140">
                  <c:v>27.913636363634041</c:v>
                </c:pt>
                <c:pt idx="6141">
                  <c:v>27.918181818179495</c:v>
                </c:pt>
                <c:pt idx="6142">
                  <c:v>27.922727272724948</c:v>
                </c:pt>
                <c:pt idx="6143">
                  <c:v>27.927272727270402</c:v>
                </c:pt>
                <c:pt idx="6144">
                  <c:v>27.931818181815856</c:v>
                </c:pt>
                <c:pt idx="6145">
                  <c:v>27.93636363636131</c:v>
                </c:pt>
                <c:pt idx="6146">
                  <c:v>27.940909090906764</c:v>
                </c:pt>
                <c:pt idx="6147">
                  <c:v>27.945454545452218</c:v>
                </c:pt>
                <c:pt idx="6148">
                  <c:v>27.949999999997672</c:v>
                </c:pt>
                <c:pt idx="6149">
                  <c:v>27.954545454543126</c:v>
                </c:pt>
                <c:pt idx="6150">
                  <c:v>27.95909090908858</c:v>
                </c:pt>
                <c:pt idx="6151">
                  <c:v>27.963636363634034</c:v>
                </c:pt>
                <c:pt idx="6152">
                  <c:v>27.968181818179488</c:v>
                </c:pt>
                <c:pt idx="6153">
                  <c:v>27.972727272724942</c:v>
                </c:pt>
                <c:pt idx="6154">
                  <c:v>27.977272727270396</c:v>
                </c:pt>
                <c:pt idx="6155">
                  <c:v>27.98181818181585</c:v>
                </c:pt>
                <c:pt idx="6156">
                  <c:v>27.986363636361304</c:v>
                </c:pt>
                <c:pt idx="6157">
                  <c:v>27.990909090906758</c:v>
                </c:pt>
                <c:pt idx="6158">
                  <c:v>27.995454545452212</c:v>
                </c:pt>
                <c:pt idx="6159">
                  <c:v>27.999999999997666</c:v>
                </c:pt>
                <c:pt idx="6160">
                  <c:v>28.00454545454312</c:v>
                </c:pt>
                <c:pt idx="6161">
                  <c:v>28.009090909088574</c:v>
                </c:pt>
                <c:pt idx="6162">
                  <c:v>28.013636363634028</c:v>
                </c:pt>
                <c:pt idx="6163">
                  <c:v>28.018181818179482</c:v>
                </c:pt>
                <c:pt idx="6164">
                  <c:v>28.022727272724936</c:v>
                </c:pt>
                <c:pt idx="6165">
                  <c:v>28.02727272727039</c:v>
                </c:pt>
                <c:pt idx="6166">
                  <c:v>28.031818181815844</c:v>
                </c:pt>
                <c:pt idx="6167">
                  <c:v>28.036363636361298</c:v>
                </c:pt>
                <c:pt idx="6168">
                  <c:v>28.040909090906752</c:v>
                </c:pt>
                <c:pt idx="6169">
                  <c:v>28.045454545452206</c:v>
                </c:pt>
                <c:pt idx="6170">
                  <c:v>28.049999999997659</c:v>
                </c:pt>
                <c:pt idx="6171">
                  <c:v>28.054545454543113</c:v>
                </c:pt>
                <c:pt idx="6172">
                  <c:v>28.059090909088567</c:v>
                </c:pt>
                <c:pt idx="6173">
                  <c:v>28.063636363634021</c:v>
                </c:pt>
                <c:pt idx="6174">
                  <c:v>28.068181818179475</c:v>
                </c:pt>
                <c:pt idx="6175">
                  <c:v>28.072727272724929</c:v>
                </c:pt>
                <c:pt idx="6176">
                  <c:v>28.077272727270383</c:v>
                </c:pt>
                <c:pt idx="6177">
                  <c:v>28.081818181815837</c:v>
                </c:pt>
                <c:pt idx="6178">
                  <c:v>28.086363636361291</c:v>
                </c:pt>
                <c:pt idx="6179">
                  <c:v>28.090909090906745</c:v>
                </c:pt>
                <c:pt idx="6180">
                  <c:v>28.095454545452199</c:v>
                </c:pt>
                <c:pt idx="6181">
                  <c:v>28.099999999997653</c:v>
                </c:pt>
                <c:pt idx="6182">
                  <c:v>28.104545454543107</c:v>
                </c:pt>
                <c:pt idx="6183">
                  <c:v>28.109090909088561</c:v>
                </c:pt>
                <c:pt idx="6184">
                  <c:v>28.113636363634015</c:v>
                </c:pt>
                <c:pt idx="6185">
                  <c:v>28.118181818179469</c:v>
                </c:pt>
                <c:pt idx="6186">
                  <c:v>28.122727272724923</c:v>
                </c:pt>
                <c:pt idx="6187">
                  <c:v>28.127272727270377</c:v>
                </c:pt>
                <c:pt idx="6188">
                  <c:v>28.131818181815831</c:v>
                </c:pt>
                <c:pt idx="6189">
                  <c:v>28.136363636361285</c:v>
                </c:pt>
                <c:pt idx="6190">
                  <c:v>28.140909090906739</c:v>
                </c:pt>
                <c:pt idx="6191">
                  <c:v>28.145454545452193</c:v>
                </c:pt>
                <c:pt idx="6192">
                  <c:v>28.149999999997647</c:v>
                </c:pt>
                <c:pt idx="6193">
                  <c:v>28.154545454543101</c:v>
                </c:pt>
                <c:pt idx="6194">
                  <c:v>28.159090909088555</c:v>
                </c:pt>
                <c:pt idx="6195">
                  <c:v>28.163636363634009</c:v>
                </c:pt>
                <c:pt idx="6196">
                  <c:v>28.168181818179463</c:v>
                </c:pt>
                <c:pt idx="6197">
                  <c:v>28.172727272724917</c:v>
                </c:pt>
                <c:pt idx="6198">
                  <c:v>28.17727272727037</c:v>
                </c:pt>
                <c:pt idx="6199">
                  <c:v>28.181818181815824</c:v>
                </c:pt>
                <c:pt idx="6200">
                  <c:v>28.186363636361278</c:v>
                </c:pt>
                <c:pt idx="6201">
                  <c:v>28.190909090906732</c:v>
                </c:pt>
                <c:pt idx="6202">
                  <c:v>28.195454545452186</c:v>
                </c:pt>
                <c:pt idx="6203">
                  <c:v>28.19999999999764</c:v>
                </c:pt>
                <c:pt idx="6204">
                  <c:v>28.204545454543094</c:v>
                </c:pt>
                <c:pt idx="6205">
                  <c:v>28.209090909088548</c:v>
                </c:pt>
                <c:pt idx="6206">
                  <c:v>28.213636363634002</c:v>
                </c:pt>
                <c:pt idx="6207">
                  <c:v>28.218181818179456</c:v>
                </c:pt>
                <c:pt idx="6208">
                  <c:v>28.22272727272491</c:v>
                </c:pt>
                <c:pt idx="6209">
                  <c:v>28.227272727270364</c:v>
                </c:pt>
                <c:pt idx="6210">
                  <c:v>28.231818181815818</c:v>
                </c:pt>
                <c:pt idx="6211">
                  <c:v>28.236363636361272</c:v>
                </c:pt>
                <c:pt idx="6212">
                  <c:v>28.240909090906726</c:v>
                </c:pt>
                <c:pt idx="6213">
                  <c:v>28.24545454545218</c:v>
                </c:pt>
                <c:pt idx="6214">
                  <c:v>28.249999999997634</c:v>
                </c:pt>
                <c:pt idx="6215">
                  <c:v>28.254545454543088</c:v>
                </c:pt>
                <c:pt idx="6216">
                  <c:v>28.259090909088542</c:v>
                </c:pt>
                <c:pt idx="6217">
                  <c:v>28.263636363633996</c:v>
                </c:pt>
                <c:pt idx="6218">
                  <c:v>28.26818181817945</c:v>
                </c:pt>
                <c:pt idx="6219">
                  <c:v>28.272727272724904</c:v>
                </c:pt>
                <c:pt idx="6220">
                  <c:v>28.277272727270358</c:v>
                </c:pt>
                <c:pt idx="6221">
                  <c:v>28.281818181815812</c:v>
                </c:pt>
                <c:pt idx="6222">
                  <c:v>28.286363636361266</c:v>
                </c:pt>
                <c:pt idx="6223">
                  <c:v>28.29090909090672</c:v>
                </c:pt>
                <c:pt idx="6224">
                  <c:v>28.295454545452174</c:v>
                </c:pt>
                <c:pt idx="6225">
                  <c:v>28.299999999997627</c:v>
                </c:pt>
                <c:pt idx="6226">
                  <c:v>28.304545454543081</c:v>
                </c:pt>
                <c:pt idx="6227">
                  <c:v>28.309090909088535</c:v>
                </c:pt>
                <c:pt idx="6228">
                  <c:v>28.313636363633989</c:v>
                </c:pt>
                <c:pt idx="6229">
                  <c:v>28.318181818179443</c:v>
                </c:pt>
                <c:pt idx="6230">
                  <c:v>28.322727272724897</c:v>
                </c:pt>
                <c:pt idx="6231">
                  <c:v>28.327272727270351</c:v>
                </c:pt>
                <c:pt idx="6232">
                  <c:v>28.331818181815805</c:v>
                </c:pt>
                <c:pt idx="6233">
                  <c:v>28.336363636361259</c:v>
                </c:pt>
                <c:pt idx="6234">
                  <c:v>28.340909090906713</c:v>
                </c:pt>
                <c:pt idx="6235">
                  <c:v>28.345454545452167</c:v>
                </c:pt>
                <c:pt idx="6236">
                  <c:v>28.349999999997621</c:v>
                </c:pt>
                <c:pt idx="6237">
                  <c:v>28.354545454543075</c:v>
                </c:pt>
                <c:pt idx="6238">
                  <c:v>28.359090909088529</c:v>
                </c:pt>
                <c:pt idx="6239">
                  <c:v>28.363636363633983</c:v>
                </c:pt>
                <c:pt idx="6240">
                  <c:v>28.368181818179437</c:v>
                </c:pt>
                <c:pt idx="6241">
                  <c:v>28.372727272724891</c:v>
                </c:pt>
                <c:pt idx="6242">
                  <c:v>28.377272727270345</c:v>
                </c:pt>
                <c:pt idx="6243">
                  <c:v>28.381818181815799</c:v>
                </c:pt>
                <c:pt idx="6244">
                  <c:v>28.386363636361253</c:v>
                </c:pt>
                <c:pt idx="6245">
                  <c:v>28.390909090906707</c:v>
                </c:pt>
                <c:pt idx="6246">
                  <c:v>28.395454545452161</c:v>
                </c:pt>
                <c:pt idx="6247">
                  <c:v>28.399999999997615</c:v>
                </c:pt>
                <c:pt idx="6248">
                  <c:v>28.404545454543069</c:v>
                </c:pt>
                <c:pt idx="6249">
                  <c:v>28.409090909088523</c:v>
                </c:pt>
                <c:pt idx="6250">
                  <c:v>28.413636363633977</c:v>
                </c:pt>
                <c:pt idx="6251">
                  <c:v>28.418181818179431</c:v>
                </c:pt>
                <c:pt idx="6252">
                  <c:v>28.422727272724885</c:v>
                </c:pt>
                <c:pt idx="6253">
                  <c:v>28.427272727270338</c:v>
                </c:pt>
                <c:pt idx="6254">
                  <c:v>28.431818181815792</c:v>
                </c:pt>
                <c:pt idx="6255">
                  <c:v>28.436363636361246</c:v>
                </c:pt>
                <c:pt idx="6256">
                  <c:v>28.4409090909067</c:v>
                </c:pt>
                <c:pt idx="6257">
                  <c:v>28.445454545452154</c:v>
                </c:pt>
                <c:pt idx="6258">
                  <c:v>28.449999999997608</c:v>
                </c:pt>
                <c:pt idx="6259">
                  <c:v>28.454545454543062</c:v>
                </c:pt>
                <c:pt idx="6260">
                  <c:v>28.459090909088516</c:v>
                </c:pt>
                <c:pt idx="6261">
                  <c:v>28.46363636363397</c:v>
                </c:pt>
                <c:pt idx="6262">
                  <c:v>28.468181818179424</c:v>
                </c:pt>
                <c:pt idx="6263">
                  <c:v>28.472727272724878</c:v>
                </c:pt>
                <c:pt idx="6264">
                  <c:v>28.477272727270332</c:v>
                </c:pt>
                <c:pt idx="6265">
                  <c:v>28.481818181815786</c:v>
                </c:pt>
                <c:pt idx="6266">
                  <c:v>28.48636363636124</c:v>
                </c:pt>
                <c:pt idx="6267">
                  <c:v>28.490909090906694</c:v>
                </c:pt>
                <c:pt idx="6268">
                  <c:v>28.495454545452148</c:v>
                </c:pt>
                <c:pt idx="6269">
                  <c:v>28.499999999997602</c:v>
                </c:pt>
                <c:pt idx="6270">
                  <c:v>28.504545454543056</c:v>
                </c:pt>
                <c:pt idx="6271">
                  <c:v>28.50909090908851</c:v>
                </c:pt>
                <c:pt idx="6272">
                  <c:v>28.513636363633964</c:v>
                </c:pt>
                <c:pt idx="6273">
                  <c:v>28.518181818179418</c:v>
                </c:pt>
                <c:pt idx="6274">
                  <c:v>28.522727272724872</c:v>
                </c:pt>
                <c:pt idx="6275">
                  <c:v>28.527272727270326</c:v>
                </c:pt>
                <c:pt idx="6276">
                  <c:v>28.53181818181578</c:v>
                </c:pt>
                <c:pt idx="6277">
                  <c:v>28.536363636361234</c:v>
                </c:pt>
                <c:pt idx="6278">
                  <c:v>28.540909090906688</c:v>
                </c:pt>
                <c:pt idx="6279">
                  <c:v>28.545454545452142</c:v>
                </c:pt>
                <c:pt idx="6280">
                  <c:v>28.549999999997596</c:v>
                </c:pt>
                <c:pt idx="6281">
                  <c:v>28.554545454543049</c:v>
                </c:pt>
                <c:pt idx="6282">
                  <c:v>28.559090909088503</c:v>
                </c:pt>
                <c:pt idx="6283">
                  <c:v>28.563636363633957</c:v>
                </c:pt>
                <c:pt idx="6284">
                  <c:v>28.568181818179411</c:v>
                </c:pt>
                <c:pt idx="6285">
                  <c:v>28.572727272724865</c:v>
                </c:pt>
                <c:pt idx="6286">
                  <c:v>28.577272727270319</c:v>
                </c:pt>
                <c:pt idx="6287">
                  <c:v>28.581818181815773</c:v>
                </c:pt>
                <c:pt idx="6288">
                  <c:v>28.586363636361227</c:v>
                </c:pt>
                <c:pt idx="6289">
                  <c:v>28.590909090906681</c:v>
                </c:pt>
                <c:pt idx="6290">
                  <c:v>28.595454545452135</c:v>
                </c:pt>
                <c:pt idx="6291">
                  <c:v>28.599999999997589</c:v>
                </c:pt>
                <c:pt idx="6292">
                  <c:v>28.604545454543043</c:v>
                </c:pt>
                <c:pt idx="6293">
                  <c:v>28.609090909088497</c:v>
                </c:pt>
                <c:pt idx="6294">
                  <c:v>28.613636363633951</c:v>
                </c:pt>
                <c:pt idx="6295">
                  <c:v>28.618181818179405</c:v>
                </c:pt>
                <c:pt idx="6296">
                  <c:v>28.622727272724859</c:v>
                </c:pt>
                <c:pt idx="6297">
                  <c:v>28.627272727270313</c:v>
                </c:pt>
                <c:pt idx="6298">
                  <c:v>28.631818181815767</c:v>
                </c:pt>
                <c:pt idx="6299">
                  <c:v>28.636363636361221</c:v>
                </c:pt>
                <c:pt idx="6300">
                  <c:v>28.640909090906675</c:v>
                </c:pt>
                <c:pt idx="6301">
                  <c:v>28.645454545452129</c:v>
                </c:pt>
                <c:pt idx="6302">
                  <c:v>28.649999999997583</c:v>
                </c:pt>
                <c:pt idx="6303">
                  <c:v>28.654545454543037</c:v>
                </c:pt>
                <c:pt idx="6304">
                  <c:v>28.659090909088491</c:v>
                </c:pt>
                <c:pt idx="6305">
                  <c:v>28.663636363633945</c:v>
                </c:pt>
                <c:pt idx="6306">
                  <c:v>28.668181818179399</c:v>
                </c:pt>
                <c:pt idx="6307">
                  <c:v>28.672727272724853</c:v>
                </c:pt>
                <c:pt idx="6308">
                  <c:v>28.677272727270307</c:v>
                </c:pt>
                <c:pt idx="6309">
                  <c:v>28.68181818181576</c:v>
                </c:pt>
                <c:pt idx="6310">
                  <c:v>28.686363636361214</c:v>
                </c:pt>
                <c:pt idx="6311">
                  <c:v>28.690909090906668</c:v>
                </c:pt>
                <c:pt idx="6312">
                  <c:v>28.695454545452122</c:v>
                </c:pt>
                <c:pt idx="6313">
                  <c:v>28.699999999997576</c:v>
                </c:pt>
                <c:pt idx="6314">
                  <c:v>28.70454545454303</c:v>
                </c:pt>
                <c:pt idx="6315">
                  <c:v>28.709090909088484</c:v>
                </c:pt>
                <c:pt idx="6316">
                  <c:v>28.713636363633938</c:v>
                </c:pt>
                <c:pt idx="6317">
                  <c:v>28.718181818179392</c:v>
                </c:pt>
                <c:pt idx="6318">
                  <c:v>28.722727272724846</c:v>
                </c:pt>
                <c:pt idx="6319">
                  <c:v>28.7272727272703</c:v>
                </c:pt>
                <c:pt idx="6320">
                  <c:v>28.731818181815754</c:v>
                </c:pt>
                <c:pt idx="6321">
                  <c:v>28.736363636361208</c:v>
                </c:pt>
                <c:pt idx="6322">
                  <c:v>28.740909090906662</c:v>
                </c:pt>
                <c:pt idx="6323">
                  <c:v>28.745454545452116</c:v>
                </c:pt>
                <c:pt idx="6324">
                  <c:v>28.74999999999757</c:v>
                </c:pt>
                <c:pt idx="6325">
                  <c:v>28.754545454543024</c:v>
                </c:pt>
                <c:pt idx="6326">
                  <c:v>28.759090909088478</c:v>
                </c:pt>
                <c:pt idx="6327">
                  <c:v>28.763636363633932</c:v>
                </c:pt>
                <c:pt idx="6328">
                  <c:v>28.768181818179386</c:v>
                </c:pt>
                <c:pt idx="6329">
                  <c:v>28.77272727272484</c:v>
                </c:pt>
                <c:pt idx="6330">
                  <c:v>28.777272727270294</c:v>
                </c:pt>
                <c:pt idx="6331">
                  <c:v>28.781818181815748</c:v>
                </c:pt>
                <c:pt idx="6332">
                  <c:v>28.786363636361202</c:v>
                </c:pt>
                <c:pt idx="6333">
                  <c:v>28.790909090906656</c:v>
                </c:pt>
                <c:pt idx="6334">
                  <c:v>28.79545454545211</c:v>
                </c:pt>
                <c:pt idx="6335">
                  <c:v>28.799999999997564</c:v>
                </c:pt>
                <c:pt idx="6336">
                  <c:v>28.804545454543018</c:v>
                </c:pt>
                <c:pt idx="6337">
                  <c:v>28.809090909088471</c:v>
                </c:pt>
                <c:pt idx="6338">
                  <c:v>28.813636363633925</c:v>
                </c:pt>
                <c:pt idx="6339">
                  <c:v>28.818181818179379</c:v>
                </c:pt>
                <c:pt idx="6340">
                  <c:v>28.822727272724833</c:v>
                </c:pt>
                <c:pt idx="6341">
                  <c:v>28.827272727270287</c:v>
                </c:pt>
                <c:pt idx="6342">
                  <c:v>28.831818181815741</c:v>
                </c:pt>
                <c:pt idx="6343">
                  <c:v>28.836363636361195</c:v>
                </c:pt>
                <c:pt idx="6344">
                  <c:v>28.840909090906649</c:v>
                </c:pt>
                <c:pt idx="6345">
                  <c:v>28.845454545452103</c:v>
                </c:pt>
                <c:pt idx="6346">
                  <c:v>28.849999999997557</c:v>
                </c:pt>
                <c:pt idx="6347">
                  <c:v>28.854545454543011</c:v>
                </c:pt>
                <c:pt idx="6348">
                  <c:v>28.859090909088465</c:v>
                </c:pt>
                <c:pt idx="6349">
                  <c:v>28.863636363633919</c:v>
                </c:pt>
                <c:pt idx="6350">
                  <c:v>28.868181818179373</c:v>
                </c:pt>
                <c:pt idx="6351">
                  <c:v>28.872727272724827</c:v>
                </c:pt>
                <c:pt idx="6352">
                  <c:v>28.877272727270281</c:v>
                </c:pt>
                <c:pt idx="6353">
                  <c:v>28.881818181815735</c:v>
                </c:pt>
                <c:pt idx="6354">
                  <c:v>28.886363636361189</c:v>
                </c:pt>
                <c:pt idx="6355">
                  <c:v>28.890909090906643</c:v>
                </c:pt>
                <c:pt idx="6356">
                  <c:v>28.895454545452097</c:v>
                </c:pt>
                <c:pt idx="6357">
                  <c:v>28.899999999997551</c:v>
                </c:pt>
                <c:pt idx="6358">
                  <c:v>28.904545454543005</c:v>
                </c:pt>
                <c:pt idx="6359">
                  <c:v>28.909090909088459</c:v>
                </c:pt>
                <c:pt idx="6360">
                  <c:v>28.913636363633913</c:v>
                </c:pt>
                <c:pt idx="6361">
                  <c:v>28.918181818179367</c:v>
                </c:pt>
                <c:pt idx="6362">
                  <c:v>28.922727272724821</c:v>
                </c:pt>
                <c:pt idx="6363">
                  <c:v>28.927272727270275</c:v>
                </c:pt>
                <c:pt idx="6364">
                  <c:v>28.931818181815729</c:v>
                </c:pt>
                <c:pt idx="6365">
                  <c:v>28.936363636361182</c:v>
                </c:pt>
                <c:pt idx="6366">
                  <c:v>28.940909090906636</c:v>
                </c:pt>
                <c:pt idx="6367">
                  <c:v>28.94545454545209</c:v>
                </c:pt>
                <c:pt idx="6368">
                  <c:v>28.949999999997544</c:v>
                </c:pt>
                <c:pt idx="6369">
                  <c:v>28.954545454542998</c:v>
                </c:pt>
                <c:pt idx="6370">
                  <c:v>28.959090909088452</c:v>
                </c:pt>
                <c:pt idx="6371">
                  <c:v>28.963636363633906</c:v>
                </c:pt>
                <c:pt idx="6372">
                  <c:v>28.96818181817936</c:v>
                </c:pt>
                <c:pt idx="6373">
                  <c:v>28.972727272724814</c:v>
                </c:pt>
                <c:pt idx="6374">
                  <c:v>28.977272727270268</c:v>
                </c:pt>
                <c:pt idx="6375">
                  <c:v>28.981818181815722</c:v>
                </c:pt>
                <c:pt idx="6376">
                  <c:v>28.986363636361176</c:v>
                </c:pt>
                <c:pt idx="6377">
                  <c:v>28.99090909090663</c:v>
                </c:pt>
                <c:pt idx="6378">
                  <c:v>28.995454545452084</c:v>
                </c:pt>
                <c:pt idx="6379">
                  <c:v>28.999999999997538</c:v>
                </c:pt>
                <c:pt idx="6380">
                  <c:v>29.004545454542992</c:v>
                </c:pt>
                <c:pt idx="6381">
                  <c:v>29.009090909088446</c:v>
                </c:pt>
                <c:pt idx="6382">
                  <c:v>29.0136363636339</c:v>
                </c:pt>
                <c:pt idx="6383">
                  <c:v>29.018181818179354</c:v>
                </c:pt>
                <c:pt idx="6384">
                  <c:v>29.022727272724808</c:v>
                </c:pt>
                <c:pt idx="6385">
                  <c:v>29.027272727270262</c:v>
                </c:pt>
                <c:pt idx="6386">
                  <c:v>29.031818181815716</c:v>
                </c:pt>
                <c:pt idx="6387">
                  <c:v>29.03636363636117</c:v>
                </c:pt>
                <c:pt idx="6388">
                  <c:v>29.040909090906624</c:v>
                </c:pt>
                <c:pt idx="6389">
                  <c:v>29.045454545452078</c:v>
                </c:pt>
                <c:pt idx="6390">
                  <c:v>29.049999999997532</c:v>
                </c:pt>
                <c:pt idx="6391">
                  <c:v>29.054545454542986</c:v>
                </c:pt>
                <c:pt idx="6392">
                  <c:v>29.05909090908844</c:v>
                </c:pt>
                <c:pt idx="6393">
                  <c:v>29.063636363633893</c:v>
                </c:pt>
                <c:pt idx="6394">
                  <c:v>29.068181818179347</c:v>
                </c:pt>
                <c:pt idx="6395">
                  <c:v>29.072727272724801</c:v>
                </c:pt>
                <c:pt idx="6396">
                  <c:v>29.077272727270255</c:v>
                </c:pt>
                <c:pt idx="6397">
                  <c:v>29.081818181815709</c:v>
                </c:pt>
                <c:pt idx="6398">
                  <c:v>29.086363636361163</c:v>
                </c:pt>
                <c:pt idx="6399">
                  <c:v>29.090909090906617</c:v>
                </c:pt>
                <c:pt idx="6400">
                  <c:v>29.095454545452071</c:v>
                </c:pt>
                <c:pt idx="6401">
                  <c:v>29.099999999997525</c:v>
                </c:pt>
                <c:pt idx="6402">
                  <c:v>29.104545454542979</c:v>
                </c:pt>
                <c:pt idx="6403">
                  <c:v>29.109090909088433</c:v>
                </c:pt>
                <c:pt idx="6404">
                  <c:v>29.113636363633887</c:v>
                </c:pt>
                <c:pt idx="6405">
                  <c:v>29.118181818179341</c:v>
                </c:pt>
                <c:pt idx="6406">
                  <c:v>29.122727272724795</c:v>
                </c:pt>
                <c:pt idx="6407">
                  <c:v>29.127272727270249</c:v>
                </c:pt>
                <c:pt idx="6408">
                  <c:v>29.131818181815703</c:v>
                </c:pt>
                <c:pt idx="6409">
                  <c:v>29.136363636361157</c:v>
                </c:pt>
                <c:pt idx="6410">
                  <c:v>29.140909090906611</c:v>
                </c:pt>
                <c:pt idx="6411">
                  <c:v>29.145454545452065</c:v>
                </c:pt>
                <c:pt idx="6412">
                  <c:v>29.149999999997519</c:v>
                </c:pt>
                <c:pt idx="6413">
                  <c:v>29.154545454542973</c:v>
                </c:pt>
                <c:pt idx="6414">
                  <c:v>29.159090909088427</c:v>
                </c:pt>
                <c:pt idx="6415">
                  <c:v>29.163636363633881</c:v>
                </c:pt>
                <c:pt idx="6416">
                  <c:v>29.168181818179335</c:v>
                </c:pt>
                <c:pt idx="6417">
                  <c:v>29.172727272724789</c:v>
                </c:pt>
                <c:pt idx="6418">
                  <c:v>29.177272727270243</c:v>
                </c:pt>
                <c:pt idx="6419">
                  <c:v>29.181818181815697</c:v>
                </c:pt>
                <c:pt idx="6420">
                  <c:v>29.18636363636115</c:v>
                </c:pt>
                <c:pt idx="6421">
                  <c:v>29.190909090906604</c:v>
                </c:pt>
                <c:pt idx="6422">
                  <c:v>29.195454545452058</c:v>
                </c:pt>
                <c:pt idx="6423">
                  <c:v>29.199999999997512</c:v>
                </c:pt>
                <c:pt idx="6424">
                  <c:v>29.204545454542966</c:v>
                </c:pt>
                <c:pt idx="6425">
                  <c:v>29.20909090908842</c:v>
                </c:pt>
                <c:pt idx="6426">
                  <c:v>29.213636363633874</c:v>
                </c:pt>
                <c:pt idx="6427">
                  <c:v>29.218181818179328</c:v>
                </c:pt>
                <c:pt idx="6428">
                  <c:v>29.222727272724782</c:v>
                </c:pt>
                <c:pt idx="6429">
                  <c:v>29.227272727270236</c:v>
                </c:pt>
                <c:pt idx="6430">
                  <c:v>29.23181818181569</c:v>
                </c:pt>
                <c:pt idx="6431">
                  <c:v>29.236363636361144</c:v>
                </c:pt>
                <c:pt idx="6432">
                  <c:v>29.240909090906598</c:v>
                </c:pt>
                <c:pt idx="6433">
                  <c:v>29.245454545452052</c:v>
                </c:pt>
                <c:pt idx="6434">
                  <c:v>29.249999999997506</c:v>
                </c:pt>
                <c:pt idx="6435">
                  <c:v>29.25454545454296</c:v>
                </c:pt>
                <c:pt idx="6436">
                  <c:v>29.259090909088414</c:v>
                </c:pt>
                <c:pt idx="6437">
                  <c:v>29.263636363633868</c:v>
                </c:pt>
                <c:pt idx="6438">
                  <c:v>29.268181818179322</c:v>
                </c:pt>
                <c:pt idx="6439">
                  <c:v>29.272727272724776</c:v>
                </c:pt>
                <c:pt idx="6440">
                  <c:v>29.27727272727023</c:v>
                </c:pt>
                <c:pt idx="6441">
                  <c:v>29.281818181815684</c:v>
                </c:pt>
                <c:pt idx="6442">
                  <c:v>29.286363636361138</c:v>
                </c:pt>
                <c:pt idx="6443">
                  <c:v>29.290909090906592</c:v>
                </c:pt>
                <c:pt idx="6444">
                  <c:v>29.295454545452046</c:v>
                </c:pt>
                <c:pt idx="6445">
                  <c:v>29.2999999999975</c:v>
                </c:pt>
                <c:pt idx="6446">
                  <c:v>29.304545454542954</c:v>
                </c:pt>
                <c:pt idx="6447">
                  <c:v>29.309090909088408</c:v>
                </c:pt>
                <c:pt idx="6448">
                  <c:v>29.313636363633861</c:v>
                </c:pt>
                <c:pt idx="6449">
                  <c:v>29.318181818179315</c:v>
                </c:pt>
                <c:pt idx="6450">
                  <c:v>29.322727272724769</c:v>
                </c:pt>
                <c:pt idx="6451">
                  <c:v>29.327272727270223</c:v>
                </c:pt>
                <c:pt idx="6452">
                  <c:v>29.331818181815677</c:v>
                </c:pt>
                <c:pt idx="6453">
                  <c:v>29.336363636361131</c:v>
                </c:pt>
                <c:pt idx="6454">
                  <c:v>29.340909090906585</c:v>
                </c:pt>
                <c:pt idx="6455">
                  <c:v>29.345454545452039</c:v>
                </c:pt>
                <c:pt idx="6456">
                  <c:v>29.349999999997493</c:v>
                </c:pt>
                <c:pt idx="6457">
                  <c:v>29.354545454542947</c:v>
                </c:pt>
                <c:pt idx="6458">
                  <c:v>29.359090909088401</c:v>
                </c:pt>
                <c:pt idx="6459">
                  <c:v>29.363636363633855</c:v>
                </c:pt>
                <c:pt idx="6460">
                  <c:v>29.368181818179309</c:v>
                </c:pt>
                <c:pt idx="6461">
                  <c:v>29.372727272724763</c:v>
                </c:pt>
                <c:pt idx="6462">
                  <c:v>29.377272727270217</c:v>
                </c:pt>
                <c:pt idx="6463">
                  <c:v>29.381818181815671</c:v>
                </c:pt>
                <c:pt idx="6464">
                  <c:v>29.386363636361125</c:v>
                </c:pt>
                <c:pt idx="6465">
                  <c:v>29.390909090906579</c:v>
                </c:pt>
                <c:pt idx="6466">
                  <c:v>29.395454545452033</c:v>
                </c:pt>
                <c:pt idx="6467">
                  <c:v>29.399999999997487</c:v>
                </c:pt>
                <c:pt idx="6468">
                  <c:v>29.404545454542941</c:v>
                </c:pt>
                <c:pt idx="6469">
                  <c:v>29.409090909088395</c:v>
                </c:pt>
                <c:pt idx="6470">
                  <c:v>29.413636363633849</c:v>
                </c:pt>
                <c:pt idx="6471">
                  <c:v>29.418181818179303</c:v>
                </c:pt>
                <c:pt idx="6472">
                  <c:v>29.422727272724757</c:v>
                </c:pt>
                <c:pt idx="6473">
                  <c:v>29.427272727270211</c:v>
                </c:pt>
                <c:pt idx="6474">
                  <c:v>29.431818181815665</c:v>
                </c:pt>
                <c:pt idx="6475">
                  <c:v>29.436363636361119</c:v>
                </c:pt>
                <c:pt idx="6476">
                  <c:v>29.440909090906572</c:v>
                </c:pt>
                <c:pt idx="6477">
                  <c:v>29.445454545452026</c:v>
                </c:pt>
                <c:pt idx="6478">
                  <c:v>29.44999999999748</c:v>
                </c:pt>
                <c:pt idx="6479">
                  <c:v>29.454545454542934</c:v>
                </c:pt>
                <c:pt idx="6480">
                  <c:v>29.459090909088388</c:v>
                </c:pt>
                <c:pt idx="6481">
                  <c:v>29.463636363633842</c:v>
                </c:pt>
                <c:pt idx="6482">
                  <c:v>29.468181818179296</c:v>
                </c:pt>
                <c:pt idx="6483">
                  <c:v>29.47272727272475</c:v>
                </c:pt>
                <c:pt idx="6484">
                  <c:v>29.477272727270204</c:v>
                </c:pt>
                <c:pt idx="6485">
                  <c:v>29.481818181815658</c:v>
                </c:pt>
                <c:pt idx="6486">
                  <c:v>29.486363636361112</c:v>
                </c:pt>
                <c:pt idx="6487">
                  <c:v>29.490909090906566</c:v>
                </c:pt>
                <c:pt idx="6488">
                  <c:v>29.49545454545202</c:v>
                </c:pt>
                <c:pt idx="6489">
                  <c:v>29.499999999997474</c:v>
                </c:pt>
                <c:pt idx="6490">
                  <c:v>29.504545454542928</c:v>
                </c:pt>
                <c:pt idx="6491">
                  <c:v>29.509090909088382</c:v>
                </c:pt>
                <c:pt idx="6492">
                  <c:v>29.513636363633836</c:v>
                </c:pt>
                <c:pt idx="6493">
                  <c:v>29.51818181817929</c:v>
                </c:pt>
                <c:pt idx="6494">
                  <c:v>29.522727272724744</c:v>
                </c:pt>
                <c:pt idx="6495">
                  <c:v>29.527272727270198</c:v>
                </c:pt>
                <c:pt idx="6496">
                  <c:v>29.531818181815652</c:v>
                </c:pt>
                <c:pt idx="6497">
                  <c:v>29.536363636361106</c:v>
                </c:pt>
                <c:pt idx="6498">
                  <c:v>29.54090909090656</c:v>
                </c:pt>
                <c:pt idx="6499">
                  <c:v>29.545454545452014</c:v>
                </c:pt>
                <c:pt idx="6500">
                  <c:v>29.549999999997468</c:v>
                </c:pt>
                <c:pt idx="6501">
                  <c:v>29.554545454542922</c:v>
                </c:pt>
                <c:pt idx="6502">
                  <c:v>29.559090909088376</c:v>
                </c:pt>
                <c:pt idx="6503">
                  <c:v>29.56363636363383</c:v>
                </c:pt>
                <c:pt idx="6504">
                  <c:v>29.568181818179283</c:v>
                </c:pt>
                <c:pt idx="6505">
                  <c:v>29.572727272724737</c:v>
                </c:pt>
                <c:pt idx="6506">
                  <c:v>29.577272727270191</c:v>
                </c:pt>
                <c:pt idx="6507">
                  <c:v>29.581818181815645</c:v>
                </c:pt>
                <c:pt idx="6508">
                  <c:v>29.586363636361099</c:v>
                </c:pt>
                <c:pt idx="6509">
                  <c:v>29.590909090906553</c:v>
                </c:pt>
                <c:pt idx="6510">
                  <c:v>29.595454545452007</c:v>
                </c:pt>
                <c:pt idx="6511">
                  <c:v>29.599999999997461</c:v>
                </c:pt>
                <c:pt idx="6512">
                  <c:v>29.604545454542915</c:v>
                </c:pt>
                <c:pt idx="6513">
                  <c:v>29.609090909088369</c:v>
                </c:pt>
                <c:pt idx="6514">
                  <c:v>29.613636363633823</c:v>
                </c:pt>
                <c:pt idx="6515">
                  <c:v>29.618181818179277</c:v>
                </c:pt>
                <c:pt idx="6516">
                  <c:v>29.622727272724731</c:v>
                </c:pt>
                <c:pt idx="6517">
                  <c:v>29.627272727270185</c:v>
                </c:pt>
                <c:pt idx="6518">
                  <c:v>29.631818181815639</c:v>
                </c:pt>
                <c:pt idx="6519">
                  <c:v>29.636363636361093</c:v>
                </c:pt>
                <c:pt idx="6520">
                  <c:v>29.640909090906547</c:v>
                </c:pt>
                <c:pt idx="6521">
                  <c:v>29.645454545452001</c:v>
                </c:pt>
                <c:pt idx="6522">
                  <c:v>29.649999999997455</c:v>
                </c:pt>
                <c:pt idx="6523">
                  <c:v>29.654545454542909</c:v>
                </c:pt>
                <c:pt idx="6524">
                  <c:v>29.659090909088363</c:v>
                </c:pt>
                <c:pt idx="6525">
                  <c:v>29.663636363633817</c:v>
                </c:pt>
                <c:pt idx="6526">
                  <c:v>29.668181818179271</c:v>
                </c:pt>
                <c:pt idx="6527">
                  <c:v>29.672727272724725</c:v>
                </c:pt>
                <c:pt idx="6528">
                  <c:v>29.677272727270179</c:v>
                </c:pt>
                <c:pt idx="6529">
                  <c:v>29.681818181815633</c:v>
                </c:pt>
                <c:pt idx="6530">
                  <c:v>29.686363636361087</c:v>
                </c:pt>
                <c:pt idx="6531">
                  <c:v>29.690909090906541</c:v>
                </c:pt>
                <c:pt idx="6532">
                  <c:v>29.695454545451994</c:v>
                </c:pt>
                <c:pt idx="6533">
                  <c:v>29.699999999997448</c:v>
                </c:pt>
                <c:pt idx="6534">
                  <c:v>29.704545454542902</c:v>
                </c:pt>
                <c:pt idx="6535">
                  <c:v>29.709090909088356</c:v>
                </c:pt>
                <c:pt idx="6536">
                  <c:v>29.71363636363381</c:v>
                </c:pt>
                <c:pt idx="6537">
                  <c:v>29.718181818179264</c:v>
                </c:pt>
                <c:pt idx="6538">
                  <c:v>29.722727272724718</c:v>
                </c:pt>
                <c:pt idx="6539">
                  <c:v>29.727272727270172</c:v>
                </c:pt>
                <c:pt idx="6540">
                  <c:v>29.731818181815626</c:v>
                </c:pt>
                <c:pt idx="6541">
                  <c:v>29.73636363636108</c:v>
                </c:pt>
                <c:pt idx="6542">
                  <c:v>29.740909090906534</c:v>
                </c:pt>
                <c:pt idx="6543">
                  <c:v>29.745454545451988</c:v>
                </c:pt>
                <c:pt idx="6544">
                  <c:v>29.749999999997442</c:v>
                </c:pt>
                <c:pt idx="6545">
                  <c:v>29.754545454542896</c:v>
                </c:pt>
                <c:pt idx="6546">
                  <c:v>29.75909090908835</c:v>
                </c:pt>
                <c:pt idx="6547">
                  <c:v>29.763636363633804</c:v>
                </c:pt>
                <c:pt idx="6548">
                  <c:v>29.768181818179258</c:v>
                </c:pt>
                <c:pt idx="6549">
                  <c:v>29.772727272724712</c:v>
                </c:pt>
                <c:pt idx="6550">
                  <c:v>29.777272727270166</c:v>
                </c:pt>
                <c:pt idx="6551">
                  <c:v>29.78181818181562</c:v>
                </c:pt>
                <c:pt idx="6552">
                  <c:v>29.786363636361074</c:v>
                </c:pt>
                <c:pt idx="6553">
                  <c:v>29.790909090906528</c:v>
                </c:pt>
                <c:pt idx="6554">
                  <c:v>29.795454545451982</c:v>
                </c:pt>
                <c:pt idx="6555">
                  <c:v>29.799999999997436</c:v>
                </c:pt>
                <c:pt idx="6556">
                  <c:v>29.80454545454289</c:v>
                </c:pt>
                <c:pt idx="6557">
                  <c:v>29.809090909088344</c:v>
                </c:pt>
                <c:pt idx="6558">
                  <c:v>29.813636363633798</c:v>
                </c:pt>
                <c:pt idx="6559">
                  <c:v>29.818181818179252</c:v>
                </c:pt>
                <c:pt idx="6560">
                  <c:v>29.822727272724705</c:v>
                </c:pt>
                <c:pt idx="6561">
                  <c:v>29.827272727270159</c:v>
                </c:pt>
                <c:pt idx="6562">
                  <c:v>29.831818181815613</c:v>
                </c:pt>
                <c:pt idx="6563">
                  <c:v>29.836363636361067</c:v>
                </c:pt>
                <c:pt idx="6564">
                  <c:v>29.840909090906521</c:v>
                </c:pt>
                <c:pt idx="6565">
                  <c:v>29.845454545451975</c:v>
                </c:pt>
                <c:pt idx="6566">
                  <c:v>29.849999999997429</c:v>
                </c:pt>
                <c:pt idx="6567">
                  <c:v>29.854545454542883</c:v>
                </c:pt>
                <c:pt idx="6568">
                  <c:v>29.859090909088337</c:v>
                </c:pt>
                <c:pt idx="6569">
                  <c:v>29.863636363633791</c:v>
                </c:pt>
                <c:pt idx="6570">
                  <c:v>29.868181818179245</c:v>
                </c:pt>
                <c:pt idx="6571">
                  <c:v>29.872727272724699</c:v>
                </c:pt>
                <c:pt idx="6572">
                  <c:v>29.877272727270153</c:v>
                </c:pt>
                <c:pt idx="6573">
                  <c:v>29.881818181815607</c:v>
                </c:pt>
                <c:pt idx="6574">
                  <c:v>29.886363636361061</c:v>
                </c:pt>
                <c:pt idx="6575">
                  <c:v>29.890909090906515</c:v>
                </c:pt>
                <c:pt idx="6576">
                  <c:v>29.895454545451969</c:v>
                </c:pt>
                <c:pt idx="6577">
                  <c:v>29.899999999997423</c:v>
                </c:pt>
                <c:pt idx="6578">
                  <c:v>29.904545454542877</c:v>
                </c:pt>
                <c:pt idx="6579">
                  <c:v>29.909090909088331</c:v>
                </c:pt>
                <c:pt idx="6580">
                  <c:v>29.913636363633785</c:v>
                </c:pt>
                <c:pt idx="6581">
                  <c:v>29.918181818179239</c:v>
                </c:pt>
                <c:pt idx="6582">
                  <c:v>29.922727272724693</c:v>
                </c:pt>
                <c:pt idx="6583">
                  <c:v>29.927272727270147</c:v>
                </c:pt>
                <c:pt idx="6584">
                  <c:v>29.931818181815601</c:v>
                </c:pt>
                <c:pt idx="6585">
                  <c:v>29.936363636361055</c:v>
                </c:pt>
                <c:pt idx="6586">
                  <c:v>29.940909090906509</c:v>
                </c:pt>
                <c:pt idx="6587">
                  <c:v>29.945454545451963</c:v>
                </c:pt>
                <c:pt idx="6588">
                  <c:v>29.949999999997416</c:v>
                </c:pt>
                <c:pt idx="6589">
                  <c:v>29.95454545454287</c:v>
                </c:pt>
                <c:pt idx="6590">
                  <c:v>29.959090909088324</c:v>
                </c:pt>
                <c:pt idx="6591">
                  <c:v>29.963636363633778</c:v>
                </c:pt>
                <c:pt idx="6592">
                  <c:v>29.968181818179232</c:v>
                </c:pt>
                <c:pt idx="6593">
                  <c:v>29.972727272724686</c:v>
                </c:pt>
                <c:pt idx="6594">
                  <c:v>29.97727272727014</c:v>
                </c:pt>
                <c:pt idx="6595">
                  <c:v>29.981818181815594</c:v>
                </c:pt>
                <c:pt idx="6596">
                  <c:v>29.986363636361048</c:v>
                </c:pt>
                <c:pt idx="6597">
                  <c:v>29.990909090906502</c:v>
                </c:pt>
                <c:pt idx="6598">
                  <c:v>29.995454545451956</c:v>
                </c:pt>
                <c:pt idx="6599">
                  <c:v>29.99999999999741</c:v>
                </c:pt>
                <c:pt idx="6600">
                  <c:v>30.004545454542864</c:v>
                </c:pt>
                <c:pt idx="6601">
                  <c:v>30.009090909088318</c:v>
                </c:pt>
                <c:pt idx="6602">
                  <c:v>30.013636363633772</c:v>
                </c:pt>
                <c:pt idx="6603">
                  <c:v>30.018181818179226</c:v>
                </c:pt>
                <c:pt idx="6604">
                  <c:v>30.02272727272468</c:v>
                </c:pt>
                <c:pt idx="6605">
                  <c:v>30.027272727270134</c:v>
                </c:pt>
                <c:pt idx="6606">
                  <c:v>30.031818181815588</c:v>
                </c:pt>
                <c:pt idx="6607">
                  <c:v>30.036363636361042</c:v>
                </c:pt>
                <c:pt idx="6608">
                  <c:v>30.040909090906496</c:v>
                </c:pt>
                <c:pt idx="6609">
                  <c:v>30.04545454545195</c:v>
                </c:pt>
                <c:pt idx="6610">
                  <c:v>30.049999999997404</c:v>
                </c:pt>
                <c:pt idx="6611">
                  <c:v>30.054545454542858</c:v>
                </c:pt>
                <c:pt idx="6612">
                  <c:v>30.059090909088312</c:v>
                </c:pt>
                <c:pt idx="6613">
                  <c:v>30.063636363633766</c:v>
                </c:pt>
                <c:pt idx="6614">
                  <c:v>30.06818181817922</c:v>
                </c:pt>
                <c:pt idx="6615">
                  <c:v>30.072727272724673</c:v>
                </c:pt>
                <c:pt idx="6616">
                  <c:v>30.077272727270127</c:v>
                </c:pt>
                <c:pt idx="6617">
                  <c:v>30.081818181815581</c:v>
                </c:pt>
                <c:pt idx="6618">
                  <c:v>30.086363636361035</c:v>
                </c:pt>
                <c:pt idx="6619">
                  <c:v>30.090909090906489</c:v>
                </c:pt>
                <c:pt idx="6620">
                  <c:v>30.095454545451943</c:v>
                </c:pt>
                <c:pt idx="6621">
                  <c:v>30.099999999997397</c:v>
                </c:pt>
                <c:pt idx="6622">
                  <c:v>30.104545454542851</c:v>
                </c:pt>
                <c:pt idx="6623">
                  <c:v>30.109090909088305</c:v>
                </c:pt>
                <c:pt idx="6624">
                  <c:v>30.113636363633759</c:v>
                </c:pt>
                <c:pt idx="6625">
                  <c:v>30.118181818179213</c:v>
                </c:pt>
                <c:pt idx="6626">
                  <c:v>30.122727272724667</c:v>
                </c:pt>
                <c:pt idx="6627">
                  <c:v>30.127272727270121</c:v>
                </c:pt>
                <c:pt idx="6628">
                  <c:v>30.131818181815575</c:v>
                </c:pt>
                <c:pt idx="6629">
                  <c:v>30.136363636361029</c:v>
                </c:pt>
                <c:pt idx="6630">
                  <c:v>30.140909090906483</c:v>
                </c:pt>
                <c:pt idx="6631">
                  <c:v>30.145454545451937</c:v>
                </c:pt>
                <c:pt idx="6632">
                  <c:v>30.149999999997391</c:v>
                </c:pt>
                <c:pt idx="6633">
                  <c:v>30.154545454542845</c:v>
                </c:pt>
                <c:pt idx="6634">
                  <c:v>30.159090909088299</c:v>
                </c:pt>
                <c:pt idx="6635">
                  <c:v>30.163636363633753</c:v>
                </c:pt>
                <c:pt idx="6636">
                  <c:v>30.168181818179207</c:v>
                </c:pt>
                <c:pt idx="6637">
                  <c:v>30.172727272724661</c:v>
                </c:pt>
                <c:pt idx="6638">
                  <c:v>30.177272727270115</c:v>
                </c:pt>
                <c:pt idx="6639">
                  <c:v>30.181818181815569</c:v>
                </c:pt>
                <c:pt idx="6640">
                  <c:v>30.186363636361023</c:v>
                </c:pt>
                <c:pt idx="6641">
                  <c:v>30.190909090906477</c:v>
                </c:pt>
                <c:pt idx="6642">
                  <c:v>30.195454545451931</c:v>
                </c:pt>
                <c:pt idx="6643">
                  <c:v>30.199999999997384</c:v>
                </c:pt>
                <c:pt idx="6644">
                  <c:v>30.204545454542838</c:v>
                </c:pt>
                <c:pt idx="6645">
                  <c:v>30.209090909088292</c:v>
                </c:pt>
                <c:pt idx="6646">
                  <c:v>30.213636363633746</c:v>
                </c:pt>
                <c:pt idx="6647">
                  <c:v>30.2181818181792</c:v>
                </c:pt>
                <c:pt idx="6648">
                  <c:v>30.222727272724654</c:v>
                </c:pt>
                <c:pt idx="6649">
                  <c:v>30.227272727270108</c:v>
                </c:pt>
                <c:pt idx="6650">
                  <c:v>30.231818181815562</c:v>
                </c:pt>
                <c:pt idx="6651">
                  <c:v>30.236363636361016</c:v>
                </c:pt>
                <c:pt idx="6652">
                  <c:v>30.24090909090647</c:v>
                </c:pt>
                <c:pt idx="6653">
                  <c:v>30.245454545451924</c:v>
                </c:pt>
                <c:pt idx="6654">
                  <c:v>30.249999999997378</c:v>
                </c:pt>
                <c:pt idx="6655">
                  <c:v>30.254545454542832</c:v>
                </c:pt>
                <c:pt idx="6656">
                  <c:v>30.259090909088286</c:v>
                </c:pt>
                <c:pt idx="6657">
                  <c:v>30.26363636363374</c:v>
                </c:pt>
                <c:pt idx="6658">
                  <c:v>30.268181818179194</c:v>
                </c:pt>
                <c:pt idx="6659">
                  <c:v>30.272727272724648</c:v>
                </c:pt>
                <c:pt idx="6660">
                  <c:v>30.277272727270102</c:v>
                </c:pt>
                <c:pt idx="6661">
                  <c:v>30.281818181815556</c:v>
                </c:pt>
                <c:pt idx="6662">
                  <c:v>30.28636363636101</c:v>
                </c:pt>
                <c:pt idx="6663">
                  <c:v>30.290909090906464</c:v>
                </c:pt>
                <c:pt idx="6664">
                  <c:v>30.295454545451918</c:v>
                </c:pt>
                <c:pt idx="6665">
                  <c:v>30.299999999997372</c:v>
                </c:pt>
                <c:pt idx="6666">
                  <c:v>30.304545454542826</c:v>
                </c:pt>
                <c:pt idx="6667">
                  <c:v>30.30909090908828</c:v>
                </c:pt>
                <c:pt idx="6668">
                  <c:v>30.313636363633734</c:v>
                </c:pt>
                <c:pt idx="6669">
                  <c:v>30.318181818179188</c:v>
                </c:pt>
                <c:pt idx="6670">
                  <c:v>30.322727272724642</c:v>
                </c:pt>
                <c:pt idx="6671">
                  <c:v>30.327272727270095</c:v>
                </c:pt>
                <c:pt idx="6672">
                  <c:v>30.331818181815549</c:v>
                </c:pt>
                <c:pt idx="6673">
                  <c:v>30.336363636361003</c:v>
                </c:pt>
                <c:pt idx="6674">
                  <c:v>30.340909090906457</c:v>
                </c:pt>
                <c:pt idx="6675">
                  <c:v>30.345454545451911</c:v>
                </c:pt>
                <c:pt idx="6676">
                  <c:v>30.349999999997365</c:v>
                </c:pt>
                <c:pt idx="6677">
                  <c:v>30.354545454542819</c:v>
                </c:pt>
                <c:pt idx="6678">
                  <c:v>30.359090909088273</c:v>
                </c:pt>
                <c:pt idx="6679">
                  <c:v>30.363636363633727</c:v>
                </c:pt>
                <c:pt idx="6680">
                  <c:v>30.368181818179181</c:v>
                </c:pt>
                <c:pt idx="6681">
                  <c:v>30.372727272724635</c:v>
                </c:pt>
                <c:pt idx="6682">
                  <c:v>30.377272727270089</c:v>
                </c:pt>
                <c:pt idx="6683">
                  <c:v>30.381818181815543</c:v>
                </c:pt>
                <c:pt idx="6684">
                  <c:v>30.386363636360997</c:v>
                </c:pt>
                <c:pt idx="6685">
                  <c:v>30.390909090906451</c:v>
                </c:pt>
                <c:pt idx="6686">
                  <c:v>30.395454545451905</c:v>
                </c:pt>
                <c:pt idx="6687">
                  <c:v>30.399999999997359</c:v>
                </c:pt>
                <c:pt idx="6688">
                  <c:v>30.404545454542813</c:v>
                </c:pt>
                <c:pt idx="6689">
                  <c:v>30.409090909088267</c:v>
                </c:pt>
                <c:pt idx="6690">
                  <c:v>30.413636363633721</c:v>
                </c:pt>
                <c:pt idx="6691">
                  <c:v>30.418181818179175</c:v>
                </c:pt>
                <c:pt idx="6692">
                  <c:v>30.422727272724629</c:v>
                </c:pt>
                <c:pt idx="6693">
                  <c:v>30.427272727270083</c:v>
                </c:pt>
                <c:pt idx="6694">
                  <c:v>30.431818181815537</c:v>
                </c:pt>
                <c:pt idx="6695">
                  <c:v>30.436363636360991</c:v>
                </c:pt>
                <c:pt idx="6696">
                  <c:v>30.440909090906445</c:v>
                </c:pt>
                <c:pt idx="6697">
                  <c:v>30.445454545451899</c:v>
                </c:pt>
                <c:pt idx="6698">
                  <c:v>30.449999999997353</c:v>
                </c:pt>
                <c:pt idx="6699">
                  <c:v>30.454545454542806</c:v>
                </c:pt>
                <c:pt idx="6700">
                  <c:v>30.45909090908826</c:v>
                </c:pt>
                <c:pt idx="6701">
                  <c:v>30.463636363633714</c:v>
                </c:pt>
                <c:pt idx="6702">
                  <c:v>30.468181818179168</c:v>
                </c:pt>
                <c:pt idx="6703">
                  <c:v>30.472727272724622</c:v>
                </c:pt>
                <c:pt idx="6704">
                  <c:v>30.477272727270076</c:v>
                </c:pt>
                <c:pt idx="6705">
                  <c:v>30.48181818181553</c:v>
                </c:pt>
                <c:pt idx="6706">
                  <c:v>30.486363636360984</c:v>
                </c:pt>
                <c:pt idx="6707">
                  <c:v>30.490909090906438</c:v>
                </c:pt>
                <c:pt idx="6708">
                  <c:v>30.495454545451892</c:v>
                </c:pt>
                <c:pt idx="6709">
                  <c:v>30.499999999997346</c:v>
                </c:pt>
                <c:pt idx="6710">
                  <c:v>30.5045454545428</c:v>
                </c:pt>
                <c:pt idx="6711">
                  <c:v>30.509090909088254</c:v>
                </c:pt>
                <c:pt idx="6712">
                  <c:v>30.513636363633708</c:v>
                </c:pt>
                <c:pt idx="6713">
                  <c:v>30.518181818179162</c:v>
                </c:pt>
                <c:pt idx="6714">
                  <c:v>30.522727272724616</c:v>
                </c:pt>
                <c:pt idx="6715">
                  <c:v>30.52727272727007</c:v>
                </c:pt>
                <c:pt idx="6716">
                  <c:v>30.531818181815524</c:v>
                </c:pt>
                <c:pt idx="6717">
                  <c:v>30.536363636360978</c:v>
                </c:pt>
                <c:pt idx="6718">
                  <c:v>30.540909090906432</c:v>
                </c:pt>
                <c:pt idx="6719">
                  <c:v>30.545454545451886</c:v>
                </c:pt>
                <c:pt idx="6720">
                  <c:v>30.54999999999734</c:v>
                </c:pt>
                <c:pt idx="6721">
                  <c:v>30.554545454542794</c:v>
                </c:pt>
                <c:pt idx="6722">
                  <c:v>30.559090909088248</c:v>
                </c:pt>
                <c:pt idx="6723">
                  <c:v>30.563636363633702</c:v>
                </c:pt>
                <c:pt idx="6724">
                  <c:v>30.568181818179156</c:v>
                </c:pt>
                <c:pt idx="6725">
                  <c:v>30.57272727272461</c:v>
                </c:pt>
                <c:pt idx="6726">
                  <c:v>30.577272727270064</c:v>
                </c:pt>
                <c:pt idx="6727">
                  <c:v>30.581818181815517</c:v>
                </c:pt>
                <c:pt idx="6728">
                  <c:v>30.586363636360971</c:v>
                </c:pt>
                <c:pt idx="6729">
                  <c:v>30.590909090906425</c:v>
                </c:pt>
                <c:pt idx="6730">
                  <c:v>30.595454545451879</c:v>
                </c:pt>
                <c:pt idx="6731">
                  <c:v>30.599999999997333</c:v>
                </c:pt>
                <c:pt idx="6732">
                  <c:v>30.604545454542787</c:v>
                </c:pt>
                <c:pt idx="6733">
                  <c:v>30.609090909088241</c:v>
                </c:pt>
                <c:pt idx="6734">
                  <c:v>30.613636363633695</c:v>
                </c:pt>
                <c:pt idx="6735">
                  <c:v>30.618181818179149</c:v>
                </c:pt>
                <c:pt idx="6736">
                  <c:v>30.622727272724603</c:v>
                </c:pt>
                <c:pt idx="6737">
                  <c:v>30.627272727270057</c:v>
                </c:pt>
                <c:pt idx="6738">
                  <c:v>30.631818181815511</c:v>
                </c:pt>
                <c:pt idx="6739">
                  <c:v>30.636363636360965</c:v>
                </c:pt>
                <c:pt idx="6740">
                  <c:v>30.640909090906419</c:v>
                </c:pt>
                <c:pt idx="6741">
                  <c:v>30.645454545451873</c:v>
                </c:pt>
                <c:pt idx="6742">
                  <c:v>30.649999999997327</c:v>
                </c:pt>
                <c:pt idx="6743">
                  <c:v>30.654545454542781</c:v>
                </c:pt>
                <c:pt idx="6744">
                  <c:v>30.659090909088235</c:v>
                </c:pt>
                <c:pt idx="6745">
                  <c:v>30.663636363633689</c:v>
                </c:pt>
                <c:pt idx="6746">
                  <c:v>30.668181818179143</c:v>
                </c:pt>
                <c:pt idx="6747">
                  <c:v>30.672727272724597</c:v>
                </c:pt>
                <c:pt idx="6748">
                  <c:v>30.677272727270051</c:v>
                </c:pt>
                <c:pt idx="6749">
                  <c:v>30.681818181815505</c:v>
                </c:pt>
                <c:pt idx="6750">
                  <c:v>30.686363636360959</c:v>
                </c:pt>
                <c:pt idx="6751">
                  <c:v>30.690909090906413</c:v>
                </c:pt>
                <c:pt idx="6752">
                  <c:v>30.695454545451867</c:v>
                </c:pt>
                <c:pt idx="6753">
                  <c:v>30.699999999997321</c:v>
                </c:pt>
                <c:pt idx="6754">
                  <c:v>30.704545454542775</c:v>
                </c:pt>
                <c:pt idx="6755">
                  <c:v>30.709090909088228</c:v>
                </c:pt>
                <c:pt idx="6756">
                  <c:v>30.713636363633682</c:v>
                </c:pt>
                <c:pt idx="6757">
                  <c:v>30.718181818179136</c:v>
                </c:pt>
                <c:pt idx="6758">
                  <c:v>30.72272727272459</c:v>
                </c:pt>
                <c:pt idx="6759">
                  <c:v>30.727272727270044</c:v>
                </c:pt>
                <c:pt idx="6760">
                  <c:v>30.731818181815498</c:v>
                </c:pt>
                <c:pt idx="6761">
                  <c:v>30.736363636360952</c:v>
                </c:pt>
                <c:pt idx="6762">
                  <c:v>30.740909090906406</c:v>
                </c:pt>
                <c:pt idx="6763">
                  <c:v>30.74545454545186</c:v>
                </c:pt>
                <c:pt idx="6764">
                  <c:v>30.749999999997314</c:v>
                </c:pt>
                <c:pt idx="6765">
                  <c:v>30.754545454542768</c:v>
                </c:pt>
                <c:pt idx="6766">
                  <c:v>30.759090909088222</c:v>
                </c:pt>
                <c:pt idx="6767">
                  <c:v>30.763636363633676</c:v>
                </c:pt>
                <c:pt idx="6768">
                  <c:v>30.76818181817913</c:v>
                </c:pt>
                <c:pt idx="6769">
                  <c:v>30.772727272724584</c:v>
                </c:pt>
                <c:pt idx="6770">
                  <c:v>30.777272727270038</c:v>
                </c:pt>
                <c:pt idx="6771">
                  <c:v>30.781818181815492</c:v>
                </c:pt>
                <c:pt idx="6772">
                  <c:v>30.786363636360946</c:v>
                </c:pt>
                <c:pt idx="6773">
                  <c:v>30.7909090909064</c:v>
                </c:pt>
                <c:pt idx="6774">
                  <c:v>30.795454545451854</c:v>
                </c:pt>
                <c:pt idx="6775">
                  <c:v>30.799999999997308</c:v>
                </c:pt>
                <c:pt idx="6776">
                  <c:v>30.804545454542762</c:v>
                </c:pt>
                <c:pt idx="6777">
                  <c:v>30.809090909088216</c:v>
                </c:pt>
                <c:pt idx="6778">
                  <c:v>30.81363636363367</c:v>
                </c:pt>
                <c:pt idx="6779">
                  <c:v>30.818181818179124</c:v>
                </c:pt>
                <c:pt idx="6780">
                  <c:v>30.822727272724578</c:v>
                </c:pt>
                <c:pt idx="6781">
                  <c:v>30.827272727270032</c:v>
                </c:pt>
                <c:pt idx="6782">
                  <c:v>30.831818181815486</c:v>
                </c:pt>
                <c:pt idx="6783">
                  <c:v>30.836363636360939</c:v>
                </c:pt>
                <c:pt idx="6784">
                  <c:v>30.840909090906393</c:v>
                </c:pt>
                <c:pt idx="6785">
                  <c:v>30.845454545451847</c:v>
                </c:pt>
                <c:pt idx="6786">
                  <c:v>30.849999999997301</c:v>
                </c:pt>
                <c:pt idx="6787">
                  <c:v>30.854545454542755</c:v>
                </c:pt>
                <c:pt idx="6788">
                  <c:v>30.859090909088209</c:v>
                </c:pt>
                <c:pt idx="6789">
                  <c:v>30.863636363633663</c:v>
                </c:pt>
                <c:pt idx="6790">
                  <c:v>30.868181818179117</c:v>
                </c:pt>
                <c:pt idx="6791">
                  <c:v>30.872727272724571</c:v>
                </c:pt>
                <c:pt idx="6792">
                  <c:v>30.877272727270025</c:v>
                </c:pt>
                <c:pt idx="6793">
                  <c:v>30.881818181815479</c:v>
                </c:pt>
                <c:pt idx="6794">
                  <c:v>30.886363636360933</c:v>
                </c:pt>
                <c:pt idx="6795">
                  <c:v>30.890909090906387</c:v>
                </c:pt>
                <c:pt idx="6796">
                  <c:v>30.895454545451841</c:v>
                </c:pt>
                <c:pt idx="6797">
                  <c:v>30.899999999997295</c:v>
                </c:pt>
                <c:pt idx="6798">
                  <c:v>30.904545454542749</c:v>
                </c:pt>
                <c:pt idx="6799">
                  <c:v>30.909090909088203</c:v>
                </c:pt>
                <c:pt idx="6800">
                  <c:v>30.913636363633657</c:v>
                </c:pt>
                <c:pt idx="6801">
                  <c:v>30.918181818179111</c:v>
                </c:pt>
                <c:pt idx="6802">
                  <c:v>30.922727272724565</c:v>
                </c:pt>
                <c:pt idx="6803">
                  <c:v>30.927272727270019</c:v>
                </c:pt>
                <c:pt idx="6804">
                  <c:v>30.931818181815473</c:v>
                </c:pt>
                <c:pt idx="6805">
                  <c:v>30.936363636360927</c:v>
                </c:pt>
                <c:pt idx="6806">
                  <c:v>30.940909090906381</c:v>
                </c:pt>
                <c:pt idx="6807">
                  <c:v>30.945454545451835</c:v>
                </c:pt>
                <c:pt idx="6808">
                  <c:v>30.949999999997289</c:v>
                </c:pt>
                <c:pt idx="6809">
                  <c:v>30.954545454542743</c:v>
                </c:pt>
                <c:pt idx="6810">
                  <c:v>30.959090909088196</c:v>
                </c:pt>
                <c:pt idx="6811">
                  <c:v>30.96363636363365</c:v>
                </c:pt>
                <c:pt idx="6812">
                  <c:v>30.968181818179104</c:v>
                </c:pt>
                <c:pt idx="6813">
                  <c:v>30.972727272724558</c:v>
                </c:pt>
                <c:pt idx="6814">
                  <c:v>30.977272727270012</c:v>
                </c:pt>
                <c:pt idx="6815">
                  <c:v>30.981818181815466</c:v>
                </c:pt>
                <c:pt idx="6816">
                  <c:v>30.98636363636092</c:v>
                </c:pt>
                <c:pt idx="6817">
                  <c:v>30.990909090906374</c:v>
                </c:pt>
                <c:pt idx="6818">
                  <c:v>30.995454545451828</c:v>
                </c:pt>
                <c:pt idx="6819">
                  <c:v>30.999999999997282</c:v>
                </c:pt>
                <c:pt idx="6820">
                  <c:v>31.004545454542736</c:v>
                </c:pt>
                <c:pt idx="6821">
                  <c:v>31.00909090908819</c:v>
                </c:pt>
                <c:pt idx="6822">
                  <c:v>31.013636363633644</c:v>
                </c:pt>
                <c:pt idx="6823">
                  <c:v>31.018181818179098</c:v>
                </c:pt>
                <c:pt idx="6824">
                  <c:v>31.022727272724552</c:v>
                </c:pt>
                <c:pt idx="6825">
                  <c:v>31.027272727270006</c:v>
                </c:pt>
                <c:pt idx="6826">
                  <c:v>31.03181818181546</c:v>
                </c:pt>
                <c:pt idx="6827">
                  <c:v>31.036363636360914</c:v>
                </c:pt>
                <c:pt idx="6828">
                  <c:v>31.040909090906368</c:v>
                </c:pt>
                <c:pt idx="6829">
                  <c:v>31.045454545451822</c:v>
                </c:pt>
                <c:pt idx="6830">
                  <c:v>31.049999999997276</c:v>
                </c:pt>
                <c:pt idx="6831">
                  <c:v>31.05454545454273</c:v>
                </c:pt>
                <c:pt idx="6832">
                  <c:v>31.059090909088184</c:v>
                </c:pt>
                <c:pt idx="6833">
                  <c:v>31.063636363633638</c:v>
                </c:pt>
                <c:pt idx="6834">
                  <c:v>31.068181818179092</c:v>
                </c:pt>
                <c:pt idx="6835">
                  <c:v>31.072727272724546</c:v>
                </c:pt>
                <c:pt idx="6836">
                  <c:v>31.07727272727</c:v>
                </c:pt>
                <c:pt idx="6837">
                  <c:v>31.081818181815454</c:v>
                </c:pt>
                <c:pt idx="6838">
                  <c:v>31.086363636360907</c:v>
                </c:pt>
                <c:pt idx="6839">
                  <c:v>31.090909090906361</c:v>
                </c:pt>
                <c:pt idx="6840">
                  <c:v>31.095454545451815</c:v>
                </c:pt>
                <c:pt idx="6841">
                  <c:v>31.099999999997269</c:v>
                </c:pt>
                <c:pt idx="6842">
                  <c:v>31.104545454542723</c:v>
                </c:pt>
                <c:pt idx="6843">
                  <c:v>31.109090909088177</c:v>
                </c:pt>
                <c:pt idx="6844">
                  <c:v>31.113636363633631</c:v>
                </c:pt>
                <c:pt idx="6845">
                  <c:v>31.118181818179085</c:v>
                </c:pt>
                <c:pt idx="6846">
                  <c:v>31.122727272724539</c:v>
                </c:pt>
                <c:pt idx="6847">
                  <c:v>31.127272727269993</c:v>
                </c:pt>
                <c:pt idx="6848">
                  <c:v>31.131818181815447</c:v>
                </c:pt>
                <c:pt idx="6849">
                  <c:v>31.136363636360901</c:v>
                </c:pt>
                <c:pt idx="6850">
                  <c:v>31.140909090906355</c:v>
                </c:pt>
                <c:pt idx="6851">
                  <c:v>31.145454545451809</c:v>
                </c:pt>
                <c:pt idx="6852">
                  <c:v>31.149999999997263</c:v>
                </c:pt>
                <c:pt idx="6853">
                  <c:v>31.154545454542717</c:v>
                </c:pt>
                <c:pt idx="6854">
                  <c:v>31.159090909088171</c:v>
                </c:pt>
                <c:pt idx="6855">
                  <c:v>31.163636363633625</c:v>
                </c:pt>
                <c:pt idx="6856">
                  <c:v>31.168181818179079</c:v>
                </c:pt>
                <c:pt idx="6857">
                  <c:v>31.172727272724533</c:v>
                </c:pt>
                <c:pt idx="6858">
                  <c:v>31.177272727269987</c:v>
                </c:pt>
                <c:pt idx="6859">
                  <c:v>31.181818181815441</c:v>
                </c:pt>
                <c:pt idx="6860">
                  <c:v>31.186363636360895</c:v>
                </c:pt>
                <c:pt idx="6861">
                  <c:v>31.190909090906349</c:v>
                </c:pt>
                <c:pt idx="6862">
                  <c:v>31.195454545451803</c:v>
                </c:pt>
                <c:pt idx="6863">
                  <c:v>31.199999999997257</c:v>
                </c:pt>
                <c:pt idx="6864">
                  <c:v>31.204545454542711</c:v>
                </c:pt>
                <c:pt idx="6865">
                  <c:v>31.209090909088165</c:v>
                </c:pt>
                <c:pt idx="6866">
                  <c:v>31.213636363633618</c:v>
                </c:pt>
                <c:pt idx="6867">
                  <c:v>31.218181818179072</c:v>
                </c:pt>
                <c:pt idx="6868">
                  <c:v>31.222727272724526</c:v>
                </c:pt>
                <c:pt idx="6869">
                  <c:v>31.22727272726998</c:v>
                </c:pt>
                <c:pt idx="6870">
                  <c:v>31.231818181815434</c:v>
                </c:pt>
                <c:pt idx="6871">
                  <c:v>31.236363636360888</c:v>
                </c:pt>
                <c:pt idx="6872">
                  <c:v>31.240909090906342</c:v>
                </c:pt>
                <c:pt idx="6873">
                  <c:v>31.245454545451796</c:v>
                </c:pt>
                <c:pt idx="6874">
                  <c:v>31.24999999999725</c:v>
                </c:pt>
                <c:pt idx="6875">
                  <c:v>31.254545454542704</c:v>
                </c:pt>
                <c:pt idx="6876">
                  <c:v>31.259090909088158</c:v>
                </c:pt>
                <c:pt idx="6877">
                  <c:v>31.263636363633612</c:v>
                </c:pt>
                <c:pt idx="6878">
                  <c:v>31.268181818179066</c:v>
                </c:pt>
                <c:pt idx="6879">
                  <c:v>31.27272727272452</c:v>
                </c:pt>
                <c:pt idx="6880">
                  <c:v>31.277272727269974</c:v>
                </c:pt>
                <c:pt idx="6881">
                  <c:v>31.281818181815428</c:v>
                </c:pt>
                <c:pt idx="6882">
                  <c:v>31.286363636360882</c:v>
                </c:pt>
                <c:pt idx="6883">
                  <c:v>31.290909090906336</c:v>
                </c:pt>
                <c:pt idx="6884">
                  <c:v>31.29545454545179</c:v>
                </c:pt>
                <c:pt idx="6885">
                  <c:v>31.299999999997244</c:v>
                </c:pt>
                <c:pt idx="6886">
                  <c:v>31.304545454542698</c:v>
                </c:pt>
                <c:pt idx="6887">
                  <c:v>31.309090909088152</c:v>
                </c:pt>
                <c:pt idx="6888">
                  <c:v>31.313636363633606</c:v>
                </c:pt>
                <c:pt idx="6889">
                  <c:v>31.31818181817906</c:v>
                </c:pt>
                <c:pt idx="6890">
                  <c:v>31.322727272724514</c:v>
                </c:pt>
                <c:pt idx="6891">
                  <c:v>31.327272727269968</c:v>
                </c:pt>
                <c:pt idx="6892">
                  <c:v>31.331818181815422</c:v>
                </c:pt>
                <c:pt idx="6893">
                  <c:v>31.336363636360876</c:v>
                </c:pt>
                <c:pt idx="6894">
                  <c:v>31.340909090906329</c:v>
                </c:pt>
                <c:pt idx="6895">
                  <c:v>31.345454545451783</c:v>
                </c:pt>
                <c:pt idx="6896">
                  <c:v>31.349999999997237</c:v>
                </c:pt>
                <c:pt idx="6897">
                  <c:v>31.354545454542691</c:v>
                </c:pt>
                <c:pt idx="6898">
                  <c:v>31.359090909088145</c:v>
                </c:pt>
                <c:pt idx="6899">
                  <c:v>31.363636363633599</c:v>
                </c:pt>
                <c:pt idx="6900">
                  <c:v>31.368181818179053</c:v>
                </c:pt>
                <c:pt idx="6901">
                  <c:v>31.372727272724507</c:v>
                </c:pt>
                <c:pt idx="6902">
                  <c:v>31.377272727269961</c:v>
                </c:pt>
                <c:pt idx="6903">
                  <c:v>31.381818181815415</c:v>
                </c:pt>
                <c:pt idx="6904">
                  <c:v>31.386363636360869</c:v>
                </c:pt>
                <c:pt idx="6905">
                  <c:v>31.390909090906323</c:v>
                </c:pt>
                <c:pt idx="6906">
                  <c:v>31.395454545451777</c:v>
                </c:pt>
                <c:pt idx="6907">
                  <c:v>31.399999999997231</c:v>
                </c:pt>
                <c:pt idx="6908">
                  <c:v>31.404545454542685</c:v>
                </c:pt>
                <c:pt idx="6909">
                  <c:v>31.409090909088139</c:v>
                </c:pt>
                <c:pt idx="6910">
                  <c:v>31.413636363633593</c:v>
                </c:pt>
                <c:pt idx="6911">
                  <c:v>31.418181818179047</c:v>
                </c:pt>
                <c:pt idx="6912">
                  <c:v>31.422727272724501</c:v>
                </c:pt>
                <c:pt idx="6913">
                  <c:v>31.427272727269955</c:v>
                </c:pt>
                <c:pt idx="6914">
                  <c:v>31.431818181815409</c:v>
                </c:pt>
                <c:pt idx="6915">
                  <c:v>31.436363636360863</c:v>
                </c:pt>
                <c:pt idx="6916">
                  <c:v>31.440909090906317</c:v>
                </c:pt>
                <c:pt idx="6917">
                  <c:v>31.445454545451771</c:v>
                </c:pt>
                <c:pt idx="6918">
                  <c:v>31.449999999997225</c:v>
                </c:pt>
                <c:pt idx="6919">
                  <c:v>31.454545454542679</c:v>
                </c:pt>
                <c:pt idx="6920">
                  <c:v>31.459090909088133</c:v>
                </c:pt>
                <c:pt idx="6921">
                  <c:v>31.463636363633587</c:v>
                </c:pt>
                <c:pt idx="6922">
                  <c:v>31.46818181817904</c:v>
                </c:pt>
                <c:pt idx="6923">
                  <c:v>31.472727272724494</c:v>
                </c:pt>
                <c:pt idx="6924">
                  <c:v>31.477272727269948</c:v>
                </c:pt>
                <c:pt idx="6925">
                  <c:v>31.481818181815402</c:v>
                </c:pt>
                <c:pt idx="6926">
                  <c:v>31.486363636360856</c:v>
                </c:pt>
                <c:pt idx="6927">
                  <c:v>31.49090909090631</c:v>
                </c:pt>
                <c:pt idx="6928">
                  <c:v>31.495454545451764</c:v>
                </c:pt>
                <c:pt idx="6929">
                  <c:v>31.499999999997218</c:v>
                </c:pt>
                <c:pt idx="6930">
                  <c:v>31.504545454542672</c:v>
                </c:pt>
                <c:pt idx="6931">
                  <c:v>31.509090909088126</c:v>
                </c:pt>
                <c:pt idx="6932">
                  <c:v>31.51363636363358</c:v>
                </c:pt>
                <c:pt idx="6933">
                  <c:v>31.518181818179034</c:v>
                </c:pt>
                <c:pt idx="6934">
                  <c:v>31.522727272724488</c:v>
                </c:pt>
                <c:pt idx="6935">
                  <c:v>31.527272727269942</c:v>
                </c:pt>
                <c:pt idx="6936">
                  <c:v>31.531818181815396</c:v>
                </c:pt>
                <c:pt idx="6937">
                  <c:v>31.53636363636085</c:v>
                </c:pt>
                <c:pt idx="6938">
                  <c:v>31.540909090906304</c:v>
                </c:pt>
                <c:pt idx="6939">
                  <c:v>31.545454545451758</c:v>
                </c:pt>
                <c:pt idx="6940">
                  <c:v>31.549999999997212</c:v>
                </c:pt>
                <c:pt idx="6941">
                  <c:v>31.554545454542666</c:v>
                </c:pt>
                <c:pt idx="6942">
                  <c:v>31.55909090908812</c:v>
                </c:pt>
                <c:pt idx="6943">
                  <c:v>31.563636363633574</c:v>
                </c:pt>
                <c:pt idx="6944">
                  <c:v>31.568181818179028</c:v>
                </c:pt>
                <c:pt idx="6945">
                  <c:v>31.572727272724482</c:v>
                </c:pt>
                <c:pt idx="6946">
                  <c:v>31.577272727269936</c:v>
                </c:pt>
                <c:pt idx="6947">
                  <c:v>31.58181818181539</c:v>
                </c:pt>
                <c:pt idx="6948">
                  <c:v>31.586363636360844</c:v>
                </c:pt>
                <c:pt idx="6949">
                  <c:v>31.590909090906298</c:v>
                </c:pt>
                <c:pt idx="6950">
                  <c:v>31.595454545451751</c:v>
                </c:pt>
                <c:pt idx="6951">
                  <c:v>31.599999999997205</c:v>
                </c:pt>
                <c:pt idx="6952">
                  <c:v>31.604545454542659</c:v>
                </c:pt>
                <c:pt idx="6953">
                  <c:v>31.609090909088113</c:v>
                </c:pt>
                <c:pt idx="6954">
                  <c:v>31.613636363633567</c:v>
                </c:pt>
                <c:pt idx="6955">
                  <c:v>31.618181818179021</c:v>
                </c:pt>
                <c:pt idx="6956">
                  <c:v>31.622727272724475</c:v>
                </c:pt>
                <c:pt idx="6957">
                  <c:v>31.627272727269929</c:v>
                </c:pt>
                <c:pt idx="6958">
                  <c:v>31.631818181815383</c:v>
                </c:pt>
                <c:pt idx="6959">
                  <c:v>31.636363636360837</c:v>
                </c:pt>
                <c:pt idx="6960">
                  <c:v>31.640909090906291</c:v>
                </c:pt>
                <c:pt idx="6961">
                  <c:v>31.645454545451745</c:v>
                </c:pt>
                <c:pt idx="6962">
                  <c:v>31.649999999997199</c:v>
                </c:pt>
                <c:pt idx="6963">
                  <c:v>31.654545454542653</c:v>
                </c:pt>
                <c:pt idx="6964">
                  <c:v>31.659090909088107</c:v>
                </c:pt>
                <c:pt idx="6965">
                  <c:v>31.663636363633561</c:v>
                </c:pt>
                <c:pt idx="6966">
                  <c:v>31.668181818179015</c:v>
                </c:pt>
                <c:pt idx="6967">
                  <c:v>31.672727272724469</c:v>
                </c:pt>
                <c:pt idx="6968">
                  <c:v>31.677272727269923</c:v>
                </c:pt>
                <c:pt idx="6969">
                  <c:v>31.681818181815377</c:v>
                </c:pt>
                <c:pt idx="6970">
                  <c:v>31.686363636360831</c:v>
                </c:pt>
                <c:pt idx="6971">
                  <c:v>31.690909090906285</c:v>
                </c:pt>
                <c:pt idx="6972">
                  <c:v>31.695454545451739</c:v>
                </c:pt>
                <c:pt idx="6973">
                  <c:v>31.699999999997193</c:v>
                </c:pt>
                <c:pt idx="6974">
                  <c:v>31.704545454542647</c:v>
                </c:pt>
                <c:pt idx="6975">
                  <c:v>31.709090909088101</c:v>
                </c:pt>
                <c:pt idx="6976">
                  <c:v>31.713636363633555</c:v>
                </c:pt>
                <c:pt idx="6977">
                  <c:v>31.718181818179009</c:v>
                </c:pt>
                <c:pt idx="6978">
                  <c:v>31.722727272724462</c:v>
                </c:pt>
                <c:pt idx="6979">
                  <c:v>31.727272727269916</c:v>
                </c:pt>
                <c:pt idx="6980">
                  <c:v>31.73181818181537</c:v>
                </c:pt>
                <c:pt idx="6981">
                  <c:v>31.736363636360824</c:v>
                </c:pt>
                <c:pt idx="6982">
                  <c:v>31.740909090906278</c:v>
                </c:pt>
                <c:pt idx="6983">
                  <c:v>31.745454545451732</c:v>
                </c:pt>
                <c:pt idx="6984">
                  <c:v>31.749999999997186</c:v>
                </c:pt>
                <c:pt idx="6985">
                  <c:v>31.75454545454264</c:v>
                </c:pt>
                <c:pt idx="6986">
                  <c:v>31.759090909088094</c:v>
                </c:pt>
                <c:pt idx="6987">
                  <c:v>31.763636363633548</c:v>
                </c:pt>
                <c:pt idx="6988">
                  <c:v>31.768181818179002</c:v>
                </c:pt>
                <c:pt idx="6989">
                  <c:v>31.772727272724456</c:v>
                </c:pt>
                <c:pt idx="6990">
                  <c:v>31.77727272726991</c:v>
                </c:pt>
                <c:pt idx="6991">
                  <c:v>31.781818181815364</c:v>
                </c:pt>
                <c:pt idx="6992">
                  <c:v>31.786363636360818</c:v>
                </c:pt>
                <c:pt idx="6993">
                  <c:v>31.790909090906272</c:v>
                </c:pt>
                <c:pt idx="6994">
                  <c:v>31.795454545451726</c:v>
                </c:pt>
                <c:pt idx="6995">
                  <c:v>31.79999999999718</c:v>
                </c:pt>
                <c:pt idx="6996">
                  <c:v>31.804545454542634</c:v>
                </c:pt>
                <c:pt idx="6997">
                  <c:v>31.809090909088088</c:v>
                </c:pt>
                <c:pt idx="6998">
                  <c:v>31.813636363633542</c:v>
                </c:pt>
                <c:pt idx="6999">
                  <c:v>31.818181818178996</c:v>
                </c:pt>
                <c:pt idx="7000">
                  <c:v>31.82272727272445</c:v>
                </c:pt>
                <c:pt idx="7001">
                  <c:v>31.827272727269904</c:v>
                </c:pt>
                <c:pt idx="7002">
                  <c:v>31.831818181815358</c:v>
                </c:pt>
                <c:pt idx="7003">
                  <c:v>31.836363636360812</c:v>
                </c:pt>
                <c:pt idx="7004">
                  <c:v>31.840909090906266</c:v>
                </c:pt>
                <c:pt idx="7005">
                  <c:v>31.845454545451719</c:v>
                </c:pt>
                <c:pt idx="7006">
                  <c:v>31.849999999997173</c:v>
                </c:pt>
                <c:pt idx="7007">
                  <c:v>31.854545454542627</c:v>
                </c:pt>
                <c:pt idx="7008">
                  <c:v>31.859090909088081</c:v>
                </c:pt>
                <c:pt idx="7009">
                  <c:v>31.863636363633535</c:v>
                </c:pt>
                <c:pt idx="7010">
                  <c:v>31.868181818178989</c:v>
                </c:pt>
                <c:pt idx="7011">
                  <c:v>31.872727272724443</c:v>
                </c:pt>
                <c:pt idx="7012">
                  <c:v>31.877272727269897</c:v>
                </c:pt>
                <c:pt idx="7013">
                  <c:v>31.881818181815351</c:v>
                </c:pt>
                <c:pt idx="7014">
                  <c:v>31.886363636360805</c:v>
                </c:pt>
                <c:pt idx="7015">
                  <c:v>31.890909090906259</c:v>
                </c:pt>
                <c:pt idx="7016">
                  <c:v>31.895454545451713</c:v>
                </c:pt>
                <c:pt idx="7017">
                  <c:v>31.899999999997167</c:v>
                </c:pt>
                <c:pt idx="7018">
                  <c:v>31.904545454542621</c:v>
                </c:pt>
                <c:pt idx="7019">
                  <c:v>31.909090909088075</c:v>
                </c:pt>
                <c:pt idx="7020">
                  <c:v>31.913636363633529</c:v>
                </c:pt>
                <c:pt idx="7021">
                  <c:v>31.918181818178983</c:v>
                </c:pt>
                <c:pt idx="7022">
                  <c:v>31.922727272724437</c:v>
                </c:pt>
                <c:pt idx="7023">
                  <c:v>31.927272727269891</c:v>
                </c:pt>
                <c:pt idx="7024">
                  <c:v>31.931818181815345</c:v>
                </c:pt>
                <c:pt idx="7025">
                  <c:v>31.936363636360799</c:v>
                </c:pt>
                <c:pt idx="7026">
                  <c:v>31.940909090906253</c:v>
                </c:pt>
                <c:pt idx="7027">
                  <c:v>31.945454545451707</c:v>
                </c:pt>
                <c:pt idx="7028">
                  <c:v>31.949999999997161</c:v>
                </c:pt>
                <c:pt idx="7029">
                  <c:v>31.954545454542615</c:v>
                </c:pt>
                <c:pt idx="7030">
                  <c:v>31.959090909088069</c:v>
                </c:pt>
                <c:pt idx="7031">
                  <c:v>31.963636363633523</c:v>
                </c:pt>
                <c:pt idx="7032">
                  <c:v>31.968181818178977</c:v>
                </c:pt>
                <c:pt idx="7033">
                  <c:v>31.97272727272443</c:v>
                </c:pt>
                <c:pt idx="7034">
                  <c:v>31.977272727269884</c:v>
                </c:pt>
                <c:pt idx="7035">
                  <c:v>31.981818181815338</c:v>
                </c:pt>
                <c:pt idx="7036">
                  <c:v>31.986363636360792</c:v>
                </c:pt>
                <c:pt idx="7037">
                  <c:v>31.990909090906246</c:v>
                </c:pt>
                <c:pt idx="7038">
                  <c:v>31.9954545454517</c:v>
                </c:pt>
                <c:pt idx="7039">
                  <c:v>31.999999999997154</c:v>
                </c:pt>
                <c:pt idx="7040">
                  <c:v>32.004545454542608</c:v>
                </c:pt>
                <c:pt idx="7041">
                  <c:v>32.009090909088066</c:v>
                </c:pt>
                <c:pt idx="7042">
                  <c:v>32.013636363633523</c:v>
                </c:pt>
                <c:pt idx="7043">
                  <c:v>32.018181818178981</c:v>
                </c:pt>
                <c:pt idx="7044">
                  <c:v>32.022727272724438</c:v>
                </c:pt>
                <c:pt idx="7045">
                  <c:v>32.027272727269896</c:v>
                </c:pt>
                <c:pt idx="7046">
                  <c:v>32.031818181815353</c:v>
                </c:pt>
                <c:pt idx="7047">
                  <c:v>32.036363636360811</c:v>
                </c:pt>
                <c:pt idx="7048">
                  <c:v>32.040909090906268</c:v>
                </c:pt>
                <c:pt idx="7049">
                  <c:v>32.045454545451726</c:v>
                </c:pt>
                <c:pt idx="7050">
                  <c:v>32.049999999997183</c:v>
                </c:pt>
                <c:pt idx="7051">
                  <c:v>32.054545454542641</c:v>
                </c:pt>
                <c:pt idx="7052">
                  <c:v>32.059090909088098</c:v>
                </c:pt>
                <c:pt idx="7053">
                  <c:v>32.063636363633556</c:v>
                </c:pt>
                <c:pt idx="7054">
                  <c:v>32.068181818179013</c:v>
                </c:pt>
                <c:pt idx="7055">
                  <c:v>32.072727272724471</c:v>
                </c:pt>
                <c:pt idx="7056">
                  <c:v>32.077272727269929</c:v>
                </c:pt>
                <c:pt idx="7057">
                  <c:v>32.081818181815386</c:v>
                </c:pt>
                <c:pt idx="7058">
                  <c:v>32.086363636360844</c:v>
                </c:pt>
                <c:pt idx="7059">
                  <c:v>32.090909090906301</c:v>
                </c:pt>
                <c:pt idx="7060">
                  <c:v>32.095454545451759</c:v>
                </c:pt>
                <c:pt idx="7061">
                  <c:v>32.099999999997216</c:v>
                </c:pt>
                <c:pt idx="7062">
                  <c:v>32.104545454542674</c:v>
                </c:pt>
                <c:pt idx="7063">
                  <c:v>32.109090909088131</c:v>
                </c:pt>
                <c:pt idx="7064">
                  <c:v>32.113636363633589</c:v>
                </c:pt>
                <c:pt idx="7065">
                  <c:v>32.118181818179046</c:v>
                </c:pt>
                <c:pt idx="7066">
                  <c:v>32.122727272724504</c:v>
                </c:pt>
                <c:pt idx="7067">
                  <c:v>32.127272727269961</c:v>
                </c:pt>
                <c:pt idx="7068">
                  <c:v>32.131818181815419</c:v>
                </c:pt>
                <c:pt idx="7069">
                  <c:v>32.136363636360876</c:v>
                </c:pt>
                <c:pt idx="7070">
                  <c:v>32.140909090906334</c:v>
                </c:pt>
                <c:pt idx="7071">
                  <c:v>32.145454545451791</c:v>
                </c:pt>
                <c:pt idx="7072">
                  <c:v>32.149999999997249</c:v>
                </c:pt>
                <c:pt idx="7073">
                  <c:v>32.154545454542706</c:v>
                </c:pt>
                <c:pt idx="7074">
                  <c:v>32.159090909088164</c:v>
                </c:pt>
                <c:pt idx="7075">
                  <c:v>32.163636363633621</c:v>
                </c:pt>
                <c:pt idx="7076">
                  <c:v>32.168181818179079</c:v>
                </c:pt>
                <c:pt idx="7077">
                  <c:v>32.172727272724536</c:v>
                </c:pt>
                <c:pt idx="7078">
                  <c:v>32.177272727269994</c:v>
                </c:pt>
                <c:pt idx="7079">
                  <c:v>32.181818181815451</c:v>
                </c:pt>
                <c:pt idx="7080">
                  <c:v>32.186363636360909</c:v>
                </c:pt>
                <c:pt idx="7081">
                  <c:v>32.190909090906366</c:v>
                </c:pt>
                <c:pt idx="7082">
                  <c:v>32.195454545451824</c:v>
                </c:pt>
                <c:pt idx="7083">
                  <c:v>32.199999999997281</c:v>
                </c:pt>
                <c:pt idx="7084">
                  <c:v>32.204545454542739</c:v>
                </c:pt>
                <c:pt idx="7085">
                  <c:v>32.209090909088196</c:v>
                </c:pt>
                <c:pt idx="7086">
                  <c:v>32.213636363633654</c:v>
                </c:pt>
                <c:pt idx="7087">
                  <c:v>32.218181818179112</c:v>
                </c:pt>
                <c:pt idx="7088">
                  <c:v>32.222727272724569</c:v>
                </c:pt>
                <c:pt idx="7089">
                  <c:v>32.227272727270027</c:v>
                </c:pt>
                <c:pt idx="7090">
                  <c:v>32.231818181815484</c:v>
                </c:pt>
                <c:pt idx="7091">
                  <c:v>32.236363636360942</c:v>
                </c:pt>
                <c:pt idx="7092">
                  <c:v>32.240909090906399</c:v>
                </c:pt>
                <c:pt idx="7093">
                  <c:v>32.245454545451857</c:v>
                </c:pt>
                <c:pt idx="7094">
                  <c:v>32.249999999997314</c:v>
                </c:pt>
                <c:pt idx="7095">
                  <c:v>32.254545454542772</c:v>
                </c:pt>
                <c:pt idx="7096">
                  <c:v>32.259090909088229</c:v>
                </c:pt>
                <c:pt idx="7097">
                  <c:v>32.263636363633687</c:v>
                </c:pt>
                <c:pt idx="7098">
                  <c:v>32.268181818179144</c:v>
                </c:pt>
                <c:pt idx="7099">
                  <c:v>32.272727272724602</c:v>
                </c:pt>
                <c:pt idx="7100">
                  <c:v>32.277272727270059</c:v>
                </c:pt>
                <c:pt idx="7101">
                  <c:v>32.281818181815517</c:v>
                </c:pt>
                <c:pt idx="7102">
                  <c:v>32.286363636360974</c:v>
                </c:pt>
                <c:pt idx="7103">
                  <c:v>32.290909090906432</c:v>
                </c:pt>
                <c:pt idx="7104">
                  <c:v>32.295454545451889</c:v>
                </c:pt>
                <c:pt idx="7105">
                  <c:v>32.299999999997347</c:v>
                </c:pt>
                <c:pt idx="7106">
                  <c:v>32.304545454542804</c:v>
                </c:pt>
                <c:pt idx="7107">
                  <c:v>32.309090909088262</c:v>
                </c:pt>
                <c:pt idx="7108">
                  <c:v>32.313636363633719</c:v>
                </c:pt>
                <c:pt idx="7109">
                  <c:v>32.318181818179177</c:v>
                </c:pt>
                <c:pt idx="7110">
                  <c:v>32.322727272724634</c:v>
                </c:pt>
                <c:pt idx="7111">
                  <c:v>32.327272727270092</c:v>
                </c:pt>
                <c:pt idx="7112">
                  <c:v>32.331818181815549</c:v>
                </c:pt>
                <c:pt idx="7113">
                  <c:v>32.336363636361007</c:v>
                </c:pt>
                <c:pt idx="7114">
                  <c:v>32.340909090906464</c:v>
                </c:pt>
                <c:pt idx="7115">
                  <c:v>32.345454545451922</c:v>
                </c:pt>
                <c:pt idx="7116">
                  <c:v>32.34999999999738</c:v>
                </c:pt>
                <c:pt idx="7117">
                  <c:v>32.354545454542837</c:v>
                </c:pt>
                <c:pt idx="7118">
                  <c:v>32.359090909088295</c:v>
                </c:pt>
                <c:pt idx="7119">
                  <c:v>32.363636363633752</c:v>
                </c:pt>
                <c:pt idx="7120">
                  <c:v>32.36818181817921</c:v>
                </c:pt>
                <c:pt idx="7121">
                  <c:v>32.372727272724667</c:v>
                </c:pt>
                <c:pt idx="7122">
                  <c:v>32.377272727270125</c:v>
                </c:pt>
                <c:pt idx="7123">
                  <c:v>32.381818181815582</c:v>
                </c:pt>
                <c:pt idx="7124">
                  <c:v>32.38636363636104</c:v>
                </c:pt>
                <c:pt idx="7125">
                  <c:v>32.390909090906497</c:v>
                </c:pt>
                <c:pt idx="7126">
                  <c:v>32.395454545451955</c:v>
                </c:pt>
                <c:pt idx="7127">
                  <c:v>32.399999999997412</c:v>
                </c:pt>
                <c:pt idx="7128">
                  <c:v>32.40454545454287</c:v>
                </c:pt>
                <c:pt idx="7129">
                  <c:v>32.409090909088327</c:v>
                </c:pt>
                <c:pt idx="7130">
                  <c:v>32.413636363633785</c:v>
                </c:pt>
                <c:pt idx="7131">
                  <c:v>32.418181818179242</c:v>
                </c:pt>
                <c:pt idx="7132">
                  <c:v>32.4227272727247</c:v>
                </c:pt>
                <c:pt idx="7133">
                  <c:v>32.427272727270157</c:v>
                </c:pt>
                <c:pt idx="7134">
                  <c:v>32.431818181815615</c:v>
                </c:pt>
                <c:pt idx="7135">
                  <c:v>32.436363636361072</c:v>
                </c:pt>
                <c:pt idx="7136">
                  <c:v>32.44090909090653</c:v>
                </c:pt>
                <c:pt idx="7137">
                  <c:v>32.445454545451987</c:v>
                </c:pt>
                <c:pt idx="7138">
                  <c:v>32.449999999997445</c:v>
                </c:pt>
                <c:pt idx="7139">
                  <c:v>32.454545454542902</c:v>
                </c:pt>
                <c:pt idx="7140">
                  <c:v>32.45909090908836</c:v>
                </c:pt>
                <c:pt idx="7141">
                  <c:v>32.463636363633817</c:v>
                </c:pt>
                <c:pt idx="7142">
                  <c:v>32.468181818179275</c:v>
                </c:pt>
                <c:pt idx="7143">
                  <c:v>32.472727272724732</c:v>
                </c:pt>
                <c:pt idx="7144">
                  <c:v>32.47727272727019</c:v>
                </c:pt>
                <c:pt idx="7145">
                  <c:v>32.481818181815648</c:v>
                </c:pt>
                <c:pt idx="7146">
                  <c:v>32.486363636361105</c:v>
                </c:pt>
                <c:pt idx="7147">
                  <c:v>32.490909090906563</c:v>
                </c:pt>
                <c:pt idx="7148">
                  <c:v>32.49545454545202</c:v>
                </c:pt>
                <c:pt idx="7149">
                  <c:v>32.499999999997478</c:v>
                </c:pt>
                <c:pt idx="7150">
                  <c:v>32.504545454542935</c:v>
                </c:pt>
                <c:pt idx="7151">
                  <c:v>32.509090909088393</c:v>
                </c:pt>
                <c:pt idx="7152">
                  <c:v>32.51363636363385</c:v>
                </c:pt>
                <c:pt idx="7153">
                  <c:v>32.518181818179308</c:v>
                </c:pt>
                <c:pt idx="7154">
                  <c:v>32.522727272724765</c:v>
                </c:pt>
                <c:pt idx="7155">
                  <c:v>32.527272727270223</c:v>
                </c:pt>
                <c:pt idx="7156">
                  <c:v>32.53181818181568</c:v>
                </c:pt>
                <c:pt idx="7157">
                  <c:v>32.536363636361138</c:v>
                </c:pt>
                <c:pt idx="7158">
                  <c:v>32.540909090906595</c:v>
                </c:pt>
                <c:pt idx="7159">
                  <c:v>32.545454545452053</c:v>
                </c:pt>
                <c:pt idx="7160">
                  <c:v>32.54999999999751</c:v>
                </c:pt>
                <c:pt idx="7161">
                  <c:v>32.554545454542968</c:v>
                </c:pt>
                <c:pt idx="7162">
                  <c:v>32.559090909088425</c:v>
                </c:pt>
                <c:pt idx="7163">
                  <c:v>32.563636363633883</c:v>
                </c:pt>
                <c:pt idx="7164">
                  <c:v>32.56818181817934</c:v>
                </c:pt>
                <c:pt idx="7165">
                  <c:v>32.572727272724798</c:v>
                </c:pt>
                <c:pt idx="7166">
                  <c:v>32.577272727270255</c:v>
                </c:pt>
                <c:pt idx="7167">
                  <c:v>32.581818181815713</c:v>
                </c:pt>
                <c:pt idx="7168">
                  <c:v>32.58636363636117</c:v>
                </c:pt>
                <c:pt idx="7169">
                  <c:v>32.590909090906628</c:v>
                </c:pt>
                <c:pt idx="7170">
                  <c:v>32.595454545452085</c:v>
                </c:pt>
                <c:pt idx="7171">
                  <c:v>32.599999999997543</c:v>
                </c:pt>
                <c:pt idx="7172">
                  <c:v>32.604545454543</c:v>
                </c:pt>
                <c:pt idx="7173">
                  <c:v>32.609090909088458</c:v>
                </c:pt>
                <c:pt idx="7174">
                  <c:v>32.613636363633915</c:v>
                </c:pt>
                <c:pt idx="7175">
                  <c:v>32.618181818179373</c:v>
                </c:pt>
                <c:pt idx="7176">
                  <c:v>32.622727272724831</c:v>
                </c:pt>
                <c:pt idx="7177">
                  <c:v>32.627272727270288</c:v>
                </c:pt>
                <c:pt idx="7178">
                  <c:v>32.631818181815746</c:v>
                </c:pt>
                <c:pt idx="7179">
                  <c:v>32.636363636361203</c:v>
                </c:pt>
                <c:pt idx="7180">
                  <c:v>32.640909090906661</c:v>
                </c:pt>
                <c:pt idx="7181">
                  <c:v>32.645454545452118</c:v>
                </c:pt>
                <c:pt idx="7182">
                  <c:v>32.649999999997576</c:v>
                </c:pt>
                <c:pt idx="7183">
                  <c:v>32.654545454543033</c:v>
                </c:pt>
                <c:pt idx="7184">
                  <c:v>32.659090909088491</c:v>
                </c:pt>
                <c:pt idx="7185">
                  <c:v>32.663636363633948</c:v>
                </c:pt>
                <c:pt idx="7186">
                  <c:v>32.668181818179406</c:v>
                </c:pt>
                <c:pt idx="7187">
                  <c:v>32.672727272724863</c:v>
                </c:pt>
                <c:pt idx="7188">
                  <c:v>32.677272727270321</c:v>
                </c:pt>
                <c:pt idx="7189">
                  <c:v>32.681818181815778</c:v>
                </c:pt>
                <c:pt idx="7190">
                  <c:v>32.686363636361236</c:v>
                </c:pt>
                <c:pt idx="7191">
                  <c:v>32.690909090906693</c:v>
                </c:pt>
                <c:pt idx="7192">
                  <c:v>32.695454545452151</c:v>
                </c:pt>
                <c:pt idx="7193">
                  <c:v>32.699999999997608</c:v>
                </c:pt>
                <c:pt idx="7194">
                  <c:v>32.704545454543066</c:v>
                </c:pt>
                <c:pt idx="7195">
                  <c:v>32.709090909088523</c:v>
                </c:pt>
                <c:pt idx="7196">
                  <c:v>32.713636363633981</c:v>
                </c:pt>
                <c:pt idx="7197">
                  <c:v>32.718181818179438</c:v>
                </c:pt>
                <c:pt idx="7198">
                  <c:v>32.722727272724896</c:v>
                </c:pt>
                <c:pt idx="7199">
                  <c:v>32.727272727270353</c:v>
                </c:pt>
                <c:pt idx="7200">
                  <c:v>32.731818181815811</c:v>
                </c:pt>
                <c:pt idx="7201">
                  <c:v>32.736363636361268</c:v>
                </c:pt>
                <c:pt idx="7202">
                  <c:v>32.740909090906726</c:v>
                </c:pt>
                <c:pt idx="7203">
                  <c:v>32.745454545452183</c:v>
                </c:pt>
                <c:pt idx="7204">
                  <c:v>32.749999999997641</c:v>
                </c:pt>
                <c:pt idx="7205">
                  <c:v>32.754545454543099</c:v>
                </c:pt>
                <c:pt idx="7206">
                  <c:v>32.759090909088556</c:v>
                </c:pt>
                <c:pt idx="7207">
                  <c:v>32.763636363634014</c:v>
                </c:pt>
                <c:pt idx="7208">
                  <c:v>32.768181818179471</c:v>
                </c:pt>
                <c:pt idx="7209">
                  <c:v>32.772727272724929</c:v>
                </c:pt>
                <c:pt idx="7210">
                  <c:v>32.777272727270386</c:v>
                </c:pt>
                <c:pt idx="7211">
                  <c:v>32.781818181815844</c:v>
                </c:pt>
                <c:pt idx="7212">
                  <c:v>32.786363636361301</c:v>
                </c:pt>
                <c:pt idx="7213">
                  <c:v>32.790909090906759</c:v>
                </c:pt>
                <c:pt idx="7214">
                  <c:v>32.795454545452216</c:v>
                </c:pt>
                <c:pt idx="7215">
                  <c:v>32.799999999997674</c:v>
                </c:pt>
                <c:pt idx="7216">
                  <c:v>32.804545454543131</c:v>
                </c:pt>
                <c:pt idx="7217">
                  <c:v>32.809090909088589</c:v>
                </c:pt>
                <c:pt idx="7218">
                  <c:v>32.813636363634046</c:v>
                </c:pt>
                <c:pt idx="7219">
                  <c:v>32.818181818179504</c:v>
                </c:pt>
                <c:pt idx="7220">
                  <c:v>32.822727272724961</c:v>
                </c:pt>
                <c:pt idx="7221">
                  <c:v>32.827272727270419</c:v>
                </c:pt>
                <c:pt idx="7222">
                  <c:v>32.831818181815876</c:v>
                </c:pt>
                <c:pt idx="7223">
                  <c:v>32.836363636361334</c:v>
                </c:pt>
                <c:pt idx="7224">
                  <c:v>32.840909090906791</c:v>
                </c:pt>
                <c:pt idx="7225">
                  <c:v>32.845454545452249</c:v>
                </c:pt>
                <c:pt idx="7226">
                  <c:v>32.849999999997706</c:v>
                </c:pt>
                <c:pt idx="7227">
                  <c:v>32.854545454543164</c:v>
                </c:pt>
                <c:pt idx="7228">
                  <c:v>32.859090909088621</c:v>
                </c:pt>
                <c:pt idx="7229">
                  <c:v>32.863636363634079</c:v>
                </c:pt>
                <c:pt idx="7230">
                  <c:v>32.868181818179536</c:v>
                </c:pt>
                <c:pt idx="7231">
                  <c:v>32.872727272724994</c:v>
                </c:pt>
                <c:pt idx="7232">
                  <c:v>32.877272727270451</c:v>
                </c:pt>
                <c:pt idx="7233">
                  <c:v>32.881818181815909</c:v>
                </c:pt>
                <c:pt idx="7234">
                  <c:v>32.886363636361367</c:v>
                </c:pt>
                <c:pt idx="7235">
                  <c:v>32.890909090906824</c:v>
                </c:pt>
                <c:pt idx="7236">
                  <c:v>32.895454545452282</c:v>
                </c:pt>
                <c:pt idx="7237">
                  <c:v>32.899999999997739</c:v>
                </c:pt>
                <c:pt idx="7238">
                  <c:v>32.904545454543197</c:v>
                </c:pt>
                <c:pt idx="7239">
                  <c:v>32.909090909088654</c:v>
                </c:pt>
                <c:pt idx="7240">
                  <c:v>32.913636363634112</c:v>
                </c:pt>
                <c:pt idx="7241">
                  <c:v>32.918181818179569</c:v>
                </c:pt>
                <c:pt idx="7242">
                  <c:v>32.922727272725027</c:v>
                </c:pt>
                <c:pt idx="7243">
                  <c:v>32.927272727270484</c:v>
                </c:pt>
                <c:pt idx="7244">
                  <c:v>32.931818181815942</c:v>
                </c:pt>
                <c:pt idx="7245">
                  <c:v>32.936363636361399</c:v>
                </c:pt>
                <c:pt idx="7246">
                  <c:v>32.940909090906857</c:v>
                </c:pt>
                <c:pt idx="7247">
                  <c:v>32.945454545452314</c:v>
                </c:pt>
                <c:pt idx="7248">
                  <c:v>32.949999999997772</c:v>
                </c:pt>
                <c:pt idx="7249">
                  <c:v>32.954545454543229</c:v>
                </c:pt>
                <c:pt idx="7250">
                  <c:v>32.959090909088687</c:v>
                </c:pt>
                <c:pt idx="7251">
                  <c:v>32.963636363634144</c:v>
                </c:pt>
                <c:pt idx="7252">
                  <c:v>32.968181818179602</c:v>
                </c:pt>
                <c:pt idx="7253">
                  <c:v>32.972727272725059</c:v>
                </c:pt>
                <c:pt idx="7254">
                  <c:v>32.977272727270517</c:v>
                </c:pt>
                <c:pt idx="7255">
                  <c:v>32.981818181815974</c:v>
                </c:pt>
                <c:pt idx="7256">
                  <c:v>32.986363636361432</c:v>
                </c:pt>
                <c:pt idx="7257">
                  <c:v>32.990909090906889</c:v>
                </c:pt>
                <c:pt idx="7258">
                  <c:v>32.995454545452347</c:v>
                </c:pt>
                <c:pt idx="7259">
                  <c:v>32.999999999997804</c:v>
                </c:pt>
                <c:pt idx="7260">
                  <c:v>33.004545454543262</c:v>
                </c:pt>
                <c:pt idx="7261">
                  <c:v>33.009090909088719</c:v>
                </c:pt>
                <c:pt idx="7262">
                  <c:v>33.013636363634177</c:v>
                </c:pt>
                <c:pt idx="7263">
                  <c:v>33.018181818179634</c:v>
                </c:pt>
                <c:pt idx="7264">
                  <c:v>33.022727272725092</c:v>
                </c:pt>
                <c:pt idx="7265">
                  <c:v>33.02727272727055</c:v>
                </c:pt>
                <c:pt idx="7266">
                  <c:v>33.031818181816007</c:v>
                </c:pt>
                <c:pt idx="7267">
                  <c:v>33.036363636361465</c:v>
                </c:pt>
                <c:pt idx="7268">
                  <c:v>33.040909090906922</c:v>
                </c:pt>
                <c:pt idx="7269">
                  <c:v>33.04545454545238</c:v>
                </c:pt>
                <c:pt idx="7270">
                  <c:v>33.049999999997837</c:v>
                </c:pt>
                <c:pt idx="7271">
                  <c:v>33.054545454543295</c:v>
                </c:pt>
                <c:pt idx="7272">
                  <c:v>33.059090909088752</c:v>
                </c:pt>
                <c:pt idx="7273">
                  <c:v>33.06363636363421</c:v>
                </c:pt>
                <c:pt idx="7274">
                  <c:v>33.068181818179667</c:v>
                </c:pt>
                <c:pt idx="7275">
                  <c:v>33.072727272725125</c:v>
                </c:pt>
                <c:pt idx="7276">
                  <c:v>33.077272727270582</c:v>
                </c:pt>
                <c:pt idx="7277">
                  <c:v>33.08181818181604</c:v>
                </c:pt>
                <c:pt idx="7278">
                  <c:v>33.086363636361497</c:v>
                </c:pt>
                <c:pt idx="7279">
                  <c:v>33.090909090906955</c:v>
                </c:pt>
                <c:pt idx="7280">
                  <c:v>33.095454545452412</c:v>
                </c:pt>
                <c:pt idx="7281">
                  <c:v>33.09999999999787</c:v>
                </c:pt>
                <c:pt idx="7282">
                  <c:v>33.104545454543327</c:v>
                </c:pt>
                <c:pt idx="7283">
                  <c:v>33.109090909088785</c:v>
                </c:pt>
                <c:pt idx="7284">
                  <c:v>33.113636363634242</c:v>
                </c:pt>
                <c:pt idx="7285">
                  <c:v>33.1181818181797</c:v>
                </c:pt>
                <c:pt idx="7286">
                  <c:v>33.122727272725157</c:v>
                </c:pt>
                <c:pt idx="7287">
                  <c:v>33.127272727270615</c:v>
                </c:pt>
                <c:pt idx="7288">
                  <c:v>33.131818181816072</c:v>
                </c:pt>
                <c:pt idx="7289">
                  <c:v>33.13636363636153</c:v>
                </c:pt>
                <c:pt idx="7290">
                  <c:v>33.140909090906987</c:v>
                </c:pt>
                <c:pt idx="7291">
                  <c:v>33.145454545452445</c:v>
                </c:pt>
                <c:pt idx="7292">
                  <c:v>33.149999999997902</c:v>
                </c:pt>
                <c:pt idx="7293">
                  <c:v>33.15454545454336</c:v>
                </c:pt>
                <c:pt idx="7294">
                  <c:v>33.159090909088818</c:v>
                </c:pt>
                <c:pt idx="7295">
                  <c:v>33.163636363634275</c:v>
                </c:pt>
                <c:pt idx="7296">
                  <c:v>33.168181818179733</c:v>
                </c:pt>
                <c:pt idx="7297">
                  <c:v>33.17272727272519</c:v>
                </c:pt>
                <c:pt idx="7298">
                  <c:v>33.177272727270648</c:v>
                </c:pt>
                <c:pt idx="7299">
                  <c:v>33.181818181816105</c:v>
                </c:pt>
                <c:pt idx="7300">
                  <c:v>33.186363636361563</c:v>
                </c:pt>
                <c:pt idx="7301">
                  <c:v>33.19090909090702</c:v>
                </c:pt>
                <c:pt idx="7302">
                  <c:v>33.195454545452478</c:v>
                </c:pt>
                <c:pt idx="7303">
                  <c:v>33.199999999997935</c:v>
                </c:pt>
                <c:pt idx="7304">
                  <c:v>33.204545454543393</c:v>
                </c:pt>
                <c:pt idx="7305">
                  <c:v>33.20909090908885</c:v>
                </c:pt>
                <c:pt idx="7306">
                  <c:v>33.213636363634308</c:v>
                </c:pt>
                <c:pt idx="7307">
                  <c:v>33.218181818179765</c:v>
                </c:pt>
                <c:pt idx="7308">
                  <c:v>33.222727272725223</c:v>
                </c:pt>
                <c:pt idx="7309">
                  <c:v>33.22727272727068</c:v>
                </c:pt>
                <c:pt idx="7310">
                  <c:v>33.231818181816138</c:v>
                </c:pt>
                <c:pt idx="7311">
                  <c:v>33.236363636361595</c:v>
                </c:pt>
                <c:pt idx="7312">
                  <c:v>33.240909090907053</c:v>
                </c:pt>
                <c:pt idx="7313">
                  <c:v>33.24545454545251</c:v>
                </c:pt>
                <c:pt idx="7314">
                  <c:v>33.249999999997968</c:v>
                </c:pt>
                <c:pt idx="7315">
                  <c:v>33.254545454543425</c:v>
                </c:pt>
                <c:pt idx="7316">
                  <c:v>33.259090909088883</c:v>
                </c:pt>
                <c:pt idx="7317">
                  <c:v>33.26363636363434</c:v>
                </c:pt>
                <c:pt idx="7318">
                  <c:v>33.268181818179798</c:v>
                </c:pt>
                <c:pt idx="7319">
                  <c:v>33.272727272725255</c:v>
                </c:pt>
                <c:pt idx="7320">
                  <c:v>33.277272727270713</c:v>
                </c:pt>
                <c:pt idx="7321">
                  <c:v>33.28181818181617</c:v>
                </c:pt>
                <c:pt idx="7322">
                  <c:v>33.286363636361628</c:v>
                </c:pt>
                <c:pt idx="7323">
                  <c:v>33.290909090907085</c:v>
                </c:pt>
                <c:pt idx="7324">
                  <c:v>33.295454545452543</c:v>
                </c:pt>
                <c:pt idx="7325">
                  <c:v>33.299999999998001</c:v>
                </c:pt>
                <c:pt idx="7326">
                  <c:v>33.304545454543458</c:v>
                </c:pt>
                <c:pt idx="7327">
                  <c:v>33.309090909088916</c:v>
                </c:pt>
                <c:pt idx="7328">
                  <c:v>33.313636363634373</c:v>
                </c:pt>
                <c:pt idx="7329">
                  <c:v>33.318181818179831</c:v>
                </c:pt>
                <c:pt idx="7330">
                  <c:v>33.322727272725288</c:v>
                </c:pt>
                <c:pt idx="7331">
                  <c:v>33.327272727270746</c:v>
                </c:pt>
                <c:pt idx="7332">
                  <c:v>33.331818181816203</c:v>
                </c:pt>
                <c:pt idx="7333">
                  <c:v>33.336363636361661</c:v>
                </c:pt>
                <c:pt idx="7334">
                  <c:v>33.340909090907118</c:v>
                </c:pt>
                <c:pt idx="7335">
                  <c:v>33.345454545452576</c:v>
                </c:pt>
                <c:pt idx="7336">
                  <c:v>33.349999999998033</c:v>
                </c:pt>
                <c:pt idx="7337">
                  <c:v>33.354545454543491</c:v>
                </c:pt>
                <c:pt idx="7338">
                  <c:v>33.359090909088948</c:v>
                </c:pt>
                <c:pt idx="7339">
                  <c:v>33.363636363634406</c:v>
                </c:pt>
                <c:pt idx="7340">
                  <c:v>33.368181818179863</c:v>
                </c:pt>
                <c:pt idx="7341">
                  <c:v>33.372727272725321</c:v>
                </c:pt>
                <c:pt idx="7342">
                  <c:v>33.377272727270778</c:v>
                </c:pt>
                <c:pt idx="7343">
                  <c:v>33.381818181816236</c:v>
                </c:pt>
                <c:pt idx="7344">
                  <c:v>33.386363636361693</c:v>
                </c:pt>
                <c:pt idx="7345">
                  <c:v>33.390909090907151</c:v>
                </c:pt>
                <c:pt idx="7346">
                  <c:v>33.395454545452608</c:v>
                </c:pt>
                <c:pt idx="7347">
                  <c:v>33.399999999998066</c:v>
                </c:pt>
                <c:pt idx="7348">
                  <c:v>33.404545454543523</c:v>
                </c:pt>
                <c:pt idx="7349">
                  <c:v>33.409090909088981</c:v>
                </c:pt>
                <c:pt idx="7350">
                  <c:v>33.413636363634438</c:v>
                </c:pt>
                <c:pt idx="7351">
                  <c:v>33.418181818179896</c:v>
                </c:pt>
                <c:pt idx="7352">
                  <c:v>33.422727272725353</c:v>
                </c:pt>
                <c:pt idx="7353">
                  <c:v>33.427272727270811</c:v>
                </c:pt>
                <c:pt idx="7354">
                  <c:v>33.431818181816269</c:v>
                </c:pt>
                <c:pt idx="7355">
                  <c:v>33.436363636361726</c:v>
                </c:pt>
                <c:pt idx="7356">
                  <c:v>33.440909090907184</c:v>
                </c:pt>
                <c:pt idx="7357">
                  <c:v>33.445454545452641</c:v>
                </c:pt>
                <c:pt idx="7358">
                  <c:v>33.449999999998099</c:v>
                </c:pt>
                <c:pt idx="7359">
                  <c:v>33.454545454543556</c:v>
                </c:pt>
                <c:pt idx="7360">
                  <c:v>33.459090909089014</c:v>
                </c:pt>
                <c:pt idx="7361">
                  <c:v>33.463636363634471</c:v>
                </c:pt>
                <c:pt idx="7362">
                  <c:v>33.468181818179929</c:v>
                </c:pt>
                <c:pt idx="7363">
                  <c:v>33.472727272725386</c:v>
                </c:pt>
                <c:pt idx="7364">
                  <c:v>33.477272727270844</c:v>
                </c:pt>
                <c:pt idx="7365">
                  <c:v>33.481818181816301</c:v>
                </c:pt>
                <c:pt idx="7366">
                  <c:v>33.486363636361759</c:v>
                </c:pt>
                <c:pt idx="7367">
                  <c:v>33.490909090907216</c:v>
                </c:pt>
                <c:pt idx="7368">
                  <c:v>33.495454545452674</c:v>
                </c:pt>
                <c:pt idx="7369">
                  <c:v>33.499999999998131</c:v>
                </c:pt>
                <c:pt idx="7370">
                  <c:v>33.504545454543589</c:v>
                </c:pt>
                <c:pt idx="7371">
                  <c:v>33.509090909089046</c:v>
                </c:pt>
                <c:pt idx="7372">
                  <c:v>33.513636363634504</c:v>
                </c:pt>
                <c:pt idx="7373">
                  <c:v>33.518181818179961</c:v>
                </c:pt>
                <c:pt idx="7374">
                  <c:v>33.522727272725419</c:v>
                </c:pt>
                <c:pt idx="7375">
                  <c:v>33.527272727270876</c:v>
                </c:pt>
                <c:pt idx="7376">
                  <c:v>33.531818181816334</c:v>
                </c:pt>
                <c:pt idx="7377">
                  <c:v>33.536363636361791</c:v>
                </c:pt>
                <c:pt idx="7378">
                  <c:v>33.540909090907249</c:v>
                </c:pt>
                <c:pt idx="7379">
                  <c:v>33.545454545452706</c:v>
                </c:pt>
                <c:pt idx="7380">
                  <c:v>33.549999999998164</c:v>
                </c:pt>
                <c:pt idx="7381">
                  <c:v>33.554545454543621</c:v>
                </c:pt>
                <c:pt idx="7382">
                  <c:v>33.559090909089079</c:v>
                </c:pt>
                <c:pt idx="7383">
                  <c:v>33.563636363634537</c:v>
                </c:pt>
                <c:pt idx="7384">
                  <c:v>33.568181818179994</c:v>
                </c:pt>
                <c:pt idx="7385">
                  <c:v>33.572727272725452</c:v>
                </c:pt>
                <c:pt idx="7386">
                  <c:v>33.577272727270909</c:v>
                </c:pt>
                <c:pt idx="7387">
                  <c:v>33.581818181816367</c:v>
                </c:pt>
                <c:pt idx="7388">
                  <c:v>33.586363636361824</c:v>
                </c:pt>
                <c:pt idx="7389">
                  <c:v>33.590909090907282</c:v>
                </c:pt>
                <c:pt idx="7390">
                  <c:v>33.595454545452739</c:v>
                </c:pt>
                <c:pt idx="7391">
                  <c:v>33.599999999998197</c:v>
                </c:pt>
                <c:pt idx="7392">
                  <c:v>33.604545454543654</c:v>
                </c:pt>
                <c:pt idx="7393">
                  <c:v>33.609090909089112</c:v>
                </c:pt>
                <c:pt idx="7394">
                  <c:v>33.613636363634569</c:v>
                </c:pt>
                <c:pt idx="7395">
                  <c:v>33.618181818180027</c:v>
                </c:pt>
                <c:pt idx="7396">
                  <c:v>33.622727272725484</c:v>
                </c:pt>
                <c:pt idx="7397">
                  <c:v>33.627272727270942</c:v>
                </c:pt>
                <c:pt idx="7398">
                  <c:v>33.631818181816399</c:v>
                </c:pt>
                <c:pt idx="7399">
                  <c:v>33.636363636361857</c:v>
                </c:pt>
                <c:pt idx="7400">
                  <c:v>33.640909090907314</c:v>
                </c:pt>
                <c:pt idx="7401">
                  <c:v>33.645454545452772</c:v>
                </c:pt>
                <c:pt idx="7402">
                  <c:v>33.649999999998229</c:v>
                </c:pt>
                <c:pt idx="7403">
                  <c:v>33.654545454543687</c:v>
                </c:pt>
                <c:pt idx="7404">
                  <c:v>33.659090909089144</c:v>
                </c:pt>
                <c:pt idx="7405">
                  <c:v>33.663636363634602</c:v>
                </c:pt>
                <c:pt idx="7406">
                  <c:v>33.668181818180059</c:v>
                </c:pt>
                <c:pt idx="7407">
                  <c:v>33.672727272725517</c:v>
                </c:pt>
                <c:pt idx="7408">
                  <c:v>33.677272727270974</c:v>
                </c:pt>
                <c:pt idx="7409">
                  <c:v>33.681818181816432</c:v>
                </c:pt>
                <c:pt idx="7410">
                  <c:v>33.686363636361889</c:v>
                </c:pt>
                <c:pt idx="7411">
                  <c:v>33.690909090907347</c:v>
                </c:pt>
                <c:pt idx="7412">
                  <c:v>33.695454545452804</c:v>
                </c:pt>
                <c:pt idx="7413">
                  <c:v>33.699999999998262</c:v>
                </c:pt>
                <c:pt idx="7414">
                  <c:v>33.70454545454372</c:v>
                </c:pt>
                <c:pt idx="7415">
                  <c:v>33.709090909089177</c:v>
                </c:pt>
                <c:pt idx="7416">
                  <c:v>33.713636363634635</c:v>
                </c:pt>
                <c:pt idx="7417">
                  <c:v>33.718181818180092</c:v>
                </c:pt>
                <c:pt idx="7418">
                  <c:v>33.72272727272555</c:v>
                </c:pt>
                <c:pt idx="7419">
                  <c:v>33.727272727271007</c:v>
                </c:pt>
                <c:pt idx="7420">
                  <c:v>33.731818181816465</c:v>
                </c:pt>
                <c:pt idx="7421">
                  <c:v>33.736363636361922</c:v>
                </c:pt>
                <c:pt idx="7422">
                  <c:v>33.74090909090738</c:v>
                </c:pt>
                <c:pt idx="7423">
                  <c:v>33.745454545452837</c:v>
                </c:pt>
                <c:pt idx="7424">
                  <c:v>33.749999999998295</c:v>
                </c:pt>
                <c:pt idx="7425">
                  <c:v>33.754545454543752</c:v>
                </c:pt>
                <c:pt idx="7426">
                  <c:v>33.75909090908921</c:v>
                </c:pt>
                <c:pt idx="7427">
                  <c:v>33.763636363634667</c:v>
                </c:pt>
                <c:pt idx="7428">
                  <c:v>33.768181818180125</c:v>
                </c:pt>
                <c:pt idx="7429">
                  <c:v>33.772727272725582</c:v>
                </c:pt>
                <c:pt idx="7430">
                  <c:v>33.77727272727104</c:v>
                </c:pt>
                <c:pt idx="7431">
                  <c:v>33.781818181816497</c:v>
                </c:pt>
                <c:pt idx="7432">
                  <c:v>33.786363636361955</c:v>
                </c:pt>
                <c:pt idx="7433">
                  <c:v>33.790909090907412</c:v>
                </c:pt>
                <c:pt idx="7434">
                  <c:v>33.79545454545287</c:v>
                </c:pt>
                <c:pt idx="7435">
                  <c:v>33.799999999998327</c:v>
                </c:pt>
                <c:pt idx="7436">
                  <c:v>33.804545454543785</c:v>
                </c:pt>
                <c:pt idx="7437">
                  <c:v>33.809090909089242</c:v>
                </c:pt>
                <c:pt idx="7438">
                  <c:v>33.8136363636347</c:v>
                </c:pt>
                <c:pt idx="7439">
                  <c:v>33.818181818180157</c:v>
                </c:pt>
                <c:pt idx="7440">
                  <c:v>33.822727272725615</c:v>
                </c:pt>
                <c:pt idx="7441">
                  <c:v>33.827272727271072</c:v>
                </c:pt>
                <c:pt idx="7442">
                  <c:v>33.83181818181653</c:v>
                </c:pt>
                <c:pt idx="7443">
                  <c:v>33.836363636361988</c:v>
                </c:pt>
                <c:pt idx="7444">
                  <c:v>33.840909090907445</c:v>
                </c:pt>
                <c:pt idx="7445">
                  <c:v>33.845454545452903</c:v>
                </c:pt>
                <c:pt idx="7446">
                  <c:v>33.84999999999836</c:v>
                </c:pt>
                <c:pt idx="7447">
                  <c:v>33.854545454543818</c:v>
                </c:pt>
                <c:pt idx="7448">
                  <c:v>33.859090909089275</c:v>
                </c:pt>
                <c:pt idx="7449">
                  <c:v>33.863636363634733</c:v>
                </c:pt>
                <c:pt idx="7450">
                  <c:v>33.86818181818019</c:v>
                </c:pt>
                <c:pt idx="7451">
                  <c:v>33.872727272725648</c:v>
                </c:pt>
                <c:pt idx="7452">
                  <c:v>33.877272727271105</c:v>
                </c:pt>
                <c:pt idx="7453">
                  <c:v>33.881818181816563</c:v>
                </c:pt>
                <c:pt idx="7454">
                  <c:v>33.88636363636202</c:v>
                </c:pt>
                <c:pt idx="7455">
                  <c:v>33.890909090907478</c:v>
                </c:pt>
                <c:pt idx="7456">
                  <c:v>33.895454545452935</c:v>
                </c:pt>
                <c:pt idx="7457">
                  <c:v>33.899999999998393</c:v>
                </c:pt>
                <c:pt idx="7458">
                  <c:v>33.90454545454385</c:v>
                </c:pt>
                <c:pt idx="7459">
                  <c:v>33.909090909089308</c:v>
                </c:pt>
                <c:pt idx="7460">
                  <c:v>33.913636363634765</c:v>
                </c:pt>
                <c:pt idx="7461">
                  <c:v>33.918181818180223</c:v>
                </c:pt>
                <c:pt idx="7462">
                  <c:v>33.92272727272568</c:v>
                </c:pt>
                <c:pt idx="7463">
                  <c:v>33.927272727271138</c:v>
                </c:pt>
                <c:pt idx="7464">
                  <c:v>33.931818181816595</c:v>
                </c:pt>
                <c:pt idx="7465">
                  <c:v>33.936363636362053</c:v>
                </c:pt>
                <c:pt idx="7466">
                  <c:v>33.94090909090751</c:v>
                </c:pt>
                <c:pt idx="7467">
                  <c:v>33.945454545452968</c:v>
                </c:pt>
                <c:pt idx="7468">
                  <c:v>33.949999999998425</c:v>
                </c:pt>
                <c:pt idx="7469">
                  <c:v>33.954545454543883</c:v>
                </c:pt>
                <c:pt idx="7470">
                  <c:v>33.95909090908934</c:v>
                </c:pt>
                <c:pt idx="7471">
                  <c:v>33.963636363634798</c:v>
                </c:pt>
                <c:pt idx="7472">
                  <c:v>33.968181818180256</c:v>
                </c:pt>
                <c:pt idx="7473">
                  <c:v>33.972727272725713</c:v>
                </c:pt>
                <c:pt idx="7474">
                  <c:v>33.977272727271171</c:v>
                </c:pt>
                <c:pt idx="7475">
                  <c:v>33.981818181816628</c:v>
                </c:pt>
                <c:pt idx="7476">
                  <c:v>33.986363636362086</c:v>
                </c:pt>
                <c:pt idx="7477">
                  <c:v>33.990909090907543</c:v>
                </c:pt>
                <c:pt idx="7478">
                  <c:v>33.995454545453001</c:v>
                </c:pt>
                <c:pt idx="7479">
                  <c:v>33.999999999998458</c:v>
                </c:pt>
                <c:pt idx="7480">
                  <c:v>34.004545454543916</c:v>
                </c:pt>
                <c:pt idx="7481">
                  <c:v>34.009090909089373</c:v>
                </c:pt>
                <c:pt idx="7482">
                  <c:v>34.013636363634831</c:v>
                </c:pt>
                <c:pt idx="7483">
                  <c:v>34.018181818180288</c:v>
                </c:pt>
                <c:pt idx="7484">
                  <c:v>34.022727272725746</c:v>
                </c:pt>
                <c:pt idx="7485">
                  <c:v>34.027272727271203</c:v>
                </c:pt>
                <c:pt idx="7486">
                  <c:v>34.031818181816661</c:v>
                </c:pt>
                <c:pt idx="7487">
                  <c:v>34.036363636362118</c:v>
                </c:pt>
                <c:pt idx="7488">
                  <c:v>34.040909090907576</c:v>
                </c:pt>
                <c:pt idx="7489">
                  <c:v>34.045454545453033</c:v>
                </c:pt>
                <c:pt idx="7490">
                  <c:v>34.049999999998491</c:v>
                </c:pt>
                <c:pt idx="7491">
                  <c:v>34.054545454543948</c:v>
                </c:pt>
                <c:pt idx="7492">
                  <c:v>34.059090909089406</c:v>
                </c:pt>
                <c:pt idx="7493">
                  <c:v>34.063636363634863</c:v>
                </c:pt>
                <c:pt idx="7494">
                  <c:v>34.068181818180321</c:v>
                </c:pt>
                <c:pt idx="7495">
                  <c:v>34.072727272725778</c:v>
                </c:pt>
                <c:pt idx="7496">
                  <c:v>34.077272727271236</c:v>
                </c:pt>
                <c:pt idx="7497">
                  <c:v>34.081818181816693</c:v>
                </c:pt>
                <c:pt idx="7498">
                  <c:v>34.086363636362151</c:v>
                </c:pt>
                <c:pt idx="7499">
                  <c:v>34.090909090907608</c:v>
                </c:pt>
                <c:pt idx="7500">
                  <c:v>34.095454545453066</c:v>
                </c:pt>
                <c:pt idx="7501">
                  <c:v>34.099999999998523</c:v>
                </c:pt>
                <c:pt idx="7502">
                  <c:v>34.104545454543981</c:v>
                </c:pt>
                <c:pt idx="7503">
                  <c:v>34.109090909089439</c:v>
                </c:pt>
                <c:pt idx="7504">
                  <c:v>34.113636363634896</c:v>
                </c:pt>
                <c:pt idx="7505">
                  <c:v>34.118181818180354</c:v>
                </c:pt>
                <c:pt idx="7506">
                  <c:v>34.122727272725811</c:v>
                </c:pt>
                <c:pt idx="7507">
                  <c:v>34.127272727271269</c:v>
                </c:pt>
                <c:pt idx="7508">
                  <c:v>34.131818181816726</c:v>
                </c:pt>
                <c:pt idx="7509">
                  <c:v>34.136363636362184</c:v>
                </c:pt>
                <c:pt idx="7510">
                  <c:v>34.140909090907641</c:v>
                </c:pt>
                <c:pt idx="7511">
                  <c:v>34.145454545453099</c:v>
                </c:pt>
                <c:pt idx="7512">
                  <c:v>34.149999999998556</c:v>
                </c:pt>
                <c:pt idx="7513">
                  <c:v>34.154545454544014</c:v>
                </c:pt>
                <c:pt idx="7514">
                  <c:v>34.159090909089471</c:v>
                </c:pt>
                <c:pt idx="7515">
                  <c:v>34.163636363634929</c:v>
                </c:pt>
                <c:pt idx="7516">
                  <c:v>34.168181818180386</c:v>
                </c:pt>
                <c:pt idx="7517">
                  <c:v>34.172727272725844</c:v>
                </c:pt>
                <c:pt idx="7518">
                  <c:v>34.177272727271301</c:v>
                </c:pt>
                <c:pt idx="7519">
                  <c:v>34.181818181816759</c:v>
                </c:pt>
                <c:pt idx="7520">
                  <c:v>34.186363636362216</c:v>
                </c:pt>
                <c:pt idx="7521">
                  <c:v>34.190909090907674</c:v>
                </c:pt>
                <c:pt idx="7522">
                  <c:v>34.195454545453131</c:v>
                </c:pt>
                <c:pt idx="7523">
                  <c:v>34.199999999998589</c:v>
                </c:pt>
                <c:pt idx="7524">
                  <c:v>34.204545454544046</c:v>
                </c:pt>
                <c:pt idx="7525">
                  <c:v>34.209090909089504</c:v>
                </c:pt>
                <c:pt idx="7526">
                  <c:v>34.213636363634961</c:v>
                </c:pt>
                <c:pt idx="7527">
                  <c:v>34.218181818180419</c:v>
                </c:pt>
                <c:pt idx="7528">
                  <c:v>34.222727272725876</c:v>
                </c:pt>
                <c:pt idx="7529">
                  <c:v>34.227272727271334</c:v>
                </c:pt>
                <c:pt idx="7530">
                  <c:v>34.231818181816791</c:v>
                </c:pt>
                <c:pt idx="7531">
                  <c:v>34.236363636362249</c:v>
                </c:pt>
                <c:pt idx="7532">
                  <c:v>34.240909090907707</c:v>
                </c:pt>
                <c:pt idx="7533">
                  <c:v>34.245454545453164</c:v>
                </c:pt>
                <c:pt idx="7534">
                  <c:v>34.249999999998622</c:v>
                </c:pt>
                <c:pt idx="7535">
                  <c:v>34.254545454544079</c:v>
                </c:pt>
                <c:pt idx="7536">
                  <c:v>34.259090909089537</c:v>
                </c:pt>
                <c:pt idx="7537">
                  <c:v>34.263636363634994</c:v>
                </c:pt>
                <c:pt idx="7538">
                  <c:v>34.268181818180452</c:v>
                </c:pt>
                <c:pt idx="7539">
                  <c:v>34.272727272725909</c:v>
                </c:pt>
                <c:pt idx="7540">
                  <c:v>34.277272727271367</c:v>
                </c:pt>
                <c:pt idx="7541">
                  <c:v>34.281818181816824</c:v>
                </c:pt>
                <c:pt idx="7542">
                  <c:v>34.286363636362282</c:v>
                </c:pt>
                <c:pt idx="7543">
                  <c:v>34.290909090907739</c:v>
                </c:pt>
                <c:pt idx="7544">
                  <c:v>34.295454545453197</c:v>
                </c:pt>
                <c:pt idx="7545">
                  <c:v>34.299999999998654</c:v>
                </c:pt>
                <c:pt idx="7546">
                  <c:v>34.304545454544112</c:v>
                </c:pt>
                <c:pt idx="7547">
                  <c:v>34.309090909089569</c:v>
                </c:pt>
                <c:pt idx="7548">
                  <c:v>34.313636363635027</c:v>
                </c:pt>
                <c:pt idx="7549">
                  <c:v>34.318181818180484</c:v>
                </c:pt>
                <c:pt idx="7550">
                  <c:v>34.322727272725942</c:v>
                </c:pt>
                <c:pt idx="7551">
                  <c:v>34.327272727271399</c:v>
                </c:pt>
                <c:pt idx="7552">
                  <c:v>34.331818181816857</c:v>
                </c:pt>
                <c:pt idx="7553">
                  <c:v>34.336363636362314</c:v>
                </c:pt>
                <c:pt idx="7554">
                  <c:v>34.340909090907772</c:v>
                </c:pt>
                <c:pt idx="7555">
                  <c:v>34.345454545453229</c:v>
                </c:pt>
                <c:pt idx="7556">
                  <c:v>34.349999999998687</c:v>
                </c:pt>
                <c:pt idx="7557">
                  <c:v>34.354545454544144</c:v>
                </c:pt>
                <c:pt idx="7558">
                  <c:v>34.359090909089602</c:v>
                </c:pt>
                <c:pt idx="7559">
                  <c:v>34.363636363635059</c:v>
                </c:pt>
                <c:pt idx="7560">
                  <c:v>34.368181818180517</c:v>
                </c:pt>
                <c:pt idx="7561">
                  <c:v>34.372727272725975</c:v>
                </c:pt>
                <c:pt idx="7562">
                  <c:v>34.377272727271432</c:v>
                </c:pt>
                <c:pt idx="7563">
                  <c:v>34.38181818181689</c:v>
                </c:pt>
                <c:pt idx="7564">
                  <c:v>34.386363636362347</c:v>
                </c:pt>
                <c:pt idx="7565">
                  <c:v>34.390909090907805</c:v>
                </c:pt>
                <c:pt idx="7566">
                  <c:v>34.395454545453262</c:v>
                </c:pt>
                <c:pt idx="7567">
                  <c:v>34.39999999999872</c:v>
                </c:pt>
                <c:pt idx="7568">
                  <c:v>34.404545454544177</c:v>
                </c:pt>
                <c:pt idx="7569">
                  <c:v>34.409090909089635</c:v>
                </c:pt>
                <c:pt idx="7570">
                  <c:v>34.413636363635092</c:v>
                </c:pt>
                <c:pt idx="7571">
                  <c:v>34.41818181818055</c:v>
                </c:pt>
                <c:pt idx="7572">
                  <c:v>34.422727272726007</c:v>
                </c:pt>
                <c:pt idx="7573">
                  <c:v>34.427272727271465</c:v>
                </c:pt>
                <c:pt idx="7574">
                  <c:v>34.431818181816922</c:v>
                </c:pt>
                <c:pt idx="7575">
                  <c:v>34.43636363636238</c:v>
                </c:pt>
                <c:pt idx="7576">
                  <c:v>34.440909090907837</c:v>
                </c:pt>
                <c:pt idx="7577">
                  <c:v>34.445454545453295</c:v>
                </c:pt>
                <c:pt idx="7578">
                  <c:v>34.449999999998752</c:v>
                </c:pt>
                <c:pt idx="7579">
                  <c:v>34.45454545454421</c:v>
                </c:pt>
                <c:pt idx="7580">
                  <c:v>34.459090909089667</c:v>
                </c:pt>
                <c:pt idx="7581">
                  <c:v>34.463636363635125</c:v>
                </c:pt>
                <c:pt idx="7582">
                  <c:v>34.468181818180582</c:v>
                </c:pt>
                <c:pt idx="7583">
                  <c:v>34.47272727272604</c:v>
                </c:pt>
                <c:pt idx="7584">
                  <c:v>34.477272727271497</c:v>
                </c:pt>
                <c:pt idx="7585">
                  <c:v>34.481818181816955</c:v>
                </c:pt>
                <c:pt idx="7586">
                  <c:v>34.486363636362412</c:v>
                </c:pt>
                <c:pt idx="7587">
                  <c:v>34.49090909090787</c:v>
                </c:pt>
                <c:pt idx="7588">
                  <c:v>34.495454545453327</c:v>
                </c:pt>
                <c:pt idx="7589">
                  <c:v>34.499999999998785</c:v>
                </c:pt>
                <c:pt idx="7590">
                  <c:v>34.504545454544242</c:v>
                </c:pt>
                <c:pt idx="7591">
                  <c:v>34.5090909090897</c:v>
                </c:pt>
                <c:pt idx="7592">
                  <c:v>34.513636363635158</c:v>
                </c:pt>
                <c:pt idx="7593">
                  <c:v>34.518181818180615</c:v>
                </c:pt>
                <c:pt idx="7594">
                  <c:v>34.522727272726073</c:v>
                </c:pt>
                <c:pt idx="7595">
                  <c:v>34.52727272727153</c:v>
                </c:pt>
                <c:pt idx="7596">
                  <c:v>34.531818181816988</c:v>
                </c:pt>
                <c:pt idx="7597">
                  <c:v>34.536363636362445</c:v>
                </c:pt>
                <c:pt idx="7598">
                  <c:v>34.540909090907903</c:v>
                </c:pt>
                <c:pt idx="7599">
                  <c:v>34.54545454545336</c:v>
                </c:pt>
                <c:pt idx="7600">
                  <c:v>34.549999999998818</c:v>
                </c:pt>
                <c:pt idx="7601">
                  <c:v>34.554545454544275</c:v>
                </c:pt>
                <c:pt idx="7602">
                  <c:v>34.559090909089733</c:v>
                </c:pt>
                <c:pt idx="7603">
                  <c:v>34.56363636363519</c:v>
                </c:pt>
                <c:pt idx="7604">
                  <c:v>34.568181818180648</c:v>
                </c:pt>
                <c:pt idx="7605">
                  <c:v>34.572727272726105</c:v>
                </c:pt>
                <c:pt idx="7606">
                  <c:v>34.577272727271563</c:v>
                </c:pt>
                <c:pt idx="7607">
                  <c:v>34.58181818181702</c:v>
                </c:pt>
                <c:pt idx="7608">
                  <c:v>34.586363636362478</c:v>
                </c:pt>
                <c:pt idx="7609">
                  <c:v>34.590909090907935</c:v>
                </c:pt>
                <c:pt idx="7610">
                  <c:v>34.595454545453393</c:v>
                </c:pt>
                <c:pt idx="7611">
                  <c:v>34.59999999999885</c:v>
                </c:pt>
                <c:pt idx="7612">
                  <c:v>34.604545454544308</c:v>
                </c:pt>
                <c:pt idx="7613">
                  <c:v>34.609090909089765</c:v>
                </c:pt>
                <c:pt idx="7614">
                  <c:v>34.613636363635223</c:v>
                </c:pt>
                <c:pt idx="7615">
                  <c:v>34.61818181818068</c:v>
                </c:pt>
                <c:pt idx="7616">
                  <c:v>34.622727272726138</c:v>
                </c:pt>
                <c:pt idx="7617">
                  <c:v>34.627272727271595</c:v>
                </c:pt>
                <c:pt idx="7618">
                  <c:v>34.631818181817053</c:v>
                </c:pt>
                <c:pt idx="7619">
                  <c:v>34.63636363636251</c:v>
                </c:pt>
                <c:pt idx="7620">
                  <c:v>34.640909090907968</c:v>
                </c:pt>
                <c:pt idx="7621">
                  <c:v>34.645454545453426</c:v>
                </c:pt>
                <c:pt idx="7622">
                  <c:v>34.649999999998883</c:v>
                </c:pt>
                <c:pt idx="7623">
                  <c:v>34.654545454544341</c:v>
                </c:pt>
                <c:pt idx="7624">
                  <c:v>34.659090909089798</c:v>
                </c:pt>
                <c:pt idx="7625">
                  <c:v>34.663636363635256</c:v>
                </c:pt>
                <c:pt idx="7626">
                  <c:v>34.668181818180713</c:v>
                </c:pt>
                <c:pt idx="7627">
                  <c:v>34.672727272726171</c:v>
                </c:pt>
                <c:pt idx="7628">
                  <c:v>34.677272727271628</c:v>
                </c:pt>
                <c:pt idx="7629">
                  <c:v>34.681818181817086</c:v>
                </c:pt>
                <c:pt idx="7630">
                  <c:v>34.686363636362543</c:v>
                </c:pt>
                <c:pt idx="7631">
                  <c:v>34.690909090908001</c:v>
                </c:pt>
                <c:pt idx="7632">
                  <c:v>34.695454545453458</c:v>
                </c:pt>
                <c:pt idx="7633">
                  <c:v>34.699999999998916</c:v>
                </c:pt>
                <c:pt idx="7634">
                  <c:v>34.704545454544373</c:v>
                </c:pt>
                <c:pt idx="7635">
                  <c:v>34.709090909089831</c:v>
                </c:pt>
                <c:pt idx="7636">
                  <c:v>34.713636363635288</c:v>
                </c:pt>
                <c:pt idx="7637">
                  <c:v>34.718181818180746</c:v>
                </c:pt>
                <c:pt idx="7638">
                  <c:v>34.722727272726203</c:v>
                </c:pt>
                <c:pt idx="7639">
                  <c:v>34.727272727271661</c:v>
                </c:pt>
                <c:pt idx="7640">
                  <c:v>34.731818181817118</c:v>
                </c:pt>
                <c:pt idx="7641">
                  <c:v>34.736363636362576</c:v>
                </c:pt>
                <c:pt idx="7642">
                  <c:v>34.740909090908033</c:v>
                </c:pt>
                <c:pt idx="7643">
                  <c:v>34.745454545453491</c:v>
                </c:pt>
                <c:pt idx="7644">
                  <c:v>34.749999999998948</c:v>
                </c:pt>
                <c:pt idx="7645">
                  <c:v>34.754545454544406</c:v>
                </c:pt>
                <c:pt idx="7646">
                  <c:v>34.759090909089863</c:v>
                </c:pt>
                <c:pt idx="7647">
                  <c:v>34.763636363635321</c:v>
                </c:pt>
                <c:pt idx="7648">
                  <c:v>34.768181818180778</c:v>
                </c:pt>
                <c:pt idx="7649">
                  <c:v>34.772727272726236</c:v>
                </c:pt>
                <c:pt idx="7650">
                  <c:v>34.777272727271693</c:v>
                </c:pt>
                <c:pt idx="7651">
                  <c:v>34.781818181817151</c:v>
                </c:pt>
                <c:pt idx="7652">
                  <c:v>34.786363636362609</c:v>
                </c:pt>
                <c:pt idx="7653">
                  <c:v>34.790909090908066</c:v>
                </c:pt>
                <c:pt idx="7654">
                  <c:v>34.795454545453524</c:v>
                </c:pt>
                <c:pt idx="7655">
                  <c:v>34.799999999998981</c:v>
                </c:pt>
                <c:pt idx="7656">
                  <c:v>34.804545454544439</c:v>
                </c:pt>
                <c:pt idx="7657">
                  <c:v>34.809090909089896</c:v>
                </c:pt>
                <c:pt idx="7658">
                  <c:v>34.813636363635354</c:v>
                </c:pt>
                <c:pt idx="7659">
                  <c:v>34.818181818180811</c:v>
                </c:pt>
                <c:pt idx="7660">
                  <c:v>34.822727272726269</c:v>
                </c:pt>
                <c:pt idx="7661">
                  <c:v>34.827272727271726</c:v>
                </c:pt>
                <c:pt idx="7662">
                  <c:v>34.831818181817184</c:v>
                </c:pt>
                <c:pt idx="7663">
                  <c:v>34.836363636362641</c:v>
                </c:pt>
                <c:pt idx="7664">
                  <c:v>34.840909090908099</c:v>
                </c:pt>
                <c:pt idx="7665">
                  <c:v>34.845454545453556</c:v>
                </c:pt>
                <c:pt idx="7666">
                  <c:v>34.849999999999014</c:v>
                </c:pt>
                <c:pt idx="7667">
                  <c:v>34.854545454544471</c:v>
                </c:pt>
                <c:pt idx="7668">
                  <c:v>34.859090909089929</c:v>
                </c:pt>
                <c:pt idx="7669">
                  <c:v>34.863636363635386</c:v>
                </c:pt>
                <c:pt idx="7670">
                  <c:v>34.868181818180844</c:v>
                </c:pt>
                <c:pt idx="7671">
                  <c:v>34.872727272726301</c:v>
                </c:pt>
                <c:pt idx="7672">
                  <c:v>34.877272727271759</c:v>
                </c:pt>
                <c:pt idx="7673">
                  <c:v>34.881818181817216</c:v>
                </c:pt>
                <c:pt idx="7674">
                  <c:v>34.886363636362674</c:v>
                </c:pt>
                <c:pt idx="7675">
                  <c:v>34.890909090908131</c:v>
                </c:pt>
                <c:pt idx="7676">
                  <c:v>34.895454545453589</c:v>
                </c:pt>
                <c:pt idx="7677">
                  <c:v>34.899999999999046</c:v>
                </c:pt>
                <c:pt idx="7678">
                  <c:v>34.904545454544504</c:v>
                </c:pt>
                <c:pt idx="7679">
                  <c:v>34.909090909089961</c:v>
                </c:pt>
                <c:pt idx="7680">
                  <c:v>34.913636363635419</c:v>
                </c:pt>
                <c:pt idx="7681">
                  <c:v>34.918181818180877</c:v>
                </c:pt>
                <c:pt idx="7682">
                  <c:v>34.922727272726334</c:v>
                </c:pt>
                <c:pt idx="7683">
                  <c:v>34.927272727271792</c:v>
                </c:pt>
                <c:pt idx="7684">
                  <c:v>34.931818181817249</c:v>
                </c:pt>
                <c:pt idx="7685">
                  <c:v>34.936363636362707</c:v>
                </c:pt>
                <c:pt idx="7686">
                  <c:v>34.940909090908164</c:v>
                </c:pt>
                <c:pt idx="7687">
                  <c:v>34.945454545453622</c:v>
                </c:pt>
                <c:pt idx="7688">
                  <c:v>34.949999999999079</c:v>
                </c:pt>
                <c:pt idx="7689">
                  <c:v>34.954545454544537</c:v>
                </c:pt>
                <c:pt idx="7690">
                  <c:v>34.959090909089994</c:v>
                </c:pt>
                <c:pt idx="7691">
                  <c:v>34.963636363635452</c:v>
                </c:pt>
                <c:pt idx="7692">
                  <c:v>34.968181818180909</c:v>
                </c:pt>
                <c:pt idx="7693">
                  <c:v>34.972727272726367</c:v>
                </c:pt>
                <c:pt idx="7694">
                  <c:v>34.977272727271824</c:v>
                </c:pt>
                <c:pt idx="7695">
                  <c:v>34.981818181817282</c:v>
                </c:pt>
                <c:pt idx="7696">
                  <c:v>34.986363636362739</c:v>
                </c:pt>
                <c:pt idx="7697">
                  <c:v>34.990909090908197</c:v>
                </c:pt>
                <c:pt idx="7698">
                  <c:v>34.995454545453654</c:v>
                </c:pt>
                <c:pt idx="7699">
                  <c:v>34.999999999999112</c:v>
                </c:pt>
                <c:pt idx="7700">
                  <c:v>35.004545454544569</c:v>
                </c:pt>
                <c:pt idx="7701">
                  <c:v>35.009090909090027</c:v>
                </c:pt>
                <c:pt idx="7702">
                  <c:v>35.013636363635484</c:v>
                </c:pt>
                <c:pt idx="7703">
                  <c:v>35.018181818180942</c:v>
                </c:pt>
                <c:pt idx="7704">
                  <c:v>35.022727272726399</c:v>
                </c:pt>
                <c:pt idx="7705">
                  <c:v>35.027272727271857</c:v>
                </c:pt>
                <c:pt idx="7706">
                  <c:v>35.031818181817314</c:v>
                </c:pt>
                <c:pt idx="7707">
                  <c:v>35.036363636362772</c:v>
                </c:pt>
                <c:pt idx="7708">
                  <c:v>35.040909090908229</c:v>
                </c:pt>
                <c:pt idx="7709">
                  <c:v>35.045454545453687</c:v>
                </c:pt>
                <c:pt idx="7710">
                  <c:v>35.049999999999145</c:v>
                </c:pt>
                <c:pt idx="7711">
                  <c:v>35.054545454544602</c:v>
                </c:pt>
                <c:pt idx="7712">
                  <c:v>35.05909090909006</c:v>
                </c:pt>
                <c:pt idx="7713">
                  <c:v>35.063636363635517</c:v>
                </c:pt>
                <c:pt idx="7714">
                  <c:v>35.068181818180975</c:v>
                </c:pt>
                <c:pt idx="7715">
                  <c:v>35.072727272726432</c:v>
                </c:pt>
                <c:pt idx="7716">
                  <c:v>35.07727272727189</c:v>
                </c:pt>
                <c:pt idx="7717">
                  <c:v>35.081818181817347</c:v>
                </c:pt>
                <c:pt idx="7718">
                  <c:v>35.086363636362805</c:v>
                </c:pt>
                <c:pt idx="7719">
                  <c:v>35.090909090908262</c:v>
                </c:pt>
                <c:pt idx="7720">
                  <c:v>35.09545454545372</c:v>
                </c:pt>
                <c:pt idx="7721">
                  <c:v>35.099999999999177</c:v>
                </c:pt>
                <c:pt idx="7722">
                  <c:v>35.104545454544635</c:v>
                </c:pt>
                <c:pt idx="7723">
                  <c:v>35.109090909090092</c:v>
                </c:pt>
                <c:pt idx="7724">
                  <c:v>35.11363636363555</c:v>
                </c:pt>
                <c:pt idx="7725">
                  <c:v>35.118181818181007</c:v>
                </c:pt>
                <c:pt idx="7726">
                  <c:v>35.122727272726465</c:v>
                </c:pt>
                <c:pt idx="7727">
                  <c:v>35.127272727271922</c:v>
                </c:pt>
                <c:pt idx="7728">
                  <c:v>35.13181818181738</c:v>
                </c:pt>
                <c:pt idx="7729">
                  <c:v>35.136363636362837</c:v>
                </c:pt>
                <c:pt idx="7730">
                  <c:v>35.140909090908295</c:v>
                </c:pt>
                <c:pt idx="7731">
                  <c:v>35.145454545453752</c:v>
                </c:pt>
                <c:pt idx="7732">
                  <c:v>35.14999999999921</c:v>
                </c:pt>
                <c:pt idx="7733">
                  <c:v>35.154545454544667</c:v>
                </c:pt>
                <c:pt idx="7734">
                  <c:v>35.159090909090125</c:v>
                </c:pt>
                <c:pt idx="7735">
                  <c:v>35.163636363635582</c:v>
                </c:pt>
                <c:pt idx="7736">
                  <c:v>35.16818181818104</c:v>
                </c:pt>
                <c:pt idx="7737">
                  <c:v>35.172727272726497</c:v>
                </c:pt>
                <c:pt idx="7738">
                  <c:v>35.177272727271955</c:v>
                </c:pt>
                <c:pt idx="7739">
                  <c:v>35.181818181817412</c:v>
                </c:pt>
                <c:pt idx="7740">
                  <c:v>35.18636363636287</c:v>
                </c:pt>
                <c:pt idx="7741">
                  <c:v>35.190909090908328</c:v>
                </c:pt>
                <c:pt idx="7742">
                  <c:v>35.195454545453785</c:v>
                </c:pt>
                <c:pt idx="7743">
                  <c:v>35.199999999999243</c:v>
                </c:pt>
                <c:pt idx="7744">
                  <c:v>35.2045454545447</c:v>
                </c:pt>
                <c:pt idx="7745">
                  <c:v>35.209090909090158</c:v>
                </c:pt>
                <c:pt idx="7746">
                  <c:v>35.213636363635615</c:v>
                </c:pt>
                <c:pt idx="7747">
                  <c:v>35.218181818181073</c:v>
                </c:pt>
                <c:pt idx="7748">
                  <c:v>35.22272727272653</c:v>
                </c:pt>
                <c:pt idx="7749">
                  <c:v>35.227272727271988</c:v>
                </c:pt>
                <c:pt idx="7750">
                  <c:v>35.231818181817445</c:v>
                </c:pt>
                <c:pt idx="7751">
                  <c:v>35.236363636362903</c:v>
                </c:pt>
                <c:pt idx="7752">
                  <c:v>35.24090909090836</c:v>
                </c:pt>
                <c:pt idx="7753">
                  <c:v>35.245454545453818</c:v>
                </c:pt>
                <c:pt idx="7754">
                  <c:v>35.249999999999275</c:v>
                </c:pt>
                <c:pt idx="7755">
                  <c:v>35.254545454544733</c:v>
                </c:pt>
                <c:pt idx="7756">
                  <c:v>35.25909090909019</c:v>
                </c:pt>
                <c:pt idx="7757">
                  <c:v>35.263636363635648</c:v>
                </c:pt>
                <c:pt idx="7758">
                  <c:v>35.268181818181105</c:v>
                </c:pt>
                <c:pt idx="7759">
                  <c:v>35.272727272726563</c:v>
                </c:pt>
                <c:pt idx="7760">
                  <c:v>35.27727272727202</c:v>
                </c:pt>
                <c:pt idx="7761">
                  <c:v>35.281818181817478</c:v>
                </c:pt>
                <c:pt idx="7762">
                  <c:v>35.286363636362935</c:v>
                </c:pt>
                <c:pt idx="7763">
                  <c:v>35.290909090908393</c:v>
                </c:pt>
                <c:pt idx="7764">
                  <c:v>35.29545454545385</c:v>
                </c:pt>
                <c:pt idx="7765">
                  <c:v>35.299999999999308</c:v>
                </c:pt>
                <c:pt idx="7766">
                  <c:v>35.304545454544765</c:v>
                </c:pt>
                <c:pt idx="7767">
                  <c:v>35.309090909090223</c:v>
                </c:pt>
                <c:pt idx="7768">
                  <c:v>35.31363636363568</c:v>
                </c:pt>
                <c:pt idx="7769">
                  <c:v>35.318181818181138</c:v>
                </c:pt>
                <c:pt idx="7770">
                  <c:v>35.322727272726596</c:v>
                </c:pt>
                <c:pt idx="7771">
                  <c:v>35.327272727272053</c:v>
                </c:pt>
                <c:pt idx="7772">
                  <c:v>35.331818181817511</c:v>
                </c:pt>
                <c:pt idx="7773">
                  <c:v>35.336363636362968</c:v>
                </c:pt>
                <c:pt idx="7774">
                  <c:v>35.340909090908426</c:v>
                </c:pt>
                <c:pt idx="7775">
                  <c:v>35.345454545453883</c:v>
                </c:pt>
                <c:pt idx="7776">
                  <c:v>35.349999999999341</c:v>
                </c:pt>
                <c:pt idx="7777">
                  <c:v>35.354545454544798</c:v>
                </c:pt>
                <c:pt idx="7778">
                  <c:v>35.359090909090256</c:v>
                </c:pt>
                <c:pt idx="7779">
                  <c:v>35.363636363635713</c:v>
                </c:pt>
                <c:pt idx="7780">
                  <c:v>35.368181818181171</c:v>
                </c:pt>
                <c:pt idx="7781">
                  <c:v>35.372727272726628</c:v>
                </c:pt>
                <c:pt idx="7782">
                  <c:v>35.377272727272086</c:v>
                </c:pt>
                <c:pt idx="7783">
                  <c:v>35.381818181817543</c:v>
                </c:pt>
                <c:pt idx="7784">
                  <c:v>35.386363636363001</c:v>
                </c:pt>
                <c:pt idx="7785">
                  <c:v>35.390909090908458</c:v>
                </c:pt>
                <c:pt idx="7786">
                  <c:v>35.395454545453916</c:v>
                </c:pt>
                <c:pt idx="7787">
                  <c:v>35.399999999999373</c:v>
                </c:pt>
                <c:pt idx="7788">
                  <c:v>35.404545454544831</c:v>
                </c:pt>
                <c:pt idx="7789">
                  <c:v>35.409090909090288</c:v>
                </c:pt>
                <c:pt idx="7790">
                  <c:v>35.413636363635746</c:v>
                </c:pt>
                <c:pt idx="7791">
                  <c:v>35.418181818181203</c:v>
                </c:pt>
                <c:pt idx="7792">
                  <c:v>35.422727272726661</c:v>
                </c:pt>
                <c:pt idx="7793">
                  <c:v>35.427272727272118</c:v>
                </c:pt>
                <c:pt idx="7794">
                  <c:v>35.431818181817576</c:v>
                </c:pt>
                <c:pt idx="7795">
                  <c:v>35.436363636363033</c:v>
                </c:pt>
                <c:pt idx="7796">
                  <c:v>35.440909090908491</c:v>
                </c:pt>
                <c:pt idx="7797">
                  <c:v>35.445454545453948</c:v>
                </c:pt>
                <c:pt idx="7798">
                  <c:v>35.449999999999406</c:v>
                </c:pt>
                <c:pt idx="7799">
                  <c:v>35.454545454544864</c:v>
                </c:pt>
                <c:pt idx="7800">
                  <c:v>35.459090909090321</c:v>
                </c:pt>
                <c:pt idx="7801">
                  <c:v>35.463636363635779</c:v>
                </c:pt>
                <c:pt idx="7802">
                  <c:v>35.468181818181236</c:v>
                </c:pt>
                <c:pt idx="7803">
                  <c:v>35.472727272726694</c:v>
                </c:pt>
                <c:pt idx="7804">
                  <c:v>35.477272727272151</c:v>
                </c:pt>
                <c:pt idx="7805">
                  <c:v>35.481818181817609</c:v>
                </c:pt>
                <c:pt idx="7806">
                  <c:v>35.486363636363066</c:v>
                </c:pt>
                <c:pt idx="7807">
                  <c:v>35.490909090908524</c:v>
                </c:pt>
                <c:pt idx="7808">
                  <c:v>35.495454545453981</c:v>
                </c:pt>
                <c:pt idx="7809">
                  <c:v>35.499999999999439</c:v>
                </c:pt>
                <c:pt idx="7810">
                  <c:v>35.504545454544896</c:v>
                </c:pt>
                <c:pt idx="7811">
                  <c:v>35.509090909090354</c:v>
                </c:pt>
                <c:pt idx="7812">
                  <c:v>35.513636363635811</c:v>
                </c:pt>
                <c:pt idx="7813">
                  <c:v>35.518181818181269</c:v>
                </c:pt>
                <c:pt idx="7814">
                  <c:v>35.522727272726726</c:v>
                </c:pt>
                <c:pt idx="7815">
                  <c:v>35.527272727272184</c:v>
                </c:pt>
                <c:pt idx="7816">
                  <c:v>35.531818181817641</c:v>
                </c:pt>
                <c:pt idx="7817">
                  <c:v>35.536363636363099</c:v>
                </c:pt>
                <c:pt idx="7818">
                  <c:v>35.540909090908556</c:v>
                </c:pt>
                <c:pt idx="7819">
                  <c:v>35.545454545454014</c:v>
                </c:pt>
                <c:pt idx="7820">
                  <c:v>35.549999999999471</c:v>
                </c:pt>
                <c:pt idx="7821">
                  <c:v>35.554545454544929</c:v>
                </c:pt>
                <c:pt idx="7822">
                  <c:v>35.559090909090386</c:v>
                </c:pt>
                <c:pt idx="7823">
                  <c:v>35.563636363635844</c:v>
                </c:pt>
                <c:pt idx="7824">
                  <c:v>35.568181818181301</c:v>
                </c:pt>
                <c:pt idx="7825">
                  <c:v>35.572727272726759</c:v>
                </c:pt>
                <c:pt idx="7826">
                  <c:v>35.577272727272216</c:v>
                </c:pt>
                <c:pt idx="7827">
                  <c:v>35.581818181817674</c:v>
                </c:pt>
                <c:pt idx="7828">
                  <c:v>35.586363636363131</c:v>
                </c:pt>
                <c:pt idx="7829">
                  <c:v>35.590909090908589</c:v>
                </c:pt>
                <c:pt idx="7830">
                  <c:v>35.595454545454047</c:v>
                </c:pt>
                <c:pt idx="7831">
                  <c:v>35.599999999999504</c:v>
                </c:pt>
                <c:pt idx="7832">
                  <c:v>35.604545454544962</c:v>
                </c:pt>
                <c:pt idx="7833">
                  <c:v>35.609090909090419</c:v>
                </c:pt>
                <c:pt idx="7834">
                  <c:v>35.613636363635877</c:v>
                </c:pt>
                <c:pt idx="7835">
                  <c:v>35.618181818181334</c:v>
                </c:pt>
                <c:pt idx="7836">
                  <c:v>35.622727272726792</c:v>
                </c:pt>
                <c:pt idx="7837">
                  <c:v>35.627272727272249</c:v>
                </c:pt>
                <c:pt idx="7838">
                  <c:v>35.631818181817707</c:v>
                </c:pt>
                <c:pt idx="7839">
                  <c:v>35.636363636363164</c:v>
                </c:pt>
                <c:pt idx="7840">
                  <c:v>35.640909090908622</c:v>
                </c:pt>
                <c:pt idx="7841">
                  <c:v>35.645454545454079</c:v>
                </c:pt>
                <c:pt idx="7842">
                  <c:v>35.649999999999537</c:v>
                </c:pt>
                <c:pt idx="7843">
                  <c:v>35.654545454544994</c:v>
                </c:pt>
                <c:pt idx="7844">
                  <c:v>35.659090909090452</c:v>
                </c:pt>
                <c:pt idx="7845">
                  <c:v>35.663636363635909</c:v>
                </c:pt>
                <c:pt idx="7846">
                  <c:v>35.668181818181367</c:v>
                </c:pt>
                <c:pt idx="7847">
                  <c:v>35.672727272726824</c:v>
                </c:pt>
                <c:pt idx="7848">
                  <c:v>35.677272727272282</c:v>
                </c:pt>
                <c:pt idx="7849">
                  <c:v>35.681818181817739</c:v>
                </c:pt>
                <c:pt idx="7850">
                  <c:v>35.686363636363197</c:v>
                </c:pt>
                <c:pt idx="7851">
                  <c:v>35.690909090908654</c:v>
                </c:pt>
                <c:pt idx="7852">
                  <c:v>35.695454545454112</c:v>
                </c:pt>
                <c:pt idx="7853">
                  <c:v>35.699999999999569</c:v>
                </c:pt>
                <c:pt idx="7854">
                  <c:v>35.704545454545027</c:v>
                </c:pt>
                <c:pt idx="7855">
                  <c:v>35.709090909090484</c:v>
                </c:pt>
                <c:pt idx="7856">
                  <c:v>35.713636363635942</c:v>
                </c:pt>
                <c:pt idx="7857">
                  <c:v>35.718181818181399</c:v>
                </c:pt>
                <c:pt idx="7858">
                  <c:v>35.722727272726857</c:v>
                </c:pt>
                <c:pt idx="7859">
                  <c:v>35.727272727272315</c:v>
                </c:pt>
                <c:pt idx="7860">
                  <c:v>35.731818181817772</c:v>
                </c:pt>
                <c:pt idx="7861">
                  <c:v>35.73636363636323</c:v>
                </c:pt>
                <c:pt idx="7862">
                  <c:v>35.740909090908687</c:v>
                </c:pt>
                <c:pt idx="7863">
                  <c:v>35.745454545454145</c:v>
                </c:pt>
                <c:pt idx="7864">
                  <c:v>35.749999999999602</c:v>
                </c:pt>
                <c:pt idx="7865">
                  <c:v>35.75454545454506</c:v>
                </c:pt>
                <c:pt idx="7866">
                  <c:v>35.759090909090517</c:v>
                </c:pt>
                <c:pt idx="7867">
                  <c:v>35.763636363635975</c:v>
                </c:pt>
                <c:pt idx="7868">
                  <c:v>35.768181818181432</c:v>
                </c:pt>
                <c:pt idx="7869">
                  <c:v>35.77272727272689</c:v>
                </c:pt>
                <c:pt idx="7870">
                  <c:v>35.777272727272347</c:v>
                </c:pt>
                <c:pt idx="7871">
                  <c:v>35.781818181817805</c:v>
                </c:pt>
                <c:pt idx="7872">
                  <c:v>35.786363636363262</c:v>
                </c:pt>
                <c:pt idx="7873">
                  <c:v>35.79090909090872</c:v>
                </c:pt>
                <c:pt idx="7874">
                  <c:v>35.795454545454177</c:v>
                </c:pt>
                <c:pt idx="7875">
                  <c:v>35.799999999999635</c:v>
                </c:pt>
                <c:pt idx="7876">
                  <c:v>35.804545454545092</c:v>
                </c:pt>
                <c:pt idx="7877">
                  <c:v>35.80909090909055</c:v>
                </c:pt>
                <c:pt idx="7878">
                  <c:v>35.813636363636007</c:v>
                </c:pt>
                <c:pt idx="7879">
                  <c:v>35.818181818181465</c:v>
                </c:pt>
                <c:pt idx="7880">
                  <c:v>35.822727272726922</c:v>
                </c:pt>
                <c:pt idx="7881">
                  <c:v>35.82727272727238</c:v>
                </c:pt>
                <c:pt idx="7882">
                  <c:v>35.831818181817837</c:v>
                </c:pt>
                <c:pt idx="7883">
                  <c:v>35.836363636363295</c:v>
                </c:pt>
                <c:pt idx="7884">
                  <c:v>35.840909090908752</c:v>
                </c:pt>
                <c:pt idx="7885">
                  <c:v>35.84545454545421</c:v>
                </c:pt>
                <c:pt idx="7886">
                  <c:v>35.849999999999667</c:v>
                </c:pt>
                <c:pt idx="7887">
                  <c:v>35.854545454545125</c:v>
                </c:pt>
                <c:pt idx="7888">
                  <c:v>35.859090909090582</c:v>
                </c:pt>
                <c:pt idx="7889">
                  <c:v>35.86363636363604</c:v>
                </c:pt>
                <c:pt idx="7890">
                  <c:v>35.868181818181498</c:v>
                </c:pt>
                <c:pt idx="7891">
                  <c:v>35.872727272726955</c:v>
                </c:pt>
                <c:pt idx="7892">
                  <c:v>35.877272727272413</c:v>
                </c:pt>
                <c:pt idx="7893">
                  <c:v>35.88181818181787</c:v>
                </c:pt>
                <c:pt idx="7894">
                  <c:v>35.886363636363328</c:v>
                </c:pt>
                <c:pt idx="7895">
                  <c:v>35.890909090908785</c:v>
                </c:pt>
                <c:pt idx="7896">
                  <c:v>35.895454545454243</c:v>
                </c:pt>
                <c:pt idx="7897">
                  <c:v>35.8999999999997</c:v>
                </c:pt>
                <c:pt idx="7898">
                  <c:v>35.904545454545158</c:v>
                </c:pt>
                <c:pt idx="7899">
                  <c:v>35.909090909090615</c:v>
                </c:pt>
                <c:pt idx="7900">
                  <c:v>35.913636363636073</c:v>
                </c:pt>
                <c:pt idx="7901">
                  <c:v>35.91818181818153</c:v>
                </c:pt>
                <c:pt idx="7902">
                  <c:v>35.922727272726988</c:v>
                </c:pt>
                <c:pt idx="7903">
                  <c:v>35.927272727272445</c:v>
                </c:pt>
                <c:pt idx="7904">
                  <c:v>35.931818181817903</c:v>
                </c:pt>
                <c:pt idx="7905">
                  <c:v>35.93636363636336</c:v>
                </c:pt>
                <c:pt idx="7906">
                  <c:v>35.940909090908818</c:v>
                </c:pt>
                <c:pt idx="7907">
                  <c:v>35.945454545454275</c:v>
                </c:pt>
                <c:pt idx="7908">
                  <c:v>35.949999999999733</c:v>
                </c:pt>
                <c:pt idx="7909">
                  <c:v>35.95454545454519</c:v>
                </c:pt>
                <c:pt idx="7910">
                  <c:v>35.959090909090648</c:v>
                </c:pt>
                <c:pt idx="7911">
                  <c:v>35.963636363636105</c:v>
                </c:pt>
                <c:pt idx="7912">
                  <c:v>35.968181818181563</c:v>
                </c:pt>
                <c:pt idx="7913">
                  <c:v>35.97272727272702</c:v>
                </c:pt>
                <c:pt idx="7914">
                  <c:v>35.977272727272478</c:v>
                </c:pt>
                <c:pt idx="7915">
                  <c:v>35.981818181817935</c:v>
                </c:pt>
                <c:pt idx="7916">
                  <c:v>35.986363636363393</c:v>
                </c:pt>
                <c:pt idx="7917">
                  <c:v>35.99090909090885</c:v>
                </c:pt>
                <c:pt idx="7918">
                  <c:v>35.995454545454308</c:v>
                </c:pt>
                <c:pt idx="7919">
                  <c:v>35.999999999999766</c:v>
                </c:pt>
                <c:pt idx="7920">
                  <c:v>36.004545454545223</c:v>
                </c:pt>
                <c:pt idx="7921">
                  <c:v>36.009090909090681</c:v>
                </c:pt>
                <c:pt idx="7922">
                  <c:v>36.013636363636138</c:v>
                </c:pt>
                <c:pt idx="7923">
                  <c:v>36.018181818181596</c:v>
                </c:pt>
                <c:pt idx="7924">
                  <c:v>36.022727272727053</c:v>
                </c:pt>
                <c:pt idx="7925">
                  <c:v>36.027272727272511</c:v>
                </c:pt>
                <c:pt idx="7926">
                  <c:v>36.031818181817968</c:v>
                </c:pt>
                <c:pt idx="7927">
                  <c:v>36.036363636363426</c:v>
                </c:pt>
                <c:pt idx="7928">
                  <c:v>36.040909090908883</c:v>
                </c:pt>
                <c:pt idx="7929">
                  <c:v>36.045454545454341</c:v>
                </c:pt>
                <c:pt idx="7930">
                  <c:v>36.049999999999798</c:v>
                </c:pt>
                <c:pt idx="7931">
                  <c:v>36.054545454545256</c:v>
                </c:pt>
                <c:pt idx="7932">
                  <c:v>36.059090909090713</c:v>
                </c:pt>
                <c:pt idx="7933">
                  <c:v>36.063636363636171</c:v>
                </c:pt>
                <c:pt idx="7934">
                  <c:v>36.068181818181628</c:v>
                </c:pt>
                <c:pt idx="7935">
                  <c:v>36.072727272727086</c:v>
                </c:pt>
                <c:pt idx="7936">
                  <c:v>36.077272727272543</c:v>
                </c:pt>
                <c:pt idx="7937">
                  <c:v>36.081818181818001</c:v>
                </c:pt>
                <c:pt idx="7938">
                  <c:v>36.086363636363458</c:v>
                </c:pt>
                <c:pt idx="7939">
                  <c:v>36.090909090908916</c:v>
                </c:pt>
                <c:pt idx="7940">
                  <c:v>36.095454545454373</c:v>
                </c:pt>
                <c:pt idx="7941">
                  <c:v>36.099999999999831</c:v>
                </c:pt>
                <c:pt idx="7942">
                  <c:v>36.104545454545288</c:v>
                </c:pt>
                <c:pt idx="7943">
                  <c:v>36.109090909090746</c:v>
                </c:pt>
                <c:pt idx="7944">
                  <c:v>36.113636363636203</c:v>
                </c:pt>
                <c:pt idx="7945">
                  <c:v>36.118181818181661</c:v>
                </c:pt>
                <c:pt idx="7946">
                  <c:v>36.122727272727118</c:v>
                </c:pt>
                <c:pt idx="7947">
                  <c:v>36.127272727272576</c:v>
                </c:pt>
                <c:pt idx="7948">
                  <c:v>36.131818181818034</c:v>
                </c:pt>
                <c:pt idx="7949">
                  <c:v>36.136363636363491</c:v>
                </c:pt>
                <c:pt idx="7950">
                  <c:v>36.140909090908949</c:v>
                </c:pt>
                <c:pt idx="7951">
                  <c:v>36.145454545454406</c:v>
                </c:pt>
                <c:pt idx="7952">
                  <c:v>36.149999999999864</c:v>
                </c:pt>
                <c:pt idx="7953">
                  <c:v>36.154545454545321</c:v>
                </c:pt>
                <c:pt idx="7954">
                  <c:v>36.159090909090779</c:v>
                </c:pt>
                <c:pt idx="7955">
                  <c:v>36.163636363636236</c:v>
                </c:pt>
                <c:pt idx="7956">
                  <c:v>36.168181818181694</c:v>
                </c:pt>
                <c:pt idx="7957">
                  <c:v>36.172727272727151</c:v>
                </c:pt>
                <c:pt idx="7958">
                  <c:v>36.177272727272609</c:v>
                </c:pt>
                <c:pt idx="7959">
                  <c:v>36.181818181818066</c:v>
                </c:pt>
                <c:pt idx="7960">
                  <c:v>36.186363636363524</c:v>
                </c:pt>
                <c:pt idx="7961">
                  <c:v>36.190909090908981</c:v>
                </c:pt>
                <c:pt idx="7962">
                  <c:v>36.195454545454439</c:v>
                </c:pt>
                <c:pt idx="7963">
                  <c:v>36.199999999999896</c:v>
                </c:pt>
                <c:pt idx="7964">
                  <c:v>36.204545454545354</c:v>
                </c:pt>
                <c:pt idx="7965">
                  <c:v>36.209090909090811</c:v>
                </c:pt>
                <c:pt idx="7966">
                  <c:v>36.213636363636269</c:v>
                </c:pt>
                <c:pt idx="7967">
                  <c:v>36.218181818181726</c:v>
                </c:pt>
                <c:pt idx="7968">
                  <c:v>36.222727272727184</c:v>
                </c:pt>
                <c:pt idx="7969">
                  <c:v>36.227272727272641</c:v>
                </c:pt>
                <c:pt idx="7970">
                  <c:v>36.231818181818099</c:v>
                </c:pt>
                <c:pt idx="7971">
                  <c:v>36.236363636363556</c:v>
                </c:pt>
                <c:pt idx="7972">
                  <c:v>36.240909090909014</c:v>
                </c:pt>
                <c:pt idx="7973">
                  <c:v>36.245454545454471</c:v>
                </c:pt>
                <c:pt idx="7974">
                  <c:v>36.249999999999929</c:v>
                </c:pt>
                <c:pt idx="7975">
                  <c:v>36.254545454545386</c:v>
                </c:pt>
                <c:pt idx="7976">
                  <c:v>36.259090909090844</c:v>
                </c:pt>
                <c:pt idx="7977">
                  <c:v>36.263636363636301</c:v>
                </c:pt>
                <c:pt idx="7978">
                  <c:v>36.268181818181759</c:v>
                </c:pt>
                <c:pt idx="7979">
                  <c:v>36.272727272727217</c:v>
                </c:pt>
                <c:pt idx="7980">
                  <c:v>36.277272727272674</c:v>
                </c:pt>
                <c:pt idx="7981">
                  <c:v>36.281818181818132</c:v>
                </c:pt>
                <c:pt idx="7982">
                  <c:v>36.286363636363589</c:v>
                </c:pt>
                <c:pt idx="7983">
                  <c:v>36.290909090909047</c:v>
                </c:pt>
                <c:pt idx="7984">
                  <c:v>36.295454545454504</c:v>
                </c:pt>
                <c:pt idx="7985">
                  <c:v>36.299999999999962</c:v>
                </c:pt>
                <c:pt idx="7986">
                  <c:v>36.304545454545419</c:v>
                </c:pt>
                <c:pt idx="7987">
                  <c:v>36.309090909090877</c:v>
                </c:pt>
                <c:pt idx="7988">
                  <c:v>36.313636363636334</c:v>
                </c:pt>
                <c:pt idx="7989">
                  <c:v>36.318181818181792</c:v>
                </c:pt>
                <c:pt idx="7990">
                  <c:v>36.322727272727249</c:v>
                </c:pt>
                <c:pt idx="7991">
                  <c:v>36.327272727272707</c:v>
                </c:pt>
                <c:pt idx="7992">
                  <c:v>36.331818181818164</c:v>
                </c:pt>
                <c:pt idx="7993">
                  <c:v>36.336363636363622</c:v>
                </c:pt>
                <c:pt idx="7994">
                  <c:v>36.340909090909079</c:v>
                </c:pt>
                <c:pt idx="7995">
                  <c:v>36.345454545454537</c:v>
                </c:pt>
                <c:pt idx="7996">
                  <c:v>36.349999999999994</c:v>
                </c:pt>
                <c:pt idx="7997">
                  <c:v>36.354545454545452</c:v>
                </c:pt>
                <c:pt idx="7998">
                  <c:v>36.359090909090909</c:v>
                </c:pt>
                <c:pt idx="7999">
                  <c:v>36.363636363636367</c:v>
                </c:pt>
                <c:pt idx="8000">
                  <c:v>36.368181818181824</c:v>
                </c:pt>
                <c:pt idx="8001">
                  <c:v>36.372727272727282</c:v>
                </c:pt>
                <c:pt idx="8002">
                  <c:v>36.377272727272739</c:v>
                </c:pt>
                <c:pt idx="8003">
                  <c:v>36.381818181818197</c:v>
                </c:pt>
                <c:pt idx="8004">
                  <c:v>36.386363636363654</c:v>
                </c:pt>
                <c:pt idx="8005">
                  <c:v>36.390909090909112</c:v>
                </c:pt>
                <c:pt idx="8006">
                  <c:v>36.395454545454569</c:v>
                </c:pt>
                <c:pt idx="8007">
                  <c:v>36.400000000000027</c:v>
                </c:pt>
                <c:pt idx="8008">
                  <c:v>36.404545454545485</c:v>
                </c:pt>
                <c:pt idx="8009">
                  <c:v>36.409090909090942</c:v>
                </c:pt>
                <c:pt idx="8010">
                  <c:v>36.4136363636364</c:v>
                </c:pt>
                <c:pt idx="8011">
                  <c:v>36.418181818181857</c:v>
                </c:pt>
                <c:pt idx="8012">
                  <c:v>36.422727272727315</c:v>
                </c:pt>
                <c:pt idx="8013">
                  <c:v>36.427272727272772</c:v>
                </c:pt>
                <c:pt idx="8014">
                  <c:v>36.43181818181823</c:v>
                </c:pt>
                <c:pt idx="8015">
                  <c:v>36.436363636363687</c:v>
                </c:pt>
                <c:pt idx="8016">
                  <c:v>36.440909090909145</c:v>
                </c:pt>
                <c:pt idx="8017">
                  <c:v>36.445454545454602</c:v>
                </c:pt>
                <c:pt idx="8018">
                  <c:v>36.45000000000006</c:v>
                </c:pt>
                <c:pt idx="8019">
                  <c:v>36.454545454545517</c:v>
                </c:pt>
                <c:pt idx="8020">
                  <c:v>36.459090909090975</c:v>
                </c:pt>
                <c:pt idx="8021">
                  <c:v>36.463636363636432</c:v>
                </c:pt>
                <c:pt idx="8022">
                  <c:v>36.46818181818189</c:v>
                </c:pt>
                <c:pt idx="8023">
                  <c:v>36.472727272727347</c:v>
                </c:pt>
                <c:pt idx="8024">
                  <c:v>36.477272727272805</c:v>
                </c:pt>
                <c:pt idx="8025">
                  <c:v>36.481818181818262</c:v>
                </c:pt>
                <c:pt idx="8026">
                  <c:v>36.48636363636372</c:v>
                </c:pt>
                <c:pt idx="8027">
                  <c:v>36.490909090909177</c:v>
                </c:pt>
                <c:pt idx="8028">
                  <c:v>36.495454545454635</c:v>
                </c:pt>
                <c:pt idx="8029">
                  <c:v>36.500000000000092</c:v>
                </c:pt>
                <c:pt idx="8030">
                  <c:v>36.50454545454555</c:v>
                </c:pt>
                <c:pt idx="8031">
                  <c:v>36.509090909091007</c:v>
                </c:pt>
                <c:pt idx="8032">
                  <c:v>36.513636363636465</c:v>
                </c:pt>
                <c:pt idx="8033">
                  <c:v>36.518181818181922</c:v>
                </c:pt>
                <c:pt idx="8034">
                  <c:v>36.52272727272738</c:v>
                </c:pt>
                <c:pt idx="8035">
                  <c:v>36.527272727272837</c:v>
                </c:pt>
                <c:pt idx="8036">
                  <c:v>36.531818181818295</c:v>
                </c:pt>
                <c:pt idx="8037">
                  <c:v>36.536363636363753</c:v>
                </c:pt>
                <c:pt idx="8038">
                  <c:v>36.54090909090921</c:v>
                </c:pt>
                <c:pt idx="8039">
                  <c:v>36.545454545454668</c:v>
                </c:pt>
                <c:pt idx="8040">
                  <c:v>36.550000000000125</c:v>
                </c:pt>
                <c:pt idx="8041">
                  <c:v>36.554545454545583</c:v>
                </c:pt>
                <c:pt idx="8042">
                  <c:v>36.55909090909104</c:v>
                </c:pt>
                <c:pt idx="8043">
                  <c:v>36.563636363636498</c:v>
                </c:pt>
                <c:pt idx="8044">
                  <c:v>36.568181818181955</c:v>
                </c:pt>
                <c:pt idx="8045">
                  <c:v>36.572727272727413</c:v>
                </c:pt>
                <c:pt idx="8046">
                  <c:v>36.57727272727287</c:v>
                </c:pt>
                <c:pt idx="8047">
                  <c:v>36.581818181818328</c:v>
                </c:pt>
                <c:pt idx="8048">
                  <c:v>36.586363636363785</c:v>
                </c:pt>
                <c:pt idx="8049">
                  <c:v>36.590909090909243</c:v>
                </c:pt>
                <c:pt idx="8050">
                  <c:v>36.5954545454547</c:v>
                </c:pt>
                <c:pt idx="8051">
                  <c:v>36.600000000000158</c:v>
                </c:pt>
                <c:pt idx="8052">
                  <c:v>36.604545454545615</c:v>
                </c:pt>
                <c:pt idx="8053">
                  <c:v>36.609090909091073</c:v>
                </c:pt>
                <c:pt idx="8054">
                  <c:v>36.61363636363653</c:v>
                </c:pt>
                <c:pt idx="8055">
                  <c:v>36.618181818181988</c:v>
                </c:pt>
                <c:pt idx="8056">
                  <c:v>36.622727272727445</c:v>
                </c:pt>
                <c:pt idx="8057">
                  <c:v>36.627272727272903</c:v>
                </c:pt>
                <c:pt idx="8058">
                  <c:v>36.63181818181836</c:v>
                </c:pt>
                <c:pt idx="8059">
                  <c:v>36.636363636363818</c:v>
                </c:pt>
                <c:pt idx="8060">
                  <c:v>36.640909090909275</c:v>
                </c:pt>
                <c:pt idx="8061">
                  <c:v>36.645454545454733</c:v>
                </c:pt>
                <c:pt idx="8062">
                  <c:v>36.65000000000019</c:v>
                </c:pt>
                <c:pt idx="8063">
                  <c:v>36.654545454545648</c:v>
                </c:pt>
                <c:pt idx="8064">
                  <c:v>36.659090909091105</c:v>
                </c:pt>
                <c:pt idx="8065">
                  <c:v>36.663636363636563</c:v>
                </c:pt>
                <c:pt idx="8066">
                  <c:v>36.66818181818202</c:v>
                </c:pt>
                <c:pt idx="8067">
                  <c:v>36.672727272727478</c:v>
                </c:pt>
                <c:pt idx="8068">
                  <c:v>36.677272727272936</c:v>
                </c:pt>
                <c:pt idx="8069">
                  <c:v>36.681818181818393</c:v>
                </c:pt>
                <c:pt idx="8070">
                  <c:v>36.686363636363851</c:v>
                </c:pt>
                <c:pt idx="8071">
                  <c:v>36.690909090909308</c:v>
                </c:pt>
                <c:pt idx="8072">
                  <c:v>36.695454545454766</c:v>
                </c:pt>
                <c:pt idx="8073">
                  <c:v>36.700000000000223</c:v>
                </c:pt>
                <c:pt idx="8074">
                  <c:v>36.704545454545681</c:v>
                </c:pt>
                <c:pt idx="8075">
                  <c:v>36.709090909091138</c:v>
                </c:pt>
                <c:pt idx="8076">
                  <c:v>36.713636363636596</c:v>
                </c:pt>
                <c:pt idx="8077">
                  <c:v>36.718181818182053</c:v>
                </c:pt>
                <c:pt idx="8078">
                  <c:v>36.722727272727511</c:v>
                </c:pt>
                <c:pt idx="8079">
                  <c:v>36.727272727272968</c:v>
                </c:pt>
                <c:pt idx="8080">
                  <c:v>36.731818181818426</c:v>
                </c:pt>
                <c:pt idx="8081">
                  <c:v>36.736363636363883</c:v>
                </c:pt>
                <c:pt idx="8082">
                  <c:v>36.740909090909341</c:v>
                </c:pt>
                <c:pt idx="8083">
                  <c:v>36.745454545454798</c:v>
                </c:pt>
                <c:pt idx="8084">
                  <c:v>36.750000000000256</c:v>
                </c:pt>
                <c:pt idx="8085">
                  <c:v>36.754545454545713</c:v>
                </c:pt>
                <c:pt idx="8086">
                  <c:v>36.759090909091171</c:v>
                </c:pt>
                <c:pt idx="8087">
                  <c:v>36.763636363636628</c:v>
                </c:pt>
                <c:pt idx="8088">
                  <c:v>36.768181818182086</c:v>
                </c:pt>
                <c:pt idx="8089">
                  <c:v>36.772727272727543</c:v>
                </c:pt>
                <c:pt idx="8090">
                  <c:v>36.777272727273001</c:v>
                </c:pt>
                <c:pt idx="8091">
                  <c:v>36.781818181818458</c:v>
                </c:pt>
                <c:pt idx="8092">
                  <c:v>36.786363636363916</c:v>
                </c:pt>
                <c:pt idx="8093">
                  <c:v>36.790909090909373</c:v>
                </c:pt>
                <c:pt idx="8094">
                  <c:v>36.795454545454831</c:v>
                </c:pt>
                <c:pt idx="8095">
                  <c:v>36.800000000000288</c:v>
                </c:pt>
                <c:pt idx="8096">
                  <c:v>36.804545454545746</c:v>
                </c:pt>
                <c:pt idx="8097">
                  <c:v>36.809090909091204</c:v>
                </c:pt>
                <c:pt idx="8098">
                  <c:v>36.813636363636661</c:v>
                </c:pt>
                <c:pt idx="8099">
                  <c:v>36.818181818182119</c:v>
                </c:pt>
                <c:pt idx="8100">
                  <c:v>36.822727272727576</c:v>
                </c:pt>
                <c:pt idx="8101">
                  <c:v>36.827272727273034</c:v>
                </c:pt>
                <c:pt idx="8102">
                  <c:v>36.831818181818491</c:v>
                </c:pt>
                <c:pt idx="8103">
                  <c:v>36.836363636363949</c:v>
                </c:pt>
                <c:pt idx="8104">
                  <c:v>36.840909090909406</c:v>
                </c:pt>
                <c:pt idx="8105">
                  <c:v>36.845454545454864</c:v>
                </c:pt>
                <c:pt idx="8106">
                  <c:v>36.850000000000321</c:v>
                </c:pt>
                <c:pt idx="8107">
                  <c:v>36.854545454545779</c:v>
                </c:pt>
                <c:pt idx="8108">
                  <c:v>36.859090909091236</c:v>
                </c:pt>
                <c:pt idx="8109">
                  <c:v>36.863636363636694</c:v>
                </c:pt>
                <c:pt idx="8110">
                  <c:v>36.868181818182151</c:v>
                </c:pt>
                <c:pt idx="8111">
                  <c:v>36.872727272727609</c:v>
                </c:pt>
                <c:pt idx="8112">
                  <c:v>36.877272727273066</c:v>
                </c:pt>
                <c:pt idx="8113">
                  <c:v>36.881818181818524</c:v>
                </c:pt>
                <c:pt idx="8114">
                  <c:v>36.886363636363981</c:v>
                </c:pt>
                <c:pt idx="8115">
                  <c:v>36.890909090909439</c:v>
                </c:pt>
                <c:pt idx="8116">
                  <c:v>36.895454545454896</c:v>
                </c:pt>
                <c:pt idx="8117">
                  <c:v>36.900000000000354</c:v>
                </c:pt>
                <c:pt idx="8118">
                  <c:v>36.904545454545811</c:v>
                </c:pt>
                <c:pt idx="8119">
                  <c:v>36.909090909091269</c:v>
                </c:pt>
                <c:pt idx="8120">
                  <c:v>36.913636363636726</c:v>
                </c:pt>
                <c:pt idx="8121">
                  <c:v>36.918181818182184</c:v>
                </c:pt>
                <c:pt idx="8122">
                  <c:v>36.922727272727641</c:v>
                </c:pt>
                <c:pt idx="8123">
                  <c:v>36.927272727273099</c:v>
                </c:pt>
                <c:pt idx="8124">
                  <c:v>36.931818181818556</c:v>
                </c:pt>
                <c:pt idx="8125">
                  <c:v>36.936363636364014</c:v>
                </c:pt>
                <c:pt idx="8126">
                  <c:v>36.940909090909472</c:v>
                </c:pt>
                <c:pt idx="8127">
                  <c:v>36.945454545454929</c:v>
                </c:pt>
                <c:pt idx="8128">
                  <c:v>36.950000000000387</c:v>
                </c:pt>
                <c:pt idx="8129">
                  <c:v>36.954545454545844</c:v>
                </c:pt>
                <c:pt idx="8130">
                  <c:v>36.959090909091302</c:v>
                </c:pt>
                <c:pt idx="8131">
                  <c:v>36.963636363636759</c:v>
                </c:pt>
                <c:pt idx="8132">
                  <c:v>36.968181818182217</c:v>
                </c:pt>
                <c:pt idx="8133">
                  <c:v>36.972727272727674</c:v>
                </c:pt>
                <c:pt idx="8134">
                  <c:v>36.977272727273132</c:v>
                </c:pt>
                <c:pt idx="8135">
                  <c:v>36.981818181818589</c:v>
                </c:pt>
                <c:pt idx="8136">
                  <c:v>36.986363636364047</c:v>
                </c:pt>
                <c:pt idx="8137">
                  <c:v>36.990909090909504</c:v>
                </c:pt>
                <c:pt idx="8138">
                  <c:v>36.995454545454962</c:v>
                </c:pt>
                <c:pt idx="8139">
                  <c:v>37.000000000000419</c:v>
                </c:pt>
                <c:pt idx="8140">
                  <c:v>37.004545454545877</c:v>
                </c:pt>
                <c:pt idx="8141">
                  <c:v>37.009090909091334</c:v>
                </c:pt>
                <c:pt idx="8142">
                  <c:v>37.013636363636792</c:v>
                </c:pt>
                <c:pt idx="8143">
                  <c:v>37.018181818182249</c:v>
                </c:pt>
                <c:pt idx="8144">
                  <c:v>37.022727272727707</c:v>
                </c:pt>
                <c:pt idx="8145">
                  <c:v>37.027272727273164</c:v>
                </c:pt>
                <c:pt idx="8146">
                  <c:v>37.031818181818622</c:v>
                </c:pt>
                <c:pt idx="8147">
                  <c:v>37.036363636364079</c:v>
                </c:pt>
                <c:pt idx="8148">
                  <c:v>37.040909090909537</c:v>
                </c:pt>
                <c:pt idx="8149">
                  <c:v>37.045454545454994</c:v>
                </c:pt>
                <c:pt idx="8150">
                  <c:v>37.050000000000452</c:v>
                </c:pt>
                <c:pt idx="8151">
                  <c:v>37.054545454545909</c:v>
                </c:pt>
                <c:pt idx="8152">
                  <c:v>37.059090909091367</c:v>
                </c:pt>
                <c:pt idx="8153">
                  <c:v>37.063636363636824</c:v>
                </c:pt>
                <c:pt idx="8154">
                  <c:v>37.068181818182282</c:v>
                </c:pt>
                <c:pt idx="8155">
                  <c:v>37.072727272727739</c:v>
                </c:pt>
                <c:pt idx="8156">
                  <c:v>37.077272727273197</c:v>
                </c:pt>
                <c:pt idx="8157">
                  <c:v>37.081818181818655</c:v>
                </c:pt>
                <c:pt idx="8158">
                  <c:v>37.086363636364112</c:v>
                </c:pt>
                <c:pt idx="8159">
                  <c:v>37.09090909090957</c:v>
                </c:pt>
                <c:pt idx="8160">
                  <c:v>37.095454545455027</c:v>
                </c:pt>
                <c:pt idx="8161">
                  <c:v>37.100000000000485</c:v>
                </c:pt>
                <c:pt idx="8162">
                  <c:v>37.104545454545942</c:v>
                </c:pt>
                <c:pt idx="8163">
                  <c:v>37.1090909090914</c:v>
                </c:pt>
                <c:pt idx="8164">
                  <c:v>37.113636363636857</c:v>
                </c:pt>
                <c:pt idx="8165">
                  <c:v>37.118181818182315</c:v>
                </c:pt>
                <c:pt idx="8166">
                  <c:v>37.122727272727772</c:v>
                </c:pt>
                <c:pt idx="8167">
                  <c:v>37.12727272727323</c:v>
                </c:pt>
                <c:pt idx="8168">
                  <c:v>37.131818181818687</c:v>
                </c:pt>
                <c:pt idx="8169">
                  <c:v>37.136363636364145</c:v>
                </c:pt>
                <c:pt idx="8170">
                  <c:v>37.140909090909602</c:v>
                </c:pt>
                <c:pt idx="8171">
                  <c:v>37.14545454545506</c:v>
                </c:pt>
                <c:pt idx="8172">
                  <c:v>37.150000000000517</c:v>
                </c:pt>
                <c:pt idx="8173">
                  <c:v>37.154545454545975</c:v>
                </c:pt>
                <c:pt idx="8174">
                  <c:v>37.159090909091432</c:v>
                </c:pt>
                <c:pt idx="8175">
                  <c:v>37.16363636363689</c:v>
                </c:pt>
                <c:pt idx="8176">
                  <c:v>37.168181818182347</c:v>
                </c:pt>
                <c:pt idx="8177">
                  <c:v>37.172727272727805</c:v>
                </c:pt>
                <c:pt idx="8178">
                  <c:v>37.177272727273262</c:v>
                </c:pt>
                <c:pt idx="8179">
                  <c:v>37.18181818181872</c:v>
                </c:pt>
                <c:pt idx="8180">
                  <c:v>37.186363636364177</c:v>
                </c:pt>
                <c:pt idx="8181">
                  <c:v>37.190909090909635</c:v>
                </c:pt>
                <c:pt idx="8182">
                  <c:v>37.195454545455092</c:v>
                </c:pt>
                <c:pt idx="8183">
                  <c:v>37.20000000000055</c:v>
                </c:pt>
                <c:pt idx="8184">
                  <c:v>37.204545454546007</c:v>
                </c:pt>
                <c:pt idx="8185">
                  <c:v>37.209090909091465</c:v>
                </c:pt>
                <c:pt idx="8186">
                  <c:v>37.213636363636923</c:v>
                </c:pt>
                <c:pt idx="8187">
                  <c:v>37.21818181818238</c:v>
                </c:pt>
                <c:pt idx="8188">
                  <c:v>37.222727272727838</c:v>
                </c:pt>
                <c:pt idx="8189">
                  <c:v>37.227272727273295</c:v>
                </c:pt>
                <c:pt idx="8190">
                  <c:v>37.231818181818753</c:v>
                </c:pt>
                <c:pt idx="8191">
                  <c:v>37.23636363636421</c:v>
                </c:pt>
                <c:pt idx="8192">
                  <c:v>37.240909090909668</c:v>
                </c:pt>
                <c:pt idx="8193">
                  <c:v>37.245454545455125</c:v>
                </c:pt>
                <c:pt idx="8194">
                  <c:v>37.250000000000583</c:v>
                </c:pt>
                <c:pt idx="8195">
                  <c:v>37.25454545454604</c:v>
                </c:pt>
                <c:pt idx="8196">
                  <c:v>37.259090909091498</c:v>
                </c:pt>
                <c:pt idx="8197">
                  <c:v>37.263636363636955</c:v>
                </c:pt>
                <c:pt idx="8198">
                  <c:v>37.268181818182413</c:v>
                </c:pt>
                <c:pt idx="8199">
                  <c:v>37.27272727272787</c:v>
                </c:pt>
                <c:pt idx="8200">
                  <c:v>37.277272727273328</c:v>
                </c:pt>
                <c:pt idx="8201">
                  <c:v>37.281818181818785</c:v>
                </c:pt>
                <c:pt idx="8202">
                  <c:v>37.286363636364243</c:v>
                </c:pt>
                <c:pt idx="8203">
                  <c:v>37.2909090909097</c:v>
                </c:pt>
                <c:pt idx="8204">
                  <c:v>37.295454545455158</c:v>
                </c:pt>
                <c:pt idx="8205">
                  <c:v>37.300000000000615</c:v>
                </c:pt>
                <c:pt idx="8206">
                  <c:v>37.304545454546073</c:v>
                </c:pt>
                <c:pt idx="8207">
                  <c:v>37.30909090909153</c:v>
                </c:pt>
                <c:pt idx="8208">
                  <c:v>37.313636363636988</c:v>
                </c:pt>
                <c:pt idx="8209">
                  <c:v>37.318181818182445</c:v>
                </c:pt>
                <c:pt idx="8210">
                  <c:v>37.322727272727903</c:v>
                </c:pt>
                <c:pt idx="8211">
                  <c:v>37.32727272727336</c:v>
                </c:pt>
                <c:pt idx="8212">
                  <c:v>37.331818181818818</c:v>
                </c:pt>
                <c:pt idx="8213">
                  <c:v>37.336363636364275</c:v>
                </c:pt>
                <c:pt idx="8214">
                  <c:v>37.340909090909733</c:v>
                </c:pt>
                <c:pt idx="8215">
                  <c:v>37.34545454545519</c:v>
                </c:pt>
                <c:pt idx="8216">
                  <c:v>37.350000000000648</c:v>
                </c:pt>
                <c:pt idx="8217">
                  <c:v>37.354545454546106</c:v>
                </c:pt>
                <c:pt idx="8218">
                  <c:v>37.359090909091563</c:v>
                </c:pt>
                <c:pt idx="8219">
                  <c:v>37.363636363637021</c:v>
                </c:pt>
                <c:pt idx="8220">
                  <c:v>37.368181818182478</c:v>
                </c:pt>
                <c:pt idx="8221">
                  <c:v>37.372727272727936</c:v>
                </c:pt>
                <c:pt idx="8222">
                  <c:v>37.377272727273393</c:v>
                </c:pt>
                <c:pt idx="8223">
                  <c:v>37.381818181818851</c:v>
                </c:pt>
                <c:pt idx="8224">
                  <c:v>37.386363636364308</c:v>
                </c:pt>
                <c:pt idx="8225">
                  <c:v>37.390909090909766</c:v>
                </c:pt>
                <c:pt idx="8226">
                  <c:v>37.395454545455223</c:v>
                </c:pt>
                <c:pt idx="8227">
                  <c:v>37.400000000000681</c:v>
                </c:pt>
                <c:pt idx="8228">
                  <c:v>37.404545454546138</c:v>
                </c:pt>
                <c:pt idx="8229">
                  <c:v>37.409090909091596</c:v>
                </c:pt>
                <c:pt idx="8230">
                  <c:v>37.413636363637053</c:v>
                </c:pt>
                <c:pt idx="8231">
                  <c:v>37.418181818182511</c:v>
                </c:pt>
                <c:pt idx="8232">
                  <c:v>37.422727272727968</c:v>
                </c:pt>
                <c:pt idx="8233">
                  <c:v>37.427272727273426</c:v>
                </c:pt>
                <c:pt idx="8234">
                  <c:v>37.431818181818883</c:v>
                </c:pt>
                <c:pt idx="8235">
                  <c:v>37.436363636364341</c:v>
                </c:pt>
                <c:pt idx="8236">
                  <c:v>37.440909090909798</c:v>
                </c:pt>
                <c:pt idx="8237">
                  <c:v>37.445454545455256</c:v>
                </c:pt>
                <c:pt idx="8238">
                  <c:v>37.450000000000713</c:v>
                </c:pt>
                <c:pt idx="8239">
                  <c:v>37.454545454546171</c:v>
                </c:pt>
                <c:pt idx="8240">
                  <c:v>37.459090909091628</c:v>
                </c:pt>
                <c:pt idx="8241">
                  <c:v>37.463636363637086</c:v>
                </c:pt>
                <c:pt idx="8242">
                  <c:v>37.468181818182543</c:v>
                </c:pt>
                <c:pt idx="8243">
                  <c:v>37.472727272728001</c:v>
                </c:pt>
                <c:pt idx="8244">
                  <c:v>37.477272727273458</c:v>
                </c:pt>
                <c:pt idx="8245">
                  <c:v>37.481818181818916</c:v>
                </c:pt>
                <c:pt idx="8246">
                  <c:v>37.486363636364374</c:v>
                </c:pt>
                <c:pt idx="8247">
                  <c:v>37.490909090909831</c:v>
                </c:pt>
                <c:pt idx="8248">
                  <c:v>37.495454545455289</c:v>
                </c:pt>
                <c:pt idx="8249">
                  <c:v>37.500000000000746</c:v>
                </c:pt>
                <c:pt idx="8250">
                  <c:v>37.504545454546204</c:v>
                </c:pt>
                <c:pt idx="8251">
                  <c:v>37.509090909091661</c:v>
                </c:pt>
                <c:pt idx="8252">
                  <c:v>37.513636363637119</c:v>
                </c:pt>
                <c:pt idx="8253">
                  <c:v>37.518181818182576</c:v>
                </c:pt>
                <c:pt idx="8254">
                  <c:v>37.522727272728034</c:v>
                </c:pt>
                <c:pt idx="8255">
                  <c:v>37.527272727273491</c:v>
                </c:pt>
                <c:pt idx="8256">
                  <c:v>37.531818181818949</c:v>
                </c:pt>
                <c:pt idx="8257">
                  <c:v>37.536363636364406</c:v>
                </c:pt>
                <c:pt idx="8258">
                  <c:v>37.540909090909864</c:v>
                </c:pt>
                <c:pt idx="8259">
                  <c:v>37.545454545455321</c:v>
                </c:pt>
                <c:pt idx="8260">
                  <c:v>37.550000000000779</c:v>
                </c:pt>
                <c:pt idx="8261">
                  <c:v>37.554545454546236</c:v>
                </c:pt>
                <c:pt idx="8262">
                  <c:v>37.559090909091694</c:v>
                </c:pt>
                <c:pt idx="8263">
                  <c:v>37.563636363637151</c:v>
                </c:pt>
                <c:pt idx="8264">
                  <c:v>37.568181818182609</c:v>
                </c:pt>
                <c:pt idx="8265">
                  <c:v>37.572727272728066</c:v>
                </c:pt>
                <c:pt idx="8266">
                  <c:v>37.577272727273524</c:v>
                </c:pt>
                <c:pt idx="8267">
                  <c:v>37.581818181818981</c:v>
                </c:pt>
                <c:pt idx="8268">
                  <c:v>37.586363636364439</c:v>
                </c:pt>
                <c:pt idx="8269">
                  <c:v>37.590909090909896</c:v>
                </c:pt>
                <c:pt idx="8270">
                  <c:v>37.595454545455354</c:v>
                </c:pt>
                <c:pt idx="8271">
                  <c:v>37.600000000000811</c:v>
                </c:pt>
                <c:pt idx="8272">
                  <c:v>37.604545454546269</c:v>
                </c:pt>
                <c:pt idx="8273">
                  <c:v>37.609090909091726</c:v>
                </c:pt>
                <c:pt idx="8274">
                  <c:v>37.613636363637184</c:v>
                </c:pt>
                <c:pt idx="8275">
                  <c:v>37.618181818182642</c:v>
                </c:pt>
                <c:pt idx="8276">
                  <c:v>37.622727272728099</c:v>
                </c:pt>
                <c:pt idx="8277">
                  <c:v>37.627272727273557</c:v>
                </c:pt>
                <c:pt idx="8278">
                  <c:v>37.631818181819014</c:v>
                </c:pt>
                <c:pt idx="8279">
                  <c:v>37.636363636364472</c:v>
                </c:pt>
                <c:pt idx="8280">
                  <c:v>37.640909090909929</c:v>
                </c:pt>
                <c:pt idx="8281">
                  <c:v>37.645454545455387</c:v>
                </c:pt>
                <c:pt idx="8282">
                  <c:v>37.650000000000844</c:v>
                </c:pt>
                <c:pt idx="8283">
                  <c:v>37.654545454546302</c:v>
                </c:pt>
                <c:pt idx="8284">
                  <c:v>37.659090909091759</c:v>
                </c:pt>
                <c:pt idx="8285">
                  <c:v>37.663636363637217</c:v>
                </c:pt>
                <c:pt idx="8286">
                  <c:v>37.668181818182674</c:v>
                </c:pt>
                <c:pt idx="8287">
                  <c:v>37.672727272728132</c:v>
                </c:pt>
                <c:pt idx="8288">
                  <c:v>37.677272727273589</c:v>
                </c:pt>
                <c:pt idx="8289">
                  <c:v>37.681818181819047</c:v>
                </c:pt>
                <c:pt idx="8290">
                  <c:v>37.686363636364504</c:v>
                </c:pt>
                <c:pt idx="8291">
                  <c:v>37.690909090909962</c:v>
                </c:pt>
                <c:pt idx="8292">
                  <c:v>37.695454545455419</c:v>
                </c:pt>
                <c:pt idx="8293">
                  <c:v>37.700000000000877</c:v>
                </c:pt>
                <c:pt idx="8294">
                  <c:v>37.704545454546334</c:v>
                </c:pt>
                <c:pt idx="8295">
                  <c:v>37.709090909091792</c:v>
                </c:pt>
                <c:pt idx="8296">
                  <c:v>37.713636363637249</c:v>
                </c:pt>
                <c:pt idx="8297">
                  <c:v>37.718181818182707</c:v>
                </c:pt>
                <c:pt idx="8298">
                  <c:v>37.722727272728164</c:v>
                </c:pt>
                <c:pt idx="8299">
                  <c:v>37.727272727273622</c:v>
                </c:pt>
                <c:pt idx="8300">
                  <c:v>37.731818181819079</c:v>
                </c:pt>
                <c:pt idx="8301">
                  <c:v>37.736363636364537</c:v>
                </c:pt>
                <c:pt idx="8302">
                  <c:v>37.740909090909994</c:v>
                </c:pt>
                <c:pt idx="8303">
                  <c:v>37.745454545455452</c:v>
                </c:pt>
                <c:pt idx="8304">
                  <c:v>37.750000000000909</c:v>
                </c:pt>
                <c:pt idx="8305">
                  <c:v>37.754545454546367</c:v>
                </c:pt>
                <c:pt idx="8306">
                  <c:v>37.759090909091825</c:v>
                </c:pt>
                <c:pt idx="8307">
                  <c:v>37.763636363637282</c:v>
                </c:pt>
                <c:pt idx="8308">
                  <c:v>37.76818181818274</c:v>
                </c:pt>
                <c:pt idx="8309">
                  <c:v>37.772727272728197</c:v>
                </c:pt>
                <c:pt idx="8310">
                  <c:v>37.777272727273655</c:v>
                </c:pt>
                <c:pt idx="8311">
                  <c:v>37.781818181819112</c:v>
                </c:pt>
                <c:pt idx="8312">
                  <c:v>37.78636363636457</c:v>
                </c:pt>
                <c:pt idx="8313">
                  <c:v>37.790909090910027</c:v>
                </c:pt>
                <c:pt idx="8314">
                  <c:v>37.795454545455485</c:v>
                </c:pt>
                <c:pt idx="8315">
                  <c:v>37.800000000000942</c:v>
                </c:pt>
                <c:pt idx="8316">
                  <c:v>37.8045454545464</c:v>
                </c:pt>
                <c:pt idx="8317">
                  <c:v>37.809090909091857</c:v>
                </c:pt>
                <c:pt idx="8318">
                  <c:v>37.813636363637315</c:v>
                </c:pt>
                <c:pt idx="8319">
                  <c:v>37.818181818182772</c:v>
                </c:pt>
                <c:pt idx="8320">
                  <c:v>37.82272727272823</c:v>
                </c:pt>
                <c:pt idx="8321">
                  <c:v>37.827272727273687</c:v>
                </c:pt>
                <c:pt idx="8322">
                  <c:v>37.831818181819145</c:v>
                </c:pt>
                <c:pt idx="8323">
                  <c:v>37.836363636364602</c:v>
                </c:pt>
                <c:pt idx="8324">
                  <c:v>37.84090909091006</c:v>
                </c:pt>
                <c:pt idx="8325">
                  <c:v>37.845454545455517</c:v>
                </c:pt>
                <c:pt idx="8326">
                  <c:v>37.850000000000975</c:v>
                </c:pt>
                <c:pt idx="8327">
                  <c:v>37.854545454546432</c:v>
                </c:pt>
                <c:pt idx="8328">
                  <c:v>37.85909090909189</c:v>
                </c:pt>
                <c:pt idx="8329">
                  <c:v>37.863636363637347</c:v>
                </c:pt>
                <c:pt idx="8330">
                  <c:v>37.868181818182805</c:v>
                </c:pt>
                <c:pt idx="8331">
                  <c:v>37.872727272728262</c:v>
                </c:pt>
                <c:pt idx="8332">
                  <c:v>37.87727272727372</c:v>
                </c:pt>
                <c:pt idx="8333">
                  <c:v>37.881818181819177</c:v>
                </c:pt>
                <c:pt idx="8334">
                  <c:v>37.886363636364635</c:v>
                </c:pt>
                <c:pt idx="8335">
                  <c:v>37.890909090910093</c:v>
                </c:pt>
                <c:pt idx="8336">
                  <c:v>37.89545454545555</c:v>
                </c:pt>
                <c:pt idx="8337">
                  <c:v>37.900000000001008</c:v>
                </c:pt>
                <c:pt idx="8338">
                  <c:v>37.904545454546465</c:v>
                </c:pt>
                <c:pt idx="8339">
                  <c:v>37.909090909091923</c:v>
                </c:pt>
                <c:pt idx="8340">
                  <c:v>37.91363636363738</c:v>
                </c:pt>
                <c:pt idx="8341">
                  <c:v>37.918181818182838</c:v>
                </c:pt>
                <c:pt idx="8342">
                  <c:v>37.922727272728295</c:v>
                </c:pt>
                <c:pt idx="8343">
                  <c:v>37.927272727273753</c:v>
                </c:pt>
                <c:pt idx="8344">
                  <c:v>37.93181818181921</c:v>
                </c:pt>
                <c:pt idx="8345">
                  <c:v>37.936363636364668</c:v>
                </c:pt>
                <c:pt idx="8346">
                  <c:v>37.940909090910125</c:v>
                </c:pt>
                <c:pt idx="8347">
                  <c:v>37.945454545455583</c:v>
                </c:pt>
                <c:pt idx="8348">
                  <c:v>37.95000000000104</c:v>
                </c:pt>
                <c:pt idx="8349">
                  <c:v>37.954545454546498</c:v>
                </c:pt>
                <c:pt idx="8350">
                  <c:v>37.959090909091955</c:v>
                </c:pt>
                <c:pt idx="8351">
                  <c:v>37.963636363637413</c:v>
                </c:pt>
                <c:pt idx="8352">
                  <c:v>37.96818181818287</c:v>
                </c:pt>
                <c:pt idx="8353">
                  <c:v>37.972727272728328</c:v>
                </c:pt>
                <c:pt idx="8354">
                  <c:v>37.977272727273785</c:v>
                </c:pt>
                <c:pt idx="8355">
                  <c:v>37.981818181819243</c:v>
                </c:pt>
                <c:pt idx="8356">
                  <c:v>37.9863636363647</c:v>
                </c:pt>
                <c:pt idx="8357">
                  <c:v>37.990909090910158</c:v>
                </c:pt>
                <c:pt idx="8358">
                  <c:v>37.995454545455615</c:v>
                </c:pt>
                <c:pt idx="8359">
                  <c:v>38.000000000001073</c:v>
                </c:pt>
                <c:pt idx="8360">
                  <c:v>38.00454545454653</c:v>
                </c:pt>
                <c:pt idx="8361">
                  <c:v>38.009090909091988</c:v>
                </c:pt>
                <c:pt idx="8362">
                  <c:v>38.013636363637445</c:v>
                </c:pt>
                <c:pt idx="8363">
                  <c:v>38.018181818182903</c:v>
                </c:pt>
                <c:pt idx="8364">
                  <c:v>38.022727272728361</c:v>
                </c:pt>
                <c:pt idx="8365">
                  <c:v>38.027272727273818</c:v>
                </c:pt>
                <c:pt idx="8366">
                  <c:v>38.031818181819276</c:v>
                </c:pt>
                <c:pt idx="8367">
                  <c:v>38.036363636364733</c:v>
                </c:pt>
                <c:pt idx="8368">
                  <c:v>38.040909090910191</c:v>
                </c:pt>
                <c:pt idx="8369">
                  <c:v>38.045454545455648</c:v>
                </c:pt>
                <c:pt idx="8370">
                  <c:v>38.050000000001106</c:v>
                </c:pt>
                <c:pt idx="8371">
                  <c:v>38.054545454546563</c:v>
                </c:pt>
                <c:pt idx="8372">
                  <c:v>38.059090909092021</c:v>
                </c:pt>
                <c:pt idx="8373">
                  <c:v>38.063636363637478</c:v>
                </c:pt>
                <c:pt idx="8374">
                  <c:v>38.068181818182936</c:v>
                </c:pt>
                <c:pt idx="8375">
                  <c:v>38.072727272728393</c:v>
                </c:pt>
                <c:pt idx="8376">
                  <c:v>38.077272727273851</c:v>
                </c:pt>
                <c:pt idx="8377">
                  <c:v>38.081818181819308</c:v>
                </c:pt>
                <c:pt idx="8378">
                  <c:v>38.086363636364766</c:v>
                </c:pt>
                <c:pt idx="8379">
                  <c:v>38.090909090910223</c:v>
                </c:pt>
                <c:pt idx="8380">
                  <c:v>38.095454545455681</c:v>
                </c:pt>
                <c:pt idx="8381">
                  <c:v>38.100000000001138</c:v>
                </c:pt>
                <c:pt idx="8382">
                  <c:v>38.104545454546596</c:v>
                </c:pt>
                <c:pt idx="8383">
                  <c:v>38.109090909092053</c:v>
                </c:pt>
                <c:pt idx="8384">
                  <c:v>38.113636363637511</c:v>
                </c:pt>
                <c:pt idx="8385">
                  <c:v>38.118181818182968</c:v>
                </c:pt>
                <c:pt idx="8386">
                  <c:v>38.122727272728426</c:v>
                </c:pt>
                <c:pt idx="8387">
                  <c:v>38.127272727273883</c:v>
                </c:pt>
                <c:pt idx="8388">
                  <c:v>38.131818181819341</c:v>
                </c:pt>
                <c:pt idx="8389">
                  <c:v>38.136363636364798</c:v>
                </c:pt>
                <c:pt idx="8390">
                  <c:v>38.140909090910256</c:v>
                </c:pt>
                <c:pt idx="8391">
                  <c:v>38.145454545455713</c:v>
                </c:pt>
                <c:pt idx="8392">
                  <c:v>38.150000000001171</c:v>
                </c:pt>
                <c:pt idx="8393">
                  <c:v>38.154545454546628</c:v>
                </c:pt>
                <c:pt idx="8394">
                  <c:v>38.159090909092086</c:v>
                </c:pt>
                <c:pt idx="8395">
                  <c:v>38.163636363637544</c:v>
                </c:pt>
                <c:pt idx="8396">
                  <c:v>38.168181818183001</c:v>
                </c:pt>
                <c:pt idx="8397">
                  <c:v>38.172727272728459</c:v>
                </c:pt>
                <c:pt idx="8398">
                  <c:v>38.177272727273916</c:v>
                </c:pt>
                <c:pt idx="8399">
                  <c:v>38.181818181819374</c:v>
                </c:pt>
                <c:pt idx="8400">
                  <c:v>38.186363636364831</c:v>
                </c:pt>
                <c:pt idx="8401">
                  <c:v>38.190909090910289</c:v>
                </c:pt>
                <c:pt idx="8402">
                  <c:v>38.195454545455746</c:v>
                </c:pt>
                <c:pt idx="8403">
                  <c:v>38.200000000001204</c:v>
                </c:pt>
                <c:pt idx="8404">
                  <c:v>38.204545454546661</c:v>
                </c:pt>
                <c:pt idx="8405">
                  <c:v>38.209090909092119</c:v>
                </c:pt>
                <c:pt idx="8406">
                  <c:v>38.213636363637576</c:v>
                </c:pt>
                <c:pt idx="8407">
                  <c:v>38.218181818183034</c:v>
                </c:pt>
                <c:pt idx="8408">
                  <c:v>38.222727272728491</c:v>
                </c:pt>
                <c:pt idx="8409">
                  <c:v>38.227272727273949</c:v>
                </c:pt>
                <c:pt idx="8410">
                  <c:v>38.231818181819406</c:v>
                </c:pt>
                <c:pt idx="8411">
                  <c:v>38.236363636364864</c:v>
                </c:pt>
                <c:pt idx="8412">
                  <c:v>38.240909090910321</c:v>
                </c:pt>
                <c:pt idx="8413">
                  <c:v>38.245454545455779</c:v>
                </c:pt>
                <c:pt idx="8414">
                  <c:v>38.250000000001236</c:v>
                </c:pt>
                <c:pt idx="8415">
                  <c:v>38.254545454546694</c:v>
                </c:pt>
                <c:pt idx="8416">
                  <c:v>38.259090909092151</c:v>
                </c:pt>
                <c:pt idx="8417">
                  <c:v>38.263636363637609</c:v>
                </c:pt>
                <c:pt idx="8418">
                  <c:v>38.268181818183066</c:v>
                </c:pt>
                <c:pt idx="8419">
                  <c:v>38.272727272728524</c:v>
                </c:pt>
                <c:pt idx="8420">
                  <c:v>38.277272727273981</c:v>
                </c:pt>
                <c:pt idx="8421">
                  <c:v>38.281818181819439</c:v>
                </c:pt>
                <c:pt idx="8422">
                  <c:v>38.286363636364896</c:v>
                </c:pt>
                <c:pt idx="8423">
                  <c:v>38.290909090910354</c:v>
                </c:pt>
                <c:pt idx="8424">
                  <c:v>38.295454545455812</c:v>
                </c:pt>
                <c:pt idx="8425">
                  <c:v>38.300000000001269</c:v>
                </c:pt>
                <c:pt idx="8426">
                  <c:v>38.304545454546727</c:v>
                </c:pt>
                <c:pt idx="8427">
                  <c:v>38.309090909092184</c:v>
                </c:pt>
                <c:pt idx="8428">
                  <c:v>38.313636363637642</c:v>
                </c:pt>
                <c:pt idx="8429">
                  <c:v>38.318181818183099</c:v>
                </c:pt>
                <c:pt idx="8430">
                  <c:v>38.322727272728557</c:v>
                </c:pt>
                <c:pt idx="8431">
                  <c:v>38.327272727274014</c:v>
                </c:pt>
                <c:pt idx="8432">
                  <c:v>38.331818181819472</c:v>
                </c:pt>
                <c:pt idx="8433">
                  <c:v>38.336363636364929</c:v>
                </c:pt>
                <c:pt idx="8434">
                  <c:v>38.340909090910387</c:v>
                </c:pt>
                <c:pt idx="8435">
                  <c:v>38.345454545455844</c:v>
                </c:pt>
                <c:pt idx="8436">
                  <c:v>38.350000000001302</c:v>
                </c:pt>
                <c:pt idx="8437">
                  <c:v>38.354545454546759</c:v>
                </c:pt>
                <c:pt idx="8438">
                  <c:v>38.359090909092217</c:v>
                </c:pt>
                <c:pt idx="8439">
                  <c:v>38.363636363637674</c:v>
                </c:pt>
                <c:pt idx="8440">
                  <c:v>38.368181818183132</c:v>
                </c:pt>
                <c:pt idx="8441">
                  <c:v>38.372727272728589</c:v>
                </c:pt>
                <c:pt idx="8442">
                  <c:v>38.377272727274047</c:v>
                </c:pt>
                <c:pt idx="8443">
                  <c:v>38.381818181819504</c:v>
                </c:pt>
                <c:pt idx="8444">
                  <c:v>38.386363636364962</c:v>
                </c:pt>
                <c:pt idx="8445">
                  <c:v>38.390909090910419</c:v>
                </c:pt>
                <c:pt idx="8446">
                  <c:v>38.395454545455877</c:v>
                </c:pt>
                <c:pt idx="8447">
                  <c:v>38.400000000001334</c:v>
                </c:pt>
                <c:pt idx="8448">
                  <c:v>38.404545454546792</c:v>
                </c:pt>
                <c:pt idx="8449">
                  <c:v>38.409090909092249</c:v>
                </c:pt>
                <c:pt idx="8450">
                  <c:v>38.413636363637707</c:v>
                </c:pt>
                <c:pt idx="8451">
                  <c:v>38.418181818183164</c:v>
                </c:pt>
                <c:pt idx="8452">
                  <c:v>38.422727272728622</c:v>
                </c:pt>
                <c:pt idx="8453">
                  <c:v>38.42727272727408</c:v>
                </c:pt>
                <c:pt idx="8454">
                  <c:v>38.431818181819537</c:v>
                </c:pt>
                <c:pt idx="8455">
                  <c:v>38.436363636364995</c:v>
                </c:pt>
                <c:pt idx="8456">
                  <c:v>38.440909090910452</c:v>
                </c:pt>
                <c:pt idx="8457">
                  <c:v>38.44545454545591</c:v>
                </c:pt>
                <c:pt idx="8458">
                  <c:v>38.450000000001367</c:v>
                </c:pt>
                <c:pt idx="8459">
                  <c:v>38.454545454546825</c:v>
                </c:pt>
                <c:pt idx="8460">
                  <c:v>38.459090909092282</c:v>
                </c:pt>
                <c:pt idx="8461">
                  <c:v>38.46363636363774</c:v>
                </c:pt>
                <c:pt idx="8462">
                  <c:v>38.468181818183197</c:v>
                </c:pt>
                <c:pt idx="8463">
                  <c:v>38.472727272728655</c:v>
                </c:pt>
                <c:pt idx="8464">
                  <c:v>38.477272727274112</c:v>
                </c:pt>
                <c:pt idx="8465">
                  <c:v>38.48181818181957</c:v>
                </c:pt>
                <c:pt idx="8466">
                  <c:v>38.486363636365027</c:v>
                </c:pt>
                <c:pt idx="8467">
                  <c:v>38.490909090910485</c:v>
                </c:pt>
                <c:pt idx="8468">
                  <c:v>38.495454545455942</c:v>
                </c:pt>
                <c:pt idx="8469">
                  <c:v>38.5000000000014</c:v>
                </c:pt>
                <c:pt idx="8470">
                  <c:v>38.504545454546857</c:v>
                </c:pt>
                <c:pt idx="8471">
                  <c:v>38.509090909092315</c:v>
                </c:pt>
                <c:pt idx="8472">
                  <c:v>38.513636363637772</c:v>
                </c:pt>
                <c:pt idx="8473">
                  <c:v>38.51818181818323</c:v>
                </c:pt>
                <c:pt idx="8474">
                  <c:v>38.522727272728687</c:v>
                </c:pt>
                <c:pt idx="8475">
                  <c:v>38.527272727274145</c:v>
                </c:pt>
                <c:pt idx="8476">
                  <c:v>38.531818181819602</c:v>
                </c:pt>
                <c:pt idx="8477">
                  <c:v>38.53636363636506</c:v>
                </c:pt>
                <c:pt idx="8478">
                  <c:v>38.540909090910517</c:v>
                </c:pt>
                <c:pt idx="8479">
                  <c:v>38.545454545455975</c:v>
                </c:pt>
                <c:pt idx="8480">
                  <c:v>38.550000000001432</c:v>
                </c:pt>
                <c:pt idx="8481">
                  <c:v>38.55454545454689</c:v>
                </c:pt>
                <c:pt idx="8482">
                  <c:v>38.559090909092347</c:v>
                </c:pt>
                <c:pt idx="8483">
                  <c:v>38.563636363637805</c:v>
                </c:pt>
                <c:pt idx="8484">
                  <c:v>38.568181818183263</c:v>
                </c:pt>
                <c:pt idx="8485">
                  <c:v>38.57272727272872</c:v>
                </c:pt>
                <c:pt idx="8486">
                  <c:v>38.577272727274178</c:v>
                </c:pt>
                <c:pt idx="8487">
                  <c:v>38.581818181819635</c:v>
                </c:pt>
                <c:pt idx="8488">
                  <c:v>38.586363636365093</c:v>
                </c:pt>
                <c:pt idx="8489">
                  <c:v>38.59090909091055</c:v>
                </c:pt>
                <c:pt idx="8490">
                  <c:v>38.595454545456008</c:v>
                </c:pt>
                <c:pt idx="8491">
                  <c:v>38.600000000001465</c:v>
                </c:pt>
                <c:pt idx="8492">
                  <c:v>38.604545454546923</c:v>
                </c:pt>
                <c:pt idx="8493">
                  <c:v>38.60909090909238</c:v>
                </c:pt>
                <c:pt idx="8494">
                  <c:v>38.613636363637838</c:v>
                </c:pt>
                <c:pt idx="8495">
                  <c:v>38.618181818183295</c:v>
                </c:pt>
                <c:pt idx="8496">
                  <c:v>38.622727272728753</c:v>
                </c:pt>
                <c:pt idx="8497">
                  <c:v>38.62727272727421</c:v>
                </c:pt>
                <c:pt idx="8498">
                  <c:v>38.631818181819668</c:v>
                </c:pt>
                <c:pt idx="8499">
                  <c:v>38.636363636365125</c:v>
                </c:pt>
                <c:pt idx="8500">
                  <c:v>38.640909090910583</c:v>
                </c:pt>
                <c:pt idx="8501">
                  <c:v>38.64545454545604</c:v>
                </c:pt>
                <c:pt idx="8502">
                  <c:v>38.650000000001498</c:v>
                </c:pt>
                <c:pt idx="8503">
                  <c:v>38.654545454546955</c:v>
                </c:pt>
                <c:pt idx="8504">
                  <c:v>38.659090909092413</c:v>
                </c:pt>
                <c:pt idx="8505">
                  <c:v>38.66363636363787</c:v>
                </c:pt>
                <c:pt idx="8506">
                  <c:v>38.668181818183328</c:v>
                </c:pt>
                <c:pt idx="8507">
                  <c:v>38.672727272728785</c:v>
                </c:pt>
                <c:pt idx="8508">
                  <c:v>38.677272727274243</c:v>
                </c:pt>
                <c:pt idx="8509">
                  <c:v>38.6818181818197</c:v>
                </c:pt>
                <c:pt idx="8510">
                  <c:v>38.686363636365158</c:v>
                </c:pt>
                <c:pt idx="8511">
                  <c:v>38.690909090910615</c:v>
                </c:pt>
                <c:pt idx="8512">
                  <c:v>38.695454545456073</c:v>
                </c:pt>
                <c:pt idx="8513">
                  <c:v>38.700000000001531</c:v>
                </c:pt>
                <c:pt idx="8514">
                  <c:v>38.704545454546988</c:v>
                </c:pt>
                <c:pt idx="8515">
                  <c:v>38.709090909092446</c:v>
                </c:pt>
                <c:pt idx="8516">
                  <c:v>38.713636363637903</c:v>
                </c:pt>
                <c:pt idx="8517">
                  <c:v>38.718181818183361</c:v>
                </c:pt>
                <c:pt idx="8518">
                  <c:v>38.722727272728818</c:v>
                </c:pt>
                <c:pt idx="8519">
                  <c:v>38.727272727274276</c:v>
                </c:pt>
                <c:pt idx="8520">
                  <c:v>38.731818181819733</c:v>
                </c:pt>
                <c:pt idx="8521">
                  <c:v>38.736363636365191</c:v>
                </c:pt>
                <c:pt idx="8522">
                  <c:v>38.740909090910648</c:v>
                </c:pt>
                <c:pt idx="8523">
                  <c:v>38.745454545456106</c:v>
                </c:pt>
                <c:pt idx="8524">
                  <c:v>38.750000000001563</c:v>
                </c:pt>
                <c:pt idx="8525">
                  <c:v>38.754545454547021</c:v>
                </c:pt>
                <c:pt idx="8526">
                  <c:v>38.759090909092478</c:v>
                </c:pt>
                <c:pt idx="8527">
                  <c:v>38.763636363637936</c:v>
                </c:pt>
                <c:pt idx="8528">
                  <c:v>38.768181818183393</c:v>
                </c:pt>
                <c:pt idx="8529">
                  <c:v>38.772727272728851</c:v>
                </c:pt>
                <c:pt idx="8530">
                  <c:v>38.777272727274308</c:v>
                </c:pt>
                <c:pt idx="8531">
                  <c:v>38.781818181819766</c:v>
                </c:pt>
                <c:pt idx="8532">
                  <c:v>38.786363636365223</c:v>
                </c:pt>
                <c:pt idx="8533">
                  <c:v>38.790909090910681</c:v>
                </c:pt>
                <c:pt idx="8534">
                  <c:v>38.795454545456138</c:v>
                </c:pt>
                <c:pt idx="8535">
                  <c:v>38.800000000001596</c:v>
                </c:pt>
                <c:pt idx="8536">
                  <c:v>38.804545454547053</c:v>
                </c:pt>
                <c:pt idx="8537">
                  <c:v>38.809090909092511</c:v>
                </c:pt>
                <c:pt idx="8538">
                  <c:v>38.813636363637968</c:v>
                </c:pt>
                <c:pt idx="8539">
                  <c:v>38.818181818183426</c:v>
                </c:pt>
                <c:pt idx="8540">
                  <c:v>38.822727272728883</c:v>
                </c:pt>
                <c:pt idx="8541">
                  <c:v>38.827272727274341</c:v>
                </c:pt>
                <c:pt idx="8542">
                  <c:v>38.831818181819798</c:v>
                </c:pt>
                <c:pt idx="8543">
                  <c:v>38.836363636365256</c:v>
                </c:pt>
                <c:pt idx="8544">
                  <c:v>38.840909090910714</c:v>
                </c:pt>
                <c:pt idx="8545">
                  <c:v>38.845454545456171</c:v>
                </c:pt>
                <c:pt idx="8546">
                  <c:v>38.850000000001629</c:v>
                </c:pt>
                <c:pt idx="8547">
                  <c:v>38.854545454547086</c:v>
                </c:pt>
                <c:pt idx="8548">
                  <c:v>38.859090909092544</c:v>
                </c:pt>
                <c:pt idx="8549">
                  <c:v>38.863636363638001</c:v>
                </c:pt>
                <c:pt idx="8550">
                  <c:v>38.868181818183459</c:v>
                </c:pt>
                <c:pt idx="8551">
                  <c:v>38.872727272728916</c:v>
                </c:pt>
                <c:pt idx="8552">
                  <c:v>38.877272727274374</c:v>
                </c:pt>
                <c:pt idx="8553">
                  <c:v>38.881818181819831</c:v>
                </c:pt>
                <c:pt idx="8554">
                  <c:v>38.886363636365289</c:v>
                </c:pt>
                <c:pt idx="8555">
                  <c:v>38.890909090910746</c:v>
                </c:pt>
                <c:pt idx="8556">
                  <c:v>38.895454545456204</c:v>
                </c:pt>
                <c:pt idx="8557">
                  <c:v>38.900000000001661</c:v>
                </c:pt>
                <c:pt idx="8558">
                  <c:v>38.904545454547119</c:v>
                </c:pt>
                <c:pt idx="8559">
                  <c:v>38.909090909092576</c:v>
                </c:pt>
                <c:pt idx="8560">
                  <c:v>38.913636363638034</c:v>
                </c:pt>
                <c:pt idx="8561">
                  <c:v>38.918181818183491</c:v>
                </c:pt>
                <c:pt idx="8562">
                  <c:v>38.922727272728949</c:v>
                </c:pt>
                <c:pt idx="8563">
                  <c:v>38.927272727274406</c:v>
                </c:pt>
                <c:pt idx="8564">
                  <c:v>38.931818181819864</c:v>
                </c:pt>
                <c:pt idx="8565">
                  <c:v>38.936363636365321</c:v>
                </c:pt>
                <c:pt idx="8566">
                  <c:v>38.940909090910779</c:v>
                </c:pt>
                <c:pt idx="8567">
                  <c:v>38.945454545456236</c:v>
                </c:pt>
                <c:pt idx="8568">
                  <c:v>38.950000000001694</c:v>
                </c:pt>
                <c:pt idx="8569">
                  <c:v>38.954545454547151</c:v>
                </c:pt>
                <c:pt idx="8570">
                  <c:v>38.959090909092609</c:v>
                </c:pt>
                <c:pt idx="8571">
                  <c:v>38.963636363638066</c:v>
                </c:pt>
                <c:pt idx="8572">
                  <c:v>38.968181818183524</c:v>
                </c:pt>
                <c:pt idx="8573">
                  <c:v>38.972727272728982</c:v>
                </c:pt>
                <c:pt idx="8574">
                  <c:v>38.977272727274439</c:v>
                </c:pt>
                <c:pt idx="8575">
                  <c:v>38.981818181819897</c:v>
                </c:pt>
                <c:pt idx="8576">
                  <c:v>38.986363636365354</c:v>
                </c:pt>
                <c:pt idx="8577">
                  <c:v>38.990909090910812</c:v>
                </c:pt>
                <c:pt idx="8578">
                  <c:v>38.995454545456269</c:v>
                </c:pt>
                <c:pt idx="8579">
                  <c:v>39.000000000001727</c:v>
                </c:pt>
                <c:pt idx="8580">
                  <c:v>39.004545454547184</c:v>
                </c:pt>
                <c:pt idx="8581">
                  <c:v>39.009090909092642</c:v>
                </c:pt>
                <c:pt idx="8582">
                  <c:v>39.013636363638099</c:v>
                </c:pt>
                <c:pt idx="8583">
                  <c:v>39.018181818183557</c:v>
                </c:pt>
                <c:pt idx="8584">
                  <c:v>39.022727272729014</c:v>
                </c:pt>
                <c:pt idx="8585">
                  <c:v>39.027272727274472</c:v>
                </c:pt>
                <c:pt idx="8586">
                  <c:v>39.031818181819929</c:v>
                </c:pt>
                <c:pt idx="8587">
                  <c:v>39.036363636365387</c:v>
                </c:pt>
                <c:pt idx="8588">
                  <c:v>39.040909090910844</c:v>
                </c:pt>
                <c:pt idx="8589">
                  <c:v>39.045454545456302</c:v>
                </c:pt>
                <c:pt idx="8590">
                  <c:v>39.050000000001759</c:v>
                </c:pt>
                <c:pt idx="8591">
                  <c:v>39.054545454547217</c:v>
                </c:pt>
                <c:pt idx="8592">
                  <c:v>39.059090909092674</c:v>
                </c:pt>
                <c:pt idx="8593">
                  <c:v>39.063636363638132</c:v>
                </c:pt>
                <c:pt idx="8594">
                  <c:v>39.068181818183589</c:v>
                </c:pt>
                <c:pt idx="8595">
                  <c:v>39.072727272729047</c:v>
                </c:pt>
                <c:pt idx="8596">
                  <c:v>39.077272727274504</c:v>
                </c:pt>
                <c:pt idx="8597">
                  <c:v>39.081818181819962</c:v>
                </c:pt>
                <c:pt idx="8598">
                  <c:v>39.086363636365419</c:v>
                </c:pt>
                <c:pt idx="8599">
                  <c:v>39.090909090910877</c:v>
                </c:pt>
                <c:pt idx="8600">
                  <c:v>39.095454545456334</c:v>
                </c:pt>
                <c:pt idx="8601">
                  <c:v>39.100000000001792</c:v>
                </c:pt>
                <c:pt idx="8602">
                  <c:v>39.10454545454725</c:v>
                </c:pt>
                <c:pt idx="8603">
                  <c:v>39.109090909092707</c:v>
                </c:pt>
                <c:pt idx="8604">
                  <c:v>39.113636363638165</c:v>
                </c:pt>
                <c:pt idx="8605">
                  <c:v>39.118181818183622</c:v>
                </c:pt>
                <c:pt idx="8606">
                  <c:v>39.12272727272908</c:v>
                </c:pt>
                <c:pt idx="8607">
                  <c:v>39.127272727274537</c:v>
                </c:pt>
                <c:pt idx="8608">
                  <c:v>39.131818181819995</c:v>
                </c:pt>
                <c:pt idx="8609">
                  <c:v>39.136363636365452</c:v>
                </c:pt>
                <c:pt idx="8610">
                  <c:v>39.14090909091091</c:v>
                </c:pt>
                <c:pt idx="8611">
                  <c:v>39.145454545456367</c:v>
                </c:pt>
                <c:pt idx="8612">
                  <c:v>39.150000000001825</c:v>
                </c:pt>
                <c:pt idx="8613">
                  <c:v>39.154545454547282</c:v>
                </c:pt>
                <c:pt idx="8614">
                  <c:v>39.15909090909274</c:v>
                </c:pt>
                <c:pt idx="8615">
                  <c:v>39.163636363638197</c:v>
                </c:pt>
                <c:pt idx="8616">
                  <c:v>39.168181818183655</c:v>
                </c:pt>
                <c:pt idx="8617">
                  <c:v>39.172727272729112</c:v>
                </c:pt>
                <c:pt idx="8618">
                  <c:v>39.17727272727457</c:v>
                </c:pt>
                <c:pt idx="8619">
                  <c:v>39.181818181820027</c:v>
                </c:pt>
                <c:pt idx="8620">
                  <c:v>39.186363636365485</c:v>
                </c:pt>
                <c:pt idx="8621">
                  <c:v>39.190909090910942</c:v>
                </c:pt>
                <c:pt idx="8622">
                  <c:v>39.1954545454564</c:v>
                </c:pt>
                <c:pt idx="8623">
                  <c:v>39.200000000001857</c:v>
                </c:pt>
                <c:pt idx="8624">
                  <c:v>39.204545454547315</c:v>
                </c:pt>
                <c:pt idx="8625">
                  <c:v>39.209090909092772</c:v>
                </c:pt>
                <c:pt idx="8626">
                  <c:v>39.21363636363823</c:v>
                </c:pt>
                <c:pt idx="8627">
                  <c:v>39.218181818183687</c:v>
                </c:pt>
                <c:pt idx="8628">
                  <c:v>39.222727272729145</c:v>
                </c:pt>
                <c:pt idx="8629">
                  <c:v>39.227272727274602</c:v>
                </c:pt>
                <c:pt idx="8630">
                  <c:v>39.23181818182006</c:v>
                </c:pt>
                <c:pt idx="8631">
                  <c:v>39.236363636365517</c:v>
                </c:pt>
                <c:pt idx="8632">
                  <c:v>39.240909090910975</c:v>
                </c:pt>
                <c:pt idx="8633">
                  <c:v>39.245454545456433</c:v>
                </c:pt>
                <c:pt idx="8634">
                  <c:v>39.25000000000189</c:v>
                </c:pt>
                <c:pt idx="8635">
                  <c:v>39.254545454547348</c:v>
                </c:pt>
                <c:pt idx="8636">
                  <c:v>39.259090909092805</c:v>
                </c:pt>
                <c:pt idx="8637">
                  <c:v>39.263636363638263</c:v>
                </c:pt>
                <c:pt idx="8638">
                  <c:v>39.26818181818372</c:v>
                </c:pt>
                <c:pt idx="8639">
                  <c:v>39.272727272729178</c:v>
                </c:pt>
                <c:pt idx="8640">
                  <c:v>39.277272727274635</c:v>
                </c:pt>
                <c:pt idx="8641">
                  <c:v>39.281818181820093</c:v>
                </c:pt>
                <c:pt idx="8642">
                  <c:v>39.28636363636555</c:v>
                </c:pt>
                <c:pt idx="8643">
                  <c:v>39.290909090911008</c:v>
                </c:pt>
                <c:pt idx="8644">
                  <c:v>39.295454545456465</c:v>
                </c:pt>
                <c:pt idx="8645">
                  <c:v>39.300000000001923</c:v>
                </c:pt>
                <c:pt idx="8646">
                  <c:v>39.30454545454738</c:v>
                </c:pt>
                <c:pt idx="8647">
                  <c:v>39.309090909092838</c:v>
                </c:pt>
                <c:pt idx="8648">
                  <c:v>39.313636363638295</c:v>
                </c:pt>
                <c:pt idx="8649">
                  <c:v>39.318181818183753</c:v>
                </c:pt>
                <c:pt idx="8650">
                  <c:v>39.32272727272921</c:v>
                </c:pt>
                <c:pt idx="8651">
                  <c:v>39.327272727274668</c:v>
                </c:pt>
                <c:pt idx="8652">
                  <c:v>39.331818181820125</c:v>
                </c:pt>
                <c:pt idx="8653">
                  <c:v>39.336363636365583</c:v>
                </c:pt>
                <c:pt idx="8654">
                  <c:v>39.34090909091104</c:v>
                </c:pt>
                <c:pt idx="8655">
                  <c:v>39.345454545456498</c:v>
                </c:pt>
                <c:pt idx="8656">
                  <c:v>39.350000000001955</c:v>
                </c:pt>
                <c:pt idx="8657">
                  <c:v>39.354545454547413</c:v>
                </c:pt>
                <c:pt idx="8658">
                  <c:v>39.35909090909287</c:v>
                </c:pt>
                <c:pt idx="8659">
                  <c:v>39.363636363638328</c:v>
                </c:pt>
                <c:pt idx="8660">
                  <c:v>39.368181818183785</c:v>
                </c:pt>
                <c:pt idx="8661">
                  <c:v>39.372727272729243</c:v>
                </c:pt>
                <c:pt idx="8662">
                  <c:v>39.377272727274701</c:v>
                </c:pt>
                <c:pt idx="8663">
                  <c:v>39.381818181820158</c:v>
                </c:pt>
                <c:pt idx="8664">
                  <c:v>39.386363636365616</c:v>
                </c:pt>
                <c:pt idx="8665">
                  <c:v>39.390909090911073</c:v>
                </c:pt>
                <c:pt idx="8666">
                  <c:v>39.395454545456531</c:v>
                </c:pt>
                <c:pt idx="8667">
                  <c:v>39.400000000001988</c:v>
                </c:pt>
                <c:pt idx="8668">
                  <c:v>39.404545454547446</c:v>
                </c:pt>
                <c:pt idx="8669">
                  <c:v>39.409090909092903</c:v>
                </c:pt>
                <c:pt idx="8670">
                  <c:v>39.413636363638361</c:v>
                </c:pt>
                <c:pt idx="8671">
                  <c:v>39.418181818183818</c:v>
                </c:pt>
                <c:pt idx="8672">
                  <c:v>39.422727272729276</c:v>
                </c:pt>
                <c:pt idx="8673">
                  <c:v>39.427272727274733</c:v>
                </c:pt>
                <c:pt idx="8674">
                  <c:v>39.431818181820191</c:v>
                </c:pt>
                <c:pt idx="8675">
                  <c:v>39.436363636365648</c:v>
                </c:pt>
                <c:pt idx="8676">
                  <c:v>39.440909090911106</c:v>
                </c:pt>
                <c:pt idx="8677">
                  <c:v>39.445454545456563</c:v>
                </c:pt>
                <c:pt idx="8678">
                  <c:v>39.450000000002021</c:v>
                </c:pt>
                <c:pt idx="8679">
                  <c:v>39.454545454547478</c:v>
                </c:pt>
                <c:pt idx="8680">
                  <c:v>39.459090909092936</c:v>
                </c:pt>
                <c:pt idx="8681">
                  <c:v>39.463636363638393</c:v>
                </c:pt>
                <c:pt idx="8682">
                  <c:v>39.468181818183851</c:v>
                </c:pt>
                <c:pt idx="8683">
                  <c:v>39.472727272729308</c:v>
                </c:pt>
                <c:pt idx="8684">
                  <c:v>39.477272727274766</c:v>
                </c:pt>
                <c:pt idx="8685">
                  <c:v>39.481818181820223</c:v>
                </c:pt>
                <c:pt idx="8686">
                  <c:v>39.486363636365681</c:v>
                </c:pt>
                <c:pt idx="8687">
                  <c:v>39.490909090911138</c:v>
                </c:pt>
                <c:pt idx="8688">
                  <c:v>39.495454545456596</c:v>
                </c:pt>
                <c:pt idx="8689">
                  <c:v>39.500000000002053</c:v>
                </c:pt>
                <c:pt idx="8690">
                  <c:v>39.504545454547511</c:v>
                </c:pt>
                <c:pt idx="8691">
                  <c:v>39.509090909092969</c:v>
                </c:pt>
                <c:pt idx="8692">
                  <c:v>39.513636363638426</c:v>
                </c:pt>
                <c:pt idx="8693">
                  <c:v>39.518181818183884</c:v>
                </c:pt>
                <c:pt idx="8694">
                  <c:v>39.522727272729341</c:v>
                </c:pt>
                <c:pt idx="8695">
                  <c:v>39.527272727274799</c:v>
                </c:pt>
                <c:pt idx="8696">
                  <c:v>39.531818181820256</c:v>
                </c:pt>
                <c:pt idx="8697">
                  <c:v>39.536363636365714</c:v>
                </c:pt>
                <c:pt idx="8698">
                  <c:v>39.540909090911171</c:v>
                </c:pt>
                <c:pt idx="8699">
                  <c:v>39.545454545456629</c:v>
                </c:pt>
                <c:pt idx="8700">
                  <c:v>39.550000000002086</c:v>
                </c:pt>
                <c:pt idx="8701">
                  <c:v>39.554545454547544</c:v>
                </c:pt>
                <c:pt idx="8702">
                  <c:v>39.559090909093001</c:v>
                </c:pt>
                <c:pt idx="8703">
                  <c:v>39.563636363638459</c:v>
                </c:pt>
                <c:pt idx="8704">
                  <c:v>39.568181818183916</c:v>
                </c:pt>
                <c:pt idx="8705">
                  <c:v>39.572727272729374</c:v>
                </c:pt>
                <c:pt idx="8706">
                  <c:v>39.577272727274831</c:v>
                </c:pt>
                <c:pt idx="8707">
                  <c:v>39.581818181820289</c:v>
                </c:pt>
                <c:pt idx="8708">
                  <c:v>39.586363636365746</c:v>
                </c:pt>
                <c:pt idx="8709">
                  <c:v>39.590909090911204</c:v>
                </c:pt>
                <c:pt idx="8710">
                  <c:v>39.595454545456661</c:v>
                </c:pt>
                <c:pt idx="8711">
                  <c:v>39.600000000002119</c:v>
                </c:pt>
                <c:pt idx="8712">
                  <c:v>39.604545454547576</c:v>
                </c:pt>
                <c:pt idx="8713">
                  <c:v>39.609090909093034</c:v>
                </c:pt>
                <c:pt idx="8714">
                  <c:v>39.613636363638491</c:v>
                </c:pt>
                <c:pt idx="8715">
                  <c:v>39.618181818183949</c:v>
                </c:pt>
                <c:pt idx="8716">
                  <c:v>39.622727272729406</c:v>
                </c:pt>
                <c:pt idx="8717">
                  <c:v>39.627272727274864</c:v>
                </c:pt>
                <c:pt idx="8718">
                  <c:v>39.631818181820321</c:v>
                </c:pt>
                <c:pt idx="8719">
                  <c:v>39.636363636365779</c:v>
                </c:pt>
                <c:pt idx="8720">
                  <c:v>39.640909090911236</c:v>
                </c:pt>
                <c:pt idx="8721">
                  <c:v>39.645454545456694</c:v>
                </c:pt>
                <c:pt idx="8722">
                  <c:v>39.650000000002152</c:v>
                </c:pt>
                <c:pt idx="8723">
                  <c:v>39.654545454547609</c:v>
                </c:pt>
                <c:pt idx="8724">
                  <c:v>39.659090909093067</c:v>
                </c:pt>
                <c:pt idx="8725">
                  <c:v>39.663636363638524</c:v>
                </c:pt>
                <c:pt idx="8726">
                  <c:v>39.668181818183982</c:v>
                </c:pt>
                <c:pt idx="8727">
                  <c:v>39.672727272729439</c:v>
                </c:pt>
                <c:pt idx="8728">
                  <c:v>39.677272727274897</c:v>
                </c:pt>
                <c:pt idx="8729">
                  <c:v>39.681818181820354</c:v>
                </c:pt>
                <c:pt idx="8730">
                  <c:v>39.686363636365812</c:v>
                </c:pt>
                <c:pt idx="8731">
                  <c:v>39.690909090911269</c:v>
                </c:pt>
                <c:pt idx="8732">
                  <c:v>39.695454545456727</c:v>
                </c:pt>
                <c:pt idx="8733">
                  <c:v>39.700000000002184</c:v>
                </c:pt>
                <c:pt idx="8734">
                  <c:v>39.704545454547642</c:v>
                </c:pt>
                <c:pt idx="8735">
                  <c:v>39.709090909093099</c:v>
                </c:pt>
                <c:pt idx="8736">
                  <c:v>39.713636363638557</c:v>
                </c:pt>
                <c:pt idx="8737">
                  <c:v>39.718181818184014</c:v>
                </c:pt>
                <c:pt idx="8738">
                  <c:v>39.722727272729472</c:v>
                </c:pt>
                <c:pt idx="8739">
                  <c:v>39.727272727274929</c:v>
                </c:pt>
                <c:pt idx="8740">
                  <c:v>39.731818181820387</c:v>
                </c:pt>
                <c:pt idx="8741">
                  <c:v>39.736363636365844</c:v>
                </c:pt>
                <c:pt idx="8742">
                  <c:v>39.740909090911302</c:v>
                </c:pt>
                <c:pt idx="8743">
                  <c:v>39.745454545456759</c:v>
                </c:pt>
                <c:pt idx="8744">
                  <c:v>39.750000000002217</c:v>
                </c:pt>
                <c:pt idx="8745">
                  <c:v>39.754545454547674</c:v>
                </c:pt>
                <c:pt idx="8746">
                  <c:v>39.759090909093132</c:v>
                </c:pt>
                <c:pt idx="8747">
                  <c:v>39.763636363638589</c:v>
                </c:pt>
                <c:pt idx="8748">
                  <c:v>39.768181818184047</c:v>
                </c:pt>
                <c:pt idx="8749">
                  <c:v>39.772727272729504</c:v>
                </c:pt>
                <c:pt idx="8750">
                  <c:v>39.777272727274962</c:v>
                </c:pt>
                <c:pt idx="8751">
                  <c:v>39.78181818182042</c:v>
                </c:pt>
                <c:pt idx="8752">
                  <c:v>39.786363636365877</c:v>
                </c:pt>
                <c:pt idx="8753">
                  <c:v>39.790909090911335</c:v>
                </c:pt>
                <c:pt idx="8754">
                  <c:v>39.795454545456792</c:v>
                </c:pt>
                <c:pt idx="8755">
                  <c:v>39.80000000000225</c:v>
                </c:pt>
                <c:pt idx="8756">
                  <c:v>39.804545454547707</c:v>
                </c:pt>
                <c:pt idx="8757">
                  <c:v>39.809090909093165</c:v>
                </c:pt>
                <c:pt idx="8758">
                  <c:v>39.813636363638622</c:v>
                </c:pt>
                <c:pt idx="8759">
                  <c:v>39.81818181818408</c:v>
                </c:pt>
                <c:pt idx="8760">
                  <c:v>39.822727272729537</c:v>
                </c:pt>
                <c:pt idx="8761">
                  <c:v>39.827272727274995</c:v>
                </c:pt>
                <c:pt idx="8762">
                  <c:v>39.831818181820452</c:v>
                </c:pt>
                <c:pt idx="8763">
                  <c:v>39.83636363636591</c:v>
                </c:pt>
                <c:pt idx="8764">
                  <c:v>39.840909090911367</c:v>
                </c:pt>
                <c:pt idx="8765">
                  <c:v>39.845454545456825</c:v>
                </c:pt>
                <c:pt idx="8766">
                  <c:v>39.850000000002282</c:v>
                </c:pt>
                <c:pt idx="8767">
                  <c:v>39.85454545454774</c:v>
                </c:pt>
                <c:pt idx="8768">
                  <c:v>39.859090909093197</c:v>
                </c:pt>
                <c:pt idx="8769">
                  <c:v>39.863636363638655</c:v>
                </c:pt>
                <c:pt idx="8770">
                  <c:v>39.868181818184112</c:v>
                </c:pt>
                <c:pt idx="8771">
                  <c:v>39.87272727272957</c:v>
                </c:pt>
                <c:pt idx="8772">
                  <c:v>39.877272727275027</c:v>
                </c:pt>
                <c:pt idx="8773">
                  <c:v>39.881818181820485</c:v>
                </c:pt>
                <c:pt idx="8774">
                  <c:v>39.886363636365942</c:v>
                </c:pt>
                <c:pt idx="8775">
                  <c:v>39.8909090909114</c:v>
                </c:pt>
                <c:pt idx="8776">
                  <c:v>39.895454545456857</c:v>
                </c:pt>
                <c:pt idx="8777">
                  <c:v>39.900000000002315</c:v>
                </c:pt>
                <c:pt idx="8778">
                  <c:v>39.904545454547772</c:v>
                </c:pt>
                <c:pt idx="8779">
                  <c:v>39.90909090909323</c:v>
                </c:pt>
                <c:pt idx="8780">
                  <c:v>39.913636363638687</c:v>
                </c:pt>
                <c:pt idx="8781">
                  <c:v>39.918181818184145</c:v>
                </c:pt>
                <c:pt idx="8782">
                  <c:v>39.922727272729603</c:v>
                </c:pt>
                <c:pt idx="8783">
                  <c:v>39.92727272727506</c:v>
                </c:pt>
                <c:pt idx="8784">
                  <c:v>39.931818181820518</c:v>
                </c:pt>
                <c:pt idx="8785">
                  <c:v>39.936363636365975</c:v>
                </c:pt>
                <c:pt idx="8786">
                  <c:v>39.940909090911433</c:v>
                </c:pt>
                <c:pt idx="8787">
                  <c:v>39.94545454545689</c:v>
                </c:pt>
                <c:pt idx="8788">
                  <c:v>39.950000000002348</c:v>
                </c:pt>
                <c:pt idx="8789">
                  <c:v>39.954545454547805</c:v>
                </c:pt>
                <c:pt idx="8790">
                  <c:v>39.959090909093263</c:v>
                </c:pt>
                <c:pt idx="8791">
                  <c:v>39.96363636363872</c:v>
                </c:pt>
                <c:pt idx="8792">
                  <c:v>39.968181818184178</c:v>
                </c:pt>
                <c:pt idx="8793">
                  <c:v>39.972727272729635</c:v>
                </c:pt>
                <c:pt idx="8794">
                  <c:v>39.977272727275093</c:v>
                </c:pt>
                <c:pt idx="8795">
                  <c:v>39.98181818182055</c:v>
                </c:pt>
                <c:pt idx="8796">
                  <c:v>39.986363636366008</c:v>
                </c:pt>
                <c:pt idx="8797">
                  <c:v>39.990909090911465</c:v>
                </c:pt>
                <c:pt idx="8798">
                  <c:v>39.995454545456923</c:v>
                </c:pt>
                <c:pt idx="8799">
                  <c:v>40.00000000000238</c:v>
                </c:pt>
                <c:pt idx="8800">
                  <c:v>40.004545454547838</c:v>
                </c:pt>
                <c:pt idx="8801">
                  <c:v>40.009090909093295</c:v>
                </c:pt>
                <c:pt idx="8802">
                  <c:v>40.013636363638753</c:v>
                </c:pt>
                <c:pt idx="8803">
                  <c:v>40.01818181818421</c:v>
                </c:pt>
                <c:pt idx="8804">
                  <c:v>40.022727272729668</c:v>
                </c:pt>
                <c:pt idx="8805">
                  <c:v>40.027272727275125</c:v>
                </c:pt>
                <c:pt idx="8806">
                  <c:v>40.031818181820583</c:v>
                </c:pt>
                <c:pt idx="8807">
                  <c:v>40.03636363636604</c:v>
                </c:pt>
                <c:pt idx="8808">
                  <c:v>40.040909090911498</c:v>
                </c:pt>
                <c:pt idx="8809">
                  <c:v>40.045454545456955</c:v>
                </c:pt>
                <c:pt idx="8810">
                  <c:v>40.050000000002413</c:v>
                </c:pt>
                <c:pt idx="8811">
                  <c:v>40.054545454547871</c:v>
                </c:pt>
                <c:pt idx="8812">
                  <c:v>40.059090909093328</c:v>
                </c:pt>
                <c:pt idx="8813">
                  <c:v>40.063636363638786</c:v>
                </c:pt>
                <c:pt idx="8814">
                  <c:v>40.068181818184243</c:v>
                </c:pt>
                <c:pt idx="8815">
                  <c:v>40.072727272729701</c:v>
                </c:pt>
                <c:pt idx="8816">
                  <c:v>40.077272727275158</c:v>
                </c:pt>
                <c:pt idx="8817">
                  <c:v>40.081818181820616</c:v>
                </c:pt>
                <c:pt idx="8818">
                  <c:v>40.086363636366073</c:v>
                </c:pt>
                <c:pt idx="8819">
                  <c:v>40.090909090911531</c:v>
                </c:pt>
                <c:pt idx="8820">
                  <c:v>40.095454545456988</c:v>
                </c:pt>
                <c:pt idx="8821">
                  <c:v>40.100000000002446</c:v>
                </c:pt>
                <c:pt idx="8822">
                  <c:v>40.104545454547903</c:v>
                </c:pt>
                <c:pt idx="8823">
                  <c:v>40.109090909093361</c:v>
                </c:pt>
                <c:pt idx="8824">
                  <c:v>40.113636363638818</c:v>
                </c:pt>
                <c:pt idx="8825">
                  <c:v>40.118181818184276</c:v>
                </c:pt>
                <c:pt idx="8826">
                  <c:v>40.122727272729733</c:v>
                </c:pt>
                <c:pt idx="8827">
                  <c:v>40.127272727275191</c:v>
                </c:pt>
                <c:pt idx="8828">
                  <c:v>40.131818181820648</c:v>
                </c:pt>
                <c:pt idx="8829">
                  <c:v>40.136363636366106</c:v>
                </c:pt>
                <c:pt idx="8830">
                  <c:v>40.140909090911563</c:v>
                </c:pt>
                <c:pt idx="8831">
                  <c:v>40.145454545457021</c:v>
                </c:pt>
                <c:pt idx="8832">
                  <c:v>40.150000000002478</c:v>
                </c:pt>
                <c:pt idx="8833">
                  <c:v>40.154545454547936</c:v>
                </c:pt>
                <c:pt idx="8834">
                  <c:v>40.159090909093393</c:v>
                </c:pt>
                <c:pt idx="8835">
                  <c:v>40.163636363638851</c:v>
                </c:pt>
                <c:pt idx="8836">
                  <c:v>40.168181818184308</c:v>
                </c:pt>
                <c:pt idx="8837">
                  <c:v>40.172727272729766</c:v>
                </c:pt>
                <c:pt idx="8838">
                  <c:v>40.177272727275223</c:v>
                </c:pt>
                <c:pt idx="8839">
                  <c:v>40.181818181820681</c:v>
                </c:pt>
                <c:pt idx="8840">
                  <c:v>40.186363636366139</c:v>
                </c:pt>
                <c:pt idx="8841">
                  <c:v>40.190909090911596</c:v>
                </c:pt>
                <c:pt idx="8842">
                  <c:v>40.195454545457054</c:v>
                </c:pt>
                <c:pt idx="8843">
                  <c:v>40.200000000002511</c:v>
                </c:pt>
                <c:pt idx="8844">
                  <c:v>40.204545454547969</c:v>
                </c:pt>
                <c:pt idx="8845">
                  <c:v>40.209090909093426</c:v>
                </c:pt>
                <c:pt idx="8846">
                  <c:v>40.213636363638884</c:v>
                </c:pt>
                <c:pt idx="8847">
                  <c:v>40.218181818184341</c:v>
                </c:pt>
                <c:pt idx="8848">
                  <c:v>40.222727272729799</c:v>
                </c:pt>
                <c:pt idx="8849">
                  <c:v>40.227272727275256</c:v>
                </c:pt>
                <c:pt idx="8850">
                  <c:v>40.231818181820714</c:v>
                </c:pt>
                <c:pt idx="8851">
                  <c:v>40.236363636366171</c:v>
                </c:pt>
                <c:pt idx="8852">
                  <c:v>40.240909090911629</c:v>
                </c:pt>
                <c:pt idx="8853">
                  <c:v>40.245454545457086</c:v>
                </c:pt>
                <c:pt idx="8854">
                  <c:v>40.250000000002544</c:v>
                </c:pt>
                <c:pt idx="8855">
                  <c:v>40.254545454548001</c:v>
                </c:pt>
                <c:pt idx="8856">
                  <c:v>40.259090909093459</c:v>
                </c:pt>
                <c:pt idx="8857">
                  <c:v>40.263636363638916</c:v>
                </c:pt>
                <c:pt idx="8858">
                  <c:v>40.268181818184374</c:v>
                </c:pt>
                <c:pt idx="8859">
                  <c:v>40.272727272729831</c:v>
                </c:pt>
                <c:pt idx="8860">
                  <c:v>40.277272727275289</c:v>
                </c:pt>
                <c:pt idx="8861">
                  <c:v>40.281818181820746</c:v>
                </c:pt>
                <c:pt idx="8862">
                  <c:v>40.286363636366204</c:v>
                </c:pt>
                <c:pt idx="8863">
                  <c:v>40.290909090911661</c:v>
                </c:pt>
                <c:pt idx="8864">
                  <c:v>40.295454545457119</c:v>
                </c:pt>
                <c:pt idx="8865">
                  <c:v>40.300000000002576</c:v>
                </c:pt>
                <c:pt idx="8866">
                  <c:v>40.304545454548034</c:v>
                </c:pt>
                <c:pt idx="8867">
                  <c:v>40.309090909093491</c:v>
                </c:pt>
                <c:pt idx="8868">
                  <c:v>40.313636363638949</c:v>
                </c:pt>
                <c:pt idx="8869">
                  <c:v>40.318181818184406</c:v>
                </c:pt>
                <c:pt idx="8870">
                  <c:v>40.322727272729864</c:v>
                </c:pt>
                <c:pt idx="8871">
                  <c:v>40.327272727275322</c:v>
                </c:pt>
                <c:pt idx="8872">
                  <c:v>40.331818181820779</c:v>
                </c:pt>
                <c:pt idx="8873">
                  <c:v>40.336363636366237</c:v>
                </c:pt>
                <c:pt idx="8874">
                  <c:v>40.340909090911694</c:v>
                </c:pt>
                <c:pt idx="8875">
                  <c:v>40.345454545457152</c:v>
                </c:pt>
                <c:pt idx="8876">
                  <c:v>40.350000000002609</c:v>
                </c:pt>
                <c:pt idx="8877">
                  <c:v>40.354545454548067</c:v>
                </c:pt>
                <c:pt idx="8878">
                  <c:v>40.359090909093524</c:v>
                </c:pt>
                <c:pt idx="8879">
                  <c:v>40.363636363638982</c:v>
                </c:pt>
                <c:pt idx="8880">
                  <c:v>40.368181818184439</c:v>
                </c:pt>
                <c:pt idx="8881">
                  <c:v>40.372727272729897</c:v>
                </c:pt>
                <c:pt idx="8882">
                  <c:v>40.377272727275354</c:v>
                </c:pt>
                <c:pt idx="8883">
                  <c:v>40.381818181820812</c:v>
                </c:pt>
                <c:pt idx="8884">
                  <c:v>40.386363636366269</c:v>
                </c:pt>
                <c:pt idx="8885">
                  <c:v>40.390909090911727</c:v>
                </c:pt>
                <c:pt idx="8886">
                  <c:v>40.395454545457184</c:v>
                </c:pt>
                <c:pt idx="8887">
                  <c:v>40.400000000002642</c:v>
                </c:pt>
                <c:pt idx="8888">
                  <c:v>40.404545454548099</c:v>
                </c:pt>
                <c:pt idx="8889">
                  <c:v>40.409090909093557</c:v>
                </c:pt>
                <c:pt idx="8890">
                  <c:v>40.413636363639014</c:v>
                </c:pt>
                <c:pt idx="8891">
                  <c:v>40.418181818184472</c:v>
                </c:pt>
                <c:pt idx="8892">
                  <c:v>40.422727272729929</c:v>
                </c:pt>
                <c:pt idx="8893">
                  <c:v>40.427272727275387</c:v>
                </c:pt>
                <c:pt idx="8894">
                  <c:v>40.431818181820844</c:v>
                </c:pt>
                <c:pt idx="8895">
                  <c:v>40.436363636366302</c:v>
                </c:pt>
                <c:pt idx="8896">
                  <c:v>40.440909090911759</c:v>
                </c:pt>
                <c:pt idx="8897">
                  <c:v>40.445454545457217</c:v>
                </c:pt>
                <c:pt idx="8898">
                  <c:v>40.450000000002674</c:v>
                </c:pt>
                <c:pt idx="8899">
                  <c:v>40.454545454548132</c:v>
                </c:pt>
                <c:pt idx="8900">
                  <c:v>40.45909090909359</c:v>
                </c:pt>
                <c:pt idx="8901">
                  <c:v>40.463636363639047</c:v>
                </c:pt>
                <c:pt idx="8902">
                  <c:v>40.468181818184505</c:v>
                </c:pt>
                <c:pt idx="8903">
                  <c:v>40.472727272729962</c:v>
                </c:pt>
                <c:pt idx="8904">
                  <c:v>40.47727272727542</c:v>
                </c:pt>
                <c:pt idx="8905">
                  <c:v>40.481818181820877</c:v>
                </c:pt>
                <c:pt idx="8906">
                  <c:v>40.486363636366335</c:v>
                </c:pt>
                <c:pt idx="8907">
                  <c:v>40.490909090911792</c:v>
                </c:pt>
                <c:pt idx="8908">
                  <c:v>40.49545454545725</c:v>
                </c:pt>
                <c:pt idx="8909">
                  <c:v>40.500000000002707</c:v>
                </c:pt>
                <c:pt idx="8910">
                  <c:v>40.504545454548165</c:v>
                </c:pt>
                <c:pt idx="8911">
                  <c:v>40.509090909093622</c:v>
                </c:pt>
                <c:pt idx="8912">
                  <c:v>40.51363636363908</c:v>
                </c:pt>
                <c:pt idx="8913">
                  <c:v>40.518181818184537</c:v>
                </c:pt>
                <c:pt idx="8914">
                  <c:v>40.522727272729995</c:v>
                </c:pt>
                <c:pt idx="8915">
                  <c:v>40.527272727275452</c:v>
                </c:pt>
                <c:pt idx="8916">
                  <c:v>40.53181818182091</c:v>
                </c:pt>
                <c:pt idx="8917">
                  <c:v>40.536363636366367</c:v>
                </c:pt>
                <c:pt idx="8918">
                  <c:v>40.540909090911825</c:v>
                </c:pt>
                <c:pt idx="8919">
                  <c:v>40.545454545457282</c:v>
                </c:pt>
                <c:pt idx="8920">
                  <c:v>40.55000000000274</c:v>
                </c:pt>
                <c:pt idx="8921">
                  <c:v>40.554545454548197</c:v>
                </c:pt>
                <c:pt idx="8922">
                  <c:v>40.559090909093655</c:v>
                </c:pt>
                <c:pt idx="8923">
                  <c:v>40.563636363639112</c:v>
                </c:pt>
                <c:pt idx="8924">
                  <c:v>40.56818181818457</c:v>
                </c:pt>
                <c:pt idx="8925">
                  <c:v>40.572727272730027</c:v>
                </c:pt>
                <c:pt idx="8926">
                  <c:v>40.577272727275485</c:v>
                </c:pt>
                <c:pt idx="8927">
                  <c:v>40.581818181820942</c:v>
                </c:pt>
                <c:pt idx="8928">
                  <c:v>40.5863636363664</c:v>
                </c:pt>
                <c:pt idx="8929">
                  <c:v>40.590909090911858</c:v>
                </c:pt>
                <c:pt idx="8930">
                  <c:v>40.595454545457315</c:v>
                </c:pt>
                <c:pt idx="8931">
                  <c:v>40.600000000002773</c:v>
                </c:pt>
                <c:pt idx="8932">
                  <c:v>40.60454545454823</c:v>
                </c:pt>
                <c:pt idx="8933">
                  <c:v>40.609090909093688</c:v>
                </c:pt>
                <c:pt idx="8934">
                  <c:v>40.613636363639145</c:v>
                </c:pt>
                <c:pt idx="8935">
                  <c:v>40.618181818184603</c:v>
                </c:pt>
                <c:pt idx="8936">
                  <c:v>40.62272727273006</c:v>
                </c:pt>
                <c:pt idx="8937">
                  <c:v>40.627272727275518</c:v>
                </c:pt>
                <c:pt idx="8938">
                  <c:v>40.631818181820975</c:v>
                </c:pt>
                <c:pt idx="8939">
                  <c:v>40.636363636366433</c:v>
                </c:pt>
                <c:pt idx="8940">
                  <c:v>40.64090909091189</c:v>
                </c:pt>
                <c:pt idx="8941">
                  <c:v>40.645454545457348</c:v>
                </c:pt>
                <c:pt idx="8942">
                  <c:v>40.650000000002805</c:v>
                </c:pt>
                <c:pt idx="8943">
                  <c:v>40.654545454548263</c:v>
                </c:pt>
                <c:pt idx="8944">
                  <c:v>40.65909090909372</c:v>
                </c:pt>
                <c:pt idx="8945">
                  <c:v>40.663636363639178</c:v>
                </c:pt>
                <c:pt idx="8946">
                  <c:v>40.668181818184635</c:v>
                </c:pt>
                <c:pt idx="8947">
                  <c:v>40.672727272730093</c:v>
                </c:pt>
                <c:pt idx="8948">
                  <c:v>40.67727272727555</c:v>
                </c:pt>
                <c:pt idx="8949">
                  <c:v>40.681818181821008</c:v>
                </c:pt>
                <c:pt idx="8950">
                  <c:v>40.686363636366465</c:v>
                </c:pt>
                <c:pt idx="8951">
                  <c:v>40.690909090911923</c:v>
                </c:pt>
                <c:pt idx="8952">
                  <c:v>40.69545454545738</c:v>
                </c:pt>
                <c:pt idx="8953">
                  <c:v>40.700000000002838</c:v>
                </c:pt>
                <c:pt idx="8954">
                  <c:v>40.704545454548295</c:v>
                </c:pt>
                <c:pt idx="8955">
                  <c:v>40.709090909093753</c:v>
                </c:pt>
                <c:pt idx="8956">
                  <c:v>40.71363636363921</c:v>
                </c:pt>
                <c:pt idx="8957">
                  <c:v>40.718181818184668</c:v>
                </c:pt>
                <c:pt idx="8958">
                  <c:v>40.722727272730125</c:v>
                </c:pt>
                <c:pt idx="8959">
                  <c:v>40.727272727275583</c:v>
                </c:pt>
                <c:pt idx="8960">
                  <c:v>40.731818181821041</c:v>
                </c:pt>
                <c:pt idx="8961">
                  <c:v>40.736363636366498</c:v>
                </c:pt>
                <c:pt idx="8962">
                  <c:v>40.740909090911956</c:v>
                </c:pt>
                <c:pt idx="8963">
                  <c:v>40.745454545457413</c:v>
                </c:pt>
                <c:pt idx="8964">
                  <c:v>40.750000000002871</c:v>
                </c:pt>
                <c:pt idx="8965">
                  <c:v>40.754545454548328</c:v>
                </c:pt>
                <c:pt idx="8966">
                  <c:v>40.759090909093786</c:v>
                </c:pt>
                <c:pt idx="8967">
                  <c:v>40.763636363639243</c:v>
                </c:pt>
                <c:pt idx="8968">
                  <c:v>40.768181818184701</c:v>
                </c:pt>
                <c:pt idx="8969">
                  <c:v>40.772727272730158</c:v>
                </c:pt>
                <c:pt idx="8970">
                  <c:v>40.777272727275616</c:v>
                </c:pt>
                <c:pt idx="8971">
                  <c:v>40.781818181821073</c:v>
                </c:pt>
                <c:pt idx="8972">
                  <c:v>40.786363636366531</c:v>
                </c:pt>
                <c:pt idx="8973">
                  <c:v>40.790909090911988</c:v>
                </c:pt>
                <c:pt idx="8974">
                  <c:v>40.795454545457446</c:v>
                </c:pt>
                <c:pt idx="8975">
                  <c:v>40.800000000002903</c:v>
                </c:pt>
                <c:pt idx="8976">
                  <c:v>40.804545454548361</c:v>
                </c:pt>
                <c:pt idx="8977">
                  <c:v>40.809090909093818</c:v>
                </c:pt>
                <c:pt idx="8978">
                  <c:v>40.813636363639276</c:v>
                </c:pt>
                <c:pt idx="8979">
                  <c:v>40.818181818184733</c:v>
                </c:pt>
                <c:pt idx="8980">
                  <c:v>40.822727272730191</c:v>
                </c:pt>
                <c:pt idx="8981">
                  <c:v>40.827272727275648</c:v>
                </c:pt>
                <c:pt idx="8982">
                  <c:v>40.831818181821106</c:v>
                </c:pt>
                <c:pt idx="8983">
                  <c:v>40.836363636366563</c:v>
                </c:pt>
                <c:pt idx="8984">
                  <c:v>40.840909090912021</c:v>
                </c:pt>
                <c:pt idx="8985">
                  <c:v>40.845454545457478</c:v>
                </c:pt>
                <c:pt idx="8986">
                  <c:v>40.850000000002936</c:v>
                </c:pt>
                <c:pt idx="8987">
                  <c:v>40.854545454548393</c:v>
                </c:pt>
                <c:pt idx="8988">
                  <c:v>40.859090909093851</c:v>
                </c:pt>
                <c:pt idx="8989">
                  <c:v>40.863636363639309</c:v>
                </c:pt>
                <c:pt idx="8990">
                  <c:v>40.868181818184766</c:v>
                </c:pt>
                <c:pt idx="8991">
                  <c:v>40.872727272730224</c:v>
                </c:pt>
                <c:pt idx="8992">
                  <c:v>40.877272727275681</c:v>
                </c:pt>
                <c:pt idx="8993">
                  <c:v>40.881818181821139</c:v>
                </c:pt>
                <c:pt idx="8994">
                  <c:v>40.886363636366596</c:v>
                </c:pt>
                <c:pt idx="8995">
                  <c:v>40.890909090912054</c:v>
                </c:pt>
                <c:pt idx="8996">
                  <c:v>40.895454545457511</c:v>
                </c:pt>
                <c:pt idx="8997">
                  <c:v>40.900000000002969</c:v>
                </c:pt>
                <c:pt idx="8998">
                  <c:v>40.904545454548426</c:v>
                </c:pt>
                <c:pt idx="8999">
                  <c:v>40.909090909093884</c:v>
                </c:pt>
                <c:pt idx="9000">
                  <c:v>40.913636363639341</c:v>
                </c:pt>
                <c:pt idx="9001">
                  <c:v>40.918181818184799</c:v>
                </c:pt>
                <c:pt idx="9002">
                  <c:v>40.922727272730256</c:v>
                </c:pt>
                <c:pt idx="9003">
                  <c:v>40.927272727275714</c:v>
                </c:pt>
                <c:pt idx="9004">
                  <c:v>40.931818181821171</c:v>
                </c:pt>
                <c:pt idx="9005">
                  <c:v>40.936363636366629</c:v>
                </c:pt>
                <c:pt idx="9006">
                  <c:v>40.940909090912086</c:v>
                </c:pt>
                <c:pt idx="9007">
                  <c:v>40.945454545457544</c:v>
                </c:pt>
                <c:pt idx="9008">
                  <c:v>40.950000000003001</c:v>
                </c:pt>
                <c:pt idx="9009">
                  <c:v>40.954545454548459</c:v>
                </c:pt>
                <c:pt idx="9010">
                  <c:v>40.959090909093916</c:v>
                </c:pt>
                <c:pt idx="9011">
                  <c:v>40.963636363639374</c:v>
                </c:pt>
                <c:pt idx="9012">
                  <c:v>40.968181818184831</c:v>
                </c:pt>
                <c:pt idx="9013">
                  <c:v>40.972727272730289</c:v>
                </c:pt>
                <c:pt idx="9014">
                  <c:v>40.977272727275746</c:v>
                </c:pt>
                <c:pt idx="9015">
                  <c:v>40.981818181821204</c:v>
                </c:pt>
                <c:pt idx="9016">
                  <c:v>40.986363636366661</c:v>
                </c:pt>
                <c:pt idx="9017">
                  <c:v>40.990909090912119</c:v>
                </c:pt>
                <c:pt idx="9018">
                  <c:v>40.995454545457577</c:v>
                </c:pt>
                <c:pt idx="9019">
                  <c:v>41.000000000003034</c:v>
                </c:pt>
                <c:pt idx="9020">
                  <c:v>41.004545454548492</c:v>
                </c:pt>
                <c:pt idx="9021">
                  <c:v>41.009090909093949</c:v>
                </c:pt>
                <c:pt idx="9022">
                  <c:v>41.013636363639407</c:v>
                </c:pt>
                <c:pt idx="9023">
                  <c:v>41.018181818184864</c:v>
                </c:pt>
                <c:pt idx="9024">
                  <c:v>41.022727272730322</c:v>
                </c:pt>
                <c:pt idx="9025">
                  <c:v>41.027272727275779</c:v>
                </c:pt>
                <c:pt idx="9026">
                  <c:v>41.031818181821237</c:v>
                </c:pt>
                <c:pt idx="9027">
                  <c:v>41.036363636366694</c:v>
                </c:pt>
                <c:pt idx="9028">
                  <c:v>41.040909090912152</c:v>
                </c:pt>
                <c:pt idx="9029">
                  <c:v>41.045454545457609</c:v>
                </c:pt>
                <c:pt idx="9030">
                  <c:v>41.050000000003067</c:v>
                </c:pt>
                <c:pt idx="9031">
                  <c:v>41.054545454548524</c:v>
                </c:pt>
                <c:pt idx="9032">
                  <c:v>41.059090909093982</c:v>
                </c:pt>
                <c:pt idx="9033">
                  <c:v>41.063636363639439</c:v>
                </c:pt>
                <c:pt idx="9034">
                  <c:v>41.068181818184897</c:v>
                </c:pt>
                <c:pt idx="9035">
                  <c:v>41.072727272730354</c:v>
                </c:pt>
                <c:pt idx="9036">
                  <c:v>41.077272727275812</c:v>
                </c:pt>
                <c:pt idx="9037">
                  <c:v>41.081818181821269</c:v>
                </c:pt>
                <c:pt idx="9038">
                  <c:v>41.086363636366727</c:v>
                </c:pt>
                <c:pt idx="9039">
                  <c:v>41.090909090912184</c:v>
                </c:pt>
                <c:pt idx="9040">
                  <c:v>41.095454545457642</c:v>
                </c:pt>
                <c:pt idx="9041">
                  <c:v>41.100000000003099</c:v>
                </c:pt>
                <c:pt idx="9042">
                  <c:v>41.104545454548557</c:v>
                </c:pt>
                <c:pt idx="9043">
                  <c:v>41.109090909094014</c:v>
                </c:pt>
                <c:pt idx="9044">
                  <c:v>41.113636363639472</c:v>
                </c:pt>
                <c:pt idx="9045">
                  <c:v>41.118181818184929</c:v>
                </c:pt>
                <c:pt idx="9046">
                  <c:v>41.122727272730387</c:v>
                </c:pt>
                <c:pt idx="9047">
                  <c:v>41.127272727275844</c:v>
                </c:pt>
                <c:pt idx="9048">
                  <c:v>41.131818181821302</c:v>
                </c:pt>
                <c:pt idx="9049">
                  <c:v>41.13636363636676</c:v>
                </c:pt>
                <c:pt idx="9050">
                  <c:v>41.140909090912217</c:v>
                </c:pt>
                <c:pt idx="9051">
                  <c:v>41.145454545457675</c:v>
                </c:pt>
                <c:pt idx="9052">
                  <c:v>41.150000000003132</c:v>
                </c:pt>
                <c:pt idx="9053">
                  <c:v>41.15454545454859</c:v>
                </c:pt>
                <c:pt idx="9054">
                  <c:v>41.159090909094047</c:v>
                </c:pt>
                <c:pt idx="9055">
                  <c:v>41.163636363639505</c:v>
                </c:pt>
                <c:pt idx="9056">
                  <c:v>41.168181818184962</c:v>
                </c:pt>
                <c:pt idx="9057">
                  <c:v>41.17272727273042</c:v>
                </c:pt>
                <c:pt idx="9058">
                  <c:v>41.177272727275877</c:v>
                </c:pt>
                <c:pt idx="9059">
                  <c:v>41.181818181821335</c:v>
                </c:pt>
                <c:pt idx="9060">
                  <c:v>41.186363636366792</c:v>
                </c:pt>
                <c:pt idx="9061">
                  <c:v>41.19090909091225</c:v>
                </c:pt>
                <c:pt idx="9062">
                  <c:v>41.195454545457707</c:v>
                </c:pt>
                <c:pt idx="9063">
                  <c:v>41.200000000003165</c:v>
                </c:pt>
                <c:pt idx="9064">
                  <c:v>41.204545454548622</c:v>
                </c:pt>
                <c:pt idx="9065">
                  <c:v>41.20909090909408</c:v>
                </c:pt>
                <c:pt idx="9066">
                  <c:v>41.213636363639537</c:v>
                </c:pt>
                <c:pt idx="9067">
                  <c:v>41.218181818184995</c:v>
                </c:pt>
                <c:pt idx="9068">
                  <c:v>41.222727272730452</c:v>
                </c:pt>
                <c:pt idx="9069">
                  <c:v>41.22727272727591</c:v>
                </c:pt>
                <c:pt idx="9070">
                  <c:v>41.231818181821367</c:v>
                </c:pt>
                <c:pt idx="9071">
                  <c:v>41.236363636366825</c:v>
                </c:pt>
                <c:pt idx="9072">
                  <c:v>41.240909090912282</c:v>
                </c:pt>
                <c:pt idx="9073">
                  <c:v>41.24545454545774</c:v>
                </c:pt>
                <c:pt idx="9074">
                  <c:v>41.250000000003197</c:v>
                </c:pt>
                <c:pt idx="9075">
                  <c:v>41.254545454548655</c:v>
                </c:pt>
                <c:pt idx="9076">
                  <c:v>41.259090909094112</c:v>
                </c:pt>
                <c:pt idx="9077">
                  <c:v>41.26363636363957</c:v>
                </c:pt>
                <c:pt idx="9078">
                  <c:v>41.268181818185028</c:v>
                </c:pt>
                <c:pt idx="9079">
                  <c:v>41.272727272730485</c:v>
                </c:pt>
                <c:pt idx="9080">
                  <c:v>41.277272727275943</c:v>
                </c:pt>
                <c:pt idx="9081">
                  <c:v>41.2818181818214</c:v>
                </c:pt>
                <c:pt idx="9082">
                  <c:v>41.286363636366858</c:v>
                </c:pt>
                <c:pt idx="9083">
                  <c:v>41.290909090912315</c:v>
                </c:pt>
                <c:pt idx="9084">
                  <c:v>41.295454545457773</c:v>
                </c:pt>
                <c:pt idx="9085">
                  <c:v>41.30000000000323</c:v>
                </c:pt>
                <c:pt idx="9086">
                  <c:v>41.304545454548688</c:v>
                </c:pt>
                <c:pt idx="9087">
                  <c:v>41.309090909094145</c:v>
                </c:pt>
                <c:pt idx="9088">
                  <c:v>41.313636363639603</c:v>
                </c:pt>
                <c:pt idx="9089">
                  <c:v>41.31818181818506</c:v>
                </c:pt>
                <c:pt idx="9090">
                  <c:v>41.322727272730518</c:v>
                </c:pt>
                <c:pt idx="9091">
                  <c:v>41.327272727275975</c:v>
                </c:pt>
                <c:pt idx="9092">
                  <c:v>41.331818181821433</c:v>
                </c:pt>
                <c:pt idx="9093">
                  <c:v>41.33636363636689</c:v>
                </c:pt>
                <c:pt idx="9094">
                  <c:v>41.340909090912348</c:v>
                </c:pt>
                <c:pt idx="9095">
                  <c:v>41.345454545457805</c:v>
                </c:pt>
                <c:pt idx="9096">
                  <c:v>41.350000000003263</c:v>
                </c:pt>
                <c:pt idx="9097">
                  <c:v>41.35454545454872</c:v>
                </c:pt>
                <c:pt idx="9098">
                  <c:v>41.359090909094178</c:v>
                </c:pt>
                <c:pt idx="9099">
                  <c:v>41.363636363639635</c:v>
                </c:pt>
                <c:pt idx="9100">
                  <c:v>41.368181818185093</c:v>
                </c:pt>
                <c:pt idx="9101">
                  <c:v>41.37272727273055</c:v>
                </c:pt>
                <c:pt idx="9102">
                  <c:v>41.377272727276008</c:v>
                </c:pt>
                <c:pt idx="9103">
                  <c:v>41.381818181821465</c:v>
                </c:pt>
                <c:pt idx="9104">
                  <c:v>41.386363636366923</c:v>
                </c:pt>
                <c:pt idx="9105">
                  <c:v>41.39090909091238</c:v>
                </c:pt>
                <c:pt idx="9106">
                  <c:v>41.395454545457838</c:v>
                </c:pt>
                <c:pt idx="9107">
                  <c:v>41.400000000003295</c:v>
                </c:pt>
                <c:pt idx="9108">
                  <c:v>41.404545454548753</c:v>
                </c:pt>
                <c:pt idx="9109">
                  <c:v>41.409090909094211</c:v>
                </c:pt>
                <c:pt idx="9110">
                  <c:v>41.413636363639668</c:v>
                </c:pt>
                <c:pt idx="9111">
                  <c:v>41.418181818185126</c:v>
                </c:pt>
                <c:pt idx="9112">
                  <c:v>41.422727272730583</c:v>
                </c:pt>
                <c:pt idx="9113">
                  <c:v>41.427272727276041</c:v>
                </c:pt>
                <c:pt idx="9114">
                  <c:v>41.431818181821498</c:v>
                </c:pt>
                <c:pt idx="9115">
                  <c:v>41.436363636366956</c:v>
                </c:pt>
                <c:pt idx="9116">
                  <c:v>41.440909090912413</c:v>
                </c:pt>
                <c:pt idx="9117">
                  <c:v>41.445454545457871</c:v>
                </c:pt>
                <c:pt idx="9118">
                  <c:v>41.450000000003328</c:v>
                </c:pt>
                <c:pt idx="9119">
                  <c:v>41.454545454548786</c:v>
                </c:pt>
                <c:pt idx="9120">
                  <c:v>41.459090909094243</c:v>
                </c:pt>
                <c:pt idx="9121">
                  <c:v>41.463636363639701</c:v>
                </c:pt>
                <c:pt idx="9122">
                  <c:v>41.468181818185158</c:v>
                </c:pt>
                <c:pt idx="9123">
                  <c:v>41.472727272730616</c:v>
                </c:pt>
                <c:pt idx="9124">
                  <c:v>41.477272727276073</c:v>
                </c:pt>
                <c:pt idx="9125">
                  <c:v>41.481818181821531</c:v>
                </c:pt>
                <c:pt idx="9126">
                  <c:v>41.486363636366988</c:v>
                </c:pt>
                <c:pt idx="9127">
                  <c:v>41.490909090912446</c:v>
                </c:pt>
                <c:pt idx="9128">
                  <c:v>41.495454545457903</c:v>
                </c:pt>
                <c:pt idx="9129">
                  <c:v>41.500000000003361</c:v>
                </c:pt>
                <c:pt idx="9130">
                  <c:v>41.504545454548818</c:v>
                </c:pt>
                <c:pt idx="9131">
                  <c:v>41.509090909094276</c:v>
                </c:pt>
                <c:pt idx="9132">
                  <c:v>41.513636363639733</c:v>
                </c:pt>
                <c:pt idx="9133">
                  <c:v>41.518181818185191</c:v>
                </c:pt>
                <c:pt idx="9134">
                  <c:v>41.522727272730648</c:v>
                </c:pt>
                <c:pt idx="9135">
                  <c:v>41.527272727276106</c:v>
                </c:pt>
                <c:pt idx="9136">
                  <c:v>41.531818181821563</c:v>
                </c:pt>
                <c:pt idx="9137">
                  <c:v>41.536363636367021</c:v>
                </c:pt>
                <c:pt idx="9138">
                  <c:v>41.540909090912479</c:v>
                </c:pt>
                <c:pt idx="9139">
                  <c:v>41.545454545457936</c:v>
                </c:pt>
                <c:pt idx="9140">
                  <c:v>41.550000000003394</c:v>
                </c:pt>
                <c:pt idx="9141">
                  <c:v>41.554545454548851</c:v>
                </c:pt>
                <c:pt idx="9142">
                  <c:v>41.559090909094309</c:v>
                </c:pt>
                <c:pt idx="9143">
                  <c:v>41.563636363639766</c:v>
                </c:pt>
                <c:pt idx="9144">
                  <c:v>41.568181818185224</c:v>
                </c:pt>
                <c:pt idx="9145">
                  <c:v>41.572727272730681</c:v>
                </c:pt>
                <c:pt idx="9146">
                  <c:v>41.577272727276139</c:v>
                </c:pt>
                <c:pt idx="9147">
                  <c:v>41.581818181821596</c:v>
                </c:pt>
                <c:pt idx="9148">
                  <c:v>41.586363636367054</c:v>
                </c:pt>
                <c:pt idx="9149">
                  <c:v>41.590909090912511</c:v>
                </c:pt>
                <c:pt idx="9150">
                  <c:v>41.595454545457969</c:v>
                </c:pt>
                <c:pt idx="9151">
                  <c:v>41.600000000003426</c:v>
                </c:pt>
                <c:pt idx="9152">
                  <c:v>41.604545454548884</c:v>
                </c:pt>
                <c:pt idx="9153">
                  <c:v>41.609090909094341</c:v>
                </c:pt>
                <c:pt idx="9154">
                  <c:v>41.613636363639799</c:v>
                </c:pt>
                <c:pt idx="9155">
                  <c:v>41.618181818185256</c:v>
                </c:pt>
                <c:pt idx="9156">
                  <c:v>41.622727272730714</c:v>
                </c:pt>
                <c:pt idx="9157">
                  <c:v>41.627272727276171</c:v>
                </c:pt>
                <c:pt idx="9158">
                  <c:v>41.631818181821629</c:v>
                </c:pt>
                <c:pt idx="9159">
                  <c:v>41.636363636367086</c:v>
                </c:pt>
                <c:pt idx="9160">
                  <c:v>41.640909090912544</c:v>
                </c:pt>
                <c:pt idx="9161">
                  <c:v>41.645454545458001</c:v>
                </c:pt>
                <c:pt idx="9162">
                  <c:v>41.650000000003459</c:v>
                </c:pt>
                <c:pt idx="9163">
                  <c:v>41.654545454548916</c:v>
                </c:pt>
                <c:pt idx="9164">
                  <c:v>41.659090909094374</c:v>
                </c:pt>
                <c:pt idx="9165">
                  <c:v>41.663636363639831</c:v>
                </c:pt>
                <c:pt idx="9166">
                  <c:v>41.668181818185289</c:v>
                </c:pt>
                <c:pt idx="9167">
                  <c:v>41.672727272730747</c:v>
                </c:pt>
                <c:pt idx="9168">
                  <c:v>41.677272727276204</c:v>
                </c:pt>
                <c:pt idx="9169">
                  <c:v>41.681818181821662</c:v>
                </c:pt>
                <c:pt idx="9170">
                  <c:v>41.686363636367119</c:v>
                </c:pt>
                <c:pt idx="9171">
                  <c:v>41.690909090912577</c:v>
                </c:pt>
                <c:pt idx="9172">
                  <c:v>41.695454545458034</c:v>
                </c:pt>
                <c:pt idx="9173">
                  <c:v>41.700000000003492</c:v>
                </c:pt>
                <c:pt idx="9174">
                  <c:v>41.704545454548949</c:v>
                </c:pt>
                <c:pt idx="9175">
                  <c:v>41.709090909094407</c:v>
                </c:pt>
                <c:pt idx="9176">
                  <c:v>41.713636363639864</c:v>
                </c:pt>
                <c:pt idx="9177">
                  <c:v>41.718181818185322</c:v>
                </c:pt>
                <c:pt idx="9178">
                  <c:v>41.722727272730779</c:v>
                </c:pt>
                <c:pt idx="9179">
                  <c:v>41.727272727276237</c:v>
                </c:pt>
                <c:pt idx="9180">
                  <c:v>41.731818181821694</c:v>
                </c:pt>
                <c:pt idx="9181">
                  <c:v>41.736363636367152</c:v>
                </c:pt>
                <c:pt idx="9182">
                  <c:v>41.740909090912609</c:v>
                </c:pt>
                <c:pt idx="9183">
                  <c:v>41.745454545458067</c:v>
                </c:pt>
                <c:pt idx="9184">
                  <c:v>41.750000000003524</c:v>
                </c:pt>
                <c:pt idx="9185">
                  <c:v>41.754545454548982</c:v>
                </c:pt>
                <c:pt idx="9186">
                  <c:v>41.759090909094439</c:v>
                </c:pt>
                <c:pt idx="9187">
                  <c:v>41.763636363639897</c:v>
                </c:pt>
                <c:pt idx="9188">
                  <c:v>41.768181818185354</c:v>
                </c:pt>
                <c:pt idx="9189">
                  <c:v>41.772727272730812</c:v>
                </c:pt>
                <c:pt idx="9190">
                  <c:v>41.777272727276269</c:v>
                </c:pt>
                <c:pt idx="9191">
                  <c:v>41.781818181821727</c:v>
                </c:pt>
                <c:pt idx="9192">
                  <c:v>41.786363636367184</c:v>
                </c:pt>
                <c:pt idx="9193">
                  <c:v>41.790909090912642</c:v>
                </c:pt>
                <c:pt idx="9194">
                  <c:v>41.795454545458099</c:v>
                </c:pt>
                <c:pt idx="9195">
                  <c:v>41.800000000003557</c:v>
                </c:pt>
                <c:pt idx="9196">
                  <c:v>41.804545454549014</c:v>
                </c:pt>
                <c:pt idx="9197">
                  <c:v>41.809090909094472</c:v>
                </c:pt>
                <c:pt idx="9198">
                  <c:v>41.81363636363993</c:v>
                </c:pt>
                <c:pt idx="9199">
                  <c:v>41.818181818185387</c:v>
                </c:pt>
                <c:pt idx="9200">
                  <c:v>41.822727272730845</c:v>
                </c:pt>
                <c:pt idx="9201">
                  <c:v>41.827272727276302</c:v>
                </c:pt>
                <c:pt idx="9202">
                  <c:v>41.83181818182176</c:v>
                </c:pt>
                <c:pt idx="9203">
                  <c:v>41.836363636367217</c:v>
                </c:pt>
                <c:pt idx="9204">
                  <c:v>41.840909090912675</c:v>
                </c:pt>
                <c:pt idx="9205">
                  <c:v>41.845454545458132</c:v>
                </c:pt>
                <c:pt idx="9206">
                  <c:v>41.85000000000359</c:v>
                </c:pt>
                <c:pt idx="9207">
                  <c:v>41.854545454549047</c:v>
                </c:pt>
                <c:pt idx="9208">
                  <c:v>41.859090909094505</c:v>
                </c:pt>
                <c:pt idx="9209">
                  <c:v>41.863636363639962</c:v>
                </c:pt>
                <c:pt idx="9210">
                  <c:v>41.86818181818542</c:v>
                </c:pt>
                <c:pt idx="9211">
                  <c:v>41.872727272730877</c:v>
                </c:pt>
                <c:pt idx="9212">
                  <c:v>41.877272727276335</c:v>
                </c:pt>
                <c:pt idx="9213">
                  <c:v>41.881818181821792</c:v>
                </c:pt>
                <c:pt idx="9214">
                  <c:v>41.88636363636725</c:v>
                </c:pt>
                <c:pt idx="9215">
                  <c:v>41.890909090912707</c:v>
                </c:pt>
                <c:pt idx="9216">
                  <c:v>41.895454545458165</c:v>
                </c:pt>
                <c:pt idx="9217">
                  <c:v>41.900000000003622</c:v>
                </c:pt>
                <c:pt idx="9218">
                  <c:v>41.90454545454908</c:v>
                </c:pt>
                <c:pt idx="9219">
                  <c:v>41.909090909094537</c:v>
                </c:pt>
                <c:pt idx="9220">
                  <c:v>41.913636363639995</c:v>
                </c:pt>
                <c:pt idx="9221">
                  <c:v>41.918181818185452</c:v>
                </c:pt>
                <c:pt idx="9222">
                  <c:v>41.92272727273091</c:v>
                </c:pt>
                <c:pt idx="9223">
                  <c:v>41.927272727276367</c:v>
                </c:pt>
                <c:pt idx="9224">
                  <c:v>41.931818181821825</c:v>
                </c:pt>
                <c:pt idx="9225">
                  <c:v>41.936363636367282</c:v>
                </c:pt>
                <c:pt idx="9226">
                  <c:v>41.94090909091274</c:v>
                </c:pt>
                <c:pt idx="9227">
                  <c:v>41.945454545458198</c:v>
                </c:pt>
                <c:pt idx="9228">
                  <c:v>41.950000000003655</c:v>
                </c:pt>
                <c:pt idx="9229">
                  <c:v>41.954545454549113</c:v>
                </c:pt>
                <c:pt idx="9230">
                  <c:v>41.95909090909457</c:v>
                </c:pt>
                <c:pt idx="9231">
                  <c:v>41.963636363640028</c:v>
                </c:pt>
                <c:pt idx="9232">
                  <c:v>41.968181818185485</c:v>
                </c:pt>
                <c:pt idx="9233">
                  <c:v>41.972727272730943</c:v>
                </c:pt>
                <c:pt idx="9234">
                  <c:v>41.9772727272764</c:v>
                </c:pt>
                <c:pt idx="9235">
                  <c:v>41.981818181821858</c:v>
                </c:pt>
                <c:pt idx="9236">
                  <c:v>41.986363636367315</c:v>
                </c:pt>
                <c:pt idx="9237">
                  <c:v>41.990909090912773</c:v>
                </c:pt>
                <c:pt idx="9238">
                  <c:v>41.99545454545823</c:v>
                </c:pt>
                <c:pt idx="9239">
                  <c:v>42.000000000003688</c:v>
                </c:pt>
                <c:pt idx="9240">
                  <c:v>42.004545454549145</c:v>
                </c:pt>
                <c:pt idx="9241">
                  <c:v>42.009090909094603</c:v>
                </c:pt>
                <c:pt idx="9242">
                  <c:v>42.01363636364006</c:v>
                </c:pt>
                <c:pt idx="9243">
                  <c:v>42.018181818185518</c:v>
                </c:pt>
                <c:pt idx="9244">
                  <c:v>42.022727272730975</c:v>
                </c:pt>
                <c:pt idx="9245">
                  <c:v>42.027272727276433</c:v>
                </c:pt>
                <c:pt idx="9246">
                  <c:v>42.03181818182189</c:v>
                </c:pt>
                <c:pt idx="9247">
                  <c:v>42.036363636367348</c:v>
                </c:pt>
                <c:pt idx="9248">
                  <c:v>42.040909090912805</c:v>
                </c:pt>
                <c:pt idx="9249">
                  <c:v>42.045454545458263</c:v>
                </c:pt>
                <c:pt idx="9250">
                  <c:v>42.05000000000372</c:v>
                </c:pt>
                <c:pt idx="9251">
                  <c:v>42.054545454549178</c:v>
                </c:pt>
                <c:pt idx="9252">
                  <c:v>42.059090909094635</c:v>
                </c:pt>
                <c:pt idx="9253">
                  <c:v>42.063636363640093</c:v>
                </c:pt>
                <c:pt idx="9254">
                  <c:v>42.06818181818555</c:v>
                </c:pt>
                <c:pt idx="9255">
                  <c:v>42.072727272731008</c:v>
                </c:pt>
                <c:pt idx="9256">
                  <c:v>42.077272727276466</c:v>
                </c:pt>
                <c:pt idx="9257">
                  <c:v>42.081818181821923</c:v>
                </c:pt>
                <c:pt idx="9258">
                  <c:v>42.086363636367381</c:v>
                </c:pt>
                <c:pt idx="9259">
                  <c:v>42.090909090912838</c:v>
                </c:pt>
                <c:pt idx="9260">
                  <c:v>42.095454545458296</c:v>
                </c:pt>
                <c:pt idx="9261">
                  <c:v>42.100000000003753</c:v>
                </c:pt>
                <c:pt idx="9262">
                  <c:v>42.104545454549211</c:v>
                </c:pt>
                <c:pt idx="9263">
                  <c:v>42.109090909094668</c:v>
                </c:pt>
                <c:pt idx="9264">
                  <c:v>42.113636363640126</c:v>
                </c:pt>
                <c:pt idx="9265">
                  <c:v>42.118181818185583</c:v>
                </c:pt>
                <c:pt idx="9266">
                  <c:v>42.122727272731041</c:v>
                </c:pt>
                <c:pt idx="9267">
                  <c:v>42.127272727276498</c:v>
                </c:pt>
                <c:pt idx="9268">
                  <c:v>42.131818181821956</c:v>
                </c:pt>
                <c:pt idx="9269">
                  <c:v>42.136363636367413</c:v>
                </c:pt>
                <c:pt idx="9270">
                  <c:v>42.140909090912871</c:v>
                </c:pt>
                <c:pt idx="9271">
                  <c:v>42.145454545458328</c:v>
                </c:pt>
                <c:pt idx="9272">
                  <c:v>42.150000000003786</c:v>
                </c:pt>
                <c:pt idx="9273">
                  <c:v>42.154545454549243</c:v>
                </c:pt>
                <c:pt idx="9274">
                  <c:v>42.159090909094701</c:v>
                </c:pt>
                <c:pt idx="9275">
                  <c:v>42.163636363640158</c:v>
                </c:pt>
                <c:pt idx="9276">
                  <c:v>42.168181818185616</c:v>
                </c:pt>
                <c:pt idx="9277">
                  <c:v>42.172727272731073</c:v>
                </c:pt>
                <c:pt idx="9278">
                  <c:v>42.177272727276531</c:v>
                </c:pt>
                <c:pt idx="9279">
                  <c:v>42.181818181821988</c:v>
                </c:pt>
                <c:pt idx="9280">
                  <c:v>42.186363636367446</c:v>
                </c:pt>
                <c:pt idx="9281">
                  <c:v>42.190909090912903</c:v>
                </c:pt>
                <c:pt idx="9282">
                  <c:v>42.195454545458361</c:v>
                </c:pt>
                <c:pt idx="9283">
                  <c:v>42.200000000003818</c:v>
                </c:pt>
                <c:pt idx="9284">
                  <c:v>42.204545454549276</c:v>
                </c:pt>
                <c:pt idx="9285">
                  <c:v>42.209090909094733</c:v>
                </c:pt>
                <c:pt idx="9286">
                  <c:v>42.213636363640191</c:v>
                </c:pt>
                <c:pt idx="9287">
                  <c:v>42.218181818185649</c:v>
                </c:pt>
                <c:pt idx="9288">
                  <c:v>42.222727272731106</c:v>
                </c:pt>
                <c:pt idx="9289">
                  <c:v>42.227272727276564</c:v>
                </c:pt>
                <c:pt idx="9290">
                  <c:v>42.231818181822021</c:v>
                </c:pt>
                <c:pt idx="9291">
                  <c:v>42.236363636367479</c:v>
                </c:pt>
                <c:pt idx="9292">
                  <c:v>42.240909090912936</c:v>
                </c:pt>
                <c:pt idx="9293">
                  <c:v>42.245454545458394</c:v>
                </c:pt>
                <c:pt idx="9294">
                  <c:v>42.250000000003851</c:v>
                </c:pt>
                <c:pt idx="9295">
                  <c:v>42.254545454549309</c:v>
                </c:pt>
                <c:pt idx="9296">
                  <c:v>42.259090909094766</c:v>
                </c:pt>
                <c:pt idx="9297">
                  <c:v>42.263636363640224</c:v>
                </c:pt>
                <c:pt idx="9298">
                  <c:v>42.268181818185681</c:v>
                </c:pt>
                <c:pt idx="9299">
                  <c:v>42.272727272731139</c:v>
                </c:pt>
                <c:pt idx="9300">
                  <c:v>42.277272727276596</c:v>
                </c:pt>
                <c:pt idx="9301">
                  <c:v>42.281818181822054</c:v>
                </c:pt>
                <c:pt idx="9302">
                  <c:v>42.286363636367511</c:v>
                </c:pt>
                <c:pt idx="9303">
                  <c:v>42.290909090912969</c:v>
                </c:pt>
                <c:pt idx="9304">
                  <c:v>42.295454545458426</c:v>
                </c:pt>
                <c:pt idx="9305">
                  <c:v>42.300000000003884</c:v>
                </c:pt>
                <c:pt idx="9306">
                  <c:v>42.304545454549341</c:v>
                </c:pt>
                <c:pt idx="9307">
                  <c:v>42.309090909094799</c:v>
                </c:pt>
                <c:pt idx="9308">
                  <c:v>42.313636363640256</c:v>
                </c:pt>
                <c:pt idx="9309">
                  <c:v>42.318181818185714</c:v>
                </c:pt>
                <c:pt idx="9310">
                  <c:v>42.322727272731171</c:v>
                </c:pt>
                <c:pt idx="9311">
                  <c:v>42.327272727276629</c:v>
                </c:pt>
                <c:pt idx="9312">
                  <c:v>42.331818181822086</c:v>
                </c:pt>
                <c:pt idx="9313">
                  <c:v>42.336363636367544</c:v>
                </c:pt>
                <c:pt idx="9314">
                  <c:v>42.340909090913001</c:v>
                </c:pt>
                <c:pt idx="9315">
                  <c:v>42.345454545458459</c:v>
                </c:pt>
                <c:pt idx="9316">
                  <c:v>42.350000000003917</c:v>
                </c:pt>
                <c:pt idx="9317">
                  <c:v>42.354545454549374</c:v>
                </c:pt>
                <c:pt idx="9318">
                  <c:v>42.359090909094832</c:v>
                </c:pt>
                <c:pt idx="9319">
                  <c:v>42.363636363640289</c:v>
                </c:pt>
                <c:pt idx="9320">
                  <c:v>42.368181818185747</c:v>
                </c:pt>
                <c:pt idx="9321">
                  <c:v>42.372727272731204</c:v>
                </c:pt>
                <c:pt idx="9322">
                  <c:v>42.377272727276662</c:v>
                </c:pt>
                <c:pt idx="9323">
                  <c:v>42.381818181822119</c:v>
                </c:pt>
                <c:pt idx="9324">
                  <c:v>42.386363636367577</c:v>
                </c:pt>
                <c:pt idx="9325">
                  <c:v>42.390909090913034</c:v>
                </c:pt>
                <c:pt idx="9326">
                  <c:v>42.395454545458492</c:v>
                </c:pt>
                <c:pt idx="9327">
                  <c:v>42.400000000003949</c:v>
                </c:pt>
                <c:pt idx="9328">
                  <c:v>42.404545454549407</c:v>
                </c:pt>
                <c:pt idx="9329">
                  <c:v>42.409090909094864</c:v>
                </c:pt>
                <c:pt idx="9330">
                  <c:v>42.413636363640322</c:v>
                </c:pt>
                <c:pt idx="9331">
                  <c:v>42.418181818185779</c:v>
                </c:pt>
                <c:pt idx="9332">
                  <c:v>42.422727272731237</c:v>
                </c:pt>
                <c:pt idx="9333">
                  <c:v>42.427272727276694</c:v>
                </c:pt>
                <c:pt idx="9334">
                  <c:v>42.431818181822152</c:v>
                </c:pt>
                <c:pt idx="9335">
                  <c:v>42.436363636367609</c:v>
                </c:pt>
                <c:pt idx="9336">
                  <c:v>42.440909090913067</c:v>
                </c:pt>
                <c:pt idx="9337">
                  <c:v>42.445454545458524</c:v>
                </c:pt>
                <c:pt idx="9338">
                  <c:v>42.450000000003982</c:v>
                </c:pt>
                <c:pt idx="9339">
                  <c:v>42.454545454549439</c:v>
                </c:pt>
                <c:pt idx="9340">
                  <c:v>42.459090909094897</c:v>
                </c:pt>
                <c:pt idx="9341">
                  <c:v>42.463636363640354</c:v>
                </c:pt>
                <c:pt idx="9342">
                  <c:v>42.468181818185812</c:v>
                </c:pt>
                <c:pt idx="9343">
                  <c:v>42.472727272731269</c:v>
                </c:pt>
                <c:pt idx="9344">
                  <c:v>42.477272727276727</c:v>
                </c:pt>
                <c:pt idx="9345">
                  <c:v>42.481818181822184</c:v>
                </c:pt>
                <c:pt idx="9346">
                  <c:v>42.486363636367642</c:v>
                </c:pt>
                <c:pt idx="9347">
                  <c:v>42.4909090909131</c:v>
                </c:pt>
                <c:pt idx="9348">
                  <c:v>42.495454545458557</c:v>
                </c:pt>
                <c:pt idx="9349">
                  <c:v>42.500000000004015</c:v>
                </c:pt>
                <c:pt idx="9350">
                  <c:v>42.504545454549472</c:v>
                </c:pt>
                <c:pt idx="9351">
                  <c:v>42.50909090909493</c:v>
                </c:pt>
                <c:pt idx="9352">
                  <c:v>42.513636363640387</c:v>
                </c:pt>
                <c:pt idx="9353">
                  <c:v>42.518181818185845</c:v>
                </c:pt>
                <c:pt idx="9354">
                  <c:v>42.522727272731302</c:v>
                </c:pt>
                <c:pt idx="9355">
                  <c:v>42.52727272727676</c:v>
                </c:pt>
                <c:pt idx="9356">
                  <c:v>42.531818181822217</c:v>
                </c:pt>
                <c:pt idx="9357">
                  <c:v>42.536363636367675</c:v>
                </c:pt>
                <c:pt idx="9358">
                  <c:v>42.540909090913132</c:v>
                </c:pt>
                <c:pt idx="9359">
                  <c:v>42.54545454545859</c:v>
                </c:pt>
                <c:pt idx="9360">
                  <c:v>42.550000000004047</c:v>
                </c:pt>
                <c:pt idx="9361">
                  <c:v>42.554545454549505</c:v>
                </c:pt>
                <c:pt idx="9362">
                  <c:v>42.559090909094962</c:v>
                </c:pt>
                <c:pt idx="9363">
                  <c:v>42.56363636364042</c:v>
                </c:pt>
                <c:pt idx="9364">
                  <c:v>42.568181818185877</c:v>
                </c:pt>
                <c:pt idx="9365">
                  <c:v>42.572727272731335</c:v>
                </c:pt>
                <c:pt idx="9366">
                  <c:v>42.577272727276792</c:v>
                </c:pt>
                <c:pt idx="9367">
                  <c:v>42.58181818182225</c:v>
                </c:pt>
                <c:pt idx="9368">
                  <c:v>42.586363636367707</c:v>
                </c:pt>
                <c:pt idx="9369">
                  <c:v>42.590909090913165</c:v>
                </c:pt>
                <c:pt idx="9370">
                  <c:v>42.595454545458622</c:v>
                </c:pt>
                <c:pt idx="9371">
                  <c:v>42.60000000000408</c:v>
                </c:pt>
                <c:pt idx="9372">
                  <c:v>42.604545454549537</c:v>
                </c:pt>
                <c:pt idx="9373">
                  <c:v>42.609090909094995</c:v>
                </c:pt>
                <c:pt idx="9374">
                  <c:v>42.613636363640452</c:v>
                </c:pt>
                <c:pt idx="9375">
                  <c:v>42.61818181818591</c:v>
                </c:pt>
                <c:pt idx="9376">
                  <c:v>42.622727272731368</c:v>
                </c:pt>
                <c:pt idx="9377">
                  <c:v>42.627272727276825</c:v>
                </c:pt>
                <c:pt idx="9378">
                  <c:v>42.631818181822283</c:v>
                </c:pt>
                <c:pt idx="9379">
                  <c:v>42.63636363636774</c:v>
                </c:pt>
                <c:pt idx="9380">
                  <c:v>42.640909090913198</c:v>
                </c:pt>
                <c:pt idx="9381">
                  <c:v>42.645454545458655</c:v>
                </c:pt>
                <c:pt idx="9382">
                  <c:v>42.650000000004113</c:v>
                </c:pt>
                <c:pt idx="9383">
                  <c:v>42.65454545454957</c:v>
                </c:pt>
                <c:pt idx="9384">
                  <c:v>42.659090909095028</c:v>
                </c:pt>
                <c:pt idx="9385">
                  <c:v>42.663636363640485</c:v>
                </c:pt>
                <c:pt idx="9386">
                  <c:v>42.668181818185943</c:v>
                </c:pt>
                <c:pt idx="9387">
                  <c:v>42.6727272727314</c:v>
                </c:pt>
                <c:pt idx="9388">
                  <c:v>42.677272727276858</c:v>
                </c:pt>
                <c:pt idx="9389">
                  <c:v>42.681818181822315</c:v>
                </c:pt>
                <c:pt idx="9390">
                  <c:v>42.686363636367773</c:v>
                </c:pt>
                <c:pt idx="9391">
                  <c:v>42.69090909091323</c:v>
                </c:pt>
                <c:pt idx="9392">
                  <c:v>42.695454545458688</c:v>
                </c:pt>
                <c:pt idx="9393">
                  <c:v>42.700000000004145</c:v>
                </c:pt>
                <c:pt idx="9394">
                  <c:v>42.704545454549603</c:v>
                </c:pt>
                <c:pt idx="9395">
                  <c:v>42.70909090909506</c:v>
                </c:pt>
                <c:pt idx="9396">
                  <c:v>42.713636363640518</c:v>
                </c:pt>
                <c:pt idx="9397">
                  <c:v>42.718181818185975</c:v>
                </c:pt>
                <c:pt idx="9398">
                  <c:v>42.722727272731433</c:v>
                </c:pt>
                <c:pt idx="9399">
                  <c:v>42.72727272727689</c:v>
                </c:pt>
                <c:pt idx="9400">
                  <c:v>42.731818181822348</c:v>
                </c:pt>
                <c:pt idx="9401">
                  <c:v>42.736363636367805</c:v>
                </c:pt>
                <c:pt idx="9402">
                  <c:v>42.740909090913263</c:v>
                </c:pt>
                <c:pt idx="9403">
                  <c:v>42.74545454545872</c:v>
                </c:pt>
                <c:pt idx="9404">
                  <c:v>42.750000000004178</c:v>
                </c:pt>
                <c:pt idx="9405">
                  <c:v>42.754545454549636</c:v>
                </c:pt>
                <c:pt idx="9406">
                  <c:v>42.759090909095093</c:v>
                </c:pt>
                <c:pt idx="9407">
                  <c:v>42.763636363640551</c:v>
                </c:pt>
                <c:pt idx="9408">
                  <c:v>42.768181818186008</c:v>
                </c:pt>
                <c:pt idx="9409">
                  <c:v>42.772727272731466</c:v>
                </c:pt>
                <c:pt idx="9410">
                  <c:v>42.777272727276923</c:v>
                </c:pt>
                <c:pt idx="9411">
                  <c:v>42.781818181822381</c:v>
                </c:pt>
                <c:pt idx="9412">
                  <c:v>42.786363636367838</c:v>
                </c:pt>
                <c:pt idx="9413">
                  <c:v>42.790909090913296</c:v>
                </c:pt>
                <c:pt idx="9414">
                  <c:v>42.795454545458753</c:v>
                </c:pt>
                <c:pt idx="9415">
                  <c:v>42.800000000004211</c:v>
                </c:pt>
                <c:pt idx="9416">
                  <c:v>42.804545454549668</c:v>
                </c:pt>
                <c:pt idx="9417">
                  <c:v>42.809090909095126</c:v>
                </c:pt>
                <c:pt idx="9418">
                  <c:v>42.813636363640583</c:v>
                </c:pt>
                <c:pt idx="9419">
                  <c:v>42.818181818186041</c:v>
                </c:pt>
                <c:pt idx="9420">
                  <c:v>42.822727272731498</c:v>
                </c:pt>
                <c:pt idx="9421">
                  <c:v>42.827272727276956</c:v>
                </c:pt>
                <c:pt idx="9422">
                  <c:v>42.831818181822413</c:v>
                </c:pt>
                <c:pt idx="9423">
                  <c:v>42.836363636367871</c:v>
                </c:pt>
                <c:pt idx="9424">
                  <c:v>42.840909090913328</c:v>
                </c:pt>
                <c:pt idx="9425">
                  <c:v>42.845454545458786</c:v>
                </c:pt>
                <c:pt idx="9426">
                  <c:v>42.850000000004243</c:v>
                </c:pt>
                <c:pt idx="9427">
                  <c:v>42.854545454549701</c:v>
                </c:pt>
                <c:pt idx="9428">
                  <c:v>42.859090909095158</c:v>
                </c:pt>
                <c:pt idx="9429">
                  <c:v>42.863636363640616</c:v>
                </c:pt>
                <c:pt idx="9430">
                  <c:v>42.868181818186073</c:v>
                </c:pt>
                <c:pt idx="9431">
                  <c:v>42.872727272731531</c:v>
                </c:pt>
                <c:pt idx="9432">
                  <c:v>42.877272727276988</c:v>
                </c:pt>
                <c:pt idx="9433">
                  <c:v>42.881818181822446</c:v>
                </c:pt>
                <c:pt idx="9434">
                  <c:v>42.886363636367903</c:v>
                </c:pt>
                <c:pt idx="9435">
                  <c:v>42.890909090913361</c:v>
                </c:pt>
                <c:pt idx="9436">
                  <c:v>42.895454545458819</c:v>
                </c:pt>
                <c:pt idx="9437">
                  <c:v>42.900000000004276</c:v>
                </c:pt>
                <c:pt idx="9438">
                  <c:v>42.904545454549734</c:v>
                </c:pt>
                <c:pt idx="9439">
                  <c:v>42.909090909095191</c:v>
                </c:pt>
                <c:pt idx="9440">
                  <c:v>42.913636363640649</c:v>
                </c:pt>
                <c:pt idx="9441">
                  <c:v>42.918181818186106</c:v>
                </c:pt>
                <c:pt idx="9442">
                  <c:v>42.922727272731564</c:v>
                </c:pt>
                <c:pt idx="9443">
                  <c:v>42.927272727277021</c:v>
                </c:pt>
                <c:pt idx="9444">
                  <c:v>42.931818181822479</c:v>
                </c:pt>
                <c:pt idx="9445">
                  <c:v>42.936363636367936</c:v>
                </c:pt>
                <c:pt idx="9446">
                  <c:v>42.940909090913394</c:v>
                </c:pt>
                <c:pt idx="9447">
                  <c:v>42.945454545458851</c:v>
                </c:pt>
                <c:pt idx="9448">
                  <c:v>42.950000000004309</c:v>
                </c:pt>
                <c:pt idx="9449">
                  <c:v>42.954545454549766</c:v>
                </c:pt>
                <c:pt idx="9450">
                  <c:v>42.959090909095224</c:v>
                </c:pt>
                <c:pt idx="9451">
                  <c:v>42.963636363640681</c:v>
                </c:pt>
                <c:pt idx="9452">
                  <c:v>42.968181818186139</c:v>
                </c:pt>
                <c:pt idx="9453">
                  <c:v>42.972727272731596</c:v>
                </c:pt>
                <c:pt idx="9454">
                  <c:v>42.977272727277054</c:v>
                </c:pt>
                <c:pt idx="9455">
                  <c:v>42.981818181822511</c:v>
                </c:pt>
                <c:pt idx="9456">
                  <c:v>42.986363636367969</c:v>
                </c:pt>
                <c:pt idx="9457">
                  <c:v>42.990909090913426</c:v>
                </c:pt>
                <c:pt idx="9458">
                  <c:v>42.995454545458884</c:v>
                </c:pt>
                <c:pt idx="9459">
                  <c:v>43.000000000004341</c:v>
                </c:pt>
                <c:pt idx="9460">
                  <c:v>43.004545454549799</c:v>
                </c:pt>
                <c:pt idx="9461">
                  <c:v>43.009090909095256</c:v>
                </c:pt>
                <c:pt idx="9462">
                  <c:v>43.013636363640714</c:v>
                </c:pt>
                <c:pt idx="9463">
                  <c:v>43.018181818186171</c:v>
                </c:pt>
                <c:pt idx="9464">
                  <c:v>43.022727272731629</c:v>
                </c:pt>
                <c:pt idx="9465">
                  <c:v>43.027272727277087</c:v>
                </c:pt>
                <c:pt idx="9466">
                  <c:v>43.031818181822544</c:v>
                </c:pt>
                <c:pt idx="9467">
                  <c:v>43.036363636368002</c:v>
                </c:pt>
                <c:pt idx="9468">
                  <c:v>43.040909090913459</c:v>
                </c:pt>
                <c:pt idx="9469">
                  <c:v>43.045454545458917</c:v>
                </c:pt>
                <c:pt idx="9470">
                  <c:v>43.050000000004374</c:v>
                </c:pt>
                <c:pt idx="9471">
                  <c:v>43.054545454549832</c:v>
                </c:pt>
                <c:pt idx="9472">
                  <c:v>43.059090909095289</c:v>
                </c:pt>
                <c:pt idx="9473">
                  <c:v>43.063636363640747</c:v>
                </c:pt>
                <c:pt idx="9474">
                  <c:v>43.068181818186204</c:v>
                </c:pt>
                <c:pt idx="9475">
                  <c:v>43.072727272731662</c:v>
                </c:pt>
                <c:pt idx="9476">
                  <c:v>43.077272727277119</c:v>
                </c:pt>
                <c:pt idx="9477">
                  <c:v>43.081818181822577</c:v>
                </c:pt>
                <c:pt idx="9478">
                  <c:v>43.086363636368034</c:v>
                </c:pt>
                <c:pt idx="9479">
                  <c:v>43.090909090913492</c:v>
                </c:pt>
                <c:pt idx="9480">
                  <c:v>43.095454545458949</c:v>
                </c:pt>
                <c:pt idx="9481">
                  <c:v>43.100000000004407</c:v>
                </c:pt>
                <c:pt idx="9482">
                  <c:v>43.104545454549864</c:v>
                </c:pt>
                <c:pt idx="9483">
                  <c:v>43.109090909095322</c:v>
                </c:pt>
                <c:pt idx="9484">
                  <c:v>43.113636363640779</c:v>
                </c:pt>
                <c:pt idx="9485">
                  <c:v>43.118181818186237</c:v>
                </c:pt>
                <c:pt idx="9486">
                  <c:v>43.122727272731694</c:v>
                </c:pt>
                <c:pt idx="9487">
                  <c:v>43.127272727277152</c:v>
                </c:pt>
                <c:pt idx="9488">
                  <c:v>43.131818181822609</c:v>
                </c:pt>
                <c:pt idx="9489">
                  <c:v>43.136363636368067</c:v>
                </c:pt>
                <c:pt idx="9490">
                  <c:v>43.140909090913524</c:v>
                </c:pt>
                <c:pt idx="9491">
                  <c:v>43.145454545458982</c:v>
                </c:pt>
                <c:pt idx="9492">
                  <c:v>43.150000000004439</c:v>
                </c:pt>
                <c:pt idx="9493">
                  <c:v>43.154545454549897</c:v>
                </c:pt>
                <c:pt idx="9494">
                  <c:v>43.159090909095355</c:v>
                </c:pt>
                <c:pt idx="9495">
                  <c:v>43.163636363640812</c:v>
                </c:pt>
                <c:pt idx="9496">
                  <c:v>43.16818181818627</c:v>
                </c:pt>
                <c:pt idx="9497">
                  <c:v>43.172727272731727</c:v>
                </c:pt>
                <c:pt idx="9498">
                  <c:v>43.177272727277185</c:v>
                </c:pt>
                <c:pt idx="9499">
                  <c:v>43.181818181822642</c:v>
                </c:pt>
                <c:pt idx="9500">
                  <c:v>43.1863636363681</c:v>
                </c:pt>
                <c:pt idx="9501">
                  <c:v>43.190909090913557</c:v>
                </c:pt>
                <c:pt idx="9502">
                  <c:v>43.195454545459015</c:v>
                </c:pt>
                <c:pt idx="9503">
                  <c:v>43.200000000004472</c:v>
                </c:pt>
                <c:pt idx="9504">
                  <c:v>43.20454545454993</c:v>
                </c:pt>
                <c:pt idx="9505">
                  <c:v>43.209090909095387</c:v>
                </c:pt>
                <c:pt idx="9506">
                  <c:v>43.213636363640845</c:v>
                </c:pt>
                <c:pt idx="9507">
                  <c:v>43.218181818186302</c:v>
                </c:pt>
                <c:pt idx="9508">
                  <c:v>43.22272727273176</c:v>
                </c:pt>
                <c:pt idx="9509">
                  <c:v>43.227272727277217</c:v>
                </c:pt>
                <c:pt idx="9510">
                  <c:v>43.231818181822675</c:v>
                </c:pt>
                <c:pt idx="9511">
                  <c:v>43.236363636368132</c:v>
                </c:pt>
                <c:pt idx="9512">
                  <c:v>43.24090909091359</c:v>
                </c:pt>
                <c:pt idx="9513">
                  <c:v>43.245454545459047</c:v>
                </c:pt>
                <c:pt idx="9514">
                  <c:v>43.250000000004505</c:v>
                </c:pt>
                <c:pt idx="9515">
                  <c:v>43.254545454549962</c:v>
                </c:pt>
                <c:pt idx="9516">
                  <c:v>43.25909090909542</c:v>
                </c:pt>
                <c:pt idx="9517">
                  <c:v>43.263636363640877</c:v>
                </c:pt>
                <c:pt idx="9518">
                  <c:v>43.268181818186335</c:v>
                </c:pt>
                <c:pt idx="9519">
                  <c:v>43.272727272731792</c:v>
                </c:pt>
                <c:pt idx="9520">
                  <c:v>43.27727272727725</c:v>
                </c:pt>
                <c:pt idx="9521">
                  <c:v>43.281818181822707</c:v>
                </c:pt>
                <c:pt idx="9522">
                  <c:v>43.286363636368165</c:v>
                </c:pt>
                <c:pt idx="9523">
                  <c:v>43.290909090913622</c:v>
                </c:pt>
                <c:pt idx="9524">
                  <c:v>43.29545454545908</c:v>
                </c:pt>
                <c:pt idx="9525">
                  <c:v>43.300000000004538</c:v>
                </c:pt>
                <c:pt idx="9526">
                  <c:v>43.304545454549995</c:v>
                </c:pt>
                <c:pt idx="9527">
                  <c:v>43.309090909095453</c:v>
                </c:pt>
                <c:pt idx="9528">
                  <c:v>43.31363636364091</c:v>
                </c:pt>
                <c:pt idx="9529">
                  <c:v>43.318181818186368</c:v>
                </c:pt>
                <c:pt idx="9530">
                  <c:v>43.322727272731825</c:v>
                </c:pt>
                <c:pt idx="9531">
                  <c:v>43.327272727277283</c:v>
                </c:pt>
                <c:pt idx="9532">
                  <c:v>43.33181818182274</c:v>
                </c:pt>
                <c:pt idx="9533">
                  <c:v>43.336363636368198</c:v>
                </c:pt>
                <c:pt idx="9534">
                  <c:v>43.340909090913655</c:v>
                </c:pt>
                <c:pt idx="9535">
                  <c:v>43.345454545459113</c:v>
                </c:pt>
                <c:pt idx="9536">
                  <c:v>43.35000000000457</c:v>
                </c:pt>
                <c:pt idx="9537">
                  <c:v>43.354545454550028</c:v>
                </c:pt>
                <c:pt idx="9538">
                  <c:v>43.359090909095485</c:v>
                </c:pt>
                <c:pt idx="9539">
                  <c:v>43.363636363640943</c:v>
                </c:pt>
                <c:pt idx="9540">
                  <c:v>43.3681818181864</c:v>
                </c:pt>
                <c:pt idx="9541">
                  <c:v>43.372727272731858</c:v>
                </c:pt>
                <c:pt idx="9542">
                  <c:v>43.377272727277315</c:v>
                </c:pt>
                <c:pt idx="9543">
                  <c:v>43.381818181822773</c:v>
                </c:pt>
                <c:pt idx="9544">
                  <c:v>43.38636363636823</c:v>
                </c:pt>
                <c:pt idx="9545">
                  <c:v>43.390909090913688</c:v>
                </c:pt>
                <c:pt idx="9546">
                  <c:v>43.395454545459145</c:v>
                </c:pt>
                <c:pt idx="9547">
                  <c:v>43.400000000004603</c:v>
                </c:pt>
                <c:pt idx="9548">
                  <c:v>43.40454545455006</c:v>
                </c:pt>
                <c:pt idx="9549">
                  <c:v>43.409090909095518</c:v>
                </c:pt>
                <c:pt idx="9550">
                  <c:v>43.413636363640975</c:v>
                </c:pt>
                <c:pt idx="9551">
                  <c:v>43.418181818186433</c:v>
                </c:pt>
                <c:pt idx="9552">
                  <c:v>43.42272727273189</c:v>
                </c:pt>
                <c:pt idx="9553">
                  <c:v>43.427272727277348</c:v>
                </c:pt>
                <c:pt idx="9554">
                  <c:v>43.431818181822806</c:v>
                </c:pt>
                <c:pt idx="9555">
                  <c:v>43.436363636368263</c:v>
                </c:pt>
                <c:pt idx="9556">
                  <c:v>43.440909090913721</c:v>
                </c:pt>
                <c:pt idx="9557">
                  <c:v>43.445454545459178</c:v>
                </c:pt>
                <c:pt idx="9558">
                  <c:v>43.450000000004636</c:v>
                </c:pt>
                <c:pt idx="9559">
                  <c:v>43.454545454550093</c:v>
                </c:pt>
                <c:pt idx="9560">
                  <c:v>43.459090909095551</c:v>
                </c:pt>
                <c:pt idx="9561">
                  <c:v>43.463636363641008</c:v>
                </c:pt>
                <c:pt idx="9562">
                  <c:v>43.468181818186466</c:v>
                </c:pt>
                <c:pt idx="9563">
                  <c:v>43.472727272731923</c:v>
                </c:pt>
                <c:pt idx="9564">
                  <c:v>43.477272727277381</c:v>
                </c:pt>
                <c:pt idx="9565">
                  <c:v>43.481818181822838</c:v>
                </c:pt>
                <c:pt idx="9566">
                  <c:v>43.486363636368296</c:v>
                </c:pt>
                <c:pt idx="9567">
                  <c:v>43.490909090913753</c:v>
                </c:pt>
                <c:pt idx="9568">
                  <c:v>43.495454545459211</c:v>
                </c:pt>
                <c:pt idx="9569">
                  <c:v>43.500000000004668</c:v>
                </c:pt>
                <c:pt idx="9570">
                  <c:v>43.504545454550126</c:v>
                </c:pt>
                <c:pt idx="9571">
                  <c:v>43.509090909095583</c:v>
                </c:pt>
                <c:pt idx="9572">
                  <c:v>43.513636363641041</c:v>
                </c:pt>
                <c:pt idx="9573">
                  <c:v>43.518181818186498</c:v>
                </c:pt>
                <c:pt idx="9574">
                  <c:v>43.522727272731956</c:v>
                </c:pt>
                <c:pt idx="9575">
                  <c:v>43.527272727277413</c:v>
                </c:pt>
                <c:pt idx="9576">
                  <c:v>43.531818181822871</c:v>
                </c:pt>
                <c:pt idx="9577">
                  <c:v>43.536363636368328</c:v>
                </c:pt>
                <c:pt idx="9578">
                  <c:v>43.540909090913786</c:v>
                </c:pt>
                <c:pt idx="9579">
                  <c:v>43.545454545459243</c:v>
                </c:pt>
                <c:pt idx="9580">
                  <c:v>43.550000000004701</c:v>
                </c:pt>
                <c:pt idx="9581">
                  <c:v>43.554545454550158</c:v>
                </c:pt>
                <c:pt idx="9582">
                  <c:v>43.559090909095616</c:v>
                </c:pt>
                <c:pt idx="9583">
                  <c:v>43.563636363641074</c:v>
                </c:pt>
                <c:pt idx="9584">
                  <c:v>43.568181818186531</c:v>
                </c:pt>
                <c:pt idx="9585">
                  <c:v>43.572727272731989</c:v>
                </c:pt>
                <c:pt idx="9586">
                  <c:v>43.577272727277446</c:v>
                </c:pt>
                <c:pt idx="9587">
                  <c:v>43.581818181822904</c:v>
                </c:pt>
                <c:pt idx="9588">
                  <c:v>43.586363636368361</c:v>
                </c:pt>
                <c:pt idx="9589">
                  <c:v>43.590909090913819</c:v>
                </c:pt>
                <c:pt idx="9590">
                  <c:v>43.595454545459276</c:v>
                </c:pt>
                <c:pt idx="9591">
                  <c:v>43.600000000004734</c:v>
                </c:pt>
                <c:pt idx="9592">
                  <c:v>43.604545454550191</c:v>
                </c:pt>
                <c:pt idx="9593">
                  <c:v>43.609090909095649</c:v>
                </c:pt>
                <c:pt idx="9594">
                  <c:v>43.613636363641106</c:v>
                </c:pt>
                <c:pt idx="9595">
                  <c:v>43.618181818186564</c:v>
                </c:pt>
                <c:pt idx="9596">
                  <c:v>43.622727272732021</c:v>
                </c:pt>
                <c:pt idx="9597">
                  <c:v>43.627272727277479</c:v>
                </c:pt>
                <c:pt idx="9598">
                  <c:v>43.631818181822936</c:v>
                </c:pt>
                <c:pt idx="9599">
                  <c:v>43.636363636368394</c:v>
                </c:pt>
                <c:pt idx="9600">
                  <c:v>43.640909090913851</c:v>
                </c:pt>
                <c:pt idx="9601">
                  <c:v>43.645454545459309</c:v>
                </c:pt>
                <c:pt idx="9602">
                  <c:v>43.650000000004766</c:v>
                </c:pt>
                <c:pt idx="9603">
                  <c:v>43.654545454550224</c:v>
                </c:pt>
                <c:pt idx="9604">
                  <c:v>43.659090909095681</c:v>
                </c:pt>
                <c:pt idx="9605">
                  <c:v>43.663636363641139</c:v>
                </c:pt>
                <c:pt idx="9606">
                  <c:v>43.668181818186596</c:v>
                </c:pt>
                <c:pt idx="9607">
                  <c:v>43.672727272732054</c:v>
                </c:pt>
                <c:pt idx="9608">
                  <c:v>43.677272727277511</c:v>
                </c:pt>
                <c:pt idx="9609">
                  <c:v>43.681818181822969</c:v>
                </c:pt>
                <c:pt idx="9610">
                  <c:v>43.686363636368426</c:v>
                </c:pt>
                <c:pt idx="9611">
                  <c:v>43.690909090913884</c:v>
                </c:pt>
                <c:pt idx="9612">
                  <c:v>43.695454545459341</c:v>
                </c:pt>
                <c:pt idx="9613">
                  <c:v>43.700000000004799</c:v>
                </c:pt>
                <c:pt idx="9614">
                  <c:v>43.704545454550257</c:v>
                </c:pt>
                <c:pt idx="9615">
                  <c:v>43.709090909095714</c:v>
                </c:pt>
                <c:pt idx="9616">
                  <c:v>43.713636363641172</c:v>
                </c:pt>
                <c:pt idx="9617">
                  <c:v>43.718181818186629</c:v>
                </c:pt>
                <c:pt idx="9618">
                  <c:v>43.722727272732087</c:v>
                </c:pt>
                <c:pt idx="9619">
                  <c:v>43.727272727277544</c:v>
                </c:pt>
                <c:pt idx="9620">
                  <c:v>43.731818181823002</c:v>
                </c:pt>
                <c:pt idx="9621">
                  <c:v>43.736363636368459</c:v>
                </c:pt>
                <c:pt idx="9622">
                  <c:v>43.740909090913917</c:v>
                </c:pt>
                <c:pt idx="9623">
                  <c:v>43.745454545459374</c:v>
                </c:pt>
                <c:pt idx="9624">
                  <c:v>43.750000000004832</c:v>
                </c:pt>
                <c:pt idx="9625">
                  <c:v>43.754545454550289</c:v>
                </c:pt>
                <c:pt idx="9626">
                  <c:v>43.759090909095747</c:v>
                </c:pt>
                <c:pt idx="9627">
                  <c:v>43.763636363641204</c:v>
                </c:pt>
                <c:pt idx="9628">
                  <c:v>43.768181818186662</c:v>
                </c:pt>
                <c:pt idx="9629">
                  <c:v>43.772727272732119</c:v>
                </c:pt>
                <c:pt idx="9630">
                  <c:v>43.777272727277577</c:v>
                </c:pt>
                <c:pt idx="9631">
                  <c:v>43.781818181823034</c:v>
                </c:pt>
                <c:pt idx="9632">
                  <c:v>43.786363636368492</c:v>
                </c:pt>
                <c:pt idx="9633">
                  <c:v>43.790909090913949</c:v>
                </c:pt>
                <c:pt idx="9634">
                  <c:v>43.795454545459407</c:v>
                </c:pt>
                <c:pt idx="9635">
                  <c:v>43.800000000004864</c:v>
                </c:pt>
                <c:pt idx="9636">
                  <c:v>43.804545454550322</c:v>
                </c:pt>
                <c:pt idx="9637">
                  <c:v>43.809090909095779</c:v>
                </c:pt>
                <c:pt idx="9638">
                  <c:v>43.813636363641237</c:v>
                </c:pt>
                <c:pt idx="9639">
                  <c:v>43.818181818186694</c:v>
                </c:pt>
                <c:pt idx="9640">
                  <c:v>43.822727272732152</c:v>
                </c:pt>
                <c:pt idx="9641">
                  <c:v>43.827272727277609</c:v>
                </c:pt>
                <c:pt idx="9642">
                  <c:v>43.831818181823067</c:v>
                </c:pt>
                <c:pt idx="9643">
                  <c:v>43.836363636368525</c:v>
                </c:pt>
                <c:pt idx="9644">
                  <c:v>43.840909090913982</c:v>
                </c:pt>
                <c:pt idx="9645">
                  <c:v>43.84545454545944</c:v>
                </c:pt>
                <c:pt idx="9646">
                  <c:v>43.850000000004897</c:v>
                </c:pt>
                <c:pt idx="9647">
                  <c:v>43.854545454550355</c:v>
                </c:pt>
                <c:pt idx="9648">
                  <c:v>43.859090909095812</c:v>
                </c:pt>
                <c:pt idx="9649">
                  <c:v>43.86363636364127</c:v>
                </c:pt>
                <c:pt idx="9650">
                  <c:v>43.868181818186727</c:v>
                </c:pt>
                <c:pt idx="9651">
                  <c:v>43.872727272732185</c:v>
                </c:pt>
                <c:pt idx="9652">
                  <c:v>43.877272727277642</c:v>
                </c:pt>
                <c:pt idx="9653">
                  <c:v>43.8818181818231</c:v>
                </c:pt>
                <c:pt idx="9654">
                  <c:v>43.886363636368557</c:v>
                </c:pt>
                <c:pt idx="9655">
                  <c:v>43.890909090914015</c:v>
                </c:pt>
                <c:pt idx="9656">
                  <c:v>43.895454545459472</c:v>
                </c:pt>
                <c:pt idx="9657">
                  <c:v>43.90000000000493</c:v>
                </c:pt>
                <c:pt idx="9658">
                  <c:v>43.904545454550387</c:v>
                </c:pt>
                <c:pt idx="9659">
                  <c:v>43.909090909095845</c:v>
                </c:pt>
                <c:pt idx="9660">
                  <c:v>43.913636363641302</c:v>
                </c:pt>
                <c:pt idx="9661">
                  <c:v>43.91818181818676</c:v>
                </c:pt>
                <c:pt idx="9662">
                  <c:v>43.922727272732217</c:v>
                </c:pt>
                <c:pt idx="9663">
                  <c:v>43.927272727277675</c:v>
                </c:pt>
                <c:pt idx="9664">
                  <c:v>43.931818181823132</c:v>
                </c:pt>
                <c:pt idx="9665">
                  <c:v>43.93636363636859</c:v>
                </c:pt>
                <c:pt idx="9666">
                  <c:v>43.940909090914047</c:v>
                </c:pt>
                <c:pt idx="9667">
                  <c:v>43.945454545459505</c:v>
                </c:pt>
                <c:pt idx="9668">
                  <c:v>43.950000000004962</c:v>
                </c:pt>
                <c:pt idx="9669">
                  <c:v>43.95454545455042</c:v>
                </c:pt>
                <c:pt idx="9670">
                  <c:v>43.959090909095877</c:v>
                </c:pt>
                <c:pt idx="9671">
                  <c:v>43.963636363641335</c:v>
                </c:pt>
                <c:pt idx="9672">
                  <c:v>43.968181818186792</c:v>
                </c:pt>
                <c:pt idx="9673">
                  <c:v>43.97272727273225</c:v>
                </c:pt>
                <c:pt idx="9674">
                  <c:v>43.977272727277708</c:v>
                </c:pt>
                <c:pt idx="9675">
                  <c:v>43.981818181823165</c:v>
                </c:pt>
                <c:pt idx="9676">
                  <c:v>43.986363636368623</c:v>
                </c:pt>
                <c:pt idx="9677">
                  <c:v>43.99090909091408</c:v>
                </c:pt>
                <c:pt idx="9678">
                  <c:v>43.995454545459538</c:v>
                </c:pt>
                <c:pt idx="9679">
                  <c:v>44.000000000004995</c:v>
                </c:pt>
                <c:pt idx="9680">
                  <c:v>44.004545454550453</c:v>
                </c:pt>
                <c:pt idx="9681">
                  <c:v>44.00909090909591</c:v>
                </c:pt>
                <c:pt idx="9682">
                  <c:v>44.013636363641368</c:v>
                </c:pt>
                <c:pt idx="9683">
                  <c:v>44.018181818186825</c:v>
                </c:pt>
                <c:pt idx="9684">
                  <c:v>44.022727272732283</c:v>
                </c:pt>
                <c:pt idx="9685">
                  <c:v>44.02727272727774</c:v>
                </c:pt>
                <c:pt idx="9686">
                  <c:v>44.031818181823198</c:v>
                </c:pt>
                <c:pt idx="9687">
                  <c:v>44.036363636368655</c:v>
                </c:pt>
                <c:pt idx="9688">
                  <c:v>44.040909090914113</c:v>
                </c:pt>
                <c:pt idx="9689">
                  <c:v>44.04545454545957</c:v>
                </c:pt>
                <c:pt idx="9690">
                  <c:v>44.050000000005028</c:v>
                </c:pt>
                <c:pt idx="9691">
                  <c:v>44.054545454550485</c:v>
                </c:pt>
                <c:pt idx="9692">
                  <c:v>44.059090909095943</c:v>
                </c:pt>
                <c:pt idx="9693">
                  <c:v>44.0636363636414</c:v>
                </c:pt>
                <c:pt idx="9694">
                  <c:v>44.068181818186858</c:v>
                </c:pt>
                <c:pt idx="9695">
                  <c:v>44.072727272732315</c:v>
                </c:pt>
                <c:pt idx="9696">
                  <c:v>44.077272727277773</c:v>
                </c:pt>
                <c:pt idx="9697">
                  <c:v>44.08181818182323</c:v>
                </c:pt>
                <c:pt idx="9698">
                  <c:v>44.086363636368688</c:v>
                </c:pt>
                <c:pt idx="9699">
                  <c:v>44.090909090914145</c:v>
                </c:pt>
                <c:pt idx="9700">
                  <c:v>44.095454545459603</c:v>
                </c:pt>
                <c:pt idx="9701">
                  <c:v>44.10000000000506</c:v>
                </c:pt>
                <c:pt idx="9702">
                  <c:v>44.104545454550518</c:v>
                </c:pt>
                <c:pt idx="9703">
                  <c:v>44.109090909095976</c:v>
                </c:pt>
                <c:pt idx="9704">
                  <c:v>44.113636363641433</c:v>
                </c:pt>
                <c:pt idx="9705">
                  <c:v>44.118181818186891</c:v>
                </c:pt>
                <c:pt idx="9706">
                  <c:v>44.122727272732348</c:v>
                </c:pt>
                <c:pt idx="9707">
                  <c:v>44.127272727277806</c:v>
                </c:pt>
                <c:pt idx="9708">
                  <c:v>44.131818181823263</c:v>
                </c:pt>
                <c:pt idx="9709">
                  <c:v>44.136363636368721</c:v>
                </c:pt>
                <c:pt idx="9710">
                  <c:v>44.140909090914178</c:v>
                </c:pt>
                <c:pt idx="9711">
                  <c:v>44.145454545459636</c:v>
                </c:pt>
                <c:pt idx="9712">
                  <c:v>44.150000000005093</c:v>
                </c:pt>
                <c:pt idx="9713">
                  <c:v>44.154545454550551</c:v>
                </c:pt>
                <c:pt idx="9714">
                  <c:v>44.159090909096008</c:v>
                </c:pt>
                <c:pt idx="9715">
                  <c:v>44.163636363641466</c:v>
                </c:pt>
                <c:pt idx="9716">
                  <c:v>44.168181818186923</c:v>
                </c:pt>
                <c:pt idx="9717">
                  <c:v>44.172727272732381</c:v>
                </c:pt>
                <c:pt idx="9718">
                  <c:v>44.177272727277838</c:v>
                </c:pt>
                <c:pt idx="9719">
                  <c:v>44.181818181823296</c:v>
                </c:pt>
                <c:pt idx="9720">
                  <c:v>44.186363636368753</c:v>
                </c:pt>
                <c:pt idx="9721">
                  <c:v>44.190909090914211</c:v>
                </c:pt>
                <c:pt idx="9722">
                  <c:v>44.195454545459668</c:v>
                </c:pt>
                <c:pt idx="9723">
                  <c:v>44.200000000005126</c:v>
                </c:pt>
                <c:pt idx="9724">
                  <c:v>44.204545454550583</c:v>
                </c:pt>
                <c:pt idx="9725">
                  <c:v>44.209090909096041</c:v>
                </c:pt>
                <c:pt idx="9726">
                  <c:v>44.213636363641498</c:v>
                </c:pt>
                <c:pt idx="9727">
                  <c:v>44.218181818186956</c:v>
                </c:pt>
                <c:pt idx="9728">
                  <c:v>44.222727272732413</c:v>
                </c:pt>
                <c:pt idx="9729">
                  <c:v>44.227272727277871</c:v>
                </c:pt>
                <c:pt idx="9730">
                  <c:v>44.231818181823328</c:v>
                </c:pt>
                <c:pt idx="9731">
                  <c:v>44.236363636368786</c:v>
                </c:pt>
                <c:pt idx="9732">
                  <c:v>44.240909090914244</c:v>
                </c:pt>
                <c:pt idx="9733">
                  <c:v>44.245454545459701</c:v>
                </c:pt>
                <c:pt idx="9734">
                  <c:v>44.250000000005159</c:v>
                </c:pt>
                <c:pt idx="9735">
                  <c:v>44.254545454550616</c:v>
                </c:pt>
                <c:pt idx="9736">
                  <c:v>44.259090909096074</c:v>
                </c:pt>
                <c:pt idx="9737">
                  <c:v>44.263636363641531</c:v>
                </c:pt>
                <c:pt idx="9738">
                  <c:v>44.268181818186989</c:v>
                </c:pt>
                <c:pt idx="9739">
                  <c:v>44.272727272732446</c:v>
                </c:pt>
                <c:pt idx="9740">
                  <c:v>44.277272727277904</c:v>
                </c:pt>
                <c:pt idx="9741">
                  <c:v>44.281818181823361</c:v>
                </c:pt>
                <c:pt idx="9742">
                  <c:v>44.286363636368819</c:v>
                </c:pt>
                <c:pt idx="9743">
                  <c:v>44.290909090914276</c:v>
                </c:pt>
                <c:pt idx="9744">
                  <c:v>44.295454545459734</c:v>
                </c:pt>
                <c:pt idx="9745">
                  <c:v>44.300000000005191</c:v>
                </c:pt>
                <c:pt idx="9746">
                  <c:v>44.304545454550649</c:v>
                </c:pt>
                <c:pt idx="9747">
                  <c:v>44.309090909096106</c:v>
                </c:pt>
                <c:pt idx="9748">
                  <c:v>44.313636363641564</c:v>
                </c:pt>
                <c:pt idx="9749">
                  <c:v>44.318181818187021</c:v>
                </c:pt>
                <c:pt idx="9750">
                  <c:v>44.322727272732479</c:v>
                </c:pt>
                <c:pt idx="9751">
                  <c:v>44.327272727277936</c:v>
                </c:pt>
                <c:pt idx="9752">
                  <c:v>44.331818181823394</c:v>
                </c:pt>
                <c:pt idx="9753">
                  <c:v>44.336363636368851</c:v>
                </c:pt>
                <c:pt idx="9754">
                  <c:v>44.340909090914309</c:v>
                </c:pt>
                <c:pt idx="9755">
                  <c:v>44.345454545459766</c:v>
                </c:pt>
                <c:pt idx="9756">
                  <c:v>44.350000000005224</c:v>
                </c:pt>
                <c:pt idx="9757">
                  <c:v>44.354545454550681</c:v>
                </c:pt>
                <c:pt idx="9758">
                  <c:v>44.359090909096139</c:v>
                </c:pt>
                <c:pt idx="9759">
                  <c:v>44.363636363641596</c:v>
                </c:pt>
                <c:pt idx="9760">
                  <c:v>44.368181818187054</c:v>
                </c:pt>
                <c:pt idx="9761">
                  <c:v>44.372727272732511</c:v>
                </c:pt>
                <c:pt idx="9762">
                  <c:v>44.377272727277969</c:v>
                </c:pt>
                <c:pt idx="9763">
                  <c:v>44.381818181823427</c:v>
                </c:pt>
                <c:pt idx="9764">
                  <c:v>44.386363636368884</c:v>
                </c:pt>
                <c:pt idx="9765">
                  <c:v>44.390909090914342</c:v>
                </c:pt>
                <c:pt idx="9766">
                  <c:v>44.395454545459799</c:v>
                </c:pt>
                <c:pt idx="9767">
                  <c:v>44.400000000005257</c:v>
                </c:pt>
                <c:pt idx="9768">
                  <c:v>44.404545454550714</c:v>
                </c:pt>
                <c:pt idx="9769">
                  <c:v>44.409090909096172</c:v>
                </c:pt>
                <c:pt idx="9770">
                  <c:v>44.413636363641629</c:v>
                </c:pt>
                <c:pt idx="9771">
                  <c:v>44.418181818187087</c:v>
                </c:pt>
                <c:pt idx="9772">
                  <c:v>44.422727272732544</c:v>
                </c:pt>
                <c:pt idx="9773">
                  <c:v>44.427272727278002</c:v>
                </c:pt>
                <c:pt idx="9774">
                  <c:v>44.431818181823459</c:v>
                </c:pt>
                <c:pt idx="9775">
                  <c:v>44.436363636368917</c:v>
                </c:pt>
                <c:pt idx="9776">
                  <c:v>44.440909090914374</c:v>
                </c:pt>
                <c:pt idx="9777">
                  <c:v>44.445454545459832</c:v>
                </c:pt>
                <c:pt idx="9778">
                  <c:v>44.450000000005289</c:v>
                </c:pt>
                <c:pt idx="9779">
                  <c:v>44.454545454550747</c:v>
                </c:pt>
                <c:pt idx="9780">
                  <c:v>44.459090909096204</c:v>
                </c:pt>
                <c:pt idx="9781">
                  <c:v>44.463636363641662</c:v>
                </c:pt>
                <c:pt idx="9782">
                  <c:v>44.468181818187119</c:v>
                </c:pt>
                <c:pt idx="9783">
                  <c:v>44.472727272732577</c:v>
                </c:pt>
                <c:pt idx="9784">
                  <c:v>44.477272727278034</c:v>
                </c:pt>
                <c:pt idx="9785">
                  <c:v>44.481818181823492</c:v>
                </c:pt>
                <c:pt idx="9786">
                  <c:v>44.486363636368949</c:v>
                </c:pt>
                <c:pt idx="9787">
                  <c:v>44.490909090914407</c:v>
                </c:pt>
                <c:pt idx="9788">
                  <c:v>44.495454545459864</c:v>
                </c:pt>
                <c:pt idx="9789">
                  <c:v>44.500000000005322</c:v>
                </c:pt>
                <c:pt idx="9790">
                  <c:v>44.504545454550779</c:v>
                </c:pt>
                <c:pt idx="9791">
                  <c:v>44.509090909096237</c:v>
                </c:pt>
                <c:pt idx="9792">
                  <c:v>44.513636363641695</c:v>
                </c:pt>
                <c:pt idx="9793">
                  <c:v>44.518181818187152</c:v>
                </c:pt>
                <c:pt idx="9794">
                  <c:v>44.52272727273261</c:v>
                </c:pt>
                <c:pt idx="9795">
                  <c:v>44.527272727278067</c:v>
                </c:pt>
                <c:pt idx="9796">
                  <c:v>44.531818181823525</c:v>
                </c:pt>
                <c:pt idx="9797">
                  <c:v>44.536363636368982</c:v>
                </c:pt>
                <c:pt idx="9798">
                  <c:v>44.54090909091444</c:v>
                </c:pt>
                <c:pt idx="9799">
                  <c:v>44.545454545459897</c:v>
                </c:pt>
                <c:pt idx="9800">
                  <c:v>44.550000000005355</c:v>
                </c:pt>
                <c:pt idx="9801">
                  <c:v>44.554545454550812</c:v>
                </c:pt>
                <c:pt idx="9802">
                  <c:v>44.55909090909627</c:v>
                </c:pt>
                <c:pt idx="9803">
                  <c:v>44.563636363641727</c:v>
                </c:pt>
                <c:pt idx="9804">
                  <c:v>44.568181818187185</c:v>
                </c:pt>
                <c:pt idx="9805">
                  <c:v>44.572727272732642</c:v>
                </c:pt>
                <c:pt idx="9806">
                  <c:v>44.5772727272781</c:v>
                </c:pt>
                <c:pt idx="9807">
                  <c:v>44.581818181823557</c:v>
                </c:pt>
                <c:pt idx="9808">
                  <c:v>44.586363636369015</c:v>
                </c:pt>
                <c:pt idx="9809">
                  <c:v>44.590909090914472</c:v>
                </c:pt>
                <c:pt idx="9810">
                  <c:v>44.59545454545993</c:v>
                </c:pt>
                <c:pt idx="9811">
                  <c:v>44.600000000005387</c:v>
                </c:pt>
                <c:pt idx="9812">
                  <c:v>44.604545454550845</c:v>
                </c:pt>
                <c:pt idx="9813">
                  <c:v>44.609090909096302</c:v>
                </c:pt>
                <c:pt idx="9814">
                  <c:v>44.61363636364176</c:v>
                </c:pt>
                <c:pt idx="9815">
                  <c:v>44.618181818187217</c:v>
                </c:pt>
                <c:pt idx="9816">
                  <c:v>44.622727272732675</c:v>
                </c:pt>
                <c:pt idx="9817">
                  <c:v>44.627272727278132</c:v>
                </c:pt>
                <c:pt idx="9818">
                  <c:v>44.63181818182359</c:v>
                </c:pt>
                <c:pt idx="9819">
                  <c:v>44.636363636369047</c:v>
                </c:pt>
                <c:pt idx="9820">
                  <c:v>44.640909090914505</c:v>
                </c:pt>
                <c:pt idx="9821">
                  <c:v>44.645454545459963</c:v>
                </c:pt>
                <c:pt idx="9822">
                  <c:v>44.65000000000542</c:v>
                </c:pt>
                <c:pt idx="9823">
                  <c:v>44.654545454550878</c:v>
                </c:pt>
                <c:pt idx="9824">
                  <c:v>44.659090909096335</c:v>
                </c:pt>
                <c:pt idx="9825">
                  <c:v>44.663636363641793</c:v>
                </c:pt>
                <c:pt idx="9826">
                  <c:v>44.66818181818725</c:v>
                </c:pt>
                <c:pt idx="9827">
                  <c:v>44.672727272732708</c:v>
                </c:pt>
                <c:pt idx="9828">
                  <c:v>44.677272727278165</c:v>
                </c:pt>
                <c:pt idx="9829">
                  <c:v>44.681818181823623</c:v>
                </c:pt>
                <c:pt idx="9830">
                  <c:v>44.68636363636908</c:v>
                </c:pt>
                <c:pt idx="9831">
                  <c:v>44.690909090914538</c:v>
                </c:pt>
                <c:pt idx="9832">
                  <c:v>44.695454545459995</c:v>
                </c:pt>
                <c:pt idx="9833">
                  <c:v>44.700000000005453</c:v>
                </c:pt>
                <c:pt idx="9834">
                  <c:v>44.70454545455091</c:v>
                </c:pt>
                <c:pt idx="9835">
                  <c:v>44.709090909096368</c:v>
                </c:pt>
                <c:pt idx="9836">
                  <c:v>44.713636363641825</c:v>
                </c:pt>
                <c:pt idx="9837">
                  <c:v>44.718181818187283</c:v>
                </c:pt>
                <c:pt idx="9838">
                  <c:v>44.72272727273274</c:v>
                </c:pt>
                <c:pt idx="9839">
                  <c:v>44.727272727278198</c:v>
                </c:pt>
                <c:pt idx="9840">
                  <c:v>44.731818181823655</c:v>
                </c:pt>
                <c:pt idx="9841">
                  <c:v>44.736363636369113</c:v>
                </c:pt>
                <c:pt idx="9842">
                  <c:v>44.74090909091457</c:v>
                </c:pt>
                <c:pt idx="9843">
                  <c:v>44.745454545460028</c:v>
                </c:pt>
                <c:pt idx="9844">
                  <c:v>44.750000000005485</c:v>
                </c:pt>
                <c:pt idx="9845">
                  <c:v>44.754545454550943</c:v>
                </c:pt>
                <c:pt idx="9846">
                  <c:v>44.7590909090964</c:v>
                </c:pt>
                <c:pt idx="9847">
                  <c:v>44.763636363641858</c:v>
                </c:pt>
                <c:pt idx="9848">
                  <c:v>44.768181818187315</c:v>
                </c:pt>
                <c:pt idx="9849">
                  <c:v>44.772727272732773</c:v>
                </c:pt>
                <c:pt idx="9850">
                  <c:v>44.77727272727823</c:v>
                </c:pt>
                <c:pt idx="9851">
                  <c:v>44.781818181823688</c:v>
                </c:pt>
                <c:pt idx="9852">
                  <c:v>44.786363636369146</c:v>
                </c:pt>
                <c:pt idx="9853">
                  <c:v>44.790909090914603</c:v>
                </c:pt>
                <c:pt idx="9854">
                  <c:v>44.795454545460061</c:v>
                </c:pt>
                <c:pt idx="9855">
                  <c:v>44.800000000005518</c:v>
                </c:pt>
                <c:pt idx="9856">
                  <c:v>44.804545454550976</c:v>
                </c:pt>
                <c:pt idx="9857">
                  <c:v>44.809090909096433</c:v>
                </c:pt>
                <c:pt idx="9858">
                  <c:v>44.813636363641891</c:v>
                </c:pt>
                <c:pt idx="9859">
                  <c:v>44.818181818187348</c:v>
                </c:pt>
                <c:pt idx="9860">
                  <c:v>44.822727272732806</c:v>
                </c:pt>
                <c:pt idx="9861">
                  <c:v>44.827272727278263</c:v>
                </c:pt>
                <c:pt idx="9862">
                  <c:v>44.831818181823721</c:v>
                </c:pt>
                <c:pt idx="9863">
                  <c:v>44.836363636369178</c:v>
                </c:pt>
                <c:pt idx="9864">
                  <c:v>44.840909090914636</c:v>
                </c:pt>
                <c:pt idx="9865">
                  <c:v>44.845454545460093</c:v>
                </c:pt>
                <c:pt idx="9866">
                  <c:v>44.850000000005551</c:v>
                </c:pt>
                <c:pt idx="9867">
                  <c:v>44.854545454551008</c:v>
                </c:pt>
                <c:pt idx="9868">
                  <c:v>44.859090909096466</c:v>
                </c:pt>
                <c:pt idx="9869">
                  <c:v>44.863636363641923</c:v>
                </c:pt>
                <c:pt idx="9870">
                  <c:v>44.868181818187381</c:v>
                </c:pt>
                <c:pt idx="9871">
                  <c:v>44.872727272732838</c:v>
                </c:pt>
                <c:pt idx="9872">
                  <c:v>44.877272727278296</c:v>
                </c:pt>
                <c:pt idx="9873">
                  <c:v>44.881818181823753</c:v>
                </c:pt>
                <c:pt idx="9874">
                  <c:v>44.886363636369211</c:v>
                </c:pt>
                <c:pt idx="9875">
                  <c:v>44.890909090914668</c:v>
                </c:pt>
                <c:pt idx="9876">
                  <c:v>44.895454545460126</c:v>
                </c:pt>
                <c:pt idx="9877">
                  <c:v>44.900000000005583</c:v>
                </c:pt>
                <c:pt idx="9878">
                  <c:v>44.904545454551041</c:v>
                </c:pt>
                <c:pt idx="9879">
                  <c:v>44.909090909096498</c:v>
                </c:pt>
                <c:pt idx="9880">
                  <c:v>44.913636363641956</c:v>
                </c:pt>
                <c:pt idx="9881">
                  <c:v>44.918181818187414</c:v>
                </c:pt>
                <c:pt idx="9882">
                  <c:v>44.922727272732871</c:v>
                </c:pt>
                <c:pt idx="9883">
                  <c:v>44.927272727278329</c:v>
                </c:pt>
                <c:pt idx="9884">
                  <c:v>44.931818181823786</c:v>
                </c:pt>
                <c:pt idx="9885">
                  <c:v>44.936363636369244</c:v>
                </c:pt>
                <c:pt idx="9886">
                  <c:v>44.940909090914701</c:v>
                </c:pt>
                <c:pt idx="9887">
                  <c:v>44.945454545460159</c:v>
                </c:pt>
                <c:pt idx="9888">
                  <c:v>44.950000000005616</c:v>
                </c:pt>
                <c:pt idx="9889">
                  <c:v>44.954545454551074</c:v>
                </c:pt>
                <c:pt idx="9890">
                  <c:v>44.959090909096531</c:v>
                </c:pt>
                <c:pt idx="9891">
                  <c:v>44.963636363641989</c:v>
                </c:pt>
                <c:pt idx="9892">
                  <c:v>44.968181818187446</c:v>
                </c:pt>
                <c:pt idx="9893">
                  <c:v>44.972727272732904</c:v>
                </c:pt>
                <c:pt idx="9894">
                  <c:v>44.977272727278361</c:v>
                </c:pt>
                <c:pt idx="9895">
                  <c:v>44.981818181823819</c:v>
                </c:pt>
                <c:pt idx="9896">
                  <c:v>44.986363636369276</c:v>
                </c:pt>
                <c:pt idx="9897">
                  <c:v>44.990909090914734</c:v>
                </c:pt>
                <c:pt idx="9898">
                  <c:v>44.995454545460191</c:v>
                </c:pt>
                <c:pt idx="9899">
                  <c:v>45.000000000005649</c:v>
                </c:pt>
                <c:pt idx="9900">
                  <c:v>45.004545454551106</c:v>
                </c:pt>
                <c:pt idx="9901">
                  <c:v>45.009090909096564</c:v>
                </c:pt>
                <c:pt idx="9902">
                  <c:v>45.013636363642021</c:v>
                </c:pt>
                <c:pt idx="9903">
                  <c:v>45.018181818187479</c:v>
                </c:pt>
                <c:pt idx="9904">
                  <c:v>45.022727272732936</c:v>
                </c:pt>
                <c:pt idx="9905">
                  <c:v>45.027272727278394</c:v>
                </c:pt>
                <c:pt idx="9906">
                  <c:v>45.031818181823851</c:v>
                </c:pt>
                <c:pt idx="9907">
                  <c:v>45.036363636369309</c:v>
                </c:pt>
                <c:pt idx="9908">
                  <c:v>45.040909090914766</c:v>
                </c:pt>
                <c:pt idx="9909">
                  <c:v>45.045454545460224</c:v>
                </c:pt>
                <c:pt idx="9910">
                  <c:v>45.050000000005681</c:v>
                </c:pt>
                <c:pt idx="9911">
                  <c:v>45.054545454551139</c:v>
                </c:pt>
                <c:pt idx="9912">
                  <c:v>45.059090909096597</c:v>
                </c:pt>
                <c:pt idx="9913">
                  <c:v>45.063636363642054</c:v>
                </c:pt>
                <c:pt idx="9914">
                  <c:v>45.068181818187512</c:v>
                </c:pt>
                <c:pt idx="9915">
                  <c:v>45.072727272732969</c:v>
                </c:pt>
                <c:pt idx="9916">
                  <c:v>45.077272727278427</c:v>
                </c:pt>
                <c:pt idx="9917">
                  <c:v>45.081818181823884</c:v>
                </c:pt>
                <c:pt idx="9918">
                  <c:v>45.086363636369342</c:v>
                </c:pt>
                <c:pt idx="9919">
                  <c:v>45.090909090914799</c:v>
                </c:pt>
                <c:pt idx="9920">
                  <c:v>45.095454545460257</c:v>
                </c:pt>
                <c:pt idx="9921">
                  <c:v>45.100000000005714</c:v>
                </c:pt>
                <c:pt idx="9922">
                  <c:v>45.104545454551172</c:v>
                </c:pt>
                <c:pt idx="9923">
                  <c:v>45.109090909096629</c:v>
                </c:pt>
                <c:pt idx="9924">
                  <c:v>45.113636363642087</c:v>
                </c:pt>
                <c:pt idx="9925">
                  <c:v>45.118181818187544</c:v>
                </c:pt>
                <c:pt idx="9926">
                  <c:v>45.122727272733002</c:v>
                </c:pt>
                <c:pt idx="9927">
                  <c:v>45.127272727278459</c:v>
                </c:pt>
                <c:pt idx="9928">
                  <c:v>45.131818181823917</c:v>
                </c:pt>
                <c:pt idx="9929">
                  <c:v>45.136363636369374</c:v>
                </c:pt>
                <c:pt idx="9930">
                  <c:v>45.140909090914832</c:v>
                </c:pt>
                <c:pt idx="9931">
                  <c:v>45.145454545460289</c:v>
                </c:pt>
                <c:pt idx="9932">
                  <c:v>45.150000000005747</c:v>
                </c:pt>
                <c:pt idx="9933">
                  <c:v>45.154545454551204</c:v>
                </c:pt>
                <c:pt idx="9934">
                  <c:v>45.159090909096662</c:v>
                </c:pt>
                <c:pt idx="9935">
                  <c:v>45.163636363642119</c:v>
                </c:pt>
                <c:pt idx="9936">
                  <c:v>45.168181818187577</c:v>
                </c:pt>
                <c:pt idx="9937">
                  <c:v>45.172727272733034</c:v>
                </c:pt>
                <c:pt idx="9938">
                  <c:v>45.177272727278492</c:v>
                </c:pt>
                <c:pt idx="9939">
                  <c:v>45.181818181823949</c:v>
                </c:pt>
                <c:pt idx="9940">
                  <c:v>45.186363636369407</c:v>
                </c:pt>
                <c:pt idx="9941">
                  <c:v>45.190909090914865</c:v>
                </c:pt>
                <c:pt idx="9942">
                  <c:v>45.195454545460322</c:v>
                </c:pt>
                <c:pt idx="9943">
                  <c:v>45.20000000000578</c:v>
                </c:pt>
                <c:pt idx="9944">
                  <c:v>45.204545454551237</c:v>
                </c:pt>
                <c:pt idx="9945">
                  <c:v>45.209090909096695</c:v>
                </c:pt>
                <c:pt idx="9946">
                  <c:v>45.213636363642152</c:v>
                </c:pt>
                <c:pt idx="9947">
                  <c:v>45.21818181818761</c:v>
                </c:pt>
                <c:pt idx="9948">
                  <c:v>45.222727272733067</c:v>
                </c:pt>
                <c:pt idx="9949">
                  <c:v>45.227272727278525</c:v>
                </c:pt>
                <c:pt idx="9950">
                  <c:v>45.231818181823982</c:v>
                </c:pt>
                <c:pt idx="9951">
                  <c:v>45.23636363636944</c:v>
                </c:pt>
                <c:pt idx="9952">
                  <c:v>45.240909090914897</c:v>
                </c:pt>
                <c:pt idx="9953">
                  <c:v>45.245454545460355</c:v>
                </c:pt>
                <c:pt idx="9954">
                  <c:v>45.250000000005812</c:v>
                </c:pt>
                <c:pt idx="9955">
                  <c:v>45.25454545455127</c:v>
                </c:pt>
                <c:pt idx="9956">
                  <c:v>45.259090909096727</c:v>
                </c:pt>
                <c:pt idx="9957">
                  <c:v>45.263636363642185</c:v>
                </c:pt>
                <c:pt idx="9958">
                  <c:v>45.268181818187642</c:v>
                </c:pt>
                <c:pt idx="9959">
                  <c:v>45.2727272727331</c:v>
                </c:pt>
                <c:pt idx="9960">
                  <c:v>45.277272727278557</c:v>
                </c:pt>
                <c:pt idx="9961">
                  <c:v>45.281818181824015</c:v>
                </c:pt>
                <c:pt idx="9962">
                  <c:v>45.286363636369472</c:v>
                </c:pt>
                <c:pt idx="9963">
                  <c:v>45.29090909091493</c:v>
                </c:pt>
                <c:pt idx="9964">
                  <c:v>45.295454545460387</c:v>
                </c:pt>
                <c:pt idx="9965">
                  <c:v>45.300000000005845</c:v>
                </c:pt>
                <c:pt idx="9966">
                  <c:v>45.304545454551302</c:v>
                </c:pt>
                <c:pt idx="9967">
                  <c:v>45.30909090909676</c:v>
                </c:pt>
                <c:pt idx="9968">
                  <c:v>45.313636363642217</c:v>
                </c:pt>
                <c:pt idx="9969">
                  <c:v>45.318181818187675</c:v>
                </c:pt>
                <c:pt idx="9970">
                  <c:v>45.322727272733133</c:v>
                </c:pt>
                <c:pt idx="9971">
                  <c:v>45.32727272727859</c:v>
                </c:pt>
                <c:pt idx="9972">
                  <c:v>45.331818181824048</c:v>
                </c:pt>
                <c:pt idx="9973">
                  <c:v>45.336363636369505</c:v>
                </c:pt>
                <c:pt idx="9974">
                  <c:v>45.340909090914963</c:v>
                </c:pt>
                <c:pt idx="9975">
                  <c:v>45.34545454546042</c:v>
                </c:pt>
                <c:pt idx="9976">
                  <c:v>45.350000000005878</c:v>
                </c:pt>
                <c:pt idx="9977">
                  <c:v>45.354545454551335</c:v>
                </c:pt>
                <c:pt idx="9978">
                  <c:v>45.359090909096793</c:v>
                </c:pt>
                <c:pt idx="9979">
                  <c:v>45.36363636364225</c:v>
                </c:pt>
                <c:pt idx="9980">
                  <c:v>45.368181818187708</c:v>
                </c:pt>
                <c:pt idx="9981">
                  <c:v>45.372727272733165</c:v>
                </c:pt>
                <c:pt idx="9982">
                  <c:v>45.377272727278623</c:v>
                </c:pt>
                <c:pt idx="9983">
                  <c:v>45.38181818182408</c:v>
                </c:pt>
                <c:pt idx="9984">
                  <c:v>45.386363636369538</c:v>
                </c:pt>
                <c:pt idx="9985">
                  <c:v>45.390909090914995</c:v>
                </c:pt>
                <c:pt idx="9986">
                  <c:v>45.395454545460453</c:v>
                </c:pt>
                <c:pt idx="9987">
                  <c:v>45.40000000000591</c:v>
                </c:pt>
                <c:pt idx="9988">
                  <c:v>45.404545454551368</c:v>
                </c:pt>
                <c:pt idx="9989">
                  <c:v>45.409090909096825</c:v>
                </c:pt>
                <c:pt idx="9990">
                  <c:v>45.413636363642283</c:v>
                </c:pt>
                <c:pt idx="9991">
                  <c:v>45.41818181818774</c:v>
                </c:pt>
                <c:pt idx="9992">
                  <c:v>45.422727272733198</c:v>
                </c:pt>
                <c:pt idx="9993">
                  <c:v>45.427272727278655</c:v>
                </c:pt>
                <c:pt idx="9994">
                  <c:v>45.431818181824113</c:v>
                </c:pt>
                <c:pt idx="9995">
                  <c:v>45.43636363636957</c:v>
                </c:pt>
                <c:pt idx="9996">
                  <c:v>45.440909090915028</c:v>
                </c:pt>
                <c:pt idx="9997">
                  <c:v>45.445454545460485</c:v>
                </c:pt>
                <c:pt idx="9998">
                  <c:v>45.450000000005943</c:v>
                </c:pt>
                <c:pt idx="9999">
                  <c:v>45.4545454545514</c:v>
                </c:pt>
                <c:pt idx="10000">
                  <c:v>45.459090909096858</c:v>
                </c:pt>
                <c:pt idx="10001">
                  <c:v>45.463636363642316</c:v>
                </c:pt>
                <c:pt idx="10002">
                  <c:v>45.468181818187773</c:v>
                </c:pt>
                <c:pt idx="10003">
                  <c:v>45.472727272733231</c:v>
                </c:pt>
                <c:pt idx="10004">
                  <c:v>45.477272727278688</c:v>
                </c:pt>
                <c:pt idx="10005">
                  <c:v>45.481818181824146</c:v>
                </c:pt>
                <c:pt idx="10006">
                  <c:v>45.486363636369603</c:v>
                </c:pt>
                <c:pt idx="10007">
                  <c:v>45.490909090915061</c:v>
                </c:pt>
                <c:pt idx="10008">
                  <c:v>45.495454545460518</c:v>
                </c:pt>
                <c:pt idx="10009">
                  <c:v>45.500000000005976</c:v>
                </c:pt>
                <c:pt idx="10010">
                  <c:v>45.504545454551433</c:v>
                </c:pt>
                <c:pt idx="10011">
                  <c:v>45.509090909096891</c:v>
                </c:pt>
                <c:pt idx="10012">
                  <c:v>45.513636363642348</c:v>
                </c:pt>
                <c:pt idx="10013">
                  <c:v>45.518181818187806</c:v>
                </c:pt>
                <c:pt idx="10014">
                  <c:v>45.522727272733263</c:v>
                </c:pt>
                <c:pt idx="10015">
                  <c:v>45.527272727278721</c:v>
                </c:pt>
                <c:pt idx="10016">
                  <c:v>45.531818181824178</c:v>
                </c:pt>
                <c:pt idx="10017">
                  <c:v>45.536363636369636</c:v>
                </c:pt>
                <c:pt idx="10018">
                  <c:v>45.540909090915093</c:v>
                </c:pt>
                <c:pt idx="10019">
                  <c:v>45.545454545460551</c:v>
                </c:pt>
                <c:pt idx="10020">
                  <c:v>45.550000000006008</c:v>
                </c:pt>
                <c:pt idx="10021">
                  <c:v>45.554545454551466</c:v>
                </c:pt>
                <c:pt idx="10022">
                  <c:v>45.559090909096923</c:v>
                </c:pt>
                <c:pt idx="10023">
                  <c:v>45.563636363642381</c:v>
                </c:pt>
                <c:pt idx="10024">
                  <c:v>45.568181818187838</c:v>
                </c:pt>
                <c:pt idx="10025">
                  <c:v>45.572727272733296</c:v>
                </c:pt>
                <c:pt idx="10026">
                  <c:v>45.577272727278753</c:v>
                </c:pt>
                <c:pt idx="10027">
                  <c:v>45.581818181824211</c:v>
                </c:pt>
                <c:pt idx="10028">
                  <c:v>45.586363636369668</c:v>
                </c:pt>
                <c:pt idx="10029">
                  <c:v>45.590909090915126</c:v>
                </c:pt>
                <c:pt idx="10030">
                  <c:v>45.595454545460584</c:v>
                </c:pt>
                <c:pt idx="10031">
                  <c:v>45.600000000006041</c:v>
                </c:pt>
                <c:pt idx="10032">
                  <c:v>45.604545454551499</c:v>
                </c:pt>
                <c:pt idx="10033">
                  <c:v>45.609090909096956</c:v>
                </c:pt>
                <c:pt idx="10034">
                  <c:v>45.613636363642414</c:v>
                </c:pt>
                <c:pt idx="10035">
                  <c:v>45.618181818187871</c:v>
                </c:pt>
                <c:pt idx="10036">
                  <c:v>45.622727272733329</c:v>
                </c:pt>
                <c:pt idx="10037">
                  <c:v>45.627272727278786</c:v>
                </c:pt>
                <c:pt idx="10038">
                  <c:v>45.631818181824244</c:v>
                </c:pt>
                <c:pt idx="10039">
                  <c:v>45.636363636369701</c:v>
                </c:pt>
                <c:pt idx="10040">
                  <c:v>45.640909090915159</c:v>
                </c:pt>
                <c:pt idx="10041">
                  <c:v>45.645454545460616</c:v>
                </c:pt>
                <c:pt idx="10042">
                  <c:v>45.650000000006074</c:v>
                </c:pt>
                <c:pt idx="10043">
                  <c:v>45.654545454551531</c:v>
                </c:pt>
                <c:pt idx="10044">
                  <c:v>45.659090909096989</c:v>
                </c:pt>
                <c:pt idx="10045">
                  <c:v>45.663636363642446</c:v>
                </c:pt>
                <c:pt idx="10046">
                  <c:v>45.668181818187904</c:v>
                </c:pt>
                <c:pt idx="10047">
                  <c:v>45.672727272733361</c:v>
                </c:pt>
                <c:pt idx="10048">
                  <c:v>45.677272727278819</c:v>
                </c:pt>
                <c:pt idx="10049">
                  <c:v>45.681818181824276</c:v>
                </c:pt>
                <c:pt idx="10050">
                  <c:v>45.686363636369734</c:v>
                </c:pt>
                <c:pt idx="10051">
                  <c:v>45.690909090915191</c:v>
                </c:pt>
                <c:pt idx="10052">
                  <c:v>45.695454545460649</c:v>
                </c:pt>
                <c:pt idx="10053">
                  <c:v>45.700000000006106</c:v>
                </c:pt>
                <c:pt idx="10054">
                  <c:v>45.704545454551564</c:v>
                </c:pt>
                <c:pt idx="10055">
                  <c:v>45.709090909097021</c:v>
                </c:pt>
                <c:pt idx="10056">
                  <c:v>45.713636363642479</c:v>
                </c:pt>
                <c:pt idx="10057">
                  <c:v>45.718181818187936</c:v>
                </c:pt>
                <c:pt idx="10058">
                  <c:v>45.722727272733394</c:v>
                </c:pt>
                <c:pt idx="10059">
                  <c:v>45.727272727278852</c:v>
                </c:pt>
                <c:pt idx="10060">
                  <c:v>45.731818181824309</c:v>
                </c:pt>
                <c:pt idx="10061">
                  <c:v>45.736363636369767</c:v>
                </c:pt>
                <c:pt idx="10062">
                  <c:v>45.740909090915224</c:v>
                </c:pt>
                <c:pt idx="10063">
                  <c:v>45.745454545460682</c:v>
                </c:pt>
                <c:pt idx="10064">
                  <c:v>45.750000000006139</c:v>
                </c:pt>
                <c:pt idx="10065">
                  <c:v>45.754545454551597</c:v>
                </c:pt>
                <c:pt idx="10066">
                  <c:v>45.759090909097054</c:v>
                </c:pt>
                <c:pt idx="10067">
                  <c:v>45.763636363642512</c:v>
                </c:pt>
                <c:pt idx="10068">
                  <c:v>45.768181818187969</c:v>
                </c:pt>
                <c:pt idx="10069">
                  <c:v>45.772727272733427</c:v>
                </c:pt>
                <c:pt idx="10070">
                  <c:v>45.777272727278884</c:v>
                </c:pt>
                <c:pt idx="10071">
                  <c:v>45.781818181824342</c:v>
                </c:pt>
                <c:pt idx="10072">
                  <c:v>45.786363636369799</c:v>
                </c:pt>
                <c:pt idx="10073">
                  <c:v>45.790909090915257</c:v>
                </c:pt>
                <c:pt idx="10074">
                  <c:v>45.795454545460714</c:v>
                </c:pt>
                <c:pt idx="10075">
                  <c:v>45.800000000006172</c:v>
                </c:pt>
                <c:pt idx="10076">
                  <c:v>45.804545454551629</c:v>
                </c:pt>
                <c:pt idx="10077">
                  <c:v>45.809090909097087</c:v>
                </c:pt>
                <c:pt idx="10078">
                  <c:v>45.813636363642544</c:v>
                </c:pt>
                <c:pt idx="10079">
                  <c:v>45.818181818188002</c:v>
                </c:pt>
                <c:pt idx="10080">
                  <c:v>45.822727272733459</c:v>
                </c:pt>
                <c:pt idx="10081">
                  <c:v>45.827272727278917</c:v>
                </c:pt>
                <c:pt idx="10082">
                  <c:v>45.831818181824374</c:v>
                </c:pt>
                <c:pt idx="10083">
                  <c:v>45.836363636369832</c:v>
                </c:pt>
                <c:pt idx="10084">
                  <c:v>45.840909090915289</c:v>
                </c:pt>
                <c:pt idx="10085">
                  <c:v>45.845454545460747</c:v>
                </c:pt>
                <c:pt idx="10086">
                  <c:v>45.850000000006204</c:v>
                </c:pt>
                <c:pt idx="10087">
                  <c:v>45.854545454551662</c:v>
                </c:pt>
                <c:pt idx="10088">
                  <c:v>45.859090909097119</c:v>
                </c:pt>
                <c:pt idx="10089">
                  <c:v>45.863636363642577</c:v>
                </c:pt>
                <c:pt idx="10090">
                  <c:v>45.868181818188035</c:v>
                </c:pt>
                <c:pt idx="10091">
                  <c:v>45.872727272733492</c:v>
                </c:pt>
                <c:pt idx="10092">
                  <c:v>45.87727272727895</c:v>
                </c:pt>
                <c:pt idx="10093">
                  <c:v>45.881818181824407</c:v>
                </c:pt>
                <c:pt idx="10094">
                  <c:v>45.886363636369865</c:v>
                </c:pt>
                <c:pt idx="10095">
                  <c:v>45.890909090915322</c:v>
                </c:pt>
                <c:pt idx="10096">
                  <c:v>45.89545454546078</c:v>
                </c:pt>
                <c:pt idx="10097">
                  <c:v>45.900000000006237</c:v>
                </c:pt>
                <c:pt idx="10098">
                  <c:v>45.904545454551695</c:v>
                </c:pt>
                <c:pt idx="10099">
                  <c:v>45.909090909097152</c:v>
                </c:pt>
                <c:pt idx="10100">
                  <c:v>45.91363636364261</c:v>
                </c:pt>
                <c:pt idx="10101">
                  <c:v>45.918181818188067</c:v>
                </c:pt>
                <c:pt idx="10102">
                  <c:v>45.922727272733525</c:v>
                </c:pt>
                <c:pt idx="10103">
                  <c:v>45.927272727278982</c:v>
                </c:pt>
                <c:pt idx="10104">
                  <c:v>45.93181818182444</c:v>
                </c:pt>
                <c:pt idx="10105">
                  <c:v>45.936363636369897</c:v>
                </c:pt>
                <c:pt idx="10106">
                  <c:v>45.940909090915355</c:v>
                </c:pt>
                <c:pt idx="10107">
                  <c:v>45.945454545460812</c:v>
                </c:pt>
                <c:pt idx="10108">
                  <c:v>45.95000000000627</c:v>
                </c:pt>
                <c:pt idx="10109">
                  <c:v>45.954545454551727</c:v>
                </c:pt>
                <c:pt idx="10110">
                  <c:v>45.959090909097185</c:v>
                </c:pt>
                <c:pt idx="10111">
                  <c:v>45.963636363642642</c:v>
                </c:pt>
                <c:pt idx="10112">
                  <c:v>45.9681818181881</c:v>
                </c:pt>
                <c:pt idx="10113">
                  <c:v>45.972727272733557</c:v>
                </c:pt>
                <c:pt idx="10114">
                  <c:v>45.977272727279015</c:v>
                </c:pt>
                <c:pt idx="10115">
                  <c:v>45.981818181824472</c:v>
                </c:pt>
                <c:pt idx="10116">
                  <c:v>45.98636363636993</c:v>
                </c:pt>
                <c:pt idx="10117">
                  <c:v>45.990909090915387</c:v>
                </c:pt>
                <c:pt idx="10118">
                  <c:v>45.995454545460845</c:v>
                </c:pt>
                <c:pt idx="10119">
                  <c:v>46.000000000006303</c:v>
                </c:pt>
                <c:pt idx="10120">
                  <c:v>46.00454545455176</c:v>
                </c:pt>
                <c:pt idx="10121">
                  <c:v>46.009090909097218</c:v>
                </c:pt>
                <c:pt idx="10122">
                  <c:v>46.013636363642675</c:v>
                </c:pt>
                <c:pt idx="10123">
                  <c:v>46.018181818188133</c:v>
                </c:pt>
                <c:pt idx="10124">
                  <c:v>46.02272727273359</c:v>
                </c:pt>
                <c:pt idx="10125">
                  <c:v>46.027272727279048</c:v>
                </c:pt>
                <c:pt idx="10126">
                  <c:v>46.031818181824505</c:v>
                </c:pt>
                <c:pt idx="10127">
                  <c:v>46.036363636369963</c:v>
                </c:pt>
                <c:pt idx="10128">
                  <c:v>46.04090909091542</c:v>
                </c:pt>
                <c:pt idx="10129">
                  <c:v>46.045454545460878</c:v>
                </c:pt>
                <c:pt idx="10130">
                  <c:v>46.050000000006335</c:v>
                </c:pt>
                <c:pt idx="10131">
                  <c:v>46.054545454551793</c:v>
                </c:pt>
                <c:pt idx="10132">
                  <c:v>46.05909090909725</c:v>
                </c:pt>
                <c:pt idx="10133">
                  <c:v>46.063636363642708</c:v>
                </c:pt>
                <c:pt idx="10134">
                  <c:v>46.068181818188165</c:v>
                </c:pt>
                <c:pt idx="10135">
                  <c:v>46.072727272733623</c:v>
                </c:pt>
                <c:pt idx="10136">
                  <c:v>46.07727272727908</c:v>
                </c:pt>
                <c:pt idx="10137">
                  <c:v>46.081818181824538</c:v>
                </c:pt>
                <c:pt idx="10138">
                  <c:v>46.086363636369995</c:v>
                </c:pt>
                <c:pt idx="10139">
                  <c:v>46.090909090915453</c:v>
                </c:pt>
                <c:pt idx="10140">
                  <c:v>46.09545454546091</c:v>
                </c:pt>
                <c:pt idx="10141">
                  <c:v>46.100000000006368</c:v>
                </c:pt>
                <c:pt idx="10142">
                  <c:v>46.104545454551825</c:v>
                </c:pt>
                <c:pt idx="10143">
                  <c:v>46.109090909097283</c:v>
                </c:pt>
                <c:pt idx="10144">
                  <c:v>46.11363636364274</c:v>
                </c:pt>
                <c:pt idx="10145">
                  <c:v>46.118181818188198</c:v>
                </c:pt>
                <c:pt idx="10146">
                  <c:v>46.122727272733655</c:v>
                </c:pt>
                <c:pt idx="10147">
                  <c:v>46.127272727279113</c:v>
                </c:pt>
                <c:pt idx="10148">
                  <c:v>46.131818181824571</c:v>
                </c:pt>
                <c:pt idx="10149">
                  <c:v>46.136363636370028</c:v>
                </c:pt>
                <c:pt idx="10150">
                  <c:v>46.140909090915486</c:v>
                </c:pt>
                <c:pt idx="10151">
                  <c:v>46.145454545460943</c:v>
                </c:pt>
                <c:pt idx="10152">
                  <c:v>46.150000000006401</c:v>
                </c:pt>
                <c:pt idx="10153">
                  <c:v>46.154545454551858</c:v>
                </c:pt>
                <c:pt idx="10154">
                  <c:v>46.159090909097316</c:v>
                </c:pt>
                <c:pt idx="10155">
                  <c:v>46.163636363642773</c:v>
                </c:pt>
                <c:pt idx="10156">
                  <c:v>46.168181818188231</c:v>
                </c:pt>
                <c:pt idx="10157">
                  <c:v>46.172727272733688</c:v>
                </c:pt>
                <c:pt idx="10158">
                  <c:v>46.177272727279146</c:v>
                </c:pt>
                <c:pt idx="10159">
                  <c:v>46.181818181824603</c:v>
                </c:pt>
                <c:pt idx="10160">
                  <c:v>46.186363636370061</c:v>
                </c:pt>
                <c:pt idx="10161">
                  <c:v>46.190909090915518</c:v>
                </c:pt>
                <c:pt idx="10162">
                  <c:v>46.195454545460976</c:v>
                </c:pt>
                <c:pt idx="10163">
                  <c:v>46.200000000006433</c:v>
                </c:pt>
                <c:pt idx="10164">
                  <c:v>46.204545454551891</c:v>
                </c:pt>
                <c:pt idx="10165">
                  <c:v>46.209090909097348</c:v>
                </c:pt>
                <c:pt idx="10166">
                  <c:v>46.213636363642806</c:v>
                </c:pt>
                <c:pt idx="10167">
                  <c:v>46.218181818188263</c:v>
                </c:pt>
                <c:pt idx="10168">
                  <c:v>46.222727272733721</c:v>
                </c:pt>
                <c:pt idx="10169">
                  <c:v>46.227272727279178</c:v>
                </c:pt>
                <c:pt idx="10170">
                  <c:v>46.231818181824636</c:v>
                </c:pt>
                <c:pt idx="10171">
                  <c:v>46.236363636370093</c:v>
                </c:pt>
                <c:pt idx="10172">
                  <c:v>46.240909090915551</c:v>
                </c:pt>
                <c:pt idx="10173">
                  <c:v>46.245454545461008</c:v>
                </c:pt>
                <c:pt idx="10174">
                  <c:v>46.250000000006466</c:v>
                </c:pt>
                <c:pt idx="10175">
                  <c:v>46.254545454551923</c:v>
                </c:pt>
                <c:pt idx="10176">
                  <c:v>46.259090909097381</c:v>
                </c:pt>
                <c:pt idx="10177">
                  <c:v>46.263636363642838</c:v>
                </c:pt>
                <c:pt idx="10178">
                  <c:v>46.268181818188296</c:v>
                </c:pt>
                <c:pt idx="10179">
                  <c:v>46.272727272733754</c:v>
                </c:pt>
                <c:pt idx="10180">
                  <c:v>46.277272727279211</c:v>
                </c:pt>
                <c:pt idx="10181">
                  <c:v>46.281818181824669</c:v>
                </c:pt>
                <c:pt idx="10182">
                  <c:v>46.286363636370126</c:v>
                </c:pt>
                <c:pt idx="10183">
                  <c:v>46.290909090915584</c:v>
                </c:pt>
                <c:pt idx="10184">
                  <c:v>46.295454545461041</c:v>
                </c:pt>
                <c:pt idx="10185">
                  <c:v>46.300000000006499</c:v>
                </c:pt>
                <c:pt idx="10186">
                  <c:v>46.304545454551956</c:v>
                </c:pt>
                <c:pt idx="10187">
                  <c:v>46.309090909097414</c:v>
                </c:pt>
                <c:pt idx="10188">
                  <c:v>46.313636363642871</c:v>
                </c:pt>
                <c:pt idx="10189">
                  <c:v>46.318181818188329</c:v>
                </c:pt>
                <c:pt idx="10190">
                  <c:v>46.322727272733786</c:v>
                </c:pt>
                <c:pt idx="10191">
                  <c:v>46.327272727279244</c:v>
                </c:pt>
                <c:pt idx="10192">
                  <c:v>46.331818181824701</c:v>
                </c:pt>
                <c:pt idx="10193">
                  <c:v>46.336363636370159</c:v>
                </c:pt>
                <c:pt idx="10194">
                  <c:v>46.340909090915616</c:v>
                </c:pt>
                <c:pt idx="10195">
                  <c:v>46.345454545461074</c:v>
                </c:pt>
                <c:pt idx="10196">
                  <c:v>46.350000000006531</c:v>
                </c:pt>
                <c:pt idx="10197">
                  <c:v>46.354545454551989</c:v>
                </c:pt>
                <c:pt idx="10198">
                  <c:v>46.359090909097446</c:v>
                </c:pt>
                <c:pt idx="10199">
                  <c:v>46.363636363642904</c:v>
                </c:pt>
                <c:pt idx="10200">
                  <c:v>46.368181818188361</c:v>
                </c:pt>
                <c:pt idx="10201">
                  <c:v>46.372727272733819</c:v>
                </c:pt>
                <c:pt idx="10202">
                  <c:v>46.377272727279276</c:v>
                </c:pt>
                <c:pt idx="10203">
                  <c:v>46.381818181824734</c:v>
                </c:pt>
                <c:pt idx="10204">
                  <c:v>46.386363636370191</c:v>
                </c:pt>
                <c:pt idx="10205">
                  <c:v>46.390909090915649</c:v>
                </c:pt>
                <c:pt idx="10206">
                  <c:v>46.395454545461106</c:v>
                </c:pt>
                <c:pt idx="10207">
                  <c:v>46.400000000006564</c:v>
                </c:pt>
                <c:pt idx="10208">
                  <c:v>46.404545454552022</c:v>
                </c:pt>
                <c:pt idx="10209">
                  <c:v>46.409090909097479</c:v>
                </c:pt>
                <c:pt idx="10210">
                  <c:v>46.413636363642937</c:v>
                </c:pt>
                <c:pt idx="10211">
                  <c:v>46.418181818188394</c:v>
                </c:pt>
                <c:pt idx="10212">
                  <c:v>46.422727272733852</c:v>
                </c:pt>
                <c:pt idx="10213">
                  <c:v>46.427272727279309</c:v>
                </c:pt>
                <c:pt idx="10214">
                  <c:v>46.431818181824767</c:v>
                </c:pt>
                <c:pt idx="10215">
                  <c:v>46.436363636370224</c:v>
                </c:pt>
                <c:pt idx="10216">
                  <c:v>46.440909090915682</c:v>
                </c:pt>
                <c:pt idx="10217">
                  <c:v>46.445454545461139</c:v>
                </c:pt>
                <c:pt idx="10218">
                  <c:v>46.450000000006597</c:v>
                </c:pt>
                <c:pt idx="10219">
                  <c:v>46.454545454552054</c:v>
                </c:pt>
                <c:pt idx="10220">
                  <c:v>46.459090909097512</c:v>
                </c:pt>
                <c:pt idx="10221">
                  <c:v>46.463636363642969</c:v>
                </c:pt>
                <c:pt idx="10222">
                  <c:v>46.468181818188427</c:v>
                </c:pt>
                <c:pt idx="10223">
                  <c:v>46.472727272733884</c:v>
                </c:pt>
                <c:pt idx="10224">
                  <c:v>46.477272727279342</c:v>
                </c:pt>
                <c:pt idx="10225">
                  <c:v>46.481818181824799</c:v>
                </c:pt>
                <c:pt idx="10226">
                  <c:v>46.486363636370257</c:v>
                </c:pt>
                <c:pt idx="10227">
                  <c:v>46.490909090915714</c:v>
                </c:pt>
                <c:pt idx="10228">
                  <c:v>46.495454545461172</c:v>
                </c:pt>
                <c:pt idx="10229">
                  <c:v>46.500000000006629</c:v>
                </c:pt>
                <c:pt idx="10230">
                  <c:v>46.504545454552087</c:v>
                </c:pt>
                <c:pt idx="10231">
                  <c:v>46.509090909097544</c:v>
                </c:pt>
                <c:pt idx="10232">
                  <c:v>46.513636363643002</c:v>
                </c:pt>
                <c:pt idx="10233">
                  <c:v>46.518181818188459</c:v>
                </c:pt>
                <c:pt idx="10234">
                  <c:v>46.522727272733917</c:v>
                </c:pt>
                <c:pt idx="10235">
                  <c:v>46.527272727279374</c:v>
                </c:pt>
                <c:pt idx="10236">
                  <c:v>46.531818181824832</c:v>
                </c:pt>
                <c:pt idx="10237">
                  <c:v>46.536363636370289</c:v>
                </c:pt>
                <c:pt idx="10238">
                  <c:v>46.540909090915747</c:v>
                </c:pt>
                <c:pt idx="10239">
                  <c:v>46.545454545461205</c:v>
                </c:pt>
                <c:pt idx="10240">
                  <c:v>46.550000000006662</c:v>
                </c:pt>
                <c:pt idx="10241">
                  <c:v>46.55454545455212</c:v>
                </c:pt>
                <c:pt idx="10242">
                  <c:v>46.559090909097577</c:v>
                </c:pt>
                <c:pt idx="10243">
                  <c:v>46.563636363643035</c:v>
                </c:pt>
                <c:pt idx="10244">
                  <c:v>46.568181818188492</c:v>
                </c:pt>
                <c:pt idx="10245">
                  <c:v>46.57272727273395</c:v>
                </c:pt>
                <c:pt idx="10246">
                  <c:v>46.577272727279407</c:v>
                </c:pt>
                <c:pt idx="10247">
                  <c:v>46.581818181824865</c:v>
                </c:pt>
                <c:pt idx="10248">
                  <c:v>46.586363636370322</c:v>
                </c:pt>
                <c:pt idx="10249">
                  <c:v>46.59090909091578</c:v>
                </c:pt>
                <c:pt idx="10250">
                  <c:v>46.595454545461237</c:v>
                </c:pt>
                <c:pt idx="10251">
                  <c:v>46.600000000006695</c:v>
                </c:pt>
                <c:pt idx="10252">
                  <c:v>46.604545454552152</c:v>
                </c:pt>
                <c:pt idx="10253">
                  <c:v>46.60909090909761</c:v>
                </c:pt>
                <c:pt idx="10254">
                  <c:v>46.613636363643067</c:v>
                </c:pt>
                <c:pt idx="10255">
                  <c:v>46.618181818188525</c:v>
                </c:pt>
                <c:pt idx="10256">
                  <c:v>46.622727272733982</c:v>
                </c:pt>
                <c:pt idx="10257">
                  <c:v>46.62727272727944</c:v>
                </c:pt>
                <c:pt idx="10258">
                  <c:v>46.631818181824897</c:v>
                </c:pt>
                <c:pt idx="10259">
                  <c:v>46.636363636370355</c:v>
                </c:pt>
                <c:pt idx="10260">
                  <c:v>46.640909090915812</c:v>
                </c:pt>
                <c:pt idx="10261">
                  <c:v>46.64545454546127</c:v>
                </c:pt>
                <c:pt idx="10262">
                  <c:v>46.650000000006727</c:v>
                </c:pt>
                <c:pt idx="10263">
                  <c:v>46.654545454552185</c:v>
                </c:pt>
                <c:pt idx="10264">
                  <c:v>46.659090909097642</c:v>
                </c:pt>
                <c:pt idx="10265">
                  <c:v>46.6636363636431</c:v>
                </c:pt>
                <c:pt idx="10266">
                  <c:v>46.668181818188557</c:v>
                </c:pt>
                <c:pt idx="10267">
                  <c:v>46.672727272734015</c:v>
                </c:pt>
                <c:pt idx="10268">
                  <c:v>46.677272727279473</c:v>
                </c:pt>
                <c:pt idx="10269">
                  <c:v>46.68181818182493</c:v>
                </c:pt>
                <c:pt idx="10270">
                  <c:v>46.686363636370388</c:v>
                </c:pt>
                <c:pt idx="10271">
                  <c:v>46.690909090915845</c:v>
                </c:pt>
                <c:pt idx="10272">
                  <c:v>46.695454545461303</c:v>
                </c:pt>
                <c:pt idx="10273">
                  <c:v>46.70000000000676</c:v>
                </c:pt>
                <c:pt idx="10274">
                  <c:v>46.704545454552218</c:v>
                </c:pt>
                <c:pt idx="10275">
                  <c:v>46.709090909097675</c:v>
                </c:pt>
                <c:pt idx="10276">
                  <c:v>46.713636363643133</c:v>
                </c:pt>
                <c:pt idx="10277">
                  <c:v>46.71818181818859</c:v>
                </c:pt>
                <c:pt idx="10278">
                  <c:v>46.722727272734048</c:v>
                </c:pt>
                <c:pt idx="10279">
                  <c:v>46.727272727279505</c:v>
                </c:pt>
                <c:pt idx="10280">
                  <c:v>46.731818181824963</c:v>
                </c:pt>
                <c:pt idx="10281">
                  <c:v>46.73636363637042</c:v>
                </c:pt>
                <c:pt idx="10282">
                  <c:v>46.740909090915878</c:v>
                </c:pt>
                <c:pt idx="10283">
                  <c:v>46.745454545461335</c:v>
                </c:pt>
                <c:pt idx="10284">
                  <c:v>46.750000000006793</c:v>
                </c:pt>
                <c:pt idx="10285">
                  <c:v>46.75454545455225</c:v>
                </c:pt>
                <c:pt idx="10286">
                  <c:v>46.759090909097708</c:v>
                </c:pt>
                <c:pt idx="10287">
                  <c:v>46.763636363643165</c:v>
                </c:pt>
                <c:pt idx="10288">
                  <c:v>46.768181818188623</c:v>
                </c:pt>
                <c:pt idx="10289">
                  <c:v>46.77272727273408</c:v>
                </c:pt>
                <c:pt idx="10290">
                  <c:v>46.777272727279538</c:v>
                </c:pt>
                <c:pt idx="10291">
                  <c:v>46.781818181824995</c:v>
                </c:pt>
                <c:pt idx="10292">
                  <c:v>46.786363636370453</c:v>
                </c:pt>
                <c:pt idx="10293">
                  <c:v>46.79090909091591</c:v>
                </c:pt>
                <c:pt idx="10294">
                  <c:v>46.795454545461368</c:v>
                </c:pt>
                <c:pt idx="10295">
                  <c:v>46.800000000006825</c:v>
                </c:pt>
                <c:pt idx="10296">
                  <c:v>46.804545454552283</c:v>
                </c:pt>
                <c:pt idx="10297">
                  <c:v>46.809090909097741</c:v>
                </c:pt>
                <c:pt idx="10298">
                  <c:v>46.813636363643198</c:v>
                </c:pt>
                <c:pt idx="10299">
                  <c:v>46.818181818188656</c:v>
                </c:pt>
                <c:pt idx="10300">
                  <c:v>46.822727272734113</c:v>
                </c:pt>
                <c:pt idx="10301">
                  <c:v>46.827272727279571</c:v>
                </c:pt>
                <c:pt idx="10302">
                  <c:v>46.831818181825028</c:v>
                </c:pt>
                <c:pt idx="10303">
                  <c:v>46.836363636370486</c:v>
                </c:pt>
                <c:pt idx="10304">
                  <c:v>46.840909090915943</c:v>
                </c:pt>
                <c:pt idx="10305">
                  <c:v>46.845454545461401</c:v>
                </c:pt>
                <c:pt idx="10306">
                  <c:v>46.850000000006858</c:v>
                </c:pt>
                <c:pt idx="10307">
                  <c:v>46.854545454552316</c:v>
                </c:pt>
                <c:pt idx="10308">
                  <c:v>46.859090909097773</c:v>
                </c:pt>
                <c:pt idx="10309">
                  <c:v>46.863636363643231</c:v>
                </c:pt>
                <c:pt idx="10310">
                  <c:v>46.868181818188688</c:v>
                </c:pt>
                <c:pt idx="10311">
                  <c:v>46.872727272734146</c:v>
                </c:pt>
                <c:pt idx="10312">
                  <c:v>46.877272727279603</c:v>
                </c:pt>
                <c:pt idx="10313">
                  <c:v>46.881818181825061</c:v>
                </c:pt>
                <c:pt idx="10314">
                  <c:v>46.886363636370518</c:v>
                </c:pt>
                <c:pt idx="10315">
                  <c:v>46.890909090915976</c:v>
                </c:pt>
                <c:pt idx="10316">
                  <c:v>46.895454545461433</c:v>
                </c:pt>
                <c:pt idx="10317">
                  <c:v>46.900000000006891</c:v>
                </c:pt>
                <c:pt idx="10318">
                  <c:v>46.904545454552348</c:v>
                </c:pt>
                <c:pt idx="10319">
                  <c:v>46.909090909097806</c:v>
                </c:pt>
                <c:pt idx="10320">
                  <c:v>46.913636363643263</c:v>
                </c:pt>
                <c:pt idx="10321">
                  <c:v>46.918181818188721</c:v>
                </c:pt>
                <c:pt idx="10322">
                  <c:v>46.922727272734178</c:v>
                </c:pt>
                <c:pt idx="10323">
                  <c:v>46.927272727279636</c:v>
                </c:pt>
                <c:pt idx="10324">
                  <c:v>46.931818181825093</c:v>
                </c:pt>
                <c:pt idx="10325">
                  <c:v>46.936363636370551</c:v>
                </c:pt>
                <c:pt idx="10326">
                  <c:v>46.940909090916008</c:v>
                </c:pt>
                <c:pt idx="10327">
                  <c:v>46.945454545461466</c:v>
                </c:pt>
                <c:pt idx="10328">
                  <c:v>46.950000000006924</c:v>
                </c:pt>
                <c:pt idx="10329">
                  <c:v>46.954545454552381</c:v>
                </c:pt>
                <c:pt idx="10330">
                  <c:v>46.959090909097839</c:v>
                </c:pt>
                <c:pt idx="10331">
                  <c:v>46.963636363643296</c:v>
                </c:pt>
                <c:pt idx="10332">
                  <c:v>46.968181818188754</c:v>
                </c:pt>
                <c:pt idx="10333">
                  <c:v>46.972727272734211</c:v>
                </c:pt>
                <c:pt idx="10334">
                  <c:v>46.977272727279669</c:v>
                </c:pt>
                <c:pt idx="10335">
                  <c:v>46.981818181825126</c:v>
                </c:pt>
                <c:pt idx="10336">
                  <c:v>46.986363636370584</c:v>
                </c:pt>
                <c:pt idx="10337">
                  <c:v>46.990909090916041</c:v>
                </c:pt>
                <c:pt idx="10338">
                  <c:v>46.995454545461499</c:v>
                </c:pt>
                <c:pt idx="10339">
                  <c:v>47.000000000006956</c:v>
                </c:pt>
                <c:pt idx="10340">
                  <c:v>47.004545454552414</c:v>
                </c:pt>
                <c:pt idx="10341">
                  <c:v>47.009090909097871</c:v>
                </c:pt>
                <c:pt idx="10342">
                  <c:v>47.013636363643329</c:v>
                </c:pt>
                <c:pt idx="10343">
                  <c:v>47.018181818188786</c:v>
                </c:pt>
                <c:pt idx="10344">
                  <c:v>47.022727272734244</c:v>
                </c:pt>
                <c:pt idx="10345">
                  <c:v>47.027272727279701</c:v>
                </c:pt>
                <c:pt idx="10346">
                  <c:v>47.031818181825159</c:v>
                </c:pt>
                <c:pt idx="10347">
                  <c:v>47.036363636370616</c:v>
                </c:pt>
                <c:pt idx="10348">
                  <c:v>47.040909090916074</c:v>
                </c:pt>
                <c:pt idx="10349">
                  <c:v>47.045454545461531</c:v>
                </c:pt>
                <c:pt idx="10350">
                  <c:v>47.050000000006989</c:v>
                </c:pt>
                <c:pt idx="10351">
                  <c:v>47.054545454552446</c:v>
                </c:pt>
                <c:pt idx="10352">
                  <c:v>47.059090909097904</c:v>
                </c:pt>
                <c:pt idx="10353">
                  <c:v>47.063636363643361</c:v>
                </c:pt>
                <c:pt idx="10354">
                  <c:v>47.068181818188819</c:v>
                </c:pt>
                <c:pt idx="10355">
                  <c:v>47.072727272734276</c:v>
                </c:pt>
                <c:pt idx="10356">
                  <c:v>47.077272727279734</c:v>
                </c:pt>
                <c:pt idx="10357">
                  <c:v>47.081818181825192</c:v>
                </c:pt>
                <c:pt idx="10358">
                  <c:v>47.086363636370649</c:v>
                </c:pt>
                <c:pt idx="10359">
                  <c:v>47.090909090916107</c:v>
                </c:pt>
                <c:pt idx="10360">
                  <c:v>47.095454545461564</c:v>
                </c:pt>
                <c:pt idx="10361">
                  <c:v>47.100000000007022</c:v>
                </c:pt>
                <c:pt idx="10362">
                  <c:v>47.104545454552479</c:v>
                </c:pt>
                <c:pt idx="10363">
                  <c:v>47.109090909097937</c:v>
                </c:pt>
                <c:pt idx="10364">
                  <c:v>47.113636363643394</c:v>
                </c:pt>
                <c:pt idx="10365">
                  <c:v>47.118181818188852</c:v>
                </c:pt>
                <c:pt idx="10366">
                  <c:v>47.122727272734309</c:v>
                </c:pt>
                <c:pt idx="10367">
                  <c:v>47.127272727279767</c:v>
                </c:pt>
                <c:pt idx="10368">
                  <c:v>47.131818181825224</c:v>
                </c:pt>
                <c:pt idx="10369">
                  <c:v>47.136363636370682</c:v>
                </c:pt>
                <c:pt idx="10370">
                  <c:v>47.140909090916139</c:v>
                </c:pt>
                <c:pt idx="10371">
                  <c:v>47.145454545461597</c:v>
                </c:pt>
                <c:pt idx="10372">
                  <c:v>47.150000000007054</c:v>
                </c:pt>
                <c:pt idx="10373">
                  <c:v>47.154545454552512</c:v>
                </c:pt>
                <c:pt idx="10374">
                  <c:v>47.159090909097969</c:v>
                </c:pt>
                <c:pt idx="10375">
                  <c:v>47.163636363643427</c:v>
                </c:pt>
                <c:pt idx="10376">
                  <c:v>47.168181818188884</c:v>
                </c:pt>
                <c:pt idx="10377">
                  <c:v>47.172727272734342</c:v>
                </c:pt>
                <c:pt idx="10378">
                  <c:v>47.177272727279799</c:v>
                </c:pt>
                <c:pt idx="10379">
                  <c:v>47.181818181825257</c:v>
                </c:pt>
                <c:pt idx="10380">
                  <c:v>47.186363636370714</c:v>
                </c:pt>
                <c:pt idx="10381">
                  <c:v>47.190909090916172</c:v>
                </c:pt>
                <c:pt idx="10382">
                  <c:v>47.195454545461629</c:v>
                </c:pt>
                <c:pt idx="10383">
                  <c:v>47.200000000007087</c:v>
                </c:pt>
                <c:pt idx="10384">
                  <c:v>47.204545454552544</c:v>
                </c:pt>
                <c:pt idx="10385">
                  <c:v>47.209090909098002</c:v>
                </c:pt>
                <c:pt idx="10386">
                  <c:v>47.21363636364346</c:v>
                </c:pt>
                <c:pt idx="10387">
                  <c:v>47.218181818188917</c:v>
                </c:pt>
                <c:pt idx="10388">
                  <c:v>47.222727272734375</c:v>
                </c:pt>
                <c:pt idx="10389">
                  <c:v>47.227272727279832</c:v>
                </c:pt>
                <c:pt idx="10390">
                  <c:v>47.23181818182529</c:v>
                </c:pt>
                <c:pt idx="10391">
                  <c:v>47.236363636370747</c:v>
                </c:pt>
                <c:pt idx="10392">
                  <c:v>47.240909090916205</c:v>
                </c:pt>
                <c:pt idx="10393">
                  <c:v>47.245454545461662</c:v>
                </c:pt>
                <c:pt idx="10394">
                  <c:v>47.25000000000712</c:v>
                </c:pt>
                <c:pt idx="10395">
                  <c:v>47.254545454552577</c:v>
                </c:pt>
                <c:pt idx="10396">
                  <c:v>47.259090909098035</c:v>
                </c:pt>
                <c:pt idx="10397">
                  <c:v>47.263636363643492</c:v>
                </c:pt>
                <c:pt idx="10398">
                  <c:v>47.26818181818895</c:v>
                </c:pt>
                <c:pt idx="10399">
                  <c:v>47.272727272734407</c:v>
                </c:pt>
                <c:pt idx="10400">
                  <c:v>47.277272727279865</c:v>
                </c:pt>
                <c:pt idx="10401">
                  <c:v>47.281818181825322</c:v>
                </c:pt>
                <c:pt idx="10402">
                  <c:v>47.28636363637078</c:v>
                </c:pt>
                <c:pt idx="10403">
                  <c:v>47.290909090916237</c:v>
                </c:pt>
                <c:pt idx="10404">
                  <c:v>47.295454545461695</c:v>
                </c:pt>
                <c:pt idx="10405">
                  <c:v>47.300000000007152</c:v>
                </c:pt>
                <c:pt idx="10406">
                  <c:v>47.30454545455261</c:v>
                </c:pt>
                <c:pt idx="10407">
                  <c:v>47.309090909098067</c:v>
                </c:pt>
                <c:pt idx="10408">
                  <c:v>47.313636363643525</c:v>
                </c:pt>
                <c:pt idx="10409">
                  <c:v>47.318181818188982</c:v>
                </c:pt>
                <c:pt idx="10410">
                  <c:v>47.32272727273444</c:v>
                </c:pt>
                <c:pt idx="10411">
                  <c:v>47.327272727279897</c:v>
                </c:pt>
                <c:pt idx="10412">
                  <c:v>47.331818181825355</c:v>
                </c:pt>
                <c:pt idx="10413">
                  <c:v>47.336363636370812</c:v>
                </c:pt>
                <c:pt idx="10414">
                  <c:v>47.34090909091627</c:v>
                </c:pt>
                <c:pt idx="10415">
                  <c:v>47.345454545461727</c:v>
                </c:pt>
                <c:pt idx="10416">
                  <c:v>47.350000000007185</c:v>
                </c:pt>
                <c:pt idx="10417">
                  <c:v>47.354545454552643</c:v>
                </c:pt>
                <c:pt idx="10418">
                  <c:v>47.3590909090981</c:v>
                </c:pt>
                <c:pt idx="10419">
                  <c:v>47.363636363643558</c:v>
                </c:pt>
                <c:pt idx="10420">
                  <c:v>47.368181818189015</c:v>
                </c:pt>
                <c:pt idx="10421">
                  <c:v>47.372727272734473</c:v>
                </c:pt>
                <c:pt idx="10422">
                  <c:v>47.37727272727993</c:v>
                </c:pt>
                <c:pt idx="10423">
                  <c:v>47.381818181825388</c:v>
                </c:pt>
                <c:pt idx="10424">
                  <c:v>47.386363636370845</c:v>
                </c:pt>
                <c:pt idx="10425">
                  <c:v>47.390909090916303</c:v>
                </c:pt>
                <c:pt idx="10426">
                  <c:v>47.39545454546176</c:v>
                </c:pt>
                <c:pt idx="10427">
                  <c:v>47.400000000007218</c:v>
                </c:pt>
                <c:pt idx="10428">
                  <c:v>47.404545454552675</c:v>
                </c:pt>
                <c:pt idx="10429">
                  <c:v>47.409090909098133</c:v>
                </c:pt>
                <c:pt idx="10430">
                  <c:v>47.41363636364359</c:v>
                </c:pt>
                <c:pt idx="10431">
                  <c:v>47.418181818189048</c:v>
                </c:pt>
                <c:pt idx="10432">
                  <c:v>47.422727272734505</c:v>
                </c:pt>
                <c:pt idx="10433">
                  <c:v>47.427272727279963</c:v>
                </c:pt>
                <c:pt idx="10434">
                  <c:v>47.43181818182542</c:v>
                </c:pt>
                <c:pt idx="10435">
                  <c:v>47.436363636370878</c:v>
                </c:pt>
                <c:pt idx="10436">
                  <c:v>47.440909090916335</c:v>
                </c:pt>
                <c:pt idx="10437">
                  <c:v>47.445454545461793</c:v>
                </c:pt>
                <c:pt idx="10438">
                  <c:v>47.45000000000725</c:v>
                </c:pt>
                <c:pt idx="10439">
                  <c:v>47.454545454552708</c:v>
                </c:pt>
                <c:pt idx="10440">
                  <c:v>47.459090909098165</c:v>
                </c:pt>
                <c:pt idx="10441">
                  <c:v>47.463636363643623</c:v>
                </c:pt>
                <c:pt idx="10442">
                  <c:v>47.46818181818908</c:v>
                </c:pt>
                <c:pt idx="10443">
                  <c:v>47.472727272734538</c:v>
                </c:pt>
                <c:pt idx="10444">
                  <c:v>47.477272727279995</c:v>
                </c:pt>
                <c:pt idx="10445">
                  <c:v>47.481818181825453</c:v>
                </c:pt>
                <c:pt idx="10446">
                  <c:v>47.486363636370911</c:v>
                </c:pt>
                <c:pt idx="10447">
                  <c:v>47.490909090916368</c:v>
                </c:pt>
                <c:pt idx="10448">
                  <c:v>47.495454545461826</c:v>
                </c:pt>
                <c:pt idx="10449">
                  <c:v>47.500000000007283</c:v>
                </c:pt>
                <c:pt idx="10450">
                  <c:v>47.504545454552741</c:v>
                </c:pt>
                <c:pt idx="10451">
                  <c:v>47.509090909098198</c:v>
                </c:pt>
                <c:pt idx="10452">
                  <c:v>47.513636363643656</c:v>
                </c:pt>
                <c:pt idx="10453">
                  <c:v>47.518181818189113</c:v>
                </c:pt>
                <c:pt idx="10454">
                  <c:v>47.522727272734571</c:v>
                </c:pt>
                <c:pt idx="10455">
                  <c:v>47.527272727280028</c:v>
                </c:pt>
                <c:pt idx="10456">
                  <c:v>47.531818181825486</c:v>
                </c:pt>
                <c:pt idx="10457">
                  <c:v>47.536363636370943</c:v>
                </c:pt>
                <c:pt idx="10458">
                  <c:v>47.540909090916401</c:v>
                </c:pt>
                <c:pt idx="10459">
                  <c:v>47.545454545461858</c:v>
                </c:pt>
                <c:pt idx="10460">
                  <c:v>47.550000000007316</c:v>
                </c:pt>
                <c:pt idx="10461">
                  <c:v>47.554545454552773</c:v>
                </c:pt>
                <c:pt idx="10462">
                  <c:v>47.559090909098231</c:v>
                </c:pt>
                <c:pt idx="10463">
                  <c:v>47.563636363643688</c:v>
                </c:pt>
                <c:pt idx="10464">
                  <c:v>47.568181818189146</c:v>
                </c:pt>
                <c:pt idx="10465">
                  <c:v>47.572727272734603</c:v>
                </c:pt>
                <c:pt idx="10466">
                  <c:v>47.577272727280061</c:v>
                </c:pt>
                <c:pt idx="10467">
                  <c:v>47.581818181825518</c:v>
                </c:pt>
                <c:pt idx="10468">
                  <c:v>47.586363636370976</c:v>
                </c:pt>
                <c:pt idx="10469">
                  <c:v>47.590909090916433</c:v>
                </c:pt>
                <c:pt idx="10470">
                  <c:v>47.595454545461891</c:v>
                </c:pt>
                <c:pt idx="10471">
                  <c:v>47.600000000007348</c:v>
                </c:pt>
                <c:pt idx="10472">
                  <c:v>47.604545454552806</c:v>
                </c:pt>
                <c:pt idx="10473">
                  <c:v>47.609090909098263</c:v>
                </c:pt>
                <c:pt idx="10474">
                  <c:v>47.613636363643721</c:v>
                </c:pt>
                <c:pt idx="10475">
                  <c:v>47.618181818189179</c:v>
                </c:pt>
                <c:pt idx="10476">
                  <c:v>47.622727272734636</c:v>
                </c:pt>
                <c:pt idx="10477">
                  <c:v>47.627272727280094</c:v>
                </c:pt>
                <c:pt idx="10478">
                  <c:v>47.631818181825551</c:v>
                </c:pt>
                <c:pt idx="10479">
                  <c:v>47.636363636371009</c:v>
                </c:pt>
                <c:pt idx="10480">
                  <c:v>47.640909090916466</c:v>
                </c:pt>
                <c:pt idx="10481">
                  <c:v>47.645454545461924</c:v>
                </c:pt>
                <c:pt idx="10482">
                  <c:v>47.650000000007381</c:v>
                </c:pt>
                <c:pt idx="10483">
                  <c:v>47.654545454552839</c:v>
                </c:pt>
                <c:pt idx="10484">
                  <c:v>47.659090909098296</c:v>
                </c:pt>
                <c:pt idx="10485">
                  <c:v>47.663636363643754</c:v>
                </c:pt>
                <c:pt idx="10486">
                  <c:v>47.668181818189211</c:v>
                </c:pt>
                <c:pt idx="10487">
                  <c:v>47.672727272734669</c:v>
                </c:pt>
                <c:pt idx="10488">
                  <c:v>47.677272727280126</c:v>
                </c:pt>
                <c:pt idx="10489">
                  <c:v>47.681818181825584</c:v>
                </c:pt>
                <c:pt idx="10490">
                  <c:v>47.686363636371041</c:v>
                </c:pt>
                <c:pt idx="10491">
                  <c:v>47.690909090916499</c:v>
                </c:pt>
                <c:pt idx="10492">
                  <c:v>47.695454545461956</c:v>
                </c:pt>
                <c:pt idx="10493">
                  <c:v>47.700000000007414</c:v>
                </c:pt>
                <c:pt idx="10494">
                  <c:v>47.704545454552871</c:v>
                </c:pt>
                <c:pt idx="10495">
                  <c:v>47.709090909098329</c:v>
                </c:pt>
                <c:pt idx="10496">
                  <c:v>47.713636363643786</c:v>
                </c:pt>
                <c:pt idx="10497">
                  <c:v>47.718181818189244</c:v>
                </c:pt>
                <c:pt idx="10498">
                  <c:v>47.722727272734701</c:v>
                </c:pt>
                <c:pt idx="10499">
                  <c:v>47.727272727280159</c:v>
                </c:pt>
                <c:pt idx="10500">
                  <c:v>47.731818181825616</c:v>
                </c:pt>
                <c:pt idx="10501">
                  <c:v>47.736363636371074</c:v>
                </c:pt>
                <c:pt idx="10502">
                  <c:v>47.740909090916531</c:v>
                </c:pt>
                <c:pt idx="10503">
                  <c:v>47.745454545461989</c:v>
                </c:pt>
                <c:pt idx="10504">
                  <c:v>47.750000000007446</c:v>
                </c:pt>
                <c:pt idx="10505">
                  <c:v>47.754545454552904</c:v>
                </c:pt>
                <c:pt idx="10506">
                  <c:v>47.759090909098362</c:v>
                </c:pt>
                <c:pt idx="10507">
                  <c:v>47.763636363643819</c:v>
                </c:pt>
                <c:pt idx="10508">
                  <c:v>47.768181818189277</c:v>
                </c:pt>
                <c:pt idx="10509">
                  <c:v>47.772727272734734</c:v>
                </c:pt>
                <c:pt idx="10510">
                  <c:v>47.777272727280192</c:v>
                </c:pt>
                <c:pt idx="10511">
                  <c:v>47.781818181825649</c:v>
                </c:pt>
                <c:pt idx="10512">
                  <c:v>47.786363636371107</c:v>
                </c:pt>
                <c:pt idx="10513">
                  <c:v>47.790909090916564</c:v>
                </c:pt>
                <c:pt idx="10514">
                  <c:v>47.795454545462022</c:v>
                </c:pt>
                <c:pt idx="10515">
                  <c:v>47.800000000007479</c:v>
                </c:pt>
                <c:pt idx="10516">
                  <c:v>47.804545454552937</c:v>
                </c:pt>
                <c:pt idx="10517">
                  <c:v>47.809090909098394</c:v>
                </c:pt>
                <c:pt idx="10518">
                  <c:v>47.813636363643852</c:v>
                </c:pt>
                <c:pt idx="10519">
                  <c:v>47.818181818189309</c:v>
                </c:pt>
                <c:pt idx="10520">
                  <c:v>47.822727272734767</c:v>
                </c:pt>
                <c:pt idx="10521">
                  <c:v>47.827272727280224</c:v>
                </c:pt>
                <c:pt idx="10522">
                  <c:v>47.831818181825682</c:v>
                </c:pt>
                <c:pt idx="10523">
                  <c:v>47.836363636371139</c:v>
                </c:pt>
                <c:pt idx="10524">
                  <c:v>47.840909090916597</c:v>
                </c:pt>
                <c:pt idx="10525">
                  <c:v>47.845454545462054</c:v>
                </c:pt>
                <c:pt idx="10526">
                  <c:v>47.850000000007512</c:v>
                </c:pt>
                <c:pt idx="10527">
                  <c:v>47.854545454552969</c:v>
                </c:pt>
                <c:pt idx="10528">
                  <c:v>47.859090909098427</c:v>
                </c:pt>
                <c:pt idx="10529">
                  <c:v>47.863636363643884</c:v>
                </c:pt>
                <c:pt idx="10530">
                  <c:v>47.868181818189342</c:v>
                </c:pt>
                <c:pt idx="10531">
                  <c:v>47.872727272734799</c:v>
                </c:pt>
                <c:pt idx="10532">
                  <c:v>47.877272727280257</c:v>
                </c:pt>
                <c:pt idx="10533">
                  <c:v>47.881818181825714</c:v>
                </c:pt>
                <c:pt idx="10534">
                  <c:v>47.886363636371172</c:v>
                </c:pt>
                <c:pt idx="10535">
                  <c:v>47.89090909091663</c:v>
                </c:pt>
                <c:pt idx="10536">
                  <c:v>47.895454545462087</c:v>
                </c:pt>
                <c:pt idx="10537">
                  <c:v>47.900000000007545</c:v>
                </c:pt>
                <c:pt idx="10538">
                  <c:v>47.904545454553002</c:v>
                </c:pt>
                <c:pt idx="10539">
                  <c:v>47.90909090909846</c:v>
                </c:pt>
                <c:pt idx="10540">
                  <c:v>47.913636363643917</c:v>
                </c:pt>
                <c:pt idx="10541">
                  <c:v>47.918181818189375</c:v>
                </c:pt>
                <c:pt idx="10542">
                  <c:v>47.922727272734832</c:v>
                </c:pt>
                <c:pt idx="10543">
                  <c:v>47.92727272728029</c:v>
                </c:pt>
                <c:pt idx="10544">
                  <c:v>47.931818181825747</c:v>
                </c:pt>
                <c:pt idx="10545">
                  <c:v>47.936363636371205</c:v>
                </c:pt>
                <c:pt idx="10546">
                  <c:v>47.940909090916662</c:v>
                </c:pt>
                <c:pt idx="10547">
                  <c:v>47.94545454546212</c:v>
                </c:pt>
                <c:pt idx="10548">
                  <c:v>47.950000000007577</c:v>
                </c:pt>
                <c:pt idx="10549">
                  <c:v>47.954545454553035</c:v>
                </c:pt>
                <c:pt idx="10550">
                  <c:v>47.959090909098492</c:v>
                </c:pt>
                <c:pt idx="10551">
                  <c:v>47.96363636364395</c:v>
                </c:pt>
                <c:pt idx="10552">
                  <c:v>47.968181818189407</c:v>
                </c:pt>
                <c:pt idx="10553">
                  <c:v>47.972727272734865</c:v>
                </c:pt>
                <c:pt idx="10554">
                  <c:v>47.977272727280322</c:v>
                </c:pt>
                <c:pt idx="10555">
                  <c:v>47.98181818182578</c:v>
                </c:pt>
                <c:pt idx="10556">
                  <c:v>47.986363636371237</c:v>
                </c:pt>
                <c:pt idx="10557">
                  <c:v>47.990909090916695</c:v>
                </c:pt>
                <c:pt idx="10558">
                  <c:v>47.995454545462152</c:v>
                </c:pt>
                <c:pt idx="10559">
                  <c:v>48.00000000000761</c:v>
                </c:pt>
                <c:pt idx="10560">
                  <c:v>48.004545454553067</c:v>
                </c:pt>
                <c:pt idx="10561">
                  <c:v>48.009090909098525</c:v>
                </c:pt>
                <c:pt idx="10562">
                  <c:v>48.013636363643982</c:v>
                </c:pt>
                <c:pt idx="10563">
                  <c:v>48.01818181818944</c:v>
                </c:pt>
                <c:pt idx="10564">
                  <c:v>48.022727272734897</c:v>
                </c:pt>
                <c:pt idx="10565">
                  <c:v>48.027272727280355</c:v>
                </c:pt>
                <c:pt idx="10566">
                  <c:v>48.031818181825813</c:v>
                </c:pt>
                <c:pt idx="10567">
                  <c:v>48.03636363637127</c:v>
                </c:pt>
                <c:pt idx="10568">
                  <c:v>48.040909090916728</c:v>
                </c:pt>
                <c:pt idx="10569">
                  <c:v>48.045454545462185</c:v>
                </c:pt>
                <c:pt idx="10570">
                  <c:v>48.050000000007643</c:v>
                </c:pt>
                <c:pt idx="10571">
                  <c:v>48.0545454545531</c:v>
                </c:pt>
                <c:pt idx="10572">
                  <c:v>48.059090909098558</c:v>
                </c:pt>
                <c:pt idx="10573">
                  <c:v>48.063636363644015</c:v>
                </c:pt>
                <c:pt idx="10574">
                  <c:v>48.068181818189473</c:v>
                </c:pt>
                <c:pt idx="10575">
                  <c:v>48.07272727273493</c:v>
                </c:pt>
                <c:pt idx="10576">
                  <c:v>48.077272727280388</c:v>
                </c:pt>
                <c:pt idx="10577">
                  <c:v>48.081818181825845</c:v>
                </c:pt>
                <c:pt idx="10578">
                  <c:v>48.086363636371303</c:v>
                </c:pt>
                <c:pt idx="10579">
                  <c:v>48.09090909091676</c:v>
                </c:pt>
                <c:pt idx="10580">
                  <c:v>48.095454545462218</c:v>
                </c:pt>
                <c:pt idx="10581">
                  <c:v>48.100000000007675</c:v>
                </c:pt>
                <c:pt idx="10582">
                  <c:v>48.104545454553133</c:v>
                </c:pt>
                <c:pt idx="10583">
                  <c:v>48.10909090909859</c:v>
                </c:pt>
                <c:pt idx="10584">
                  <c:v>48.113636363644048</c:v>
                </c:pt>
                <c:pt idx="10585">
                  <c:v>48.118181818189505</c:v>
                </c:pt>
                <c:pt idx="10586">
                  <c:v>48.122727272734963</c:v>
                </c:pt>
                <c:pt idx="10587">
                  <c:v>48.12727272728042</c:v>
                </c:pt>
                <c:pt idx="10588">
                  <c:v>48.131818181825878</c:v>
                </c:pt>
                <c:pt idx="10589">
                  <c:v>48.136363636371335</c:v>
                </c:pt>
                <c:pt idx="10590">
                  <c:v>48.140909090916793</c:v>
                </c:pt>
                <c:pt idx="10591">
                  <c:v>48.14545454546225</c:v>
                </c:pt>
                <c:pt idx="10592">
                  <c:v>48.150000000007708</c:v>
                </c:pt>
                <c:pt idx="10593">
                  <c:v>48.154545454553165</c:v>
                </c:pt>
                <c:pt idx="10594">
                  <c:v>48.159090909098623</c:v>
                </c:pt>
                <c:pt idx="10595">
                  <c:v>48.163636363644081</c:v>
                </c:pt>
                <c:pt idx="10596">
                  <c:v>48.168181818189538</c:v>
                </c:pt>
                <c:pt idx="10597">
                  <c:v>48.172727272734996</c:v>
                </c:pt>
                <c:pt idx="10598">
                  <c:v>48.177272727280453</c:v>
                </c:pt>
                <c:pt idx="10599">
                  <c:v>48.181818181825911</c:v>
                </c:pt>
                <c:pt idx="10600">
                  <c:v>48.186363636371368</c:v>
                </c:pt>
                <c:pt idx="10601">
                  <c:v>48.190909090916826</c:v>
                </c:pt>
                <c:pt idx="10602">
                  <c:v>48.195454545462283</c:v>
                </c:pt>
                <c:pt idx="10603">
                  <c:v>48.200000000007741</c:v>
                </c:pt>
                <c:pt idx="10604">
                  <c:v>48.204545454553198</c:v>
                </c:pt>
                <c:pt idx="10605">
                  <c:v>48.209090909098656</c:v>
                </c:pt>
                <c:pt idx="10606">
                  <c:v>48.213636363644113</c:v>
                </c:pt>
                <c:pt idx="10607">
                  <c:v>48.218181818189571</c:v>
                </c:pt>
                <c:pt idx="10608">
                  <c:v>48.222727272735028</c:v>
                </c:pt>
                <c:pt idx="10609">
                  <c:v>48.227272727280486</c:v>
                </c:pt>
                <c:pt idx="10610">
                  <c:v>48.231818181825943</c:v>
                </c:pt>
                <c:pt idx="10611">
                  <c:v>48.236363636371401</c:v>
                </c:pt>
                <c:pt idx="10612">
                  <c:v>48.240909090916858</c:v>
                </c:pt>
                <c:pt idx="10613">
                  <c:v>48.245454545462316</c:v>
                </c:pt>
                <c:pt idx="10614">
                  <c:v>48.250000000007773</c:v>
                </c:pt>
                <c:pt idx="10615">
                  <c:v>48.254545454553231</c:v>
                </c:pt>
                <c:pt idx="10616">
                  <c:v>48.259090909098688</c:v>
                </c:pt>
                <c:pt idx="10617">
                  <c:v>48.263636363644146</c:v>
                </c:pt>
                <c:pt idx="10618">
                  <c:v>48.268181818189603</c:v>
                </c:pt>
                <c:pt idx="10619">
                  <c:v>48.272727272735061</c:v>
                </c:pt>
                <c:pt idx="10620">
                  <c:v>48.277272727280518</c:v>
                </c:pt>
                <c:pt idx="10621">
                  <c:v>48.281818181825976</c:v>
                </c:pt>
                <c:pt idx="10622">
                  <c:v>48.286363636371433</c:v>
                </c:pt>
                <c:pt idx="10623">
                  <c:v>48.290909090916891</c:v>
                </c:pt>
                <c:pt idx="10624">
                  <c:v>48.295454545462349</c:v>
                </c:pt>
                <c:pt idx="10625">
                  <c:v>48.300000000007806</c:v>
                </c:pt>
                <c:pt idx="10626">
                  <c:v>48.304545454553264</c:v>
                </c:pt>
                <c:pt idx="10627">
                  <c:v>48.309090909098721</c:v>
                </c:pt>
                <c:pt idx="10628">
                  <c:v>48.313636363644179</c:v>
                </c:pt>
                <c:pt idx="10629">
                  <c:v>48.318181818189636</c:v>
                </c:pt>
                <c:pt idx="10630">
                  <c:v>48.322727272735094</c:v>
                </c:pt>
                <c:pt idx="10631">
                  <c:v>48.327272727280551</c:v>
                </c:pt>
                <c:pt idx="10632">
                  <c:v>48.331818181826009</c:v>
                </c:pt>
                <c:pt idx="10633">
                  <c:v>48.336363636371466</c:v>
                </c:pt>
                <c:pt idx="10634">
                  <c:v>48.340909090916924</c:v>
                </c:pt>
                <c:pt idx="10635">
                  <c:v>48.345454545462381</c:v>
                </c:pt>
                <c:pt idx="10636">
                  <c:v>48.350000000007839</c:v>
                </c:pt>
                <c:pt idx="10637">
                  <c:v>48.354545454553296</c:v>
                </c:pt>
                <c:pt idx="10638">
                  <c:v>48.359090909098754</c:v>
                </c:pt>
                <c:pt idx="10639">
                  <c:v>48.363636363644211</c:v>
                </c:pt>
                <c:pt idx="10640">
                  <c:v>48.368181818189669</c:v>
                </c:pt>
                <c:pt idx="10641">
                  <c:v>48.372727272735126</c:v>
                </c:pt>
                <c:pt idx="10642">
                  <c:v>48.377272727280584</c:v>
                </c:pt>
                <c:pt idx="10643">
                  <c:v>48.381818181826041</c:v>
                </c:pt>
                <c:pt idx="10644">
                  <c:v>48.386363636371499</c:v>
                </c:pt>
                <c:pt idx="10645">
                  <c:v>48.390909090916956</c:v>
                </c:pt>
                <c:pt idx="10646">
                  <c:v>48.395454545462414</c:v>
                </c:pt>
                <c:pt idx="10647">
                  <c:v>48.400000000007871</c:v>
                </c:pt>
                <c:pt idx="10648">
                  <c:v>48.404545454553329</c:v>
                </c:pt>
                <c:pt idx="10649">
                  <c:v>48.409090909098786</c:v>
                </c:pt>
                <c:pt idx="10650">
                  <c:v>48.413636363644244</c:v>
                </c:pt>
                <c:pt idx="10651">
                  <c:v>48.418181818189701</c:v>
                </c:pt>
                <c:pt idx="10652">
                  <c:v>48.422727272735159</c:v>
                </c:pt>
                <c:pt idx="10653">
                  <c:v>48.427272727280616</c:v>
                </c:pt>
                <c:pt idx="10654">
                  <c:v>48.431818181826074</c:v>
                </c:pt>
                <c:pt idx="10655">
                  <c:v>48.436363636371532</c:v>
                </c:pt>
                <c:pt idx="10656">
                  <c:v>48.440909090916989</c:v>
                </c:pt>
                <c:pt idx="10657">
                  <c:v>48.445454545462447</c:v>
                </c:pt>
                <c:pt idx="10658">
                  <c:v>48.450000000007904</c:v>
                </c:pt>
                <c:pt idx="10659">
                  <c:v>48.454545454553362</c:v>
                </c:pt>
                <c:pt idx="10660">
                  <c:v>48.459090909098819</c:v>
                </c:pt>
                <c:pt idx="10661">
                  <c:v>48.463636363644277</c:v>
                </c:pt>
                <c:pt idx="10662">
                  <c:v>48.468181818189734</c:v>
                </c:pt>
                <c:pt idx="10663">
                  <c:v>48.472727272735192</c:v>
                </c:pt>
                <c:pt idx="10664">
                  <c:v>48.477272727280649</c:v>
                </c:pt>
                <c:pt idx="10665">
                  <c:v>48.481818181826107</c:v>
                </c:pt>
                <c:pt idx="10666">
                  <c:v>48.486363636371564</c:v>
                </c:pt>
                <c:pt idx="10667">
                  <c:v>48.490909090917022</c:v>
                </c:pt>
                <c:pt idx="10668">
                  <c:v>48.495454545462479</c:v>
                </c:pt>
                <c:pt idx="10669">
                  <c:v>48.500000000007937</c:v>
                </c:pt>
                <c:pt idx="10670">
                  <c:v>48.504545454553394</c:v>
                </c:pt>
                <c:pt idx="10671">
                  <c:v>48.509090909098852</c:v>
                </c:pt>
                <c:pt idx="10672">
                  <c:v>48.513636363644309</c:v>
                </c:pt>
                <c:pt idx="10673">
                  <c:v>48.518181818189767</c:v>
                </c:pt>
                <c:pt idx="10674">
                  <c:v>48.522727272735224</c:v>
                </c:pt>
                <c:pt idx="10675">
                  <c:v>48.527272727280682</c:v>
                </c:pt>
                <c:pt idx="10676">
                  <c:v>48.531818181826139</c:v>
                </c:pt>
                <c:pt idx="10677">
                  <c:v>48.536363636371597</c:v>
                </c:pt>
                <c:pt idx="10678">
                  <c:v>48.540909090917054</c:v>
                </c:pt>
                <c:pt idx="10679">
                  <c:v>48.545454545462512</c:v>
                </c:pt>
                <c:pt idx="10680">
                  <c:v>48.550000000007969</c:v>
                </c:pt>
                <c:pt idx="10681">
                  <c:v>48.554545454553427</c:v>
                </c:pt>
                <c:pt idx="10682">
                  <c:v>48.559090909098884</c:v>
                </c:pt>
                <c:pt idx="10683">
                  <c:v>48.563636363644342</c:v>
                </c:pt>
                <c:pt idx="10684">
                  <c:v>48.5681818181898</c:v>
                </c:pt>
                <c:pt idx="10685">
                  <c:v>48.572727272735257</c:v>
                </c:pt>
                <c:pt idx="10686">
                  <c:v>48.577272727280715</c:v>
                </c:pt>
                <c:pt idx="10687">
                  <c:v>48.581818181826172</c:v>
                </c:pt>
                <c:pt idx="10688">
                  <c:v>48.58636363637163</c:v>
                </c:pt>
                <c:pt idx="10689">
                  <c:v>48.590909090917087</c:v>
                </c:pt>
                <c:pt idx="10690">
                  <c:v>48.595454545462545</c:v>
                </c:pt>
                <c:pt idx="10691">
                  <c:v>48.600000000008002</c:v>
                </c:pt>
                <c:pt idx="10692">
                  <c:v>48.60454545455346</c:v>
                </c:pt>
                <c:pt idx="10693">
                  <c:v>48.609090909098917</c:v>
                </c:pt>
                <c:pt idx="10694">
                  <c:v>48.613636363644375</c:v>
                </c:pt>
                <c:pt idx="10695">
                  <c:v>48.618181818189832</c:v>
                </c:pt>
                <c:pt idx="10696">
                  <c:v>48.62272727273529</c:v>
                </c:pt>
                <c:pt idx="10697">
                  <c:v>48.627272727280747</c:v>
                </c:pt>
                <c:pt idx="10698">
                  <c:v>48.631818181826205</c:v>
                </c:pt>
                <c:pt idx="10699">
                  <c:v>48.636363636371662</c:v>
                </c:pt>
                <c:pt idx="10700">
                  <c:v>48.64090909091712</c:v>
                </c:pt>
                <c:pt idx="10701">
                  <c:v>48.645454545462577</c:v>
                </c:pt>
                <c:pt idx="10702">
                  <c:v>48.650000000008035</c:v>
                </c:pt>
                <c:pt idx="10703">
                  <c:v>48.654545454553492</c:v>
                </c:pt>
                <c:pt idx="10704">
                  <c:v>48.65909090909895</c:v>
                </c:pt>
                <c:pt idx="10705">
                  <c:v>48.663636363644407</c:v>
                </c:pt>
                <c:pt idx="10706">
                  <c:v>48.668181818189865</c:v>
                </c:pt>
                <c:pt idx="10707">
                  <c:v>48.672727272735322</c:v>
                </c:pt>
                <c:pt idx="10708">
                  <c:v>48.67727272728078</c:v>
                </c:pt>
                <c:pt idx="10709">
                  <c:v>48.681818181826237</c:v>
                </c:pt>
                <c:pt idx="10710">
                  <c:v>48.686363636371695</c:v>
                </c:pt>
                <c:pt idx="10711">
                  <c:v>48.690909090917152</c:v>
                </c:pt>
                <c:pt idx="10712">
                  <c:v>48.69545454546261</c:v>
                </c:pt>
                <c:pt idx="10713">
                  <c:v>48.700000000008068</c:v>
                </c:pt>
                <c:pt idx="10714">
                  <c:v>48.704545454553525</c:v>
                </c:pt>
                <c:pt idx="10715">
                  <c:v>48.709090909098983</c:v>
                </c:pt>
                <c:pt idx="10716">
                  <c:v>48.71363636364444</c:v>
                </c:pt>
                <c:pt idx="10717">
                  <c:v>48.718181818189898</c:v>
                </c:pt>
                <c:pt idx="10718">
                  <c:v>48.722727272735355</c:v>
                </c:pt>
                <c:pt idx="10719">
                  <c:v>48.727272727280813</c:v>
                </c:pt>
                <c:pt idx="10720">
                  <c:v>48.73181818182627</c:v>
                </c:pt>
                <c:pt idx="10721">
                  <c:v>48.736363636371728</c:v>
                </c:pt>
                <c:pt idx="10722">
                  <c:v>48.740909090917185</c:v>
                </c:pt>
                <c:pt idx="10723">
                  <c:v>48.745454545462643</c:v>
                </c:pt>
                <c:pt idx="10724">
                  <c:v>48.7500000000081</c:v>
                </c:pt>
                <c:pt idx="10725">
                  <c:v>48.754545454553558</c:v>
                </c:pt>
                <c:pt idx="10726">
                  <c:v>48.759090909099015</c:v>
                </c:pt>
                <c:pt idx="10727">
                  <c:v>48.763636363644473</c:v>
                </c:pt>
                <c:pt idx="10728">
                  <c:v>48.76818181818993</c:v>
                </c:pt>
                <c:pt idx="10729">
                  <c:v>48.772727272735388</c:v>
                </c:pt>
                <c:pt idx="10730">
                  <c:v>48.777272727280845</c:v>
                </c:pt>
                <c:pt idx="10731">
                  <c:v>48.781818181826303</c:v>
                </c:pt>
                <c:pt idx="10732">
                  <c:v>48.78636363637176</c:v>
                </c:pt>
                <c:pt idx="10733">
                  <c:v>48.790909090917218</c:v>
                </c:pt>
                <c:pt idx="10734">
                  <c:v>48.795454545462675</c:v>
                </c:pt>
                <c:pt idx="10735">
                  <c:v>48.800000000008133</c:v>
                </c:pt>
                <c:pt idx="10736">
                  <c:v>48.80454545455359</c:v>
                </c:pt>
                <c:pt idx="10737">
                  <c:v>48.809090909099048</c:v>
                </c:pt>
                <c:pt idx="10738">
                  <c:v>48.813636363644505</c:v>
                </c:pt>
                <c:pt idx="10739">
                  <c:v>48.818181818189963</c:v>
                </c:pt>
                <c:pt idx="10740">
                  <c:v>48.82272727273542</c:v>
                </c:pt>
                <c:pt idx="10741">
                  <c:v>48.827272727280878</c:v>
                </c:pt>
                <c:pt idx="10742">
                  <c:v>48.831818181826335</c:v>
                </c:pt>
                <c:pt idx="10743">
                  <c:v>48.836363636371793</c:v>
                </c:pt>
                <c:pt idx="10744">
                  <c:v>48.840909090917251</c:v>
                </c:pt>
                <c:pt idx="10745">
                  <c:v>48.845454545462708</c:v>
                </c:pt>
                <c:pt idx="10746">
                  <c:v>48.850000000008166</c:v>
                </c:pt>
                <c:pt idx="10747">
                  <c:v>48.854545454553623</c:v>
                </c:pt>
                <c:pt idx="10748">
                  <c:v>48.859090909099081</c:v>
                </c:pt>
                <c:pt idx="10749">
                  <c:v>48.863636363644538</c:v>
                </c:pt>
                <c:pt idx="10750">
                  <c:v>48.868181818189996</c:v>
                </c:pt>
                <c:pt idx="10751">
                  <c:v>48.872727272735453</c:v>
                </c:pt>
                <c:pt idx="10752">
                  <c:v>48.877272727280911</c:v>
                </c:pt>
                <c:pt idx="10753">
                  <c:v>48.881818181826368</c:v>
                </c:pt>
                <c:pt idx="10754">
                  <c:v>48.886363636371826</c:v>
                </c:pt>
                <c:pt idx="10755">
                  <c:v>48.890909090917283</c:v>
                </c:pt>
                <c:pt idx="10756">
                  <c:v>48.895454545462741</c:v>
                </c:pt>
                <c:pt idx="10757">
                  <c:v>48.900000000008198</c:v>
                </c:pt>
                <c:pt idx="10758">
                  <c:v>48.904545454553656</c:v>
                </c:pt>
                <c:pt idx="10759">
                  <c:v>48.909090909099113</c:v>
                </c:pt>
                <c:pt idx="10760">
                  <c:v>48.913636363644571</c:v>
                </c:pt>
                <c:pt idx="10761">
                  <c:v>48.918181818190028</c:v>
                </c:pt>
                <c:pt idx="10762">
                  <c:v>48.922727272735486</c:v>
                </c:pt>
                <c:pt idx="10763">
                  <c:v>48.927272727280943</c:v>
                </c:pt>
                <c:pt idx="10764">
                  <c:v>48.931818181826401</c:v>
                </c:pt>
                <c:pt idx="10765">
                  <c:v>48.936363636371858</c:v>
                </c:pt>
                <c:pt idx="10766">
                  <c:v>48.940909090917316</c:v>
                </c:pt>
                <c:pt idx="10767">
                  <c:v>48.945454545462773</c:v>
                </c:pt>
                <c:pt idx="10768">
                  <c:v>48.950000000008231</c:v>
                </c:pt>
                <c:pt idx="10769">
                  <c:v>48.954545454553688</c:v>
                </c:pt>
                <c:pt idx="10770">
                  <c:v>48.959090909099146</c:v>
                </c:pt>
                <c:pt idx="10771">
                  <c:v>48.963636363644603</c:v>
                </c:pt>
                <c:pt idx="10772">
                  <c:v>48.968181818190061</c:v>
                </c:pt>
                <c:pt idx="10773">
                  <c:v>48.972727272735519</c:v>
                </c:pt>
                <c:pt idx="10774">
                  <c:v>48.977272727280976</c:v>
                </c:pt>
                <c:pt idx="10775">
                  <c:v>48.981818181826434</c:v>
                </c:pt>
                <c:pt idx="10776">
                  <c:v>48.986363636371891</c:v>
                </c:pt>
                <c:pt idx="10777">
                  <c:v>48.990909090917349</c:v>
                </c:pt>
                <c:pt idx="10778">
                  <c:v>48.995454545462806</c:v>
                </c:pt>
                <c:pt idx="10779">
                  <c:v>49.000000000008264</c:v>
                </c:pt>
                <c:pt idx="10780">
                  <c:v>49.004545454553721</c:v>
                </c:pt>
                <c:pt idx="10781">
                  <c:v>49.009090909099179</c:v>
                </c:pt>
                <c:pt idx="10782">
                  <c:v>49.013636363644636</c:v>
                </c:pt>
                <c:pt idx="10783">
                  <c:v>49.018181818190094</c:v>
                </c:pt>
                <c:pt idx="10784">
                  <c:v>49.022727272735551</c:v>
                </c:pt>
                <c:pt idx="10785">
                  <c:v>49.027272727281009</c:v>
                </c:pt>
                <c:pt idx="10786">
                  <c:v>49.031818181826466</c:v>
                </c:pt>
                <c:pt idx="10787">
                  <c:v>49.036363636371924</c:v>
                </c:pt>
                <c:pt idx="10788">
                  <c:v>49.040909090917381</c:v>
                </c:pt>
                <c:pt idx="10789">
                  <c:v>49.045454545462839</c:v>
                </c:pt>
                <c:pt idx="10790">
                  <c:v>49.050000000008296</c:v>
                </c:pt>
                <c:pt idx="10791">
                  <c:v>49.054545454553754</c:v>
                </c:pt>
                <c:pt idx="10792">
                  <c:v>49.059090909099211</c:v>
                </c:pt>
                <c:pt idx="10793">
                  <c:v>49.063636363644669</c:v>
                </c:pt>
                <c:pt idx="10794">
                  <c:v>49.068181818190126</c:v>
                </c:pt>
                <c:pt idx="10795">
                  <c:v>49.072727272735584</c:v>
                </c:pt>
                <c:pt idx="10796">
                  <c:v>49.077272727281041</c:v>
                </c:pt>
                <c:pt idx="10797">
                  <c:v>49.081818181826499</c:v>
                </c:pt>
                <c:pt idx="10798">
                  <c:v>49.086363636371956</c:v>
                </c:pt>
                <c:pt idx="10799">
                  <c:v>49.090909090917414</c:v>
                </c:pt>
                <c:pt idx="10800">
                  <c:v>49.095454545462871</c:v>
                </c:pt>
                <c:pt idx="10801">
                  <c:v>49.100000000008329</c:v>
                </c:pt>
                <c:pt idx="10802">
                  <c:v>49.104545454553786</c:v>
                </c:pt>
                <c:pt idx="10803">
                  <c:v>49.109090909099244</c:v>
                </c:pt>
                <c:pt idx="10804">
                  <c:v>49.113636363644702</c:v>
                </c:pt>
                <c:pt idx="10805">
                  <c:v>49.118181818190159</c:v>
                </c:pt>
                <c:pt idx="10806">
                  <c:v>49.122727272735617</c:v>
                </c:pt>
                <c:pt idx="10807">
                  <c:v>49.127272727281074</c:v>
                </c:pt>
                <c:pt idx="10808">
                  <c:v>49.131818181826532</c:v>
                </c:pt>
                <c:pt idx="10809">
                  <c:v>49.136363636371989</c:v>
                </c:pt>
                <c:pt idx="10810">
                  <c:v>49.140909090917447</c:v>
                </c:pt>
                <c:pt idx="10811">
                  <c:v>49.145454545462904</c:v>
                </c:pt>
                <c:pt idx="10812">
                  <c:v>49.150000000008362</c:v>
                </c:pt>
                <c:pt idx="10813">
                  <c:v>49.154545454553819</c:v>
                </c:pt>
                <c:pt idx="10814">
                  <c:v>49.159090909099277</c:v>
                </c:pt>
                <c:pt idx="10815">
                  <c:v>49.163636363644734</c:v>
                </c:pt>
                <c:pt idx="10816">
                  <c:v>49.168181818190192</c:v>
                </c:pt>
                <c:pt idx="10817">
                  <c:v>49.172727272735649</c:v>
                </c:pt>
                <c:pt idx="10818">
                  <c:v>49.177272727281107</c:v>
                </c:pt>
                <c:pt idx="10819">
                  <c:v>49.181818181826564</c:v>
                </c:pt>
                <c:pt idx="10820">
                  <c:v>49.186363636372022</c:v>
                </c:pt>
                <c:pt idx="10821">
                  <c:v>49.190909090917479</c:v>
                </c:pt>
                <c:pt idx="10822">
                  <c:v>49.195454545462937</c:v>
                </c:pt>
                <c:pt idx="10823">
                  <c:v>49.200000000008394</c:v>
                </c:pt>
                <c:pt idx="10824">
                  <c:v>49.204545454553852</c:v>
                </c:pt>
                <c:pt idx="10825">
                  <c:v>49.209090909099309</c:v>
                </c:pt>
                <c:pt idx="10826">
                  <c:v>49.213636363644767</c:v>
                </c:pt>
                <c:pt idx="10827">
                  <c:v>49.218181818190224</c:v>
                </c:pt>
                <c:pt idx="10828">
                  <c:v>49.222727272735682</c:v>
                </c:pt>
                <c:pt idx="10829">
                  <c:v>49.227272727281139</c:v>
                </c:pt>
                <c:pt idx="10830">
                  <c:v>49.231818181826597</c:v>
                </c:pt>
                <c:pt idx="10831">
                  <c:v>49.236363636372054</c:v>
                </c:pt>
                <c:pt idx="10832">
                  <c:v>49.240909090917512</c:v>
                </c:pt>
                <c:pt idx="10833">
                  <c:v>49.24545454546297</c:v>
                </c:pt>
                <c:pt idx="10834">
                  <c:v>49.250000000008427</c:v>
                </c:pt>
                <c:pt idx="10835">
                  <c:v>49.254545454553885</c:v>
                </c:pt>
                <c:pt idx="10836">
                  <c:v>49.259090909099342</c:v>
                </c:pt>
                <c:pt idx="10837">
                  <c:v>49.2636363636448</c:v>
                </c:pt>
                <c:pt idx="10838">
                  <c:v>49.268181818190257</c:v>
                </c:pt>
                <c:pt idx="10839">
                  <c:v>49.272727272735715</c:v>
                </c:pt>
                <c:pt idx="10840">
                  <c:v>49.277272727281172</c:v>
                </c:pt>
                <c:pt idx="10841">
                  <c:v>49.28181818182663</c:v>
                </c:pt>
                <c:pt idx="10842">
                  <c:v>49.286363636372087</c:v>
                </c:pt>
                <c:pt idx="10843">
                  <c:v>49.290909090917545</c:v>
                </c:pt>
                <c:pt idx="10844">
                  <c:v>49.295454545463002</c:v>
                </c:pt>
                <c:pt idx="10845">
                  <c:v>49.30000000000846</c:v>
                </c:pt>
                <c:pt idx="10846">
                  <c:v>49.304545454553917</c:v>
                </c:pt>
                <c:pt idx="10847">
                  <c:v>49.309090909099375</c:v>
                </c:pt>
                <c:pt idx="10848">
                  <c:v>49.313636363644832</c:v>
                </c:pt>
                <c:pt idx="10849">
                  <c:v>49.31818181819029</c:v>
                </c:pt>
                <c:pt idx="10850">
                  <c:v>49.322727272735747</c:v>
                </c:pt>
                <c:pt idx="10851">
                  <c:v>49.327272727281205</c:v>
                </c:pt>
                <c:pt idx="10852">
                  <c:v>49.331818181826662</c:v>
                </c:pt>
                <c:pt idx="10853">
                  <c:v>49.33636363637212</c:v>
                </c:pt>
                <c:pt idx="10854">
                  <c:v>49.340909090917577</c:v>
                </c:pt>
                <c:pt idx="10855">
                  <c:v>49.345454545463035</c:v>
                </c:pt>
                <c:pt idx="10856">
                  <c:v>49.350000000008492</c:v>
                </c:pt>
                <c:pt idx="10857">
                  <c:v>49.35454545455395</c:v>
                </c:pt>
                <c:pt idx="10858">
                  <c:v>49.359090909099407</c:v>
                </c:pt>
                <c:pt idx="10859">
                  <c:v>49.363636363644865</c:v>
                </c:pt>
                <c:pt idx="10860">
                  <c:v>49.368181818190322</c:v>
                </c:pt>
                <c:pt idx="10861">
                  <c:v>49.37272727273578</c:v>
                </c:pt>
                <c:pt idx="10862">
                  <c:v>49.377272727281238</c:v>
                </c:pt>
                <c:pt idx="10863">
                  <c:v>49.381818181826695</c:v>
                </c:pt>
                <c:pt idx="10864">
                  <c:v>49.386363636372153</c:v>
                </c:pt>
                <c:pt idx="10865">
                  <c:v>49.39090909091761</c:v>
                </c:pt>
                <c:pt idx="10866">
                  <c:v>49.395454545463068</c:v>
                </c:pt>
                <c:pt idx="10867">
                  <c:v>49.400000000008525</c:v>
                </c:pt>
                <c:pt idx="10868">
                  <c:v>49.404545454553983</c:v>
                </c:pt>
                <c:pt idx="10869">
                  <c:v>49.40909090909944</c:v>
                </c:pt>
                <c:pt idx="10870">
                  <c:v>49.413636363644898</c:v>
                </c:pt>
                <c:pt idx="10871">
                  <c:v>49.418181818190355</c:v>
                </c:pt>
                <c:pt idx="10872">
                  <c:v>49.422727272735813</c:v>
                </c:pt>
                <c:pt idx="10873">
                  <c:v>49.42727272728127</c:v>
                </c:pt>
                <c:pt idx="10874">
                  <c:v>49.431818181826728</c:v>
                </c:pt>
                <c:pt idx="10875">
                  <c:v>49.436363636372185</c:v>
                </c:pt>
                <c:pt idx="10876">
                  <c:v>49.440909090917643</c:v>
                </c:pt>
                <c:pt idx="10877">
                  <c:v>49.4454545454631</c:v>
                </c:pt>
                <c:pt idx="10878">
                  <c:v>49.450000000008558</c:v>
                </c:pt>
                <c:pt idx="10879">
                  <c:v>49.454545454554015</c:v>
                </c:pt>
                <c:pt idx="10880">
                  <c:v>49.459090909099473</c:v>
                </c:pt>
                <c:pt idx="10881">
                  <c:v>49.46363636364493</c:v>
                </c:pt>
                <c:pt idx="10882">
                  <c:v>49.468181818190388</c:v>
                </c:pt>
                <c:pt idx="10883">
                  <c:v>49.472727272735845</c:v>
                </c:pt>
                <c:pt idx="10884">
                  <c:v>49.477272727281303</c:v>
                </c:pt>
                <c:pt idx="10885">
                  <c:v>49.48181818182676</c:v>
                </c:pt>
                <c:pt idx="10886">
                  <c:v>49.486363636372218</c:v>
                </c:pt>
                <c:pt idx="10887">
                  <c:v>49.490909090917675</c:v>
                </c:pt>
                <c:pt idx="10888">
                  <c:v>49.495454545463133</c:v>
                </c:pt>
                <c:pt idx="10889">
                  <c:v>49.50000000000859</c:v>
                </c:pt>
                <c:pt idx="10890">
                  <c:v>49.504545454554048</c:v>
                </c:pt>
                <c:pt idx="10891">
                  <c:v>49.509090909099505</c:v>
                </c:pt>
                <c:pt idx="10892">
                  <c:v>49.513636363644963</c:v>
                </c:pt>
                <c:pt idx="10893">
                  <c:v>49.518181818190421</c:v>
                </c:pt>
                <c:pt idx="10894">
                  <c:v>49.522727272735878</c:v>
                </c:pt>
                <c:pt idx="10895">
                  <c:v>49.527272727281336</c:v>
                </c:pt>
                <c:pt idx="10896">
                  <c:v>49.531818181826793</c:v>
                </c:pt>
                <c:pt idx="10897">
                  <c:v>49.536363636372251</c:v>
                </c:pt>
                <c:pt idx="10898">
                  <c:v>49.540909090917708</c:v>
                </c:pt>
                <c:pt idx="10899">
                  <c:v>49.545454545463166</c:v>
                </c:pt>
                <c:pt idx="10900">
                  <c:v>49.550000000008623</c:v>
                </c:pt>
                <c:pt idx="10901">
                  <c:v>49.554545454554081</c:v>
                </c:pt>
                <c:pt idx="10902">
                  <c:v>49.559090909099538</c:v>
                </c:pt>
                <c:pt idx="10903">
                  <c:v>49.563636363644996</c:v>
                </c:pt>
                <c:pt idx="10904">
                  <c:v>49.568181818190453</c:v>
                </c:pt>
                <c:pt idx="10905">
                  <c:v>49.572727272735911</c:v>
                </c:pt>
                <c:pt idx="10906">
                  <c:v>49.577272727281368</c:v>
                </c:pt>
                <c:pt idx="10907">
                  <c:v>49.581818181826826</c:v>
                </c:pt>
                <c:pt idx="10908">
                  <c:v>49.586363636372283</c:v>
                </c:pt>
                <c:pt idx="10909">
                  <c:v>49.590909090917741</c:v>
                </c:pt>
                <c:pt idx="10910">
                  <c:v>49.595454545463198</c:v>
                </c:pt>
                <c:pt idx="10911">
                  <c:v>49.600000000008656</c:v>
                </c:pt>
                <c:pt idx="10912">
                  <c:v>49.604545454554113</c:v>
                </c:pt>
                <c:pt idx="10913">
                  <c:v>49.609090909099571</c:v>
                </c:pt>
                <c:pt idx="10914">
                  <c:v>49.613636363645028</c:v>
                </c:pt>
                <c:pt idx="10915">
                  <c:v>49.618181818190486</c:v>
                </c:pt>
                <c:pt idx="10916">
                  <c:v>49.622727272735943</c:v>
                </c:pt>
                <c:pt idx="10917">
                  <c:v>49.627272727281401</c:v>
                </c:pt>
                <c:pt idx="10918">
                  <c:v>49.631818181826858</c:v>
                </c:pt>
                <c:pt idx="10919">
                  <c:v>49.636363636372316</c:v>
                </c:pt>
                <c:pt idx="10920">
                  <c:v>49.640909090917773</c:v>
                </c:pt>
                <c:pt idx="10921">
                  <c:v>49.645454545463231</c:v>
                </c:pt>
                <c:pt idx="10922">
                  <c:v>49.650000000008689</c:v>
                </c:pt>
                <c:pt idx="10923">
                  <c:v>49.654545454554146</c:v>
                </c:pt>
                <c:pt idx="10924">
                  <c:v>49.659090909099604</c:v>
                </c:pt>
                <c:pt idx="10925">
                  <c:v>49.663636363645061</c:v>
                </c:pt>
                <c:pt idx="10926">
                  <c:v>49.668181818190519</c:v>
                </c:pt>
                <c:pt idx="10927">
                  <c:v>49.672727272735976</c:v>
                </c:pt>
                <c:pt idx="10928">
                  <c:v>49.677272727281434</c:v>
                </c:pt>
                <c:pt idx="10929">
                  <c:v>49.681818181826891</c:v>
                </c:pt>
                <c:pt idx="10930">
                  <c:v>49.686363636372349</c:v>
                </c:pt>
                <c:pt idx="10931">
                  <c:v>49.690909090917806</c:v>
                </c:pt>
                <c:pt idx="10932">
                  <c:v>49.695454545463264</c:v>
                </c:pt>
                <c:pt idx="10933">
                  <c:v>49.700000000008721</c:v>
                </c:pt>
                <c:pt idx="10934">
                  <c:v>49.704545454554179</c:v>
                </c:pt>
                <c:pt idx="10935">
                  <c:v>49.709090909099636</c:v>
                </c:pt>
                <c:pt idx="10936">
                  <c:v>49.713636363645094</c:v>
                </c:pt>
                <c:pt idx="10937">
                  <c:v>49.718181818190551</c:v>
                </c:pt>
                <c:pt idx="10938">
                  <c:v>49.722727272736009</c:v>
                </c:pt>
                <c:pt idx="10939">
                  <c:v>49.727272727281466</c:v>
                </c:pt>
                <c:pt idx="10940">
                  <c:v>49.731818181826924</c:v>
                </c:pt>
                <c:pt idx="10941">
                  <c:v>49.736363636372381</c:v>
                </c:pt>
                <c:pt idx="10942">
                  <c:v>49.740909090917839</c:v>
                </c:pt>
                <c:pt idx="10943">
                  <c:v>49.745454545463296</c:v>
                </c:pt>
                <c:pt idx="10944">
                  <c:v>49.750000000008754</c:v>
                </c:pt>
                <c:pt idx="10945">
                  <c:v>49.754545454554211</c:v>
                </c:pt>
                <c:pt idx="10946">
                  <c:v>49.759090909099669</c:v>
                </c:pt>
                <c:pt idx="10947">
                  <c:v>49.763636363645126</c:v>
                </c:pt>
                <c:pt idx="10948">
                  <c:v>49.768181818190584</c:v>
                </c:pt>
                <c:pt idx="10949">
                  <c:v>49.772727272736041</c:v>
                </c:pt>
                <c:pt idx="10950">
                  <c:v>49.777272727281499</c:v>
                </c:pt>
                <c:pt idx="10951">
                  <c:v>49.781818181826957</c:v>
                </c:pt>
                <c:pt idx="10952">
                  <c:v>49.786363636372414</c:v>
                </c:pt>
                <c:pt idx="10953">
                  <c:v>49.790909090917872</c:v>
                </c:pt>
                <c:pt idx="10954">
                  <c:v>49.795454545463329</c:v>
                </c:pt>
                <c:pt idx="10955">
                  <c:v>49.800000000008787</c:v>
                </c:pt>
                <c:pt idx="10956">
                  <c:v>49.804545454554244</c:v>
                </c:pt>
                <c:pt idx="10957">
                  <c:v>49.809090909099702</c:v>
                </c:pt>
                <c:pt idx="10958">
                  <c:v>49.813636363645159</c:v>
                </c:pt>
                <c:pt idx="10959">
                  <c:v>49.818181818190617</c:v>
                </c:pt>
                <c:pt idx="10960">
                  <c:v>49.822727272736074</c:v>
                </c:pt>
                <c:pt idx="10961">
                  <c:v>49.827272727281532</c:v>
                </c:pt>
                <c:pt idx="10962">
                  <c:v>49.831818181826989</c:v>
                </c:pt>
                <c:pt idx="10963">
                  <c:v>49.836363636372447</c:v>
                </c:pt>
                <c:pt idx="10964">
                  <c:v>49.840909090917904</c:v>
                </c:pt>
                <c:pt idx="10965">
                  <c:v>49.845454545463362</c:v>
                </c:pt>
                <c:pt idx="10966">
                  <c:v>49.850000000008819</c:v>
                </c:pt>
                <c:pt idx="10967">
                  <c:v>49.854545454554277</c:v>
                </c:pt>
                <c:pt idx="10968">
                  <c:v>49.859090909099734</c:v>
                </c:pt>
                <c:pt idx="10969">
                  <c:v>49.863636363645192</c:v>
                </c:pt>
                <c:pt idx="10970">
                  <c:v>49.868181818190649</c:v>
                </c:pt>
                <c:pt idx="10971">
                  <c:v>49.872727272736107</c:v>
                </c:pt>
                <c:pt idx="10972">
                  <c:v>49.877272727281564</c:v>
                </c:pt>
                <c:pt idx="10973">
                  <c:v>49.881818181827022</c:v>
                </c:pt>
                <c:pt idx="10974">
                  <c:v>49.886363636372479</c:v>
                </c:pt>
                <c:pt idx="10975">
                  <c:v>49.890909090917937</c:v>
                </c:pt>
                <c:pt idx="10976">
                  <c:v>49.895454545463394</c:v>
                </c:pt>
                <c:pt idx="10977">
                  <c:v>49.900000000008852</c:v>
                </c:pt>
                <c:pt idx="10978">
                  <c:v>49.904545454554309</c:v>
                </c:pt>
                <c:pt idx="10979">
                  <c:v>49.909090909099767</c:v>
                </c:pt>
                <c:pt idx="10980">
                  <c:v>49.913636363645224</c:v>
                </c:pt>
                <c:pt idx="10981">
                  <c:v>49.918181818190682</c:v>
                </c:pt>
                <c:pt idx="10982">
                  <c:v>49.92272727273614</c:v>
                </c:pt>
                <c:pt idx="10983">
                  <c:v>49.927272727281597</c:v>
                </c:pt>
                <c:pt idx="10984">
                  <c:v>49.931818181827055</c:v>
                </c:pt>
                <c:pt idx="10985">
                  <c:v>49.936363636372512</c:v>
                </c:pt>
                <c:pt idx="10986">
                  <c:v>49.94090909091797</c:v>
                </c:pt>
                <c:pt idx="10987">
                  <c:v>49.945454545463427</c:v>
                </c:pt>
                <c:pt idx="10988">
                  <c:v>49.950000000008885</c:v>
                </c:pt>
                <c:pt idx="10989">
                  <c:v>49.954545454554342</c:v>
                </c:pt>
                <c:pt idx="10990">
                  <c:v>49.9590909090998</c:v>
                </c:pt>
                <c:pt idx="10991">
                  <c:v>49.963636363645257</c:v>
                </c:pt>
                <c:pt idx="10992">
                  <c:v>49.968181818190715</c:v>
                </c:pt>
                <c:pt idx="10993">
                  <c:v>49.972727272736172</c:v>
                </c:pt>
                <c:pt idx="10994">
                  <c:v>49.97727272728163</c:v>
                </c:pt>
                <c:pt idx="10995">
                  <c:v>49.981818181827087</c:v>
                </c:pt>
                <c:pt idx="10996">
                  <c:v>49.986363636372545</c:v>
                </c:pt>
                <c:pt idx="10997">
                  <c:v>49.990909090918002</c:v>
                </c:pt>
                <c:pt idx="10998">
                  <c:v>49.99545454546346</c:v>
                </c:pt>
                <c:pt idx="10999">
                  <c:v>50.000000000008917</c:v>
                </c:pt>
                <c:pt idx="11000">
                  <c:v>50.004545454554375</c:v>
                </c:pt>
                <c:pt idx="11001">
                  <c:v>50.009090909099832</c:v>
                </c:pt>
                <c:pt idx="11002">
                  <c:v>50.01363636364529</c:v>
                </c:pt>
                <c:pt idx="11003">
                  <c:v>50.018181818190747</c:v>
                </c:pt>
                <c:pt idx="11004">
                  <c:v>50.022727272736205</c:v>
                </c:pt>
                <c:pt idx="11005">
                  <c:v>50.027272727281662</c:v>
                </c:pt>
                <c:pt idx="11006">
                  <c:v>50.03181818182712</c:v>
                </c:pt>
                <c:pt idx="11007">
                  <c:v>50.036363636372577</c:v>
                </c:pt>
                <c:pt idx="11008">
                  <c:v>50.040909090918035</c:v>
                </c:pt>
                <c:pt idx="11009">
                  <c:v>50.045454545463492</c:v>
                </c:pt>
                <c:pt idx="11010">
                  <c:v>50.05000000000895</c:v>
                </c:pt>
                <c:pt idx="11011">
                  <c:v>50.054545454554408</c:v>
                </c:pt>
                <c:pt idx="11012">
                  <c:v>50.059090909099865</c:v>
                </c:pt>
                <c:pt idx="11013">
                  <c:v>50.063636363645323</c:v>
                </c:pt>
                <c:pt idx="11014">
                  <c:v>50.06818181819078</c:v>
                </c:pt>
                <c:pt idx="11015">
                  <c:v>50.072727272736238</c:v>
                </c:pt>
                <c:pt idx="11016">
                  <c:v>50.077272727281695</c:v>
                </c:pt>
                <c:pt idx="11017">
                  <c:v>50.081818181827153</c:v>
                </c:pt>
                <c:pt idx="11018">
                  <c:v>50.08636363637261</c:v>
                </c:pt>
                <c:pt idx="11019">
                  <c:v>50.090909090918068</c:v>
                </c:pt>
                <c:pt idx="11020">
                  <c:v>50.095454545463525</c:v>
                </c:pt>
                <c:pt idx="11021">
                  <c:v>50.100000000008983</c:v>
                </c:pt>
                <c:pt idx="11022">
                  <c:v>50.10454545455444</c:v>
                </c:pt>
                <c:pt idx="11023">
                  <c:v>50.109090909099898</c:v>
                </c:pt>
                <c:pt idx="11024">
                  <c:v>50.113636363645355</c:v>
                </c:pt>
                <c:pt idx="11025">
                  <c:v>50.118181818190813</c:v>
                </c:pt>
                <c:pt idx="11026">
                  <c:v>50.12272727273627</c:v>
                </c:pt>
                <c:pt idx="11027">
                  <c:v>50.127272727281728</c:v>
                </c:pt>
                <c:pt idx="11028">
                  <c:v>50.131818181827185</c:v>
                </c:pt>
                <c:pt idx="11029">
                  <c:v>50.136363636372643</c:v>
                </c:pt>
                <c:pt idx="11030">
                  <c:v>50.1409090909181</c:v>
                </c:pt>
                <c:pt idx="11031">
                  <c:v>50.145454545463558</c:v>
                </c:pt>
                <c:pt idx="11032">
                  <c:v>50.150000000009015</c:v>
                </c:pt>
                <c:pt idx="11033">
                  <c:v>50.154545454554473</c:v>
                </c:pt>
                <c:pt idx="11034">
                  <c:v>50.15909090909993</c:v>
                </c:pt>
                <c:pt idx="11035">
                  <c:v>50.163636363645388</c:v>
                </c:pt>
                <c:pt idx="11036">
                  <c:v>50.168181818190845</c:v>
                </c:pt>
                <c:pt idx="11037">
                  <c:v>50.172727272736303</c:v>
                </c:pt>
                <c:pt idx="11038">
                  <c:v>50.17727272728176</c:v>
                </c:pt>
                <c:pt idx="11039">
                  <c:v>50.181818181827218</c:v>
                </c:pt>
                <c:pt idx="11040">
                  <c:v>50.186363636372676</c:v>
                </c:pt>
                <c:pt idx="11041">
                  <c:v>50.190909090918133</c:v>
                </c:pt>
                <c:pt idx="11042">
                  <c:v>50.195454545463591</c:v>
                </c:pt>
                <c:pt idx="11043">
                  <c:v>50.200000000009048</c:v>
                </c:pt>
                <c:pt idx="11044">
                  <c:v>50.204545454554506</c:v>
                </c:pt>
                <c:pt idx="11045">
                  <c:v>50.209090909099963</c:v>
                </c:pt>
                <c:pt idx="11046">
                  <c:v>50.213636363645421</c:v>
                </c:pt>
                <c:pt idx="11047">
                  <c:v>50.218181818190878</c:v>
                </c:pt>
                <c:pt idx="11048">
                  <c:v>50.222727272736336</c:v>
                </c:pt>
                <c:pt idx="11049">
                  <c:v>50.227272727281793</c:v>
                </c:pt>
                <c:pt idx="11050">
                  <c:v>50.231818181827251</c:v>
                </c:pt>
                <c:pt idx="11051">
                  <c:v>50.236363636372708</c:v>
                </c:pt>
                <c:pt idx="11052">
                  <c:v>50.240909090918166</c:v>
                </c:pt>
                <c:pt idx="11053">
                  <c:v>50.245454545463623</c:v>
                </c:pt>
                <c:pt idx="11054">
                  <c:v>50.250000000009081</c:v>
                </c:pt>
                <c:pt idx="11055">
                  <c:v>50.254545454554538</c:v>
                </c:pt>
                <c:pt idx="11056">
                  <c:v>50.259090909099996</c:v>
                </c:pt>
                <c:pt idx="11057">
                  <c:v>50.263636363645453</c:v>
                </c:pt>
                <c:pt idx="11058">
                  <c:v>50.268181818190911</c:v>
                </c:pt>
                <c:pt idx="11059">
                  <c:v>50.272727272736368</c:v>
                </c:pt>
                <c:pt idx="11060">
                  <c:v>50.277272727281826</c:v>
                </c:pt>
                <c:pt idx="11061">
                  <c:v>50.281818181827283</c:v>
                </c:pt>
                <c:pt idx="11062">
                  <c:v>50.286363636372741</c:v>
                </c:pt>
                <c:pt idx="11063">
                  <c:v>50.290909090918198</c:v>
                </c:pt>
                <c:pt idx="11064">
                  <c:v>50.295454545463656</c:v>
                </c:pt>
                <c:pt idx="11065">
                  <c:v>50.300000000009113</c:v>
                </c:pt>
                <c:pt idx="11066">
                  <c:v>50.304545454554571</c:v>
                </c:pt>
                <c:pt idx="11067">
                  <c:v>50.309090909100028</c:v>
                </c:pt>
                <c:pt idx="11068">
                  <c:v>50.313636363645486</c:v>
                </c:pt>
                <c:pt idx="11069">
                  <c:v>50.318181818190943</c:v>
                </c:pt>
                <c:pt idx="11070">
                  <c:v>50.322727272736401</c:v>
                </c:pt>
                <c:pt idx="11071">
                  <c:v>50.327272727281859</c:v>
                </c:pt>
                <c:pt idx="11072">
                  <c:v>50.331818181827316</c:v>
                </c:pt>
                <c:pt idx="11073">
                  <c:v>50.336363636372774</c:v>
                </c:pt>
                <c:pt idx="11074">
                  <c:v>50.340909090918231</c:v>
                </c:pt>
                <c:pt idx="11075">
                  <c:v>50.345454545463689</c:v>
                </c:pt>
                <c:pt idx="11076">
                  <c:v>50.350000000009146</c:v>
                </c:pt>
                <c:pt idx="11077">
                  <c:v>50.354545454554604</c:v>
                </c:pt>
                <c:pt idx="11078">
                  <c:v>50.359090909100061</c:v>
                </c:pt>
                <c:pt idx="11079">
                  <c:v>50.363636363645519</c:v>
                </c:pt>
                <c:pt idx="11080">
                  <c:v>50.368181818190976</c:v>
                </c:pt>
                <c:pt idx="11081">
                  <c:v>50.372727272736434</c:v>
                </c:pt>
                <c:pt idx="11082">
                  <c:v>50.377272727281891</c:v>
                </c:pt>
                <c:pt idx="11083">
                  <c:v>50.381818181827349</c:v>
                </c:pt>
                <c:pt idx="11084">
                  <c:v>50.386363636372806</c:v>
                </c:pt>
                <c:pt idx="11085">
                  <c:v>50.390909090918264</c:v>
                </c:pt>
                <c:pt idx="11086">
                  <c:v>50.395454545463721</c:v>
                </c:pt>
                <c:pt idx="11087">
                  <c:v>50.400000000009179</c:v>
                </c:pt>
                <c:pt idx="11088">
                  <c:v>50.404545454554636</c:v>
                </c:pt>
                <c:pt idx="11089">
                  <c:v>50.409090909100094</c:v>
                </c:pt>
                <c:pt idx="11090">
                  <c:v>50.413636363645551</c:v>
                </c:pt>
                <c:pt idx="11091">
                  <c:v>50.418181818191009</c:v>
                </c:pt>
                <c:pt idx="11092">
                  <c:v>50.422727272736466</c:v>
                </c:pt>
                <c:pt idx="11093">
                  <c:v>50.427272727281924</c:v>
                </c:pt>
                <c:pt idx="11094">
                  <c:v>50.431818181827381</c:v>
                </c:pt>
                <c:pt idx="11095">
                  <c:v>50.436363636372839</c:v>
                </c:pt>
                <c:pt idx="11096">
                  <c:v>50.440909090918296</c:v>
                </c:pt>
                <c:pt idx="11097">
                  <c:v>50.445454545463754</c:v>
                </c:pt>
                <c:pt idx="11098">
                  <c:v>50.450000000009211</c:v>
                </c:pt>
                <c:pt idx="11099">
                  <c:v>50.454545454554669</c:v>
                </c:pt>
                <c:pt idx="11100">
                  <c:v>50.459090909100127</c:v>
                </c:pt>
                <c:pt idx="11101">
                  <c:v>50.463636363645584</c:v>
                </c:pt>
                <c:pt idx="11102">
                  <c:v>50.468181818191042</c:v>
                </c:pt>
                <c:pt idx="11103">
                  <c:v>50.472727272736499</c:v>
                </c:pt>
                <c:pt idx="11104">
                  <c:v>50.477272727281957</c:v>
                </c:pt>
                <c:pt idx="11105">
                  <c:v>50.481818181827414</c:v>
                </c:pt>
                <c:pt idx="11106">
                  <c:v>50.486363636372872</c:v>
                </c:pt>
                <c:pt idx="11107">
                  <c:v>50.490909090918329</c:v>
                </c:pt>
                <c:pt idx="11108">
                  <c:v>50.495454545463787</c:v>
                </c:pt>
                <c:pt idx="11109">
                  <c:v>50.500000000009244</c:v>
                </c:pt>
                <c:pt idx="11110">
                  <c:v>50.504545454554702</c:v>
                </c:pt>
                <c:pt idx="11111">
                  <c:v>50.509090909100159</c:v>
                </c:pt>
                <c:pt idx="11112">
                  <c:v>50.513636363645617</c:v>
                </c:pt>
                <c:pt idx="11113">
                  <c:v>50.518181818191074</c:v>
                </c:pt>
                <c:pt idx="11114">
                  <c:v>50.522727272736532</c:v>
                </c:pt>
                <c:pt idx="11115">
                  <c:v>50.527272727281989</c:v>
                </c:pt>
                <c:pt idx="11116">
                  <c:v>50.531818181827447</c:v>
                </c:pt>
                <c:pt idx="11117">
                  <c:v>50.536363636372904</c:v>
                </c:pt>
                <c:pt idx="11118">
                  <c:v>50.540909090918362</c:v>
                </c:pt>
                <c:pt idx="11119">
                  <c:v>50.545454545463819</c:v>
                </c:pt>
                <c:pt idx="11120">
                  <c:v>50.550000000009277</c:v>
                </c:pt>
                <c:pt idx="11121">
                  <c:v>50.554545454554734</c:v>
                </c:pt>
                <c:pt idx="11122">
                  <c:v>50.559090909100192</c:v>
                </c:pt>
                <c:pt idx="11123">
                  <c:v>50.563636363645649</c:v>
                </c:pt>
                <c:pt idx="11124">
                  <c:v>50.568181818191107</c:v>
                </c:pt>
                <c:pt idx="11125">
                  <c:v>50.572727272736564</c:v>
                </c:pt>
                <c:pt idx="11126">
                  <c:v>50.577272727282022</c:v>
                </c:pt>
                <c:pt idx="11127">
                  <c:v>50.581818181827479</c:v>
                </c:pt>
                <c:pt idx="11128">
                  <c:v>50.586363636372937</c:v>
                </c:pt>
                <c:pt idx="11129">
                  <c:v>50.590909090918394</c:v>
                </c:pt>
                <c:pt idx="11130">
                  <c:v>50.595454545463852</c:v>
                </c:pt>
                <c:pt idx="11131">
                  <c:v>50.60000000000931</c:v>
                </c:pt>
                <c:pt idx="11132">
                  <c:v>50.604545454554767</c:v>
                </c:pt>
                <c:pt idx="11133">
                  <c:v>50.609090909100225</c:v>
                </c:pt>
                <c:pt idx="11134">
                  <c:v>50.613636363645682</c:v>
                </c:pt>
                <c:pt idx="11135">
                  <c:v>50.61818181819114</c:v>
                </c:pt>
                <c:pt idx="11136">
                  <c:v>50.622727272736597</c:v>
                </c:pt>
                <c:pt idx="11137">
                  <c:v>50.627272727282055</c:v>
                </c:pt>
                <c:pt idx="11138">
                  <c:v>50.631818181827512</c:v>
                </c:pt>
                <c:pt idx="11139">
                  <c:v>50.63636363637297</c:v>
                </c:pt>
                <c:pt idx="11140">
                  <c:v>50.640909090918427</c:v>
                </c:pt>
                <c:pt idx="11141">
                  <c:v>50.645454545463885</c:v>
                </c:pt>
                <c:pt idx="11142">
                  <c:v>50.650000000009342</c:v>
                </c:pt>
                <c:pt idx="11143">
                  <c:v>50.6545454545548</c:v>
                </c:pt>
                <c:pt idx="11144">
                  <c:v>50.659090909100257</c:v>
                </c:pt>
                <c:pt idx="11145">
                  <c:v>50.663636363645715</c:v>
                </c:pt>
                <c:pt idx="11146">
                  <c:v>50.668181818191172</c:v>
                </c:pt>
                <c:pt idx="11147">
                  <c:v>50.67272727273663</c:v>
                </c:pt>
                <c:pt idx="11148">
                  <c:v>50.677272727282087</c:v>
                </c:pt>
                <c:pt idx="11149">
                  <c:v>50.681818181827545</c:v>
                </c:pt>
                <c:pt idx="11150">
                  <c:v>50.686363636373002</c:v>
                </c:pt>
                <c:pt idx="11151">
                  <c:v>50.69090909091846</c:v>
                </c:pt>
                <c:pt idx="11152">
                  <c:v>50.695454545463917</c:v>
                </c:pt>
                <c:pt idx="11153">
                  <c:v>50.700000000009375</c:v>
                </c:pt>
                <c:pt idx="11154">
                  <c:v>50.704545454554832</c:v>
                </c:pt>
                <c:pt idx="11155">
                  <c:v>50.70909090910029</c:v>
                </c:pt>
                <c:pt idx="11156">
                  <c:v>50.713636363645747</c:v>
                </c:pt>
                <c:pt idx="11157">
                  <c:v>50.718181818191205</c:v>
                </c:pt>
                <c:pt idx="11158">
                  <c:v>50.722727272736662</c:v>
                </c:pt>
                <c:pt idx="11159">
                  <c:v>50.72727272728212</c:v>
                </c:pt>
                <c:pt idx="11160">
                  <c:v>50.731818181827578</c:v>
                </c:pt>
                <c:pt idx="11161">
                  <c:v>50.736363636373035</c:v>
                </c:pt>
                <c:pt idx="11162">
                  <c:v>50.740909090918493</c:v>
                </c:pt>
                <c:pt idx="11163">
                  <c:v>50.74545454546395</c:v>
                </c:pt>
                <c:pt idx="11164">
                  <c:v>50.750000000009408</c:v>
                </c:pt>
                <c:pt idx="11165">
                  <c:v>50.754545454554865</c:v>
                </c:pt>
                <c:pt idx="11166">
                  <c:v>50.759090909100323</c:v>
                </c:pt>
                <c:pt idx="11167">
                  <c:v>50.76363636364578</c:v>
                </c:pt>
                <c:pt idx="11168">
                  <c:v>50.768181818191238</c:v>
                </c:pt>
                <c:pt idx="11169">
                  <c:v>50.772727272736695</c:v>
                </c:pt>
                <c:pt idx="11170">
                  <c:v>50.777272727282153</c:v>
                </c:pt>
                <c:pt idx="11171">
                  <c:v>50.78181818182761</c:v>
                </c:pt>
                <c:pt idx="11172">
                  <c:v>50.786363636373068</c:v>
                </c:pt>
                <c:pt idx="11173">
                  <c:v>50.790909090918525</c:v>
                </c:pt>
                <c:pt idx="11174">
                  <c:v>50.795454545463983</c:v>
                </c:pt>
                <c:pt idx="11175">
                  <c:v>50.80000000000944</c:v>
                </c:pt>
                <c:pt idx="11176">
                  <c:v>50.804545454554898</c:v>
                </c:pt>
                <c:pt idx="11177">
                  <c:v>50.809090909100355</c:v>
                </c:pt>
                <c:pt idx="11178">
                  <c:v>50.813636363645813</c:v>
                </c:pt>
                <c:pt idx="11179">
                  <c:v>50.81818181819127</c:v>
                </c:pt>
                <c:pt idx="11180">
                  <c:v>50.822727272736728</c:v>
                </c:pt>
                <c:pt idx="11181">
                  <c:v>50.827272727282185</c:v>
                </c:pt>
                <c:pt idx="11182">
                  <c:v>50.831818181827643</c:v>
                </c:pt>
                <c:pt idx="11183">
                  <c:v>50.8363636363731</c:v>
                </c:pt>
                <c:pt idx="11184">
                  <c:v>50.840909090918558</c:v>
                </c:pt>
                <c:pt idx="11185">
                  <c:v>50.845454545464015</c:v>
                </c:pt>
                <c:pt idx="11186">
                  <c:v>50.850000000009473</c:v>
                </c:pt>
                <c:pt idx="11187">
                  <c:v>50.85454545455493</c:v>
                </c:pt>
                <c:pt idx="11188">
                  <c:v>50.859090909100388</c:v>
                </c:pt>
                <c:pt idx="11189">
                  <c:v>50.863636363645846</c:v>
                </c:pt>
                <c:pt idx="11190">
                  <c:v>50.868181818191303</c:v>
                </c:pt>
                <c:pt idx="11191">
                  <c:v>50.872727272736761</c:v>
                </c:pt>
                <c:pt idx="11192">
                  <c:v>50.877272727282218</c:v>
                </c:pt>
                <c:pt idx="11193">
                  <c:v>50.881818181827676</c:v>
                </c:pt>
                <c:pt idx="11194">
                  <c:v>50.886363636373133</c:v>
                </c:pt>
                <c:pt idx="11195">
                  <c:v>50.890909090918591</c:v>
                </c:pt>
                <c:pt idx="11196">
                  <c:v>50.895454545464048</c:v>
                </c:pt>
                <c:pt idx="11197">
                  <c:v>50.900000000009506</c:v>
                </c:pt>
                <c:pt idx="11198">
                  <c:v>50.904545454554963</c:v>
                </c:pt>
                <c:pt idx="11199">
                  <c:v>50.909090909100421</c:v>
                </c:pt>
                <c:pt idx="11200">
                  <c:v>50.913636363645878</c:v>
                </c:pt>
                <c:pt idx="11201">
                  <c:v>50.918181818191336</c:v>
                </c:pt>
                <c:pt idx="11202">
                  <c:v>50.922727272736793</c:v>
                </c:pt>
                <c:pt idx="11203">
                  <c:v>50.927272727282251</c:v>
                </c:pt>
                <c:pt idx="11204">
                  <c:v>50.931818181827708</c:v>
                </c:pt>
                <c:pt idx="11205">
                  <c:v>50.936363636373166</c:v>
                </c:pt>
                <c:pt idx="11206">
                  <c:v>50.940909090918623</c:v>
                </c:pt>
                <c:pt idx="11207">
                  <c:v>50.945454545464081</c:v>
                </c:pt>
                <c:pt idx="11208">
                  <c:v>50.950000000009538</c:v>
                </c:pt>
                <c:pt idx="11209">
                  <c:v>50.954545454554996</c:v>
                </c:pt>
                <c:pt idx="11210">
                  <c:v>50.959090909100453</c:v>
                </c:pt>
                <c:pt idx="11211">
                  <c:v>50.963636363645911</c:v>
                </c:pt>
                <c:pt idx="11212">
                  <c:v>50.968181818191368</c:v>
                </c:pt>
                <c:pt idx="11213">
                  <c:v>50.972727272736826</c:v>
                </c:pt>
                <c:pt idx="11214">
                  <c:v>50.977272727282283</c:v>
                </c:pt>
                <c:pt idx="11215">
                  <c:v>50.981818181827741</c:v>
                </c:pt>
                <c:pt idx="11216">
                  <c:v>50.986363636373198</c:v>
                </c:pt>
                <c:pt idx="11217">
                  <c:v>50.990909090918656</c:v>
                </c:pt>
                <c:pt idx="11218">
                  <c:v>50.995454545464113</c:v>
                </c:pt>
                <c:pt idx="11219">
                  <c:v>51.000000000009571</c:v>
                </c:pt>
                <c:pt idx="11220">
                  <c:v>51.004545454555029</c:v>
                </c:pt>
                <c:pt idx="11221">
                  <c:v>51.009090909100486</c:v>
                </c:pt>
                <c:pt idx="11222">
                  <c:v>51.013636363645944</c:v>
                </c:pt>
                <c:pt idx="11223">
                  <c:v>51.018181818191401</c:v>
                </c:pt>
                <c:pt idx="11224">
                  <c:v>51.022727272736859</c:v>
                </c:pt>
                <c:pt idx="11225">
                  <c:v>51.027272727282316</c:v>
                </c:pt>
                <c:pt idx="11226">
                  <c:v>51.031818181827774</c:v>
                </c:pt>
                <c:pt idx="11227">
                  <c:v>51.036363636373231</c:v>
                </c:pt>
                <c:pt idx="11228">
                  <c:v>51.040909090918689</c:v>
                </c:pt>
                <c:pt idx="11229">
                  <c:v>51.045454545464146</c:v>
                </c:pt>
                <c:pt idx="11230">
                  <c:v>51.050000000009604</c:v>
                </c:pt>
                <c:pt idx="11231">
                  <c:v>51.054545454555061</c:v>
                </c:pt>
                <c:pt idx="11232">
                  <c:v>51.059090909100519</c:v>
                </c:pt>
                <c:pt idx="11233">
                  <c:v>51.063636363645976</c:v>
                </c:pt>
                <c:pt idx="11234">
                  <c:v>51.068181818191434</c:v>
                </c:pt>
                <c:pt idx="11235">
                  <c:v>51.072727272736891</c:v>
                </c:pt>
                <c:pt idx="11236">
                  <c:v>51.077272727282349</c:v>
                </c:pt>
                <c:pt idx="11237">
                  <c:v>51.081818181827806</c:v>
                </c:pt>
                <c:pt idx="11238">
                  <c:v>51.086363636373264</c:v>
                </c:pt>
                <c:pt idx="11239">
                  <c:v>51.090909090918721</c:v>
                </c:pt>
                <c:pt idx="11240">
                  <c:v>51.095454545464179</c:v>
                </c:pt>
                <c:pt idx="11241">
                  <c:v>51.100000000009636</c:v>
                </c:pt>
                <c:pt idx="11242">
                  <c:v>51.104545454555094</c:v>
                </c:pt>
                <c:pt idx="11243">
                  <c:v>51.109090909100551</c:v>
                </c:pt>
                <c:pt idx="11244">
                  <c:v>51.113636363646009</c:v>
                </c:pt>
                <c:pt idx="11245">
                  <c:v>51.118181818191466</c:v>
                </c:pt>
                <c:pt idx="11246">
                  <c:v>51.122727272736924</c:v>
                </c:pt>
                <c:pt idx="11247">
                  <c:v>51.127272727282381</c:v>
                </c:pt>
                <c:pt idx="11248">
                  <c:v>51.131818181827839</c:v>
                </c:pt>
                <c:pt idx="11249">
                  <c:v>51.136363636373297</c:v>
                </c:pt>
                <c:pt idx="11250">
                  <c:v>51.140909090918754</c:v>
                </c:pt>
                <c:pt idx="11251">
                  <c:v>51.145454545464212</c:v>
                </c:pt>
                <c:pt idx="11252">
                  <c:v>51.150000000009669</c:v>
                </c:pt>
                <c:pt idx="11253">
                  <c:v>51.154545454555127</c:v>
                </c:pt>
                <c:pt idx="11254">
                  <c:v>51.159090909100584</c:v>
                </c:pt>
                <c:pt idx="11255">
                  <c:v>51.163636363646042</c:v>
                </c:pt>
                <c:pt idx="11256">
                  <c:v>51.168181818191499</c:v>
                </c:pt>
                <c:pt idx="11257">
                  <c:v>51.172727272736957</c:v>
                </c:pt>
                <c:pt idx="11258">
                  <c:v>51.177272727282414</c:v>
                </c:pt>
                <c:pt idx="11259">
                  <c:v>51.181818181827872</c:v>
                </c:pt>
                <c:pt idx="11260">
                  <c:v>51.186363636373329</c:v>
                </c:pt>
                <c:pt idx="11261">
                  <c:v>51.190909090918787</c:v>
                </c:pt>
                <c:pt idx="11262">
                  <c:v>51.195454545464244</c:v>
                </c:pt>
                <c:pt idx="11263">
                  <c:v>51.200000000009702</c:v>
                </c:pt>
                <c:pt idx="11264">
                  <c:v>51.204545454555159</c:v>
                </c:pt>
                <c:pt idx="11265">
                  <c:v>51.209090909100617</c:v>
                </c:pt>
                <c:pt idx="11266">
                  <c:v>51.213636363646074</c:v>
                </c:pt>
                <c:pt idx="11267">
                  <c:v>51.218181818191532</c:v>
                </c:pt>
                <c:pt idx="11268">
                  <c:v>51.222727272736989</c:v>
                </c:pt>
                <c:pt idx="11269">
                  <c:v>51.227272727282447</c:v>
                </c:pt>
                <c:pt idx="11270">
                  <c:v>51.231818181827904</c:v>
                </c:pt>
                <c:pt idx="11271">
                  <c:v>51.236363636373362</c:v>
                </c:pt>
                <c:pt idx="11272">
                  <c:v>51.240909090918819</c:v>
                </c:pt>
                <c:pt idx="11273">
                  <c:v>51.245454545464277</c:v>
                </c:pt>
                <c:pt idx="11274">
                  <c:v>51.250000000009734</c:v>
                </c:pt>
                <c:pt idx="11275">
                  <c:v>51.254545454555192</c:v>
                </c:pt>
                <c:pt idx="11276">
                  <c:v>51.259090909100649</c:v>
                </c:pt>
                <c:pt idx="11277">
                  <c:v>51.263636363646107</c:v>
                </c:pt>
                <c:pt idx="11278">
                  <c:v>51.268181818191565</c:v>
                </c:pt>
                <c:pt idx="11279">
                  <c:v>51.272727272737022</c:v>
                </c:pt>
                <c:pt idx="11280">
                  <c:v>51.27727272728248</c:v>
                </c:pt>
                <c:pt idx="11281">
                  <c:v>51.281818181827937</c:v>
                </c:pt>
                <c:pt idx="11282">
                  <c:v>51.286363636373395</c:v>
                </c:pt>
                <c:pt idx="11283">
                  <c:v>51.290909090918852</c:v>
                </c:pt>
                <c:pt idx="11284">
                  <c:v>51.29545454546431</c:v>
                </c:pt>
                <c:pt idx="11285">
                  <c:v>51.300000000009767</c:v>
                </c:pt>
                <c:pt idx="11286">
                  <c:v>51.304545454555225</c:v>
                </c:pt>
                <c:pt idx="11287">
                  <c:v>51.309090909100682</c:v>
                </c:pt>
                <c:pt idx="11288">
                  <c:v>51.31363636364614</c:v>
                </c:pt>
                <c:pt idx="11289">
                  <c:v>51.318181818191597</c:v>
                </c:pt>
                <c:pt idx="11290">
                  <c:v>51.322727272737055</c:v>
                </c:pt>
                <c:pt idx="11291">
                  <c:v>51.327272727282512</c:v>
                </c:pt>
                <c:pt idx="11292">
                  <c:v>51.33181818182797</c:v>
                </c:pt>
                <c:pt idx="11293">
                  <c:v>51.336363636373427</c:v>
                </c:pt>
                <c:pt idx="11294">
                  <c:v>51.340909090918885</c:v>
                </c:pt>
                <c:pt idx="11295">
                  <c:v>51.345454545464342</c:v>
                </c:pt>
                <c:pt idx="11296">
                  <c:v>51.3500000000098</c:v>
                </c:pt>
                <c:pt idx="11297">
                  <c:v>51.354545454555257</c:v>
                </c:pt>
                <c:pt idx="11298">
                  <c:v>51.359090909100715</c:v>
                </c:pt>
                <c:pt idx="11299">
                  <c:v>51.363636363646172</c:v>
                </c:pt>
                <c:pt idx="11300">
                  <c:v>51.36818181819163</c:v>
                </c:pt>
                <c:pt idx="11301">
                  <c:v>51.372727272737087</c:v>
                </c:pt>
                <c:pt idx="11302">
                  <c:v>51.377272727282545</c:v>
                </c:pt>
                <c:pt idx="11303">
                  <c:v>51.381818181828002</c:v>
                </c:pt>
                <c:pt idx="11304">
                  <c:v>51.38636363637346</c:v>
                </c:pt>
                <c:pt idx="11305">
                  <c:v>51.390909090918917</c:v>
                </c:pt>
                <c:pt idx="11306">
                  <c:v>51.395454545464375</c:v>
                </c:pt>
                <c:pt idx="11307">
                  <c:v>51.400000000009832</c:v>
                </c:pt>
                <c:pt idx="11308">
                  <c:v>51.40454545455529</c:v>
                </c:pt>
                <c:pt idx="11309">
                  <c:v>51.409090909100748</c:v>
                </c:pt>
                <c:pt idx="11310">
                  <c:v>51.413636363646205</c:v>
                </c:pt>
                <c:pt idx="11311">
                  <c:v>51.418181818191663</c:v>
                </c:pt>
                <c:pt idx="11312">
                  <c:v>51.42272727273712</c:v>
                </c:pt>
                <c:pt idx="11313">
                  <c:v>51.427272727282578</c:v>
                </c:pt>
                <c:pt idx="11314">
                  <c:v>51.431818181828035</c:v>
                </c:pt>
                <c:pt idx="11315">
                  <c:v>51.436363636373493</c:v>
                </c:pt>
                <c:pt idx="11316">
                  <c:v>51.44090909091895</c:v>
                </c:pt>
                <c:pt idx="11317">
                  <c:v>51.445454545464408</c:v>
                </c:pt>
                <c:pt idx="11318">
                  <c:v>51.450000000009865</c:v>
                </c:pt>
                <c:pt idx="11319">
                  <c:v>51.454545454555323</c:v>
                </c:pt>
                <c:pt idx="11320">
                  <c:v>51.45909090910078</c:v>
                </c:pt>
                <c:pt idx="11321">
                  <c:v>51.463636363646238</c:v>
                </c:pt>
                <c:pt idx="11322">
                  <c:v>51.468181818191695</c:v>
                </c:pt>
                <c:pt idx="11323">
                  <c:v>51.472727272737153</c:v>
                </c:pt>
                <c:pt idx="11324">
                  <c:v>51.47727272728261</c:v>
                </c:pt>
                <c:pt idx="11325">
                  <c:v>51.481818181828068</c:v>
                </c:pt>
                <c:pt idx="11326">
                  <c:v>51.486363636373525</c:v>
                </c:pt>
                <c:pt idx="11327">
                  <c:v>51.490909090918983</c:v>
                </c:pt>
                <c:pt idx="11328">
                  <c:v>51.49545454546444</c:v>
                </c:pt>
                <c:pt idx="11329">
                  <c:v>51.500000000009898</c:v>
                </c:pt>
                <c:pt idx="11330">
                  <c:v>51.504545454555355</c:v>
                </c:pt>
                <c:pt idx="11331">
                  <c:v>51.509090909100813</c:v>
                </c:pt>
                <c:pt idx="11332">
                  <c:v>51.51363636364627</c:v>
                </c:pt>
                <c:pt idx="11333">
                  <c:v>51.518181818191728</c:v>
                </c:pt>
                <c:pt idx="11334">
                  <c:v>51.522727272737185</c:v>
                </c:pt>
                <c:pt idx="11335">
                  <c:v>51.527272727282643</c:v>
                </c:pt>
                <c:pt idx="11336">
                  <c:v>51.5318181818281</c:v>
                </c:pt>
                <c:pt idx="11337">
                  <c:v>51.536363636373558</c:v>
                </c:pt>
                <c:pt idx="11338">
                  <c:v>51.540909090919016</c:v>
                </c:pt>
                <c:pt idx="11339">
                  <c:v>51.545454545464473</c:v>
                </c:pt>
                <c:pt idx="11340">
                  <c:v>51.550000000009931</c:v>
                </c:pt>
                <c:pt idx="11341">
                  <c:v>51.554545454555388</c:v>
                </c:pt>
                <c:pt idx="11342">
                  <c:v>51.559090909100846</c:v>
                </c:pt>
                <c:pt idx="11343">
                  <c:v>51.563636363646303</c:v>
                </c:pt>
                <c:pt idx="11344">
                  <c:v>51.568181818191761</c:v>
                </c:pt>
                <c:pt idx="11345">
                  <c:v>51.572727272737218</c:v>
                </c:pt>
                <c:pt idx="11346">
                  <c:v>51.577272727282676</c:v>
                </c:pt>
                <c:pt idx="11347">
                  <c:v>51.581818181828133</c:v>
                </c:pt>
                <c:pt idx="11348">
                  <c:v>51.586363636373591</c:v>
                </c:pt>
                <c:pt idx="11349">
                  <c:v>51.590909090919048</c:v>
                </c:pt>
                <c:pt idx="11350">
                  <c:v>51.595454545464506</c:v>
                </c:pt>
                <c:pt idx="11351">
                  <c:v>51.600000000009963</c:v>
                </c:pt>
                <c:pt idx="11352">
                  <c:v>51.604545454555421</c:v>
                </c:pt>
                <c:pt idx="11353">
                  <c:v>51.609090909100878</c:v>
                </c:pt>
                <c:pt idx="11354">
                  <c:v>51.613636363646336</c:v>
                </c:pt>
                <c:pt idx="11355">
                  <c:v>51.618181818191793</c:v>
                </c:pt>
                <c:pt idx="11356">
                  <c:v>51.622727272737251</c:v>
                </c:pt>
                <c:pt idx="11357">
                  <c:v>51.627272727282708</c:v>
                </c:pt>
                <c:pt idx="11358">
                  <c:v>51.631818181828166</c:v>
                </c:pt>
                <c:pt idx="11359">
                  <c:v>51.636363636373623</c:v>
                </c:pt>
                <c:pt idx="11360">
                  <c:v>51.640909090919081</c:v>
                </c:pt>
                <c:pt idx="11361">
                  <c:v>51.645454545464538</c:v>
                </c:pt>
                <c:pt idx="11362">
                  <c:v>51.650000000009996</c:v>
                </c:pt>
                <c:pt idx="11363">
                  <c:v>51.654545454555453</c:v>
                </c:pt>
                <c:pt idx="11364">
                  <c:v>51.659090909100911</c:v>
                </c:pt>
                <c:pt idx="11365">
                  <c:v>51.663636363646368</c:v>
                </c:pt>
                <c:pt idx="11366">
                  <c:v>51.668181818191826</c:v>
                </c:pt>
                <c:pt idx="11367">
                  <c:v>51.672727272737283</c:v>
                </c:pt>
                <c:pt idx="11368">
                  <c:v>51.677272727282741</c:v>
                </c:pt>
                <c:pt idx="11369">
                  <c:v>51.681818181828199</c:v>
                </c:pt>
                <c:pt idx="11370">
                  <c:v>51.686363636373656</c:v>
                </c:pt>
                <c:pt idx="11371">
                  <c:v>51.690909090919114</c:v>
                </c:pt>
                <c:pt idx="11372">
                  <c:v>51.695454545464571</c:v>
                </c:pt>
                <c:pt idx="11373">
                  <c:v>51.700000000010029</c:v>
                </c:pt>
                <c:pt idx="11374">
                  <c:v>51.704545454555486</c:v>
                </c:pt>
                <c:pt idx="11375">
                  <c:v>51.709090909100944</c:v>
                </c:pt>
                <c:pt idx="11376">
                  <c:v>51.713636363646401</c:v>
                </c:pt>
                <c:pt idx="11377">
                  <c:v>51.718181818191859</c:v>
                </c:pt>
                <c:pt idx="11378">
                  <c:v>51.722727272737316</c:v>
                </c:pt>
                <c:pt idx="11379">
                  <c:v>51.727272727282774</c:v>
                </c:pt>
                <c:pt idx="11380">
                  <c:v>51.731818181828231</c:v>
                </c:pt>
                <c:pt idx="11381">
                  <c:v>51.736363636373689</c:v>
                </c:pt>
                <c:pt idx="11382">
                  <c:v>51.740909090919146</c:v>
                </c:pt>
                <c:pt idx="11383">
                  <c:v>51.745454545464604</c:v>
                </c:pt>
                <c:pt idx="11384">
                  <c:v>51.750000000010061</c:v>
                </c:pt>
                <c:pt idx="11385">
                  <c:v>51.754545454555519</c:v>
                </c:pt>
                <c:pt idx="11386">
                  <c:v>51.759090909100976</c:v>
                </c:pt>
                <c:pt idx="11387">
                  <c:v>51.763636363646434</c:v>
                </c:pt>
                <c:pt idx="11388">
                  <c:v>51.768181818191891</c:v>
                </c:pt>
                <c:pt idx="11389">
                  <c:v>51.772727272737349</c:v>
                </c:pt>
                <c:pt idx="11390">
                  <c:v>51.777272727282806</c:v>
                </c:pt>
                <c:pt idx="11391">
                  <c:v>51.781818181828264</c:v>
                </c:pt>
                <c:pt idx="11392">
                  <c:v>51.786363636373721</c:v>
                </c:pt>
                <c:pt idx="11393">
                  <c:v>51.790909090919179</c:v>
                </c:pt>
                <c:pt idx="11394">
                  <c:v>51.795454545464636</c:v>
                </c:pt>
                <c:pt idx="11395">
                  <c:v>51.800000000010094</c:v>
                </c:pt>
                <c:pt idx="11396">
                  <c:v>51.804545454555551</c:v>
                </c:pt>
                <c:pt idx="11397">
                  <c:v>51.809090909101009</c:v>
                </c:pt>
                <c:pt idx="11398">
                  <c:v>51.813636363646467</c:v>
                </c:pt>
                <c:pt idx="11399">
                  <c:v>51.818181818191924</c:v>
                </c:pt>
                <c:pt idx="11400">
                  <c:v>51.822727272737382</c:v>
                </c:pt>
                <c:pt idx="11401">
                  <c:v>51.827272727282839</c:v>
                </c:pt>
                <c:pt idx="11402">
                  <c:v>51.831818181828297</c:v>
                </c:pt>
                <c:pt idx="11403">
                  <c:v>51.836363636373754</c:v>
                </c:pt>
                <c:pt idx="11404">
                  <c:v>51.840909090919212</c:v>
                </c:pt>
                <c:pt idx="11405">
                  <c:v>51.845454545464669</c:v>
                </c:pt>
                <c:pt idx="11406">
                  <c:v>51.850000000010127</c:v>
                </c:pt>
                <c:pt idx="11407">
                  <c:v>51.854545454555584</c:v>
                </c:pt>
                <c:pt idx="11408">
                  <c:v>51.859090909101042</c:v>
                </c:pt>
                <c:pt idx="11409">
                  <c:v>51.863636363646499</c:v>
                </c:pt>
                <c:pt idx="11410">
                  <c:v>51.868181818191957</c:v>
                </c:pt>
                <c:pt idx="11411">
                  <c:v>51.872727272737414</c:v>
                </c:pt>
                <c:pt idx="11412">
                  <c:v>51.877272727282872</c:v>
                </c:pt>
                <c:pt idx="11413">
                  <c:v>51.881818181828329</c:v>
                </c:pt>
                <c:pt idx="11414">
                  <c:v>51.886363636373787</c:v>
                </c:pt>
                <c:pt idx="11415">
                  <c:v>51.890909090919244</c:v>
                </c:pt>
                <c:pt idx="11416">
                  <c:v>51.895454545464702</c:v>
                </c:pt>
                <c:pt idx="11417">
                  <c:v>51.900000000010159</c:v>
                </c:pt>
                <c:pt idx="11418">
                  <c:v>51.904545454555617</c:v>
                </c:pt>
                <c:pt idx="11419">
                  <c:v>51.909090909101074</c:v>
                </c:pt>
                <c:pt idx="11420">
                  <c:v>51.913636363646532</c:v>
                </c:pt>
                <c:pt idx="11421">
                  <c:v>51.918181818191989</c:v>
                </c:pt>
                <c:pt idx="11422">
                  <c:v>51.922727272737447</c:v>
                </c:pt>
                <c:pt idx="11423">
                  <c:v>51.927272727282904</c:v>
                </c:pt>
                <c:pt idx="11424">
                  <c:v>51.931818181828362</c:v>
                </c:pt>
                <c:pt idx="11425">
                  <c:v>51.936363636373819</c:v>
                </c:pt>
                <c:pt idx="11426">
                  <c:v>51.940909090919277</c:v>
                </c:pt>
                <c:pt idx="11427">
                  <c:v>51.945454545464735</c:v>
                </c:pt>
                <c:pt idx="11428">
                  <c:v>51.950000000010192</c:v>
                </c:pt>
                <c:pt idx="11429">
                  <c:v>51.95454545455565</c:v>
                </c:pt>
                <c:pt idx="11430">
                  <c:v>51.959090909101107</c:v>
                </c:pt>
                <c:pt idx="11431">
                  <c:v>51.963636363646565</c:v>
                </c:pt>
                <c:pt idx="11432">
                  <c:v>51.968181818192022</c:v>
                </c:pt>
                <c:pt idx="11433">
                  <c:v>51.97272727273748</c:v>
                </c:pt>
                <c:pt idx="11434">
                  <c:v>51.977272727282937</c:v>
                </c:pt>
                <c:pt idx="11435">
                  <c:v>51.981818181828395</c:v>
                </c:pt>
                <c:pt idx="11436">
                  <c:v>51.986363636373852</c:v>
                </c:pt>
                <c:pt idx="11437">
                  <c:v>51.99090909091931</c:v>
                </c:pt>
                <c:pt idx="11438">
                  <c:v>51.995454545464767</c:v>
                </c:pt>
                <c:pt idx="11439">
                  <c:v>52.000000000010225</c:v>
                </c:pt>
                <c:pt idx="11440">
                  <c:v>52.004545454555682</c:v>
                </c:pt>
                <c:pt idx="11441">
                  <c:v>52.00909090910114</c:v>
                </c:pt>
                <c:pt idx="11442">
                  <c:v>52.013636363646597</c:v>
                </c:pt>
                <c:pt idx="11443">
                  <c:v>52.018181818192055</c:v>
                </c:pt>
                <c:pt idx="11444">
                  <c:v>52.022727272737512</c:v>
                </c:pt>
                <c:pt idx="11445">
                  <c:v>52.02727272728297</c:v>
                </c:pt>
                <c:pt idx="11446">
                  <c:v>52.031818181828427</c:v>
                </c:pt>
                <c:pt idx="11447">
                  <c:v>52.036363636373885</c:v>
                </c:pt>
                <c:pt idx="11448">
                  <c:v>52.040909090919342</c:v>
                </c:pt>
                <c:pt idx="11449">
                  <c:v>52.0454545454648</c:v>
                </c:pt>
                <c:pt idx="11450">
                  <c:v>52.050000000010257</c:v>
                </c:pt>
                <c:pt idx="11451">
                  <c:v>52.054545454555715</c:v>
                </c:pt>
                <c:pt idx="11452">
                  <c:v>52.059090909101172</c:v>
                </c:pt>
                <c:pt idx="11453">
                  <c:v>52.06363636364663</c:v>
                </c:pt>
                <c:pt idx="11454">
                  <c:v>52.068181818192087</c:v>
                </c:pt>
                <c:pt idx="11455">
                  <c:v>52.072727272737545</c:v>
                </c:pt>
                <c:pt idx="11456">
                  <c:v>52.077272727283002</c:v>
                </c:pt>
                <c:pt idx="11457">
                  <c:v>52.08181818182846</c:v>
                </c:pt>
                <c:pt idx="11458">
                  <c:v>52.086363636373918</c:v>
                </c:pt>
                <c:pt idx="11459">
                  <c:v>52.090909090919375</c:v>
                </c:pt>
                <c:pt idx="11460">
                  <c:v>52.095454545464833</c:v>
                </c:pt>
                <c:pt idx="11461">
                  <c:v>52.10000000001029</c:v>
                </c:pt>
                <c:pt idx="11462">
                  <c:v>52.104545454555748</c:v>
                </c:pt>
                <c:pt idx="11463">
                  <c:v>52.109090909101205</c:v>
                </c:pt>
                <c:pt idx="11464">
                  <c:v>52.113636363646663</c:v>
                </c:pt>
                <c:pt idx="11465">
                  <c:v>52.11818181819212</c:v>
                </c:pt>
                <c:pt idx="11466">
                  <c:v>52.122727272737578</c:v>
                </c:pt>
                <c:pt idx="11467">
                  <c:v>52.127272727283035</c:v>
                </c:pt>
                <c:pt idx="11468">
                  <c:v>52.131818181828493</c:v>
                </c:pt>
                <c:pt idx="11469">
                  <c:v>52.13636363637395</c:v>
                </c:pt>
                <c:pt idx="11470">
                  <c:v>52.140909090919408</c:v>
                </c:pt>
                <c:pt idx="11471">
                  <c:v>52.145454545464865</c:v>
                </c:pt>
                <c:pt idx="11472">
                  <c:v>52.150000000010323</c:v>
                </c:pt>
                <c:pt idx="11473">
                  <c:v>52.15454545455578</c:v>
                </c:pt>
                <c:pt idx="11474">
                  <c:v>52.159090909101238</c:v>
                </c:pt>
                <c:pt idx="11475">
                  <c:v>52.163636363646695</c:v>
                </c:pt>
                <c:pt idx="11476">
                  <c:v>52.168181818192153</c:v>
                </c:pt>
                <c:pt idx="11477">
                  <c:v>52.17272727273761</c:v>
                </c:pt>
                <c:pt idx="11478">
                  <c:v>52.177272727283068</c:v>
                </c:pt>
                <c:pt idx="11479">
                  <c:v>52.181818181828525</c:v>
                </c:pt>
                <c:pt idx="11480">
                  <c:v>52.186363636373983</c:v>
                </c:pt>
                <c:pt idx="11481">
                  <c:v>52.19090909091944</c:v>
                </c:pt>
                <c:pt idx="11482">
                  <c:v>52.195454545464898</c:v>
                </c:pt>
                <c:pt idx="11483">
                  <c:v>52.200000000010355</c:v>
                </c:pt>
                <c:pt idx="11484">
                  <c:v>52.204545454555813</c:v>
                </c:pt>
                <c:pt idx="11485">
                  <c:v>52.20909090910127</c:v>
                </c:pt>
                <c:pt idx="11486">
                  <c:v>52.213636363646728</c:v>
                </c:pt>
                <c:pt idx="11487">
                  <c:v>52.218181818192186</c:v>
                </c:pt>
                <c:pt idx="11488">
                  <c:v>52.222727272737643</c:v>
                </c:pt>
                <c:pt idx="11489">
                  <c:v>52.227272727283101</c:v>
                </c:pt>
                <c:pt idx="11490">
                  <c:v>52.231818181828558</c:v>
                </c:pt>
                <c:pt idx="11491">
                  <c:v>52.236363636374016</c:v>
                </c:pt>
                <c:pt idx="11492">
                  <c:v>52.240909090919473</c:v>
                </c:pt>
                <c:pt idx="11493">
                  <c:v>52.245454545464931</c:v>
                </c:pt>
                <c:pt idx="11494">
                  <c:v>52.250000000010388</c:v>
                </c:pt>
                <c:pt idx="11495">
                  <c:v>52.254545454555846</c:v>
                </c:pt>
                <c:pt idx="11496">
                  <c:v>52.259090909101303</c:v>
                </c:pt>
                <c:pt idx="11497">
                  <c:v>52.263636363646761</c:v>
                </c:pt>
                <c:pt idx="11498">
                  <c:v>52.268181818192218</c:v>
                </c:pt>
                <c:pt idx="11499">
                  <c:v>52.272727272737676</c:v>
                </c:pt>
                <c:pt idx="11500">
                  <c:v>52.277272727283133</c:v>
                </c:pt>
                <c:pt idx="11501">
                  <c:v>52.281818181828591</c:v>
                </c:pt>
                <c:pt idx="11502">
                  <c:v>52.286363636374048</c:v>
                </c:pt>
                <c:pt idx="11503">
                  <c:v>52.290909090919506</c:v>
                </c:pt>
                <c:pt idx="11504">
                  <c:v>52.295454545464963</c:v>
                </c:pt>
                <c:pt idx="11505">
                  <c:v>52.300000000010421</c:v>
                </c:pt>
                <c:pt idx="11506">
                  <c:v>52.304545454555878</c:v>
                </c:pt>
                <c:pt idx="11507">
                  <c:v>52.309090909101336</c:v>
                </c:pt>
                <c:pt idx="11508">
                  <c:v>52.313636363646793</c:v>
                </c:pt>
                <c:pt idx="11509">
                  <c:v>52.318181818192251</c:v>
                </c:pt>
                <c:pt idx="11510">
                  <c:v>52.322727272737708</c:v>
                </c:pt>
                <c:pt idx="11511">
                  <c:v>52.327272727283166</c:v>
                </c:pt>
                <c:pt idx="11512">
                  <c:v>52.331818181828623</c:v>
                </c:pt>
                <c:pt idx="11513">
                  <c:v>52.336363636374081</c:v>
                </c:pt>
                <c:pt idx="11514">
                  <c:v>52.340909090919538</c:v>
                </c:pt>
                <c:pt idx="11515">
                  <c:v>52.345454545464996</c:v>
                </c:pt>
                <c:pt idx="11516">
                  <c:v>52.350000000010454</c:v>
                </c:pt>
                <c:pt idx="11517">
                  <c:v>52.354545454555911</c:v>
                </c:pt>
                <c:pt idx="11518">
                  <c:v>52.359090909101369</c:v>
                </c:pt>
                <c:pt idx="11519">
                  <c:v>52.363636363646826</c:v>
                </c:pt>
                <c:pt idx="11520">
                  <c:v>52.368181818192284</c:v>
                </c:pt>
                <c:pt idx="11521">
                  <c:v>52.372727272737741</c:v>
                </c:pt>
                <c:pt idx="11522">
                  <c:v>52.377272727283199</c:v>
                </c:pt>
                <c:pt idx="11523">
                  <c:v>52.381818181828656</c:v>
                </c:pt>
                <c:pt idx="11524">
                  <c:v>52.386363636374114</c:v>
                </c:pt>
                <c:pt idx="11525">
                  <c:v>52.390909090919571</c:v>
                </c:pt>
                <c:pt idx="11526">
                  <c:v>52.395454545465029</c:v>
                </c:pt>
                <c:pt idx="11527">
                  <c:v>52.400000000010486</c:v>
                </c:pt>
                <c:pt idx="11528">
                  <c:v>52.404545454555944</c:v>
                </c:pt>
                <c:pt idx="11529">
                  <c:v>52.409090909101401</c:v>
                </c:pt>
                <c:pt idx="11530">
                  <c:v>52.413636363646859</c:v>
                </c:pt>
                <c:pt idx="11531">
                  <c:v>52.418181818192316</c:v>
                </c:pt>
                <c:pt idx="11532">
                  <c:v>52.422727272737774</c:v>
                </c:pt>
                <c:pt idx="11533">
                  <c:v>52.427272727283231</c:v>
                </c:pt>
                <c:pt idx="11534">
                  <c:v>52.431818181828689</c:v>
                </c:pt>
                <c:pt idx="11535">
                  <c:v>52.436363636374146</c:v>
                </c:pt>
                <c:pt idx="11536">
                  <c:v>52.440909090919604</c:v>
                </c:pt>
                <c:pt idx="11537">
                  <c:v>52.445454545465061</c:v>
                </c:pt>
                <c:pt idx="11538">
                  <c:v>52.450000000010519</c:v>
                </c:pt>
                <c:pt idx="11539">
                  <c:v>52.454545454555976</c:v>
                </c:pt>
                <c:pt idx="11540">
                  <c:v>52.459090909101434</c:v>
                </c:pt>
                <c:pt idx="11541">
                  <c:v>52.463636363646891</c:v>
                </c:pt>
                <c:pt idx="11542">
                  <c:v>52.468181818192349</c:v>
                </c:pt>
                <c:pt idx="11543">
                  <c:v>52.472727272737806</c:v>
                </c:pt>
                <c:pt idx="11544">
                  <c:v>52.477272727283264</c:v>
                </c:pt>
                <c:pt idx="11545">
                  <c:v>52.481818181828721</c:v>
                </c:pt>
                <c:pt idx="11546">
                  <c:v>52.486363636374179</c:v>
                </c:pt>
                <c:pt idx="11547">
                  <c:v>52.490909090919637</c:v>
                </c:pt>
                <c:pt idx="11548">
                  <c:v>52.495454545465094</c:v>
                </c:pt>
                <c:pt idx="11549">
                  <c:v>52.500000000010552</c:v>
                </c:pt>
                <c:pt idx="11550">
                  <c:v>52.504545454556009</c:v>
                </c:pt>
                <c:pt idx="11551">
                  <c:v>52.509090909101467</c:v>
                </c:pt>
                <c:pt idx="11552">
                  <c:v>52.513636363646924</c:v>
                </c:pt>
                <c:pt idx="11553">
                  <c:v>52.518181818192382</c:v>
                </c:pt>
                <c:pt idx="11554">
                  <c:v>52.522727272737839</c:v>
                </c:pt>
                <c:pt idx="11555">
                  <c:v>52.527272727283297</c:v>
                </c:pt>
                <c:pt idx="11556">
                  <c:v>52.531818181828754</c:v>
                </c:pt>
                <c:pt idx="11557">
                  <c:v>52.536363636374212</c:v>
                </c:pt>
                <c:pt idx="11558">
                  <c:v>52.540909090919669</c:v>
                </c:pt>
                <c:pt idx="11559">
                  <c:v>52.545454545465127</c:v>
                </c:pt>
                <c:pt idx="11560">
                  <c:v>52.550000000010584</c:v>
                </c:pt>
                <c:pt idx="11561">
                  <c:v>52.554545454556042</c:v>
                </c:pt>
                <c:pt idx="11562">
                  <c:v>52.559090909101499</c:v>
                </c:pt>
                <c:pt idx="11563">
                  <c:v>52.563636363646957</c:v>
                </c:pt>
                <c:pt idx="11564">
                  <c:v>52.568181818192414</c:v>
                </c:pt>
                <c:pt idx="11565">
                  <c:v>52.572727272737872</c:v>
                </c:pt>
                <c:pt idx="11566">
                  <c:v>52.577272727283329</c:v>
                </c:pt>
                <c:pt idx="11567">
                  <c:v>52.581818181828787</c:v>
                </c:pt>
                <c:pt idx="11568">
                  <c:v>52.586363636374244</c:v>
                </c:pt>
                <c:pt idx="11569">
                  <c:v>52.590909090919702</c:v>
                </c:pt>
                <c:pt idx="11570">
                  <c:v>52.595454545465159</c:v>
                </c:pt>
                <c:pt idx="11571">
                  <c:v>52.600000000010617</c:v>
                </c:pt>
                <c:pt idx="11572">
                  <c:v>52.604545454556074</c:v>
                </c:pt>
                <c:pt idx="11573">
                  <c:v>52.609090909101532</c:v>
                </c:pt>
                <c:pt idx="11574">
                  <c:v>52.613636363646989</c:v>
                </c:pt>
                <c:pt idx="11575">
                  <c:v>52.618181818192447</c:v>
                </c:pt>
                <c:pt idx="11576">
                  <c:v>52.622727272737905</c:v>
                </c:pt>
                <c:pt idx="11577">
                  <c:v>52.627272727283362</c:v>
                </c:pt>
                <c:pt idx="11578">
                  <c:v>52.63181818182882</c:v>
                </c:pt>
                <c:pt idx="11579">
                  <c:v>52.636363636374277</c:v>
                </c:pt>
                <c:pt idx="11580">
                  <c:v>52.640909090919735</c:v>
                </c:pt>
                <c:pt idx="11581">
                  <c:v>52.645454545465192</c:v>
                </c:pt>
                <c:pt idx="11582">
                  <c:v>52.65000000001065</c:v>
                </c:pt>
                <c:pt idx="11583">
                  <c:v>52.654545454556107</c:v>
                </c:pt>
                <c:pt idx="11584">
                  <c:v>52.659090909101565</c:v>
                </c:pt>
                <c:pt idx="11585">
                  <c:v>52.663636363647022</c:v>
                </c:pt>
                <c:pt idx="11586">
                  <c:v>52.66818181819248</c:v>
                </c:pt>
                <c:pt idx="11587">
                  <c:v>52.672727272737937</c:v>
                </c:pt>
                <c:pt idx="11588">
                  <c:v>52.677272727283395</c:v>
                </c:pt>
                <c:pt idx="11589">
                  <c:v>52.681818181828852</c:v>
                </c:pt>
                <c:pt idx="11590">
                  <c:v>52.68636363637431</c:v>
                </c:pt>
                <c:pt idx="11591">
                  <c:v>52.690909090919767</c:v>
                </c:pt>
                <c:pt idx="11592">
                  <c:v>52.695454545465225</c:v>
                </c:pt>
                <c:pt idx="11593">
                  <c:v>52.700000000010682</c:v>
                </c:pt>
                <c:pt idx="11594">
                  <c:v>52.70454545455614</c:v>
                </c:pt>
                <c:pt idx="11595">
                  <c:v>52.709090909101597</c:v>
                </c:pt>
                <c:pt idx="11596">
                  <c:v>52.713636363647055</c:v>
                </c:pt>
                <c:pt idx="11597">
                  <c:v>52.718181818192512</c:v>
                </c:pt>
                <c:pt idx="11598">
                  <c:v>52.72272727273797</c:v>
                </c:pt>
                <c:pt idx="11599">
                  <c:v>52.727272727283427</c:v>
                </c:pt>
                <c:pt idx="11600">
                  <c:v>52.731818181828885</c:v>
                </c:pt>
                <c:pt idx="11601">
                  <c:v>52.736363636374342</c:v>
                </c:pt>
                <c:pt idx="11602">
                  <c:v>52.7409090909198</c:v>
                </c:pt>
                <c:pt idx="11603">
                  <c:v>52.745454545465257</c:v>
                </c:pt>
                <c:pt idx="11604">
                  <c:v>52.750000000010715</c:v>
                </c:pt>
                <c:pt idx="11605">
                  <c:v>52.754545454556173</c:v>
                </c:pt>
                <c:pt idx="11606">
                  <c:v>52.75909090910163</c:v>
                </c:pt>
                <c:pt idx="11607">
                  <c:v>52.763636363647088</c:v>
                </c:pt>
                <c:pt idx="11608">
                  <c:v>52.768181818192545</c:v>
                </c:pt>
                <c:pt idx="11609">
                  <c:v>52.772727272738003</c:v>
                </c:pt>
                <c:pt idx="11610">
                  <c:v>52.77727272728346</c:v>
                </c:pt>
                <c:pt idx="11611">
                  <c:v>52.781818181828918</c:v>
                </c:pt>
                <c:pt idx="11612">
                  <c:v>52.786363636374375</c:v>
                </c:pt>
                <c:pt idx="11613">
                  <c:v>52.790909090919833</c:v>
                </c:pt>
                <c:pt idx="11614">
                  <c:v>52.79545454546529</c:v>
                </c:pt>
                <c:pt idx="11615">
                  <c:v>52.800000000010748</c:v>
                </c:pt>
                <c:pt idx="11616">
                  <c:v>52.804545454556205</c:v>
                </c:pt>
                <c:pt idx="11617">
                  <c:v>52.809090909101663</c:v>
                </c:pt>
                <c:pt idx="11618">
                  <c:v>52.81363636364712</c:v>
                </c:pt>
                <c:pt idx="11619">
                  <c:v>52.818181818192578</c:v>
                </c:pt>
                <c:pt idx="11620">
                  <c:v>52.822727272738035</c:v>
                </c:pt>
                <c:pt idx="11621">
                  <c:v>52.827272727283493</c:v>
                </c:pt>
                <c:pt idx="11622">
                  <c:v>52.83181818182895</c:v>
                </c:pt>
                <c:pt idx="11623">
                  <c:v>52.836363636374408</c:v>
                </c:pt>
                <c:pt idx="11624">
                  <c:v>52.840909090919865</c:v>
                </c:pt>
                <c:pt idx="11625">
                  <c:v>52.845454545465323</c:v>
                </c:pt>
                <c:pt idx="11626">
                  <c:v>52.85000000001078</c:v>
                </c:pt>
                <c:pt idx="11627">
                  <c:v>52.854545454556238</c:v>
                </c:pt>
                <c:pt idx="11628">
                  <c:v>52.859090909101695</c:v>
                </c:pt>
                <c:pt idx="11629">
                  <c:v>52.863636363647153</c:v>
                </c:pt>
                <c:pt idx="11630">
                  <c:v>52.86818181819261</c:v>
                </c:pt>
                <c:pt idx="11631">
                  <c:v>52.872727272738068</c:v>
                </c:pt>
                <c:pt idx="11632">
                  <c:v>52.877272727283525</c:v>
                </c:pt>
                <c:pt idx="11633">
                  <c:v>52.881818181828983</c:v>
                </c:pt>
                <c:pt idx="11634">
                  <c:v>52.88636363637444</c:v>
                </c:pt>
                <c:pt idx="11635">
                  <c:v>52.890909090919898</c:v>
                </c:pt>
                <c:pt idx="11636">
                  <c:v>52.895454545465356</c:v>
                </c:pt>
                <c:pt idx="11637">
                  <c:v>52.900000000010813</c:v>
                </c:pt>
                <c:pt idx="11638">
                  <c:v>52.904545454556271</c:v>
                </c:pt>
                <c:pt idx="11639">
                  <c:v>52.909090909101728</c:v>
                </c:pt>
                <c:pt idx="11640">
                  <c:v>52.913636363647186</c:v>
                </c:pt>
                <c:pt idx="11641">
                  <c:v>52.918181818192643</c:v>
                </c:pt>
                <c:pt idx="11642">
                  <c:v>52.922727272738101</c:v>
                </c:pt>
                <c:pt idx="11643">
                  <c:v>52.927272727283558</c:v>
                </c:pt>
                <c:pt idx="11644">
                  <c:v>52.931818181829016</c:v>
                </c:pt>
                <c:pt idx="11645">
                  <c:v>52.936363636374473</c:v>
                </c:pt>
                <c:pt idx="11646">
                  <c:v>52.940909090919931</c:v>
                </c:pt>
                <c:pt idx="11647">
                  <c:v>52.945454545465388</c:v>
                </c:pt>
                <c:pt idx="11648">
                  <c:v>52.950000000010846</c:v>
                </c:pt>
                <c:pt idx="11649">
                  <c:v>52.954545454556303</c:v>
                </c:pt>
                <c:pt idx="11650">
                  <c:v>52.959090909101761</c:v>
                </c:pt>
                <c:pt idx="11651">
                  <c:v>52.963636363647218</c:v>
                </c:pt>
                <c:pt idx="11652">
                  <c:v>52.968181818192676</c:v>
                </c:pt>
                <c:pt idx="11653">
                  <c:v>52.972727272738133</c:v>
                </c:pt>
                <c:pt idx="11654">
                  <c:v>52.977272727283591</c:v>
                </c:pt>
                <c:pt idx="11655">
                  <c:v>52.981818181829048</c:v>
                </c:pt>
                <c:pt idx="11656">
                  <c:v>52.986363636374506</c:v>
                </c:pt>
                <c:pt idx="11657">
                  <c:v>52.990909090919963</c:v>
                </c:pt>
                <c:pt idx="11658">
                  <c:v>52.995454545465421</c:v>
                </c:pt>
                <c:pt idx="11659">
                  <c:v>53.000000000010878</c:v>
                </c:pt>
                <c:pt idx="11660">
                  <c:v>53.004545454556336</c:v>
                </c:pt>
                <c:pt idx="11661">
                  <c:v>53.009090909101793</c:v>
                </c:pt>
                <c:pt idx="11662">
                  <c:v>53.013636363647251</c:v>
                </c:pt>
                <c:pt idx="11663">
                  <c:v>53.018181818192708</c:v>
                </c:pt>
                <c:pt idx="11664">
                  <c:v>53.022727272738166</c:v>
                </c:pt>
                <c:pt idx="11665">
                  <c:v>53.027272727283624</c:v>
                </c:pt>
                <c:pt idx="11666">
                  <c:v>53.031818181829081</c:v>
                </c:pt>
                <c:pt idx="11667">
                  <c:v>53.036363636374539</c:v>
                </c:pt>
                <c:pt idx="11668">
                  <c:v>53.040909090919996</c:v>
                </c:pt>
                <c:pt idx="11669">
                  <c:v>53.045454545465454</c:v>
                </c:pt>
                <c:pt idx="11670">
                  <c:v>53.050000000010911</c:v>
                </c:pt>
                <c:pt idx="11671">
                  <c:v>53.054545454556369</c:v>
                </c:pt>
                <c:pt idx="11672">
                  <c:v>53.059090909101826</c:v>
                </c:pt>
                <c:pt idx="11673">
                  <c:v>53.063636363647284</c:v>
                </c:pt>
                <c:pt idx="11674">
                  <c:v>53.068181818192741</c:v>
                </c:pt>
                <c:pt idx="11675">
                  <c:v>53.072727272738199</c:v>
                </c:pt>
                <c:pt idx="11676">
                  <c:v>53.077272727283656</c:v>
                </c:pt>
                <c:pt idx="11677">
                  <c:v>53.081818181829114</c:v>
                </c:pt>
                <c:pt idx="11678">
                  <c:v>53.086363636374571</c:v>
                </c:pt>
                <c:pt idx="11679">
                  <c:v>53.090909090920029</c:v>
                </c:pt>
                <c:pt idx="11680">
                  <c:v>53.095454545465486</c:v>
                </c:pt>
                <c:pt idx="11681">
                  <c:v>53.100000000010944</c:v>
                </c:pt>
                <c:pt idx="11682">
                  <c:v>53.104545454556401</c:v>
                </c:pt>
                <c:pt idx="11683">
                  <c:v>53.109090909101859</c:v>
                </c:pt>
                <c:pt idx="11684">
                  <c:v>53.113636363647316</c:v>
                </c:pt>
                <c:pt idx="11685">
                  <c:v>53.118181818192774</c:v>
                </c:pt>
                <c:pt idx="11686">
                  <c:v>53.122727272738231</c:v>
                </c:pt>
                <c:pt idx="11687">
                  <c:v>53.127272727283689</c:v>
                </c:pt>
                <c:pt idx="11688">
                  <c:v>53.131818181829146</c:v>
                </c:pt>
                <c:pt idx="11689">
                  <c:v>53.136363636374604</c:v>
                </c:pt>
                <c:pt idx="11690">
                  <c:v>53.140909090920061</c:v>
                </c:pt>
                <c:pt idx="11691">
                  <c:v>53.145454545465519</c:v>
                </c:pt>
                <c:pt idx="11692">
                  <c:v>53.150000000010976</c:v>
                </c:pt>
                <c:pt idx="11693">
                  <c:v>53.154545454556434</c:v>
                </c:pt>
                <c:pt idx="11694">
                  <c:v>53.159090909101891</c:v>
                </c:pt>
                <c:pt idx="11695">
                  <c:v>53.163636363647349</c:v>
                </c:pt>
                <c:pt idx="11696">
                  <c:v>53.168181818192807</c:v>
                </c:pt>
                <c:pt idx="11697">
                  <c:v>53.172727272738264</c:v>
                </c:pt>
                <c:pt idx="11698">
                  <c:v>53.177272727283722</c:v>
                </c:pt>
                <c:pt idx="11699">
                  <c:v>53.181818181829179</c:v>
                </c:pt>
                <c:pt idx="11700">
                  <c:v>53.186363636374637</c:v>
                </c:pt>
                <c:pt idx="11701">
                  <c:v>53.190909090920094</c:v>
                </c:pt>
                <c:pt idx="11702">
                  <c:v>53.195454545465552</c:v>
                </c:pt>
                <c:pt idx="11703">
                  <c:v>53.200000000011009</c:v>
                </c:pt>
                <c:pt idx="11704">
                  <c:v>53.204545454556467</c:v>
                </c:pt>
                <c:pt idx="11705">
                  <c:v>53.209090909101924</c:v>
                </c:pt>
                <c:pt idx="11706">
                  <c:v>53.213636363647382</c:v>
                </c:pt>
                <c:pt idx="11707">
                  <c:v>53.218181818192839</c:v>
                </c:pt>
                <c:pt idx="11708">
                  <c:v>53.222727272738297</c:v>
                </c:pt>
                <c:pt idx="11709">
                  <c:v>53.227272727283754</c:v>
                </c:pt>
                <c:pt idx="11710">
                  <c:v>53.231818181829212</c:v>
                </c:pt>
                <c:pt idx="11711">
                  <c:v>53.236363636374669</c:v>
                </c:pt>
                <c:pt idx="11712">
                  <c:v>53.240909090920127</c:v>
                </c:pt>
                <c:pt idx="11713">
                  <c:v>53.245454545465584</c:v>
                </c:pt>
                <c:pt idx="11714">
                  <c:v>53.250000000011042</c:v>
                </c:pt>
                <c:pt idx="11715">
                  <c:v>53.254545454556499</c:v>
                </c:pt>
                <c:pt idx="11716">
                  <c:v>53.259090909101957</c:v>
                </c:pt>
                <c:pt idx="11717">
                  <c:v>53.263636363647414</c:v>
                </c:pt>
                <c:pt idx="11718">
                  <c:v>53.268181818192872</c:v>
                </c:pt>
                <c:pt idx="11719">
                  <c:v>53.272727272738329</c:v>
                </c:pt>
                <c:pt idx="11720">
                  <c:v>53.277272727283787</c:v>
                </c:pt>
                <c:pt idx="11721">
                  <c:v>53.281818181829244</c:v>
                </c:pt>
                <c:pt idx="11722">
                  <c:v>53.286363636374702</c:v>
                </c:pt>
                <c:pt idx="11723">
                  <c:v>53.290909090920159</c:v>
                </c:pt>
                <c:pt idx="11724">
                  <c:v>53.295454545465617</c:v>
                </c:pt>
                <c:pt idx="11725">
                  <c:v>53.300000000011075</c:v>
                </c:pt>
                <c:pt idx="11726">
                  <c:v>53.304545454556532</c:v>
                </c:pt>
                <c:pt idx="11727">
                  <c:v>53.30909090910199</c:v>
                </c:pt>
                <c:pt idx="11728">
                  <c:v>53.313636363647447</c:v>
                </c:pt>
                <c:pt idx="11729">
                  <c:v>53.318181818192905</c:v>
                </c:pt>
                <c:pt idx="11730">
                  <c:v>53.322727272738362</c:v>
                </c:pt>
                <c:pt idx="11731">
                  <c:v>53.32727272728382</c:v>
                </c:pt>
                <c:pt idx="11732">
                  <c:v>53.331818181829277</c:v>
                </c:pt>
                <c:pt idx="11733">
                  <c:v>53.336363636374735</c:v>
                </c:pt>
                <c:pt idx="11734">
                  <c:v>53.340909090920192</c:v>
                </c:pt>
                <c:pt idx="11735">
                  <c:v>53.34545454546565</c:v>
                </c:pt>
                <c:pt idx="11736">
                  <c:v>53.350000000011107</c:v>
                </c:pt>
                <c:pt idx="11737">
                  <c:v>53.354545454556565</c:v>
                </c:pt>
                <c:pt idx="11738">
                  <c:v>53.359090909102022</c:v>
                </c:pt>
                <c:pt idx="11739">
                  <c:v>53.36363636364748</c:v>
                </c:pt>
                <c:pt idx="11740">
                  <c:v>53.368181818192937</c:v>
                </c:pt>
                <c:pt idx="11741">
                  <c:v>53.372727272738395</c:v>
                </c:pt>
                <c:pt idx="11742">
                  <c:v>53.377272727283852</c:v>
                </c:pt>
                <c:pt idx="11743">
                  <c:v>53.38181818182931</c:v>
                </c:pt>
                <c:pt idx="11744">
                  <c:v>53.386363636374767</c:v>
                </c:pt>
                <c:pt idx="11745">
                  <c:v>53.390909090920225</c:v>
                </c:pt>
                <c:pt idx="11746">
                  <c:v>53.395454545465682</c:v>
                </c:pt>
                <c:pt idx="11747">
                  <c:v>53.40000000001114</c:v>
                </c:pt>
                <c:pt idx="11748">
                  <c:v>53.404545454556597</c:v>
                </c:pt>
                <c:pt idx="11749">
                  <c:v>53.409090909102055</c:v>
                </c:pt>
                <c:pt idx="11750">
                  <c:v>53.413636363647512</c:v>
                </c:pt>
                <c:pt idx="11751">
                  <c:v>53.41818181819297</c:v>
                </c:pt>
                <c:pt idx="11752">
                  <c:v>53.422727272738427</c:v>
                </c:pt>
                <c:pt idx="11753">
                  <c:v>53.427272727283885</c:v>
                </c:pt>
                <c:pt idx="11754">
                  <c:v>53.431818181829343</c:v>
                </c:pt>
                <c:pt idx="11755">
                  <c:v>53.4363636363748</c:v>
                </c:pt>
                <c:pt idx="11756">
                  <c:v>53.440909090920258</c:v>
                </c:pt>
                <c:pt idx="11757">
                  <c:v>53.445454545465715</c:v>
                </c:pt>
                <c:pt idx="11758">
                  <c:v>53.450000000011173</c:v>
                </c:pt>
                <c:pt idx="11759">
                  <c:v>53.45454545455663</c:v>
                </c:pt>
                <c:pt idx="11760">
                  <c:v>53.459090909102088</c:v>
                </c:pt>
                <c:pt idx="11761">
                  <c:v>53.463636363647545</c:v>
                </c:pt>
                <c:pt idx="11762">
                  <c:v>53.468181818193003</c:v>
                </c:pt>
                <c:pt idx="11763">
                  <c:v>53.47272727273846</c:v>
                </c:pt>
                <c:pt idx="11764">
                  <c:v>53.477272727283918</c:v>
                </c:pt>
                <c:pt idx="11765">
                  <c:v>53.481818181829375</c:v>
                </c:pt>
                <c:pt idx="11766">
                  <c:v>53.486363636374833</c:v>
                </c:pt>
                <c:pt idx="11767">
                  <c:v>53.49090909092029</c:v>
                </c:pt>
                <c:pt idx="11768">
                  <c:v>53.495454545465748</c:v>
                </c:pt>
                <c:pt idx="11769">
                  <c:v>53.500000000011205</c:v>
                </c:pt>
                <c:pt idx="11770">
                  <c:v>53.504545454556663</c:v>
                </c:pt>
                <c:pt idx="11771">
                  <c:v>53.50909090910212</c:v>
                </c:pt>
                <c:pt idx="11772">
                  <c:v>53.513636363647578</c:v>
                </c:pt>
                <c:pt idx="11773">
                  <c:v>53.518181818193035</c:v>
                </c:pt>
                <c:pt idx="11774">
                  <c:v>53.522727272738493</c:v>
                </c:pt>
                <c:pt idx="11775">
                  <c:v>53.52727272728395</c:v>
                </c:pt>
                <c:pt idx="11776">
                  <c:v>53.531818181829408</c:v>
                </c:pt>
                <c:pt idx="11777">
                  <c:v>53.536363636374865</c:v>
                </c:pt>
                <c:pt idx="11778">
                  <c:v>53.540909090920323</c:v>
                </c:pt>
                <c:pt idx="11779">
                  <c:v>53.54545454546578</c:v>
                </c:pt>
                <c:pt idx="11780">
                  <c:v>53.550000000011238</c:v>
                </c:pt>
                <c:pt idx="11781">
                  <c:v>53.554545454556695</c:v>
                </c:pt>
                <c:pt idx="11782">
                  <c:v>53.559090909102153</c:v>
                </c:pt>
                <c:pt idx="11783">
                  <c:v>53.56363636364761</c:v>
                </c:pt>
                <c:pt idx="11784">
                  <c:v>53.568181818193068</c:v>
                </c:pt>
                <c:pt idx="11785">
                  <c:v>53.572727272738526</c:v>
                </c:pt>
                <c:pt idx="11786">
                  <c:v>53.577272727283983</c:v>
                </c:pt>
                <c:pt idx="11787">
                  <c:v>53.581818181829441</c:v>
                </c:pt>
                <c:pt idx="11788">
                  <c:v>53.586363636374898</c:v>
                </c:pt>
                <c:pt idx="11789">
                  <c:v>53.590909090920356</c:v>
                </c:pt>
                <c:pt idx="11790">
                  <c:v>53.595454545465813</c:v>
                </c:pt>
                <c:pt idx="11791">
                  <c:v>53.600000000011271</c:v>
                </c:pt>
                <c:pt idx="11792">
                  <c:v>53.604545454556728</c:v>
                </c:pt>
                <c:pt idx="11793">
                  <c:v>53.609090909102186</c:v>
                </c:pt>
                <c:pt idx="11794">
                  <c:v>53.613636363647643</c:v>
                </c:pt>
                <c:pt idx="11795">
                  <c:v>53.618181818193101</c:v>
                </c:pt>
                <c:pt idx="11796">
                  <c:v>53.622727272738558</c:v>
                </c:pt>
                <c:pt idx="11797">
                  <c:v>53.627272727284016</c:v>
                </c:pt>
                <c:pt idx="11798">
                  <c:v>53.631818181829473</c:v>
                </c:pt>
                <c:pt idx="11799">
                  <c:v>53.636363636374931</c:v>
                </c:pt>
                <c:pt idx="11800">
                  <c:v>53.640909090920388</c:v>
                </c:pt>
                <c:pt idx="11801">
                  <c:v>53.645454545465846</c:v>
                </c:pt>
                <c:pt idx="11802">
                  <c:v>53.650000000011303</c:v>
                </c:pt>
                <c:pt idx="11803">
                  <c:v>53.654545454556761</c:v>
                </c:pt>
                <c:pt idx="11804">
                  <c:v>53.659090909102218</c:v>
                </c:pt>
                <c:pt idx="11805">
                  <c:v>53.663636363647676</c:v>
                </c:pt>
                <c:pt idx="11806">
                  <c:v>53.668181818193133</c:v>
                </c:pt>
                <c:pt idx="11807">
                  <c:v>53.672727272738591</c:v>
                </c:pt>
                <c:pt idx="11808">
                  <c:v>53.677272727284048</c:v>
                </c:pt>
                <c:pt idx="11809">
                  <c:v>53.681818181829506</c:v>
                </c:pt>
                <c:pt idx="11810">
                  <c:v>53.686363636374963</c:v>
                </c:pt>
                <c:pt idx="11811">
                  <c:v>53.690909090920421</c:v>
                </c:pt>
                <c:pt idx="11812">
                  <c:v>53.695454545465878</c:v>
                </c:pt>
                <c:pt idx="11813">
                  <c:v>53.700000000011336</c:v>
                </c:pt>
                <c:pt idx="11814">
                  <c:v>53.704545454556794</c:v>
                </c:pt>
                <c:pt idx="11815">
                  <c:v>53.709090909102251</c:v>
                </c:pt>
                <c:pt idx="11816">
                  <c:v>53.713636363647709</c:v>
                </c:pt>
                <c:pt idx="11817">
                  <c:v>53.718181818193166</c:v>
                </c:pt>
                <c:pt idx="11818">
                  <c:v>53.722727272738624</c:v>
                </c:pt>
                <c:pt idx="11819">
                  <c:v>53.727272727284081</c:v>
                </c:pt>
                <c:pt idx="11820">
                  <c:v>53.731818181829539</c:v>
                </c:pt>
                <c:pt idx="11821">
                  <c:v>53.736363636374996</c:v>
                </c:pt>
                <c:pt idx="11822">
                  <c:v>53.740909090920454</c:v>
                </c:pt>
                <c:pt idx="11823">
                  <c:v>53.745454545465911</c:v>
                </c:pt>
                <c:pt idx="11824">
                  <c:v>53.750000000011369</c:v>
                </c:pt>
                <c:pt idx="11825">
                  <c:v>53.754545454556826</c:v>
                </c:pt>
                <c:pt idx="11826">
                  <c:v>53.759090909102284</c:v>
                </c:pt>
                <c:pt idx="11827">
                  <c:v>53.763636363647741</c:v>
                </c:pt>
                <c:pt idx="11828">
                  <c:v>53.768181818193199</c:v>
                </c:pt>
                <c:pt idx="11829">
                  <c:v>53.772727272738656</c:v>
                </c:pt>
                <c:pt idx="11830">
                  <c:v>53.777272727284114</c:v>
                </c:pt>
                <c:pt idx="11831">
                  <c:v>53.781818181829571</c:v>
                </c:pt>
                <c:pt idx="11832">
                  <c:v>53.786363636375029</c:v>
                </c:pt>
                <c:pt idx="11833">
                  <c:v>53.790909090920486</c:v>
                </c:pt>
                <c:pt idx="11834">
                  <c:v>53.795454545465944</c:v>
                </c:pt>
                <c:pt idx="11835">
                  <c:v>53.800000000011401</c:v>
                </c:pt>
                <c:pt idx="11836">
                  <c:v>53.804545454556859</c:v>
                </c:pt>
                <c:pt idx="11837">
                  <c:v>53.809090909102316</c:v>
                </c:pt>
                <c:pt idx="11838">
                  <c:v>53.813636363647774</c:v>
                </c:pt>
                <c:pt idx="11839">
                  <c:v>53.818181818193231</c:v>
                </c:pt>
                <c:pt idx="11840">
                  <c:v>53.822727272738689</c:v>
                </c:pt>
                <c:pt idx="11841">
                  <c:v>53.827272727284146</c:v>
                </c:pt>
                <c:pt idx="11842">
                  <c:v>53.831818181829604</c:v>
                </c:pt>
                <c:pt idx="11843">
                  <c:v>53.836363636375062</c:v>
                </c:pt>
                <c:pt idx="11844">
                  <c:v>53.840909090920519</c:v>
                </c:pt>
                <c:pt idx="11845">
                  <c:v>53.845454545465977</c:v>
                </c:pt>
                <c:pt idx="11846">
                  <c:v>53.850000000011434</c:v>
                </c:pt>
                <c:pt idx="11847">
                  <c:v>53.854545454556892</c:v>
                </c:pt>
                <c:pt idx="11848">
                  <c:v>53.859090909102349</c:v>
                </c:pt>
                <c:pt idx="11849">
                  <c:v>53.863636363647807</c:v>
                </c:pt>
                <c:pt idx="11850">
                  <c:v>53.868181818193264</c:v>
                </c:pt>
                <c:pt idx="11851">
                  <c:v>53.872727272738722</c:v>
                </c:pt>
                <c:pt idx="11852">
                  <c:v>53.877272727284179</c:v>
                </c:pt>
                <c:pt idx="11853">
                  <c:v>53.881818181829637</c:v>
                </c:pt>
                <c:pt idx="11854">
                  <c:v>53.886363636375094</c:v>
                </c:pt>
                <c:pt idx="11855">
                  <c:v>53.890909090920552</c:v>
                </c:pt>
                <c:pt idx="11856">
                  <c:v>53.895454545466009</c:v>
                </c:pt>
                <c:pt idx="11857">
                  <c:v>53.900000000011467</c:v>
                </c:pt>
                <c:pt idx="11858">
                  <c:v>53.904545454556924</c:v>
                </c:pt>
                <c:pt idx="11859">
                  <c:v>53.909090909102382</c:v>
                </c:pt>
                <c:pt idx="11860">
                  <c:v>53.913636363647839</c:v>
                </c:pt>
                <c:pt idx="11861">
                  <c:v>53.918181818193297</c:v>
                </c:pt>
                <c:pt idx="11862">
                  <c:v>53.922727272738754</c:v>
                </c:pt>
                <c:pt idx="11863">
                  <c:v>53.927272727284212</c:v>
                </c:pt>
                <c:pt idx="11864">
                  <c:v>53.931818181829669</c:v>
                </c:pt>
                <c:pt idx="11865">
                  <c:v>53.936363636375127</c:v>
                </c:pt>
                <c:pt idx="11866">
                  <c:v>53.940909090920584</c:v>
                </c:pt>
                <c:pt idx="11867">
                  <c:v>53.945454545466042</c:v>
                </c:pt>
                <c:pt idx="11868">
                  <c:v>53.950000000011499</c:v>
                </c:pt>
                <c:pt idx="11869">
                  <c:v>53.954545454556957</c:v>
                </c:pt>
                <c:pt idx="11870">
                  <c:v>53.959090909102414</c:v>
                </c:pt>
                <c:pt idx="11871">
                  <c:v>53.963636363647872</c:v>
                </c:pt>
                <c:pt idx="11872">
                  <c:v>53.968181818193329</c:v>
                </c:pt>
                <c:pt idx="11873">
                  <c:v>53.972727272738787</c:v>
                </c:pt>
                <c:pt idx="11874">
                  <c:v>53.977272727284245</c:v>
                </c:pt>
                <c:pt idx="11875">
                  <c:v>53.981818181829702</c:v>
                </c:pt>
                <c:pt idx="11876">
                  <c:v>53.98636363637516</c:v>
                </c:pt>
                <c:pt idx="11877">
                  <c:v>53.990909090920617</c:v>
                </c:pt>
                <c:pt idx="11878">
                  <c:v>53.995454545466075</c:v>
                </c:pt>
                <c:pt idx="11879">
                  <c:v>54.000000000011532</c:v>
                </c:pt>
                <c:pt idx="11880">
                  <c:v>54.00454545455699</c:v>
                </c:pt>
                <c:pt idx="11881">
                  <c:v>54.009090909102447</c:v>
                </c:pt>
                <c:pt idx="11882">
                  <c:v>54.013636363647905</c:v>
                </c:pt>
                <c:pt idx="11883">
                  <c:v>54.018181818193362</c:v>
                </c:pt>
                <c:pt idx="11884">
                  <c:v>54.02272727273882</c:v>
                </c:pt>
                <c:pt idx="11885">
                  <c:v>54.027272727284277</c:v>
                </c:pt>
                <c:pt idx="11886">
                  <c:v>54.031818181829735</c:v>
                </c:pt>
                <c:pt idx="11887">
                  <c:v>54.036363636375192</c:v>
                </c:pt>
                <c:pt idx="11888">
                  <c:v>54.04090909092065</c:v>
                </c:pt>
                <c:pt idx="11889">
                  <c:v>54.045454545466107</c:v>
                </c:pt>
                <c:pt idx="11890">
                  <c:v>54.050000000011565</c:v>
                </c:pt>
                <c:pt idx="11891">
                  <c:v>54.054545454557022</c:v>
                </c:pt>
                <c:pt idx="11892">
                  <c:v>54.05909090910248</c:v>
                </c:pt>
                <c:pt idx="11893">
                  <c:v>54.063636363647937</c:v>
                </c:pt>
                <c:pt idx="11894">
                  <c:v>54.068181818193395</c:v>
                </c:pt>
                <c:pt idx="11895">
                  <c:v>54.072727272738852</c:v>
                </c:pt>
                <c:pt idx="11896">
                  <c:v>54.07727272728431</c:v>
                </c:pt>
                <c:pt idx="11897">
                  <c:v>54.081818181829767</c:v>
                </c:pt>
                <c:pt idx="11898">
                  <c:v>54.086363636375225</c:v>
                </c:pt>
                <c:pt idx="11899">
                  <c:v>54.090909090920682</c:v>
                </c:pt>
                <c:pt idx="11900">
                  <c:v>54.09545454546614</c:v>
                </c:pt>
                <c:pt idx="11901">
                  <c:v>54.100000000011597</c:v>
                </c:pt>
                <c:pt idx="11902">
                  <c:v>54.104545454557055</c:v>
                </c:pt>
                <c:pt idx="11903">
                  <c:v>54.109090909102513</c:v>
                </c:pt>
                <c:pt idx="11904">
                  <c:v>54.11363636364797</c:v>
                </c:pt>
                <c:pt idx="11905">
                  <c:v>54.118181818193428</c:v>
                </c:pt>
                <c:pt idx="11906">
                  <c:v>54.122727272738885</c:v>
                </c:pt>
                <c:pt idx="11907">
                  <c:v>54.127272727284343</c:v>
                </c:pt>
                <c:pt idx="11908">
                  <c:v>54.1318181818298</c:v>
                </c:pt>
                <c:pt idx="11909">
                  <c:v>54.136363636375258</c:v>
                </c:pt>
                <c:pt idx="11910">
                  <c:v>54.140909090920715</c:v>
                </c:pt>
                <c:pt idx="11911">
                  <c:v>54.145454545466173</c:v>
                </c:pt>
                <c:pt idx="11912">
                  <c:v>54.15000000001163</c:v>
                </c:pt>
                <c:pt idx="11913">
                  <c:v>54.154545454557088</c:v>
                </c:pt>
                <c:pt idx="11914">
                  <c:v>54.159090909102545</c:v>
                </c:pt>
                <c:pt idx="11915">
                  <c:v>54.163636363648003</c:v>
                </c:pt>
                <c:pt idx="11916">
                  <c:v>54.16818181819346</c:v>
                </c:pt>
                <c:pt idx="11917">
                  <c:v>54.172727272738918</c:v>
                </c:pt>
                <c:pt idx="11918">
                  <c:v>54.177272727284375</c:v>
                </c:pt>
                <c:pt idx="11919">
                  <c:v>54.181818181829833</c:v>
                </c:pt>
                <c:pt idx="11920">
                  <c:v>54.18636363637529</c:v>
                </c:pt>
                <c:pt idx="11921">
                  <c:v>54.190909090920748</c:v>
                </c:pt>
                <c:pt idx="11922">
                  <c:v>54.195454545466205</c:v>
                </c:pt>
                <c:pt idx="11923">
                  <c:v>54.200000000011663</c:v>
                </c:pt>
                <c:pt idx="11924">
                  <c:v>54.20454545455712</c:v>
                </c:pt>
                <c:pt idx="11925">
                  <c:v>54.209090909102578</c:v>
                </c:pt>
                <c:pt idx="11926">
                  <c:v>54.213636363648035</c:v>
                </c:pt>
                <c:pt idx="11927">
                  <c:v>54.218181818193493</c:v>
                </c:pt>
                <c:pt idx="11928">
                  <c:v>54.22272727273895</c:v>
                </c:pt>
                <c:pt idx="11929">
                  <c:v>54.227272727284408</c:v>
                </c:pt>
                <c:pt idx="11930">
                  <c:v>54.231818181829865</c:v>
                </c:pt>
                <c:pt idx="11931">
                  <c:v>54.236363636375323</c:v>
                </c:pt>
                <c:pt idx="11932">
                  <c:v>54.24090909092078</c:v>
                </c:pt>
                <c:pt idx="11933">
                  <c:v>54.245454545466238</c:v>
                </c:pt>
                <c:pt idx="11934">
                  <c:v>54.250000000011696</c:v>
                </c:pt>
                <c:pt idx="11935">
                  <c:v>54.254545454557153</c:v>
                </c:pt>
                <c:pt idx="11936">
                  <c:v>54.259090909102611</c:v>
                </c:pt>
                <c:pt idx="11937">
                  <c:v>54.263636363648068</c:v>
                </c:pt>
                <c:pt idx="11938">
                  <c:v>54.268181818193526</c:v>
                </c:pt>
                <c:pt idx="11939">
                  <c:v>54.272727272738983</c:v>
                </c:pt>
                <c:pt idx="11940">
                  <c:v>54.277272727284441</c:v>
                </c:pt>
                <c:pt idx="11941">
                  <c:v>54.281818181829898</c:v>
                </c:pt>
                <c:pt idx="11942">
                  <c:v>54.286363636375356</c:v>
                </c:pt>
                <c:pt idx="11943">
                  <c:v>54.290909090920813</c:v>
                </c:pt>
                <c:pt idx="11944">
                  <c:v>54.295454545466271</c:v>
                </c:pt>
                <c:pt idx="11945">
                  <c:v>54.300000000011728</c:v>
                </c:pt>
                <c:pt idx="11946">
                  <c:v>54.304545454557186</c:v>
                </c:pt>
                <c:pt idx="11947">
                  <c:v>54.309090909102643</c:v>
                </c:pt>
                <c:pt idx="11948">
                  <c:v>54.313636363648101</c:v>
                </c:pt>
                <c:pt idx="11949">
                  <c:v>54.318181818193558</c:v>
                </c:pt>
                <c:pt idx="11950">
                  <c:v>54.322727272739016</c:v>
                </c:pt>
                <c:pt idx="11951">
                  <c:v>54.327272727284473</c:v>
                </c:pt>
                <c:pt idx="11952">
                  <c:v>54.331818181829931</c:v>
                </c:pt>
                <c:pt idx="11953">
                  <c:v>54.336363636375388</c:v>
                </c:pt>
                <c:pt idx="11954">
                  <c:v>54.340909090920846</c:v>
                </c:pt>
                <c:pt idx="11955">
                  <c:v>54.345454545466303</c:v>
                </c:pt>
                <c:pt idx="11956">
                  <c:v>54.350000000011761</c:v>
                </c:pt>
                <c:pt idx="11957">
                  <c:v>54.354545454557218</c:v>
                </c:pt>
                <c:pt idx="11958">
                  <c:v>54.359090909102676</c:v>
                </c:pt>
                <c:pt idx="11959">
                  <c:v>54.363636363648133</c:v>
                </c:pt>
                <c:pt idx="11960">
                  <c:v>54.368181818193591</c:v>
                </c:pt>
                <c:pt idx="11961">
                  <c:v>54.372727272739048</c:v>
                </c:pt>
                <c:pt idx="11962">
                  <c:v>54.377272727284506</c:v>
                </c:pt>
                <c:pt idx="11963">
                  <c:v>54.381818181829964</c:v>
                </c:pt>
                <c:pt idx="11964">
                  <c:v>54.386363636375421</c:v>
                </c:pt>
                <c:pt idx="11965">
                  <c:v>54.390909090920879</c:v>
                </c:pt>
                <c:pt idx="11966">
                  <c:v>54.395454545466336</c:v>
                </c:pt>
                <c:pt idx="11967">
                  <c:v>54.400000000011794</c:v>
                </c:pt>
                <c:pt idx="11968">
                  <c:v>54.404545454557251</c:v>
                </c:pt>
                <c:pt idx="11969">
                  <c:v>54.409090909102709</c:v>
                </c:pt>
                <c:pt idx="11970">
                  <c:v>54.413636363648166</c:v>
                </c:pt>
                <c:pt idx="11971">
                  <c:v>54.418181818193624</c:v>
                </c:pt>
                <c:pt idx="11972">
                  <c:v>54.422727272739081</c:v>
                </c:pt>
                <c:pt idx="11973">
                  <c:v>54.427272727284539</c:v>
                </c:pt>
                <c:pt idx="11974">
                  <c:v>54.431818181829996</c:v>
                </c:pt>
                <c:pt idx="11975">
                  <c:v>54.436363636375454</c:v>
                </c:pt>
                <c:pt idx="11976">
                  <c:v>54.440909090920911</c:v>
                </c:pt>
                <c:pt idx="11977">
                  <c:v>54.445454545466369</c:v>
                </c:pt>
                <c:pt idx="11978">
                  <c:v>54.450000000011826</c:v>
                </c:pt>
                <c:pt idx="11979">
                  <c:v>54.454545454557284</c:v>
                </c:pt>
                <c:pt idx="11980">
                  <c:v>54.459090909102741</c:v>
                </c:pt>
                <c:pt idx="11981">
                  <c:v>54.463636363648199</c:v>
                </c:pt>
                <c:pt idx="11982">
                  <c:v>54.468181818193656</c:v>
                </c:pt>
                <c:pt idx="11983">
                  <c:v>54.472727272739114</c:v>
                </c:pt>
                <c:pt idx="11984">
                  <c:v>54.477272727284571</c:v>
                </c:pt>
                <c:pt idx="11985">
                  <c:v>54.481818181830029</c:v>
                </c:pt>
                <c:pt idx="11986">
                  <c:v>54.486363636375486</c:v>
                </c:pt>
                <c:pt idx="11987">
                  <c:v>54.490909090920944</c:v>
                </c:pt>
                <c:pt idx="11988">
                  <c:v>54.495454545466401</c:v>
                </c:pt>
                <c:pt idx="11989">
                  <c:v>54.500000000011859</c:v>
                </c:pt>
                <c:pt idx="11990">
                  <c:v>54.504545454557316</c:v>
                </c:pt>
                <c:pt idx="11991">
                  <c:v>54.509090909102774</c:v>
                </c:pt>
                <c:pt idx="11992">
                  <c:v>54.513636363648232</c:v>
                </c:pt>
                <c:pt idx="11993">
                  <c:v>54.518181818193689</c:v>
                </c:pt>
                <c:pt idx="11994">
                  <c:v>54.522727272739147</c:v>
                </c:pt>
                <c:pt idx="11995">
                  <c:v>54.527272727284604</c:v>
                </c:pt>
                <c:pt idx="11996">
                  <c:v>54.531818181830062</c:v>
                </c:pt>
                <c:pt idx="11997">
                  <c:v>54.536363636375519</c:v>
                </c:pt>
                <c:pt idx="11998">
                  <c:v>54.540909090920977</c:v>
                </c:pt>
                <c:pt idx="11999">
                  <c:v>54.545454545466434</c:v>
                </c:pt>
                <c:pt idx="12000">
                  <c:v>54.550000000011892</c:v>
                </c:pt>
                <c:pt idx="12001">
                  <c:v>54.554545454557349</c:v>
                </c:pt>
                <c:pt idx="12002">
                  <c:v>54.559090909102807</c:v>
                </c:pt>
                <c:pt idx="12003">
                  <c:v>54.563636363648264</c:v>
                </c:pt>
                <c:pt idx="12004">
                  <c:v>54.568181818193722</c:v>
                </c:pt>
                <c:pt idx="12005">
                  <c:v>54.572727272739179</c:v>
                </c:pt>
                <c:pt idx="12006">
                  <c:v>54.577272727284637</c:v>
                </c:pt>
                <c:pt idx="12007">
                  <c:v>54.581818181830094</c:v>
                </c:pt>
                <c:pt idx="12008">
                  <c:v>54.586363636375552</c:v>
                </c:pt>
                <c:pt idx="12009">
                  <c:v>54.590909090921009</c:v>
                </c:pt>
                <c:pt idx="12010">
                  <c:v>54.595454545466467</c:v>
                </c:pt>
                <c:pt idx="12011">
                  <c:v>54.600000000011924</c:v>
                </c:pt>
                <c:pt idx="12012">
                  <c:v>54.604545454557382</c:v>
                </c:pt>
                <c:pt idx="12013">
                  <c:v>54.609090909102839</c:v>
                </c:pt>
                <c:pt idx="12014">
                  <c:v>54.613636363648297</c:v>
                </c:pt>
                <c:pt idx="12015">
                  <c:v>54.618181818193754</c:v>
                </c:pt>
                <c:pt idx="12016">
                  <c:v>54.622727272739212</c:v>
                </c:pt>
                <c:pt idx="12017">
                  <c:v>54.627272727284669</c:v>
                </c:pt>
                <c:pt idx="12018">
                  <c:v>54.631818181830127</c:v>
                </c:pt>
                <c:pt idx="12019">
                  <c:v>54.636363636375584</c:v>
                </c:pt>
                <c:pt idx="12020">
                  <c:v>54.640909090921042</c:v>
                </c:pt>
                <c:pt idx="12021">
                  <c:v>54.645454545466499</c:v>
                </c:pt>
                <c:pt idx="12022">
                  <c:v>54.650000000011957</c:v>
                </c:pt>
                <c:pt idx="12023">
                  <c:v>54.654545454557415</c:v>
                </c:pt>
                <c:pt idx="12024">
                  <c:v>54.659090909102872</c:v>
                </c:pt>
                <c:pt idx="12025">
                  <c:v>54.66363636364833</c:v>
                </c:pt>
                <c:pt idx="12026">
                  <c:v>54.668181818193787</c:v>
                </c:pt>
                <c:pt idx="12027">
                  <c:v>54.672727272739245</c:v>
                </c:pt>
                <c:pt idx="12028">
                  <c:v>54.677272727284702</c:v>
                </c:pt>
                <c:pt idx="12029">
                  <c:v>54.68181818183016</c:v>
                </c:pt>
                <c:pt idx="12030">
                  <c:v>54.686363636375617</c:v>
                </c:pt>
                <c:pt idx="12031">
                  <c:v>54.690909090921075</c:v>
                </c:pt>
                <c:pt idx="12032">
                  <c:v>54.695454545466532</c:v>
                </c:pt>
                <c:pt idx="12033">
                  <c:v>54.70000000001199</c:v>
                </c:pt>
                <c:pt idx="12034">
                  <c:v>54.704545454557447</c:v>
                </c:pt>
                <c:pt idx="12035">
                  <c:v>54.709090909102905</c:v>
                </c:pt>
                <c:pt idx="12036">
                  <c:v>54.713636363648362</c:v>
                </c:pt>
                <c:pt idx="12037">
                  <c:v>54.71818181819382</c:v>
                </c:pt>
                <c:pt idx="12038">
                  <c:v>54.722727272739277</c:v>
                </c:pt>
                <c:pt idx="12039">
                  <c:v>54.727272727284735</c:v>
                </c:pt>
                <c:pt idx="12040">
                  <c:v>54.731818181830192</c:v>
                </c:pt>
                <c:pt idx="12041">
                  <c:v>54.73636363637565</c:v>
                </c:pt>
                <c:pt idx="12042">
                  <c:v>54.740909090921107</c:v>
                </c:pt>
                <c:pt idx="12043">
                  <c:v>54.745454545466565</c:v>
                </c:pt>
                <c:pt idx="12044">
                  <c:v>54.750000000012022</c:v>
                </c:pt>
                <c:pt idx="12045">
                  <c:v>54.75454545455748</c:v>
                </c:pt>
                <c:pt idx="12046">
                  <c:v>54.759090909102937</c:v>
                </c:pt>
                <c:pt idx="12047">
                  <c:v>54.763636363648395</c:v>
                </c:pt>
                <c:pt idx="12048">
                  <c:v>54.768181818193852</c:v>
                </c:pt>
                <c:pt idx="12049">
                  <c:v>54.77272727273931</c:v>
                </c:pt>
                <c:pt idx="12050">
                  <c:v>54.777272727284767</c:v>
                </c:pt>
                <c:pt idx="12051">
                  <c:v>54.781818181830225</c:v>
                </c:pt>
                <c:pt idx="12052">
                  <c:v>54.786363636375683</c:v>
                </c:pt>
                <c:pt idx="12053">
                  <c:v>54.79090909092114</c:v>
                </c:pt>
                <c:pt idx="12054">
                  <c:v>54.795454545466598</c:v>
                </c:pt>
                <c:pt idx="12055">
                  <c:v>54.800000000012055</c:v>
                </c:pt>
                <c:pt idx="12056">
                  <c:v>54.804545454557513</c:v>
                </c:pt>
                <c:pt idx="12057">
                  <c:v>54.80909090910297</c:v>
                </c:pt>
                <c:pt idx="12058">
                  <c:v>54.813636363648428</c:v>
                </c:pt>
                <c:pt idx="12059">
                  <c:v>54.818181818193885</c:v>
                </c:pt>
                <c:pt idx="12060">
                  <c:v>54.822727272739343</c:v>
                </c:pt>
                <c:pt idx="12061">
                  <c:v>54.8272727272848</c:v>
                </c:pt>
                <c:pt idx="12062">
                  <c:v>54.831818181830258</c:v>
                </c:pt>
                <c:pt idx="12063">
                  <c:v>54.836363636375715</c:v>
                </c:pt>
                <c:pt idx="12064">
                  <c:v>54.840909090921173</c:v>
                </c:pt>
                <c:pt idx="12065">
                  <c:v>54.84545454546663</c:v>
                </c:pt>
                <c:pt idx="12066">
                  <c:v>54.850000000012088</c:v>
                </c:pt>
                <c:pt idx="12067">
                  <c:v>54.854545454557545</c:v>
                </c:pt>
                <c:pt idx="12068">
                  <c:v>54.859090909103003</c:v>
                </c:pt>
                <c:pt idx="12069">
                  <c:v>54.86363636364846</c:v>
                </c:pt>
                <c:pt idx="12070">
                  <c:v>54.868181818193918</c:v>
                </c:pt>
                <c:pt idx="12071">
                  <c:v>54.872727272739375</c:v>
                </c:pt>
                <c:pt idx="12072">
                  <c:v>54.877272727284833</c:v>
                </c:pt>
                <c:pt idx="12073">
                  <c:v>54.88181818183029</c:v>
                </c:pt>
                <c:pt idx="12074">
                  <c:v>54.886363636375748</c:v>
                </c:pt>
                <c:pt idx="12075">
                  <c:v>54.890909090921205</c:v>
                </c:pt>
                <c:pt idx="12076">
                  <c:v>54.895454545466663</c:v>
                </c:pt>
                <c:pt idx="12077">
                  <c:v>54.90000000001212</c:v>
                </c:pt>
                <c:pt idx="12078">
                  <c:v>54.904545454557578</c:v>
                </c:pt>
                <c:pt idx="12079">
                  <c:v>54.909090909103035</c:v>
                </c:pt>
                <c:pt idx="12080">
                  <c:v>54.913636363648493</c:v>
                </c:pt>
                <c:pt idx="12081">
                  <c:v>54.918181818193951</c:v>
                </c:pt>
                <c:pt idx="12082">
                  <c:v>54.922727272739408</c:v>
                </c:pt>
                <c:pt idx="12083">
                  <c:v>54.927272727284866</c:v>
                </c:pt>
                <c:pt idx="12084">
                  <c:v>54.931818181830323</c:v>
                </c:pt>
                <c:pt idx="12085">
                  <c:v>54.936363636375781</c:v>
                </c:pt>
                <c:pt idx="12086">
                  <c:v>54.940909090921238</c:v>
                </c:pt>
                <c:pt idx="12087">
                  <c:v>54.945454545466696</c:v>
                </c:pt>
                <c:pt idx="12088">
                  <c:v>54.950000000012153</c:v>
                </c:pt>
                <c:pt idx="12089">
                  <c:v>54.954545454557611</c:v>
                </c:pt>
                <c:pt idx="12090">
                  <c:v>54.959090909103068</c:v>
                </c:pt>
                <c:pt idx="12091">
                  <c:v>54.963636363648526</c:v>
                </c:pt>
                <c:pt idx="12092">
                  <c:v>54.968181818193983</c:v>
                </c:pt>
                <c:pt idx="12093">
                  <c:v>54.972727272739441</c:v>
                </c:pt>
                <c:pt idx="12094">
                  <c:v>54.977272727284898</c:v>
                </c:pt>
                <c:pt idx="12095">
                  <c:v>54.981818181830356</c:v>
                </c:pt>
                <c:pt idx="12096">
                  <c:v>54.986363636375813</c:v>
                </c:pt>
                <c:pt idx="12097">
                  <c:v>54.990909090921271</c:v>
                </c:pt>
                <c:pt idx="12098">
                  <c:v>54.995454545466728</c:v>
                </c:pt>
                <c:pt idx="12099">
                  <c:v>55.000000000012186</c:v>
                </c:pt>
                <c:pt idx="12100">
                  <c:v>55.004545454557643</c:v>
                </c:pt>
                <c:pt idx="12101">
                  <c:v>55.009090909103101</c:v>
                </c:pt>
                <c:pt idx="12102">
                  <c:v>55.013636363648558</c:v>
                </c:pt>
                <c:pt idx="12103">
                  <c:v>55.018181818194016</c:v>
                </c:pt>
                <c:pt idx="12104">
                  <c:v>55.022727272739473</c:v>
                </c:pt>
                <c:pt idx="12105">
                  <c:v>55.027272727284931</c:v>
                </c:pt>
                <c:pt idx="12106">
                  <c:v>55.031818181830388</c:v>
                </c:pt>
                <c:pt idx="12107">
                  <c:v>55.036363636375846</c:v>
                </c:pt>
                <c:pt idx="12108">
                  <c:v>55.040909090921303</c:v>
                </c:pt>
                <c:pt idx="12109">
                  <c:v>55.045454545466761</c:v>
                </c:pt>
                <c:pt idx="12110">
                  <c:v>55.050000000012218</c:v>
                </c:pt>
                <c:pt idx="12111">
                  <c:v>55.054545454557676</c:v>
                </c:pt>
                <c:pt idx="12112">
                  <c:v>55.059090909103134</c:v>
                </c:pt>
                <c:pt idx="12113">
                  <c:v>55.063636363648591</c:v>
                </c:pt>
                <c:pt idx="12114">
                  <c:v>55.068181818194049</c:v>
                </c:pt>
                <c:pt idx="12115">
                  <c:v>55.072727272739506</c:v>
                </c:pt>
                <c:pt idx="12116">
                  <c:v>55.077272727284964</c:v>
                </c:pt>
                <c:pt idx="12117">
                  <c:v>55.081818181830421</c:v>
                </c:pt>
                <c:pt idx="12118">
                  <c:v>55.086363636375879</c:v>
                </c:pt>
                <c:pt idx="12119">
                  <c:v>55.090909090921336</c:v>
                </c:pt>
                <c:pt idx="12120">
                  <c:v>55.095454545466794</c:v>
                </c:pt>
                <c:pt idx="12121">
                  <c:v>55.100000000012251</c:v>
                </c:pt>
                <c:pt idx="12122">
                  <c:v>55.104545454557709</c:v>
                </c:pt>
                <c:pt idx="12123">
                  <c:v>55.109090909103166</c:v>
                </c:pt>
                <c:pt idx="12124">
                  <c:v>55.113636363648624</c:v>
                </c:pt>
                <c:pt idx="12125">
                  <c:v>55.118181818194081</c:v>
                </c:pt>
                <c:pt idx="12126">
                  <c:v>55.122727272739539</c:v>
                </c:pt>
                <c:pt idx="12127">
                  <c:v>55.127272727284996</c:v>
                </c:pt>
                <c:pt idx="12128">
                  <c:v>55.131818181830454</c:v>
                </c:pt>
                <c:pt idx="12129">
                  <c:v>55.136363636375911</c:v>
                </c:pt>
                <c:pt idx="12130">
                  <c:v>55.140909090921369</c:v>
                </c:pt>
                <c:pt idx="12131">
                  <c:v>55.145454545466826</c:v>
                </c:pt>
                <c:pt idx="12132">
                  <c:v>55.150000000012284</c:v>
                </c:pt>
                <c:pt idx="12133">
                  <c:v>55.154545454557741</c:v>
                </c:pt>
                <c:pt idx="12134">
                  <c:v>55.159090909103199</c:v>
                </c:pt>
                <c:pt idx="12135">
                  <c:v>55.163636363648656</c:v>
                </c:pt>
                <c:pt idx="12136">
                  <c:v>55.168181818194114</c:v>
                </c:pt>
                <c:pt idx="12137">
                  <c:v>55.172727272739571</c:v>
                </c:pt>
                <c:pt idx="12138">
                  <c:v>55.177272727285029</c:v>
                </c:pt>
                <c:pt idx="12139">
                  <c:v>55.181818181830486</c:v>
                </c:pt>
                <c:pt idx="12140">
                  <c:v>55.186363636375944</c:v>
                </c:pt>
                <c:pt idx="12141">
                  <c:v>55.190909090921402</c:v>
                </c:pt>
                <c:pt idx="12142">
                  <c:v>55.195454545466859</c:v>
                </c:pt>
                <c:pt idx="12143">
                  <c:v>55.200000000012317</c:v>
                </c:pt>
                <c:pt idx="12144">
                  <c:v>55.204545454557774</c:v>
                </c:pt>
                <c:pt idx="12145">
                  <c:v>55.209090909103232</c:v>
                </c:pt>
                <c:pt idx="12146">
                  <c:v>55.213636363648689</c:v>
                </c:pt>
                <c:pt idx="12147">
                  <c:v>55.218181818194147</c:v>
                </c:pt>
                <c:pt idx="12148">
                  <c:v>55.222727272739604</c:v>
                </c:pt>
                <c:pt idx="12149">
                  <c:v>55.227272727285062</c:v>
                </c:pt>
                <c:pt idx="12150">
                  <c:v>55.231818181830519</c:v>
                </c:pt>
                <c:pt idx="12151">
                  <c:v>55.236363636375977</c:v>
                </c:pt>
                <c:pt idx="12152">
                  <c:v>55.240909090921434</c:v>
                </c:pt>
                <c:pt idx="12153">
                  <c:v>55.245454545466892</c:v>
                </c:pt>
                <c:pt idx="12154">
                  <c:v>55.250000000012349</c:v>
                </c:pt>
                <c:pt idx="12155">
                  <c:v>55.254545454557807</c:v>
                </c:pt>
                <c:pt idx="12156">
                  <c:v>55.259090909103264</c:v>
                </c:pt>
                <c:pt idx="12157">
                  <c:v>55.263636363648722</c:v>
                </c:pt>
                <c:pt idx="12158">
                  <c:v>55.268181818194179</c:v>
                </c:pt>
                <c:pt idx="12159">
                  <c:v>55.272727272739637</c:v>
                </c:pt>
                <c:pt idx="12160">
                  <c:v>55.277272727285094</c:v>
                </c:pt>
                <c:pt idx="12161">
                  <c:v>55.281818181830552</c:v>
                </c:pt>
                <c:pt idx="12162">
                  <c:v>55.286363636376009</c:v>
                </c:pt>
                <c:pt idx="12163">
                  <c:v>55.290909090921467</c:v>
                </c:pt>
                <c:pt idx="12164">
                  <c:v>55.295454545466924</c:v>
                </c:pt>
                <c:pt idx="12165">
                  <c:v>55.300000000012382</c:v>
                </c:pt>
                <c:pt idx="12166">
                  <c:v>55.304545454557839</c:v>
                </c:pt>
                <c:pt idx="12167">
                  <c:v>55.309090909103297</c:v>
                </c:pt>
                <c:pt idx="12168">
                  <c:v>55.313636363648754</c:v>
                </c:pt>
                <c:pt idx="12169">
                  <c:v>55.318181818194212</c:v>
                </c:pt>
                <c:pt idx="12170">
                  <c:v>55.32272727273967</c:v>
                </c:pt>
                <c:pt idx="12171">
                  <c:v>55.327272727285127</c:v>
                </c:pt>
                <c:pt idx="12172">
                  <c:v>55.331818181830585</c:v>
                </c:pt>
                <c:pt idx="12173">
                  <c:v>55.336363636376042</c:v>
                </c:pt>
                <c:pt idx="12174">
                  <c:v>55.3409090909215</c:v>
                </c:pt>
                <c:pt idx="12175">
                  <c:v>55.345454545466957</c:v>
                </c:pt>
                <c:pt idx="12176">
                  <c:v>55.350000000012415</c:v>
                </c:pt>
                <c:pt idx="12177">
                  <c:v>55.354545454557872</c:v>
                </c:pt>
                <c:pt idx="12178">
                  <c:v>55.35909090910333</c:v>
                </c:pt>
                <c:pt idx="12179">
                  <c:v>55.363636363648787</c:v>
                </c:pt>
                <c:pt idx="12180">
                  <c:v>55.368181818194245</c:v>
                </c:pt>
                <c:pt idx="12181">
                  <c:v>55.372727272739702</c:v>
                </c:pt>
                <c:pt idx="12182">
                  <c:v>55.37727272728516</c:v>
                </c:pt>
                <c:pt idx="12183">
                  <c:v>55.381818181830617</c:v>
                </c:pt>
                <c:pt idx="12184">
                  <c:v>55.386363636376075</c:v>
                </c:pt>
                <c:pt idx="12185">
                  <c:v>55.390909090921532</c:v>
                </c:pt>
                <c:pt idx="12186">
                  <c:v>55.39545454546699</c:v>
                </c:pt>
                <c:pt idx="12187">
                  <c:v>55.400000000012447</c:v>
                </c:pt>
                <c:pt idx="12188">
                  <c:v>55.404545454557905</c:v>
                </c:pt>
                <c:pt idx="12189">
                  <c:v>55.409090909103362</c:v>
                </c:pt>
                <c:pt idx="12190">
                  <c:v>55.41363636364882</c:v>
                </c:pt>
                <c:pt idx="12191">
                  <c:v>55.418181818194277</c:v>
                </c:pt>
                <c:pt idx="12192">
                  <c:v>55.422727272739735</c:v>
                </c:pt>
                <c:pt idx="12193">
                  <c:v>55.427272727285192</c:v>
                </c:pt>
                <c:pt idx="12194">
                  <c:v>55.43181818183065</c:v>
                </c:pt>
                <c:pt idx="12195">
                  <c:v>55.436363636376107</c:v>
                </c:pt>
                <c:pt idx="12196">
                  <c:v>55.440909090921565</c:v>
                </c:pt>
                <c:pt idx="12197">
                  <c:v>55.445454545467022</c:v>
                </c:pt>
                <c:pt idx="12198">
                  <c:v>55.45000000001248</c:v>
                </c:pt>
                <c:pt idx="12199">
                  <c:v>55.454545454557937</c:v>
                </c:pt>
                <c:pt idx="12200">
                  <c:v>55.459090909103395</c:v>
                </c:pt>
                <c:pt idx="12201">
                  <c:v>55.463636363648853</c:v>
                </c:pt>
                <c:pt idx="12202">
                  <c:v>55.46818181819431</c:v>
                </c:pt>
                <c:pt idx="12203">
                  <c:v>55.472727272739768</c:v>
                </c:pt>
                <c:pt idx="12204">
                  <c:v>55.477272727285225</c:v>
                </c:pt>
                <c:pt idx="12205">
                  <c:v>55.481818181830683</c:v>
                </c:pt>
                <c:pt idx="12206">
                  <c:v>55.48636363637614</c:v>
                </c:pt>
                <c:pt idx="12207">
                  <c:v>55.490909090921598</c:v>
                </c:pt>
                <c:pt idx="12208">
                  <c:v>55.495454545467055</c:v>
                </c:pt>
                <c:pt idx="12209">
                  <c:v>55.500000000012513</c:v>
                </c:pt>
                <c:pt idx="12210">
                  <c:v>55.50454545455797</c:v>
                </c:pt>
                <c:pt idx="12211">
                  <c:v>55.509090909103428</c:v>
                </c:pt>
                <c:pt idx="12212">
                  <c:v>55.513636363648885</c:v>
                </c:pt>
                <c:pt idx="12213">
                  <c:v>55.518181818194343</c:v>
                </c:pt>
                <c:pt idx="12214">
                  <c:v>55.5227272727398</c:v>
                </c:pt>
                <c:pt idx="12215">
                  <c:v>55.527272727285258</c:v>
                </c:pt>
                <c:pt idx="12216">
                  <c:v>55.531818181830715</c:v>
                </c:pt>
                <c:pt idx="12217">
                  <c:v>55.536363636376173</c:v>
                </c:pt>
                <c:pt idx="12218">
                  <c:v>55.54090909092163</c:v>
                </c:pt>
                <c:pt idx="12219">
                  <c:v>55.545454545467088</c:v>
                </c:pt>
                <c:pt idx="12220">
                  <c:v>55.550000000012545</c:v>
                </c:pt>
                <c:pt idx="12221">
                  <c:v>55.554545454558003</c:v>
                </c:pt>
                <c:pt idx="12222">
                  <c:v>55.55909090910346</c:v>
                </c:pt>
                <c:pt idx="12223">
                  <c:v>55.563636363648918</c:v>
                </c:pt>
                <c:pt idx="12224">
                  <c:v>55.568181818194375</c:v>
                </c:pt>
                <c:pt idx="12225">
                  <c:v>55.572727272739833</c:v>
                </c:pt>
                <c:pt idx="12226">
                  <c:v>55.57727272728529</c:v>
                </c:pt>
                <c:pt idx="12227">
                  <c:v>55.581818181830748</c:v>
                </c:pt>
                <c:pt idx="12228">
                  <c:v>55.586363636376205</c:v>
                </c:pt>
                <c:pt idx="12229">
                  <c:v>55.590909090921663</c:v>
                </c:pt>
                <c:pt idx="12230">
                  <c:v>55.595454545467121</c:v>
                </c:pt>
                <c:pt idx="12231">
                  <c:v>55.600000000012578</c:v>
                </c:pt>
                <c:pt idx="12232">
                  <c:v>55.604545454558036</c:v>
                </c:pt>
                <c:pt idx="12233">
                  <c:v>55.609090909103493</c:v>
                </c:pt>
                <c:pt idx="12234">
                  <c:v>55.613636363648951</c:v>
                </c:pt>
                <c:pt idx="12235">
                  <c:v>55.618181818194408</c:v>
                </c:pt>
                <c:pt idx="12236">
                  <c:v>55.622727272739866</c:v>
                </c:pt>
                <c:pt idx="12237">
                  <c:v>55.627272727285323</c:v>
                </c:pt>
                <c:pt idx="12238">
                  <c:v>55.631818181830781</c:v>
                </c:pt>
                <c:pt idx="12239">
                  <c:v>55.636363636376238</c:v>
                </c:pt>
                <c:pt idx="12240">
                  <c:v>55.640909090921696</c:v>
                </c:pt>
                <c:pt idx="12241">
                  <c:v>55.645454545467153</c:v>
                </c:pt>
                <c:pt idx="12242">
                  <c:v>55.650000000012611</c:v>
                </c:pt>
                <c:pt idx="12243">
                  <c:v>55.654545454558068</c:v>
                </c:pt>
                <c:pt idx="12244">
                  <c:v>55.659090909103526</c:v>
                </c:pt>
                <c:pt idx="12245">
                  <c:v>55.663636363648983</c:v>
                </c:pt>
                <c:pt idx="12246">
                  <c:v>55.668181818194441</c:v>
                </c:pt>
                <c:pt idx="12247">
                  <c:v>55.672727272739898</c:v>
                </c:pt>
                <c:pt idx="12248">
                  <c:v>55.677272727285356</c:v>
                </c:pt>
                <c:pt idx="12249">
                  <c:v>55.681818181830813</c:v>
                </c:pt>
                <c:pt idx="12250">
                  <c:v>55.686363636376271</c:v>
                </c:pt>
                <c:pt idx="12251">
                  <c:v>55.690909090921728</c:v>
                </c:pt>
                <c:pt idx="12252">
                  <c:v>55.695454545467186</c:v>
                </c:pt>
                <c:pt idx="12253">
                  <c:v>55.700000000012643</c:v>
                </c:pt>
                <c:pt idx="12254">
                  <c:v>55.704545454558101</c:v>
                </c:pt>
                <c:pt idx="12255">
                  <c:v>55.709090909103558</c:v>
                </c:pt>
                <c:pt idx="12256">
                  <c:v>55.713636363649016</c:v>
                </c:pt>
                <c:pt idx="12257">
                  <c:v>55.718181818194473</c:v>
                </c:pt>
                <c:pt idx="12258">
                  <c:v>55.722727272739931</c:v>
                </c:pt>
                <c:pt idx="12259">
                  <c:v>55.727272727285388</c:v>
                </c:pt>
                <c:pt idx="12260">
                  <c:v>55.731818181830846</c:v>
                </c:pt>
                <c:pt idx="12261">
                  <c:v>55.736363636376304</c:v>
                </c:pt>
                <c:pt idx="12262">
                  <c:v>55.740909090921761</c:v>
                </c:pt>
                <c:pt idx="12263">
                  <c:v>55.745454545467219</c:v>
                </c:pt>
                <c:pt idx="12264">
                  <c:v>55.750000000012676</c:v>
                </c:pt>
                <c:pt idx="12265">
                  <c:v>55.754545454558134</c:v>
                </c:pt>
                <c:pt idx="12266">
                  <c:v>55.759090909103591</c:v>
                </c:pt>
                <c:pt idx="12267">
                  <c:v>55.763636363649049</c:v>
                </c:pt>
                <c:pt idx="12268">
                  <c:v>55.768181818194506</c:v>
                </c:pt>
                <c:pt idx="12269">
                  <c:v>55.772727272739964</c:v>
                </c:pt>
                <c:pt idx="12270">
                  <c:v>55.777272727285421</c:v>
                </c:pt>
                <c:pt idx="12271">
                  <c:v>55.781818181830879</c:v>
                </c:pt>
                <c:pt idx="12272">
                  <c:v>55.786363636376336</c:v>
                </c:pt>
                <c:pt idx="12273">
                  <c:v>55.790909090921794</c:v>
                </c:pt>
                <c:pt idx="12274">
                  <c:v>55.795454545467251</c:v>
                </c:pt>
                <c:pt idx="12275">
                  <c:v>55.800000000012709</c:v>
                </c:pt>
                <c:pt idx="12276">
                  <c:v>55.804545454558166</c:v>
                </c:pt>
                <c:pt idx="12277">
                  <c:v>55.809090909103624</c:v>
                </c:pt>
                <c:pt idx="12278">
                  <c:v>55.813636363649081</c:v>
                </c:pt>
                <c:pt idx="12279">
                  <c:v>55.818181818194539</c:v>
                </c:pt>
                <c:pt idx="12280">
                  <c:v>55.822727272739996</c:v>
                </c:pt>
                <c:pt idx="12281">
                  <c:v>55.827272727285454</c:v>
                </c:pt>
                <c:pt idx="12282">
                  <c:v>55.831818181830911</c:v>
                </c:pt>
                <c:pt idx="12283">
                  <c:v>55.836363636376369</c:v>
                </c:pt>
                <c:pt idx="12284">
                  <c:v>55.840909090921826</c:v>
                </c:pt>
                <c:pt idx="12285">
                  <c:v>55.845454545467284</c:v>
                </c:pt>
                <c:pt idx="12286">
                  <c:v>55.850000000012741</c:v>
                </c:pt>
                <c:pt idx="12287">
                  <c:v>55.854545454558199</c:v>
                </c:pt>
                <c:pt idx="12288">
                  <c:v>55.859090909103656</c:v>
                </c:pt>
                <c:pt idx="12289">
                  <c:v>55.863636363649114</c:v>
                </c:pt>
                <c:pt idx="12290">
                  <c:v>55.868181818194572</c:v>
                </c:pt>
                <c:pt idx="12291">
                  <c:v>55.872727272740029</c:v>
                </c:pt>
                <c:pt idx="12292">
                  <c:v>55.877272727285487</c:v>
                </c:pt>
                <c:pt idx="12293">
                  <c:v>55.881818181830944</c:v>
                </c:pt>
                <c:pt idx="12294">
                  <c:v>55.886363636376402</c:v>
                </c:pt>
                <c:pt idx="12295">
                  <c:v>55.890909090921859</c:v>
                </c:pt>
                <c:pt idx="12296">
                  <c:v>55.895454545467317</c:v>
                </c:pt>
                <c:pt idx="12297">
                  <c:v>55.900000000012774</c:v>
                </c:pt>
                <c:pt idx="12298">
                  <c:v>55.904545454558232</c:v>
                </c:pt>
                <c:pt idx="12299">
                  <c:v>55.909090909103689</c:v>
                </c:pt>
                <c:pt idx="12300">
                  <c:v>55.913636363649147</c:v>
                </c:pt>
                <c:pt idx="12301">
                  <c:v>55.918181818194604</c:v>
                </c:pt>
                <c:pt idx="12302">
                  <c:v>55.922727272740062</c:v>
                </c:pt>
                <c:pt idx="12303">
                  <c:v>55.927272727285519</c:v>
                </c:pt>
                <c:pt idx="12304">
                  <c:v>55.931818181830977</c:v>
                </c:pt>
                <c:pt idx="12305">
                  <c:v>55.936363636376434</c:v>
                </c:pt>
                <c:pt idx="12306">
                  <c:v>55.940909090921892</c:v>
                </c:pt>
                <c:pt idx="12307">
                  <c:v>55.945454545467349</c:v>
                </c:pt>
                <c:pt idx="12308">
                  <c:v>55.950000000012807</c:v>
                </c:pt>
                <c:pt idx="12309">
                  <c:v>55.954545454558264</c:v>
                </c:pt>
                <c:pt idx="12310">
                  <c:v>55.959090909103722</c:v>
                </c:pt>
                <c:pt idx="12311">
                  <c:v>55.963636363649179</c:v>
                </c:pt>
                <c:pt idx="12312">
                  <c:v>55.968181818194637</c:v>
                </c:pt>
                <c:pt idx="12313">
                  <c:v>55.972727272740094</c:v>
                </c:pt>
                <c:pt idx="12314">
                  <c:v>55.977272727285552</c:v>
                </c:pt>
                <c:pt idx="12315">
                  <c:v>55.981818181831009</c:v>
                </c:pt>
                <c:pt idx="12316">
                  <c:v>55.986363636376467</c:v>
                </c:pt>
                <c:pt idx="12317">
                  <c:v>55.990909090921924</c:v>
                </c:pt>
                <c:pt idx="12318">
                  <c:v>55.995454545467382</c:v>
                </c:pt>
                <c:pt idx="12319">
                  <c:v>56.00000000001284</c:v>
                </c:pt>
                <c:pt idx="12320">
                  <c:v>56.004545454558297</c:v>
                </c:pt>
                <c:pt idx="12321">
                  <c:v>56.009090909103755</c:v>
                </c:pt>
                <c:pt idx="12322">
                  <c:v>56.013636363649212</c:v>
                </c:pt>
                <c:pt idx="12323">
                  <c:v>56.01818181819467</c:v>
                </c:pt>
                <c:pt idx="12324">
                  <c:v>56.022727272740127</c:v>
                </c:pt>
                <c:pt idx="12325">
                  <c:v>56.027272727285585</c:v>
                </c:pt>
                <c:pt idx="12326">
                  <c:v>56.031818181831042</c:v>
                </c:pt>
                <c:pt idx="12327">
                  <c:v>56.0363636363765</c:v>
                </c:pt>
                <c:pt idx="12328">
                  <c:v>56.040909090921957</c:v>
                </c:pt>
                <c:pt idx="12329">
                  <c:v>56.045454545467415</c:v>
                </c:pt>
                <c:pt idx="12330">
                  <c:v>56.050000000012872</c:v>
                </c:pt>
                <c:pt idx="12331">
                  <c:v>56.05454545455833</c:v>
                </c:pt>
                <c:pt idx="12332">
                  <c:v>56.059090909103787</c:v>
                </c:pt>
                <c:pt idx="12333">
                  <c:v>56.063636363649245</c:v>
                </c:pt>
                <c:pt idx="12334">
                  <c:v>56.068181818194702</c:v>
                </c:pt>
                <c:pt idx="12335">
                  <c:v>56.07272727274016</c:v>
                </c:pt>
                <c:pt idx="12336">
                  <c:v>56.077272727285617</c:v>
                </c:pt>
                <c:pt idx="12337">
                  <c:v>56.081818181831075</c:v>
                </c:pt>
                <c:pt idx="12338">
                  <c:v>56.086363636376532</c:v>
                </c:pt>
                <c:pt idx="12339">
                  <c:v>56.09090909092199</c:v>
                </c:pt>
                <c:pt idx="12340">
                  <c:v>56.095454545467447</c:v>
                </c:pt>
                <c:pt idx="12341">
                  <c:v>56.100000000012905</c:v>
                </c:pt>
                <c:pt idx="12342">
                  <c:v>56.104545454558362</c:v>
                </c:pt>
                <c:pt idx="12343">
                  <c:v>56.10909090910382</c:v>
                </c:pt>
                <c:pt idx="12344">
                  <c:v>56.113636363649277</c:v>
                </c:pt>
                <c:pt idx="12345">
                  <c:v>56.118181818194735</c:v>
                </c:pt>
                <c:pt idx="12346">
                  <c:v>56.122727272740192</c:v>
                </c:pt>
                <c:pt idx="12347">
                  <c:v>56.12727272728565</c:v>
                </c:pt>
                <c:pt idx="12348">
                  <c:v>56.131818181831107</c:v>
                </c:pt>
                <c:pt idx="12349">
                  <c:v>56.136363636376565</c:v>
                </c:pt>
                <c:pt idx="12350">
                  <c:v>56.140909090922023</c:v>
                </c:pt>
                <c:pt idx="12351">
                  <c:v>56.14545454546748</c:v>
                </c:pt>
                <c:pt idx="12352">
                  <c:v>56.150000000012938</c:v>
                </c:pt>
                <c:pt idx="12353">
                  <c:v>56.154545454558395</c:v>
                </c:pt>
                <c:pt idx="12354">
                  <c:v>56.159090909103853</c:v>
                </c:pt>
                <c:pt idx="12355">
                  <c:v>56.16363636364931</c:v>
                </c:pt>
                <c:pt idx="12356">
                  <c:v>56.168181818194768</c:v>
                </c:pt>
                <c:pt idx="12357">
                  <c:v>56.172727272740225</c:v>
                </c:pt>
                <c:pt idx="12358">
                  <c:v>56.177272727285683</c:v>
                </c:pt>
                <c:pt idx="12359">
                  <c:v>56.18181818183114</c:v>
                </c:pt>
                <c:pt idx="12360">
                  <c:v>56.186363636376598</c:v>
                </c:pt>
                <c:pt idx="12361">
                  <c:v>56.190909090922055</c:v>
                </c:pt>
                <c:pt idx="12362">
                  <c:v>56.195454545467513</c:v>
                </c:pt>
                <c:pt idx="12363">
                  <c:v>56.20000000001297</c:v>
                </c:pt>
                <c:pt idx="12364">
                  <c:v>56.204545454558428</c:v>
                </c:pt>
                <c:pt idx="12365">
                  <c:v>56.209090909103885</c:v>
                </c:pt>
                <c:pt idx="12366">
                  <c:v>56.213636363649343</c:v>
                </c:pt>
                <c:pt idx="12367">
                  <c:v>56.2181818181948</c:v>
                </c:pt>
                <c:pt idx="12368">
                  <c:v>56.222727272740258</c:v>
                </c:pt>
                <c:pt idx="12369">
                  <c:v>56.227272727285715</c:v>
                </c:pt>
                <c:pt idx="12370">
                  <c:v>56.231818181831173</c:v>
                </c:pt>
                <c:pt idx="12371">
                  <c:v>56.23636363637663</c:v>
                </c:pt>
                <c:pt idx="12372">
                  <c:v>56.240909090922088</c:v>
                </c:pt>
                <c:pt idx="12373">
                  <c:v>56.245454545467545</c:v>
                </c:pt>
                <c:pt idx="12374">
                  <c:v>56.250000000013003</c:v>
                </c:pt>
                <c:pt idx="12375">
                  <c:v>56.25454545455846</c:v>
                </c:pt>
                <c:pt idx="12376">
                  <c:v>56.259090909103918</c:v>
                </c:pt>
                <c:pt idx="12377">
                  <c:v>56.263636363649375</c:v>
                </c:pt>
                <c:pt idx="12378">
                  <c:v>56.268181818194833</c:v>
                </c:pt>
                <c:pt idx="12379">
                  <c:v>56.272727272740291</c:v>
                </c:pt>
                <c:pt idx="12380">
                  <c:v>56.277272727285748</c:v>
                </c:pt>
                <c:pt idx="12381">
                  <c:v>56.281818181831206</c:v>
                </c:pt>
                <c:pt idx="12382">
                  <c:v>56.286363636376663</c:v>
                </c:pt>
                <c:pt idx="12383">
                  <c:v>56.290909090922121</c:v>
                </c:pt>
                <c:pt idx="12384">
                  <c:v>56.295454545467578</c:v>
                </c:pt>
                <c:pt idx="12385">
                  <c:v>56.300000000013036</c:v>
                </c:pt>
                <c:pt idx="12386">
                  <c:v>56.304545454558493</c:v>
                </c:pt>
                <c:pt idx="12387">
                  <c:v>56.309090909103951</c:v>
                </c:pt>
                <c:pt idx="12388">
                  <c:v>56.313636363649408</c:v>
                </c:pt>
                <c:pt idx="12389">
                  <c:v>56.318181818194866</c:v>
                </c:pt>
                <c:pt idx="12390">
                  <c:v>56.322727272740323</c:v>
                </c:pt>
                <c:pt idx="12391">
                  <c:v>56.327272727285781</c:v>
                </c:pt>
                <c:pt idx="12392">
                  <c:v>56.331818181831238</c:v>
                </c:pt>
                <c:pt idx="12393">
                  <c:v>56.336363636376696</c:v>
                </c:pt>
                <c:pt idx="12394">
                  <c:v>56.340909090922153</c:v>
                </c:pt>
                <c:pt idx="12395">
                  <c:v>56.345454545467611</c:v>
                </c:pt>
                <c:pt idx="12396">
                  <c:v>56.350000000013068</c:v>
                </c:pt>
                <c:pt idx="12397">
                  <c:v>56.354545454558526</c:v>
                </c:pt>
                <c:pt idx="12398">
                  <c:v>56.359090909103983</c:v>
                </c:pt>
                <c:pt idx="12399">
                  <c:v>56.363636363649441</c:v>
                </c:pt>
                <c:pt idx="12400">
                  <c:v>56.368181818194898</c:v>
                </c:pt>
                <c:pt idx="12401">
                  <c:v>56.372727272740356</c:v>
                </c:pt>
                <c:pt idx="12402">
                  <c:v>56.377272727285813</c:v>
                </c:pt>
                <c:pt idx="12403">
                  <c:v>56.381818181831271</c:v>
                </c:pt>
                <c:pt idx="12404">
                  <c:v>56.386363636376728</c:v>
                </c:pt>
                <c:pt idx="12405">
                  <c:v>56.390909090922186</c:v>
                </c:pt>
                <c:pt idx="12406">
                  <c:v>56.395454545467643</c:v>
                </c:pt>
                <c:pt idx="12407">
                  <c:v>56.400000000013101</c:v>
                </c:pt>
                <c:pt idx="12408">
                  <c:v>56.404545454558559</c:v>
                </c:pt>
                <c:pt idx="12409">
                  <c:v>56.409090909104016</c:v>
                </c:pt>
                <c:pt idx="12410">
                  <c:v>56.413636363649474</c:v>
                </c:pt>
                <c:pt idx="12411">
                  <c:v>56.418181818194931</c:v>
                </c:pt>
                <c:pt idx="12412">
                  <c:v>56.422727272740389</c:v>
                </c:pt>
                <c:pt idx="12413">
                  <c:v>56.427272727285846</c:v>
                </c:pt>
                <c:pt idx="12414">
                  <c:v>56.431818181831304</c:v>
                </c:pt>
                <c:pt idx="12415">
                  <c:v>56.436363636376761</c:v>
                </c:pt>
                <c:pt idx="12416">
                  <c:v>56.440909090922219</c:v>
                </c:pt>
                <c:pt idx="12417">
                  <c:v>56.445454545467676</c:v>
                </c:pt>
                <c:pt idx="12418">
                  <c:v>56.450000000013134</c:v>
                </c:pt>
                <c:pt idx="12419">
                  <c:v>56.454545454558591</c:v>
                </c:pt>
                <c:pt idx="12420">
                  <c:v>56.459090909104049</c:v>
                </c:pt>
                <c:pt idx="12421">
                  <c:v>56.463636363649506</c:v>
                </c:pt>
                <c:pt idx="12422">
                  <c:v>56.468181818194964</c:v>
                </c:pt>
                <c:pt idx="12423">
                  <c:v>56.472727272740421</c:v>
                </c:pt>
                <c:pt idx="12424">
                  <c:v>56.477272727285879</c:v>
                </c:pt>
                <c:pt idx="12425">
                  <c:v>56.481818181831336</c:v>
                </c:pt>
                <c:pt idx="12426">
                  <c:v>56.486363636376794</c:v>
                </c:pt>
                <c:pt idx="12427">
                  <c:v>56.490909090922251</c:v>
                </c:pt>
                <c:pt idx="12428">
                  <c:v>56.495454545467709</c:v>
                </c:pt>
                <c:pt idx="12429">
                  <c:v>56.500000000013166</c:v>
                </c:pt>
                <c:pt idx="12430">
                  <c:v>56.504545454558624</c:v>
                </c:pt>
                <c:pt idx="12431">
                  <c:v>56.509090909104081</c:v>
                </c:pt>
                <c:pt idx="12432">
                  <c:v>56.513636363649539</c:v>
                </c:pt>
                <c:pt idx="12433">
                  <c:v>56.518181818194996</c:v>
                </c:pt>
                <c:pt idx="12434">
                  <c:v>56.522727272740454</c:v>
                </c:pt>
                <c:pt idx="12435">
                  <c:v>56.527272727285911</c:v>
                </c:pt>
                <c:pt idx="12436">
                  <c:v>56.531818181831369</c:v>
                </c:pt>
                <c:pt idx="12437">
                  <c:v>56.536363636376826</c:v>
                </c:pt>
                <c:pt idx="12438">
                  <c:v>56.540909090922284</c:v>
                </c:pt>
                <c:pt idx="12439">
                  <c:v>56.545454545467742</c:v>
                </c:pt>
                <c:pt idx="12440">
                  <c:v>56.550000000013199</c:v>
                </c:pt>
                <c:pt idx="12441">
                  <c:v>56.554545454558657</c:v>
                </c:pt>
                <c:pt idx="12442">
                  <c:v>56.559090909104114</c:v>
                </c:pt>
                <c:pt idx="12443">
                  <c:v>56.563636363649572</c:v>
                </c:pt>
                <c:pt idx="12444">
                  <c:v>56.568181818195029</c:v>
                </c:pt>
                <c:pt idx="12445">
                  <c:v>56.572727272740487</c:v>
                </c:pt>
                <c:pt idx="12446">
                  <c:v>56.577272727285944</c:v>
                </c:pt>
                <c:pt idx="12447">
                  <c:v>56.581818181831402</c:v>
                </c:pt>
                <c:pt idx="12448">
                  <c:v>56.586363636376859</c:v>
                </c:pt>
                <c:pt idx="12449">
                  <c:v>56.590909090922317</c:v>
                </c:pt>
                <c:pt idx="12450">
                  <c:v>56.595454545467774</c:v>
                </c:pt>
                <c:pt idx="12451">
                  <c:v>56.600000000013232</c:v>
                </c:pt>
                <c:pt idx="12452">
                  <c:v>56.604545454558689</c:v>
                </c:pt>
                <c:pt idx="12453">
                  <c:v>56.609090909104147</c:v>
                </c:pt>
                <c:pt idx="12454">
                  <c:v>56.613636363649604</c:v>
                </c:pt>
                <c:pt idx="12455">
                  <c:v>56.618181818195062</c:v>
                </c:pt>
                <c:pt idx="12456">
                  <c:v>56.622727272740519</c:v>
                </c:pt>
                <c:pt idx="12457">
                  <c:v>56.627272727285977</c:v>
                </c:pt>
                <c:pt idx="12458">
                  <c:v>56.631818181831434</c:v>
                </c:pt>
                <c:pt idx="12459">
                  <c:v>56.636363636376892</c:v>
                </c:pt>
                <c:pt idx="12460">
                  <c:v>56.640909090922349</c:v>
                </c:pt>
                <c:pt idx="12461">
                  <c:v>56.645454545467807</c:v>
                </c:pt>
                <c:pt idx="12462">
                  <c:v>56.650000000013264</c:v>
                </c:pt>
                <c:pt idx="12463">
                  <c:v>56.654545454558722</c:v>
                </c:pt>
                <c:pt idx="12464">
                  <c:v>56.659090909104179</c:v>
                </c:pt>
                <c:pt idx="12465">
                  <c:v>56.663636363649637</c:v>
                </c:pt>
                <c:pt idx="12466">
                  <c:v>56.668181818195094</c:v>
                </c:pt>
                <c:pt idx="12467">
                  <c:v>56.672727272740552</c:v>
                </c:pt>
                <c:pt idx="12468">
                  <c:v>56.67727272728601</c:v>
                </c:pt>
                <c:pt idx="12469">
                  <c:v>56.681818181831467</c:v>
                </c:pt>
                <c:pt idx="12470">
                  <c:v>56.686363636376925</c:v>
                </c:pt>
                <c:pt idx="12471">
                  <c:v>56.690909090922382</c:v>
                </c:pt>
                <c:pt idx="12472">
                  <c:v>56.69545454546784</c:v>
                </c:pt>
                <c:pt idx="12473">
                  <c:v>56.700000000013297</c:v>
                </c:pt>
                <c:pt idx="12474">
                  <c:v>56.704545454558755</c:v>
                </c:pt>
                <c:pt idx="12475">
                  <c:v>56.709090909104212</c:v>
                </c:pt>
                <c:pt idx="12476">
                  <c:v>56.71363636364967</c:v>
                </c:pt>
                <c:pt idx="12477">
                  <c:v>56.718181818195127</c:v>
                </c:pt>
                <c:pt idx="12478">
                  <c:v>56.722727272740585</c:v>
                </c:pt>
                <c:pt idx="12479">
                  <c:v>56.727272727286042</c:v>
                </c:pt>
                <c:pt idx="12480">
                  <c:v>56.7318181818315</c:v>
                </c:pt>
                <c:pt idx="12481">
                  <c:v>56.736363636376957</c:v>
                </c:pt>
                <c:pt idx="12482">
                  <c:v>56.740909090922415</c:v>
                </c:pt>
                <c:pt idx="12483">
                  <c:v>56.745454545467872</c:v>
                </c:pt>
                <c:pt idx="12484">
                  <c:v>56.75000000001333</c:v>
                </c:pt>
                <c:pt idx="12485">
                  <c:v>56.754545454558787</c:v>
                </c:pt>
                <c:pt idx="12486">
                  <c:v>56.759090909104245</c:v>
                </c:pt>
                <c:pt idx="12487">
                  <c:v>56.763636363649702</c:v>
                </c:pt>
                <c:pt idx="12488">
                  <c:v>56.76818181819516</c:v>
                </c:pt>
                <c:pt idx="12489">
                  <c:v>56.772727272740617</c:v>
                </c:pt>
                <c:pt idx="12490">
                  <c:v>56.777272727286075</c:v>
                </c:pt>
                <c:pt idx="12491">
                  <c:v>56.781818181831532</c:v>
                </c:pt>
                <c:pt idx="12492">
                  <c:v>56.78636363637699</c:v>
                </c:pt>
                <c:pt idx="12493">
                  <c:v>56.790909090922447</c:v>
                </c:pt>
                <c:pt idx="12494">
                  <c:v>56.795454545467905</c:v>
                </c:pt>
                <c:pt idx="12495">
                  <c:v>56.800000000013362</c:v>
                </c:pt>
                <c:pt idx="12496">
                  <c:v>56.80454545455882</c:v>
                </c:pt>
                <c:pt idx="12497">
                  <c:v>56.809090909104278</c:v>
                </c:pt>
                <c:pt idx="12498">
                  <c:v>56.813636363649735</c:v>
                </c:pt>
                <c:pt idx="12499">
                  <c:v>56.818181818195193</c:v>
                </c:pt>
                <c:pt idx="12500">
                  <c:v>56.82272727274065</c:v>
                </c:pt>
                <c:pt idx="12501">
                  <c:v>56.827272727286108</c:v>
                </c:pt>
                <c:pt idx="12502">
                  <c:v>56.831818181831565</c:v>
                </c:pt>
                <c:pt idx="12503">
                  <c:v>56.836363636377023</c:v>
                </c:pt>
                <c:pt idx="12504">
                  <c:v>56.84090909092248</c:v>
                </c:pt>
                <c:pt idx="12505">
                  <c:v>56.845454545467938</c:v>
                </c:pt>
                <c:pt idx="12506">
                  <c:v>56.850000000013395</c:v>
                </c:pt>
                <c:pt idx="12507">
                  <c:v>56.854545454558853</c:v>
                </c:pt>
                <c:pt idx="12508">
                  <c:v>56.85909090910431</c:v>
                </c:pt>
                <c:pt idx="12509">
                  <c:v>56.863636363649768</c:v>
                </c:pt>
                <c:pt idx="12510">
                  <c:v>56.868181818195225</c:v>
                </c:pt>
                <c:pt idx="12511">
                  <c:v>56.872727272740683</c:v>
                </c:pt>
                <c:pt idx="12512">
                  <c:v>56.87727272728614</c:v>
                </c:pt>
                <c:pt idx="12513">
                  <c:v>56.881818181831598</c:v>
                </c:pt>
                <c:pt idx="12514">
                  <c:v>56.886363636377055</c:v>
                </c:pt>
                <c:pt idx="12515">
                  <c:v>56.890909090922513</c:v>
                </c:pt>
                <c:pt idx="12516">
                  <c:v>56.89545454546797</c:v>
                </c:pt>
                <c:pt idx="12517">
                  <c:v>56.900000000013428</c:v>
                </c:pt>
                <c:pt idx="12518">
                  <c:v>56.904545454558885</c:v>
                </c:pt>
                <c:pt idx="12519">
                  <c:v>56.909090909104343</c:v>
                </c:pt>
                <c:pt idx="12520">
                  <c:v>56.9136363636498</c:v>
                </c:pt>
                <c:pt idx="12521">
                  <c:v>56.918181818195258</c:v>
                </c:pt>
                <c:pt idx="12522">
                  <c:v>56.922727272740715</c:v>
                </c:pt>
                <c:pt idx="12523">
                  <c:v>56.927272727286173</c:v>
                </c:pt>
                <c:pt idx="12524">
                  <c:v>56.93181818183163</c:v>
                </c:pt>
                <c:pt idx="12525">
                  <c:v>56.936363636377088</c:v>
                </c:pt>
                <c:pt idx="12526">
                  <c:v>56.940909090922545</c:v>
                </c:pt>
                <c:pt idx="12527">
                  <c:v>56.945454545468003</c:v>
                </c:pt>
                <c:pt idx="12528">
                  <c:v>56.950000000013461</c:v>
                </c:pt>
                <c:pt idx="12529">
                  <c:v>56.954545454558918</c:v>
                </c:pt>
                <c:pt idx="12530">
                  <c:v>56.959090909104376</c:v>
                </c:pt>
                <c:pt idx="12531">
                  <c:v>56.963636363649833</c:v>
                </c:pt>
                <c:pt idx="12532">
                  <c:v>56.968181818195291</c:v>
                </c:pt>
                <c:pt idx="12533">
                  <c:v>56.972727272740748</c:v>
                </c:pt>
                <c:pt idx="12534">
                  <c:v>56.977272727286206</c:v>
                </c:pt>
                <c:pt idx="12535">
                  <c:v>56.981818181831663</c:v>
                </c:pt>
                <c:pt idx="12536">
                  <c:v>56.986363636377121</c:v>
                </c:pt>
                <c:pt idx="12537">
                  <c:v>56.990909090922578</c:v>
                </c:pt>
                <c:pt idx="12538">
                  <c:v>56.995454545468036</c:v>
                </c:pt>
                <c:pt idx="12539">
                  <c:v>57.000000000013493</c:v>
                </c:pt>
                <c:pt idx="12540">
                  <c:v>57.004545454558951</c:v>
                </c:pt>
                <c:pt idx="12541">
                  <c:v>57.009090909104408</c:v>
                </c:pt>
                <c:pt idx="12542">
                  <c:v>57.013636363649866</c:v>
                </c:pt>
                <c:pt idx="12543">
                  <c:v>57.018181818195323</c:v>
                </c:pt>
                <c:pt idx="12544">
                  <c:v>57.022727272740781</c:v>
                </c:pt>
                <c:pt idx="12545">
                  <c:v>57.027272727286238</c:v>
                </c:pt>
                <c:pt idx="12546">
                  <c:v>57.031818181831696</c:v>
                </c:pt>
                <c:pt idx="12547">
                  <c:v>57.036363636377153</c:v>
                </c:pt>
                <c:pt idx="12548">
                  <c:v>57.040909090922611</c:v>
                </c:pt>
                <c:pt idx="12549">
                  <c:v>57.045454545468068</c:v>
                </c:pt>
                <c:pt idx="12550">
                  <c:v>57.050000000013526</c:v>
                </c:pt>
                <c:pt idx="12551">
                  <c:v>57.054545454558983</c:v>
                </c:pt>
                <c:pt idx="12552">
                  <c:v>57.059090909104441</c:v>
                </c:pt>
                <c:pt idx="12553">
                  <c:v>57.063636363649898</c:v>
                </c:pt>
                <c:pt idx="12554">
                  <c:v>57.068181818195356</c:v>
                </c:pt>
                <c:pt idx="12555">
                  <c:v>57.072727272740813</c:v>
                </c:pt>
                <c:pt idx="12556">
                  <c:v>57.077272727286271</c:v>
                </c:pt>
                <c:pt idx="12557">
                  <c:v>57.081818181831729</c:v>
                </c:pt>
                <c:pt idx="12558">
                  <c:v>57.086363636377186</c:v>
                </c:pt>
                <c:pt idx="12559">
                  <c:v>57.090909090922644</c:v>
                </c:pt>
                <c:pt idx="12560">
                  <c:v>57.095454545468101</c:v>
                </c:pt>
                <c:pt idx="12561">
                  <c:v>57.100000000013559</c:v>
                </c:pt>
                <c:pt idx="12562">
                  <c:v>57.104545454559016</c:v>
                </c:pt>
                <c:pt idx="12563">
                  <c:v>57.109090909104474</c:v>
                </c:pt>
                <c:pt idx="12564">
                  <c:v>57.113636363649931</c:v>
                </c:pt>
                <c:pt idx="12565">
                  <c:v>57.118181818195389</c:v>
                </c:pt>
                <c:pt idx="12566">
                  <c:v>57.122727272740846</c:v>
                </c:pt>
                <c:pt idx="12567">
                  <c:v>57.127272727286304</c:v>
                </c:pt>
                <c:pt idx="12568">
                  <c:v>57.131818181831761</c:v>
                </c:pt>
                <c:pt idx="12569">
                  <c:v>57.136363636377219</c:v>
                </c:pt>
                <c:pt idx="12570">
                  <c:v>57.140909090922676</c:v>
                </c:pt>
                <c:pt idx="12571">
                  <c:v>57.145454545468134</c:v>
                </c:pt>
                <c:pt idx="12572">
                  <c:v>57.150000000013591</c:v>
                </c:pt>
                <c:pt idx="12573">
                  <c:v>57.154545454559049</c:v>
                </c:pt>
                <c:pt idx="12574">
                  <c:v>57.159090909104506</c:v>
                </c:pt>
                <c:pt idx="12575">
                  <c:v>57.163636363649964</c:v>
                </c:pt>
                <c:pt idx="12576">
                  <c:v>57.168181818195421</c:v>
                </c:pt>
                <c:pt idx="12577">
                  <c:v>57.172727272740879</c:v>
                </c:pt>
                <c:pt idx="12578">
                  <c:v>57.177272727286336</c:v>
                </c:pt>
                <c:pt idx="12579">
                  <c:v>57.181818181831794</c:v>
                </c:pt>
                <c:pt idx="12580">
                  <c:v>57.186363636377251</c:v>
                </c:pt>
                <c:pt idx="12581">
                  <c:v>57.190909090922709</c:v>
                </c:pt>
                <c:pt idx="12582">
                  <c:v>57.195454545468166</c:v>
                </c:pt>
                <c:pt idx="12583">
                  <c:v>57.200000000013624</c:v>
                </c:pt>
                <c:pt idx="12584">
                  <c:v>57.204545454559081</c:v>
                </c:pt>
                <c:pt idx="12585">
                  <c:v>57.209090909104539</c:v>
                </c:pt>
                <c:pt idx="12586">
                  <c:v>57.213636363649996</c:v>
                </c:pt>
                <c:pt idx="12587">
                  <c:v>57.218181818195454</c:v>
                </c:pt>
                <c:pt idx="12588">
                  <c:v>57.222727272740912</c:v>
                </c:pt>
                <c:pt idx="12589">
                  <c:v>57.227272727286369</c:v>
                </c:pt>
                <c:pt idx="12590">
                  <c:v>57.231818181831827</c:v>
                </c:pt>
                <c:pt idx="12591">
                  <c:v>57.236363636377284</c:v>
                </c:pt>
                <c:pt idx="12592">
                  <c:v>57.240909090922742</c:v>
                </c:pt>
                <c:pt idx="12593">
                  <c:v>57.245454545468199</c:v>
                </c:pt>
                <c:pt idx="12594">
                  <c:v>57.250000000013657</c:v>
                </c:pt>
                <c:pt idx="12595">
                  <c:v>57.254545454559114</c:v>
                </c:pt>
                <c:pt idx="12596">
                  <c:v>57.259090909104572</c:v>
                </c:pt>
                <c:pt idx="12597">
                  <c:v>57.263636363650029</c:v>
                </c:pt>
                <c:pt idx="12598">
                  <c:v>57.268181818195487</c:v>
                </c:pt>
                <c:pt idx="12599">
                  <c:v>57.272727272740944</c:v>
                </c:pt>
                <c:pt idx="12600">
                  <c:v>57.277272727286402</c:v>
                </c:pt>
                <c:pt idx="12601">
                  <c:v>57.281818181831859</c:v>
                </c:pt>
                <c:pt idx="12602">
                  <c:v>57.286363636377317</c:v>
                </c:pt>
                <c:pt idx="12603">
                  <c:v>57.290909090922774</c:v>
                </c:pt>
                <c:pt idx="12604">
                  <c:v>57.295454545468232</c:v>
                </c:pt>
                <c:pt idx="12605">
                  <c:v>57.300000000013689</c:v>
                </c:pt>
                <c:pt idx="12606">
                  <c:v>57.304545454559147</c:v>
                </c:pt>
                <c:pt idx="12607">
                  <c:v>57.309090909104604</c:v>
                </c:pt>
                <c:pt idx="12608">
                  <c:v>57.313636363650062</c:v>
                </c:pt>
                <c:pt idx="12609">
                  <c:v>57.318181818195519</c:v>
                </c:pt>
                <c:pt idx="12610">
                  <c:v>57.322727272740977</c:v>
                </c:pt>
                <c:pt idx="12611">
                  <c:v>57.327272727286434</c:v>
                </c:pt>
                <c:pt idx="12612">
                  <c:v>57.331818181831892</c:v>
                </c:pt>
                <c:pt idx="12613">
                  <c:v>57.336363636377349</c:v>
                </c:pt>
                <c:pt idx="12614">
                  <c:v>57.340909090922807</c:v>
                </c:pt>
                <c:pt idx="12615">
                  <c:v>57.345454545468264</c:v>
                </c:pt>
                <c:pt idx="12616">
                  <c:v>57.350000000013722</c:v>
                </c:pt>
                <c:pt idx="12617">
                  <c:v>57.35454545455918</c:v>
                </c:pt>
                <c:pt idx="12618">
                  <c:v>57.359090909104637</c:v>
                </c:pt>
                <c:pt idx="12619">
                  <c:v>57.363636363650095</c:v>
                </c:pt>
                <c:pt idx="12620">
                  <c:v>57.368181818195552</c:v>
                </c:pt>
                <c:pt idx="12621">
                  <c:v>57.37272727274101</c:v>
                </c:pt>
                <c:pt idx="12622">
                  <c:v>57.377272727286467</c:v>
                </c:pt>
                <c:pt idx="12623">
                  <c:v>57.381818181831925</c:v>
                </c:pt>
                <c:pt idx="12624">
                  <c:v>57.386363636377382</c:v>
                </c:pt>
                <c:pt idx="12625">
                  <c:v>57.39090909092284</c:v>
                </c:pt>
                <c:pt idx="12626">
                  <c:v>57.395454545468297</c:v>
                </c:pt>
                <c:pt idx="12627">
                  <c:v>57.400000000013755</c:v>
                </c:pt>
                <c:pt idx="12628">
                  <c:v>57.404545454559212</c:v>
                </c:pt>
                <c:pt idx="12629">
                  <c:v>57.40909090910467</c:v>
                </c:pt>
                <c:pt idx="12630">
                  <c:v>57.413636363650127</c:v>
                </c:pt>
                <c:pt idx="12631">
                  <c:v>57.418181818195585</c:v>
                </c:pt>
                <c:pt idx="12632">
                  <c:v>57.422727272741042</c:v>
                </c:pt>
                <c:pt idx="12633">
                  <c:v>57.4272727272865</c:v>
                </c:pt>
                <c:pt idx="12634">
                  <c:v>57.431818181831957</c:v>
                </c:pt>
                <c:pt idx="12635">
                  <c:v>57.436363636377415</c:v>
                </c:pt>
                <c:pt idx="12636">
                  <c:v>57.440909090922872</c:v>
                </c:pt>
                <c:pt idx="12637">
                  <c:v>57.44545454546833</c:v>
                </c:pt>
                <c:pt idx="12638">
                  <c:v>57.450000000013787</c:v>
                </c:pt>
                <c:pt idx="12639">
                  <c:v>57.454545454559245</c:v>
                </c:pt>
                <c:pt idx="12640">
                  <c:v>57.459090909104702</c:v>
                </c:pt>
                <c:pt idx="12641">
                  <c:v>57.46363636365016</c:v>
                </c:pt>
                <c:pt idx="12642">
                  <c:v>57.468181818195617</c:v>
                </c:pt>
                <c:pt idx="12643">
                  <c:v>57.472727272741075</c:v>
                </c:pt>
                <c:pt idx="12644">
                  <c:v>57.477272727286532</c:v>
                </c:pt>
                <c:pt idx="12645">
                  <c:v>57.48181818183199</c:v>
                </c:pt>
                <c:pt idx="12646">
                  <c:v>57.486363636377448</c:v>
                </c:pt>
                <c:pt idx="12647">
                  <c:v>57.490909090922905</c:v>
                </c:pt>
                <c:pt idx="12648">
                  <c:v>57.495454545468363</c:v>
                </c:pt>
                <c:pt idx="12649">
                  <c:v>57.50000000001382</c:v>
                </c:pt>
                <c:pt idx="12650">
                  <c:v>57.504545454559278</c:v>
                </c:pt>
                <c:pt idx="12651">
                  <c:v>57.509090909104735</c:v>
                </c:pt>
                <c:pt idx="12652">
                  <c:v>57.513636363650193</c:v>
                </c:pt>
                <c:pt idx="12653">
                  <c:v>57.51818181819565</c:v>
                </c:pt>
                <c:pt idx="12654">
                  <c:v>57.522727272741108</c:v>
                </c:pt>
                <c:pt idx="12655">
                  <c:v>57.527272727286565</c:v>
                </c:pt>
                <c:pt idx="12656">
                  <c:v>57.531818181832023</c:v>
                </c:pt>
                <c:pt idx="12657">
                  <c:v>57.53636363637748</c:v>
                </c:pt>
                <c:pt idx="12658">
                  <c:v>57.540909090922938</c:v>
                </c:pt>
                <c:pt idx="12659">
                  <c:v>57.545454545468395</c:v>
                </c:pt>
                <c:pt idx="12660">
                  <c:v>57.550000000013853</c:v>
                </c:pt>
                <c:pt idx="12661">
                  <c:v>57.55454545455931</c:v>
                </c:pt>
                <c:pt idx="12662">
                  <c:v>57.559090909104768</c:v>
                </c:pt>
                <c:pt idx="12663">
                  <c:v>57.563636363650225</c:v>
                </c:pt>
                <c:pt idx="12664">
                  <c:v>57.568181818195683</c:v>
                </c:pt>
                <c:pt idx="12665">
                  <c:v>57.57272727274114</c:v>
                </c:pt>
                <c:pt idx="12666">
                  <c:v>57.577272727286598</c:v>
                </c:pt>
                <c:pt idx="12667">
                  <c:v>57.581818181832055</c:v>
                </c:pt>
                <c:pt idx="12668">
                  <c:v>57.586363636377513</c:v>
                </c:pt>
                <c:pt idx="12669">
                  <c:v>57.59090909092297</c:v>
                </c:pt>
                <c:pt idx="12670">
                  <c:v>57.595454545468428</c:v>
                </c:pt>
                <c:pt idx="12671">
                  <c:v>57.600000000013885</c:v>
                </c:pt>
                <c:pt idx="12672">
                  <c:v>57.604545454559343</c:v>
                </c:pt>
                <c:pt idx="12673">
                  <c:v>57.6090909091048</c:v>
                </c:pt>
                <c:pt idx="12674">
                  <c:v>57.613636363650258</c:v>
                </c:pt>
                <c:pt idx="12675">
                  <c:v>57.618181818195715</c:v>
                </c:pt>
                <c:pt idx="12676">
                  <c:v>57.622727272741173</c:v>
                </c:pt>
                <c:pt idx="12677">
                  <c:v>57.627272727286631</c:v>
                </c:pt>
                <c:pt idx="12678">
                  <c:v>57.631818181832088</c:v>
                </c:pt>
                <c:pt idx="12679">
                  <c:v>57.636363636377546</c:v>
                </c:pt>
                <c:pt idx="12680">
                  <c:v>57.640909090923003</c:v>
                </c:pt>
                <c:pt idx="12681">
                  <c:v>57.645454545468461</c:v>
                </c:pt>
                <c:pt idx="12682">
                  <c:v>57.650000000013918</c:v>
                </c:pt>
                <c:pt idx="12683">
                  <c:v>57.654545454559376</c:v>
                </c:pt>
                <c:pt idx="12684">
                  <c:v>57.659090909104833</c:v>
                </c:pt>
                <c:pt idx="12685">
                  <c:v>57.663636363650291</c:v>
                </c:pt>
                <c:pt idx="12686">
                  <c:v>57.668181818195748</c:v>
                </c:pt>
                <c:pt idx="12687">
                  <c:v>57.672727272741206</c:v>
                </c:pt>
                <c:pt idx="12688">
                  <c:v>57.677272727286663</c:v>
                </c:pt>
                <c:pt idx="12689">
                  <c:v>57.681818181832121</c:v>
                </c:pt>
                <c:pt idx="12690">
                  <c:v>57.686363636377578</c:v>
                </c:pt>
                <c:pt idx="12691">
                  <c:v>57.690909090923036</c:v>
                </c:pt>
                <c:pt idx="12692">
                  <c:v>57.695454545468493</c:v>
                </c:pt>
                <c:pt idx="12693">
                  <c:v>57.700000000013951</c:v>
                </c:pt>
                <c:pt idx="12694">
                  <c:v>57.704545454559408</c:v>
                </c:pt>
                <c:pt idx="12695">
                  <c:v>57.709090909104866</c:v>
                </c:pt>
                <c:pt idx="12696">
                  <c:v>57.713636363650323</c:v>
                </c:pt>
                <c:pt idx="12697">
                  <c:v>57.718181818195781</c:v>
                </c:pt>
                <c:pt idx="12698">
                  <c:v>57.722727272741238</c:v>
                </c:pt>
                <c:pt idx="12699">
                  <c:v>57.727272727286696</c:v>
                </c:pt>
                <c:pt idx="12700">
                  <c:v>57.731818181832153</c:v>
                </c:pt>
                <c:pt idx="12701">
                  <c:v>57.736363636377611</c:v>
                </c:pt>
                <c:pt idx="12702">
                  <c:v>57.740909090923068</c:v>
                </c:pt>
                <c:pt idx="12703">
                  <c:v>57.745454545468526</c:v>
                </c:pt>
                <c:pt idx="12704">
                  <c:v>57.750000000013983</c:v>
                </c:pt>
                <c:pt idx="12705">
                  <c:v>57.754545454559441</c:v>
                </c:pt>
                <c:pt idx="12706">
                  <c:v>57.759090909104899</c:v>
                </c:pt>
                <c:pt idx="12707">
                  <c:v>57.763636363650356</c:v>
                </c:pt>
                <c:pt idx="12708">
                  <c:v>57.768181818195814</c:v>
                </c:pt>
                <c:pt idx="12709">
                  <c:v>57.772727272741271</c:v>
                </c:pt>
                <c:pt idx="12710">
                  <c:v>57.777272727286729</c:v>
                </c:pt>
                <c:pt idx="12711">
                  <c:v>57.781818181832186</c:v>
                </c:pt>
                <c:pt idx="12712">
                  <c:v>57.786363636377644</c:v>
                </c:pt>
                <c:pt idx="12713">
                  <c:v>57.790909090923101</c:v>
                </c:pt>
                <c:pt idx="12714">
                  <c:v>57.795454545468559</c:v>
                </c:pt>
                <c:pt idx="12715">
                  <c:v>57.800000000014016</c:v>
                </c:pt>
                <c:pt idx="12716">
                  <c:v>57.804545454559474</c:v>
                </c:pt>
                <c:pt idx="12717">
                  <c:v>57.809090909104931</c:v>
                </c:pt>
                <c:pt idx="12718">
                  <c:v>57.813636363650389</c:v>
                </c:pt>
                <c:pt idx="12719">
                  <c:v>57.818181818195846</c:v>
                </c:pt>
                <c:pt idx="12720">
                  <c:v>57.822727272741304</c:v>
                </c:pt>
                <c:pt idx="12721">
                  <c:v>57.827272727286761</c:v>
                </c:pt>
                <c:pt idx="12722">
                  <c:v>57.831818181832219</c:v>
                </c:pt>
                <c:pt idx="12723">
                  <c:v>57.836363636377676</c:v>
                </c:pt>
                <c:pt idx="12724">
                  <c:v>57.840909090923134</c:v>
                </c:pt>
                <c:pt idx="12725">
                  <c:v>57.845454545468591</c:v>
                </c:pt>
                <c:pt idx="12726">
                  <c:v>57.850000000014049</c:v>
                </c:pt>
                <c:pt idx="12727">
                  <c:v>57.854545454559506</c:v>
                </c:pt>
                <c:pt idx="12728">
                  <c:v>57.859090909104964</c:v>
                </c:pt>
                <c:pt idx="12729">
                  <c:v>57.863636363650421</c:v>
                </c:pt>
                <c:pt idx="12730">
                  <c:v>57.868181818195879</c:v>
                </c:pt>
                <c:pt idx="12731">
                  <c:v>57.872727272741336</c:v>
                </c:pt>
                <c:pt idx="12732">
                  <c:v>57.877272727286794</c:v>
                </c:pt>
                <c:pt idx="12733">
                  <c:v>57.881818181832251</c:v>
                </c:pt>
                <c:pt idx="12734">
                  <c:v>57.886363636377709</c:v>
                </c:pt>
                <c:pt idx="12735">
                  <c:v>57.890909090923167</c:v>
                </c:pt>
                <c:pt idx="12736">
                  <c:v>57.895454545468624</c:v>
                </c:pt>
                <c:pt idx="12737">
                  <c:v>57.900000000014082</c:v>
                </c:pt>
                <c:pt idx="12738">
                  <c:v>57.904545454559539</c:v>
                </c:pt>
                <c:pt idx="12739">
                  <c:v>57.909090909104997</c:v>
                </c:pt>
                <c:pt idx="12740">
                  <c:v>57.913636363650454</c:v>
                </c:pt>
                <c:pt idx="12741">
                  <c:v>57.918181818195912</c:v>
                </c:pt>
                <c:pt idx="12742">
                  <c:v>57.922727272741369</c:v>
                </c:pt>
                <c:pt idx="12743">
                  <c:v>57.927272727286827</c:v>
                </c:pt>
                <c:pt idx="12744">
                  <c:v>57.931818181832284</c:v>
                </c:pt>
                <c:pt idx="12745">
                  <c:v>57.936363636377742</c:v>
                </c:pt>
                <c:pt idx="12746">
                  <c:v>57.940909090923199</c:v>
                </c:pt>
                <c:pt idx="12747">
                  <c:v>57.945454545468657</c:v>
                </c:pt>
                <c:pt idx="12748">
                  <c:v>57.950000000014114</c:v>
                </c:pt>
                <c:pt idx="12749">
                  <c:v>57.954545454559572</c:v>
                </c:pt>
                <c:pt idx="12750">
                  <c:v>57.959090909105029</c:v>
                </c:pt>
                <c:pt idx="12751">
                  <c:v>57.963636363650487</c:v>
                </c:pt>
                <c:pt idx="12752">
                  <c:v>57.968181818195944</c:v>
                </c:pt>
                <c:pt idx="12753">
                  <c:v>57.972727272741402</c:v>
                </c:pt>
                <c:pt idx="12754">
                  <c:v>57.977272727286859</c:v>
                </c:pt>
                <c:pt idx="12755">
                  <c:v>57.981818181832317</c:v>
                </c:pt>
                <c:pt idx="12756">
                  <c:v>57.986363636377774</c:v>
                </c:pt>
                <c:pt idx="12757">
                  <c:v>57.990909090923232</c:v>
                </c:pt>
                <c:pt idx="12758">
                  <c:v>57.995454545468689</c:v>
                </c:pt>
                <c:pt idx="12759">
                  <c:v>58.000000000014147</c:v>
                </c:pt>
                <c:pt idx="12760">
                  <c:v>58.004545454559604</c:v>
                </c:pt>
                <c:pt idx="12761">
                  <c:v>58.009090909105062</c:v>
                </c:pt>
                <c:pt idx="12762">
                  <c:v>58.013636363650519</c:v>
                </c:pt>
                <c:pt idx="12763">
                  <c:v>58.018181818195977</c:v>
                </c:pt>
                <c:pt idx="12764">
                  <c:v>58.022727272741434</c:v>
                </c:pt>
                <c:pt idx="12765">
                  <c:v>58.027272727286892</c:v>
                </c:pt>
                <c:pt idx="12766">
                  <c:v>58.03181818183235</c:v>
                </c:pt>
                <c:pt idx="12767">
                  <c:v>58.036363636377807</c:v>
                </c:pt>
                <c:pt idx="12768">
                  <c:v>58.040909090923265</c:v>
                </c:pt>
                <c:pt idx="12769">
                  <c:v>58.045454545468722</c:v>
                </c:pt>
                <c:pt idx="12770">
                  <c:v>58.05000000001418</c:v>
                </c:pt>
                <c:pt idx="12771">
                  <c:v>58.054545454559637</c:v>
                </c:pt>
                <c:pt idx="12772">
                  <c:v>58.059090909105095</c:v>
                </c:pt>
                <c:pt idx="12773">
                  <c:v>58.063636363650552</c:v>
                </c:pt>
                <c:pt idx="12774">
                  <c:v>58.06818181819601</c:v>
                </c:pt>
                <c:pt idx="12775">
                  <c:v>58.072727272741467</c:v>
                </c:pt>
                <c:pt idx="12776">
                  <c:v>58.077272727286925</c:v>
                </c:pt>
                <c:pt idx="12777">
                  <c:v>58.081818181832382</c:v>
                </c:pt>
                <c:pt idx="12778">
                  <c:v>58.08636363637784</c:v>
                </c:pt>
                <c:pt idx="12779">
                  <c:v>58.090909090923297</c:v>
                </c:pt>
                <c:pt idx="12780">
                  <c:v>58.095454545468755</c:v>
                </c:pt>
                <c:pt idx="12781">
                  <c:v>58.100000000014212</c:v>
                </c:pt>
                <c:pt idx="12782">
                  <c:v>58.10454545455967</c:v>
                </c:pt>
                <c:pt idx="12783">
                  <c:v>58.109090909105127</c:v>
                </c:pt>
                <c:pt idx="12784">
                  <c:v>58.113636363650585</c:v>
                </c:pt>
                <c:pt idx="12785">
                  <c:v>58.118181818196042</c:v>
                </c:pt>
                <c:pt idx="12786">
                  <c:v>58.1227272727415</c:v>
                </c:pt>
                <c:pt idx="12787">
                  <c:v>58.127272727286957</c:v>
                </c:pt>
                <c:pt idx="12788">
                  <c:v>58.131818181832415</c:v>
                </c:pt>
                <c:pt idx="12789">
                  <c:v>58.136363636377872</c:v>
                </c:pt>
                <c:pt idx="12790">
                  <c:v>58.14090909092333</c:v>
                </c:pt>
                <c:pt idx="12791">
                  <c:v>58.145454545468787</c:v>
                </c:pt>
                <c:pt idx="12792">
                  <c:v>58.150000000014245</c:v>
                </c:pt>
                <c:pt idx="12793">
                  <c:v>58.154545454559702</c:v>
                </c:pt>
                <c:pt idx="12794">
                  <c:v>58.15909090910516</c:v>
                </c:pt>
                <c:pt idx="12795">
                  <c:v>58.163636363650618</c:v>
                </c:pt>
                <c:pt idx="12796">
                  <c:v>58.168181818196075</c:v>
                </c:pt>
                <c:pt idx="12797">
                  <c:v>58.172727272741533</c:v>
                </c:pt>
                <c:pt idx="12798">
                  <c:v>58.17727272728699</c:v>
                </c:pt>
                <c:pt idx="12799">
                  <c:v>58.181818181832448</c:v>
                </c:pt>
                <c:pt idx="12800">
                  <c:v>58.186363636377905</c:v>
                </c:pt>
                <c:pt idx="12801">
                  <c:v>58.190909090923363</c:v>
                </c:pt>
                <c:pt idx="12802">
                  <c:v>58.19545454546882</c:v>
                </c:pt>
                <c:pt idx="12803">
                  <c:v>58.200000000014278</c:v>
                </c:pt>
                <c:pt idx="12804">
                  <c:v>58.204545454559735</c:v>
                </c:pt>
                <c:pt idx="12805">
                  <c:v>58.209090909105193</c:v>
                </c:pt>
                <c:pt idx="12806">
                  <c:v>58.21363636365065</c:v>
                </c:pt>
                <c:pt idx="12807">
                  <c:v>58.218181818196108</c:v>
                </c:pt>
                <c:pt idx="12808">
                  <c:v>58.222727272741565</c:v>
                </c:pt>
                <c:pt idx="12809">
                  <c:v>58.227272727287023</c:v>
                </c:pt>
                <c:pt idx="12810">
                  <c:v>58.23181818183248</c:v>
                </c:pt>
                <c:pt idx="12811">
                  <c:v>58.236363636377938</c:v>
                </c:pt>
                <c:pt idx="12812">
                  <c:v>58.240909090923395</c:v>
                </c:pt>
                <c:pt idx="12813">
                  <c:v>58.245454545468853</c:v>
                </c:pt>
                <c:pt idx="12814">
                  <c:v>58.25000000001431</c:v>
                </c:pt>
                <c:pt idx="12815">
                  <c:v>58.254545454559768</c:v>
                </c:pt>
                <c:pt idx="12816">
                  <c:v>58.259090909105225</c:v>
                </c:pt>
                <c:pt idx="12817">
                  <c:v>58.263636363650683</c:v>
                </c:pt>
                <c:pt idx="12818">
                  <c:v>58.26818181819614</c:v>
                </c:pt>
                <c:pt idx="12819">
                  <c:v>58.272727272741598</c:v>
                </c:pt>
                <c:pt idx="12820">
                  <c:v>58.277272727287055</c:v>
                </c:pt>
                <c:pt idx="12821">
                  <c:v>58.281818181832513</c:v>
                </c:pt>
                <c:pt idx="12822">
                  <c:v>58.28636363637797</c:v>
                </c:pt>
                <c:pt idx="12823">
                  <c:v>58.290909090923428</c:v>
                </c:pt>
                <c:pt idx="12824">
                  <c:v>58.295454545468885</c:v>
                </c:pt>
                <c:pt idx="12825">
                  <c:v>58.300000000014343</c:v>
                </c:pt>
                <c:pt idx="12826">
                  <c:v>58.304545454559801</c:v>
                </c:pt>
                <c:pt idx="12827">
                  <c:v>58.309090909105258</c:v>
                </c:pt>
                <c:pt idx="12828">
                  <c:v>58.313636363650716</c:v>
                </c:pt>
                <c:pt idx="12829">
                  <c:v>58.318181818196173</c:v>
                </c:pt>
                <c:pt idx="12830">
                  <c:v>58.322727272741631</c:v>
                </c:pt>
                <c:pt idx="12831">
                  <c:v>58.327272727287088</c:v>
                </c:pt>
                <c:pt idx="12832">
                  <c:v>58.331818181832546</c:v>
                </c:pt>
                <c:pt idx="12833">
                  <c:v>58.336363636378003</c:v>
                </c:pt>
                <c:pt idx="12834">
                  <c:v>58.340909090923461</c:v>
                </c:pt>
                <c:pt idx="12835">
                  <c:v>58.345454545468918</c:v>
                </c:pt>
                <c:pt idx="12836">
                  <c:v>58.350000000014376</c:v>
                </c:pt>
                <c:pt idx="12837">
                  <c:v>58.354545454559833</c:v>
                </c:pt>
                <c:pt idx="12838">
                  <c:v>58.359090909105291</c:v>
                </c:pt>
                <c:pt idx="12839">
                  <c:v>58.363636363650748</c:v>
                </c:pt>
                <c:pt idx="12840">
                  <c:v>58.368181818196206</c:v>
                </c:pt>
                <c:pt idx="12841">
                  <c:v>58.372727272741663</c:v>
                </c:pt>
                <c:pt idx="12842">
                  <c:v>58.377272727287121</c:v>
                </c:pt>
                <c:pt idx="12843">
                  <c:v>58.381818181832578</c:v>
                </c:pt>
                <c:pt idx="12844">
                  <c:v>58.386363636378036</c:v>
                </c:pt>
                <c:pt idx="12845">
                  <c:v>58.390909090923493</c:v>
                </c:pt>
                <c:pt idx="12846">
                  <c:v>58.395454545468951</c:v>
                </c:pt>
                <c:pt idx="12847">
                  <c:v>58.400000000014408</c:v>
                </c:pt>
                <c:pt idx="12848">
                  <c:v>58.404545454559866</c:v>
                </c:pt>
                <c:pt idx="12849">
                  <c:v>58.409090909105323</c:v>
                </c:pt>
                <c:pt idx="12850">
                  <c:v>58.413636363650781</c:v>
                </c:pt>
                <c:pt idx="12851">
                  <c:v>58.418181818196238</c:v>
                </c:pt>
                <c:pt idx="12852">
                  <c:v>58.422727272741696</c:v>
                </c:pt>
                <c:pt idx="12853">
                  <c:v>58.427272727287153</c:v>
                </c:pt>
                <c:pt idx="12854">
                  <c:v>58.431818181832611</c:v>
                </c:pt>
                <c:pt idx="12855">
                  <c:v>58.436363636378069</c:v>
                </c:pt>
                <c:pt idx="12856">
                  <c:v>58.440909090923526</c:v>
                </c:pt>
                <c:pt idx="12857">
                  <c:v>58.445454545468984</c:v>
                </c:pt>
                <c:pt idx="12858">
                  <c:v>58.450000000014441</c:v>
                </c:pt>
                <c:pt idx="12859">
                  <c:v>58.454545454559899</c:v>
                </c:pt>
                <c:pt idx="12860">
                  <c:v>58.459090909105356</c:v>
                </c:pt>
                <c:pt idx="12861">
                  <c:v>58.463636363650814</c:v>
                </c:pt>
                <c:pt idx="12862">
                  <c:v>58.468181818196271</c:v>
                </c:pt>
                <c:pt idx="12863">
                  <c:v>58.472727272741729</c:v>
                </c:pt>
                <c:pt idx="12864">
                  <c:v>58.477272727287186</c:v>
                </c:pt>
                <c:pt idx="12865">
                  <c:v>58.481818181832644</c:v>
                </c:pt>
                <c:pt idx="12866">
                  <c:v>58.486363636378101</c:v>
                </c:pt>
                <c:pt idx="12867">
                  <c:v>58.490909090923559</c:v>
                </c:pt>
                <c:pt idx="12868">
                  <c:v>58.495454545469016</c:v>
                </c:pt>
                <c:pt idx="12869">
                  <c:v>58.500000000014474</c:v>
                </c:pt>
                <c:pt idx="12870">
                  <c:v>58.504545454559931</c:v>
                </c:pt>
                <c:pt idx="12871">
                  <c:v>58.509090909105389</c:v>
                </c:pt>
                <c:pt idx="12872">
                  <c:v>58.513636363650846</c:v>
                </c:pt>
                <c:pt idx="12873">
                  <c:v>58.518181818196304</c:v>
                </c:pt>
                <c:pt idx="12874">
                  <c:v>58.522727272741761</c:v>
                </c:pt>
                <c:pt idx="12875">
                  <c:v>58.527272727287219</c:v>
                </c:pt>
                <c:pt idx="12876">
                  <c:v>58.531818181832676</c:v>
                </c:pt>
                <c:pt idx="12877">
                  <c:v>58.536363636378134</c:v>
                </c:pt>
                <c:pt idx="12878">
                  <c:v>58.540909090923591</c:v>
                </c:pt>
                <c:pt idx="12879">
                  <c:v>58.545454545469049</c:v>
                </c:pt>
                <c:pt idx="12880">
                  <c:v>58.550000000014506</c:v>
                </c:pt>
                <c:pt idx="12881">
                  <c:v>58.554545454559964</c:v>
                </c:pt>
                <c:pt idx="12882">
                  <c:v>58.559090909105421</c:v>
                </c:pt>
                <c:pt idx="12883">
                  <c:v>58.563636363650879</c:v>
                </c:pt>
                <c:pt idx="12884">
                  <c:v>58.568181818196337</c:v>
                </c:pt>
                <c:pt idx="12885">
                  <c:v>58.572727272741794</c:v>
                </c:pt>
                <c:pt idx="12886">
                  <c:v>58.577272727287252</c:v>
                </c:pt>
                <c:pt idx="12887">
                  <c:v>58.581818181832709</c:v>
                </c:pt>
                <c:pt idx="12888">
                  <c:v>58.586363636378167</c:v>
                </c:pt>
                <c:pt idx="12889">
                  <c:v>58.590909090923624</c:v>
                </c:pt>
                <c:pt idx="12890">
                  <c:v>58.595454545469082</c:v>
                </c:pt>
                <c:pt idx="12891">
                  <c:v>58.600000000014539</c:v>
                </c:pt>
                <c:pt idx="12892">
                  <c:v>58.604545454559997</c:v>
                </c:pt>
                <c:pt idx="12893">
                  <c:v>58.609090909105454</c:v>
                </c:pt>
                <c:pt idx="12894">
                  <c:v>58.613636363650912</c:v>
                </c:pt>
                <c:pt idx="12895">
                  <c:v>58.618181818196369</c:v>
                </c:pt>
                <c:pt idx="12896">
                  <c:v>58.622727272741827</c:v>
                </c:pt>
                <c:pt idx="12897">
                  <c:v>58.627272727287284</c:v>
                </c:pt>
                <c:pt idx="12898">
                  <c:v>58.631818181832742</c:v>
                </c:pt>
                <c:pt idx="12899">
                  <c:v>58.636363636378199</c:v>
                </c:pt>
                <c:pt idx="12900">
                  <c:v>58.640909090923657</c:v>
                </c:pt>
                <c:pt idx="12901">
                  <c:v>58.645454545469114</c:v>
                </c:pt>
                <c:pt idx="12902">
                  <c:v>58.650000000014572</c:v>
                </c:pt>
                <c:pt idx="12903">
                  <c:v>58.654545454560029</c:v>
                </c:pt>
                <c:pt idx="12904">
                  <c:v>58.659090909105487</c:v>
                </c:pt>
                <c:pt idx="12905">
                  <c:v>58.663636363650944</c:v>
                </c:pt>
                <c:pt idx="12906">
                  <c:v>58.668181818196402</c:v>
                </c:pt>
                <c:pt idx="12907">
                  <c:v>58.672727272741859</c:v>
                </c:pt>
                <c:pt idx="12908">
                  <c:v>58.677272727287317</c:v>
                </c:pt>
                <c:pt idx="12909">
                  <c:v>58.681818181832774</c:v>
                </c:pt>
                <c:pt idx="12910">
                  <c:v>58.686363636378232</c:v>
                </c:pt>
                <c:pt idx="12911">
                  <c:v>58.690909090923689</c:v>
                </c:pt>
                <c:pt idx="12912">
                  <c:v>58.695454545469147</c:v>
                </c:pt>
                <c:pt idx="12913">
                  <c:v>58.700000000014604</c:v>
                </c:pt>
                <c:pt idx="12914">
                  <c:v>58.704545454560062</c:v>
                </c:pt>
                <c:pt idx="12915">
                  <c:v>58.70909090910552</c:v>
                </c:pt>
                <c:pt idx="12916">
                  <c:v>58.713636363650977</c:v>
                </c:pt>
                <c:pt idx="12917">
                  <c:v>58.718181818196435</c:v>
                </c:pt>
                <c:pt idx="12918">
                  <c:v>58.722727272741892</c:v>
                </c:pt>
                <c:pt idx="12919">
                  <c:v>58.72727272728735</c:v>
                </c:pt>
                <c:pt idx="12920">
                  <c:v>58.731818181832807</c:v>
                </c:pt>
                <c:pt idx="12921">
                  <c:v>58.736363636378265</c:v>
                </c:pt>
                <c:pt idx="12922">
                  <c:v>58.740909090923722</c:v>
                </c:pt>
                <c:pt idx="12923">
                  <c:v>58.74545454546918</c:v>
                </c:pt>
                <c:pt idx="12924">
                  <c:v>58.750000000014637</c:v>
                </c:pt>
                <c:pt idx="12925">
                  <c:v>58.754545454560095</c:v>
                </c:pt>
                <c:pt idx="12926">
                  <c:v>58.759090909105552</c:v>
                </c:pt>
                <c:pt idx="12927">
                  <c:v>58.76363636365101</c:v>
                </c:pt>
                <c:pt idx="12928">
                  <c:v>58.768181818196467</c:v>
                </c:pt>
                <c:pt idx="12929">
                  <c:v>58.772727272741925</c:v>
                </c:pt>
                <c:pt idx="12930">
                  <c:v>58.777272727287382</c:v>
                </c:pt>
                <c:pt idx="12931">
                  <c:v>58.78181818183284</c:v>
                </c:pt>
                <c:pt idx="12932">
                  <c:v>58.786363636378297</c:v>
                </c:pt>
                <c:pt idx="12933">
                  <c:v>58.790909090923755</c:v>
                </c:pt>
                <c:pt idx="12934">
                  <c:v>58.795454545469212</c:v>
                </c:pt>
                <c:pt idx="12935">
                  <c:v>58.80000000001467</c:v>
                </c:pt>
                <c:pt idx="12936">
                  <c:v>58.804545454560127</c:v>
                </c:pt>
                <c:pt idx="12937">
                  <c:v>58.809090909105585</c:v>
                </c:pt>
                <c:pt idx="12938">
                  <c:v>58.813636363651042</c:v>
                </c:pt>
                <c:pt idx="12939">
                  <c:v>58.8181818181965</c:v>
                </c:pt>
                <c:pt idx="12940">
                  <c:v>58.822727272741957</c:v>
                </c:pt>
                <c:pt idx="12941">
                  <c:v>58.827272727287415</c:v>
                </c:pt>
                <c:pt idx="12942">
                  <c:v>58.831818181832872</c:v>
                </c:pt>
                <c:pt idx="12943">
                  <c:v>58.83636363637833</c:v>
                </c:pt>
                <c:pt idx="12944">
                  <c:v>58.840909090923788</c:v>
                </c:pt>
                <c:pt idx="12945">
                  <c:v>58.845454545469245</c:v>
                </c:pt>
                <c:pt idx="12946">
                  <c:v>58.850000000014703</c:v>
                </c:pt>
                <c:pt idx="12947">
                  <c:v>58.85454545456016</c:v>
                </c:pt>
                <c:pt idx="12948">
                  <c:v>58.859090909105618</c:v>
                </c:pt>
                <c:pt idx="12949">
                  <c:v>58.863636363651075</c:v>
                </c:pt>
                <c:pt idx="12950">
                  <c:v>58.868181818196533</c:v>
                </c:pt>
                <c:pt idx="12951">
                  <c:v>58.87272727274199</c:v>
                </c:pt>
                <c:pt idx="12952">
                  <c:v>58.877272727287448</c:v>
                </c:pt>
                <c:pt idx="12953">
                  <c:v>58.881818181832905</c:v>
                </c:pt>
                <c:pt idx="12954">
                  <c:v>58.886363636378363</c:v>
                </c:pt>
                <c:pt idx="12955">
                  <c:v>58.89090909092382</c:v>
                </c:pt>
                <c:pt idx="12956">
                  <c:v>58.895454545469278</c:v>
                </c:pt>
                <c:pt idx="12957">
                  <c:v>58.900000000014735</c:v>
                </c:pt>
                <c:pt idx="12958">
                  <c:v>58.904545454560193</c:v>
                </c:pt>
                <c:pt idx="12959">
                  <c:v>58.90909090910565</c:v>
                </c:pt>
                <c:pt idx="12960">
                  <c:v>58.913636363651108</c:v>
                </c:pt>
                <c:pt idx="12961">
                  <c:v>58.918181818196565</c:v>
                </c:pt>
                <c:pt idx="12962">
                  <c:v>58.922727272742023</c:v>
                </c:pt>
                <c:pt idx="12963">
                  <c:v>58.92727272728748</c:v>
                </c:pt>
                <c:pt idx="12964">
                  <c:v>58.931818181832938</c:v>
                </c:pt>
                <c:pt idx="12965">
                  <c:v>58.936363636378395</c:v>
                </c:pt>
                <c:pt idx="12966">
                  <c:v>58.940909090923853</c:v>
                </c:pt>
                <c:pt idx="12967">
                  <c:v>58.94545454546931</c:v>
                </c:pt>
                <c:pt idx="12968">
                  <c:v>58.950000000014768</c:v>
                </c:pt>
                <c:pt idx="12969">
                  <c:v>58.954545454560225</c:v>
                </c:pt>
                <c:pt idx="12970">
                  <c:v>58.959090909105683</c:v>
                </c:pt>
                <c:pt idx="12971">
                  <c:v>58.96363636365114</c:v>
                </c:pt>
                <c:pt idx="12972">
                  <c:v>58.968181818196598</c:v>
                </c:pt>
                <c:pt idx="12973">
                  <c:v>58.972727272742056</c:v>
                </c:pt>
                <c:pt idx="12974">
                  <c:v>58.977272727287513</c:v>
                </c:pt>
                <c:pt idx="12975">
                  <c:v>58.981818181832971</c:v>
                </c:pt>
                <c:pt idx="12976">
                  <c:v>58.986363636378428</c:v>
                </c:pt>
                <c:pt idx="12977">
                  <c:v>58.990909090923886</c:v>
                </c:pt>
                <c:pt idx="12978">
                  <c:v>58.995454545469343</c:v>
                </c:pt>
                <c:pt idx="12979">
                  <c:v>59.000000000014801</c:v>
                </c:pt>
                <c:pt idx="12980">
                  <c:v>59.004545454560258</c:v>
                </c:pt>
                <c:pt idx="12981">
                  <c:v>59.009090909105716</c:v>
                </c:pt>
                <c:pt idx="12982">
                  <c:v>59.013636363651173</c:v>
                </c:pt>
                <c:pt idx="12983">
                  <c:v>59.018181818196631</c:v>
                </c:pt>
                <c:pt idx="12984">
                  <c:v>59.022727272742088</c:v>
                </c:pt>
                <c:pt idx="12985">
                  <c:v>59.027272727287546</c:v>
                </c:pt>
                <c:pt idx="12986">
                  <c:v>59.031818181833003</c:v>
                </c:pt>
                <c:pt idx="12987">
                  <c:v>59.036363636378461</c:v>
                </c:pt>
                <c:pt idx="12988">
                  <c:v>59.040909090923918</c:v>
                </c:pt>
                <c:pt idx="12989">
                  <c:v>59.045454545469376</c:v>
                </c:pt>
                <c:pt idx="12990">
                  <c:v>59.050000000014833</c:v>
                </c:pt>
                <c:pt idx="12991">
                  <c:v>59.054545454560291</c:v>
                </c:pt>
                <c:pt idx="12992">
                  <c:v>59.059090909105748</c:v>
                </c:pt>
                <c:pt idx="12993">
                  <c:v>59.063636363651206</c:v>
                </c:pt>
                <c:pt idx="12994">
                  <c:v>59.068181818196663</c:v>
                </c:pt>
                <c:pt idx="12995">
                  <c:v>59.072727272742121</c:v>
                </c:pt>
                <c:pt idx="12996">
                  <c:v>59.077272727287578</c:v>
                </c:pt>
                <c:pt idx="12997">
                  <c:v>59.081818181833036</c:v>
                </c:pt>
                <c:pt idx="12998">
                  <c:v>59.086363636378493</c:v>
                </c:pt>
                <c:pt idx="12999">
                  <c:v>59.090909090923951</c:v>
                </c:pt>
                <c:pt idx="13000">
                  <c:v>59.095454545469408</c:v>
                </c:pt>
                <c:pt idx="13001">
                  <c:v>59.100000000014866</c:v>
                </c:pt>
                <c:pt idx="13002">
                  <c:v>59.104545454560323</c:v>
                </c:pt>
                <c:pt idx="13003">
                  <c:v>59.109090909105781</c:v>
                </c:pt>
                <c:pt idx="13004">
                  <c:v>59.113636363651239</c:v>
                </c:pt>
                <c:pt idx="13005">
                  <c:v>59.118181818196696</c:v>
                </c:pt>
                <c:pt idx="13006">
                  <c:v>59.122727272742154</c:v>
                </c:pt>
                <c:pt idx="13007">
                  <c:v>59.127272727287611</c:v>
                </c:pt>
                <c:pt idx="13008">
                  <c:v>59.131818181833069</c:v>
                </c:pt>
                <c:pt idx="13009">
                  <c:v>59.136363636378526</c:v>
                </c:pt>
                <c:pt idx="13010">
                  <c:v>59.140909090923984</c:v>
                </c:pt>
                <c:pt idx="13011">
                  <c:v>59.145454545469441</c:v>
                </c:pt>
                <c:pt idx="13012">
                  <c:v>59.150000000014899</c:v>
                </c:pt>
                <c:pt idx="13013">
                  <c:v>59.154545454560356</c:v>
                </c:pt>
                <c:pt idx="13014">
                  <c:v>59.159090909105814</c:v>
                </c:pt>
                <c:pt idx="13015">
                  <c:v>59.163636363651271</c:v>
                </c:pt>
                <c:pt idx="13016">
                  <c:v>59.168181818196729</c:v>
                </c:pt>
                <c:pt idx="13017">
                  <c:v>59.172727272742186</c:v>
                </c:pt>
                <c:pt idx="13018">
                  <c:v>59.177272727287644</c:v>
                </c:pt>
                <c:pt idx="13019">
                  <c:v>59.181818181833101</c:v>
                </c:pt>
                <c:pt idx="13020">
                  <c:v>59.186363636378559</c:v>
                </c:pt>
                <c:pt idx="13021">
                  <c:v>59.190909090924016</c:v>
                </c:pt>
                <c:pt idx="13022">
                  <c:v>59.195454545469474</c:v>
                </c:pt>
                <c:pt idx="13023">
                  <c:v>59.200000000014931</c:v>
                </c:pt>
                <c:pt idx="13024">
                  <c:v>59.204545454560389</c:v>
                </c:pt>
                <c:pt idx="13025">
                  <c:v>59.209090909105846</c:v>
                </c:pt>
                <c:pt idx="13026">
                  <c:v>59.213636363651304</c:v>
                </c:pt>
                <c:pt idx="13027">
                  <c:v>59.218181818196761</c:v>
                </c:pt>
                <c:pt idx="13028">
                  <c:v>59.222727272742219</c:v>
                </c:pt>
                <c:pt idx="13029">
                  <c:v>59.227272727287676</c:v>
                </c:pt>
                <c:pt idx="13030">
                  <c:v>59.231818181833134</c:v>
                </c:pt>
                <c:pt idx="13031">
                  <c:v>59.236363636378591</c:v>
                </c:pt>
                <c:pt idx="13032">
                  <c:v>59.240909090924049</c:v>
                </c:pt>
                <c:pt idx="13033">
                  <c:v>59.245454545469507</c:v>
                </c:pt>
                <c:pt idx="13034">
                  <c:v>59.250000000014964</c:v>
                </c:pt>
                <c:pt idx="13035">
                  <c:v>59.254545454560422</c:v>
                </c:pt>
                <c:pt idx="13036">
                  <c:v>59.259090909105879</c:v>
                </c:pt>
                <c:pt idx="13037">
                  <c:v>59.263636363651337</c:v>
                </c:pt>
                <c:pt idx="13038">
                  <c:v>59.268181818196794</c:v>
                </c:pt>
                <c:pt idx="13039">
                  <c:v>59.272727272742252</c:v>
                </c:pt>
                <c:pt idx="13040">
                  <c:v>59.277272727287709</c:v>
                </c:pt>
                <c:pt idx="13041">
                  <c:v>59.281818181833167</c:v>
                </c:pt>
                <c:pt idx="13042">
                  <c:v>59.286363636378624</c:v>
                </c:pt>
                <c:pt idx="13043">
                  <c:v>59.290909090924082</c:v>
                </c:pt>
                <c:pt idx="13044">
                  <c:v>59.295454545469539</c:v>
                </c:pt>
                <c:pt idx="13045">
                  <c:v>59.300000000014997</c:v>
                </c:pt>
                <c:pt idx="13046">
                  <c:v>59.304545454560454</c:v>
                </c:pt>
                <c:pt idx="13047">
                  <c:v>59.309090909105912</c:v>
                </c:pt>
                <c:pt idx="13048">
                  <c:v>59.313636363651369</c:v>
                </c:pt>
                <c:pt idx="13049">
                  <c:v>59.318181818196827</c:v>
                </c:pt>
                <c:pt idx="13050">
                  <c:v>59.322727272742284</c:v>
                </c:pt>
                <c:pt idx="13051">
                  <c:v>59.327272727287742</c:v>
                </c:pt>
                <c:pt idx="13052">
                  <c:v>59.331818181833199</c:v>
                </c:pt>
                <c:pt idx="13053">
                  <c:v>59.336363636378657</c:v>
                </c:pt>
                <c:pt idx="13054">
                  <c:v>59.340909090924114</c:v>
                </c:pt>
                <c:pt idx="13055">
                  <c:v>59.345454545469572</c:v>
                </c:pt>
                <c:pt idx="13056">
                  <c:v>59.350000000015029</c:v>
                </c:pt>
                <c:pt idx="13057">
                  <c:v>59.354545454560487</c:v>
                </c:pt>
                <c:pt idx="13058">
                  <c:v>59.359090909105944</c:v>
                </c:pt>
                <c:pt idx="13059">
                  <c:v>59.363636363651402</c:v>
                </c:pt>
                <c:pt idx="13060">
                  <c:v>59.368181818196859</c:v>
                </c:pt>
                <c:pt idx="13061">
                  <c:v>59.372727272742317</c:v>
                </c:pt>
                <c:pt idx="13062">
                  <c:v>59.377272727287775</c:v>
                </c:pt>
                <c:pt idx="13063">
                  <c:v>59.381818181833232</c:v>
                </c:pt>
                <c:pt idx="13064">
                  <c:v>59.38636363637869</c:v>
                </c:pt>
                <c:pt idx="13065">
                  <c:v>59.390909090924147</c:v>
                </c:pt>
                <c:pt idx="13066">
                  <c:v>59.395454545469605</c:v>
                </c:pt>
                <c:pt idx="13067">
                  <c:v>59.400000000015062</c:v>
                </c:pt>
                <c:pt idx="13068">
                  <c:v>59.40454545456052</c:v>
                </c:pt>
                <c:pt idx="13069">
                  <c:v>59.409090909105977</c:v>
                </c:pt>
                <c:pt idx="13070">
                  <c:v>59.413636363651435</c:v>
                </c:pt>
                <c:pt idx="13071">
                  <c:v>59.418181818196892</c:v>
                </c:pt>
                <c:pt idx="13072">
                  <c:v>59.42272727274235</c:v>
                </c:pt>
                <c:pt idx="13073">
                  <c:v>59.427272727287807</c:v>
                </c:pt>
                <c:pt idx="13074">
                  <c:v>59.431818181833265</c:v>
                </c:pt>
                <c:pt idx="13075">
                  <c:v>59.436363636378722</c:v>
                </c:pt>
                <c:pt idx="13076">
                  <c:v>59.44090909092418</c:v>
                </c:pt>
                <c:pt idx="13077">
                  <c:v>59.445454545469637</c:v>
                </c:pt>
                <c:pt idx="13078">
                  <c:v>59.450000000015095</c:v>
                </c:pt>
                <c:pt idx="13079">
                  <c:v>59.454545454560552</c:v>
                </c:pt>
                <c:pt idx="13080">
                  <c:v>59.45909090910601</c:v>
                </c:pt>
                <c:pt idx="13081">
                  <c:v>59.463636363651467</c:v>
                </c:pt>
                <c:pt idx="13082">
                  <c:v>59.468181818196925</c:v>
                </c:pt>
                <c:pt idx="13083">
                  <c:v>59.472727272742382</c:v>
                </c:pt>
                <c:pt idx="13084">
                  <c:v>59.47727272728784</c:v>
                </c:pt>
                <c:pt idx="13085">
                  <c:v>59.481818181833297</c:v>
                </c:pt>
                <c:pt idx="13086">
                  <c:v>59.486363636378755</c:v>
                </c:pt>
                <c:pt idx="13087">
                  <c:v>59.490909090924212</c:v>
                </c:pt>
                <c:pt idx="13088">
                  <c:v>59.49545454546967</c:v>
                </c:pt>
                <c:pt idx="13089">
                  <c:v>59.500000000015127</c:v>
                </c:pt>
                <c:pt idx="13090">
                  <c:v>59.504545454560585</c:v>
                </c:pt>
                <c:pt idx="13091">
                  <c:v>59.509090909106042</c:v>
                </c:pt>
                <c:pt idx="13092">
                  <c:v>59.5136363636515</c:v>
                </c:pt>
                <c:pt idx="13093">
                  <c:v>59.518181818196958</c:v>
                </c:pt>
                <c:pt idx="13094">
                  <c:v>59.522727272742415</c:v>
                </c:pt>
                <c:pt idx="13095">
                  <c:v>59.527272727287873</c:v>
                </c:pt>
                <c:pt idx="13096">
                  <c:v>59.53181818183333</c:v>
                </c:pt>
                <c:pt idx="13097">
                  <c:v>59.536363636378788</c:v>
                </c:pt>
                <c:pt idx="13098">
                  <c:v>59.540909090924245</c:v>
                </c:pt>
                <c:pt idx="13099">
                  <c:v>59.545454545469703</c:v>
                </c:pt>
                <c:pt idx="13100">
                  <c:v>59.55000000001516</c:v>
                </c:pt>
                <c:pt idx="13101">
                  <c:v>59.554545454560618</c:v>
                </c:pt>
                <c:pt idx="13102">
                  <c:v>59.559090909106075</c:v>
                </c:pt>
                <c:pt idx="13103">
                  <c:v>59.563636363651533</c:v>
                </c:pt>
                <c:pt idx="13104">
                  <c:v>59.56818181819699</c:v>
                </c:pt>
                <c:pt idx="13105">
                  <c:v>59.572727272742448</c:v>
                </c:pt>
                <c:pt idx="13106">
                  <c:v>59.577272727287905</c:v>
                </c:pt>
                <c:pt idx="13107">
                  <c:v>59.581818181833363</c:v>
                </c:pt>
                <c:pt idx="13108">
                  <c:v>59.58636363637882</c:v>
                </c:pt>
                <c:pt idx="13109">
                  <c:v>59.590909090924278</c:v>
                </c:pt>
                <c:pt idx="13110">
                  <c:v>59.595454545469735</c:v>
                </c:pt>
                <c:pt idx="13111">
                  <c:v>59.600000000015193</c:v>
                </c:pt>
                <c:pt idx="13112">
                  <c:v>59.60454545456065</c:v>
                </c:pt>
                <c:pt idx="13113">
                  <c:v>59.609090909106108</c:v>
                </c:pt>
                <c:pt idx="13114">
                  <c:v>59.613636363651565</c:v>
                </c:pt>
                <c:pt idx="13115">
                  <c:v>59.618181818197023</c:v>
                </c:pt>
                <c:pt idx="13116">
                  <c:v>59.62272727274248</c:v>
                </c:pt>
                <c:pt idx="13117">
                  <c:v>59.627272727287938</c:v>
                </c:pt>
                <c:pt idx="13118">
                  <c:v>59.631818181833395</c:v>
                </c:pt>
                <c:pt idx="13119">
                  <c:v>59.636363636378853</c:v>
                </c:pt>
                <c:pt idx="13120">
                  <c:v>59.64090909092431</c:v>
                </c:pt>
                <c:pt idx="13121">
                  <c:v>59.645454545469768</c:v>
                </c:pt>
                <c:pt idx="13122">
                  <c:v>59.650000000015226</c:v>
                </c:pt>
                <c:pt idx="13123">
                  <c:v>59.654545454560683</c:v>
                </c:pt>
                <c:pt idx="13124">
                  <c:v>59.659090909106141</c:v>
                </c:pt>
                <c:pt idx="13125">
                  <c:v>59.663636363651598</c:v>
                </c:pt>
                <c:pt idx="13126">
                  <c:v>59.668181818197056</c:v>
                </c:pt>
                <c:pt idx="13127">
                  <c:v>59.672727272742513</c:v>
                </c:pt>
                <c:pt idx="13128">
                  <c:v>59.677272727287971</c:v>
                </c:pt>
                <c:pt idx="13129">
                  <c:v>59.681818181833428</c:v>
                </c:pt>
                <c:pt idx="13130">
                  <c:v>59.686363636378886</c:v>
                </c:pt>
                <c:pt idx="13131">
                  <c:v>59.690909090924343</c:v>
                </c:pt>
                <c:pt idx="13132">
                  <c:v>59.695454545469801</c:v>
                </c:pt>
                <c:pt idx="13133">
                  <c:v>59.700000000015258</c:v>
                </c:pt>
                <c:pt idx="13134">
                  <c:v>59.704545454560716</c:v>
                </c:pt>
                <c:pt idx="13135">
                  <c:v>59.709090909106173</c:v>
                </c:pt>
                <c:pt idx="13136">
                  <c:v>59.713636363651631</c:v>
                </c:pt>
                <c:pt idx="13137">
                  <c:v>59.718181818197088</c:v>
                </c:pt>
                <c:pt idx="13138">
                  <c:v>59.722727272742546</c:v>
                </c:pt>
                <c:pt idx="13139">
                  <c:v>59.727272727288003</c:v>
                </c:pt>
                <c:pt idx="13140">
                  <c:v>59.731818181833461</c:v>
                </c:pt>
                <c:pt idx="13141">
                  <c:v>59.736363636378918</c:v>
                </c:pt>
                <c:pt idx="13142">
                  <c:v>59.740909090924376</c:v>
                </c:pt>
                <c:pt idx="13143">
                  <c:v>59.745454545469833</c:v>
                </c:pt>
                <c:pt idx="13144">
                  <c:v>59.750000000015291</c:v>
                </c:pt>
                <c:pt idx="13145">
                  <c:v>59.754545454560748</c:v>
                </c:pt>
                <c:pt idx="13146">
                  <c:v>59.759090909106206</c:v>
                </c:pt>
                <c:pt idx="13147">
                  <c:v>59.763636363651663</c:v>
                </c:pt>
                <c:pt idx="13148">
                  <c:v>59.768181818197121</c:v>
                </c:pt>
                <c:pt idx="13149">
                  <c:v>59.772727272742578</c:v>
                </c:pt>
                <c:pt idx="13150">
                  <c:v>59.777272727288036</c:v>
                </c:pt>
                <c:pt idx="13151">
                  <c:v>59.781818181833493</c:v>
                </c:pt>
                <c:pt idx="13152">
                  <c:v>59.786363636378951</c:v>
                </c:pt>
                <c:pt idx="13153">
                  <c:v>59.790909090924409</c:v>
                </c:pt>
                <c:pt idx="13154">
                  <c:v>59.795454545469866</c:v>
                </c:pt>
                <c:pt idx="13155">
                  <c:v>59.800000000015324</c:v>
                </c:pt>
                <c:pt idx="13156">
                  <c:v>59.804545454560781</c:v>
                </c:pt>
                <c:pt idx="13157">
                  <c:v>59.809090909106239</c:v>
                </c:pt>
                <c:pt idx="13158">
                  <c:v>59.813636363651696</c:v>
                </c:pt>
                <c:pt idx="13159">
                  <c:v>59.818181818197154</c:v>
                </c:pt>
                <c:pt idx="13160">
                  <c:v>59.822727272742611</c:v>
                </c:pt>
                <c:pt idx="13161">
                  <c:v>59.827272727288069</c:v>
                </c:pt>
                <c:pt idx="13162">
                  <c:v>59.831818181833526</c:v>
                </c:pt>
                <c:pt idx="13163">
                  <c:v>59.836363636378984</c:v>
                </c:pt>
                <c:pt idx="13164">
                  <c:v>59.840909090924441</c:v>
                </c:pt>
                <c:pt idx="13165">
                  <c:v>59.845454545469899</c:v>
                </c:pt>
                <c:pt idx="13166">
                  <c:v>59.850000000015356</c:v>
                </c:pt>
                <c:pt idx="13167">
                  <c:v>59.854545454560814</c:v>
                </c:pt>
                <c:pt idx="13168">
                  <c:v>59.859090909106271</c:v>
                </c:pt>
                <c:pt idx="13169">
                  <c:v>59.863636363651729</c:v>
                </c:pt>
                <c:pt idx="13170">
                  <c:v>59.868181818197186</c:v>
                </c:pt>
                <c:pt idx="13171">
                  <c:v>59.872727272742644</c:v>
                </c:pt>
                <c:pt idx="13172">
                  <c:v>59.877272727288101</c:v>
                </c:pt>
                <c:pt idx="13173">
                  <c:v>59.881818181833559</c:v>
                </c:pt>
                <c:pt idx="13174">
                  <c:v>59.886363636379016</c:v>
                </c:pt>
                <c:pt idx="13175">
                  <c:v>59.890909090924474</c:v>
                </c:pt>
                <c:pt idx="13176">
                  <c:v>59.895454545469931</c:v>
                </c:pt>
                <c:pt idx="13177">
                  <c:v>59.900000000015389</c:v>
                </c:pt>
                <c:pt idx="13178">
                  <c:v>59.904545454560846</c:v>
                </c:pt>
                <c:pt idx="13179">
                  <c:v>59.909090909106304</c:v>
                </c:pt>
                <c:pt idx="13180">
                  <c:v>59.913636363651761</c:v>
                </c:pt>
                <c:pt idx="13181">
                  <c:v>59.918181818197219</c:v>
                </c:pt>
                <c:pt idx="13182">
                  <c:v>59.922727272742677</c:v>
                </c:pt>
                <c:pt idx="13183">
                  <c:v>59.927272727288134</c:v>
                </c:pt>
                <c:pt idx="13184">
                  <c:v>59.931818181833592</c:v>
                </c:pt>
                <c:pt idx="13185">
                  <c:v>59.936363636379049</c:v>
                </c:pt>
                <c:pt idx="13186">
                  <c:v>59.940909090924507</c:v>
                </c:pt>
                <c:pt idx="13187">
                  <c:v>59.945454545469964</c:v>
                </c:pt>
                <c:pt idx="13188">
                  <c:v>59.950000000015422</c:v>
                </c:pt>
                <c:pt idx="13189">
                  <c:v>59.954545454560879</c:v>
                </c:pt>
                <c:pt idx="13190">
                  <c:v>59.959090909106337</c:v>
                </c:pt>
                <c:pt idx="13191">
                  <c:v>59.963636363651794</c:v>
                </c:pt>
                <c:pt idx="13192">
                  <c:v>59.968181818197252</c:v>
                </c:pt>
                <c:pt idx="13193">
                  <c:v>59.972727272742709</c:v>
                </c:pt>
                <c:pt idx="13194">
                  <c:v>59.977272727288167</c:v>
                </c:pt>
                <c:pt idx="13195">
                  <c:v>59.981818181833624</c:v>
                </c:pt>
                <c:pt idx="13196">
                  <c:v>59.986363636379082</c:v>
                </c:pt>
                <c:pt idx="13197">
                  <c:v>59.990909090924539</c:v>
                </c:pt>
                <c:pt idx="13198">
                  <c:v>59.995454545469997</c:v>
                </c:pt>
                <c:pt idx="13199">
                  <c:v>60.000000000015454</c:v>
                </c:pt>
                <c:pt idx="13200">
                  <c:v>60.004545454560912</c:v>
                </c:pt>
                <c:pt idx="13201">
                  <c:v>60.009090909106369</c:v>
                </c:pt>
                <c:pt idx="13202">
                  <c:v>60.013636363651827</c:v>
                </c:pt>
                <c:pt idx="13203">
                  <c:v>60.018181818197284</c:v>
                </c:pt>
                <c:pt idx="13204">
                  <c:v>60.022727272742742</c:v>
                </c:pt>
                <c:pt idx="13205">
                  <c:v>60.027272727288199</c:v>
                </c:pt>
                <c:pt idx="13206">
                  <c:v>60.031818181833657</c:v>
                </c:pt>
                <c:pt idx="13207">
                  <c:v>60.036363636379114</c:v>
                </c:pt>
                <c:pt idx="13208">
                  <c:v>60.040909090924572</c:v>
                </c:pt>
                <c:pt idx="13209">
                  <c:v>60.045454545470029</c:v>
                </c:pt>
                <c:pt idx="13210">
                  <c:v>60.050000000015487</c:v>
                </c:pt>
                <c:pt idx="13211">
                  <c:v>60.054545454560945</c:v>
                </c:pt>
                <c:pt idx="13212">
                  <c:v>60.059090909106402</c:v>
                </c:pt>
                <c:pt idx="13213">
                  <c:v>60.06363636365186</c:v>
                </c:pt>
                <c:pt idx="13214">
                  <c:v>60.068181818197317</c:v>
                </c:pt>
                <c:pt idx="13215">
                  <c:v>60.072727272742775</c:v>
                </c:pt>
                <c:pt idx="13216">
                  <c:v>60.077272727288232</c:v>
                </c:pt>
                <c:pt idx="13217">
                  <c:v>60.08181818183369</c:v>
                </c:pt>
                <c:pt idx="13218">
                  <c:v>60.086363636379147</c:v>
                </c:pt>
                <c:pt idx="13219">
                  <c:v>60.090909090924605</c:v>
                </c:pt>
                <c:pt idx="13220">
                  <c:v>60.095454545470062</c:v>
                </c:pt>
                <c:pt idx="13221">
                  <c:v>60.10000000001552</c:v>
                </c:pt>
                <c:pt idx="13222">
                  <c:v>60.104545454560977</c:v>
                </c:pt>
                <c:pt idx="13223">
                  <c:v>60.109090909106435</c:v>
                </c:pt>
                <c:pt idx="13224">
                  <c:v>60.113636363651892</c:v>
                </c:pt>
                <c:pt idx="13225">
                  <c:v>60.11818181819735</c:v>
                </c:pt>
                <c:pt idx="13226">
                  <c:v>60.122727272742807</c:v>
                </c:pt>
                <c:pt idx="13227">
                  <c:v>60.127272727288265</c:v>
                </c:pt>
                <c:pt idx="13228">
                  <c:v>60.131818181833722</c:v>
                </c:pt>
                <c:pt idx="13229">
                  <c:v>60.13636363637918</c:v>
                </c:pt>
                <c:pt idx="13230">
                  <c:v>60.140909090924637</c:v>
                </c:pt>
                <c:pt idx="13231">
                  <c:v>60.145454545470095</c:v>
                </c:pt>
                <c:pt idx="13232">
                  <c:v>60.150000000015552</c:v>
                </c:pt>
                <c:pt idx="13233">
                  <c:v>60.15454545456101</c:v>
                </c:pt>
                <c:pt idx="13234">
                  <c:v>60.159090909106467</c:v>
                </c:pt>
                <c:pt idx="13235">
                  <c:v>60.163636363651925</c:v>
                </c:pt>
                <c:pt idx="13236">
                  <c:v>60.168181818197382</c:v>
                </c:pt>
                <c:pt idx="13237">
                  <c:v>60.17272727274284</c:v>
                </c:pt>
                <c:pt idx="13238">
                  <c:v>60.177272727288297</c:v>
                </c:pt>
                <c:pt idx="13239">
                  <c:v>60.181818181833755</c:v>
                </c:pt>
                <c:pt idx="13240">
                  <c:v>60.186363636379212</c:v>
                </c:pt>
                <c:pt idx="13241">
                  <c:v>60.19090909092467</c:v>
                </c:pt>
                <c:pt idx="13242">
                  <c:v>60.195454545470128</c:v>
                </c:pt>
                <c:pt idx="13243">
                  <c:v>60.200000000015585</c:v>
                </c:pt>
                <c:pt idx="13244">
                  <c:v>60.204545454561043</c:v>
                </c:pt>
                <c:pt idx="13245">
                  <c:v>60.2090909091065</c:v>
                </c:pt>
                <c:pt idx="13246">
                  <c:v>60.213636363651958</c:v>
                </c:pt>
                <c:pt idx="13247">
                  <c:v>60.218181818197415</c:v>
                </c:pt>
                <c:pt idx="13248">
                  <c:v>60.222727272742873</c:v>
                </c:pt>
                <c:pt idx="13249">
                  <c:v>60.22727272728833</c:v>
                </c:pt>
                <c:pt idx="13250">
                  <c:v>60.231818181833788</c:v>
                </c:pt>
                <c:pt idx="13251">
                  <c:v>60.236363636379245</c:v>
                </c:pt>
                <c:pt idx="13252">
                  <c:v>60.240909090924703</c:v>
                </c:pt>
                <c:pt idx="13253">
                  <c:v>60.24545454547016</c:v>
                </c:pt>
                <c:pt idx="13254">
                  <c:v>60.250000000015618</c:v>
                </c:pt>
                <c:pt idx="13255">
                  <c:v>60.254545454561075</c:v>
                </c:pt>
                <c:pt idx="13256">
                  <c:v>60.259090909106533</c:v>
                </c:pt>
                <c:pt idx="13257">
                  <c:v>60.26363636365199</c:v>
                </c:pt>
                <c:pt idx="13258">
                  <c:v>60.268181818197448</c:v>
                </c:pt>
                <c:pt idx="13259">
                  <c:v>60.272727272742905</c:v>
                </c:pt>
                <c:pt idx="13260">
                  <c:v>60.277272727288363</c:v>
                </c:pt>
                <c:pt idx="13261">
                  <c:v>60.28181818183382</c:v>
                </c:pt>
                <c:pt idx="13262">
                  <c:v>60.286363636379278</c:v>
                </c:pt>
                <c:pt idx="13263">
                  <c:v>60.290909090924735</c:v>
                </c:pt>
                <c:pt idx="13264">
                  <c:v>60.295454545470193</c:v>
                </c:pt>
                <c:pt idx="13265">
                  <c:v>60.30000000001565</c:v>
                </c:pt>
                <c:pt idx="13266">
                  <c:v>60.304545454561108</c:v>
                </c:pt>
                <c:pt idx="13267">
                  <c:v>60.309090909106565</c:v>
                </c:pt>
                <c:pt idx="13268">
                  <c:v>60.313636363652023</c:v>
                </c:pt>
                <c:pt idx="13269">
                  <c:v>60.31818181819748</c:v>
                </c:pt>
                <c:pt idx="13270">
                  <c:v>60.322727272742938</c:v>
                </c:pt>
                <c:pt idx="13271">
                  <c:v>60.327272727288396</c:v>
                </c:pt>
                <c:pt idx="13272">
                  <c:v>60.331818181833853</c:v>
                </c:pt>
                <c:pt idx="13273">
                  <c:v>60.336363636379311</c:v>
                </c:pt>
                <c:pt idx="13274">
                  <c:v>60.340909090924768</c:v>
                </c:pt>
                <c:pt idx="13275">
                  <c:v>60.345454545470226</c:v>
                </c:pt>
                <c:pt idx="13276">
                  <c:v>60.350000000015683</c:v>
                </c:pt>
                <c:pt idx="13277">
                  <c:v>60.354545454561141</c:v>
                </c:pt>
                <c:pt idx="13278">
                  <c:v>60.359090909106598</c:v>
                </c:pt>
                <c:pt idx="13279">
                  <c:v>60.363636363652056</c:v>
                </c:pt>
                <c:pt idx="13280">
                  <c:v>60.368181818197513</c:v>
                </c:pt>
                <c:pt idx="13281">
                  <c:v>60.372727272742971</c:v>
                </c:pt>
                <c:pt idx="13282">
                  <c:v>60.377272727288428</c:v>
                </c:pt>
                <c:pt idx="13283">
                  <c:v>60.381818181833886</c:v>
                </c:pt>
                <c:pt idx="13284">
                  <c:v>60.386363636379343</c:v>
                </c:pt>
                <c:pt idx="13285">
                  <c:v>60.390909090924801</c:v>
                </c:pt>
                <c:pt idx="13286">
                  <c:v>60.395454545470258</c:v>
                </c:pt>
                <c:pt idx="13287">
                  <c:v>60.400000000015716</c:v>
                </c:pt>
                <c:pt idx="13288">
                  <c:v>60.404545454561173</c:v>
                </c:pt>
                <c:pt idx="13289">
                  <c:v>60.409090909106631</c:v>
                </c:pt>
                <c:pt idx="13290">
                  <c:v>60.413636363652088</c:v>
                </c:pt>
                <c:pt idx="13291">
                  <c:v>60.418181818197546</c:v>
                </c:pt>
                <c:pt idx="13292">
                  <c:v>60.422727272743003</c:v>
                </c:pt>
                <c:pt idx="13293">
                  <c:v>60.427272727288461</c:v>
                </c:pt>
                <c:pt idx="13294">
                  <c:v>60.431818181833918</c:v>
                </c:pt>
                <c:pt idx="13295">
                  <c:v>60.436363636379376</c:v>
                </c:pt>
                <c:pt idx="13296">
                  <c:v>60.440909090924833</c:v>
                </c:pt>
                <c:pt idx="13297">
                  <c:v>60.445454545470291</c:v>
                </c:pt>
                <c:pt idx="13298">
                  <c:v>60.450000000015748</c:v>
                </c:pt>
                <c:pt idx="13299">
                  <c:v>60.454545454561206</c:v>
                </c:pt>
                <c:pt idx="13300">
                  <c:v>60.459090909106664</c:v>
                </c:pt>
                <c:pt idx="13301">
                  <c:v>60.463636363652121</c:v>
                </c:pt>
                <c:pt idx="13302">
                  <c:v>60.468181818197579</c:v>
                </c:pt>
                <c:pt idx="13303">
                  <c:v>60.472727272743036</c:v>
                </c:pt>
                <c:pt idx="13304">
                  <c:v>60.477272727288494</c:v>
                </c:pt>
                <c:pt idx="13305">
                  <c:v>60.481818181833951</c:v>
                </c:pt>
                <c:pt idx="13306">
                  <c:v>60.486363636379409</c:v>
                </c:pt>
                <c:pt idx="13307">
                  <c:v>60.490909090924866</c:v>
                </c:pt>
                <c:pt idx="13308">
                  <c:v>60.495454545470324</c:v>
                </c:pt>
                <c:pt idx="13309">
                  <c:v>60.500000000015781</c:v>
                </c:pt>
                <c:pt idx="13310">
                  <c:v>60.504545454561239</c:v>
                </c:pt>
                <c:pt idx="13311">
                  <c:v>60.509090909106696</c:v>
                </c:pt>
                <c:pt idx="13312">
                  <c:v>60.513636363652154</c:v>
                </c:pt>
                <c:pt idx="13313">
                  <c:v>60.518181818197611</c:v>
                </c:pt>
                <c:pt idx="13314">
                  <c:v>60.522727272743069</c:v>
                </c:pt>
                <c:pt idx="13315">
                  <c:v>60.527272727288526</c:v>
                </c:pt>
                <c:pt idx="13316">
                  <c:v>60.531818181833984</c:v>
                </c:pt>
                <c:pt idx="13317">
                  <c:v>60.536363636379441</c:v>
                </c:pt>
                <c:pt idx="13318">
                  <c:v>60.540909090924899</c:v>
                </c:pt>
                <c:pt idx="13319">
                  <c:v>60.545454545470356</c:v>
                </c:pt>
                <c:pt idx="13320">
                  <c:v>60.550000000015814</c:v>
                </c:pt>
                <c:pt idx="13321">
                  <c:v>60.554545454561271</c:v>
                </c:pt>
                <c:pt idx="13322">
                  <c:v>60.559090909106729</c:v>
                </c:pt>
                <c:pt idx="13323">
                  <c:v>60.563636363652186</c:v>
                </c:pt>
                <c:pt idx="13324">
                  <c:v>60.568181818197644</c:v>
                </c:pt>
                <c:pt idx="13325">
                  <c:v>60.572727272743101</c:v>
                </c:pt>
                <c:pt idx="13326">
                  <c:v>60.577272727288559</c:v>
                </c:pt>
                <c:pt idx="13327">
                  <c:v>60.581818181834016</c:v>
                </c:pt>
                <c:pt idx="13328">
                  <c:v>60.586363636379474</c:v>
                </c:pt>
                <c:pt idx="13329">
                  <c:v>60.590909090924931</c:v>
                </c:pt>
                <c:pt idx="13330">
                  <c:v>60.595454545470389</c:v>
                </c:pt>
                <c:pt idx="13331">
                  <c:v>60.600000000015847</c:v>
                </c:pt>
                <c:pt idx="13332">
                  <c:v>60.604545454561304</c:v>
                </c:pt>
                <c:pt idx="13333">
                  <c:v>60.609090909106762</c:v>
                </c:pt>
                <c:pt idx="13334">
                  <c:v>60.613636363652219</c:v>
                </c:pt>
                <c:pt idx="13335">
                  <c:v>60.618181818197677</c:v>
                </c:pt>
                <c:pt idx="13336">
                  <c:v>60.622727272743134</c:v>
                </c:pt>
                <c:pt idx="13337">
                  <c:v>60.627272727288592</c:v>
                </c:pt>
                <c:pt idx="13338">
                  <c:v>60.631818181834049</c:v>
                </c:pt>
                <c:pt idx="13339">
                  <c:v>60.636363636379507</c:v>
                </c:pt>
                <c:pt idx="13340">
                  <c:v>60.640909090924964</c:v>
                </c:pt>
                <c:pt idx="13341">
                  <c:v>60.645454545470422</c:v>
                </c:pt>
                <c:pt idx="13342">
                  <c:v>60.650000000015879</c:v>
                </c:pt>
                <c:pt idx="13343">
                  <c:v>60.654545454561337</c:v>
                </c:pt>
                <c:pt idx="13344">
                  <c:v>60.659090909106794</c:v>
                </c:pt>
                <c:pt idx="13345">
                  <c:v>60.663636363652252</c:v>
                </c:pt>
                <c:pt idx="13346">
                  <c:v>60.668181818197709</c:v>
                </c:pt>
                <c:pt idx="13347">
                  <c:v>60.672727272743167</c:v>
                </c:pt>
                <c:pt idx="13348">
                  <c:v>60.677272727288624</c:v>
                </c:pt>
                <c:pt idx="13349">
                  <c:v>60.681818181834082</c:v>
                </c:pt>
                <c:pt idx="13350">
                  <c:v>60.686363636379539</c:v>
                </c:pt>
                <c:pt idx="13351">
                  <c:v>60.690909090924997</c:v>
                </c:pt>
                <c:pt idx="13352">
                  <c:v>60.695454545470454</c:v>
                </c:pt>
                <c:pt idx="13353">
                  <c:v>60.700000000015912</c:v>
                </c:pt>
                <c:pt idx="13354">
                  <c:v>60.704545454561369</c:v>
                </c:pt>
                <c:pt idx="13355">
                  <c:v>60.709090909106827</c:v>
                </c:pt>
                <c:pt idx="13356">
                  <c:v>60.713636363652284</c:v>
                </c:pt>
                <c:pt idx="13357">
                  <c:v>60.718181818197742</c:v>
                </c:pt>
                <c:pt idx="13358">
                  <c:v>60.722727272743199</c:v>
                </c:pt>
                <c:pt idx="13359">
                  <c:v>60.727272727288657</c:v>
                </c:pt>
                <c:pt idx="13360">
                  <c:v>60.731818181834115</c:v>
                </c:pt>
                <c:pt idx="13361">
                  <c:v>60.736363636379572</c:v>
                </c:pt>
                <c:pt idx="13362">
                  <c:v>60.74090909092503</c:v>
                </c:pt>
                <c:pt idx="13363">
                  <c:v>60.745454545470487</c:v>
                </c:pt>
                <c:pt idx="13364">
                  <c:v>60.750000000015945</c:v>
                </c:pt>
                <c:pt idx="13365">
                  <c:v>60.754545454561402</c:v>
                </c:pt>
                <c:pt idx="13366">
                  <c:v>60.75909090910686</c:v>
                </c:pt>
                <c:pt idx="13367">
                  <c:v>60.763636363652317</c:v>
                </c:pt>
                <c:pt idx="13368">
                  <c:v>60.768181818197775</c:v>
                </c:pt>
                <c:pt idx="13369">
                  <c:v>60.772727272743232</c:v>
                </c:pt>
                <c:pt idx="13370">
                  <c:v>60.77727272728869</c:v>
                </c:pt>
                <c:pt idx="13371">
                  <c:v>60.781818181834147</c:v>
                </c:pt>
                <c:pt idx="13372">
                  <c:v>60.786363636379605</c:v>
                </c:pt>
                <c:pt idx="13373">
                  <c:v>60.790909090925062</c:v>
                </c:pt>
                <c:pt idx="13374">
                  <c:v>60.79545454547052</c:v>
                </c:pt>
                <c:pt idx="13375">
                  <c:v>60.800000000015977</c:v>
                </c:pt>
                <c:pt idx="13376">
                  <c:v>60.804545454561435</c:v>
                </c:pt>
                <c:pt idx="13377">
                  <c:v>60.809090909106892</c:v>
                </c:pt>
                <c:pt idx="13378">
                  <c:v>60.81363636365235</c:v>
                </c:pt>
                <c:pt idx="13379">
                  <c:v>60.818181818197807</c:v>
                </c:pt>
                <c:pt idx="13380">
                  <c:v>60.822727272743265</c:v>
                </c:pt>
                <c:pt idx="13381">
                  <c:v>60.827272727288722</c:v>
                </c:pt>
                <c:pt idx="13382">
                  <c:v>60.83181818183418</c:v>
                </c:pt>
                <c:pt idx="13383">
                  <c:v>60.836363636379637</c:v>
                </c:pt>
                <c:pt idx="13384">
                  <c:v>60.840909090925095</c:v>
                </c:pt>
                <c:pt idx="13385">
                  <c:v>60.845454545470552</c:v>
                </c:pt>
                <c:pt idx="13386">
                  <c:v>60.85000000001601</c:v>
                </c:pt>
                <c:pt idx="13387">
                  <c:v>60.854545454561467</c:v>
                </c:pt>
                <c:pt idx="13388">
                  <c:v>60.859090909106925</c:v>
                </c:pt>
                <c:pt idx="13389">
                  <c:v>60.863636363652382</c:v>
                </c:pt>
                <c:pt idx="13390">
                  <c:v>60.86818181819784</c:v>
                </c:pt>
                <c:pt idx="13391">
                  <c:v>60.872727272743298</c:v>
                </c:pt>
                <c:pt idx="13392">
                  <c:v>60.877272727288755</c:v>
                </c:pt>
                <c:pt idx="13393">
                  <c:v>60.881818181834213</c:v>
                </c:pt>
                <c:pt idx="13394">
                  <c:v>60.88636363637967</c:v>
                </c:pt>
                <c:pt idx="13395">
                  <c:v>60.890909090925128</c:v>
                </c:pt>
                <c:pt idx="13396">
                  <c:v>60.895454545470585</c:v>
                </c:pt>
                <c:pt idx="13397">
                  <c:v>60.900000000016043</c:v>
                </c:pt>
                <c:pt idx="13398">
                  <c:v>60.9045454545615</c:v>
                </c:pt>
                <c:pt idx="13399">
                  <c:v>60.909090909106958</c:v>
                </c:pt>
                <c:pt idx="13400">
                  <c:v>60.913636363652415</c:v>
                </c:pt>
                <c:pt idx="13401">
                  <c:v>60.918181818197873</c:v>
                </c:pt>
                <c:pt idx="13402">
                  <c:v>60.92272727274333</c:v>
                </c:pt>
                <c:pt idx="13403">
                  <c:v>60.927272727288788</c:v>
                </c:pt>
                <c:pt idx="13404">
                  <c:v>60.931818181834245</c:v>
                </c:pt>
                <c:pt idx="13405">
                  <c:v>60.936363636379703</c:v>
                </c:pt>
                <c:pt idx="13406">
                  <c:v>60.94090909092516</c:v>
                </c:pt>
                <c:pt idx="13407">
                  <c:v>60.945454545470618</c:v>
                </c:pt>
                <c:pt idx="13408">
                  <c:v>60.950000000016075</c:v>
                </c:pt>
                <c:pt idx="13409">
                  <c:v>60.954545454561533</c:v>
                </c:pt>
                <c:pt idx="13410">
                  <c:v>60.95909090910699</c:v>
                </c:pt>
                <c:pt idx="13411">
                  <c:v>60.963636363652448</c:v>
                </c:pt>
                <c:pt idx="13412">
                  <c:v>60.968181818197905</c:v>
                </c:pt>
                <c:pt idx="13413">
                  <c:v>60.972727272743363</c:v>
                </c:pt>
                <c:pt idx="13414">
                  <c:v>60.97727272728882</c:v>
                </c:pt>
                <c:pt idx="13415">
                  <c:v>60.981818181834278</c:v>
                </c:pt>
                <c:pt idx="13416">
                  <c:v>60.986363636379735</c:v>
                </c:pt>
                <c:pt idx="13417">
                  <c:v>60.990909090925193</c:v>
                </c:pt>
                <c:pt idx="13418">
                  <c:v>60.99545454547065</c:v>
                </c:pt>
                <c:pt idx="13419">
                  <c:v>61.000000000016108</c:v>
                </c:pt>
                <c:pt idx="13420">
                  <c:v>61.004545454561566</c:v>
                </c:pt>
                <c:pt idx="13421">
                  <c:v>61.009090909107023</c:v>
                </c:pt>
                <c:pt idx="13422">
                  <c:v>61.013636363652481</c:v>
                </c:pt>
                <c:pt idx="13423">
                  <c:v>61.018181818197938</c:v>
                </c:pt>
                <c:pt idx="13424">
                  <c:v>61.022727272743396</c:v>
                </c:pt>
                <c:pt idx="13425">
                  <c:v>61.027272727288853</c:v>
                </c:pt>
                <c:pt idx="13426">
                  <c:v>61.031818181834311</c:v>
                </c:pt>
                <c:pt idx="13427">
                  <c:v>61.036363636379768</c:v>
                </c:pt>
                <c:pt idx="13428">
                  <c:v>61.040909090925226</c:v>
                </c:pt>
                <c:pt idx="13429">
                  <c:v>61.045454545470683</c:v>
                </c:pt>
                <c:pt idx="13430">
                  <c:v>61.050000000016141</c:v>
                </c:pt>
                <c:pt idx="13431">
                  <c:v>61.054545454561598</c:v>
                </c:pt>
                <c:pt idx="13432">
                  <c:v>61.059090909107056</c:v>
                </c:pt>
                <c:pt idx="13433">
                  <c:v>61.063636363652513</c:v>
                </c:pt>
                <c:pt idx="13434">
                  <c:v>61.068181818197971</c:v>
                </c:pt>
                <c:pt idx="13435">
                  <c:v>61.072727272743428</c:v>
                </c:pt>
                <c:pt idx="13436">
                  <c:v>61.077272727288886</c:v>
                </c:pt>
                <c:pt idx="13437">
                  <c:v>61.081818181834343</c:v>
                </c:pt>
                <c:pt idx="13438">
                  <c:v>61.086363636379801</c:v>
                </c:pt>
                <c:pt idx="13439">
                  <c:v>61.090909090925258</c:v>
                </c:pt>
                <c:pt idx="13440">
                  <c:v>61.095454545470716</c:v>
                </c:pt>
                <c:pt idx="13441">
                  <c:v>61.100000000016173</c:v>
                </c:pt>
                <c:pt idx="13442">
                  <c:v>61.104545454561631</c:v>
                </c:pt>
                <c:pt idx="13443">
                  <c:v>61.109090909107088</c:v>
                </c:pt>
                <c:pt idx="13444">
                  <c:v>61.113636363652546</c:v>
                </c:pt>
                <c:pt idx="13445">
                  <c:v>61.118181818198003</c:v>
                </c:pt>
                <c:pt idx="13446">
                  <c:v>61.122727272743461</c:v>
                </c:pt>
                <c:pt idx="13447">
                  <c:v>61.127272727288918</c:v>
                </c:pt>
                <c:pt idx="13448">
                  <c:v>61.131818181834376</c:v>
                </c:pt>
                <c:pt idx="13449">
                  <c:v>61.136363636379834</c:v>
                </c:pt>
                <c:pt idx="13450">
                  <c:v>61.140909090925291</c:v>
                </c:pt>
                <c:pt idx="13451">
                  <c:v>61.145454545470749</c:v>
                </c:pt>
                <c:pt idx="13452">
                  <c:v>61.150000000016206</c:v>
                </c:pt>
                <c:pt idx="13453">
                  <c:v>61.154545454561664</c:v>
                </c:pt>
                <c:pt idx="13454">
                  <c:v>61.159090909107121</c:v>
                </c:pt>
                <c:pt idx="13455">
                  <c:v>61.163636363652579</c:v>
                </c:pt>
                <c:pt idx="13456">
                  <c:v>61.168181818198036</c:v>
                </c:pt>
                <c:pt idx="13457">
                  <c:v>61.172727272743494</c:v>
                </c:pt>
                <c:pt idx="13458">
                  <c:v>61.177272727288951</c:v>
                </c:pt>
                <c:pt idx="13459">
                  <c:v>61.181818181834409</c:v>
                </c:pt>
                <c:pt idx="13460">
                  <c:v>61.186363636379866</c:v>
                </c:pt>
                <c:pt idx="13461">
                  <c:v>61.190909090925324</c:v>
                </c:pt>
                <c:pt idx="13462">
                  <c:v>61.195454545470781</c:v>
                </c:pt>
                <c:pt idx="13463">
                  <c:v>61.200000000016239</c:v>
                </c:pt>
                <c:pt idx="13464">
                  <c:v>61.204545454561696</c:v>
                </c:pt>
                <c:pt idx="13465">
                  <c:v>61.209090909107154</c:v>
                </c:pt>
                <c:pt idx="13466">
                  <c:v>61.213636363652611</c:v>
                </c:pt>
                <c:pt idx="13467">
                  <c:v>61.218181818198069</c:v>
                </c:pt>
                <c:pt idx="13468">
                  <c:v>61.222727272743526</c:v>
                </c:pt>
                <c:pt idx="13469">
                  <c:v>61.227272727288984</c:v>
                </c:pt>
                <c:pt idx="13470">
                  <c:v>61.231818181834441</c:v>
                </c:pt>
                <c:pt idx="13471">
                  <c:v>61.236363636379899</c:v>
                </c:pt>
                <c:pt idx="13472">
                  <c:v>61.240909090925356</c:v>
                </c:pt>
                <c:pt idx="13473">
                  <c:v>61.245454545470814</c:v>
                </c:pt>
                <c:pt idx="13474">
                  <c:v>61.250000000016271</c:v>
                </c:pt>
                <c:pt idx="13475">
                  <c:v>61.254545454561729</c:v>
                </c:pt>
                <c:pt idx="13476">
                  <c:v>61.259090909107186</c:v>
                </c:pt>
                <c:pt idx="13477">
                  <c:v>61.263636363652644</c:v>
                </c:pt>
                <c:pt idx="13478">
                  <c:v>61.268181818198101</c:v>
                </c:pt>
                <c:pt idx="13479">
                  <c:v>61.272727272743559</c:v>
                </c:pt>
                <c:pt idx="13480">
                  <c:v>61.277272727289017</c:v>
                </c:pt>
                <c:pt idx="13481">
                  <c:v>61.281818181834474</c:v>
                </c:pt>
                <c:pt idx="13482">
                  <c:v>61.286363636379932</c:v>
                </c:pt>
                <c:pt idx="13483">
                  <c:v>61.290909090925389</c:v>
                </c:pt>
                <c:pt idx="13484">
                  <c:v>61.295454545470847</c:v>
                </c:pt>
                <c:pt idx="13485">
                  <c:v>61.300000000016304</c:v>
                </c:pt>
                <c:pt idx="13486">
                  <c:v>61.304545454561762</c:v>
                </c:pt>
                <c:pt idx="13487">
                  <c:v>61.309090909107219</c:v>
                </c:pt>
                <c:pt idx="13488">
                  <c:v>61.313636363652677</c:v>
                </c:pt>
                <c:pt idx="13489">
                  <c:v>61.318181818198134</c:v>
                </c:pt>
                <c:pt idx="13490">
                  <c:v>61.322727272743592</c:v>
                </c:pt>
                <c:pt idx="13491">
                  <c:v>61.327272727289049</c:v>
                </c:pt>
                <c:pt idx="13492">
                  <c:v>61.331818181834507</c:v>
                </c:pt>
                <c:pt idx="13493">
                  <c:v>61.336363636379964</c:v>
                </c:pt>
                <c:pt idx="13494">
                  <c:v>61.340909090925422</c:v>
                </c:pt>
                <c:pt idx="13495">
                  <c:v>61.345454545470879</c:v>
                </c:pt>
                <c:pt idx="13496">
                  <c:v>61.350000000016337</c:v>
                </c:pt>
                <c:pt idx="13497">
                  <c:v>61.354545454561794</c:v>
                </c:pt>
                <c:pt idx="13498">
                  <c:v>61.359090909107252</c:v>
                </c:pt>
                <c:pt idx="13499">
                  <c:v>61.363636363652709</c:v>
                </c:pt>
                <c:pt idx="13500">
                  <c:v>61.368181818198167</c:v>
                </c:pt>
                <c:pt idx="13501">
                  <c:v>61.372727272743624</c:v>
                </c:pt>
                <c:pt idx="13502">
                  <c:v>61.377272727289082</c:v>
                </c:pt>
                <c:pt idx="13503">
                  <c:v>61.381818181834539</c:v>
                </c:pt>
                <c:pt idx="13504">
                  <c:v>61.386363636379997</c:v>
                </c:pt>
                <c:pt idx="13505">
                  <c:v>61.390909090925454</c:v>
                </c:pt>
                <c:pt idx="13506">
                  <c:v>61.395454545470912</c:v>
                </c:pt>
                <c:pt idx="13507">
                  <c:v>61.400000000016369</c:v>
                </c:pt>
                <c:pt idx="13508">
                  <c:v>61.404545454561827</c:v>
                </c:pt>
                <c:pt idx="13509">
                  <c:v>61.409090909107285</c:v>
                </c:pt>
                <c:pt idx="13510">
                  <c:v>61.413636363652742</c:v>
                </c:pt>
                <c:pt idx="13511">
                  <c:v>61.4181818181982</c:v>
                </c:pt>
                <c:pt idx="13512">
                  <c:v>61.422727272743657</c:v>
                </c:pt>
                <c:pt idx="13513">
                  <c:v>61.427272727289115</c:v>
                </c:pt>
                <c:pt idx="13514">
                  <c:v>61.431818181834572</c:v>
                </c:pt>
                <c:pt idx="13515">
                  <c:v>61.43636363638003</c:v>
                </c:pt>
                <c:pt idx="13516">
                  <c:v>61.440909090925487</c:v>
                </c:pt>
                <c:pt idx="13517">
                  <c:v>61.445454545470945</c:v>
                </c:pt>
                <c:pt idx="13518">
                  <c:v>61.450000000016402</c:v>
                </c:pt>
                <c:pt idx="13519">
                  <c:v>61.45454545456186</c:v>
                </c:pt>
                <c:pt idx="13520">
                  <c:v>61.459090909107317</c:v>
                </c:pt>
                <c:pt idx="13521">
                  <c:v>61.463636363652775</c:v>
                </c:pt>
                <c:pt idx="13522">
                  <c:v>61.468181818198232</c:v>
                </c:pt>
                <c:pt idx="13523">
                  <c:v>61.47272727274369</c:v>
                </c:pt>
                <c:pt idx="13524">
                  <c:v>61.477272727289147</c:v>
                </c:pt>
                <c:pt idx="13525">
                  <c:v>61.481818181834605</c:v>
                </c:pt>
                <c:pt idx="13526">
                  <c:v>61.486363636380062</c:v>
                </c:pt>
                <c:pt idx="13527">
                  <c:v>61.49090909092552</c:v>
                </c:pt>
                <c:pt idx="13528">
                  <c:v>61.495454545470977</c:v>
                </c:pt>
                <c:pt idx="13529">
                  <c:v>61.500000000016435</c:v>
                </c:pt>
                <c:pt idx="13530">
                  <c:v>61.504545454561892</c:v>
                </c:pt>
                <c:pt idx="13531">
                  <c:v>61.50909090910735</c:v>
                </c:pt>
                <c:pt idx="13532">
                  <c:v>61.513636363652807</c:v>
                </c:pt>
                <c:pt idx="13533">
                  <c:v>61.518181818198265</c:v>
                </c:pt>
                <c:pt idx="13534">
                  <c:v>61.522727272743722</c:v>
                </c:pt>
                <c:pt idx="13535">
                  <c:v>61.52727272728918</c:v>
                </c:pt>
                <c:pt idx="13536">
                  <c:v>61.531818181834637</c:v>
                </c:pt>
                <c:pt idx="13537">
                  <c:v>61.536363636380095</c:v>
                </c:pt>
                <c:pt idx="13538">
                  <c:v>61.540909090925553</c:v>
                </c:pt>
                <c:pt idx="13539">
                  <c:v>61.54545454547101</c:v>
                </c:pt>
                <c:pt idx="13540">
                  <c:v>61.550000000016468</c:v>
                </c:pt>
                <c:pt idx="13541">
                  <c:v>61.554545454561925</c:v>
                </c:pt>
                <c:pt idx="13542">
                  <c:v>61.559090909107383</c:v>
                </c:pt>
                <c:pt idx="13543">
                  <c:v>61.56363636365284</c:v>
                </c:pt>
                <c:pt idx="13544">
                  <c:v>61.568181818198298</c:v>
                </c:pt>
                <c:pt idx="13545">
                  <c:v>61.572727272743755</c:v>
                </c:pt>
                <c:pt idx="13546">
                  <c:v>61.577272727289213</c:v>
                </c:pt>
                <c:pt idx="13547">
                  <c:v>61.58181818183467</c:v>
                </c:pt>
                <c:pt idx="13548">
                  <c:v>61.586363636380128</c:v>
                </c:pt>
                <c:pt idx="13549">
                  <c:v>61.590909090925585</c:v>
                </c:pt>
                <c:pt idx="13550">
                  <c:v>61.595454545471043</c:v>
                </c:pt>
                <c:pt idx="13551">
                  <c:v>61.6000000000165</c:v>
                </c:pt>
                <c:pt idx="13552">
                  <c:v>61.604545454561958</c:v>
                </c:pt>
                <c:pt idx="13553">
                  <c:v>61.609090909107415</c:v>
                </c:pt>
                <c:pt idx="13554">
                  <c:v>61.613636363652873</c:v>
                </c:pt>
                <c:pt idx="13555">
                  <c:v>61.61818181819833</c:v>
                </c:pt>
                <c:pt idx="13556">
                  <c:v>61.622727272743788</c:v>
                </c:pt>
                <c:pt idx="13557">
                  <c:v>61.627272727289245</c:v>
                </c:pt>
                <c:pt idx="13558">
                  <c:v>61.631818181834703</c:v>
                </c:pt>
                <c:pt idx="13559">
                  <c:v>61.63636363638016</c:v>
                </c:pt>
                <c:pt idx="13560">
                  <c:v>61.640909090925618</c:v>
                </c:pt>
                <c:pt idx="13561">
                  <c:v>61.645454545471075</c:v>
                </c:pt>
                <c:pt idx="13562">
                  <c:v>61.650000000016533</c:v>
                </c:pt>
                <c:pt idx="13563">
                  <c:v>61.65454545456199</c:v>
                </c:pt>
                <c:pt idx="13564">
                  <c:v>61.659090909107448</c:v>
                </c:pt>
                <c:pt idx="13565">
                  <c:v>61.663636363652905</c:v>
                </c:pt>
                <c:pt idx="13566">
                  <c:v>61.668181818198363</c:v>
                </c:pt>
                <c:pt idx="13567">
                  <c:v>61.67272727274382</c:v>
                </c:pt>
                <c:pt idx="13568">
                  <c:v>61.677272727289278</c:v>
                </c:pt>
                <c:pt idx="13569">
                  <c:v>61.681818181834736</c:v>
                </c:pt>
                <c:pt idx="13570">
                  <c:v>61.686363636380193</c:v>
                </c:pt>
                <c:pt idx="13571">
                  <c:v>61.690909090925651</c:v>
                </c:pt>
                <c:pt idx="13572">
                  <c:v>61.695454545471108</c:v>
                </c:pt>
                <c:pt idx="13573">
                  <c:v>61.700000000016566</c:v>
                </c:pt>
                <c:pt idx="13574">
                  <c:v>61.704545454562023</c:v>
                </c:pt>
                <c:pt idx="13575">
                  <c:v>61.709090909107481</c:v>
                </c:pt>
                <c:pt idx="13576">
                  <c:v>61.713636363652938</c:v>
                </c:pt>
                <c:pt idx="13577">
                  <c:v>61.718181818198396</c:v>
                </c:pt>
                <c:pt idx="13578">
                  <c:v>61.722727272743853</c:v>
                </c:pt>
                <c:pt idx="13579">
                  <c:v>61.727272727289311</c:v>
                </c:pt>
                <c:pt idx="13580">
                  <c:v>61.731818181834768</c:v>
                </c:pt>
                <c:pt idx="13581">
                  <c:v>61.736363636380226</c:v>
                </c:pt>
                <c:pt idx="13582">
                  <c:v>61.740909090925683</c:v>
                </c:pt>
                <c:pt idx="13583">
                  <c:v>61.745454545471141</c:v>
                </c:pt>
                <c:pt idx="13584">
                  <c:v>61.750000000016598</c:v>
                </c:pt>
                <c:pt idx="13585">
                  <c:v>61.754545454562056</c:v>
                </c:pt>
                <c:pt idx="13586">
                  <c:v>61.759090909107513</c:v>
                </c:pt>
                <c:pt idx="13587">
                  <c:v>61.763636363652971</c:v>
                </c:pt>
                <c:pt idx="13588">
                  <c:v>61.768181818198428</c:v>
                </c:pt>
                <c:pt idx="13589">
                  <c:v>61.772727272743886</c:v>
                </c:pt>
                <c:pt idx="13590">
                  <c:v>61.777272727289343</c:v>
                </c:pt>
                <c:pt idx="13591">
                  <c:v>61.781818181834801</c:v>
                </c:pt>
                <c:pt idx="13592">
                  <c:v>61.786363636380258</c:v>
                </c:pt>
                <c:pt idx="13593">
                  <c:v>61.790909090925716</c:v>
                </c:pt>
                <c:pt idx="13594">
                  <c:v>61.795454545471173</c:v>
                </c:pt>
                <c:pt idx="13595">
                  <c:v>61.800000000016631</c:v>
                </c:pt>
                <c:pt idx="13596">
                  <c:v>61.804545454562088</c:v>
                </c:pt>
                <c:pt idx="13597">
                  <c:v>61.809090909107546</c:v>
                </c:pt>
                <c:pt idx="13598">
                  <c:v>61.813636363653004</c:v>
                </c:pt>
                <c:pt idx="13599">
                  <c:v>61.818181818198461</c:v>
                </c:pt>
                <c:pt idx="13600">
                  <c:v>61.822727272743919</c:v>
                </c:pt>
                <c:pt idx="13601">
                  <c:v>61.827272727289376</c:v>
                </c:pt>
                <c:pt idx="13602">
                  <c:v>61.831818181834834</c:v>
                </c:pt>
                <c:pt idx="13603">
                  <c:v>61.836363636380291</c:v>
                </c:pt>
                <c:pt idx="13604">
                  <c:v>61.840909090925749</c:v>
                </c:pt>
                <c:pt idx="13605">
                  <c:v>61.845454545471206</c:v>
                </c:pt>
                <c:pt idx="13606">
                  <c:v>61.850000000016664</c:v>
                </c:pt>
                <c:pt idx="13607">
                  <c:v>61.854545454562121</c:v>
                </c:pt>
                <c:pt idx="13608">
                  <c:v>61.859090909107579</c:v>
                </c:pt>
                <c:pt idx="13609">
                  <c:v>61.863636363653036</c:v>
                </c:pt>
                <c:pt idx="13610">
                  <c:v>61.868181818198494</c:v>
                </c:pt>
                <c:pt idx="13611">
                  <c:v>61.872727272743951</c:v>
                </c:pt>
                <c:pt idx="13612">
                  <c:v>61.877272727289409</c:v>
                </c:pt>
                <c:pt idx="13613">
                  <c:v>61.881818181834866</c:v>
                </c:pt>
                <c:pt idx="13614">
                  <c:v>61.886363636380324</c:v>
                </c:pt>
                <c:pt idx="13615">
                  <c:v>61.890909090925781</c:v>
                </c:pt>
                <c:pt idx="13616">
                  <c:v>61.895454545471239</c:v>
                </c:pt>
                <c:pt idx="13617">
                  <c:v>61.900000000016696</c:v>
                </c:pt>
                <c:pt idx="13618">
                  <c:v>61.904545454562154</c:v>
                </c:pt>
                <c:pt idx="13619">
                  <c:v>61.909090909107611</c:v>
                </c:pt>
                <c:pt idx="13620">
                  <c:v>61.913636363653069</c:v>
                </c:pt>
                <c:pt idx="13621">
                  <c:v>61.918181818198526</c:v>
                </c:pt>
                <c:pt idx="13622">
                  <c:v>61.922727272743984</c:v>
                </c:pt>
                <c:pt idx="13623">
                  <c:v>61.927272727289441</c:v>
                </c:pt>
                <c:pt idx="13624">
                  <c:v>61.931818181834899</c:v>
                </c:pt>
                <c:pt idx="13625">
                  <c:v>61.936363636380356</c:v>
                </c:pt>
                <c:pt idx="13626">
                  <c:v>61.940909090925814</c:v>
                </c:pt>
                <c:pt idx="13627">
                  <c:v>61.945454545471272</c:v>
                </c:pt>
                <c:pt idx="13628">
                  <c:v>61.950000000016729</c:v>
                </c:pt>
                <c:pt idx="13629">
                  <c:v>61.954545454562187</c:v>
                </c:pt>
                <c:pt idx="13630">
                  <c:v>61.959090909107644</c:v>
                </c:pt>
                <c:pt idx="13631">
                  <c:v>61.963636363653102</c:v>
                </c:pt>
                <c:pt idx="13632">
                  <c:v>61.968181818198559</c:v>
                </c:pt>
                <c:pt idx="13633">
                  <c:v>61.972727272744017</c:v>
                </c:pt>
                <c:pt idx="13634">
                  <c:v>61.977272727289474</c:v>
                </c:pt>
                <c:pt idx="13635">
                  <c:v>61.981818181834932</c:v>
                </c:pt>
                <c:pt idx="13636">
                  <c:v>61.986363636380389</c:v>
                </c:pt>
                <c:pt idx="13637">
                  <c:v>61.990909090925847</c:v>
                </c:pt>
                <c:pt idx="13638">
                  <c:v>61.995454545471304</c:v>
                </c:pt>
                <c:pt idx="13639">
                  <c:v>62.000000000016762</c:v>
                </c:pt>
                <c:pt idx="13640">
                  <c:v>62.004545454562219</c:v>
                </c:pt>
                <c:pt idx="13641">
                  <c:v>62.009090909107677</c:v>
                </c:pt>
                <c:pt idx="13642">
                  <c:v>62.013636363653134</c:v>
                </c:pt>
                <c:pt idx="13643">
                  <c:v>62.018181818198592</c:v>
                </c:pt>
                <c:pt idx="13644">
                  <c:v>62.022727272744049</c:v>
                </c:pt>
                <c:pt idx="13645">
                  <c:v>62.027272727289507</c:v>
                </c:pt>
                <c:pt idx="13646">
                  <c:v>62.031818181834964</c:v>
                </c:pt>
                <c:pt idx="13647">
                  <c:v>62.036363636380422</c:v>
                </c:pt>
                <c:pt idx="13648">
                  <c:v>62.040909090925879</c:v>
                </c:pt>
                <c:pt idx="13649">
                  <c:v>62.045454545471337</c:v>
                </c:pt>
                <c:pt idx="13650">
                  <c:v>62.050000000016794</c:v>
                </c:pt>
                <c:pt idx="13651">
                  <c:v>62.054545454562252</c:v>
                </c:pt>
                <c:pt idx="13652">
                  <c:v>62.059090909107709</c:v>
                </c:pt>
                <c:pt idx="13653">
                  <c:v>62.063636363653167</c:v>
                </c:pt>
                <c:pt idx="13654">
                  <c:v>62.068181818198624</c:v>
                </c:pt>
                <c:pt idx="13655">
                  <c:v>62.072727272744082</c:v>
                </c:pt>
                <c:pt idx="13656">
                  <c:v>62.077272727289539</c:v>
                </c:pt>
                <c:pt idx="13657">
                  <c:v>62.081818181834997</c:v>
                </c:pt>
                <c:pt idx="13658">
                  <c:v>62.086363636380455</c:v>
                </c:pt>
                <c:pt idx="13659">
                  <c:v>62.090909090925912</c:v>
                </c:pt>
                <c:pt idx="13660">
                  <c:v>62.09545454547137</c:v>
                </c:pt>
                <c:pt idx="13661">
                  <c:v>62.100000000016827</c:v>
                </c:pt>
                <c:pt idx="13662">
                  <c:v>62.104545454562285</c:v>
                </c:pt>
                <c:pt idx="13663">
                  <c:v>62.109090909107742</c:v>
                </c:pt>
                <c:pt idx="13664">
                  <c:v>62.1136363636532</c:v>
                </c:pt>
                <c:pt idx="13665">
                  <c:v>62.118181818198657</c:v>
                </c:pt>
                <c:pt idx="13666">
                  <c:v>62.122727272744115</c:v>
                </c:pt>
                <c:pt idx="13667">
                  <c:v>62.127272727289572</c:v>
                </c:pt>
                <c:pt idx="13668">
                  <c:v>62.13181818183503</c:v>
                </c:pt>
                <c:pt idx="13669">
                  <c:v>62.136363636380487</c:v>
                </c:pt>
                <c:pt idx="13670">
                  <c:v>62.140909090925945</c:v>
                </c:pt>
                <c:pt idx="13671">
                  <c:v>62.145454545471402</c:v>
                </c:pt>
                <c:pt idx="13672">
                  <c:v>62.15000000001686</c:v>
                </c:pt>
                <c:pt idx="13673">
                  <c:v>62.154545454562317</c:v>
                </c:pt>
                <c:pt idx="13674">
                  <c:v>62.159090909107775</c:v>
                </c:pt>
                <c:pt idx="13675">
                  <c:v>62.163636363653232</c:v>
                </c:pt>
                <c:pt idx="13676">
                  <c:v>62.16818181819869</c:v>
                </c:pt>
                <c:pt idx="13677">
                  <c:v>62.172727272744147</c:v>
                </c:pt>
                <c:pt idx="13678">
                  <c:v>62.177272727289605</c:v>
                </c:pt>
                <c:pt idx="13679">
                  <c:v>62.181818181835062</c:v>
                </c:pt>
                <c:pt idx="13680">
                  <c:v>62.18636363638052</c:v>
                </c:pt>
                <c:pt idx="13681">
                  <c:v>62.190909090925977</c:v>
                </c:pt>
                <c:pt idx="13682">
                  <c:v>62.195454545471435</c:v>
                </c:pt>
                <c:pt idx="13683">
                  <c:v>62.200000000016892</c:v>
                </c:pt>
                <c:pt idx="13684">
                  <c:v>62.20454545456235</c:v>
                </c:pt>
                <c:pt idx="13685">
                  <c:v>62.209090909107807</c:v>
                </c:pt>
                <c:pt idx="13686">
                  <c:v>62.213636363653265</c:v>
                </c:pt>
                <c:pt idx="13687">
                  <c:v>62.218181818198723</c:v>
                </c:pt>
                <c:pt idx="13688">
                  <c:v>62.22272727274418</c:v>
                </c:pt>
                <c:pt idx="13689">
                  <c:v>62.227272727289638</c:v>
                </c:pt>
                <c:pt idx="13690">
                  <c:v>62.231818181835095</c:v>
                </c:pt>
                <c:pt idx="13691">
                  <c:v>62.236363636380553</c:v>
                </c:pt>
                <c:pt idx="13692">
                  <c:v>62.24090909092601</c:v>
                </c:pt>
                <c:pt idx="13693">
                  <c:v>62.245454545471468</c:v>
                </c:pt>
                <c:pt idx="13694">
                  <c:v>62.250000000016925</c:v>
                </c:pt>
                <c:pt idx="13695">
                  <c:v>62.254545454562383</c:v>
                </c:pt>
                <c:pt idx="13696">
                  <c:v>62.25909090910784</c:v>
                </c:pt>
                <c:pt idx="13697">
                  <c:v>62.263636363653298</c:v>
                </c:pt>
                <c:pt idx="13698">
                  <c:v>62.268181818198755</c:v>
                </c:pt>
                <c:pt idx="13699">
                  <c:v>62.272727272744213</c:v>
                </c:pt>
                <c:pt idx="13700">
                  <c:v>62.27727272728967</c:v>
                </c:pt>
                <c:pt idx="13701">
                  <c:v>62.281818181835128</c:v>
                </c:pt>
                <c:pt idx="13702">
                  <c:v>62.286363636380585</c:v>
                </c:pt>
                <c:pt idx="13703">
                  <c:v>62.290909090926043</c:v>
                </c:pt>
                <c:pt idx="13704">
                  <c:v>62.2954545454715</c:v>
                </c:pt>
                <c:pt idx="13705">
                  <c:v>62.300000000016958</c:v>
                </c:pt>
                <c:pt idx="13706">
                  <c:v>62.304545454562415</c:v>
                </c:pt>
                <c:pt idx="13707">
                  <c:v>62.309090909107873</c:v>
                </c:pt>
                <c:pt idx="13708">
                  <c:v>62.31363636365333</c:v>
                </c:pt>
                <c:pt idx="13709">
                  <c:v>62.318181818198788</c:v>
                </c:pt>
                <c:pt idx="13710">
                  <c:v>62.322727272744245</c:v>
                </c:pt>
                <c:pt idx="13711">
                  <c:v>62.327272727289703</c:v>
                </c:pt>
                <c:pt idx="13712">
                  <c:v>62.33181818183516</c:v>
                </c:pt>
                <c:pt idx="13713">
                  <c:v>62.336363636380618</c:v>
                </c:pt>
                <c:pt idx="13714">
                  <c:v>62.340909090926075</c:v>
                </c:pt>
                <c:pt idx="13715">
                  <c:v>62.345454545471533</c:v>
                </c:pt>
                <c:pt idx="13716">
                  <c:v>62.35000000001699</c:v>
                </c:pt>
                <c:pt idx="13717">
                  <c:v>62.354545454562448</c:v>
                </c:pt>
                <c:pt idx="13718">
                  <c:v>62.359090909107906</c:v>
                </c:pt>
                <c:pt idx="13719">
                  <c:v>62.363636363653363</c:v>
                </c:pt>
                <c:pt idx="13720">
                  <c:v>62.368181818198821</c:v>
                </c:pt>
                <c:pt idx="13721">
                  <c:v>62.372727272744278</c:v>
                </c:pt>
                <c:pt idx="13722">
                  <c:v>62.377272727289736</c:v>
                </c:pt>
                <c:pt idx="13723">
                  <c:v>62.381818181835193</c:v>
                </c:pt>
                <c:pt idx="13724">
                  <c:v>62.386363636380651</c:v>
                </c:pt>
                <c:pt idx="13725">
                  <c:v>62.390909090926108</c:v>
                </c:pt>
                <c:pt idx="13726">
                  <c:v>62.395454545471566</c:v>
                </c:pt>
                <c:pt idx="13727">
                  <c:v>62.400000000017023</c:v>
                </c:pt>
                <c:pt idx="13728">
                  <c:v>62.404545454562481</c:v>
                </c:pt>
                <c:pt idx="13729">
                  <c:v>62.409090909107938</c:v>
                </c:pt>
                <c:pt idx="13730">
                  <c:v>62.413636363653396</c:v>
                </c:pt>
                <c:pt idx="13731">
                  <c:v>62.418181818198853</c:v>
                </c:pt>
                <c:pt idx="13732">
                  <c:v>62.422727272744311</c:v>
                </c:pt>
                <c:pt idx="13733">
                  <c:v>62.427272727289768</c:v>
                </c:pt>
                <c:pt idx="13734">
                  <c:v>62.431818181835226</c:v>
                </c:pt>
                <c:pt idx="13735">
                  <c:v>62.436363636380683</c:v>
                </c:pt>
                <c:pt idx="13736">
                  <c:v>62.440909090926141</c:v>
                </c:pt>
                <c:pt idx="13737">
                  <c:v>62.445454545471598</c:v>
                </c:pt>
                <c:pt idx="13738">
                  <c:v>62.450000000017056</c:v>
                </c:pt>
                <c:pt idx="13739">
                  <c:v>62.454545454562513</c:v>
                </c:pt>
                <c:pt idx="13740">
                  <c:v>62.459090909107971</c:v>
                </c:pt>
                <c:pt idx="13741">
                  <c:v>62.463636363653428</c:v>
                </c:pt>
                <c:pt idx="13742">
                  <c:v>62.468181818198886</c:v>
                </c:pt>
                <c:pt idx="13743">
                  <c:v>62.472727272744343</c:v>
                </c:pt>
                <c:pt idx="13744">
                  <c:v>62.477272727289801</c:v>
                </c:pt>
                <c:pt idx="13745">
                  <c:v>62.481818181835258</c:v>
                </c:pt>
                <c:pt idx="13746">
                  <c:v>62.486363636380716</c:v>
                </c:pt>
                <c:pt idx="13747">
                  <c:v>62.490909090926174</c:v>
                </c:pt>
                <c:pt idx="13748">
                  <c:v>62.495454545471631</c:v>
                </c:pt>
                <c:pt idx="13749">
                  <c:v>62.500000000017089</c:v>
                </c:pt>
                <c:pt idx="13750">
                  <c:v>62.504545454562546</c:v>
                </c:pt>
                <c:pt idx="13751">
                  <c:v>62.509090909108004</c:v>
                </c:pt>
                <c:pt idx="13752">
                  <c:v>62.513636363653461</c:v>
                </c:pt>
                <c:pt idx="13753">
                  <c:v>62.518181818198919</c:v>
                </c:pt>
                <c:pt idx="13754">
                  <c:v>62.522727272744376</c:v>
                </c:pt>
                <c:pt idx="13755">
                  <c:v>62.527272727289834</c:v>
                </c:pt>
                <c:pt idx="13756">
                  <c:v>62.531818181835291</c:v>
                </c:pt>
                <c:pt idx="13757">
                  <c:v>62.536363636380749</c:v>
                </c:pt>
                <c:pt idx="13758">
                  <c:v>62.540909090926206</c:v>
                </c:pt>
                <c:pt idx="13759">
                  <c:v>62.545454545471664</c:v>
                </c:pt>
                <c:pt idx="13760">
                  <c:v>62.550000000017121</c:v>
                </c:pt>
                <c:pt idx="13761">
                  <c:v>62.554545454562579</c:v>
                </c:pt>
                <c:pt idx="13762">
                  <c:v>62.559090909108036</c:v>
                </c:pt>
                <c:pt idx="13763">
                  <c:v>62.563636363653494</c:v>
                </c:pt>
                <c:pt idx="13764">
                  <c:v>62.568181818198951</c:v>
                </c:pt>
                <c:pt idx="13765">
                  <c:v>62.572727272744409</c:v>
                </c:pt>
                <c:pt idx="13766">
                  <c:v>62.577272727289866</c:v>
                </c:pt>
                <c:pt idx="13767">
                  <c:v>62.581818181835324</c:v>
                </c:pt>
                <c:pt idx="13768">
                  <c:v>62.586363636380781</c:v>
                </c:pt>
                <c:pt idx="13769">
                  <c:v>62.590909090926239</c:v>
                </c:pt>
                <c:pt idx="13770">
                  <c:v>62.595454545471696</c:v>
                </c:pt>
                <c:pt idx="13771">
                  <c:v>62.600000000017154</c:v>
                </c:pt>
                <c:pt idx="13772">
                  <c:v>62.604545454562611</c:v>
                </c:pt>
                <c:pt idx="13773">
                  <c:v>62.609090909108069</c:v>
                </c:pt>
                <c:pt idx="13774">
                  <c:v>62.613636363653526</c:v>
                </c:pt>
                <c:pt idx="13775">
                  <c:v>62.618181818198984</c:v>
                </c:pt>
                <c:pt idx="13776">
                  <c:v>62.622727272744442</c:v>
                </c:pt>
                <c:pt idx="13777">
                  <c:v>62.627272727289899</c:v>
                </c:pt>
                <c:pt idx="13778">
                  <c:v>62.631818181835357</c:v>
                </c:pt>
                <c:pt idx="13779">
                  <c:v>62.636363636380814</c:v>
                </c:pt>
                <c:pt idx="13780">
                  <c:v>62.640909090926272</c:v>
                </c:pt>
                <c:pt idx="13781">
                  <c:v>62.645454545471729</c:v>
                </c:pt>
                <c:pt idx="13782">
                  <c:v>62.650000000017187</c:v>
                </c:pt>
                <c:pt idx="13783">
                  <c:v>62.654545454562644</c:v>
                </c:pt>
                <c:pt idx="13784">
                  <c:v>62.659090909108102</c:v>
                </c:pt>
                <c:pt idx="13785">
                  <c:v>62.663636363653559</c:v>
                </c:pt>
                <c:pt idx="13786">
                  <c:v>62.668181818199017</c:v>
                </c:pt>
                <c:pt idx="13787">
                  <c:v>62.672727272744474</c:v>
                </c:pt>
                <c:pt idx="13788">
                  <c:v>62.677272727289932</c:v>
                </c:pt>
                <c:pt idx="13789">
                  <c:v>62.681818181835389</c:v>
                </c:pt>
                <c:pt idx="13790">
                  <c:v>62.686363636380847</c:v>
                </c:pt>
                <c:pt idx="13791">
                  <c:v>62.690909090926304</c:v>
                </c:pt>
                <c:pt idx="13792">
                  <c:v>62.695454545471762</c:v>
                </c:pt>
                <c:pt idx="13793">
                  <c:v>62.700000000017219</c:v>
                </c:pt>
                <c:pt idx="13794">
                  <c:v>62.704545454562677</c:v>
                </c:pt>
                <c:pt idx="13795">
                  <c:v>62.709090909108134</c:v>
                </c:pt>
                <c:pt idx="13796">
                  <c:v>62.713636363653592</c:v>
                </c:pt>
                <c:pt idx="13797">
                  <c:v>62.718181818199049</c:v>
                </c:pt>
                <c:pt idx="13798">
                  <c:v>62.722727272744507</c:v>
                </c:pt>
                <c:pt idx="13799">
                  <c:v>62.727272727289964</c:v>
                </c:pt>
                <c:pt idx="13800">
                  <c:v>62.731818181835422</c:v>
                </c:pt>
                <c:pt idx="13801">
                  <c:v>62.736363636380879</c:v>
                </c:pt>
                <c:pt idx="13802">
                  <c:v>62.740909090926337</c:v>
                </c:pt>
                <c:pt idx="13803">
                  <c:v>62.745454545471794</c:v>
                </c:pt>
                <c:pt idx="13804">
                  <c:v>62.750000000017252</c:v>
                </c:pt>
                <c:pt idx="13805">
                  <c:v>62.754545454562709</c:v>
                </c:pt>
                <c:pt idx="13806">
                  <c:v>62.759090909108167</c:v>
                </c:pt>
                <c:pt idx="13807">
                  <c:v>62.763636363653625</c:v>
                </c:pt>
                <c:pt idx="13808">
                  <c:v>62.768181818199082</c:v>
                </c:pt>
                <c:pt idx="13809">
                  <c:v>62.77272727274454</c:v>
                </c:pt>
                <c:pt idx="13810">
                  <c:v>62.777272727289997</c:v>
                </c:pt>
                <c:pt idx="13811">
                  <c:v>62.781818181835455</c:v>
                </c:pt>
                <c:pt idx="13812">
                  <c:v>62.786363636380912</c:v>
                </c:pt>
                <c:pt idx="13813">
                  <c:v>62.79090909092637</c:v>
                </c:pt>
                <c:pt idx="13814">
                  <c:v>62.795454545471827</c:v>
                </c:pt>
                <c:pt idx="13815">
                  <c:v>62.800000000017285</c:v>
                </c:pt>
                <c:pt idx="13816">
                  <c:v>62.804545454562742</c:v>
                </c:pt>
                <c:pt idx="13817">
                  <c:v>62.8090909091082</c:v>
                </c:pt>
                <c:pt idx="13818">
                  <c:v>62.813636363653657</c:v>
                </c:pt>
                <c:pt idx="13819">
                  <c:v>62.818181818199115</c:v>
                </c:pt>
                <c:pt idx="13820">
                  <c:v>62.822727272744572</c:v>
                </c:pt>
                <c:pt idx="13821">
                  <c:v>62.82727272729003</c:v>
                </c:pt>
                <c:pt idx="13822">
                  <c:v>62.831818181835487</c:v>
                </c:pt>
                <c:pt idx="13823">
                  <c:v>62.836363636380945</c:v>
                </c:pt>
                <c:pt idx="13824">
                  <c:v>62.840909090926402</c:v>
                </c:pt>
                <c:pt idx="13825">
                  <c:v>62.84545454547186</c:v>
                </c:pt>
                <c:pt idx="13826">
                  <c:v>62.850000000017317</c:v>
                </c:pt>
                <c:pt idx="13827">
                  <c:v>62.854545454562775</c:v>
                </c:pt>
                <c:pt idx="13828">
                  <c:v>62.859090909108232</c:v>
                </c:pt>
                <c:pt idx="13829">
                  <c:v>62.86363636365369</c:v>
                </c:pt>
                <c:pt idx="13830">
                  <c:v>62.868181818199147</c:v>
                </c:pt>
                <c:pt idx="13831">
                  <c:v>62.872727272744605</c:v>
                </c:pt>
                <c:pt idx="13832">
                  <c:v>62.877272727290062</c:v>
                </c:pt>
                <c:pt idx="13833">
                  <c:v>62.88181818183552</c:v>
                </c:pt>
                <c:pt idx="13834">
                  <c:v>62.886363636380977</c:v>
                </c:pt>
                <c:pt idx="13835">
                  <c:v>62.890909090926435</c:v>
                </c:pt>
                <c:pt idx="13836">
                  <c:v>62.895454545471893</c:v>
                </c:pt>
                <c:pt idx="13837">
                  <c:v>62.90000000001735</c:v>
                </c:pt>
                <c:pt idx="13838">
                  <c:v>62.904545454562808</c:v>
                </c:pt>
                <c:pt idx="13839">
                  <c:v>62.909090909108265</c:v>
                </c:pt>
                <c:pt idx="13840">
                  <c:v>62.913636363653723</c:v>
                </c:pt>
                <c:pt idx="13841">
                  <c:v>62.91818181819918</c:v>
                </c:pt>
                <c:pt idx="13842">
                  <c:v>62.922727272744638</c:v>
                </c:pt>
                <c:pt idx="13843">
                  <c:v>62.927272727290095</c:v>
                </c:pt>
                <c:pt idx="13844">
                  <c:v>62.931818181835553</c:v>
                </c:pt>
                <c:pt idx="13845">
                  <c:v>62.93636363638101</c:v>
                </c:pt>
                <c:pt idx="13846">
                  <c:v>62.940909090926468</c:v>
                </c:pt>
                <c:pt idx="13847">
                  <c:v>62.945454545471925</c:v>
                </c:pt>
                <c:pt idx="13848">
                  <c:v>62.950000000017383</c:v>
                </c:pt>
                <c:pt idx="13849">
                  <c:v>62.95454545456284</c:v>
                </c:pt>
                <c:pt idx="13850">
                  <c:v>62.959090909108298</c:v>
                </c:pt>
                <c:pt idx="13851">
                  <c:v>62.963636363653755</c:v>
                </c:pt>
                <c:pt idx="13852">
                  <c:v>62.968181818199213</c:v>
                </c:pt>
                <c:pt idx="13853">
                  <c:v>62.97272727274467</c:v>
                </c:pt>
                <c:pt idx="13854">
                  <c:v>62.977272727290128</c:v>
                </c:pt>
                <c:pt idx="13855">
                  <c:v>62.981818181835585</c:v>
                </c:pt>
                <c:pt idx="13856">
                  <c:v>62.986363636381043</c:v>
                </c:pt>
                <c:pt idx="13857">
                  <c:v>62.9909090909265</c:v>
                </c:pt>
                <c:pt idx="13858">
                  <c:v>62.995454545471958</c:v>
                </c:pt>
                <c:pt idx="13859">
                  <c:v>63.000000000017415</c:v>
                </c:pt>
                <c:pt idx="13860">
                  <c:v>63.004545454562873</c:v>
                </c:pt>
                <c:pt idx="13861">
                  <c:v>63.00909090910833</c:v>
                </c:pt>
                <c:pt idx="13862">
                  <c:v>63.013636363653788</c:v>
                </c:pt>
                <c:pt idx="13863">
                  <c:v>63.018181818199245</c:v>
                </c:pt>
                <c:pt idx="13864">
                  <c:v>63.022727272744703</c:v>
                </c:pt>
                <c:pt idx="13865">
                  <c:v>63.027272727290161</c:v>
                </c:pt>
                <c:pt idx="13866">
                  <c:v>63.031818181835618</c:v>
                </c:pt>
                <c:pt idx="13867">
                  <c:v>63.036363636381076</c:v>
                </c:pt>
                <c:pt idx="13868">
                  <c:v>63.040909090926533</c:v>
                </c:pt>
                <c:pt idx="13869">
                  <c:v>63.045454545471991</c:v>
                </c:pt>
                <c:pt idx="13870">
                  <c:v>63.050000000017448</c:v>
                </c:pt>
                <c:pt idx="13871">
                  <c:v>63.054545454562906</c:v>
                </c:pt>
                <c:pt idx="13872">
                  <c:v>63.059090909108363</c:v>
                </c:pt>
                <c:pt idx="13873">
                  <c:v>63.063636363653821</c:v>
                </c:pt>
                <c:pt idx="13874">
                  <c:v>63.068181818199278</c:v>
                </c:pt>
                <c:pt idx="13875">
                  <c:v>63.072727272744736</c:v>
                </c:pt>
                <c:pt idx="13876">
                  <c:v>63.077272727290193</c:v>
                </c:pt>
                <c:pt idx="13877">
                  <c:v>63.081818181835651</c:v>
                </c:pt>
                <c:pt idx="13878">
                  <c:v>63.086363636381108</c:v>
                </c:pt>
                <c:pt idx="13879">
                  <c:v>63.090909090926566</c:v>
                </c:pt>
                <c:pt idx="13880">
                  <c:v>63.095454545472023</c:v>
                </c:pt>
                <c:pt idx="13881">
                  <c:v>63.100000000017481</c:v>
                </c:pt>
                <c:pt idx="13882">
                  <c:v>63.104545454562938</c:v>
                </c:pt>
                <c:pt idx="13883">
                  <c:v>63.109090909108396</c:v>
                </c:pt>
                <c:pt idx="13884">
                  <c:v>63.113636363653853</c:v>
                </c:pt>
                <c:pt idx="13885">
                  <c:v>63.118181818199311</c:v>
                </c:pt>
                <c:pt idx="13886">
                  <c:v>63.122727272744768</c:v>
                </c:pt>
                <c:pt idx="13887">
                  <c:v>63.127272727290226</c:v>
                </c:pt>
                <c:pt idx="13888">
                  <c:v>63.131818181835683</c:v>
                </c:pt>
                <c:pt idx="13889">
                  <c:v>63.136363636381141</c:v>
                </c:pt>
                <c:pt idx="13890">
                  <c:v>63.140909090926598</c:v>
                </c:pt>
                <c:pt idx="13891">
                  <c:v>63.145454545472056</c:v>
                </c:pt>
                <c:pt idx="13892">
                  <c:v>63.150000000017513</c:v>
                </c:pt>
                <c:pt idx="13893">
                  <c:v>63.154545454562971</c:v>
                </c:pt>
                <c:pt idx="13894">
                  <c:v>63.159090909108428</c:v>
                </c:pt>
                <c:pt idx="13895">
                  <c:v>63.163636363653886</c:v>
                </c:pt>
                <c:pt idx="13896">
                  <c:v>63.168181818199344</c:v>
                </c:pt>
                <c:pt idx="13897">
                  <c:v>63.172727272744801</c:v>
                </c:pt>
                <c:pt idx="13898">
                  <c:v>63.177272727290259</c:v>
                </c:pt>
                <c:pt idx="13899">
                  <c:v>63.181818181835716</c:v>
                </c:pt>
                <c:pt idx="13900">
                  <c:v>63.186363636381174</c:v>
                </c:pt>
                <c:pt idx="13901">
                  <c:v>63.190909090926631</c:v>
                </c:pt>
                <c:pt idx="13902">
                  <c:v>63.195454545472089</c:v>
                </c:pt>
                <c:pt idx="13903">
                  <c:v>63.200000000017546</c:v>
                </c:pt>
                <c:pt idx="13904">
                  <c:v>63.204545454563004</c:v>
                </c:pt>
                <c:pt idx="13905">
                  <c:v>63.209090909108461</c:v>
                </c:pt>
                <c:pt idx="13906">
                  <c:v>63.213636363653919</c:v>
                </c:pt>
                <c:pt idx="13907">
                  <c:v>63.218181818199376</c:v>
                </c:pt>
                <c:pt idx="13908">
                  <c:v>63.222727272744834</c:v>
                </c:pt>
                <c:pt idx="13909">
                  <c:v>63.227272727290291</c:v>
                </c:pt>
                <c:pt idx="13910">
                  <c:v>63.231818181835749</c:v>
                </c:pt>
                <c:pt idx="13911">
                  <c:v>63.236363636381206</c:v>
                </c:pt>
                <c:pt idx="13912">
                  <c:v>63.240909090926664</c:v>
                </c:pt>
                <c:pt idx="13913">
                  <c:v>63.245454545472121</c:v>
                </c:pt>
                <c:pt idx="13914">
                  <c:v>63.250000000017579</c:v>
                </c:pt>
                <c:pt idx="13915">
                  <c:v>63.254545454563036</c:v>
                </c:pt>
                <c:pt idx="13916">
                  <c:v>63.259090909108494</c:v>
                </c:pt>
                <c:pt idx="13917">
                  <c:v>63.263636363653951</c:v>
                </c:pt>
                <c:pt idx="13918">
                  <c:v>63.268181818199409</c:v>
                </c:pt>
                <c:pt idx="13919">
                  <c:v>63.272727272744866</c:v>
                </c:pt>
                <c:pt idx="13920">
                  <c:v>63.277272727290324</c:v>
                </c:pt>
                <c:pt idx="13921">
                  <c:v>63.281818181835781</c:v>
                </c:pt>
                <c:pt idx="13922">
                  <c:v>63.286363636381239</c:v>
                </c:pt>
                <c:pt idx="13923">
                  <c:v>63.290909090926696</c:v>
                </c:pt>
                <c:pt idx="13924">
                  <c:v>63.295454545472154</c:v>
                </c:pt>
                <c:pt idx="13925">
                  <c:v>63.300000000017612</c:v>
                </c:pt>
                <c:pt idx="13926">
                  <c:v>63.304545454563069</c:v>
                </c:pt>
                <c:pt idx="13927">
                  <c:v>63.309090909108527</c:v>
                </c:pt>
                <c:pt idx="13928">
                  <c:v>63.313636363653984</c:v>
                </c:pt>
                <c:pt idx="13929">
                  <c:v>63.318181818199442</c:v>
                </c:pt>
                <c:pt idx="13930">
                  <c:v>63.322727272744899</c:v>
                </c:pt>
                <c:pt idx="13931">
                  <c:v>63.327272727290357</c:v>
                </c:pt>
                <c:pt idx="13932">
                  <c:v>63.331818181835814</c:v>
                </c:pt>
                <c:pt idx="13933">
                  <c:v>63.336363636381272</c:v>
                </c:pt>
                <c:pt idx="13934">
                  <c:v>63.340909090926729</c:v>
                </c:pt>
                <c:pt idx="13935">
                  <c:v>63.345454545472187</c:v>
                </c:pt>
                <c:pt idx="13936">
                  <c:v>63.350000000017644</c:v>
                </c:pt>
                <c:pt idx="13937">
                  <c:v>63.354545454563102</c:v>
                </c:pt>
                <c:pt idx="13938">
                  <c:v>63.359090909108559</c:v>
                </c:pt>
                <c:pt idx="13939">
                  <c:v>63.363636363654017</c:v>
                </c:pt>
                <c:pt idx="13940">
                  <c:v>63.368181818199474</c:v>
                </c:pt>
                <c:pt idx="13941">
                  <c:v>63.372727272744932</c:v>
                </c:pt>
                <c:pt idx="13942">
                  <c:v>63.377272727290389</c:v>
                </c:pt>
                <c:pt idx="13943">
                  <c:v>63.381818181835847</c:v>
                </c:pt>
                <c:pt idx="13944">
                  <c:v>63.386363636381304</c:v>
                </c:pt>
                <c:pt idx="13945">
                  <c:v>63.390909090926762</c:v>
                </c:pt>
                <c:pt idx="13946">
                  <c:v>63.395454545472219</c:v>
                </c:pt>
                <c:pt idx="13947">
                  <c:v>63.400000000017677</c:v>
                </c:pt>
                <c:pt idx="13948">
                  <c:v>63.404545454563134</c:v>
                </c:pt>
                <c:pt idx="13949">
                  <c:v>63.409090909108592</c:v>
                </c:pt>
                <c:pt idx="13950">
                  <c:v>63.413636363654049</c:v>
                </c:pt>
                <c:pt idx="13951">
                  <c:v>63.418181818199507</c:v>
                </c:pt>
                <c:pt idx="13952">
                  <c:v>63.422727272744964</c:v>
                </c:pt>
                <c:pt idx="13953">
                  <c:v>63.427272727290422</c:v>
                </c:pt>
                <c:pt idx="13954">
                  <c:v>63.431818181835879</c:v>
                </c:pt>
                <c:pt idx="13955">
                  <c:v>63.436363636381337</c:v>
                </c:pt>
                <c:pt idx="13956">
                  <c:v>63.440909090926795</c:v>
                </c:pt>
                <c:pt idx="13957">
                  <c:v>63.445454545472252</c:v>
                </c:pt>
                <c:pt idx="13958">
                  <c:v>63.45000000001771</c:v>
                </c:pt>
                <c:pt idx="13959">
                  <c:v>63.454545454563167</c:v>
                </c:pt>
                <c:pt idx="13960">
                  <c:v>63.459090909108625</c:v>
                </c:pt>
                <c:pt idx="13961">
                  <c:v>63.463636363654082</c:v>
                </c:pt>
                <c:pt idx="13962">
                  <c:v>63.46818181819954</c:v>
                </c:pt>
                <c:pt idx="13963">
                  <c:v>63.472727272744997</c:v>
                </c:pt>
                <c:pt idx="13964">
                  <c:v>63.477272727290455</c:v>
                </c:pt>
                <c:pt idx="13965">
                  <c:v>63.481818181835912</c:v>
                </c:pt>
                <c:pt idx="13966">
                  <c:v>63.48636363638137</c:v>
                </c:pt>
                <c:pt idx="13967">
                  <c:v>63.490909090926827</c:v>
                </c:pt>
                <c:pt idx="13968">
                  <c:v>63.495454545472285</c:v>
                </c:pt>
                <c:pt idx="13969">
                  <c:v>63.500000000017742</c:v>
                </c:pt>
                <c:pt idx="13970">
                  <c:v>63.5045454545632</c:v>
                </c:pt>
                <c:pt idx="13971">
                  <c:v>63.509090909108657</c:v>
                </c:pt>
                <c:pt idx="13972">
                  <c:v>63.513636363654115</c:v>
                </c:pt>
                <c:pt idx="13973">
                  <c:v>63.518181818199572</c:v>
                </c:pt>
                <c:pt idx="13974">
                  <c:v>63.52272727274503</c:v>
                </c:pt>
                <c:pt idx="13975">
                  <c:v>63.527272727290487</c:v>
                </c:pt>
                <c:pt idx="13976">
                  <c:v>63.531818181835945</c:v>
                </c:pt>
                <c:pt idx="13977">
                  <c:v>63.536363636381402</c:v>
                </c:pt>
                <c:pt idx="13978">
                  <c:v>63.54090909092686</c:v>
                </c:pt>
                <c:pt idx="13979">
                  <c:v>63.545454545472317</c:v>
                </c:pt>
                <c:pt idx="13980">
                  <c:v>63.550000000017775</c:v>
                </c:pt>
                <c:pt idx="13981">
                  <c:v>63.554545454563232</c:v>
                </c:pt>
                <c:pt idx="13982">
                  <c:v>63.55909090910869</c:v>
                </c:pt>
                <c:pt idx="13983">
                  <c:v>63.563636363654147</c:v>
                </c:pt>
                <c:pt idx="13984">
                  <c:v>63.568181818199605</c:v>
                </c:pt>
                <c:pt idx="13985">
                  <c:v>63.572727272745063</c:v>
                </c:pt>
                <c:pt idx="13986">
                  <c:v>63.57727272729052</c:v>
                </c:pt>
                <c:pt idx="13987">
                  <c:v>63.581818181835978</c:v>
                </c:pt>
                <c:pt idx="13988">
                  <c:v>63.586363636381435</c:v>
                </c:pt>
                <c:pt idx="13989">
                  <c:v>63.590909090926893</c:v>
                </c:pt>
                <c:pt idx="13990">
                  <c:v>63.59545454547235</c:v>
                </c:pt>
                <c:pt idx="13991">
                  <c:v>63.600000000017808</c:v>
                </c:pt>
                <c:pt idx="13992">
                  <c:v>63.604545454563265</c:v>
                </c:pt>
                <c:pt idx="13993">
                  <c:v>63.609090909108723</c:v>
                </c:pt>
                <c:pt idx="13994">
                  <c:v>63.61363636365418</c:v>
                </c:pt>
                <c:pt idx="13995">
                  <c:v>63.618181818199638</c:v>
                </c:pt>
                <c:pt idx="13996">
                  <c:v>63.622727272745095</c:v>
                </c:pt>
                <c:pt idx="13997">
                  <c:v>63.627272727290553</c:v>
                </c:pt>
                <c:pt idx="13998">
                  <c:v>63.63181818183601</c:v>
                </c:pt>
                <c:pt idx="13999">
                  <c:v>63.636363636381468</c:v>
                </c:pt>
                <c:pt idx="14000">
                  <c:v>63.640909090926925</c:v>
                </c:pt>
                <c:pt idx="14001">
                  <c:v>63.645454545472383</c:v>
                </c:pt>
                <c:pt idx="14002">
                  <c:v>63.65000000001784</c:v>
                </c:pt>
                <c:pt idx="14003">
                  <c:v>63.654545454563298</c:v>
                </c:pt>
                <c:pt idx="14004">
                  <c:v>63.659090909108755</c:v>
                </c:pt>
                <c:pt idx="14005">
                  <c:v>63.663636363654213</c:v>
                </c:pt>
                <c:pt idx="14006">
                  <c:v>63.66818181819967</c:v>
                </c:pt>
                <c:pt idx="14007">
                  <c:v>63.672727272745128</c:v>
                </c:pt>
                <c:pt idx="14008">
                  <c:v>63.677272727290585</c:v>
                </c:pt>
                <c:pt idx="14009">
                  <c:v>63.681818181836043</c:v>
                </c:pt>
                <c:pt idx="14010">
                  <c:v>63.6863636363815</c:v>
                </c:pt>
                <c:pt idx="14011">
                  <c:v>63.690909090926958</c:v>
                </c:pt>
                <c:pt idx="14012">
                  <c:v>63.695454545472415</c:v>
                </c:pt>
                <c:pt idx="14013">
                  <c:v>63.700000000017873</c:v>
                </c:pt>
                <c:pt idx="14014">
                  <c:v>63.704545454563331</c:v>
                </c:pt>
                <c:pt idx="14015">
                  <c:v>63.709090909108788</c:v>
                </c:pt>
                <c:pt idx="14016">
                  <c:v>63.713636363654246</c:v>
                </c:pt>
                <c:pt idx="14017">
                  <c:v>63.718181818199703</c:v>
                </c:pt>
                <c:pt idx="14018">
                  <c:v>63.722727272745161</c:v>
                </c:pt>
                <c:pt idx="14019">
                  <c:v>63.727272727290618</c:v>
                </c:pt>
                <c:pt idx="14020">
                  <c:v>63.731818181836076</c:v>
                </c:pt>
                <c:pt idx="14021">
                  <c:v>63.736363636381533</c:v>
                </c:pt>
                <c:pt idx="14022">
                  <c:v>63.740909090926991</c:v>
                </c:pt>
                <c:pt idx="14023">
                  <c:v>63.745454545472448</c:v>
                </c:pt>
                <c:pt idx="14024">
                  <c:v>63.750000000017906</c:v>
                </c:pt>
                <c:pt idx="14025">
                  <c:v>63.754545454563363</c:v>
                </c:pt>
                <c:pt idx="14026">
                  <c:v>63.759090909108821</c:v>
                </c:pt>
                <c:pt idx="14027">
                  <c:v>63.763636363654278</c:v>
                </c:pt>
                <c:pt idx="14028">
                  <c:v>63.768181818199736</c:v>
                </c:pt>
                <c:pt idx="14029">
                  <c:v>63.772727272745193</c:v>
                </c:pt>
                <c:pt idx="14030">
                  <c:v>63.777272727290651</c:v>
                </c:pt>
                <c:pt idx="14031">
                  <c:v>63.781818181836108</c:v>
                </c:pt>
                <c:pt idx="14032">
                  <c:v>63.786363636381566</c:v>
                </c:pt>
                <c:pt idx="14033">
                  <c:v>63.790909090927023</c:v>
                </c:pt>
                <c:pt idx="14034">
                  <c:v>63.795454545472481</c:v>
                </c:pt>
                <c:pt idx="14035">
                  <c:v>63.800000000017938</c:v>
                </c:pt>
                <c:pt idx="14036">
                  <c:v>63.804545454563396</c:v>
                </c:pt>
                <c:pt idx="14037">
                  <c:v>63.809090909108853</c:v>
                </c:pt>
                <c:pt idx="14038">
                  <c:v>63.813636363654311</c:v>
                </c:pt>
                <c:pt idx="14039">
                  <c:v>63.818181818199768</c:v>
                </c:pt>
                <c:pt idx="14040">
                  <c:v>63.822727272745226</c:v>
                </c:pt>
                <c:pt idx="14041">
                  <c:v>63.827272727290683</c:v>
                </c:pt>
                <c:pt idx="14042">
                  <c:v>63.831818181836141</c:v>
                </c:pt>
                <c:pt idx="14043">
                  <c:v>63.836363636381598</c:v>
                </c:pt>
                <c:pt idx="14044">
                  <c:v>63.840909090927056</c:v>
                </c:pt>
                <c:pt idx="14045">
                  <c:v>63.845454545472514</c:v>
                </c:pt>
                <c:pt idx="14046">
                  <c:v>63.850000000017971</c:v>
                </c:pt>
                <c:pt idx="14047">
                  <c:v>63.854545454563429</c:v>
                </c:pt>
                <c:pt idx="14048">
                  <c:v>63.859090909108886</c:v>
                </c:pt>
                <c:pt idx="14049">
                  <c:v>63.863636363654344</c:v>
                </c:pt>
                <c:pt idx="14050">
                  <c:v>63.868181818199801</c:v>
                </c:pt>
                <c:pt idx="14051">
                  <c:v>63.872727272745259</c:v>
                </c:pt>
                <c:pt idx="14052">
                  <c:v>63.877272727290716</c:v>
                </c:pt>
                <c:pt idx="14053">
                  <c:v>63.881818181836174</c:v>
                </c:pt>
                <c:pt idx="14054">
                  <c:v>63.886363636381631</c:v>
                </c:pt>
                <c:pt idx="14055">
                  <c:v>63.890909090927089</c:v>
                </c:pt>
                <c:pt idx="14056">
                  <c:v>63.895454545472546</c:v>
                </c:pt>
                <c:pt idx="14057">
                  <c:v>63.900000000018004</c:v>
                </c:pt>
                <c:pt idx="14058">
                  <c:v>63.904545454563461</c:v>
                </c:pt>
                <c:pt idx="14059">
                  <c:v>63.909090909108919</c:v>
                </c:pt>
                <c:pt idx="14060">
                  <c:v>63.913636363654376</c:v>
                </c:pt>
                <c:pt idx="14061">
                  <c:v>63.918181818199834</c:v>
                </c:pt>
                <c:pt idx="14062">
                  <c:v>63.922727272745291</c:v>
                </c:pt>
                <c:pt idx="14063">
                  <c:v>63.927272727290749</c:v>
                </c:pt>
                <c:pt idx="14064">
                  <c:v>63.931818181836206</c:v>
                </c:pt>
                <c:pt idx="14065">
                  <c:v>63.936363636381664</c:v>
                </c:pt>
                <c:pt idx="14066">
                  <c:v>63.940909090927121</c:v>
                </c:pt>
                <c:pt idx="14067">
                  <c:v>63.945454545472579</c:v>
                </c:pt>
                <c:pt idx="14068">
                  <c:v>63.950000000018036</c:v>
                </c:pt>
                <c:pt idx="14069">
                  <c:v>63.954545454563494</c:v>
                </c:pt>
                <c:pt idx="14070">
                  <c:v>63.959090909108951</c:v>
                </c:pt>
                <c:pt idx="14071">
                  <c:v>63.963636363654409</c:v>
                </c:pt>
                <c:pt idx="14072">
                  <c:v>63.968181818199866</c:v>
                </c:pt>
                <c:pt idx="14073">
                  <c:v>63.972727272745324</c:v>
                </c:pt>
                <c:pt idx="14074">
                  <c:v>63.977272727290782</c:v>
                </c:pt>
                <c:pt idx="14075">
                  <c:v>63.981818181836239</c:v>
                </c:pt>
                <c:pt idx="14076">
                  <c:v>63.986363636381697</c:v>
                </c:pt>
                <c:pt idx="14077">
                  <c:v>63.990909090927154</c:v>
                </c:pt>
                <c:pt idx="14078">
                  <c:v>63.995454545472612</c:v>
                </c:pt>
                <c:pt idx="14079">
                  <c:v>64.000000000018062</c:v>
                </c:pt>
                <c:pt idx="14080">
                  <c:v>64.004545454563512</c:v>
                </c:pt>
                <c:pt idx="14081">
                  <c:v>64.009090909108963</c:v>
                </c:pt>
                <c:pt idx="14082">
                  <c:v>64.013636363654413</c:v>
                </c:pt>
                <c:pt idx="14083">
                  <c:v>64.018181818199864</c:v>
                </c:pt>
                <c:pt idx="14084">
                  <c:v>64.022727272745314</c:v>
                </c:pt>
                <c:pt idx="14085">
                  <c:v>64.027272727290764</c:v>
                </c:pt>
                <c:pt idx="14086">
                  <c:v>64.031818181836215</c:v>
                </c:pt>
                <c:pt idx="14087">
                  <c:v>64.036363636381665</c:v>
                </c:pt>
                <c:pt idx="14088">
                  <c:v>64.040909090927116</c:v>
                </c:pt>
                <c:pt idx="14089">
                  <c:v>64.045454545472566</c:v>
                </c:pt>
                <c:pt idx="14090">
                  <c:v>64.050000000018017</c:v>
                </c:pt>
                <c:pt idx="14091">
                  <c:v>64.054545454563467</c:v>
                </c:pt>
                <c:pt idx="14092">
                  <c:v>64.059090909108917</c:v>
                </c:pt>
                <c:pt idx="14093">
                  <c:v>64.063636363654368</c:v>
                </c:pt>
                <c:pt idx="14094">
                  <c:v>64.068181818199818</c:v>
                </c:pt>
                <c:pt idx="14095">
                  <c:v>64.072727272745269</c:v>
                </c:pt>
                <c:pt idx="14096">
                  <c:v>64.077272727290719</c:v>
                </c:pt>
                <c:pt idx="14097">
                  <c:v>64.081818181836169</c:v>
                </c:pt>
                <c:pt idx="14098">
                  <c:v>64.08636363638162</c:v>
                </c:pt>
                <c:pt idx="14099">
                  <c:v>64.09090909092707</c:v>
                </c:pt>
                <c:pt idx="14100">
                  <c:v>64.095454545472521</c:v>
                </c:pt>
                <c:pt idx="14101">
                  <c:v>64.100000000017971</c:v>
                </c:pt>
                <c:pt idx="14102">
                  <c:v>64.104545454563421</c:v>
                </c:pt>
                <c:pt idx="14103">
                  <c:v>64.109090909108872</c:v>
                </c:pt>
                <c:pt idx="14104">
                  <c:v>64.113636363654322</c:v>
                </c:pt>
                <c:pt idx="14105">
                  <c:v>64.118181818199773</c:v>
                </c:pt>
                <c:pt idx="14106">
                  <c:v>64.122727272745223</c:v>
                </c:pt>
                <c:pt idx="14107">
                  <c:v>64.127272727290674</c:v>
                </c:pt>
                <c:pt idx="14108">
                  <c:v>64.131818181836124</c:v>
                </c:pt>
                <c:pt idx="14109">
                  <c:v>64.136363636381574</c:v>
                </c:pt>
                <c:pt idx="14110">
                  <c:v>64.140909090927025</c:v>
                </c:pt>
                <c:pt idx="14111">
                  <c:v>64.145454545472475</c:v>
                </c:pt>
                <c:pt idx="14112">
                  <c:v>64.150000000017926</c:v>
                </c:pt>
                <c:pt idx="14113">
                  <c:v>64.154545454563376</c:v>
                </c:pt>
                <c:pt idx="14114">
                  <c:v>64.159090909108826</c:v>
                </c:pt>
                <c:pt idx="14115">
                  <c:v>64.163636363654277</c:v>
                </c:pt>
                <c:pt idx="14116">
                  <c:v>64.168181818199727</c:v>
                </c:pt>
                <c:pt idx="14117">
                  <c:v>64.172727272745178</c:v>
                </c:pt>
                <c:pt idx="14118">
                  <c:v>64.177272727290628</c:v>
                </c:pt>
                <c:pt idx="14119">
                  <c:v>64.181818181836078</c:v>
                </c:pt>
                <c:pt idx="14120">
                  <c:v>64.186363636381529</c:v>
                </c:pt>
                <c:pt idx="14121">
                  <c:v>64.190909090926979</c:v>
                </c:pt>
                <c:pt idx="14122">
                  <c:v>64.19545454547243</c:v>
                </c:pt>
                <c:pt idx="14123">
                  <c:v>64.20000000001788</c:v>
                </c:pt>
                <c:pt idx="14124">
                  <c:v>64.204545454563331</c:v>
                </c:pt>
                <c:pt idx="14125">
                  <c:v>64.209090909108781</c:v>
                </c:pt>
                <c:pt idx="14126">
                  <c:v>64.213636363654231</c:v>
                </c:pt>
                <c:pt idx="14127">
                  <c:v>64.218181818199682</c:v>
                </c:pt>
                <c:pt idx="14128">
                  <c:v>64.222727272745132</c:v>
                </c:pt>
                <c:pt idx="14129">
                  <c:v>64.227272727290583</c:v>
                </c:pt>
                <c:pt idx="14130">
                  <c:v>64.231818181836033</c:v>
                </c:pt>
                <c:pt idx="14131">
                  <c:v>64.236363636381483</c:v>
                </c:pt>
                <c:pt idx="14132">
                  <c:v>64.240909090926934</c:v>
                </c:pt>
                <c:pt idx="14133">
                  <c:v>64.245454545472384</c:v>
                </c:pt>
                <c:pt idx="14134">
                  <c:v>64.250000000017835</c:v>
                </c:pt>
                <c:pt idx="14135">
                  <c:v>64.254545454563285</c:v>
                </c:pt>
                <c:pt idx="14136">
                  <c:v>64.259090909108735</c:v>
                </c:pt>
                <c:pt idx="14137">
                  <c:v>64.263636363654186</c:v>
                </c:pt>
                <c:pt idx="14138">
                  <c:v>64.268181818199636</c:v>
                </c:pt>
                <c:pt idx="14139">
                  <c:v>64.272727272745087</c:v>
                </c:pt>
                <c:pt idx="14140">
                  <c:v>64.277272727290537</c:v>
                </c:pt>
                <c:pt idx="14141">
                  <c:v>64.281818181835988</c:v>
                </c:pt>
                <c:pt idx="14142">
                  <c:v>64.286363636381438</c:v>
                </c:pt>
                <c:pt idx="14143">
                  <c:v>64.290909090926888</c:v>
                </c:pt>
                <c:pt idx="14144">
                  <c:v>64.295454545472339</c:v>
                </c:pt>
                <c:pt idx="14145">
                  <c:v>64.300000000017789</c:v>
                </c:pt>
                <c:pt idx="14146">
                  <c:v>64.30454545456324</c:v>
                </c:pt>
                <c:pt idx="14147">
                  <c:v>64.30909090910869</c:v>
                </c:pt>
                <c:pt idx="14148">
                  <c:v>64.31363636365414</c:v>
                </c:pt>
                <c:pt idx="14149">
                  <c:v>64.318181818199591</c:v>
                </c:pt>
                <c:pt idx="14150">
                  <c:v>64.322727272745041</c:v>
                </c:pt>
                <c:pt idx="14151">
                  <c:v>64.327272727290492</c:v>
                </c:pt>
                <c:pt idx="14152">
                  <c:v>64.331818181835942</c:v>
                </c:pt>
                <c:pt idx="14153">
                  <c:v>64.336363636381392</c:v>
                </c:pt>
                <c:pt idx="14154">
                  <c:v>64.340909090926843</c:v>
                </c:pt>
                <c:pt idx="14155">
                  <c:v>64.345454545472293</c:v>
                </c:pt>
                <c:pt idx="14156">
                  <c:v>64.350000000017744</c:v>
                </c:pt>
                <c:pt idx="14157">
                  <c:v>64.354545454563194</c:v>
                </c:pt>
                <c:pt idx="14158">
                  <c:v>64.359090909108644</c:v>
                </c:pt>
                <c:pt idx="14159">
                  <c:v>64.363636363654095</c:v>
                </c:pt>
                <c:pt idx="14160">
                  <c:v>64.368181818199545</c:v>
                </c:pt>
                <c:pt idx="14161">
                  <c:v>64.372727272744996</c:v>
                </c:pt>
                <c:pt idx="14162">
                  <c:v>64.377272727290446</c:v>
                </c:pt>
                <c:pt idx="14163">
                  <c:v>64.381818181835897</c:v>
                </c:pt>
                <c:pt idx="14164">
                  <c:v>64.386363636381347</c:v>
                </c:pt>
                <c:pt idx="14165">
                  <c:v>64.390909090926797</c:v>
                </c:pt>
                <c:pt idx="14166">
                  <c:v>64.395454545472248</c:v>
                </c:pt>
                <c:pt idx="14167">
                  <c:v>64.400000000017698</c:v>
                </c:pt>
                <c:pt idx="14168">
                  <c:v>64.404545454563149</c:v>
                </c:pt>
                <c:pt idx="14169">
                  <c:v>64.409090909108599</c:v>
                </c:pt>
                <c:pt idx="14170">
                  <c:v>64.413636363654049</c:v>
                </c:pt>
                <c:pt idx="14171">
                  <c:v>64.4181818181995</c:v>
                </c:pt>
                <c:pt idx="14172">
                  <c:v>64.42272727274495</c:v>
                </c:pt>
                <c:pt idx="14173">
                  <c:v>64.427272727290401</c:v>
                </c:pt>
                <c:pt idx="14174">
                  <c:v>64.431818181835851</c:v>
                </c:pt>
                <c:pt idx="14175">
                  <c:v>64.436363636381301</c:v>
                </c:pt>
                <c:pt idx="14176">
                  <c:v>64.440909090926752</c:v>
                </c:pt>
                <c:pt idx="14177">
                  <c:v>64.445454545472202</c:v>
                </c:pt>
                <c:pt idx="14178">
                  <c:v>64.450000000017653</c:v>
                </c:pt>
                <c:pt idx="14179">
                  <c:v>64.454545454563103</c:v>
                </c:pt>
                <c:pt idx="14180">
                  <c:v>64.459090909108554</c:v>
                </c:pt>
                <c:pt idx="14181">
                  <c:v>64.463636363654004</c:v>
                </c:pt>
                <c:pt idx="14182">
                  <c:v>64.468181818199454</c:v>
                </c:pt>
                <c:pt idx="14183">
                  <c:v>64.472727272744905</c:v>
                </c:pt>
                <c:pt idx="14184">
                  <c:v>64.477272727290355</c:v>
                </c:pt>
                <c:pt idx="14185">
                  <c:v>64.481818181835806</c:v>
                </c:pt>
                <c:pt idx="14186">
                  <c:v>64.486363636381256</c:v>
                </c:pt>
                <c:pt idx="14187">
                  <c:v>64.490909090926706</c:v>
                </c:pt>
                <c:pt idx="14188">
                  <c:v>64.495454545472157</c:v>
                </c:pt>
                <c:pt idx="14189">
                  <c:v>64.500000000017607</c:v>
                </c:pt>
                <c:pt idx="14190">
                  <c:v>64.504545454563058</c:v>
                </c:pt>
                <c:pt idx="14191">
                  <c:v>64.509090909108508</c:v>
                </c:pt>
                <c:pt idx="14192">
                  <c:v>64.513636363653958</c:v>
                </c:pt>
                <c:pt idx="14193">
                  <c:v>64.518181818199409</c:v>
                </c:pt>
                <c:pt idx="14194">
                  <c:v>64.522727272744859</c:v>
                </c:pt>
                <c:pt idx="14195">
                  <c:v>64.52727272729031</c:v>
                </c:pt>
                <c:pt idx="14196">
                  <c:v>64.53181818183576</c:v>
                </c:pt>
                <c:pt idx="14197">
                  <c:v>64.536363636381211</c:v>
                </c:pt>
                <c:pt idx="14198">
                  <c:v>64.540909090926661</c:v>
                </c:pt>
                <c:pt idx="14199">
                  <c:v>64.545454545472111</c:v>
                </c:pt>
                <c:pt idx="14200">
                  <c:v>64.550000000017562</c:v>
                </c:pt>
                <c:pt idx="14201">
                  <c:v>64.554545454563012</c:v>
                </c:pt>
                <c:pt idx="14202">
                  <c:v>64.559090909108463</c:v>
                </c:pt>
                <c:pt idx="14203">
                  <c:v>64.563636363653913</c:v>
                </c:pt>
                <c:pt idx="14204">
                  <c:v>64.568181818199363</c:v>
                </c:pt>
                <c:pt idx="14205">
                  <c:v>64.572727272744814</c:v>
                </c:pt>
                <c:pt idx="14206">
                  <c:v>64.577272727290264</c:v>
                </c:pt>
                <c:pt idx="14207">
                  <c:v>64.581818181835715</c:v>
                </c:pt>
                <c:pt idx="14208">
                  <c:v>64.586363636381165</c:v>
                </c:pt>
                <c:pt idx="14209">
                  <c:v>64.590909090926615</c:v>
                </c:pt>
                <c:pt idx="14210">
                  <c:v>64.595454545472066</c:v>
                </c:pt>
                <c:pt idx="14211">
                  <c:v>64.600000000017516</c:v>
                </c:pt>
                <c:pt idx="14212">
                  <c:v>64.604545454562967</c:v>
                </c:pt>
                <c:pt idx="14213">
                  <c:v>64.609090909108417</c:v>
                </c:pt>
                <c:pt idx="14214">
                  <c:v>64.613636363653868</c:v>
                </c:pt>
                <c:pt idx="14215">
                  <c:v>64.618181818199318</c:v>
                </c:pt>
                <c:pt idx="14216">
                  <c:v>64.622727272744768</c:v>
                </c:pt>
                <c:pt idx="14217">
                  <c:v>64.627272727290219</c:v>
                </c:pt>
                <c:pt idx="14218">
                  <c:v>64.631818181835669</c:v>
                </c:pt>
                <c:pt idx="14219">
                  <c:v>64.63636363638112</c:v>
                </c:pt>
                <c:pt idx="14220">
                  <c:v>64.64090909092657</c:v>
                </c:pt>
                <c:pt idx="14221">
                  <c:v>64.64545454547202</c:v>
                </c:pt>
                <c:pt idx="14222">
                  <c:v>64.650000000017471</c:v>
                </c:pt>
                <c:pt idx="14223">
                  <c:v>64.654545454562921</c:v>
                </c:pt>
                <c:pt idx="14224">
                  <c:v>64.659090909108372</c:v>
                </c:pt>
                <c:pt idx="14225">
                  <c:v>64.663636363653822</c:v>
                </c:pt>
                <c:pt idx="14226">
                  <c:v>64.668181818199272</c:v>
                </c:pt>
                <c:pt idx="14227">
                  <c:v>64.672727272744723</c:v>
                </c:pt>
                <c:pt idx="14228">
                  <c:v>64.677272727290173</c:v>
                </c:pt>
                <c:pt idx="14229">
                  <c:v>64.681818181835624</c:v>
                </c:pt>
                <c:pt idx="14230">
                  <c:v>64.686363636381074</c:v>
                </c:pt>
                <c:pt idx="14231">
                  <c:v>64.690909090926525</c:v>
                </c:pt>
                <c:pt idx="14232">
                  <c:v>64.695454545471975</c:v>
                </c:pt>
                <c:pt idx="14233">
                  <c:v>64.700000000017425</c:v>
                </c:pt>
                <c:pt idx="14234">
                  <c:v>64.704545454562876</c:v>
                </c:pt>
                <c:pt idx="14235">
                  <c:v>64.709090909108326</c:v>
                </c:pt>
                <c:pt idx="14236">
                  <c:v>64.713636363653777</c:v>
                </c:pt>
                <c:pt idx="14237">
                  <c:v>64.718181818199227</c:v>
                </c:pt>
                <c:pt idx="14238">
                  <c:v>64.722727272744677</c:v>
                </c:pt>
                <c:pt idx="14239">
                  <c:v>64.727272727290128</c:v>
                </c:pt>
                <c:pt idx="14240">
                  <c:v>64.731818181835578</c:v>
                </c:pt>
                <c:pt idx="14241">
                  <c:v>64.736363636381029</c:v>
                </c:pt>
                <c:pt idx="14242">
                  <c:v>64.740909090926479</c:v>
                </c:pt>
                <c:pt idx="14243">
                  <c:v>64.745454545471929</c:v>
                </c:pt>
                <c:pt idx="14244">
                  <c:v>64.75000000001738</c:v>
                </c:pt>
                <c:pt idx="14245">
                  <c:v>64.75454545456283</c:v>
                </c:pt>
                <c:pt idx="14246">
                  <c:v>64.759090909108281</c:v>
                </c:pt>
                <c:pt idx="14247">
                  <c:v>64.763636363653731</c:v>
                </c:pt>
                <c:pt idx="14248">
                  <c:v>64.768181818199182</c:v>
                </c:pt>
                <c:pt idx="14249">
                  <c:v>64.772727272744632</c:v>
                </c:pt>
                <c:pt idx="14250">
                  <c:v>64.777272727290082</c:v>
                </c:pt>
                <c:pt idx="14251">
                  <c:v>64.781818181835533</c:v>
                </c:pt>
                <c:pt idx="14252">
                  <c:v>64.786363636380983</c:v>
                </c:pt>
                <c:pt idx="14253">
                  <c:v>64.790909090926434</c:v>
                </c:pt>
                <c:pt idx="14254">
                  <c:v>64.795454545471884</c:v>
                </c:pt>
                <c:pt idx="14255">
                  <c:v>64.800000000017334</c:v>
                </c:pt>
                <c:pt idx="14256">
                  <c:v>64.804545454562785</c:v>
                </c:pt>
                <c:pt idx="14257">
                  <c:v>64.809090909108235</c:v>
                </c:pt>
                <c:pt idx="14258">
                  <c:v>64.813636363653686</c:v>
                </c:pt>
                <c:pt idx="14259">
                  <c:v>64.818181818199136</c:v>
                </c:pt>
                <c:pt idx="14260">
                  <c:v>64.822727272744586</c:v>
                </c:pt>
                <c:pt idx="14261">
                  <c:v>64.827272727290037</c:v>
                </c:pt>
                <c:pt idx="14262">
                  <c:v>64.831818181835487</c:v>
                </c:pt>
                <c:pt idx="14263">
                  <c:v>64.836363636380938</c:v>
                </c:pt>
                <c:pt idx="14264">
                  <c:v>64.840909090926388</c:v>
                </c:pt>
                <c:pt idx="14265">
                  <c:v>64.845454545471839</c:v>
                </c:pt>
                <c:pt idx="14266">
                  <c:v>64.850000000017289</c:v>
                </c:pt>
                <c:pt idx="14267">
                  <c:v>64.854545454562739</c:v>
                </c:pt>
                <c:pt idx="14268">
                  <c:v>64.85909090910819</c:v>
                </c:pt>
                <c:pt idx="14269">
                  <c:v>64.86363636365364</c:v>
                </c:pt>
                <c:pt idx="14270">
                  <c:v>64.868181818199091</c:v>
                </c:pt>
                <c:pt idx="14271">
                  <c:v>64.872727272744541</c:v>
                </c:pt>
                <c:pt idx="14272">
                  <c:v>64.877272727289991</c:v>
                </c:pt>
                <c:pt idx="14273">
                  <c:v>64.881818181835442</c:v>
                </c:pt>
                <c:pt idx="14274">
                  <c:v>64.886363636380892</c:v>
                </c:pt>
                <c:pt idx="14275">
                  <c:v>64.890909090926343</c:v>
                </c:pt>
                <c:pt idx="14276">
                  <c:v>64.895454545471793</c:v>
                </c:pt>
                <c:pt idx="14277">
                  <c:v>64.900000000017243</c:v>
                </c:pt>
                <c:pt idx="14278">
                  <c:v>64.904545454562694</c:v>
                </c:pt>
                <c:pt idx="14279">
                  <c:v>64.909090909108144</c:v>
                </c:pt>
                <c:pt idx="14280">
                  <c:v>64.913636363653595</c:v>
                </c:pt>
                <c:pt idx="14281">
                  <c:v>64.918181818199045</c:v>
                </c:pt>
                <c:pt idx="14282">
                  <c:v>64.922727272744496</c:v>
                </c:pt>
                <c:pt idx="14283">
                  <c:v>64.927272727289946</c:v>
                </c:pt>
                <c:pt idx="14284">
                  <c:v>64.931818181835396</c:v>
                </c:pt>
                <c:pt idx="14285">
                  <c:v>64.936363636380847</c:v>
                </c:pt>
                <c:pt idx="14286">
                  <c:v>64.940909090926297</c:v>
                </c:pt>
                <c:pt idx="14287">
                  <c:v>64.945454545471748</c:v>
                </c:pt>
                <c:pt idx="14288">
                  <c:v>64.950000000017198</c:v>
                </c:pt>
                <c:pt idx="14289">
                  <c:v>64.954545454562648</c:v>
                </c:pt>
                <c:pt idx="14290">
                  <c:v>64.959090909108099</c:v>
                </c:pt>
                <c:pt idx="14291">
                  <c:v>64.963636363653549</c:v>
                </c:pt>
                <c:pt idx="14292">
                  <c:v>64.968181818199</c:v>
                </c:pt>
                <c:pt idx="14293">
                  <c:v>64.97272727274445</c:v>
                </c:pt>
                <c:pt idx="14294">
                  <c:v>64.9772727272899</c:v>
                </c:pt>
                <c:pt idx="14295">
                  <c:v>64.981818181835351</c:v>
                </c:pt>
                <c:pt idx="14296">
                  <c:v>64.986363636380801</c:v>
                </c:pt>
                <c:pt idx="14297">
                  <c:v>64.990909090926252</c:v>
                </c:pt>
                <c:pt idx="14298">
                  <c:v>64.995454545471702</c:v>
                </c:pt>
                <c:pt idx="14299">
                  <c:v>65.000000000017153</c:v>
                </c:pt>
                <c:pt idx="14300">
                  <c:v>65.004545454562603</c:v>
                </c:pt>
                <c:pt idx="14301">
                  <c:v>65.009090909108053</c:v>
                </c:pt>
                <c:pt idx="14302">
                  <c:v>65.013636363653504</c:v>
                </c:pt>
                <c:pt idx="14303">
                  <c:v>65.018181818198954</c:v>
                </c:pt>
                <c:pt idx="14304">
                  <c:v>65.022727272744405</c:v>
                </c:pt>
                <c:pt idx="14305">
                  <c:v>65.027272727289855</c:v>
                </c:pt>
                <c:pt idx="14306">
                  <c:v>65.031818181835305</c:v>
                </c:pt>
                <c:pt idx="14307">
                  <c:v>65.036363636380756</c:v>
                </c:pt>
                <c:pt idx="14308">
                  <c:v>65.040909090926206</c:v>
                </c:pt>
                <c:pt idx="14309">
                  <c:v>65.045454545471657</c:v>
                </c:pt>
                <c:pt idx="14310">
                  <c:v>65.050000000017107</c:v>
                </c:pt>
                <c:pt idx="14311">
                  <c:v>65.054545454562557</c:v>
                </c:pt>
                <c:pt idx="14312">
                  <c:v>65.059090909108008</c:v>
                </c:pt>
                <c:pt idx="14313">
                  <c:v>65.063636363653458</c:v>
                </c:pt>
                <c:pt idx="14314">
                  <c:v>65.068181818198909</c:v>
                </c:pt>
                <c:pt idx="14315">
                  <c:v>65.072727272744359</c:v>
                </c:pt>
                <c:pt idx="14316">
                  <c:v>65.077272727289809</c:v>
                </c:pt>
                <c:pt idx="14317">
                  <c:v>65.08181818183526</c:v>
                </c:pt>
                <c:pt idx="14318">
                  <c:v>65.08636363638071</c:v>
                </c:pt>
                <c:pt idx="14319">
                  <c:v>65.090909090926161</c:v>
                </c:pt>
                <c:pt idx="14320">
                  <c:v>65.095454545471611</c:v>
                </c:pt>
                <c:pt idx="14321">
                  <c:v>65.100000000017062</c:v>
                </c:pt>
                <c:pt idx="14322">
                  <c:v>65.104545454562512</c:v>
                </c:pt>
                <c:pt idx="14323">
                  <c:v>65.109090909107962</c:v>
                </c:pt>
                <c:pt idx="14324">
                  <c:v>65.113636363653413</c:v>
                </c:pt>
                <c:pt idx="14325">
                  <c:v>65.118181818198863</c:v>
                </c:pt>
                <c:pt idx="14326">
                  <c:v>65.122727272744314</c:v>
                </c:pt>
                <c:pt idx="14327">
                  <c:v>65.127272727289764</c:v>
                </c:pt>
                <c:pt idx="14328">
                  <c:v>65.131818181835214</c:v>
                </c:pt>
                <c:pt idx="14329">
                  <c:v>65.136363636380665</c:v>
                </c:pt>
                <c:pt idx="14330">
                  <c:v>65.140909090926115</c:v>
                </c:pt>
                <c:pt idx="14331">
                  <c:v>65.145454545471566</c:v>
                </c:pt>
                <c:pt idx="14332">
                  <c:v>65.150000000017016</c:v>
                </c:pt>
                <c:pt idx="14333">
                  <c:v>65.154545454562466</c:v>
                </c:pt>
                <c:pt idx="14334">
                  <c:v>65.159090909107917</c:v>
                </c:pt>
                <c:pt idx="14335">
                  <c:v>65.163636363653367</c:v>
                </c:pt>
                <c:pt idx="14336">
                  <c:v>65.168181818198818</c:v>
                </c:pt>
                <c:pt idx="14337">
                  <c:v>65.172727272744268</c:v>
                </c:pt>
                <c:pt idx="14338">
                  <c:v>65.177272727289719</c:v>
                </c:pt>
                <c:pt idx="14339">
                  <c:v>65.181818181835169</c:v>
                </c:pt>
                <c:pt idx="14340">
                  <c:v>65.186363636380619</c:v>
                </c:pt>
                <c:pt idx="14341">
                  <c:v>65.19090909092607</c:v>
                </c:pt>
                <c:pt idx="14342">
                  <c:v>65.19545454547152</c:v>
                </c:pt>
                <c:pt idx="14343">
                  <c:v>65.200000000016971</c:v>
                </c:pt>
                <c:pt idx="14344">
                  <c:v>65.204545454562421</c:v>
                </c:pt>
                <c:pt idx="14345">
                  <c:v>65.209090909107871</c:v>
                </c:pt>
                <c:pt idx="14346">
                  <c:v>65.213636363653322</c:v>
                </c:pt>
                <c:pt idx="14347">
                  <c:v>65.218181818198772</c:v>
                </c:pt>
                <c:pt idx="14348">
                  <c:v>65.222727272744223</c:v>
                </c:pt>
                <c:pt idx="14349">
                  <c:v>65.227272727289673</c:v>
                </c:pt>
                <c:pt idx="14350">
                  <c:v>65.231818181835123</c:v>
                </c:pt>
                <c:pt idx="14351">
                  <c:v>65.236363636380574</c:v>
                </c:pt>
                <c:pt idx="14352">
                  <c:v>65.240909090926024</c:v>
                </c:pt>
                <c:pt idx="14353">
                  <c:v>65.245454545471475</c:v>
                </c:pt>
                <c:pt idx="14354">
                  <c:v>65.250000000016925</c:v>
                </c:pt>
                <c:pt idx="14355">
                  <c:v>65.254545454562376</c:v>
                </c:pt>
                <c:pt idx="14356">
                  <c:v>65.259090909107826</c:v>
                </c:pt>
                <c:pt idx="14357">
                  <c:v>65.263636363653276</c:v>
                </c:pt>
                <c:pt idx="14358">
                  <c:v>65.268181818198727</c:v>
                </c:pt>
                <c:pt idx="14359">
                  <c:v>65.272727272744177</c:v>
                </c:pt>
                <c:pt idx="14360">
                  <c:v>65.277272727289628</c:v>
                </c:pt>
                <c:pt idx="14361">
                  <c:v>65.281818181835078</c:v>
                </c:pt>
                <c:pt idx="14362">
                  <c:v>65.286363636380528</c:v>
                </c:pt>
                <c:pt idx="14363">
                  <c:v>65.290909090925979</c:v>
                </c:pt>
                <c:pt idx="14364">
                  <c:v>65.295454545471429</c:v>
                </c:pt>
                <c:pt idx="14365">
                  <c:v>65.30000000001688</c:v>
                </c:pt>
                <c:pt idx="14366">
                  <c:v>65.30454545456233</c:v>
                </c:pt>
                <c:pt idx="14367">
                  <c:v>65.30909090910778</c:v>
                </c:pt>
                <c:pt idx="14368">
                  <c:v>65.313636363653231</c:v>
                </c:pt>
                <c:pt idx="14369">
                  <c:v>65.318181818198681</c:v>
                </c:pt>
                <c:pt idx="14370">
                  <c:v>65.322727272744132</c:v>
                </c:pt>
                <c:pt idx="14371">
                  <c:v>65.327272727289582</c:v>
                </c:pt>
                <c:pt idx="14372">
                  <c:v>65.331818181835033</c:v>
                </c:pt>
                <c:pt idx="14373">
                  <c:v>65.336363636380483</c:v>
                </c:pt>
                <c:pt idx="14374">
                  <c:v>65.340909090925933</c:v>
                </c:pt>
                <c:pt idx="14375">
                  <c:v>65.345454545471384</c:v>
                </c:pt>
                <c:pt idx="14376">
                  <c:v>65.350000000016834</c:v>
                </c:pt>
                <c:pt idx="14377">
                  <c:v>65.354545454562285</c:v>
                </c:pt>
                <c:pt idx="14378">
                  <c:v>65.359090909107735</c:v>
                </c:pt>
                <c:pt idx="14379">
                  <c:v>65.363636363653185</c:v>
                </c:pt>
                <c:pt idx="14380">
                  <c:v>65.368181818198636</c:v>
                </c:pt>
                <c:pt idx="14381">
                  <c:v>65.372727272744086</c:v>
                </c:pt>
                <c:pt idx="14382">
                  <c:v>65.377272727289537</c:v>
                </c:pt>
                <c:pt idx="14383">
                  <c:v>65.381818181834987</c:v>
                </c:pt>
                <c:pt idx="14384">
                  <c:v>65.386363636380437</c:v>
                </c:pt>
                <c:pt idx="14385">
                  <c:v>65.390909090925888</c:v>
                </c:pt>
                <c:pt idx="14386">
                  <c:v>65.395454545471338</c:v>
                </c:pt>
                <c:pt idx="14387">
                  <c:v>65.400000000016789</c:v>
                </c:pt>
                <c:pt idx="14388">
                  <c:v>65.404545454562239</c:v>
                </c:pt>
                <c:pt idx="14389">
                  <c:v>65.40909090910769</c:v>
                </c:pt>
                <c:pt idx="14390">
                  <c:v>65.41363636365314</c:v>
                </c:pt>
                <c:pt idx="14391">
                  <c:v>65.41818181819859</c:v>
                </c:pt>
                <c:pt idx="14392">
                  <c:v>65.422727272744041</c:v>
                </c:pt>
                <c:pt idx="14393">
                  <c:v>65.427272727289491</c:v>
                </c:pt>
                <c:pt idx="14394">
                  <c:v>65.431818181834942</c:v>
                </c:pt>
                <c:pt idx="14395">
                  <c:v>65.436363636380392</c:v>
                </c:pt>
                <c:pt idx="14396">
                  <c:v>65.440909090925842</c:v>
                </c:pt>
                <c:pt idx="14397">
                  <c:v>65.445454545471293</c:v>
                </c:pt>
                <c:pt idx="14398">
                  <c:v>65.450000000016743</c:v>
                </c:pt>
                <c:pt idx="14399">
                  <c:v>65.454545454562194</c:v>
                </c:pt>
                <c:pt idx="14400">
                  <c:v>65.459090909107644</c:v>
                </c:pt>
                <c:pt idx="14401">
                  <c:v>65.463636363653094</c:v>
                </c:pt>
                <c:pt idx="14402">
                  <c:v>65.468181818198545</c:v>
                </c:pt>
                <c:pt idx="14403">
                  <c:v>65.472727272743995</c:v>
                </c:pt>
                <c:pt idx="14404">
                  <c:v>65.477272727289446</c:v>
                </c:pt>
                <c:pt idx="14405">
                  <c:v>65.481818181834896</c:v>
                </c:pt>
                <c:pt idx="14406">
                  <c:v>65.486363636380347</c:v>
                </c:pt>
                <c:pt idx="14407">
                  <c:v>65.490909090925797</c:v>
                </c:pt>
                <c:pt idx="14408">
                  <c:v>65.495454545471247</c:v>
                </c:pt>
                <c:pt idx="14409">
                  <c:v>65.500000000016698</c:v>
                </c:pt>
                <c:pt idx="14410">
                  <c:v>65.504545454562148</c:v>
                </c:pt>
                <c:pt idx="14411">
                  <c:v>65.509090909107599</c:v>
                </c:pt>
                <c:pt idx="14412">
                  <c:v>65.513636363653049</c:v>
                </c:pt>
                <c:pt idx="14413">
                  <c:v>65.518181818198499</c:v>
                </c:pt>
                <c:pt idx="14414">
                  <c:v>65.52272727274395</c:v>
                </c:pt>
                <c:pt idx="14415">
                  <c:v>65.5272727272894</c:v>
                </c:pt>
                <c:pt idx="14416">
                  <c:v>65.531818181834851</c:v>
                </c:pt>
                <c:pt idx="14417">
                  <c:v>65.536363636380301</c:v>
                </c:pt>
                <c:pt idx="14418">
                  <c:v>65.540909090925751</c:v>
                </c:pt>
                <c:pt idx="14419">
                  <c:v>65.545454545471202</c:v>
                </c:pt>
                <c:pt idx="14420">
                  <c:v>65.550000000016652</c:v>
                </c:pt>
                <c:pt idx="14421">
                  <c:v>65.554545454562103</c:v>
                </c:pt>
                <c:pt idx="14422">
                  <c:v>65.559090909107553</c:v>
                </c:pt>
                <c:pt idx="14423">
                  <c:v>65.563636363653004</c:v>
                </c:pt>
                <c:pt idx="14424">
                  <c:v>65.568181818198454</c:v>
                </c:pt>
                <c:pt idx="14425">
                  <c:v>65.572727272743904</c:v>
                </c:pt>
                <c:pt idx="14426">
                  <c:v>65.577272727289355</c:v>
                </c:pt>
                <c:pt idx="14427">
                  <c:v>65.581818181834805</c:v>
                </c:pt>
                <c:pt idx="14428">
                  <c:v>65.586363636380256</c:v>
                </c:pt>
                <c:pt idx="14429">
                  <c:v>65.590909090925706</c:v>
                </c:pt>
                <c:pt idx="14430">
                  <c:v>65.595454545471156</c:v>
                </c:pt>
                <c:pt idx="14431">
                  <c:v>65.600000000016607</c:v>
                </c:pt>
                <c:pt idx="14432">
                  <c:v>65.604545454562057</c:v>
                </c:pt>
                <c:pt idx="14433">
                  <c:v>65.609090909107508</c:v>
                </c:pt>
                <c:pt idx="14434">
                  <c:v>65.613636363652958</c:v>
                </c:pt>
                <c:pt idx="14435">
                  <c:v>65.618181818198408</c:v>
                </c:pt>
                <c:pt idx="14436">
                  <c:v>65.622727272743859</c:v>
                </c:pt>
                <c:pt idx="14437">
                  <c:v>65.627272727289309</c:v>
                </c:pt>
                <c:pt idx="14438">
                  <c:v>65.63181818183476</c:v>
                </c:pt>
                <c:pt idx="14439">
                  <c:v>65.63636363638021</c:v>
                </c:pt>
                <c:pt idx="14440">
                  <c:v>65.640909090925661</c:v>
                </c:pt>
                <c:pt idx="14441">
                  <c:v>65.645454545471111</c:v>
                </c:pt>
                <c:pt idx="14442">
                  <c:v>65.650000000016561</c:v>
                </c:pt>
                <c:pt idx="14443">
                  <c:v>65.654545454562012</c:v>
                </c:pt>
                <c:pt idx="14444">
                  <c:v>65.659090909107462</c:v>
                </c:pt>
                <c:pt idx="14445">
                  <c:v>65.663636363652913</c:v>
                </c:pt>
                <c:pt idx="14446">
                  <c:v>65.668181818198363</c:v>
                </c:pt>
                <c:pt idx="14447">
                  <c:v>65.672727272743813</c:v>
                </c:pt>
                <c:pt idx="14448">
                  <c:v>65.677272727289264</c:v>
                </c:pt>
                <c:pt idx="14449">
                  <c:v>65.681818181834714</c:v>
                </c:pt>
                <c:pt idx="14450">
                  <c:v>65.686363636380165</c:v>
                </c:pt>
                <c:pt idx="14451">
                  <c:v>65.690909090925615</c:v>
                </c:pt>
                <c:pt idx="14452">
                  <c:v>65.695454545471065</c:v>
                </c:pt>
                <c:pt idx="14453">
                  <c:v>65.700000000016516</c:v>
                </c:pt>
                <c:pt idx="14454">
                  <c:v>65.704545454561966</c:v>
                </c:pt>
                <c:pt idx="14455">
                  <c:v>65.709090909107417</c:v>
                </c:pt>
                <c:pt idx="14456">
                  <c:v>65.713636363652867</c:v>
                </c:pt>
                <c:pt idx="14457">
                  <c:v>65.718181818198318</c:v>
                </c:pt>
                <c:pt idx="14458">
                  <c:v>65.722727272743768</c:v>
                </c:pt>
                <c:pt idx="14459">
                  <c:v>65.727272727289218</c:v>
                </c:pt>
                <c:pt idx="14460">
                  <c:v>65.731818181834669</c:v>
                </c:pt>
                <c:pt idx="14461">
                  <c:v>65.736363636380119</c:v>
                </c:pt>
                <c:pt idx="14462">
                  <c:v>65.74090909092557</c:v>
                </c:pt>
                <c:pt idx="14463">
                  <c:v>65.74545454547102</c:v>
                </c:pt>
                <c:pt idx="14464">
                  <c:v>65.75000000001647</c:v>
                </c:pt>
                <c:pt idx="14465">
                  <c:v>65.754545454561921</c:v>
                </c:pt>
                <c:pt idx="14466">
                  <c:v>65.759090909107371</c:v>
                </c:pt>
                <c:pt idx="14467">
                  <c:v>65.763636363652822</c:v>
                </c:pt>
                <c:pt idx="14468">
                  <c:v>65.768181818198272</c:v>
                </c:pt>
                <c:pt idx="14469">
                  <c:v>65.772727272743722</c:v>
                </c:pt>
                <c:pt idx="14470">
                  <c:v>65.777272727289173</c:v>
                </c:pt>
                <c:pt idx="14471">
                  <c:v>65.781818181834623</c:v>
                </c:pt>
                <c:pt idx="14472">
                  <c:v>65.786363636380074</c:v>
                </c:pt>
                <c:pt idx="14473">
                  <c:v>65.790909090925524</c:v>
                </c:pt>
                <c:pt idx="14474">
                  <c:v>65.795454545470974</c:v>
                </c:pt>
                <c:pt idx="14475">
                  <c:v>65.800000000016425</c:v>
                </c:pt>
                <c:pt idx="14476">
                  <c:v>65.804545454561875</c:v>
                </c:pt>
                <c:pt idx="14477">
                  <c:v>65.809090909107326</c:v>
                </c:pt>
                <c:pt idx="14478">
                  <c:v>65.813636363652776</c:v>
                </c:pt>
                <c:pt idx="14479">
                  <c:v>65.818181818198227</c:v>
                </c:pt>
                <c:pt idx="14480">
                  <c:v>65.822727272743677</c:v>
                </c:pt>
                <c:pt idx="14481">
                  <c:v>65.827272727289127</c:v>
                </c:pt>
                <c:pt idx="14482">
                  <c:v>65.831818181834578</c:v>
                </c:pt>
                <c:pt idx="14483">
                  <c:v>65.836363636380028</c:v>
                </c:pt>
                <c:pt idx="14484">
                  <c:v>65.840909090925479</c:v>
                </c:pt>
                <c:pt idx="14485">
                  <c:v>65.845454545470929</c:v>
                </c:pt>
                <c:pt idx="14486">
                  <c:v>65.850000000016379</c:v>
                </c:pt>
                <c:pt idx="14487">
                  <c:v>65.85454545456183</c:v>
                </c:pt>
                <c:pt idx="14488">
                  <c:v>65.85909090910728</c:v>
                </c:pt>
                <c:pt idx="14489">
                  <c:v>65.863636363652731</c:v>
                </c:pt>
                <c:pt idx="14490">
                  <c:v>65.868181818198181</c:v>
                </c:pt>
                <c:pt idx="14491">
                  <c:v>65.872727272743631</c:v>
                </c:pt>
                <c:pt idx="14492">
                  <c:v>65.877272727289082</c:v>
                </c:pt>
                <c:pt idx="14493">
                  <c:v>65.881818181834532</c:v>
                </c:pt>
                <c:pt idx="14494">
                  <c:v>65.886363636379983</c:v>
                </c:pt>
                <c:pt idx="14495">
                  <c:v>65.890909090925433</c:v>
                </c:pt>
                <c:pt idx="14496">
                  <c:v>65.895454545470884</c:v>
                </c:pt>
                <c:pt idx="14497">
                  <c:v>65.900000000016334</c:v>
                </c:pt>
                <c:pt idx="14498">
                  <c:v>65.904545454561784</c:v>
                </c:pt>
                <c:pt idx="14499">
                  <c:v>65.909090909107235</c:v>
                </c:pt>
                <c:pt idx="14500">
                  <c:v>65.913636363652685</c:v>
                </c:pt>
                <c:pt idx="14501">
                  <c:v>65.918181818198136</c:v>
                </c:pt>
                <c:pt idx="14502">
                  <c:v>65.922727272743586</c:v>
                </c:pt>
                <c:pt idx="14503">
                  <c:v>65.927272727289036</c:v>
                </c:pt>
                <c:pt idx="14504">
                  <c:v>65.931818181834487</c:v>
                </c:pt>
                <c:pt idx="14505">
                  <c:v>65.936363636379937</c:v>
                </c:pt>
                <c:pt idx="14506">
                  <c:v>65.940909090925388</c:v>
                </c:pt>
                <c:pt idx="14507">
                  <c:v>65.945454545470838</c:v>
                </c:pt>
                <c:pt idx="14508">
                  <c:v>65.950000000016288</c:v>
                </c:pt>
                <c:pt idx="14509">
                  <c:v>65.954545454561739</c:v>
                </c:pt>
                <c:pt idx="14510">
                  <c:v>65.959090909107189</c:v>
                </c:pt>
                <c:pt idx="14511">
                  <c:v>65.96363636365264</c:v>
                </c:pt>
                <c:pt idx="14512">
                  <c:v>65.96818181819809</c:v>
                </c:pt>
                <c:pt idx="14513">
                  <c:v>65.972727272743541</c:v>
                </c:pt>
                <c:pt idx="14514">
                  <c:v>65.977272727288991</c:v>
                </c:pt>
                <c:pt idx="14515">
                  <c:v>65.981818181834441</c:v>
                </c:pt>
                <c:pt idx="14516">
                  <c:v>65.986363636379892</c:v>
                </c:pt>
                <c:pt idx="14517">
                  <c:v>65.990909090925342</c:v>
                </c:pt>
                <c:pt idx="14518">
                  <c:v>65.995454545470793</c:v>
                </c:pt>
                <c:pt idx="14519">
                  <c:v>66.000000000016243</c:v>
                </c:pt>
                <c:pt idx="14520">
                  <c:v>66.004545454561693</c:v>
                </c:pt>
                <c:pt idx="14521">
                  <c:v>66.009090909107144</c:v>
                </c:pt>
                <c:pt idx="14522">
                  <c:v>66.013636363652594</c:v>
                </c:pt>
                <c:pt idx="14523">
                  <c:v>66.018181818198045</c:v>
                </c:pt>
                <c:pt idx="14524">
                  <c:v>66.022727272743495</c:v>
                </c:pt>
                <c:pt idx="14525">
                  <c:v>66.027272727288945</c:v>
                </c:pt>
                <c:pt idx="14526">
                  <c:v>66.031818181834396</c:v>
                </c:pt>
                <c:pt idx="14527">
                  <c:v>66.036363636379846</c:v>
                </c:pt>
                <c:pt idx="14528">
                  <c:v>66.040909090925297</c:v>
                </c:pt>
                <c:pt idx="14529">
                  <c:v>66.045454545470747</c:v>
                </c:pt>
                <c:pt idx="14530">
                  <c:v>66.050000000016198</c:v>
                </c:pt>
                <c:pt idx="14531">
                  <c:v>66.054545454561648</c:v>
                </c:pt>
                <c:pt idx="14532">
                  <c:v>66.059090909107098</c:v>
                </c:pt>
                <c:pt idx="14533">
                  <c:v>66.063636363652549</c:v>
                </c:pt>
                <c:pt idx="14534">
                  <c:v>66.068181818197999</c:v>
                </c:pt>
                <c:pt idx="14535">
                  <c:v>66.07272727274345</c:v>
                </c:pt>
                <c:pt idx="14536">
                  <c:v>66.0772727272889</c:v>
                </c:pt>
                <c:pt idx="14537">
                  <c:v>66.08181818183435</c:v>
                </c:pt>
                <c:pt idx="14538">
                  <c:v>66.086363636379801</c:v>
                </c:pt>
                <c:pt idx="14539">
                  <c:v>66.090909090925251</c:v>
                </c:pt>
                <c:pt idx="14540">
                  <c:v>66.095454545470702</c:v>
                </c:pt>
                <c:pt idx="14541">
                  <c:v>66.100000000016152</c:v>
                </c:pt>
                <c:pt idx="14542">
                  <c:v>66.104545454561602</c:v>
                </c:pt>
                <c:pt idx="14543">
                  <c:v>66.109090909107053</c:v>
                </c:pt>
                <c:pt idx="14544">
                  <c:v>66.113636363652503</c:v>
                </c:pt>
                <c:pt idx="14545">
                  <c:v>66.118181818197954</c:v>
                </c:pt>
                <c:pt idx="14546">
                  <c:v>66.122727272743404</c:v>
                </c:pt>
                <c:pt idx="14547">
                  <c:v>66.127272727288855</c:v>
                </c:pt>
                <c:pt idx="14548">
                  <c:v>66.131818181834305</c:v>
                </c:pt>
                <c:pt idx="14549">
                  <c:v>66.136363636379755</c:v>
                </c:pt>
                <c:pt idx="14550">
                  <c:v>66.140909090925206</c:v>
                </c:pt>
                <c:pt idx="14551">
                  <c:v>66.145454545470656</c:v>
                </c:pt>
                <c:pt idx="14552">
                  <c:v>66.150000000016107</c:v>
                </c:pt>
                <c:pt idx="14553">
                  <c:v>66.154545454561557</c:v>
                </c:pt>
                <c:pt idx="14554">
                  <c:v>66.159090909107007</c:v>
                </c:pt>
                <c:pt idx="14555">
                  <c:v>66.163636363652458</c:v>
                </c:pt>
                <c:pt idx="14556">
                  <c:v>66.168181818197908</c:v>
                </c:pt>
                <c:pt idx="14557">
                  <c:v>66.172727272743359</c:v>
                </c:pt>
                <c:pt idx="14558">
                  <c:v>66.177272727288809</c:v>
                </c:pt>
                <c:pt idx="14559">
                  <c:v>66.181818181834259</c:v>
                </c:pt>
                <c:pt idx="14560">
                  <c:v>66.18636363637971</c:v>
                </c:pt>
                <c:pt idx="14561">
                  <c:v>66.19090909092516</c:v>
                </c:pt>
                <c:pt idx="14562">
                  <c:v>66.195454545470611</c:v>
                </c:pt>
                <c:pt idx="14563">
                  <c:v>66.200000000016061</c:v>
                </c:pt>
                <c:pt idx="14564">
                  <c:v>66.204545454561512</c:v>
                </c:pt>
                <c:pt idx="14565">
                  <c:v>66.209090909106962</c:v>
                </c:pt>
                <c:pt idx="14566">
                  <c:v>66.213636363652412</c:v>
                </c:pt>
                <c:pt idx="14567">
                  <c:v>66.218181818197863</c:v>
                </c:pt>
                <c:pt idx="14568">
                  <c:v>66.222727272743313</c:v>
                </c:pt>
                <c:pt idx="14569">
                  <c:v>66.227272727288764</c:v>
                </c:pt>
                <c:pt idx="14570">
                  <c:v>66.231818181834214</c:v>
                </c:pt>
                <c:pt idx="14571">
                  <c:v>66.236363636379664</c:v>
                </c:pt>
                <c:pt idx="14572">
                  <c:v>66.240909090925115</c:v>
                </c:pt>
                <c:pt idx="14573">
                  <c:v>66.245454545470565</c:v>
                </c:pt>
                <c:pt idx="14574">
                  <c:v>66.250000000016016</c:v>
                </c:pt>
                <c:pt idx="14575">
                  <c:v>66.254545454561466</c:v>
                </c:pt>
                <c:pt idx="14576">
                  <c:v>66.259090909106916</c:v>
                </c:pt>
                <c:pt idx="14577">
                  <c:v>66.263636363652367</c:v>
                </c:pt>
                <c:pt idx="14578">
                  <c:v>66.268181818197817</c:v>
                </c:pt>
                <c:pt idx="14579">
                  <c:v>66.272727272743268</c:v>
                </c:pt>
                <c:pt idx="14580">
                  <c:v>66.277272727288718</c:v>
                </c:pt>
                <c:pt idx="14581">
                  <c:v>66.281818181834169</c:v>
                </c:pt>
                <c:pt idx="14582">
                  <c:v>66.286363636379619</c:v>
                </c:pt>
                <c:pt idx="14583">
                  <c:v>66.290909090925069</c:v>
                </c:pt>
                <c:pt idx="14584">
                  <c:v>66.29545454547052</c:v>
                </c:pt>
                <c:pt idx="14585">
                  <c:v>66.30000000001597</c:v>
                </c:pt>
                <c:pt idx="14586">
                  <c:v>66.304545454561421</c:v>
                </c:pt>
                <c:pt idx="14587">
                  <c:v>66.309090909106871</c:v>
                </c:pt>
                <c:pt idx="14588">
                  <c:v>66.313636363652321</c:v>
                </c:pt>
                <c:pt idx="14589">
                  <c:v>66.318181818197772</c:v>
                </c:pt>
                <c:pt idx="14590">
                  <c:v>66.322727272743222</c:v>
                </c:pt>
                <c:pt idx="14591">
                  <c:v>66.327272727288673</c:v>
                </c:pt>
                <c:pt idx="14592">
                  <c:v>66.331818181834123</c:v>
                </c:pt>
                <c:pt idx="14593">
                  <c:v>66.336363636379573</c:v>
                </c:pt>
                <c:pt idx="14594">
                  <c:v>66.340909090925024</c:v>
                </c:pt>
                <c:pt idx="14595">
                  <c:v>66.345454545470474</c:v>
                </c:pt>
                <c:pt idx="14596">
                  <c:v>66.350000000015925</c:v>
                </c:pt>
                <c:pt idx="14597">
                  <c:v>66.354545454561375</c:v>
                </c:pt>
                <c:pt idx="14598">
                  <c:v>66.359090909106826</c:v>
                </c:pt>
                <c:pt idx="14599">
                  <c:v>66.363636363652276</c:v>
                </c:pt>
                <c:pt idx="14600">
                  <c:v>66.368181818197726</c:v>
                </c:pt>
                <c:pt idx="14601">
                  <c:v>66.372727272743177</c:v>
                </c:pt>
                <c:pt idx="14602">
                  <c:v>66.377272727288627</c:v>
                </c:pt>
                <c:pt idx="14603">
                  <c:v>66.381818181834078</c:v>
                </c:pt>
                <c:pt idx="14604">
                  <c:v>66.386363636379528</c:v>
                </c:pt>
                <c:pt idx="14605">
                  <c:v>66.390909090924978</c:v>
                </c:pt>
                <c:pt idx="14606">
                  <c:v>66.395454545470429</c:v>
                </c:pt>
                <c:pt idx="14607">
                  <c:v>66.400000000015879</c:v>
                </c:pt>
                <c:pt idx="14608">
                  <c:v>66.40454545456133</c:v>
                </c:pt>
                <c:pt idx="14609">
                  <c:v>66.40909090910678</c:v>
                </c:pt>
                <c:pt idx="14610">
                  <c:v>66.41363636365223</c:v>
                </c:pt>
                <c:pt idx="14611">
                  <c:v>66.418181818197681</c:v>
                </c:pt>
                <c:pt idx="14612">
                  <c:v>66.422727272743131</c:v>
                </c:pt>
                <c:pt idx="14613">
                  <c:v>66.427272727288582</c:v>
                </c:pt>
                <c:pt idx="14614">
                  <c:v>66.431818181834032</c:v>
                </c:pt>
                <c:pt idx="14615">
                  <c:v>66.436363636379483</c:v>
                </c:pt>
                <c:pt idx="14616">
                  <c:v>66.440909090924933</c:v>
                </c:pt>
                <c:pt idx="14617">
                  <c:v>66.445454545470383</c:v>
                </c:pt>
                <c:pt idx="14618">
                  <c:v>66.450000000015834</c:v>
                </c:pt>
                <c:pt idx="14619">
                  <c:v>66.454545454561284</c:v>
                </c:pt>
                <c:pt idx="14620">
                  <c:v>66.459090909106735</c:v>
                </c:pt>
                <c:pt idx="14621">
                  <c:v>66.463636363652185</c:v>
                </c:pt>
                <c:pt idx="14622">
                  <c:v>66.468181818197635</c:v>
                </c:pt>
                <c:pt idx="14623">
                  <c:v>66.472727272743086</c:v>
                </c:pt>
                <c:pt idx="14624">
                  <c:v>66.477272727288536</c:v>
                </c:pt>
                <c:pt idx="14625">
                  <c:v>66.481818181833987</c:v>
                </c:pt>
                <c:pt idx="14626">
                  <c:v>66.486363636379437</c:v>
                </c:pt>
                <c:pt idx="14627">
                  <c:v>66.490909090924887</c:v>
                </c:pt>
                <c:pt idx="14628">
                  <c:v>66.495454545470338</c:v>
                </c:pt>
                <c:pt idx="14629">
                  <c:v>66.500000000015788</c:v>
                </c:pt>
                <c:pt idx="14630">
                  <c:v>66.504545454561239</c:v>
                </c:pt>
                <c:pt idx="14631">
                  <c:v>66.509090909106689</c:v>
                </c:pt>
                <c:pt idx="14632">
                  <c:v>66.513636363652139</c:v>
                </c:pt>
                <c:pt idx="14633">
                  <c:v>66.51818181819759</c:v>
                </c:pt>
                <c:pt idx="14634">
                  <c:v>66.52272727274304</c:v>
                </c:pt>
                <c:pt idx="14635">
                  <c:v>66.527272727288491</c:v>
                </c:pt>
                <c:pt idx="14636">
                  <c:v>66.531818181833941</c:v>
                </c:pt>
                <c:pt idx="14637">
                  <c:v>66.536363636379392</c:v>
                </c:pt>
                <c:pt idx="14638">
                  <c:v>66.540909090924842</c:v>
                </c:pt>
                <c:pt idx="14639">
                  <c:v>66.545454545470292</c:v>
                </c:pt>
                <c:pt idx="14640">
                  <c:v>66.550000000015743</c:v>
                </c:pt>
                <c:pt idx="14641">
                  <c:v>66.554545454561193</c:v>
                </c:pt>
                <c:pt idx="14642">
                  <c:v>66.559090909106644</c:v>
                </c:pt>
                <c:pt idx="14643">
                  <c:v>66.563636363652094</c:v>
                </c:pt>
                <c:pt idx="14644">
                  <c:v>66.568181818197544</c:v>
                </c:pt>
                <c:pt idx="14645">
                  <c:v>66.572727272742995</c:v>
                </c:pt>
                <c:pt idx="14646">
                  <c:v>66.577272727288445</c:v>
                </c:pt>
                <c:pt idx="14647">
                  <c:v>66.581818181833896</c:v>
                </c:pt>
                <c:pt idx="14648">
                  <c:v>66.586363636379346</c:v>
                </c:pt>
                <c:pt idx="14649">
                  <c:v>66.590909090924796</c:v>
                </c:pt>
                <c:pt idx="14650">
                  <c:v>66.595454545470247</c:v>
                </c:pt>
                <c:pt idx="14651">
                  <c:v>66.600000000015697</c:v>
                </c:pt>
                <c:pt idx="14652">
                  <c:v>66.604545454561148</c:v>
                </c:pt>
                <c:pt idx="14653">
                  <c:v>66.609090909106598</c:v>
                </c:pt>
                <c:pt idx="14654">
                  <c:v>66.613636363652049</c:v>
                </c:pt>
                <c:pt idx="14655">
                  <c:v>66.618181818197499</c:v>
                </c:pt>
                <c:pt idx="14656">
                  <c:v>66.622727272742949</c:v>
                </c:pt>
                <c:pt idx="14657">
                  <c:v>66.6272727272884</c:v>
                </c:pt>
                <c:pt idx="14658">
                  <c:v>66.63181818183385</c:v>
                </c:pt>
                <c:pt idx="14659">
                  <c:v>66.636363636379301</c:v>
                </c:pt>
                <c:pt idx="14660">
                  <c:v>66.640909090924751</c:v>
                </c:pt>
                <c:pt idx="14661">
                  <c:v>66.645454545470201</c:v>
                </c:pt>
                <c:pt idx="14662">
                  <c:v>66.650000000015652</c:v>
                </c:pt>
                <c:pt idx="14663">
                  <c:v>66.654545454561102</c:v>
                </c:pt>
                <c:pt idx="14664">
                  <c:v>66.659090909106553</c:v>
                </c:pt>
                <c:pt idx="14665">
                  <c:v>66.663636363652003</c:v>
                </c:pt>
                <c:pt idx="14666">
                  <c:v>66.668181818197453</c:v>
                </c:pt>
                <c:pt idx="14667">
                  <c:v>66.672727272742904</c:v>
                </c:pt>
                <c:pt idx="14668">
                  <c:v>66.677272727288354</c:v>
                </c:pt>
                <c:pt idx="14669">
                  <c:v>66.681818181833805</c:v>
                </c:pt>
                <c:pt idx="14670">
                  <c:v>66.686363636379255</c:v>
                </c:pt>
                <c:pt idx="14671">
                  <c:v>66.690909090924706</c:v>
                </c:pt>
                <c:pt idx="14672">
                  <c:v>66.695454545470156</c:v>
                </c:pt>
                <c:pt idx="14673">
                  <c:v>66.700000000015606</c:v>
                </c:pt>
                <c:pt idx="14674">
                  <c:v>66.704545454561057</c:v>
                </c:pt>
                <c:pt idx="14675">
                  <c:v>66.709090909106507</c:v>
                </c:pt>
                <c:pt idx="14676">
                  <c:v>66.713636363651958</c:v>
                </c:pt>
                <c:pt idx="14677">
                  <c:v>66.718181818197408</c:v>
                </c:pt>
                <c:pt idx="14678">
                  <c:v>66.722727272742858</c:v>
                </c:pt>
                <c:pt idx="14679">
                  <c:v>66.727272727288309</c:v>
                </c:pt>
                <c:pt idx="14680">
                  <c:v>66.731818181833759</c:v>
                </c:pt>
                <c:pt idx="14681">
                  <c:v>66.73636363637921</c:v>
                </c:pt>
                <c:pt idx="14682">
                  <c:v>66.74090909092466</c:v>
                </c:pt>
                <c:pt idx="14683">
                  <c:v>66.74545454547011</c:v>
                </c:pt>
                <c:pt idx="14684">
                  <c:v>66.750000000015561</c:v>
                </c:pt>
                <c:pt idx="14685">
                  <c:v>66.754545454561011</c:v>
                </c:pt>
                <c:pt idx="14686">
                  <c:v>66.759090909106462</c:v>
                </c:pt>
                <c:pt idx="14687">
                  <c:v>66.763636363651912</c:v>
                </c:pt>
                <c:pt idx="14688">
                  <c:v>66.768181818197363</c:v>
                </c:pt>
                <c:pt idx="14689">
                  <c:v>66.772727272742813</c:v>
                </c:pt>
                <c:pt idx="14690">
                  <c:v>66.777272727288263</c:v>
                </c:pt>
                <c:pt idx="14691">
                  <c:v>66.781818181833714</c:v>
                </c:pt>
                <c:pt idx="14692">
                  <c:v>66.786363636379164</c:v>
                </c:pt>
                <c:pt idx="14693">
                  <c:v>66.790909090924615</c:v>
                </c:pt>
                <c:pt idx="14694">
                  <c:v>66.795454545470065</c:v>
                </c:pt>
                <c:pt idx="14695">
                  <c:v>66.800000000015515</c:v>
                </c:pt>
                <c:pt idx="14696">
                  <c:v>66.804545454560966</c:v>
                </c:pt>
                <c:pt idx="14697">
                  <c:v>66.809090909106416</c:v>
                </c:pt>
                <c:pt idx="14698">
                  <c:v>66.813636363651867</c:v>
                </c:pt>
                <c:pt idx="14699">
                  <c:v>66.818181818197317</c:v>
                </c:pt>
                <c:pt idx="14700">
                  <c:v>66.822727272742767</c:v>
                </c:pt>
                <c:pt idx="14701">
                  <c:v>66.827272727288218</c:v>
                </c:pt>
                <c:pt idx="14702">
                  <c:v>66.831818181833668</c:v>
                </c:pt>
                <c:pt idx="14703">
                  <c:v>66.836363636379119</c:v>
                </c:pt>
                <c:pt idx="14704">
                  <c:v>66.840909090924569</c:v>
                </c:pt>
                <c:pt idx="14705">
                  <c:v>66.84545454547002</c:v>
                </c:pt>
                <c:pt idx="14706">
                  <c:v>66.85000000001547</c:v>
                </c:pt>
                <c:pt idx="14707">
                  <c:v>66.85454545456092</c:v>
                </c:pt>
                <c:pt idx="14708">
                  <c:v>66.859090909106371</c:v>
                </c:pt>
                <c:pt idx="14709">
                  <c:v>66.863636363651821</c:v>
                </c:pt>
                <c:pt idx="14710">
                  <c:v>66.868181818197272</c:v>
                </c:pt>
                <c:pt idx="14711">
                  <c:v>66.872727272742722</c:v>
                </c:pt>
                <c:pt idx="14712">
                  <c:v>66.877272727288172</c:v>
                </c:pt>
                <c:pt idx="14713">
                  <c:v>66.881818181833623</c:v>
                </c:pt>
                <c:pt idx="14714">
                  <c:v>66.886363636379073</c:v>
                </c:pt>
                <c:pt idx="14715">
                  <c:v>66.890909090924524</c:v>
                </c:pt>
                <c:pt idx="14716">
                  <c:v>66.895454545469974</c:v>
                </c:pt>
                <c:pt idx="14717">
                  <c:v>66.900000000015424</c:v>
                </c:pt>
                <c:pt idx="14718">
                  <c:v>66.904545454560875</c:v>
                </c:pt>
                <c:pt idx="14719">
                  <c:v>66.909090909106325</c:v>
                </c:pt>
                <c:pt idx="14720">
                  <c:v>66.913636363651776</c:v>
                </c:pt>
                <c:pt idx="14721">
                  <c:v>66.918181818197226</c:v>
                </c:pt>
                <c:pt idx="14722">
                  <c:v>66.922727272742677</c:v>
                </c:pt>
                <c:pt idx="14723">
                  <c:v>66.927272727288127</c:v>
                </c:pt>
                <c:pt idx="14724">
                  <c:v>66.931818181833577</c:v>
                </c:pt>
                <c:pt idx="14725">
                  <c:v>66.936363636379028</c:v>
                </c:pt>
                <c:pt idx="14726">
                  <c:v>66.940909090924478</c:v>
                </c:pt>
                <c:pt idx="14727">
                  <c:v>66.945454545469929</c:v>
                </c:pt>
                <c:pt idx="14728">
                  <c:v>66.950000000015379</c:v>
                </c:pt>
                <c:pt idx="14729">
                  <c:v>66.954545454560829</c:v>
                </c:pt>
                <c:pt idx="14730">
                  <c:v>66.95909090910628</c:v>
                </c:pt>
                <c:pt idx="14731">
                  <c:v>66.96363636365173</c:v>
                </c:pt>
                <c:pt idx="14732">
                  <c:v>66.968181818197181</c:v>
                </c:pt>
                <c:pt idx="14733">
                  <c:v>66.972727272742631</c:v>
                </c:pt>
                <c:pt idx="14734">
                  <c:v>66.977272727288081</c:v>
                </c:pt>
                <c:pt idx="14735">
                  <c:v>66.981818181833532</c:v>
                </c:pt>
                <c:pt idx="14736">
                  <c:v>66.986363636378982</c:v>
                </c:pt>
                <c:pt idx="14737">
                  <c:v>66.990909090924433</c:v>
                </c:pt>
                <c:pt idx="14738">
                  <c:v>66.995454545469883</c:v>
                </c:pt>
                <c:pt idx="14739">
                  <c:v>67.000000000015334</c:v>
                </c:pt>
                <c:pt idx="14740">
                  <c:v>67.004545454560784</c:v>
                </c:pt>
                <c:pt idx="14741">
                  <c:v>67.009090909106234</c:v>
                </c:pt>
                <c:pt idx="14742">
                  <c:v>67.013636363651685</c:v>
                </c:pt>
                <c:pt idx="14743">
                  <c:v>67.018181818197135</c:v>
                </c:pt>
                <c:pt idx="14744">
                  <c:v>67.022727272742586</c:v>
                </c:pt>
                <c:pt idx="14745">
                  <c:v>67.027272727288036</c:v>
                </c:pt>
                <c:pt idx="14746">
                  <c:v>67.031818181833486</c:v>
                </c:pt>
                <c:pt idx="14747">
                  <c:v>67.036363636378937</c:v>
                </c:pt>
                <c:pt idx="14748">
                  <c:v>67.040909090924387</c:v>
                </c:pt>
                <c:pt idx="14749">
                  <c:v>67.045454545469838</c:v>
                </c:pt>
                <c:pt idx="14750">
                  <c:v>67.050000000015288</c:v>
                </c:pt>
                <c:pt idx="14751">
                  <c:v>67.054545454560738</c:v>
                </c:pt>
                <c:pt idx="14752">
                  <c:v>67.059090909106189</c:v>
                </c:pt>
                <c:pt idx="14753">
                  <c:v>67.063636363651639</c:v>
                </c:pt>
                <c:pt idx="14754">
                  <c:v>67.06818181819709</c:v>
                </c:pt>
                <c:pt idx="14755">
                  <c:v>67.07272727274254</c:v>
                </c:pt>
                <c:pt idx="14756">
                  <c:v>67.077272727287991</c:v>
                </c:pt>
                <c:pt idx="14757">
                  <c:v>67.081818181833441</c:v>
                </c:pt>
                <c:pt idx="14758">
                  <c:v>67.086363636378891</c:v>
                </c:pt>
                <c:pt idx="14759">
                  <c:v>67.090909090924342</c:v>
                </c:pt>
                <c:pt idx="14760">
                  <c:v>67.095454545469792</c:v>
                </c:pt>
                <c:pt idx="14761">
                  <c:v>67.100000000015243</c:v>
                </c:pt>
                <c:pt idx="14762">
                  <c:v>67.104545454560693</c:v>
                </c:pt>
                <c:pt idx="14763">
                  <c:v>67.109090909106143</c:v>
                </c:pt>
                <c:pt idx="14764">
                  <c:v>67.113636363651594</c:v>
                </c:pt>
                <c:pt idx="14765">
                  <c:v>67.118181818197044</c:v>
                </c:pt>
                <c:pt idx="14766">
                  <c:v>67.122727272742495</c:v>
                </c:pt>
                <c:pt idx="14767">
                  <c:v>67.127272727287945</c:v>
                </c:pt>
                <c:pt idx="14768">
                  <c:v>67.131818181833395</c:v>
                </c:pt>
                <c:pt idx="14769">
                  <c:v>67.136363636378846</c:v>
                </c:pt>
                <c:pt idx="14770">
                  <c:v>67.140909090924296</c:v>
                </c:pt>
                <c:pt idx="14771">
                  <c:v>67.145454545469747</c:v>
                </c:pt>
                <c:pt idx="14772">
                  <c:v>67.150000000015197</c:v>
                </c:pt>
                <c:pt idx="14773">
                  <c:v>67.154545454560647</c:v>
                </c:pt>
                <c:pt idx="14774">
                  <c:v>67.159090909106098</c:v>
                </c:pt>
                <c:pt idx="14775">
                  <c:v>67.163636363651548</c:v>
                </c:pt>
                <c:pt idx="14776">
                  <c:v>67.168181818196999</c:v>
                </c:pt>
                <c:pt idx="14777">
                  <c:v>67.172727272742449</c:v>
                </c:pt>
                <c:pt idx="14778">
                  <c:v>67.1772727272879</c:v>
                </c:pt>
                <c:pt idx="14779">
                  <c:v>67.18181818183335</c:v>
                </c:pt>
                <c:pt idx="14780">
                  <c:v>67.1863636363788</c:v>
                </c:pt>
                <c:pt idx="14781">
                  <c:v>67.190909090924251</c:v>
                </c:pt>
                <c:pt idx="14782">
                  <c:v>67.195454545469701</c:v>
                </c:pt>
                <c:pt idx="14783">
                  <c:v>67.200000000015152</c:v>
                </c:pt>
                <c:pt idx="14784">
                  <c:v>67.204545454560602</c:v>
                </c:pt>
                <c:pt idx="14785">
                  <c:v>67.209090909106052</c:v>
                </c:pt>
                <c:pt idx="14786">
                  <c:v>67.213636363651503</c:v>
                </c:pt>
                <c:pt idx="14787">
                  <c:v>67.218181818196953</c:v>
                </c:pt>
                <c:pt idx="14788">
                  <c:v>67.222727272742404</c:v>
                </c:pt>
                <c:pt idx="14789">
                  <c:v>67.227272727287854</c:v>
                </c:pt>
                <c:pt idx="14790">
                  <c:v>67.231818181833304</c:v>
                </c:pt>
                <c:pt idx="14791">
                  <c:v>67.236363636378755</c:v>
                </c:pt>
                <c:pt idx="14792">
                  <c:v>67.240909090924205</c:v>
                </c:pt>
                <c:pt idx="14793">
                  <c:v>67.245454545469656</c:v>
                </c:pt>
                <c:pt idx="14794">
                  <c:v>67.250000000015106</c:v>
                </c:pt>
                <c:pt idx="14795">
                  <c:v>67.254545454560557</c:v>
                </c:pt>
                <c:pt idx="14796">
                  <c:v>67.259090909106007</c:v>
                </c:pt>
                <c:pt idx="14797">
                  <c:v>67.263636363651457</c:v>
                </c:pt>
                <c:pt idx="14798">
                  <c:v>67.268181818196908</c:v>
                </c:pt>
                <c:pt idx="14799">
                  <c:v>67.272727272742358</c:v>
                </c:pt>
                <c:pt idx="14800">
                  <c:v>67.277272727287809</c:v>
                </c:pt>
                <c:pt idx="14801">
                  <c:v>67.281818181833259</c:v>
                </c:pt>
                <c:pt idx="14802">
                  <c:v>67.286363636378709</c:v>
                </c:pt>
                <c:pt idx="14803">
                  <c:v>67.29090909092416</c:v>
                </c:pt>
                <c:pt idx="14804">
                  <c:v>67.29545454546961</c:v>
                </c:pt>
                <c:pt idx="14805">
                  <c:v>67.300000000015061</c:v>
                </c:pt>
                <c:pt idx="14806">
                  <c:v>67.304545454560511</c:v>
                </c:pt>
                <c:pt idx="14807">
                  <c:v>67.309090909105961</c:v>
                </c:pt>
                <c:pt idx="14808">
                  <c:v>67.313636363651412</c:v>
                </c:pt>
                <c:pt idx="14809">
                  <c:v>67.318181818196862</c:v>
                </c:pt>
                <c:pt idx="14810">
                  <c:v>67.322727272742313</c:v>
                </c:pt>
                <c:pt idx="14811">
                  <c:v>67.327272727287763</c:v>
                </c:pt>
                <c:pt idx="14812">
                  <c:v>67.331818181833214</c:v>
                </c:pt>
                <c:pt idx="14813">
                  <c:v>67.336363636378664</c:v>
                </c:pt>
                <c:pt idx="14814">
                  <c:v>67.340909090924114</c:v>
                </c:pt>
                <c:pt idx="14815">
                  <c:v>67.345454545469565</c:v>
                </c:pt>
                <c:pt idx="14816">
                  <c:v>67.350000000015015</c:v>
                </c:pt>
                <c:pt idx="14817">
                  <c:v>67.354545454560466</c:v>
                </c:pt>
                <c:pt idx="14818">
                  <c:v>67.359090909105916</c:v>
                </c:pt>
                <c:pt idx="14819">
                  <c:v>67.363636363651366</c:v>
                </c:pt>
                <c:pt idx="14820">
                  <c:v>67.368181818196817</c:v>
                </c:pt>
                <c:pt idx="14821">
                  <c:v>67.372727272742267</c:v>
                </c:pt>
                <c:pt idx="14822">
                  <c:v>67.377272727287718</c:v>
                </c:pt>
                <c:pt idx="14823">
                  <c:v>67.381818181833168</c:v>
                </c:pt>
                <c:pt idx="14824">
                  <c:v>67.386363636378618</c:v>
                </c:pt>
                <c:pt idx="14825">
                  <c:v>67.390909090924069</c:v>
                </c:pt>
                <c:pt idx="14826">
                  <c:v>67.395454545469519</c:v>
                </c:pt>
                <c:pt idx="14827">
                  <c:v>67.40000000001497</c:v>
                </c:pt>
                <c:pt idx="14828">
                  <c:v>67.40454545456042</c:v>
                </c:pt>
                <c:pt idx="14829">
                  <c:v>67.409090909105871</c:v>
                </c:pt>
                <c:pt idx="14830">
                  <c:v>67.413636363651321</c:v>
                </c:pt>
                <c:pt idx="14831">
                  <c:v>67.418181818196771</c:v>
                </c:pt>
                <c:pt idx="14832">
                  <c:v>67.422727272742222</c:v>
                </c:pt>
                <c:pt idx="14833">
                  <c:v>67.427272727287672</c:v>
                </c:pt>
                <c:pt idx="14834">
                  <c:v>67.431818181833123</c:v>
                </c:pt>
                <c:pt idx="14835">
                  <c:v>67.436363636378573</c:v>
                </c:pt>
                <c:pt idx="14836">
                  <c:v>67.440909090924023</c:v>
                </c:pt>
                <c:pt idx="14837">
                  <c:v>67.445454545469474</c:v>
                </c:pt>
                <c:pt idx="14838">
                  <c:v>67.450000000014924</c:v>
                </c:pt>
                <c:pt idx="14839">
                  <c:v>67.454545454560375</c:v>
                </c:pt>
                <c:pt idx="14840">
                  <c:v>67.459090909105825</c:v>
                </c:pt>
                <c:pt idx="14841">
                  <c:v>67.463636363651275</c:v>
                </c:pt>
                <c:pt idx="14842">
                  <c:v>67.468181818196726</c:v>
                </c:pt>
                <c:pt idx="14843">
                  <c:v>67.472727272742176</c:v>
                </c:pt>
                <c:pt idx="14844">
                  <c:v>67.477272727287627</c:v>
                </c:pt>
                <c:pt idx="14845">
                  <c:v>67.481818181833077</c:v>
                </c:pt>
                <c:pt idx="14846">
                  <c:v>67.486363636378528</c:v>
                </c:pt>
                <c:pt idx="14847">
                  <c:v>67.490909090923978</c:v>
                </c:pt>
                <c:pt idx="14848">
                  <c:v>67.495454545469428</c:v>
                </c:pt>
                <c:pt idx="14849">
                  <c:v>67.500000000014879</c:v>
                </c:pt>
                <c:pt idx="14850">
                  <c:v>67.504545454560329</c:v>
                </c:pt>
                <c:pt idx="14851">
                  <c:v>67.50909090910578</c:v>
                </c:pt>
                <c:pt idx="14852">
                  <c:v>67.51363636365123</c:v>
                </c:pt>
                <c:pt idx="14853">
                  <c:v>67.51818181819668</c:v>
                </c:pt>
                <c:pt idx="14854">
                  <c:v>67.522727272742131</c:v>
                </c:pt>
                <c:pt idx="14855">
                  <c:v>67.527272727287581</c:v>
                </c:pt>
                <c:pt idx="14856">
                  <c:v>67.531818181833032</c:v>
                </c:pt>
                <c:pt idx="14857">
                  <c:v>67.536363636378482</c:v>
                </c:pt>
                <c:pt idx="14858">
                  <c:v>67.540909090923932</c:v>
                </c:pt>
                <c:pt idx="14859">
                  <c:v>67.545454545469383</c:v>
                </c:pt>
                <c:pt idx="14860">
                  <c:v>67.550000000014833</c:v>
                </c:pt>
                <c:pt idx="14861">
                  <c:v>67.554545454560284</c:v>
                </c:pt>
                <c:pt idx="14862">
                  <c:v>67.559090909105734</c:v>
                </c:pt>
                <c:pt idx="14863">
                  <c:v>67.563636363651185</c:v>
                </c:pt>
                <c:pt idx="14864">
                  <c:v>67.568181818196635</c:v>
                </c:pt>
                <c:pt idx="14865">
                  <c:v>67.572727272742085</c:v>
                </c:pt>
                <c:pt idx="14866">
                  <c:v>67.577272727287536</c:v>
                </c:pt>
                <c:pt idx="14867">
                  <c:v>67.581818181832986</c:v>
                </c:pt>
                <c:pt idx="14868">
                  <c:v>67.586363636378437</c:v>
                </c:pt>
                <c:pt idx="14869">
                  <c:v>67.590909090923887</c:v>
                </c:pt>
                <c:pt idx="14870">
                  <c:v>67.595454545469337</c:v>
                </c:pt>
                <c:pt idx="14871">
                  <c:v>67.600000000014788</c:v>
                </c:pt>
                <c:pt idx="14872">
                  <c:v>67.604545454560238</c:v>
                </c:pt>
                <c:pt idx="14873">
                  <c:v>67.609090909105689</c:v>
                </c:pt>
                <c:pt idx="14874">
                  <c:v>67.613636363651139</c:v>
                </c:pt>
                <c:pt idx="14875">
                  <c:v>67.618181818196589</c:v>
                </c:pt>
                <c:pt idx="14876">
                  <c:v>67.62272727274204</c:v>
                </c:pt>
                <c:pt idx="14877">
                  <c:v>67.62727272728749</c:v>
                </c:pt>
                <c:pt idx="14878">
                  <c:v>67.631818181832941</c:v>
                </c:pt>
                <c:pt idx="14879">
                  <c:v>67.636363636378391</c:v>
                </c:pt>
                <c:pt idx="14880">
                  <c:v>67.640909090923842</c:v>
                </c:pt>
                <c:pt idx="14881">
                  <c:v>67.645454545469292</c:v>
                </c:pt>
                <c:pt idx="14882">
                  <c:v>67.650000000014742</c:v>
                </c:pt>
                <c:pt idx="14883">
                  <c:v>67.654545454560193</c:v>
                </c:pt>
                <c:pt idx="14884">
                  <c:v>67.659090909105643</c:v>
                </c:pt>
                <c:pt idx="14885">
                  <c:v>67.663636363651094</c:v>
                </c:pt>
                <c:pt idx="14886">
                  <c:v>67.668181818196544</c:v>
                </c:pt>
                <c:pt idx="14887">
                  <c:v>67.672727272741994</c:v>
                </c:pt>
                <c:pt idx="14888">
                  <c:v>67.677272727287445</c:v>
                </c:pt>
                <c:pt idx="14889">
                  <c:v>67.681818181832895</c:v>
                </c:pt>
                <c:pt idx="14890">
                  <c:v>67.686363636378346</c:v>
                </c:pt>
                <c:pt idx="14891">
                  <c:v>67.690909090923796</c:v>
                </c:pt>
                <c:pt idx="14892">
                  <c:v>67.695454545469246</c:v>
                </c:pt>
                <c:pt idx="14893">
                  <c:v>67.700000000014697</c:v>
                </c:pt>
                <c:pt idx="14894">
                  <c:v>67.704545454560147</c:v>
                </c:pt>
                <c:pt idx="14895">
                  <c:v>67.709090909105598</c:v>
                </c:pt>
                <c:pt idx="14896">
                  <c:v>67.713636363651048</c:v>
                </c:pt>
                <c:pt idx="14897">
                  <c:v>67.718181818196499</c:v>
                </c:pt>
                <c:pt idx="14898">
                  <c:v>67.722727272741949</c:v>
                </c:pt>
                <c:pt idx="14899">
                  <c:v>67.727272727287399</c:v>
                </c:pt>
                <c:pt idx="14900">
                  <c:v>67.73181818183285</c:v>
                </c:pt>
                <c:pt idx="14901">
                  <c:v>67.7363636363783</c:v>
                </c:pt>
                <c:pt idx="14902">
                  <c:v>67.740909090923751</c:v>
                </c:pt>
                <c:pt idx="14903">
                  <c:v>67.745454545469201</c:v>
                </c:pt>
              </c:numCache>
            </c:numRef>
          </c:cat>
          <c:val>
            <c:numRef>
              <c:f>'35lm 2-19'!$E$4:$E$14907</c:f>
              <c:numCache>
                <c:formatCode>General</c:formatCode>
                <c:ptCount val="14904"/>
                <c:pt idx="0">
                  <c:v>8.4821428571428559</c:v>
                </c:pt>
                <c:pt idx="1">
                  <c:v>6.9196428571428568</c:v>
                </c:pt>
                <c:pt idx="2">
                  <c:v>6.3616071428571423</c:v>
                </c:pt>
                <c:pt idx="3">
                  <c:v>7.4776785714285703</c:v>
                </c:pt>
                <c:pt idx="4">
                  <c:v>8.3705357142857135</c:v>
                </c:pt>
                <c:pt idx="5">
                  <c:v>9.0401785714285712</c:v>
                </c:pt>
                <c:pt idx="6">
                  <c:v>9.5982142857142847</c:v>
                </c:pt>
                <c:pt idx="7">
                  <c:v>10.044642857142856</c:v>
                </c:pt>
                <c:pt idx="8">
                  <c:v>10.156249999999998</c:v>
                </c:pt>
                <c:pt idx="9">
                  <c:v>10.267857142857142</c:v>
                </c:pt>
                <c:pt idx="10">
                  <c:v>9.8214285714285712</c:v>
                </c:pt>
                <c:pt idx="11">
                  <c:v>8.8169642857142847</c:v>
                </c:pt>
                <c:pt idx="12">
                  <c:v>7.8124999999999991</c:v>
                </c:pt>
                <c:pt idx="13">
                  <c:v>6.3616071428571423</c:v>
                </c:pt>
                <c:pt idx="14">
                  <c:v>5.5803571428571423</c:v>
                </c:pt>
                <c:pt idx="15">
                  <c:v>5.4687499999999991</c:v>
                </c:pt>
                <c:pt idx="16">
                  <c:v>5.8035714285714279</c:v>
                </c:pt>
                <c:pt idx="17">
                  <c:v>6.1383928571428568</c:v>
                </c:pt>
                <c:pt idx="18">
                  <c:v>6.9196428571428568</c:v>
                </c:pt>
                <c:pt idx="19">
                  <c:v>7.5892857142857135</c:v>
                </c:pt>
                <c:pt idx="20">
                  <c:v>8.147321428571427</c:v>
                </c:pt>
                <c:pt idx="21">
                  <c:v>8.4821428571428559</c:v>
                </c:pt>
                <c:pt idx="22">
                  <c:v>8.7053571428571423</c:v>
                </c:pt>
                <c:pt idx="23">
                  <c:v>8.7053571428571423</c:v>
                </c:pt>
                <c:pt idx="24">
                  <c:v>8.4821428571428559</c:v>
                </c:pt>
                <c:pt idx="25">
                  <c:v>8.2589285714285712</c:v>
                </c:pt>
                <c:pt idx="26">
                  <c:v>7.4776785714285703</c:v>
                </c:pt>
                <c:pt idx="27">
                  <c:v>6.9196428571428568</c:v>
                </c:pt>
                <c:pt idx="28">
                  <c:v>6.3616071428571423</c:v>
                </c:pt>
                <c:pt idx="29">
                  <c:v>5.5803571428571423</c:v>
                </c:pt>
                <c:pt idx="30">
                  <c:v>5.5803571428571423</c:v>
                </c:pt>
                <c:pt idx="31">
                  <c:v>5.5803571428571423</c:v>
                </c:pt>
                <c:pt idx="32">
                  <c:v>6.0267857142857135</c:v>
                </c:pt>
                <c:pt idx="33">
                  <c:v>6.6964285714285712</c:v>
                </c:pt>
                <c:pt idx="34">
                  <c:v>7.3660714285714279</c:v>
                </c:pt>
                <c:pt idx="35">
                  <c:v>7.9241071428571423</c:v>
                </c:pt>
                <c:pt idx="36">
                  <c:v>8.59375</c:v>
                </c:pt>
                <c:pt idx="37">
                  <c:v>9.1517857142857135</c:v>
                </c:pt>
                <c:pt idx="38">
                  <c:v>9.5982142857142847</c:v>
                </c:pt>
                <c:pt idx="39">
                  <c:v>9.8214285714285712</c:v>
                </c:pt>
                <c:pt idx="40">
                  <c:v>9.8214285714285712</c:v>
                </c:pt>
                <c:pt idx="41">
                  <c:v>9.8214285714285712</c:v>
                </c:pt>
                <c:pt idx="42">
                  <c:v>9.709821428571427</c:v>
                </c:pt>
                <c:pt idx="43">
                  <c:v>9.3749999999999982</c:v>
                </c:pt>
                <c:pt idx="44">
                  <c:v>9.0401785714285712</c:v>
                </c:pt>
                <c:pt idx="45">
                  <c:v>8.3705357142857135</c:v>
                </c:pt>
                <c:pt idx="46">
                  <c:v>7.7008928571428568</c:v>
                </c:pt>
                <c:pt idx="47">
                  <c:v>7.1428571428571423</c:v>
                </c:pt>
                <c:pt idx="48">
                  <c:v>6.4732142857142847</c:v>
                </c:pt>
                <c:pt idx="49">
                  <c:v>6.0267857142857135</c:v>
                </c:pt>
                <c:pt idx="50">
                  <c:v>5.8035714285714279</c:v>
                </c:pt>
                <c:pt idx="51">
                  <c:v>5.8035714285714279</c:v>
                </c:pt>
                <c:pt idx="52">
                  <c:v>5.9151785714285712</c:v>
                </c:pt>
                <c:pt idx="53">
                  <c:v>6.2499999999999991</c:v>
                </c:pt>
                <c:pt idx="54">
                  <c:v>6.4732142857142847</c:v>
                </c:pt>
                <c:pt idx="55">
                  <c:v>6.8080357142857135</c:v>
                </c:pt>
                <c:pt idx="56">
                  <c:v>7.0312499999999991</c:v>
                </c:pt>
                <c:pt idx="57">
                  <c:v>7.1428571428571423</c:v>
                </c:pt>
                <c:pt idx="58">
                  <c:v>7.2544642857142847</c:v>
                </c:pt>
                <c:pt idx="59">
                  <c:v>7.5892857142857135</c:v>
                </c:pt>
                <c:pt idx="60">
                  <c:v>7.8124999999999991</c:v>
                </c:pt>
                <c:pt idx="61">
                  <c:v>8.0357142857142847</c:v>
                </c:pt>
                <c:pt idx="62">
                  <c:v>8.0357142857142847</c:v>
                </c:pt>
                <c:pt idx="63">
                  <c:v>8.0357142857142847</c:v>
                </c:pt>
                <c:pt idx="64">
                  <c:v>7.8124999999999991</c:v>
                </c:pt>
                <c:pt idx="65">
                  <c:v>7.2544642857142847</c:v>
                </c:pt>
                <c:pt idx="66">
                  <c:v>6.6964285714285712</c:v>
                </c:pt>
                <c:pt idx="67">
                  <c:v>6.1383928571428568</c:v>
                </c:pt>
                <c:pt idx="68">
                  <c:v>5.8035714285714279</c:v>
                </c:pt>
                <c:pt idx="69">
                  <c:v>5.5803571428571423</c:v>
                </c:pt>
                <c:pt idx="70">
                  <c:v>6.1383928571428568</c:v>
                </c:pt>
                <c:pt idx="71">
                  <c:v>6.6964285714285712</c:v>
                </c:pt>
                <c:pt idx="72">
                  <c:v>7.3660714285714279</c:v>
                </c:pt>
                <c:pt idx="73">
                  <c:v>7.8124999999999991</c:v>
                </c:pt>
                <c:pt idx="74">
                  <c:v>7.9241071428571423</c:v>
                </c:pt>
                <c:pt idx="75">
                  <c:v>7.4776785714285703</c:v>
                </c:pt>
                <c:pt idx="76">
                  <c:v>7.1428571428571423</c:v>
                </c:pt>
                <c:pt idx="77">
                  <c:v>6.6964285714285712</c:v>
                </c:pt>
                <c:pt idx="78">
                  <c:v>6.4732142857142847</c:v>
                </c:pt>
                <c:pt idx="79">
                  <c:v>6.0267857142857135</c:v>
                </c:pt>
                <c:pt idx="80">
                  <c:v>5.6919642857142856</c:v>
                </c:pt>
                <c:pt idx="81">
                  <c:v>5.6919642857142856</c:v>
                </c:pt>
                <c:pt idx="82">
                  <c:v>6.0267857142857135</c:v>
                </c:pt>
                <c:pt idx="83">
                  <c:v>6.4732142857142847</c:v>
                </c:pt>
                <c:pt idx="84">
                  <c:v>6.8080357142857135</c:v>
                </c:pt>
                <c:pt idx="85">
                  <c:v>6.9196428571428568</c:v>
                </c:pt>
                <c:pt idx="86">
                  <c:v>6.9196428571428568</c:v>
                </c:pt>
                <c:pt idx="87">
                  <c:v>6.5848214285714279</c:v>
                </c:pt>
                <c:pt idx="88">
                  <c:v>6.1383928571428568</c:v>
                </c:pt>
                <c:pt idx="89">
                  <c:v>5.6919642857142856</c:v>
                </c:pt>
                <c:pt idx="90">
                  <c:v>5.5803571428571423</c:v>
                </c:pt>
                <c:pt idx="91">
                  <c:v>5.8035714285714279</c:v>
                </c:pt>
                <c:pt idx="92">
                  <c:v>6.1383928571428568</c:v>
                </c:pt>
                <c:pt idx="93">
                  <c:v>6.4732142857142847</c:v>
                </c:pt>
                <c:pt idx="94">
                  <c:v>6.6964285714285712</c:v>
                </c:pt>
                <c:pt idx="95">
                  <c:v>6.6964285714285712</c:v>
                </c:pt>
                <c:pt idx="96">
                  <c:v>6.4732142857142847</c:v>
                </c:pt>
                <c:pt idx="97">
                  <c:v>6.0267857142857135</c:v>
                </c:pt>
                <c:pt idx="98">
                  <c:v>5.8035714285714279</c:v>
                </c:pt>
                <c:pt idx="99">
                  <c:v>5.9151785714285712</c:v>
                </c:pt>
                <c:pt idx="100">
                  <c:v>6.2499999999999991</c:v>
                </c:pt>
                <c:pt idx="101">
                  <c:v>6.4732142857142847</c:v>
                </c:pt>
                <c:pt idx="102">
                  <c:v>6.4732142857142847</c:v>
                </c:pt>
                <c:pt idx="103">
                  <c:v>6.2499999999999991</c:v>
                </c:pt>
                <c:pt idx="104">
                  <c:v>5.9151785714285712</c:v>
                </c:pt>
                <c:pt idx="105">
                  <c:v>6.1383928571428568</c:v>
                </c:pt>
                <c:pt idx="106">
                  <c:v>6.4732142857142847</c:v>
                </c:pt>
                <c:pt idx="107">
                  <c:v>6.9196428571428568</c:v>
                </c:pt>
                <c:pt idx="108">
                  <c:v>6.8080357142857135</c:v>
                </c:pt>
                <c:pt idx="109">
                  <c:v>6.6964285714285712</c:v>
                </c:pt>
                <c:pt idx="110">
                  <c:v>6.6964285714285712</c:v>
                </c:pt>
                <c:pt idx="111">
                  <c:v>6.8080357142857135</c:v>
                </c:pt>
                <c:pt idx="112">
                  <c:v>6.6964285714285712</c:v>
                </c:pt>
                <c:pt idx="113">
                  <c:v>6.0267857142857135</c:v>
                </c:pt>
                <c:pt idx="114">
                  <c:v>5.3571428571428568</c:v>
                </c:pt>
                <c:pt idx="115">
                  <c:v>5.5803571428571423</c:v>
                </c:pt>
                <c:pt idx="116">
                  <c:v>6.2499999999999991</c:v>
                </c:pt>
                <c:pt idx="117">
                  <c:v>6.8080357142857135</c:v>
                </c:pt>
                <c:pt idx="118">
                  <c:v>6.9196428571428568</c:v>
                </c:pt>
                <c:pt idx="119">
                  <c:v>6.8080357142857135</c:v>
                </c:pt>
                <c:pt idx="120">
                  <c:v>7.0312499999999991</c:v>
                </c:pt>
                <c:pt idx="121">
                  <c:v>7.3660714285714279</c:v>
                </c:pt>
                <c:pt idx="122">
                  <c:v>7.8124999999999991</c:v>
                </c:pt>
                <c:pt idx="123">
                  <c:v>7.5892857142857135</c:v>
                </c:pt>
                <c:pt idx="124">
                  <c:v>7.3660714285714279</c:v>
                </c:pt>
                <c:pt idx="125">
                  <c:v>7.3660714285714279</c:v>
                </c:pt>
                <c:pt idx="126">
                  <c:v>7.5892857142857135</c:v>
                </c:pt>
                <c:pt idx="127">
                  <c:v>7.1428571428571423</c:v>
                </c:pt>
                <c:pt idx="128">
                  <c:v>6.3616071428571423</c:v>
                </c:pt>
                <c:pt idx="129">
                  <c:v>6.1383928571428568</c:v>
                </c:pt>
                <c:pt idx="130">
                  <c:v>6.0267857142857135</c:v>
                </c:pt>
                <c:pt idx="131">
                  <c:v>5.6919642857142856</c:v>
                </c:pt>
                <c:pt idx="132">
                  <c:v>5.3571428571428568</c:v>
                </c:pt>
                <c:pt idx="133">
                  <c:v>5.9151785714285712</c:v>
                </c:pt>
                <c:pt idx="134">
                  <c:v>6.5848214285714279</c:v>
                </c:pt>
                <c:pt idx="135">
                  <c:v>6.4732142857142847</c:v>
                </c:pt>
                <c:pt idx="136">
                  <c:v>6.6964285714285712</c:v>
                </c:pt>
                <c:pt idx="137">
                  <c:v>6.9196428571428568</c:v>
                </c:pt>
                <c:pt idx="138">
                  <c:v>6.9196428571428568</c:v>
                </c:pt>
                <c:pt idx="139">
                  <c:v>6.4732142857142847</c:v>
                </c:pt>
                <c:pt idx="140">
                  <c:v>6.0267857142857135</c:v>
                </c:pt>
                <c:pt idx="141">
                  <c:v>5.8035714285714279</c:v>
                </c:pt>
                <c:pt idx="142">
                  <c:v>5.8035714285714279</c:v>
                </c:pt>
                <c:pt idx="143">
                  <c:v>5.9151785714285712</c:v>
                </c:pt>
                <c:pt idx="144">
                  <c:v>5.8035714285714279</c:v>
                </c:pt>
                <c:pt idx="145">
                  <c:v>6.4732142857142847</c:v>
                </c:pt>
                <c:pt idx="146">
                  <c:v>6.6964285714285712</c:v>
                </c:pt>
                <c:pt idx="147">
                  <c:v>6.6964285714285712</c:v>
                </c:pt>
                <c:pt idx="148">
                  <c:v>6.4732142857142847</c:v>
                </c:pt>
                <c:pt idx="149">
                  <c:v>6.4732142857142847</c:v>
                </c:pt>
                <c:pt idx="150">
                  <c:v>6.5848214285714279</c:v>
                </c:pt>
                <c:pt idx="151">
                  <c:v>6.4732142857142847</c:v>
                </c:pt>
                <c:pt idx="152">
                  <c:v>6.2499999999999991</c:v>
                </c:pt>
                <c:pt idx="153">
                  <c:v>5.6919642857142856</c:v>
                </c:pt>
                <c:pt idx="154">
                  <c:v>5.6919642857142856</c:v>
                </c:pt>
                <c:pt idx="155">
                  <c:v>5.8035714285714279</c:v>
                </c:pt>
                <c:pt idx="156">
                  <c:v>6.0267857142857135</c:v>
                </c:pt>
                <c:pt idx="157">
                  <c:v>6.0267857142857135</c:v>
                </c:pt>
                <c:pt idx="158">
                  <c:v>5.8035714285714279</c:v>
                </c:pt>
                <c:pt idx="159">
                  <c:v>5.8035714285714279</c:v>
                </c:pt>
                <c:pt idx="160">
                  <c:v>6.1383928571428568</c:v>
                </c:pt>
                <c:pt idx="161">
                  <c:v>6.6964285714285712</c:v>
                </c:pt>
                <c:pt idx="162">
                  <c:v>6.6964285714285712</c:v>
                </c:pt>
                <c:pt idx="163">
                  <c:v>6.6964285714285712</c:v>
                </c:pt>
                <c:pt idx="164">
                  <c:v>6.6964285714285712</c:v>
                </c:pt>
                <c:pt idx="165">
                  <c:v>6.6964285714285712</c:v>
                </c:pt>
                <c:pt idx="166">
                  <c:v>6.1383928571428568</c:v>
                </c:pt>
                <c:pt idx="167">
                  <c:v>5.4687499999999991</c:v>
                </c:pt>
                <c:pt idx="168">
                  <c:v>5.2455357142857135</c:v>
                </c:pt>
                <c:pt idx="169">
                  <c:v>5.9151785714285712</c:v>
                </c:pt>
                <c:pt idx="170">
                  <c:v>6.6964285714285712</c:v>
                </c:pt>
                <c:pt idx="171">
                  <c:v>7.2544642857142847</c:v>
                </c:pt>
                <c:pt idx="172">
                  <c:v>7.5892857142857135</c:v>
                </c:pt>
                <c:pt idx="173">
                  <c:v>8.2589285714285712</c:v>
                </c:pt>
                <c:pt idx="174">
                  <c:v>8.7053571428571423</c:v>
                </c:pt>
                <c:pt idx="175">
                  <c:v>8.8169642857142847</c:v>
                </c:pt>
                <c:pt idx="176">
                  <c:v>8.59375</c:v>
                </c:pt>
                <c:pt idx="177">
                  <c:v>8.2589285714285712</c:v>
                </c:pt>
                <c:pt idx="178">
                  <c:v>7.8124999999999991</c:v>
                </c:pt>
                <c:pt idx="179">
                  <c:v>7.2544642857142847</c:v>
                </c:pt>
                <c:pt idx="180">
                  <c:v>6.2499999999999991</c:v>
                </c:pt>
                <c:pt idx="181">
                  <c:v>5.8035714285714279</c:v>
                </c:pt>
                <c:pt idx="182">
                  <c:v>6.5848214285714279</c:v>
                </c:pt>
                <c:pt idx="183">
                  <c:v>7.4776785714285703</c:v>
                </c:pt>
                <c:pt idx="184">
                  <c:v>8.3705357142857135</c:v>
                </c:pt>
                <c:pt idx="185">
                  <c:v>8.8169642857142847</c:v>
                </c:pt>
                <c:pt idx="186">
                  <c:v>8.928571428571427</c:v>
                </c:pt>
                <c:pt idx="187">
                  <c:v>8.7053571428571423</c:v>
                </c:pt>
                <c:pt idx="188">
                  <c:v>8.2589285714285712</c:v>
                </c:pt>
                <c:pt idx="189">
                  <c:v>7.8124999999999991</c:v>
                </c:pt>
                <c:pt idx="190">
                  <c:v>7.1428571428571423</c:v>
                </c:pt>
                <c:pt idx="191">
                  <c:v>6.8080357142857135</c:v>
                </c:pt>
                <c:pt idx="192">
                  <c:v>6.0267857142857135</c:v>
                </c:pt>
                <c:pt idx="193">
                  <c:v>5.2455357142857135</c:v>
                </c:pt>
                <c:pt idx="194">
                  <c:v>5.2455357142857135</c:v>
                </c:pt>
                <c:pt idx="195">
                  <c:v>6.0267857142857135</c:v>
                </c:pt>
                <c:pt idx="196">
                  <c:v>7.1428571428571423</c:v>
                </c:pt>
                <c:pt idx="197">
                  <c:v>8.0357142857142847</c:v>
                </c:pt>
                <c:pt idx="198">
                  <c:v>8.59375</c:v>
                </c:pt>
                <c:pt idx="199">
                  <c:v>9.0401785714285712</c:v>
                </c:pt>
                <c:pt idx="200">
                  <c:v>9.2633928571428559</c:v>
                </c:pt>
                <c:pt idx="201">
                  <c:v>8.8169642857142847</c:v>
                </c:pt>
                <c:pt idx="202">
                  <c:v>8.0357142857142847</c:v>
                </c:pt>
                <c:pt idx="203">
                  <c:v>7.3660714285714279</c:v>
                </c:pt>
                <c:pt idx="204">
                  <c:v>6.8080357142857135</c:v>
                </c:pt>
                <c:pt idx="205">
                  <c:v>5.8035714285714279</c:v>
                </c:pt>
                <c:pt idx="206">
                  <c:v>6.2499999999999991</c:v>
                </c:pt>
                <c:pt idx="207">
                  <c:v>6.6964285714285712</c:v>
                </c:pt>
                <c:pt idx="208">
                  <c:v>7.1428571428571423</c:v>
                </c:pt>
                <c:pt idx="209">
                  <c:v>7.2544642857142847</c:v>
                </c:pt>
                <c:pt idx="210">
                  <c:v>6.9196428571428568</c:v>
                </c:pt>
                <c:pt idx="211">
                  <c:v>6.3616071428571423</c:v>
                </c:pt>
                <c:pt idx="212">
                  <c:v>5.9151785714285712</c:v>
                </c:pt>
                <c:pt idx="213">
                  <c:v>5.8035714285714279</c:v>
                </c:pt>
                <c:pt idx="214">
                  <c:v>5.9151785714285712</c:v>
                </c:pt>
                <c:pt idx="215">
                  <c:v>6.0267857142857135</c:v>
                </c:pt>
                <c:pt idx="216">
                  <c:v>6.2499999999999991</c:v>
                </c:pt>
                <c:pt idx="217">
                  <c:v>6.6964285714285712</c:v>
                </c:pt>
                <c:pt idx="218">
                  <c:v>7.1428571428571423</c:v>
                </c:pt>
                <c:pt idx="219">
                  <c:v>7.3660714285714279</c:v>
                </c:pt>
                <c:pt idx="220">
                  <c:v>6.9196428571428568</c:v>
                </c:pt>
                <c:pt idx="221">
                  <c:v>6.2499999999999991</c:v>
                </c:pt>
                <c:pt idx="222">
                  <c:v>5.5803571428571423</c:v>
                </c:pt>
                <c:pt idx="223">
                  <c:v>5.3571428571428568</c:v>
                </c:pt>
                <c:pt idx="224">
                  <c:v>6.0267857142857135</c:v>
                </c:pt>
                <c:pt idx="225">
                  <c:v>6.4732142857142847</c:v>
                </c:pt>
                <c:pt idx="226">
                  <c:v>6.4732142857142847</c:v>
                </c:pt>
                <c:pt idx="227">
                  <c:v>6.4732142857142847</c:v>
                </c:pt>
                <c:pt idx="228">
                  <c:v>6.1383928571428568</c:v>
                </c:pt>
                <c:pt idx="229">
                  <c:v>5.8035714285714279</c:v>
                </c:pt>
                <c:pt idx="230">
                  <c:v>5.8035714285714279</c:v>
                </c:pt>
                <c:pt idx="231">
                  <c:v>6.0267857142857135</c:v>
                </c:pt>
                <c:pt idx="232">
                  <c:v>6.1383928571428568</c:v>
                </c:pt>
                <c:pt idx="233">
                  <c:v>6.3616071428571423</c:v>
                </c:pt>
                <c:pt idx="234">
                  <c:v>5.9151785714285712</c:v>
                </c:pt>
                <c:pt idx="235">
                  <c:v>5.6919642857142856</c:v>
                </c:pt>
                <c:pt idx="236">
                  <c:v>5.8035714285714279</c:v>
                </c:pt>
                <c:pt idx="237">
                  <c:v>6.0267857142857135</c:v>
                </c:pt>
                <c:pt idx="238">
                  <c:v>6.2499999999999991</c:v>
                </c:pt>
                <c:pt idx="239">
                  <c:v>6.2499999999999991</c:v>
                </c:pt>
                <c:pt idx="240">
                  <c:v>6.4732142857142847</c:v>
                </c:pt>
                <c:pt idx="241">
                  <c:v>6.5848214285714279</c:v>
                </c:pt>
                <c:pt idx="242">
                  <c:v>6.4732142857142847</c:v>
                </c:pt>
                <c:pt idx="243">
                  <c:v>6.2499999999999991</c:v>
                </c:pt>
                <c:pt idx="244">
                  <c:v>6.0267857142857135</c:v>
                </c:pt>
                <c:pt idx="245">
                  <c:v>5.5803571428571423</c:v>
                </c:pt>
                <c:pt idx="246">
                  <c:v>5.5803571428571423</c:v>
                </c:pt>
                <c:pt idx="247">
                  <c:v>6.0267857142857135</c:v>
                </c:pt>
                <c:pt idx="248">
                  <c:v>6.9196428571428568</c:v>
                </c:pt>
                <c:pt idx="249">
                  <c:v>8.0357142857142847</c:v>
                </c:pt>
                <c:pt idx="250">
                  <c:v>8.8169642857142847</c:v>
                </c:pt>
                <c:pt idx="251">
                  <c:v>9.1517857142857135</c:v>
                </c:pt>
                <c:pt idx="252">
                  <c:v>9.1517857142857135</c:v>
                </c:pt>
                <c:pt idx="253">
                  <c:v>8.7053571428571423</c:v>
                </c:pt>
                <c:pt idx="254">
                  <c:v>8.4821428571428559</c:v>
                </c:pt>
                <c:pt idx="255">
                  <c:v>8.0357142857142847</c:v>
                </c:pt>
                <c:pt idx="256">
                  <c:v>7.3660714285714279</c:v>
                </c:pt>
                <c:pt idx="257">
                  <c:v>6.4732142857142847</c:v>
                </c:pt>
                <c:pt idx="258">
                  <c:v>5.3571428571428568</c:v>
                </c:pt>
                <c:pt idx="259">
                  <c:v>5.8035714285714279</c:v>
                </c:pt>
                <c:pt idx="260">
                  <c:v>6.6964285714285712</c:v>
                </c:pt>
                <c:pt idx="261">
                  <c:v>7.3660714285714279</c:v>
                </c:pt>
                <c:pt idx="262">
                  <c:v>7.8124999999999991</c:v>
                </c:pt>
                <c:pt idx="263">
                  <c:v>7.9241071428571423</c:v>
                </c:pt>
                <c:pt idx="264">
                  <c:v>7.8124999999999991</c:v>
                </c:pt>
                <c:pt idx="265">
                  <c:v>7.7008928571428568</c:v>
                </c:pt>
                <c:pt idx="266">
                  <c:v>7.5892857142857135</c:v>
                </c:pt>
                <c:pt idx="267">
                  <c:v>7.2544642857142847</c:v>
                </c:pt>
                <c:pt idx="268">
                  <c:v>6.9196428571428568</c:v>
                </c:pt>
                <c:pt idx="269">
                  <c:v>6.4732142857142847</c:v>
                </c:pt>
                <c:pt idx="270">
                  <c:v>5.9151785714285712</c:v>
                </c:pt>
                <c:pt idx="271">
                  <c:v>6.0267857142857135</c:v>
                </c:pt>
                <c:pt idx="272">
                  <c:v>6.0267857142857135</c:v>
                </c:pt>
                <c:pt idx="273">
                  <c:v>6.2499999999999991</c:v>
                </c:pt>
                <c:pt idx="274">
                  <c:v>6.3616071428571423</c:v>
                </c:pt>
                <c:pt idx="275">
                  <c:v>6.3616071428571423</c:v>
                </c:pt>
                <c:pt idx="276">
                  <c:v>6.4732142857142847</c:v>
                </c:pt>
                <c:pt idx="277">
                  <c:v>6.4732142857142847</c:v>
                </c:pt>
                <c:pt idx="278">
                  <c:v>6.4732142857142847</c:v>
                </c:pt>
                <c:pt idx="279">
                  <c:v>6.4732142857142847</c:v>
                </c:pt>
                <c:pt idx="280">
                  <c:v>6.2499999999999991</c:v>
                </c:pt>
                <c:pt idx="281">
                  <c:v>6.0267857142857135</c:v>
                </c:pt>
                <c:pt idx="282">
                  <c:v>6.0267857142857135</c:v>
                </c:pt>
                <c:pt idx="283">
                  <c:v>6.1383928571428568</c:v>
                </c:pt>
                <c:pt idx="284">
                  <c:v>6.2499999999999991</c:v>
                </c:pt>
                <c:pt idx="285">
                  <c:v>6.4732142857142847</c:v>
                </c:pt>
                <c:pt idx="286">
                  <c:v>6.8080357142857135</c:v>
                </c:pt>
                <c:pt idx="287">
                  <c:v>7.1428571428571423</c:v>
                </c:pt>
                <c:pt idx="288">
                  <c:v>7.4776785714285703</c:v>
                </c:pt>
                <c:pt idx="289">
                  <c:v>8.0357142857142847</c:v>
                </c:pt>
                <c:pt idx="290">
                  <c:v>8.4821428571428559</c:v>
                </c:pt>
                <c:pt idx="291">
                  <c:v>8.8169642857142847</c:v>
                </c:pt>
                <c:pt idx="292">
                  <c:v>9.1517857142857135</c:v>
                </c:pt>
                <c:pt idx="293">
                  <c:v>9.2633928571428559</c:v>
                </c:pt>
                <c:pt idx="294">
                  <c:v>9.4866071428571423</c:v>
                </c:pt>
                <c:pt idx="295">
                  <c:v>9.3749999999999982</c:v>
                </c:pt>
                <c:pt idx="296">
                  <c:v>9.4866071428571423</c:v>
                </c:pt>
                <c:pt idx="297">
                  <c:v>9.1517857142857135</c:v>
                </c:pt>
                <c:pt idx="298">
                  <c:v>8.8169642857142847</c:v>
                </c:pt>
                <c:pt idx="299">
                  <c:v>8.2589285714285712</c:v>
                </c:pt>
                <c:pt idx="300">
                  <c:v>7.5892857142857135</c:v>
                </c:pt>
                <c:pt idx="301">
                  <c:v>6.8080357142857135</c:v>
                </c:pt>
                <c:pt idx="302">
                  <c:v>6.1383928571428568</c:v>
                </c:pt>
                <c:pt idx="303">
                  <c:v>5.5803571428571423</c:v>
                </c:pt>
                <c:pt idx="304">
                  <c:v>5.8035714285714279</c:v>
                </c:pt>
                <c:pt idx="305">
                  <c:v>6.1383928571428568</c:v>
                </c:pt>
                <c:pt idx="306">
                  <c:v>6.9196428571428568</c:v>
                </c:pt>
                <c:pt idx="307">
                  <c:v>7.5892857142857135</c:v>
                </c:pt>
                <c:pt idx="308">
                  <c:v>8.0357142857142847</c:v>
                </c:pt>
                <c:pt idx="309">
                  <c:v>8.7053571428571423</c:v>
                </c:pt>
                <c:pt idx="310">
                  <c:v>9.3749999999999982</c:v>
                </c:pt>
                <c:pt idx="311">
                  <c:v>9.8214285714285712</c:v>
                </c:pt>
                <c:pt idx="312">
                  <c:v>10.267857142857142</c:v>
                </c:pt>
                <c:pt idx="313">
                  <c:v>10.491071428571427</c:v>
                </c:pt>
                <c:pt idx="314">
                  <c:v>10.602678571428571</c:v>
                </c:pt>
                <c:pt idx="315">
                  <c:v>10.491071428571427</c:v>
                </c:pt>
                <c:pt idx="316">
                  <c:v>9.9330357142857135</c:v>
                </c:pt>
                <c:pt idx="317">
                  <c:v>9.2633928571428559</c:v>
                </c:pt>
                <c:pt idx="318">
                  <c:v>8.3705357142857135</c:v>
                </c:pt>
                <c:pt idx="319">
                  <c:v>7.3660714285714279</c:v>
                </c:pt>
                <c:pt idx="320">
                  <c:v>6.2499999999999991</c:v>
                </c:pt>
                <c:pt idx="321">
                  <c:v>5.5803571428571423</c:v>
                </c:pt>
                <c:pt idx="322">
                  <c:v>5.5803571428571423</c:v>
                </c:pt>
                <c:pt idx="323">
                  <c:v>6.0267857142857135</c:v>
                </c:pt>
                <c:pt idx="324">
                  <c:v>6.3616071428571423</c:v>
                </c:pt>
                <c:pt idx="325">
                  <c:v>6.5848214285714279</c:v>
                </c:pt>
                <c:pt idx="326">
                  <c:v>6.8080357142857135</c:v>
                </c:pt>
                <c:pt idx="327">
                  <c:v>6.9196428571428568</c:v>
                </c:pt>
                <c:pt idx="328">
                  <c:v>7.1428571428571423</c:v>
                </c:pt>
                <c:pt idx="329">
                  <c:v>7.2544642857142847</c:v>
                </c:pt>
                <c:pt idx="330">
                  <c:v>7.3660714285714279</c:v>
                </c:pt>
                <c:pt idx="331">
                  <c:v>7.1428571428571423</c:v>
                </c:pt>
                <c:pt idx="332">
                  <c:v>6.9196428571428568</c:v>
                </c:pt>
                <c:pt idx="333">
                  <c:v>6.3616071428571423</c:v>
                </c:pt>
                <c:pt idx="334">
                  <c:v>6.0267857142857135</c:v>
                </c:pt>
                <c:pt idx="335">
                  <c:v>5.8035714285714279</c:v>
                </c:pt>
                <c:pt idx="336">
                  <c:v>5.6919642857142856</c:v>
                </c:pt>
                <c:pt idx="337">
                  <c:v>5.6919642857142856</c:v>
                </c:pt>
                <c:pt idx="338">
                  <c:v>5.8035714285714279</c:v>
                </c:pt>
                <c:pt idx="339">
                  <c:v>5.8035714285714279</c:v>
                </c:pt>
                <c:pt idx="340">
                  <c:v>5.8035714285714279</c:v>
                </c:pt>
                <c:pt idx="341">
                  <c:v>6.0267857142857135</c:v>
                </c:pt>
                <c:pt idx="342">
                  <c:v>6.4732142857142847</c:v>
                </c:pt>
                <c:pt idx="343">
                  <c:v>6.6964285714285712</c:v>
                </c:pt>
                <c:pt idx="344">
                  <c:v>7.0312499999999991</c:v>
                </c:pt>
                <c:pt idx="345">
                  <c:v>7.3660714285714279</c:v>
                </c:pt>
                <c:pt idx="346">
                  <c:v>7.8124999999999991</c:v>
                </c:pt>
                <c:pt idx="347">
                  <c:v>8.147321428571427</c:v>
                </c:pt>
                <c:pt idx="348">
                  <c:v>8.2589285714285712</c:v>
                </c:pt>
                <c:pt idx="349">
                  <c:v>8.59375</c:v>
                </c:pt>
                <c:pt idx="350">
                  <c:v>8.928571428571427</c:v>
                </c:pt>
                <c:pt idx="351">
                  <c:v>9.1517857142857135</c:v>
                </c:pt>
                <c:pt idx="352">
                  <c:v>9.2633928571428559</c:v>
                </c:pt>
                <c:pt idx="353">
                  <c:v>9.2633928571428559</c:v>
                </c:pt>
                <c:pt idx="354">
                  <c:v>9.1517857142857135</c:v>
                </c:pt>
                <c:pt idx="355">
                  <c:v>8.928571428571427</c:v>
                </c:pt>
                <c:pt idx="356">
                  <c:v>8.7053571428571423</c:v>
                </c:pt>
                <c:pt idx="357">
                  <c:v>8.3705357142857135</c:v>
                </c:pt>
                <c:pt idx="358">
                  <c:v>8.147321428571427</c:v>
                </c:pt>
                <c:pt idx="359">
                  <c:v>7.8124999999999991</c:v>
                </c:pt>
                <c:pt idx="360">
                  <c:v>7.5892857142857135</c:v>
                </c:pt>
                <c:pt idx="361">
                  <c:v>7.4776785714285703</c:v>
                </c:pt>
                <c:pt idx="362">
                  <c:v>7.3660714285714279</c:v>
                </c:pt>
                <c:pt idx="363">
                  <c:v>7.2544642857142847</c:v>
                </c:pt>
                <c:pt idx="364">
                  <c:v>7.3660714285714279</c:v>
                </c:pt>
                <c:pt idx="365">
                  <c:v>7.2544642857142847</c:v>
                </c:pt>
                <c:pt idx="366">
                  <c:v>7.0312499999999991</c:v>
                </c:pt>
                <c:pt idx="367">
                  <c:v>6.8080357142857135</c:v>
                </c:pt>
                <c:pt idx="368">
                  <c:v>6.4732142857142847</c:v>
                </c:pt>
                <c:pt idx="369">
                  <c:v>6.3616071428571423</c:v>
                </c:pt>
                <c:pt idx="370">
                  <c:v>6.4732142857142847</c:v>
                </c:pt>
                <c:pt idx="371">
                  <c:v>6.4732142857142847</c:v>
                </c:pt>
                <c:pt idx="372">
                  <c:v>6.5848214285714279</c:v>
                </c:pt>
                <c:pt idx="373">
                  <c:v>6.8080357142857135</c:v>
                </c:pt>
                <c:pt idx="374">
                  <c:v>7.0312499999999991</c:v>
                </c:pt>
                <c:pt idx="375">
                  <c:v>7.1428571428571423</c:v>
                </c:pt>
                <c:pt idx="376">
                  <c:v>7.0312499999999991</c:v>
                </c:pt>
                <c:pt idx="377">
                  <c:v>6.9196428571428568</c:v>
                </c:pt>
                <c:pt idx="378">
                  <c:v>6.6964285714285712</c:v>
                </c:pt>
                <c:pt idx="379">
                  <c:v>6.6964285714285712</c:v>
                </c:pt>
                <c:pt idx="380">
                  <c:v>6.4732142857142847</c:v>
                </c:pt>
                <c:pt idx="381">
                  <c:v>6.3616071428571423</c:v>
                </c:pt>
                <c:pt idx="382">
                  <c:v>6.4732142857142847</c:v>
                </c:pt>
                <c:pt idx="383">
                  <c:v>6.6964285714285712</c:v>
                </c:pt>
                <c:pt idx="384">
                  <c:v>6.9196428571428568</c:v>
                </c:pt>
                <c:pt idx="385">
                  <c:v>7.3660714285714279</c:v>
                </c:pt>
                <c:pt idx="386">
                  <c:v>7.8124999999999991</c:v>
                </c:pt>
                <c:pt idx="387">
                  <c:v>8.0357142857142847</c:v>
                </c:pt>
                <c:pt idx="388">
                  <c:v>7.9241071428571423</c:v>
                </c:pt>
                <c:pt idx="389">
                  <c:v>7.8124999999999991</c:v>
                </c:pt>
                <c:pt idx="390">
                  <c:v>7.8124999999999991</c:v>
                </c:pt>
                <c:pt idx="391">
                  <c:v>7.3660714285714279</c:v>
                </c:pt>
                <c:pt idx="392">
                  <c:v>6.6964285714285712</c:v>
                </c:pt>
                <c:pt idx="393">
                  <c:v>5.9151785714285712</c:v>
                </c:pt>
                <c:pt idx="394">
                  <c:v>5.4687499999999991</c:v>
                </c:pt>
                <c:pt idx="395">
                  <c:v>5.6919642857142856</c:v>
                </c:pt>
                <c:pt idx="396">
                  <c:v>6.0267857142857135</c:v>
                </c:pt>
                <c:pt idx="397">
                  <c:v>6.3616071428571423</c:v>
                </c:pt>
                <c:pt idx="398">
                  <c:v>6.9196428571428568</c:v>
                </c:pt>
                <c:pt idx="399">
                  <c:v>7.4776785714285703</c:v>
                </c:pt>
                <c:pt idx="400">
                  <c:v>8.2589285714285712</c:v>
                </c:pt>
                <c:pt idx="401">
                  <c:v>8.7053571428571423</c:v>
                </c:pt>
                <c:pt idx="402">
                  <c:v>9.1517857142857135</c:v>
                </c:pt>
                <c:pt idx="403">
                  <c:v>9.4866071428571423</c:v>
                </c:pt>
                <c:pt idx="404">
                  <c:v>9.5982142857142847</c:v>
                </c:pt>
                <c:pt idx="405">
                  <c:v>9.3749999999999982</c:v>
                </c:pt>
                <c:pt idx="406">
                  <c:v>9.2633928571428559</c:v>
                </c:pt>
                <c:pt idx="407">
                  <c:v>8.8169642857142847</c:v>
                </c:pt>
                <c:pt idx="408">
                  <c:v>8.3705357142857135</c:v>
                </c:pt>
                <c:pt idx="409">
                  <c:v>7.8124999999999991</c:v>
                </c:pt>
                <c:pt idx="410">
                  <c:v>7.1428571428571423</c:v>
                </c:pt>
                <c:pt idx="411">
                  <c:v>6.3616071428571423</c:v>
                </c:pt>
                <c:pt idx="412">
                  <c:v>5.6919642857142856</c:v>
                </c:pt>
                <c:pt idx="413">
                  <c:v>5.3571428571428568</c:v>
                </c:pt>
                <c:pt idx="414">
                  <c:v>5.6919642857142856</c:v>
                </c:pt>
                <c:pt idx="415">
                  <c:v>6.2499999999999991</c:v>
                </c:pt>
                <c:pt idx="416">
                  <c:v>7.1428571428571423</c:v>
                </c:pt>
                <c:pt idx="417">
                  <c:v>8.0357142857142847</c:v>
                </c:pt>
                <c:pt idx="418">
                  <c:v>8.8169642857142847</c:v>
                </c:pt>
                <c:pt idx="419">
                  <c:v>9.2633928571428559</c:v>
                </c:pt>
                <c:pt idx="420">
                  <c:v>9.5982142857142847</c:v>
                </c:pt>
                <c:pt idx="421">
                  <c:v>9.8214285714285712</c:v>
                </c:pt>
                <c:pt idx="422">
                  <c:v>9.9330357142857135</c:v>
                </c:pt>
                <c:pt idx="423">
                  <c:v>10.044642857142856</c:v>
                </c:pt>
                <c:pt idx="424">
                  <c:v>9.8214285714285712</c:v>
                </c:pt>
                <c:pt idx="425">
                  <c:v>9.5982142857142847</c:v>
                </c:pt>
                <c:pt idx="426">
                  <c:v>9.1517857142857135</c:v>
                </c:pt>
                <c:pt idx="427">
                  <c:v>8.8169642857142847</c:v>
                </c:pt>
                <c:pt idx="428">
                  <c:v>8.2589285714285712</c:v>
                </c:pt>
                <c:pt idx="429">
                  <c:v>7.4776785714285703</c:v>
                </c:pt>
                <c:pt idx="430">
                  <c:v>6.9196428571428568</c:v>
                </c:pt>
                <c:pt idx="431">
                  <c:v>6.2499999999999991</c:v>
                </c:pt>
                <c:pt idx="432">
                  <c:v>5.5803571428571423</c:v>
                </c:pt>
                <c:pt idx="433">
                  <c:v>5.2455357142857135</c:v>
                </c:pt>
                <c:pt idx="434">
                  <c:v>5.5803571428571423</c:v>
                </c:pt>
                <c:pt idx="435">
                  <c:v>6.0267857142857135</c:v>
                </c:pt>
                <c:pt idx="436">
                  <c:v>6.5848214285714279</c:v>
                </c:pt>
                <c:pt idx="437">
                  <c:v>7.2544642857142847</c:v>
                </c:pt>
                <c:pt idx="438">
                  <c:v>7.8124999999999991</c:v>
                </c:pt>
                <c:pt idx="439">
                  <c:v>8.2589285714285712</c:v>
                </c:pt>
                <c:pt idx="440">
                  <c:v>8.8169642857142847</c:v>
                </c:pt>
                <c:pt idx="441">
                  <c:v>9.0401785714285712</c:v>
                </c:pt>
                <c:pt idx="442">
                  <c:v>9.2633928571428559</c:v>
                </c:pt>
                <c:pt idx="443">
                  <c:v>9.1517857142857135</c:v>
                </c:pt>
                <c:pt idx="444">
                  <c:v>8.928571428571427</c:v>
                </c:pt>
                <c:pt idx="445">
                  <c:v>8.7053571428571423</c:v>
                </c:pt>
                <c:pt idx="446">
                  <c:v>8.2589285714285712</c:v>
                </c:pt>
                <c:pt idx="447">
                  <c:v>8.0357142857142847</c:v>
                </c:pt>
                <c:pt idx="448">
                  <c:v>7.4776785714285703</c:v>
                </c:pt>
                <c:pt idx="449">
                  <c:v>6.8080357142857135</c:v>
                </c:pt>
                <c:pt idx="450">
                  <c:v>6.2499999999999991</c:v>
                </c:pt>
                <c:pt idx="451">
                  <c:v>5.6919642857142856</c:v>
                </c:pt>
                <c:pt idx="452">
                  <c:v>5.5803571428571423</c:v>
                </c:pt>
                <c:pt idx="453">
                  <c:v>5.9151785714285712</c:v>
                </c:pt>
                <c:pt idx="454">
                  <c:v>6.4732142857142847</c:v>
                </c:pt>
                <c:pt idx="455">
                  <c:v>7.3660714285714279</c:v>
                </c:pt>
                <c:pt idx="456">
                  <c:v>8.2589285714285712</c:v>
                </c:pt>
                <c:pt idx="457">
                  <c:v>8.7053571428571423</c:v>
                </c:pt>
                <c:pt idx="458">
                  <c:v>8.7053571428571423</c:v>
                </c:pt>
                <c:pt idx="459">
                  <c:v>8.3705357142857135</c:v>
                </c:pt>
                <c:pt idx="460">
                  <c:v>7.9241071428571423</c:v>
                </c:pt>
                <c:pt idx="461">
                  <c:v>7.0312499999999991</c:v>
                </c:pt>
                <c:pt idx="462">
                  <c:v>6.3616071428571423</c:v>
                </c:pt>
                <c:pt idx="463">
                  <c:v>5.9151785714285712</c:v>
                </c:pt>
                <c:pt idx="464">
                  <c:v>5.8035714285714279</c:v>
                </c:pt>
                <c:pt idx="465">
                  <c:v>6.0267857142857135</c:v>
                </c:pt>
                <c:pt idx="466">
                  <c:v>6.0267857142857135</c:v>
                </c:pt>
                <c:pt idx="467">
                  <c:v>6.0267857142857135</c:v>
                </c:pt>
                <c:pt idx="468">
                  <c:v>6.0267857142857135</c:v>
                </c:pt>
                <c:pt idx="469">
                  <c:v>5.9151785714285712</c:v>
                </c:pt>
                <c:pt idx="470">
                  <c:v>5.8035714285714279</c:v>
                </c:pt>
                <c:pt idx="471">
                  <c:v>5.9151785714285712</c:v>
                </c:pt>
                <c:pt idx="472">
                  <c:v>6.2499999999999991</c:v>
                </c:pt>
                <c:pt idx="473">
                  <c:v>6.6964285714285712</c:v>
                </c:pt>
                <c:pt idx="474">
                  <c:v>7.1428571428571423</c:v>
                </c:pt>
                <c:pt idx="475">
                  <c:v>7.1428571428571423</c:v>
                </c:pt>
                <c:pt idx="476">
                  <c:v>6.9196428571428568</c:v>
                </c:pt>
                <c:pt idx="477">
                  <c:v>6.6964285714285712</c:v>
                </c:pt>
                <c:pt idx="478">
                  <c:v>6.4732142857142847</c:v>
                </c:pt>
                <c:pt idx="479">
                  <c:v>6.6964285714285712</c:v>
                </c:pt>
                <c:pt idx="480">
                  <c:v>6.8080357142857135</c:v>
                </c:pt>
                <c:pt idx="481">
                  <c:v>6.8080357142857135</c:v>
                </c:pt>
                <c:pt idx="482">
                  <c:v>6.4732142857142847</c:v>
                </c:pt>
                <c:pt idx="483">
                  <c:v>6.0267857142857135</c:v>
                </c:pt>
                <c:pt idx="484">
                  <c:v>5.9151785714285712</c:v>
                </c:pt>
                <c:pt idx="485">
                  <c:v>6.0267857142857135</c:v>
                </c:pt>
                <c:pt idx="486">
                  <c:v>6.2499999999999991</c:v>
                </c:pt>
                <c:pt idx="487">
                  <c:v>6.1383928571428568</c:v>
                </c:pt>
                <c:pt idx="488">
                  <c:v>6.4732142857142847</c:v>
                </c:pt>
                <c:pt idx="489">
                  <c:v>7.1428571428571423</c:v>
                </c:pt>
                <c:pt idx="490">
                  <c:v>7.8124999999999991</c:v>
                </c:pt>
                <c:pt idx="491">
                  <c:v>8.0357142857142847</c:v>
                </c:pt>
                <c:pt idx="492">
                  <c:v>8.2589285714285712</c:v>
                </c:pt>
                <c:pt idx="493">
                  <c:v>8.4821428571428559</c:v>
                </c:pt>
                <c:pt idx="494">
                  <c:v>8.2589285714285712</c:v>
                </c:pt>
                <c:pt idx="495">
                  <c:v>7.7008928571428568</c:v>
                </c:pt>
                <c:pt idx="496">
                  <c:v>7.5892857142857135</c:v>
                </c:pt>
                <c:pt idx="497">
                  <c:v>7.1428571428571423</c:v>
                </c:pt>
                <c:pt idx="498">
                  <c:v>6.4732142857142847</c:v>
                </c:pt>
                <c:pt idx="499">
                  <c:v>5.8035714285714279</c:v>
                </c:pt>
                <c:pt idx="500">
                  <c:v>5.5803571428571423</c:v>
                </c:pt>
                <c:pt idx="501">
                  <c:v>5.6919642857142856</c:v>
                </c:pt>
                <c:pt idx="502">
                  <c:v>6.1383928571428568</c:v>
                </c:pt>
                <c:pt idx="503">
                  <c:v>7.0312499999999991</c:v>
                </c:pt>
                <c:pt idx="504">
                  <c:v>7.5892857142857135</c:v>
                </c:pt>
                <c:pt idx="505">
                  <c:v>8.0357142857142847</c:v>
                </c:pt>
                <c:pt idx="506">
                  <c:v>8.4821428571428559</c:v>
                </c:pt>
                <c:pt idx="507">
                  <c:v>8.59375</c:v>
                </c:pt>
                <c:pt idx="508">
                  <c:v>8.2589285714285712</c:v>
                </c:pt>
                <c:pt idx="509">
                  <c:v>7.9241071428571423</c:v>
                </c:pt>
                <c:pt idx="510">
                  <c:v>7.5892857142857135</c:v>
                </c:pt>
                <c:pt idx="511">
                  <c:v>6.6964285714285712</c:v>
                </c:pt>
                <c:pt idx="512">
                  <c:v>5.5803571428571423</c:v>
                </c:pt>
                <c:pt idx="513">
                  <c:v>5.3571428571428568</c:v>
                </c:pt>
                <c:pt idx="514">
                  <c:v>6.4732142857142847</c:v>
                </c:pt>
                <c:pt idx="515">
                  <c:v>7.4776785714285703</c:v>
                </c:pt>
                <c:pt idx="516">
                  <c:v>8.2589285714285712</c:v>
                </c:pt>
                <c:pt idx="517">
                  <c:v>8.59375</c:v>
                </c:pt>
                <c:pt idx="518">
                  <c:v>8.7053571428571423</c:v>
                </c:pt>
                <c:pt idx="519">
                  <c:v>8.4821428571428559</c:v>
                </c:pt>
                <c:pt idx="520">
                  <c:v>8.147321428571427</c:v>
                </c:pt>
                <c:pt idx="521">
                  <c:v>7.9241071428571423</c:v>
                </c:pt>
                <c:pt idx="522">
                  <c:v>7.5892857142857135</c:v>
                </c:pt>
                <c:pt idx="523">
                  <c:v>7.1428571428571423</c:v>
                </c:pt>
                <c:pt idx="524">
                  <c:v>6.5848214285714279</c:v>
                </c:pt>
                <c:pt idx="525">
                  <c:v>5.9151785714285712</c:v>
                </c:pt>
                <c:pt idx="526">
                  <c:v>5.5803571428571423</c:v>
                </c:pt>
                <c:pt idx="527">
                  <c:v>6.2499999999999991</c:v>
                </c:pt>
                <c:pt idx="528">
                  <c:v>6.6964285714285712</c:v>
                </c:pt>
                <c:pt idx="529">
                  <c:v>7.0312499999999991</c:v>
                </c:pt>
                <c:pt idx="530">
                  <c:v>7.0312499999999991</c:v>
                </c:pt>
                <c:pt idx="531">
                  <c:v>6.4732142857142847</c:v>
                </c:pt>
                <c:pt idx="532">
                  <c:v>5.9151785714285712</c:v>
                </c:pt>
                <c:pt idx="533">
                  <c:v>6.0267857142857135</c:v>
                </c:pt>
                <c:pt idx="534">
                  <c:v>6.3616071428571423</c:v>
                </c:pt>
                <c:pt idx="535">
                  <c:v>6.4732142857142847</c:v>
                </c:pt>
                <c:pt idx="536">
                  <c:v>6.5848214285714279</c:v>
                </c:pt>
                <c:pt idx="537">
                  <c:v>6.2499999999999991</c:v>
                </c:pt>
                <c:pt idx="538">
                  <c:v>6.0267857142857135</c:v>
                </c:pt>
                <c:pt idx="539">
                  <c:v>5.6919642857142856</c:v>
                </c:pt>
                <c:pt idx="540">
                  <c:v>5.5803571428571423</c:v>
                </c:pt>
                <c:pt idx="541">
                  <c:v>5.8035714285714279</c:v>
                </c:pt>
                <c:pt idx="542">
                  <c:v>5.9151785714285712</c:v>
                </c:pt>
                <c:pt idx="543">
                  <c:v>6.2499999999999991</c:v>
                </c:pt>
                <c:pt idx="544">
                  <c:v>6.9196428571428568</c:v>
                </c:pt>
                <c:pt idx="545">
                  <c:v>7.1428571428571423</c:v>
                </c:pt>
                <c:pt idx="546">
                  <c:v>7.5892857142857135</c:v>
                </c:pt>
                <c:pt idx="547">
                  <c:v>8.0357142857142847</c:v>
                </c:pt>
                <c:pt idx="548">
                  <c:v>8.4821428571428559</c:v>
                </c:pt>
                <c:pt idx="549">
                  <c:v>8.7053571428571423</c:v>
                </c:pt>
                <c:pt idx="550">
                  <c:v>9.1517857142857135</c:v>
                </c:pt>
                <c:pt idx="551">
                  <c:v>9.4866071428571423</c:v>
                </c:pt>
                <c:pt idx="552">
                  <c:v>9.4866071428571423</c:v>
                </c:pt>
                <c:pt idx="553">
                  <c:v>9.3749999999999982</c:v>
                </c:pt>
                <c:pt idx="554">
                  <c:v>9.2633928571428559</c:v>
                </c:pt>
                <c:pt idx="555">
                  <c:v>8.928571428571427</c:v>
                </c:pt>
                <c:pt idx="556">
                  <c:v>8.59375</c:v>
                </c:pt>
                <c:pt idx="557">
                  <c:v>8.147321428571427</c:v>
                </c:pt>
                <c:pt idx="558">
                  <c:v>7.8124999999999991</c:v>
                </c:pt>
                <c:pt idx="559">
                  <c:v>7.4776785714285703</c:v>
                </c:pt>
                <c:pt idx="560">
                  <c:v>7.2544642857142847</c:v>
                </c:pt>
                <c:pt idx="561">
                  <c:v>6.9196428571428568</c:v>
                </c:pt>
                <c:pt idx="562">
                  <c:v>6.5848214285714279</c:v>
                </c:pt>
                <c:pt idx="563">
                  <c:v>6.4732142857142847</c:v>
                </c:pt>
                <c:pt idx="564">
                  <c:v>6.2499999999999991</c:v>
                </c:pt>
                <c:pt idx="565">
                  <c:v>6.3616071428571423</c:v>
                </c:pt>
                <c:pt idx="566">
                  <c:v>6.4732142857142847</c:v>
                </c:pt>
                <c:pt idx="567">
                  <c:v>6.8080357142857135</c:v>
                </c:pt>
                <c:pt idx="568">
                  <c:v>7.3660714285714279</c:v>
                </c:pt>
                <c:pt idx="569">
                  <c:v>7.8124999999999991</c:v>
                </c:pt>
                <c:pt idx="570">
                  <c:v>8.2589285714285712</c:v>
                </c:pt>
                <c:pt idx="571">
                  <c:v>8.4821428571428559</c:v>
                </c:pt>
                <c:pt idx="572">
                  <c:v>8.59375</c:v>
                </c:pt>
                <c:pt idx="573">
                  <c:v>8.3705357142857135</c:v>
                </c:pt>
                <c:pt idx="574">
                  <c:v>8.3705357142857135</c:v>
                </c:pt>
                <c:pt idx="575">
                  <c:v>8.147321428571427</c:v>
                </c:pt>
                <c:pt idx="576">
                  <c:v>7.8124999999999991</c:v>
                </c:pt>
                <c:pt idx="577">
                  <c:v>7.3660714285714279</c:v>
                </c:pt>
                <c:pt idx="578">
                  <c:v>6.9196428571428568</c:v>
                </c:pt>
                <c:pt idx="579">
                  <c:v>6.6964285714285712</c:v>
                </c:pt>
                <c:pt idx="580">
                  <c:v>6.8080357142857135</c:v>
                </c:pt>
                <c:pt idx="581">
                  <c:v>6.6964285714285712</c:v>
                </c:pt>
                <c:pt idx="582">
                  <c:v>6.6964285714285712</c:v>
                </c:pt>
                <c:pt idx="583">
                  <c:v>6.6964285714285712</c:v>
                </c:pt>
                <c:pt idx="584">
                  <c:v>6.4732142857142847</c:v>
                </c:pt>
                <c:pt idx="585">
                  <c:v>6.3616071428571423</c:v>
                </c:pt>
                <c:pt idx="586">
                  <c:v>6.2499999999999991</c:v>
                </c:pt>
                <c:pt idx="587">
                  <c:v>6.0267857142857135</c:v>
                </c:pt>
                <c:pt idx="588">
                  <c:v>5.9151785714285712</c:v>
                </c:pt>
                <c:pt idx="589">
                  <c:v>5.9151785714285712</c:v>
                </c:pt>
                <c:pt idx="590">
                  <c:v>6.2499999999999991</c:v>
                </c:pt>
                <c:pt idx="591">
                  <c:v>6.3616071428571423</c:v>
                </c:pt>
                <c:pt idx="592">
                  <c:v>6.3616071428571423</c:v>
                </c:pt>
                <c:pt idx="593">
                  <c:v>6.2499999999999991</c:v>
                </c:pt>
                <c:pt idx="594">
                  <c:v>6.1383928571428568</c:v>
                </c:pt>
                <c:pt idx="595">
                  <c:v>6.0267857142857135</c:v>
                </c:pt>
                <c:pt idx="596">
                  <c:v>6.1383928571428568</c:v>
                </c:pt>
                <c:pt idx="597">
                  <c:v>6.1383928571428568</c:v>
                </c:pt>
                <c:pt idx="598">
                  <c:v>6.3616071428571423</c:v>
                </c:pt>
                <c:pt idx="599">
                  <c:v>6.4732142857142847</c:v>
                </c:pt>
                <c:pt idx="600">
                  <c:v>6.4732142857142847</c:v>
                </c:pt>
                <c:pt idx="601">
                  <c:v>6.5848214285714279</c:v>
                </c:pt>
                <c:pt idx="602">
                  <c:v>6.6964285714285712</c:v>
                </c:pt>
                <c:pt idx="603">
                  <c:v>6.4732142857142847</c:v>
                </c:pt>
                <c:pt idx="604">
                  <c:v>6.4732142857142847</c:v>
                </c:pt>
                <c:pt idx="605">
                  <c:v>6.3616071428571423</c:v>
                </c:pt>
                <c:pt idx="606">
                  <c:v>6.2499999999999991</c:v>
                </c:pt>
                <c:pt idx="607">
                  <c:v>6.0267857142857135</c:v>
                </c:pt>
                <c:pt idx="608">
                  <c:v>6.0267857142857135</c:v>
                </c:pt>
                <c:pt idx="609">
                  <c:v>6.2499999999999991</c:v>
                </c:pt>
                <c:pt idx="610">
                  <c:v>6.2499999999999991</c:v>
                </c:pt>
                <c:pt idx="611">
                  <c:v>6.4732142857142847</c:v>
                </c:pt>
                <c:pt idx="612">
                  <c:v>6.5848214285714279</c:v>
                </c:pt>
                <c:pt idx="613">
                  <c:v>7.2544642857142847</c:v>
                </c:pt>
                <c:pt idx="614">
                  <c:v>8.0357142857142847</c:v>
                </c:pt>
                <c:pt idx="615">
                  <c:v>8.8169642857142847</c:v>
                </c:pt>
                <c:pt idx="616">
                  <c:v>9.3749999999999982</c:v>
                </c:pt>
                <c:pt idx="617">
                  <c:v>9.709821428571427</c:v>
                </c:pt>
                <c:pt idx="618">
                  <c:v>9.5982142857142847</c:v>
                </c:pt>
                <c:pt idx="619">
                  <c:v>8.928571428571427</c:v>
                </c:pt>
                <c:pt idx="620">
                  <c:v>8.2589285714285712</c:v>
                </c:pt>
                <c:pt idx="621">
                  <c:v>7.2544642857142847</c:v>
                </c:pt>
                <c:pt idx="622">
                  <c:v>6.2499999999999991</c:v>
                </c:pt>
                <c:pt idx="623">
                  <c:v>5.6919642857142856</c:v>
                </c:pt>
                <c:pt idx="624">
                  <c:v>6.5848214285714279</c:v>
                </c:pt>
                <c:pt idx="625">
                  <c:v>7.3660714285714279</c:v>
                </c:pt>
                <c:pt idx="626">
                  <c:v>8.2589285714285712</c:v>
                </c:pt>
                <c:pt idx="627">
                  <c:v>9.1517857142857135</c:v>
                </c:pt>
                <c:pt idx="628">
                  <c:v>9.8214285714285712</c:v>
                </c:pt>
                <c:pt idx="629">
                  <c:v>10.491071428571427</c:v>
                </c:pt>
                <c:pt idx="630">
                  <c:v>10.937499999999998</c:v>
                </c:pt>
                <c:pt idx="631">
                  <c:v>11.383928571428571</c:v>
                </c:pt>
                <c:pt idx="632">
                  <c:v>11.495535714285714</c:v>
                </c:pt>
                <c:pt idx="633">
                  <c:v>11.495535714285714</c:v>
                </c:pt>
                <c:pt idx="634">
                  <c:v>11.495535714285714</c:v>
                </c:pt>
                <c:pt idx="635">
                  <c:v>11.160714285714285</c:v>
                </c:pt>
                <c:pt idx="636">
                  <c:v>10.714285714285714</c:v>
                </c:pt>
                <c:pt idx="637">
                  <c:v>10.267857142857142</c:v>
                </c:pt>
                <c:pt idx="638">
                  <c:v>9.9330357142857135</c:v>
                </c:pt>
                <c:pt idx="639">
                  <c:v>9.4866071428571423</c:v>
                </c:pt>
                <c:pt idx="640">
                  <c:v>9.1517857142857135</c:v>
                </c:pt>
                <c:pt idx="641">
                  <c:v>8.59375</c:v>
                </c:pt>
                <c:pt idx="642">
                  <c:v>8.0357142857142847</c:v>
                </c:pt>
                <c:pt idx="643">
                  <c:v>7.3660714285714279</c:v>
                </c:pt>
                <c:pt idx="644">
                  <c:v>6.6964285714285712</c:v>
                </c:pt>
                <c:pt idx="645">
                  <c:v>5.9151785714285712</c:v>
                </c:pt>
                <c:pt idx="646">
                  <c:v>5.8035714285714279</c:v>
                </c:pt>
                <c:pt idx="647">
                  <c:v>5.9151785714285712</c:v>
                </c:pt>
                <c:pt idx="648">
                  <c:v>6.1383928571428568</c:v>
                </c:pt>
                <c:pt idx="649">
                  <c:v>6.6964285714285712</c:v>
                </c:pt>
                <c:pt idx="650">
                  <c:v>7.1428571428571423</c:v>
                </c:pt>
                <c:pt idx="651">
                  <c:v>7.8124999999999991</c:v>
                </c:pt>
                <c:pt idx="652">
                  <c:v>8.2589285714285712</c:v>
                </c:pt>
                <c:pt idx="653">
                  <c:v>8.8169642857142847</c:v>
                </c:pt>
                <c:pt idx="654">
                  <c:v>9.1517857142857135</c:v>
                </c:pt>
                <c:pt idx="655">
                  <c:v>9.1517857142857135</c:v>
                </c:pt>
                <c:pt idx="656">
                  <c:v>9.1517857142857135</c:v>
                </c:pt>
                <c:pt idx="657">
                  <c:v>8.928571428571427</c:v>
                </c:pt>
                <c:pt idx="658">
                  <c:v>8.147321428571427</c:v>
                </c:pt>
                <c:pt idx="659">
                  <c:v>7.0312499999999991</c:v>
                </c:pt>
                <c:pt idx="660">
                  <c:v>5.8035714285714279</c:v>
                </c:pt>
                <c:pt idx="661">
                  <c:v>5.8035714285714279</c:v>
                </c:pt>
                <c:pt idx="662">
                  <c:v>6.6964285714285712</c:v>
                </c:pt>
                <c:pt idx="663">
                  <c:v>7.3660714285714279</c:v>
                </c:pt>
                <c:pt idx="664">
                  <c:v>8.0357142857142847</c:v>
                </c:pt>
                <c:pt idx="665">
                  <c:v>8.4821428571428559</c:v>
                </c:pt>
                <c:pt idx="666">
                  <c:v>8.59375</c:v>
                </c:pt>
                <c:pt idx="667">
                  <c:v>8.928571428571427</c:v>
                </c:pt>
                <c:pt idx="668">
                  <c:v>9.709821428571427</c:v>
                </c:pt>
                <c:pt idx="669">
                  <c:v>10.602678571428571</c:v>
                </c:pt>
                <c:pt idx="670">
                  <c:v>11.495535714285714</c:v>
                </c:pt>
                <c:pt idx="671">
                  <c:v>12.388392857142856</c:v>
                </c:pt>
                <c:pt idx="672">
                  <c:v>12.946428571428569</c:v>
                </c:pt>
                <c:pt idx="673">
                  <c:v>13.281249999999998</c:v>
                </c:pt>
                <c:pt idx="674">
                  <c:v>13.392857142857142</c:v>
                </c:pt>
                <c:pt idx="675">
                  <c:v>13.281249999999998</c:v>
                </c:pt>
                <c:pt idx="676">
                  <c:v>12.723214285714285</c:v>
                </c:pt>
                <c:pt idx="677">
                  <c:v>12.053571428571427</c:v>
                </c:pt>
                <c:pt idx="678">
                  <c:v>11.383928571428571</c:v>
                </c:pt>
                <c:pt idx="679">
                  <c:v>10.714285714285714</c:v>
                </c:pt>
                <c:pt idx="680">
                  <c:v>9.3749999999999982</c:v>
                </c:pt>
                <c:pt idx="681">
                  <c:v>8.2589285714285712</c:v>
                </c:pt>
                <c:pt idx="682">
                  <c:v>6.6964285714285712</c:v>
                </c:pt>
                <c:pt idx="683">
                  <c:v>5.8035714285714279</c:v>
                </c:pt>
                <c:pt idx="684">
                  <c:v>7.0312499999999991</c:v>
                </c:pt>
                <c:pt idx="685">
                  <c:v>8.0357142857142847</c:v>
                </c:pt>
                <c:pt idx="686">
                  <c:v>9.3749999999999982</c:v>
                </c:pt>
                <c:pt idx="687">
                  <c:v>10.491071428571427</c:v>
                </c:pt>
                <c:pt idx="688">
                  <c:v>11.160714285714285</c:v>
                </c:pt>
                <c:pt idx="689">
                  <c:v>11.383928571428571</c:v>
                </c:pt>
                <c:pt idx="690">
                  <c:v>11.607142857142856</c:v>
                </c:pt>
                <c:pt idx="691">
                  <c:v>11.383928571428571</c:v>
                </c:pt>
                <c:pt idx="692">
                  <c:v>10.937499999999998</c:v>
                </c:pt>
                <c:pt idx="693">
                  <c:v>10.044642857142856</c:v>
                </c:pt>
                <c:pt idx="694">
                  <c:v>9.0401785714285712</c:v>
                </c:pt>
                <c:pt idx="695">
                  <c:v>8.0357142857142847</c:v>
                </c:pt>
                <c:pt idx="696">
                  <c:v>6.9196428571428568</c:v>
                </c:pt>
                <c:pt idx="697">
                  <c:v>5.9151785714285712</c:v>
                </c:pt>
                <c:pt idx="698">
                  <c:v>6.6964285714285712</c:v>
                </c:pt>
                <c:pt idx="699">
                  <c:v>7.4776785714285703</c:v>
                </c:pt>
                <c:pt idx="700">
                  <c:v>8.0357142857142847</c:v>
                </c:pt>
                <c:pt idx="701">
                  <c:v>8.4821428571428559</c:v>
                </c:pt>
                <c:pt idx="702">
                  <c:v>8.7053571428571423</c:v>
                </c:pt>
                <c:pt idx="703">
                  <c:v>8.928571428571427</c:v>
                </c:pt>
                <c:pt idx="704">
                  <c:v>8.928571428571427</c:v>
                </c:pt>
                <c:pt idx="705">
                  <c:v>9.1517857142857135</c:v>
                </c:pt>
                <c:pt idx="706">
                  <c:v>9.3749999999999982</c:v>
                </c:pt>
                <c:pt idx="707">
                  <c:v>9.5982142857142847</c:v>
                </c:pt>
                <c:pt idx="708">
                  <c:v>9.3749999999999982</c:v>
                </c:pt>
                <c:pt idx="709">
                  <c:v>8.928571428571427</c:v>
                </c:pt>
                <c:pt idx="710">
                  <c:v>8.3705357142857135</c:v>
                </c:pt>
                <c:pt idx="711">
                  <c:v>7.5892857142857135</c:v>
                </c:pt>
                <c:pt idx="712">
                  <c:v>6.9196428571428568</c:v>
                </c:pt>
                <c:pt idx="713">
                  <c:v>6.0267857142857135</c:v>
                </c:pt>
                <c:pt idx="714">
                  <c:v>5.4687499999999991</c:v>
                </c:pt>
                <c:pt idx="715">
                  <c:v>5.6919642857142856</c:v>
                </c:pt>
                <c:pt idx="716">
                  <c:v>6.2499999999999991</c:v>
                </c:pt>
                <c:pt idx="717">
                  <c:v>6.9196428571428568</c:v>
                </c:pt>
                <c:pt idx="718">
                  <c:v>7.1428571428571423</c:v>
                </c:pt>
                <c:pt idx="719">
                  <c:v>7.3660714285714279</c:v>
                </c:pt>
                <c:pt idx="720">
                  <c:v>7.2544642857142847</c:v>
                </c:pt>
                <c:pt idx="721">
                  <c:v>7.1428571428571423</c:v>
                </c:pt>
                <c:pt idx="722">
                  <c:v>6.5848214285714279</c:v>
                </c:pt>
                <c:pt idx="723">
                  <c:v>6.0267857142857135</c:v>
                </c:pt>
                <c:pt idx="724">
                  <c:v>5.5803571428571423</c:v>
                </c:pt>
                <c:pt idx="725">
                  <c:v>5.3571428571428568</c:v>
                </c:pt>
                <c:pt idx="726">
                  <c:v>6.0267857142857135</c:v>
                </c:pt>
                <c:pt idx="727">
                  <c:v>6.6964285714285712</c:v>
                </c:pt>
                <c:pt idx="728">
                  <c:v>7.1428571428571423</c:v>
                </c:pt>
                <c:pt idx="729">
                  <c:v>7.5892857142857135</c:v>
                </c:pt>
                <c:pt idx="730">
                  <c:v>7.8124999999999991</c:v>
                </c:pt>
                <c:pt idx="731">
                  <c:v>7.4776785714285703</c:v>
                </c:pt>
                <c:pt idx="732">
                  <c:v>7.0312499999999991</c:v>
                </c:pt>
                <c:pt idx="733">
                  <c:v>6.4732142857142847</c:v>
                </c:pt>
                <c:pt idx="734">
                  <c:v>5.8035714285714279</c:v>
                </c:pt>
                <c:pt idx="735">
                  <c:v>5.3571428571428568</c:v>
                </c:pt>
                <c:pt idx="736">
                  <c:v>5.5803571428571423</c:v>
                </c:pt>
                <c:pt idx="737">
                  <c:v>6.3616071428571423</c:v>
                </c:pt>
                <c:pt idx="738">
                  <c:v>6.9196428571428568</c:v>
                </c:pt>
                <c:pt idx="739">
                  <c:v>7.1428571428571423</c:v>
                </c:pt>
                <c:pt idx="740">
                  <c:v>7.3660714285714279</c:v>
                </c:pt>
                <c:pt idx="741">
                  <c:v>7.3660714285714279</c:v>
                </c:pt>
                <c:pt idx="742">
                  <c:v>7.2544642857142847</c:v>
                </c:pt>
                <c:pt idx="743">
                  <c:v>7.1428571428571423</c:v>
                </c:pt>
                <c:pt idx="744">
                  <c:v>7.1428571428571423</c:v>
                </c:pt>
                <c:pt idx="745">
                  <c:v>7.1428571428571423</c:v>
                </c:pt>
                <c:pt idx="746">
                  <c:v>6.9196428571428568</c:v>
                </c:pt>
                <c:pt idx="747">
                  <c:v>6.9196428571428568</c:v>
                </c:pt>
                <c:pt idx="748">
                  <c:v>6.9196428571428568</c:v>
                </c:pt>
                <c:pt idx="749">
                  <c:v>6.6964285714285712</c:v>
                </c:pt>
                <c:pt idx="750">
                  <c:v>6.6964285714285712</c:v>
                </c:pt>
                <c:pt idx="751">
                  <c:v>6.8080357142857135</c:v>
                </c:pt>
                <c:pt idx="752">
                  <c:v>6.8080357142857135</c:v>
                </c:pt>
                <c:pt idx="753">
                  <c:v>6.9196428571428568</c:v>
                </c:pt>
                <c:pt idx="754">
                  <c:v>7.0312499999999991</c:v>
                </c:pt>
                <c:pt idx="755">
                  <c:v>7.2544642857142847</c:v>
                </c:pt>
                <c:pt idx="756">
                  <c:v>7.4776785714285703</c:v>
                </c:pt>
                <c:pt idx="757">
                  <c:v>7.7008928571428568</c:v>
                </c:pt>
                <c:pt idx="758">
                  <c:v>8.0357142857142847</c:v>
                </c:pt>
                <c:pt idx="759">
                  <c:v>8.147321428571427</c:v>
                </c:pt>
                <c:pt idx="760">
                  <c:v>8.147321428571427</c:v>
                </c:pt>
                <c:pt idx="761">
                  <c:v>8.147321428571427</c:v>
                </c:pt>
                <c:pt idx="762">
                  <c:v>8.0357142857142847</c:v>
                </c:pt>
                <c:pt idx="763">
                  <c:v>7.8124999999999991</c:v>
                </c:pt>
                <c:pt idx="764">
                  <c:v>7.5892857142857135</c:v>
                </c:pt>
                <c:pt idx="765">
                  <c:v>7.5892857142857135</c:v>
                </c:pt>
                <c:pt idx="766">
                  <c:v>7.5892857142857135</c:v>
                </c:pt>
                <c:pt idx="767">
                  <c:v>7.8124999999999991</c:v>
                </c:pt>
                <c:pt idx="768">
                  <c:v>7.9241071428571423</c:v>
                </c:pt>
                <c:pt idx="769">
                  <c:v>8.0357142857142847</c:v>
                </c:pt>
                <c:pt idx="770">
                  <c:v>8.0357142857142847</c:v>
                </c:pt>
                <c:pt idx="771">
                  <c:v>7.8124999999999991</c:v>
                </c:pt>
                <c:pt idx="772">
                  <c:v>7.4776785714285703</c:v>
                </c:pt>
                <c:pt idx="773">
                  <c:v>7.1428571428571423</c:v>
                </c:pt>
                <c:pt idx="774">
                  <c:v>6.6964285714285712</c:v>
                </c:pt>
                <c:pt idx="775">
                  <c:v>6.0267857142857135</c:v>
                </c:pt>
                <c:pt idx="776">
                  <c:v>5.6919642857142856</c:v>
                </c:pt>
                <c:pt idx="777">
                  <c:v>5.3571428571428568</c:v>
                </c:pt>
                <c:pt idx="778">
                  <c:v>5.6919642857142856</c:v>
                </c:pt>
                <c:pt idx="779">
                  <c:v>6.3616071428571423</c:v>
                </c:pt>
                <c:pt idx="780">
                  <c:v>6.9196428571428568</c:v>
                </c:pt>
                <c:pt idx="781">
                  <c:v>7.3660714285714279</c:v>
                </c:pt>
                <c:pt idx="782">
                  <c:v>8.0357142857142847</c:v>
                </c:pt>
                <c:pt idx="783">
                  <c:v>8.0357142857142847</c:v>
                </c:pt>
                <c:pt idx="784">
                  <c:v>8.147321428571427</c:v>
                </c:pt>
                <c:pt idx="785">
                  <c:v>7.8124999999999991</c:v>
                </c:pt>
                <c:pt idx="786">
                  <c:v>7.9241071428571423</c:v>
                </c:pt>
                <c:pt idx="787">
                  <c:v>7.9241071428571423</c:v>
                </c:pt>
                <c:pt idx="788">
                  <c:v>8.0357142857142847</c:v>
                </c:pt>
                <c:pt idx="789">
                  <c:v>7.8124999999999991</c:v>
                </c:pt>
                <c:pt idx="790">
                  <c:v>7.5892857142857135</c:v>
                </c:pt>
                <c:pt idx="791">
                  <c:v>7.1428571428571423</c:v>
                </c:pt>
                <c:pt idx="792">
                  <c:v>6.9196428571428568</c:v>
                </c:pt>
                <c:pt idx="793">
                  <c:v>6.5848214285714279</c:v>
                </c:pt>
                <c:pt idx="794">
                  <c:v>6.2499999999999991</c:v>
                </c:pt>
                <c:pt idx="795">
                  <c:v>6.2499999999999991</c:v>
                </c:pt>
                <c:pt idx="796">
                  <c:v>6.0267857142857135</c:v>
                </c:pt>
                <c:pt idx="797">
                  <c:v>6.4732142857142847</c:v>
                </c:pt>
                <c:pt idx="798">
                  <c:v>6.6964285714285712</c:v>
                </c:pt>
                <c:pt idx="799">
                  <c:v>7.3660714285714279</c:v>
                </c:pt>
                <c:pt idx="800">
                  <c:v>8.0357142857142847</c:v>
                </c:pt>
                <c:pt idx="801">
                  <c:v>8.7053571428571423</c:v>
                </c:pt>
                <c:pt idx="802">
                  <c:v>9.1517857142857135</c:v>
                </c:pt>
                <c:pt idx="803">
                  <c:v>9.4866071428571423</c:v>
                </c:pt>
                <c:pt idx="804">
                  <c:v>9.5982142857142847</c:v>
                </c:pt>
                <c:pt idx="805">
                  <c:v>9.709821428571427</c:v>
                </c:pt>
                <c:pt idx="806">
                  <c:v>9.4866071428571423</c:v>
                </c:pt>
                <c:pt idx="807">
                  <c:v>9.2633928571428559</c:v>
                </c:pt>
                <c:pt idx="808">
                  <c:v>8.928571428571427</c:v>
                </c:pt>
                <c:pt idx="809">
                  <c:v>8.3705357142857135</c:v>
                </c:pt>
                <c:pt idx="810">
                  <c:v>7.8124999999999991</c:v>
                </c:pt>
                <c:pt idx="811">
                  <c:v>7.3660714285714279</c:v>
                </c:pt>
                <c:pt idx="812">
                  <c:v>6.9196428571428568</c:v>
                </c:pt>
                <c:pt idx="813">
                  <c:v>6.4732142857142847</c:v>
                </c:pt>
                <c:pt idx="814">
                  <c:v>6.1383928571428568</c:v>
                </c:pt>
                <c:pt idx="815">
                  <c:v>6.0267857142857135</c:v>
                </c:pt>
                <c:pt idx="816">
                  <c:v>6.0267857142857135</c:v>
                </c:pt>
                <c:pt idx="817">
                  <c:v>6.2499999999999991</c:v>
                </c:pt>
                <c:pt idx="818">
                  <c:v>6.8080357142857135</c:v>
                </c:pt>
                <c:pt idx="819">
                  <c:v>7.7008928571428568</c:v>
                </c:pt>
                <c:pt idx="820">
                  <c:v>8.3705357142857135</c:v>
                </c:pt>
                <c:pt idx="821">
                  <c:v>8.928571428571427</c:v>
                </c:pt>
                <c:pt idx="822">
                  <c:v>9.5982142857142847</c:v>
                </c:pt>
                <c:pt idx="823">
                  <c:v>9.8214285714285712</c:v>
                </c:pt>
                <c:pt idx="824">
                  <c:v>9.709821428571427</c:v>
                </c:pt>
                <c:pt idx="825">
                  <c:v>9.2633928571428559</c:v>
                </c:pt>
                <c:pt idx="826">
                  <c:v>8.8169642857142847</c:v>
                </c:pt>
                <c:pt idx="827">
                  <c:v>8.0357142857142847</c:v>
                </c:pt>
                <c:pt idx="828">
                  <c:v>7.1428571428571423</c:v>
                </c:pt>
                <c:pt idx="829">
                  <c:v>6.2499999999999991</c:v>
                </c:pt>
                <c:pt idx="830">
                  <c:v>5.5803571428571423</c:v>
                </c:pt>
                <c:pt idx="831">
                  <c:v>5.4687499999999991</c:v>
                </c:pt>
                <c:pt idx="832">
                  <c:v>6.0267857142857135</c:v>
                </c:pt>
                <c:pt idx="833">
                  <c:v>6.8080357142857135</c:v>
                </c:pt>
                <c:pt idx="834">
                  <c:v>7.5892857142857135</c:v>
                </c:pt>
                <c:pt idx="835">
                  <c:v>8.147321428571427</c:v>
                </c:pt>
                <c:pt idx="836">
                  <c:v>8.59375</c:v>
                </c:pt>
                <c:pt idx="837">
                  <c:v>8.8169642857142847</c:v>
                </c:pt>
                <c:pt idx="838">
                  <c:v>8.7053571428571423</c:v>
                </c:pt>
                <c:pt idx="839">
                  <c:v>8.59375</c:v>
                </c:pt>
                <c:pt idx="840">
                  <c:v>8.147321428571427</c:v>
                </c:pt>
                <c:pt idx="841">
                  <c:v>7.5892857142857135</c:v>
                </c:pt>
                <c:pt idx="842">
                  <c:v>6.8080357142857135</c:v>
                </c:pt>
                <c:pt idx="843">
                  <c:v>6.2499999999999991</c:v>
                </c:pt>
                <c:pt idx="844">
                  <c:v>5.9151785714285712</c:v>
                </c:pt>
                <c:pt idx="845">
                  <c:v>6.0267857142857135</c:v>
                </c:pt>
                <c:pt idx="846">
                  <c:v>6.0267857142857135</c:v>
                </c:pt>
                <c:pt idx="847">
                  <c:v>6.2499999999999991</c:v>
                </c:pt>
                <c:pt idx="848">
                  <c:v>6.4732142857142847</c:v>
                </c:pt>
                <c:pt idx="849">
                  <c:v>6.6964285714285712</c:v>
                </c:pt>
                <c:pt idx="850">
                  <c:v>6.9196428571428568</c:v>
                </c:pt>
                <c:pt idx="851">
                  <c:v>7.1428571428571423</c:v>
                </c:pt>
                <c:pt idx="852">
                  <c:v>7.3660714285714279</c:v>
                </c:pt>
                <c:pt idx="853">
                  <c:v>7.8124999999999991</c:v>
                </c:pt>
                <c:pt idx="854">
                  <c:v>7.9241071428571423</c:v>
                </c:pt>
                <c:pt idx="855">
                  <c:v>7.8124999999999991</c:v>
                </c:pt>
                <c:pt idx="856">
                  <c:v>7.7008928571428568</c:v>
                </c:pt>
                <c:pt idx="857">
                  <c:v>7.3660714285714279</c:v>
                </c:pt>
                <c:pt idx="858">
                  <c:v>6.9196428571428568</c:v>
                </c:pt>
                <c:pt idx="859">
                  <c:v>6.2499999999999991</c:v>
                </c:pt>
                <c:pt idx="860">
                  <c:v>5.6919642857142856</c:v>
                </c:pt>
                <c:pt idx="861">
                  <c:v>5.4687499999999991</c:v>
                </c:pt>
                <c:pt idx="862">
                  <c:v>5.8035714285714279</c:v>
                </c:pt>
                <c:pt idx="863">
                  <c:v>6.4732142857142847</c:v>
                </c:pt>
                <c:pt idx="864">
                  <c:v>6.9196428571428568</c:v>
                </c:pt>
                <c:pt idx="865">
                  <c:v>7.5892857142857135</c:v>
                </c:pt>
                <c:pt idx="866">
                  <c:v>8.2589285714285712</c:v>
                </c:pt>
                <c:pt idx="867">
                  <c:v>8.59375</c:v>
                </c:pt>
                <c:pt idx="868">
                  <c:v>8.4821428571428559</c:v>
                </c:pt>
                <c:pt idx="869">
                  <c:v>8.147321428571427</c:v>
                </c:pt>
                <c:pt idx="870">
                  <c:v>7.4776785714285703</c:v>
                </c:pt>
                <c:pt idx="871">
                  <c:v>7.1428571428571423</c:v>
                </c:pt>
                <c:pt idx="872">
                  <c:v>6.8080357142857135</c:v>
                </c:pt>
                <c:pt idx="873">
                  <c:v>6.4732142857142847</c:v>
                </c:pt>
                <c:pt idx="874">
                  <c:v>5.9151785714285712</c:v>
                </c:pt>
                <c:pt idx="875">
                  <c:v>6.1383928571428568</c:v>
                </c:pt>
                <c:pt idx="876">
                  <c:v>6.4732142857142847</c:v>
                </c:pt>
                <c:pt idx="877">
                  <c:v>6.5848214285714279</c:v>
                </c:pt>
                <c:pt idx="878">
                  <c:v>6.4732142857142847</c:v>
                </c:pt>
                <c:pt idx="879">
                  <c:v>6.0267857142857135</c:v>
                </c:pt>
                <c:pt idx="880">
                  <c:v>5.5803571428571423</c:v>
                </c:pt>
                <c:pt idx="881">
                  <c:v>5.4687499999999991</c:v>
                </c:pt>
                <c:pt idx="882">
                  <c:v>5.9151785714285712</c:v>
                </c:pt>
                <c:pt idx="883">
                  <c:v>6.4732142857142847</c:v>
                </c:pt>
                <c:pt idx="884">
                  <c:v>7.0312499999999991</c:v>
                </c:pt>
                <c:pt idx="885">
                  <c:v>7.4776785714285703</c:v>
                </c:pt>
                <c:pt idx="886">
                  <c:v>7.5892857142857135</c:v>
                </c:pt>
                <c:pt idx="887">
                  <c:v>7.3660714285714279</c:v>
                </c:pt>
                <c:pt idx="888">
                  <c:v>7.1428571428571423</c:v>
                </c:pt>
                <c:pt idx="889">
                  <c:v>6.8080357142857135</c:v>
                </c:pt>
                <c:pt idx="890">
                  <c:v>6.2499999999999991</c:v>
                </c:pt>
                <c:pt idx="891">
                  <c:v>6.2499999999999991</c:v>
                </c:pt>
                <c:pt idx="892">
                  <c:v>6.5848214285714279</c:v>
                </c:pt>
                <c:pt idx="893">
                  <c:v>6.9196428571428568</c:v>
                </c:pt>
                <c:pt idx="894">
                  <c:v>6.9196428571428568</c:v>
                </c:pt>
                <c:pt idx="895">
                  <c:v>6.5848214285714279</c:v>
                </c:pt>
                <c:pt idx="896">
                  <c:v>6.2499999999999991</c:v>
                </c:pt>
                <c:pt idx="897">
                  <c:v>5.8035714285714279</c:v>
                </c:pt>
                <c:pt idx="898">
                  <c:v>6.0267857142857135</c:v>
                </c:pt>
                <c:pt idx="899">
                  <c:v>6.2499999999999991</c:v>
                </c:pt>
                <c:pt idx="900">
                  <c:v>6.2499999999999991</c:v>
                </c:pt>
                <c:pt idx="901">
                  <c:v>6.2499999999999991</c:v>
                </c:pt>
                <c:pt idx="902">
                  <c:v>6.1383928571428568</c:v>
                </c:pt>
                <c:pt idx="903">
                  <c:v>6.2499999999999991</c:v>
                </c:pt>
                <c:pt idx="904">
                  <c:v>5.6919642857142856</c:v>
                </c:pt>
                <c:pt idx="905">
                  <c:v>5.4687499999999991</c:v>
                </c:pt>
                <c:pt idx="906">
                  <c:v>5.3571428571428568</c:v>
                </c:pt>
                <c:pt idx="907">
                  <c:v>5.8035714285714279</c:v>
                </c:pt>
                <c:pt idx="908">
                  <c:v>6.4732142857142847</c:v>
                </c:pt>
                <c:pt idx="909">
                  <c:v>6.8080357142857135</c:v>
                </c:pt>
                <c:pt idx="910">
                  <c:v>7.2544642857142847</c:v>
                </c:pt>
                <c:pt idx="911">
                  <c:v>7.5892857142857135</c:v>
                </c:pt>
                <c:pt idx="912">
                  <c:v>7.4776785714285703</c:v>
                </c:pt>
                <c:pt idx="913">
                  <c:v>7.0312499999999991</c:v>
                </c:pt>
                <c:pt idx="914">
                  <c:v>6.4732142857142847</c:v>
                </c:pt>
                <c:pt idx="915">
                  <c:v>5.8035714285714279</c:v>
                </c:pt>
                <c:pt idx="916">
                  <c:v>6.1383928571428568</c:v>
                </c:pt>
                <c:pt idx="917">
                  <c:v>6.8080357142857135</c:v>
                </c:pt>
                <c:pt idx="918">
                  <c:v>7.1428571428571423</c:v>
                </c:pt>
                <c:pt idx="919">
                  <c:v>6.8080357142857135</c:v>
                </c:pt>
                <c:pt idx="920">
                  <c:v>6.5848214285714279</c:v>
                </c:pt>
                <c:pt idx="921">
                  <c:v>6.1383928571428568</c:v>
                </c:pt>
                <c:pt idx="922">
                  <c:v>5.5803571428571423</c:v>
                </c:pt>
                <c:pt idx="923">
                  <c:v>5.4687499999999991</c:v>
                </c:pt>
                <c:pt idx="924">
                  <c:v>5.8035714285714279</c:v>
                </c:pt>
                <c:pt idx="925">
                  <c:v>6.3616071428571423</c:v>
                </c:pt>
                <c:pt idx="926">
                  <c:v>7.3660714285714279</c:v>
                </c:pt>
                <c:pt idx="927">
                  <c:v>8.0357142857142847</c:v>
                </c:pt>
                <c:pt idx="928">
                  <c:v>8.7053571428571423</c:v>
                </c:pt>
                <c:pt idx="929">
                  <c:v>9.1517857142857135</c:v>
                </c:pt>
                <c:pt idx="930">
                  <c:v>9.1517857142857135</c:v>
                </c:pt>
                <c:pt idx="931">
                  <c:v>8.928571428571427</c:v>
                </c:pt>
                <c:pt idx="932">
                  <c:v>8.7053571428571423</c:v>
                </c:pt>
                <c:pt idx="933">
                  <c:v>8.147321428571427</c:v>
                </c:pt>
                <c:pt idx="934">
                  <c:v>7.3660714285714279</c:v>
                </c:pt>
                <c:pt idx="935">
                  <c:v>6.4732142857142847</c:v>
                </c:pt>
                <c:pt idx="936">
                  <c:v>5.4687499999999991</c:v>
                </c:pt>
                <c:pt idx="937">
                  <c:v>5.1339285714285712</c:v>
                </c:pt>
                <c:pt idx="938">
                  <c:v>5.9151785714285712</c:v>
                </c:pt>
                <c:pt idx="939">
                  <c:v>6.9196428571428568</c:v>
                </c:pt>
                <c:pt idx="940">
                  <c:v>7.9241071428571423</c:v>
                </c:pt>
                <c:pt idx="941">
                  <c:v>8.7053571428571423</c:v>
                </c:pt>
                <c:pt idx="942">
                  <c:v>9.2633928571428559</c:v>
                </c:pt>
                <c:pt idx="943">
                  <c:v>9.5982142857142847</c:v>
                </c:pt>
                <c:pt idx="944">
                  <c:v>9.5982142857142847</c:v>
                </c:pt>
                <c:pt idx="945">
                  <c:v>9.3749999999999982</c:v>
                </c:pt>
                <c:pt idx="946">
                  <c:v>8.928571428571427</c:v>
                </c:pt>
                <c:pt idx="947">
                  <c:v>8.2589285714285712</c:v>
                </c:pt>
                <c:pt idx="948">
                  <c:v>7.3660714285714279</c:v>
                </c:pt>
                <c:pt idx="949">
                  <c:v>6.4732142857142847</c:v>
                </c:pt>
                <c:pt idx="950">
                  <c:v>5.9151785714285712</c:v>
                </c:pt>
                <c:pt idx="951">
                  <c:v>5.4687499999999991</c:v>
                </c:pt>
                <c:pt idx="952">
                  <c:v>5.9151785714285712</c:v>
                </c:pt>
                <c:pt idx="953">
                  <c:v>6.5848214285714279</c:v>
                </c:pt>
                <c:pt idx="954">
                  <c:v>7.2544642857142847</c:v>
                </c:pt>
                <c:pt idx="955">
                  <c:v>7.5892857142857135</c:v>
                </c:pt>
                <c:pt idx="956">
                  <c:v>7.7008928571428568</c:v>
                </c:pt>
                <c:pt idx="957">
                  <c:v>7.5892857142857135</c:v>
                </c:pt>
                <c:pt idx="958">
                  <c:v>7.9241071428571423</c:v>
                </c:pt>
                <c:pt idx="959">
                  <c:v>8.147321428571427</c:v>
                </c:pt>
                <c:pt idx="960">
                  <c:v>8.2589285714285712</c:v>
                </c:pt>
                <c:pt idx="961">
                  <c:v>8.147321428571427</c:v>
                </c:pt>
                <c:pt idx="962">
                  <c:v>7.8124999999999991</c:v>
                </c:pt>
                <c:pt idx="963">
                  <c:v>7.3660714285714279</c:v>
                </c:pt>
                <c:pt idx="964">
                  <c:v>7.1428571428571423</c:v>
                </c:pt>
                <c:pt idx="965">
                  <c:v>7.0312499999999991</c:v>
                </c:pt>
                <c:pt idx="966">
                  <c:v>6.8080357142857135</c:v>
                </c:pt>
                <c:pt idx="967">
                  <c:v>6.4732142857142847</c:v>
                </c:pt>
                <c:pt idx="968">
                  <c:v>6.1383928571428568</c:v>
                </c:pt>
                <c:pt idx="969">
                  <c:v>6.0267857142857135</c:v>
                </c:pt>
                <c:pt idx="970">
                  <c:v>6.2499999999999991</c:v>
                </c:pt>
                <c:pt idx="971">
                  <c:v>6.4732142857142847</c:v>
                </c:pt>
                <c:pt idx="972">
                  <c:v>6.6964285714285712</c:v>
                </c:pt>
                <c:pt idx="973">
                  <c:v>6.6964285714285712</c:v>
                </c:pt>
                <c:pt idx="974">
                  <c:v>7.1428571428571423</c:v>
                </c:pt>
                <c:pt idx="975">
                  <c:v>7.3660714285714279</c:v>
                </c:pt>
                <c:pt idx="976">
                  <c:v>7.4776785714285703</c:v>
                </c:pt>
                <c:pt idx="977">
                  <c:v>7.3660714285714279</c:v>
                </c:pt>
                <c:pt idx="978">
                  <c:v>7.5892857142857135</c:v>
                </c:pt>
                <c:pt idx="979">
                  <c:v>8.0357142857142847</c:v>
                </c:pt>
                <c:pt idx="980">
                  <c:v>8.147321428571427</c:v>
                </c:pt>
                <c:pt idx="981">
                  <c:v>8.147321428571427</c:v>
                </c:pt>
                <c:pt idx="982">
                  <c:v>8.2589285714285712</c:v>
                </c:pt>
                <c:pt idx="983">
                  <c:v>7.8124999999999991</c:v>
                </c:pt>
                <c:pt idx="984">
                  <c:v>7.1428571428571423</c:v>
                </c:pt>
                <c:pt idx="985">
                  <c:v>6.3616071428571423</c:v>
                </c:pt>
                <c:pt idx="986">
                  <c:v>5.9151785714285712</c:v>
                </c:pt>
                <c:pt idx="987">
                  <c:v>5.3571428571428568</c:v>
                </c:pt>
                <c:pt idx="988">
                  <c:v>5.3571428571428568</c:v>
                </c:pt>
                <c:pt idx="989">
                  <c:v>6.0267857142857135</c:v>
                </c:pt>
                <c:pt idx="990">
                  <c:v>7.0312499999999991</c:v>
                </c:pt>
                <c:pt idx="991">
                  <c:v>7.5892857142857135</c:v>
                </c:pt>
                <c:pt idx="992">
                  <c:v>7.7008928571428568</c:v>
                </c:pt>
                <c:pt idx="993">
                  <c:v>7.9241071428571423</c:v>
                </c:pt>
                <c:pt idx="994">
                  <c:v>8.147321428571427</c:v>
                </c:pt>
                <c:pt idx="995">
                  <c:v>8.3705357142857135</c:v>
                </c:pt>
                <c:pt idx="996">
                  <c:v>8.2589285714285712</c:v>
                </c:pt>
                <c:pt idx="997">
                  <c:v>7.4776785714285703</c:v>
                </c:pt>
                <c:pt idx="998">
                  <c:v>6.8080357142857135</c:v>
                </c:pt>
                <c:pt idx="999">
                  <c:v>5.8035714285714279</c:v>
                </c:pt>
                <c:pt idx="1000">
                  <c:v>6.9196428571428568</c:v>
                </c:pt>
                <c:pt idx="1001">
                  <c:v>7.1428571428571423</c:v>
                </c:pt>
                <c:pt idx="1002">
                  <c:v>7.2544642857142847</c:v>
                </c:pt>
                <c:pt idx="1003">
                  <c:v>7.2544642857142847</c:v>
                </c:pt>
                <c:pt idx="1004">
                  <c:v>7.0312499999999991</c:v>
                </c:pt>
                <c:pt idx="1005">
                  <c:v>7.0312499999999991</c:v>
                </c:pt>
                <c:pt idx="1006">
                  <c:v>6.9196428571428568</c:v>
                </c:pt>
                <c:pt idx="1007">
                  <c:v>6.8080357142857135</c:v>
                </c:pt>
                <c:pt idx="1008">
                  <c:v>6.6964285714285712</c:v>
                </c:pt>
                <c:pt idx="1009">
                  <c:v>6.6964285714285712</c:v>
                </c:pt>
                <c:pt idx="1010">
                  <c:v>6.8080357142857135</c:v>
                </c:pt>
                <c:pt idx="1011">
                  <c:v>6.9196428571428568</c:v>
                </c:pt>
                <c:pt idx="1012">
                  <c:v>7.1428571428571423</c:v>
                </c:pt>
                <c:pt idx="1013">
                  <c:v>7.3660714285714279</c:v>
                </c:pt>
                <c:pt idx="1014">
                  <c:v>7.3660714285714279</c:v>
                </c:pt>
                <c:pt idx="1015">
                  <c:v>7.4776785714285703</c:v>
                </c:pt>
                <c:pt idx="1016">
                  <c:v>7.4776785714285703</c:v>
                </c:pt>
                <c:pt idx="1017">
                  <c:v>7.3660714285714279</c:v>
                </c:pt>
                <c:pt idx="1018">
                  <c:v>7.1428571428571423</c:v>
                </c:pt>
                <c:pt idx="1019">
                  <c:v>7.0312499999999991</c:v>
                </c:pt>
                <c:pt idx="1020">
                  <c:v>6.8080357142857135</c:v>
                </c:pt>
                <c:pt idx="1021">
                  <c:v>6.5848214285714279</c:v>
                </c:pt>
                <c:pt idx="1022">
                  <c:v>6.2499999999999991</c:v>
                </c:pt>
                <c:pt idx="1023">
                  <c:v>6.1383928571428568</c:v>
                </c:pt>
                <c:pt idx="1024">
                  <c:v>5.9151785714285712</c:v>
                </c:pt>
                <c:pt idx="1025">
                  <c:v>5.8035714285714279</c:v>
                </c:pt>
                <c:pt idx="1026">
                  <c:v>5.8035714285714279</c:v>
                </c:pt>
                <c:pt idx="1027">
                  <c:v>6.0267857142857135</c:v>
                </c:pt>
                <c:pt idx="1028">
                  <c:v>6.2499999999999991</c:v>
                </c:pt>
                <c:pt idx="1029">
                  <c:v>6.8080357142857135</c:v>
                </c:pt>
                <c:pt idx="1030">
                  <c:v>7.4776785714285703</c:v>
                </c:pt>
                <c:pt idx="1031">
                  <c:v>8.0357142857142847</c:v>
                </c:pt>
                <c:pt idx="1032">
                  <c:v>8.4821428571428559</c:v>
                </c:pt>
                <c:pt idx="1033">
                  <c:v>8.928571428571427</c:v>
                </c:pt>
                <c:pt idx="1034">
                  <c:v>9.2633928571428559</c:v>
                </c:pt>
                <c:pt idx="1035">
                  <c:v>9.3749999999999982</c:v>
                </c:pt>
                <c:pt idx="1036">
                  <c:v>9.3749999999999982</c:v>
                </c:pt>
                <c:pt idx="1037">
                  <c:v>9.1517857142857135</c:v>
                </c:pt>
                <c:pt idx="1038">
                  <c:v>9.0401785714285712</c:v>
                </c:pt>
                <c:pt idx="1039">
                  <c:v>8.4821428571428559</c:v>
                </c:pt>
                <c:pt idx="1040">
                  <c:v>8.2589285714285712</c:v>
                </c:pt>
                <c:pt idx="1041">
                  <c:v>7.8124999999999991</c:v>
                </c:pt>
                <c:pt idx="1042">
                  <c:v>7.3660714285714279</c:v>
                </c:pt>
                <c:pt idx="1043">
                  <c:v>6.8080357142857135</c:v>
                </c:pt>
                <c:pt idx="1044">
                  <c:v>6.4732142857142847</c:v>
                </c:pt>
                <c:pt idx="1045">
                  <c:v>6.2499999999999991</c:v>
                </c:pt>
                <c:pt idx="1046">
                  <c:v>6.3616071428571423</c:v>
                </c:pt>
                <c:pt idx="1047">
                  <c:v>6.2499999999999991</c:v>
                </c:pt>
                <c:pt idx="1048">
                  <c:v>6.4732142857142847</c:v>
                </c:pt>
                <c:pt idx="1049">
                  <c:v>6.6964285714285712</c:v>
                </c:pt>
                <c:pt idx="1050">
                  <c:v>7.1428571428571423</c:v>
                </c:pt>
                <c:pt idx="1051">
                  <c:v>7.5892857142857135</c:v>
                </c:pt>
                <c:pt idx="1052">
                  <c:v>7.8124999999999991</c:v>
                </c:pt>
                <c:pt idx="1053">
                  <c:v>7.8124999999999991</c:v>
                </c:pt>
                <c:pt idx="1054">
                  <c:v>7.5892857142857135</c:v>
                </c:pt>
                <c:pt idx="1055">
                  <c:v>7.4776785714285703</c:v>
                </c:pt>
                <c:pt idx="1056">
                  <c:v>7.2544642857142847</c:v>
                </c:pt>
                <c:pt idx="1057">
                  <c:v>7.1428571428571423</c:v>
                </c:pt>
                <c:pt idx="1058">
                  <c:v>7.1428571428571423</c:v>
                </c:pt>
                <c:pt idx="1059">
                  <c:v>7.0312499999999991</c:v>
                </c:pt>
                <c:pt idx="1060">
                  <c:v>6.8080357142857135</c:v>
                </c:pt>
                <c:pt idx="1061">
                  <c:v>6.6964285714285712</c:v>
                </c:pt>
                <c:pt idx="1062">
                  <c:v>6.8080357142857135</c:v>
                </c:pt>
                <c:pt idx="1063">
                  <c:v>6.6964285714285712</c:v>
                </c:pt>
                <c:pt idx="1064">
                  <c:v>6.6964285714285712</c:v>
                </c:pt>
                <c:pt idx="1065">
                  <c:v>6.4732142857142847</c:v>
                </c:pt>
                <c:pt idx="1066">
                  <c:v>6.4732142857142847</c:v>
                </c:pt>
                <c:pt idx="1067">
                  <c:v>6.4732142857142847</c:v>
                </c:pt>
                <c:pt idx="1068">
                  <c:v>6.4732142857142847</c:v>
                </c:pt>
                <c:pt idx="1069">
                  <c:v>6.5848214285714279</c:v>
                </c:pt>
                <c:pt idx="1070">
                  <c:v>6.6964285714285712</c:v>
                </c:pt>
                <c:pt idx="1071">
                  <c:v>6.9196428571428568</c:v>
                </c:pt>
                <c:pt idx="1072">
                  <c:v>7.0312499999999991</c:v>
                </c:pt>
                <c:pt idx="1073">
                  <c:v>7.0312499999999991</c:v>
                </c:pt>
                <c:pt idx="1074">
                  <c:v>7.0312499999999991</c:v>
                </c:pt>
                <c:pt idx="1075">
                  <c:v>7.1428571428571423</c:v>
                </c:pt>
                <c:pt idx="1076">
                  <c:v>7.3660714285714279</c:v>
                </c:pt>
                <c:pt idx="1077">
                  <c:v>7.3660714285714279</c:v>
                </c:pt>
                <c:pt idx="1078">
                  <c:v>7.4776785714285703</c:v>
                </c:pt>
                <c:pt idx="1079">
                  <c:v>7.5892857142857135</c:v>
                </c:pt>
                <c:pt idx="1080">
                  <c:v>7.4776785714285703</c:v>
                </c:pt>
                <c:pt idx="1081">
                  <c:v>7.3660714285714279</c:v>
                </c:pt>
                <c:pt idx="1082">
                  <c:v>7.1428571428571423</c:v>
                </c:pt>
                <c:pt idx="1083">
                  <c:v>6.6964285714285712</c:v>
                </c:pt>
                <c:pt idx="1084">
                  <c:v>6.2499999999999991</c:v>
                </c:pt>
                <c:pt idx="1085">
                  <c:v>6.1383928571428568</c:v>
                </c:pt>
                <c:pt idx="1086">
                  <c:v>5.8035714285714279</c:v>
                </c:pt>
                <c:pt idx="1087">
                  <c:v>6.0267857142857135</c:v>
                </c:pt>
                <c:pt idx="1088">
                  <c:v>6.2499999999999991</c:v>
                </c:pt>
                <c:pt idx="1089">
                  <c:v>6.5848214285714279</c:v>
                </c:pt>
                <c:pt idx="1090">
                  <c:v>6.8080357142857135</c:v>
                </c:pt>
                <c:pt idx="1091">
                  <c:v>7.0312499999999991</c:v>
                </c:pt>
                <c:pt idx="1092">
                  <c:v>7.0312499999999991</c:v>
                </c:pt>
                <c:pt idx="1093">
                  <c:v>7.1428571428571423</c:v>
                </c:pt>
                <c:pt idx="1094">
                  <c:v>6.9196428571428568</c:v>
                </c:pt>
                <c:pt idx="1095">
                  <c:v>6.6964285714285712</c:v>
                </c:pt>
                <c:pt idx="1096">
                  <c:v>6.2499999999999991</c:v>
                </c:pt>
                <c:pt idx="1097">
                  <c:v>6.0267857142857135</c:v>
                </c:pt>
                <c:pt idx="1098">
                  <c:v>5.8035714285714279</c:v>
                </c:pt>
                <c:pt idx="1099">
                  <c:v>5.6919642857142856</c:v>
                </c:pt>
                <c:pt idx="1100">
                  <c:v>5.9151785714285712</c:v>
                </c:pt>
                <c:pt idx="1101">
                  <c:v>6.1383928571428568</c:v>
                </c:pt>
                <c:pt idx="1102">
                  <c:v>6.4732142857142847</c:v>
                </c:pt>
                <c:pt idx="1103">
                  <c:v>6.4732142857142847</c:v>
                </c:pt>
                <c:pt idx="1104">
                  <c:v>6.6964285714285712</c:v>
                </c:pt>
                <c:pt idx="1105">
                  <c:v>6.9196428571428568</c:v>
                </c:pt>
                <c:pt idx="1106">
                  <c:v>6.9196428571428568</c:v>
                </c:pt>
                <c:pt idx="1107">
                  <c:v>7.0312499999999991</c:v>
                </c:pt>
                <c:pt idx="1108">
                  <c:v>7.0312499999999991</c:v>
                </c:pt>
                <c:pt idx="1109">
                  <c:v>6.9196428571428568</c:v>
                </c:pt>
                <c:pt idx="1110">
                  <c:v>6.5848214285714279</c:v>
                </c:pt>
                <c:pt idx="1111">
                  <c:v>6.2499999999999991</c:v>
                </c:pt>
                <c:pt idx="1112">
                  <c:v>5.6919642857142856</c:v>
                </c:pt>
                <c:pt idx="1113">
                  <c:v>5.5803571428571423</c:v>
                </c:pt>
                <c:pt idx="1114">
                  <c:v>5.5803571428571423</c:v>
                </c:pt>
                <c:pt idx="1115">
                  <c:v>6.2499999999999991</c:v>
                </c:pt>
                <c:pt idx="1116">
                  <c:v>6.6964285714285712</c:v>
                </c:pt>
                <c:pt idx="1117">
                  <c:v>7.2544642857142847</c:v>
                </c:pt>
                <c:pt idx="1118">
                  <c:v>7.5892857142857135</c:v>
                </c:pt>
                <c:pt idx="1119">
                  <c:v>7.5892857142857135</c:v>
                </c:pt>
                <c:pt idx="1120">
                  <c:v>7.3660714285714279</c:v>
                </c:pt>
                <c:pt idx="1121">
                  <c:v>6.6964285714285712</c:v>
                </c:pt>
                <c:pt idx="1122">
                  <c:v>6.2499999999999991</c:v>
                </c:pt>
                <c:pt idx="1123">
                  <c:v>5.9151785714285712</c:v>
                </c:pt>
                <c:pt idx="1124">
                  <c:v>5.8035714285714279</c:v>
                </c:pt>
                <c:pt idx="1125">
                  <c:v>5.9151785714285712</c:v>
                </c:pt>
                <c:pt idx="1126">
                  <c:v>6.2499999999999991</c:v>
                </c:pt>
                <c:pt idx="1127">
                  <c:v>6.4732142857142847</c:v>
                </c:pt>
                <c:pt idx="1128">
                  <c:v>6.3616071428571423</c:v>
                </c:pt>
                <c:pt idx="1129">
                  <c:v>6.1383928571428568</c:v>
                </c:pt>
                <c:pt idx="1130">
                  <c:v>6.0267857142857135</c:v>
                </c:pt>
                <c:pt idx="1131">
                  <c:v>6.0267857142857135</c:v>
                </c:pt>
                <c:pt idx="1132">
                  <c:v>6.2499999999999991</c:v>
                </c:pt>
                <c:pt idx="1133">
                  <c:v>6.6964285714285712</c:v>
                </c:pt>
                <c:pt idx="1134">
                  <c:v>7.2544642857142847</c:v>
                </c:pt>
                <c:pt idx="1135">
                  <c:v>7.5892857142857135</c:v>
                </c:pt>
                <c:pt idx="1136">
                  <c:v>7.5892857142857135</c:v>
                </c:pt>
                <c:pt idx="1137">
                  <c:v>7.5892857142857135</c:v>
                </c:pt>
                <c:pt idx="1138">
                  <c:v>7.2544642857142847</c:v>
                </c:pt>
                <c:pt idx="1139">
                  <c:v>6.6964285714285712</c:v>
                </c:pt>
                <c:pt idx="1140">
                  <c:v>6.2499999999999991</c:v>
                </c:pt>
                <c:pt idx="1141">
                  <c:v>5.9151785714285712</c:v>
                </c:pt>
                <c:pt idx="1142">
                  <c:v>5.5803571428571423</c:v>
                </c:pt>
                <c:pt idx="1143">
                  <c:v>5.5803571428571423</c:v>
                </c:pt>
                <c:pt idx="1144">
                  <c:v>5.6919642857142856</c:v>
                </c:pt>
                <c:pt idx="1145">
                  <c:v>5.9151785714285712</c:v>
                </c:pt>
                <c:pt idx="1146">
                  <c:v>5.9151785714285712</c:v>
                </c:pt>
                <c:pt idx="1147">
                  <c:v>6.0267857142857135</c:v>
                </c:pt>
                <c:pt idx="1148">
                  <c:v>6.0267857142857135</c:v>
                </c:pt>
                <c:pt idx="1149">
                  <c:v>6.0267857142857135</c:v>
                </c:pt>
                <c:pt idx="1150">
                  <c:v>6.0267857142857135</c:v>
                </c:pt>
                <c:pt idx="1151">
                  <c:v>6.0267857142857135</c:v>
                </c:pt>
                <c:pt idx="1152">
                  <c:v>6.1383928571428568</c:v>
                </c:pt>
                <c:pt idx="1153">
                  <c:v>6.4732142857142847</c:v>
                </c:pt>
                <c:pt idx="1154">
                  <c:v>6.8080357142857135</c:v>
                </c:pt>
                <c:pt idx="1155">
                  <c:v>7.1428571428571423</c:v>
                </c:pt>
                <c:pt idx="1156">
                  <c:v>7.5892857142857135</c:v>
                </c:pt>
                <c:pt idx="1157">
                  <c:v>7.9241071428571423</c:v>
                </c:pt>
                <c:pt idx="1158">
                  <c:v>8.2589285714285712</c:v>
                </c:pt>
                <c:pt idx="1159">
                  <c:v>8.2589285714285712</c:v>
                </c:pt>
                <c:pt idx="1160">
                  <c:v>8.2589285714285712</c:v>
                </c:pt>
                <c:pt idx="1161">
                  <c:v>8.0357142857142847</c:v>
                </c:pt>
                <c:pt idx="1162">
                  <c:v>7.7008928571428568</c:v>
                </c:pt>
                <c:pt idx="1163">
                  <c:v>7.3660714285714279</c:v>
                </c:pt>
                <c:pt idx="1164">
                  <c:v>6.9196428571428568</c:v>
                </c:pt>
                <c:pt idx="1165">
                  <c:v>6.3616071428571423</c:v>
                </c:pt>
                <c:pt idx="1166">
                  <c:v>5.8035714285714279</c:v>
                </c:pt>
                <c:pt idx="1167">
                  <c:v>5.5803571428571423</c:v>
                </c:pt>
                <c:pt idx="1168">
                  <c:v>5.8035714285714279</c:v>
                </c:pt>
                <c:pt idx="1169">
                  <c:v>6.0267857142857135</c:v>
                </c:pt>
                <c:pt idx="1170">
                  <c:v>6.4732142857142847</c:v>
                </c:pt>
                <c:pt idx="1171">
                  <c:v>6.9196428571428568</c:v>
                </c:pt>
                <c:pt idx="1172">
                  <c:v>7.3660714285714279</c:v>
                </c:pt>
                <c:pt idx="1173">
                  <c:v>7.5892857142857135</c:v>
                </c:pt>
                <c:pt idx="1174">
                  <c:v>7.5892857142857135</c:v>
                </c:pt>
                <c:pt idx="1175">
                  <c:v>7.4776785714285703</c:v>
                </c:pt>
                <c:pt idx="1176">
                  <c:v>6.9196428571428568</c:v>
                </c:pt>
                <c:pt idx="1177">
                  <c:v>6.4732142857142847</c:v>
                </c:pt>
                <c:pt idx="1178">
                  <c:v>5.9151785714285712</c:v>
                </c:pt>
                <c:pt idx="1179">
                  <c:v>5.5803571428571423</c:v>
                </c:pt>
                <c:pt idx="1180">
                  <c:v>5.3571428571428568</c:v>
                </c:pt>
                <c:pt idx="1181">
                  <c:v>5.8035714285714279</c:v>
                </c:pt>
                <c:pt idx="1182">
                  <c:v>6.5848214285714279</c:v>
                </c:pt>
                <c:pt idx="1183">
                  <c:v>7.5892857142857135</c:v>
                </c:pt>
                <c:pt idx="1184">
                  <c:v>8.2589285714285712</c:v>
                </c:pt>
                <c:pt idx="1185">
                  <c:v>8.7053571428571423</c:v>
                </c:pt>
                <c:pt idx="1186">
                  <c:v>8.4821428571428559</c:v>
                </c:pt>
                <c:pt idx="1187">
                  <c:v>8.3705357142857135</c:v>
                </c:pt>
                <c:pt idx="1188">
                  <c:v>8.0357142857142847</c:v>
                </c:pt>
                <c:pt idx="1189">
                  <c:v>7.4776785714285703</c:v>
                </c:pt>
                <c:pt idx="1190">
                  <c:v>6.6964285714285712</c:v>
                </c:pt>
                <c:pt idx="1191">
                  <c:v>5.8035714285714279</c:v>
                </c:pt>
                <c:pt idx="1192">
                  <c:v>5.5803571428571423</c:v>
                </c:pt>
                <c:pt idx="1193">
                  <c:v>6.0267857142857135</c:v>
                </c:pt>
                <c:pt idx="1194">
                  <c:v>6.5848214285714279</c:v>
                </c:pt>
                <c:pt idx="1195">
                  <c:v>6.9196428571428568</c:v>
                </c:pt>
                <c:pt idx="1196">
                  <c:v>7.3660714285714279</c:v>
                </c:pt>
                <c:pt idx="1197">
                  <c:v>7.1428571428571423</c:v>
                </c:pt>
                <c:pt idx="1198">
                  <c:v>6.6964285714285712</c:v>
                </c:pt>
                <c:pt idx="1199">
                  <c:v>6.0267857142857135</c:v>
                </c:pt>
                <c:pt idx="1200">
                  <c:v>5.5803571428571423</c:v>
                </c:pt>
                <c:pt idx="1201">
                  <c:v>5.3571428571428568</c:v>
                </c:pt>
                <c:pt idx="1202">
                  <c:v>5.5803571428571423</c:v>
                </c:pt>
                <c:pt idx="1203">
                  <c:v>6.3616071428571423</c:v>
                </c:pt>
                <c:pt idx="1204">
                  <c:v>7.1428571428571423</c:v>
                </c:pt>
                <c:pt idx="1205">
                  <c:v>8.0357142857142847</c:v>
                </c:pt>
                <c:pt idx="1206">
                  <c:v>8.928571428571427</c:v>
                </c:pt>
                <c:pt idx="1207">
                  <c:v>9.8214285714285712</c:v>
                </c:pt>
                <c:pt idx="1208">
                  <c:v>10.379464285714285</c:v>
                </c:pt>
                <c:pt idx="1209">
                  <c:v>10.937499999999998</c:v>
                </c:pt>
                <c:pt idx="1210">
                  <c:v>11.272321428571427</c:v>
                </c:pt>
                <c:pt idx="1211">
                  <c:v>11.383928571428571</c:v>
                </c:pt>
                <c:pt idx="1212">
                  <c:v>11.383928571428571</c:v>
                </c:pt>
                <c:pt idx="1213">
                  <c:v>11.160714285714285</c:v>
                </c:pt>
                <c:pt idx="1214">
                  <c:v>10.714285714285714</c:v>
                </c:pt>
                <c:pt idx="1215">
                  <c:v>9.9330357142857135</c:v>
                </c:pt>
                <c:pt idx="1216">
                  <c:v>8.928571428571427</c:v>
                </c:pt>
                <c:pt idx="1217">
                  <c:v>7.5892857142857135</c:v>
                </c:pt>
                <c:pt idx="1218">
                  <c:v>6.2499999999999991</c:v>
                </c:pt>
                <c:pt idx="1219">
                  <c:v>5.0223214285714279</c:v>
                </c:pt>
                <c:pt idx="1220">
                  <c:v>5.2455357142857135</c:v>
                </c:pt>
                <c:pt idx="1221">
                  <c:v>6.2499999999999991</c:v>
                </c:pt>
                <c:pt idx="1222">
                  <c:v>7.8124999999999991</c:v>
                </c:pt>
                <c:pt idx="1223">
                  <c:v>9.1517857142857135</c:v>
                </c:pt>
                <c:pt idx="1224">
                  <c:v>10.491071428571427</c:v>
                </c:pt>
                <c:pt idx="1225">
                  <c:v>11.607142857142856</c:v>
                </c:pt>
                <c:pt idx="1226">
                  <c:v>12.499999999999998</c:v>
                </c:pt>
                <c:pt idx="1227">
                  <c:v>13.169642857142856</c:v>
                </c:pt>
                <c:pt idx="1228">
                  <c:v>13.392857142857142</c:v>
                </c:pt>
                <c:pt idx="1229">
                  <c:v>13.281249999999998</c:v>
                </c:pt>
                <c:pt idx="1230">
                  <c:v>12.946428571428569</c:v>
                </c:pt>
                <c:pt idx="1231">
                  <c:v>12.723214285714285</c:v>
                </c:pt>
                <c:pt idx="1232">
                  <c:v>12.276785714285714</c:v>
                </c:pt>
                <c:pt idx="1233">
                  <c:v>11.607142857142856</c:v>
                </c:pt>
                <c:pt idx="1234">
                  <c:v>10.714285714285714</c:v>
                </c:pt>
                <c:pt idx="1235">
                  <c:v>9.5982142857142847</c:v>
                </c:pt>
                <c:pt idx="1236">
                  <c:v>8.0357142857142847</c:v>
                </c:pt>
                <c:pt idx="1237">
                  <c:v>6.6964285714285712</c:v>
                </c:pt>
                <c:pt idx="1238">
                  <c:v>5.4687499999999991</c:v>
                </c:pt>
                <c:pt idx="1239">
                  <c:v>6.4732142857142847</c:v>
                </c:pt>
                <c:pt idx="1240">
                  <c:v>7.7008928571428568</c:v>
                </c:pt>
                <c:pt idx="1241">
                  <c:v>9.0401785714285712</c:v>
                </c:pt>
                <c:pt idx="1242">
                  <c:v>10.267857142857142</c:v>
                </c:pt>
                <c:pt idx="1243">
                  <c:v>11.383928571428571</c:v>
                </c:pt>
                <c:pt idx="1244">
                  <c:v>12.276785714285714</c:v>
                </c:pt>
                <c:pt idx="1245">
                  <c:v>13.392857142857142</c:v>
                </c:pt>
                <c:pt idx="1246">
                  <c:v>14.174107142857142</c:v>
                </c:pt>
                <c:pt idx="1247">
                  <c:v>14.955357142857141</c:v>
                </c:pt>
                <c:pt idx="1248">
                  <c:v>15.624999999999998</c:v>
                </c:pt>
                <c:pt idx="1249">
                  <c:v>16.071428571428569</c:v>
                </c:pt>
                <c:pt idx="1250">
                  <c:v>16.294642857142854</c:v>
                </c:pt>
                <c:pt idx="1251">
                  <c:v>16.517857142857142</c:v>
                </c:pt>
                <c:pt idx="1252">
                  <c:v>16.517857142857142</c:v>
                </c:pt>
                <c:pt idx="1253">
                  <c:v>16.294642857142854</c:v>
                </c:pt>
                <c:pt idx="1254">
                  <c:v>15.848214285714285</c:v>
                </c:pt>
                <c:pt idx="1255">
                  <c:v>15.066964285714285</c:v>
                </c:pt>
                <c:pt idx="1256">
                  <c:v>14.062499999999998</c:v>
                </c:pt>
                <c:pt idx="1257">
                  <c:v>12.723214285714285</c:v>
                </c:pt>
                <c:pt idx="1258">
                  <c:v>11.383928571428571</c:v>
                </c:pt>
                <c:pt idx="1259">
                  <c:v>9.5982142857142847</c:v>
                </c:pt>
                <c:pt idx="1260">
                  <c:v>7.8124999999999991</c:v>
                </c:pt>
                <c:pt idx="1261">
                  <c:v>6.2499999999999991</c:v>
                </c:pt>
                <c:pt idx="1262">
                  <c:v>5.1339285714285712</c:v>
                </c:pt>
                <c:pt idx="1263">
                  <c:v>5.6919642857142856</c:v>
                </c:pt>
                <c:pt idx="1264">
                  <c:v>6.9196428571428568</c:v>
                </c:pt>
                <c:pt idx="1265">
                  <c:v>8.0357142857142847</c:v>
                </c:pt>
                <c:pt idx="1266">
                  <c:v>9.2633928571428559</c:v>
                </c:pt>
                <c:pt idx="1267">
                  <c:v>10.379464285714285</c:v>
                </c:pt>
                <c:pt idx="1268">
                  <c:v>11.160714285714285</c:v>
                </c:pt>
                <c:pt idx="1269">
                  <c:v>11.830357142857142</c:v>
                </c:pt>
                <c:pt idx="1270">
                  <c:v>12.388392857142856</c:v>
                </c:pt>
                <c:pt idx="1271">
                  <c:v>12.946428571428569</c:v>
                </c:pt>
                <c:pt idx="1272">
                  <c:v>13.281249999999998</c:v>
                </c:pt>
                <c:pt idx="1273">
                  <c:v>13.504464285714285</c:v>
                </c:pt>
                <c:pt idx="1274">
                  <c:v>13.504464285714285</c:v>
                </c:pt>
                <c:pt idx="1275">
                  <c:v>13.392857142857142</c:v>
                </c:pt>
                <c:pt idx="1276">
                  <c:v>12.946428571428569</c:v>
                </c:pt>
                <c:pt idx="1277">
                  <c:v>12.276785714285714</c:v>
                </c:pt>
                <c:pt idx="1278">
                  <c:v>11.272321428571427</c:v>
                </c:pt>
                <c:pt idx="1279">
                  <c:v>10.379464285714285</c:v>
                </c:pt>
                <c:pt idx="1280">
                  <c:v>9.1517857142857135</c:v>
                </c:pt>
                <c:pt idx="1281">
                  <c:v>8.2589285714285712</c:v>
                </c:pt>
                <c:pt idx="1282">
                  <c:v>7.4776785714285703</c:v>
                </c:pt>
                <c:pt idx="1283">
                  <c:v>6.9196428571428568</c:v>
                </c:pt>
                <c:pt idx="1284">
                  <c:v>6.0267857142857135</c:v>
                </c:pt>
                <c:pt idx="1285">
                  <c:v>5.5803571428571423</c:v>
                </c:pt>
                <c:pt idx="1286">
                  <c:v>5.4687499999999991</c:v>
                </c:pt>
                <c:pt idx="1287">
                  <c:v>5.9151785714285712</c:v>
                </c:pt>
                <c:pt idx="1288">
                  <c:v>6.6964285714285712</c:v>
                </c:pt>
                <c:pt idx="1289">
                  <c:v>7.3660714285714279</c:v>
                </c:pt>
                <c:pt idx="1290">
                  <c:v>7.9241071428571423</c:v>
                </c:pt>
                <c:pt idx="1291">
                  <c:v>8.2589285714285712</c:v>
                </c:pt>
                <c:pt idx="1292">
                  <c:v>8.4821428571428559</c:v>
                </c:pt>
                <c:pt idx="1293">
                  <c:v>8.4821428571428559</c:v>
                </c:pt>
                <c:pt idx="1294">
                  <c:v>8.2589285714285712</c:v>
                </c:pt>
                <c:pt idx="1295">
                  <c:v>7.8124999999999991</c:v>
                </c:pt>
                <c:pt idx="1296">
                  <c:v>7.2544642857142847</c:v>
                </c:pt>
                <c:pt idx="1297">
                  <c:v>6.4732142857142847</c:v>
                </c:pt>
                <c:pt idx="1298">
                  <c:v>5.8035714285714279</c:v>
                </c:pt>
                <c:pt idx="1299">
                  <c:v>5.3571428571428568</c:v>
                </c:pt>
                <c:pt idx="1300">
                  <c:v>5.8035714285714279</c:v>
                </c:pt>
                <c:pt idx="1301">
                  <c:v>6.4732142857142847</c:v>
                </c:pt>
                <c:pt idx="1302">
                  <c:v>6.4732142857142847</c:v>
                </c:pt>
                <c:pt idx="1303">
                  <c:v>6.4732142857142847</c:v>
                </c:pt>
                <c:pt idx="1304">
                  <c:v>6.4732142857142847</c:v>
                </c:pt>
                <c:pt idx="1305">
                  <c:v>6.1383928571428568</c:v>
                </c:pt>
                <c:pt idx="1306">
                  <c:v>5.6919642857142856</c:v>
                </c:pt>
                <c:pt idx="1307">
                  <c:v>5.5803571428571423</c:v>
                </c:pt>
                <c:pt idx="1308">
                  <c:v>5.4687499999999991</c:v>
                </c:pt>
                <c:pt idx="1309">
                  <c:v>5.6919642857142856</c:v>
                </c:pt>
                <c:pt idx="1310">
                  <c:v>6.1383928571428568</c:v>
                </c:pt>
                <c:pt idx="1311">
                  <c:v>6.5848214285714279</c:v>
                </c:pt>
                <c:pt idx="1312">
                  <c:v>6.9196428571428568</c:v>
                </c:pt>
                <c:pt idx="1313">
                  <c:v>7.1428571428571423</c:v>
                </c:pt>
                <c:pt idx="1314">
                  <c:v>7.3660714285714279</c:v>
                </c:pt>
                <c:pt idx="1315">
                  <c:v>7.4776785714285703</c:v>
                </c:pt>
                <c:pt idx="1316">
                  <c:v>7.5892857142857135</c:v>
                </c:pt>
                <c:pt idx="1317">
                  <c:v>7.8124999999999991</c:v>
                </c:pt>
                <c:pt idx="1318">
                  <c:v>7.8124999999999991</c:v>
                </c:pt>
                <c:pt idx="1319">
                  <c:v>8.0357142857142847</c:v>
                </c:pt>
                <c:pt idx="1320">
                  <c:v>7.9241071428571423</c:v>
                </c:pt>
                <c:pt idx="1321">
                  <c:v>7.9241071428571423</c:v>
                </c:pt>
                <c:pt idx="1322">
                  <c:v>7.7008928571428568</c:v>
                </c:pt>
                <c:pt idx="1323">
                  <c:v>7.5892857142857135</c:v>
                </c:pt>
                <c:pt idx="1324">
                  <c:v>7.2544642857142847</c:v>
                </c:pt>
                <c:pt idx="1325">
                  <c:v>7.1428571428571423</c:v>
                </c:pt>
                <c:pt idx="1326">
                  <c:v>6.6964285714285712</c:v>
                </c:pt>
                <c:pt idx="1327">
                  <c:v>6.5848214285714279</c:v>
                </c:pt>
                <c:pt idx="1328">
                  <c:v>6.4732142857142847</c:v>
                </c:pt>
                <c:pt idx="1329">
                  <c:v>6.4732142857142847</c:v>
                </c:pt>
                <c:pt idx="1330">
                  <c:v>6.4732142857142847</c:v>
                </c:pt>
                <c:pt idx="1331">
                  <c:v>6.4732142857142847</c:v>
                </c:pt>
                <c:pt idx="1332">
                  <c:v>6.6964285714285712</c:v>
                </c:pt>
                <c:pt idx="1333">
                  <c:v>6.5848214285714279</c:v>
                </c:pt>
                <c:pt idx="1334">
                  <c:v>6.9196428571428568</c:v>
                </c:pt>
                <c:pt idx="1335">
                  <c:v>7.1428571428571423</c:v>
                </c:pt>
                <c:pt idx="1336">
                  <c:v>7.3660714285714279</c:v>
                </c:pt>
                <c:pt idx="1337">
                  <c:v>7.2544642857142847</c:v>
                </c:pt>
                <c:pt idx="1338">
                  <c:v>7.1428571428571423</c:v>
                </c:pt>
                <c:pt idx="1339">
                  <c:v>7.0312499999999991</c:v>
                </c:pt>
                <c:pt idx="1340">
                  <c:v>6.9196428571428568</c:v>
                </c:pt>
                <c:pt idx="1341">
                  <c:v>6.6964285714285712</c:v>
                </c:pt>
                <c:pt idx="1342">
                  <c:v>6.4732142857142847</c:v>
                </c:pt>
                <c:pt idx="1343">
                  <c:v>6.3616071428571423</c:v>
                </c:pt>
                <c:pt idx="1344">
                  <c:v>6.2499999999999991</c:v>
                </c:pt>
                <c:pt idx="1345">
                  <c:v>6.1383928571428568</c:v>
                </c:pt>
                <c:pt idx="1346">
                  <c:v>6.2499999999999991</c:v>
                </c:pt>
                <c:pt idx="1347">
                  <c:v>6.6964285714285712</c:v>
                </c:pt>
                <c:pt idx="1348">
                  <c:v>6.9196428571428568</c:v>
                </c:pt>
                <c:pt idx="1349">
                  <c:v>7.7008928571428568</c:v>
                </c:pt>
                <c:pt idx="1350">
                  <c:v>8.2589285714285712</c:v>
                </c:pt>
                <c:pt idx="1351">
                  <c:v>8.8169642857142847</c:v>
                </c:pt>
                <c:pt idx="1352">
                  <c:v>9.3749999999999982</c:v>
                </c:pt>
                <c:pt idx="1353">
                  <c:v>9.8214285714285712</c:v>
                </c:pt>
                <c:pt idx="1354">
                  <c:v>10.044642857142856</c:v>
                </c:pt>
                <c:pt idx="1355">
                  <c:v>10.379464285714285</c:v>
                </c:pt>
                <c:pt idx="1356">
                  <c:v>10.491071428571427</c:v>
                </c:pt>
                <c:pt idx="1357">
                  <c:v>10.379464285714285</c:v>
                </c:pt>
                <c:pt idx="1358">
                  <c:v>10.156249999999998</c:v>
                </c:pt>
                <c:pt idx="1359">
                  <c:v>9.8214285714285712</c:v>
                </c:pt>
                <c:pt idx="1360">
                  <c:v>9.2633928571428559</c:v>
                </c:pt>
                <c:pt idx="1361">
                  <c:v>8.2589285714285712</c:v>
                </c:pt>
                <c:pt idx="1362">
                  <c:v>7.1428571428571423</c:v>
                </c:pt>
                <c:pt idx="1363">
                  <c:v>6.0267857142857135</c:v>
                </c:pt>
                <c:pt idx="1364">
                  <c:v>6.0267857142857135</c:v>
                </c:pt>
                <c:pt idx="1365">
                  <c:v>7.1428571428571423</c:v>
                </c:pt>
                <c:pt idx="1366">
                  <c:v>8.2589285714285712</c:v>
                </c:pt>
                <c:pt idx="1367">
                  <c:v>9.1517857142857135</c:v>
                </c:pt>
                <c:pt idx="1368">
                  <c:v>10.044642857142856</c:v>
                </c:pt>
                <c:pt idx="1369">
                  <c:v>10.714285714285714</c:v>
                </c:pt>
                <c:pt idx="1370">
                  <c:v>11.160714285714285</c:v>
                </c:pt>
                <c:pt idx="1371">
                  <c:v>11.272321428571427</c:v>
                </c:pt>
                <c:pt idx="1372">
                  <c:v>11.160714285714285</c:v>
                </c:pt>
                <c:pt idx="1373">
                  <c:v>10.825892857142856</c:v>
                </c:pt>
                <c:pt idx="1374">
                  <c:v>10.267857142857142</c:v>
                </c:pt>
                <c:pt idx="1375">
                  <c:v>9.1517857142857135</c:v>
                </c:pt>
                <c:pt idx="1376">
                  <c:v>7.7008928571428568</c:v>
                </c:pt>
                <c:pt idx="1377">
                  <c:v>6.2499999999999991</c:v>
                </c:pt>
                <c:pt idx="1378">
                  <c:v>5.5803571428571423</c:v>
                </c:pt>
                <c:pt idx="1379">
                  <c:v>6.9196428571428568</c:v>
                </c:pt>
                <c:pt idx="1380">
                  <c:v>8.0357142857142847</c:v>
                </c:pt>
                <c:pt idx="1381">
                  <c:v>9.2633928571428559</c:v>
                </c:pt>
                <c:pt idx="1382">
                  <c:v>10.044642857142856</c:v>
                </c:pt>
                <c:pt idx="1383">
                  <c:v>10.602678571428571</c:v>
                </c:pt>
                <c:pt idx="1384">
                  <c:v>11.160714285714285</c:v>
                </c:pt>
                <c:pt idx="1385">
                  <c:v>11.383928571428571</c:v>
                </c:pt>
                <c:pt idx="1386">
                  <c:v>11.607142857142856</c:v>
                </c:pt>
                <c:pt idx="1387">
                  <c:v>11.607142857142856</c:v>
                </c:pt>
                <c:pt idx="1388">
                  <c:v>11.383928571428571</c:v>
                </c:pt>
                <c:pt idx="1389">
                  <c:v>11.383928571428571</c:v>
                </c:pt>
                <c:pt idx="1390">
                  <c:v>10.937499999999998</c:v>
                </c:pt>
                <c:pt idx="1391">
                  <c:v>10.714285714285714</c:v>
                </c:pt>
                <c:pt idx="1392">
                  <c:v>10.267857142857142</c:v>
                </c:pt>
                <c:pt idx="1393">
                  <c:v>9.5982142857142847</c:v>
                </c:pt>
                <c:pt idx="1394">
                  <c:v>9.1517857142857135</c:v>
                </c:pt>
                <c:pt idx="1395">
                  <c:v>8.4821428571428559</c:v>
                </c:pt>
                <c:pt idx="1396">
                  <c:v>7.5892857142857135</c:v>
                </c:pt>
                <c:pt idx="1397">
                  <c:v>6.6964285714285712</c:v>
                </c:pt>
                <c:pt idx="1398">
                  <c:v>5.8035714285714279</c:v>
                </c:pt>
                <c:pt idx="1399">
                  <c:v>6.2499999999999991</c:v>
                </c:pt>
                <c:pt idx="1400">
                  <c:v>6.6964285714285712</c:v>
                </c:pt>
                <c:pt idx="1401">
                  <c:v>7.3660714285714279</c:v>
                </c:pt>
                <c:pt idx="1402">
                  <c:v>7.8124999999999991</c:v>
                </c:pt>
                <c:pt idx="1403">
                  <c:v>8.0357142857142847</c:v>
                </c:pt>
                <c:pt idx="1404">
                  <c:v>7.9241071428571423</c:v>
                </c:pt>
                <c:pt idx="1405">
                  <c:v>7.7008928571428568</c:v>
                </c:pt>
                <c:pt idx="1406">
                  <c:v>7.1428571428571423</c:v>
                </c:pt>
                <c:pt idx="1407">
                  <c:v>6.4732142857142847</c:v>
                </c:pt>
                <c:pt idx="1408">
                  <c:v>5.8035714285714279</c:v>
                </c:pt>
                <c:pt idx="1409">
                  <c:v>5.8035714285714279</c:v>
                </c:pt>
                <c:pt idx="1410">
                  <c:v>6.0267857142857135</c:v>
                </c:pt>
                <c:pt idx="1411">
                  <c:v>6.2499999999999991</c:v>
                </c:pt>
                <c:pt idx="1412">
                  <c:v>6.1383928571428568</c:v>
                </c:pt>
                <c:pt idx="1413">
                  <c:v>6.4732142857142847</c:v>
                </c:pt>
                <c:pt idx="1414">
                  <c:v>6.5848214285714279</c:v>
                </c:pt>
                <c:pt idx="1415">
                  <c:v>6.8080357142857135</c:v>
                </c:pt>
                <c:pt idx="1416">
                  <c:v>7.1428571428571423</c:v>
                </c:pt>
                <c:pt idx="1417">
                  <c:v>7.2544642857142847</c:v>
                </c:pt>
                <c:pt idx="1418">
                  <c:v>7.2544642857142847</c:v>
                </c:pt>
                <c:pt idx="1419">
                  <c:v>7.2544642857142847</c:v>
                </c:pt>
                <c:pt idx="1420">
                  <c:v>7.1428571428571423</c:v>
                </c:pt>
                <c:pt idx="1421">
                  <c:v>6.6964285714285712</c:v>
                </c:pt>
                <c:pt idx="1422">
                  <c:v>6.1383928571428568</c:v>
                </c:pt>
                <c:pt idx="1423">
                  <c:v>5.4687499999999991</c:v>
                </c:pt>
                <c:pt idx="1424">
                  <c:v>5.3571428571428568</c:v>
                </c:pt>
                <c:pt idx="1425">
                  <c:v>5.8035714285714279</c:v>
                </c:pt>
                <c:pt idx="1426">
                  <c:v>6.3616071428571423</c:v>
                </c:pt>
                <c:pt idx="1427">
                  <c:v>7.2544642857142847</c:v>
                </c:pt>
                <c:pt idx="1428">
                  <c:v>8.2589285714285712</c:v>
                </c:pt>
                <c:pt idx="1429">
                  <c:v>9.3749999999999982</c:v>
                </c:pt>
                <c:pt idx="1430">
                  <c:v>10.491071428571427</c:v>
                </c:pt>
                <c:pt idx="1431">
                  <c:v>11.160714285714285</c:v>
                </c:pt>
                <c:pt idx="1432">
                  <c:v>11.830357142857142</c:v>
                </c:pt>
                <c:pt idx="1433">
                  <c:v>11.941964285714285</c:v>
                </c:pt>
                <c:pt idx="1434">
                  <c:v>11.941964285714285</c:v>
                </c:pt>
                <c:pt idx="1435">
                  <c:v>11.607142857142856</c:v>
                </c:pt>
                <c:pt idx="1436">
                  <c:v>11.049107142857142</c:v>
                </c:pt>
                <c:pt idx="1437">
                  <c:v>10.491071428571427</c:v>
                </c:pt>
                <c:pt idx="1438">
                  <c:v>9.4866071428571423</c:v>
                </c:pt>
                <c:pt idx="1439">
                  <c:v>8.7053571428571423</c:v>
                </c:pt>
                <c:pt idx="1440">
                  <c:v>7.9241071428571423</c:v>
                </c:pt>
                <c:pt idx="1441">
                  <c:v>6.9196428571428568</c:v>
                </c:pt>
                <c:pt idx="1442">
                  <c:v>6.0267857142857135</c:v>
                </c:pt>
                <c:pt idx="1443">
                  <c:v>5.6919642857142856</c:v>
                </c:pt>
                <c:pt idx="1444">
                  <c:v>6.6964285714285712</c:v>
                </c:pt>
                <c:pt idx="1445">
                  <c:v>7.3660714285714279</c:v>
                </c:pt>
                <c:pt idx="1446">
                  <c:v>8.0357142857142847</c:v>
                </c:pt>
                <c:pt idx="1447">
                  <c:v>8.3705357142857135</c:v>
                </c:pt>
                <c:pt idx="1448">
                  <c:v>8.7053571428571423</c:v>
                </c:pt>
                <c:pt idx="1449">
                  <c:v>8.928571428571427</c:v>
                </c:pt>
                <c:pt idx="1450">
                  <c:v>8.928571428571427</c:v>
                </c:pt>
                <c:pt idx="1451">
                  <c:v>9.1517857142857135</c:v>
                </c:pt>
                <c:pt idx="1452">
                  <c:v>9.2633928571428559</c:v>
                </c:pt>
                <c:pt idx="1453">
                  <c:v>9.3749999999999982</c:v>
                </c:pt>
                <c:pt idx="1454">
                  <c:v>9.5982142857142847</c:v>
                </c:pt>
                <c:pt idx="1455">
                  <c:v>9.5982142857142847</c:v>
                </c:pt>
                <c:pt idx="1456">
                  <c:v>9.5982142857142847</c:v>
                </c:pt>
                <c:pt idx="1457">
                  <c:v>9.1517857142857135</c:v>
                </c:pt>
                <c:pt idx="1458">
                  <c:v>8.8169642857142847</c:v>
                </c:pt>
                <c:pt idx="1459">
                  <c:v>8.3705357142857135</c:v>
                </c:pt>
                <c:pt idx="1460">
                  <c:v>7.8124999999999991</c:v>
                </c:pt>
                <c:pt idx="1461">
                  <c:v>7.2544642857142847</c:v>
                </c:pt>
                <c:pt idx="1462">
                  <c:v>6.2499999999999991</c:v>
                </c:pt>
                <c:pt idx="1463">
                  <c:v>5.5803571428571423</c:v>
                </c:pt>
                <c:pt idx="1464">
                  <c:v>6.0267857142857135</c:v>
                </c:pt>
                <c:pt idx="1465">
                  <c:v>6.6964285714285712</c:v>
                </c:pt>
                <c:pt idx="1466">
                  <c:v>7.1428571428571423</c:v>
                </c:pt>
                <c:pt idx="1467">
                  <c:v>7.8124999999999991</c:v>
                </c:pt>
                <c:pt idx="1468">
                  <c:v>7.8124999999999991</c:v>
                </c:pt>
                <c:pt idx="1469">
                  <c:v>7.2544642857142847</c:v>
                </c:pt>
                <c:pt idx="1470">
                  <c:v>6.8080357142857135</c:v>
                </c:pt>
                <c:pt idx="1471">
                  <c:v>6.4732142857142847</c:v>
                </c:pt>
                <c:pt idx="1472">
                  <c:v>6.2499999999999991</c:v>
                </c:pt>
                <c:pt idx="1473">
                  <c:v>6.4732142857142847</c:v>
                </c:pt>
                <c:pt idx="1474">
                  <c:v>6.6964285714285712</c:v>
                </c:pt>
                <c:pt idx="1475">
                  <c:v>6.9196428571428568</c:v>
                </c:pt>
                <c:pt idx="1476">
                  <c:v>7.0312499999999991</c:v>
                </c:pt>
                <c:pt idx="1477">
                  <c:v>6.9196428571428568</c:v>
                </c:pt>
                <c:pt idx="1478">
                  <c:v>6.5848214285714279</c:v>
                </c:pt>
                <c:pt idx="1479">
                  <c:v>6.0267857142857135</c:v>
                </c:pt>
                <c:pt idx="1480">
                  <c:v>5.4687499999999991</c:v>
                </c:pt>
                <c:pt idx="1481">
                  <c:v>5.5803571428571423</c:v>
                </c:pt>
                <c:pt idx="1482">
                  <c:v>6.2499999999999991</c:v>
                </c:pt>
                <c:pt idx="1483">
                  <c:v>7.1428571428571423</c:v>
                </c:pt>
                <c:pt idx="1484">
                  <c:v>7.3660714285714279</c:v>
                </c:pt>
                <c:pt idx="1485">
                  <c:v>7.8124999999999991</c:v>
                </c:pt>
                <c:pt idx="1486">
                  <c:v>7.8124999999999991</c:v>
                </c:pt>
                <c:pt idx="1487">
                  <c:v>7.5892857142857135</c:v>
                </c:pt>
                <c:pt idx="1488">
                  <c:v>7.1428571428571423</c:v>
                </c:pt>
                <c:pt idx="1489">
                  <c:v>6.4732142857142847</c:v>
                </c:pt>
                <c:pt idx="1490">
                  <c:v>5.9151785714285712</c:v>
                </c:pt>
                <c:pt idx="1491">
                  <c:v>5.4687499999999991</c:v>
                </c:pt>
                <c:pt idx="1492">
                  <c:v>5.4687499999999991</c:v>
                </c:pt>
                <c:pt idx="1493">
                  <c:v>6.0267857142857135</c:v>
                </c:pt>
                <c:pt idx="1494">
                  <c:v>6.4732142857142847</c:v>
                </c:pt>
                <c:pt idx="1495">
                  <c:v>7.1428571428571423</c:v>
                </c:pt>
                <c:pt idx="1496">
                  <c:v>7.4776785714285703</c:v>
                </c:pt>
                <c:pt idx="1497">
                  <c:v>7.5892857142857135</c:v>
                </c:pt>
                <c:pt idx="1498">
                  <c:v>7.8124999999999991</c:v>
                </c:pt>
                <c:pt idx="1499">
                  <c:v>7.5892857142857135</c:v>
                </c:pt>
                <c:pt idx="1500">
                  <c:v>7.1428571428571423</c:v>
                </c:pt>
                <c:pt idx="1501">
                  <c:v>6.8080357142857135</c:v>
                </c:pt>
                <c:pt idx="1502">
                  <c:v>6.4732142857142847</c:v>
                </c:pt>
                <c:pt idx="1503">
                  <c:v>6.2499999999999991</c:v>
                </c:pt>
                <c:pt idx="1504">
                  <c:v>6.0267857142857135</c:v>
                </c:pt>
                <c:pt idx="1505">
                  <c:v>6.0267857142857135</c:v>
                </c:pt>
                <c:pt idx="1506">
                  <c:v>6.0267857142857135</c:v>
                </c:pt>
                <c:pt idx="1507">
                  <c:v>6.1383928571428568</c:v>
                </c:pt>
                <c:pt idx="1508">
                  <c:v>6.3616071428571423</c:v>
                </c:pt>
                <c:pt idx="1509">
                  <c:v>6.4732142857142847</c:v>
                </c:pt>
                <c:pt idx="1510">
                  <c:v>6.6964285714285712</c:v>
                </c:pt>
                <c:pt idx="1511">
                  <c:v>6.9196428571428568</c:v>
                </c:pt>
                <c:pt idx="1512">
                  <c:v>6.9196428571428568</c:v>
                </c:pt>
                <c:pt idx="1513">
                  <c:v>7.1428571428571423</c:v>
                </c:pt>
                <c:pt idx="1514">
                  <c:v>7.1428571428571423</c:v>
                </c:pt>
                <c:pt idx="1515">
                  <c:v>7.1428571428571423</c:v>
                </c:pt>
                <c:pt idx="1516">
                  <c:v>7.3660714285714279</c:v>
                </c:pt>
                <c:pt idx="1517">
                  <c:v>7.3660714285714279</c:v>
                </c:pt>
                <c:pt idx="1518">
                  <c:v>7.2544642857142847</c:v>
                </c:pt>
                <c:pt idx="1519">
                  <c:v>7.1428571428571423</c:v>
                </c:pt>
                <c:pt idx="1520">
                  <c:v>6.8080357142857135</c:v>
                </c:pt>
                <c:pt idx="1521">
                  <c:v>6.3616071428571423</c:v>
                </c:pt>
                <c:pt idx="1522">
                  <c:v>6.0267857142857135</c:v>
                </c:pt>
                <c:pt idx="1523">
                  <c:v>5.9151785714285712</c:v>
                </c:pt>
                <c:pt idx="1524">
                  <c:v>6.0267857142857135</c:v>
                </c:pt>
                <c:pt idx="1525">
                  <c:v>6.4732142857142847</c:v>
                </c:pt>
                <c:pt idx="1526">
                  <c:v>6.9196428571428568</c:v>
                </c:pt>
                <c:pt idx="1527">
                  <c:v>7.1428571428571423</c:v>
                </c:pt>
                <c:pt idx="1528">
                  <c:v>7.1428571428571423</c:v>
                </c:pt>
                <c:pt idx="1529">
                  <c:v>7.0312499999999991</c:v>
                </c:pt>
                <c:pt idx="1530">
                  <c:v>6.9196428571428568</c:v>
                </c:pt>
                <c:pt idx="1531">
                  <c:v>6.8080357142857135</c:v>
                </c:pt>
                <c:pt idx="1532">
                  <c:v>6.6964285714285712</c:v>
                </c:pt>
                <c:pt idx="1533">
                  <c:v>6.3616071428571423</c:v>
                </c:pt>
                <c:pt idx="1534">
                  <c:v>6.3616071428571423</c:v>
                </c:pt>
                <c:pt idx="1535">
                  <c:v>6.3616071428571423</c:v>
                </c:pt>
                <c:pt idx="1536">
                  <c:v>6.6964285714285712</c:v>
                </c:pt>
                <c:pt idx="1537">
                  <c:v>7.1428571428571423</c:v>
                </c:pt>
                <c:pt idx="1538">
                  <c:v>7.5892857142857135</c:v>
                </c:pt>
                <c:pt idx="1539">
                  <c:v>7.8124999999999991</c:v>
                </c:pt>
                <c:pt idx="1540">
                  <c:v>7.5892857142857135</c:v>
                </c:pt>
                <c:pt idx="1541">
                  <c:v>7.1428571428571423</c:v>
                </c:pt>
                <c:pt idx="1542">
                  <c:v>6.5848214285714279</c:v>
                </c:pt>
                <c:pt idx="1543">
                  <c:v>5.8035714285714279</c:v>
                </c:pt>
                <c:pt idx="1544">
                  <c:v>5.5803571428571423</c:v>
                </c:pt>
                <c:pt idx="1545">
                  <c:v>5.5803571428571423</c:v>
                </c:pt>
                <c:pt idx="1546">
                  <c:v>6.1383928571428568</c:v>
                </c:pt>
                <c:pt idx="1547">
                  <c:v>6.5848214285714279</c:v>
                </c:pt>
                <c:pt idx="1548">
                  <c:v>7.1428571428571423</c:v>
                </c:pt>
                <c:pt idx="1549">
                  <c:v>7.5892857142857135</c:v>
                </c:pt>
                <c:pt idx="1550">
                  <c:v>7.9241071428571423</c:v>
                </c:pt>
                <c:pt idx="1551">
                  <c:v>8.0357142857142847</c:v>
                </c:pt>
                <c:pt idx="1552">
                  <c:v>7.8124999999999991</c:v>
                </c:pt>
                <c:pt idx="1553">
                  <c:v>7.3660714285714279</c:v>
                </c:pt>
                <c:pt idx="1554">
                  <c:v>6.8080357142857135</c:v>
                </c:pt>
                <c:pt idx="1555">
                  <c:v>6.1383928571428568</c:v>
                </c:pt>
                <c:pt idx="1556">
                  <c:v>6.0267857142857135</c:v>
                </c:pt>
                <c:pt idx="1557">
                  <c:v>6.0267857142857135</c:v>
                </c:pt>
                <c:pt idx="1558">
                  <c:v>6.0267857142857135</c:v>
                </c:pt>
                <c:pt idx="1559">
                  <c:v>6.2499999999999991</c:v>
                </c:pt>
                <c:pt idx="1560">
                  <c:v>6.2499999999999991</c:v>
                </c:pt>
                <c:pt idx="1561">
                  <c:v>6.2499999999999991</c:v>
                </c:pt>
                <c:pt idx="1562">
                  <c:v>6.2499999999999991</c:v>
                </c:pt>
                <c:pt idx="1563">
                  <c:v>6.4732142857142847</c:v>
                </c:pt>
                <c:pt idx="1564">
                  <c:v>6.3616071428571423</c:v>
                </c:pt>
                <c:pt idx="1565">
                  <c:v>6.2499999999999991</c:v>
                </c:pt>
                <c:pt idx="1566">
                  <c:v>6.4732142857142847</c:v>
                </c:pt>
                <c:pt idx="1567">
                  <c:v>6.5848214285714279</c:v>
                </c:pt>
                <c:pt idx="1568">
                  <c:v>6.9196428571428568</c:v>
                </c:pt>
                <c:pt idx="1569">
                  <c:v>6.9196428571428568</c:v>
                </c:pt>
                <c:pt idx="1570">
                  <c:v>6.9196428571428568</c:v>
                </c:pt>
                <c:pt idx="1571">
                  <c:v>6.9196428571428568</c:v>
                </c:pt>
                <c:pt idx="1572">
                  <c:v>6.5848214285714279</c:v>
                </c:pt>
                <c:pt idx="1573">
                  <c:v>6.3616071428571423</c:v>
                </c:pt>
                <c:pt idx="1574">
                  <c:v>5.9151785714285712</c:v>
                </c:pt>
                <c:pt idx="1575">
                  <c:v>5.6919642857142856</c:v>
                </c:pt>
                <c:pt idx="1576">
                  <c:v>5.8035714285714279</c:v>
                </c:pt>
                <c:pt idx="1577">
                  <c:v>6.0267857142857135</c:v>
                </c:pt>
                <c:pt idx="1578">
                  <c:v>6.5848214285714279</c:v>
                </c:pt>
                <c:pt idx="1579">
                  <c:v>7.1428571428571423</c:v>
                </c:pt>
                <c:pt idx="1580">
                  <c:v>7.8124999999999991</c:v>
                </c:pt>
                <c:pt idx="1581">
                  <c:v>8.2589285714285712</c:v>
                </c:pt>
                <c:pt idx="1582">
                  <c:v>8.4821428571428559</c:v>
                </c:pt>
                <c:pt idx="1583">
                  <c:v>8.59375</c:v>
                </c:pt>
                <c:pt idx="1584">
                  <c:v>8.4821428571428559</c:v>
                </c:pt>
                <c:pt idx="1585">
                  <c:v>8.147321428571427</c:v>
                </c:pt>
                <c:pt idx="1586">
                  <c:v>7.5892857142857135</c:v>
                </c:pt>
                <c:pt idx="1587">
                  <c:v>6.9196428571428568</c:v>
                </c:pt>
                <c:pt idx="1588">
                  <c:v>5.9151785714285712</c:v>
                </c:pt>
                <c:pt idx="1589">
                  <c:v>5.2455357142857135</c:v>
                </c:pt>
                <c:pt idx="1590">
                  <c:v>5.4687499999999991</c:v>
                </c:pt>
                <c:pt idx="1591">
                  <c:v>6.1383928571428568</c:v>
                </c:pt>
                <c:pt idx="1592">
                  <c:v>6.6964285714285712</c:v>
                </c:pt>
                <c:pt idx="1593">
                  <c:v>7.1428571428571423</c:v>
                </c:pt>
                <c:pt idx="1594">
                  <c:v>7.7008928571428568</c:v>
                </c:pt>
                <c:pt idx="1595">
                  <c:v>7.8124999999999991</c:v>
                </c:pt>
                <c:pt idx="1596">
                  <c:v>7.8124999999999991</c:v>
                </c:pt>
                <c:pt idx="1597">
                  <c:v>7.8124999999999991</c:v>
                </c:pt>
                <c:pt idx="1598">
                  <c:v>7.3660714285714279</c:v>
                </c:pt>
                <c:pt idx="1599">
                  <c:v>7.1428571428571423</c:v>
                </c:pt>
                <c:pt idx="1600">
                  <c:v>6.8080357142857135</c:v>
                </c:pt>
                <c:pt idx="1601">
                  <c:v>6.4732142857142847</c:v>
                </c:pt>
                <c:pt idx="1602">
                  <c:v>6.2499999999999991</c:v>
                </c:pt>
                <c:pt idx="1603">
                  <c:v>6.0267857142857135</c:v>
                </c:pt>
                <c:pt idx="1604">
                  <c:v>5.9151785714285712</c:v>
                </c:pt>
                <c:pt idx="1605">
                  <c:v>6.0267857142857135</c:v>
                </c:pt>
                <c:pt idx="1606">
                  <c:v>6.2499999999999991</c:v>
                </c:pt>
                <c:pt idx="1607">
                  <c:v>6.2499999999999991</c:v>
                </c:pt>
                <c:pt idx="1608">
                  <c:v>6.1383928571428568</c:v>
                </c:pt>
                <c:pt idx="1609">
                  <c:v>6.0267857142857135</c:v>
                </c:pt>
                <c:pt idx="1610">
                  <c:v>5.8035714285714279</c:v>
                </c:pt>
                <c:pt idx="1611">
                  <c:v>5.8035714285714279</c:v>
                </c:pt>
                <c:pt idx="1612">
                  <c:v>6.0267857142857135</c:v>
                </c:pt>
                <c:pt idx="1613">
                  <c:v>6.4732142857142847</c:v>
                </c:pt>
                <c:pt idx="1614">
                  <c:v>6.6964285714285712</c:v>
                </c:pt>
                <c:pt idx="1615">
                  <c:v>7.0312499999999991</c:v>
                </c:pt>
                <c:pt idx="1616">
                  <c:v>7.1428571428571423</c:v>
                </c:pt>
                <c:pt idx="1617">
                  <c:v>7.1428571428571423</c:v>
                </c:pt>
                <c:pt idx="1618">
                  <c:v>7.1428571428571423</c:v>
                </c:pt>
                <c:pt idx="1619">
                  <c:v>6.9196428571428568</c:v>
                </c:pt>
                <c:pt idx="1620">
                  <c:v>6.9196428571428568</c:v>
                </c:pt>
                <c:pt idx="1621">
                  <c:v>6.4732142857142847</c:v>
                </c:pt>
                <c:pt idx="1622">
                  <c:v>6.2499999999999991</c:v>
                </c:pt>
                <c:pt idx="1623">
                  <c:v>6.0267857142857135</c:v>
                </c:pt>
                <c:pt idx="1624">
                  <c:v>5.8035714285714279</c:v>
                </c:pt>
                <c:pt idx="1625">
                  <c:v>5.8035714285714279</c:v>
                </c:pt>
                <c:pt idx="1626">
                  <c:v>5.8035714285714279</c:v>
                </c:pt>
                <c:pt idx="1627">
                  <c:v>6.0267857142857135</c:v>
                </c:pt>
                <c:pt idx="1628">
                  <c:v>6.2499999999999991</c:v>
                </c:pt>
                <c:pt idx="1629">
                  <c:v>6.6964285714285712</c:v>
                </c:pt>
                <c:pt idx="1630">
                  <c:v>7.3660714285714279</c:v>
                </c:pt>
                <c:pt idx="1631">
                  <c:v>8.0357142857142847</c:v>
                </c:pt>
                <c:pt idx="1632">
                  <c:v>8.7053571428571423</c:v>
                </c:pt>
                <c:pt idx="1633">
                  <c:v>9.1517857142857135</c:v>
                </c:pt>
                <c:pt idx="1634">
                  <c:v>9.3749999999999982</c:v>
                </c:pt>
                <c:pt idx="1635">
                  <c:v>9.1517857142857135</c:v>
                </c:pt>
                <c:pt idx="1636">
                  <c:v>8.8169642857142847</c:v>
                </c:pt>
                <c:pt idx="1637">
                  <c:v>8.2589285714285712</c:v>
                </c:pt>
                <c:pt idx="1638">
                  <c:v>7.3660714285714279</c:v>
                </c:pt>
                <c:pt idx="1639">
                  <c:v>6.2499999999999991</c:v>
                </c:pt>
                <c:pt idx="1640">
                  <c:v>5.3571428571428568</c:v>
                </c:pt>
                <c:pt idx="1641">
                  <c:v>5.3571428571428568</c:v>
                </c:pt>
                <c:pt idx="1642">
                  <c:v>6.2499999999999991</c:v>
                </c:pt>
                <c:pt idx="1643">
                  <c:v>6.5848214285714279</c:v>
                </c:pt>
                <c:pt idx="1644">
                  <c:v>7.1428571428571423</c:v>
                </c:pt>
                <c:pt idx="1645">
                  <c:v>7.5892857142857135</c:v>
                </c:pt>
                <c:pt idx="1646">
                  <c:v>7.5892857142857135</c:v>
                </c:pt>
                <c:pt idx="1647">
                  <c:v>7.7008928571428568</c:v>
                </c:pt>
                <c:pt idx="1648">
                  <c:v>7.4776785714285703</c:v>
                </c:pt>
                <c:pt idx="1649">
                  <c:v>7.1428571428571423</c:v>
                </c:pt>
                <c:pt idx="1650">
                  <c:v>6.5848214285714279</c:v>
                </c:pt>
                <c:pt idx="1651">
                  <c:v>5.9151785714285712</c:v>
                </c:pt>
                <c:pt idx="1652">
                  <c:v>5.3571428571428568</c:v>
                </c:pt>
                <c:pt idx="1653">
                  <c:v>5.5803571428571423</c:v>
                </c:pt>
                <c:pt idx="1654">
                  <c:v>6.0267857142857135</c:v>
                </c:pt>
                <c:pt idx="1655">
                  <c:v>6.6964285714285712</c:v>
                </c:pt>
                <c:pt idx="1656">
                  <c:v>7.2544642857142847</c:v>
                </c:pt>
                <c:pt idx="1657">
                  <c:v>7.5892857142857135</c:v>
                </c:pt>
                <c:pt idx="1658">
                  <c:v>7.8124999999999991</c:v>
                </c:pt>
                <c:pt idx="1659">
                  <c:v>8.0357142857142847</c:v>
                </c:pt>
                <c:pt idx="1660">
                  <c:v>8.0357142857142847</c:v>
                </c:pt>
                <c:pt idx="1661">
                  <c:v>8.147321428571427</c:v>
                </c:pt>
                <c:pt idx="1662">
                  <c:v>8.0357142857142847</c:v>
                </c:pt>
                <c:pt idx="1663">
                  <c:v>7.8124999999999991</c:v>
                </c:pt>
                <c:pt idx="1664">
                  <c:v>7.3660714285714279</c:v>
                </c:pt>
                <c:pt idx="1665">
                  <c:v>7.0312499999999991</c:v>
                </c:pt>
                <c:pt idx="1666">
                  <c:v>6.6964285714285712</c:v>
                </c:pt>
                <c:pt idx="1667">
                  <c:v>6.3616071428571423</c:v>
                </c:pt>
                <c:pt idx="1668">
                  <c:v>6.2499999999999991</c:v>
                </c:pt>
                <c:pt idx="1669">
                  <c:v>6.2499999999999991</c:v>
                </c:pt>
                <c:pt idx="1670">
                  <c:v>6.1383928571428568</c:v>
                </c:pt>
                <c:pt idx="1671">
                  <c:v>6.1383928571428568</c:v>
                </c:pt>
                <c:pt idx="1672">
                  <c:v>6.2499999999999991</c:v>
                </c:pt>
                <c:pt idx="1673">
                  <c:v>6.3616071428571423</c:v>
                </c:pt>
                <c:pt idx="1674">
                  <c:v>6.4732142857142847</c:v>
                </c:pt>
                <c:pt idx="1675">
                  <c:v>6.4732142857142847</c:v>
                </c:pt>
                <c:pt idx="1676">
                  <c:v>6.8080357142857135</c:v>
                </c:pt>
                <c:pt idx="1677">
                  <c:v>7.1428571428571423</c:v>
                </c:pt>
                <c:pt idx="1678">
                  <c:v>7.5892857142857135</c:v>
                </c:pt>
                <c:pt idx="1679">
                  <c:v>7.9241071428571423</c:v>
                </c:pt>
                <c:pt idx="1680">
                  <c:v>8.3705357142857135</c:v>
                </c:pt>
                <c:pt idx="1681">
                  <c:v>8.59375</c:v>
                </c:pt>
                <c:pt idx="1682">
                  <c:v>8.7053571428571423</c:v>
                </c:pt>
                <c:pt idx="1683">
                  <c:v>8.8169642857142847</c:v>
                </c:pt>
                <c:pt idx="1684">
                  <c:v>8.7053571428571423</c:v>
                </c:pt>
                <c:pt idx="1685">
                  <c:v>8.7053571428571423</c:v>
                </c:pt>
                <c:pt idx="1686">
                  <c:v>8.59375</c:v>
                </c:pt>
                <c:pt idx="1687">
                  <c:v>8.3705357142857135</c:v>
                </c:pt>
                <c:pt idx="1688">
                  <c:v>8.0357142857142847</c:v>
                </c:pt>
                <c:pt idx="1689">
                  <c:v>7.4776785714285703</c:v>
                </c:pt>
                <c:pt idx="1690">
                  <c:v>6.4732142857142847</c:v>
                </c:pt>
                <c:pt idx="1691">
                  <c:v>5.4687499999999991</c:v>
                </c:pt>
                <c:pt idx="1692">
                  <c:v>5.1339285714285712</c:v>
                </c:pt>
                <c:pt idx="1693">
                  <c:v>5.5803571428571423</c:v>
                </c:pt>
                <c:pt idx="1694">
                  <c:v>6.9196428571428568</c:v>
                </c:pt>
                <c:pt idx="1695">
                  <c:v>8.2589285714285712</c:v>
                </c:pt>
                <c:pt idx="1696">
                  <c:v>9.3749999999999982</c:v>
                </c:pt>
                <c:pt idx="1697">
                  <c:v>10.379464285714285</c:v>
                </c:pt>
                <c:pt idx="1698">
                  <c:v>11.607142857142856</c:v>
                </c:pt>
                <c:pt idx="1699">
                  <c:v>12.946428571428569</c:v>
                </c:pt>
                <c:pt idx="1700">
                  <c:v>13.950892857142856</c:v>
                </c:pt>
                <c:pt idx="1701">
                  <c:v>14.732142857142856</c:v>
                </c:pt>
                <c:pt idx="1702">
                  <c:v>15.401785714285714</c:v>
                </c:pt>
                <c:pt idx="1703">
                  <c:v>15.736607142857141</c:v>
                </c:pt>
                <c:pt idx="1704">
                  <c:v>15.848214285714285</c:v>
                </c:pt>
                <c:pt idx="1705">
                  <c:v>15.848214285714285</c:v>
                </c:pt>
                <c:pt idx="1706">
                  <c:v>15.401785714285714</c:v>
                </c:pt>
                <c:pt idx="1707">
                  <c:v>14.732142857142856</c:v>
                </c:pt>
                <c:pt idx="1708">
                  <c:v>13.504464285714285</c:v>
                </c:pt>
                <c:pt idx="1709">
                  <c:v>12.276785714285714</c:v>
                </c:pt>
                <c:pt idx="1710">
                  <c:v>10.937499999999998</c:v>
                </c:pt>
                <c:pt idx="1711">
                  <c:v>9.4866071428571423</c:v>
                </c:pt>
                <c:pt idx="1712">
                  <c:v>7.8124999999999991</c:v>
                </c:pt>
                <c:pt idx="1713">
                  <c:v>6.0267857142857135</c:v>
                </c:pt>
                <c:pt idx="1714">
                  <c:v>6.4732142857142847</c:v>
                </c:pt>
                <c:pt idx="1715">
                  <c:v>7.7008928571428568</c:v>
                </c:pt>
                <c:pt idx="1716">
                  <c:v>8.7053571428571423</c:v>
                </c:pt>
                <c:pt idx="1717">
                  <c:v>9.5982142857142847</c:v>
                </c:pt>
                <c:pt idx="1718">
                  <c:v>10.044642857142856</c:v>
                </c:pt>
                <c:pt idx="1719">
                  <c:v>10.267857142857142</c:v>
                </c:pt>
                <c:pt idx="1720">
                  <c:v>10.379464285714285</c:v>
                </c:pt>
                <c:pt idx="1721">
                  <c:v>10.156249999999998</c:v>
                </c:pt>
                <c:pt idx="1722">
                  <c:v>9.8214285714285712</c:v>
                </c:pt>
                <c:pt idx="1723">
                  <c:v>9.1517857142857135</c:v>
                </c:pt>
                <c:pt idx="1724">
                  <c:v>8.4821428571428559</c:v>
                </c:pt>
                <c:pt idx="1725">
                  <c:v>8.0357142857142847</c:v>
                </c:pt>
                <c:pt idx="1726">
                  <c:v>7.3660714285714279</c:v>
                </c:pt>
                <c:pt idx="1727">
                  <c:v>6.6964285714285712</c:v>
                </c:pt>
                <c:pt idx="1728">
                  <c:v>6.3616071428571423</c:v>
                </c:pt>
                <c:pt idx="1729">
                  <c:v>6.2499999999999991</c:v>
                </c:pt>
                <c:pt idx="1730">
                  <c:v>6.3616071428571423</c:v>
                </c:pt>
                <c:pt idx="1731">
                  <c:v>6.2499999999999991</c:v>
                </c:pt>
                <c:pt idx="1732">
                  <c:v>5.9151785714285712</c:v>
                </c:pt>
                <c:pt idx="1733">
                  <c:v>5.6919642857142856</c:v>
                </c:pt>
                <c:pt idx="1734">
                  <c:v>5.5803571428571423</c:v>
                </c:pt>
                <c:pt idx="1735">
                  <c:v>5.5803571428571423</c:v>
                </c:pt>
                <c:pt idx="1736">
                  <c:v>5.9151785714285712</c:v>
                </c:pt>
                <c:pt idx="1737">
                  <c:v>6.4732142857142847</c:v>
                </c:pt>
                <c:pt idx="1738">
                  <c:v>6.8080357142857135</c:v>
                </c:pt>
                <c:pt idx="1739">
                  <c:v>6.9196428571428568</c:v>
                </c:pt>
                <c:pt idx="1740">
                  <c:v>6.6964285714285712</c:v>
                </c:pt>
                <c:pt idx="1741">
                  <c:v>6.3616071428571423</c:v>
                </c:pt>
                <c:pt idx="1742">
                  <c:v>6.0267857142857135</c:v>
                </c:pt>
                <c:pt idx="1743">
                  <c:v>5.8035714285714279</c:v>
                </c:pt>
                <c:pt idx="1744">
                  <c:v>5.8035714285714279</c:v>
                </c:pt>
                <c:pt idx="1745">
                  <c:v>6.0267857142857135</c:v>
                </c:pt>
                <c:pt idx="1746">
                  <c:v>6.5848214285714279</c:v>
                </c:pt>
                <c:pt idx="1747">
                  <c:v>6.9196428571428568</c:v>
                </c:pt>
                <c:pt idx="1748">
                  <c:v>7.2544642857142847</c:v>
                </c:pt>
                <c:pt idx="1749">
                  <c:v>7.2544642857142847</c:v>
                </c:pt>
                <c:pt idx="1750">
                  <c:v>7.2544642857142847</c:v>
                </c:pt>
                <c:pt idx="1751">
                  <c:v>6.8080357142857135</c:v>
                </c:pt>
                <c:pt idx="1752">
                  <c:v>6.5848214285714279</c:v>
                </c:pt>
                <c:pt idx="1753">
                  <c:v>6.4732142857142847</c:v>
                </c:pt>
                <c:pt idx="1754">
                  <c:v>6.3616071428571423</c:v>
                </c:pt>
                <c:pt idx="1755">
                  <c:v>6.1383928571428568</c:v>
                </c:pt>
                <c:pt idx="1756">
                  <c:v>6.2499999999999991</c:v>
                </c:pt>
                <c:pt idx="1757">
                  <c:v>6.0267857142857135</c:v>
                </c:pt>
                <c:pt idx="1758">
                  <c:v>6.1383928571428568</c:v>
                </c:pt>
                <c:pt idx="1759">
                  <c:v>5.9151785714285712</c:v>
                </c:pt>
                <c:pt idx="1760">
                  <c:v>5.8035714285714279</c:v>
                </c:pt>
                <c:pt idx="1761">
                  <c:v>5.8035714285714279</c:v>
                </c:pt>
                <c:pt idx="1762">
                  <c:v>5.9151785714285712</c:v>
                </c:pt>
                <c:pt idx="1763">
                  <c:v>6.0267857142857135</c:v>
                </c:pt>
                <c:pt idx="1764">
                  <c:v>6.1383928571428568</c:v>
                </c:pt>
                <c:pt idx="1765">
                  <c:v>6.2499999999999991</c:v>
                </c:pt>
                <c:pt idx="1766">
                  <c:v>6.2499999999999991</c:v>
                </c:pt>
                <c:pt idx="1767">
                  <c:v>6.0267857142857135</c:v>
                </c:pt>
                <c:pt idx="1768">
                  <c:v>6.0267857142857135</c:v>
                </c:pt>
                <c:pt idx="1769">
                  <c:v>5.8035714285714279</c:v>
                </c:pt>
                <c:pt idx="1770">
                  <c:v>5.9151785714285712</c:v>
                </c:pt>
                <c:pt idx="1771">
                  <c:v>6.0267857142857135</c:v>
                </c:pt>
                <c:pt idx="1772">
                  <c:v>6.2499999999999991</c:v>
                </c:pt>
                <c:pt idx="1773">
                  <c:v>6.5848214285714279</c:v>
                </c:pt>
                <c:pt idx="1774">
                  <c:v>6.9196428571428568</c:v>
                </c:pt>
                <c:pt idx="1775">
                  <c:v>7.4776785714285703</c:v>
                </c:pt>
                <c:pt idx="1776">
                  <c:v>7.8124999999999991</c:v>
                </c:pt>
                <c:pt idx="1777">
                  <c:v>8.0357142857142847</c:v>
                </c:pt>
                <c:pt idx="1778">
                  <c:v>8.0357142857142847</c:v>
                </c:pt>
                <c:pt idx="1779">
                  <c:v>8.0357142857142847</c:v>
                </c:pt>
                <c:pt idx="1780">
                  <c:v>7.8124999999999991</c:v>
                </c:pt>
                <c:pt idx="1781">
                  <c:v>7.1428571428571423</c:v>
                </c:pt>
                <c:pt idx="1782">
                  <c:v>6.6964285714285712</c:v>
                </c:pt>
                <c:pt idx="1783">
                  <c:v>6.0267857142857135</c:v>
                </c:pt>
                <c:pt idx="1784">
                  <c:v>5.6919642857142856</c:v>
                </c:pt>
                <c:pt idx="1785">
                  <c:v>5.5803571428571423</c:v>
                </c:pt>
                <c:pt idx="1786">
                  <c:v>6.0267857142857135</c:v>
                </c:pt>
                <c:pt idx="1787">
                  <c:v>6.6964285714285712</c:v>
                </c:pt>
                <c:pt idx="1788">
                  <c:v>7.3660714285714279</c:v>
                </c:pt>
                <c:pt idx="1789">
                  <c:v>7.4776785714285703</c:v>
                </c:pt>
                <c:pt idx="1790">
                  <c:v>7.4776785714285703</c:v>
                </c:pt>
                <c:pt idx="1791">
                  <c:v>7.1428571428571423</c:v>
                </c:pt>
                <c:pt idx="1792">
                  <c:v>6.8080357142857135</c:v>
                </c:pt>
                <c:pt idx="1793">
                  <c:v>6.2499999999999991</c:v>
                </c:pt>
                <c:pt idx="1794">
                  <c:v>5.9151785714285712</c:v>
                </c:pt>
                <c:pt idx="1795">
                  <c:v>5.6919642857142856</c:v>
                </c:pt>
                <c:pt idx="1796">
                  <c:v>5.9151785714285712</c:v>
                </c:pt>
                <c:pt idx="1797">
                  <c:v>6.4732142857142847</c:v>
                </c:pt>
                <c:pt idx="1798">
                  <c:v>6.6964285714285712</c:v>
                </c:pt>
                <c:pt idx="1799">
                  <c:v>7.1428571428571423</c:v>
                </c:pt>
                <c:pt idx="1800">
                  <c:v>7.4776785714285703</c:v>
                </c:pt>
                <c:pt idx="1801">
                  <c:v>7.9241071428571423</c:v>
                </c:pt>
                <c:pt idx="1802">
                  <c:v>8.2589285714285712</c:v>
                </c:pt>
                <c:pt idx="1803">
                  <c:v>8.3705357142857135</c:v>
                </c:pt>
                <c:pt idx="1804">
                  <c:v>8.2589285714285712</c:v>
                </c:pt>
                <c:pt idx="1805">
                  <c:v>7.9241071428571423</c:v>
                </c:pt>
                <c:pt idx="1806">
                  <c:v>7.1428571428571423</c:v>
                </c:pt>
                <c:pt idx="1807">
                  <c:v>6.2499999999999991</c:v>
                </c:pt>
                <c:pt idx="1808">
                  <c:v>5.4687499999999991</c:v>
                </c:pt>
                <c:pt idx="1809">
                  <c:v>6.0267857142857135</c:v>
                </c:pt>
                <c:pt idx="1810">
                  <c:v>6.5848214285714279</c:v>
                </c:pt>
                <c:pt idx="1811">
                  <c:v>7.1428571428571423</c:v>
                </c:pt>
                <c:pt idx="1812">
                  <c:v>7.5892857142857135</c:v>
                </c:pt>
                <c:pt idx="1813">
                  <c:v>7.8124999999999991</c:v>
                </c:pt>
                <c:pt idx="1814">
                  <c:v>7.5892857142857135</c:v>
                </c:pt>
                <c:pt idx="1815">
                  <c:v>7.3660714285714279</c:v>
                </c:pt>
                <c:pt idx="1816">
                  <c:v>6.6964285714285712</c:v>
                </c:pt>
                <c:pt idx="1817">
                  <c:v>5.8035714285714279</c:v>
                </c:pt>
                <c:pt idx="1818">
                  <c:v>5.5803571428571423</c:v>
                </c:pt>
                <c:pt idx="1819">
                  <c:v>6.4732142857142847</c:v>
                </c:pt>
                <c:pt idx="1820">
                  <c:v>7.3660714285714279</c:v>
                </c:pt>
                <c:pt idx="1821">
                  <c:v>8.2589285714285712</c:v>
                </c:pt>
                <c:pt idx="1822">
                  <c:v>8.8169642857142847</c:v>
                </c:pt>
                <c:pt idx="1823">
                  <c:v>9.1517857142857135</c:v>
                </c:pt>
                <c:pt idx="1824">
                  <c:v>9.3749999999999982</c:v>
                </c:pt>
                <c:pt idx="1825">
                  <c:v>9.3749999999999982</c:v>
                </c:pt>
                <c:pt idx="1826">
                  <c:v>9.2633928571428559</c:v>
                </c:pt>
                <c:pt idx="1827">
                  <c:v>9.0401785714285712</c:v>
                </c:pt>
                <c:pt idx="1828">
                  <c:v>8.7053571428571423</c:v>
                </c:pt>
                <c:pt idx="1829">
                  <c:v>8.2589285714285712</c:v>
                </c:pt>
                <c:pt idx="1830">
                  <c:v>7.4776785714285703</c:v>
                </c:pt>
                <c:pt idx="1831">
                  <c:v>6.6964285714285712</c:v>
                </c:pt>
                <c:pt idx="1832">
                  <c:v>5.9151785714285712</c:v>
                </c:pt>
                <c:pt idx="1833">
                  <c:v>5.8035714285714279</c:v>
                </c:pt>
                <c:pt idx="1834">
                  <c:v>5.8035714285714279</c:v>
                </c:pt>
                <c:pt idx="1835">
                  <c:v>6.0267857142857135</c:v>
                </c:pt>
                <c:pt idx="1836">
                  <c:v>6.2499999999999991</c:v>
                </c:pt>
                <c:pt idx="1837">
                  <c:v>6.2499999999999991</c:v>
                </c:pt>
                <c:pt idx="1838">
                  <c:v>6.2499999999999991</c:v>
                </c:pt>
                <c:pt idx="1839">
                  <c:v>6.2499999999999991</c:v>
                </c:pt>
                <c:pt idx="1840">
                  <c:v>6.1383928571428568</c:v>
                </c:pt>
                <c:pt idx="1841">
                  <c:v>6.0267857142857135</c:v>
                </c:pt>
                <c:pt idx="1842">
                  <c:v>6.0267857142857135</c:v>
                </c:pt>
                <c:pt idx="1843">
                  <c:v>6.2499999999999991</c:v>
                </c:pt>
                <c:pt idx="1844">
                  <c:v>6.3616071428571423</c:v>
                </c:pt>
                <c:pt idx="1845">
                  <c:v>6.5848214285714279</c:v>
                </c:pt>
                <c:pt idx="1846">
                  <c:v>6.4732142857142847</c:v>
                </c:pt>
                <c:pt idx="1847">
                  <c:v>6.6964285714285712</c:v>
                </c:pt>
                <c:pt idx="1848">
                  <c:v>6.8080357142857135</c:v>
                </c:pt>
                <c:pt idx="1849">
                  <c:v>7.0312499999999991</c:v>
                </c:pt>
                <c:pt idx="1850">
                  <c:v>7.1428571428571423</c:v>
                </c:pt>
                <c:pt idx="1851">
                  <c:v>7.1428571428571423</c:v>
                </c:pt>
                <c:pt idx="1852">
                  <c:v>7.0312499999999991</c:v>
                </c:pt>
                <c:pt idx="1853">
                  <c:v>6.9196428571428568</c:v>
                </c:pt>
                <c:pt idx="1854">
                  <c:v>6.6964285714285712</c:v>
                </c:pt>
                <c:pt idx="1855">
                  <c:v>6.6964285714285712</c:v>
                </c:pt>
                <c:pt idx="1856">
                  <c:v>6.5848214285714279</c:v>
                </c:pt>
                <c:pt idx="1857">
                  <c:v>6.5848214285714279</c:v>
                </c:pt>
                <c:pt idx="1858">
                  <c:v>6.6964285714285712</c:v>
                </c:pt>
                <c:pt idx="1859">
                  <c:v>6.6964285714285712</c:v>
                </c:pt>
                <c:pt idx="1860">
                  <c:v>6.6964285714285712</c:v>
                </c:pt>
                <c:pt idx="1861">
                  <c:v>6.5848214285714279</c:v>
                </c:pt>
                <c:pt idx="1862">
                  <c:v>6.6964285714285712</c:v>
                </c:pt>
                <c:pt idx="1863">
                  <c:v>6.6964285714285712</c:v>
                </c:pt>
                <c:pt idx="1864">
                  <c:v>6.6964285714285712</c:v>
                </c:pt>
                <c:pt idx="1865">
                  <c:v>6.6964285714285712</c:v>
                </c:pt>
                <c:pt idx="1866">
                  <c:v>6.6964285714285712</c:v>
                </c:pt>
                <c:pt idx="1867">
                  <c:v>7.0312499999999991</c:v>
                </c:pt>
                <c:pt idx="1868">
                  <c:v>7.3660714285714279</c:v>
                </c:pt>
                <c:pt idx="1869">
                  <c:v>7.3660714285714279</c:v>
                </c:pt>
                <c:pt idx="1870">
                  <c:v>7.5892857142857135</c:v>
                </c:pt>
                <c:pt idx="1871">
                  <c:v>7.8124999999999991</c:v>
                </c:pt>
                <c:pt idx="1872">
                  <c:v>8.0357142857142847</c:v>
                </c:pt>
                <c:pt idx="1873">
                  <c:v>8.2589285714285712</c:v>
                </c:pt>
                <c:pt idx="1874">
                  <c:v>8.7053571428571423</c:v>
                </c:pt>
                <c:pt idx="1875">
                  <c:v>8.928571428571427</c:v>
                </c:pt>
                <c:pt idx="1876">
                  <c:v>9.1517857142857135</c:v>
                </c:pt>
                <c:pt idx="1877">
                  <c:v>9.0401785714285712</c:v>
                </c:pt>
                <c:pt idx="1878">
                  <c:v>8.8169642857142847</c:v>
                </c:pt>
                <c:pt idx="1879">
                  <c:v>8.4821428571428559</c:v>
                </c:pt>
                <c:pt idx="1880">
                  <c:v>8.0357142857142847</c:v>
                </c:pt>
                <c:pt idx="1881">
                  <c:v>7.3660714285714279</c:v>
                </c:pt>
                <c:pt idx="1882">
                  <c:v>6.9196428571428568</c:v>
                </c:pt>
                <c:pt idx="1883">
                  <c:v>6.2499999999999991</c:v>
                </c:pt>
                <c:pt idx="1884">
                  <c:v>5.5803571428571423</c:v>
                </c:pt>
                <c:pt idx="1885">
                  <c:v>5.5803571428571423</c:v>
                </c:pt>
                <c:pt idx="1886">
                  <c:v>6.0267857142857135</c:v>
                </c:pt>
                <c:pt idx="1887">
                  <c:v>6.4732142857142847</c:v>
                </c:pt>
                <c:pt idx="1888">
                  <c:v>7.0312499999999991</c:v>
                </c:pt>
                <c:pt idx="1889">
                  <c:v>7.3660714285714279</c:v>
                </c:pt>
                <c:pt idx="1890">
                  <c:v>7.5892857142857135</c:v>
                </c:pt>
                <c:pt idx="1891">
                  <c:v>7.8124999999999991</c:v>
                </c:pt>
                <c:pt idx="1892">
                  <c:v>7.8124999999999991</c:v>
                </c:pt>
                <c:pt idx="1893">
                  <c:v>7.9241071428571423</c:v>
                </c:pt>
                <c:pt idx="1894">
                  <c:v>8.147321428571427</c:v>
                </c:pt>
                <c:pt idx="1895">
                  <c:v>8.4821428571428559</c:v>
                </c:pt>
                <c:pt idx="1896">
                  <c:v>8.7053571428571423</c:v>
                </c:pt>
                <c:pt idx="1897">
                  <c:v>8.7053571428571423</c:v>
                </c:pt>
                <c:pt idx="1898">
                  <c:v>8.4821428571428559</c:v>
                </c:pt>
                <c:pt idx="1899">
                  <c:v>8.2589285714285712</c:v>
                </c:pt>
                <c:pt idx="1900">
                  <c:v>7.8124999999999991</c:v>
                </c:pt>
                <c:pt idx="1901">
                  <c:v>7.1428571428571423</c:v>
                </c:pt>
                <c:pt idx="1902">
                  <c:v>6.4732142857142847</c:v>
                </c:pt>
                <c:pt idx="1903">
                  <c:v>5.8035714285714279</c:v>
                </c:pt>
                <c:pt idx="1904">
                  <c:v>5.6919642857142856</c:v>
                </c:pt>
                <c:pt idx="1905">
                  <c:v>5.9151785714285712</c:v>
                </c:pt>
                <c:pt idx="1906">
                  <c:v>6.4732142857142847</c:v>
                </c:pt>
                <c:pt idx="1907">
                  <c:v>6.9196428571428568</c:v>
                </c:pt>
                <c:pt idx="1908">
                  <c:v>7.2544642857142847</c:v>
                </c:pt>
                <c:pt idx="1909">
                  <c:v>7.1428571428571423</c:v>
                </c:pt>
                <c:pt idx="1910">
                  <c:v>7.1428571428571423</c:v>
                </c:pt>
                <c:pt idx="1911">
                  <c:v>6.9196428571428568</c:v>
                </c:pt>
                <c:pt idx="1912">
                  <c:v>6.6964285714285712</c:v>
                </c:pt>
                <c:pt idx="1913">
                  <c:v>6.4732142857142847</c:v>
                </c:pt>
                <c:pt idx="1914">
                  <c:v>6.4732142857142847</c:v>
                </c:pt>
                <c:pt idx="1915">
                  <c:v>6.9196428571428568</c:v>
                </c:pt>
                <c:pt idx="1916">
                  <c:v>7.3660714285714279</c:v>
                </c:pt>
                <c:pt idx="1917">
                  <c:v>8.147321428571427</c:v>
                </c:pt>
                <c:pt idx="1918">
                  <c:v>8.4821428571428559</c:v>
                </c:pt>
                <c:pt idx="1919">
                  <c:v>8.928571428571427</c:v>
                </c:pt>
                <c:pt idx="1920">
                  <c:v>9.0401785714285712</c:v>
                </c:pt>
                <c:pt idx="1921">
                  <c:v>9.0401785714285712</c:v>
                </c:pt>
                <c:pt idx="1922">
                  <c:v>8.928571428571427</c:v>
                </c:pt>
                <c:pt idx="1923">
                  <c:v>8.59375</c:v>
                </c:pt>
                <c:pt idx="1924">
                  <c:v>8.147321428571427</c:v>
                </c:pt>
                <c:pt idx="1925">
                  <c:v>7.5892857142857135</c:v>
                </c:pt>
                <c:pt idx="1926">
                  <c:v>7.0312499999999991</c:v>
                </c:pt>
                <c:pt idx="1927">
                  <c:v>6.4732142857142847</c:v>
                </c:pt>
                <c:pt idx="1928">
                  <c:v>6.0267857142857135</c:v>
                </c:pt>
                <c:pt idx="1929">
                  <c:v>5.8035714285714279</c:v>
                </c:pt>
                <c:pt idx="1930">
                  <c:v>5.9151785714285712</c:v>
                </c:pt>
                <c:pt idx="1931">
                  <c:v>6.4732142857142847</c:v>
                </c:pt>
                <c:pt idx="1932">
                  <c:v>7.1428571428571423</c:v>
                </c:pt>
                <c:pt idx="1933">
                  <c:v>7.5892857142857135</c:v>
                </c:pt>
                <c:pt idx="1934">
                  <c:v>7.9241071428571423</c:v>
                </c:pt>
                <c:pt idx="1935">
                  <c:v>8.147321428571427</c:v>
                </c:pt>
                <c:pt idx="1936">
                  <c:v>8.2589285714285712</c:v>
                </c:pt>
                <c:pt idx="1937">
                  <c:v>8.4821428571428559</c:v>
                </c:pt>
                <c:pt idx="1938">
                  <c:v>8.4821428571428559</c:v>
                </c:pt>
                <c:pt idx="1939">
                  <c:v>8.4821428571428559</c:v>
                </c:pt>
                <c:pt idx="1940">
                  <c:v>8.3705357142857135</c:v>
                </c:pt>
                <c:pt idx="1941">
                  <c:v>7.8124999999999991</c:v>
                </c:pt>
                <c:pt idx="1942">
                  <c:v>7.2544642857142847</c:v>
                </c:pt>
                <c:pt idx="1943">
                  <c:v>6.6964285714285712</c:v>
                </c:pt>
                <c:pt idx="1944">
                  <c:v>6.0267857142857135</c:v>
                </c:pt>
                <c:pt idx="1945">
                  <c:v>5.4687499999999991</c:v>
                </c:pt>
                <c:pt idx="1946">
                  <c:v>5.5803571428571423</c:v>
                </c:pt>
                <c:pt idx="1947">
                  <c:v>6.0267857142857135</c:v>
                </c:pt>
                <c:pt idx="1948">
                  <c:v>6.8080357142857135</c:v>
                </c:pt>
                <c:pt idx="1949">
                  <c:v>7.1428571428571423</c:v>
                </c:pt>
                <c:pt idx="1950">
                  <c:v>7.1428571428571423</c:v>
                </c:pt>
                <c:pt idx="1951">
                  <c:v>6.9196428571428568</c:v>
                </c:pt>
                <c:pt idx="1952">
                  <c:v>6.2499999999999991</c:v>
                </c:pt>
                <c:pt idx="1953">
                  <c:v>5.8035714285714279</c:v>
                </c:pt>
                <c:pt idx="1954">
                  <c:v>5.5803571428571423</c:v>
                </c:pt>
                <c:pt idx="1955">
                  <c:v>5.6919642857142856</c:v>
                </c:pt>
                <c:pt idx="1956">
                  <c:v>5.8035714285714279</c:v>
                </c:pt>
                <c:pt idx="1957">
                  <c:v>6.1383928571428568</c:v>
                </c:pt>
                <c:pt idx="1958">
                  <c:v>6.6964285714285712</c:v>
                </c:pt>
                <c:pt idx="1959">
                  <c:v>7.1428571428571423</c:v>
                </c:pt>
                <c:pt idx="1960">
                  <c:v>7.3660714285714279</c:v>
                </c:pt>
                <c:pt idx="1961">
                  <c:v>7.5892857142857135</c:v>
                </c:pt>
                <c:pt idx="1962">
                  <c:v>7.1428571428571423</c:v>
                </c:pt>
                <c:pt idx="1963">
                  <c:v>6.8080357142857135</c:v>
                </c:pt>
                <c:pt idx="1964">
                  <c:v>6.0267857142857135</c:v>
                </c:pt>
                <c:pt idx="1965">
                  <c:v>5.2455357142857135</c:v>
                </c:pt>
                <c:pt idx="1966">
                  <c:v>5.3571428571428568</c:v>
                </c:pt>
                <c:pt idx="1967">
                  <c:v>5.6919642857142856</c:v>
                </c:pt>
                <c:pt idx="1968">
                  <c:v>6.4732142857142847</c:v>
                </c:pt>
                <c:pt idx="1969">
                  <c:v>6.6964285714285712</c:v>
                </c:pt>
                <c:pt idx="1970">
                  <c:v>6.9196428571428568</c:v>
                </c:pt>
                <c:pt idx="1971">
                  <c:v>6.9196428571428568</c:v>
                </c:pt>
                <c:pt idx="1972">
                  <c:v>6.8080357142857135</c:v>
                </c:pt>
                <c:pt idx="1973">
                  <c:v>6.6964285714285712</c:v>
                </c:pt>
                <c:pt idx="1974">
                  <c:v>6.4732142857142847</c:v>
                </c:pt>
                <c:pt idx="1975">
                  <c:v>6.3616071428571423</c:v>
                </c:pt>
                <c:pt idx="1976">
                  <c:v>6.2499999999999991</c:v>
                </c:pt>
                <c:pt idx="1977">
                  <c:v>6.2499999999999991</c:v>
                </c:pt>
                <c:pt idx="1978">
                  <c:v>6.3616071428571423</c:v>
                </c:pt>
                <c:pt idx="1979">
                  <c:v>6.2499999999999991</c:v>
                </c:pt>
                <c:pt idx="1980">
                  <c:v>6.2499999999999991</c:v>
                </c:pt>
                <c:pt idx="1981">
                  <c:v>6.2499999999999991</c:v>
                </c:pt>
                <c:pt idx="1982">
                  <c:v>6.1383928571428568</c:v>
                </c:pt>
                <c:pt idx="1983">
                  <c:v>6.0267857142857135</c:v>
                </c:pt>
                <c:pt idx="1984">
                  <c:v>5.9151785714285712</c:v>
                </c:pt>
                <c:pt idx="1985">
                  <c:v>6.0267857142857135</c:v>
                </c:pt>
                <c:pt idx="1986">
                  <c:v>6.1383928571428568</c:v>
                </c:pt>
                <c:pt idx="1987">
                  <c:v>6.4732142857142847</c:v>
                </c:pt>
                <c:pt idx="1988">
                  <c:v>6.6964285714285712</c:v>
                </c:pt>
                <c:pt idx="1989">
                  <c:v>6.9196428571428568</c:v>
                </c:pt>
                <c:pt idx="1990">
                  <c:v>6.9196428571428568</c:v>
                </c:pt>
                <c:pt idx="1991">
                  <c:v>6.8080357142857135</c:v>
                </c:pt>
                <c:pt idx="1992">
                  <c:v>6.6964285714285712</c:v>
                </c:pt>
                <c:pt idx="1993">
                  <c:v>6.5848214285714279</c:v>
                </c:pt>
                <c:pt idx="1994">
                  <c:v>6.4732142857142847</c:v>
                </c:pt>
                <c:pt idx="1995">
                  <c:v>6.4732142857142847</c:v>
                </c:pt>
                <c:pt idx="1996">
                  <c:v>6.2499999999999991</c:v>
                </c:pt>
                <c:pt idx="1997">
                  <c:v>6.0267857142857135</c:v>
                </c:pt>
                <c:pt idx="1998">
                  <c:v>6.0267857142857135</c:v>
                </c:pt>
                <c:pt idx="1999">
                  <c:v>6.0267857142857135</c:v>
                </c:pt>
                <c:pt idx="2000">
                  <c:v>6.3616071428571423</c:v>
                </c:pt>
                <c:pt idx="2001">
                  <c:v>5.3571428571428568</c:v>
                </c:pt>
                <c:pt idx="2002">
                  <c:v>6.0267857142857135</c:v>
                </c:pt>
                <c:pt idx="2003">
                  <c:v>6.4732142857142847</c:v>
                </c:pt>
                <c:pt idx="2004">
                  <c:v>7.1428571428571423</c:v>
                </c:pt>
                <c:pt idx="2005">
                  <c:v>8.0357142857142847</c:v>
                </c:pt>
                <c:pt idx="2006">
                  <c:v>8.928571428571427</c:v>
                </c:pt>
                <c:pt idx="2007">
                  <c:v>9.8214285714285712</c:v>
                </c:pt>
                <c:pt idx="2008">
                  <c:v>10.937499999999998</c:v>
                </c:pt>
                <c:pt idx="2009">
                  <c:v>11.718749999999998</c:v>
                </c:pt>
                <c:pt idx="2010">
                  <c:v>12.499999999999998</c:v>
                </c:pt>
                <c:pt idx="2011">
                  <c:v>12.946428571428569</c:v>
                </c:pt>
                <c:pt idx="2012">
                  <c:v>13.169642857142856</c:v>
                </c:pt>
                <c:pt idx="2013">
                  <c:v>13.281249999999998</c:v>
                </c:pt>
                <c:pt idx="2014">
                  <c:v>12.946428571428569</c:v>
                </c:pt>
                <c:pt idx="2015">
                  <c:v>12.388392857142856</c:v>
                </c:pt>
                <c:pt idx="2016">
                  <c:v>11.607142857142856</c:v>
                </c:pt>
                <c:pt idx="2017">
                  <c:v>10.825892857142856</c:v>
                </c:pt>
                <c:pt idx="2018">
                  <c:v>9.9330357142857135</c:v>
                </c:pt>
                <c:pt idx="2019">
                  <c:v>9.1517857142857135</c:v>
                </c:pt>
                <c:pt idx="2020">
                  <c:v>8.2589285714285712</c:v>
                </c:pt>
                <c:pt idx="2021">
                  <c:v>7.1428571428571423</c:v>
                </c:pt>
                <c:pt idx="2022">
                  <c:v>5.8035714285714279</c:v>
                </c:pt>
                <c:pt idx="2023">
                  <c:v>4.9107142857142856</c:v>
                </c:pt>
                <c:pt idx="2024">
                  <c:v>5.0223214285714279</c:v>
                </c:pt>
                <c:pt idx="2025">
                  <c:v>6.2499999999999991</c:v>
                </c:pt>
                <c:pt idx="2026">
                  <c:v>7.2544642857142847</c:v>
                </c:pt>
                <c:pt idx="2027">
                  <c:v>8.2589285714285712</c:v>
                </c:pt>
                <c:pt idx="2028">
                  <c:v>8.8169642857142847</c:v>
                </c:pt>
                <c:pt idx="2029">
                  <c:v>8.928571428571427</c:v>
                </c:pt>
                <c:pt idx="2030">
                  <c:v>8.928571428571427</c:v>
                </c:pt>
                <c:pt idx="2031">
                  <c:v>8.7053571428571423</c:v>
                </c:pt>
                <c:pt idx="2032">
                  <c:v>8.147321428571427</c:v>
                </c:pt>
                <c:pt idx="2033">
                  <c:v>7.5892857142857135</c:v>
                </c:pt>
                <c:pt idx="2034">
                  <c:v>7.1428571428571423</c:v>
                </c:pt>
                <c:pt idx="2035">
                  <c:v>6.6964285714285712</c:v>
                </c:pt>
                <c:pt idx="2036">
                  <c:v>6.3616071428571423</c:v>
                </c:pt>
                <c:pt idx="2037">
                  <c:v>6.0267857142857135</c:v>
                </c:pt>
                <c:pt idx="2038">
                  <c:v>6.1383928571428568</c:v>
                </c:pt>
                <c:pt idx="2039">
                  <c:v>6.6964285714285712</c:v>
                </c:pt>
                <c:pt idx="2040">
                  <c:v>7.1428571428571423</c:v>
                </c:pt>
                <c:pt idx="2041">
                  <c:v>7.5892857142857135</c:v>
                </c:pt>
                <c:pt idx="2042">
                  <c:v>8.0357142857142847</c:v>
                </c:pt>
                <c:pt idx="2043">
                  <c:v>8.4821428571428559</c:v>
                </c:pt>
                <c:pt idx="2044">
                  <c:v>8.7053571428571423</c:v>
                </c:pt>
                <c:pt idx="2045">
                  <c:v>8.928571428571427</c:v>
                </c:pt>
                <c:pt idx="2046">
                  <c:v>8.8169642857142847</c:v>
                </c:pt>
                <c:pt idx="2047">
                  <c:v>8.4821428571428559</c:v>
                </c:pt>
                <c:pt idx="2048">
                  <c:v>8.4821428571428559</c:v>
                </c:pt>
                <c:pt idx="2049">
                  <c:v>8.2589285714285712</c:v>
                </c:pt>
                <c:pt idx="2050">
                  <c:v>7.8124999999999991</c:v>
                </c:pt>
                <c:pt idx="2051">
                  <c:v>7.4776785714285703</c:v>
                </c:pt>
                <c:pt idx="2052">
                  <c:v>6.9196428571428568</c:v>
                </c:pt>
                <c:pt idx="2053">
                  <c:v>6.3616071428571423</c:v>
                </c:pt>
                <c:pt idx="2054">
                  <c:v>6.2499999999999991</c:v>
                </c:pt>
                <c:pt idx="2055">
                  <c:v>6.2499999999999991</c:v>
                </c:pt>
                <c:pt idx="2056">
                  <c:v>6.4732142857142847</c:v>
                </c:pt>
                <c:pt idx="2057">
                  <c:v>6.8080357142857135</c:v>
                </c:pt>
                <c:pt idx="2058">
                  <c:v>7.3660714285714279</c:v>
                </c:pt>
                <c:pt idx="2059">
                  <c:v>7.8124999999999991</c:v>
                </c:pt>
                <c:pt idx="2060">
                  <c:v>8.2589285714285712</c:v>
                </c:pt>
                <c:pt idx="2061">
                  <c:v>8.8169642857142847</c:v>
                </c:pt>
                <c:pt idx="2062">
                  <c:v>9.0401785714285712</c:v>
                </c:pt>
                <c:pt idx="2063">
                  <c:v>9.5982142857142847</c:v>
                </c:pt>
                <c:pt idx="2064">
                  <c:v>10.044642857142856</c:v>
                </c:pt>
                <c:pt idx="2065">
                  <c:v>10.379464285714285</c:v>
                </c:pt>
                <c:pt idx="2066">
                  <c:v>10.491071428571427</c:v>
                </c:pt>
                <c:pt idx="2067">
                  <c:v>10.602678571428571</c:v>
                </c:pt>
                <c:pt idx="2068">
                  <c:v>10.491071428571427</c:v>
                </c:pt>
                <c:pt idx="2069">
                  <c:v>10.602678571428571</c:v>
                </c:pt>
                <c:pt idx="2070">
                  <c:v>10.602678571428571</c:v>
                </c:pt>
                <c:pt idx="2071">
                  <c:v>10.602678571428571</c:v>
                </c:pt>
                <c:pt idx="2072">
                  <c:v>10.491071428571427</c:v>
                </c:pt>
                <c:pt idx="2073">
                  <c:v>10.267857142857142</c:v>
                </c:pt>
                <c:pt idx="2074">
                  <c:v>9.709821428571427</c:v>
                </c:pt>
                <c:pt idx="2075">
                  <c:v>9.1517857142857135</c:v>
                </c:pt>
                <c:pt idx="2076">
                  <c:v>8.7053571428571423</c:v>
                </c:pt>
                <c:pt idx="2077">
                  <c:v>8.3705357142857135</c:v>
                </c:pt>
                <c:pt idx="2078">
                  <c:v>8.0357142857142847</c:v>
                </c:pt>
                <c:pt idx="2079">
                  <c:v>7.8124999999999991</c:v>
                </c:pt>
                <c:pt idx="2080">
                  <c:v>7.4776785714285703</c:v>
                </c:pt>
                <c:pt idx="2081">
                  <c:v>7.2544642857142847</c:v>
                </c:pt>
                <c:pt idx="2082">
                  <c:v>7.1428571428571423</c:v>
                </c:pt>
                <c:pt idx="2083">
                  <c:v>6.8080357142857135</c:v>
                </c:pt>
                <c:pt idx="2084">
                  <c:v>6.5848214285714279</c:v>
                </c:pt>
                <c:pt idx="2085">
                  <c:v>6.3616071428571423</c:v>
                </c:pt>
                <c:pt idx="2086">
                  <c:v>5.9151785714285712</c:v>
                </c:pt>
                <c:pt idx="2087">
                  <c:v>5.5803571428571423</c:v>
                </c:pt>
                <c:pt idx="2088">
                  <c:v>5.4687499999999991</c:v>
                </c:pt>
                <c:pt idx="2089">
                  <c:v>5.8035714285714279</c:v>
                </c:pt>
                <c:pt idx="2090">
                  <c:v>6.2499999999999991</c:v>
                </c:pt>
                <c:pt idx="2091">
                  <c:v>6.9196428571428568</c:v>
                </c:pt>
                <c:pt idx="2092">
                  <c:v>7.5892857142857135</c:v>
                </c:pt>
                <c:pt idx="2093">
                  <c:v>8.147321428571427</c:v>
                </c:pt>
                <c:pt idx="2094">
                  <c:v>8.8169642857142847</c:v>
                </c:pt>
                <c:pt idx="2095">
                  <c:v>9.0401785714285712</c:v>
                </c:pt>
                <c:pt idx="2096">
                  <c:v>9.1517857142857135</c:v>
                </c:pt>
                <c:pt idx="2097">
                  <c:v>9.2633928571428559</c:v>
                </c:pt>
                <c:pt idx="2098">
                  <c:v>9.1517857142857135</c:v>
                </c:pt>
                <c:pt idx="2099">
                  <c:v>9.0401785714285712</c:v>
                </c:pt>
                <c:pt idx="2100">
                  <c:v>8.4821428571428559</c:v>
                </c:pt>
                <c:pt idx="2101">
                  <c:v>7.9241071428571423</c:v>
                </c:pt>
                <c:pt idx="2102">
                  <c:v>7.3660714285714279</c:v>
                </c:pt>
                <c:pt idx="2103">
                  <c:v>6.5848214285714279</c:v>
                </c:pt>
                <c:pt idx="2104">
                  <c:v>6.0267857142857135</c:v>
                </c:pt>
                <c:pt idx="2105">
                  <c:v>5.3571428571428568</c:v>
                </c:pt>
                <c:pt idx="2106">
                  <c:v>5.5803571428571423</c:v>
                </c:pt>
                <c:pt idx="2107">
                  <c:v>6.2499999999999991</c:v>
                </c:pt>
                <c:pt idx="2108">
                  <c:v>7.0312499999999991</c:v>
                </c:pt>
                <c:pt idx="2109">
                  <c:v>7.7008928571428568</c:v>
                </c:pt>
                <c:pt idx="2110">
                  <c:v>8.0357142857142847</c:v>
                </c:pt>
                <c:pt idx="2111">
                  <c:v>7.9241071428571423</c:v>
                </c:pt>
                <c:pt idx="2112">
                  <c:v>7.4776785714285703</c:v>
                </c:pt>
                <c:pt idx="2113">
                  <c:v>6.4732142857142847</c:v>
                </c:pt>
                <c:pt idx="2114">
                  <c:v>5.8035714285714279</c:v>
                </c:pt>
                <c:pt idx="2115">
                  <c:v>5.3571428571428568</c:v>
                </c:pt>
                <c:pt idx="2116">
                  <c:v>5.3571428571428568</c:v>
                </c:pt>
                <c:pt idx="2117">
                  <c:v>6.0267857142857135</c:v>
                </c:pt>
                <c:pt idx="2118">
                  <c:v>6.9196428571428568</c:v>
                </c:pt>
                <c:pt idx="2119">
                  <c:v>7.3660714285714279</c:v>
                </c:pt>
                <c:pt idx="2120">
                  <c:v>7.1428571428571423</c:v>
                </c:pt>
                <c:pt idx="2121">
                  <c:v>6.4732142857142847</c:v>
                </c:pt>
                <c:pt idx="2122">
                  <c:v>5.9151785714285712</c:v>
                </c:pt>
                <c:pt idx="2123">
                  <c:v>5.5803571428571423</c:v>
                </c:pt>
                <c:pt idx="2124">
                  <c:v>5.8035714285714279</c:v>
                </c:pt>
                <c:pt idx="2125">
                  <c:v>6.2499999999999991</c:v>
                </c:pt>
                <c:pt idx="2126">
                  <c:v>6.3616071428571423</c:v>
                </c:pt>
                <c:pt idx="2127">
                  <c:v>6.3616071428571423</c:v>
                </c:pt>
                <c:pt idx="2128">
                  <c:v>6.3616071428571423</c:v>
                </c:pt>
                <c:pt idx="2129">
                  <c:v>6.2499999999999991</c:v>
                </c:pt>
                <c:pt idx="2130">
                  <c:v>6.0267857142857135</c:v>
                </c:pt>
                <c:pt idx="2131">
                  <c:v>6.2499999999999991</c:v>
                </c:pt>
                <c:pt idx="2132">
                  <c:v>6.3616071428571423</c:v>
                </c:pt>
                <c:pt idx="2133">
                  <c:v>6.6964285714285712</c:v>
                </c:pt>
                <c:pt idx="2134">
                  <c:v>6.8080357142857135</c:v>
                </c:pt>
                <c:pt idx="2135">
                  <c:v>6.4732142857142847</c:v>
                </c:pt>
                <c:pt idx="2136">
                  <c:v>6.0267857142857135</c:v>
                </c:pt>
                <c:pt idx="2137">
                  <c:v>5.5803571428571423</c:v>
                </c:pt>
                <c:pt idx="2138">
                  <c:v>5.3571428571428568</c:v>
                </c:pt>
                <c:pt idx="2139">
                  <c:v>5.9151785714285712</c:v>
                </c:pt>
                <c:pt idx="2140">
                  <c:v>6.5848214285714279</c:v>
                </c:pt>
                <c:pt idx="2141">
                  <c:v>6.9196428571428568</c:v>
                </c:pt>
                <c:pt idx="2142">
                  <c:v>7.1428571428571423</c:v>
                </c:pt>
                <c:pt idx="2143">
                  <c:v>6.9196428571428568</c:v>
                </c:pt>
                <c:pt idx="2144">
                  <c:v>6.5848214285714279</c:v>
                </c:pt>
                <c:pt idx="2145">
                  <c:v>6.2499999999999991</c:v>
                </c:pt>
                <c:pt idx="2146">
                  <c:v>6.0267857142857135</c:v>
                </c:pt>
                <c:pt idx="2147">
                  <c:v>5.9151785714285712</c:v>
                </c:pt>
                <c:pt idx="2148">
                  <c:v>5.9151785714285712</c:v>
                </c:pt>
                <c:pt idx="2149">
                  <c:v>6.2499999999999991</c:v>
                </c:pt>
                <c:pt idx="2150">
                  <c:v>6.0267857142857135</c:v>
                </c:pt>
                <c:pt idx="2151">
                  <c:v>6.2499999999999991</c:v>
                </c:pt>
                <c:pt idx="2152">
                  <c:v>6.4732142857142847</c:v>
                </c:pt>
                <c:pt idx="2153">
                  <c:v>6.6964285714285712</c:v>
                </c:pt>
                <c:pt idx="2154">
                  <c:v>6.9196428571428568</c:v>
                </c:pt>
                <c:pt idx="2155">
                  <c:v>7.1428571428571423</c:v>
                </c:pt>
                <c:pt idx="2156">
                  <c:v>7.4776785714285703</c:v>
                </c:pt>
                <c:pt idx="2157">
                  <c:v>7.4776785714285703</c:v>
                </c:pt>
                <c:pt idx="2158">
                  <c:v>7.5892857142857135</c:v>
                </c:pt>
                <c:pt idx="2159">
                  <c:v>7.1428571428571423</c:v>
                </c:pt>
                <c:pt idx="2160">
                  <c:v>6.9196428571428568</c:v>
                </c:pt>
                <c:pt idx="2161">
                  <c:v>6.3616071428571423</c:v>
                </c:pt>
                <c:pt idx="2162">
                  <c:v>5.9151785714285712</c:v>
                </c:pt>
                <c:pt idx="2163">
                  <c:v>5.6919642857142856</c:v>
                </c:pt>
                <c:pt idx="2164">
                  <c:v>5.8035714285714279</c:v>
                </c:pt>
                <c:pt idx="2165">
                  <c:v>5.9151785714285712</c:v>
                </c:pt>
                <c:pt idx="2166">
                  <c:v>6.4732142857142847</c:v>
                </c:pt>
                <c:pt idx="2167">
                  <c:v>7.3660714285714279</c:v>
                </c:pt>
                <c:pt idx="2168">
                  <c:v>8.7053571428571423</c:v>
                </c:pt>
                <c:pt idx="2169">
                  <c:v>9.8214285714285712</c:v>
                </c:pt>
                <c:pt idx="2170">
                  <c:v>10.714285714285714</c:v>
                </c:pt>
                <c:pt idx="2171">
                  <c:v>10.825892857142856</c:v>
                </c:pt>
                <c:pt idx="2172">
                  <c:v>10.825892857142856</c:v>
                </c:pt>
                <c:pt idx="2173">
                  <c:v>10.379464285714285</c:v>
                </c:pt>
                <c:pt idx="2174">
                  <c:v>9.9330357142857135</c:v>
                </c:pt>
                <c:pt idx="2175">
                  <c:v>9.5982142857142847</c:v>
                </c:pt>
                <c:pt idx="2176">
                  <c:v>9.1517857142857135</c:v>
                </c:pt>
                <c:pt idx="2177">
                  <c:v>8.7053571428571423</c:v>
                </c:pt>
                <c:pt idx="2178">
                  <c:v>7.8124999999999991</c:v>
                </c:pt>
                <c:pt idx="2179">
                  <c:v>7.1428571428571423</c:v>
                </c:pt>
                <c:pt idx="2180">
                  <c:v>6.6964285714285712</c:v>
                </c:pt>
                <c:pt idx="2181">
                  <c:v>6.5848214285714279</c:v>
                </c:pt>
                <c:pt idx="2182">
                  <c:v>7.1428571428571423</c:v>
                </c:pt>
                <c:pt idx="2183">
                  <c:v>7.3660714285714279</c:v>
                </c:pt>
                <c:pt idx="2184">
                  <c:v>7.7008928571428568</c:v>
                </c:pt>
                <c:pt idx="2185">
                  <c:v>7.8124999999999991</c:v>
                </c:pt>
                <c:pt idx="2186">
                  <c:v>7.8124999999999991</c:v>
                </c:pt>
                <c:pt idx="2187">
                  <c:v>7.7008928571428568</c:v>
                </c:pt>
                <c:pt idx="2188">
                  <c:v>7.8124999999999991</c:v>
                </c:pt>
                <c:pt idx="2189">
                  <c:v>7.9241071428571423</c:v>
                </c:pt>
                <c:pt idx="2190">
                  <c:v>7.7008928571428568</c:v>
                </c:pt>
                <c:pt idx="2191">
                  <c:v>7.3660714285714279</c:v>
                </c:pt>
                <c:pt idx="2192">
                  <c:v>6.9196428571428568</c:v>
                </c:pt>
                <c:pt idx="2193">
                  <c:v>6.2499999999999991</c:v>
                </c:pt>
                <c:pt idx="2194">
                  <c:v>5.9151785714285712</c:v>
                </c:pt>
                <c:pt idx="2195">
                  <c:v>6.0267857142857135</c:v>
                </c:pt>
                <c:pt idx="2196">
                  <c:v>6.1383928571428568</c:v>
                </c:pt>
                <c:pt idx="2197">
                  <c:v>6.3616071428571423</c:v>
                </c:pt>
                <c:pt idx="2198">
                  <c:v>6.6964285714285712</c:v>
                </c:pt>
                <c:pt idx="2199">
                  <c:v>7.0312499999999991</c:v>
                </c:pt>
                <c:pt idx="2200">
                  <c:v>7.3660714285714279</c:v>
                </c:pt>
                <c:pt idx="2201">
                  <c:v>7.7008928571428568</c:v>
                </c:pt>
                <c:pt idx="2202">
                  <c:v>7.8124999999999991</c:v>
                </c:pt>
                <c:pt idx="2203">
                  <c:v>7.5892857142857135</c:v>
                </c:pt>
                <c:pt idx="2204">
                  <c:v>7.0312499999999991</c:v>
                </c:pt>
                <c:pt idx="2205">
                  <c:v>6.2499999999999991</c:v>
                </c:pt>
                <c:pt idx="2206">
                  <c:v>5.4687499999999991</c:v>
                </c:pt>
                <c:pt idx="2207">
                  <c:v>5.3571428571428568</c:v>
                </c:pt>
                <c:pt idx="2208">
                  <c:v>5.6919642857142856</c:v>
                </c:pt>
                <c:pt idx="2209">
                  <c:v>6.6964285714285712</c:v>
                </c:pt>
                <c:pt idx="2210">
                  <c:v>7.8124999999999991</c:v>
                </c:pt>
                <c:pt idx="2211">
                  <c:v>8.2589285714285712</c:v>
                </c:pt>
                <c:pt idx="2212">
                  <c:v>8.59375</c:v>
                </c:pt>
                <c:pt idx="2213">
                  <c:v>8.59375</c:v>
                </c:pt>
                <c:pt idx="2214">
                  <c:v>8.2589285714285712</c:v>
                </c:pt>
                <c:pt idx="2215">
                  <c:v>8.0357142857142847</c:v>
                </c:pt>
                <c:pt idx="2216">
                  <c:v>7.5892857142857135</c:v>
                </c:pt>
                <c:pt idx="2217">
                  <c:v>6.9196428571428568</c:v>
                </c:pt>
                <c:pt idx="2218">
                  <c:v>6.0267857142857135</c:v>
                </c:pt>
                <c:pt idx="2219">
                  <c:v>5.5803571428571423</c:v>
                </c:pt>
                <c:pt idx="2220">
                  <c:v>6.4732142857142847</c:v>
                </c:pt>
                <c:pt idx="2221">
                  <c:v>7.1428571428571423</c:v>
                </c:pt>
                <c:pt idx="2222">
                  <c:v>7.8124999999999991</c:v>
                </c:pt>
                <c:pt idx="2223">
                  <c:v>8.2589285714285712</c:v>
                </c:pt>
                <c:pt idx="2224">
                  <c:v>8.147321428571427</c:v>
                </c:pt>
                <c:pt idx="2225">
                  <c:v>7.5892857142857135</c:v>
                </c:pt>
                <c:pt idx="2226">
                  <c:v>6.9196428571428568</c:v>
                </c:pt>
                <c:pt idx="2227">
                  <c:v>5.8035714285714279</c:v>
                </c:pt>
                <c:pt idx="2228">
                  <c:v>5.1339285714285712</c:v>
                </c:pt>
                <c:pt idx="2229">
                  <c:v>5.1339285714285712</c:v>
                </c:pt>
                <c:pt idx="2230">
                  <c:v>6.0267857142857135</c:v>
                </c:pt>
                <c:pt idx="2231">
                  <c:v>7.3660714285714279</c:v>
                </c:pt>
                <c:pt idx="2232">
                  <c:v>8.928571428571427</c:v>
                </c:pt>
                <c:pt idx="2233">
                  <c:v>10.267857142857142</c:v>
                </c:pt>
                <c:pt idx="2234">
                  <c:v>10.937499999999998</c:v>
                </c:pt>
                <c:pt idx="2235">
                  <c:v>11.272321428571427</c:v>
                </c:pt>
                <c:pt idx="2236">
                  <c:v>11.383928571428571</c:v>
                </c:pt>
                <c:pt idx="2237">
                  <c:v>11.495535714285714</c:v>
                </c:pt>
                <c:pt idx="2238">
                  <c:v>11.830357142857142</c:v>
                </c:pt>
                <c:pt idx="2239">
                  <c:v>11.718749999999998</c:v>
                </c:pt>
                <c:pt idx="2240">
                  <c:v>11.160714285714285</c:v>
                </c:pt>
                <c:pt idx="2241">
                  <c:v>10.044642857142856</c:v>
                </c:pt>
                <c:pt idx="2242">
                  <c:v>8.7053571428571423</c:v>
                </c:pt>
                <c:pt idx="2243">
                  <c:v>7.5892857142857135</c:v>
                </c:pt>
                <c:pt idx="2244">
                  <c:v>6.3616071428571423</c:v>
                </c:pt>
                <c:pt idx="2245">
                  <c:v>5.2455357142857135</c:v>
                </c:pt>
                <c:pt idx="2246">
                  <c:v>5.8035714285714279</c:v>
                </c:pt>
                <c:pt idx="2247">
                  <c:v>6.4732142857142847</c:v>
                </c:pt>
                <c:pt idx="2248">
                  <c:v>7.1428571428571423</c:v>
                </c:pt>
                <c:pt idx="2249">
                  <c:v>7.8124999999999991</c:v>
                </c:pt>
                <c:pt idx="2250">
                  <c:v>8.4821428571428559</c:v>
                </c:pt>
                <c:pt idx="2251">
                  <c:v>9.0401785714285712</c:v>
                </c:pt>
                <c:pt idx="2252">
                  <c:v>9.709821428571427</c:v>
                </c:pt>
                <c:pt idx="2253">
                  <c:v>10.044642857142856</c:v>
                </c:pt>
                <c:pt idx="2254">
                  <c:v>10.267857142857142</c:v>
                </c:pt>
                <c:pt idx="2255">
                  <c:v>10.156249999999998</c:v>
                </c:pt>
                <c:pt idx="2256">
                  <c:v>10.379464285714285</c:v>
                </c:pt>
                <c:pt idx="2257">
                  <c:v>10.379464285714285</c:v>
                </c:pt>
                <c:pt idx="2258">
                  <c:v>10.602678571428571</c:v>
                </c:pt>
                <c:pt idx="2259">
                  <c:v>10.937499999999998</c:v>
                </c:pt>
                <c:pt idx="2260">
                  <c:v>11.049107142857142</c:v>
                </c:pt>
                <c:pt idx="2261">
                  <c:v>10.937499999999998</c:v>
                </c:pt>
                <c:pt idx="2262">
                  <c:v>10.825892857142856</c:v>
                </c:pt>
                <c:pt idx="2263">
                  <c:v>10.491071428571427</c:v>
                </c:pt>
                <c:pt idx="2264">
                  <c:v>10.044642857142856</c:v>
                </c:pt>
                <c:pt idx="2265">
                  <c:v>9.4866071428571423</c:v>
                </c:pt>
                <c:pt idx="2266">
                  <c:v>9.0401785714285712</c:v>
                </c:pt>
                <c:pt idx="2267">
                  <c:v>8.59375</c:v>
                </c:pt>
                <c:pt idx="2268">
                  <c:v>8.2589285714285712</c:v>
                </c:pt>
                <c:pt idx="2269">
                  <c:v>7.8124999999999991</c:v>
                </c:pt>
                <c:pt idx="2270">
                  <c:v>7.4776785714285703</c:v>
                </c:pt>
                <c:pt idx="2271">
                  <c:v>7.0312499999999991</c:v>
                </c:pt>
                <c:pt idx="2272">
                  <c:v>7.1428571428571423</c:v>
                </c:pt>
                <c:pt idx="2273">
                  <c:v>7.3660714285714279</c:v>
                </c:pt>
                <c:pt idx="2274">
                  <c:v>7.9241071428571423</c:v>
                </c:pt>
                <c:pt idx="2275">
                  <c:v>8.3705357142857135</c:v>
                </c:pt>
                <c:pt idx="2276">
                  <c:v>8.7053571428571423</c:v>
                </c:pt>
                <c:pt idx="2277">
                  <c:v>8.8169642857142847</c:v>
                </c:pt>
                <c:pt idx="2278">
                  <c:v>8.7053571428571423</c:v>
                </c:pt>
                <c:pt idx="2279">
                  <c:v>8.4821428571428559</c:v>
                </c:pt>
                <c:pt idx="2280">
                  <c:v>8.2589285714285712</c:v>
                </c:pt>
                <c:pt idx="2281">
                  <c:v>7.8124999999999991</c:v>
                </c:pt>
                <c:pt idx="2282">
                  <c:v>7.3660714285714279</c:v>
                </c:pt>
                <c:pt idx="2283">
                  <c:v>7.1428571428571423</c:v>
                </c:pt>
                <c:pt idx="2284">
                  <c:v>6.6964285714285712</c:v>
                </c:pt>
                <c:pt idx="2285">
                  <c:v>6.5848214285714279</c:v>
                </c:pt>
                <c:pt idx="2286">
                  <c:v>6.4732142857142847</c:v>
                </c:pt>
                <c:pt idx="2287">
                  <c:v>6.6964285714285712</c:v>
                </c:pt>
                <c:pt idx="2288">
                  <c:v>6.9196428571428568</c:v>
                </c:pt>
                <c:pt idx="2289">
                  <c:v>7.0312499999999991</c:v>
                </c:pt>
                <c:pt idx="2290">
                  <c:v>7.3660714285714279</c:v>
                </c:pt>
                <c:pt idx="2291">
                  <c:v>7.2544642857142847</c:v>
                </c:pt>
                <c:pt idx="2292">
                  <c:v>7.1428571428571423</c:v>
                </c:pt>
                <c:pt idx="2293">
                  <c:v>7.1428571428571423</c:v>
                </c:pt>
                <c:pt idx="2294">
                  <c:v>6.9196428571428568</c:v>
                </c:pt>
                <c:pt idx="2295">
                  <c:v>6.9196428571428568</c:v>
                </c:pt>
                <c:pt idx="2296">
                  <c:v>6.9196428571428568</c:v>
                </c:pt>
                <c:pt idx="2297">
                  <c:v>6.9196428571428568</c:v>
                </c:pt>
                <c:pt idx="2298">
                  <c:v>6.9196428571428568</c:v>
                </c:pt>
                <c:pt idx="2299">
                  <c:v>6.9196428571428568</c:v>
                </c:pt>
                <c:pt idx="2300">
                  <c:v>6.8080357142857135</c:v>
                </c:pt>
                <c:pt idx="2301">
                  <c:v>7.1428571428571423</c:v>
                </c:pt>
                <c:pt idx="2302">
                  <c:v>6.9196428571428568</c:v>
                </c:pt>
                <c:pt idx="2303">
                  <c:v>6.6964285714285712</c:v>
                </c:pt>
                <c:pt idx="2304">
                  <c:v>6.5848214285714279</c:v>
                </c:pt>
                <c:pt idx="2305">
                  <c:v>6.4732142857142847</c:v>
                </c:pt>
                <c:pt idx="2306">
                  <c:v>6.4732142857142847</c:v>
                </c:pt>
                <c:pt idx="2307">
                  <c:v>6.5848214285714279</c:v>
                </c:pt>
                <c:pt idx="2308">
                  <c:v>6.9196428571428568</c:v>
                </c:pt>
                <c:pt idx="2309">
                  <c:v>7.2544642857142847</c:v>
                </c:pt>
                <c:pt idx="2310">
                  <c:v>7.5892857142857135</c:v>
                </c:pt>
                <c:pt idx="2311">
                  <c:v>7.8124999999999991</c:v>
                </c:pt>
                <c:pt idx="2312">
                  <c:v>8.0357142857142847</c:v>
                </c:pt>
                <c:pt idx="2313">
                  <c:v>7.9241071428571423</c:v>
                </c:pt>
                <c:pt idx="2314">
                  <c:v>8.0357142857142847</c:v>
                </c:pt>
                <c:pt idx="2315">
                  <c:v>8.3705357142857135</c:v>
                </c:pt>
                <c:pt idx="2316">
                  <c:v>8.928571428571427</c:v>
                </c:pt>
                <c:pt idx="2317">
                  <c:v>9.4866071428571423</c:v>
                </c:pt>
                <c:pt idx="2318">
                  <c:v>10.044642857142856</c:v>
                </c:pt>
                <c:pt idx="2319">
                  <c:v>10.044642857142856</c:v>
                </c:pt>
                <c:pt idx="2320">
                  <c:v>10.044642857142856</c:v>
                </c:pt>
                <c:pt idx="2321">
                  <c:v>9.8214285714285712</c:v>
                </c:pt>
                <c:pt idx="2322">
                  <c:v>9.5982142857142847</c:v>
                </c:pt>
                <c:pt idx="2323">
                  <c:v>9.1517857142857135</c:v>
                </c:pt>
                <c:pt idx="2324">
                  <c:v>8.928571428571427</c:v>
                </c:pt>
                <c:pt idx="2325">
                  <c:v>8.2589285714285712</c:v>
                </c:pt>
                <c:pt idx="2326">
                  <c:v>7.4776785714285703</c:v>
                </c:pt>
                <c:pt idx="2327">
                  <c:v>6.8080357142857135</c:v>
                </c:pt>
                <c:pt idx="2328">
                  <c:v>6.2499999999999991</c:v>
                </c:pt>
                <c:pt idx="2329">
                  <c:v>5.8035714285714279</c:v>
                </c:pt>
                <c:pt idx="2330">
                  <c:v>5.5803571428571423</c:v>
                </c:pt>
                <c:pt idx="2331">
                  <c:v>5.9151785714285712</c:v>
                </c:pt>
                <c:pt idx="2332">
                  <c:v>6.6964285714285712</c:v>
                </c:pt>
                <c:pt idx="2333">
                  <c:v>7.8124999999999991</c:v>
                </c:pt>
                <c:pt idx="2334">
                  <c:v>8.8169642857142847</c:v>
                </c:pt>
                <c:pt idx="2335">
                  <c:v>9.4866071428571423</c:v>
                </c:pt>
                <c:pt idx="2336">
                  <c:v>9.8214285714285712</c:v>
                </c:pt>
                <c:pt idx="2337">
                  <c:v>9.8214285714285712</c:v>
                </c:pt>
                <c:pt idx="2338">
                  <c:v>9.5982142857142847</c:v>
                </c:pt>
                <c:pt idx="2339">
                  <c:v>9.1517857142857135</c:v>
                </c:pt>
                <c:pt idx="2340">
                  <c:v>8.4821428571428559</c:v>
                </c:pt>
                <c:pt idx="2341">
                  <c:v>7.4776785714285703</c:v>
                </c:pt>
                <c:pt idx="2342">
                  <c:v>6.9196428571428568</c:v>
                </c:pt>
                <c:pt idx="2343">
                  <c:v>6.2499999999999991</c:v>
                </c:pt>
                <c:pt idx="2344">
                  <c:v>5.5803571428571423</c:v>
                </c:pt>
                <c:pt idx="2345">
                  <c:v>5.5803571428571423</c:v>
                </c:pt>
                <c:pt idx="2346">
                  <c:v>5.8035714285714279</c:v>
                </c:pt>
                <c:pt idx="2347">
                  <c:v>6.3616071428571423</c:v>
                </c:pt>
                <c:pt idx="2348">
                  <c:v>6.9196428571428568</c:v>
                </c:pt>
                <c:pt idx="2349">
                  <c:v>7.7008928571428568</c:v>
                </c:pt>
                <c:pt idx="2350">
                  <c:v>8.2589285714285712</c:v>
                </c:pt>
                <c:pt idx="2351">
                  <c:v>8.4821428571428559</c:v>
                </c:pt>
                <c:pt idx="2352">
                  <c:v>8.2589285714285712</c:v>
                </c:pt>
                <c:pt idx="2353">
                  <c:v>7.4776785714285703</c:v>
                </c:pt>
                <c:pt idx="2354">
                  <c:v>6.4732142857142847</c:v>
                </c:pt>
                <c:pt idx="2355">
                  <c:v>5.8035714285714279</c:v>
                </c:pt>
                <c:pt idx="2356">
                  <c:v>5.8035714285714279</c:v>
                </c:pt>
                <c:pt idx="2357">
                  <c:v>5.5803571428571423</c:v>
                </c:pt>
                <c:pt idx="2358">
                  <c:v>5.4687499999999991</c:v>
                </c:pt>
                <c:pt idx="2359">
                  <c:v>5.5803571428571423</c:v>
                </c:pt>
                <c:pt idx="2360">
                  <c:v>5.8035714285714279</c:v>
                </c:pt>
                <c:pt idx="2361">
                  <c:v>6.2499999999999991</c:v>
                </c:pt>
                <c:pt idx="2362">
                  <c:v>6.3616071428571423</c:v>
                </c:pt>
                <c:pt idx="2363">
                  <c:v>6.3616071428571423</c:v>
                </c:pt>
                <c:pt idx="2364">
                  <c:v>6.5848214285714279</c:v>
                </c:pt>
                <c:pt idx="2365">
                  <c:v>6.8080357142857135</c:v>
                </c:pt>
                <c:pt idx="2366">
                  <c:v>7.3660714285714279</c:v>
                </c:pt>
                <c:pt idx="2367">
                  <c:v>7.8124999999999991</c:v>
                </c:pt>
                <c:pt idx="2368">
                  <c:v>8.3705357142857135</c:v>
                </c:pt>
                <c:pt idx="2369">
                  <c:v>8.7053571428571423</c:v>
                </c:pt>
                <c:pt idx="2370">
                  <c:v>8.928571428571427</c:v>
                </c:pt>
                <c:pt idx="2371">
                  <c:v>9.1517857142857135</c:v>
                </c:pt>
                <c:pt idx="2372">
                  <c:v>9.2633928571428559</c:v>
                </c:pt>
                <c:pt idx="2373">
                  <c:v>9.5982142857142847</c:v>
                </c:pt>
                <c:pt idx="2374">
                  <c:v>9.8214285714285712</c:v>
                </c:pt>
                <c:pt idx="2375">
                  <c:v>9.9330357142857135</c:v>
                </c:pt>
                <c:pt idx="2376">
                  <c:v>10.044642857142856</c:v>
                </c:pt>
                <c:pt idx="2377">
                  <c:v>10.044642857142856</c:v>
                </c:pt>
                <c:pt idx="2378">
                  <c:v>10.156249999999998</c:v>
                </c:pt>
                <c:pt idx="2379">
                  <c:v>9.8214285714285712</c:v>
                </c:pt>
                <c:pt idx="2380">
                  <c:v>9.5982142857142847</c:v>
                </c:pt>
                <c:pt idx="2381">
                  <c:v>9.5982142857142847</c:v>
                </c:pt>
                <c:pt idx="2382">
                  <c:v>9.3749999999999982</c:v>
                </c:pt>
                <c:pt idx="2383">
                  <c:v>9.1517857142857135</c:v>
                </c:pt>
                <c:pt idx="2384">
                  <c:v>8.8169642857142847</c:v>
                </c:pt>
                <c:pt idx="2385">
                  <c:v>8.7053571428571423</c:v>
                </c:pt>
                <c:pt idx="2386">
                  <c:v>8.4821428571428559</c:v>
                </c:pt>
                <c:pt idx="2387">
                  <c:v>8.3705357142857135</c:v>
                </c:pt>
                <c:pt idx="2388">
                  <c:v>8.3705357142857135</c:v>
                </c:pt>
                <c:pt idx="2389">
                  <c:v>8.4821428571428559</c:v>
                </c:pt>
                <c:pt idx="2390">
                  <c:v>8.7053571428571423</c:v>
                </c:pt>
                <c:pt idx="2391">
                  <c:v>9.1517857142857135</c:v>
                </c:pt>
                <c:pt idx="2392">
                  <c:v>9.2633928571428559</c:v>
                </c:pt>
                <c:pt idx="2393">
                  <c:v>9.5982142857142847</c:v>
                </c:pt>
                <c:pt idx="2394">
                  <c:v>9.5982142857142847</c:v>
                </c:pt>
                <c:pt idx="2395">
                  <c:v>9.3749999999999982</c:v>
                </c:pt>
                <c:pt idx="2396">
                  <c:v>9.1517857142857135</c:v>
                </c:pt>
                <c:pt idx="2397">
                  <c:v>8.4821428571428559</c:v>
                </c:pt>
                <c:pt idx="2398">
                  <c:v>7.7008928571428568</c:v>
                </c:pt>
                <c:pt idx="2399">
                  <c:v>7.0312499999999991</c:v>
                </c:pt>
                <c:pt idx="2400">
                  <c:v>6.4732142857142847</c:v>
                </c:pt>
                <c:pt idx="2401">
                  <c:v>6.0267857142857135</c:v>
                </c:pt>
                <c:pt idx="2402">
                  <c:v>5.6919642857142856</c:v>
                </c:pt>
                <c:pt idx="2403">
                  <c:v>5.5803571428571423</c:v>
                </c:pt>
                <c:pt idx="2404">
                  <c:v>5.9151785714285712</c:v>
                </c:pt>
                <c:pt idx="2405">
                  <c:v>6.5848214285714279</c:v>
                </c:pt>
                <c:pt idx="2406">
                  <c:v>7.1428571428571423</c:v>
                </c:pt>
                <c:pt idx="2407">
                  <c:v>7.7008928571428568</c:v>
                </c:pt>
                <c:pt idx="2408">
                  <c:v>8.147321428571427</c:v>
                </c:pt>
                <c:pt idx="2409">
                  <c:v>8.3705357142857135</c:v>
                </c:pt>
                <c:pt idx="2410">
                  <c:v>8.7053571428571423</c:v>
                </c:pt>
                <c:pt idx="2411">
                  <c:v>8.928571428571427</c:v>
                </c:pt>
                <c:pt idx="2412">
                  <c:v>9.4866071428571423</c:v>
                </c:pt>
                <c:pt idx="2413">
                  <c:v>10.044642857142856</c:v>
                </c:pt>
                <c:pt idx="2414">
                  <c:v>10.714285714285714</c:v>
                </c:pt>
                <c:pt idx="2415">
                  <c:v>11.160714285714285</c:v>
                </c:pt>
                <c:pt idx="2416">
                  <c:v>11.383928571428571</c:v>
                </c:pt>
                <c:pt idx="2417">
                  <c:v>11.272321428571427</c:v>
                </c:pt>
                <c:pt idx="2418">
                  <c:v>11.160714285714285</c:v>
                </c:pt>
                <c:pt idx="2419">
                  <c:v>10.937499999999998</c:v>
                </c:pt>
                <c:pt idx="2420">
                  <c:v>10.379464285714285</c:v>
                </c:pt>
                <c:pt idx="2421">
                  <c:v>9.709821428571427</c:v>
                </c:pt>
                <c:pt idx="2422">
                  <c:v>8.8169642857142847</c:v>
                </c:pt>
                <c:pt idx="2423">
                  <c:v>7.8124999999999991</c:v>
                </c:pt>
                <c:pt idx="2424">
                  <c:v>6.4732142857142847</c:v>
                </c:pt>
                <c:pt idx="2425">
                  <c:v>5.3571428571428568</c:v>
                </c:pt>
                <c:pt idx="2426">
                  <c:v>6.0267857142857135</c:v>
                </c:pt>
                <c:pt idx="2427">
                  <c:v>7.1428571428571423</c:v>
                </c:pt>
                <c:pt idx="2428">
                  <c:v>8.4821428571428559</c:v>
                </c:pt>
                <c:pt idx="2429">
                  <c:v>9.5982142857142847</c:v>
                </c:pt>
                <c:pt idx="2430">
                  <c:v>10.491071428571427</c:v>
                </c:pt>
                <c:pt idx="2431">
                  <c:v>11.272321428571427</c:v>
                </c:pt>
                <c:pt idx="2432">
                  <c:v>12.053571428571427</c:v>
                </c:pt>
                <c:pt idx="2433">
                  <c:v>12.723214285714285</c:v>
                </c:pt>
                <c:pt idx="2434">
                  <c:v>13.616071428571427</c:v>
                </c:pt>
                <c:pt idx="2435">
                  <c:v>14.062499999999998</c:v>
                </c:pt>
                <c:pt idx="2436">
                  <c:v>14.732142857142856</c:v>
                </c:pt>
                <c:pt idx="2437">
                  <c:v>15.290178571428569</c:v>
                </c:pt>
                <c:pt idx="2438">
                  <c:v>15.848214285714285</c:v>
                </c:pt>
                <c:pt idx="2439">
                  <c:v>15.959821428571427</c:v>
                </c:pt>
                <c:pt idx="2440">
                  <c:v>16.071428571428569</c:v>
                </c:pt>
                <c:pt idx="2441">
                  <c:v>16.183035714285712</c:v>
                </c:pt>
                <c:pt idx="2442">
                  <c:v>16.294642857142854</c:v>
                </c:pt>
                <c:pt idx="2443">
                  <c:v>16.294642857142854</c:v>
                </c:pt>
                <c:pt idx="2444">
                  <c:v>16.071428571428569</c:v>
                </c:pt>
                <c:pt idx="2445">
                  <c:v>15.736607142857141</c:v>
                </c:pt>
                <c:pt idx="2446">
                  <c:v>15.401785714285714</c:v>
                </c:pt>
                <c:pt idx="2447">
                  <c:v>14.955357142857141</c:v>
                </c:pt>
                <c:pt idx="2448">
                  <c:v>14.397321428571427</c:v>
                </c:pt>
                <c:pt idx="2449">
                  <c:v>14.062499999999998</c:v>
                </c:pt>
                <c:pt idx="2450">
                  <c:v>13.616071428571427</c:v>
                </c:pt>
                <c:pt idx="2451">
                  <c:v>13.392857142857142</c:v>
                </c:pt>
                <c:pt idx="2452">
                  <c:v>13.281249999999998</c:v>
                </c:pt>
                <c:pt idx="2453">
                  <c:v>13.058035714285714</c:v>
                </c:pt>
                <c:pt idx="2454">
                  <c:v>12.723214285714285</c:v>
                </c:pt>
                <c:pt idx="2455">
                  <c:v>12.276785714285714</c:v>
                </c:pt>
                <c:pt idx="2456">
                  <c:v>11.718749999999998</c:v>
                </c:pt>
                <c:pt idx="2457">
                  <c:v>11.049107142857142</c:v>
                </c:pt>
                <c:pt idx="2458">
                  <c:v>10.267857142857142</c:v>
                </c:pt>
                <c:pt idx="2459">
                  <c:v>9.3749999999999982</c:v>
                </c:pt>
                <c:pt idx="2460">
                  <c:v>8.7053571428571423</c:v>
                </c:pt>
                <c:pt idx="2461">
                  <c:v>7.7008928571428568</c:v>
                </c:pt>
                <c:pt idx="2462">
                  <c:v>6.9196428571428568</c:v>
                </c:pt>
                <c:pt idx="2463">
                  <c:v>5.8035714285714279</c:v>
                </c:pt>
                <c:pt idx="2464">
                  <c:v>5.2455357142857135</c:v>
                </c:pt>
                <c:pt idx="2465">
                  <c:v>5.5803571428571423</c:v>
                </c:pt>
                <c:pt idx="2466">
                  <c:v>6.2499999999999991</c:v>
                </c:pt>
                <c:pt idx="2467">
                  <c:v>7.1428571428571423</c:v>
                </c:pt>
                <c:pt idx="2468">
                  <c:v>7.9241071428571423</c:v>
                </c:pt>
                <c:pt idx="2469">
                  <c:v>8.4821428571428559</c:v>
                </c:pt>
                <c:pt idx="2470">
                  <c:v>8.928571428571427</c:v>
                </c:pt>
                <c:pt idx="2471">
                  <c:v>9.4866071428571423</c:v>
                </c:pt>
                <c:pt idx="2472">
                  <c:v>10.267857142857142</c:v>
                </c:pt>
                <c:pt idx="2473">
                  <c:v>10.714285714285714</c:v>
                </c:pt>
                <c:pt idx="2474">
                  <c:v>11.272321428571427</c:v>
                </c:pt>
                <c:pt idx="2475">
                  <c:v>11.607142857142856</c:v>
                </c:pt>
                <c:pt idx="2476">
                  <c:v>11.495535714285714</c:v>
                </c:pt>
                <c:pt idx="2477">
                  <c:v>11.049107142857142</c:v>
                </c:pt>
                <c:pt idx="2478">
                  <c:v>10.491071428571427</c:v>
                </c:pt>
                <c:pt idx="2479">
                  <c:v>9.8214285714285712</c:v>
                </c:pt>
                <c:pt idx="2480">
                  <c:v>9.1517857142857135</c:v>
                </c:pt>
                <c:pt idx="2481">
                  <c:v>8.4821428571428559</c:v>
                </c:pt>
                <c:pt idx="2482">
                  <c:v>7.8124999999999991</c:v>
                </c:pt>
                <c:pt idx="2483">
                  <c:v>7.1428571428571423</c:v>
                </c:pt>
                <c:pt idx="2484">
                  <c:v>6.4732142857142847</c:v>
                </c:pt>
                <c:pt idx="2485">
                  <c:v>5.9151785714285712</c:v>
                </c:pt>
                <c:pt idx="2486">
                  <c:v>5.5803571428571423</c:v>
                </c:pt>
                <c:pt idx="2487">
                  <c:v>5.4687499999999991</c:v>
                </c:pt>
                <c:pt idx="2488">
                  <c:v>5.4687499999999991</c:v>
                </c:pt>
                <c:pt idx="2489">
                  <c:v>5.4687499999999991</c:v>
                </c:pt>
                <c:pt idx="2490">
                  <c:v>5.8035714285714279</c:v>
                </c:pt>
                <c:pt idx="2491">
                  <c:v>6.0267857142857135</c:v>
                </c:pt>
                <c:pt idx="2492">
                  <c:v>6.3616071428571423</c:v>
                </c:pt>
                <c:pt idx="2493">
                  <c:v>6.6964285714285712</c:v>
                </c:pt>
                <c:pt idx="2494">
                  <c:v>6.6964285714285712</c:v>
                </c:pt>
                <c:pt idx="2495">
                  <c:v>6.8080357142857135</c:v>
                </c:pt>
                <c:pt idx="2496">
                  <c:v>6.9196428571428568</c:v>
                </c:pt>
                <c:pt idx="2497">
                  <c:v>7.1428571428571423</c:v>
                </c:pt>
                <c:pt idx="2498">
                  <c:v>7.3660714285714279</c:v>
                </c:pt>
                <c:pt idx="2499">
                  <c:v>7.5892857142857135</c:v>
                </c:pt>
                <c:pt idx="2500">
                  <c:v>7.5892857142857135</c:v>
                </c:pt>
                <c:pt idx="2501">
                  <c:v>7.5892857142857135</c:v>
                </c:pt>
                <c:pt idx="2502">
                  <c:v>7.4776785714285703</c:v>
                </c:pt>
                <c:pt idx="2503">
                  <c:v>7.7008928571428568</c:v>
                </c:pt>
                <c:pt idx="2504">
                  <c:v>7.4776785714285703</c:v>
                </c:pt>
                <c:pt idx="2505">
                  <c:v>7.4776785714285703</c:v>
                </c:pt>
                <c:pt idx="2506">
                  <c:v>7.3660714285714279</c:v>
                </c:pt>
                <c:pt idx="2507">
                  <c:v>7.1428571428571423</c:v>
                </c:pt>
                <c:pt idx="2508">
                  <c:v>6.9196428571428568</c:v>
                </c:pt>
                <c:pt idx="2509">
                  <c:v>6.5848214285714279</c:v>
                </c:pt>
                <c:pt idx="2510">
                  <c:v>6.3616071428571423</c:v>
                </c:pt>
                <c:pt idx="2511">
                  <c:v>6.2499999999999991</c:v>
                </c:pt>
                <c:pt idx="2512">
                  <c:v>5.9151785714285712</c:v>
                </c:pt>
                <c:pt idx="2513">
                  <c:v>6.1383928571428568</c:v>
                </c:pt>
                <c:pt idx="2514">
                  <c:v>6.5848214285714279</c:v>
                </c:pt>
                <c:pt idx="2515">
                  <c:v>7.3660714285714279</c:v>
                </c:pt>
                <c:pt idx="2516">
                  <c:v>8.2589285714285712</c:v>
                </c:pt>
                <c:pt idx="2517">
                  <c:v>9.1517857142857135</c:v>
                </c:pt>
                <c:pt idx="2518">
                  <c:v>10.156249999999998</c:v>
                </c:pt>
                <c:pt idx="2519">
                  <c:v>10.937499999999998</c:v>
                </c:pt>
                <c:pt idx="2520">
                  <c:v>11.383928571428571</c:v>
                </c:pt>
                <c:pt idx="2521">
                  <c:v>11.830357142857142</c:v>
                </c:pt>
                <c:pt idx="2522">
                  <c:v>12.276785714285714</c:v>
                </c:pt>
                <c:pt idx="2523">
                  <c:v>12.723214285714285</c:v>
                </c:pt>
                <c:pt idx="2524">
                  <c:v>12.946428571428569</c:v>
                </c:pt>
                <c:pt idx="2525">
                  <c:v>13.058035714285714</c:v>
                </c:pt>
                <c:pt idx="2526">
                  <c:v>13.281249999999998</c:v>
                </c:pt>
                <c:pt idx="2527">
                  <c:v>13.281249999999998</c:v>
                </c:pt>
                <c:pt idx="2528">
                  <c:v>13.392857142857142</c:v>
                </c:pt>
                <c:pt idx="2529">
                  <c:v>13.281249999999998</c:v>
                </c:pt>
                <c:pt idx="2530">
                  <c:v>13.169642857142856</c:v>
                </c:pt>
                <c:pt idx="2531">
                  <c:v>12.946428571428569</c:v>
                </c:pt>
                <c:pt idx="2532">
                  <c:v>12.723214285714285</c:v>
                </c:pt>
                <c:pt idx="2533">
                  <c:v>12.499999999999998</c:v>
                </c:pt>
                <c:pt idx="2534">
                  <c:v>12.276785714285714</c:v>
                </c:pt>
                <c:pt idx="2535">
                  <c:v>11.941964285714285</c:v>
                </c:pt>
                <c:pt idx="2536">
                  <c:v>11.495535714285714</c:v>
                </c:pt>
                <c:pt idx="2537">
                  <c:v>10.825892857142856</c:v>
                </c:pt>
                <c:pt idx="2538">
                  <c:v>10.267857142857142</c:v>
                </c:pt>
                <c:pt idx="2539">
                  <c:v>9.1517857142857135</c:v>
                </c:pt>
                <c:pt idx="2540">
                  <c:v>8.2589285714285712</c:v>
                </c:pt>
                <c:pt idx="2541">
                  <c:v>7.5892857142857135</c:v>
                </c:pt>
                <c:pt idx="2542">
                  <c:v>6.9196428571428568</c:v>
                </c:pt>
                <c:pt idx="2543">
                  <c:v>6.4732142857142847</c:v>
                </c:pt>
                <c:pt idx="2544">
                  <c:v>6.2499999999999991</c:v>
                </c:pt>
                <c:pt idx="2545">
                  <c:v>6.0267857142857135</c:v>
                </c:pt>
                <c:pt idx="2546">
                  <c:v>5.8035714285714279</c:v>
                </c:pt>
                <c:pt idx="2547">
                  <c:v>5.6919642857142856</c:v>
                </c:pt>
                <c:pt idx="2548">
                  <c:v>5.8035714285714279</c:v>
                </c:pt>
                <c:pt idx="2549">
                  <c:v>5.8035714285714279</c:v>
                </c:pt>
                <c:pt idx="2550">
                  <c:v>6.0267857142857135</c:v>
                </c:pt>
                <c:pt idx="2551">
                  <c:v>5.9151785714285712</c:v>
                </c:pt>
                <c:pt idx="2552">
                  <c:v>5.8035714285714279</c:v>
                </c:pt>
                <c:pt idx="2553">
                  <c:v>5.6919642857142856</c:v>
                </c:pt>
                <c:pt idx="2554">
                  <c:v>5.8035714285714279</c:v>
                </c:pt>
                <c:pt idx="2555">
                  <c:v>6.1383928571428568</c:v>
                </c:pt>
                <c:pt idx="2556">
                  <c:v>6.6964285714285712</c:v>
                </c:pt>
                <c:pt idx="2557">
                  <c:v>7.3660714285714279</c:v>
                </c:pt>
                <c:pt idx="2558">
                  <c:v>8.0357142857142847</c:v>
                </c:pt>
                <c:pt idx="2559">
                  <c:v>8.8169642857142847</c:v>
                </c:pt>
                <c:pt idx="2560">
                  <c:v>9.8214285714285712</c:v>
                </c:pt>
                <c:pt idx="2561">
                  <c:v>10.602678571428571</c:v>
                </c:pt>
                <c:pt idx="2562">
                  <c:v>11.383928571428571</c:v>
                </c:pt>
                <c:pt idx="2563">
                  <c:v>12.053571428571427</c:v>
                </c:pt>
                <c:pt idx="2564">
                  <c:v>12.611607142857142</c:v>
                </c:pt>
                <c:pt idx="2565">
                  <c:v>12.946428571428569</c:v>
                </c:pt>
                <c:pt idx="2566">
                  <c:v>13.281249999999998</c:v>
                </c:pt>
                <c:pt idx="2567">
                  <c:v>13.392857142857142</c:v>
                </c:pt>
                <c:pt idx="2568">
                  <c:v>13.169642857142856</c:v>
                </c:pt>
                <c:pt idx="2569">
                  <c:v>13.058035714285714</c:v>
                </c:pt>
                <c:pt idx="2570">
                  <c:v>12.611607142857142</c:v>
                </c:pt>
                <c:pt idx="2571">
                  <c:v>12.165178571428569</c:v>
                </c:pt>
                <c:pt idx="2572">
                  <c:v>11.383928571428571</c:v>
                </c:pt>
                <c:pt idx="2573">
                  <c:v>10.602678571428571</c:v>
                </c:pt>
                <c:pt idx="2574">
                  <c:v>9.5982142857142847</c:v>
                </c:pt>
                <c:pt idx="2575">
                  <c:v>8.7053571428571423</c:v>
                </c:pt>
                <c:pt idx="2576">
                  <c:v>7.8124999999999991</c:v>
                </c:pt>
                <c:pt idx="2577">
                  <c:v>6.9196428571428568</c:v>
                </c:pt>
                <c:pt idx="2578">
                  <c:v>6.0267857142857135</c:v>
                </c:pt>
                <c:pt idx="2579">
                  <c:v>5.6919642857142856</c:v>
                </c:pt>
                <c:pt idx="2580">
                  <c:v>5.8035714285714279</c:v>
                </c:pt>
                <c:pt idx="2581">
                  <c:v>6.4732142857142847</c:v>
                </c:pt>
                <c:pt idx="2582">
                  <c:v>6.9196428571428568</c:v>
                </c:pt>
                <c:pt idx="2583">
                  <c:v>7.4776785714285703</c:v>
                </c:pt>
                <c:pt idx="2584">
                  <c:v>8.147321428571427</c:v>
                </c:pt>
                <c:pt idx="2585">
                  <c:v>8.7053571428571423</c:v>
                </c:pt>
                <c:pt idx="2586">
                  <c:v>9.3749999999999982</c:v>
                </c:pt>
                <c:pt idx="2587">
                  <c:v>10.044642857142856</c:v>
                </c:pt>
                <c:pt idx="2588">
                  <c:v>10.937499999999998</c:v>
                </c:pt>
                <c:pt idx="2589">
                  <c:v>11.718749999999998</c:v>
                </c:pt>
                <c:pt idx="2590">
                  <c:v>12.723214285714285</c:v>
                </c:pt>
                <c:pt idx="2591">
                  <c:v>13.058035714285714</c:v>
                </c:pt>
                <c:pt idx="2592">
                  <c:v>13.281249999999998</c:v>
                </c:pt>
                <c:pt idx="2593">
                  <c:v>13.058035714285714</c:v>
                </c:pt>
                <c:pt idx="2594">
                  <c:v>12.611607142857142</c:v>
                </c:pt>
                <c:pt idx="2595">
                  <c:v>11.830357142857142</c:v>
                </c:pt>
                <c:pt idx="2596">
                  <c:v>10.937499999999998</c:v>
                </c:pt>
                <c:pt idx="2597">
                  <c:v>9.8214285714285712</c:v>
                </c:pt>
                <c:pt idx="2598">
                  <c:v>8.8169642857142847</c:v>
                </c:pt>
                <c:pt idx="2599">
                  <c:v>7.5892857142857135</c:v>
                </c:pt>
                <c:pt idx="2600">
                  <c:v>6.4732142857142847</c:v>
                </c:pt>
                <c:pt idx="2601">
                  <c:v>5.4687499999999991</c:v>
                </c:pt>
                <c:pt idx="2602">
                  <c:v>5.8035714285714279</c:v>
                </c:pt>
                <c:pt idx="2603">
                  <c:v>6.4732142857142847</c:v>
                </c:pt>
                <c:pt idx="2604">
                  <c:v>7.3660714285714279</c:v>
                </c:pt>
                <c:pt idx="2605">
                  <c:v>8.3705357142857135</c:v>
                </c:pt>
                <c:pt idx="2606">
                  <c:v>9.1517857142857135</c:v>
                </c:pt>
                <c:pt idx="2607">
                  <c:v>10.044642857142856</c:v>
                </c:pt>
                <c:pt idx="2608">
                  <c:v>10.602678571428571</c:v>
                </c:pt>
                <c:pt idx="2609">
                  <c:v>10.825892857142856</c:v>
                </c:pt>
                <c:pt idx="2610">
                  <c:v>10.937499999999998</c:v>
                </c:pt>
                <c:pt idx="2611">
                  <c:v>10.937499999999998</c:v>
                </c:pt>
                <c:pt idx="2612">
                  <c:v>10.937499999999998</c:v>
                </c:pt>
                <c:pt idx="2613">
                  <c:v>10.937499999999998</c:v>
                </c:pt>
                <c:pt idx="2614">
                  <c:v>10.602678571428571</c:v>
                </c:pt>
                <c:pt idx="2615">
                  <c:v>10.156249999999998</c:v>
                </c:pt>
                <c:pt idx="2616">
                  <c:v>9.5982142857142847</c:v>
                </c:pt>
                <c:pt idx="2617">
                  <c:v>9.0401785714285712</c:v>
                </c:pt>
                <c:pt idx="2618">
                  <c:v>8.3705357142857135</c:v>
                </c:pt>
                <c:pt idx="2619">
                  <c:v>7.5892857142857135</c:v>
                </c:pt>
                <c:pt idx="2620">
                  <c:v>6.5848214285714279</c:v>
                </c:pt>
                <c:pt idx="2621">
                  <c:v>5.8035714285714279</c:v>
                </c:pt>
                <c:pt idx="2622">
                  <c:v>5.4687499999999991</c:v>
                </c:pt>
                <c:pt idx="2623">
                  <c:v>6.1383928571428568</c:v>
                </c:pt>
                <c:pt idx="2624">
                  <c:v>6.9196428571428568</c:v>
                </c:pt>
                <c:pt idx="2625">
                  <c:v>7.7008928571428568</c:v>
                </c:pt>
                <c:pt idx="2626">
                  <c:v>8.3705357142857135</c:v>
                </c:pt>
                <c:pt idx="2627">
                  <c:v>9.1517857142857135</c:v>
                </c:pt>
                <c:pt idx="2628">
                  <c:v>9.8214285714285712</c:v>
                </c:pt>
                <c:pt idx="2629">
                  <c:v>10.491071428571427</c:v>
                </c:pt>
                <c:pt idx="2630">
                  <c:v>10.937499999999998</c:v>
                </c:pt>
                <c:pt idx="2631">
                  <c:v>11.383928571428571</c:v>
                </c:pt>
                <c:pt idx="2632">
                  <c:v>11.383928571428571</c:v>
                </c:pt>
                <c:pt idx="2633">
                  <c:v>11.383928571428571</c:v>
                </c:pt>
                <c:pt idx="2634">
                  <c:v>10.937499999999998</c:v>
                </c:pt>
                <c:pt idx="2635">
                  <c:v>10.491071428571427</c:v>
                </c:pt>
                <c:pt idx="2636">
                  <c:v>9.8214285714285712</c:v>
                </c:pt>
                <c:pt idx="2637">
                  <c:v>9.1517857142857135</c:v>
                </c:pt>
                <c:pt idx="2638">
                  <c:v>8.0357142857142847</c:v>
                </c:pt>
                <c:pt idx="2639">
                  <c:v>7.1428571428571423</c:v>
                </c:pt>
                <c:pt idx="2640">
                  <c:v>6.4732142857142847</c:v>
                </c:pt>
                <c:pt idx="2641">
                  <c:v>6.0267857142857135</c:v>
                </c:pt>
                <c:pt idx="2642">
                  <c:v>5.8035714285714279</c:v>
                </c:pt>
                <c:pt idx="2643">
                  <c:v>5.8035714285714279</c:v>
                </c:pt>
                <c:pt idx="2644">
                  <c:v>6.2499999999999991</c:v>
                </c:pt>
                <c:pt idx="2645">
                  <c:v>6.4732142857142847</c:v>
                </c:pt>
                <c:pt idx="2646">
                  <c:v>6.9196428571428568</c:v>
                </c:pt>
                <c:pt idx="2647">
                  <c:v>7.2544642857142847</c:v>
                </c:pt>
                <c:pt idx="2648">
                  <c:v>7.5892857142857135</c:v>
                </c:pt>
                <c:pt idx="2649">
                  <c:v>7.7008928571428568</c:v>
                </c:pt>
                <c:pt idx="2650">
                  <c:v>7.5892857142857135</c:v>
                </c:pt>
                <c:pt idx="2651">
                  <c:v>7.3660714285714279</c:v>
                </c:pt>
                <c:pt idx="2652">
                  <c:v>7.1428571428571423</c:v>
                </c:pt>
                <c:pt idx="2653">
                  <c:v>6.9196428571428568</c:v>
                </c:pt>
                <c:pt idx="2654">
                  <c:v>6.8080357142857135</c:v>
                </c:pt>
                <c:pt idx="2655">
                  <c:v>6.6964285714285712</c:v>
                </c:pt>
                <c:pt idx="2656">
                  <c:v>6.8080357142857135</c:v>
                </c:pt>
                <c:pt idx="2657">
                  <c:v>7.1428571428571423</c:v>
                </c:pt>
                <c:pt idx="2658">
                  <c:v>7.2544642857142847</c:v>
                </c:pt>
                <c:pt idx="2659">
                  <c:v>7.1428571428571423</c:v>
                </c:pt>
                <c:pt idx="2660">
                  <c:v>6.9196428571428568</c:v>
                </c:pt>
                <c:pt idx="2661">
                  <c:v>6.8080357142857135</c:v>
                </c:pt>
                <c:pt idx="2662">
                  <c:v>6.6964285714285712</c:v>
                </c:pt>
                <c:pt idx="2663">
                  <c:v>7.0312499999999991</c:v>
                </c:pt>
                <c:pt idx="2664">
                  <c:v>7.3660714285714279</c:v>
                </c:pt>
                <c:pt idx="2665">
                  <c:v>7.8124999999999991</c:v>
                </c:pt>
                <c:pt idx="2666">
                  <c:v>8.0357142857142847</c:v>
                </c:pt>
                <c:pt idx="2667">
                  <c:v>7.8124999999999991</c:v>
                </c:pt>
                <c:pt idx="2668">
                  <c:v>7.3660714285714279</c:v>
                </c:pt>
                <c:pt idx="2669">
                  <c:v>6.8080357142857135</c:v>
                </c:pt>
                <c:pt idx="2670">
                  <c:v>6.5848214285714279</c:v>
                </c:pt>
                <c:pt idx="2671">
                  <c:v>6.6964285714285712</c:v>
                </c:pt>
                <c:pt idx="2672">
                  <c:v>6.6964285714285712</c:v>
                </c:pt>
                <c:pt idx="2673">
                  <c:v>6.5848214285714279</c:v>
                </c:pt>
                <c:pt idx="2674">
                  <c:v>6.3616071428571423</c:v>
                </c:pt>
                <c:pt idx="2675">
                  <c:v>6.0267857142857135</c:v>
                </c:pt>
                <c:pt idx="2676">
                  <c:v>5.8035714285714279</c:v>
                </c:pt>
                <c:pt idx="2677">
                  <c:v>5.5803571428571423</c:v>
                </c:pt>
                <c:pt idx="2678">
                  <c:v>5.8035714285714279</c:v>
                </c:pt>
                <c:pt idx="2679">
                  <c:v>6.1383928571428568</c:v>
                </c:pt>
                <c:pt idx="2680">
                  <c:v>6.5848214285714279</c:v>
                </c:pt>
                <c:pt idx="2681">
                  <c:v>6.9196428571428568</c:v>
                </c:pt>
                <c:pt idx="2682">
                  <c:v>7.1428571428571423</c:v>
                </c:pt>
                <c:pt idx="2683">
                  <c:v>7.3660714285714279</c:v>
                </c:pt>
                <c:pt idx="2684">
                  <c:v>7.2544642857142847</c:v>
                </c:pt>
                <c:pt idx="2685">
                  <c:v>7.2544642857142847</c:v>
                </c:pt>
                <c:pt idx="2686">
                  <c:v>7.3660714285714279</c:v>
                </c:pt>
                <c:pt idx="2687">
                  <c:v>7.2544642857142847</c:v>
                </c:pt>
                <c:pt idx="2688">
                  <c:v>7.0312499999999991</c:v>
                </c:pt>
                <c:pt idx="2689">
                  <c:v>6.6964285714285712</c:v>
                </c:pt>
                <c:pt idx="2690">
                  <c:v>6.4732142857142847</c:v>
                </c:pt>
                <c:pt idx="2691">
                  <c:v>6.3616071428571423</c:v>
                </c:pt>
                <c:pt idx="2692">
                  <c:v>6.3616071428571423</c:v>
                </c:pt>
                <c:pt idx="2693">
                  <c:v>6.6964285714285712</c:v>
                </c:pt>
                <c:pt idx="2694">
                  <c:v>7.1428571428571423</c:v>
                </c:pt>
                <c:pt idx="2695">
                  <c:v>7.7008928571428568</c:v>
                </c:pt>
                <c:pt idx="2696">
                  <c:v>7.9241071428571423</c:v>
                </c:pt>
                <c:pt idx="2697">
                  <c:v>8.147321428571427</c:v>
                </c:pt>
                <c:pt idx="2698">
                  <c:v>8.2589285714285712</c:v>
                </c:pt>
                <c:pt idx="2699">
                  <c:v>8.0357142857142847</c:v>
                </c:pt>
                <c:pt idx="2700">
                  <c:v>7.7008928571428568</c:v>
                </c:pt>
                <c:pt idx="2701">
                  <c:v>7.3660714285714279</c:v>
                </c:pt>
                <c:pt idx="2702">
                  <c:v>6.6964285714285712</c:v>
                </c:pt>
                <c:pt idx="2703">
                  <c:v>6.3616071428571423</c:v>
                </c:pt>
                <c:pt idx="2704">
                  <c:v>6.2499999999999991</c:v>
                </c:pt>
                <c:pt idx="2705">
                  <c:v>6.3616071428571423</c:v>
                </c:pt>
                <c:pt idx="2706">
                  <c:v>6.5848214285714279</c:v>
                </c:pt>
                <c:pt idx="2707">
                  <c:v>6.6964285714285712</c:v>
                </c:pt>
                <c:pt idx="2708">
                  <c:v>6.8080357142857135</c:v>
                </c:pt>
                <c:pt idx="2709">
                  <c:v>7.0312499999999991</c:v>
                </c:pt>
                <c:pt idx="2710">
                  <c:v>7.1428571428571423</c:v>
                </c:pt>
                <c:pt idx="2711">
                  <c:v>7.3660714285714279</c:v>
                </c:pt>
                <c:pt idx="2712">
                  <c:v>7.7008928571428568</c:v>
                </c:pt>
                <c:pt idx="2713">
                  <c:v>8.2589285714285712</c:v>
                </c:pt>
                <c:pt idx="2714">
                  <c:v>8.928571428571427</c:v>
                </c:pt>
                <c:pt idx="2715">
                  <c:v>9.8214285714285712</c:v>
                </c:pt>
                <c:pt idx="2716">
                  <c:v>10.602678571428571</c:v>
                </c:pt>
                <c:pt idx="2717">
                  <c:v>11.049107142857142</c:v>
                </c:pt>
                <c:pt idx="2718">
                  <c:v>11.383928571428571</c:v>
                </c:pt>
                <c:pt idx="2719">
                  <c:v>11.383928571428571</c:v>
                </c:pt>
                <c:pt idx="2720">
                  <c:v>11.160714285714285</c:v>
                </c:pt>
                <c:pt idx="2721">
                  <c:v>10.825892857142856</c:v>
                </c:pt>
                <c:pt idx="2722">
                  <c:v>10.267857142857142</c:v>
                </c:pt>
                <c:pt idx="2723">
                  <c:v>9.3749999999999982</c:v>
                </c:pt>
                <c:pt idx="2724">
                  <c:v>8.7053571428571423</c:v>
                </c:pt>
                <c:pt idx="2725">
                  <c:v>8.0357142857142847</c:v>
                </c:pt>
                <c:pt idx="2726">
                  <c:v>6.9196428571428568</c:v>
                </c:pt>
                <c:pt idx="2727">
                  <c:v>5.8035714285714279</c:v>
                </c:pt>
                <c:pt idx="2728">
                  <c:v>5.3571428571428568</c:v>
                </c:pt>
                <c:pt idx="2729">
                  <c:v>6.3616071428571423</c:v>
                </c:pt>
                <c:pt idx="2730">
                  <c:v>7.3660714285714279</c:v>
                </c:pt>
                <c:pt idx="2731">
                  <c:v>8.59375</c:v>
                </c:pt>
                <c:pt idx="2732">
                  <c:v>9.8214285714285712</c:v>
                </c:pt>
                <c:pt idx="2733">
                  <c:v>10.602678571428571</c:v>
                </c:pt>
                <c:pt idx="2734">
                  <c:v>11.272321428571427</c:v>
                </c:pt>
                <c:pt idx="2735">
                  <c:v>11.830357142857142</c:v>
                </c:pt>
                <c:pt idx="2736">
                  <c:v>11.830357142857142</c:v>
                </c:pt>
                <c:pt idx="2737">
                  <c:v>11.383928571428571</c:v>
                </c:pt>
                <c:pt idx="2738">
                  <c:v>10.714285714285714</c:v>
                </c:pt>
                <c:pt idx="2739">
                  <c:v>9.9330357142857135</c:v>
                </c:pt>
                <c:pt idx="2740">
                  <c:v>9.0401785714285712</c:v>
                </c:pt>
                <c:pt idx="2741">
                  <c:v>8.2589285714285712</c:v>
                </c:pt>
                <c:pt idx="2742">
                  <c:v>7.2544642857142847</c:v>
                </c:pt>
                <c:pt idx="2743">
                  <c:v>6.1383928571428568</c:v>
                </c:pt>
                <c:pt idx="2744">
                  <c:v>5.8035714285714279</c:v>
                </c:pt>
                <c:pt idx="2745">
                  <c:v>6.9196428571428568</c:v>
                </c:pt>
                <c:pt idx="2746">
                  <c:v>7.5892857142857135</c:v>
                </c:pt>
                <c:pt idx="2747">
                  <c:v>7.5892857142857135</c:v>
                </c:pt>
                <c:pt idx="2748">
                  <c:v>7.8124999999999991</c:v>
                </c:pt>
                <c:pt idx="2749">
                  <c:v>7.3660714285714279</c:v>
                </c:pt>
                <c:pt idx="2750">
                  <c:v>7.1428571428571423</c:v>
                </c:pt>
                <c:pt idx="2751">
                  <c:v>6.8080357142857135</c:v>
                </c:pt>
                <c:pt idx="2752">
                  <c:v>6.6964285714285712</c:v>
                </c:pt>
                <c:pt idx="2753">
                  <c:v>6.4732142857142847</c:v>
                </c:pt>
                <c:pt idx="2754">
                  <c:v>6.2499999999999991</c:v>
                </c:pt>
                <c:pt idx="2755">
                  <c:v>5.8035714285714279</c:v>
                </c:pt>
                <c:pt idx="2756">
                  <c:v>5.3571428571428568</c:v>
                </c:pt>
                <c:pt idx="2757">
                  <c:v>5.2455357142857135</c:v>
                </c:pt>
                <c:pt idx="2758">
                  <c:v>5.5803571428571423</c:v>
                </c:pt>
                <c:pt idx="2759">
                  <c:v>6.0267857142857135</c:v>
                </c:pt>
                <c:pt idx="2760">
                  <c:v>6.6964285714285712</c:v>
                </c:pt>
                <c:pt idx="2761">
                  <c:v>7.3660714285714279</c:v>
                </c:pt>
                <c:pt idx="2762">
                  <c:v>7.4776785714285703</c:v>
                </c:pt>
                <c:pt idx="2763">
                  <c:v>7.4776785714285703</c:v>
                </c:pt>
                <c:pt idx="2764">
                  <c:v>7.5892857142857135</c:v>
                </c:pt>
                <c:pt idx="2765">
                  <c:v>7.3660714285714279</c:v>
                </c:pt>
                <c:pt idx="2766">
                  <c:v>7.1428571428571423</c:v>
                </c:pt>
                <c:pt idx="2767">
                  <c:v>7.0312499999999991</c:v>
                </c:pt>
                <c:pt idx="2768">
                  <c:v>6.8080357142857135</c:v>
                </c:pt>
                <c:pt idx="2769">
                  <c:v>6.5848214285714279</c:v>
                </c:pt>
                <c:pt idx="2770">
                  <c:v>6.2499999999999991</c:v>
                </c:pt>
                <c:pt idx="2771">
                  <c:v>6.0267857142857135</c:v>
                </c:pt>
                <c:pt idx="2772">
                  <c:v>6.2499999999999991</c:v>
                </c:pt>
                <c:pt idx="2773">
                  <c:v>6.0267857142857135</c:v>
                </c:pt>
                <c:pt idx="2774">
                  <c:v>6.1383928571428568</c:v>
                </c:pt>
                <c:pt idx="2775">
                  <c:v>6.2499999999999991</c:v>
                </c:pt>
                <c:pt idx="2776">
                  <c:v>6.6964285714285712</c:v>
                </c:pt>
                <c:pt idx="2777">
                  <c:v>7.2544642857142847</c:v>
                </c:pt>
                <c:pt idx="2778">
                  <c:v>8.0357142857142847</c:v>
                </c:pt>
                <c:pt idx="2779">
                  <c:v>8.7053571428571423</c:v>
                </c:pt>
                <c:pt idx="2780">
                  <c:v>9.2633928571428559</c:v>
                </c:pt>
                <c:pt idx="2781">
                  <c:v>9.8214285714285712</c:v>
                </c:pt>
                <c:pt idx="2782">
                  <c:v>10.267857142857142</c:v>
                </c:pt>
                <c:pt idx="2783">
                  <c:v>10.714285714285714</c:v>
                </c:pt>
                <c:pt idx="2784">
                  <c:v>10.937499999999998</c:v>
                </c:pt>
                <c:pt idx="2785">
                  <c:v>11.272321428571427</c:v>
                </c:pt>
                <c:pt idx="2786">
                  <c:v>11.383928571428571</c:v>
                </c:pt>
                <c:pt idx="2787">
                  <c:v>11.383928571428571</c:v>
                </c:pt>
                <c:pt idx="2788">
                  <c:v>11.160714285714285</c:v>
                </c:pt>
                <c:pt idx="2789">
                  <c:v>10.714285714285714</c:v>
                </c:pt>
                <c:pt idx="2790">
                  <c:v>10.267857142857142</c:v>
                </c:pt>
                <c:pt idx="2791">
                  <c:v>9.709821428571427</c:v>
                </c:pt>
                <c:pt idx="2792">
                  <c:v>9.1517857142857135</c:v>
                </c:pt>
                <c:pt idx="2793">
                  <c:v>8.4821428571428559</c:v>
                </c:pt>
                <c:pt idx="2794">
                  <c:v>7.9241071428571423</c:v>
                </c:pt>
                <c:pt idx="2795">
                  <c:v>7.3660714285714279</c:v>
                </c:pt>
                <c:pt idx="2796">
                  <c:v>7.0312499999999991</c:v>
                </c:pt>
                <c:pt idx="2797">
                  <c:v>6.9196428571428568</c:v>
                </c:pt>
                <c:pt idx="2798">
                  <c:v>7.1428571428571423</c:v>
                </c:pt>
                <c:pt idx="2799">
                  <c:v>7.3660714285714279</c:v>
                </c:pt>
                <c:pt idx="2800">
                  <c:v>8.0357142857142847</c:v>
                </c:pt>
                <c:pt idx="2801">
                  <c:v>8.0357142857142847</c:v>
                </c:pt>
                <c:pt idx="2802">
                  <c:v>8.147321428571427</c:v>
                </c:pt>
                <c:pt idx="2803">
                  <c:v>8.0357142857142847</c:v>
                </c:pt>
                <c:pt idx="2804">
                  <c:v>7.5892857142857135</c:v>
                </c:pt>
                <c:pt idx="2805">
                  <c:v>6.9196428571428568</c:v>
                </c:pt>
                <c:pt idx="2806">
                  <c:v>6.4732142857142847</c:v>
                </c:pt>
                <c:pt idx="2807">
                  <c:v>6.2499999999999991</c:v>
                </c:pt>
                <c:pt idx="2808">
                  <c:v>6.2499999999999991</c:v>
                </c:pt>
                <c:pt idx="2809">
                  <c:v>6.0267857142857135</c:v>
                </c:pt>
                <c:pt idx="2810">
                  <c:v>5.8035714285714279</c:v>
                </c:pt>
                <c:pt idx="2811">
                  <c:v>5.8035714285714279</c:v>
                </c:pt>
                <c:pt idx="2812">
                  <c:v>5.9151785714285712</c:v>
                </c:pt>
                <c:pt idx="2813">
                  <c:v>6.2499999999999991</c:v>
                </c:pt>
                <c:pt idx="2814">
                  <c:v>6.4732142857142847</c:v>
                </c:pt>
                <c:pt idx="2815">
                  <c:v>7.1428571428571423</c:v>
                </c:pt>
                <c:pt idx="2816">
                  <c:v>7.5892857142857135</c:v>
                </c:pt>
                <c:pt idx="2817">
                  <c:v>8.0357142857142847</c:v>
                </c:pt>
                <c:pt idx="2818">
                  <c:v>8.2589285714285712</c:v>
                </c:pt>
                <c:pt idx="2819">
                  <c:v>8.2589285714285712</c:v>
                </c:pt>
                <c:pt idx="2820">
                  <c:v>8.0357142857142847</c:v>
                </c:pt>
                <c:pt idx="2821">
                  <c:v>7.7008928571428568</c:v>
                </c:pt>
                <c:pt idx="2822">
                  <c:v>7.2544642857142847</c:v>
                </c:pt>
                <c:pt idx="2823">
                  <c:v>6.9196428571428568</c:v>
                </c:pt>
                <c:pt idx="2824">
                  <c:v>6.3616071428571423</c:v>
                </c:pt>
                <c:pt idx="2825">
                  <c:v>5.9151785714285712</c:v>
                </c:pt>
                <c:pt idx="2826">
                  <c:v>5.3571428571428568</c:v>
                </c:pt>
                <c:pt idx="2827">
                  <c:v>5.4687499999999991</c:v>
                </c:pt>
                <c:pt idx="2828">
                  <c:v>5.8035714285714279</c:v>
                </c:pt>
                <c:pt idx="2829">
                  <c:v>6.4732142857142847</c:v>
                </c:pt>
                <c:pt idx="2830">
                  <c:v>7.5892857142857135</c:v>
                </c:pt>
                <c:pt idx="2831">
                  <c:v>8.7053571428571423</c:v>
                </c:pt>
                <c:pt idx="2832">
                  <c:v>9.2633928571428559</c:v>
                </c:pt>
                <c:pt idx="2833">
                  <c:v>9.5982142857142847</c:v>
                </c:pt>
                <c:pt idx="2834">
                  <c:v>10.044642857142856</c:v>
                </c:pt>
                <c:pt idx="2835">
                  <c:v>10.267857142857142</c:v>
                </c:pt>
                <c:pt idx="2836">
                  <c:v>10.491071428571427</c:v>
                </c:pt>
                <c:pt idx="2837">
                  <c:v>10.044642857142856</c:v>
                </c:pt>
                <c:pt idx="2838">
                  <c:v>9.1517857142857135</c:v>
                </c:pt>
                <c:pt idx="2839">
                  <c:v>8.2589285714285712</c:v>
                </c:pt>
                <c:pt idx="2840">
                  <c:v>7.5892857142857135</c:v>
                </c:pt>
                <c:pt idx="2841">
                  <c:v>7.1428571428571423</c:v>
                </c:pt>
                <c:pt idx="2842">
                  <c:v>6.1383928571428568</c:v>
                </c:pt>
                <c:pt idx="2843">
                  <c:v>5.4687499999999991</c:v>
                </c:pt>
                <c:pt idx="2844">
                  <c:v>6.1383928571428568</c:v>
                </c:pt>
                <c:pt idx="2845">
                  <c:v>7.1428571428571423</c:v>
                </c:pt>
                <c:pt idx="2846">
                  <c:v>7.8124999999999991</c:v>
                </c:pt>
                <c:pt idx="2847">
                  <c:v>8.0357142857142847</c:v>
                </c:pt>
                <c:pt idx="2848">
                  <c:v>7.8124999999999991</c:v>
                </c:pt>
                <c:pt idx="2849">
                  <c:v>7.7008928571428568</c:v>
                </c:pt>
                <c:pt idx="2850">
                  <c:v>7.7008928571428568</c:v>
                </c:pt>
                <c:pt idx="2851">
                  <c:v>7.5892857142857135</c:v>
                </c:pt>
                <c:pt idx="2852">
                  <c:v>7.1428571428571423</c:v>
                </c:pt>
                <c:pt idx="2853">
                  <c:v>6.3616071428571423</c:v>
                </c:pt>
                <c:pt idx="2854">
                  <c:v>5.2455357142857135</c:v>
                </c:pt>
                <c:pt idx="2855">
                  <c:v>5.1339285714285712</c:v>
                </c:pt>
                <c:pt idx="2856">
                  <c:v>5.8035714285714279</c:v>
                </c:pt>
                <c:pt idx="2857">
                  <c:v>6.4732142857142847</c:v>
                </c:pt>
                <c:pt idx="2858">
                  <c:v>6.9196428571428568</c:v>
                </c:pt>
                <c:pt idx="2859">
                  <c:v>6.9196428571428568</c:v>
                </c:pt>
                <c:pt idx="2860">
                  <c:v>6.6964285714285712</c:v>
                </c:pt>
                <c:pt idx="2861">
                  <c:v>6.4732142857142847</c:v>
                </c:pt>
                <c:pt idx="2862">
                  <c:v>6.0267857142857135</c:v>
                </c:pt>
                <c:pt idx="2863">
                  <c:v>5.3571428571428568</c:v>
                </c:pt>
                <c:pt idx="2864">
                  <c:v>5.4687499999999991</c:v>
                </c:pt>
                <c:pt idx="2865">
                  <c:v>6.0267857142857135</c:v>
                </c:pt>
                <c:pt idx="2866">
                  <c:v>6.8080357142857135</c:v>
                </c:pt>
                <c:pt idx="2867">
                  <c:v>7.8124999999999991</c:v>
                </c:pt>
                <c:pt idx="2868">
                  <c:v>8.3705357142857135</c:v>
                </c:pt>
                <c:pt idx="2869">
                  <c:v>8.59375</c:v>
                </c:pt>
                <c:pt idx="2870">
                  <c:v>8.3705357142857135</c:v>
                </c:pt>
                <c:pt idx="2871">
                  <c:v>7.5892857142857135</c:v>
                </c:pt>
                <c:pt idx="2872">
                  <c:v>6.4732142857142847</c:v>
                </c:pt>
                <c:pt idx="2873">
                  <c:v>5.6919642857142856</c:v>
                </c:pt>
                <c:pt idx="2874">
                  <c:v>5.2455357142857135</c:v>
                </c:pt>
                <c:pt idx="2875">
                  <c:v>5.5803571428571423</c:v>
                </c:pt>
                <c:pt idx="2876">
                  <c:v>5.9151785714285712</c:v>
                </c:pt>
                <c:pt idx="2877">
                  <c:v>6.2499999999999991</c:v>
                </c:pt>
                <c:pt idx="2878">
                  <c:v>6.6964285714285712</c:v>
                </c:pt>
                <c:pt idx="2879">
                  <c:v>6.6964285714285712</c:v>
                </c:pt>
                <c:pt idx="2880">
                  <c:v>6.6964285714285712</c:v>
                </c:pt>
                <c:pt idx="2881">
                  <c:v>6.6964285714285712</c:v>
                </c:pt>
                <c:pt idx="2882">
                  <c:v>6.4732142857142847</c:v>
                </c:pt>
                <c:pt idx="2883">
                  <c:v>6.3616071428571423</c:v>
                </c:pt>
                <c:pt idx="2884">
                  <c:v>6.2499999999999991</c:v>
                </c:pt>
                <c:pt idx="2885">
                  <c:v>6.0267857142857135</c:v>
                </c:pt>
                <c:pt idx="2886">
                  <c:v>5.9151785714285712</c:v>
                </c:pt>
                <c:pt idx="2887">
                  <c:v>5.8035714285714279</c:v>
                </c:pt>
                <c:pt idx="2888">
                  <c:v>5.8035714285714279</c:v>
                </c:pt>
                <c:pt idx="2889">
                  <c:v>6.2499999999999991</c:v>
                </c:pt>
                <c:pt idx="2890">
                  <c:v>6.2499999999999991</c:v>
                </c:pt>
                <c:pt idx="2891">
                  <c:v>6.4732142857142847</c:v>
                </c:pt>
                <c:pt idx="2892">
                  <c:v>6.6964285714285712</c:v>
                </c:pt>
                <c:pt idx="2893">
                  <c:v>6.8080357142857135</c:v>
                </c:pt>
                <c:pt idx="2894">
                  <c:v>7.1428571428571423</c:v>
                </c:pt>
                <c:pt idx="2895">
                  <c:v>7.1428571428571423</c:v>
                </c:pt>
                <c:pt idx="2896">
                  <c:v>7.2544642857142847</c:v>
                </c:pt>
                <c:pt idx="2897">
                  <c:v>7.2544642857142847</c:v>
                </c:pt>
                <c:pt idx="2898">
                  <c:v>7.2544642857142847</c:v>
                </c:pt>
                <c:pt idx="2899">
                  <c:v>7.3660714285714279</c:v>
                </c:pt>
                <c:pt idx="2900">
                  <c:v>7.5892857142857135</c:v>
                </c:pt>
                <c:pt idx="2901">
                  <c:v>7.5892857142857135</c:v>
                </c:pt>
                <c:pt idx="2902">
                  <c:v>7.7008928571428568</c:v>
                </c:pt>
                <c:pt idx="2903">
                  <c:v>7.4776785714285703</c:v>
                </c:pt>
                <c:pt idx="2904">
                  <c:v>7.3660714285714279</c:v>
                </c:pt>
                <c:pt idx="2905">
                  <c:v>7.3660714285714279</c:v>
                </c:pt>
                <c:pt idx="2906">
                  <c:v>7.3660714285714279</c:v>
                </c:pt>
                <c:pt idx="2907">
                  <c:v>7.1428571428571423</c:v>
                </c:pt>
                <c:pt idx="2908">
                  <c:v>7.1428571428571423</c:v>
                </c:pt>
                <c:pt idx="2909">
                  <c:v>7.2544642857142847</c:v>
                </c:pt>
                <c:pt idx="2910">
                  <c:v>7.5892857142857135</c:v>
                </c:pt>
                <c:pt idx="2911">
                  <c:v>7.9241071428571423</c:v>
                </c:pt>
                <c:pt idx="2912">
                  <c:v>8.4821428571428559</c:v>
                </c:pt>
                <c:pt idx="2913">
                  <c:v>8.8169642857142847</c:v>
                </c:pt>
                <c:pt idx="2914">
                  <c:v>9.0401785714285712</c:v>
                </c:pt>
                <c:pt idx="2915">
                  <c:v>8.928571428571427</c:v>
                </c:pt>
                <c:pt idx="2916">
                  <c:v>8.7053571428571423</c:v>
                </c:pt>
                <c:pt idx="2917">
                  <c:v>8.3705357142857135</c:v>
                </c:pt>
                <c:pt idx="2918">
                  <c:v>8.0357142857142847</c:v>
                </c:pt>
                <c:pt idx="2919">
                  <c:v>7.5892857142857135</c:v>
                </c:pt>
                <c:pt idx="2920">
                  <c:v>7.1428571428571423</c:v>
                </c:pt>
                <c:pt idx="2921">
                  <c:v>7.0312499999999991</c:v>
                </c:pt>
                <c:pt idx="2922">
                  <c:v>6.9196428571428568</c:v>
                </c:pt>
                <c:pt idx="2923">
                  <c:v>6.6964285714285712</c:v>
                </c:pt>
                <c:pt idx="2924">
                  <c:v>6.2499999999999991</c:v>
                </c:pt>
                <c:pt idx="2925">
                  <c:v>5.9151785714285712</c:v>
                </c:pt>
                <c:pt idx="2926">
                  <c:v>5.8035714285714279</c:v>
                </c:pt>
                <c:pt idx="2927">
                  <c:v>6.0267857142857135</c:v>
                </c:pt>
                <c:pt idx="2928">
                  <c:v>6.2499999999999991</c:v>
                </c:pt>
                <c:pt idx="2929">
                  <c:v>6.6964285714285712</c:v>
                </c:pt>
                <c:pt idx="2930">
                  <c:v>7.1428571428571423</c:v>
                </c:pt>
                <c:pt idx="2931">
                  <c:v>7.3660714285714279</c:v>
                </c:pt>
                <c:pt idx="2932">
                  <c:v>7.4776785714285703</c:v>
                </c:pt>
                <c:pt idx="2933">
                  <c:v>7.5892857142857135</c:v>
                </c:pt>
                <c:pt idx="2934">
                  <c:v>7.5892857142857135</c:v>
                </c:pt>
                <c:pt idx="2935">
                  <c:v>7.5892857142857135</c:v>
                </c:pt>
                <c:pt idx="2936">
                  <c:v>7.4776785714285703</c:v>
                </c:pt>
                <c:pt idx="2937">
                  <c:v>7.3660714285714279</c:v>
                </c:pt>
                <c:pt idx="2938">
                  <c:v>7.2544642857142847</c:v>
                </c:pt>
                <c:pt idx="2939">
                  <c:v>7.0312499999999991</c:v>
                </c:pt>
                <c:pt idx="2940">
                  <c:v>6.6964285714285712</c:v>
                </c:pt>
                <c:pt idx="2941">
                  <c:v>6.5848214285714279</c:v>
                </c:pt>
                <c:pt idx="2942">
                  <c:v>6.4732142857142847</c:v>
                </c:pt>
                <c:pt idx="2943">
                  <c:v>6.4732142857142847</c:v>
                </c:pt>
                <c:pt idx="2944">
                  <c:v>6.6964285714285712</c:v>
                </c:pt>
                <c:pt idx="2945">
                  <c:v>7.0312499999999991</c:v>
                </c:pt>
                <c:pt idx="2946">
                  <c:v>7.3660714285714279</c:v>
                </c:pt>
                <c:pt idx="2947">
                  <c:v>7.8124999999999991</c:v>
                </c:pt>
                <c:pt idx="2948">
                  <c:v>7.8124999999999991</c:v>
                </c:pt>
                <c:pt idx="2949">
                  <c:v>7.7008928571428568</c:v>
                </c:pt>
                <c:pt idx="2950">
                  <c:v>7.5892857142857135</c:v>
                </c:pt>
                <c:pt idx="2951">
                  <c:v>7.3660714285714279</c:v>
                </c:pt>
                <c:pt idx="2952">
                  <c:v>7.1428571428571423</c:v>
                </c:pt>
                <c:pt idx="2953">
                  <c:v>7.0312499999999991</c:v>
                </c:pt>
                <c:pt idx="2954">
                  <c:v>7.1428571428571423</c:v>
                </c:pt>
                <c:pt idx="2955">
                  <c:v>7.3660714285714279</c:v>
                </c:pt>
                <c:pt idx="2956">
                  <c:v>7.7008928571428568</c:v>
                </c:pt>
                <c:pt idx="2957">
                  <c:v>8.2589285714285712</c:v>
                </c:pt>
                <c:pt idx="2958">
                  <c:v>8.928571428571427</c:v>
                </c:pt>
                <c:pt idx="2959">
                  <c:v>9.5982142857142847</c:v>
                </c:pt>
                <c:pt idx="2960">
                  <c:v>10.156249999999998</c:v>
                </c:pt>
                <c:pt idx="2961">
                  <c:v>10.379464285714285</c:v>
                </c:pt>
                <c:pt idx="2962">
                  <c:v>10.602678571428571</c:v>
                </c:pt>
                <c:pt idx="2963">
                  <c:v>10.937499999999998</c:v>
                </c:pt>
                <c:pt idx="2964">
                  <c:v>11.049107142857142</c:v>
                </c:pt>
                <c:pt idx="2965">
                  <c:v>11.383928571428571</c:v>
                </c:pt>
                <c:pt idx="2966">
                  <c:v>11.607142857142856</c:v>
                </c:pt>
                <c:pt idx="2967">
                  <c:v>11.718749999999998</c:v>
                </c:pt>
                <c:pt idx="2968">
                  <c:v>11.607142857142856</c:v>
                </c:pt>
                <c:pt idx="2969">
                  <c:v>11.383928571428571</c:v>
                </c:pt>
                <c:pt idx="2970">
                  <c:v>10.937499999999998</c:v>
                </c:pt>
                <c:pt idx="2971">
                  <c:v>10.491071428571427</c:v>
                </c:pt>
                <c:pt idx="2972">
                  <c:v>9.9330357142857135</c:v>
                </c:pt>
                <c:pt idx="2973">
                  <c:v>9.5982142857142847</c:v>
                </c:pt>
                <c:pt idx="2974">
                  <c:v>9.1517857142857135</c:v>
                </c:pt>
                <c:pt idx="2975">
                  <c:v>8.7053571428571423</c:v>
                </c:pt>
                <c:pt idx="2976">
                  <c:v>8.2589285714285712</c:v>
                </c:pt>
                <c:pt idx="2977">
                  <c:v>7.5892857142857135</c:v>
                </c:pt>
                <c:pt idx="2978">
                  <c:v>7.0312499999999991</c:v>
                </c:pt>
                <c:pt idx="2979">
                  <c:v>6.5848214285714279</c:v>
                </c:pt>
                <c:pt idx="2980">
                  <c:v>6.0267857142857135</c:v>
                </c:pt>
                <c:pt idx="2981">
                  <c:v>5.5803571428571423</c:v>
                </c:pt>
                <c:pt idx="2982">
                  <c:v>5.5803571428571423</c:v>
                </c:pt>
                <c:pt idx="2983">
                  <c:v>6.2499999999999991</c:v>
                </c:pt>
                <c:pt idx="2984">
                  <c:v>6.9196428571428568</c:v>
                </c:pt>
                <c:pt idx="2985">
                  <c:v>7.5892857142857135</c:v>
                </c:pt>
                <c:pt idx="2986">
                  <c:v>8.0357142857142847</c:v>
                </c:pt>
                <c:pt idx="2987">
                  <c:v>8.4821428571428559</c:v>
                </c:pt>
                <c:pt idx="2988">
                  <c:v>8.4821428571428559</c:v>
                </c:pt>
                <c:pt idx="2989">
                  <c:v>8.7053571428571423</c:v>
                </c:pt>
                <c:pt idx="2990">
                  <c:v>8.4821428571428559</c:v>
                </c:pt>
                <c:pt idx="2991">
                  <c:v>8.3705357142857135</c:v>
                </c:pt>
                <c:pt idx="2992">
                  <c:v>8.2589285714285712</c:v>
                </c:pt>
                <c:pt idx="2993">
                  <c:v>8.2589285714285712</c:v>
                </c:pt>
                <c:pt idx="2994">
                  <c:v>8.2589285714285712</c:v>
                </c:pt>
                <c:pt idx="2995">
                  <c:v>8.0357142857142847</c:v>
                </c:pt>
                <c:pt idx="2996">
                  <c:v>7.5892857142857135</c:v>
                </c:pt>
                <c:pt idx="2997">
                  <c:v>7.1428571428571423</c:v>
                </c:pt>
                <c:pt idx="2998">
                  <c:v>6.6964285714285712</c:v>
                </c:pt>
                <c:pt idx="2999">
                  <c:v>6.2499999999999991</c:v>
                </c:pt>
                <c:pt idx="3000">
                  <c:v>6.2499999999999991</c:v>
                </c:pt>
                <c:pt idx="3001">
                  <c:v>5.9151785714285712</c:v>
                </c:pt>
                <c:pt idx="3002">
                  <c:v>5.8035714285714279</c:v>
                </c:pt>
                <c:pt idx="3003">
                  <c:v>5.8035714285714279</c:v>
                </c:pt>
                <c:pt idx="3004">
                  <c:v>5.4687499999999991</c:v>
                </c:pt>
                <c:pt idx="3005">
                  <c:v>5.3571428571428568</c:v>
                </c:pt>
                <c:pt idx="3006">
                  <c:v>5.6919642857142856</c:v>
                </c:pt>
                <c:pt idx="3007">
                  <c:v>6.0267857142857135</c:v>
                </c:pt>
                <c:pt idx="3008">
                  <c:v>6.4732142857142847</c:v>
                </c:pt>
                <c:pt idx="3009">
                  <c:v>6.4732142857142847</c:v>
                </c:pt>
                <c:pt idx="3010">
                  <c:v>6.1383928571428568</c:v>
                </c:pt>
                <c:pt idx="3011">
                  <c:v>5.5803571428571423</c:v>
                </c:pt>
                <c:pt idx="3012">
                  <c:v>5.2455357142857135</c:v>
                </c:pt>
                <c:pt idx="3013">
                  <c:v>5.2455357142857135</c:v>
                </c:pt>
                <c:pt idx="3014">
                  <c:v>5.9151785714285712</c:v>
                </c:pt>
                <c:pt idx="3015">
                  <c:v>6.6964285714285712</c:v>
                </c:pt>
                <c:pt idx="3016">
                  <c:v>7.3660714285714279</c:v>
                </c:pt>
                <c:pt idx="3017">
                  <c:v>7.5892857142857135</c:v>
                </c:pt>
                <c:pt idx="3018">
                  <c:v>7.5892857142857135</c:v>
                </c:pt>
                <c:pt idx="3019">
                  <c:v>7.4776785714285703</c:v>
                </c:pt>
                <c:pt idx="3020">
                  <c:v>7.3660714285714279</c:v>
                </c:pt>
                <c:pt idx="3021">
                  <c:v>7.3660714285714279</c:v>
                </c:pt>
                <c:pt idx="3022">
                  <c:v>7.1428571428571423</c:v>
                </c:pt>
                <c:pt idx="3023">
                  <c:v>6.9196428571428568</c:v>
                </c:pt>
                <c:pt idx="3024">
                  <c:v>6.5848214285714279</c:v>
                </c:pt>
                <c:pt idx="3025">
                  <c:v>6.0267857142857135</c:v>
                </c:pt>
                <c:pt idx="3026">
                  <c:v>5.5803571428571423</c:v>
                </c:pt>
                <c:pt idx="3027">
                  <c:v>5.3571428571428568</c:v>
                </c:pt>
                <c:pt idx="3028">
                  <c:v>5.8035714285714279</c:v>
                </c:pt>
                <c:pt idx="3029">
                  <c:v>6.2499999999999991</c:v>
                </c:pt>
                <c:pt idx="3030">
                  <c:v>6.6964285714285712</c:v>
                </c:pt>
                <c:pt idx="3031">
                  <c:v>7.1428571428571423</c:v>
                </c:pt>
                <c:pt idx="3032">
                  <c:v>7.4776785714285703</c:v>
                </c:pt>
                <c:pt idx="3033">
                  <c:v>7.7008928571428568</c:v>
                </c:pt>
                <c:pt idx="3034">
                  <c:v>8.0357142857142847</c:v>
                </c:pt>
                <c:pt idx="3035">
                  <c:v>7.8124999999999991</c:v>
                </c:pt>
                <c:pt idx="3036">
                  <c:v>7.5892857142857135</c:v>
                </c:pt>
                <c:pt idx="3037">
                  <c:v>7.2544642857142847</c:v>
                </c:pt>
                <c:pt idx="3038">
                  <c:v>6.6964285714285712</c:v>
                </c:pt>
                <c:pt idx="3039">
                  <c:v>6.2499999999999991</c:v>
                </c:pt>
                <c:pt idx="3040">
                  <c:v>5.9151785714285712</c:v>
                </c:pt>
                <c:pt idx="3041">
                  <c:v>5.5803571428571423</c:v>
                </c:pt>
                <c:pt idx="3042">
                  <c:v>5.4687499999999991</c:v>
                </c:pt>
                <c:pt idx="3043">
                  <c:v>5.5803571428571423</c:v>
                </c:pt>
                <c:pt idx="3044">
                  <c:v>5.9151785714285712</c:v>
                </c:pt>
                <c:pt idx="3045">
                  <c:v>6.4732142857142847</c:v>
                </c:pt>
                <c:pt idx="3046">
                  <c:v>6.8080357142857135</c:v>
                </c:pt>
                <c:pt idx="3047">
                  <c:v>7.1428571428571423</c:v>
                </c:pt>
                <c:pt idx="3048">
                  <c:v>7.4776785714285703</c:v>
                </c:pt>
                <c:pt idx="3049">
                  <c:v>7.7008928571428568</c:v>
                </c:pt>
                <c:pt idx="3050">
                  <c:v>7.9241071428571423</c:v>
                </c:pt>
                <c:pt idx="3051">
                  <c:v>7.8124999999999991</c:v>
                </c:pt>
                <c:pt idx="3052">
                  <c:v>7.1428571428571423</c:v>
                </c:pt>
                <c:pt idx="3053">
                  <c:v>6.2499999999999991</c:v>
                </c:pt>
                <c:pt idx="3054">
                  <c:v>5.3571428571428568</c:v>
                </c:pt>
                <c:pt idx="3055">
                  <c:v>5.4687499999999991</c:v>
                </c:pt>
                <c:pt idx="3056">
                  <c:v>6.3616071428571423</c:v>
                </c:pt>
                <c:pt idx="3057">
                  <c:v>7.2544642857142847</c:v>
                </c:pt>
                <c:pt idx="3058">
                  <c:v>7.9241071428571423</c:v>
                </c:pt>
                <c:pt idx="3059">
                  <c:v>8.4821428571428559</c:v>
                </c:pt>
                <c:pt idx="3060">
                  <c:v>8.928571428571427</c:v>
                </c:pt>
                <c:pt idx="3061">
                  <c:v>9.3749999999999982</c:v>
                </c:pt>
                <c:pt idx="3062">
                  <c:v>9.709821428571427</c:v>
                </c:pt>
                <c:pt idx="3063">
                  <c:v>9.709821428571427</c:v>
                </c:pt>
                <c:pt idx="3064">
                  <c:v>9.8214285714285712</c:v>
                </c:pt>
                <c:pt idx="3065">
                  <c:v>9.5982142857142847</c:v>
                </c:pt>
                <c:pt idx="3066">
                  <c:v>9.3749999999999982</c:v>
                </c:pt>
                <c:pt idx="3067">
                  <c:v>8.928571428571427</c:v>
                </c:pt>
                <c:pt idx="3068">
                  <c:v>8.4821428571428559</c:v>
                </c:pt>
                <c:pt idx="3069">
                  <c:v>8.0357142857142847</c:v>
                </c:pt>
                <c:pt idx="3070">
                  <c:v>7.5892857142857135</c:v>
                </c:pt>
                <c:pt idx="3071">
                  <c:v>7.1428571428571423</c:v>
                </c:pt>
                <c:pt idx="3072">
                  <c:v>6.6964285714285712</c:v>
                </c:pt>
                <c:pt idx="3073">
                  <c:v>5.8035714285714279</c:v>
                </c:pt>
                <c:pt idx="3074">
                  <c:v>5.4687499999999991</c:v>
                </c:pt>
                <c:pt idx="3075">
                  <c:v>5.2455357142857135</c:v>
                </c:pt>
                <c:pt idx="3076">
                  <c:v>5.8035714285714279</c:v>
                </c:pt>
                <c:pt idx="3077">
                  <c:v>6.0267857142857135</c:v>
                </c:pt>
                <c:pt idx="3078">
                  <c:v>6.4732142857142847</c:v>
                </c:pt>
                <c:pt idx="3079">
                  <c:v>7.0312499999999991</c:v>
                </c:pt>
                <c:pt idx="3080">
                  <c:v>7.3660714285714279</c:v>
                </c:pt>
                <c:pt idx="3081">
                  <c:v>7.5892857142857135</c:v>
                </c:pt>
                <c:pt idx="3082">
                  <c:v>7.8124999999999991</c:v>
                </c:pt>
                <c:pt idx="3083">
                  <c:v>8.0357142857142847</c:v>
                </c:pt>
                <c:pt idx="3084">
                  <c:v>7.9241071428571423</c:v>
                </c:pt>
                <c:pt idx="3085">
                  <c:v>7.5892857142857135</c:v>
                </c:pt>
                <c:pt idx="3086">
                  <c:v>7.3660714285714279</c:v>
                </c:pt>
                <c:pt idx="3087">
                  <c:v>6.9196428571428568</c:v>
                </c:pt>
                <c:pt idx="3088">
                  <c:v>6.4732142857142847</c:v>
                </c:pt>
                <c:pt idx="3089">
                  <c:v>6.0267857142857135</c:v>
                </c:pt>
                <c:pt idx="3090">
                  <c:v>5.5803571428571423</c:v>
                </c:pt>
                <c:pt idx="3091">
                  <c:v>5.3571428571428568</c:v>
                </c:pt>
                <c:pt idx="3092">
                  <c:v>5.5803571428571423</c:v>
                </c:pt>
                <c:pt idx="3093">
                  <c:v>6.0267857142857135</c:v>
                </c:pt>
                <c:pt idx="3094">
                  <c:v>6.3616071428571423</c:v>
                </c:pt>
                <c:pt idx="3095">
                  <c:v>6.6964285714285712</c:v>
                </c:pt>
                <c:pt idx="3096">
                  <c:v>7.1428571428571423</c:v>
                </c:pt>
                <c:pt idx="3097">
                  <c:v>7.5892857142857135</c:v>
                </c:pt>
                <c:pt idx="3098">
                  <c:v>7.9241071428571423</c:v>
                </c:pt>
                <c:pt idx="3099">
                  <c:v>8.147321428571427</c:v>
                </c:pt>
                <c:pt idx="3100">
                  <c:v>8.147321428571427</c:v>
                </c:pt>
                <c:pt idx="3101">
                  <c:v>8.0357142857142847</c:v>
                </c:pt>
                <c:pt idx="3102">
                  <c:v>7.7008928571428568</c:v>
                </c:pt>
                <c:pt idx="3103">
                  <c:v>7.1428571428571423</c:v>
                </c:pt>
                <c:pt idx="3104">
                  <c:v>6.2499999999999991</c:v>
                </c:pt>
                <c:pt idx="3105">
                  <c:v>5.5803571428571423</c:v>
                </c:pt>
                <c:pt idx="3106">
                  <c:v>5.1339285714285712</c:v>
                </c:pt>
                <c:pt idx="3107">
                  <c:v>5.5803571428571423</c:v>
                </c:pt>
                <c:pt idx="3108">
                  <c:v>6.3616071428571423</c:v>
                </c:pt>
                <c:pt idx="3109">
                  <c:v>7.3660714285714279</c:v>
                </c:pt>
                <c:pt idx="3110">
                  <c:v>8.4821428571428559</c:v>
                </c:pt>
                <c:pt idx="3111">
                  <c:v>9.3749999999999982</c:v>
                </c:pt>
                <c:pt idx="3112">
                  <c:v>10.267857142857142</c:v>
                </c:pt>
                <c:pt idx="3113">
                  <c:v>11.049107142857142</c:v>
                </c:pt>
                <c:pt idx="3114">
                  <c:v>11.830357142857142</c:v>
                </c:pt>
                <c:pt idx="3115">
                  <c:v>12.276785714285714</c:v>
                </c:pt>
                <c:pt idx="3116">
                  <c:v>12.499999999999998</c:v>
                </c:pt>
                <c:pt idx="3117">
                  <c:v>12.388392857142856</c:v>
                </c:pt>
                <c:pt idx="3118">
                  <c:v>12.388392857142856</c:v>
                </c:pt>
                <c:pt idx="3119">
                  <c:v>12.165178571428569</c:v>
                </c:pt>
                <c:pt idx="3120">
                  <c:v>11.830357142857142</c:v>
                </c:pt>
                <c:pt idx="3121">
                  <c:v>11.160714285714285</c:v>
                </c:pt>
                <c:pt idx="3122">
                  <c:v>10.267857142857142</c:v>
                </c:pt>
                <c:pt idx="3123">
                  <c:v>9.1517857142857135</c:v>
                </c:pt>
                <c:pt idx="3124">
                  <c:v>8.147321428571427</c:v>
                </c:pt>
                <c:pt idx="3125">
                  <c:v>6.6964285714285712</c:v>
                </c:pt>
                <c:pt idx="3126">
                  <c:v>5.3571428571428568</c:v>
                </c:pt>
                <c:pt idx="3127">
                  <c:v>5.8035714285714279</c:v>
                </c:pt>
                <c:pt idx="3128">
                  <c:v>7.1428571428571423</c:v>
                </c:pt>
                <c:pt idx="3129">
                  <c:v>8.2589285714285712</c:v>
                </c:pt>
                <c:pt idx="3130">
                  <c:v>9.4866071428571423</c:v>
                </c:pt>
                <c:pt idx="3131">
                  <c:v>10.491071428571427</c:v>
                </c:pt>
                <c:pt idx="3132">
                  <c:v>11.272321428571427</c:v>
                </c:pt>
                <c:pt idx="3133">
                  <c:v>11.718749999999998</c:v>
                </c:pt>
                <c:pt idx="3134">
                  <c:v>12.053571428571427</c:v>
                </c:pt>
                <c:pt idx="3135">
                  <c:v>12.165178571428569</c:v>
                </c:pt>
                <c:pt idx="3136">
                  <c:v>11.718749999999998</c:v>
                </c:pt>
                <c:pt idx="3137">
                  <c:v>10.937499999999998</c:v>
                </c:pt>
                <c:pt idx="3138">
                  <c:v>10.044642857142856</c:v>
                </c:pt>
                <c:pt idx="3139">
                  <c:v>8.928571428571427</c:v>
                </c:pt>
                <c:pt idx="3140">
                  <c:v>7.7008928571428568</c:v>
                </c:pt>
                <c:pt idx="3141">
                  <c:v>6.2499999999999991</c:v>
                </c:pt>
                <c:pt idx="3142">
                  <c:v>5.2455357142857135</c:v>
                </c:pt>
                <c:pt idx="3143">
                  <c:v>5.2455357142857135</c:v>
                </c:pt>
                <c:pt idx="3144">
                  <c:v>6.4732142857142847</c:v>
                </c:pt>
                <c:pt idx="3145">
                  <c:v>7.3660714285714279</c:v>
                </c:pt>
                <c:pt idx="3146">
                  <c:v>8.3705357142857135</c:v>
                </c:pt>
                <c:pt idx="3147">
                  <c:v>8.928571428571427</c:v>
                </c:pt>
                <c:pt idx="3148">
                  <c:v>9.5982142857142847</c:v>
                </c:pt>
                <c:pt idx="3149">
                  <c:v>10.044642857142856</c:v>
                </c:pt>
                <c:pt idx="3150">
                  <c:v>10.379464285714285</c:v>
                </c:pt>
                <c:pt idx="3151">
                  <c:v>10.044642857142856</c:v>
                </c:pt>
                <c:pt idx="3152">
                  <c:v>9.5982142857142847</c:v>
                </c:pt>
                <c:pt idx="3153">
                  <c:v>8.928571428571427</c:v>
                </c:pt>
                <c:pt idx="3154">
                  <c:v>8.0357142857142847</c:v>
                </c:pt>
                <c:pt idx="3155">
                  <c:v>6.9196428571428568</c:v>
                </c:pt>
                <c:pt idx="3156">
                  <c:v>5.8035714285714279</c:v>
                </c:pt>
                <c:pt idx="3157">
                  <c:v>4.9107142857142856</c:v>
                </c:pt>
                <c:pt idx="3158">
                  <c:v>5.1339285714285712</c:v>
                </c:pt>
                <c:pt idx="3159">
                  <c:v>5.9151785714285712</c:v>
                </c:pt>
                <c:pt idx="3160">
                  <c:v>7.1428571428571423</c:v>
                </c:pt>
                <c:pt idx="3161">
                  <c:v>8.2589285714285712</c:v>
                </c:pt>
                <c:pt idx="3162">
                  <c:v>9.2633928571428559</c:v>
                </c:pt>
                <c:pt idx="3163">
                  <c:v>9.8214285714285712</c:v>
                </c:pt>
                <c:pt idx="3164">
                  <c:v>10.156249999999998</c:v>
                </c:pt>
                <c:pt idx="3165">
                  <c:v>10.044642857142856</c:v>
                </c:pt>
                <c:pt idx="3166">
                  <c:v>9.4866071428571423</c:v>
                </c:pt>
                <c:pt idx="3167">
                  <c:v>8.59375</c:v>
                </c:pt>
                <c:pt idx="3168">
                  <c:v>7.8124999999999991</c:v>
                </c:pt>
                <c:pt idx="3169">
                  <c:v>6.6964285714285712</c:v>
                </c:pt>
                <c:pt idx="3170">
                  <c:v>5.8035714285714279</c:v>
                </c:pt>
                <c:pt idx="3171">
                  <c:v>5.1339285714285712</c:v>
                </c:pt>
                <c:pt idx="3172">
                  <c:v>5.4687499999999991</c:v>
                </c:pt>
                <c:pt idx="3173">
                  <c:v>6.2499999999999991</c:v>
                </c:pt>
                <c:pt idx="3174">
                  <c:v>7.0312499999999991</c:v>
                </c:pt>
                <c:pt idx="3175">
                  <c:v>7.3660714285714279</c:v>
                </c:pt>
                <c:pt idx="3176">
                  <c:v>7.2544642857142847</c:v>
                </c:pt>
                <c:pt idx="3177">
                  <c:v>7.1428571428571423</c:v>
                </c:pt>
                <c:pt idx="3178">
                  <c:v>6.9196428571428568</c:v>
                </c:pt>
                <c:pt idx="3179">
                  <c:v>6.6964285714285712</c:v>
                </c:pt>
                <c:pt idx="3180">
                  <c:v>6.4732142857142847</c:v>
                </c:pt>
                <c:pt idx="3181">
                  <c:v>6.4732142857142847</c:v>
                </c:pt>
                <c:pt idx="3182">
                  <c:v>6.4732142857142847</c:v>
                </c:pt>
                <c:pt idx="3183">
                  <c:v>6.2499999999999991</c:v>
                </c:pt>
                <c:pt idx="3184">
                  <c:v>6.2499999999999991</c:v>
                </c:pt>
                <c:pt idx="3185">
                  <c:v>6.2499999999999991</c:v>
                </c:pt>
                <c:pt idx="3186">
                  <c:v>6.2499999999999991</c:v>
                </c:pt>
                <c:pt idx="3187">
                  <c:v>6.2499999999999991</c:v>
                </c:pt>
                <c:pt idx="3188">
                  <c:v>6.4732142857142847</c:v>
                </c:pt>
                <c:pt idx="3189">
                  <c:v>6.5848214285714279</c:v>
                </c:pt>
                <c:pt idx="3190">
                  <c:v>6.6964285714285712</c:v>
                </c:pt>
                <c:pt idx="3191">
                  <c:v>6.8080357142857135</c:v>
                </c:pt>
                <c:pt idx="3192">
                  <c:v>7.0312499999999991</c:v>
                </c:pt>
                <c:pt idx="3193">
                  <c:v>7.1428571428571423</c:v>
                </c:pt>
                <c:pt idx="3194">
                  <c:v>7.1428571428571423</c:v>
                </c:pt>
                <c:pt idx="3195">
                  <c:v>6.9196428571428568</c:v>
                </c:pt>
                <c:pt idx="3196">
                  <c:v>6.6964285714285712</c:v>
                </c:pt>
                <c:pt idx="3197">
                  <c:v>6.2499999999999991</c:v>
                </c:pt>
                <c:pt idx="3198">
                  <c:v>5.8035714285714279</c:v>
                </c:pt>
                <c:pt idx="3199">
                  <c:v>5.8035714285714279</c:v>
                </c:pt>
                <c:pt idx="3200">
                  <c:v>5.6919642857142856</c:v>
                </c:pt>
                <c:pt idx="3201">
                  <c:v>6.0267857142857135</c:v>
                </c:pt>
                <c:pt idx="3202">
                  <c:v>6.2499999999999991</c:v>
                </c:pt>
                <c:pt idx="3203">
                  <c:v>6.4732142857142847</c:v>
                </c:pt>
                <c:pt idx="3204">
                  <c:v>6.9196428571428568</c:v>
                </c:pt>
                <c:pt idx="3205">
                  <c:v>7.1428571428571423</c:v>
                </c:pt>
                <c:pt idx="3206">
                  <c:v>7.5892857142857135</c:v>
                </c:pt>
                <c:pt idx="3207">
                  <c:v>7.9241071428571423</c:v>
                </c:pt>
                <c:pt idx="3208">
                  <c:v>8.147321428571427</c:v>
                </c:pt>
                <c:pt idx="3209">
                  <c:v>8.2589285714285712</c:v>
                </c:pt>
                <c:pt idx="3210">
                  <c:v>8.2589285714285712</c:v>
                </c:pt>
                <c:pt idx="3211">
                  <c:v>8.147321428571427</c:v>
                </c:pt>
                <c:pt idx="3212">
                  <c:v>8.0357142857142847</c:v>
                </c:pt>
                <c:pt idx="3213">
                  <c:v>8.0357142857142847</c:v>
                </c:pt>
                <c:pt idx="3214">
                  <c:v>7.8124999999999991</c:v>
                </c:pt>
                <c:pt idx="3215">
                  <c:v>7.7008928571428568</c:v>
                </c:pt>
                <c:pt idx="3216">
                  <c:v>7.4776785714285703</c:v>
                </c:pt>
                <c:pt idx="3217">
                  <c:v>7.2544642857142847</c:v>
                </c:pt>
                <c:pt idx="3218">
                  <c:v>6.8080357142857135</c:v>
                </c:pt>
                <c:pt idx="3219">
                  <c:v>6.3616071428571423</c:v>
                </c:pt>
                <c:pt idx="3220">
                  <c:v>6.0267857142857135</c:v>
                </c:pt>
                <c:pt idx="3221">
                  <c:v>5.8035714285714279</c:v>
                </c:pt>
                <c:pt idx="3222">
                  <c:v>5.8035714285714279</c:v>
                </c:pt>
                <c:pt idx="3223">
                  <c:v>5.8035714285714279</c:v>
                </c:pt>
                <c:pt idx="3224">
                  <c:v>6.0267857142857135</c:v>
                </c:pt>
                <c:pt idx="3225">
                  <c:v>6.3616071428571423</c:v>
                </c:pt>
                <c:pt idx="3226">
                  <c:v>6.5848214285714279</c:v>
                </c:pt>
                <c:pt idx="3227">
                  <c:v>6.5848214285714279</c:v>
                </c:pt>
                <c:pt idx="3228">
                  <c:v>6.6964285714285712</c:v>
                </c:pt>
                <c:pt idx="3229">
                  <c:v>6.9196428571428568</c:v>
                </c:pt>
                <c:pt idx="3230">
                  <c:v>7.1428571428571423</c:v>
                </c:pt>
                <c:pt idx="3231">
                  <c:v>7.1428571428571423</c:v>
                </c:pt>
                <c:pt idx="3232">
                  <c:v>6.6964285714285712</c:v>
                </c:pt>
                <c:pt idx="3233">
                  <c:v>6.2499999999999991</c:v>
                </c:pt>
                <c:pt idx="3234">
                  <c:v>5.6919642857142856</c:v>
                </c:pt>
                <c:pt idx="3235">
                  <c:v>5.3571428571428568</c:v>
                </c:pt>
                <c:pt idx="3236">
                  <c:v>5.5803571428571423</c:v>
                </c:pt>
                <c:pt idx="3237">
                  <c:v>6.1383928571428568</c:v>
                </c:pt>
                <c:pt idx="3238">
                  <c:v>6.6964285714285712</c:v>
                </c:pt>
                <c:pt idx="3239">
                  <c:v>6.9196428571428568</c:v>
                </c:pt>
                <c:pt idx="3240">
                  <c:v>7.0312499999999991</c:v>
                </c:pt>
                <c:pt idx="3241">
                  <c:v>7.0312499999999991</c:v>
                </c:pt>
                <c:pt idx="3242">
                  <c:v>6.8080357142857135</c:v>
                </c:pt>
                <c:pt idx="3243">
                  <c:v>6.4732142857142847</c:v>
                </c:pt>
                <c:pt idx="3244">
                  <c:v>6.0267857142857135</c:v>
                </c:pt>
                <c:pt idx="3245">
                  <c:v>5.5803571428571423</c:v>
                </c:pt>
                <c:pt idx="3246">
                  <c:v>5.4687499999999991</c:v>
                </c:pt>
                <c:pt idx="3247">
                  <c:v>5.5803571428571423</c:v>
                </c:pt>
                <c:pt idx="3248">
                  <c:v>6.0267857142857135</c:v>
                </c:pt>
                <c:pt idx="3249">
                  <c:v>6.4732142857142847</c:v>
                </c:pt>
                <c:pt idx="3250">
                  <c:v>7.1428571428571423</c:v>
                </c:pt>
                <c:pt idx="3251">
                  <c:v>7.8124999999999991</c:v>
                </c:pt>
                <c:pt idx="3252">
                  <c:v>8.4821428571428559</c:v>
                </c:pt>
                <c:pt idx="3253">
                  <c:v>9.1517857142857135</c:v>
                </c:pt>
                <c:pt idx="3254">
                  <c:v>9.5982142857142847</c:v>
                </c:pt>
                <c:pt idx="3255">
                  <c:v>10.156249999999998</c:v>
                </c:pt>
                <c:pt idx="3256">
                  <c:v>10.491071428571427</c:v>
                </c:pt>
                <c:pt idx="3257">
                  <c:v>10.825892857142856</c:v>
                </c:pt>
                <c:pt idx="3258">
                  <c:v>10.937499999999998</c:v>
                </c:pt>
                <c:pt idx="3259">
                  <c:v>10.825892857142856</c:v>
                </c:pt>
                <c:pt idx="3260">
                  <c:v>10.714285714285714</c:v>
                </c:pt>
                <c:pt idx="3261">
                  <c:v>10.379464285714285</c:v>
                </c:pt>
                <c:pt idx="3262">
                  <c:v>9.8214285714285712</c:v>
                </c:pt>
                <c:pt idx="3263">
                  <c:v>9.2633928571428559</c:v>
                </c:pt>
                <c:pt idx="3264">
                  <c:v>8.7053571428571423</c:v>
                </c:pt>
                <c:pt idx="3265">
                  <c:v>7.8124999999999991</c:v>
                </c:pt>
                <c:pt idx="3266">
                  <c:v>7.1428571428571423</c:v>
                </c:pt>
                <c:pt idx="3267">
                  <c:v>6.0267857142857135</c:v>
                </c:pt>
                <c:pt idx="3268">
                  <c:v>5.3571428571428568</c:v>
                </c:pt>
                <c:pt idx="3269">
                  <c:v>5.1339285714285712</c:v>
                </c:pt>
                <c:pt idx="3270">
                  <c:v>5.5803571428571423</c:v>
                </c:pt>
                <c:pt idx="3271">
                  <c:v>6.2499999999999991</c:v>
                </c:pt>
                <c:pt idx="3272">
                  <c:v>6.4732142857142847</c:v>
                </c:pt>
                <c:pt idx="3273">
                  <c:v>6.6964285714285712</c:v>
                </c:pt>
                <c:pt idx="3274">
                  <c:v>6.9196428571428568</c:v>
                </c:pt>
                <c:pt idx="3275">
                  <c:v>6.8080357142857135</c:v>
                </c:pt>
                <c:pt idx="3276">
                  <c:v>6.4732142857142847</c:v>
                </c:pt>
                <c:pt idx="3277">
                  <c:v>6.2499999999999991</c:v>
                </c:pt>
                <c:pt idx="3278">
                  <c:v>6.0267857142857135</c:v>
                </c:pt>
                <c:pt idx="3279">
                  <c:v>6.0267857142857135</c:v>
                </c:pt>
                <c:pt idx="3280">
                  <c:v>5.6919642857142856</c:v>
                </c:pt>
                <c:pt idx="3281">
                  <c:v>5.8035714285714279</c:v>
                </c:pt>
                <c:pt idx="3282">
                  <c:v>5.8035714285714279</c:v>
                </c:pt>
                <c:pt idx="3283">
                  <c:v>6.0267857142857135</c:v>
                </c:pt>
                <c:pt idx="3284">
                  <c:v>6.4732142857142847</c:v>
                </c:pt>
                <c:pt idx="3285">
                  <c:v>6.6964285714285712</c:v>
                </c:pt>
                <c:pt idx="3286">
                  <c:v>7.1428571428571423</c:v>
                </c:pt>
                <c:pt idx="3287">
                  <c:v>7.3660714285714279</c:v>
                </c:pt>
                <c:pt idx="3288">
                  <c:v>7.3660714285714279</c:v>
                </c:pt>
                <c:pt idx="3289">
                  <c:v>7.3660714285714279</c:v>
                </c:pt>
                <c:pt idx="3290">
                  <c:v>7.1428571428571423</c:v>
                </c:pt>
                <c:pt idx="3291">
                  <c:v>6.9196428571428568</c:v>
                </c:pt>
                <c:pt idx="3292">
                  <c:v>6.6964285714285712</c:v>
                </c:pt>
                <c:pt idx="3293">
                  <c:v>6.6964285714285712</c:v>
                </c:pt>
                <c:pt idx="3294">
                  <c:v>6.4732142857142847</c:v>
                </c:pt>
                <c:pt idx="3295">
                  <c:v>6.2499999999999991</c:v>
                </c:pt>
                <c:pt idx="3296">
                  <c:v>6.1383928571428568</c:v>
                </c:pt>
                <c:pt idx="3297">
                  <c:v>6.0267857142857135</c:v>
                </c:pt>
                <c:pt idx="3298">
                  <c:v>6.1383928571428568</c:v>
                </c:pt>
                <c:pt idx="3299">
                  <c:v>6.2499999999999991</c:v>
                </c:pt>
                <c:pt idx="3300">
                  <c:v>6.6964285714285712</c:v>
                </c:pt>
                <c:pt idx="3301">
                  <c:v>7.2544642857142847</c:v>
                </c:pt>
                <c:pt idx="3302">
                  <c:v>7.5892857142857135</c:v>
                </c:pt>
                <c:pt idx="3303">
                  <c:v>7.8124999999999991</c:v>
                </c:pt>
                <c:pt idx="3304">
                  <c:v>8.0357142857142847</c:v>
                </c:pt>
                <c:pt idx="3305">
                  <c:v>8.0357142857142847</c:v>
                </c:pt>
                <c:pt idx="3306">
                  <c:v>7.7008928571428568</c:v>
                </c:pt>
                <c:pt idx="3307">
                  <c:v>7.3660714285714279</c:v>
                </c:pt>
                <c:pt idx="3308">
                  <c:v>6.9196428571428568</c:v>
                </c:pt>
                <c:pt idx="3309">
                  <c:v>6.4732142857142847</c:v>
                </c:pt>
                <c:pt idx="3310">
                  <c:v>6.2499999999999991</c:v>
                </c:pt>
                <c:pt idx="3311">
                  <c:v>6.2499999999999991</c:v>
                </c:pt>
                <c:pt idx="3312">
                  <c:v>6.2499999999999991</c:v>
                </c:pt>
                <c:pt idx="3313">
                  <c:v>6.2499999999999991</c:v>
                </c:pt>
                <c:pt idx="3314">
                  <c:v>6.3616071428571423</c:v>
                </c:pt>
                <c:pt idx="3315">
                  <c:v>6.4732142857142847</c:v>
                </c:pt>
                <c:pt idx="3316">
                  <c:v>6.6964285714285712</c:v>
                </c:pt>
                <c:pt idx="3317">
                  <c:v>6.5848214285714279</c:v>
                </c:pt>
                <c:pt idx="3318">
                  <c:v>6.3616071428571423</c:v>
                </c:pt>
                <c:pt idx="3319">
                  <c:v>6.2499999999999991</c:v>
                </c:pt>
                <c:pt idx="3320">
                  <c:v>6.0267857142857135</c:v>
                </c:pt>
                <c:pt idx="3321">
                  <c:v>5.9151785714285712</c:v>
                </c:pt>
                <c:pt idx="3322">
                  <c:v>5.6919642857142856</c:v>
                </c:pt>
                <c:pt idx="3323">
                  <c:v>5.8035714285714279</c:v>
                </c:pt>
                <c:pt idx="3324">
                  <c:v>5.8035714285714279</c:v>
                </c:pt>
                <c:pt idx="3325">
                  <c:v>6.1383928571428568</c:v>
                </c:pt>
                <c:pt idx="3326">
                  <c:v>6.4732142857142847</c:v>
                </c:pt>
                <c:pt idx="3327">
                  <c:v>6.8080357142857135</c:v>
                </c:pt>
                <c:pt idx="3328">
                  <c:v>7.1428571428571423</c:v>
                </c:pt>
                <c:pt idx="3329">
                  <c:v>7.5892857142857135</c:v>
                </c:pt>
                <c:pt idx="3330">
                  <c:v>7.8124999999999991</c:v>
                </c:pt>
                <c:pt idx="3331">
                  <c:v>7.9241071428571423</c:v>
                </c:pt>
                <c:pt idx="3332">
                  <c:v>7.7008928571428568</c:v>
                </c:pt>
                <c:pt idx="3333">
                  <c:v>7.2544642857142847</c:v>
                </c:pt>
                <c:pt idx="3334">
                  <c:v>6.5848214285714279</c:v>
                </c:pt>
                <c:pt idx="3335">
                  <c:v>5.6919642857142856</c:v>
                </c:pt>
                <c:pt idx="3336">
                  <c:v>5.0223214285714279</c:v>
                </c:pt>
                <c:pt idx="3337">
                  <c:v>5.3571428571428568</c:v>
                </c:pt>
                <c:pt idx="3338">
                  <c:v>6.1383928571428568</c:v>
                </c:pt>
                <c:pt idx="3339">
                  <c:v>6.4732142857142847</c:v>
                </c:pt>
                <c:pt idx="3340">
                  <c:v>6.9196428571428568</c:v>
                </c:pt>
                <c:pt idx="3341">
                  <c:v>7.0312499999999991</c:v>
                </c:pt>
                <c:pt idx="3342">
                  <c:v>6.9196428571428568</c:v>
                </c:pt>
                <c:pt idx="3343">
                  <c:v>6.4732142857142847</c:v>
                </c:pt>
                <c:pt idx="3344">
                  <c:v>6.1383928571428568</c:v>
                </c:pt>
                <c:pt idx="3345">
                  <c:v>5.8035714285714279</c:v>
                </c:pt>
                <c:pt idx="3346">
                  <c:v>5.4687499999999991</c:v>
                </c:pt>
                <c:pt idx="3347">
                  <c:v>5.5803571428571423</c:v>
                </c:pt>
                <c:pt idx="3348">
                  <c:v>5.8035714285714279</c:v>
                </c:pt>
                <c:pt idx="3349">
                  <c:v>6.2499999999999991</c:v>
                </c:pt>
                <c:pt idx="3350">
                  <c:v>6.5848214285714279</c:v>
                </c:pt>
                <c:pt idx="3351">
                  <c:v>6.6964285714285712</c:v>
                </c:pt>
                <c:pt idx="3352">
                  <c:v>6.6964285714285712</c:v>
                </c:pt>
                <c:pt idx="3353">
                  <c:v>6.4732142857142847</c:v>
                </c:pt>
                <c:pt idx="3354">
                  <c:v>6.0267857142857135</c:v>
                </c:pt>
                <c:pt idx="3355">
                  <c:v>5.5803571428571423</c:v>
                </c:pt>
                <c:pt idx="3356">
                  <c:v>5.5803571428571423</c:v>
                </c:pt>
                <c:pt idx="3357">
                  <c:v>5.5803571428571423</c:v>
                </c:pt>
                <c:pt idx="3358">
                  <c:v>5.9151785714285712</c:v>
                </c:pt>
                <c:pt idx="3359">
                  <c:v>6.2499999999999991</c:v>
                </c:pt>
                <c:pt idx="3360">
                  <c:v>6.6964285714285712</c:v>
                </c:pt>
                <c:pt idx="3361">
                  <c:v>7.2544642857142847</c:v>
                </c:pt>
                <c:pt idx="3362">
                  <c:v>7.8124999999999991</c:v>
                </c:pt>
                <c:pt idx="3363">
                  <c:v>8.147321428571427</c:v>
                </c:pt>
                <c:pt idx="3364">
                  <c:v>8.3705357142857135</c:v>
                </c:pt>
                <c:pt idx="3365">
                  <c:v>8.7053571428571423</c:v>
                </c:pt>
                <c:pt idx="3366">
                  <c:v>8.928571428571427</c:v>
                </c:pt>
                <c:pt idx="3367">
                  <c:v>8.928571428571427</c:v>
                </c:pt>
                <c:pt idx="3368">
                  <c:v>8.59375</c:v>
                </c:pt>
                <c:pt idx="3369">
                  <c:v>8.3705357142857135</c:v>
                </c:pt>
                <c:pt idx="3370">
                  <c:v>8.0357142857142847</c:v>
                </c:pt>
                <c:pt idx="3371">
                  <c:v>7.3660714285714279</c:v>
                </c:pt>
                <c:pt idx="3372">
                  <c:v>6.8080357142857135</c:v>
                </c:pt>
                <c:pt idx="3373">
                  <c:v>6.0267857142857135</c:v>
                </c:pt>
                <c:pt idx="3374">
                  <c:v>5.3571428571428568</c:v>
                </c:pt>
                <c:pt idx="3375">
                  <c:v>5.1339285714285712</c:v>
                </c:pt>
                <c:pt idx="3376">
                  <c:v>5.5803571428571423</c:v>
                </c:pt>
                <c:pt idx="3377">
                  <c:v>6.3616071428571423</c:v>
                </c:pt>
                <c:pt idx="3378">
                  <c:v>7.1428571428571423</c:v>
                </c:pt>
                <c:pt idx="3379">
                  <c:v>8.2589285714285712</c:v>
                </c:pt>
                <c:pt idx="3380">
                  <c:v>9.3749999999999982</c:v>
                </c:pt>
                <c:pt idx="3381">
                  <c:v>10.267857142857142</c:v>
                </c:pt>
                <c:pt idx="3382">
                  <c:v>11.160714285714285</c:v>
                </c:pt>
                <c:pt idx="3383">
                  <c:v>11.941964285714285</c:v>
                </c:pt>
                <c:pt idx="3384">
                  <c:v>12.611607142857142</c:v>
                </c:pt>
                <c:pt idx="3385">
                  <c:v>13.058035714285714</c:v>
                </c:pt>
                <c:pt idx="3386">
                  <c:v>13.392857142857142</c:v>
                </c:pt>
                <c:pt idx="3387">
                  <c:v>13.392857142857142</c:v>
                </c:pt>
                <c:pt idx="3388">
                  <c:v>13.281249999999998</c:v>
                </c:pt>
                <c:pt idx="3389">
                  <c:v>12.946428571428569</c:v>
                </c:pt>
                <c:pt idx="3390">
                  <c:v>12.388392857142856</c:v>
                </c:pt>
                <c:pt idx="3391">
                  <c:v>11.718749999999998</c:v>
                </c:pt>
                <c:pt idx="3392">
                  <c:v>10.937499999999998</c:v>
                </c:pt>
                <c:pt idx="3393">
                  <c:v>10.267857142857142</c:v>
                </c:pt>
                <c:pt idx="3394">
                  <c:v>9.709821428571427</c:v>
                </c:pt>
                <c:pt idx="3395">
                  <c:v>8.7053571428571423</c:v>
                </c:pt>
                <c:pt idx="3396">
                  <c:v>7.5892857142857135</c:v>
                </c:pt>
                <c:pt idx="3397">
                  <c:v>6.2499999999999991</c:v>
                </c:pt>
                <c:pt idx="3398">
                  <c:v>5.2455357142857135</c:v>
                </c:pt>
                <c:pt idx="3399">
                  <c:v>5.3571428571428568</c:v>
                </c:pt>
                <c:pt idx="3400">
                  <c:v>6.0267857142857135</c:v>
                </c:pt>
                <c:pt idx="3401">
                  <c:v>6.5848214285714279</c:v>
                </c:pt>
                <c:pt idx="3402">
                  <c:v>6.5848214285714279</c:v>
                </c:pt>
                <c:pt idx="3403">
                  <c:v>6.5848214285714279</c:v>
                </c:pt>
                <c:pt idx="3404">
                  <c:v>6.2499999999999991</c:v>
                </c:pt>
                <c:pt idx="3405">
                  <c:v>5.8035714285714279</c:v>
                </c:pt>
                <c:pt idx="3406">
                  <c:v>5.3571428571428568</c:v>
                </c:pt>
                <c:pt idx="3407">
                  <c:v>5.1339285714285712</c:v>
                </c:pt>
                <c:pt idx="3408">
                  <c:v>5.5803571428571423</c:v>
                </c:pt>
                <c:pt idx="3409">
                  <c:v>6.2499999999999991</c:v>
                </c:pt>
                <c:pt idx="3410">
                  <c:v>7.1428571428571423</c:v>
                </c:pt>
                <c:pt idx="3411">
                  <c:v>7.1428571428571423</c:v>
                </c:pt>
                <c:pt idx="3412">
                  <c:v>7.1428571428571423</c:v>
                </c:pt>
                <c:pt idx="3413">
                  <c:v>6.6964285714285712</c:v>
                </c:pt>
                <c:pt idx="3414">
                  <c:v>6.2499999999999991</c:v>
                </c:pt>
                <c:pt idx="3415">
                  <c:v>5.5803571428571423</c:v>
                </c:pt>
                <c:pt idx="3416">
                  <c:v>5.3571428571428568</c:v>
                </c:pt>
                <c:pt idx="3417">
                  <c:v>5.5803571428571423</c:v>
                </c:pt>
                <c:pt idx="3418">
                  <c:v>6.0267857142857135</c:v>
                </c:pt>
                <c:pt idx="3419">
                  <c:v>6.6964285714285712</c:v>
                </c:pt>
                <c:pt idx="3420">
                  <c:v>6.6964285714285712</c:v>
                </c:pt>
                <c:pt idx="3421">
                  <c:v>6.4732142857142847</c:v>
                </c:pt>
                <c:pt idx="3422">
                  <c:v>6.2499999999999991</c:v>
                </c:pt>
                <c:pt idx="3423">
                  <c:v>5.8035714285714279</c:v>
                </c:pt>
                <c:pt idx="3424">
                  <c:v>5.4687499999999991</c:v>
                </c:pt>
                <c:pt idx="3425">
                  <c:v>5.3571428571428568</c:v>
                </c:pt>
                <c:pt idx="3426">
                  <c:v>5.5803571428571423</c:v>
                </c:pt>
                <c:pt idx="3427">
                  <c:v>5.9151785714285712</c:v>
                </c:pt>
                <c:pt idx="3428">
                  <c:v>6.0267857142857135</c:v>
                </c:pt>
                <c:pt idx="3429">
                  <c:v>6.1383928571428568</c:v>
                </c:pt>
                <c:pt idx="3430">
                  <c:v>5.8035714285714279</c:v>
                </c:pt>
                <c:pt idx="3431">
                  <c:v>5.6919642857142856</c:v>
                </c:pt>
                <c:pt idx="3432">
                  <c:v>5.8035714285714279</c:v>
                </c:pt>
                <c:pt idx="3433">
                  <c:v>6.0267857142857135</c:v>
                </c:pt>
                <c:pt idx="3434">
                  <c:v>6.4732142857142847</c:v>
                </c:pt>
                <c:pt idx="3435">
                  <c:v>6.4732142857142847</c:v>
                </c:pt>
                <c:pt idx="3436">
                  <c:v>6.9196428571428568</c:v>
                </c:pt>
                <c:pt idx="3437">
                  <c:v>6.8080357142857135</c:v>
                </c:pt>
                <c:pt idx="3438">
                  <c:v>6.8080357142857135</c:v>
                </c:pt>
                <c:pt idx="3439">
                  <c:v>6.6964285714285712</c:v>
                </c:pt>
                <c:pt idx="3440">
                  <c:v>6.4732142857142847</c:v>
                </c:pt>
                <c:pt idx="3441">
                  <c:v>6.2499999999999991</c:v>
                </c:pt>
                <c:pt idx="3442">
                  <c:v>5.8035714285714279</c:v>
                </c:pt>
                <c:pt idx="3443">
                  <c:v>5.4687499999999991</c:v>
                </c:pt>
                <c:pt idx="3444">
                  <c:v>5.4687499999999991</c:v>
                </c:pt>
                <c:pt idx="3445">
                  <c:v>5.8035714285714279</c:v>
                </c:pt>
                <c:pt idx="3446">
                  <c:v>6.2499999999999991</c:v>
                </c:pt>
                <c:pt idx="3447">
                  <c:v>6.3616071428571423</c:v>
                </c:pt>
                <c:pt idx="3448">
                  <c:v>6.6964285714285712</c:v>
                </c:pt>
                <c:pt idx="3449">
                  <c:v>6.6964285714285712</c:v>
                </c:pt>
                <c:pt idx="3450">
                  <c:v>6.6964285714285712</c:v>
                </c:pt>
                <c:pt idx="3451">
                  <c:v>6.4732142857142847</c:v>
                </c:pt>
                <c:pt idx="3452">
                  <c:v>6.3616071428571423</c:v>
                </c:pt>
                <c:pt idx="3453">
                  <c:v>6.2499999999999991</c:v>
                </c:pt>
                <c:pt idx="3454">
                  <c:v>6.4732142857142847</c:v>
                </c:pt>
                <c:pt idx="3455">
                  <c:v>6.2499999999999991</c:v>
                </c:pt>
                <c:pt idx="3456">
                  <c:v>6.4732142857142847</c:v>
                </c:pt>
                <c:pt idx="3457">
                  <c:v>6.3616071428571423</c:v>
                </c:pt>
                <c:pt idx="3458">
                  <c:v>6.5848214285714279</c:v>
                </c:pt>
                <c:pt idx="3459">
                  <c:v>6.6964285714285712</c:v>
                </c:pt>
                <c:pt idx="3460">
                  <c:v>6.8080357142857135</c:v>
                </c:pt>
                <c:pt idx="3461">
                  <c:v>6.9196428571428568</c:v>
                </c:pt>
                <c:pt idx="3462">
                  <c:v>6.8080357142857135</c:v>
                </c:pt>
                <c:pt idx="3463">
                  <c:v>6.6964285714285712</c:v>
                </c:pt>
                <c:pt idx="3464">
                  <c:v>6.5848214285714279</c:v>
                </c:pt>
                <c:pt idx="3465">
                  <c:v>6.3616071428571423</c:v>
                </c:pt>
                <c:pt idx="3466">
                  <c:v>6.1383928571428568</c:v>
                </c:pt>
                <c:pt idx="3467">
                  <c:v>5.8035714285714279</c:v>
                </c:pt>
                <c:pt idx="3468">
                  <c:v>5.5803571428571423</c:v>
                </c:pt>
                <c:pt idx="3469">
                  <c:v>5.6919642857142856</c:v>
                </c:pt>
                <c:pt idx="3470">
                  <c:v>5.8035714285714279</c:v>
                </c:pt>
                <c:pt idx="3471">
                  <c:v>5.9151785714285712</c:v>
                </c:pt>
                <c:pt idx="3472">
                  <c:v>6.0267857142857135</c:v>
                </c:pt>
                <c:pt idx="3473">
                  <c:v>6.2499999999999991</c:v>
                </c:pt>
                <c:pt idx="3474">
                  <c:v>6.2499999999999991</c:v>
                </c:pt>
                <c:pt idx="3475">
                  <c:v>6.4732142857142847</c:v>
                </c:pt>
                <c:pt idx="3476">
                  <c:v>6.4732142857142847</c:v>
                </c:pt>
                <c:pt idx="3477">
                  <c:v>6.8080357142857135</c:v>
                </c:pt>
                <c:pt idx="3478">
                  <c:v>6.6964285714285712</c:v>
                </c:pt>
                <c:pt idx="3479">
                  <c:v>6.9196428571428568</c:v>
                </c:pt>
                <c:pt idx="3480">
                  <c:v>6.9196428571428568</c:v>
                </c:pt>
                <c:pt idx="3481">
                  <c:v>6.9196428571428568</c:v>
                </c:pt>
                <c:pt idx="3482">
                  <c:v>6.9196428571428568</c:v>
                </c:pt>
                <c:pt idx="3483">
                  <c:v>6.5848214285714279</c:v>
                </c:pt>
                <c:pt idx="3484">
                  <c:v>6.6964285714285712</c:v>
                </c:pt>
                <c:pt idx="3485">
                  <c:v>6.2499999999999991</c:v>
                </c:pt>
                <c:pt idx="3486">
                  <c:v>5.9151785714285712</c:v>
                </c:pt>
                <c:pt idx="3487">
                  <c:v>5.4687499999999991</c:v>
                </c:pt>
                <c:pt idx="3488">
                  <c:v>5.5803571428571423</c:v>
                </c:pt>
                <c:pt idx="3489">
                  <c:v>5.6919642857142856</c:v>
                </c:pt>
                <c:pt idx="3490">
                  <c:v>5.9151785714285712</c:v>
                </c:pt>
                <c:pt idx="3491">
                  <c:v>6.2499999999999991</c:v>
                </c:pt>
                <c:pt idx="3492">
                  <c:v>6.4732142857142847</c:v>
                </c:pt>
                <c:pt idx="3493">
                  <c:v>6.6964285714285712</c:v>
                </c:pt>
                <c:pt idx="3494">
                  <c:v>6.6964285714285712</c:v>
                </c:pt>
                <c:pt idx="3495">
                  <c:v>6.6964285714285712</c:v>
                </c:pt>
                <c:pt idx="3496">
                  <c:v>6.4732142857142847</c:v>
                </c:pt>
                <c:pt idx="3497">
                  <c:v>6.4732142857142847</c:v>
                </c:pt>
                <c:pt idx="3498">
                  <c:v>6.6964285714285712</c:v>
                </c:pt>
                <c:pt idx="3499">
                  <c:v>6.6964285714285712</c:v>
                </c:pt>
                <c:pt idx="3500">
                  <c:v>6.6964285714285712</c:v>
                </c:pt>
                <c:pt idx="3501">
                  <c:v>6.6964285714285712</c:v>
                </c:pt>
                <c:pt idx="3502">
                  <c:v>6.5848214285714279</c:v>
                </c:pt>
                <c:pt idx="3503">
                  <c:v>6.5848214285714279</c:v>
                </c:pt>
                <c:pt idx="3504">
                  <c:v>6.3616071428571423</c:v>
                </c:pt>
                <c:pt idx="3505">
                  <c:v>6.2499999999999991</c:v>
                </c:pt>
                <c:pt idx="3506">
                  <c:v>6.2499999999999991</c:v>
                </c:pt>
                <c:pt idx="3507">
                  <c:v>6.0267857142857135</c:v>
                </c:pt>
                <c:pt idx="3508">
                  <c:v>6.0267857142857135</c:v>
                </c:pt>
                <c:pt idx="3509">
                  <c:v>6.1383928571428568</c:v>
                </c:pt>
                <c:pt idx="3510">
                  <c:v>6.3616071428571423</c:v>
                </c:pt>
                <c:pt idx="3511">
                  <c:v>6.6964285714285712</c:v>
                </c:pt>
                <c:pt idx="3512">
                  <c:v>6.9196428571428568</c:v>
                </c:pt>
                <c:pt idx="3513">
                  <c:v>7.1428571428571423</c:v>
                </c:pt>
                <c:pt idx="3514">
                  <c:v>7.1428571428571423</c:v>
                </c:pt>
                <c:pt idx="3515">
                  <c:v>7.3660714285714279</c:v>
                </c:pt>
                <c:pt idx="3516">
                  <c:v>7.1428571428571423</c:v>
                </c:pt>
                <c:pt idx="3517">
                  <c:v>6.9196428571428568</c:v>
                </c:pt>
                <c:pt idx="3518">
                  <c:v>6.6964285714285712</c:v>
                </c:pt>
                <c:pt idx="3519">
                  <c:v>6.4732142857142847</c:v>
                </c:pt>
                <c:pt idx="3520">
                  <c:v>6.2499999999999991</c:v>
                </c:pt>
                <c:pt idx="3521">
                  <c:v>6.2499999999999991</c:v>
                </c:pt>
                <c:pt idx="3522">
                  <c:v>6.2499999999999991</c:v>
                </c:pt>
                <c:pt idx="3523">
                  <c:v>6.1383928571428568</c:v>
                </c:pt>
                <c:pt idx="3524">
                  <c:v>6.1383928571428568</c:v>
                </c:pt>
                <c:pt idx="3525">
                  <c:v>6.2499999999999991</c:v>
                </c:pt>
                <c:pt idx="3526">
                  <c:v>6.4732142857142847</c:v>
                </c:pt>
                <c:pt idx="3527">
                  <c:v>6.4732142857142847</c:v>
                </c:pt>
                <c:pt idx="3528">
                  <c:v>6.4732142857142847</c:v>
                </c:pt>
                <c:pt idx="3529">
                  <c:v>6.6964285714285712</c:v>
                </c:pt>
                <c:pt idx="3530">
                  <c:v>6.6964285714285712</c:v>
                </c:pt>
                <c:pt idx="3531">
                  <c:v>6.8080357142857135</c:v>
                </c:pt>
                <c:pt idx="3532">
                  <c:v>6.9196428571428568</c:v>
                </c:pt>
                <c:pt idx="3533">
                  <c:v>7.0312499999999991</c:v>
                </c:pt>
                <c:pt idx="3534">
                  <c:v>7.1428571428571423</c:v>
                </c:pt>
                <c:pt idx="3535">
                  <c:v>7.2544642857142847</c:v>
                </c:pt>
                <c:pt idx="3536">
                  <c:v>7.2544642857142847</c:v>
                </c:pt>
                <c:pt idx="3537">
                  <c:v>7.1428571428571423</c:v>
                </c:pt>
                <c:pt idx="3538">
                  <c:v>7.1428571428571423</c:v>
                </c:pt>
                <c:pt idx="3539">
                  <c:v>7.1428571428571423</c:v>
                </c:pt>
                <c:pt idx="3540">
                  <c:v>6.9196428571428568</c:v>
                </c:pt>
                <c:pt idx="3541">
                  <c:v>6.6964285714285712</c:v>
                </c:pt>
                <c:pt idx="3542">
                  <c:v>6.9196428571428568</c:v>
                </c:pt>
                <c:pt idx="3543">
                  <c:v>6.8080357142857135</c:v>
                </c:pt>
                <c:pt idx="3544">
                  <c:v>6.9196428571428568</c:v>
                </c:pt>
                <c:pt idx="3545">
                  <c:v>6.9196428571428568</c:v>
                </c:pt>
                <c:pt idx="3546">
                  <c:v>7.0312499999999991</c:v>
                </c:pt>
                <c:pt idx="3547">
                  <c:v>6.9196428571428568</c:v>
                </c:pt>
                <c:pt idx="3548">
                  <c:v>6.6964285714285712</c:v>
                </c:pt>
                <c:pt idx="3549">
                  <c:v>6.5848214285714279</c:v>
                </c:pt>
                <c:pt idx="3550">
                  <c:v>6.5848214285714279</c:v>
                </c:pt>
                <c:pt idx="3551">
                  <c:v>6.4732142857142847</c:v>
                </c:pt>
                <c:pt idx="3552">
                  <c:v>6.2499999999999991</c:v>
                </c:pt>
                <c:pt idx="3553">
                  <c:v>6.1383928571428568</c:v>
                </c:pt>
                <c:pt idx="3554">
                  <c:v>5.9151785714285712</c:v>
                </c:pt>
                <c:pt idx="3555">
                  <c:v>5.5803571428571423</c:v>
                </c:pt>
                <c:pt idx="3556">
                  <c:v>5.5803571428571423</c:v>
                </c:pt>
                <c:pt idx="3557">
                  <c:v>5.8035714285714279</c:v>
                </c:pt>
                <c:pt idx="3558">
                  <c:v>6.0267857142857135</c:v>
                </c:pt>
                <c:pt idx="3559">
                  <c:v>6.4732142857142847</c:v>
                </c:pt>
                <c:pt idx="3560">
                  <c:v>6.6964285714285712</c:v>
                </c:pt>
                <c:pt idx="3561">
                  <c:v>7.0312499999999991</c:v>
                </c:pt>
                <c:pt idx="3562">
                  <c:v>7.2544642857142847</c:v>
                </c:pt>
                <c:pt idx="3563">
                  <c:v>7.2544642857142847</c:v>
                </c:pt>
                <c:pt idx="3564">
                  <c:v>7.1428571428571423</c:v>
                </c:pt>
                <c:pt idx="3565">
                  <c:v>7.0312499999999991</c:v>
                </c:pt>
                <c:pt idx="3566">
                  <c:v>6.6964285714285712</c:v>
                </c:pt>
                <c:pt idx="3567">
                  <c:v>6.3616071428571423</c:v>
                </c:pt>
                <c:pt idx="3568">
                  <c:v>5.8035714285714279</c:v>
                </c:pt>
                <c:pt idx="3569">
                  <c:v>5.5803571428571423</c:v>
                </c:pt>
                <c:pt idx="3570">
                  <c:v>5.5803571428571423</c:v>
                </c:pt>
                <c:pt idx="3571">
                  <c:v>5.8035714285714279</c:v>
                </c:pt>
                <c:pt idx="3572">
                  <c:v>6.0267857142857135</c:v>
                </c:pt>
                <c:pt idx="3573">
                  <c:v>6.2499999999999991</c:v>
                </c:pt>
                <c:pt idx="3574">
                  <c:v>6.2499999999999991</c:v>
                </c:pt>
                <c:pt idx="3575">
                  <c:v>6.2499999999999991</c:v>
                </c:pt>
                <c:pt idx="3576">
                  <c:v>6.2499999999999991</c:v>
                </c:pt>
                <c:pt idx="3577">
                  <c:v>6.3616071428571423</c:v>
                </c:pt>
                <c:pt idx="3578">
                  <c:v>6.4732142857142847</c:v>
                </c:pt>
                <c:pt idx="3579">
                  <c:v>6.4732142857142847</c:v>
                </c:pt>
                <c:pt idx="3580">
                  <c:v>6.6964285714285712</c:v>
                </c:pt>
                <c:pt idx="3581">
                  <c:v>6.6964285714285712</c:v>
                </c:pt>
                <c:pt idx="3582">
                  <c:v>6.8080357142857135</c:v>
                </c:pt>
                <c:pt idx="3583">
                  <c:v>6.6964285714285712</c:v>
                </c:pt>
                <c:pt idx="3584">
                  <c:v>6.6964285714285712</c:v>
                </c:pt>
                <c:pt idx="3585">
                  <c:v>6.8080357142857135</c:v>
                </c:pt>
                <c:pt idx="3586">
                  <c:v>6.6964285714285712</c:v>
                </c:pt>
                <c:pt idx="3587">
                  <c:v>6.6964285714285712</c:v>
                </c:pt>
                <c:pt idx="3588">
                  <c:v>6.6964285714285712</c:v>
                </c:pt>
                <c:pt idx="3589">
                  <c:v>6.6964285714285712</c:v>
                </c:pt>
                <c:pt idx="3590">
                  <c:v>6.6964285714285712</c:v>
                </c:pt>
                <c:pt idx="3591">
                  <c:v>6.8080357142857135</c:v>
                </c:pt>
                <c:pt idx="3592">
                  <c:v>6.8080357142857135</c:v>
                </c:pt>
                <c:pt idx="3593">
                  <c:v>6.8080357142857135</c:v>
                </c:pt>
                <c:pt idx="3594">
                  <c:v>6.8080357142857135</c:v>
                </c:pt>
                <c:pt idx="3595">
                  <c:v>6.8080357142857135</c:v>
                </c:pt>
                <c:pt idx="3596">
                  <c:v>6.5848214285714279</c:v>
                </c:pt>
                <c:pt idx="3597">
                  <c:v>6.4732142857142847</c:v>
                </c:pt>
                <c:pt idx="3598">
                  <c:v>6.4732142857142847</c:v>
                </c:pt>
                <c:pt idx="3599">
                  <c:v>6.2499999999999991</c:v>
                </c:pt>
                <c:pt idx="3600">
                  <c:v>6.0267857142857135</c:v>
                </c:pt>
                <c:pt idx="3601">
                  <c:v>5.9151785714285712</c:v>
                </c:pt>
                <c:pt idx="3602">
                  <c:v>5.9151785714285712</c:v>
                </c:pt>
                <c:pt idx="3603">
                  <c:v>5.9151785714285712</c:v>
                </c:pt>
                <c:pt idx="3604">
                  <c:v>6.0267857142857135</c:v>
                </c:pt>
                <c:pt idx="3605">
                  <c:v>6.2499999999999991</c:v>
                </c:pt>
                <c:pt idx="3606">
                  <c:v>6.2499999999999991</c:v>
                </c:pt>
                <c:pt idx="3607">
                  <c:v>6.5848214285714279</c:v>
                </c:pt>
                <c:pt idx="3608">
                  <c:v>6.6964285714285712</c:v>
                </c:pt>
                <c:pt idx="3609">
                  <c:v>6.9196428571428568</c:v>
                </c:pt>
                <c:pt idx="3610">
                  <c:v>7.0312499999999991</c:v>
                </c:pt>
                <c:pt idx="3611">
                  <c:v>7.1428571428571423</c:v>
                </c:pt>
                <c:pt idx="3612">
                  <c:v>7.0312499999999991</c:v>
                </c:pt>
                <c:pt idx="3613">
                  <c:v>7.0312499999999991</c:v>
                </c:pt>
                <c:pt idx="3614">
                  <c:v>7.0312499999999991</c:v>
                </c:pt>
                <c:pt idx="3615">
                  <c:v>7.1428571428571423</c:v>
                </c:pt>
                <c:pt idx="3616">
                  <c:v>7.1428571428571423</c:v>
                </c:pt>
                <c:pt idx="3617">
                  <c:v>7.1428571428571423</c:v>
                </c:pt>
                <c:pt idx="3618">
                  <c:v>6.9196428571428568</c:v>
                </c:pt>
                <c:pt idx="3619">
                  <c:v>6.9196428571428568</c:v>
                </c:pt>
                <c:pt idx="3620">
                  <c:v>6.6964285714285712</c:v>
                </c:pt>
                <c:pt idx="3621">
                  <c:v>6.4732142857142847</c:v>
                </c:pt>
                <c:pt idx="3622">
                  <c:v>6.4732142857142847</c:v>
                </c:pt>
                <c:pt idx="3623">
                  <c:v>6.2499999999999991</c:v>
                </c:pt>
                <c:pt idx="3624">
                  <c:v>6.2499999999999991</c:v>
                </c:pt>
                <c:pt idx="3625">
                  <c:v>6.0267857142857135</c:v>
                </c:pt>
                <c:pt idx="3626">
                  <c:v>5.9151785714285712</c:v>
                </c:pt>
                <c:pt idx="3627">
                  <c:v>6.0267857142857135</c:v>
                </c:pt>
                <c:pt idx="3628">
                  <c:v>6.1383928571428568</c:v>
                </c:pt>
                <c:pt idx="3629">
                  <c:v>6.1383928571428568</c:v>
                </c:pt>
                <c:pt idx="3630">
                  <c:v>6.4732142857142847</c:v>
                </c:pt>
                <c:pt idx="3631">
                  <c:v>6.8080357142857135</c:v>
                </c:pt>
                <c:pt idx="3632">
                  <c:v>7.2544642857142847</c:v>
                </c:pt>
                <c:pt idx="3633">
                  <c:v>7.8124999999999991</c:v>
                </c:pt>
                <c:pt idx="3634">
                  <c:v>8.3705357142857135</c:v>
                </c:pt>
                <c:pt idx="3635">
                  <c:v>8.8169642857142847</c:v>
                </c:pt>
                <c:pt idx="3636">
                  <c:v>9.2633928571428559</c:v>
                </c:pt>
                <c:pt idx="3637">
                  <c:v>9.4866071428571423</c:v>
                </c:pt>
                <c:pt idx="3638">
                  <c:v>9.4866071428571423</c:v>
                </c:pt>
                <c:pt idx="3639">
                  <c:v>9.3749999999999982</c:v>
                </c:pt>
                <c:pt idx="3640">
                  <c:v>9.1517857142857135</c:v>
                </c:pt>
                <c:pt idx="3641">
                  <c:v>8.8169642857142847</c:v>
                </c:pt>
                <c:pt idx="3642">
                  <c:v>8.2589285714285712</c:v>
                </c:pt>
                <c:pt idx="3643">
                  <c:v>7.5892857142857135</c:v>
                </c:pt>
                <c:pt idx="3644">
                  <c:v>6.9196428571428568</c:v>
                </c:pt>
                <c:pt idx="3645">
                  <c:v>6.2499999999999991</c:v>
                </c:pt>
                <c:pt idx="3646">
                  <c:v>5.5803571428571423</c:v>
                </c:pt>
                <c:pt idx="3647">
                  <c:v>5.0223214285714279</c:v>
                </c:pt>
                <c:pt idx="3648">
                  <c:v>5.3571428571428568</c:v>
                </c:pt>
                <c:pt idx="3649">
                  <c:v>6.1383928571428568</c:v>
                </c:pt>
                <c:pt idx="3650">
                  <c:v>6.9196428571428568</c:v>
                </c:pt>
                <c:pt idx="3651">
                  <c:v>7.8124999999999991</c:v>
                </c:pt>
                <c:pt idx="3652">
                  <c:v>8.7053571428571423</c:v>
                </c:pt>
                <c:pt idx="3653">
                  <c:v>9.3749999999999982</c:v>
                </c:pt>
                <c:pt idx="3654">
                  <c:v>9.8214285714285712</c:v>
                </c:pt>
                <c:pt idx="3655">
                  <c:v>10.267857142857142</c:v>
                </c:pt>
                <c:pt idx="3656">
                  <c:v>10.379464285714285</c:v>
                </c:pt>
                <c:pt idx="3657">
                  <c:v>10.379464285714285</c:v>
                </c:pt>
                <c:pt idx="3658">
                  <c:v>10.156249999999998</c:v>
                </c:pt>
                <c:pt idx="3659">
                  <c:v>9.8214285714285712</c:v>
                </c:pt>
                <c:pt idx="3660">
                  <c:v>9.0401785714285712</c:v>
                </c:pt>
                <c:pt idx="3661">
                  <c:v>8.3705357142857135</c:v>
                </c:pt>
                <c:pt idx="3662">
                  <c:v>7.3660714285714279</c:v>
                </c:pt>
                <c:pt idx="3663">
                  <c:v>6.6964285714285712</c:v>
                </c:pt>
                <c:pt idx="3664">
                  <c:v>6.0267857142857135</c:v>
                </c:pt>
                <c:pt idx="3665">
                  <c:v>5.5803571428571423</c:v>
                </c:pt>
                <c:pt idx="3666">
                  <c:v>5.3571428571428568</c:v>
                </c:pt>
                <c:pt idx="3667">
                  <c:v>6.0267857142857135</c:v>
                </c:pt>
                <c:pt idx="3668">
                  <c:v>6.5848214285714279</c:v>
                </c:pt>
                <c:pt idx="3669">
                  <c:v>7.3660714285714279</c:v>
                </c:pt>
                <c:pt idx="3670">
                  <c:v>8.0357142857142847</c:v>
                </c:pt>
                <c:pt idx="3671">
                  <c:v>8.7053571428571423</c:v>
                </c:pt>
                <c:pt idx="3672">
                  <c:v>8.928571428571427</c:v>
                </c:pt>
                <c:pt idx="3673">
                  <c:v>8.928571428571427</c:v>
                </c:pt>
                <c:pt idx="3674">
                  <c:v>8.8169642857142847</c:v>
                </c:pt>
                <c:pt idx="3675">
                  <c:v>8.7053571428571423</c:v>
                </c:pt>
                <c:pt idx="3676">
                  <c:v>8.2589285714285712</c:v>
                </c:pt>
                <c:pt idx="3677">
                  <c:v>7.8124999999999991</c:v>
                </c:pt>
                <c:pt idx="3678">
                  <c:v>7.0312499999999991</c:v>
                </c:pt>
                <c:pt idx="3679">
                  <c:v>6.2499999999999991</c:v>
                </c:pt>
                <c:pt idx="3680">
                  <c:v>5.5803571428571423</c:v>
                </c:pt>
                <c:pt idx="3681">
                  <c:v>5.3571428571428568</c:v>
                </c:pt>
                <c:pt idx="3682">
                  <c:v>5.5803571428571423</c:v>
                </c:pt>
                <c:pt idx="3683">
                  <c:v>6.2499999999999991</c:v>
                </c:pt>
                <c:pt idx="3684">
                  <c:v>7.0312499999999991</c:v>
                </c:pt>
                <c:pt idx="3685">
                  <c:v>7.7008928571428568</c:v>
                </c:pt>
                <c:pt idx="3686">
                  <c:v>8.0357142857142847</c:v>
                </c:pt>
                <c:pt idx="3687">
                  <c:v>8.3705357142857135</c:v>
                </c:pt>
                <c:pt idx="3688">
                  <c:v>8.147321428571427</c:v>
                </c:pt>
                <c:pt idx="3689">
                  <c:v>7.9241071428571423</c:v>
                </c:pt>
                <c:pt idx="3690">
                  <c:v>7.3660714285714279</c:v>
                </c:pt>
                <c:pt idx="3691">
                  <c:v>7.0312499999999991</c:v>
                </c:pt>
                <c:pt idx="3692">
                  <c:v>6.4732142857142847</c:v>
                </c:pt>
                <c:pt idx="3693">
                  <c:v>5.8035714285714279</c:v>
                </c:pt>
                <c:pt idx="3694">
                  <c:v>5.5803571428571423</c:v>
                </c:pt>
                <c:pt idx="3695">
                  <c:v>5.2455357142857135</c:v>
                </c:pt>
                <c:pt idx="3696">
                  <c:v>5.3571428571428568</c:v>
                </c:pt>
                <c:pt idx="3697">
                  <c:v>5.8035714285714279</c:v>
                </c:pt>
                <c:pt idx="3698">
                  <c:v>6.2499999999999991</c:v>
                </c:pt>
                <c:pt idx="3699">
                  <c:v>6.8080357142857135</c:v>
                </c:pt>
                <c:pt idx="3700">
                  <c:v>7.5892857142857135</c:v>
                </c:pt>
                <c:pt idx="3701">
                  <c:v>8.2589285714285712</c:v>
                </c:pt>
                <c:pt idx="3702">
                  <c:v>8.7053571428571423</c:v>
                </c:pt>
                <c:pt idx="3703">
                  <c:v>9.1517857142857135</c:v>
                </c:pt>
                <c:pt idx="3704">
                  <c:v>9.3749999999999982</c:v>
                </c:pt>
                <c:pt idx="3705">
                  <c:v>9.3749999999999982</c:v>
                </c:pt>
                <c:pt idx="3706">
                  <c:v>9.2633928571428559</c:v>
                </c:pt>
                <c:pt idx="3707">
                  <c:v>9.0401785714285712</c:v>
                </c:pt>
                <c:pt idx="3708">
                  <c:v>8.7053571428571423</c:v>
                </c:pt>
                <c:pt idx="3709">
                  <c:v>8.0357142857142847</c:v>
                </c:pt>
                <c:pt idx="3710">
                  <c:v>7.1428571428571423</c:v>
                </c:pt>
                <c:pt idx="3711">
                  <c:v>6.0267857142857135</c:v>
                </c:pt>
                <c:pt idx="3712">
                  <c:v>5.2455357142857135</c:v>
                </c:pt>
                <c:pt idx="3713">
                  <c:v>6.0267857142857135</c:v>
                </c:pt>
                <c:pt idx="3714">
                  <c:v>6.9196428571428568</c:v>
                </c:pt>
                <c:pt idx="3715">
                  <c:v>7.7008928571428568</c:v>
                </c:pt>
                <c:pt idx="3716">
                  <c:v>7.8124999999999991</c:v>
                </c:pt>
                <c:pt idx="3717">
                  <c:v>7.8124999999999991</c:v>
                </c:pt>
                <c:pt idx="3718">
                  <c:v>7.7008928571428568</c:v>
                </c:pt>
                <c:pt idx="3719">
                  <c:v>7.3660714285714279</c:v>
                </c:pt>
                <c:pt idx="3720">
                  <c:v>6.9196428571428568</c:v>
                </c:pt>
                <c:pt idx="3721">
                  <c:v>6.4732142857142847</c:v>
                </c:pt>
                <c:pt idx="3722">
                  <c:v>6.4732142857142847</c:v>
                </c:pt>
                <c:pt idx="3723">
                  <c:v>6.2499999999999991</c:v>
                </c:pt>
                <c:pt idx="3724">
                  <c:v>6.0267857142857135</c:v>
                </c:pt>
                <c:pt idx="3725">
                  <c:v>6.0267857142857135</c:v>
                </c:pt>
                <c:pt idx="3726">
                  <c:v>6.0267857142857135</c:v>
                </c:pt>
                <c:pt idx="3727">
                  <c:v>6.2499999999999991</c:v>
                </c:pt>
                <c:pt idx="3728">
                  <c:v>6.3616071428571423</c:v>
                </c:pt>
                <c:pt idx="3729">
                  <c:v>6.6964285714285712</c:v>
                </c:pt>
                <c:pt idx="3730">
                  <c:v>6.6964285714285712</c:v>
                </c:pt>
                <c:pt idx="3731">
                  <c:v>6.9196428571428568</c:v>
                </c:pt>
                <c:pt idx="3732">
                  <c:v>6.9196428571428568</c:v>
                </c:pt>
                <c:pt idx="3733">
                  <c:v>6.9196428571428568</c:v>
                </c:pt>
                <c:pt idx="3734">
                  <c:v>7.1428571428571423</c:v>
                </c:pt>
                <c:pt idx="3735">
                  <c:v>7.1428571428571423</c:v>
                </c:pt>
                <c:pt idx="3736">
                  <c:v>7.1428571428571423</c:v>
                </c:pt>
                <c:pt idx="3737">
                  <c:v>6.9196428571428568</c:v>
                </c:pt>
                <c:pt idx="3738">
                  <c:v>6.9196428571428568</c:v>
                </c:pt>
                <c:pt idx="3739">
                  <c:v>6.6964285714285712</c:v>
                </c:pt>
                <c:pt idx="3740">
                  <c:v>6.5848214285714279</c:v>
                </c:pt>
                <c:pt idx="3741">
                  <c:v>6.5848214285714279</c:v>
                </c:pt>
                <c:pt idx="3742">
                  <c:v>6.4732142857142847</c:v>
                </c:pt>
                <c:pt idx="3743">
                  <c:v>6.3616071428571423</c:v>
                </c:pt>
                <c:pt idx="3744">
                  <c:v>6.0267857142857135</c:v>
                </c:pt>
                <c:pt idx="3745">
                  <c:v>6.0267857142857135</c:v>
                </c:pt>
                <c:pt idx="3746">
                  <c:v>6.2499999999999991</c:v>
                </c:pt>
                <c:pt idx="3747">
                  <c:v>6.2499999999999991</c:v>
                </c:pt>
                <c:pt idx="3748">
                  <c:v>6.5848214285714279</c:v>
                </c:pt>
                <c:pt idx="3749">
                  <c:v>6.8080357142857135</c:v>
                </c:pt>
                <c:pt idx="3750">
                  <c:v>7.4776785714285703</c:v>
                </c:pt>
                <c:pt idx="3751">
                  <c:v>7.8124999999999991</c:v>
                </c:pt>
                <c:pt idx="3752">
                  <c:v>8.2589285714285712</c:v>
                </c:pt>
                <c:pt idx="3753">
                  <c:v>8.2589285714285712</c:v>
                </c:pt>
                <c:pt idx="3754">
                  <c:v>8.2589285714285712</c:v>
                </c:pt>
                <c:pt idx="3755">
                  <c:v>8.0357142857142847</c:v>
                </c:pt>
                <c:pt idx="3756">
                  <c:v>7.8124999999999991</c:v>
                </c:pt>
                <c:pt idx="3757">
                  <c:v>7.2544642857142847</c:v>
                </c:pt>
                <c:pt idx="3758">
                  <c:v>6.5848214285714279</c:v>
                </c:pt>
                <c:pt idx="3759">
                  <c:v>6.0267857142857135</c:v>
                </c:pt>
                <c:pt idx="3760">
                  <c:v>5.4687499999999991</c:v>
                </c:pt>
                <c:pt idx="3761">
                  <c:v>5.3571428571428568</c:v>
                </c:pt>
                <c:pt idx="3762">
                  <c:v>5.5803571428571423</c:v>
                </c:pt>
                <c:pt idx="3763">
                  <c:v>6.0267857142857135</c:v>
                </c:pt>
                <c:pt idx="3764">
                  <c:v>6.2499999999999991</c:v>
                </c:pt>
                <c:pt idx="3765">
                  <c:v>6.4732142857142847</c:v>
                </c:pt>
                <c:pt idx="3766">
                  <c:v>6.6964285714285712</c:v>
                </c:pt>
                <c:pt idx="3767">
                  <c:v>6.6964285714285712</c:v>
                </c:pt>
                <c:pt idx="3768">
                  <c:v>6.5848214285714279</c:v>
                </c:pt>
                <c:pt idx="3769">
                  <c:v>6.4732142857142847</c:v>
                </c:pt>
                <c:pt idx="3770">
                  <c:v>6.2499999999999991</c:v>
                </c:pt>
                <c:pt idx="3771">
                  <c:v>6.1383928571428568</c:v>
                </c:pt>
                <c:pt idx="3772">
                  <c:v>6.2499999999999991</c:v>
                </c:pt>
                <c:pt idx="3773">
                  <c:v>6.2499999999999991</c:v>
                </c:pt>
                <c:pt idx="3774">
                  <c:v>6.2499999999999991</c:v>
                </c:pt>
                <c:pt idx="3775">
                  <c:v>6.4732142857142847</c:v>
                </c:pt>
                <c:pt idx="3776">
                  <c:v>6.2499999999999991</c:v>
                </c:pt>
                <c:pt idx="3777">
                  <c:v>6.2499999999999991</c:v>
                </c:pt>
                <c:pt idx="3778">
                  <c:v>6.1383928571428568</c:v>
                </c:pt>
                <c:pt idx="3779">
                  <c:v>5.8035714285714279</c:v>
                </c:pt>
                <c:pt idx="3780">
                  <c:v>5.6919642857142856</c:v>
                </c:pt>
                <c:pt idx="3781">
                  <c:v>5.5803571428571423</c:v>
                </c:pt>
                <c:pt idx="3782">
                  <c:v>5.5803571428571423</c:v>
                </c:pt>
                <c:pt idx="3783">
                  <c:v>5.5803571428571423</c:v>
                </c:pt>
                <c:pt idx="3784">
                  <c:v>5.8035714285714279</c:v>
                </c:pt>
                <c:pt idx="3785">
                  <c:v>6.2499999999999991</c:v>
                </c:pt>
                <c:pt idx="3786">
                  <c:v>6.6964285714285712</c:v>
                </c:pt>
                <c:pt idx="3787">
                  <c:v>7.1428571428571423</c:v>
                </c:pt>
                <c:pt idx="3788">
                  <c:v>7.5892857142857135</c:v>
                </c:pt>
                <c:pt idx="3789">
                  <c:v>7.8124999999999991</c:v>
                </c:pt>
                <c:pt idx="3790">
                  <c:v>7.8124999999999991</c:v>
                </c:pt>
                <c:pt idx="3791">
                  <c:v>7.7008928571428568</c:v>
                </c:pt>
                <c:pt idx="3792">
                  <c:v>7.3660714285714279</c:v>
                </c:pt>
                <c:pt idx="3793">
                  <c:v>7.0312499999999991</c:v>
                </c:pt>
                <c:pt idx="3794">
                  <c:v>6.3616071428571423</c:v>
                </c:pt>
                <c:pt idx="3795">
                  <c:v>5.8035714285714279</c:v>
                </c:pt>
                <c:pt idx="3796">
                  <c:v>5.3571428571428568</c:v>
                </c:pt>
                <c:pt idx="3797">
                  <c:v>5.8035714285714279</c:v>
                </c:pt>
                <c:pt idx="3798">
                  <c:v>6.2499999999999991</c:v>
                </c:pt>
                <c:pt idx="3799">
                  <c:v>6.6964285714285712</c:v>
                </c:pt>
                <c:pt idx="3800">
                  <c:v>6.9196428571428568</c:v>
                </c:pt>
                <c:pt idx="3801">
                  <c:v>7.0312499999999991</c:v>
                </c:pt>
                <c:pt idx="3802">
                  <c:v>6.9196428571428568</c:v>
                </c:pt>
                <c:pt idx="3803">
                  <c:v>6.8080357142857135</c:v>
                </c:pt>
                <c:pt idx="3804">
                  <c:v>6.6964285714285712</c:v>
                </c:pt>
                <c:pt idx="3805">
                  <c:v>6.5848214285714279</c:v>
                </c:pt>
                <c:pt idx="3806">
                  <c:v>6.3616071428571423</c:v>
                </c:pt>
                <c:pt idx="3807">
                  <c:v>6.2499999999999991</c:v>
                </c:pt>
                <c:pt idx="3808">
                  <c:v>6.1383928571428568</c:v>
                </c:pt>
                <c:pt idx="3809">
                  <c:v>6.0267857142857135</c:v>
                </c:pt>
                <c:pt idx="3810">
                  <c:v>5.9151785714285712</c:v>
                </c:pt>
                <c:pt idx="3811">
                  <c:v>6.0267857142857135</c:v>
                </c:pt>
                <c:pt idx="3812">
                  <c:v>6.0267857142857135</c:v>
                </c:pt>
                <c:pt idx="3813">
                  <c:v>6.4732142857142847</c:v>
                </c:pt>
                <c:pt idx="3814">
                  <c:v>6.6964285714285712</c:v>
                </c:pt>
                <c:pt idx="3815">
                  <c:v>7.2544642857142847</c:v>
                </c:pt>
                <c:pt idx="3816">
                  <c:v>7.7008928571428568</c:v>
                </c:pt>
                <c:pt idx="3817">
                  <c:v>8.0357142857142847</c:v>
                </c:pt>
                <c:pt idx="3818">
                  <c:v>8.4821428571428559</c:v>
                </c:pt>
                <c:pt idx="3819">
                  <c:v>8.59375</c:v>
                </c:pt>
                <c:pt idx="3820">
                  <c:v>8.4821428571428559</c:v>
                </c:pt>
                <c:pt idx="3821">
                  <c:v>8.0357142857142847</c:v>
                </c:pt>
                <c:pt idx="3822">
                  <c:v>7.5892857142857135</c:v>
                </c:pt>
                <c:pt idx="3823">
                  <c:v>7.0312499999999991</c:v>
                </c:pt>
                <c:pt idx="3824">
                  <c:v>6.4732142857142847</c:v>
                </c:pt>
                <c:pt idx="3825">
                  <c:v>6.0267857142857135</c:v>
                </c:pt>
                <c:pt idx="3826">
                  <c:v>5.5803571428571423</c:v>
                </c:pt>
                <c:pt idx="3827">
                  <c:v>5.3571428571428568</c:v>
                </c:pt>
                <c:pt idx="3828">
                  <c:v>5.6919642857142856</c:v>
                </c:pt>
                <c:pt idx="3829">
                  <c:v>6.0267857142857135</c:v>
                </c:pt>
                <c:pt idx="3830">
                  <c:v>6.6964285714285712</c:v>
                </c:pt>
                <c:pt idx="3831">
                  <c:v>7.1428571428571423</c:v>
                </c:pt>
                <c:pt idx="3832">
                  <c:v>7.5892857142857135</c:v>
                </c:pt>
                <c:pt idx="3833">
                  <c:v>8.0357142857142847</c:v>
                </c:pt>
                <c:pt idx="3834">
                  <c:v>8.59375</c:v>
                </c:pt>
                <c:pt idx="3835">
                  <c:v>9.0401785714285712</c:v>
                </c:pt>
                <c:pt idx="3836">
                  <c:v>9.5982142857142847</c:v>
                </c:pt>
                <c:pt idx="3837">
                  <c:v>10.044642857142856</c:v>
                </c:pt>
                <c:pt idx="3838">
                  <c:v>10.267857142857142</c:v>
                </c:pt>
                <c:pt idx="3839">
                  <c:v>10.491071428571427</c:v>
                </c:pt>
                <c:pt idx="3840">
                  <c:v>10.491071428571427</c:v>
                </c:pt>
                <c:pt idx="3841">
                  <c:v>10.267857142857142</c:v>
                </c:pt>
                <c:pt idx="3842">
                  <c:v>10.044642857142856</c:v>
                </c:pt>
                <c:pt idx="3843">
                  <c:v>9.4866071428571423</c:v>
                </c:pt>
                <c:pt idx="3844">
                  <c:v>8.928571428571427</c:v>
                </c:pt>
                <c:pt idx="3845">
                  <c:v>8.2589285714285712</c:v>
                </c:pt>
                <c:pt idx="3846">
                  <c:v>7.3660714285714279</c:v>
                </c:pt>
                <c:pt idx="3847">
                  <c:v>6.4732142857142847</c:v>
                </c:pt>
                <c:pt idx="3848">
                  <c:v>5.5803571428571423</c:v>
                </c:pt>
                <c:pt idx="3849">
                  <c:v>5.0223214285714279</c:v>
                </c:pt>
                <c:pt idx="3850">
                  <c:v>5.3571428571428568</c:v>
                </c:pt>
                <c:pt idx="3851">
                  <c:v>6.0267857142857135</c:v>
                </c:pt>
                <c:pt idx="3852">
                  <c:v>7.1428571428571423</c:v>
                </c:pt>
                <c:pt idx="3853">
                  <c:v>8.0357142857142847</c:v>
                </c:pt>
                <c:pt idx="3854">
                  <c:v>8.8169642857142847</c:v>
                </c:pt>
                <c:pt idx="3855">
                  <c:v>9.4866071428571423</c:v>
                </c:pt>
                <c:pt idx="3856">
                  <c:v>9.9330357142857135</c:v>
                </c:pt>
                <c:pt idx="3857">
                  <c:v>9.8214285714285712</c:v>
                </c:pt>
                <c:pt idx="3858">
                  <c:v>9.0401785714285712</c:v>
                </c:pt>
                <c:pt idx="3859">
                  <c:v>8.0357142857142847</c:v>
                </c:pt>
                <c:pt idx="3860">
                  <c:v>6.9196428571428568</c:v>
                </c:pt>
                <c:pt idx="3861">
                  <c:v>5.8035714285714279</c:v>
                </c:pt>
                <c:pt idx="3862">
                  <c:v>5.0223214285714279</c:v>
                </c:pt>
                <c:pt idx="3863">
                  <c:v>5.3571428571428568</c:v>
                </c:pt>
                <c:pt idx="3864">
                  <c:v>6.1383928571428568</c:v>
                </c:pt>
                <c:pt idx="3865">
                  <c:v>7.1428571428571423</c:v>
                </c:pt>
                <c:pt idx="3866">
                  <c:v>7.8124999999999991</c:v>
                </c:pt>
                <c:pt idx="3867">
                  <c:v>8.2589285714285712</c:v>
                </c:pt>
                <c:pt idx="3868">
                  <c:v>8.7053571428571423</c:v>
                </c:pt>
                <c:pt idx="3869">
                  <c:v>8.7053571428571423</c:v>
                </c:pt>
                <c:pt idx="3870">
                  <c:v>8.7053571428571423</c:v>
                </c:pt>
                <c:pt idx="3871">
                  <c:v>8.59375</c:v>
                </c:pt>
                <c:pt idx="3872">
                  <c:v>8.147321428571427</c:v>
                </c:pt>
                <c:pt idx="3873">
                  <c:v>7.8124999999999991</c:v>
                </c:pt>
                <c:pt idx="3874">
                  <c:v>7.3660714285714279</c:v>
                </c:pt>
                <c:pt idx="3875">
                  <c:v>7.0312499999999991</c:v>
                </c:pt>
                <c:pt idx="3876">
                  <c:v>6.8080357142857135</c:v>
                </c:pt>
                <c:pt idx="3877">
                  <c:v>6.4732142857142847</c:v>
                </c:pt>
                <c:pt idx="3878">
                  <c:v>6.3616071428571423</c:v>
                </c:pt>
                <c:pt idx="3879">
                  <c:v>6.2499999999999991</c:v>
                </c:pt>
                <c:pt idx="3880">
                  <c:v>5.9151785714285712</c:v>
                </c:pt>
                <c:pt idx="3881">
                  <c:v>5.9151785714285712</c:v>
                </c:pt>
                <c:pt idx="3882">
                  <c:v>6.0267857142857135</c:v>
                </c:pt>
                <c:pt idx="3883">
                  <c:v>6.1383928571428568</c:v>
                </c:pt>
                <c:pt idx="3884">
                  <c:v>6.1383928571428568</c:v>
                </c:pt>
                <c:pt idx="3885">
                  <c:v>6.2499999999999991</c:v>
                </c:pt>
                <c:pt idx="3886">
                  <c:v>6.3616071428571423</c:v>
                </c:pt>
                <c:pt idx="3887">
                  <c:v>6.5848214285714279</c:v>
                </c:pt>
                <c:pt idx="3888">
                  <c:v>6.8080357142857135</c:v>
                </c:pt>
                <c:pt idx="3889">
                  <c:v>6.9196428571428568</c:v>
                </c:pt>
                <c:pt idx="3890">
                  <c:v>6.9196428571428568</c:v>
                </c:pt>
                <c:pt idx="3891">
                  <c:v>7.1428571428571423</c:v>
                </c:pt>
                <c:pt idx="3892">
                  <c:v>7.3660714285714279</c:v>
                </c:pt>
                <c:pt idx="3893">
                  <c:v>7.5892857142857135</c:v>
                </c:pt>
                <c:pt idx="3894">
                  <c:v>7.7008928571428568</c:v>
                </c:pt>
                <c:pt idx="3895">
                  <c:v>7.8124999999999991</c:v>
                </c:pt>
                <c:pt idx="3896">
                  <c:v>7.8124999999999991</c:v>
                </c:pt>
                <c:pt idx="3897">
                  <c:v>7.7008928571428568</c:v>
                </c:pt>
                <c:pt idx="3898">
                  <c:v>7.4776785714285703</c:v>
                </c:pt>
                <c:pt idx="3899">
                  <c:v>7.2544642857142847</c:v>
                </c:pt>
                <c:pt idx="3900">
                  <c:v>6.8080357142857135</c:v>
                </c:pt>
                <c:pt idx="3901">
                  <c:v>6.3616071428571423</c:v>
                </c:pt>
                <c:pt idx="3902">
                  <c:v>5.8035714285714279</c:v>
                </c:pt>
                <c:pt idx="3903">
                  <c:v>5.3571428571428568</c:v>
                </c:pt>
                <c:pt idx="3904">
                  <c:v>5.5803571428571423</c:v>
                </c:pt>
                <c:pt idx="3905">
                  <c:v>5.9151785714285712</c:v>
                </c:pt>
                <c:pt idx="3906">
                  <c:v>6.3616071428571423</c:v>
                </c:pt>
                <c:pt idx="3907">
                  <c:v>6.8080357142857135</c:v>
                </c:pt>
                <c:pt idx="3908">
                  <c:v>7.0312499999999991</c:v>
                </c:pt>
                <c:pt idx="3909">
                  <c:v>7.1428571428571423</c:v>
                </c:pt>
                <c:pt idx="3910">
                  <c:v>7.1428571428571423</c:v>
                </c:pt>
                <c:pt idx="3911">
                  <c:v>6.9196428571428568</c:v>
                </c:pt>
                <c:pt idx="3912">
                  <c:v>6.6964285714285712</c:v>
                </c:pt>
                <c:pt idx="3913">
                  <c:v>6.3616071428571423</c:v>
                </c:pt>
                <c:pt idx="3914">
                  <c:v>5.9151785714285712</c:v>
                </c:pt>
                <c:pt idx="3915">
                  <c:v>5.8035714285714279</c:v>
                </c:pt>
                <c:pt idx="3916">
                  <c:v>5.5803571428571423</c:v>
                </c:pt>
                <c:pt idx="3917">
                  <c:v>5.6919642857142856</c:v>
                </c:pt>
                <c:pt idx="3918">
                  <c:v>5.9151785714285712</c:v>
                </c:pt>
                <c:pt idx="3919">
                  <c:v>6.1383928571428568</c:v>
                </c:pt>
                <c:pt idx="3920">
                  <c:v>6.3616071428571423</c:v>
                </c:pt>
                <c:pt idx="3921">
                  <c:v>6.3616071428571423</c:v>
                </c:pt>
                <c:pt idx="3922">
                  <c:v>6.2499999999999991</c:v>
                </c:pt>
                <c:pt idx="3923">
                  <c:v>6.0267857142857135</c:v>
                </c:pt>
                <c:pt idx="3924">
                  <c:v>5.8035714285714279</c:v>
                </c:pt>
                <c:pt idx="3925">
                  <c:v>5.6919642857142856</c:v>
                </c:pt>
                <c:pt idx="3926">
                  <c:v>5.8035714285714279</c:v>
                </c:pt>
                <c:pt idx="3927">
                  <c:v>6.0267857142857135</c:v>
                </c:pt>
                <c:pt idx="3928">
                  <c:v>6.4732142857142847</c:v>
                </c:pt>
                <c:pt idx="3929">
                  <c:v>6.8080357142857135</c:v>
                </c:pt>
                <c:pt idx="3930">
                  <c:v>7.2544642857142847</c:v>
                </c:pt>
                <c:pt idx="3931">
                  <c:v>7.5892857142857135</c:v>
                </c:pt>
                <c:pt idx="3932">
                  <c:v>7.7008928571428568</c:v>
                </c:pt>
                <c:pt idx="3933">
                  <c:v>7.5892857142857135</c:v>
                </c:pt>
                <c:pt idx="3934">
                  <c:v>7.2544642857142847</c:v>
                </c:pt>
                <c:pt idx="3935">
                  <c:v>6.6964285714285712</c:v>
                </c:pt>
                <c:pt idx="3936">
                  <c:v>6.4732142857142847</c:v>
                </c:pt>
                <c:pt idx="3937">
                  <c:v>6.3616071428571423</c:v>
                </c:pt>
                <c:pt idx="3938">
                  <c:v>6.2499999999999991</c:v>
                </c:pt>
                <c:pt idx="3939">
                  <c:v>6.2499999999999991</c:v>
                </c:pt>
                <c:pt idx="3940">
                  <c:v>6.4732142857142847</c:v>
                </c:pt>
                <c:pt idx="3941">
                  <c:v>6.5848214285714279</c:v>
                </c:pt>
                <c:pt idx="3942">
                  <c:v>6.5848214285714279</c:v>
                </c:pt>
                <c:pt idx="3943">
                  <c:v>6.4732142857142847</c:v>
                </c:pt>
                <c:pt idx="3944">
                  <c:v>6.2499999999999991</c:v>
                </c:pt>
                <c:pt idx="3945">
                  <c:v>5.9151785714285712</c:v>
                </c:pt>
                <c:pt idx="3946">
                  <c:v>5.5803571428571423</c:v>
                </c:pt>
                <c:pt idx="3947">
                  <c:v>5.5803571428571423</c:v>
                </c:pt>
                <c:pt idx="3948">
                  <c:v>5.8035714285714279</c:v>
                </c:pt>
                <c:pt idx="3949">
                  <c:v>6.1383928571428568</c:v>
                </c:pt>
                <c:pt idx="3950">
                  <c:v>6.2499999999999991</c:v>
                </c:pt>
                <c:pt idx="3951">
                  <c:v>6.2499999999999991</c:v>
                </c:pt>
                <c:pt idx="3952">
                  <c:v>6.2499999999999991</c:v>
                </c:pt>
                <c:pt idx="3953">
                  <c:v>6.0267857142857135</c:v>
                </c:pt>
                <c:pt idx="3954">
                  <c:v>6.2499999999999991</c:v>
                </c:pt>
                <c:pt idx="3955">
                  <c:v>6.6964285714285712</c:v>
                </c:pt>
                <c:pt idx="3956">
                  <c:v>6.9196428571428568</c:v>
                </c:pt>
                <c:pt idx="3957">
                  <c:v>7.2544642857142847</c:v>
                </c:pt>
                <c:pt idx="3958">
                  <c:v>7.2544642857142847</c:v>
                </c:pt>
                <c:pt idx="3959">
                  <c:v>6.9196428571428568</c:v>
                </c:pt>
                <c:pt idx="3960">
                  <c:v>6.6964285714285712</c:v>
                </c:pt>
                <c:pt idx="3961">
                  <c:v>6.2499999999999991</c:v>
                </c:pt>
                <c:pt idx="3962">
                  <c:v>5.9151785714285712</c:v>
                </c:pt>
                <c:pt idx="3963">
                  <c:v>5.6919642857142856</c:v>
                </c:pt>
                <c:pt idx="3964">
                  <c:v>5.8035714285714279</c:v>
                </c:pt>
                <c:pt idx="3965">
                  <c:v>5.8035714285714279</c:v>
                </c:pt>
                <c:pt idx="3966">
                  <c:v>5.9151785714285712</c:v>
                </c:pt>
                <c:pt idx="3967">
                  <c:v>5.9151785714285712</c:v>
                </c:pt>
                <c:pt idx="3968">
                  <c:v>5.9151785714285712</c:v>
                </c:pt>
                <c:pt idx="3969">
                  <c:v>5.8035714285714279</c:v>
                </c:pt>
                <c:pt idx="3970">
                  <c:v>5.9151785714285712</c:v>
                </c:pt>
                <c:pt idx="3971">
                  <c:v>5.9151785714285712</c:v>
                </c:pt>
                <c:pt idx="3972">
                  <c:v>6.0267857142857135</c:v>
                </c:pt>
                <c:pt idx="3973">
                  <c:v>6.0267857142857135</c:v>
                </c:pt>
                <c:pt idx="3974">
                  <c:v>6.2499999999999991</c:v>
                </c:pt>
                <c:pt idx="3975">
                  <c:v>6.4732142857142847</c:v>
                </c:pt>
                <c:pt idx="3976">
                  <c:v>6.6964285714285712</c:v>
                </c:pt>
                <c:pt idx="3977">
                  <c:v>7.1428571428571423</c:v>
                </c:pt>
                <c:pt idx="3978">
                  <c:v>7.3660714285714279</c:v>
                </c:pt>
                <c:pt idx="3979">
                  <c:v>7.7008928571428568</c:v>
                </c:pt>
                <c:pt idx="3980">
                  <c:v>8.0357142857142847</c:v>
                </c:pt>
                <c:pt idx="3981">
                  <c:v>8.3705357142857135</c:v>
                </c:pt>
                <c:pt idx="3982">
                  <c:v>8.4821428571428559</c:v>
                </c:pt>
                <c:pt idx="3983">
                  <c:v>8.7053571428571423</c:v>
                </c:pt>
                <c:pt idx="3984">
                  <c:v>8.4821428571428559</c:v>
                </c:pt>
                <c:pt idx="3985">
                  <c:v>8.2589285714285712</c:v>
                </c:pt>
                <c:pt idx="3986">
                  <c:v>7.7008928571428568</c:v>
                </c:pt>
                <c:pt idx="3987">
                  <c:v>7.1428571428571423</c:v>
                </c:pt>
                <c:pt idx="3988">
                  <c:v>6.2499999999999991</c:v>
                </c:pt>
                <c:pt idx="3989">
                  <c:v>5.5803571428571423</c:v>
                </c:pt>
                <c:pt idx="3990">
                  <c:v>5.3571428571428568</c:v>
                </c:pt>
                <c:pt idx="3991">
                  <c:v>5.6919642857142856</c:v>
                </c:pt>
                <c:pt idx="3992">
                  <c:v>6.2499999999999991</c:v>
                </c:pt>
                <c:pt idx="3993">
                  <c:v>6.5848214285714279</c:v>
                </c:pt>
                <c:pt idx="3994">
                  <c:v>6.9196428571428568</c:v>
                </c:pt>
                <c:pt idx="3995">
                  <c:v>6.9196428571428568</c:v>
                </c:pt>
                <c:pt idx="3996">
                  <c:v>6.8080357142857135</c:v>
                </c:pt>
                <c:pt idx="3997">
                  <c:v>6.6964285714285712</c:v>
                </c:pt>
                <c:pt idx="3998">
                  <c:v>6.6964285714285712</c:v>
                </c:pt>
                <c:pt idx="3999">
                  <c:v>6.6964285714285712</c:v>
                </c:pt>
                <c:pt idx="4000">
                  <c:v>11.718749999999998</c:v>
                </c:pt>
                <c:pt idx="4001">
                  <c:v>11.495535714285714</c:v>
                </c:pt>
                <c:pt idx="4002">
                  <c:v>11.383928571428571</c:v>
                </c:pt>
                <c:pt idx="4003">
                  <c:v>11.160714285714285</c:v>
                </c:pt>
                <c:pt idx="4004">
                  <c:v>10.714285714285714</c:v>
                </c:pt>
                <c:pt idx="4005">
                  <c:v>10.267857142857142</c:v>
                </c:pt>
                <c:pt idx="4006">
                  <c:v>10.156249999999998</c:v>
                </c:pt>
                <c:pt idx="4007">
                  <c:v>10.044642857142856</c:v>
                </c:pt>
                <c:pt idx="4008">
                  <c:v>10.044642857142856</c:v>
                </c:pt>
                <c:pt idx="4009">
                  <c:v>10.267857142857142</c:v>
                </c:pt>
                <c:pt idx="4010">
                  <c:v>10.379464285714285</c:v>
                </c:pt>
                <c:pt idx="4011">
                  <c:v>10.714285714285714</c:v>
                </c:pt>
                <c:pt idx="4012">
                  <c:v>10.937499999999998</c:v>
                </c:pt>
                <c:pt idx="4013">
                  <c:v>11.160714285714285</c:v>
                </c:pt>
                <c:pt idx="4014">
                  <c:v>11.607142857142856</c:v>
                </c:pt>
                <c:pt idx="4015">
                  <c:v>12.276785714285714</c:v>
                </c:pt>
                <c:pt idx="4016">
                  <c:v>12.834821428571427</c:v>
                </c:pt>
                <c:pt idx="4017">
                  <c:v>13.504464285714285</c:v>
                </c:pt>
                <c:pt idx="4018">
                  <c:v>14.285714285714285</c:v>
                </c:pt>
                <c:pt idx="4019">
                  <c:v>15.066964285714285</c:v>
                </c:pt>
                <c:pt idx="4020">
                  <c:v>15.736607142857141</c:v>
                </c:pt>
                <c:pt idx="4021">
                  <c:v>16.629464285714285</c:v>
                </c:pt>
                <c:pt idx="4022">
                  <c:v>17.410714285714285</c:v>
                </c:pt>
                <c:pt idx="4023">
                  <c:v>18.191964285714285</c:v>
                </c:pt>
                <c:pt idx="4024">
                  <c:v>18.861607142857142</c:v>
                </c:pt>
                <c:pt idx="4025">
                  <c:v>19.419642857142854</c:v>
                </c:pt>
                <c:pt idx="4026">
                  <c:v>19.866071428571427</c:v>
                </c:pt>
                <c:pt idx="4027">
                  <c:v>20.089285714285712</c:v>
                </c:pt>
                <c:pt idx="4028">
                  <c:v>20.424107142857142</c:v>
                </c:pt>
                <c:pt idx="4029">
                  <c:v>20.647321428571427</c:v>
                </c:pt>
                <c:pt idx="4030">
                  <c:v>20.758928571428569</c:v>
                </c:pt>
                <c:pt idx="4031">
                  <c:v>20.982142857142854</c:v>
                </c:pt>
                <c:pt idx="4032">
                  <c:v>20.982142857142854</c:v>
                </c:pt>
                <c:pt idx="4033">
                  <c:v>20.870535714285712</c:v>
                </c:pt>
                <c:pt idx="4034">
                  <c:v>20.535714285714285</c:v>
                </c:pt>
                <c:pt idx="4035">
                  <c:v>20.312499999999996</c:v>
                </c:pt>
                <c:pt idx="4036">
                  <c:v>19.977678571428569</c:v>
                </c:pt>
                <c:pt idx="4037">
                  <c:v>19.642857142857142</c:v>
                </c:pt>
                <c:pt idx="4038">
                  <c:v>19.084821428571427</c:v>
                </c:pt>
                <c:pt idx="4039">
                  <c:v>18.638392857142854</c:v>
                </c:pt>
                <c:pt idx="4040">
                  <c:v>17.96875</c:v>
                </c:pt>
                <c:pt idx="4041">
                  <c:v>17.299107142857142</c:v>
                </c:pt>
                <c:pt idx="4042">
                  <c:v>16.40625</c:v>
                </c:pt>
                <c:pt idx="4043">
                  <c:v>15.290178571428569</c:v>
                </c:pt>
                <c:pt idx="4044">
                  <c:v>13.950892857142856</c:v>
                </c:pt>
                <c:pt idx="4045">
                  <c:v>12.499999999999998</c:v>
                </c:pt>
                <c:pt idx="4046">
                  <c:v>10.714285714285714</c:v>
                </c:pt>
                <c:pt idx="4047">
                  <c:v>8.928571428571427</c:v>
                </c:pt>
                <c:pt idx="4048">
                  <c:v>7.3660714285714279</c:v>
                </c:pt>
                <c:pt idx="4049">
                  <c:v>6.1383928571428568</c:v>
                </c:pt>
                <c:pt idx="4050">
                  <c:v>6.3616071428571423</c:v>
                </c:pt>
                <c:pt idx="4051">
                  <c:v>7.4776785714285703</c:v>
                </c:pt>
                <c:pt idx="4052">
                  <c:v>8.3705357142857135</c:v>
                </c:pt>
                <c:pt idx="4053">
                  <c:v>8.8169642857142847</c:v>
                </c:pt>
                <c:pt idx="4054">
                  <c:v>9.0401785714285712</c:v>
                </c:pt>
                <c:pt idx="4055">
                  <c:v>9.2633928571428559</c:v>
                </c:pt>
                <c:pt idx="4056">
                  <c:v>9.2633928571428559</c:v>
                </c:pt>
                <c:pt idx="4057">
                  <c:v>9.2633928571428559</c:v>
                </c:pt>
                <c:pt idx="4058">
                  <c:v>8.928571428571427</c:v>
                </c:pt>
                <c:pt idx="4059">
                  <c:v>8.7053571428571423</c:v>
                </c:pt>
                <c:pt idx="4060">
                  <c:v>8.3705357142857135</c:v>
                </c:pt>
                <c:pt idx="4061">
                  <c:v>8.0357142857142847</c:v>
                </c:pt>
                <c:pt idx="4062">
                  <c:v>7.7008928571428568</c:v>
                </c:pt>
                <c:pt idx="4063">
                  <c:v>7.3660714285714279</c:v>
                </c:pt>
                <c:pt idx="4064">
                  <c:v>7.2544642857142847</c:v>
                </c:pt>
                <c:pt idx="4065">
                  <c:v>7.0312499999999991</c:v>
                </c:pt>
                <c:pt idx="4066">
                  <c:v>6.9196428571428568</c:v>
                </c:pt>
                <c:pt idx="4067">
                  <c:v>6.9196428571428568</c:v>
                </c:pt>
                <c:pt idx="4068">
                  <c:v>6.8080357142857135</c:v>
                </c:pt>
                <c:pt idx="4069">
                  <c:v>6.8080357142857135</c:v>
                </c:pt>
                <c:pt idx="4070">
                  <c:v>7.1428571428571423</c:v>
                </c:pt>
                <c:pt idx="4071">
                  <c:v>7.8124999999999991</c:v>
                </c:pt>
                <c:pt idx="4072">
                  <c:v>8.4821428571428559</c:v>
                </c:pt>
                <c:pt idx="4073">
                  <c:v>9.3749999999999982</c:v>
                </c:pt>
                <c:pt idx="4074">
                  <c:v>9.9330357142857135</c:v>
                </c:pt>
                <c:pt idx="4075">
                  <c:v>10.267857142857142</c:v>
                </c:pt>
                <c:pt idx="4076">
                  <c:v>10.714285714285714</c:v>
                </c:pt>
                <c:pt idx="4077">
                  <c:v>10.937499999999998</c:v>
                </c:pt>
                <c:pt idx="4078">
                  <c:v>10.825892857142856</c:v>
                </c:pt>
                <c:pt idx="4079">
                  <c:v>10.937499999999998</c:v>
                </c:pt>
                <c:pt idx="4080">
                  <c:v>10.714285714285714</c:v>
                </c:pt>
                <c:pt idx="4081">
                  <c:v>10.491071428571427</c:v>
                </c:pt>
                <c:pt idx="4082">
                  <c:v>10.156249999999998</c:v>
                </c:pt>
                <c:pt idx="4083">
                  <c:v>9.709821428571427</c:v>
                </c:pt>
                <c:pt idx="4084">
                  <c:v>9.2633928571428559</c:v>
                </c:pt>
                <c:pt idx="4085">
                  <c:v>8.928571428571427</c:v>
                </c:pt>
                <c:pt idx="4086">
                  <c:v>8.4821428571428559</c:v>
                </c:pt>
                <c:pt idx="4087">
                  <c:v>8.2589285714285712</c:v>
                </c:pt>
                <c:pt idx="4088">
                  <c:v>7.4776785714285703</c:v>
                </c:pt>
                <c:pt idx="4089">
                  <c:v>7.2544642857142847</c:v>
                </c:pt>
                <c:pt idx="4090">
                  <c:v>7.1428571428571423</c:v>
                </c:pt>
                <c:pt idx="4091">
                  <c:v>6.9196428571428568</c:v>
                </c:pt>
                <c:pt idx="4092">
                  <c:v>6.9196428571428568</c:v>
                </c:pt>
                <c:pt idx="4093">
                  <c:v>6.9196428571428568</c:v>
                </c:pt>
                <c:pt idx="4094">
                  <c:v>7.1428571428571423</c:v>
                </c:pt>
                <c:pt idx="4095">
                  <c:v>7.3660714285714279</c:v>
                </c:pt>
                <c:pt idx="4096">
                  <c:v>7.4776785714285703</c:v>
                </c:pt>
                <c:pt idx="4097">
                  <c:v>8.0357142857142847</c:v>
                </c:pt>
                <c:pt idx="4098">
                  <c:v>8.147321428571427</c:v>
                </c:pt>
                <c:pt idx="4099">
                  <c:v>8.4821428571428559</c:v>
                </c:pt>
                <c:pt idx="4100">
                  <c:v>8.928571428571427</c:v>
                </c:pt>
                <c:pt idx="4101">
                  <c:v>9.3749999999999982</c:v>
                </c:pt>
                <c:pt idx="4102">
                  <c:v>9.5982142857142847</c:v>
                </c:pt>
                <c:pt idx="4103">
                  <c:v>9.8214285714285712</c:v>
                </c:pt>
                <c:pt idx="4104">
                  <c:v>9.9330357142857135</c:v>
                </c:pt>
                <c:pt idx="4105">
                  <c:v>9.8214285714285712</c:v>
                </c:pt>
                <c:pt idx="4106">
                  <c:v>9.709821428571427</c:v>
                </c:pt>
                <c:pt idx="4107">
                  <c:v>9.709821428571427</c:v>
                </c:pt>
                <c:pt idx="4108">
                  <c:v>9.5982142857142847</c:v>
                </c:pt>
                <c:pt idx="4109">
                  <c:v>9.5982142857142847</c:v>
                </c:pt>
                <c:pt idx="4110">
                  <c:v>9.709821428571427</c:v>
                </c:pt>
                <c:pt idx="4111">
                  <c:v>9.709821428571427</c:v>
                </c:pt>
                <c:pt idx="4112">
                  <c:v>9.5982142857142847</c:v>
                </c:pt>
                <c:pt idx="4113">
                  <c:v>9.3749999999999982</c:v>
                </c:pt>
                <c:pt idx="4114">
                  <c:v>8.928571428571427</c:v>
                </c:pt>
                <c:pt idx="4115">
                  <c:v>8.59375</c:v>
                </c:pt>
                <c:pt idx="4116">
                  <c:v>8.2589285714285712</c:v>
                </c:pt>
                <c:pt idx="4117">
                  <c:v>7.8124999999999991</c:v>
                </c:pt>
                <c:pt idx="4118">
                  <c:v>7.1428571428571423</c:v>
                </c:pt>
                <c:pt idx="4119">
                  <c:v>6.4732142857142847</c:v>
                </c:pt>
                <c:pt idx="4120">
                  <c:v>6.2499999999999991</c:v>
                </c:pt>
                <c:pt idx="4121">
                  <c:v>6.4732142857142847</c:v>
                </c:pt>
                <c:pt idx="4122">
                  <c:v>6.6964285714285712</c:v>
                </c:pt>
                <c:pt idx="4123">
                  <c:v>6.6964285714285712</c:v>
                </c:pt>
                <c:pt idx="4124">
                  <c:v>7.1428571428571423</c:v>
                </c:pt>
                <c:pt idx="4125">
                  <c:v>7.5892857142857135</c:v>
                </c:pt>
                <c:pt idx="4126">
                  <c:v>8.0357142857142847</c:v>
                </c:pt>
                <c:pt idx="4127">
                  <c:v>8.2589285714285712</c:v>
                </c:pt>
                <c:pt idx="4128">
                  <c:v>8.4821428571428559</c:v>
                </c:pt>
                <c:pt idx="4129">
                  <c:v>8.59375</c:v>
                </c:pt>
                <c:pt idx="4130">
                  <c:v>8.59375</c:v>
                </c:pt>
                <c:pt idx="4131">
                  <c:v>8.7053571428571423</c:v>
                </c:pt>
                <c:pt idx="4132">
                  <c:v>8.4821428571428559</c:v>
                </c:pt>
                <c:pt idx="4133">
                  <c:v>8.4821428571428559</c:v>
                </c:pt>
                <c:pt idx="4134">
                  <c:v>8.2589285714285712</c:v>
                </c:pt>
                <c:pt idx="4135">
                  <c:v>8.2589285714285712</c:v>
                </c:pt>
                <c:pt idx="4136">
                  <c:v>8.3705357142857135</c:v>
                </c:pt>
                <c:pt idx="4137">
                  <c:v>8.7053571428571423</c:v>
                </c:pt>
                <c:pt idx="4138">
                  <c:v>9.0401785714285712</c:v>
                </c:pt>
                <c:pt idx="4139">
                  <c:v>9.3749999999999982</c:v>
                </c:pt>
                <c:pt idx="4140">
                  <c:v>9.9330357142857135</c:v>
                </c:pt>
                <c:pt idx="4141">
                  <c:v>10.491071428571427</c:v>
                </c:pt>
                <c:pt idx="4142">
                  <c:v>11.049107142857142</c:v>
                </c:pt>
                <c:pt idx="4143">
                  <c:v>11.495535714285714</c:v>
                </c:pt>
                <c:pt idx="4144">
                  <c:v>12.053571428571427</c:v>
                </c:pt>
                <c:pt idx="4145">
                  <c:v>12.276785714285714</c:v>
                </c:pt>
                <c:pt idx="4146">
                  <c:v>12.723214285714285</c:v>
                </c:pt>
                <c:pt idx="4147">
                  <c:v>12.946428571428569</c:v>
                </c:pt>
                <c:pt idx="4148">
                  <c:v>12.946428571428569</c:v>
                </c:pt>
                <c:pt idx="4149">
                  <c:v>12.723214285714285</c:v>
                </c:pt>
                <c:pt idx="4150">
                  <c:v>12.611607142857142</c:v>
                </c:pt>
                <c:pt idx="4151">
                  <c:v>12.276785714285714</c:v>
                </c:pt>
                <c:pt idx="4152">
                  <c:v>11.941964285714285</c:v>
                </c:pt>
                <c:pt idx="4153">
                  <c:v>11.718749999999998</c:v>
                </c:pt>
                <c:pt idx="4154">
                  <c:v>11.383928571428571</c:v>
                </c:pt>
                <c:pt idx="4155">
                  <c:v>11.049107142857142</c:v>
                </c:pt>
                <c:pt idx="4156">
                  <c:v>10.602678571428571</c:v>
                </c:pt>
                <c:pt idx="4157">
                  <c:v>10.156249999999998</c:v>
                </c:pt>
                <c:pt idx="4158">
                  <c:v>9.3749999999999982</c:v>
                </c:pt>
                <c:pt idx="4159">
                  <c:v>8.7053571428571423</c:v>
                </c:pt>
                <c:pt idx="4160">
                  <c:v>7.8124999999999991</c:v>
                </c:pt>
                <c:pt idx="4161">
                  <c:v>6.9196428571428568</c:v>
                </c:pt>
                <c:pt idx="4162">
                  <c:v>6.4732142857142847</c:v>
                </c:pt>
                <c:pt idx="4163">
                  <c:v>6.3616071428571423</c:v>
                </c:pt>
                <c:pt idx="4164">
                  <c:v>7.1428571428571423</c:v>
                </c:pt>
                <c:pt idx="4165">
                  <c:v>7.5892857142857135</c:v>
                </c:pt>
                <c:pt idx="4166">
                  <c:v>7.9241071428571423</c:v>
                </c:pt>
                <c:pt idx="4167">
                  <c:v>8.0357142857142847</c:v>
                </c:pt>
                <c:pt idx="4168">
                  <c:v>7.8124999999999991</c:v>
                </c:pt>
                <c:pt idx="4169">
                  <c:v>7.4776785714285703</c:v>
                </c:pt>
                <c:pt idx="4170">
                  <c:v>7.5892857142857135</c:v>
                </c:pt>
                <c:pt idx="4171">
                  <c:v>7.8124999999999991</c:v>
                </c:pt>
                <c:pt idx="4172">
                  <c:v>8.2589285714285712</c:v>
                </c:pt>
                <c:pt idx="4173">
                  <c:v>8.7053571428571423</c:v>
                </c:pt>
                <c:pt idx="4174">
                  <c:v>8.928571428571427</c:v>
                </c:pt>
                <c:pt idx="4175">
                  <c:v>8.928571428571427</c:v>
                </c:pt>
                <c:pt idx="4176">
                  <c:v>9.0401785714285712</c:v>
                </c:pt>
                <c:pt idx="4177">
                  <c:v>9.0401785714285712</c:v>
                </c:pt>
                <c:pt idx="4178">
                  <c:v>9.0401785714285712</c:v>
                </c:pt>
                <c:pt idx="4179">
                  <c:v>9.1517857142857135</c:v>
                </c:pt>
                <c:pt idx="4180">
                  <c:v>9.4866071428571423</c:v>
                </c:pt>
                <c:pt idx="4181">
                  <c:v>9.9330357142857135</c:v>
                </c:pt>
                <c:pt idx="4182">
                  <c:v>10.491071428571427</c:v>
                </c:pt>
                <c:pt idx="4183">
                  <c:v>10.937499999999998</c:v>
                </c:pt>
                <c:pt idx="4184">
                  <c:v>10.825892857142856</c:v>
                </c:pt>
                <c:pt idx="4185">
                  <c:v>10.491071428571427</c:v>
                </c:pt>
                <c:pt idx="4186">
                  <c:v>10.044642857142856</c:v>
                </c:pt>
                <c:pt idx="4187">
                  <c:v>9.1517857142857135</c:v>
                </c:pt>
                <c:pt idx="4188">
                  <c:v>8.3705357142857135</c:v>
                </c:pt>
                <c:pt idx="4189">
                  <c:v>7.1428571428571423</c:v>
                </c:pt>
                <c:pt idx="4190">
                  <c:v>6.0267857142857135</c:v>
                </c:pt>
                <c:pt idx="4191">
                  <c:v>5.6919642857142856</c:v>
                </c:pt>
                <c:pt idx="4192">
                  <c:v>6.0267857142857135</c:v>
                </c:pt>
                <c:pt idx="4193">
                  <c:v>6.9196428571428568</c:v>
                </c:pt>
                <c:pt idx="4194">
                  <c:v>7.8124999999999991</c:v>
                </c:pt>
                <c:pt idx="4195">
                  <c:v>8.7053571428571423</c:v>
                </c:pt>
                <c:pt idx="4196">
                  <c:v>9.3749999999999982</c:v>
                </c:pt>
                <c:pt idx="4197">
                  <c:v>10.044642857142856</c:v>
                </c:pt>
                <c:pt idx="4198">
                  <c:v>10.602678571428571</c:v>
                </c:pt>
                <c:pt idx="4199">
                  <c:v>11.383928571428571</c:v>
                </c:pt>
                <c:pt idx="4200">
                  <c:v>11.941964285714285</c:v>
                </c:pt>
                <c:pt idx="4201">
                  <c:v>12.611607142857142</c:v>
                </c:pt>
                <c:pt idx="4202">
                  <c:v>13.058035714285714</c:v>
                </c:pt>
                <c:pt idx="4203">
                  <c:v>13.727678571428569</c:v>
                </c:pt>
                <c:pt idx="4204">
                  <c:v>14.397321428571427</c:v>
                </c:pt>
                <c:pt idx="4205">
                  <c:v>15.066964285714285</c:v>
                </c:pt>
                <c:pt idx="4206">
                  <c:v>15.624999999999998</c:v>
                </c:pt>
                <c:pt idx="4207">
                  <c:v>16.294642857142854</c:v>
                </c:pt>
                <c:pt idx="4208">
                  <c:v>16.517857142857142</c:v>
                </c:pt>
                <c:pt idx="4209">
                  <c:v>16.741071428571427</c:v>
                </c:pt>
                <c:pt idx="4210">
                  <c:v>16.852678571428569</c:v>
                </c:pt>
                <c:pt idx="4211">
                  <c:v>16.852678571428569</c:v>
                </c:pt>
                <c:pt idx="4212">
                  <c:v>16.852678571428569</c:v>
                </c:pt>
                <c:pt idx="4213">
                  <c:v>16.964285714285712</c:v>
                </c:pt>
                <c:pt idx="4214">
                  <c:v>17.075892857142854</c:v>
                </c:pt>
                <c:pt idx="4215">
                  <c:v>17.522321428571427</c:v>
                </c:pt>
                <c:pt idx="4216">
                  <c:v>17.745535714285712</c:v>
                </c:pt>
                <c:pt idx="4217">
                  <c:v>17.96875</c:v>
                </c:pt>
                <c:pt idx="4218">
                  <c:v>18.303571428571427</c:v>
                </c:pt>
                <c:pt idx="4219">
                  <c:v>18.415178571428569</c:v>
                </c:pt>
                <c:pt idx="4220">
                  <c:v>18.526785714285712</c:v>
                </c:pt>
                <c:pt idx="4221">
                  <c:v>18.415178571428569</c:v>
                </c:pt>
                <c:pt idx="4222">
                  <c:v>18.303571428571427</c:v>
                </c:pt>
                <c:pt idx="4223">
                  <c:v>17.857142857142854</c:v>
                </c:pt>
                <c:pt idx="4224">
                  <c:v>17.410714285714285</c:v>
                </c:pt>
                <c:pt idx="4225">
                  <c:v>16.40625</c:v>
                </c:pt>
                <c:pt idx="4226">
                  <c:v>15.401785714285714</c:v>
                </c:pt>
                <c:pt idx="4227">
                  <c:v>14.174107142857142</c:v>
                </c:pt>
                <c:pt idx="4228">
                  <c:v>12.499999999999998</c:v>
                </c:pt>
                <c:pt idx="4229">
                  <c:v>10.937499999999998</c:v>
                </c:pt>
                <c:pt idx="4230">
                  <c:v>9.1517857142857135</c:v>
                </c:pt>
                <c:pt idx="4231">
                  <c:v>7.1428571428571423</c:v>
                </c:pt>
                <c:pt idx="4232">
                  <c:v>6.4732142857142847</c:v>
                </c:pt>
                <c:pt idx="4233">
                  <c:v>7.7008928571428568</c:v>
                </c:pt>
                <c:pt idx="4234">
                  <c:v>8.928571428571427</c:v>
                </c:pt>
                <c:pt idx="4235">
                  <c:v>10.267857142857142</c:v>
                </c:pt>
                <c:pt idx="4236">
                  <c:v>11.272321428571427</c:v>
                </c:pt>
                <c:pt idx="4237">
                  <c:v>12.276785714285714</c:v>
                </c:pt>
                <c:pt idx="4238">
                  <c:v>13.392857142857142</c:v>
                </c:pt>
                <c:pt idx="4239">
                  <c:v>14.508928571428569</c:v>
                </c:pt>
                <c:pt idx="4240">
                  <c:v>15.513392857142856</c:v>
                </c:pt>
                <c:pt idx="4241">
                  <c:v>16.517857142857142</c:v>
                </c:pt>
                <c:pt idx="4242">
                  <c:v>17.1875</c:v>
                </c:pt>
                <c:pt idx="4243">
                  <c:v>17.522321428571427</c:v>
                </c:pt>
                <c:pt idx="4244">
                  <c:v>17.522321428571427</c:v>
                </c:pt>
                <c:pt idx="4245">
                  <c:v>17.410714285714285</c:v>
                </c:pt>
                <c:pt idx="4246">
                  <c:v>16.964285714285712</c:v>
                </c:pt>
                <c:pt idx="4247">
                  <c:v>16.294642857142854</c:v>
                </c:pt>
                <c:pt idx="4248">
                  <c:v>15.401785714285714</c:v>
                </c:pt>
                <c:pt idx="4249">
                  <c:v>14.508928571428569</c:v>
                </c:pt>
                <c:pt idx="4250">
                  <c:v>13.616071428571427</c:v>
                </c:pt>
                <c:pt idx="4251">
                  <c:v>12.834821428571427</c:v>
                </c:pt>
                <c:pt idx="4252">
                  <c:v>11.830357142857142</c:v>
                </c:pt>
                <c:pt idx="4253">
                  <c:v>10.602678571428571</c:v>
                </c:pt>
                <c:pt idx="4254">
                  <c:v>9.2633928571428559</c:v>
                </c:pt>
                <c:pt idx="4255">
                  <c:v>7.5892857142857135</c:v>
                </c:pt>
                <c:pt idx="4256">
                  <c:v>6.1383928571428568</c:v>
                </c:pt>
                <c:pt idx="4257">
                  <c:v>6.2499999999999991</c:v>
                </c:pt>
                <c:pt idx="4258">
                  <c:v>7.5892857142857135</c:v>
                </c:pt>
                <c:pt idx="4259">
                  <c:v>9.0401785714285712</c:v>
                </c:pt>
                <c:pt idx="4260">
                  <c:v>10.602678571428571</c:v>
                </c:pt>
                <c:pt idx="4261">
                  <c:v>12.276785714285714</c:v>
                </c:pt>
                <c:pt idx="4262">
                  <c:v>13.727678571428569</c:v>
                </c:pt>
                <c:pt idx="4263">
                  <c:v>15.066964285714285</c:v>
                </c:pt>
                <c:pt idx="4264">
                  <c:v>16.40625</c:v>
                </c:pt>
                <c:pt idx="4265">
                  <c:v>17.299107142857142</c:v>
                </c:pt>
                <c:pt idx="4266">
                  <c:v>18.303571428571427</c:v>
                </c:pt>
                <c:pt idx="4267">
                  <c:v>19.084821428571427</c:v>
                </c:pt>
                <c:pt idx="4268">
                  <c:v>19.866071428571427</c:v>
                </c:pt>
                <c:pt idx="4269">
                  <c:v>20.647321428571427</c:v>
                </c:pt>
                <c:pt idx="4270">
                  <c:v>21.428571428571427</c:v>
                </c:pt>
                <c:pt idx="4271">
                  <c:v>22.321428571428569</c:v>
                </c:pt>
                <c:pt idx="4272">
                  <c:v>22.991071428571427</c:v>
                </c:pt>
                <c:pt idx="4273">
                  <c:v>23.549107142857142</c:v>
                </c:pt>
                <c:pt idx="4274">
                  <c:v>23.660714285714285</c:v>
                </c:pt>
                <c:pt idx="4275">
                  <c:v>23.549107142857142</c:v>
                </c:pt>
                <c:pt idx="4276">
                  <c:v>23.214285714285712</c:v>
                </c:pt>
                <c:pt idx="4277">
                  <c:v>22.656249999999996</c:v>
                </c:pt>
                <c:pt idx="4278">
                  <c:v>21.874999999999996</c:v>
                </c:pt>
                <c:pt idx="4279">
                  <c:v>20.982142857142854</c:v>
                </c:pt>
                <c:pt idx="4280">
                  <c:v>20.089285714285712</c:v>
                </c:pt>
                <c:pt idx="4281">
                  <c:v>19.196428571428569</c:v>
                </c:pt>
                <c:pt idx="4282">
                  <c:v>18.080357142857142</c:v>
                </c:pt>
                <c:pt idx="4283">
                  <c:v>16.964285714285712</c:v>
                </c:pt>
                <c:pt idx="4284">
                  <c:v>15.624999999999998</c:v>
                </c:pt>
                <c:pt idx="4285">
                  <c:v>14.062499999999998</c:v>
                </c:pt>
                <c:pt idx="4286">
                  <c:v>12.611607142857142</c:v>
                </c:pt>
                <c:pt idx="4287">
                  <c:v>11.383928571428571</c:v>
                </c:pt>
                <c:pt idx="4288">
                  <c:v>10.267857142857142</c:v>
                </c:pt>
                <c:pt idx="4289">
                  <c:v>9.4866071428571423</c:v>
                </c:pt>
                <c:pt idx="4290">
                  <c:v>8.8169642857142847</c:v>
                </c:pt>
                <c:pt idx="4291">
                  <c:v>8.4821428571428559</c:v>
                </c:pt>
                <c:pt idx="4292">
                  <c:v>7.9241071428571423</c:v>
                </c:pt>
                <c:pt idx="4293">
                  <c:v>7.8124999999999991</c:v>
                </c:pt>
                <c:pt idx="4294">
                  <c:v>7.7008928571428568</c:v>
                </c:pt>
                <c:pt idx="4295">
                  <c:v>7.9241071428571423</c:v>
                </c:pt>
                <c:pt idx="4296">
                  <c:v>8.2589285714285712</c:v>
                </c:pt>
                <c:pt idx="4297">
                  <c:v>8.4821428571428559</c:v>
                </c:pt>
                <c:pt idx="4298">
                  <c:v>8.928571428571427</c:v>
                </c:pt>
                <c:pt idx="4299">
                  <c:v>9.0401785714285712</c:v>
                </c:pt>
                <c:pt idx="4300">
                  <c:v>9.2633928571428559</c:v>
                </c:pt>
                <c:pt idx="4301">
                  <c:v>9.3749999999999982</c:v>
                </c:pt>
                <c:pt idx="4302">
                  <c:v>9.9330357142857135</c:v>
                </c:pt>
                <c:pt idx="4303">
                  <c:v>10.156249999999998</c:v>
                </c:pt>
                <c:pt idx="4304">
                  <c:v>10.491071428571427</c:v>
                </c:pt>
                <c:pt idx="4305">
                  <c:v>10.714285714285714</c:v>
                </c:pt>
                <c:pt idx="4306">
                  <c:v>10.714285714285714</c:v>
                </c:pt>
                <c:pt idx="4307">
                  <c:v>10.602678571428571</c:v>
                </c:pt>
                <c:pt idx="4308">
                  <c:v>10.267857142857142</c:v>
                </c:pt>
                <c:pt idx="4309">
                  <c:v>9.8214285714285712</c:v>
                </c:pt>
                <c:pt idx="4310">
                  <c:v>9.2633928571428559</c:v>
                </c:pt>
                <c:pt idx="4311">
                  <c:v>8.7053571428571423</c:v>
                </c:pt>
                <c:pt idx="4312">
                  <c:v>8.3705357142857135</c:v>
                </c:pt>
                <c:pt idx="4313">
                  <c:v>8.147321428571427</c:v>
                </c:pt>
                <c:pt idx="4314">
                  <c:v>7.8124999999999991</c:v>
                </c:pt>
                <c:pt idx="4315">
                  <c:v>7.5892857142857135</c:v>
                </c:pt>
                <c:pt idx="4316">
                  <c:v>7.4776785714285703</c:v>
                </c:pt>
                <c:pt idx="4317">
                  <c:v>7.7008928571428568</c:v>
                </c:pt>
                <c:pt idx="4318">
                  <c:v>7.8124999999999991</c:v>
                </c:pt>
                <c:pt idx="4319">
                  <c:v>7.9241071428571423</c:v>
                </c:pt>
                <c:pt idx="4320">
                  <c:v>8.2589285714285712</c:v>
                </c:pt>
                <c:pt idx="4321">
                  <c:v>8.7053571428571423</c:v>
                </c:pt>
                <c:pt idx="4322">
                  <c:v>9.1517857142857135</c:v>
                </c:pt>
                <c:pt idx="4323">
                  <c:v>9.4866071428571423</c:v>
                </c:pt>
                <c:pt idx="4324">
                  <c:v>9.5982142857142847</c:v>
                </c:pt>
                <c:pt idx="4325">
                  <c:v>9.5982142857142847</c:v>
                </c:pt>
                <c:pt idx="4326">
                  <c:v>9.4866071428571423</c:v>
                </c:pt>
                <c:pt idx="4327">
                  <c:v>9.3749999999999982</c:v>
                </c:pt>
                <c:pt idx="4328">
                  <c:v>9.1517857142857135</c:v>
                </c:pt>
                <c:pt idx="4329">
                  <c:v>9.1517857142857135</c:v>
                </c:pt>
                <c:pt idx="4330">
                  <c:v>9.5982142857142847</c:v>
                </c:pt>
                <c:pt idx="4331">
                  <c:v>9.8214285714285712</c:v>
                </c:pt>
                <c:pt idx="4332">
                  <c:v>10.044642857142856</c:v>
                </c:pt>
                <c:pt idx="4333">
                  <c:v>10.491071428571427</c:v>
                </c:pt>
                <c:pt idx="4334">
                  <c:v>10.937499999999998</c:v>
                </c:pt>
                <c:pt idx="4335">
                  <c:v>11.160714285714285</c:v>
                </c:pt>
                <c:pt idx="4336">
                  <c:v>11.607142857142856</c:v>
                </c:pt>
                <c:pt idx="4337">
                  <c:v>11.718749999999998</c:v>
                </c:pt>
                <c:pt idx="4338">
                  <c:v>11.607142857142856</c:v>
                </c:pt>
                <c:pt idx="4339">
                  <c:v>11.272321428571427</c:v>
                </c:pt>
                <c:pt idx="4340">
                  <c:v>10.491071428571427</c:v>
                </c:pt>
                <c:pt idx="4341">
                  <c:v>9.5982142857142847</c:v>
                </c:pt>
                <c:pt idx="4342">
                  <c:v>8.3705357142857135</c:v>
                </c:pt>
                <c:pt idx="4343">
                  <c:v>7.1428571428571423</c:v>
                </c:pt>
                <c:pt idx="4344">
                  <c:v>6.4732142857142847</c:v>
                </c:pt>
                <c:pt idx="4345">
                  <c:v>6.0267857142857135</c:v>
                </c:pt>
                <c:pt idx="4346">
                  <c:v>6.2499999999999991</c:v>
                </c:pt>
                <c:pt idx="4347">
                  <c:v>6.8080357142857135</c:v>
                </c:pt>
                <c:pt idx="4348">
                  <c:v>7.1428571428571423</c:v>
                </c:pt>
                <c:pt idx="4349">
                  <c:v>7.5892857142857135</c:v>
                </c:pt>
                <c:pt idx="4350">
                  <c:v>8.147321428571427</c:v>
                </c:pt>
                <c:pt idx="4351">
                  <c:v>8.59375</c:v>
                </c:pt>
                <c:pt idx="4352">
                  <c:v>9.0401785714285712</c:v>
                </c:pt>
                <c:pt idx="4353">
                  <c:v>9.4866071428571423</c:v>
                </c:pt>
                <c:pt idx="4354">
                  <c:v>9.5982142857142847</c:v>
                </c:pt>
                <c:pt idx="4355">
                  <c:v>9.709821428571427</c:v>
                </c:pt>
                <c:pt idx="4356">
                  <c:v>9.709821428571427</c:v>
                </c:pt>
                <c:pt idx="4357">
                  <c:v>9.4866071428571423</c:v>
                </c:pt>
                <c:pt idx="4358">
                  <c:v>9.1517857142857135</c:v>
                </c:pt>
                <c:pt idx="4359">
                  <c:v>9.0401785714285712</c:v>
                </c:pt>
                <c:pt idx="4360">
                  <c:v>8.8169642857142847</c:v>
                </c:pt>
                <c:pt idx="4361">
                  <c:v>8.4821428571428559</c:v>
                </c:pt>
                <c:pt idx="4362">
                  <c:v>8.3705357142857135</c:v>
                </c:pt>
                <c:pt idx="4363">
                  <c:v>8.2589285714285712</c:v>
                </c:pt>
                <c:pt idx="4364">
                  <c:v>8.2589285714285712</c:v>
                </c:pt>
                <c:pt idx="4365">
                  <c:v>8.4821428571428559</c:v>
                </c:pt>
                <c:pt idx="4366">
                  <c:v>9.1517857142857135</c:v>
                </c:pt>
                <c:pt idx="4367">
                  <c:v>9.5982142857142847</c:v>
                </c:pt>
                <c:pt idx="4368">
                  <c:v>10.267857142857142</c:v>
                </c:pt>
                <c:pt idx="4369">
                  <c:v>10.714285714285714</c:v>
                </c:pt>
                <c:pt idx="4370">
                  <c:v>10.825892857142856</c:v>
                </c:pt>
                <c:pt idx="4371">
                  <c:v>10.714285714285714</c:v>
                </c:pt>
                <c:pt idx="4372">
                  <c:v>10.379464285714285</c:v>
                </c:pt>
                <c:pt idx="4373">
                  <c:v>9.5982142857142847</c:v>
                </c:pt>
                <c:pt idx="4374">
                  <c:v>8.928571428571427</c:v>
                </c:pt>
                <c:pt idx="4375">
                  <c:v>7.8124999999999991</c:v>
                </c:pt>
                <c:pt idx="4376">
                  <c:v>6.6964285714285712</c:v>
                </c:pt>
                <c:pt idx="4377">
                  <c:v>5.6919642857142856</c:v>
                </c:pt>
                <c:pt idx="4378">
                  <c:v>5.9151785714285712</c:v>
                </c:pt>
                <c:pt idx="4379">
                  <c:v>6.8080357142857135</c:v>
                </c:pt>
                <c:pt idx="4380">
                  <c:v>8.2589285714285712</c:v>
                </c:pt>
                <c:pt idx="4381">
                  <c:v>9.8214285714285712</c:v>
                </c:pt>
                <c:pt idx="4382">
                  <c:v>11.495535714285714</c:v>
                </c:pt>
                <c:pt idx="4383">
                  <c:v>12.834821428571427</c:v>
                </c:pt>
                <c:pt idx="4384">
                  <c:v>14.062499999999998</c:v>
                </c:pt>
                <c:pt idx="4385">
                  <c:v>14.955357142857141</c:v>
                </c:pt>
                <c:pt idx="4386">
                  <c:v>15.401785714285714</c:v>
                </c:pt>
                <c:pt idx="4387">
                  <c:v>15.066964285714285</c:v>
                </c:pt>
                <c:pt idx="4388">
                  <c:v>14.620535714285714</c:v>
                </c:pt>
                <c:pt idx="4389">
                  <c:v>14.174107142857142</c:v>
                </c:pt>
                <c:pt idx="4390">
                  <c:v>13.504464285714285</c:v>
                </c:pt>
                <c:pt idx="4391">
                  <c:v>13.281249999999998</c:v>
                </c:pt>
                <c:pt idx="4392">
                  <c:v>12.946428571428569</c:v>
                </c:pt>
                <c:pt idx="4393">
                  <c:v>12.499999999999998</c:v>
                </c:pt>
                <c:pt idx="4394">
                  <c:v>12.165178571428569</c:v>
                </c:pt>
                <c:pt idx="4395">
                  <c:v>11.718749999999998</c:v>
                </c:pt>
                <c:pt idx="4396">
                  <c:v>11.383928571428571</c:v>
                </c:pt>
                <c:pt idx="4397">
                  <c:v>10.937499999999998</c:v>
                </c:pt>
                <c:pt idx="4398">
                  <c:v>10.491071428571427</c:v>
                </c:pt>
                <c:pt idx="4399">
                  <c:v>10.044642857142856</c:v>
                </c:pt>
                <c:pt idx="4400">
                  <c:v>9.5982142857142847</c:v>
                </c:pt>
                <c:pt idx="4401">
                  <c:v>8.928571428571427</c:v>
                </c:pt>
                <c:pt idx="4402">
                  <c:v>8.147321428571427</c:v>
                </c:pt>
                <c:pt idx="4403">
                  <c:v>7.3660714285714279</c:v>
                </c:pt>
                <c:pt idx="4404">
                  <c:v>6.6964285714285712</c:v>
                </c:pt>
                <c:pt idx="4405">
                  <c:v>6.0267857142857135</c:v>
                </c:pt>
                <c:pt idx="4406">
                  <c:v>5.9151785714285712</c:v>
                </c:pt>
                <c:pt idx="4407">
                  <c:v>6.1383928571428568</c:v>
                </c:pt>
                <c:pt idx="4408">
                  <c:v>6.8080357142857135</c:v>
                </c:pt>
                <c:pt idx="4409">
                  <c:v>7.3660714285714279</c:v>
                </c:pt>
                <c:pt idx="4410">
                  <c:v>7.8124999999999991</c:v>
                </c:pt>
                <c:pt idx="4411">
                  <c:v>8.2589285714285712</c:v>
                </c:pt>
                <c:pt idx="4412">
                  <c:v>8.4821428571428559</c:v>
                </c:pt>
                <c:pt idx="4413">
                  <c:v>9.0401785714285712</c:v>
                </c:pt>
                <c:pt idx="4414">
                  <c:v>9.4866071428571423</c:v>
                </c:pt>
                <c:pt idx="4415">
                  <c:v>10.044642857142856</c:v>
                </c:pt>
                <c:pt idx="4416">
                  <c:v>10.379464285714285</c:v>
                </c:pt>
                <c:pt idx="4417">
                  <c:v>10.714285714285714</c:v>
                </c:pt>
                <c:pt idx="4418">
                  <c:v>10.491071428571427</c:v>
                </c:pt>
                <c:pt idx="4419">
                  <c:v>10.267857142857142</c:v>
                </c:pt>
                <c:pt idx="4420">
                  <c:v>9.4866071428571423</c:v>
                </c:pt>
                <c:pt idx="4421">
                  <c:v>8.59375</c:v>
                </c:pt>
                <c:pt idx="4422">
                  <c:v>7.5892857142857135</c:v>
                </c:pt>
                <c:pt idx="4423">
                  <c:v>6.2499999999999991</c:v>
                </c:pt>
                <c:pt idx="4424">
                  <c:v>5.6919642857142856</c:v>
                </c:pt>
                <c:pt idx="4425">
                  <c:v>6.0267857142857135</c:v>
                </c:pt>
                <c:pt idx="4426">
                  <c:v>6.8080357142857135</c:v>
                </c:pt>
                <c:pt idx="4427">
                  <c:v>7.5892857142857135</c:v>
                </c:pt>
                <c:pt idx="4428">
                  <c:v>8.0357142857142847</c:v>
                </c:pt>
                <c:pt idx="4429">
                  <c:v>8.147321428571427</c:v>
                </c:pt>
                <c:pt idx="4430">
                  <c:v>8.3705357142857135</c:v>
                </c:pt>
                <c:pt idx="4431">
                  <c:v>8.3705357142857135</c:v>
                </c:pt>
                <c:pt idx="4432">
                  <c:v>8.8169642857142847</c:v>
                </c:pt>
                <c:pt idx="4433">
                  <c:v>9.1517857142857135</c:v>
                </c:pt>
                <c:pt idx="4434">
                  <c:v>9.4866071428571423</c:v>
                </c:pt>
                <c:pt idx="4435">
                  <c:v>9.3749999999999982</c:v>
                </c:pt>
                <c:pt idx="4436">
                  <c:v>8.928571428571427</c:v>
                </c:pt>
                <c:pt idx="4437">
                  <c:v>8.59375</c:v>
                </c:pt>
                <c:pt idx="4438">
                  <c:v>8.2589285714285712</c:v>
                </c:pt>
                <c:pt idx="4439">
                  <c:v>8.2589285714285712</c:v>
                </c:pt>
                <c:pt idx="4440">
                  <c:v>7.9241071428571423</c:v>
                </c:pt>
                <c:pt idx="4441">
                  <c:v>7.1428571428571423</c:v>
                </c:pt>
                <c:pt idx="4442">
                  <c:v>6.2499999999999991</c:v>
                </c:pt>
                <c:pt idx="4443">
                  <c:v>5.6919642857142856</c:v>
                </c:pt>
                <c:pt idx="4444">
                  <c:v>6.0267857142857135</c:v>
                </c:pt>
                <c:pt idx="4445">
                  <c:v>6.5848214285714279</c:v>
                </c:pt>
                <c:pt idx="4446">
                  <c:v>7.5892857142857135</c:v>
                </c:pt>
                <c:pt idx="4447">
                  <c:v>8.2589285714285712</c:v>
                </c:pt>
                <c:pt idx="4448">
                  <c:v>8.928571428571427</c:v>
                </c:pt>
                <c:pt idx="4449">
                  <c:v>9.2633928571428559</c:v>
                </c:pt>
                <c:pt idx="4450">
                  <c:v>9.1517857142857135</c:v>
                </c:pt>
                <c:pt idx="4451">
                  <c:v>9.1517857142857135</c:v>
                </c:pt>
                <c:pt idx="4452">
                  <c:v>8.59375</c:v>
                </c:pt>
                <c:pt idx="4453">
                  <c:v>8.2589285714285712</c:v>
                </c:pt>
                <c:pt idx="4454">
                  <c:v>8.2589285714285712</c:v>
                </c:pt>
                <c:pt idx="4455">
                  <c:v>8.147321428571427</c:v>
                </c:pt>
                <c:pt idx="4456">
                  <c:v>8.2589285714285712</c:v>
                </c:pt>
                <c:pt idx="4457">
                  <c:v>8.3705357142857135</c:v>
                </c:pt>
                <c:pt idx="4458">
                  <c:v>8.4821428571428559</c:v>
                </c:pt>
                <c:pt idx="4459">
                  <c:v>8.4821428571428559</c:v>
                </c:pt>
                <c:pt idx="4460">
                  <c:v>8.2589285714285712</c:v>
                </c:pt>
                <c:pt idx="4461">
                  <c:v>8.147321428571427</c:v>
                </c:pt>
                <c:pt idx="4462">
                  <c:v>8.0357142857142847</c:v>
                </c:pt>
                <c:pt idx="4463">
                  <c:v>7.9241071428571423</c:v>
                </c:pt>
                <c:pt idx="4464">
                  <c:v>7.9241071428571423</c:v>
                </c:pt>
                <c:pt idx="4465">
                  <c:v>8.2589285714285712</c:v>
                </c:pt>
                <c:pt idx="4466">
                  <c:v>8.2589285714285712</c:v>
                </c:pt>
                <c:pt idx="4467">
                  <c:v>8.3705357142857135</c:v>
                </c:pt>
                <c:pt idx="4468">
                  <c:v>8.2589285714285712</c:v>
                </c:pt>
                <c:pt idx="4469">
                  <c:v>8.0357142857142847</c:v>
                </c:pt>
                <c:pt idx="4470">
                  <c:v>7.3660714285714279</c:v>
                </c:pt>
                <c:pt idx="4471">
                  <c:v>6.6964285714285712</c:v>
                </c:pt>
                <c:pt idx="4472">
                  <c:v>6.3616071428571423</c:v>
                </c:pt>
                <c:pt idx="4473">
                  <c:v>6.2499999999999991</c:v>
                </c:pt>
                <c:pt idx="4474">
                  <c:v>6.1383928571428568</c:v>
                </c:pt>
                <c:pt idx="4475">
                  <c:v>6.2499999999999991</c:v>
                </c:pt>
                <c:pt idx="4476">
                  <c:v>6.6964285714285712</c:v>
                </c:pt>
                <c:pt idx="4477">
                  <c:v>7.3660714285714279</c:v>
                </c:pt>
                <c:pt idx="4478">
                  <c:v>8.2589285714285712</c:v>
                </c:pt>
                <c:pt idx="4479">
                  <c:v>8.8169642857142847</c:v>
                </c:pt>
                <c:pt idx="4480">
                  <c:v>9.1517857142857135</c:v>
                </c:pt>
                <c:pt idx="4481">
                  <c:v>9.1517857142857135</c:v>
                </c:pt>
                <c:pt idx="4482">
                  <c:v>9.2633928571428559</c:v>
                </c:pt>
                <c:pt idx="4483">
                  <c:v>9.1517857142857135</c:v>
                </c:pt>
                <c:pt idx="4484">
                  <c:v>9.1517857142857135</c:v>
                </c:pt>
                <c:pt idx="4485">
                  <c:v>9.3749999999999982</c:v>
                </c:pt>
                <c:pt idx="4486">
                  <c:v>9.3749999999999982</c:v>
                </c:pt>
                <c:pt idx="4487">
                  <c:v>9.5982142857142847</c:v>
                </c:pt>
                <c:pt idx="4488">
                  <c:v>9.2633928571428559</c:v>
                </c:pt>
                <c:pt idx="4489">
                  <c:v>9.1517857142857135</c:v>
                </c:pt>
                <c:pt idx="4490">
                  <c:v>8.7053571428571423</c:v>
                </c:pt>
                <c:pt idx="4491">
                  <c:v>8.147321428571427</c:v>
                </c:pt>
                <c:pt idx="4492">
                  <c:v>7.8124999999999991</c:v>
                </c:pt>
                <c:pt idx="4493">
                  <c:v>7.5892857142857135</c:v>
                </c:pt>
                <c:pt idx="4494">
                  <c:v>7.8124999999999991</c:v>
                </c:pt>
                <c:pt idx="4495">
                  <c:v>8.2589285714285712</c:v>
                </c:pt>
                <c:pt idx="4496">
                  <c:v>8.59375</c:v>
                </c:pt>
                <c:pt idx="4497">
                  <c:v>8.928571428571427</c:v>
                </c:pt>
                <c:pt idx="4498">
                  <c:v>9.2633928571428559</c:v>
                </c:pt>
                <c:pt idx="4499">
                  <c:v>9.8214285714285712</c:v>
                </c:pt>
                <c:pt idx="4500">
                  <c:v>10.044642857142856</c:v>
                </c:pt>
                <c:pt idx="4501">
                  <c:v>10.267857142857142</c:v>
                </c:pt>
                <c:pt idx="4502">
                  <c:v>10.267857142857142</c:v>
                </c:pt>
                <c:pt idx="4503">
                  <c:v>9.9330357142857135</c:v>
                </c:pt>
                <c:pt idx="4504">
                  <c:v>9.2633928571428559</c:v>
                </c:pt>
                <c:pt idx="4505">
                  <c:v>8.59375</c:v>
                </c:pt>
                <c:pt idx="4506">
                  <c:v>7.5892857142857135</c:v>
                </c:pt>
                <c:pt idx="4507">
                  <c:v>7.0312499999999991</c:v>
                </c:pt>
                <c:pt idx="4508">
                  <c:v>6.8080357142857135</c:v>
                </c:pt>
                <c:pt idx="4509">
                  <c:v>6.9196428571428568</c:v>
                </c:pt>
                <c:pt idx="4510">
                  <c:v>7.1428571428571423</c:v>
                </c:pt>
                <c:pt idx="4511">
                  <c:v>7.1428571428571423</c:v>
                </c:pt>
                <c:pt idx="4512">
                  <c:v>7.3660714285714279</c:v>
                </c:pt>
                <c:pt idx="4513">
                  <c:v>7.9241071428571423</c:v>
                </c:pt>
                <c:pt idx="4514">
                  <c:v>8.59375</c:v>
                </c:pt>
                <c:pt idx="4515">
                  <c:v>8.928571428571427</c:v>
                </c:pt>
                <c:pt idx="4516">
                  <c:v>8.928571428571427</c:v>
                </c:pt>
                <c:pt idx="4517">
                  <c:v>8.928571428571427</c:v>
                </c:pt>
                <c:pt idx="4518">
                  <c:v>9.1517857142857135</c:v>
                </c:pt>
                <c:pt idx="4519">
                  <c:v>9.1517857142857135</c:v>
                </c:pt>
                <c:pt idx="4520">
                  <c:v>8.928571428571427</c:v>
                </c:pt>
                <c:pt idx="4521">
                  <c:v>8.59375</c:v>
                </c:pt>
                <c:pt idx="4522">
                  <c:v>7.9241071428571423</c:v>
                </c:pt>
                <c:pt idx="4523">
                  <c:v>7.2544642857142847</c:v>
                </c:pt>
                <c:pt idx="4524">
                  <c:v>6.9196428571428568</c:v>
                </c:pt>
                <c:pt idx="4525">
                  <c:v>6.5848214285714279</c:v>
                </c:pt>
                <c:pt idx="4526">
                  <c:v>6.2499999999999991</c:v>
                </c:pt>
                <c:pt idx="4527">
                  <c:v>5.9151785714285712</c:v>
                </c:pt>
                <c:pt idx="4528">
                  <c:v>6.0267857142857135</c:v>
                </c:pt>
                <c:pt idx="4529">
                  <c:v>6.6964285714285712</c:v>
                </c:pt>
                <c:pt idx="4530">
                  <c:v>7.3660714285714279</c:v>
                </c:pt>
                <c:pt idx="4531">
                  <c:v>7.9241071428571423</c:v>
                </c:pt>
                <c:pt idx="4532">
                  <c:v>8.4821428571428559</c:v>
                </c:pt>
                <c:pt idx="4533">
                  <c:v>9.1517857142857135</c:v>
                </c:pt>
                <c:pt idx="4534">
                  <c:v>9.8214285714285712</c:v>
                </c:pt>
                <c:pt idx="4535">
                  <c:v>10.491071428571427</c:v>
                </c:pt>
                <c:pt idx="4536">
                  <c:v>10.491071428571427</c:v>
                </c:pt>
                <c:pt idx="4537">
                  <c:v>10.044642857142856</c:v>
                </c:pt>
                <c:pt idx="4538">
                  <c:v>9.5982142857142847</c:v>
                </c:pt>
                <c:pt idx="4539">
                  <c:v>8.7053571428571423</c:v>
                </c:pt>
                <c:pt idx="4540">
                  <c:v>7.9241071428571423</c:v>
                </c:pt>
                <c:pt idx="4541">
                  <c:v>7.2544642857142847</c:v>
                </c:pt>
                <c:pt idx="4542">
                  <c:v>6.4732142857142847</c:v>
                </c:pt>
                <c:pt idx="4543">
                  <c:v>6.1383928571428568</c:v>
                </c:pt>
                <c:pt idx="4544">
                  <c:v>6.8080357142857135</c:v>
                </c:pt>
                <c:pt idx="4545">
                  <c:v>7.4776785714285703</c:v>
                </c:pt>
                <c:pt idx="4546">
                  <c:v>8.0357142857142847</c:v>
                </c:pt>
                <c:pt idx="4547">
                  <c:v>8.3705357142857135</c:v>
                </c:pt>
                <c:pt idx="4548">
                  <c:v>8.59375</c:v>
                </c:pt>
                <c:pt idx="4549">
                  <c:v>8.7053571428571423</c:v>
                </c:pt>
                <c:pt idx="4550">
                  <c:v>9.0401785714285712</c:v>
                </c:pt>
                <c:pt idx="4551">
                  <c:v>9.2633928571428559</c:v>
                </c:pt>
                <c:pt idx="4552">
                  <c:v>9.4866071428571423</c:v>
                </c:pt>
                <c:pt idx="4553">
                  <c:v>10.044642857142856</c:v>
                </c:pt>
                <c:pt idx="4554">
                  <c:v>10.491071428571427</c:v>
                </c:pt>
                <c:pt idx="4555">
                  <c:v>11.160714285714285</c:v>
                </c:pt>
                <c:pt idx="4556">
                  <c:v>11.718749999999998</c:v>
                </c:pt>
                <c:pt idx="4557">
                  <c:v>12.388392857142856</c:v>
                </c:pt>
                <c:pt idx="4558">
                  <c:v>12.834821428571427</c:v>
                </c:pt>
                <c:pt idx="4559">
                  <c:v>13.392857142857142</c:v>
                </c:pt>
                <c:pt idx="4560">
                  <c:v>13.839285714285714</c:v>
                </c:pt>
                <c:pt idx="4561">
                  <c:v>14.285714285714285</c:v>
                </c:pt>
                <c:pt idx="4562">
                  <c:v>14.508928571428569</c:v>
                </c:pt>
                <c:pt idx="4563">
                  <c:v>14.732142857142856</c:v>
                </c:pt>
                <c:pt idx="4564">
                  <c:v>14.732142857142856</c:v>
                </c:pt>
                <c:pt idx="4565">
                  <c:v>14.843749999999998</c:v>
                </c:pt>
                <c:pt idx="4566">
                  <c:v>14.732142857142856</c:v>
                </c:pt>
                <c:pt idx="4567">
                  <c:v>14.843749999999998</c:v>
                </c:pt>
                <c:pt idx="4568">
                  <c:v>15.066964285714285</c:v>
                </c:pt>
                <c:pt idx="4569">
                  <c:v>15.401785714285714</c:v>
                </c:pt>
                <c:pt idx="4570">
                  <c:v>15.736607142857141</c:v>
                </c:pt>
                <c:pt idx="4571">
                  <c:v>15.959821428571427</c:v>
                </c:pt>
                <c:pt idx="4572">
                  <c:v>16.294642857142854</c:v>
                </c:pt>
                <c:pt idx="4573">
                  <c:v>16.40625</c:v>
                </c:pt>
                <c:pt idx="4574">
                  <c:v>16.40625</c:v>
                </c:pt>
                <c:pt idx="4575">
                  <c:v>16.294642857142854</c:v>
                </c:pt>
                <c:pt idx="4576">
                  <c:v>15.736607142857141</c:v>
                </c:pt>
                <c:pt idx="4577">
                  <c:v>15.178571428571427</c:v>
                </c:pt>
                <c:pt idx="4578">
                  <c:v>14.397321428571427</c:v>
                </c:pt>
                <c:pt idx="4579">
                  <c:v>13.392857142857142</c:v>
                </c:pt>
                <c:pt idx="4580">
                  <c:v>12.388392857142856</c:v>
                </c:pt>
                <c:pt idx="4581">
                  <c:v>11.383928571428571</c:v>
                </c:pt>
                <c:pt idx="4582">
                  <c:v>10.267857142857142</c:v>
                </c:pt>
                <c:pt idx="4583">
                  <c:v>9.2633928571428559</c:v>
                </c:pt>
                <c:pt idx="4584">
                  <c:v>8.4821428571428559</c:v>
                </c:pt>
                <c:pt idx="4585">
                  <c:v>7.5892857142857135</c:v>
                </c:pt>
                <c:pt idx="4586">
                  <c:v>6.9196428571428568</c:v>
                </c:pt>
                <c:pt idx="4587">
                  <c:v>6.4732142857142847</c:v>
                </c:pt>
                <c:pt idx="4588">
                  <c:v>6.3616071428571423</c:v>
                </c:pt>
                <c:pt idx="4589">
                  <c:v>6.6964285714285712</c:v>
                </c:pt>
                <c:pt idx="4590">
                  <c:v>7.1428571428571423</c:v>
                </c:pt>
                <c:pt idx="4591">
                  <c:v>7.8124999999999991</c:v>
                </c:pt>
                <c:pt idx="4592">
                  <c:v>8.59375</c:v>
                </c:pt>
                <c:pt idx="4593">
                  <c:v>9.5982142857142847</c:v>
                </c:pt>
                <c:pt idx="4594">
                  <c:v>10.825892857142856</c:v>
                </c:pt>
                <c:pt idx="4595">
                  <c:v>12.053571428571427</c:v>
                </c:pt>
                <c:pt idx="4596">
                  <c:v>13.281249999999998</c:v>
                </c:pt>
                <c:pt idx="4597">
                  <c:v>14.285714285714285</c:v>
                </c:pt>
                <c:pt idx="4598">
                  <c:v>14.955357142857141</c:v>
                </c:pt>
                <c:pt idx="4599">
                  <c:v>15.624999999999998</c:v>
                </c:pt>
                <c:pt idx="4600">
                  <c:v>16.183035714285712</c:v>
                </c:pt>
                <c:pt idx="4601">
                  <c:v>16.629464285714285</c:v>
                </c:pt>
                <c:pt idx="4602">
                  <c:v>16.629464285714285</c:v>
                </c:pt>
                <c:pt idx="4603">
                  <c:v>16.40625</c:v>
                </c:pt>
                <c:pt idx="4604">
                  <c:v>15.959821428571427</c:v>
                </c:pt>
                <c:pt idx="4605">
                  <c:v>15.290178571428569</c:v>
                </c:pt>
                <c:pt idx="4606">
                  <c:v>14.508928571428569</c:v>
                </c:pt>
                <c:pt idx="4607">
                  <c:v>13.839285714285714</c:v>
                </c:pt>
                <c:pt idx="4608">
                  <c:v>13.281249999999998</c:v>
                </c:pt>
                <c:pt idx="4609">
                  <c:v>12.834821428571427</c:v>
                </c:pt>
                <c:pt idx="4610">
                  <c:v>12.388392857142856</c:v>
                </c:pt>
                <c:pt idx="4611">
                  <c:v>12.053571428571427</c:v>
                </c:pt>
                <c:pt idx="4612">
                  <c:v>11.383928571428571</c:v>
                </c:pt>
                <c:pt idx="4613">
                  <c:v>10.825892857142856</c:v>
                </c:pt>
                <c:pt idx="4614">
                  <c:v>10.044642857142856</c:v>
                </c:pt>
                <c:pt idx="4615">
                  <c:v>9.3749999999999982</c:v>
                </c:pt>
                <c:pt idx="4616">
                  <c:v>8.7053571428571423</c:v>
                </c:pt>
                <c:pt idx="4617">
                  <c:v>7.9241071428571423</c:v>
                </c:pt>
                <c:pt idx="4618">
                  <c:v>6.8080357142857135</c:v>
                </c:pt>
                <c:pt idx="4619">
                  <c:v>6.2499999999999991</c:v>
                </c:pt>
                <c:pt idx="4620">
                  <c:v>6.9196428571428568</c:v>
                </c:pt>
                <c:pt idx="4621">
                  <c:v>7.3660714285714279</c:v>
                </c:pt>
                <c:pt idx="4622">
                  <c:v>7.9241071428571423</c:v>
                </c:pt>
                <c:pt idx="4623">
                  <c:v>8.2589285714285712</c:v>
                </c:pt>
                <c:pt idx="4624">
                  <c:v>8.3705357142857135</c:v>
                </c:pt>
                <c:pt idx="4625">
                  <c:v>8.4821428571428559</c:v>
                </c:pt>
                <c:pt idx="4626">
                  <c:v>8.3705357142857135</c:v>
                </c:pt>
                <c:pt idx="4627">
                  <c:v>8.2589285714285712</c:v>
                </c:pt>
                <c:pt idx="4628">
                  <c:v>8.0357142857142847</c:v>
                </c:pt>
                <c:pt idx="4629">
                  <c:v>7.9241071428571423</c:v>
                </c:pt>
                <c:pt idx="4630">
                  <c:v>7.7008928571428568</c:v>
                </c:pt>
                <c:pt idx="4631">
                  <c:v>7.5892857142857135</c:v>
                </c:pt>
                <c:pt idx="4632">
                  <c:v>7.4776785714285703</c:v>
                </c:pt>
                <c:pt idx="4633">
                  <c:v>7.3660714285714279</c:v>
                </c:pt>
                <c:pt idx="4634">
                  <c:v>7.3660714285714279</c:v>
                </c:pt>
                <c:pt idx="4635">
                  <c:v>7.5892857142857135</c:v>
                </c:pt>
                <c:pt idx="4636">
                  <c:v>8.2589285714285712</c:v>
                </c:pt>
                <c:pt idx="4637">
                  <c:v>9.0401785714285712</c:v>
                </c:pt>
                <c:pt idx="4638">
                  <c:v>9.8214285714285712</c:v>
                </c:pt>
                <c:pt idx="4639">
                  <c:v>10.379464285714285</c:v>
                </c:pt>
                <c:pt idx="4640">
                  <c:v>10.714285714285714</c:v>
                </c:pt>
                <c:pt idx="4641">
                  <c:v>10.937499999999998</c:v>
                </c:pt>
                <c:pt idx="4642">
                  <c:v>11.272321428571427</c:v>
                </c:pt>
                <c:pt idx="4643">
                  <c:v>11.607142857142856</c:v>
                </c:pt>
                <c:pt idx="4644">
                  <c:v>12.053571428571427</c:v>
                </c:pt>
                <c:pt idx="4645">
                  <c:v>12.499999999999998</c:v>
                </c:pt>
                <c:pt idx="4646">
                  <c:v>12.946428571428569</c:v>
                </c:pt>
                <c:pt idx="4647">
                  <c:v>13.616071428571427</c:v>
                </c:pt>
                <c:pt idx="4648">
                  <c:v>13.950892857142856</c:v>
                </c:pt>
                <c:pt idx="4649">
                  <c:v>14.508928571428569</c:v>
                </c:pt>
                <c:pt idx="4650">
                  <c:v>14.955357142857141</c:v>
                </c:pt>
                <c:pt idx="4651">
                  <c:v>15.401785714285714</c:v>
                </c:pt>
                <c:pt idx="4652">
                  <c:v>15.624999999999998</c:v>
                </c:pt>
                <c:pt idx="4653">
                  <c:v>15.848214285714285</c:v>
                </c:pt>
                <c:pt idx="4654">
                  <c:v>15.736607142857141</c:v>
                </c:pt>
                <c:pt idx="4655">
                  <c:v>15.736607142857141</c:v>
                </c:pt>
                <c:pt idx="4656">
                  <c:v>15.401785714285714</c:v>
                </c:pt>
                <c:pt idx="4657">
                  <c:v>15.066964285714285</c:v>
                </c:pt>
                <c:pt idx="4658">
                  <c:v>14.732142857142856</c:v>
                </c:pt>
                <c:pt idx="4659">
                  <c:v>14.397321428571427</c:v>
                </c:pt>
                <c:pt idx="4660">
                  <c:v>14.062499999999998</c:v>
                </c:pt>
                <c:pt idx="4661">
                  <c:v>13.504464285714285</c:v>
                </c:pt>
                <c:pt idx="4662">
                  <c:v>12.946428571428569</c:v>
                </c:pt>
                <c:pt idx="4663">
                  <c:v>12.165178571428569</c:v>
                </c:pt>
                <c:pt idx="4664">
                  <c:v>11.495535714285714</c:v>
                </c:pt>
                <c:pt idx="4665">
                  <c:v>10.714285714285714</c:v>
                </c:pt>
                <c:pt idx="4666">
                  <c:v>9.709821428571427</c:v>
                </c:pt>
                <c:pt idx="4667">
                  <c:v>8.928571428571427</c:v>
                </c:pt>
                <c:pt idx="4668">
                  <c:v>7.8124999999999991</c:v>
                </c:pt>
                <c:pt idx="4669">
                  <c:v>7.1428571428571423</c:v>
                </c:pt>
                <c:pt idx="4670">
                  <c:v>6.5848214285714279</c:v>
                </c:pt>
                <c:pt idx="4671">
                  <c:v>6.1383928571428568</c:v>
                </c:pt>
                <c:pt idx="4672">
                  <c:v>6.2499999999999991</c:v>
                </c:pt>
                <c:pt idx="4673">
                  <c:v>6.6964285714285712</c:v>
                </c:pt>
                <c:pt idx="4674">
                  <c:v>7.1428571428571423</c:v>
                </c:pt>
                <c:pt idx="4675">
                  <c:v>7.5892857142857135</c:v>
                </c:pt>
                <c:pt idx="4676">
                  <c:v>7.9241071428571423</c:v>
                </c:pt>
                <c:pt idx="4677">
                  <c:v>8.147321428571427</c:v>
                </c:pt>
                <c:pt idx="4678">
                  <c:v>8.0357142857142847</c:v>
                </c:pt>
                <c:pt idx="4679">
                  <c:v>8.0357142857142847</c:v>
                </c:pt>
                <c:pt idx="4680">
                  <c:v>8.0357142857142847</c:v>
                </c:pt>
                <c:pt idx="4681">
                  <c:v>8.2589285714285712</c:v>
                </c:pt>
                <c:pt idx="4682">
                  <c:v>8.4821428571428559</c:v>
                </c:pt>
                <c:pt idx="4683">
                  <c:v>9.0401785714285712</c:v>
                </c:pt>
                <c:pt idx="4684">
                  <c:v>9.3749999999999982</c:v>
                </c:pt>
                <c:pt idx="4685">
                  <c:v>9.5982142857142847</c:v>
                </c:pt>
                <c:pt idx="4686">
                  <c:v>9.5982142857142847</c:v>
                </c:pt>
                <c:pt idx="4687">
                  <c:v>9.3749999999999982</c:v>
                </c:pt>
                <c:pt idx="4688">
                  <c:v>9.0401785714285712</c:v>
                </c:pt>
                <c:pt idx="4689">
                  <c:v>8.4821428571428559</c:v>
                </c:pt>
                <c:pt idx="4690">
                  <c:v>7.8124999999999991</c:v>
                </c:pt>
                <c:pt idx="4691">
                  <c:v>7.7008928571428568</c:v>
                </c:pt>
                <c:pt idx="4692">
                  <c:v>7.7008928571428568</c:v>
                </c:pt>
                <c:pt idx="4693">
                  <c:v>8.0357142857142847</c:v>
                </c:pt>
                <c:pt idx="4694">
                  <c:v>7.8124999999999991</c:v>
                </c:pt>
                <c:pt idx="4695">
                  <c:v>7.5892857142857135</c:v>
                </c:pt>
                <c:pt idx="4696">
                  <c:v>7.5892857142857135</c:v>
                </c:pt>
                <c:pt idx="4697">
                  <c:v>7.4776785714285703</c:v>
                </c:pt>
                <c:pt idx="4698">
                  <c:v>7.1428571428571423</c:v>
                </c:pt>
                <c:pt idx="4699">
                  <c:v>7.0312499999999991</c:v>
                </c:pt>
                <c:pt idx="4700">
                  <c:v>6.9196428571428568</c:v>
                </c:pt>
                <c:pt idx="4701">
                  <c:v>7.0312499999999991</c:v>
                </c:pt>
                <c:pt idx="4702">
                  <c:v>7.2544642857142847</c:v>
                </c:pt>
                <c:pt idx="4703">
                  <c:v>7.2544642857142847</c:v>
                </c:pt>
                <c:pt idx="4704">
                  <c:v>7.3660714285714279</c:v>
                </c:pt>
                <c:pt idx="4705">
                  <c:v>7.3660714285714279</c:v>
                </c:pt>
                <c:pt idx="4706">
                  <c:v>7.5892857142857135</c:v>
                </c:pt>
                <c:pt idx="4707">
                  <c:v>7.4776785714285703</c:v>
                </c:pt>
                <c:pt idx="4708">
                  <c:v>7.5892857142857135</c:v>
                </c:pt>
                <c:pt idx="4709">
                  <c:v>8.0357142857142847</c:v>
                </c:pt>
                <c:pt idx="4710">
                  <c:v>8.147321428571427</c:v>
                </c:pt>
                <c:pt idx="4711">
                  <c:v>8.2589285714285712</c:v>
                </c:pt>
                <c:pt idx="4712">
                  <c:v>8.3705357142857135</c:v>
                </c:pt>
                <c:pt idx="4713">
                  <c:v>8.2589285714285712</c:v>
                </c:pt>
                <c:pt idx="4714">
                  <c:v>8.3705357142857135</c:v>
                </c:pt>
                <c:pt idx="4715">
                  <c:v>8.4821428571428559</c:v>
                </c:pt>
                <c:pt idx="4716">
                  <c:v>8.59375</c:v>
                </c:pt>
                <c:pt idx="4717">
                  <c:v>8.7053571428571423</c:v>
                </c:pt>
                <c:pt idx="4718">
                  <c:v>8.928571428571427</c:v>
                </c:pt>
                <c:pt idx="4719">
                  <c:v>9.0401785714285712</c:v>
                </c:pt>
                <c:pt idx="4720">
                  <c:v>9.2633928571428559</c:v>
                </c:pt>
                <c:pt idx="4721">
                  <c:v>9.3749999999999982</c:v>
                </c:pt>
                <c:pt idx="4722">
                  <c:v>9.5982142857142847</c:v>
                </c:pt>
                <c:pt idx="4723">
                  <c:v>9.8214285714285712</c:v>
                </c:pt>
                <c:pt idx="4724">
                  <c:v>10.044642857142856</c:v>
                </c:pt>
                <c:pt idx="4725">
                  <c:v>10.156249999999998</c:v>
                </c:pt>
                <c:pt idx="4726">
                  <c:v>10.267857142857142</c:v>
                </c:pt>
                <c:pt idx="4727">
                  <c:v>10.267857142857142</c:v>
                </c:pt>
                <c:pt idx="4728">
                  <c:v>10.379464285714285</c:v>
                </c:pt>
                <c:pt idx="4729">
                  <c:v>10.491071428571427</c:v>
                </c:pt>
                <c:pt idx="4730">
                  <c:v>10.714285714285714</c:v>
                </c:pt>
                <c:pt idx="4731">
                  <c:v>11.049107142857142</c:v>
                </c:pt>
                <c:pt idx="4732">
                  <c:v>11.383928571428571</c:v>
                </c:pt>
                <c:pt idx="4733">
                  <c:v>11.830357142857142</c:v>
                </c:pt>
                <c:pt idx="4734">
                  <c:v>12.388392857142856</c:v>
                </c:pt>
                <c:pt idx="4735">
                  <c:v>12.946428571428569</c:v>
                </c:pt>
                <c:pt idx="4736">
                  <c:v>13.281249999999998</c:v>
                </c:pt>
                <c:pt idx="4737">
                  <c:v>13.616071428571427</c:v>
                </c:pt>
                <c:pt idx="4738">
                  <c:v>13.504464285714285</c:v>
                </c:pt>
                <c:pt idx="4739">
                  <c:v>13.616071428571427</c:v>
                </c:pt>
                <c:pt idx="4740">
                  <c:v>13.616071428571427</c:v>
                </c:pt>
                <c:pt idx="4741">
                  <c:v>13.616071428571427</c:v>
                </c:pt>
                <c:pt idx="4742">
                  <c:v>13.727678571428569</c:v>
                </c:pt>
                <c:pt idx="4743">
                  <c:v>13.839285714285714</c:v>
                </c:pt>
                <c:pt idx="4744">
                  <c:v>13.950892857142856</c:v>
                </c:pt>
                <c:pt idx="4745">
                  <c:v>13.950892857142856</c:v>
                </c:pt>
                <c:pt idx="4746">
                  <c:v>14.062499999999998</c:v>
                </c:pt>
                <c:pt idx="4747">
                  <c:v>13.950892857142856</c:v>
                </c:pt>
                <c:pt idx="4748">
                  <c:v>13.839285714285714</c:v>
                </c:pt>
                <c:pt idx="4749">
                  <c:v>13.727678571428569</c:v>
                </c:pt>
                <c:pt idx="4750">
                  <c:v>13.727678571428569</c:v>
                </c:pt>
                <c:pt idx="4751">
                  <c:v>13.616071428571427</c:v>
                </c:pt>
                <c:pt idx="4752">
                  <c:v>13.616071428571427</c:v>
                </c:pt>
                <c:pt idx="4753">
                  <c:v>13.727678571428569</c:v>
                </c:pt>
                <c:pt idx="4754">
                  <c:v>13.616071428571427</c:v>
                </c:pt>
                <c:pt idx="4755">
                  <c:v>13.727678571428569</c:v>
                </c:pt>
                <c:pt idx="4756">
                  <c:v>13.839285714285714</c:v>
                </c:pt>
                <c:pt idx="4757">
                  <c:v>14.062499999999998</c:v>
                </c:pt>
                <c:pt idx="4758">
                  <c:v>14.397321428571427</c:v>
                </c:pt>
                <c:pt idx="4759">
                  <c:v>14.508928571428569</c:v>
                </c:pt>
                <c:pt idx="4760">
                  <c:v>14.620535714285714</c:v>
                </c:pt>
                <c:pt idx="4761">
                  <c:v>14.732142857142856</c:v>
                </c:pt>
                <c:pt idx="4762">
                  <c:v>14.955357142857141</c:v>
                </c:pt>
                <c:pt idx="4763">
                  <c:v>14.955357142857141</c:v>
                </c:pt>
                <c:pt idx="4764">
                  <c:v>15.066964285714285</c:v>
                </c:pt>
                <c:pt idx="4765">
                  <c:v>15.066964285714285</c:v>
                </c:pt>
                <c:pt idx="4766">
                  <c:v>15.178571428571427</c:v>
                </c:pt>
                <c:pt idx="4767">
                  <c:v>15.178571428571427</c:v>
                </c:pt>
                <c:pt idx="4768">
                  <c:v>15.066964285714285</c:v>
                </c:pt>
                <c:pt idx="4769">
                  <c:v>14.955357142857141</c:v>
                </c:pt>
                <c:pt idx="4770">
                  <c:v>14.732142857142856</c:v>
                </c:pt>
                <c:pt idx="4771">
                  <c:v>14.285714285714285</c:v>
                </c:pt>
                <c:pt idx="4772">
                  <c:v>13.839285714285714</c:v>
                </c:pt>
                <c:pt idx="4773">
                  <c:v>13.504464285714285</c:v>
                </c:pt>
                <c:pt idx="4774">
                  <c:v>12.946428571428569</c:v>
                </c:pt>
                <c:pt idx="4775">
                  <c:v>12.388392857142856</c:v>
                </c:pt>
                <c:pt idx="4776">
                  <c:v>11.718749999999998</c:v>
                </c:pt>
                <c:pt idx="4777">
                  <c:v>11.049107142857142</c:v>
                </c:pt>
                <c:pt idx="4778">
                  <c:v>10.267857142857142</c:v>
                </c:pt>
                <c:pt idx="4779">
                  <c:v>9.3749999999999982</c:v>
                </c:pt>
                <c:pt idx="4780">
                  <c:v>8.59375</c:v>
                </c:pt>
                <c:pt idx="4781">
                  <c:v>7.8124999999999991</c:v>
                </c:pt>
                <c:pt idx="4782">
                  <c:v>7.1428571428571423</c:v>
                </c:pt>
                <c:pt idx="4783">
                  <c:v>6.2499999999999991</c:v>
                </c:pt>
                <c:pt idx="4784">
                  <c:v>5.8035714285714279</c:v>
                </c:pt>
                <c:pt idx="4785">
                  <c:v>5.9151785714285712</c:v>
                </c:pt>
                <c:pt idx="4786">
                  <c:v>6.4732142857142847</c:v>
                </c:pt>
                <c:pt idx="4787">
                  <c:v>7.3660714285714279</c:v>
                </c:pt>
                <c:pt idx="4788">
                  <c:v>8.2589285714285712</c:v>
                </c:pt>
                <c:pt idx="4789">
                  <c:v>9.1517857142857135</c:v>
                </c:pt>
                <c:pt idx="4790">
                  <c:v>10.044642857142856</c:v>
                </c:pt>
                <c:pt idx="4791">
                  <c:v>10.825892857142856</c:v>
                </c:pt>
                <c:pt idx="4792">
                  <c:v>11.607142857142856</c:v>
                </c:pt>
                <c:pt idx="4793">
                  <c:v>12.388392857142856</c:v>
                </c:pt>
                <c:pt idx="4794">
                  <c:v>12.946428571428569</c:v>
                </c:pt>
                <c:pt idx="4795">
                  <c:v>13.616071428571427</c:v>
                </c:pt>
                <c:pt idx="4796">
                  <c:v>14.285714285714285</c:v>
                </c:pt>
                <c:pt idx="4797">
                  <c:v>14.732142857142856</c:v>
                </c:pt>
                <c:pt idx="4798">
                  <c:v>15.066964285714285</c:v>
                </c:pt>
                <c:pt idx="4799">
                  <c:v>15.624999999999998</c:v>
                </c:pt>
                <c:pt idx="4800">
                  <c:v>15.959821428571427</c:v>
                </c:pt>
                <c:pt idx="4801">
                  <c:v>16.294642857142854</c:v>
                </c:pt>
                <c:pt idx="4802">
                  <c:v>16.629464285714285</c:v>
                </c:pt>
                <c:pt idx="4803">
                  <c:v>16.964285714285712</c:v>
                </c:pt>
                <c:pt idx="4804">
                  <c:v>17.299107142857142</c:v>
                </c:pt>
                <c:pt idx="4805">
                  <c:v>17.410714285714285</c:v>
                </c:pt>
                <c:pt idx="4806">
                  <c:v>17.522321428571427</c:v>
                </c:pt>
                <c:pt idx="4807">
                  <c:v>17.1875</c:v>
                </c:pt>
                <c:pt idx="4808">
                  <c:v>16.964285714285712</c:v>
                </c:pt>
                <c:pt idx="4809">
                  <c:v>16.294642857142854</c:v>
                </c:pt>
                <c:pt idx="4810">
                  <c:v>15.848214285714285</c:v>
                </c:pt>
                <c:pt idx="4811">
                  <c:v>15.066964285714285</c:v>
                </c:pt>
                <c:pt idx="4812">
                  <c:v>14.174107142857142</c:v>
                </c:pt>
                <c:pt idx="4813">
                  <c:v>13.504464285714285</c:v>
                </c:pt>
                <c:pt idx="4814">
                  <c:v>12.611607142857142</c:v>
                </c:pt>
                <c:pt idx="4815">
                  <c:v>11.830357142857142</c:v>
                </c:pt>
                <c:pt idx="4816">
                  <c:v>11.160714285714285</c:v>
                </c:pt>
                <c:pt idx="4817">
                  <c:v>10.379464285714285</c:v>
                </c:pt>
                <c:pt idx="4818">
                  <c:v>9.8214285714285712</c:v>
                </c:pt>
                <c:pt idx="4819">
                  <c:v>9.3749999999999982</c:v>
                </c:pt>
                <c:pt idx="4820">
                  <c:v>8.928571428571427</c:v>
                </c:pt>
                <c:pt idx="4821">
                  <c:v>8.2589285714285712</c:v>
                </c:pt>
                <c:pt idx="4822">
                  <c:v>7.2544642857142847</c:v>
                </c:pt>
                <c:pt idx="4823">
                  <c:v>6.1383928571428568</c:v>
                </c:pt>
                <c:pt idx="4824">
                  <c:v>5.4687499999999991</c:v>
                </c:pt>
                <c:pt idx="4825">
                  <c:v>6.6964285714285712</c:v>
                </c:pt>
                <c:pt idx="4826">
                  <c:v>7.8124999999999991</c:v>
                </c:pt>
                <c:pt idx="4827">
                  <c:v>8.8169642857142847</c:v>
                </c:pt>
                <c:pt idx="4828">
                  <c:v>9.3749999999999982</c:v>
                </c:pt>
                <c:pt idx="4829">
                  <c:v>9.5982142857142847</c:v>
                </c:pt>
                <c:pt idx="4830">
                  <c:v>9.5982142857142847</c:v>
                </c:pt>
                <c:pt idx="4831">
                  <c:v>9.2633928571428559</c:v>
                </c:pt>
                <c:pt idx="4832">
                  <c:v>8.928571428571427</c:v>
                </c:pt>
                <c:pt idx="4833">
                  <c:v>8.3705357142857135</c:v>
                </c:pt>
                <c:pt idx="4834">
                  <c:v>7.8124999999999991</c:v>
                </c:pt>
                <c:pt idx="4835">
                  <c:v>7.3660714285714279</c:v>
                </c:pt>
                <c:pt idx="4836">
                  <c:v>7.1428571428571423</c:v>
                </c:pt>
                <c:pt idx="4837">
                  <c:v>6.9196428571428568</c:v>
                </c:pt>
                <c:pt idx="4838">
                  <c:v>6.9196428571428568</c:v>
                </c:pt>
                <c:pt idx="4839">
                  <c:v>6.6964285714285712</c:v>
                </c:pt>
                <c:pt idx="4840">
                  <c:v>6.5848214285714279</c:v>
                </c:pt>
                <c:pt idx="4841">
                  <c:v>6.4732142857142847</c:v>
                </c:pt>
                <c:pt idx="4842">
                  <c:v>6.4732142857142847</c:v>
                </c:pt>
                <c:pt idx="4843">
                  <c:v>6.5848214285714279</c:v>
                </c:pt>
                <c:pt idx="4844">
                  <c:v>6.9196428571428568</c:v>
                </c:pt>
                <c:pt idx="4845">
                  <c:v>7.1428571428571423</c:v>
                </c:pt>
                <c:pt idx="4846">
                  <c:v>7.8124999999999991</c:v>
                </c:pt>
                <c:pt idx="4847">
                  <c:v>8.59375</c:v>
                </c:pt>
                <c:pt idx="4848">
                  <c:v>9.3749999999999982</c:v>
                </c:pt>
                <c:pt idx="4849">
                  <c:v>10.156249999999998</c:v>
                </c:pt>
                <c:pt idx="4850">
                  <c:v>10.602678571428571</c:v>
                </c:pt>
                <c:pt idx="4851">
                  <c:v>10.602678571428571</c:v>
                </c:pt>
                <c:pt idx="4852">
                  <c:v>10.714285714285714</c:v>
                </c:pt>
                <c:pt idx="4853">
                  <c:v>10.491071428571427</c:v>
                </c:pt>
                <c:pt idx="4854">
                  <c:v>10.044642857142856</c:v>
                </c:pt>
                <c:pt idx="4855">
                  <c:v>9.709821428571427</c:v>
                </c:pt>
                <c:pt idx="4856">
                  <c:v>9.3749999999999982</c:v>
                </c:pt>
                <c:pt idx="4857">
                  <c:v>9.1517857142857135</c:v>
                </c:pt>
                <c:pt idx="4858">
                  <c:v>8.8169642857142847</c:v>
                </c:pt>
                <c:pt idx="4859">
                  <c:v>8.7053571428571423</c:v>
                </c:pt>
                <c:pt idx="4860">
                  <c:v>8.4821428571428559</c:v>
                </c:pt>
                <c:pt idx="4861">
                  <c:v>8.2589285714285712</c:v>
                </c:pt>
                <c:pt idx="4862">
                  <c:v>7.7008928571428568</c:v>
                </c:pt>
                <c:pt idx="4863">
                  <c:v>7.1428571428571423</c:v>
                </c:pt>
                <c:pt idx="4864">
                  <c:v>6.4732142857142847</c:v>
                </c:pt>
                <c:pt idx="4865">
                  <c:v>5.9151785714285712</c:v>
                </c:pt>
                <c:pt idx="4866">
                  <c:v>6.0267857142857135</c:v>
                </c:pt>
                <c:pt idx="4867">
                  <c:v>6.6964285714285712</c:v>
                </c:pt>
                <c:pt idx="4868">
                  <c:v>7.4776785714285703</c:v>
                </c:pt>
                <c:pt idx="4869">
                  <c:v>8.3705357142857135</c:v>
                </c:pt>
                <c:pt idx="4870">
                  <c:v>8.7053571428571423</c:v>
                </c:pt>
                <c:pt idx="4871">
                  <c:v>8.8169642857142847</c:v>
                </c:pt>
                <c:pt idx="4872">
                  <c:v>8.3705357142857135</c:v>
                </c:pt>
                <c:pt idx="4873">
                  <c:v>8.0357142857142847</c:v>
                </c:pt>
                <c:pt idx="4874">
                  <c:v>7.8124999999999991</c:v>
                </c:pt>
                <c:pt idx="4875">
                  <c:v>7.8124999999999991</c:v>
                </c:pt>
                <c:pt idx="4876">
                  <c:v>7.8124999999999991</c:v>
                </c:pt>
                <c:pt idx="4877">
                  <c:v>7.8124999999999991</c:v>
                </c:pt>
                <c:pt idx="4878">
                  <c:v>7.4776785714285703</c:v>
                </c:pt>
                <c:pt idx="4879">
                  <c:v>6.9196428571428568</c:v>
                </c:pt>
                <c:pt idx="4880">
                  <c:v>6.3616071428571423</c:v>
                </c:pt>
                <c:pt idx="4881">
                  <c:v>5.9151785714285712</c:v>
                </c:pt>
                <c:pt idx="4882">
                  <c:v>5.9151785714285712</c:v>
                </c:pt>
                <c:pt idx="4883">
                  <c:v>6.3616071428571423</c:v>
                </c:pt>
                <c:pt idx="4884">
                  <c:v>7.1428571428571423</c:v>
                </c:pt>
                <c:pt idx="4885">
                  <c:v>8.0357142857142847</c:v>
                </c:pt>
                <c:pt idx="4886">
                  <c:v>8.7053571428571423</c:v>
                </c:pt>
                <c:pt idx="4887">
                  <c:v>9.4866071428571423</c:v>
                </c:pt>
                <c:pt idx="4888">
                  <c:v>9.9330357142857135</c:v>
                </c:pt>
                <c:pt idx="4889">
                  <c:v>10.379464285714285</c:v>
                </c:pt>
                <c:pt idx="4890">
                  <c:v>10.825892857142856</c:v>
                </c:pt>
                <c:pt idx="4891">
                  <c:v>11.272321428571427</c:v>
                </c:pt>
                <c:pt idx="4892">
                  <c:v>11.607142857142856</c:v>
                </c:pt>
                <c:pt idx="4893">
                  <c:v>11.830357142857142</c:v>
                </c:pt>
                <c:pt idx="4894">
                  <c:v>11.830357142857142</c:v>
                </c:pt>
                <c:pt idx="4895">
                  <c:v>11.495535714285714</c:v>
                </c:pt>
                <c:pt idx="4896">
                  <c:v>11.383928571428571</c:v>
                </c:pt>
                <c:pt idx="4897">
                  <c:v>10.937499999999998</c:v>
                </c:pt>
                <c:pt idx="4898">
                  <c:v>10.714285714285714</c:v>
                </c:pt>
                <c:pt idx="4899">
                  <c:v>10.379464285714285</c:v>
                </c:pt>
                <c:pt idx="4900">
                  <c:v>10.267857142857142</c:v>
                </c:pt>
                <c:pt idx="4901">
                  <c:v>10.267857142857142</c:v>
                </c:pt>
                <c:pt idx="4902">
                  <c:v>10.044642857142856</c:v>
                </c:pt>
                <c:pt idx="4903">
                  <c:v>9.8214285714285712</c:v>
                </c:pt>
                <c:pt idx="4904">
                  <c:v>9.2633928571428559</c:v>
                </c:pt>
                <c:pt idx="4905">
                  <c:v>8.4821428571428559</c:v>
                </c:pt>
                <c:pt idx="4906">
                  <c:v>7.4776785714285703</c:v>
                </c:pt>
                <c:pt idx="4907">
                  <c:v>6.4732142857142847</c:v>
                </c:pt>
                <c:pt idx="4908">
                  <c:v>5.8035714285714279</c:v>
                </c:pt>
                <c:pt idx="4909">
                  <c:v>6.0267857142857135</c:v>
                </c:pt>
                <c:pt idx="4910">
                  <c:v>6.2499999999999991</c:v>
                </c:pt>
                <c:pt idx="4911">
                  <c:v>6.9196428571428568</c:v>
                </c:pt>
                <c:pt idx="4912">
                  <c:v>6.9196428571428568</c:v>
                </c:pt>
                <c:pt idx="4913">
                  <c:v>6.9196428571428568</c:v>
                </c:pt>
                <c:pt idx="4914">
                  <c:v>6.5848214285714279</c:v>
                </c:pt>
                <c:pt idx="4915">
                  <c:v>6.0267857142857135</c:v>
                </c:pt>
                <c:pt idx="4916">
                  <c:v>5.8035714285714279</c:v>
                </c:pt>
                <c:pt idx="4917">
                  <c:v>5.8035714285714279</c:v>
                </c:pt>
                <c:pt idx="4918">
                  <c:v>6.3616071428571423</c:v>
                </c:pt>
                <c:pt idx="4919">
                  <c:v>6.9196428571428568</c:v>
                </c:pt>
                <c:pt idx="4920">
                  <c:v>7.8124999999999991</c:v>
                </c:pt>
                <c:pt idx="4921">
                  <c:v>8.7053571428571423</c:v>
                </c:pt>
                <c:pt idx="4922">
                  <c:v>9.5982142857142847</c:v>
                </c:pt>
                <c:pt idx="4923">
                  <c:v>10.379464285714285</c:v>
                </c:pt>
                <c:pt idx="4924">
                  <c:v>11.160714285714285</c:v>
                </c:pt>
                <c:pt idx="4925">
                  <c:v>11.495535714285714</c:v>
                </c:pt>
                <c:pt idx="4926">
                  <c:v>11.718749999999998</c:v>
                </c:pt>
                <c:pt idx="4927">
                  <c:v>12.053571428571427</c:v>
                </c:pt>
                <c:pt idx="4928">
                  <c:v>12.053571428571427</c:v>
                </c:pt>
                <c:pt idx="4929">
                  <c:v>12.276785714285714</c:v>
                </c:pt>
                <c:pt idx="4930">
                  <c:v>12.499999999999998</c:v>
                </c:pt>
                <c:pt idx="4931">
                  <c:v>12.499999999999998</c:v>
                </c:pt>
                <c:pt idx="4932">
                  <c:v>12.499999999999998</c:v>
                </c:pt>
                <c:pt idx="4933">
                  <c:v>12.499999999999998</c:v>
                </c:pt>
                <c:pt idx="4934">
                  <c:v>12.165178571428569</c:v>
                </c:pt>
                <c:pt idx="4935">
                  <c:v>12.053571428571427</c:v>
                </c:pt>
                <c:pt idx="4936">
                  <c:v>11.830357142857142</c:v>
                </c:pt>
                <c:pt idx="4937">
                  <c:v>11.830357142857142</c:v>
                </c:pt>
                <c:pt idx="4938">
                  <c:v>11.941964285714285</c:v>
                </c:pt>
                <c:pt idx="4939">
                  <c:v>12.053571428571427</c:v>
                </c:pt>
                <c:pt idx="4940">
                  <c:v>11.830357142857142</c:v>
                </c:pt>
                <c:pt idx="4941">
                  <c:v>11.607142857142856</c:v>
                </c:pt>
                <c:pt idx="4942">
                  <c:v>11.383928571428571</c:v>
                </c:pt>
                <c:pt idx="4943">
                  <c:v>10.937499999999998</c:v>
                </c:pt>
                <c:pt idx="4944">
                  <c:v>10.714285714285714</c:v>
                </c:pt>
                <c:pt idx="4945">
                  <c:v>10.379464285714285</c:v>
                </c:pt>
                <c:pt idx="4946">
                  <c:v>10.267857142857142</c:v>
                </c:pt>
                <c:pt idx="4947">
                  <c:v>10.379464285714285</c:v>
                </c:pt>
                <c:pt idx="4948">
                  <c:v>10.714285714285714</c:v>
                </c:pt>
                <c:pt idx="4949">
                  <c:v>10.602678571428571</c:v>
                </c:pt>
                <c:pt idx="4950">
                  <c:v>10.379464285714285</c:v>
                </c:pt>
                <c:pt idx="4951">
                  <c:v>10.044642857142856</c:v>
                </c:pt>
                <c:pt idx="4952">
                  <c:v>9.4866071428571423</c:v>
                </c:pt>
                <c:pt idx="4953">
                  <c:v>9.3749999999999982</c:v>
                </c:pt>
                <c:pt idx="4954">
                  <c:v>9.1517857142857135</c:v>
                </c:pt>
                <c:pt idx="4955">
                  <c:v>8.8169642857142847</c:v>
                </c:pt>
                <c:pt idx="4956">
                  <c:v>8.4821428571428559</c:v>
                </c:pt>
                <c:pt idx="4957">
                  <c:v>7.9241071428571423</c:v>
                </c:pt>
                <c:pt idx="4958">
                  <c:v>7.3660714285714279</c:v>
                </c:pt>
                <c:pt idx="4959">
                  <c:v>6.8080357142857135</c:v>
                </c:pt>
                <c:pt idx="4960">
                  <c:v>6.4732142857142847</c:v>
                </c:pt>
                <c:pt idx="4961">
                  <c:v>5.8035714285714279</c:v>
                </c:pt>
                <c:pt idx="4962">
                  <c:v>5.8035714285714279</c:v>
                </c:pt>
                <c:pt idx="4963">
                  <c:v>6.2499999999999991</c:v>
                </c:pt>
                <c:pt idx="4964">
                  <c:v>7.3660714285714279</c:v>
                </c:pt>
                <c:pt idx="4965">
                  <c:v>8.59375</c:v>
                </c:pt>
                <c:pt idx="4966">
                  <c:v>10.156249999999998</c:v>
                </c:pt>
                <c:pt idx="4967">
                  <c:v>11.607142857142856</c:v>
                </c:pt>
                <c:pt idx="4968">
                  <c:v>12.723214285714285</c:v>
                </c:pt>
                <c:pt idx="4969">
                  <c:v>13.504464285714285</c:v>
                </c:pt>
                <c:pt idx="4970">
                  <c:v>14.174107142857142</c:v>
                </c:pt>
                <c:pt idx="4971">
                  <c:v>14.732142857142856</c:v>
                </c:pt>
                <c:pt idx="4972">
                  <c:v>14.843749999999998</c:v>
                </c:pt>
                <c:pt idx="4973">
                  <c:v>14.955357142857141</c:v>
                </c:pt>
                <c:pt idx="4974">
                  <c:v>14.955357142857141</c:v>
                </c:pt>
                <c:pt idx="4975">
                  <c:v>14.732142857142856</c:v>
                </c:pt>
                <c:pt idx="4976">
                  <c:v>14.285714285714285</c:v>
                </c:pt>
                <c:pt idx="4977">
                  <c:v>13.839285714285714</c:v>
                </c:pt>
                <c:pt idx="4978">
                  <c:v>13.281249999999998</c:v>
                </c:pt>
                <c:pt idx="4979">
                  <c:v>12.723214285714285</c:v>
                </c:pt>
                <c:pt idx="4980">
                  <c:v>12.053571428571427</c:v>
                </c:pt>
                <c:pt idx="4981">
                  <c:v>11.607142857142856</c:v>
                </c:pt>
                <c:pt idx="4982">
                  <c:v>11.049107142857142</c:v>
                </c:pt>
                <c:pt idx="4983">
                  <c:v>10.491071428571427</c:v>
                </c:pt>
                <c:pt idx="4984">
                  <c:v>10.267857142857142</c:v>
                </c:pt>
                <c:pt idx="4985">
                  <c:v>9.5982142857142847</c:v>
                </c:pt>
                <c:pt idx="4986">
                  <c:v>9.3749999999999982</c:v>
                </c:pt>
                <c:pt idx="4987">
                  <c:v>8.8169642857142847</c:v>
                </c:pt>
                <c:pt idx="4988">
                  <c:v>8.3705357142857135</c:v>
                </c:pt>
                <c:pt idx="4989">
                  <c:v>7.5892857142857135</c:v>
                </c:pt>
                <c:pt idx="4990">
                  <c:v>6.8080357142857135</c:v>
                </c:pt>
                <c:pt idx="4991">
                  <c:v>6.1383928571428568</c:v>
                </c:pt>
                <c:pt idx="4992">
                  <c:v>5.9151785714285712</c:v>
                </c:pt>
                <c:pt idx="4993">
                  <c:v>6.1383928571428568</c:v>
                </c:pt>
                <c:pt idx="4994">
                  <c:v>6.6964285714285712</c:v>
                </c:pt>
                <c:pt idx="4995">
                  <c:v>7.2544642857142847</c:v>
                </c:pt>
                <c:pt idx="4996">
                  <c:v>7.8124999999999991</c:v>
                </c:pt>
                <c:pt idx="4997">
                  <c:v>8.2589285714285712</c:v>
                </c:pt>
                <c:pt idx="4998">
                  <c:v>8.7053571428571423</c:v>
                </c:pt>
                <c:pt idx="4999">
                  <c:v>9.1517857142857135</c:v>
                </c:pt>
                <c:pt idx="5000">
                  <c:v>7.3660714285714279</c:v>
                </c:pt>
                <c:pt idx="5001">
                  <c:v>7.5892857142857135</c:v>
                </c:pt>
                <c:pt idx="5002">
                  <c:v>7.7008928571428568</c:v>
                </c:pt>
                <c:pt idx="5003">
                  <c:v>7.5892857142857135</c:v>
                </c:pt>
                <c:pt idx="5004">
                  <c:v>7.4776785714285703</c:v>
                </c:pt>
                <c:pt idx="5005">
                  <c:v>7.3660714285714279</c:v>
                </c:pt>
                <c:pt idx="5006">
                  <c:v>7.1428571428571423</c:v>
                </c:pt>
                <c:pt idx="5007">
                  <c:v>7.1428571428571423</c:v>
                </c:pt>
                <c:pt idx="5008">
                  <c:v>6.9196428571428568</c:v>
                </c:pt>
                <c:pt idx="5009">
                  <c:v>7.0312499999999991</c:v>
                </c:pt>
                <c:pt idx="5010">
                  <c:v>6.9196428571428568</c:v>
                </c:pt>
                <c:pt idx="5011">
                  <c:v>6.9196428571428568</c:v>
                </c:pt>
                <c:pt idx="5012">
                  <c:v>7.0312499999999991</c:v>
                </c:pt>
                <c:pt idx="5013">
                  <c:v>6.9196428571428568</c:v>
                </c:pt>
                <c:pt idx="5014">
                  <c:v>6.8080357142857135</c:v>
                </c:pt>
                <c:pt idx="5015">
                  <c:v>6.8080357142857135</c:v>
                </c:pt>
                <c:pt idx="5016">
                  <c:v>6.9196428571428568</c:v>
                </c:pt>
                <c:pt idx="5017">
                  <c:v>7.0312499999999991</c:v>
                </c:pt>
                <c:pt idx="5018">
                  <c:v>7.3660714285714279</c:v>
                </c:pt>
                <c:pt idx="5019">
                  <c:v>7.4776785714285703</c:v>
                </c:pt>
                <c:pt idx="5020">
                  <c:v>7.8124999999999991</c:v>
                </c:pt>
                <c:pt idx="5021">
                  <c:v>7.8124999999999991</c:v>
                </c:pt>
                <c:pt idx="5022">
                  <c:v>7.8124999999999991</c:v>
                </c:pt>
                <c:pt idx="5023">
                  <c:v>7.5892857142857135</c:v>
                </c:pt>
                <c:pt idx="5024">
                  <c:v>7.0312499999999991</c:v>
                </c:pt>
                <c:pt idx="5025">
                  <c:v>6.5848214285714279</c:v>
                </c:pt>
                <c:pt idx="5026">
                  <c:v>6.0267857142857135</c:v>
                </c:pt>
                <c:pt idx="5027">
                  <c:v>5.6919642857142856</c:v>
                </c:pt>
                <c:pt idx="5028">
                  <c:v>5.9151785714285712</c:v>
                </c:pt>
                <c:pt idx="5029">
                  <c:v>6.5848214285714279</c:v>
                </c:pt>
                <c:pt idx="5030">
                  <c:v>7.1428571428571423</c:v>
                </c:pt>
                <c:pt idx="5031">
                  <c:v>7.5892857142857135</c:v>
                </c:pt>
                <c:pt idx="5032">
                  <c:v>7.8124999999999991</c:v>
                </c:pt>
                <c:pt idx="5033">
                  <c:v>7.3660714285714279</c:v>
                </c:pt>
                <c:pt idx="5034">
                  <c:v>6.9196428571428568</c:v>
                </c:pt>
                <c:pt idx="5035">
                  <c:v>6.5848214285714279</c:v>
                </c:pt>
                <c:pt idx="5036">
                  <c:v>6.2499999999999991</c:v>
                </c:pt>
                <c:pt idx="5037">
                  <c:v>6.0267857142857135</c:v>
                </c:pt>
                <c:pt idx="5038">
                  <c:v>6.4732142857142847</c:v>
                </c:pt>
                <c:pt idx="5039">
                  <c:v>6.6964285714285712</c:v>
                </c:pt>
                <c:pt idx="5040">
                  <c:v>6.9196428571428568</c:v>
                </c:pt>
                <c:pt idx="5041">
                  <c:v>7.1428571428571423</c:v>
                </c:pt>
                <c:pt idx="5042">
                  <c:v>7.0312499999999991</c:v>
                </c:pt>
                <c:pt idx="5043">
                  <c:v>6.8080357142857135</c:v>
                </c:pt>
                <c:pt idx="5044">
                  <c:v>6.2499999999999991</c:v>
                </c:pt>
                <c:pt idx="5045">
                  <c:v>5.8035714285714279</c:v>
                </c:pt>
                <c:pt idx="5046">
                  <c:v>5.8035714285714279</c:v>
                </c:pt>
                <c:pt idx="5047">
                  <c:v>6.3616071428571423</c:v>
                </c:pt>
                <c:pt idx="5048">
                  <c:v>7.1428571428571423</c:v>
                </c:pt>
                <c:pt idx="5049">
                  <c:v>8.0357142857142847</c:v>
                </c:pt>
                <c:pt idx="5050">
                  <c:v>8.7053571428571423</c:v>
                </c:pt>
                <c:pt idx="5051">
                  <c:v>8.928571428571427</c:v>
                </c:pt>
                <c:pt idx="5052">
                  <c:v>9.2633928571428559</c:v>
                </c:pt>
                <c:pt idx="5053">
                  <c:v>9.2633928571428559</c:v>
                </c:pt>
                <c:pt idx="5054">
                  <c:v>8.7053571428571423</c:v>
                </c:pt>
                <c:pt idx="5055">
                  <c:v>8.3705357142857135</c:v>
                </c:pt>
                <c:pt idx="5056">
                  <c:v>7.4776785714285703</c:v>
                </c:pt>
                <c:pt idx="5057">
                  <c:v>6.6964285714285712</c:v>
                </c:pt>
                <c:pt idx="5058">
                  <c:v>7.7008928571428568</c:v>
                </c:pt>
                <c:pt idx="5059">
                  <c:v>8.3705357142857135</c:v>
                </c:pt>
                <c:pt idx="5060">
                  <c:v>8.928571428571427</c:v>
                </c:pt>
                <c:pt idx="5061">
                  <c:v>9.3749999999999982</c:v>
                </c:pt>
                <c:pt idx="5062">
                  <c:v>9.5982142857142847</c:v>
                </c:pt>
                <c:pt idx="5063">
                  <c:v>9.9330357142857135</c:v>
                </c:pt>
                <c:pt idx="5064">
                  <c:v>10.044642857142856</c:v>
                </c:pt>
                <c:pt idx="5065">
                  <c:v>10.044642857142856</c:v>
                </c:pt>
                <c:pt idx="5066">
                  <c:v>9.8214285714285712</c:v>
                </c:pt>
                <c:pt idx="5067">
                  <c:v>9.4866071428571423</c:v>
                </c:pt>
                <c:pt idx="5068">
                  <c:v>9.1517857142857135</c:v>
                </c:pt>
                <c:pt idx="5069">
                  <c:v>8.8169642857142847</c:v>
                </c:pt>
                <c:pt idx="5070">
                  <c:v>8.2589285714285712</c:v>
                </c:pt>
                <c:pt idx="5071">
                  <c:v>7.5892857142857135</c:v>
                </c:pt>
                <c:pt idx="5072">
                  <c:v>7.1428571428571423</c:v>
                </c:pt>
                <c:pt idx="5073">
                  <c:v>6.5848214285714279</c:v>
                </c:pt>
                <c:pt idx="5074">
                  <c:v>6.5848214285714279</c:v>
                </c:pt>
                <c:pt idx="5075">
                  <c:v>6.3616071428571423</c:v>
                </c:pt>
                <c:pt idx="5076">
                  <c:v>6.3616071428571423</c:v>
                </c:pt>
                <c:pt idx="5077">
                  <c:v>6.5848214285714279</c:v>
                </c:pt>
                <c:pt idx="5078">
                  <c:v>6.8080357142857135</c:v>
                </c:pt>
                <c:pt idx="5079">
                  <c:v>7.1428571428571423</c:v>
                </c:pt>
                <c:pt idx="5080">
                  <c:v>7.3660714285714279</c:v>
                </c:pt>
                <c:pt idx="5081">
                  <c:v>7.4776785714285703</c:v>
                </c:pt>
                <c:pt idx="5082">
                  <c:v>7.5892857142857135</c:v>
                </c:pt>
                <c:pt idx="5083">
                  <c:v>7.8124999999999991</c:v>
                </c:pt>
                <c:pt idx="5084">
                  <c:v>7.8124999999999991</c:v>
                </c:pt>
                <c:pt idx="5085">
                  <c:v>7.8124999999999991</c:v>
                </c:pt>
                <c:pt idx="5086">
                  <c:v>7.8124999999999991</c:v>
                </c:pt>
                <c:pt idx="5087">
                  <c:v>7.8124999999999991</c:v>
                </c:pt>
                <c:pt idx="5088">
                  <c:v>7.4776785714285703</c:v>
                </c:pt>
                <c:pt idx="5089">
                  <c:v>7.1428571428571423</c:v>
                </c:pt>
                <c:pt idx="5090">
                  <c:v>6.9196428571428568</c:v>
                </c:pt>
                <c:pt idx="5091">
                  <c:v>6.6964285714285712</c:v>
                </c:pt>
                <c:pt idx="5092">
                  <c:v>6.5848214285714279</c:v>
                </c:pt>
                <c:pt idx="5093">
                  <c:v>6.4732142857142847</c:v>
                </c:pt>
                <c:pt idx="5094">
                  <c:v>6.3616071428571423</c:v>
                </c:pt>
                <c:pt idx="5095">
                  <c:v>6.3616071428571423</c:v>
                </c:pt>
                <c:pt idx="5096">
                  <c:v>6.3616071428571423</c:v>
                </c:pt>
                <c:pt idx="5097">
                  <c:v>6.2499999999999991</c:v>
                </c:pt>
                <c:pt idx="5098">
                  <c:v>6.3616071428571423</c:v>
                </c:pt>
                <c:pt idx="5099">
                  <c:v>6.4732142857142847</c:v>
                </c:pt>
                <c:pt idx="5100">
                  <c:v>6.6964285714285712</c:v>
                </c:pt>
                <c:pt idx="5101">
                  <c:v>6.6964285714285712</c:v>
                </c:pt>
                <c:pt idx="5102">
                  <c:v>6.9196428571428568</c:v>
                </c:pt>
                <c:pt idx="5103">
                  <c:v>6.9196428571428568</c:v>
                </c:pt>
                <c:pt idx="5104">
                  <c:v>7.1428571428571423</c:v>
                </c:pt>
                <c:pt idx="5105">
                  <c:v>7.2544642857142847</c:v>
                </c:pt>
                <c:pt idx="5106">
                  <c:v>7.1428571428571423</c:v>
                </c:pt>
                <c:pt idx="5107">
                  <c:v>6.9196428571428568</c:v>
                </c:pt>
                <c:pt idx="5108">
                  <c:v>6.6964285714285712</c:v>
                </c:pt>
                <c:pt idx="5109">
                  <c:v>6.5848214285714279</c:v>
                </c:pt>
                <c:pt idx="5110">
                  <c:v>6.2499999999999991</c:v>
                </c:pt>
                <c:pt idx="5111">
                  <c:v>6.0267857142857135</c:v>
                </c:pt>
                <c:pt idx="5112">
                  <c:v>6.2499999999999991</c:v>
                </c:pt>
                <c:pt idx="5113">
                  <c:v>6.4732142857142847</c:v>
                </c:pt>
                <c:pt idx="5114">
                  <c:v>7.0312499999999991</c:v>
                </c:pt>
                <c:pt idx="5115">
                  <c:v>7.2544642857142847</c:v>
                </c:pt>
                <c:pt idx="5116">
                  <c:v>7.5892857142857135</c:v>
                </c:pt>
                <c:pt idx="5117">
                  <c:v>7.4776785714285703</c:v>
                </c:pt>
                <c:pt idx="5118">
                  <c:v>7.1428571428571423</c:v>
                </c:pt>
                <c:pt idx="5119">
                  <c:v>7.1428571428571423</c:v>
                </c:pt>
                <c:pt idx="5120">
                  <c:v>7.0312499999999991</c:v>
                </c:pt>
                <c:pt idx="5121">
                  <c:v>7.1428571428571423</c:v>
                </c:pt>
                <c:pt idx="5122">
                  <c:v>7.1428571428571423</c:v>
                </c:pt>
                <c:pt idx="5123">
                  <c:v>7.3660714285714279</c:v>
                </c:pt>
                <c:pt idx="5124">
                  <c:v>7.7008928571428568</c:v>
                </c:pt>
                <c:pt idx="5125">
                  <c:v>7.9241071428571423</c:v>
                </c:pt>
                <c:pt idx="5126">
                  <c:v>8.4821428571428559</c:v>
                </c:pt>
                <c:pt idx="5127">
                  <c:v>8.928571428571427</c:v>
                </c:pt>
                <c:pt idx="5128">
                  <c:v>9.0401785714285712</c:v>
                </c:pt>
                <c:pt idx="5129">
                  <c:v>8.928571428571427</c:v>
                </c:pt>
                <c:pt idx="5130">
                  <c:v>8.59375</c:v>
                </c:pt>
                <c:pt idx="5131">
                  <c:v>8.147321428571427</c:v>
                </c:pt>
                <c:pt idx="5132">
                  <c:v>7.5892857142857135</c:v>
                </c:pt>
                <c:pt idx="5133">
                  <c:v>7.1428571428571423</c:v>
                </c:pt>
                <c:pt idx="5134">
                  <c:v>6.6964285714285712</c:v>
                </c:pt>
                <c:pt idx="5135">
                  <c:v>6.3616071428571423</c:v>
                </c:pt>
                <c:pt idx="5136">
                  <c:v>6.3616071428571423</c:v>
                </c:pt>
                <c:pt idx="5137">
                  <c:v>6.3616071428571423</c:v>
                </c:pt>
                <c:pt idx="5138">
                  <c:v>6.2499999999999991</c:v>
                </c:pt>
                <c:pt idx="5139">
                  <c:v>6.4732142857142847</c:v>
                </c:pt>
                <c:pt idx="5140">
                  <c:v>6.2499999999999991</c:v>
                </c:pt>
                <c:pt idx="5141">
                  <c:v>6.1383928571428568</c:v>
                </c:pt>
                <c:pt idx="5142">
                  <c:v>6.6964285714285712</c:v>
                </c:pt>
                <c:pt idx="5143">
                  <c:v>7.2544642857142847</c:v>
                </c:pt>
                <c:pt idx="5144">
                  <c:v>7.8124999999999991</c:v>
                </c:pt>
                <c:pt idx="5145">
                  <c:v>8.0357142857142847</c:v>
                </c:pt>
                <c:pt idx="5146">
                  <c:v>8.2589285714285712</c:v>
                </c:pt>
                <c:pt idx="5147">
                  <c:v>8.147321428571427</c:v>
                </c:pt>
                <c:pt idx="5148">
                  <c:v>7.9241071428571423</c:v>
                </c:pt>
                <c:pt idx="5149">
                  <c:v>7.8124999999999991</c:v>
                </c:pt>
                <c:pt idx="5150">
                  <c:v>7.5892857142857135</c:v>
                </c:pt>
                <c:pt idx="5151">
                  <c:v>7.4776785714285703</c:v>
                </c:pt>
                <c:pt idx="5152">
                  <c:v>7.1428571428571423</c:v>
                </c:pt>
                <c:pt idx="5153">
                  <c:v>6.8080357142857135</c:v>
                </c:pt>
                <c:pt idx="5154">
                  <c:v>6.3616071428571423</c:v>
                </c:pt>
                <c:pt idx="5155">
                  <c:v>6.2499999999999991</c:v>
                </c:pt>
                <c:pt idx="5156">
                  <c:v>6.0267857142857135</c:v>
                </c:pt>
                <c:pt idx="5157">
                  <c:v>6.3616071428571423</c:v>
                </c:pt>
                <c:pt idx="5158">
                  <c:v>6.4732142857142847</c:v>
                </c:pt>
                <c:pt idx="5159">
                  <c:v>6.9196428571428568</c:v>
                </c:pt>
                <c:pt idx="5160">
                  <c:v>7.3660714285714279</c:v>
                </c:pt>
                <c:pt idx="5161">
                  <c:v>7.4776785714285703</c:v>
                </c:pt>
                <c:pt idx="5162">
                  <c:v>7.8124999999999991</c:v>
                </c:pt>
                <c:pt idx="5163">
                  <c:v>7.9241071428571423</c:v>
                </c:pt>
                <c:pt idx="5164">
                  <c:v>8.2589285714285712</c:v>
                </c:pt>
                <c:pt idx="5165">
                  <c:v>8.3705357142857135</c:v>
                </c:pt>
                <c:pt idx="5166">
                  <c:v>8.59375</c:v>
                </c:pt>
                <c:pt idx="5167">
                  <c:v>8.8169642857142847</c:v>
                </c:pt>
                <c:pt idx="5168">
                  <c:v>8.7053571428571423</c:v>
                </c:pt>
                <c:pt idx="5169">
                  <c:v>8.7053571428571423</c:v>
                </c:pt>
                <c:pt idx="5170">
                  <c:v>8.2589285714285712</c:v>
                </c:pt>
                <c:pt idx="5171">
                  <c:v>7.7008928571428568</c:v>
                </c:pt>
                <c:pt idx="5172">
                  <c:v>7.1428571428571423</c:v>
                </c:pt>
                <c:pt idx="5173">
                  <c:v>6.5848214285714279</c:v>
                </c:pt>
                <c:pt idx="5174">
                  <c:v>6.2499999999999991</c:v>
                </c:pt>
                <c:pt idx="5175">
                  <c:v>6.1383928571428568</c:v>
                </c:pt>
                <c:pt idx="5176">
                  <c:v>6.3616071428571423</c:v>
                </c:pt>
                <c:pt idx="5177">
                  <c:v>6.5848214285714279</c:v>
                </c:pt>
                <c:pt idx="5178">
                  <c:v>6.8080357142857135</c:v>
                </c:pt>
                <c:pt idx="5179">
                  <c:v>7.0312499999999991</c:v>
                </c:pt>
                <c:pt idx="5180">
                  <c:v>7.2544642857142847</c:v>
                </c:pt>
                <c:pt idx="5181">
                  <c:v>7.4776785714285703</c:v>
                </c:pt>
                <c:pt idx="5182">
                  <c:v>7.7008928571428568</c:v>
                </c:pt>
                <c:pt idx="5183">
                  <c:v>8.0357142857142847</c:v>
                </c:pt>
                <c:pt idx="5184">
                  <c:v>8.4821428571428559</c:v>
                </c:pt>
                <c:pt idx="5185">
                  <c:v>8.59375</c:v>
                </c:pt>
                <c:pt idx="5186">
                  <c:v>8.4821428571428559</c:v>
                </c:pt>
                <c:pt idx="5187">
                  <c:v>8.3705357142857135</c:v>
                </c:pt>
                <c:pt idx="5188">
                  <c:v>7.9241071428571423</c:v>
                </c:pt>
                <c:pt idx="5189">
                  <c:v>7.3660714285714279</c:v>
                </c:pt>
                <c:pt idx="5190">
                  <c:v>6.8080357142857135</c:v>
                </c:pt>
                <c:pt idx="5191">
                  <c:v>6.2499999999999991</c:v>
                </c:pt>
                <c:pt idx="5192">
                  <c:v>5.9151785714285712</c:v>
                </c:pt>
                <c:pt idx="5193">
                  <c:v>6.1383928571428568</c:v>
                </c:pt>
                <c:pt idx="5194">
                  <c:v>6.3616071428571423</c:v>
                </c:pt>
                <c:pt idx="5195">
                  <c:v>6.6964285714285712</c:v>
                </c:pt>
                <c:pt idx="5196">
                  <c:v>6.6964285714285712</c:v>
                </c:pt>
                <c:pt idx="5197">
                  <c:v>6.6964285714285712</c:v>
                </c:pt>
                <c:pt idx="5198">
                  <c:v>6.5848214285714279</c:v>
                </c:pt>
                <c:pt idx="5199">
                  <c:v>6.8080357142857135</c:v>
                </c:pt>
                <c:pt idx="5200">
                  <c:v>6.9196428571428568</c:v>
                </c:pt>
                <c:pt idx="5201">
                  <c:v>6.9196428571428568</c:v>
                </c:pt>
                <c:pt idx="5202">
                  <c:v>6.9196428571428568</c:v>
                </c:pt>
                <c:pt idx="5203">
                  <c:v>6.5848214285714279</c:v>
                </c:pt>
                <c:pt idx="5204">
                  <c:v>6.8080357142857135</c:v>
                </c:pt>
                <c:pt idx="5205">
                  <c:v>6.8080357142857135</c:v>
                </c:pt>
                <c:pt idx="5206">
                  <c:v>6.9196428571428568</c:v>
                </c:pt>
                <c:pt idx="5207">
                  <c:v>6.9196428571428568</c:v>
                </c:pt>
                <c:pt idx="5208">
                  <c:v>7.0312499999999991</c:v>
                </c:pt>
                <c:pt idx="5209">
                  <c:v>7.1428571428571423</c:v>
                </c:pt>
                <c:pt idx="5210">
                  <c:v>7.0312499999999991</c:v>
                </c:pt>
                <c:pt idx="5211">
                  <c:v>7.0312499999999991</c:v>
                </c:pt>
                <c:pt idx="5212">
                  <c:v>6.8080357142857135</c:v>
                </c:pt>
                <c:pt idx="5213">
                  <c:v>6.6964285714285712</c:v>
                </c:pt>
                <c:pt idx="5214">
                  <c:v>6.3616071428571423</c:v>
                </c:pt>
                <c:pt idx="5215">
                  <c:v>6.2499999999999991</c:v>
                </c:pt>
                <c:pt idx="5216">
                  <c:v>5.9151785714285712</c:v>
                </c:pt>
                <c:pt idx="5217">
                  <c:v>6.0267857142857135</c:v>
                </c:pt>
                <c:pt idx="5218">
                  <c:v>6.3616071428571423</c:v>
                </c:pt>
                <c:pt idx="5219">
                  <c:v>6.8080357142857135</c:v>
                </c:pt>
                <c:pt idx="5220">
                  <c:v>7.2544642857142847</c:v>
                </c:pt>
                <c:pt idx="5221">
                  <c:v>7.5892857142857135</c:v>
                </c:pt>
                <c:pt idx="5222">
                  <c:v>7.7008928571428568</c:v>
                </c:pt>
                <c:pt idx="5223">
                  <c:v>7.8124999999999991</c:v>
                </c:pt>
                <c:pt idx="5224">
                  <c:v>7.5892857142857135</c:v>
                </c:pt>
                <c:pt idx="5225">
                  <c:v>7.5892857142857135</c:v>
                </c:pt>
                <c:pt idx="5226">
                  <c:v>7.7008928571428568</c:v>
                </c:pt>
                <c:pt idx="5227">
                  <c:v>7.5892857142857135</c:v>
                </c:pt>
                <c:pt idx="5228">
                  <c:v>7.4776785714285703</c:v>
                </c:pt>
                <c:pt idx="5229">
                  <c:v>7.2544642857142847</c:v>
                </c:pt>
                <c:pt idx="5230">
                  <c:v>6.8080357142857135</c:v>
                </c:pt>
                <c:pt idx="5231">
                  <c:v>6.1383928571428568</c:v>
                </c:pt>
                <c:pt idx="5232">
                  <c:v>5.5803571428571423</c:v>
                </c:pt>
                <c:pt idx="5233">
                  <c:v>5.8035714285714279</c:v>
                </c:pt>
                <c:pt idx="5234">
                  <c:v>6.3616071428571423</c:v>
                </c:pt>
                <c:pt idx="5235">
                  <c:v>7.1428571428571423</c:v>
                </c:pt>
                <c:pt idx="5236">
                  <c:v>8.0357142857142847</c:v>
                </c:pt>
                <c:pt idx="5237">
                  <c:v>8.8169642857142847</c:v>
                </c:pt>
                <c:pt idx="5238">
                  <c:v>9.2633928571428559</c:v>
                </c:pt>
                <c:pt idx="5239">
                  <c:v>9.8214285714285712</c:v>
                </c:pt>
                <c:pt idx="5240">
                  <c:v>10.267857142857142</c:v>
                </c:pt>
                <c:pt idx="5241">
                  <c:v>10.602678571428571</c:v>
                </c:pt>
                <c:pt idx="5242">
                  <c:v>10.825892857142856</c:v>
                </c:pt>
                <c:pt idx="5243">
                  <c:v>10.602678571428571</c:v>
                </c:pt>
                <c:pt idx="5244">
                  <c:v>10.156249999999998</c:v>
                </c:pt>
                <c:pt idx="5245">
                  <c:v>9.4866071428571423</c:v>
                </c:pt>
                <c:pt idx="5246">
                  <c:v>8.4821428571428559</c:v>
                </c:pt>
                <c:pt idx="5247">
                  <c:v>7.2544642857142847</c:v>
                </c:pt>
                <c:pt idx="5248">
                  <c:v>5.9151785714285712</c:v>
                </c:pt>
                <c:pt idx="5249">
                  <c:v>5.5803571428571423</c:v>
                </c:pt>
                <c:pt idx="5250">
                  <c:v>6.3616071428571423</c:v>
                </c:pt>
                <c:pt idx="5251">
                  <c:v>7.3660714285714279</c:v>
                </c:pt>
                <c:pt idx="5252">
                  <c:v>8.0357142857142847</c:v>
                </c:pt>
                <c:pt idx="5253">
                  <c:v>8.8169642857142847</c:v>
                </c:pt>
                <c:pt idx="5254">
                  <c:v>9.2633928571428559</c:v>
                </c:pt>
                <c:pt idx="5255">
                  <c:v>9.4866071428571423</c:v>
                </c:pt>
                <c:pt idx="5256">
                  <c:v>9.4866071428571423</c:v>
                </c:pt>
                <c:pt idx="5257">
                  <c:v>9.3749999999999982</c:v>
                </c:pt>
                <c:pt idx="5258">
                  <c:v>9.2633928571428559</c:v>
                </c:pt>
                <c:pt idx="5259">
                  <c:v>9.1517857142857135</c:v>
                </c:pt>
                <c:pt idx="5260">
                  <c:v>8.8169642857142847</c:v>
                </c:pt>
                <c:pt idx="5261">
                  <c:v>8.59375</c:v>
                </c:pt>
                <c:pt idx="5262">
                  <c:v>8.2589285714285712</c:v>
                </c:pt>
                <c:pt idx="5263">
                  <c:v>7.5892857142857135</c:v>
                </c:pt>
                <c:pt idx="5264">
                  <c:v>7.1428571428571423</c:v>
                </c:pt>
                <c:pt idx="5265">
                  <c:v>6.8080357142857135</c:v>
                </c:pt>
                <c:pt idx="5266">
                  <c:v>6.5848214285714279</c:v>
                </c:pt>
                <c:pt idx="5267">
                  <c:v>6.2499999999999991</c:v>
                </c:pt>
                <c:pt idx="5268">
                  <c:v>6.0267857142857135</c:v>
                </c:pt>
                <c:pt idx="5269">
                  <c:v>6.2499999999999991</c:v>
                </c:pt>
                <c:pt idx="5270">
                  <c:v>6.5848214285714279</c:v>
                </c:pt>
                <c:pt idx="5271">
                  <c:v>7.2544642857142847</c:v>
                </c:pt>
                <c:pt idx="5272">
                  <c:v>7.8124999999999991</c:v>
                </c:pt>
                <c:pt idx="5273">
                  <c:v>8.3705357142857135</c:v>
                </c:pt>
                <c:pt idx="5274">
                  <c:v>8.59375</c:v>
                </c:pt>
                <c:pt idx="5275">
                  <c:v>8.59375</c:v>
                </c:pt>
                <c:pt idx="5276">
                  <c:v>8.3705357142857135</c:v>
                </c:pt>
                <c:pt idx="5277">
                  <c:v>7.8124999999999991</c:v>
                </c:pt>
                <c:pt idx="5278">
                  <c:v>7.5892857142857135</c:v>
                </c:pt>
                <c:pt idx="5279">
                  <c:v>7.1428571428571423</c:v>
                </c:pt>
                <c:pt idx="5280">
                  <c:v>6.9196428571428568</c:v>
                </c:pt>
                <c:pt idx="5281">
                  <c:v>6.5848214285714279</c:v>
                </c:pt>
                <c:pt idx="5282">
                  <c:v>6.4732142857142847</c:v>
                </c:pt>
                <c:pt idx="5283">
                  <c:v>6.3616071428571423</c:v>
                </c:pt>
                <c:pt idx="5284">
                  <c:v>6.0267857142857135</c:v>
                </c:pt>
                <c:pt idx="5285">
                  <c:v>5.9151785714285712</c:v>
                </c:pt>
                <c:pt idx="5286">
                  <c:v>6.0267857142857135</c:v>
                </c:pt>
                <c:pt idx="5287">
                  <c:v>6.2499999999999991</c:v>
                </c:pt>
                <c:pt idx="5288">
                  <c:v>6.5848214285714279</c:v>
                </c:pt>
                <c:pt idx="5289">
                  <c:v>6.8080357142857135</c:v>
                </c:pt>
                <c:pt idx="5290">
                  <c:v>6.9196428571428568</c:v>
                </c:pt>
                <c:pt idx="5291">
                  <c:v>7.0312499999999991</c:v>
                </c:pt>
                <c:pt idx="5292">
                  <c:v>7.1428571428571423</c:v>
                </c:pt>
                <c:pt idx="5293">
                  <c:v>7.1428571428571423</c:v>
                </c:pt>
                <c:pt idx="5294">
                  <c:v>7.3660714285714279</c:v>
                </c:pt>
                <c:pt idx="5295">
                  <c:v>7.2544642857142847</c:v>
                </c:pt>
                <c:pt idx="5296">
                  <c:v>7.0312499999999991</c:v>
                </c:pt>
                <c:pt idx="5297">
                  <c:v>6.5848214285714279</c:v>
                </c:pt>
                <c:pt idx="5298">
                  <c:v>6.4732142857142847</c:v>
                </c:pt>
                <c:pt idx="5299">
                  <c:v>6.3616071428571423</c:v>
                </c:pt>
                <c:pt idx="5300">
                  <c:v>6.3616071428571423</c:v>
                </c:pt>
                <c:pt idx="5301">
                  <c:v>6.3616071428571423</c:v>
                </c:pt>
                <c:pt idx="5302">
                  <c:v>6.2499999999999991</c:v>
                </c:pt>
                <c:pt idx="5303">
                  <c:v>6.0267857142857135</c:v>
                </c:pt>
                <c:pt idx="5304">
                  <c:v>5.9151785714285712</c:v>
                </c:pt>
                <c:pt idx="5305">
                  <c:v>6.2499999999999991</c:v>
                </c:pt>
                <c:pt idx="5306">
                  <c:v>6.3616071428571423</c:v>
                </c:pt>
                <c:pt idx="5307">
                  <c:v>6.2499999999999991</c:v>
                </c:pt>
                <c:pt idx="5308">
                  <c:v>6.0267857142857135</c:v>
                </c:pt>
                <c:pt idx="5309">
                  <c:v>6.0267857142857135</c:v>
                </c:pt>
                <c:pt idx="5310">
                  <c:v>6.2499999999999991</c:v>
                </c:pt>
                <c:pt idx="5311">
                  <c:v>6.4732142857142847</c:v>
                </c:pt>
                <c:pt idx="5312">
                  <c:v>6.6964285714285712</c:v>
                </c:pt>
                <c:pt idx="5313">
                  <c:v>6.8080357142857135</c:v>
                </c:pt>
                <c:pt idx="5314">
                  <c:v>6.9196428571428568</c:v>
                </c:pt>
                <c:pt idx="5315">
                  <c:v>6.9196428571428568</c:v>
                </c:pt>
                <c:pt idx="5316">
                  <c:v>7.0312499999999991</c:v>
                </c:pt>
                <c:pt idx="5317">
                  <c:v>7.2544642857142847</c:v>
                </c:pt>
                <c:pt idx="5318">
                  <c:v>7.2544642857142847</c:v>
                </c:pt>
                <c:pt idx="5319">
                  <c:v>7.1428571428571423</c:v>
                </c:pt>
                <c:pt idx="5320">
                  <c:v>7.0312499999999991</c:v>
                </c:pt>
                <c:pt idx="5321">
                  <c:v>6.8080357142857135</c:v>
                </c:pt>
                <c:pt idx="5322">
                  <c:v>6.3616071428571423</c:v>
                </c:pt>
                <c:pt idx="5323">
                  <c:v>6.0267857142857135</c:v>
                </c:pt>
                <c:pt idx="5324">
                  <c:v>5.8035714285714279</c:v>
                </c:pt>
                <c:pt idx="5325">
                  <c:v>6.1383928571428568</c:v>
                </c:pt>
                <c:pt idx="5326">
                  <c:v>6.6964285714285712</c:v>
                </c:pt>
                <c:pt idx="5327">
                  <c:v>7.2544642857142847</c:v>
                </c:pt>
                <c:pt idx="5328">
                  <c:v>7.8124999999999991</c:v>
                </c:pt>
                <c:pt idx="5329">
                  <c:v>8.147321428571427</c:v>
                </c:pt>
                <c:pt idx="5330">
                  <c:v>8.0357142857142847</c:v>
                </c:pt>
                <c:pt idx="5331">
                  <c:v>7.8124999999999991</c:v>
                </c:pt>
                <c:pt idx="5332">
                  <c:v>7.4776785714285703</c:v>
                </c:pt>
                <c:pt idx="5333">
                  <c:v>7.1428571428571423</c:v>
                </c:pt>
                <c:pt idx="5334">
                  <c:v>6.9196428571428568</c:v>
                </c:pt>
                <c:pt idx="5335">
                  <c:v>6.6964285714285712</c:v>
                </c:pt>
                <c:pt idx="5336">
                  <c:v>6.3616071428571423</c:v>
                </c:pt>
                <c:pt idx="5337">
                  <c:v>6.0267857142857135</c:v>
                </c:pt>
                <c:pt idx="5338">
                  <c:v>5.8035714285714279</c:v>
                </c:pt>
                <c:pt idx="5339">
                  <c:v>6.2499999999999991</c:v>
                </c:pt>
                <c:pt idx="5340">
                  <c:v>7.0312499999999991</c:v>
                </c:pt>
                <c:pt idx="5341">
                  <c:v>7.8124999999999991</c:v>
                </c:pt>
                <c:pt idx="5342">
                  <c:v>8.147321428571427</c:v>
                </c:pt>
                <c:pt idx="5343">
                  <c:v>8.2589285714285712</c:v>
                </c:pt>
                <c:pt idx="5344">
                  <c:v>8.59375</c:v>
                </c:pt>
                <c:pt idx="5345">
                  <c:v>8.928571428571427</c:v>
                </c:pt>
                <c:pt idx="5346">
                  <c:v>8.928571428571427</c:v>
                </c:pt>
                <c:pt idx="5347">
                  <c:v>8.4821428571428559</c:v>
                </c:pt>
                <c:pt idx="5348">
                  <c:v>7.8124999999999991</c:v>
                </c:pt>
                <c:pt idx="5349">
                  <c:v>7.2544642857142847</c:v>
                </c:pt>
                <c:pt idx="5350">
                  <c:v>6.2499999999999991</c:v>
                </c:pt>
                <c:pt idx="5351">
                  <c:v>7.0312499999999991</c:v>
                </c:pt>
                <c:pt idx="5352">
                  <c:v>7.8124999999999991</c:v>
                </c:pt>
                <c:pt idx="5353">
                  <c:v>8.4821428571428559</c:v>
                </c:pt>
                <c:pt idx="5354">
                  <c:v>8.928571428571427</c:v>
                </c:pt>
                <c:pt idx="5355">
                  <c:v>9.5982142857142847</c:v>
                </c:pt>
                <c:pt idx="5356">
                  <c:v>9.8214285714285712</c:v>
                </c:pt>
                <c:pt idx="5357">
                  <c:v>10.156249999999998</c:v>
                </c:pt>
                <c:pt idx="5358">
                  <c:v>10.267857142857142</c:v>
                </c:pt>
                <c:pt idx="5359">
                  <c:v>10.044642857142856</c:v>
                </c:pt>
                <c:pt idx="5360">
                  <c:v>9.709821428571427</c:v>
                </c:pt>
                <c:pt idx="5361">
                  <c:v>9.1517857142857135</c:v>
                </c:pt>
                <c:pt idx="5362">
                  <c:v>8.7053571428571423</c:v>
                </c:pt>
                <c:pt idx="5363">
                  <c:v>7.9241071428571423</c:v>
                </c:pt>
                <c:pt idx="5364">
                  <c:v>7.2544642857142847</c:v>
                </c:pt>
                <c:pt idx="5365">
                  <c:v>6.5848214285714279</c:v>
                </c:pt>
                <c:pt idx="5366">
                  <c:v>6.1383928571428568</c:v>
                </c:pt>
                <c:pt idx="5367">
                  <c:v>5.8035714285714279</c:v>
                </c:pt>
                <c:pt idx="5368">
                  <c:v>6.0267857142857135</c:v>
                </c:pt>
                <c:pt idx="5369">
                  <c:v>6.2499999999999991</c:v>
                </c:pt>
                <c:pt idx="5370">
                  <c:v>8.0357142857142847</c:v>
                </c:pt>
                <c:pt idx="5371">
                  <c:v>8.8169642857142847</c:v>
                </c:pt>
                <c:pt idx="5372">
                  <c:v>9.3749999999999982</c:v>
                </c:pt>
                <c:pt idx="5373">
                  <c:v>9.5982142857142847</c:v>
                </c:pt>
                <c:pt idx="5374">
                  <c:v>9.5982142857142847</c:v>
                </c:pt>
                <c:pt idx="5375">
                  <c:v>9.1517857142857135</c:v>
                </c:pt>
                <c:pt idx="5376">
                  <c:v>8.4821428571428559</c:v>
                </c:pt>
                <c:pt idx="5377">
                  <c:v>7.5892857142857135</c:v>
                </c:pt>
                <c:pt idx="5378">
                  <c:v>6.8080357142857135</c:v>
                </c:pt>
                <c:pt idx="5379">
                  <c:v>6.1383928571428568</c:v>
                </c:pt>
                <c:pt idx="5380">
                  <c:v>5.9151785714285712</c:v>
                </c:pt>
                <c:pt idx="5381">
                  <c:v>5.8035714285714279</c:v>
                </c:pt>
                <c:pt idx="5382">
                  <c:v>6.1383928571428568</c:v>
                </c:pt>
                <c:pt idx="5383">
                  <c:v>6.8080357142857135</c:v>
                </c:pt>
                <c:pt idx="5384">
                  <c:v>7.2544642857142847</c:v>
                </c:pt>
                <c:pt idx="5385">
                  <c:v>7.3660714285714279</c:v>
                </c:pt>
                <c:pt idx="5386">
                  <c:v>7.1428571428571423</c:v>
                </c:pt>
                <c:pt idx="5387">
                  <c:v>6.9196428571428568</c:v>
                </c:pt>
                <c:pt idx="5388">
                  <c:v>6.6964285714285712</c:v>
                </c:pt>
                <c:pt idx="5389">
                  <c:v>6.4732142857142847</c:v>
                </c:pt>
                <c:pt idx="5390">
                  <c:v>6.5848214285714279</c:v>
                </c:pt>
                <c:pt idx="5391">
                  <c:v>6.6964285714285712</c:v>
                </c:pt>
                <c:pt idx="5392">
                  <c:v>6.8080357142857135</c:v>
                </c:pt>
                <c:pt idx="5393">
                  <c:v>6.8080357142857135</c:v>
                </c:pt>
                <c:pt idx="5394">
                  <c:v>7.0312499999999991</c:v>
                </c:pt>
                <c:pt idx="5395">
                  <c:v>7.1428571428571423</c:v>
                </c:pt>
                <c:pt idx="5396">
                  <c:v>7.2544642857142847</c:v>
                </c:pt>
                <c:pt idx="5397">
                  <c:v>7.3660714285714279</c:v>
                </c:pt>
                <c:pt idx="5398">
                  <c:v>7.3660714285714279</c:v>
                </c:pt>
                <c:pt idx="5399">
                  <c:v>7.2544642857142847</c:v>
                </c:pt>
                <c:pt idx="5400">
                  <c:v>7.1428571428571423</c:v>
                </c:pt>
                <c:pt idx="5401">
                  <c:v>7.0312499999999991</c:v>
                </c:pt>
                <c:pt idx="5402">
                  <c:v>6.9196428571428568</c:v>
                </c:pt>
                <c:pt idx="5403">
                  <c:v>6.4732142857142847</c:v>
                </c:pt>
                <c:pt idx="5404">
                  <c:v>6.3616071428571423</c:v>
                </c:pt>
                <c:pt idx="5405">
                  <c:v>6.3616071428571423</c:v>
                </c:pt>
                <c:pt idx="5406">
                  <c:v>6.3616071428571423</c:v>
                </c:pt>
                <c:pt idx="5407">
                  <c:v>6.5848214285714279</c:v>
                </c:pt>
                <c:pt idx="5408">
                  <c:v>6.8080357142857135</c:v>
                </c:pt>
                <c:pt idx="5409">
                  <c:v>7.3660714285714279</c:v>
                </c:pt>
                <c:pt idx="5410">
                  <c:v>7.8124999999999991</c:v>
                </c:pt>
                <c:pt idx="5411">
                  <c:v>8.3705357142857135</c:v>
                </c:pt>
                <c:pt idx="5412">
                  <c:v>8.7053571428571423</c:v>
                </c:pt>
                <c:pt idx="5413">
                  <c:v>8.8169642857142847</c:v>
                </c:pt>
                <c:pt idx="5414">
                  <c:v>8.928571428571427</c:v>
                </c:pt>
                <c:pt idx="5415">
                  <c:v>8.928571428571427</c:v>
                </c:pt>
                <c:pt idx="5416">
                  <c:v>8.59375</c:v>
                </c:pt>
                <c:pt idx="5417">
                  <c:v>8.2589285714285712</c:v>
                </c:pt>
                <c:pt idx="5418">
                  <c:v>7.9241071428571423</c:v>
                </c:pt>
                <c:pt idx="5419">
                  <c:v>7.4776785714285703</c:v>
                </c:pt>
                <c:pt idx="5420">
                  <c:v>6.8080357142857135</c:v>
                </c:pt>
                <c:pt idx="5421">
                  <c:v>6.3616071428571423</c:v>
                </c:pt>
                <c:pt idx="5422">
                  <c:v>5.9151785714285712</c:v>
                </c:pt>
                <c:pt idx="5423">
                  <c:v>5.8035714285714279</c:v>
                </c:pt>
                <c:pt idx="5424">
                  <c:v>5.9151785714285712</c:v>
                </c:pt>
                <c:pt idx="5425">
                  <c:v>7.3660714285714279</c:v>
                </c:pt>
                <c:pt idx="5426">
                  <c:v>8.2589285714285712</c:v>
                </c:pt>
                <c:pt idx="5427">
                  <c:v>9.1517857142857135</c:v>
                </c:pt>
                <c:pt idx="5428">
                  <c:v>9.4866071428571423</c:v>
                </c:pt>
                <c:pt idx="5429">
                  <c:v>9.8214285714285712</c:v>
                </c:pt>
                <c:pt idx="5430">
                  <c:v>9.9330357142857135</c:v>
                </c:pt>
                <c:pt idx="5431">
                  <c:v>9.9330357142857135</c:v>
                </c:pt>
                <c:pt idx="5432">
                  <c:v>9.8214285714285712</c:v>
                </c:pt>
                <c:pt idx="5433">
                  <c:v>9.5982142857142847</c:v>
                </c:pt>
                <c:pt idx="5434">
                  <c:v>9.1517857142857135</c:v>
                </c:pt>
                <c:pt idx="5435">
                  <c:v>8.4821428571428559</c:v>
                </c:pt>
                <c:pt idx="5436">
                  <c:v>7.7008928571428568</c:v>
                </c:pt>
                <c:pt idx="5437">
                  <c:v>6.9196428571428568</c:v>
                </c:pt>
                <c:pt idx="5438">
                  <c:v>6.4732142857142847</c:v>
                </c:pt>
                <c:pt idx="5439">
                  <c:v>5.8035714285714279</c:v>
                </c:pt>
                <c:pt idx="5440">
                  <c:v>5.9151785714285712</c:v>
                </c:pt>
                <c:pt idx="5441">
                  <c:v>6.2499999999999991</c:v>
                </c:pt>
                <c:pt idx="5442">
                  <c:v>6.8080357142857135</c:v>
                </c:pt>
                <c:pt idx="5443">
                  <c:v>7.3660714285714279</c:v>
                </c:pt>
                <c:pt idx="5444">
                  <c:v>8.0357142857142847</c:v>
                </c:pt>
                <c:pt idx="5445">
                  <c:v>8.3705357142857135</c:v>
                </c:pt>
                <c:pt idx="5446">
                  <c:v>8.59375</c:v>
                </c:pt>
                <c:pt idx="5447">
                  <c:v>8.7053571428571423</c:v>
                </c:pt>
                <c:pt idx="5448">
                  <c:v>8.7053571428571423</c:v>
                </c:pt>
                <c:pt idx="5449">
                  <c:v>8.4821428571428559</c:v>
                </c:pt>
                <c:pt idx="5450">
                  <c:v>8.3705357142857135</c:v>
                </c:pt>
                <c:pt idx="5451">
                  <c:v>7.9241071428571423</c:v>
                </c:pt>
                <c:pt idx="5452">
                  <c:v>7.5892857142857135</c:v>
                </c:pt>
                <c:pt idx="5453">
                  <c:v>7.0312499999999991</c:v>
                </c:pt>
                <c:pt idx="5454">
                  <c:v>6.6964285714285712</c:v>
                </c:pt>
                <c:pt idx="5455">
                  <c:v>6.0267857142857135</c:v>
                </c:pt>
                <c:pt idx="5456">
                  <c:v>6.1383928571428568</c:v>
                </c:pt>
                <c:pt idx="5457">
                  <c:v>6.4732142857142847</c:v>
                </c:pt>
                <c:pt idx="5458">
                  <c:v>6.8080357142857135</c:v>
                </c:pt>
                <c:pt idx="5459">
                  <c:v>7.0312499999999991</c:v>
                </c:pt>
                <c:pt idx="5460">
                  <c:v>7.1428571428571423</c:v>
                </c:pt>
                <c:pt idx="5461">
                  <c:v>7.1428571428571423</c:v>
                </c:pt>
                <c:pt idx="5462">
                  <c:v>7.1428571428571423</c:v>
                </c:pt>
                <c:pt idx="5463">
                  <c:v>6.8080357142857135</c:v>
                </c:pt>
                <c:pt idx="5464">
                  <c:v>6.3616071428571423</c:v>
                </c:pt>
                <c:pt idx="5465">
                  <c:v>5.9151785714285712</c:v>
                </c:pt>
                <c:pt idx="5466">
                  <c:v>5.6919642857142856</c:v>
                </c:pt>
                <c:pt idx="5467">
                  <c:v>6.0267857142857135</c:v>
                </c:pt>
                <c:pt idx="5468">
                  <c:v>6.8080357142857135</c:v>
                </c:pt>
                <c:pt idx="5469">
                  <c:v>7.8124999999999991</c:v>
                </c:pt>
                <c:pt idx="5470">
                  <c:v>8.59375</c:v>
                </c:pt>
                <c:pt idx="5471">
                  <c:v>9.1517857142857135</c:v>
                </c:pt>
                <c:pt idx="5472">
                  <c:v>9.3749999999999982</c:v>
                </c:pt>
                <c:pt idx="5473">
                  <c:v>9.1517857142857135</c:v>
                </c:pt>
                <c:pt idx="5474">
                  <c:v>8.7053571428571423</c:v>
                </c:pt>
                <c:pt idx="5475">
                  <c:v>8.2589285714285712</c:v>
                </c:pt>
                <c:pt idx="5476">
                  <c:v>7.4776785714285703</c:v>
                </c:pt>
                <c:pt idx="5477">
                  <c:v>6.9196428571428568</c:v>
                </c:pt>
                <c:pt idx="5478">
                  <c:v>5.9151785714285712</c:v>
                </c:pt>
                <c:pt idx="5479">
                  <c:v>6.1383928571428568</c:v>
                </c:pt>
                <c:pt idx="5480">
                  <c:v>6.9196428571428568</c:v>
                </c:pt>
                <c:pt idx="5481">
                  <c:v>7.1428571428571423</c:v>
                </c:pt>
                <c:pt idx="5482">
                  <c:v>7.2544642857142847</c:v>
                </c:pt>
                <c:pt idx="5483">
                  <c:v>7.1428571428571423</c:v>
                </c:pt>
                <c:pt idx="5484">
                  <c:v>7.2544642857142847</c:v>
                </c:pt>
                <c:pt idx="5485">
                  <c:v>7.2544642857142847</c:v>
                </c:pt>
                <c:pt idx="5486">
                  <c:v>7.1428571428571423</c:v>
                </c:pt>
                <c:pt idx="5487">
                  <c:v>6.9196428571428568</c:v>
                </c:pt>
                <c:pt idx="5488">
                  <c:v>6.8080357142857135</c:v>
                </c:pt>
                <c:pt idx="5489">
                  <c:v>6.8080357142857135</c:v>
                </c:pt>
                <c:pt idx="5490">
                  <c:v>6.8080357142857135</c:v>
                </c:pt>
                <c:pt idx="5491">
                  <c:v>6.9196428571428568</c:v>
                </c:pt>
                <c:pt idx="5492">
                  <c:v>6.8080357142857135</c:v>
                </c:pt>
                <c:pt idx="5493">
                  <c:v>6.9196428571428568</c:v>
                </c:pt>
                <c:pt idx="5494">
                  <c:v>6.9196428571428568</c:v>
                </c:pt>
                <c:pt idx="5495">
                  <c:v>7.1428571428571423</c:v>
                </c:pt>
                <c:pt idx="5496">
                  <c:v>7.1428571428571423</c:v>
                </c:pt>
                <c:pt idx="5497">
                  <c:v>7.0312499999999991</c:v>
                </c:pt>
                <c:pt idx="5498">
                  <c:v>7.0312499999999991</c:v>
                </c:pt>
                <c:pt idx="5499">
                  <c:v>6.9196428571428568</c:v>
                </c:pt>
                <c:pt idx="5500">
                  <c:v>6.9196428571428568</c:v>
                </c:pt>
                <c:pt idx="5501">
                  <c:v>7.0312499999999991</c:v>
                </c:pt>
                <c:pt idx="5502">
                  <c:v>7.1428571428571423</c:v>
                </c:pt>
                <c:pt idx="5503">
                  <c:v>7.0312499999999991</c:v>
                </c:pt>
                <c:pt idx="5504">
                  <c:v>7.1428571428571423</c:v>
                </c:pt>
                <c:pt idx="5505">
                  <c:v>7.1428571428571423</c:v>
                </c:pt>
                <c:pt idx="5506">
                  <c:v>7.1428571428571423</c:v>
                </c:pt>
                <c:pt idx="5507">
                  <c:v>7.1428571428571423</c:v>
                </c:pt>
                <c:pt idx="5508">
                  <c:v>7.3660714285714279</c:v>
                </c:pt>
                <c:pt idx="5509">
                  <c:v>7.7008928571428568</c:v>
                </c:pt>
                <c:pt idx="5510">
                  <c:v>8.0357142857142847</c:v>
                </c:pt>
                <c:pt idx="5511">
                  <c:v>8.3705357142857135</c:v>
                </c:pt>
                <c:pt idx="5512">
                  <c:v>8.59375</c:v>
                </c:pt>
                <c:pt idx="5513">
                  <c:v>8.928571428571427</c:v>
                </c:pt>
                <c:pt idx="5514">
                  <c:v>9.0401785714285712</c:v>
                </c:pt>
                <c:pt idx="5515">
                  <c:v>8.928571428571427</c:v>
                </c:pt>
                <c:pt idx="5516">
                  <c:v>8.59375</c:v>
                </c:pt>
                <c:pt idx="5517">
                  <c:v>8.2589285714285712</c:v>
                </c:pt>
                <c:pt idx="5518">
                  <c:v>7.9241071428571423</c:v>
                </c:pt>
                <c:pt idx="5519">
                  <c:v>7.3660714285714279</c:v>
                </c:pt>
                <c:pt idx="5520">
                  <c:v>6.6964285714285712</c:v>
                </c:pt>
                <c:pt idx="5521">
                  <c:v>6.0267857142857135</c:v>
                </c:pt>
                <c:pt idx="5522">
                  <c:v>5.8035714285714279</c:v>
                </c:pt>
                <c:pt idx="5523">
                  <c:v>6.3616071428571423</c:v>
                </c:pt>
                <c:pt idx="5524">
                  <c:v>6.9196428571428568</c:v>
                </c:pt>
                <c:pt idx="5525">
                  <c:v>7.3660714285714279</c:v>
                </c:pt>
                <c:pt idx="5526">
                  <c:v>7.5892857142857135</c:v>
                </c:pt>
                <c:pt idx="5527">
                  <c:v>7.8124999999999991</c:v>
                </c:pt>
                <c:pt idx="5528">
                  <c:v>7.7008928571428568</c:v>
                </c:pt>
                <c:pt idx="5529">
                  <c:v>7.5892857142857135</c:v>
                </c:pt>
                <c:pt idx="5530">
                  <c:v>7.2544642857142847</c:v>
                </c:pt>
                <c:pt idx="5531">
                  <c:v>6.9196428571428568</c:v>
                </c:pt>
                <c:pt idx="5532">
                  <c:v>6.9196428571428568</c:v>
                </c:pt>
                <c:pt idx="5533">
                  <c:v>6.6964285714285712</c:v>
                </c:pt>
                <c:pt idx="5534">
                  <c:v>6.6964285714285712</c:v>
                </c:pt>
                <c:pt idx="5535">
                  <c:v>6.9196428571428568</c:v>
                </c:pt>
                <c:pt idx="5536">
                  <c:v>7.1428571428571423</c:v>
                </c:pt>
                <c:pt idx="5537">
                  <c:v>6.9196428571428568</c:v>
                </c:pt>
                <c:pt idx="5538">
                  <c:v>6.6964285714285712</c:v>
                </c:pt>
                <c:pt idx="5539">
                  <c:v>6.4732142857142847</c:v>
                </c:pt>
                <c:pt idx="5540">
                  <c:v>6.5848214285714279</c:v>
                </c:pt>
                <c:pt idx="5541">
                  <c:v>6.6964285714285712</c:v>
                </c:pt>
                <c:pt idx="5542">
                  <c:v>6.9196428571428568</c:v>
                </c:pt>
                <c:pt idx="5543">
                  <c:v>7.0312499999999991</c:v>
                </c:pt>
                <c:pt idx="5544">
                  <c:v>7.3660714285714279</c:v>
                </c:pt>
                <c:pt idx="5545">
                  <c:v>7.4776785714285703</c:v>
                </c:pt>
                <c:pt idx="5546">
                  <c:v>7.7008928571428568</c:v>
                </c:pt>
                <c:pt idx="5547">
                  <c:v>7.7008928571428568</c:v>
                </c:pt>
                <c:pt idx="5548">
                  <c:v>7.5892857142857135</c:v>
                </c:pt>
                <c:pt idx="5549">
                  <c:v>7.2544642857142847</c:v>
                </c:pt>
                <c:pt idx="5550">
                  <c:v>7.1428571428571423</c:v>
                </c:pt>
                <c:pt idx="5551">
                  <c:v>7.0312499999999991</c:v>
                </c:pt>
                <c:pt idx="5552">
                  <c:v>6.8080357142857135</c:v>
                </c:pt>
                <c:pt idx="5553">
                  <c:v>6.6964285714285712</c:v>
                </c:pt>
                <c:pt idx="5554">
                  <c:v>6.8080357142857135</c:v>
                </c:pt>
                <c:pt idx="5555">
                  <c:v>6.6964285714285712</c:v>
                </c:pt>
                <c:pt idx="5556">
                  <c:v>6.6964285714285712</c:v>
                </c:pt>
                <c:pt idx="5557">
                  <c:v>6.3616071428571423</c:v>
                </c:pt>
                <c:pt idx="5558">
                  <c:v>6.2499999999999991</c:v>
                </c:pt>
                <c:pt idx="5559">
                  <c:v>6.2499999999999991</c:v>
                </c:pt>
                <c:pt idx="5560">
                  <c:v>6.3616071428571423</c:v>
                </c:pt>
                <c:pt idx="5561">
                  <c:v>6.6964285714285712</c:v>
                </c:pt>
                <c:pt idx="5562">
                  <c:v>6.8080357142857135</c:v>
                </c:pt>
                <c:pt idx="5563">
                  <c:v>7.1428571428571423</c:v>
                </c:pt>
                <c:pt idx="5564">
                  <c:v>7.3660714285714279</c:v>
                </c:pt>
                <c:pt idx="5565">
                  <c:v>7.2544642857142847</c:v>
                </c:pt>
                <c:pt idx="5566">
                  <c:v>7.0312499999999991</c:v>
                </c:pt>
                <c:pt idx="5567">
                  <c:v>6.5848214285714279</c:v>
                </c:pt>
                <c:pt idx="5568">
                  <c:v>6.1383928571428568</c:v>
                </c:pt>
                <c:pt idx="5569">
                  <c:v>6.0267857142857135</c:v>
                </c:pt>
                <c:pt idx="5570">
                  <c:v>6.0267857142857135</c:v>
                </c:pt>
                <c:pt idx="5571">
                  <c:v>6.4732142857142847</c:v>
                </c:pt>
                <c:pt idx="5572">
                  <c:v>6.8080357142857135</c:v>
                </c:pt>
                <c:pt idx="5573">
                  <c:v>6.8080357142857135</c:v>
                </c:pt>
                <c:pt idx="5574">
                  <c:v>7.0312499999999991</c:v>
                </c:pt>
                <c:pt idx="5575">
                  <c:v>7.3660714285714279</c:v>
                </c:pt>
                <c:pt idx="5576">
                  <c:v>7.4776785714285703</c:v>
                </c:pt>
                <c:pt idx="5577">
                  <c:v>7.5892857142857135</c:v>
                </c:pt>
                <c:pt idx="5578">
                  <c:v>7.8124999999999991</c:v>
                </c:pt>
                <c:pt idx="5579">
                  <c:v>8.0357142857142847</c:v>
                </c:pt>
                <c:pt idx="5580">
                  <c:v>8.0357142857142847</c:v>
                </c:pt>
                <c:pt idx="5581">
                  <c:v>7.8124999999999991</c:v>
                </c:pt>
                <c:pt idx="5582">
                  <c:v>7.4776785714285703</c:v>
                </c:pt>
                <c:pt idx="5583">
                  <c:v>7.0312499999999991</c:v>
                </c:pt>
                <c:pt idx="5584">
                  <c:v>6.6964285714285712</c:v>
                </c:pt>
                <c:pt idx="5585">
                  <c:v>6.2499999999999991</c:v>
                </c:pt>
                <c:pt idx="5586">
                  <c:v>6.2499999999999991</c:v>
                </c:pt>
                <c:pt idx="5587">
                  <c:v>6.2499999999999991</c:v>
                </c:pt>
                <c:pt idx="5588">
                  <c:v>6.9196428571428568</c:v>
                </c:pt>
                <c:pt idx="5589">
                  <c:v>7.0312499999999991</c:v>
                </c:pt>
                <c:pt idx="5590">
                  <c:v>7.7008928571428568</c:v>
                </c:pt>
                <c:pt idx="5591">
                  <c:v>8.0357142857142847</c:v>
                </c:pt>
                <c:pt idx="5592">
                  <c:v>8.3705357142857135</c:v>
                </c:pt>
                <c:pt idx="5593">
                  <c:v>8.4821428571428559</c:v>
                </c:pt>
                <c:pt idx="5594">
                  <c:v>8.4821428571428559</c:v>
                </c:pt>
                <c:pt idx="5595">
                  <c:v>8.3705357142857135</c:v>
                </c:pt>
                <c:pt idx="5596">
                  <c:v>8.0357142857142847</c:v>
                </c:pt>
                <c:pt idx="5597">
                  <c:v>7.8124999999999991</c:v>
                </c:pt>
                <c:pt idx="5598">
                  <c:v>7.4776785714285703</c:v>
                </c:pt>
                <c:pt idx="5599">
                  <c:v>7.1428571428571423</c:v>
                </c:pt>
                <c:pt idx="5600">
                  <c:v>7.0312499999999991</c:v>
                </c:pt>
                <c:pt idx="5601">
                  <c:v>6.8080357142857135</c:v>
                </c:pt>
                <c:pt idx="5602">
                  <c:v>6.5848214285714279</c:v>
                </c:pt>
                <c:pt idx="5603">
                  <c:v>6.3616071428571423</c:v>
                </c:pt>
                <c:pt idx="5604">
                  <c:v>6.2499999999999991</c:v>
                </c:pt>
                <c:pt idx="5605">
                  <c:v>6.4732142857142847</c:v>
                </c:pt>
                <c:pt idx="5606">
                  <c:v>6.6964285714285712</c:v>
                </c:pt>
                <c:pt idx="5607">
                  <c:v>7.1428571428571423</c:v>
                </c:pt>
                <c:pt idx="5608">
                  <c:v>7.4776785714285703</c:v>
                </c:pt>
                <c:pt idx="5609">
                  <c:v>7.9241071428571423</c:v>
                </c:pt>
                <c:pt idx="5610">
                  <c:v>8.147321428571427</c:v>
                </c:pt>
                <c:pt idx="5611">
                  <c:v>8.2589285714285712</c:v>
                </c:pt>
                <c:pt idx="5612">
                  <c:v>8.2589285714285712</c:v>
                </c:pt>
                <c:pt idx="5613">
                  <c:v>8.0357142857142847</c:v>
                </c:pt>
                <c:pt idx="5614">
                  <c:v>7.8124999999999991</c:v>
                </c:pt>
                <c:pt idx="5615">
                  <c:v>7.4776785714285703</c:v>
                </c:pt>
                <c:pt idx="5616">
                  <c:v>7.0312499999999991</c:v>
                </c:pt>
                <c:pt idx="5617">
                  <c:v>6.8080357142857135</c:v>
                </c:pt>
                <c:pt idx="5618">
                  <c:v>6.5848214285714279</c:v>
                </c:pt>
                <c:pt idx="5619">
                  <c:v>6.4732142857142847</c:v>
                </c:pt>
                <c:pt idx="5620">
                  <c:v>6.5848214285714279</c:v>
                </c:pt>
                <c:pt idx="5621">
                  <c:v>6.6964285714285712</c:v>
                </c:pt>
                <c:pt idx="5622">
                  <c:v>6.8080357142857135</c:v>
                </c:pt>
                <c:pt idx="5623">
                  <c:v>6.9196428571428568</c:v>
                </c:pt>
                <c:pt idx="5624">
                  <c:v>6.9196428571428568</c:v>
                </c:pt>
                <c:pt idx="5625">
                  <c:v>7.0312499999999991</c:v>
                </c:pt>
                <c:pt idx="5626">
                  <c:v>7.2544642857142847</c:v>
                </c:pt>
                <c:pt idx="5627">
                  <c:v>7.3660714285714279</c:v>
                </c:pt>
                <c:pt idx="5628">
                  <c:v>7.5892857142857135</c:v>
                </c:pt>
                <c:pt idx="5629">
                  <c:v>7.7008928571428568</c:v>
                </c:pt>
                <c:pt idx="5630">
                  <c:v>7.5892857142857135</c:v>
                </c:pt>
                <c:pt idx="5631">
                  <c:v>7.3660714285714279</c:v>
                </c:pt>
                <c:pt idx="5632">
                  <c:v>7.1428571428571423</c:v>
                </c:pt>
                <c:pt idx="5633">
                  <c:v>6.8080357142857135</c:v>
                </c:pt>
                <c:pt idx="5634">
                  <c:v>6.4732142857142847</c:v>
                </c:pt>
                <c:pt idx="5635">
                  <c:v>6.5848214285714279</c:v>
                </c:pt>
                <c:pt idx="5636">
                  <c:v>6.8080357142857135</c:v>
                </c:pt>
                <c:pt idx="5637">
                  <c:v>7.0312499999999991</c:v>
                </c:pt>
                <c:pt idx="5638">
                  <c:v>7.3660714285714279</c:v>
                </c:pt>
                <c:pt idx="5639">
                  <c:v>7.2544642857142847</c:v>
                </c:pt>
                <c:pt idx="5640">
                  <c:v>7.2544642857142847</c:v>
                </c:pt>
                <c:pt idx="5641">
                  <c:v>7.1428571428571423</c:v>
                </c:pt>
                <c:pt idx="5642">
                  <c:v>6.9196428571428568</c:v>
                </c:pt>
                <c:pt idx="5643">
                  <c:v>6.4732142857142847</c:v>
                </c:pt>
                <c:pt idx="5644">
                  <c:v>6.3616071428571423</c:v>
                </c:pt>
                <c:pt idx="5645">
                  <c:v>6.2499999999999991</c:v>
                </c:pt>
                <c:pt idx="5646">
                  <c:v>6.2499999999999991</c:v>
                </c:pt>
                <c:pt idx="5647">
                  <c:v>6.2499999999999991</c:v>
                </c:pt>
                <c:pt idx="5648">
                  <c:v>6.3616071428571423</c:v>
                </c:pt>
                <c:pt idx="5649">
                  <c:v>6.4732142857142847</c:v>
                </c:pt>
                <c:pt idx="5650">
                  <c:v>6.5848214285714279</c:v>
                </c:pt>
                <c:pt idx="5651">
                  <c:v>7.0312499999999991</c:v>
                </c:pt>
                <c:pt idx="5652">
                  <c:v>7.7008928571428568</c:v>
                </c:pt>
                <c:pt idx="5653">
                  <c:v>8.3705357142857135</c:v>
                </c:pt>
                <c:pt idx="5654">
                  <c:v>9.1517857142857135</c:v>
                </c:pt>
                <c:pt idx="5655">
                  <c:v>10.044642857142856</c:v>
                </c:pt>
                <c:pt idx="5656">
                  <c:v>10.714285714285714</c:v>
                </c:pt>
                <c:pt idx="5657">
                  <c:v>11.272321428571427</c:v>
                </c:pt>
                <c:pt idx="5658">
                  <c:v>11.607142857142856</c:v>
                </c:pt>
                <c:pt idx="5659">
                  <c:v>11.718749999999998</c:v>
                </c:pt>
                <c:pt idx="5660">
                  <c:v>11.718749999999998</c:v>
                </c:pt>
                <c:pt idx="5661">
                  <c:v>11.607142857142856</c:v>
                </c:pt>
                <c:pt idx="5662">
                  <c:v>11.272321428571427</c:v>
                </c:pt>
                <c:pt idx="5663">
                  <c:v>10.825892857142856</c:v>
                </c:pt>
                <c:pt idx="5664">
                  <c:v>10.267857142857142</c:v>
                </c:pt>
                <c:pt idx="5665">
                  <c:v>9.5982142857142847</c:v>
                </c:pt>
                <c:pt idx="5666">
                  <c:v>8.4821428571428559</c:v>
                </c:pt>
                <c:pt idx="5667">
                  <c:v>7.3660714285714279</c:v>
                </c:pt>
                <c:pt idx="5668">
                  <c:v>6.3616071428571423</c:v>
                </c:pt>
                <c:pt idx="5669">
                  <c:v>5.6919642857142856</c:v>
                </c:pt>
                <c:pt idx="5670">
                  <c:v>5.9151785714285712</c:v>
                </c:pt>
                <c:pt idx="5671">
                  <c:v>6.9196428571428568</c:v>
                </c:pt>
                <c:pt idx="5672">
                  <c:v>7.9241071428571423</c:v>
                </c:pt>
                <c:pt idx="5673">
                  <c:v>8.8169642857142847</c:v>
                </c:pt>
                <c:pt idx="5674">
                  <c:v>9.709821428571427</c:v>
                </c:pt>
                <c:pt idx="5675">
                  <c:v>10.267857142857142</c:v>
                </c:pt>
                <c:pt idx="5676">
                  <c:v>10.714285714285714</c:v>
                </c:pt>
                <c:pt idx="5677">
                  <c:v>10.714285714285714</c:v>
                </c:pt>
                <c:pt idx="5678">
                  <c:v>10.714285714285714</c:v>
                </c:pt>
                <c:pt idx="5679">
                  <c:v>10.267857142857142</c:v>
                </c:pt>
                <c:pt idx="5680">
                  <c:v>10.044642857142856</c:v>
                </c:pt>
                <c:pt idx="5681">
                  <c:v>9.4866071428571423</c:v>
                </c:pt>
                <c:pt idx="5682">
                  <c:v>8.928571428571427</c:v>
                </c:pt>
                <c:pt idx="5683">
                  <c:v>8.2589285714285712</c:v>
                </c:pt>
                <c:pt idx="5684">
                  <c:v>7.3660714285714279</c:v>
                </c:pt>
                <c:pt idx="5685">
                  <c:v>6.6964285714285712</c:v>
                </c:pt>
                <c:pt idx="5686">
                  <c:v>6.3616071428571423</c:v>
                </c:pt>
                <c:pt idx="5687">
                  <c:v>6.2499999999999991</c:v>
                </c:pt>
                <c:pt idx="5688">
                  <c:v>6.2499999999999991</c:v>
                </c:pt>
                <c:pt idx="5689">
                  <c:v>6.6964285714285712</c:v>
                </c:pt>
                <c:pt idx="5690">
                  <c:v>7.1428571428571423</c:v>
                </c:pt>
                <c:pt idx="5691">
                  <c:v>7.5892857142857135</c:v>
                </c:pt>
                <c:pt idx="5692">
                  <c:v>8.0357142857142847</c:v>
                </c:pt>
                <c:pt idx="5693">
                  <c:v>8.2589285714285712</c:v>
                </c:pt>
                <c:pt idx="5694">
                  <c:v>8.59375</c:v>
                </c:pt>
                <c:pt idx="5695">
                  <c:v>8.7053571428571423</c:v>
                </c:pt>
                <c:pt idx="5696">
                  <c:v>8.8169642857142847</c:v>
                </c:pt>
                <c:pt idx="5697">
                  <c:v>8.928571428571427</c:v>
                </c:pt>
                <c:pt idx="5698">
                  <c:v>8.928571428571427</c:v>
                </c:pt>
                <c:pt idx="5699">
                  <c:v>8.8169642857142847</c:v>
                </c:pt>
                <c:pt idx="5700">
                  <c:v>8.59375</c:v>
                </c:pt>
                <c:pt idx="5701">
                  <c:v>8.0357142857142847</c:v>
                </c:pt>
                <c:pt idx="5702">
                  <c:v>7.3660714285714279</c:v>
                </c:pt>
                <c:pt idx="5703">
                  <c:v>6.4732142857142847</c:v>
                </c:pt>
                <c:pt idx="5704">
                  <c:v>6.0267857142857135</c:v>
                </c:pt>
                <c:pt idx="5705">
                  <c:v>6.6964285714285712</c:v>
                </c:pt>
                <c:pt idx="5706">
                  <c:v>7.5892857142857135</c:v>
                </c:pt>
                <c:pt idx="5707">
                  <c:v>8.2589285714285712</c:v>
                </c:pt>
                <c:pt idx="5708">
                  <c:v>8.928571428571427</c:v>
                </c:pt>
                <c:pt idx="5709">
                  <c:v>9.3749999999999982</c:v>
                </c:pt>
                <c:pt idx="5710">
                  <c:v>9.5982142857142847</c:v>
                </c:pt>
                <c:pt idx="5711">
                  <c:v>9.8214285714285712</c:v>
                </c:pt>
                <c:pt idx="5712">
                  <c:v>10.156249999999998</c:v>
                </c:pt>
                <c:pt idx="5713">
                  <c:v>10.267857142857142</c:v>
                </c:pt>
                <c:pt idx="5714">
                  <c:v>10.602678571428571</c:v>
                </c:pt>
                <c:pt idx="5715">
                  <c:v>10.714285714285714</c:v>
                </c:pt>
                <c:pt idx="5716">
                  <c:v>10.714285714285714</c:v>
                </c:pt>
                <c:pt idx="5717">
                  <c:v>10.491071428571427</c:v>
                </c:pt>
                <c:pt idx="5718">
                  <c:v>10.044642857142856</c:v>
                </c:pt>
                <c:pt idx="5719">
                  <c:v>9.4866071428571423</c:v>
                </c:pt>
                <c:pt idx="5720">
                  <c:v>8.7053571428571423</c:v>
                </c:pt>
                <c:pt idx="5721">
                  <c:v>7.9241071428571423</c:v>
                </c:pt>
                <c:pt idx="5722">
                  <c:v>7.3660714285714279</c:v>
                </c:pt>
                <c:pt idx="5723">
                  <c:v>6.9196428571428568</c:v>
                </c:pt>
                <c:pt idx="5724">
                  <c:v>6.4732142857142847</c:v>
                </c:pt>
                <c:pt idx="5725">
                  <c:v>6.1383928571428568</c:v>
                </c:pt>
                <c:pt idx="5726">
                  <c:v>6.1383928571428568</c:v>
                </c:pt>
                <c:pt idx="5727">
                  <c:v>6.3616071428571423</c:v>
                </c:pt>
                <c:pt idx="5728">
                  <c:v>6.9196428571428568</c:v>
                </c:pt>
                <c:pt idx="5729">
                  <c:v>7.7008928571428568</c:v>
                </c:pt>
                <c:pt idx="5730">
                  <c:v>8.147321428571427</c:v>
                </c:pt>
                <c:pt idx="5731">
                  <c:v>8.147321428571427</c:v>
                </c:pt>
                <c:pt idx="5732">
                  <c:v>8.0357142857142847</c:v>
                </c:pt>
                <c:pt idx="5733">
                  <c:v>7.5892857142857135</c:v>
                </c:pt>
                <c:pt idx="5734">
                  <c:v>7.3660714285714279</c:v>
                </c:pt>
                <c:pt idx="5735">
                  <c:v>6.8080357142857135</c:v>
                </c:pt>
                <c:pt idx="5736">
                  <c:v>6.1383928571428568</c:v>
                </c:pt>
                <c:pt idx="5737">
                  <c:v>6.5848214285714279</c:v>
                </c:pt>
                <c:pt idx="5738">
                  <c:v>7.1428571428571423</c:v>
                </c:pt>
                <c:pt idx="5739">
                  <c:v>7.5892857142857135</c:v>
                </c:pt>
                <c:pt idx="5740">
                  <c:v>7.4776785714285703</c:v>
                </c:pt>
                <c:pt idx="5741">
                  <c:v>7.4776785714285703</c:v>
                </c:pt>
                <c:pt idx="5742">
                  <c:v>7.2544642857142847</c:v>
                </c:pt>
                <c:pt idx="5743">
                  <c:v>7.2544642857142847</c:v>
                </c:pt>
                <c:pt idx="5744">
                  <c:v>7.1428571428571423</c:v>
                </c:pt>
                <c:pt idx="5745">
                  <c:v>6.8080357142857135</c:v>
                </c:pt>
                <c:pt idx="5746">
                  <c:v>6.3616071428571423</c:v>
                </c:pt>
                <c:pt idx="5747">
                  <c:v>6.1383928571428568</c:v>
                </c:pt>
                <c:pt idx="5748">
                  <c:v>6.6964285714285712</c:v>
                </c:pt>
                <c:pt idx="5749">
                  <c:v>7.0312499999999991</c:v>
                </c:pt>
                <c:pt idx="5750">
                  <c:v>7.3660714285714279</c:v>
                </c:pt>
                <c:pt idx="5751">
                  <c:v>7.1428571428571423</c:v>
                </c:pt>
                <c:pt idx="5752">
                  <c:v>7.0312499999999991</c:v>
                </c:pt>
                <c:pt idx="5753">
                  <c:v>6.8080357142857135</c:v>
                </c:pt>
                <c:pt idx="5754">
                  <c:v>6.6964285714285712</c:v>
                </c:pt>
                <c:pt idx="5755">
                  <c:v>6.6964285714285712</c:v>
                </c:pt>
                <c:pt idx="5756">
                  <c:v>6.6964285714285712</c:v>
                </c:pt>
                <c:pt idx="5757">
                  <c:v>6.9196428571428568</c:v>
                </c:pt>
                <c:pt idx="5758">
                  <c:v>6.9196428571428568</c:v>
                </c:pt>
                <c:pt idx="5759">
                  <c:v>6.9196428571428568</c:v>
                </c:pt>
                <c:pt idx="5760">
                  <c:v>6.5848214285714279</c:v>
                </c:pt>
                <c:pt idx="5761">
                  <c:v>6.4732142857142847</c:v>
                </c:pt>
                <c:pt idx="5762">
                  <c:v>6.2499999999999991</c:v>
                </c:pt>
                <c:pt idx="5763">
                  <c:v>6.2499999999999991</c:v>
                </c:pt>
                <c:pt idx="5764">
                  <c:v>6.4732142857142847</c:v>
                </c:pt>
                <c:pt idx="5765">
                  <c:v>6.8080357142857135</c:v>
                </c:pt>
                <c:pt idx="5766">
                  <c:v>7.1428571428571423</c:v>
                </c:pt>
                <c:pt idx="5767">
                  <c:v>7.7008928571428568</c:v>
                </c:pt>
                <c:pt idx="5768">
                  <c:v>7.9241071428571423</c:v>
                </c:pt>
                <c:pt idx="5769">
                  <c:v>7.9241071428571423</c:v>
                </c:pt>
                <c:pt idx="5770">
                  <c:v>7.7008928571428568</c:v>
                </c:pt>
                <c:pt idx="5771">
                  <c:v>7.3660714285714279</c:v>
                </c:pt>
                <c:pt idx="5772">
                  <c:v>6.9196428571428568</c:v>
                </c:pt>
                <c:pt idx="5773">
                  <c:v>6.4732142857142847</c:v>
                </c:pt>
                <c:pt idx="5774">
                  <c:v>6.0267857142857135</c:v>
                </c:pt>
                <c:pt idx="5775">
                  <c:v>5.8035714285714279</c:v>
                </c:pt>
                <c:pt idx="5776">
                  <c:v>6.1383928571428568</c:v>
                </c:pt>
                <c:pt idx="5777">
                  <c:v>6.6964285714285712</c:v>
                </c:pt>
                <c:pt idx="5778">
                  <c:v>7.2544642857142847</c:v>
                </c:pt>
                <c:pt idx="5779">
                  <c:v>7.9241071428571423</c:v>
                </c:pt>
                <c:pt idx="5780">
                  <c:v>8.2589285714285712</c:v>
                </c:pt>
                <c:pt idx="5781">
                  <c:v>8.7053571428571423</c:v>
                </c:pt>
                <c:pt idx="5782">
                  <c:v>8.8169642857142847</c:v>
                </c:pt>
                <c:pt idx="5783">
                  <c:v>8.928571428571427</c:v>
                </c:pt>
                <c:pt idx="5784">
                  <c:v>8.8169642857142847</c:v>
                </c:pt>
                <c:pt idx="5785">
                  <c:v>8.2589285714285712</c:v>
                </c:pt>
                <c:pt idx="5786">
                  <c:v>7.3660714285714279</c:v>
                </c:pt>
                <c:pt idx="5787">
                  <c:v>7.0312499999999991</c:v>
                </c:pt>
                <c:pt idx="5788">
                  <c:v>6.2499999999999991</c:v>
                </c:pt>
                <c:pt idx="5789">
                  <c:v>6.0267857142857135</c:v>
                </c:pt>
                <c:pt idx="5790">
                  <c:v>6.3616071428571423</c:v>
                </c:pt>
                <c:pt idx="5791">
                  <c:v>6.8080357142857135</c:v>
                </c:pt>
                <c:pt idx="5792">
                  <c:v>7.3660714285714279</c:v>
                </c:pt>
                <c:pt idx="5793">
                  <c:v>7.7008928571428568</c:v>
                </c:pt>
                <c:pt idx="5794">
                  <c:v>7.8124999999999991</c:v>
                </c:pt>
                <c:pt idx="5795">
                  <c:v>7.8124999999999991</c:v>
                </c:pt>
                <c:pt idx="5796">
                  <c:v>7.4776785714285703</c:v>
                </c:pt>
                <c:pt idx="5797">
                  <c:v>7.2544642857142847</c:v>
                </c:pt>
                <c:pt idx="5798">
                  <c:v>6.6964285714285712</c:v>
                </c:pt>
                <c:pt idx="5799">
                  <c:v>6.2499999999999991</c:v>
                </c:pt>
                <c:pt idx="5800">
                  <c:v>5.8035714285714279</c:v>
                </c:pt>
                <c:pt idx="5801">
                  <c:v>5.9151785714285712</c:v>
                </c:pt>
                <c:pt idx="5802">
                  <c:v>6.2499999999999991</c:v>
                </c:pt>
                <c:pt idx="5803">
                  <c:v>6.4732142857142847</c:v>
                </c:pt>
                <c:pt idx="5804">
                  <c:v>6.6964285714285712</c:v>
                </c:pt>
                <c:pt idx="5805">
                  <c:v>7.1428571428571423</c:v>
                </c:pt>
                <c:pt idx="5806">
                  <c:v>7.4776785714285703</c:v>
                </c:pt>
                <c:pt idx="5807">
                  <c:v>8.0357142857142847</c:v>
                </c:pt>
                <c:pt idx="5808">
                  <c:v>8.3705357142857135</c:v>
                </c:pt>
                <c:pt idx="5809">
                  <c:v>8.59375</c:v>
                </c:pt>
                <c:pt idx="5810">
                  <c:v>8.59375</c:v>
                </c:pt>
                <c:pt idx="5811">
                  <c:v>8.4821428571428559</c:v>
                </c:pt>
                <c:pt idx="5812">
                  <c:v>8.2589285714285712</c:v>
                </c:pt>
                <c:pt idx="5813">
                  <c:v>7.9241071428571423</c:v>
                </c:pt>
                <c:pt idx="5814">
                  <c:v>7.5892857142857135</c:v>
                </c:pt>
                <c:pt idx="5815">
                  <c:v>7.1428571428571423</c:v>
                </c:pt>
                <c:pt idx="5816">
                  <c:v>6.6964285714285712</c:v>
                </c:pt>
                <c:pt idx="5817">
                  <c:v>6.1383928571428568</c:v>
                </c:pt>
                <c:pt idx="5818">
                  <c:v>5.8035714285714279</c:v>
                </c:pt>
                <c:pt idx="5819">
                  <c:v>6.0267857142857135</c:v>
                </c:pt>
                <c:pt idx="5820">
                  <c:v>6.4732142857142847</c:v>
                </c:pt>
                <c:pt idx="5821">
                  <c:v>6.9196428571428568</c:v>
                </c:pt>
                <c:pt idx="5822">
                  <c:v>7.1428571428571423</c:v>
                </c:pt>
                <c:pt idx="5823">
                  <c:v>7.7008928571428568</c:v>
                </c:pt>
                <c:pt idx="5824">
                  <c:v>8.147321428571427</c:v>
                </c:pt>
                <c:pt idx="5825">
                  <c:v>8.3705357142857135</c:v>
                </c:pt>
                <c:pt idx="5826">
                  <c:v>8.59375</c:v>
                </c:pt>
                <c:pt idx="5827">
                  <c:v>8.7053571428571423</c:v>
                </c:pt>
                <c:pt idx="5828">
                  <c:v>8.59375</c:v>
                </c:pt>
                <c:pt idx="5829">
                  <c:v>8.4821428571428559</c:v>
                </c:pt>
                <c:pt idx="5830">
                  <c:v>8.2589285714285712</c:v>
                </c:pt>
                <c:pt idx="5831">
                  <c:v>7.7008928571428568</c:v>
                </c:pt>
                <c:pt idx="5832">
                  <c:v>7.2544642857142847</c:v>
                </c:pt>
                <c:pt idx="5833">
                  <c:v>6.5848214285714279</c:v>
                </c:pt>
                <c:pt idx="5834">
                  <c:v>6.0267857142857135</c:v>
                </c:pt>
                <c:pt idx="5835">
                  <c:v>5.9151785714285712</c:v>
                </c:pt>
                <c:pt idx="5836">
                  <c:v>6.2499999999999991</c:v>
                </c:pt>
                <c:pt idx="5837">
                  <c:v>6.8080357142857135</c:v>
                </c:pt>
                <c:pt idx="5838">
                  <c:v>7.4776785714285703</c:v>
                </c:pt>
                <c:pt idx="5839">
                  <c:v>8.147321428571427</c:v>
                </c:pt>
                <c:pt idx="5840">
                  <c:v>8.59375</c:v>
                </c:pt>
                <c:pt idx="5841">
                  <c:v>8.928571428571427</c:v>
                </c:pt>
                <c:pt idx="5842">
                  <c:v>9.0401785714285712</c:v>
                </c:pt>
                <c:pt idx="5843">
                  <c:v>9.2633928571428559</c:v>
                </c:pt>
                <c:pt idx="5844">
                  <c:v>8.928571428571427</c:v>
                </c:pt>
                <c:pt idx="5845">
                  <c:v>8.4821428571428559</c:v>
                </c:pt>
                <c:pt idx="5846">
                  <c:v>7.9241071428571423</c:v>
                </c:pt>
                <c:pt idx="5847">
                  <c:v>7.1428571428571423</c:v>
                </c:pt>
                <c:pt idx="5848">
                  <c:v>6.3616071428571423</c:v>
                </c:pt>
                <c:pt idx="5849">
                  <c:v>5.8035714285714279</c:v>
                </c:pt>
                <c:pt idx="5850">
                  <c:v>5.8035714285714279</c:v>
                </c:pt>
                <c:pt idx="5851">
                  <c:v>6.3616071428571423</c:v>
                </c:pt>
                <c:pt idx="5852">
                  <c:v>6.9196428571428568</c:v>
                </c:pt>
                <c:pt idx="5853">
                  <c:v>7.3660714285714279</c:v>
                </c:pt>
                <c:pt idx="5854">
                  <c:v>7.5892857142857135</c:v>
                </c:pt>
                <c:pt idx="5855">
                  <c:v>7.4776785714285703</c:v>
                </c:pt>
                <c:pt idx="5856">
                  <c:v>7.1428571428571423</c:v>
                </c:pt>
                <c:pt idx="5857">
                  <c:v>6.6964285714285712</c:v>
                </c:pt>
                <c:pt idx="5858">
                  <c:v>6.2499999999999991</c:v>
                </c:pt>
                <c:pt idx="5859">
                  <c:v>6.1383928571428568</c:v>
                </c:pt>
                <c:pt idx="5860">
                  <c:v>6.1383928571428568</c:v>
                </c:pt>
                <c:pt idx="5861">
                  <c:v>6.5848214285714279</c:v>
                </c:pt>
                <c:pt idx="5862">
                  <c:v>6.9196428571428568</c:v>
                </c:pt>
                <c:pt idx="5863">
                  <c:v>7.0312499999999991</c:v>
                </c:pt>
                <c:pt idx="5864">
                  <c:v>7.0312499999999991</c:v>
                </c:pt>
                <c:pt idx="5865">
                  <c:v>6.9196428571428568</c:v>
                </c:pt>
                <c:pt idx="5866">
                  <c:v>6.6964285714285712</c:v>
                </c:pt>
                <c:pt idx="5867">
                  <c:v>6.2499999999999991</c:v>
                </c:pt>
                <c:pt idx="5868">
                  <c:v>6.4732142857142847</c:v>
                </c:pt>
                <c:pt idx="5869">
                  <c:v>6.9196428571428568</c:v>
                </c:pt>
                <c:pt idx="5870">
                  <c:v>7.4776785714285703</c:v>
                </c:pt>
                <c:pt idx="5871">
                  <c:v>7.9241071428571423</c:v>
                </c:pt>
                <c:pt idx="5872">
                  <c:v>7.9241071428571423</c:v>
                </c:pt>
                <c:pt idx="5873">
                  <c:v>7.5892857142857135</c:v>
                </c:pt>
                <c:pt idx="5874">
                  <c:v>7.1428571428571423</c:v>
                </c:pt>
                <c:pt idx="5875">
                  <c:v>6.3616071428571423</c:v>
                </c:pt>
                <c:pt idx="5876">
                  <c:v>6.0267857142857135</c:v>
                </c:pt>
                <c:pt idx="5877">
                  <c:v>6.6964285714285712</c:v>
                </c:pt>
                <c:pt idx="5878">
                  <c:v>7.7008928571428568</c:v>
                </c:pt>
                <c:pt idx="5879">
                  <c:v>8.7053571428571423</c:v>
                </c:pt>
                <c:pt idx="5880">
                  <c:v>9.4866071428571423</c:v>
                </c:pt>
                <c:pt idx="5881">
                  <c:v>10.044642857142856</c:v>
                </c:pt>
                <c:pt idx="5882">
                  <c:v>10.379464285714285</c:v>
                </c:pt>
                <c:pt idx="5883">
                  <c:v>10.491071428571427</c:v>
                </c:pt>
                <c:pt idx="5884">
                  <c:v>10.379464285714285</c:v>
                </c:pt>
                <c:pt idx="5885">
                  <c:v>9.709821428571427</c:v>
                </c:pt>
                <c:pt idx="5886">
                  <c:v>8.928571428571427</c:v>
                </c:pt>
                <c:pt idx="5887">
                  <c:v>8.0357142857142847</c:v>
                </c:pt>
                <c:pt idx="5888">
                  <c:v>7.0312499999999991</c:v>
                </c:pt>
                <c:pt idx="5889">
                  <c:v>6.0267857142857135</c:v>
                </c:pt>
                <c:pt idx="5890">
                  <c:v>6.0267857142857135</c:v>
                </c:pt>
                <c:pt idx="5891">
                  <c:v>6.6964285714285712</c:v>
                </c:pt>
                <c:pt idx="5892">
                  <c:v>8.147321428571427</c:v>
                </c:pt>
                <c:pt idx="5893">
                  <c:v>8.2589285714285712</c:v>
                </c:pt>
                <c:pt idx="5894">
                  <c:v>8.147321428571427</c:v>
                </c:pt>
                <c:pt idx="5895">
                  <c:v>7.8124999999999991</c:v>
                </c:pt>
                <c:pt idx="5896">
                  <c:v>7.4776785714285703</c:v>
                </c:pt>
                <c:pt idx="5897">
                  <c:v>7.0312499999999991</c:v>
                </c:pt>
                <c:pt idx="5898">
                  <c:v>6.8080357142857135</c:v>
                </c:pt>
                <c:pt idx="5899">
                  <c:v>6.5848214285714279</c:v>
                </c:pt>
                <c:pt idx="5900">
                  <c:v>6.2499999999999991</c:v>
                </c:pt>
                <c:pt idx="5901">
                  <c:v>6.1383928571428568</c:v>
                </c:pt>
                <c:pt idx="5902">
                  <c:v>5.9151785714285712</c:v>
                </c:pt>
                <c:pt idx="5903">
                  <c:v>6.2499999999999991</c:v>
                </c:pt>
                <c:pt idx="5904">
                  <c:v>6.4732142857142847</c:v>
                </c:pt>
                <c:pt idx="5905">
                  <c:v>7.0312499999999991</c:v>
                </c:pt>
                <c:pt idx="5906">
                  <c:v>7.8124999999999991</c:v>
                </c:pt>
                <c:pt idx="5907">
                  <c:v>8.59375</c:v>
                </c:pt>
                <c:pt idx="5908">
                  <c:v>9.3749999999999982</c:v>
                </c:pt>
                <c:pt idx="5909">
                  <c:v>10.044642857142856</c:v>
                </c:pt>
                <c:pt idx="5910">
                  <c:v>10.491071428571427</c:v>
                </c:pt>
                <c:pt idx="5911">
                  <c:v>10.491071428571427</c:v>
                </c:pt>
                <c:pt idx="5912">
                  <c:v>10.379464285714285</c:v>
                </c:pt>
                <c:pt idx="5913">
                  <c:v>10.044642857142856</c:v>
                </c:pt>
                <c:pt idx="5914">
                  <c:v>9.2633928571428559</c:v>
                </c:pt>
                <c:pt idx="5915">
                  <c:v>8.4821428571428559</c:v>
                </c:pt>
                <c:pt idx="5916">
                  <c:v>7.5892857142857135</c:v>
                </c:pt>
                <c:pt idx="5917">
                  <c:v>6.6964285714285712</c:v>
                </c:pt>
                <c:pt idx="5918">
                  <c:v>5.9151785714285712</c:v>
                </c:pt>
                <c:pt idx="5919">
                  <c:v>5.9151785714285712</c:v>
                </c:pt>
                <c:pt idx="5920">
                  <c:v>6.4732142857142847</c:v>
                </c:pt>
                <c:pt idx="5921">
                  <c:v>6.8080357142857135</c:v>
                </c:pt>
                <c:pt idx="5922">
                  <c:v>6.9196428571428568</c:v>
                </c:pt>
                <c:pt idx="5923">
                  <c:v>6.8080357142857135</c:v>
                </c:pt>
                <c:pt idx="5924">
                  <c:v>6.3616071428571423</c:v>
                </c:pt>
                <c:pt idx="5925">
                  <c:v>6.0267857142857135</c:v>
                </c:pt>
                <c:pt idx="5926">
                  <c:v>5.8035714285714279</c:v>
                </c:pt>
                <c:pt idx="5927">
                  <c:v>6.0267857142857135</c:v>
                </c:pt>
                <c:pt idx="5928">
                  <c:v>6.4732142857142847</c:v>
                </c:pt>
                <c:pt idx="5929">
                  <c:v>7.1428571428571423</c:v>
                </c:pt>
                <c:pt idx="5930">
                  <c:v>7.8124999999999991</c:v>
                </c:pt>
                <c:pt idx="5931">
                  <c:v>8.2589285714285712</c:v>
                </c:pt>
                <c:pt idx="5932">
                  <c:v>8.3705357142857135</c:v>
                </c:pt>
                <c:pt idx="5933">
                  <c:v>8.147321428571427</c:v>
                </c:pt>
                <c:pt idx="5934">
                  <c:v>7.9241071428571423</c:v>
                </c:pt>
                <c:pt idx="5935">
                  <c:v>7.2544642857142847</c:v>
                </c:pt>
                <c:pt idx="5936">
                  <c:v>6.6964285714285712</c:v>
                </c:pt>
                <c:pt idx="5937">
                  <c:v>6.1383928571428568</c:v>
                </c:pt>
                <c:pt idx="5938">
                  <c:v>6.5848214285714279</c:v>
                </c:pt>
                <c:pt idx="5939">
                  <c:v>7.0312499999999991</c:v>
                </c:pt>
                <c:pt idx="5940">
                  <c:v>7.3660714285714279</c:v>
                </c:pt>
                <c:pt idx="5941">
                  <c:v>7.4776785714285703</c:v>
                </c:pt>
                <c:pt idx="5942">
                  <c:v>7.4776785714285703</c:v>
                </c:pt>
                <c:pt idx="5943">
                  <c:v>7.1428571428571423</c:v>
                </c:pt>
                <c:pt idx="5944">
                  <c:v>6.5848214285714279</c:v>
                </c:pt>
                <c:pt idx="5945">
                  <c:v>6.1383928571428568</c:v>
                </c:pt>
                <c:pt idx="5946">
                  <c:v>6.4732142857142847</c:v>
                </c:pt>
                <c:pt idx="5947">
                  <c:v>6.9196428571428568</c:v>
                </c:pt>
                <c:pt idx="5948">
                  <c:v>7.4776785714285703</c:v>
                </c:pt>
                <c:pt idx="5949">
                  <c:v>7.9241071428571423</c:v>
                </c:pt>
                <c:pt idx="5950">
                  <c:v>8.147321428571427</c:v>
                </c:pt>
                <c:pt idx="5951">
                  <c:v>8.0357142857142847</c:v>
                </c:pt>
                <c:pt idx="5952">
                  <c:v>7.9241071428571423</c:v>
                </c:pt>
                <c:pt idx="5953">
                  <c:v>7.7008928571428568</c:v>
                </c:pt>
                <c:pt idx="5954">
                  <c:v>7.4776785714285703</c:v>
                </c:pt>
                <c:pt idx="5955">
                  <c:v>7.2544642857142847</c:v>
                </c:pt>
                <c:pt idx="5956">
                  <c:v>6.9196428571428568</c:v>
                </c:pt>
                <c:pt idx="5957">
                  <c:v>6.3616071428571423</c:v>
                </c:pt>
                <c:pt idx="5958">
                  <c:v>6.0267857142857135</c:v>
                </c:pt>
                <c:pt idx="5959">
                  <c:v>5.9151785714285712</c:v>
                </c:pt>
                <c:pt idx="5960">
                  <c:v>6.0267857142857135</c:v>
                </c:pt>
                <c:pt idx="5961">
                  <c:v>7.5892857142857135</c:v>
                </c:pt>
                <c:pt idx="5962">
                  <c:v>8.3705357142857135</c:v>
                </c:pt>
                <c:pt idx="5963">
                  <c:v>8.8169642857142847</c:v>
                </c:pt>
                <c:pt idx="5964">
                  <c:v>9.2633928571428559</c:v>
                </c:pt>
                <c:pt idx="5965">
                  <c:v>9.5982142857142847</c:v>
                </c:pt>
                <c:pt idx="5966">
                  <c:v>10.044642857142856</c:v>
                </c:pt>
                <c:pt idx="5967">
                  <c:v>10.267857142857142</c:v>
                </c:pt>
                <c:pt idx="5968">
                  <c:v>10.044642857142856</c:v>
                </c:pt>
                <c:pt idx="5969">
                  <c:v>9.709821428571427</c:v>
                </c:pt>
                <c:pt idx="5970">
                  <c:v>9.0401785714285712</c:v>
                </c:pt>
                <c:pt idx="5971">
                  <c:v>8.2589285714285712</c:v>
                </c:pt>
                <c:pt idx="5972">
                  <c:v>7.1428571428571423</c:v>
                </c:pt>
                <c:pt idx="5973">
                  <c:v>7.5892857142857135</c:v>
                </c:pt>
                <c:pt idx="5974">
                  <c:v>8.147321428571427</c:v>
                </c:pt>
                <c:pt idx="5975">
                  <c:v>8.3705357142857135</c:v>
                </c:pt>
                <c:pt idx="5976">
                  <c:v>8.3705357142857135</c:v>
                </c:pt>
                <c:pt idx="5977">
                  <c:v>8.2589285714285712</c:v>
                </c:pt>
                <c:pt idx="5978">
                  <c:v>7.7008928571428568</c:v>
                </c:pt>
                <c:pt idx="5979">
                  <c:v>6.8080357142857135</c:v>
                </c:pt>
                <c:pt idx="5980">
                  <c:v>6.2499999999999991</c:v>
                </c:pt>
                <c:pt idx="5981">
                  <c:v>6.2499999999999991</c:v>
                </c:pt>
                <c:pt idx="5982">
                  <c:v>6.3616071428571423</c:v>
                </c:pt>
                <c:pt idx="5983">
                  <c:v>6.8080357142857135</c:v>
                </c:pt>
                <c:pt idx="5984">
                  <c:v>7.1428571428571423</c:v>
                </c:pt>
                <c:pt idx="5985">
                  <c:v>7.5892857142857135</c:v>
                </c:pt>
                <c:pt idx="5986">
                  <c:v>7.5892857142857135</c:v>
                </c:pt>
                <c:pt idx="5987">
                  <c:v>7.4776785714285703</c:v>
                </c:pt>
                <c:pt idx="5988">
                  <c:v>6.9196428571428568</c:v>
                </c:pt>
                <c:pt idx="5989">
                  <c:v>6.2499999999999991</c:v>
                </c:pt>
                <c:pt idx="5990">
                  <c:v>5.6919642857142856</c:v>
                </c:pt>
                <c:pt idx="5991">
                  <c:v>6.1383928571428568</c:v>
                </c:pt>
                <c:pt idx="5992">
                  <c:v>7.1428571428571423</c:v>
                </c:pt>
                <c:pt idx="5993">
                  <c:v>8.0357142857142847</c:v>
                </c:pt>
                <c:pt idx="5994">
                  <c:v>8.8169642857142847</c:v>
                </c:pt>
                <c:pt idx="5995">
                  <c:v>9.709821428571427</c:v>
                </c:pt>
                <c:pt idx="5996">
                  <c:v>10.379464285714285</c:v>
                </c:pt>
                <c:pt idx="5997">
                  <c:v>10.825892857142856</c:v>
                </c:pt>
                <c:pt idx="5998">
                  <c:v>11.272321428571427</c:v>
                </c:pt>
                <c:pt idx="5999">
                  <c:v>11.383928571428571</c:v>
                </c:pt>
                <c:pt idx="6000">
                  <c:v>11.160714285714285</c:v>
                </c:pt>
                <c:pt idx="6001">
                  <c:v>11.272321428571427</c:v>
                </c:pt>
                <c:pt idx="6002">
                  <c:v>11.160714285714285</c:v>
                </c:pt>
                <c:pt idx="6003">
                  <c:v>11.160714285714285</c:v>
                </c:pt>
                <c:pt idx="6004">
                  <c:v>11.160714285714285</c:v>
                </c:pt>
                <c:pt idx="6005">
                  <c:v>11.049107142857142</c:v>
                </c:pt>
                <c:pt idx="6006">
                  <c:v>10.825892857142856</c:v>
                </c:pt>
                <c:pt idx="6007">
                  <c:v>10.602678571428571</c:v>
                </c:pt>
                <c:pt idx="6008">
                  <c:v>10.044642857142856</c:v>
                </c:pt>
                <c:pt idx="6009">
                  <c:v>9.5982142857142847</c:v>
                </c:pt>
                <c:pt idx="6010">
                  <c:v>8.59375</c:v>
                </c:pt>
                <c:pt idx="6011">
                  <c:v>7.4776785714285703</c:v>
                </c:pt>
                <c:pt idx="6012">
                  <c:v>6.4732142857142847</c:v>
                </c:pt>
                <c:pt idx="6013">
                  <c:v>5.9151785714285712</c:v>
                </c:pt>
                <c:pt idx="6014">
                  <c:v>5.9151785714285712</c:v>
                </c:pt>
                <c:pt idx="6015">
                  <c:v>6.4732142857142847</c:v>
                </c:pt>
                <c:pt idx="6016">
                  <c:v>7.0312499999999991</c:v>
                </c:pt>
                <c:pt idx="6017">
                  <c:v>7.8124999999999991</c:v>
                </c:pt>
                <c:pt idx="6018">
                  <c:v>8.7053571428571423</c:v>
                </c:pt>
                <c:pt idx="6019">
                  <c:v>9.5982142857142847</c:v>
                </c:pt>
                <c:pt idx="6020">
                  <c:v>10.825892857142856</c:v>
                </c:pt>
                <c:pt idx="6021">
                  <c:v>11.718749999999998</c:v>
                </c:pt>
                <c:pt idx="6022">
                  <c:v>12.276785714285714</c:v>
                </c:pt>
                <c:pt idx="6023">
                  <c:v>12.276785714285714</c:v>
                </c:pt>
                <c:pt idx="6024">
                  <c:v>12.165178571428569</c:v>
                </c:pt>
                <c:pt idx="6025">
                  <c:v>12.053571428571427</c:v>
                </c:pt>
                <c:pt idx="6026">
                  <c:v>12.276785714285714</c:v>
                </c:pt>
                <c:pt idx="6027">
                  <c:v>12.165178571428569</c:v>
                </c:pt>
                <c:pt idx="6028">
                  <c:v>11.718749999999998</c:v>
                </c:pt>
                <c:pt idx="6029">
                  <c:v>10.825892857142856</c:v>
                </c:pt>
                <c:pt idx="6030">
                  <c:v>10.044642857142856</c:v>
                </c:pt>
                <c:pt idx="6031">
                  <c:v>8.928571428571427</c:v>
                </c:pt>
                <c:pt idx="6032">
                  <c:v>8.0357142857142847</c:v>
                </c:pt>
                <c:pt idx="6033">
                  <c:v>7.2544642857142847</c:v>
                </c:pt>
                <c:pt idx="6034">
                  <c:v>6.8080357142857135</c:v>
                </c:pt>
                <c:pt idx="6035">
                  <c:v>6.2499999999999991</c:v>
                </c:pt>
                <c:pt idx="6036">
                  <c:v>5.8035714285714279</c:v>
                </c:pt>
                <c:pt idx="6037">
                  <c:v>5.6919642857142856</c:v>
                </c:pt>
                <c:pt idx="6038">
                  <c:v>6.2499999999999991</c:v>
                </c:pt>
                <c:pt idx="6039">
                  <c:v>7.3660714285714279</c:v>
                </c:pt>
                <c:pt idx="6040">
                  <c:v>8.3705357142857135</c:v>
                </c:pt>
                <c:pt idx="6041">
                  <c:v>8.7053571428571423</c:v>
                </c:pt>
                <c:pt idx="6042">
                  <c:v>9.0401785714285712</c:v>
                </c:pt>
                <c:pt idx="6043">
                  <c:v>9.3749999999999982</c:v>
                </c:pt>
                <c:pt idx="6044">
                  <c:v>9.4866071428571423</c:v>
                </c:pt>
                <c:pt idx="6045">
                  <c:v>9.709821428571427</c:v>
                </c:pt>
                <c:pt idx="6046">
                  <c:v>9.8214285714285712</c:v>
                </c:pt>
                <c:pt idx="6047">
                  <c:v>10.044642857142856</c:v>
                </c:pt>
                <c:pt idx="6048">
                  <c:v>10.267857142857142</c:v>
                </c:pt>
                <c:pt idx="6049">
                  <c:v>10.602678571428571</c:v>
                </c:pt>
                <c:pt idx="6050">
                  <c:v>11.049107142857142</c:v>
                </c:pt>
                <c:pt idx="6051">
                  <c:v>11.495535714285714</c:v>
                </c:pt>
                <c:pt idx="6052">
                  <c:v>11.941964285714285</c:v>
                </c:pt>
                <c:pt idx="6053">
                  <c:v>12.499999999999998</c:v>
                </c:pt>
                <c:pt idx="6054">
                  <c:v>12.946428571428569</c:v>
                </c:pt>
                <c:pt idx="6055">
                  <c:v>13.169642857142856</c:v>
                </c:pt>
                <c:pt idx="6056">
                  <c:v>13.392857142857142</c:v>
                </c:pt>
                <c:pt idx="6057">
                  <c:v>13.504464285714285</c:v>
                </c:pt>
                <c:pt idx="6058">
                  <c:v>13.392857142857142</c:v>
                </c:pt>
                <c:pt idx="6059">
                  <c:v>13.281249999999998</c:v>
                </c:pt>
                <c:pt idx="6060">
                  <c:v>13.058035714285714</c:v>
                </c:pt>
                <c:pt idx="6061">
                  <c:v>12.723214285714285</c:v>
                </c:pt>
                <c:pt idx="6062">
                  <c:v>12.388392857142856</c:v>
                </c:pt>
                <c:pt idx="6063">
                  <c:v>11.941964285714285</c:v>
                </c:pt>
                <c:pt idx="6064">
                  <c:v>11.383928571428571</c:v>
                </c:pt>
                <c:pt idx="6065">
                  <c:v>10.937499999999998</c:v>
                </c:pt>
                <c:pt idx="6066">
                  <c:v>10.602678571428571</c:v>
                </c:pt>
                <c:pt idx="6067">
                  <c:v>10.156249999999998</c:v>
                </c:pt>
                <c:pt idx="6068">
                  <c:v>9.709821428571427</c:v>
                </c:pt>
                <c:pt idx="6069">
                  <c:v>9.2633928571428559</c:v>
                </c:pt>
                <c:pt idx="6070">
                  <c:v>8.928571428571427</c:v>
                </c:pt>
                <c:pt idx="6071">
                  <c:v>8.4821428571428559</c:v>
                </c:pt>
                <c:pt idx="6072">
                  <c:v>8.2589285714285712</c:v>
                </c:pt>
                <c:pt idx="6073">
                  <c:v>8.0357142857142847</c:v>
                </c:pt>
                <c:pt idx="6074">
                  <c:v>7.8124999999999991</c:v>
                </c:pt>
                <c:pt idx="6075">
                  <c:v>7.3660714285714279</c:v>
                </c:pt>
                <c:pt idx="6076">
                  <c:v>7.1428571428571423</c:v>
                </c:pt>
                <c:pt idx="6077">
                  <c:v>7.1428571428571423</c:v>
                </c:pt>
                <c:pt idx="6078">
                  <c:v>7.1428571428571423</c:v>
                </c:pt>
                <c:pt idx="6079">
                  <c:v>7.2544642857142847</c:v>
                </c:pt>
                <c:pt idx="6080">
                  <c:v>7.3660714285714279</c:v>
                </c:pt>
                <c:pt idx="6081">
                  <c:v>7.3660714285714279</c:v>
                </c:pt>
                <c:pt idx="6082">
                  <c:v>7.7008928571428568</c:v>
                </c:pt>
                <c:pt idx="6083">
                  <c:v>8.147321428571427</c:v>
                </c:pt>
                <c:pt idx="6084">
                  <c:v>8.7053571428571423</c:v>
                </c:pt>
                <c:pt idx="6085">
                  <c:v>9.5982142857142847</c:v>
                </c:pt>
                <c:pt idx="6086">
                  <c:v>10.379464285714285</c:v>
                </c:pt>
                <c:pt idx="6087">
                  <c:v>11.160714285714285</c:v>
                </c:pt>
                <c:pt idx="6088">
                  <c:v>12.165178571428569</c:v>
                </c:pt>
                <c:pt idx="6089">
                  <c:v>12.946428571428569</c:v>
                </c:pt>
                <c:pt idx="6090">
                  <c:v>13.392857142857142</c:v>
                </c:pt>
                <c:pt idx="6091">
                  <c:v>13.950892857142856</c:v>
                </c:pt>
                <c:pt idx="6092">
                  <c:v>13.950892857142856</c:v>
                </c:pt>
                <c:pt idx="6093">
                  <c:v>13.839285714285714</c:v>
                </c:pt>
                <c:pt idx="6094">
                  <c:v>13.727678571428569</c:v>
                </c:pt>
                <c:pt idx="6095">
                  <c:v>13.616071428571427</c:v>
                </c:pt>
                <c:pt idx="6096">
                  <c:v>13.616071428571427</c:v>
                </c:pt>
                <c:pt idx="6097">
                  <c:v>13.504464285714285</c:v>
                </c:pt>
                <c:pt idx="6098">
                  <c:v>13.058035714285714</c:v>
                </c:pt>
                <c:pt idx="6099">
                  <c:v>12.388392857142856</c:v>
                </c:pt>
                <c:pt idx="6100">
                  <c:v>11.607142857142856</c:v>
                </c:pt>
                <c:pt idx="6101">
                  <c:v>10.602678571428571</c:v>
                </c:pt>
                <c:pt idx="6102">
                  <c:v>9.709821428571427</c:v>
                </c:pt>
                <c:pt idx="6103">
                  <c:v>7.2544642857142847</c:v>
                </c:pt>
                <c:pt idx="6104">
                  <c:v>6.6964285714285712</c:v>
                </c:pt>
                <c:pt idx="6105">
                  <c:v>6.4732142857142847</c:v>
                </c:pt>
                <c:pt idx="6106">
                  <c:v>6.4732142857142847</c:v>
                </c:pt>
                <c:pt idx="6107">
                  <c:v>6.3616071428571423</c:v>
                </c:pt>
                <c:pt idx="6108">
                  <c:v>6.4732142857142847</c:v>
                </c:pt>
                <c:pt idx="6109">
                  <c:v>6.5848214285714279</c:v>
                </c:pt>
                <c:pt idx="6110">
                  <c:v>7.0312499999999991</c:v>
                </c:pt>
                <c:pt idx="6111">
                  <c:v>7.4776785714285703</c:v>
                </c:pt>
                <c:pt idx="6112">
                  <c:v>8.147321428571427</c:v>
                </c:pt>
                <c:pt idx="6113">
                  <c:v>9.0401785714285712</c:v>
                </c:pt>
                <c:pt idx="6114">
                  <c:v>9.709821428571427</c:v>
                </c:pt>
                <c:pt idx="6115">
                  <c:v>10.491071428571427</c:v>
                </c:pt>
                <c:pt idx="6116">
                  <c:v>10.937499999999998</c:v>
                </c:pt>
                <c:pt idx="6117">
                  <c:v>11.160714285714285</c:v>
                </c:pt>
                <c:pt idx="6118">
                  <c:v>10.937499999999998</c:v>
                </c:pt>
                <c:pt idx="6119">
                  <c:v>10.714285714285714</c:v>
                </c:pt>
                <c:pt idx="6120">
                  <c:v>10.602678571428571</c:v>
                </c:pt>
                <c:pt idx="6121">
                  <c:v>10.491071428571427</c:v>
                </c:pt>
                <c:pt idx="6122">
                  <c:v>10.267857142857142</c:v>
                </c:pt>
                <c:pt idx="6123">
                  <c:v>9.8214285714285712</c:v>
                </c:pt>
                <c:pt idx="6124">
                  <c:v>9.0401785714285712</c:v>
                </c:pt>
                <c:pt idx="6125">
                  <c:v>8.4821428571428559</c:v>
                </c:pt>
                <c:pt idx="6126">
                  <c:v>7.5892857142857135</c:v>
                </c:pt>
                <c:pt idx="6127">
                  <c:v>6.4732142857142847</c:v>
                </c:pt>
                <c:pt idx="6128">
                  <c:v>5.9151785714285712</c:v>
                </c:pt>
                <c:pt idx="6129">
                  <c:v>6.8080357142857135</c:v>
                </c:pt>
                <c:pt idx="6130">
                  <c:v>7.8124999999999991</c:v>
                </c:pt>
                <c:pt idx="6131">
                  <c:v>8.8169642857142847</c:v>
                </c:pt>
                <c:pt idx="6132">
                  <c:v>9.4866071428571423</c:v>
                </c:pt>
                <c:pt idx="6133">
                  <c:v>10.044642857142856</c:v>
                </c:pt>
                <c:pt idx="6134">
                  <c:v>10.156249999999998</c:v>
                </c:pt>
                <c:pt idx="6135">
                  <c:v>10.379464285714285</c:v>
                </c:pt>
                <c:pt idx="6136">
                  <c:v>10.491071428571427</c:v>
                </c:pt>
                <c:pt idx="6137">
                  <c:v>10.825892857142856</c:v>
                </c:pt>
                <c:pt idx="6138">
                  <c:v>10.825892857142856</c:v>
                </c:pt>
                <c:pt idx="6139">
                  <c:v>10.825892857142856</c:v>
                </c:pt>
                <c:pt idx="6140">
                  <c:v>10.714285714285714</c:v>
                </c:pt>
                <c:pt idx="6141">
                  <c:v>10.491071428571427</c:v>
                </c:pt>
                <c:pt idx="6142">
                  <c:v>10.044642857142856</c:v>
                </c:pt>
                <c:pt idx="6143">
                  <c:v>9.5982142857142847</c:v>
                </c:pt>
                <c:pt idx="6144">
                  <c:v>9.0401785714285712</c:v>
                </c:pt>
                <c:pt idx="6145">
                  <c:v>8.59375</c:v>
                </c:pt>
                <c:pt idx="6146">
                  <c:v>8.0357142857142847</c:v>
                </c:pt>
                <c:pt idx="6147">
                  <c:v>7.2544642857142847</c:v>
                </c:pt>
                <c:pt idx="6148">
                  <c:v>6.5848214285714279</c:v>
                </c:pt>
                <c:pt idx="6149">
                  <c:v>6.1383928571428568</c:v>
                </c:pt>
                <c:pt idx="6150">
                  <c:v>5.9151785714285712</c:v>
                </c:pt>
                <c:pt idx="6151">
                  <c:v>6.2499999999999991</c:v>
                </c:pt>
                <c:pt idx="6152">
                  <c:v>7.1428571428571423</c:v>
                </c:pt>
                <c:pt idx="6153">
                  <c:v>7.9241071428571423</c:v>
                </c:pt>
                <c:pt idx="6154">
                  <c:v>8.7053571428571423</c:v>
                </c:pt>
                <c:pt idx="6155">
                  <c:v>9.1517857142857135</c:v>
                </c:pt>
                <c:pt idx="6156">
                  <c:v>9.4866071428571423</c:v>
                </c:pt>
                <c:pt idx="6157">
                  <c:v>9.709821428571427</c:v>
                </c:pt>
                <c:pt idx="6158">
                  <c:v>9.8214285714285712</c:v>
                </c:pt>
                <c:pt idx="6159">
                  <c:v>10.156249999999998</c:v>
                </c:pt>
                <c:pt idx="6160">
                  <c:v>10.267857142857142</c:v>
                </c:pt>
                <c:pt idx="6161">
                  <c:v>10.156249999999998</c:v>
                </c:pt>
                <c:pt idx="6162">
                  <c:v>9.8214285714285712</c:v>
                </c:pt>
                <c:pt idx="6163">
                  <c:v>9.3749999999999982</c:v>
                </c:pt>
                <c:pt idx="6164">
                  <c:v>8.7053571428571423</c:v>
                </c:pt>
                <c:pt idx="6165">
                  <c:v>7.8124999999999991</c:v>
                </c:pt>
                <c:pt idx="6166">
                  <c:v>6.4732142857142847</c:v>
                </c:pt>
                <c:pt idx="6167">
                  <c:v>6.9196428571428568</c:v>
                </c:pt>
                <c:pt idx="6168">
                  <c:v>7.9241071428571423</c:v>
                </c:pt>
                <c:pt idx="6169">
                  <c:v>8.8169642857142847</c:v>
                </c:pt>
                <c:pt idx="6170">
                  <c:v>9.3749999999999982</c:v>
                </c:pt>
                <c:pt idx="6171">
                  <c:v>10.156249999999998</c:v>
                </c:pt>
                <c:pt idx="6172">
                  <c:v>10.491071428571427</c:v>
                </c:pt>
                <c:pt idx="6173">
                  <c:v>10.602678571428571</c:v>
                </c:pt>
                <c:pt idx="6174">
                  <c:v>10.825892857142856</c:v>
                </c:pt>
                <c:pt idx="6175">
                  <c:v>10.602678571428571</c:v>
                </c:pt>
                <c:pt idx="6176">
                  <c:v>10.267857142857142</c:v>
                </c:pt>
                <c:pt idx="6177">
                  <c:v>9.709821428571427</c:v>
                </c:pt>
                <c:pt idx="6178">
                  <c:v>9.0401785714285712</c:v>
                </c:pt>
                <c:pt idx="6179">
                  <c:v>8.7053571428571423</c:v>
                </c:pt>
                <c:pt idx="6180">
                  <c:v>8.4821428571428559</c:v>
                </c:pt>
                <c:pt idx="6181">
                  <c:v>8.59375</c:v>
                </c:pt>
                <c:pt idx="6182">
                  <c:v>8.8169642857142847</c:v>
                </c:pt>
                <c:pt idx="6183">
                  <c:v>8.8169642857142847</c:v>
                </c:pt>
                <c:pt idx="6184">
                  <c:v>8.4821428571428559</c:v>
                </c:pt>
                <c:pt idx="6185">
                  <c:v>7.9241071428571423</c:v>
                </c:pt>
                <c:pt idx="6186">
                  <c:v>7.1428571428571423</c:v>
                </c:pt>
                <c:pt idx="6187">
                  <c:v>6.0267857142857135</c:v>
                </c:pt>
                <c:pt idx="6188">
                  <c:v>5.8035714285714279</c:v>
                </c:pt>
                <c:pt idx="6189">
                  <c:v>6.5848214285714279</c:v>
                </c:pt>
                <c:pt idx="6190">
                  <c:v>7.8124999999999991</c:v>
                </c:pt>
                <c:pt idx="6191">
                  <c:v>8.8169642857142847</c:v>
                </c:pt>
                <c:pt idx="6192">
                  <c:v>9.8214285714285712</c:v>
                </c:pt>
                <c:pt idx="6193">
                  <c:v>10.267857142857142</c:v>
                </c:pt>
                <c:pt idx="6194">
                  <c:v>10.267857142857142</c:v>
                </c:pt>
                <c:pt idx="6195">
                  <c:v>10.044642857142856</c:v>
                </c:pt>
                <c:pt idx="6196">
                  <c:v>9.709821428571427</c:v>
                </c:pt>
                <c:pt idx="6197">
                  <c:v>9.2633928571428559</c:v>
                </c:pt>
                <c:pt idx="6198">
                  <c:v>8.3705357142857135</c:v>
                </c:pt>
                <c:pt idx="6199">
                  <c:v>7.4776785714285703</c:v>
                </c:pt>
                <c:pt idx="6200">
                  <c:v>6.3616071428571423</c:v>
                </c:pt>
                <c:pt idx="6201">
                  <c:v>6.6964285714285712</c:v>
                </c:pt>
                <c:pt idx="6202">
                  <c:v>7.3660714285714279</c:v>
                </c:pt>
                <c:pt idx="6203">
                  <c:v>7.8124999999999991</c:v>
                </c:pt>
                <c:pt idx="6204">
                  <c:v>7.9241071428571423</c:v>
                </c:pt>
                <c:pt idx="6205">
                  <c:v>7.7008928571428568</c:v>
                </c:pt>
                <c:pt idx="6206">
                  <c:v>7.9241071428571423</c:v>
                </c:pt>
                <c:pt idx="6207">
                  <c:v>7.9241071428571423</c:v>
                </c:pt>
                <c:pt idx="6208">
                  <c:v>7.9241071428571423</c:v>
                </c:pt>
                <c:pt idx="6209">
                  <c:v>7.7008928571428568</c:v>
                </c:pt>
                <c:pt idx="6210">
                  <c:v>7.2544642857142847</c:v>
                </c:pt>
                <c:pt idx="6211">
                  <c:v>7.2544642857142847</c:v>
                </c:pt>
                <c:pt idx="6212">
                  <c:v>7.1428571428571423</c:v>
                </c:pt>
                <c:pt idx="6213">
                  <c:v>6.9196428571428568</c:v>
                </c:pt>
                <c:pt idx="6214">
                  <c:v>6.6964285714285712</c:v>
                </c:pt>
                <c:pt idx="6215">
                  <c:v>6.3616071428571423</c:v>
                </c:pt>
                <c:pt idx="6216">
                  <c:v>6.3616071428571423</c:v>
                </c:pt>
                <c:pt idx="6217">
                  <c:v>6.6964285714285712</c:v>
                </c:pt>
                <c:pt idx="6218">
                  <c:v>6.9196428571428568</c:v>
                </c:pt>
                <c:pt idx="6219">
                  <c:v>7.5892857142857135</c:v>
                </c:pt>
                <c:pt idx="6220">
                  <c:v>8.3705357142857135</c:v>
                </c:pt>
                <c:pt idx="6221">
                  <c:v>9.2633928571428559</c:v>
                </c:pt>
                <c:pt idx="6222">
                  <c:v>10.267857142857142</c:v>
                </c:pt>
                <c:pt idx="6223">
                  <c:v>11.383928571428571</c:v>
                </c:pt>
                <c:pt idx="6224">
                  <c:v>12.499999999999998</c:v>
                </c:pt>
                <c:pt idx="6225">
                  <c:v>13.504464285714285</c:v>
                </c:pt>
                <c:pt idx="6226">
                  <c:v>14.397321428571427</c:v>
                </c:pt>
                <c:pt idx="6227">
                  <c:v>15.066964285714285</c:v>
                </c:pt>
                <c:pt idx="6228">
                  <c:v>15.624999999999998</c:v>
                </c:pt>
                <c:pt idx="6229">
                  <c:v>16.071428571428569</c:v>
                </c:pt>
                <c:pt idx="6230">
                  <c:v>16.40625</c:v>
                </c:pt>
                <c:pt idx="6231">
                  <c:v>16.629464285714285</c:v>
                </c:pt>
                <c:pt idx="6232">
                  <c:v>16.852678571428569</c:v>
                </c:pt>
                <c:pt idx="6233">
                  <c:v>16.964285714285712</c:v>
                </c:pt>
                <c:pt idx="6234">
                  <c:v>17.075892857142854</c:v>
                </c:pt>
                <c:pt idx="6235">
                  <c:v>17.075892857142854</c:v>
                </c:pt>
                <c:pt idx="6236">
                  <c:v>16.852678571428569</c:v>
                </c:pt>
                <c:pt idx="6237">
                  <c:v>16.40625</c:v>
                </c:pt>
                <c:pt idx="6238">
                  <c:v>15.848214285714285</c:v>
                </c:pt>
                <c:pt idx="6239">
                  <c:v>14.955357142857141</c:v>
                </c:pt>
                <c:pt idx="6240">
                  <c:v>14.285714285714285</c:v>
                </c:pt>
                <c:pt idx="6241">
                  <c:v>13.504464285714285</c:v>
                </c:pt>
                <c:pt idx="6242">
                  <c:v>12.946428571428569</c:v>
                </c:pt>
                <c:pt idx="6243">
                  <c:v>12.053571428571427</c:v>
                </c:pt>
                <c:pt idx="6244">
                  <c:v>11.383928571428571</c:v>
                </c:pt>
                <c:pt idx="6245">
                  <c:v>10.602678571428571</c:v>
                </c:pt>
                <c:pt idx="6246">
                  <c:v>10.044642857142856</c:v>
                </c:pt>
                <c:pt idx="6247">
                  <c:v>8.928571428571427</c:v>
                </c:pt>
                <c:pt idx="6248">
                  <c:v>7.4776785714285703</c:v>
                </c:pt>
                <c:pt idx="6249">
                  <c:v>6.3616071428571423</c:v>
                </c:pt>
                <c:pt idx="6250">
                  <c:v>7.1428571428571423</c:v>
                </c:pt>
                <c:pt idx="6251">
                  <c:v>8.2589285714285712</c:v>
                </c:pt>
                <c:pt idx="6252">
                  <c:v>8.4821428571428559</c:v>
                </c:pt>
                <c:pt idx="6253">
                  <c:v>8.59375</c:v>
                </c:pt>
                <c:pt idx="6254">
                  <c:v>8.147321428571427</c:v>
                </c:pt>
                <c:pt idx="6255">
                  <c:v>7.9241071428571423</c:v>
                </c:pt>
                <c:pt idx="6256">
                  <c:v>7.2544642857142847</c:v>
                </c:pt>
                <c:pt idx="6257">
                  <c:v>6.8080357142857135</c:v>
                </c:pt>
                <c:pt idx="6258">
                  <c:v>6.4732142857142847</c:v>
                </c:pt>
                <c:pt idx="6259">
                  <c:v>6.4732142857142847</c:v>
                </c:pt>
                <c:pt idx="6260">
                  <c:v>6.4732142857142847</c:v>
                </c:pt>
                <c:pt idx="6261">
                  <c:v>6.6964285714285712</c:v>
                </c:pt>
                <c:pt idx="6262">
                  <c:v>7.1428571428571423</c:v>
                </c:pt>
                <c:pt idx="6263">
                  <c:v>7.5892857142857135</c:v>
                </c:pt>
                <c:pt idx="6264">
                  <c:v>8.0357142857142847</c:v>
                </c:pt>
                <c:pt idx="6265">
                  <c:v>8.4821428571428559</c:v>
                </c:pt>
                <c:pt idx="6266">
                  <c:v>8.8169642857142847</c:v>
                </c:pt>
                <c:pt idx="6267">
                  <c:v>8.928571428571427</c:v>
                </c:pt>
                <c:pt idx="6268">
                  <c:v>8.59375</c:v>
                </c:pt>
                <c:pt idx="6269">
                  <c:v>8.147321428571427</c:v>
                </c:pt>
                <c:pt idx="6270">
                  <c:v>7.3660714285714279</c:v>
                </c:pt>
                <c:pt idx="6271">
                  <c:v>6.8080357142857135</c:v>
                </c:pt>
                <c:pt idx="6272">
                  <c:v>6.6964285714285712</c:v>
                </c:pt>
                <c:pt idx="6273">
                  <c:v>6.6964285714285712</c:v>
                </c:pt>
                <c:pt idx="6274">
                  <c:v>6.8080357142857135</c:v>
                </c:pt>
                <c:pt idx="6275">
                  <c:v>6.8080357142857135</c:v>
                </c:pt>
                <c:pt idx="6276">
                  <c:v>6.5848214285714279</c:v>
                </c:pt>
                <c:pt idx="6277">
                  <c:v>6.3616071428571423</c:v>
                </c:pt>
                <c:pt idx="6278">
                  <c:v>6.0267857142857135</c:v>
                </c:pt>
                <c:pt idx="6279">
                  <c:v>6.1383928571428568</c:v>
                </c:pt>
                <c:pt idx="6280">
                  <c:v>6.5848214285714279</c:v>
                </c:pt>
                <c:pt idx="6281">
                  <c:v>7.3660714285714279</c:v>
                </c:pt>
                <c:pt idx="6282">
                  <c:v>8.0357142857142847</c:v>
                </c:pt>
                <c:pt idx="6283">
                  <c:v>8.59375</c:v>
                </c:pt>
                <c:pt idx="6284">
                  <c:v>8.7053571428571423</c:v>
                </c:pt>
                <c:pt idx="6285">
                  <c:v>8.7053571428571423</c:v>
                </c:pt>
                <c:pt idx="6286">
                  <c:v>8.4821428571428559</c:v>
                </c:pt>
                <c:pt idx="6287">
                  <c:v>8.2589285714285712</c:v>
                </c:pt>
                <c:pt idx="6288">
                  <c:v>8.0357142857142847</c:v>
                </c:pt>
                <c:pt idx="6289">
                  <c:v>7.5892857142857135</c:v>
                </c:pt>
                <c:pt idx="6290">
                  <c:v>7.0312499999999991</c:v>
                </c:pt>
                <c:pt idx="6291">
                  <c:v>6.6964285714285712</c:v>
                </c:pt>
                <c:pt idx="6292">
                  <c:v>6.5848214285714279</c:v>
                </c:pt>
                <c:pt idx="6293">
                  <c:v>6.6964285714285712</c:v>
                </c:pt>
                <c:pt idx="6294">
                  <c:v>6.8080357142857135</c:v>
                </c:pt>
                <c:pt idx="6295">
                  <c:v>6.8080357142857135</c:v>
                </c:pt>
                <c:pt idx="6296">
                  <c:v>6.9196428571428568</c:v>
                </c:pt>
                <c:pt idx="6297">
                  <c:v>6.8080357142857135</c:v>
                </c:pt>
                <c:pt idx="6298">
                  <c:v>6.6964285714285712</c:v>
                </c:pt>
                <c:pt idx="6299">
                  <c:v>6.6964285714285712</c:v>
                </c:pt>
                <c:pt idx="6300">
                  <c:v>6.9196428571428568</c:v>
                </c:pt>
                <c:pt idx="6301">
                  <c:v>6.9196428571428568</c:v>
                </c:pt>
                <c:pt idx="6302">
                  <c:v>7.3660714285714279</c:v>
                </c:pt>
                <c:pt idx="6303">
                  <c:v>7.8124999999999991</c:v>
                </c:pt>
                <c:pt idx="6304">
                  <c:v>8.2589285714285712</c:v>
                </c:pt>
                <c:pt idx="6305">
                  <c:v>8.59375</c:v>
                </c:pt>
                <c:pt idx="6306">
                  <c:v>8.8169642857142847</c:v>
                </c:pt>
                <c:pt idx="6307">
                  <c:v>9.1517857142857135</c:v>
                </c:pt>
                <c:pt idx="6308">
                  <c:v>9.1517857142857135</c:v>
                </c:pt>
                <c:pt idx="6309">
                  <c:v>9.0401785714285712</c:v>
                </c:pt>
                <c:pt idx="6310">
                  <c:v>8.928571428571427</c:v>
                </c:pt>
                <c:pt idx="6311">
                  <c:v>8.4821428571428559</c:v>
                </c:pt>
                <c:pt idx="6312">
                  <c:v>8.147321428571427</c:v>
                </c:pt>
                <c:pt idx="6313">
                  <c:v>7.8124999999999991</c:v>
                </c:pt>
                <c:pt idx="6314">
                  <c:v>7.2544642857142847</c:v>
                </c:pt>
                <c:pt idx="6315">
                  <c:v>6.5848214285714279</c:v>
                </c:pt>
                <c:pt idx="6316">
                  <c:v>6.1383928571428568</c:v>
                </c:pt>
                <c:pt idx="6317">
                  <c:v>6.0267857142857135</c:v>
                </c:pt>
                <c:pt idx="6318">
                  <c:v>6.3616071428571423</c:v>
                </c:pt>
                <c:pt idx="6319">
                  <c:v>6.6964285714285712</c:v>
                </c:pt>
                <c:pt idx="6320">
                  <c:v>6.9196428571428568</c:v>
                </c:pt>
                <c:pt idx="6321">
                  <c:v>7.1428571428571423</c:v>
                </c:pt>
                <c:pt idx="6322">
                  <c:v>7.2544642857142847</c:v>
                </c:pt>
                <c:pt idx="6323">
                  <c:v>7.0312499999999991</c:v>
                </c:pt>
                <c:pt idx="6324">
                  <c:v>6.8080357142857135</c:v>
                </c:pt>
                <c:pt idx="6325">
                  <c:v>6.8080357142857135</c:v>
                </c:pt>
                <c:pt idx="6326">
                  <c:v>6.5848214285714279</c:v>
                </c:pt>
                <c:pt idx="6327">
                  <c:v>6.8080357142857135</c:v>
                </c:pt>
                <c:pt idx="6328">
                  <c:v>6.9196428571428568</c:v>
                </c:pt>
                <c:pt idx="6329">
                  <c:v>7.1428571428571423</c:v>
                </c:pt>
                <c:pt idx="6330">
                  <c:v>7.4776785714285703</c:v>
                </c:pt>
                <c:pt idx="6331">
                  <c:v>7.8124999999999991</c:v>
                </c:pt>
                <c:pt idx="6332">
                  <c:v>8.147321428571427</c:v>
                </c:pt>
                <c:pt idx="6333">
                  <c:v>8.2589285714285712</c:v>
                </c:pt>
                <c:pt idx="6334">
                  <c:v>8.3705357142857135</c:v>
                </c:pt>
                <c:pt idx="6335">
                  <c:v>8.3705357142857135</c:v>
                </c:pt>
                <c:pt idx="6336">
                  <c:v>8.2589285714285712</c:v>
                </c:pt>
                <c:pt idx="6337">
                  <c:v>8.3705357142857135</c:v>
                </c:pt>
                <c:pt idx="6338">
                  <c:v>8.4821428571428559</c:v>
                </c:pt>
                <c:pt idx="6339">
                  <c:v>8.59375</c:v>
                </c:pt>
                <c:pt idx="6340">
                  <c:v>8.8169642857142847</c:v>
                </c:pt>
                <c:pt idx="6341">
                  <c:v>9.1517857142857135</c:v>
                </c:pt>
                <c:pt idx="6342">
                  <c:v>9.3749999999999982</c:v>
                </c:pt>
                <c:pt idx="6343">
                  <c:v>9.5982142857142847</c:v>
                </c:pt>
                <c:pt idx="6344">
                  <c:v>9.8214285714285712</c:v>
                </c:pt>
                <c:pt idx="6345">
                  <c:v>10.156249999999998</c:v>
                </c:pt>
                <c:pt idx="6346">
                  <c:v>10.602678571428571</c:v>
                </c:pt>
                <c:pt idx="6347">
                  <c:v>10.937499999999998</c:v>
                </c:pt>
                <c:pt idx="6348">
                  <c:v>11.607142857142856</c:v>
                </c:pt>
                <c:pt idx="6349">
                  <c:v>12.053571428571427</c:v>
                </c:pt>
                <c:pt idx="6350">
                  <c:v>12.499999999999998</c:v>
                </c:pt>
                <c:pt idx="6351">
                  <c:v>12.946428571428569</c:v>
                </c:pt>
                <c:pt idx="6352">
                  <c:v>13.169642857142856</c:v>
                </c:pt>
                <c:pt idx="6353">
                  <c:v>13.281249999999998</c:v>
                </c:pt>
                <c:pt idx="6354">
                  <c:v>13.169642857142856</c:v>
                </c:pt>
                <c:pt idx="6355">
                  <c:v>12.946428571428569</c:v>
                </c:pt>
                <c:pt idx="6356">
                  <c:v>12.723214285714285</c:v>
                </c:pt>
                <c:pt idx="6357">
                  <c:v>12.388392857142856</c:v>
                </c:pt>
                <c:pt idx="6358">
                  <c:v>12.165178571428569</c:v>
                </c:pt>
                <c:pt idx="6359">
                  <c:v>11.830357142857142</c:v>
                </c:pt>
                <c:pt idx="6360">
                  <c:v>11.607142857142856</c:v>
                </c:pt>
                <c:pt idx="6361">
                  <c:v>11.383928571428571</c:v>
                </c:pt>
                <c:pt idx="6362">
                  <c:v>11.160714285714285</c:v>
                </c:pt>
                <c:pt idx="6363">
                  <c:v>10.937499999999998</c:v>
                </c:pt>
                <c:pt idx="6364">
                  <c:v>10.602678571428571</c:v>
                </c:pt>
                <c:pt idx="6365">
                  <c:v>10.156249999999998</c:v>
                </c:pt>
                <c:pt idx="6366">
                  <c:v>9.5982142857142847</c:v>
                </c:pt>
                <c:pt idx="6367">
                  <c:v>9.0401785714285712</c:v>
                </c:pt>
                <c:pt idx="6368">
                  <c:v>8.2589285714285712</c:v>
                </c:pt>
                <c:pt idx="6369">
                  <c:v>7.3660714285714279</c:v>
                </c:pt>
                <c:pt idx="6370">
                  <c:v>7.0312499999999991</c:v>
                </c:pt>
                <c:pt idx="6371">
                  <c:v>6.5848214285714279</c:v>
                </c:pt>
                <c:pt idx="6372">
                  <c:v>6.6964285714285712</c:v>
                </c:pt>
                <c:pt idx="6373">
                  <c:v>6.8080357142857135</c:v>
                </c:pt>
                <c:pt idx="6374">
                  <c:v>7.2544642857142847</c:v>
                </c:pt>
                <c:pt idx="6375">
                  <c:v>8.0357142857142847</c:v>
                </c:pt>
                <c:pt idx="6376">
                  <c:v>8.7053571428571423</c:v>
                </c:pt>
                <c:pt idx="6377">
                  <c:v>9.3749999999999982</c:v>
                </c:pt>
                <c:pt idx="6378">
                  <c:v>9.8214285714285712</c:v>
                </c:pt>
                <c:pt idx="6379">
                  <c:v>10.044642857142856</c:v>
                </c:pt>
                <c:pt idx="6380">
                  <c:v>10.491071428571427</c:v>
                </c:pt>
                <c:pt idx="6381">
                  <c:v>10.491071428571427</c:v>
                </c:pt>
                <c:pt idx="6382">
                  <c:v>10.379464285714285</c:v>
                </c:pt>
                <c:pt idx="6383">
                  <c:v>10.267857142857142</c:v>
                </c:pt>
                <c:pt idx="6384">
                  <c:v>10.156249999999998</c:v>
                </c:pt>
                <c:pt idx="6385">
                  <c:v>10.044642857142856</c:v>
                </c:pt>
                <c:pt idx="6386">
                  <c:v>9.9330357142857135</c:v>
                </c:pt>
                <c:pt idx="6387">
                  <c:v>9.709821428571427</c:v>
                </c:pt>
                <c:pt idx="6388">
                  <c:v>9.5982142857142847</c:v>
                </c:pt>
                <c:pt idx="6389">
                  <c:v>9.2633928571428559</c:v>
                </c:pt>
                <c:pt idx="6390">
                  <c:v>9.1517857142857135</c:v>
                </c:pt>
                <c:pt idx="6391">
                  <c:v>9.0401785714285712</c:v>
                </c:pt>
                <c:pt idx="6392">
                  <c:v>8.928571428571427</c:v>
                </c:pt>
                <c:pt idx="6393">
                  <c:v>9.1517857142857135</c:v>
                </c:pt>
                <c:pt idx="6394">
                  <c:v>9.2633928571428559</c:v>
                </c:pt>
                <c:pt idx="6395">
                  <c:v>9.2633928571428559</c:v>
                </c:pt>
                <c:pt idx="6396">
                  <c:v>9.1517857142857135</c:v>
                </c:pt>
                <c:pt idx="6397">
                  <c:v>8.8169642857142847</c:v>
                </c:pt>
                <c:pt idx="6398">
                  <c:v>8.3705357142857135</c:v>
                </c:pt>
                <c:pt idx="6399">
                  <c:v>7.7008928571428568</c:v>
                </c:pt>
                <c:pt idx="6400">
                  <c:v>7.0312499999999991</c:v>
                </c:pt>
                <c:pt idx="6401">
                  <c:v>6.3616071428571423</c:v>
                </c:pt>
                <c:pt idx="6402">
                  <c:v>6.0267857142857135</c:v>
                </c:pt>
                <c:pt idx="6403">
                  <c:v>6.1383928571428568</c:v>
                </c:pt>
                <c:pt idx="6404">
                  <c:v>6.4732142857142847</c:v>
                </c:pt>
                <c:pt idx="6405">
                  <c:v>6.4732142857142847</c:v>
                </c:pt>
                <c:pt idx="6406">
                  <c:v>6.3616071428571423</c:v>
                </c:pt>
                <c:pt idx="6407">
                  <c:v>6.5848214285714279</c:v>
                </c:pt>
                <c:pt idx="6408">
                  <c:v>7.1428571428571423</c:v>
                </c:pt>
                <c:pt idx="6409">
                  <c:v>7.9241071428571423</c:v>
                </c:pt>
                <c:pt idx="6410">
                  <c:v>8.7053571428571423</c:v>
                </c:pt>
                <c:pt idx="6411">
                  <c:v>9.4866071428571423</c:v>
                </c:pt>
                <c:pt idx="6412">
                  <c:v>9.8214285714285712</c:v>
                </c:pt>
                <c:pt idx="6413">
                  <c:v>10.044642857142856</c:v>
                </c:pt>
                <c:pt idx="6414">
                  <c:v>9.9330357142857135</c:v>
                </c:pt>
                <c:pt idx="6415">
                  <c:v>9.709821428571427</c:v>
                </c:pt>
                <c:pt idx="6416">
                  <c:v>9.3749999999999982</c:v>
                </c:pt>
                <c:pt idx="6417">
                  <c:v>8.8169642857142847</c:v>
                </c:pt>
                <c:pt idx="6418">
                  <c:v>8.3705357142857135</c:v>
                </c:pt>
                <c:pt idx="6419">
                  <c:v>7.8124999999999991</c:v>
                </c:pt>
                <c:pt idx="6420">
                  <c:v>7.1428571428571423</c:v>
                </c:pt>
                <c:pt idx="6421">
                  <c:v>6.3616071428571423</c:v>
                </c:pt>
                <c:pt idx="6422">
                  <c:v>6.0267857142857135</c:v>
                </c:pt>
                <c:pt idx="6423">
                  <c:v>6.8080357142857135</c:v>
                </c:pt>
                <c:pt idx="6424">
                  <c:v>7.5892857142857135</c:v>
                </c:pt>
                <c:pt idx="6425">
                  <c:v>8.0357142857142847</c:v>
                </c:pt>
                <c:pt idx="6426">
                  <c:v>8.3705357142857135</c:v>
                </c:pt>
                <c:pt idx="6427">
                  <c:v>8.4821428571428559</c:v>
                </c:pt>
                <c:pt idx="6428">
                  <c:v>8.2589285714285712</c:v>
                </c:pt>
                <c:pt idx="6429">
                  <c:v>7.3660714285714279</c:v>
                </c:pt>
                <c:pt idx="6430">
                  <c:v>6.5848214285714279</c:v>
                </c:pt>
                <c:pt idx="6431">
                  <c:v>6.0267857142857135</c:v>
                </c:pt>
                <c:pt idx="6432">
                  <c:v>6.0267857142857135</c:v>
                </c:pt>
                <c:pt idx="6433">
                  <c:v>6.2499999999999991</c:v>
                </c:pt>
                <c:pt idx="6434">
                  <c:v>6.4732142857142847</c:v>
                </c:pt>
                <c:pt idx="6435">
                  <c:v>6.6964285714285712</c:v>
                </c:pt>
                <c:pt idx="6436">
                  <c:v>6.9196428571428568</c:v>
                </c:pt>
                <c:pt idx="6437">
                  <c:v>7.1428571428571423</c:v>
                </c:pt>
                <c:pt idx="6438">
                  <c:v>7.1428571428571423</c:v>
                </c:pt>
                <c:pt idx="6439">
                  <c:v>7.2544642857142847</c:v>
                </c:pt>
                <c:pt idx="6440">
                  <c:v>7.1428571428571423</c:v>
                </c:pt>
                <c:pt idx="6441">
                  <c:v>6.9196428571428568</c:v>
                </c:pt>
                <c:pt idx="6442">
                  <c:v>6.9196428571428568</c:v>
                </c:pt>
                <c:pt idx="6443">
                  <c:v>6.8080357142857135</c:v>
                </c:pt>
                <c:pt idx="6444">
                  <c:v>6.9196428571428568</c:v>
                </c:pt>
                <c:pt idx="6445">
                  <c:v>6.9196428571428568</c:v>
                </c:pt>
                <c:pt idx="6446">
                  <c:v>7.0312499999999991</c:v>
                </c:pt>
                <c:pt idx="6447">
                  <c:v>7.1428571428571423</c:v>
                </c:pt>
                <c:pt idx="6448">
                  <c:v>7.4776785714285703</c:v>
                </c:pt>
                <c:pt idx="6449">
                  <c:v>7.8124999999999991</c:v>
                </c:pt>
                <c:pt idx="6450">
                  <c:v>7.9241071428571423</c:v>
                </c:pt>
                <c:pt idx="6451">
                  <c:v>8.147321428571427</c:v>
                </c:pt>
                <c:pt idx="6452">
                  <c:v>8.0357142857142847</c:v>
                </c:pt>
                <c:pt idx="6453">
                  <c:v>8.147321428571427</c:v>
                </c:pt>
                <c:pt idx="6454">
                  <c:v>8.2589285714285712</c:v>
                </c:pt>
                <c:pt idx="6455">
                  <c:v>8.147321428571427</c:v>
                </c:pt>
                <c:pt idx="6456">
                  <c:v>8.0357142857142847</c:v>
                </c:pt>
                <c:pt idx="6457">
                  <c:v>7.9241071428571423</c:v>
                </c:pt>
                <c:pt idx="6458">
                  <c:v>7.9241071428571423</c:v>
                </c:pt>
                <c:pt idx="6459">
                  <c:v>8.0357142857142847</c:v>
                </c:pt>
                <c:pt idx="6460">
                  <c:v>7.8124999999999991</c:v>
                </c:pt>
                <c:pt idx="6461">
                  <c:v>7.7008928571428568</c:v>
                </c:pt>
                <c:pt idx="6462">
                  <c:v>7.5892857142857135</c:v>
                </c:pt>
                <c:pt idx="6463">
                  <c:v>7.5892857142857135</c:v>
                </c:pt>
                <c:pt idx="6464">
                  <c:v>7.4776785714285703</c:v>
                </c:pt>
                <c:pt idx="6465">
                  <c:v>7.4776785714285703</c:v>
                </c:pt>
                <c:pt idx="6466">
                  <c:v>7.2544642857142847</c:v>
                </c:pt>
                <c:pt idx="6467">
                  <c:v>7.0312499999999991</c:v>
                </c:pt>
                <c:pt idx="6468">
                  <c:v>6.8080357142857135</c:v>
                </c:pt>
                <c:pt idx="6469">
                  <c:v>6.8080357142857135</c:v>
                </c:pt>
                <c:pt idx="6470">
                  <c:v>6.6964285714285712</c:v>
                </c:pt>
                <c:pt idx="6471">
                  <c:v>6.9196428571428568</c:v>
                </c:pt>
                <c:pt idx="6472">
                  <c:v>7.2544642857142847</c:v>
                </c:pt>
                <c:pt idx="6473">
                  <c:v>7.8124999999999991</c:v>
                </c:pt>
                <c:pt idx="6474">
                  <c:v>8.2589285714285712</c:v>
                </c:pt>
                <c:pt idx="6475">
                  <c:v>8.4821428571428559</c:v>
                </c:pt>
                <c:pt idx="6476">
                  <c:v>8.4821428571428559</c:v>
                </c:pt>
                <c:pt idx="6477">
                  <c:v>8.59375</c:v>
                </c:pt>
                <c:pt idx="6478">
                  <c:v>9.0401785714285712</c:v>
                </c:pt>
                <c:pt idx="6479">
                  <c:v>9.3749999999999982</c:v>
                </c:pt>
                <c:pt idx="6480">
                  <c:v>9.8214285714285712</c:v>
                </c:pt>
                <c:pt idx="6481">
                  <c:v>10.267857142857142</c:v>
                </c:pt>
                <c:pt idx="6482">
                  <c:v>10.714285714285714</c:v>
                </c:pt>
                <c:pt idx="6483">
                  <c:v>10.714285714285714</c:v>
                </c:pt>
                <c:pt idx="6484">
                  <c:v>10.491071428571427</c:v>
                </c:pt>
                <c:pt idx="6485">
                  <c:v>10.267857142857142</c:v>
                </c:pt>
                <c:pt idx="6486">
                  <c:v>9.9330357142857135</c:v>
                </c:pt>
                <c:pt idx="6487">
                  <c:v>9.5982142857142847</c:v>
                </c:pt>
                <c:pt idx="6488">
                  <c:v>9.1517857142857135</c:v>
                </c:pt>
                <c:pt idx="6489">
                  <c:v>8.4821428571428559</c:v>
                </c:pt>
                <c:pt idx="6490">
                  <c:v>7.5892857142857135</c:v>
                </c:pt>
                <c:pt idx="6491">
                  <c:v>6.4732142857142847</c:v>
                </c:pt>
                <c:pt idx="6492">
                  <c:v>6.2499999999999991</c:v>
                </c:pt>
                <c:pt idx="6493">
                  <c:v>7.2544642857142847</c:v>
                </c:pt>
                <c:pt idx="6494">
                  <c:v>7.8124999999999991</c:v>
                </c:pt>
                <c:pt idx="6495">
                  <c:v>8.3705357142857135</c:v>
                </c:pt>
                <c:pt idx="6496">
                  <c:v>8.7053571428571423</c:v>
                </c:pt>
                <c:pt idx="6497">
                  <c:v>8.928571428571427</c:v>
                </c:pt>
                <c:pt idx="6498">
                  <c:v>9.1517857142857135</c:v>
                </c:pt>
                <c:pt idx="6499">
                  <c:v>9.0401785714285712</c:v>
                </c:pt>
                <c:pt idx="6500">
                  <c:v>8.928571428571427</c:v>
                </c:pt>
                <c:pt idx="6501">
                  <c:v>8.2589285714285712</c:v>
                </c:pt>
                <c:pt idx="6502">
                  <c:v>7.7008928571428568</c:v>
                </c:pt>
                <c:pt idx="6503">
                  <c:v>7.3660714285714279</c:v>
                </c:pt>
                <c:pt idx="6504">
                  <c:v>7.3660714285714279</c:v>
                </c:pt>
                <c:pt idx="6505">
                  <c:v>7.5892857142857135</c:v>
                </c:pt>
                <c:pt idx="6506">
                  <c:v>7.8124999999999991</c:v>
                </c:pt>
                <c:pt idx="6507">
                  <c:v>7.5892857142857135</c:v>
                </c:pt>
                <c:pt idx="6508">
                  <c:v>7.3660714285714279</c:v>
                </c:pt>
                <c:pt idx="6509">
                  <c:v>7.1428571428571423</c:v>
                </c:pt>
                <c:pt idx="6510">
                  <c:v>6.9196428571428568</c:v>
                </c:pt>
                <c:pt idx="6511">
                  <c:v>6.4732142857142847</c:v>
                </c:pt>
                <c:pt idx="6512">
                  <c:v>6.2499999999999991</c:v>
                </c:pt>
                <c:pt idx="6513">
                  <c:v>6.4732142857142847</c:v>
                </c:pt>
                <c:pt idx="6514">
                  <c:v>6.9196428571428568</c:v>
                </c:pt>
                <c:pt idx="6515">
                  <c:v>7.2544642857142847</c:v>
                </c:pt>
                <c:pt idx="6516">
                  <c:v>7.4776785714285703</c:v>
                </c:pt>
                <c:pt idx="6517">
                  <c:v>7.4776785714285703</c:v>
                </c:pt>
                <c:pt idx="6518">
                  <c:v>7.3660714285714279</c:v>
                </c:pt>
                <c:pt idx="6519">
                  <c:v>6.9196428571428568</c:v>
                </c:pt>
                <c:pt idx="6520">
                  <c:v>6.4732142857142847</c:v>
                </c:pt>
                <c:pt idx="6521">
                  <c:v>6.0267857142857135</c:v>
                </c:pt>
                <c:pt idx="6522">
                  <c:v>6.3616071428571423</c:v>
                </c:pt>
                <c:pt idx="6523">
                  <c:v>7.0312499999999991</c:v>
                </c:pt>
                <c:pt idx="6524">
                  <c:v>8.0357142857142847</c:v>
                </c:pt>
                <c:pt idx="6525">
                  <c:v>8.928571428571427</c:v>
                </c:pt>
                <c:pt idx="6526">
                  <c:v>9.4866071428571423</c:v>
                </c:pt>
                <c:pt idx="6527">
                  <c:v>9.9330357142857135</c:v>
                </c:pt>
                <c:pt idx="6528">
                  <c:v>10.267857142857142</c:v>
                </c:pt>
                <c:pt idx="6529">
                  <c:v>10.714285714285714</c:v>
                </c:pt>
                <c:pt idx="6530">
                  <c:v>11.049107142857142</c:v>
                </c:pt>
                <c:pt idx="6531">
                  <c:v>11.830357142857142</c:v>
                </c:pt>
                <c:pt idx="6532">
                  <c:v>12.499999999999998</c:v>
                </c:pt>
                <c:pt idx="6533">
                  <c:v>13.169642857142856</c:v>
                </c:pt>
                <c:pt idx="6534">
                  <c:v>13.616071428571427</c:v>
                </c:pt>
                <c:pt idx="6535">
                  <c:v>13.950892857142856</c:v>
                </c:pt>
                <c:pt idx="6536">
                  <c:v>14.062499999999998</c:v>
                </c:pt>
                <c:pt idx="6537">
                  <c:v>14.285714285714285</c:v>
                </c:pt>
                <c:pt idx="6538">
                  <c:v>13.839285714285714</c:v>
                </c:pt>
                <c:pt idx="6539">
                  <c:v>13.504464285714285</c:v>
                </c:pt>
                <c:pt idx="6540">
                  <c:v>13.058035714285714</c:v>
                </c:pt>
                <c:pt idx="6541">
                  <c:v>12.723214285714285</c:v>
                </c:pt>
                <c:pt idx="6542">
                  <c:v>12.388392857142856</c:v>
                </c:pt>
                <c:pt idx="6543">
                  <c:v>11.718749999999998</c:v>
                </c:pt>
                <c:pt idx="6544">
                  <c:v>11.160714285714285</c:v>
                </c:pt>
                <c:pt idx="6545">
                  <c:v>10.267857142857142</c:v>
                </c:pt>
                <c:pt idx="6546">
                  <c:v>9.1517857142857135</c:v>
                </c:pt>
                <c:pt idx="6547">
                  <c:v>7.8124999999999991</c:v>
                </c:pt>
                <c:pt idx="6548">
                  <c:v>6.5848214285714279</c:v>
                </c:pt>
                <c:pt idx="6549">
                  <c:v>5.5803571428571423</c:v>
                </c:pt>
                <c:pt idx="6550">
                  <c:v>5.6919642857142856</c:v>
                </c:pt>
                <c:pt idx="6551">
                  <c:v>6.5848214285714279</c:v>
                </c:pt>
                <c:pt idx="6552">
                  <c:v>7.5892857142857135</c:v>
                </c:pt>
                <c:pt idx="6553">
                  <c:v>8.928571428571427</c:v>
                </c:pt>
                <c:pt idx="6554">
                  <c:v>9.9330357142857135</c:v>
                </c:pt>
                <c:pt idx="6555">
                  <c:v>10.937499999999998</c:v>
                </c:pt>
                <c:pt idx="6556">
                  <c:v>11.718749999999998</c:v>
                </c:pt>
                <c:pt idx="6557">
                  <c:v>12.276785714285714</c:v>
                </c:pt>
                <c:pt idx="6558">
                  <c:v>12.723214285714285</c:v>
                </c:pt>
                <c:pt idx="6559">
                  <c:v>12.946428571428569</c:v>
                </c:pt>
                <c:pt idx="6560">
                  <c:v>13.392857142857142</c:v>
                </c:pt>
                <c:pt idx="6561">
                  <c:v>13.504464285714285</c:v>
                </c:pt>
                <c:pt idx="6562">
                  <c:v>13.504464285714285</c:v>
                </c:pt>
                <c:pt idx="6563">
                  <c:v>13.281249999999998</c:v>
                </c:pt>
                <c:pt idx="6564">
                  <c:v>12.834821428571427</c:v>
                </c:pt>
                <c:pt idx="6565">
                  <c:v>12.388392857142856</c:v>
                </c:pt>
                <c:pt idx="6566">
                  <c:v>11.718749999999998</c:v>
                </c:pt>
                <c:pt idx="6567">
                  <c:v>11.160714285714285</c:v>
                </c:pt>
                <c:pt idx="6568">
                  <c:v>10.602678571428571</c:v>
                </c:pt>
                <c:pt idx="6569">
                  <c:v>10.267857142857142</c:v>
                </c:pt>
                <c:pt idx="6570">
                  <c:v>9.709821428571427</c:v>
                </c:pt>
                <c:pt idx="6571">
                  <c:v>8.928571428571427</c:v>
                </c:pt>
                <c:pt idx="6572">
                  <c:v>8.2589285714285712</c:v>
                </c:pt>
                <c:pt idx="6573">
                  <c:v>7.5892857142857135</c:v>
                </c:pt>
                <c:pt idx="6574">
                  <c:v>6.8080357142857135</c:v>
                </c:pt>
                <c:pt idx="6575">
                  <c:v>6.3616071428571423</c:v>
                </c:pt>
                <c:pt idx="6576">
                  <c:v>6.2499999999999991</c:v>
                </c:pt>
                <c:pt idx="6577">
                  <c:v>6.4732142857142847</c:v>
                </c:pt>
                <c:pt idx="6578">
                  <c:v>6.6964285714285712</c:v>
                </c:pt>
                <c:pt idx="6579">
                  <c:v>7.1428571428571423</c:v>
                </c:pt>
                <c:pt idx="6580">
                  <c:v>7.9241071428571423</c:v>
                </c:pt>
                <c:pt idx="6581">
                  <c:v>8.3705357142857135</c:v>
                </c:pt>
                <c:pt idx="6582">
                  <c:v>8.7053571428571423</c:v>
                </c:pt>
                <c:pt idx="6583">
                  <c:v>8.59375</c:v>
                </c:pt>
                <c:pt idx="6584">
                  <c:v>8.4821428571428559</c:v>
                </c:pt>
                <c:pt idx="6585">
                  <c:v>8.4821428571428559</c:v>
                </c:pt>
                <c:pt idx="6586">
                  <c:v>8.2589285714285712</c:v>
                </c:pt>
                <c:pt idx="6587">
                  <c:v>8.0357142857142847</c:v>
                </c:pt>
                <c:pt idx="6588">
                  <c:v>8.0357142857142847</c:v>
                </c:pt>
                <c:pt idx="6589">
                  <c:v>7.8124999999999991</c:v>
                </c:pt>
                <c:pt idx="6590">
                  <c:v>8.0357142857142847</c:v>
                </c:pt>
                <c:pt idx="6591">
                  <c:v>8.2589285714285712</c:v>
                </c:pt>
                <c:pt idx="6592">
                  <c:v>8.4821428571428559</c:v>
                </c:pt>
                <c:pt idx="6593">
                  <c:v>8.3705357142857135</c:v>
                </c:pt>
                <c:pt idx="6594">
                  <c:v>8.2589285714285712</c:v>
                </c:pt>
                <c:pt idx="6595">
                  <c:v>7.9241071428571423</c:v>
                </c:pt>
                <c:pt idx="6596">
                  <c:v>7.4776785714285703</c:v>
                </c:pt>
                <c:pt idx="6597">
                  <c:v>7.5892857142857135</c:v>
                </c:pt>
                <c:pt idx="6598">
                  <c:v>7.4776785714285703</c:v>
                </c:pt>
                <c:pt idx="6599">
                  <c:v>7.8124999999999991</c:v>
                </c:pt>
                <c:pt idx="6600">
                  <c:v>7.8124999999999991</c:v>
                </c:pt>
                <c:pt idx="6601">
                  <c:v>8.0357142857142847</c:v>
                </c:pt>
                <c:pt idx="6602">
                  <c:v>8.0357142857142847</c:v>
                </c:pt>
                <c:pt idx="6603">
                  <c:v>8.0357142857142847</c:v>
                </c:pt>
                <c:pt idx="6604">
                  <c:v>8.0357142857142847</c:v>
                </c:pt>
                <c:pt idx="6605">
                  <c:v>8.0357142857142847</c:v>
                </c:pt>
                <c:pt idx="6606">
                  <c:v>7.9241071428571423</c:v>
                </c:pt>
                <c:pt idx="6607">
                  <c:v>7.9241071428571423</c:v>
                </c:pt>
                <c:pt idx="6608">
                  <c:v>8.0357142857142847</c:v>
                </c:pt>
                <c:pt idx="6609">
                  <c:v>7.9241071428571423</c:v>
                </c:pt>
                <c:pt idx="6610">
                  <c:v>7.7008928571428568</c:v>
                </c:pt>
                <c:pt idx="6611">
                  <c:v>7.2544642857142847</c:v>
                </c:pt>
                <c:pt idx="6612">
                  <c:v>6.9196428571428568</c:v>
                </c:pt>
                <c:pt idx="6613">
                  <c:v>6.5848214285714279</c:v>
                </c:pt>
                <c:pt idx="6614">
                  <c:v>6.4732142857142847</c:v>
                </c:pt>
                <c:pt idx="6615">
                  <c:v>6.4732142857142847</c:v>
                </c:pt>
                <c:pt idx="6616">
                  <c:v>6.6964285714285712</c:v>
                </c:pt>
                <c:pt idx="6617">
                  <c:v>7.1428571428571423</c:v>
                </c:pt>
                <c:pt idx="6618">
                  <c:v>7.9241071428571423</c:v>
                </c:pt>
                <c:pt idx="6619">
                  <c:v>8.4821428571428559</c:v>
                </c:pt>
                <c:pt idx="6620">
                  <c:v>9.0401785714285712</c:v>
                </c:pt>
                <c:pt idx="6621">
                  <c:v>9.5982142857142847</c:v>
                </c:pt>
                <c:pt idx="6622">
                  <c:v>9.709821428571427</c:v>
                </c:pt>
                <c:pt idx="6623">
                  <c:v>9.9330357142857135</c:v>
                </c:pt>
                <c:pt idx="6624">
                  <c:v>9.8214285714285712</c:v>
                </c:pt>
                <c:pt idx="6625">
                  <c:v>9.8214285714285712</c:v>
                </c:pt>
                <c:pt idx="6626">
                  <c:v>9.5982142857142847</c:v>
                </c:pt>
                <c:pt idx="6627">
                  <c:v>9.5982142857142847</c:v>
                </c:pt>
                <c:pt idx="6628">
                  <c:v>9.3749999999999982</c:v>
                </c:pt>
                <c:pt idx="6629">
                  <c:v>9.1517857142857135</c:v>
                </c:pt>
                <c:pt idx="6630">
                  <c:v>9.0401785714285712</c:v>
                </c:pt>
                <c:pt idx="6631">
                  <c:v>8.8169642857142847</c:v>
                </c:pt>
                <c:pt idx="6632">
                  <c:v>8.7053571428571423</c:v>
                </c:pt>
                <c:pt idx="6633">
                  <c:v>8.59375</c:v>
                </c:pt>
                <c:pt idx="6634">
                  <c:v>8.2589285714285712</c:v>
                </c:pt>
                <c:pt idx="6635">
                  <c:v>8.147321428571427</c:v>
                </c:pt>
                <c:pt idx="6636">
                  <c:v>7.7008928571428568</c:v>
                </c:pt>
                <c:pt idx="6637">
                  <c:v>7.4776785714285703</c:v>
                </c:pt>
                <c:pt idx="6638">
                  <c:v>7.0312499999999991</c:v>
                </c:pt>
                <c:pt idx="6639">
                  <c:v>6.6964285714285712</c:v>
                </c:pt>
                <c:pt idx="6640">
                  <c:v>6.6964285714285712</c:v>
                </c:pt>
                <c:pt idx="6641">
                  <c:v>6.5848214285714279</c:v>
                </c:pt>
                <c:pt idx="6642">
                  <c:v>6.4732142857142847</c:v>
                </c:pt>
                <c:pt idx="6643">
                  <c:v>6.6964285714285712</c:v>
                </c:pt>
                <c:pt idx="6644">
                  <c:v>7.1428571428571423</c:v>
                </c:pt>
                <c:pt idx="6645">
                  <c:v>8.7053571428571423</c:v>
                </c:pt>
                <c:pt idx="6646">
                  <c:v>9.5982142857142847</c:v>
                </c:pt>
                <c:pt idx="6647">
                  <c:v>10.491071428571427</c:v>
                </c:pt>
                <c:pt idx="6648">
                  <c:v>10.937499999999998</c:v>
                </c:pt>
                <c:pt idx="6649">
                  <c:v>11.049107142857142</c:v>
                </c:pt>
                <c:pt idx="6650">
                  <c:v>11.049107142857142</c:v>
                </c:pt>
                <c:pt idx="6651">
                  <c:v>10.714285714285714</c:v>
                </c:pt>
                <c:pt idx="6652">
                  <c:v>10.267857142857142</c:v>
                </c:pt>
                <c:pt idx="6653">
                  <c:v>9.709821428571427</c:v>
                </c:pt>
                <c:pt idx="6654">
                  <c:v>9.0401785714285712</c:v>
                </c:pt>
                <c:pt idx="6655">
                  <c:v>8.3705357142857135</c:v>
                </c:pt>
                <c:pt idx="6656">
                  <c:v>7.4776785714285703</c:v>
                </c:pt>
                <c:pt idx="6657">
                  <c:v>7.1428571428571423</c:v>
                </c:pt>
                <c:pt idx="6658">
                  <c:v>6.8080357142857135</c:v>
                </c:pt>
                <c:pt idx="6659">
                  <c:v>6.6964285714285712</c:v>
                </c:pt>
                <c:pt idx="6660">
                  <c:v>6.5848214285714279</c:v>
                </c:pt>
                <c:pt idx="6661">
                  <c:v>6.5848214285714279</c:v>
                </c:pt>
                <c:pt idx="6662">
                  <c:v>6.5848214285714279</c:v>
                </c:pt>
                <c:pt idx="6663">
                  <c:v>6.6964285714285712</c:v>
                </c:pt>
                <c:pt idx="6664">
                  <c:v>7.0312499999999991</c:v>
                </c:pt>
                <c:pt idx="6665">
                  <c:v>7.1428571428571423</c:v>
                </c:pt>
                <c:pt idx="6666">
                  <c:v>7.2544642857142847</c:v>
                </c:pt>
                <c:pt idx="6667">
                  <c:v>7.4776785714285703</c:v>
                </c:pt>
                <c:pt idx="6668">
                  <c:v>7.7008928571428568</c:v>
                </c:pt>
                <c:pt idx="6669">
                  <c:v>7.9241071428571423</c:v>
                </c:pt>
                <c:pt idx="6670">
                  <c:v>8.0357142857142847</c:v>
                </c:pt>
                <c:pt idx="6671">
                  <c:v>8.2589285714285712</c:v>
                </c:pt>
                <c:pt idx="6672">
                  <c:v>8.2589285714285712</c:v>
                </c:pt>
                <c:pt idx="6673">
                  <c:v>8.2589285714285712</c:v>
                </c:pt>
                <c:pt idx="6674">
                  <c:v>8.2589285714285712</c:v>
                </c:pt>
                <c:pt idx="6675">
                  <c:v>8.0357142857142847</c:v>
                </c:pt>
                <c:pt idx="6676">
                  <c:v>7.9241071428571423</c:v>
                </c:pt>
                <c:pt idx="6677">
                  <c:v>8.0357142857142847</c:v>
                </c:pt>
                <c:pt idx="6678">
                  <c:v>8.2589285714285712</c:v>
                </c:pt>
                <c:pt idx="6679">
                  <c:v>8.7053571428571423</c:v>
                </c:pt>
                <c:pt idx="6680">
                  <c:v>8.928571428571427</c:v>
                </c:pt>
                <c:pt idx="6681">
                  <c:v>8.928571428571427</c:v>
                </c:pt>
                <c:pt idx="6682">
                  <c:v>8.8169642857142847</c:v>
                </c:pt>
                <c:pt idx="6683">
                  <c:v>8.7053571428571423</c:v>
                </c:pt>
                <c:pt idx="6684">
                  <c:v>8.59375</c:v>
                </c:pt>
                <c:pt idx="6685">
                  <c:v>8.4821428571428559</c:v>
                </c:pt>
                <c:pt idx="6686">
                  <c:v>8.8169642857142847</c:v>
                </c:pt>
                <c:pt idx="6687">
                  <c:v>9.3749999999999982</c:v>
                </c:pt>
                <c:pt idx="6688">
                  <c:v>10.044642857142856</c:v>
                </c:pt>
                <c:pt idx="6689">
                  <c:v>10.825892857142856</c:v>
                </c:pt>
                <c:pt idx="6690">
                  <c:v>11.495535714285714</c:v>
                </c:pt>
                <c:pt idx="6691">
                  <c:v>11.941964285714285</c:v>
                </c:pt>
                <c:pt idx="6692">
                  <c:v>12.723214285714285</c:v>
                </c:pt>
                <c:pt idx="6693">
                  <c:v>12.723214285714285</c:v>
                </c:pt>
                <c:pt idx="6694">
                  <c:v>12.723214285714285</c:v>
                </c:pt>
                <c:pt idx="6695">
                  <c:v>12.723214285714285</c:v>
                </c:pt>
                <c:pt idx="6696">
                  <c:v>12.611607142857142</c:v>
                </c:pt>
                <c:pt idx="6697">
                  <c:v>12.165178571428569</c:v>
                </c:pt>
                <c:pt idx="6698">
                  <c:v>11.607142857142856</c:v>
                </c:pt>
                <c:pt idx="6699">
                  <c:v>11.160714285714285</c:v>
                </c:pt>
                <c:pt idx="6700">
                  <c:v>10.825892857142856</c:v>
                </c:pt>
                <c:pt idx="6701">
                  <c:v>10.491071428571427</c:v>
                </c:pt>
                <c:pt idx="6702">
                  <c:v>10.379464285714285</c:v>
                </c:pt>
                <c:pt idx="6703">
                  <c:v>10.156249999999998</c:v>
                </c:pt>
                <c:pt idx="6704">
                  <c:v>9.8214285714285712</c:v>
                </c:pt>
                <c:pt idx="6705">
                  <c:v>9.2633928571428559</c:v>
                </c:pt>
                <c:pt idx="6706">
                  <c:v>8.928571428571427</c:v>
                </c:pt>
                <c:pt idx="6707">
                  <c:v>8.147321428571427</c:v>
                </c:pt>
                <c:pt idx="6708">
                  <c:v>7.4776785714285703</c:v>
                </c:pt>
                <c:pt idx="6709">
                  <c:v>6.9196428571428568</c:v>
                </c:pt>
                <c:pt idx="6710">
                  <c:v>6.3616071428571423</c:v>
                </c:pt>
                <c:pt idx="6711">
                  <c:v>6.0267857142857135</c:v>
                </c:pt>
                <c:pt idx="6712">
                  <c:v>6.0267857142857135</c:v>
                </c:pt>
                <c:pt idx="6713">
                  <c:v>6.4732142857142847</c:v>
                </c:pt>
                <c:pt idx="6714">
                  <c:v>7.2544642857142847</c:v>
                </c:pt>
                <c:pt idx="6715">
                  <c:v>8.2589285714285712</c:v>
                </c:pt>
                <c:pt idx="6716">
                  <c:v>9.2633928571428559</c:v>
                </c:pt>
                <c:pt idx="6717">
                  <c:v>10.156249999999998</c:v>
                </c:pt>
                <c:pt idx="6718">
                  <c:v>10.937499999999998</c:v>
                </c:pt>
                <c:pt idx="6719">
                  <c:v>11.383928571428571</c:v>
                </c:pt>
                <c:pt idx="6720">
                  <c:v>11.718749999999998</c:v>
                </c:pt>
                <c:pt idx="6721">
                  <c:v>11.830357142857142</c:v>
                </c:pt>
                <c:pt idx="6722">
                  <c:v>11.830357142857142</c:v>
                </c:pt>
                <c:pt idx="6723">
                  <c:v>11.830357142857142</c:v>
                </c:pt>
                <c:pt idx="6724">
                  <c:v>12.053571428571427</c:v>
                </c:pt>
                <c:pt idx="6725">
                  <c:v>12.499999999999998</c:v>
                </c:pt>
                <c:pt idx="6726">
                  <c:v>12.611607142857142</c:v>
                </c:pt>
                <c:pt idx="6727">
                  <c:v>12.834821428571427</c:v>
                </c:pt>
                <c:pt idx="6728">
                  <c:v>13.058035714285714</c:v>
                </c:pt>
                <c:pt idx="6729">
                  <c:v>13.392857142857142</c:v>
                </c:pt>
                <c:pt idx="6730">
                  <c:v>13.392857142857142</c:v>
                </c:pt>
                <c:pt idx="6731">
                  <c:v>13.504464285714285</c:v>
                </c:pt>
                <c:pt idx="6732">
                  <c:v>13.616071428571427</c:v>
                </c:pt>
                <c:pt idx="6733">
                  <c:v>13.616071428571427</c:v>
                </c:pt>
                <c:pt idx="6734">
                  <c:v>13.727678571428569</c:v>
                </c:pt>
                <c:pt idx="6735">
                  <c:v>13.392857142857142</c:v>
                </c:pt>
                <c:pt idx="6736">
                  <c:v>12.834821428571427</c:v>
                </c:pt>
                <c:pt idx="6737">
                  <c:v>12.388392857142856</c:v>
                </c:pt>
                <c:pt idx="6738">
                  <c:v>11.718749999999998</c:v>
                </c:pt>
                <c:pt idx="6739">
                  <c:v>10.937499999999998</c:v>
                </c:pt>
                <c:pt idx="6740">
                  <c:v>10.044642857142856</c:v>
                </c:pt>
                <c:pt idx="6741">
                  <c:v>9.0401785714285712</c:v>
                </c:pt>
                <c:pt idx="6742">
                  <c:v>7.7008928571428568</c:v>
                </c:pt>
                <c:pt idx="6743">
                  <c:v>6.3616071428571423</c:v>
                </c:pt>
                <c:pt idx="6744">
                  <c:v>5.5803571428571423</c:v>
                </c:pt>
                <c:pt idx="6745">
                  <c:v>6.6964285714285712</c:v>
                </c:pt>
                <c:pt idx="6746">
                  <c:v>7.9241071428571423</c:v>
                </c:pt>
                <c:pt idx="6747">
                  <c:v>8.928571428571427</c:v>
                </c:pt>
                <c:pt idx="6748">
                  <c:v>10.044642857142856</c:v>
                </c:pt>
                <c:pt idx="6749">
                  <c:v>10.937499999999998</c:v>
                </c:pt>
                <c:pt idx="6750">
                  <c:v>11.830357142857142</c:v>
                </c:pt>
                <c:pt idx="6751">
                  <c:v>12.611607142857142</c:v>
                </c:pt>
                <c:pt idx="6752">
                  <c:v>13.281249999999998</c:v>
                </c:pt>
                <c:pt idx="6753">
                  <c:v>13.839285714285714</c:v>
                </c:pt>
                <c:pt idx="6754">
                  <c:v>14.397321428571427</c:v>
                </c:pt>
                <c:pt idx="6755">
                  <c:v>14.732142857142856</c:v>
                </c:pt>
                <c:pt idx="6756">
                  <c:v>14.955357142857141</c:v>
                </c:pt>
                <c:pt idx="6757">
                  <c:v>15.178571428571427</c:v>
                </c:pt>
                <c:pt idx="6758">
                  <c:v>15.290178571428569</c:v>
                </c:pt>
                <c:pt idx="6759">
                  <c:v>15.178571428571427</c:v>
                </c:pt>
                <c:pt idx="6760">
                  <c:v>14.955357142857141</c:v>
                </c:pt>
                <c:pt idx="6761">
                  <c:v>14.397321428571427</c:v>
                </c:pt>
                <c:pt idx="6762">
                  <c:v>14.062499999999998</c:v>
                </c:pt>
                <c:pt idx="6763">
                  <c:v>13.616071428571427</c:v>
                </c:pt>
                <c:pt idx="6764">
                  <c:v>13.058035714285714</c:v>
                </c:pt>
                <c:pt idx="6765">
                  <c:v>12.499999999999998</c:v>
                </c:pt>
                <c:pt idx="6766">
                  <c:v>11.830357142857142</c:v>
                </c:pt>
                <c:pt idx="6767">
                  <c:v>11.049107142857142</c:v>
                </c:pt>
                <c:pt idx="6768">
                  <c:v>10.044642857142856</c:v>
                </c:pt>
                <c:pt idx="6769">
                  <c:v>8.8169642857142847</c:v>
                </c:pt>
                <c:pt idx="6770">
                  <c:v>7.3660714285714279</c:v>
                </c:pt>
                <c:pt idx="6771">
                  <c:v>6.0267857142857135</c:v>
                </c:pt>
                <c:pt idx="6772">
                  <c:v>6.2499999999999991</c:v>
                </c:pt>
                <c:pt idx="6773">
                  <c:v>7.5892857142857135</c:v>
                </c:pt>
                <c:pt idx="6774">
                  <c:v>8.7053571428571423</c:v>
                </c:pt>
                <c:pt idx="6775">
                  <c:v>9.8214285714285712</c:v>
                </c:pt>
                <c:pt idx="6776">
                  <c:v>10.714285714285714</c:v>
                </c:pt>
                <c:pt idx="6777">
                  <c:v>11.383928571428571</c:v>
                </c:pt>
                <c:pt idx="6778">
                  <c:v>12.053571428571427</c:v>
                </c:pt>
                <c:pt idx="6779">
                  <c:v>12.499999999999998</c:v>
                </c:pt>
                <c:pt idx="6780">
                  <c:v>12.946428571428569</c:v>
                </c:pt>
                <c:pt idx="6781">
                  <c:v>13.058035714285714</c:v>
                </c:pt>
                <c:pt idx="6782">
                  <c:v>12.723214285714285</c:v>
                </c:pt>
                <c:pt idx="6783">
                  <c:v>12.388392857142856</c:v>
                </c:pt>
                <c:pt idx="6784">
                  <c:v>11.830357142857142</c:v>
                </c:pt>
                <c:pt idx="6785">
                  <c:v>11.160714285714285</c:v>
                </c:pt>
                <c:pt idx="6786">
                  <c:v>10.602678571428571</c:v>
                </c:pt>
                <c:pt idx="6787">
                  <c:v>9.9330357142857135</c:v>
                </c:pt>
                <c:pt idx="6788">
                  <c:v>9.5982142857142847</c:v>
                </c:pt>
                <c:pt idx="6789">
                  <c:v>9.3749999999999982</c:v>
                </c:pt>
                <c:pt idx="6790">
                  <c:v>8.928571428571427</c:v>
                </c:pt>
                <c:pt idx="6791">
                  <c:v>8.4821428571428559</c:v>
                </c:pt>
                <c:pt idx="6792">
                  <c:v>7.9241071428571423</c:v>
                </c:pt>
                <c:pt idx="6793">
                  <c:v>7.3660714285714279</c:v>
                </c:pt>
                <c:pt idx="6794">
                  <c:v>7.0312499999999991</c:v>
                </c:pt>
                <c:pt idx="6795">
                  <c:v>6.9196428571428568</c:v>
                </c:pt>
                <c:pt idx="6796">
                  <c:v>6.9196428571428568</c:v>
                </c:pt>
                <c:pt idx="6797">
                  <c:v>6.5848214285714279</c:v>
                </c:pt>
                <c:pt idx="6798">
                  <c:v>6.6964285714285712</c:v>
                </c:pt>
                <c:pt idx="6799">
                  <c:v>6.8080357142857135</c:v>
                </c:pt>
                <c:pt idx="6800">
                  <c:v>6.9196428571428568</c:v>
                </c:pt>
                <c:pt idx="6801">
                  <c:v>6.8080357142857135</c:v>
                </c:pt>
                <c:pt idx="6802">
                  <c:v>6.6964285714285712</c:v>
                </c:pt>
                <c:pt idx="6803">
                  <c:v>6.6964285714285712</c:v>
                </c:pt>
                <c:pt idx="6804">
                  <c:v>6.6964285714285712</c:v>
                </c:pt>
                <c:pt idx="6805">
                  <c:v>6.8080357142857135</c:v>
                </c:pt>
                <c:pt idx="6806">
                  <c:v>6.9196428571428568</c:v>
                </c:pt>
                <c:pt idx="6807">
                  <c:v>6.8080357142857135</c:v>
                </c:pt>
                <c:pt idx="6808">
                  <c:v>8.0357142857142847</c:v>
                </c:pt>
                <c:pt idx="6809">
                  <c:v>8.7053571428571423</c:v>
                </c:pt>
                <c:pt idx="6810">
                  <c:v>9.4866071428571423</c:v>
                </c:pt>
                <c:pt idx="6811">
                  <c:v>10.044642857142856</c:v>
                </c:pt>
                <c:pt idx="6812">
                  <c:v>10.267857142857142</c:v>
                </c:pt>
                <c:pt idx="6813">
                  <c:v>10.267857142857142</c:v>
                </c:pt>
                <c:pt idx="6814">
                  <c:v>10.044642857142856</c:v>
                </c:pt>
                <c:pt idx="6815">
                  <c:v>9.709821428571427</c:v>
                </c:pt>
                <c:pt idx="6816">
                  <c:v>9.3749999999999982</c:v>
                </c:pt>
                <c:pt idx="6817">
                  <c:v>9.0401785714285712</c:v>
                </c:pt>
                <c:pt idx="6818">
                  <c:v>8.59375</c:v>
                </c:pt>
                <c:pt idx="6819">
                  <c:v>7.9241071428571423</c:v>
                </c:pt>
                <c:pt idx="6820">
                  <c:v>7.1428571428571423</c:v>
                </c:pt>
                <c:pt idx="6821">
                  <c:v>6.2499999999999991</c:v>
                </c:pt>
                <c:pt idx="6822">
                  <c:v>5.6919642857142856</c:v>
                </c:pt>
                <c:pt idx="6823">
                  <c:v>6.0267857142857135</c:v>
                </c:pt>
                <c:pt idx="6824">
                  <c:v>6.8080357142857135</c:v>
                </c:pt>
                <c:pt idx="6825">
                  <c:v>7.3660714285714279</c:v>
                </c:pt>
                <c:pt idx="6826">
                  <c:v>7.9241071428571423</c:v>
                </c:pt>
                <c:pt idx="6827">
                  <c:v>10.156249999999998</c:v>
                </c:pt>
                <c:pt idx="6828">
                  <c:v>10.937499999999998</c:v>
                </c:pt>
                <c:pt idx="6829">
                  <c:v>11.607142857142856</c:v>
                </c:pt>
                <c:pt idx="6830">
                  <c:v>12.053571428571427</c:v>
                </c:pt>
                <c:pt idx="6831">
                  <c:v>12.276785714285714</c:v>
                </c:pt>
                <c:pt idx="6832">
                  <c:v>12.388392857142856</c:v>
                </c:pt>
                <c:pt idx="6833">
                  <c:v>12.499999999999998</c:v>
                </c:pt>
                <c:pt idx="6834">
                  <c:v>12.611607142857142</c:v>
                </c:pt>
                <c:pt idx="6835">
                  <c:v>12.611607142857142</c:v>
                </c:pt>
                <c:pt idx="6836">
                  <c:v>12.276785714285714</c:v>
                </c:pt>
                <c:pt idx="6837">
                  <c:v>12.053571428571427</c:v>
                </c:pt>
                <c:pt idx="6838">
                  <c:v>11.718749999999998</c:v>
                </c:pt>
                <c:pt idx="6839">
                  <c:v>11.272321428571427</c:v>
                </c:pt>
                <c:pt idx="6840">
                  <c:v>11.049107142857142</c:v>
                </c:pt>
                <c:pt idx="6841">
                  <c:v>10.602678571428571</c:v>
                </c:pt>
                <c:pt idx="6842">
                  <c:v>10.267857142857142</c:v>
                </c:pt>
                <c:pt idx="6843">
                  <c:v>9.8214285714285712</c:v>
                </c:pt>
                <c:pt idx="6844">
                  <c:v>9.5982142857142847</c:v>
                </c:pt>
                <c:pt idx="6845">
                  <c:v>9.1517857142857135</c:v>
                </c:pt>
                <c:pt idx="6846">
                  <c:v>8.59375</c:v>
                </c:pt>
                <c:pt idx="6847">
                  <c:v>8.147321428571427</c:v>
                </c:pt>
                <c:pt idx="6848">
                  <c:v>7.4776785714285703</c:v>
                </c:pt>
                <c:pt idx="6849">
                  <c:v>6.8080357142857135</c:v>
                </c:pt>
                <c:pt idx="6850">
                  <c:v>6.2499999999999991</c:v>
                </c:pt>
                <c:pt idx="6851">
                  <c:v>5.9151785714285712</c:v>
                </c:pt>
                <c:pt idx="6852">
                  <c:v>6.4732142857142847</c:v>
                </c:pt>
                <c:pt idx="6853">
                  <c:v>7.1428571428571423</c:v>
                </c:pt>
                <c:pt idx="6854">
                  <c:v>7.9241071428571423</c:v>
                </c:pt>
                <c:pt idx="6855">
                  <c:v>8.8169642857142847</c:v>
                </c:pt>
                <c:pt idx="6856">
                  <c:v>9.5982142857142847</c:v>
                </c:pt>
                <c:pt idx="6857">
                  <c:v>10.379464285714285</c:v>
                </c:pt>
                <c:pt idx="6858">
                  <c:v>10.825892857142856</c:v>
                </c:pt>
                <c:pt idx="6859">
                  <c:v>11.160714285714285</c:v>
                </c:pt>
                <c:pt idx="6860">
                  <c:v>11.383928571428571</c:v>
                </c:pt>
                <c:pt idx="6861">
                  <c:v>11.495535714285714</c:v>
                </c:pt>
                <c:pt idx="6862">
                  <c:v>11.718749999999998</c:v>
                </c:pt>
                <c:pt idx="6863">
                  <c:v>11.830357142857142</c:v>
                </c:pt>
                <c:pt idx="6864">
                  <c:v>11.830357142857142</c:v>
                </c:pt>
                <c:pt idx="6865">
                  <c:v>11.718749999999998</c:v>
                </c:pt>
                <c:pt idx="6866">
                  <c:v>11.495535714285714</c:v>
                </c:pt>
                <c:pt idx="6867">
                  <c:v>11.495535714285714</c:v>
                </c:pt>
                <c:pt idx="6868">
                  <c:v>11.383928571428571</c:v>
                </c:pt>
                <c:pt idx="6869">
                  <c:v>11.160714285714285</c:v>
                </c:pt>
                <c:pt idx="6870">
                  <c:v>11.160714285714285</c:v>
                </c:pt>
                <c:pt idx="6871">
                  <c:v>10.937499999999998</c:v>
                </c:pt>
                <c:pt idx="6872">
                  <c:v>10.714285714285714</c:v>
                </c:pt>
                <c:pt idx="6873">
                  <c:v>10.379464285714285</c:v>
                </c:pt>
                <c:pt idx="6874">
                  <c:v>9.9330357142857135</c:v>
                </c:pt>
                <c:pt idx="6875">
                  <c:v>9.4866071428571423</c:v>
                </c:pt>
                <c:pt idx="6876">
                  <c:v>8.8169642857142847</c:v>
                </c:pt>
                <c:pt idx="6877">
                  <c:v>8.2589285714285712</c:v>
                </c:pt>
                <c:pt idx="6878">
                  <c:v>7.9241071428571423</c:v>
                </c:pt>
                <c:pt idx="6879">
                  <c:v>7.8124999999999991</c:v>
                </c:pt>
                <c:pt idx="6880">
                  <c:v>7.8124999999999991</c:v>
                </c:pt>
                <c:pt idx="6881">
                  <c:v>7.8124999999999991</c:v>
                </c:pt>
                <c:pt idx="6882">
                  <c:v>8.0357142857142847</c:v>
                </c:pt>
                <c:pt idx="6883">
                  <c:v>8.0357142857142847</c:v>
                </c:pt>
                <c:pt idx="6884">
                  <c:v>8.147321428571427</c:v>
                </c:pt>
                <c:pt idx="6885">
                  <c:v>8.0357142857142847</c:v>
                </c:pt>
                <c:pt idx="6886">
                  <c:v>7.9241071428571423</c:v>
                </c:pt>
                <c:pt idx="6887">
                  <c:v>7.9241071428571423</c:v>
                </c:pt>
                <c:pt idx="6888">
                  <c:v>8.0357142857142847</c:v>
                </c:pt>
                <c:pt idx="6889">
                  <c:v>8.2589285714285712</c:v>
                </c:pt>
                <c:pt idx="6890">
                  <c:v>8.147321428571427</c:v>
                </c:pt>
                <c:pt idx="6891">
                  <c:v>8.0357142857142847</c:v>
                </c:pt>
                <c:pt idx="6892">
                  <c:v>7.9241071428571423</c:v>
                </c:pt>
                <c:pt idx="6893">
                  <c:v>7.7008928571428568</c:v>
                </c:pt>
                <c:pt idx="6894">
                  <c:v>7.4776785714285703</c:v>
                </c:pt>
                <c:pt idx="6895">
                  <c:v>7.3660714285714279</c:v>
                </c:pt>
                <c:pt idx="6896">
                  <c:v>7.0312499999999991</c:v>
                </c:pt>
                <c:pt idx="6897">
                  <c:v>6.6964285714285712</c:v>
                </c:pt>
                <c:pt idx="6898">
                  <c:v>6.6964285714285712</c:v>
                </c:pt>
                <c:pt idx="6899">
                  <c:v>6.8080357142857135</c:v>
                </c:pt>
                <c:pt idx="6900">
                  <c:v>6.9196428571428568</c:v>
                </c:pt>
                <c:pt idx="6901">
                  <c:v>7.0312499999999991</c:v>
                </c:pt>
                <c:pt idx="6902">
                  <c:v>7.0312499999999991</c:v>
                </c:pt>
                <c:pt idx="6903">
                  <c:v>7.1428571428571423</c:v>
                </c:pt>
                <c:pt idx="6904">
                  <c:v>7.0312499999999991</c:v>
                </c:pt>
                <c:pt idx="6905">
                  <c:v>7.0312499999999991</c:v>
                </c:pt>
                <c:pt idx="6906">
                  <c:v>7.0312499999999991</c:v>
                </c:pt>
                <c:pt idx="6907">
                  <c:v>7.1428571428571423</c:v>
                </c:pt>
                <c:pt idx="6908">
                  <c:v>7.1428571428571423</c:v>
                </c:pt>
                <c:pt idx="6909">
                  <c:v>7.1428571428571423</c:v>
                </c:pt>
                <c:pt idx="6910">
                  <c:v>7.1428571428571423</c:v>
                </c:pt>
                <c:pt idx="6911">
                  <c:v>7.1428571428571423</c:v>
                </c:pt>
                <c:pt idx="6912">
                  <c:v>7.1428571428571423</c:v>
                </c:pt>
                <c:pt idx="6913">
                  <c:v>7.1428571428571423</c:v>
                </c:pt>
                <c:pt idx="6914">
                  <c:v>7.0312499999999991</c:v>
                </c:pt>
                <c:pt idx="6915">
                  <c:v>7.0312499999999991</c:v>
                </c:pt>
                <c:pt idx="6916">
                  <c:v>7.3660714285714279</c:v>
                </c:pt>
                <c:pt idx="6917">
                  <c:v>7.9241071428571423</c:v>
                </c:pt>
                <c:pt idx="6918">
                  <c:v>8.2589285714285712</c:v>
                </c:pt>
                <c:pt idx="6919">
                  <c:v>8.4821428571428559</c:v>
                </c:pt>
                <c:pt idx="6920">
                  <c:v>8.4821428571428559</c:v>
                </c:pt>
                <c:pt idx="6921">
                  <c:v>8.4821428571428559</c:v>
                </c:pt>
                <c:pt idx="6922">
                  <c:v>8.4821428571428559</c:v>
                </c:pt>
                <c:pt idx="6923">
                  <c:v>8.3705357142857135</c:v>
                </c:pt>
                <c:pt idx="6924">
                  <c:v>8.0357142857142847</c:v>
                </c:pt>
                <c:pt idx="6925">
                  <c:v>7.8124999999999991</c:v>
                </c:pt>
                <c:pt idx="6926">
                  <c:v>7.4776785714285703</c:v>
                </c:pt>
                <c:pt idx="6927">
                  <c:v>7.1428571428571423</c:v>
                </c:pt>
                <c:pt idx="6928">
                  <c:v>6.9196428571428568</c:v>
                </c:pt>
                <c:pt idx="6929">
                  <c:v>6.6964285714285712</c:v>
                </c:pt>
                <c:pt idx="6930">
                  <c:v>6.5848214285714279</c:v>
                </c:pt>
                <c:pt idx="6931">
                  <c:v>6.4732142857142847</c:v>
                </c:pt>
                <c:pt idx="6932">
                  <c:v>7.3660714285714279</c:v>
                </c:pt>
                <c:pt idx="6933">
                  <c:v>8.147321428571427</c:v>
                </c:pt>
                <c:pt idx="6934">
                  <c:v>8.928571428571427</c:v>
                </c:pt>
                <c:pt idx="6935">
                  <c:v>9.4866071428571423</c:v>
                </c:pt>
                <c:pt idx="6936">
                  <c:v>9.8214285714285712</c:v>
                </c:pt>
                <c:pt idx="6937">
                  <c:v>10.044642857142856</c:v>
                </c:pt>
                <c:pt idx="6938">
                  <c:v>10.267857142857142</c:v>
                </c:pt>
                <c:pt idx="6939">
                  <c:v>10.044642857142856</c:v>
                </c:pt>
                <c:pt idx="6940">
                  <c:v>9.709821428571427</c:v>
                </c:pt>
                <c:pt idx="6941">
                  <c:v>9.5982142857142847</c:v>
                </c:pt>
                <c:pt idx="6942">
                  <c:v>9.4866071428571423</c:v>
                </c:pt>
                <c:pt idx="6943">
                  <c:v>9.3749999999999982</c:v>
                </c:pt>
                <c:pt idx="6944">
                  <c:v>9.1517857142857135</c:v>
                </c:pt>
                <c:pt idx="6945">
                  <c:v>9.0401785714285712</c:v>
                </c:pt>
                <c:pt idx="6946">
                  <c:v>8.928571428571427</c:v>
                </c:pt>
                <c:pt idx="6947">
                  <c:v>8.928571428571427</c:v>
                </c:pt>
                <c:pt idx="6948">
                  <c:v>8.928571428571427</c:v>
                </c:pt>
                <c:pt idx="6949">
                  <c:v>9.1517857142857135</c:v>
                </c:pt>
                <c:pt idx="6950">
                  <c:v>9.1517857142857135</c:v>
                </c:pt>
                <c:pt idx="6951">
                  <c:v>9.3749999999999982</c:v>
                </c:pt>
                <c:pt idx="6952">
                  <c:v>9.3749999999999982</c:v>
                </c:pt>
                <c:pt idx="6953">
                  <c:v>9.3749999999999982</c:v>
                </c:pt>
                <c:pt idx="6954">
                  <c:v>9.1517857142857135</c:v>
                </c:pt>
                <c:pt idx="6955">
                  <c:v>9.1517857142857135</c:v>
                </c:pt>
                <c:pt idx="6956">
                  <c:v>8.7053571428571423</c:v>
                </c:pt>
                <c:pt idx="6957">
                  <c:v>8.3705357142857135</c:v>
                </c:pt>
                <c:pt idx="6958">
                  <c:v>7.4776785714285703</c:v>
                </c:pt>
                <c:pt idx="6959">
                  <c:v>7.9241071428571423</c:v>
                </c:pt>
                <c:pt idx="6960">
                  <c:v>8.147321428571427</c:v>
                </c:pt>
                <c:pt idx="6961">
                  <c:v>8.0357142857142847</c:v>
                </c:pt>
                <c:pt idx="6962">
                  <c:v>7.8124999999999991</c:v>
                </c:pt>
                <c:pt idx="6963">
                  <c:v>7.3660714285714279</c:v>
                </c:pt>
                <c:pt idx="6964">
                  <c:v>6.4732142857142847</c:v>
                </c:pt>
                <c:pt idx="6965">
                  <c:v>5.9151785714285712</c:v>
                </c:pt>
                <c:pt idx="6966">
                  <c:v>5.5803571428571423</c:v>
                </c:pt>
                <c:pt idx="6967">
                  <c:v>6.2499999999999991</c:v>
                </c:pt>
                <c:pt idx="6968">
                  <c:v>6.9196428571428568</c:v>
                </c:pt>
                <c:pt idx="6969">
                  <c:v>7.8124999999999991</c:v>
                </c:pt>
                <c:pt idx="6970">
                  <c:v>8.2589285714285712</c:v>
                </c:pt>
                <c:pt idx="6971">
                  <c:v>9.0401785714285712</c:v>
                </c:pt>
                <c:pt idx="6972">
                  <c:v>9.4866071428571423</c:v>
                </c:pt>
                <c:pt idx="6973">
                  <c:v>9.9330357142857135</c:v>
                </c:pt>
                <c:pt idx="6974">
                  <c:v>10.267857142857142</c:v>
                </c:pt>
                <c:pt idx="6975">
                  <c:v>10.491071428571427</c:v>
                </c:pt>
                <c:pt idx="6976">
                  <c:v>10.379464285714285</c:v>
                </c:pt>
                <c:pt idx="6977">
                  <c:v>9.9330357142857135</c:v>
                </c:pt>
                <c:pt idx="6978">
                  <c:v>9.2633928571428559</c:v>
                </c:pt>
                <c:pt idx="6979">
                  <c:v>8.2589285714285712</c:v>
                </c:pt>
                <c:pt idx="6980">
                  <c:v>7.3660714285714279</c:v>
                </c:pt>
                <c:pt idx="6981">
                  <c:v>6.5848214285714279</c:v>
                </c:pt>
                <c:pt idx="6982">
                  <c:v>5.8035714285714279</c:v>
                </c:pt>
                <c:pt idx="6983">
                  <c:v>6.3616071428571423</c:v>
                </c:pt>
                <c:pt idx="6984">
                  <c:v>7.0312499999999991</c:v>
                </c:pt>
                <c:pt idx="6985">
                  <c:v>7.5892857142857135</c:v>
                </c:pt>
                <c:pt idx="6986">
                  <c:v>8.2589285714285712</c:v>
                </c:pt>
                <c:pt idx="6987">
                  <c:v>8.2589285714285712</c:v>
                </c:pt>
                <c:pt idx="6988">
                  <c:v>8.0357142857142847</c:v>
                </c:pt>
                <c:pt idx="6989">
                  <c:v>7.3660714285714279</c:v>
                </c:pt>
                <c:pt idx="6990">
                  <c:v>6.6964285714285712</c:v>
                </c:pt>
                <c:pt idx="6991">
                  <c:v>6.0267857142857135</c:v>
                </c:pt>
                <c:pt idx="6992">
                  <c:v>5.6919642857142856</c:v>
                </c:pt>
                <c:pt idx="6993">
                  <c:v>6.0267857142857135</c:v>
                </c:pt>
                <c:pt idx="6994">
                  <c:v>6.5848214285714279</c:v>
                </c:pt>
                <c:pt idx="6995">
                  <c:v>7.2544642857142847</c:v>
                </c:pt>
                <c:pt idx="6996">
                  <c:v>7.7008928571428568</c:v>
                </c:pt>
                <c:pt idx="6997">
                  <c:v>7.9241071428571423</c:v>
                </c:pt>
                <c:pt idx="6998">
                  <c:v>7.5892857142857135</c:v>
                </c:pt>
                <c:pt idx="6999">
                  <c:v>7.1428571428571423</c:v>
                </c:pt>
                <c:pt idx="7000">
                  <c:v>6.5848214285714279</c:v>
                </c:pt>
                <c:pt idx="7001">
                  <c:v>5.8035714285714279</c:v>
                </c:pt>
                <c:pt idx="7002">
                  <c:v>6.1383928571428568</c:v>
                </c:pt>
                <c:pt idx="7003">
                  <c:v>6.6964285714285712</c:v>
                </c:pt>
                <c:pt idx="7004">
                  <c:v>7.4776785714285703</c:v>
                </c:pt>
                <c:pt idx="7005">
                  <c:v>8.0357142857142847</c:v>
                </c:pt>
                <c:pt idx="7006">
                  <c:v>8.3705357142857135</c:v>
                </c:pt>
                <c:pt idx="7007">
                  <c:v>8.4821428571428559</c:v>
                </c:pt>
                <c:pt idx="7008">
                  <c:v>8.2589285714285712</c:v>
                </c:pt>
                <c:pt idx="7009">
                  <c:v>7.7008928571428568</c:v>
                </c:pt>
                <c:pt idx="7010">
                  <c:v>7.0312499999999991</c:v>
                </c:pt>
                <c:pt idx="7011">
                  <c:v>6.3616071428571423</c:v>
                </c:pt>
                <c:pt idx="7012">
                  <c:v>5.8035714285714279</c:v>
                </c:pt>
                <c:pt idx="7013">
                  <c:v>5.9151785714285712</c:v>
                </c:pt>
                <c:pt idx="7014">
                  <c:v>6.1383928571428568</c:v>
                </c:pt>
                <c:pt idx="7015">
                  <c:v>6.5848214285714279</c:v>
                </c:pt>
                <c:pt idx="7016">
                  <c:v>6.5848214285714279</c:v>
                </c:pt>
                <c:pt idx="7017">
                  <c:v>6.6964285714285712</c:v>
                </c:pt>
                <c:pt idx="7018">
                  <c:v>6.6964285714285712</c:v>
                </c:pt>
                <c:pt idx="7019">
                  <c:v>6.5848214285714279</c:v>
                </c:pt>
                <c:pt idx="7020">
                  <c:v>6.4732142857142847</c:v>
                </c:pt>
                <c:pt idx="7021">
                  <c:v>6.4732142857142847</c:v>
                </c:pt>
                <c:pt idx="7022">
                  <c:v>6.4732142857142847</c:v>
                </c:pt>
                <c:pt idx="7023">
                  <c:v>6.4732142857142847</c:v>
                </c:pt>
                <c:pt idx="7024">
                  <c:v>6.5848214285714279</c:v>
                </c:pt>
                <c:pt idx="7025">
                  <c:v>6.4732142857142847</c:v>
                </c:pt>
                <c:pt idx="7026">
                  <c:v>6.2499999999999991</c:v>
                </c:pt>
                <c:pt idx="7027">
                  <c:v>6.0267857142857135</c:v>
                </c:pt>
                <c:pt idx="7028">
                  <c:v>5.8035714285714279</c:v>
                </c:pt>
                <c:pt idx="7029">
                  <c:v>5.9151785714285712</c:v>
                </c:pt>
                <c:pt idx="7030">
                  <c:v>6.3616071428571423</c:v>
                </c:pt>
                <c:pt idx="7031">
                  <c:v>6.6964285714285712</c:v>
                </c:pt>
                <c:pt idx="7032">
                  <c:v>7.0312499999999991</c:v>
                </c:pt>
                <c:pt idx="7033">
                  <c:v>7.3660714285714279</c:v>
                </c:pt>
                <c:pt idx="7034">
                  <c:v>7.5892857142857135</c:v>
                </c:pt>
                <c:pt idx="7035">
                  <c:v>7.7008928571428568</c:v>
                </c:pt>
                <c:pt idx="7036">
                  <c:v>7.4776785714285703</c:v>
                </c:pt>
                <c:pt idx="7037">
                  <c:v>7.2544642857142847</c:v>
                </c:pt>
                <c:pt idx="7038">
                  <c:v>6.8080357142857135</c:v>
                </c:pt>
                <c:pt idx="7039">
                  <c:v>6.4732142857142847</c:v>
                </c:pt>
                <c:pt idx="7040">
                  <c:v>6.4732142857142847</c:v>
                </c:pt>
                <c:pt idx="7041">
                  <c:v>6.2499999999999991</c:v>
                </c:pt>
                <c:pt idx="7042">
                  <c:v>6.2499999999999991</c:v>
                </c:pt>
                <c:pt idx="7043">
                  <c:v>6.3616071428571423</c:v>
                </c:pt>
                <c:pt idx="7044">
                  <c:v>6.1383928571428568</c:v>
                </c:pt>
                <c:pt idx="7045">
                  <c:v>6.2499999999999991</c:v>
                </c:pt>
                <c:pt idx="7046">
                  <c:v>6.2499999999999991</c:v>
                </c:pt>
                <c:pt idx="7047">
                  <c:v>6.2499999999999991</c:v>
                </c:pt>
                <c:pt idx="7048">
                  <c:v>6.1383928571428568</c:v>
                </c:pt>
                <c:pt idx="7049">
                  <c:v>6.3616071428571423</c:v>
                </c:pt>
                <c:pt idx="7050">
                  <c:v>6.6964285714285712</c:v>
                </c:pt>
                <c:pt idx="7051">
                  <c:v>6.8080357142857135</c:v>
                </c:pt>
                <c:pt idx="7052">
                  <c:v>7.2544642857142847</c:v>
                </c:pt>
                <c:pt idx="7053">
                  <c:v>7.7008928571428568</c:v>
                </c:pt>
                <c:pt idx="7054">
                  <c:v>7.8124999999999991</c:v>
                </c:pt>
                <c:pt idx="7055">
                  <c:v>7.9241071428571423</c:v>
                </c:pt>
                <c:pt idx="7056">
                  <c:v>7.8124999999999991</c:v>
                </c:pt>
                <c:pt idx="7057">
                  <c:v>7.3660714285714279</c:v>
                </c:pt>
                <c:pt idx="7058">
                  <c:v>6.8080357142857135</c:v>
                </c:pt>
                <c:pt idx="7059">
                  <c:v>6.2499999999999991</c:v>
                </c:pt>
                <c:pt idx="7060">
                  <c:v>5.9151785714285712</c:v>
                </c:pt>
                <c:pt idx="7061">
                  <c:v>6.1383928571428568</c:v>
                </c:pt>
                <c:pt idx="7062">
                  <c:v>6.4732142857142847</c:v>
                </c:pt>
                <c:pt idx="7063">
                  <c:v>6.8080357142857135</c:v>
                </c:pt>
                <c:pt idx="7064">
                  <c:v>7.1428571428571423</c:v>
                </c:pt>
                <c:pt idx="7065">
                  <c:v>7.3660714285714279</c:v>
                </c:pt>
                <c:pt idx="7066">
                  <c:v>7.1428571428571423</c:v>
                </c:pt>
                <c:pt idx="7067">
                  <c:v>7.1428571428571423</c:v>
                </c:pt>
                <c:pt idx="7068">
                  <c:v>6.9196428571428568</c:v>
                </c:pt>
                <c:pt idx="7069">
                  <c:v>6.8080357142857135</c:v>
                </c:pt>
                <c:pt idx="7070">
                  <c:v>6.5848214285714279</c:v>
                </c:pt>
                <c:pt idx="7071">
                  <c:v>6.2499999999999991</c:v>
                </c:pt>
                <c:pt idx="7072">
                  <c:v>6.2499999999999991</c:v>
                </c:pt>
                <c:pt idx="7073">
                  <c:v>5.9151785714285712</c:v>
                </c:pt>
                <c:pt idx="7074">
                  <c:v>6.0267857142857135</c:v>
                </c:pt>
                <c:pt idx="7075">
                  <c:v>6.0267857142857135</c:v>
                </c:pt>
                <c:pt idx="7076">
                  <c:v>6.1383928571428568</c:v>
                </c:pt>
                <c:pt idx="7077">
                  <c:v>6.9196428571428568</c:v>
                </c:pt>
                <c:pt idx="7078">
                  <c:v>7.2544642857142847</c:v>
                </c:pt>
                <c:pt idx="7079">
                  <c:v>7.7008928571428568</c:v>
                </c:pt>
                <c:pt idx="7080">
                  <c:v>8.147321428571427</c:v>
                </c:pt>
                <c:pt idx="7081">
                  <c:v>8.147321428571427</c:v>
                </c:pt>
                <c:pt idx="7082">
                  <c:v>8.0357142857142847</c:v>
                </c:pt>
                <c:pt idx="7083">
                  <c:v>7.3660714285714279</c:v>
                </c:pt>
                <c:pt idx="7084">
                  <c:v>7.0312499999999991</c:v>
                </c:pt>
                <c:pt idx="7085">
                  <c:v>6.4732142857142847</c:v>
                </c:pt>
                <c:pt idx="7086">
                  <c:v>6.0267857142857135</c:v>
                </c:pt>
                <c:pt idx="7087">
                  <c:v>5.9151785714285712</c:v>
                </c:pt>
                <c:pt idx="7088">
                  <c:v>6.3616071428571423</c:v>
                </c:pt>
                <c:pt idx="7089">
                  <c:v>6.4732142857142847</c:v>
                </c:pt>
                <c:pt idx="7090">
                  <c:v>6.6964285714285712</c:v>
                </c:pt>
                <c:pt idx="7091">
                  <c:v>6.8080357142857135</c:v>
                </c:pt>
                <c:pt idx="7092">
                  <c:v>6.8080357142857135</c:v>
                </c:pt>
                <c:pt idx="7093">
                  <c:v>7.0312499999999991</c:v>
                </c:pt>
                <c:pt idx="7094">
                  <c:v>7.1428571428571423</c:v>
                </c:pt>
                <c:pt idx="7095">
                  <c:v>6.9196428571428568</c:v>
                </c:pt>
                <c:pt idx="7096">
                  <c:v>6.9196428571428568</c:v>
                </c:pt>
                <c:pt idx="7097">
                  <c:v>6.9196428571428568</c:v>
                </c:pt>
                <c:pt idx="7098">
                  <c:v>6.5848214285714279</c:v>
                </c:pt>
                <c:pt idx="7099">
                  <c:v>6.2499999999999991</c:v>
                </c:pt>
                <c:pt idx="7100">
                  <c:v>5.8035714285714279</c:v>
                </c:pt>
                <c:pt idx="7101">
                  <c:v>6.0267857142857135</c:v>
                </c:pt>
                <c:pt idx="7102">
                  <c:v>6.4732142857142847</c:v>
                </c:pt>
                <c:pt idx="7103">
                  <c:v>6.9196428571428568</c:v>
                </c:pt>
                <c:pt idx="7104">
                  <c:v>7.2544642857142847</c:v>
                </c:pt>
                <c:pt idx="7105">
                  <c:v>7.4776785714285703</c:v>
                </c:pt>
                <c:pt idx="7106">
                  <c:v>7.8124999999999991</c:v>
                </c:pt>
                <c:pt idx="7107">
                  <c:v>8.0357142857142847</c:v>
                </c:pt>
                <c:pt idx="7108">
                  <c:v>8.147321428571427</c:v>
                </c:pt>
                <c:pt idx="7109">
                  <c:v>8.147321428571427</c:v>
                </c:pt>
                <c:pt idx="7110">
                  <c:v>8.0357142857142847</c:v>
                </c:pt>
                <c:pt idx="7111">
                  <c:v>8.0357142857142847</c:v>
                </c:pt>
                <c:pt idx="7112">
                  <c:v>7.7008928571428568</c:v>
                </c:pt>
                <c:pt idx="7113">
                  <c:v>7.3660714285714279</c:v>
                </c:pt>
                <c:pt idx="7114">
                  <c:v>6.9196428571428568</c:v>
                </c:pt>
                <c:pt idx="7115">
                  <c:v>6.1383928571428568</c:v>
                </c:pt>
                <c:pt idx="7116">
                  <c:v>5.8035714285714279</c:v>
                </c:pt>
                <c:pt idx="7117">
                  <c:v>5.9151785714285712</c:v>
                </c:pt>
                <c:pt idx="7118">
                  <c:v>6.2499999999999991</c:v>
                </c:pt>
                <c:pt idx="7119">
                  <c:v>6.6964285714285712</c:v>
                </c:pt>
                <c:pt idx="7120">
                  <c:v>6.8080357142857135</c:v>
                </c:pt>
                <c:pt idx="7121">
                  <c:v>6.6964285714285712</c:v>
                </c:pt>
                <c:pt idx="7122">
                  <c:v>6.5848214285714279</c:v>
                </c:pt>
                <c:pt idx="7123">
                  <c:v>6.2499999999999991</c:v>
                </c:pt>
                <c:pt idx="7124">
                  <c:v>6.0267857142857135</c:v>
                </c:pt>
                <c:pt idx="7125">
                  <c:v>6.2499999999999991</c:v>
                </c:pt>
                <c:pt idx="7126">
                  <c:v>6.2499999999999991</c:v>
                </c:pt>
                <c:pt idx="7127">
                  <c:v>6.2499999999999991</c:v>
                </c:pt>
                <c:pt idx="7128">
                  <c:v>6.5848214285714279</c:v>
                </c:pt>
                <c:pt idx="7129">
                  <c:v>6.9196428571428568</c:v>
                </c:pt>
                <c:pt idx="7130">
                  <c:v>7.1428571428571423</c:v>
                </c:pt>
                <c:pt idx="7131">
                  <c:v>7.4776785714285703</c:v>
                </c:pt>
                <c:pt idx="7132">
                  <c:v>7.8124999999999991</c:v>
                </c:pt>
                <c:pt idx="7133">
                  <c:v>7.9241071428571423</c:v>
                </c:pt>
                <c:pt idx="7134">
                  <c:v>7.9241071428571423</c:v>
                </c:pt>
                <c:pt idx="7135">
                  <c:v>7.8124999999999991</c:v>
                </c:pt>
                <c:pt idx="7136">
                  <c:v>7.4776785714285703</c:v>
                </c:pt>
                <c:pt idx="7137">
                  <c:v>7.0312499999999991</c:v>
                </c:pt>
                <c:pt idx="7138">
                  <c:v>6.4732142857142847</c:v>
                </c:pt>
                <c:pt idx="7139">
                  <c:v>6.0267857142857135</c:v>
                </c:pt>
                <c:pt idx="7140">
                  <c:v>5.8035714285714279</c:v>
                </c:pt>
                <c:pt idx="7141">
                  <c:v>6.0267857142857135</c:v>
                </c:pt>
                <c:pt idx="7142">
                  <c:v>6.4732142857142847</c:v>
                </c:pt>
                <c:pt idx="7143">
                  <c:v>7.0312499999999991</c:v>
                </c:pt>
                <c:pt idx="7144">
                  <c:v>7.4776785714285703</c:v>
                </c:pt>
                <c:pt idx="7145">
                  <c:v>7.5892857142857135</c:v>
                </c:pt>
                <c:pt idx="7146">
                  <c:v>7.7008928571428568</c:v>
                </c:pt>
                <c:pt idx="7147">
                  <c:v>7.8124999999999991</c:v>
                </c:pt>
                <c:pt idx="7148">
                  <c:v>7.4776785714285703</c:v>
                </c:pt>
                <c:pt idx="7149">
                  <c:v>7.3660714285714279</c:v>
                </c:pt>
                <c:pt idx="7150">
                  <c:v>6.6964285714285712</c:v>
                </c:pt>
                <c:pt idx="7151">
                  <c:v>6.1383928571428568</c:v>
                </c:pt>
                <c:pt idx="7152">
                  <c:v>5.6919642857142856</c:v>
                </c:pt>
                <c:pt idx="7153">
                  <c:v>5.8035714285714279</c:v>
                </c:pt>
                <c:pt idx="7154">
                  <c:v>6.2499999999999991</c:v>
                </c:pt>
                <c:pt idx="7155">
                  <c:v>6.9196428571428568</c:v>
                </c:pt>
                <c:pt idx="7156">
                  <c:v>7.3660714285714279</c:v>
                </c:pt>
                <c:pt idx="7157">
                  <c:v>7.7008928571428568</c:v>
                </c:pt>
                <c:pt idx="7158">
                  <c:v>8.0357142857142847</c:v>
                </c:pt>
                <c:pt idx="7159">
                  <c:v>8.4821428571428559</c:v>
                </c:pt>
                <c:pt idx="7160">
                  <c:v>8.2589285714285712</c:v>
                </c:pt>
                <c:pt idx="7161">
                  <c:v>8.2589285714285712</c:v>
                </c:pt>
                <c:pt idx="7162">
                  <c:v>8.0357142857142847</c:v>
                </c:pt>
                <c:pt idx="7163">
                  <c:v>7.5892857142857135</c:v>
                </c:pt>
                <c:pt idx="7164">
                  <c:v>7.2544642857142847</c:v>
                </c:pt>
                <c:pt idx="7165">
                  <c:v>6.6964285714285712</c:v>
                </c:pt>
                <c:pt idx="7166">
                  <c:v>5.9151785714285712</c:v>
                </c:pt>
                <c:pt idx="7167">
                  <c:v>5.8035714285714279</c:v>
                </c:pt>
                <c:pt idx="7168">
                  <c:v>6.4732142857142847</c:v>
                </c:pt>
                <c:pt idx="7169">
                  <c:v>7.3660714285714279</c:v>
                </c:pt>
                <c:pt idx="7170">
                  <c:v>8.2589285714285712</c:v>
                </c:pt>
                <c:pt idx="7171">
                  <c:v>8.928571428571427</c:v>
                </c:pt>
                <c:pt idx="7172">
                  <c:v>9.2633928571428559</c:v>
                </c:pt>
                <c:pt idx="7173">
                  <c:v>9.2633928571428559</c:v>
                </c:pt>
                <c:pt idx="7174">
                  <c:v>9.0401785714285712</c:v>
                </c:pt>
                <c:pt idx="7175">
                  <c:v>8.8169642857142847</c:v>
                </c:pt>
                <c:pt idx="7176">
                  <c:v>8.4821428571428559</c:v>
                </c:pt>
                <c:pt idx="7177">
                  <c:v>7.8124999999999991</c:v>
                </c:pt>
                <c:pt idx="7178">
                  <c:v>6.8080357142857135</c:v>
                </c:pt>
                <c:pt idx="7179">
                  <c:v>5.8035714285714279</c:v>
                </c:pt>
                <c:pt idx="7180">
                  <c:v>5.3571428571428568</c:v>
                </c:pt>
                <c:pt idx="7181">
                  <c:v>6.1383928571428568</c:v>
                </c:pt>
                <c:pt idx="7182">
                  <c:v>7.0312499999999991</c:v>
                </c:pt>
                <c:pt idx="7183">
                  <c:v>7.3660714285714279</c:v>
                </c:pt>
                <c:pt idx="7184">
                  <c:v>7.8124999999999991</c:v>
                </c:pt>
                <c:pt idx="7185">
                  <c:v>8.0357142857142847</c:v>
                </c:pt>
                <c:pt idx="7186">
                  <c:v>7.8124999999999991</c:v>
                </c:pt>
                <c:pt idx="7187">
                  <c:v>7.4776785714285703</c:v>
                </c:pt>
                <c:pt idx="7188">
                  <c:v>7.0312499999999991</c:v>
                </c:pt>
                <c:pt idx="7189">
                  <c:v>6.6964285714285712</c:v>
                </c:pt>
                <c:pt idx="7190">
                  <c:v>6.1383928571428568</c:v>
                </c:pt>
                <c:pt idx="7191">
                  <c:v>6.0267857142857135</c:v>
                </c:pt>
                <c:pt idx="7192">
                  <c:v>5.8035714285714279</c:v>
                </c:pt>
                <c:pt idx="7193">
                  <c:v>6.0267857142857135</c:v>
                </c:pt>
                <c:pt idx="7194">
                  <c:v>6.2499999999999991</c:v>
                </c:pt>
                <c:pt idx="7195">
                  <c:v>6.3616071428571423</c:v>
                </c:pt>
                <c:pt idx="7196">
                  <c:v>6.3616071428571423</c:v>
                </c:pt>
                <c:pt idx="7197">
                  <c:v>6.4732142857142847</c:v>
                </c:pt>
                <c:pt idx="7198">
                  <c:v>6.2499999999999991</c:v>
                </c:pt>
                <c:pt idx="7199">
                  <c:v>6.3616071428571423</c:v>
                </c:pt>
                <c:pt idx="7200">
                  <c:v>6.5848214285714279</c:v>
                </c:pt>
                <c:pt idx="7201">
                  <c:v>6.4732142857142847</c:v>
                </c:pt>
                <c:pt idx="7202">
                  <c:v>6.5848214285714279</c:v>
                </c:pt>
                <c:pt idx="7203">
                  <c:v>6.8080357142857135</c:v>
                </c:pt>
                <c:pt idx="7204">
                  <c:v>6.3616071428571423</c:v>
                </c:pt>
                <c:pt idx="7205">
                  <c:v>6.1383928571428568</c:v>
                </c:pt>
                <c:pt idx="7206">
                  <c:v>6.1383928571428568</c:v>
                </c:pt>
                <c:pt idx="7207">
                  <c:v>6.2499999999999991</c:v>
                </c:pt>
                <c:pt idx="7208">
                  <c:v>6.4732142857142847</c:v>
                </c:pt>
                <c:pt idx="7209">
                  <c:v>6.5848214285714279</c:v>
                </c:pt>
                <c:pt idx="7210">
                  <c:v>6.8080357142857135</c:v>
                </c:pt>
                <c:pt idx="7211">
                  <c:v>6.6964285714285712</c:v>
                </c:pt>
                <c:pt idx="7212">
                  <c:v>6.6964285714285712</c:v>
                </c:pt>
                <c:pt idx="7213">
                  <c:v>6.4732142857142847</c:v>
                </c:pt>
                <c:pt idx="7214">
                  <c:v>6.3616071428571423</c:v>
                </c:pt>
                <c:pt idx="7215">
                  <c:v>6.2499999999999991</c:v>
                </c:pt>
                <c:pt idx="7216">
                  <c:v>6.4732142857142847</c:v>
                </c:pt>
                <c:pt idx="7217">
                  <c:v>6.5848214285714279</c:v>
                </c:pt>
                <c:pt idx="7218">
                  <c:v>7.0312499999999991</c:v>
                </c:pt>
                <c:pt idx="7219">
                  <c:v>7.3660714285714279</c:v>
                </c:pt>
                <c:pt idx="7220">
                  <c:v>7.7008928571428568</c:v>
                </c:pt>
                <c:pt idx="7221">
                  <c:v>8.0357142857142847</c:v>
                </c:pt>
                <c:pt idx="7222">
                  <c:v>8.0357142857142847</c:v>
                </c:pt>
                <c:pt idx="7223">
                  <c:v>7.9241071428571423</c:v>
                </c:pt>
                <c:pt idx="7224">
                  <c:v>7.7008928571428568</c:v>
                </c:pt>
                <c:pt idx="7225">
                  <c:v>7.3660714285714279</c:v>
                </c:pt>
                <c:pt idx="7226">
                  <c:v>6.8080357142857135</c:v>
                </c:pt>
                <c:pt idx="7227">
                  <c:v>6.3616071428571423</c:v>
                </c:pt>
                <c:pt idx="7228">
                  <c:v>6.1383928571428568</c:v>
                </c:pt>
                <c:pt idx="7229">
                  <c:v>6.1383928571428568</c:v>
                </c:pt>
                <c:pt idx="7230">
                  <c:v>6.1383928571428568</c:v>
                </c:pt>
                <c:pt idx="7231">
                  <c:v>6.3616071428571423</c:v>
                </c:pt>
                <c:pt idx="7232">
                  <c:v>6.4732142857142847</c:v>
                </c:pt>
                <c:pt idx="7233">
                  <c:v>6.5848214285714279</c:v>
                </c:pt>
                <c:pt idx="7234">
                  <c:v>6.6964285714285712</c:v>
                </c:pt>
                <c:pt idx="7235">
                  <c:v>6.6964285714285712</c:v>
                </c:pt>
                <c:pt idx="7236">
                  <c:v>6.8080357142857135</c:v>
                </c:pt>
                <c:pt idx="7237">
                  <c:v>6.8080357142857135</c:v>
                </c:pt>
                <c:pt idx="7238">
                  <c:v>6.9196428571428568</c:v>
                </c:pt>
                <c:pt idx="7239">
                  <c:v>6.8080357142857135</c:v>
                </c:pt>
                <c:pt idx="7240">
                  <c:v>7.0312499999999991</c:v>
                </c:pt>
                <c:pt idx="7241">
                  <c:v>7.0312499999999991</c:v>
                </c:pt>
                <c:pt idx="7242">
                  <c:v>7.0312499999999991</c:v>
                </c:pt>
                <c:pt idx="7243">
                  <c:v>6.9196428571428568</c:v>
                </c:pt>
                <c:pt idx="7244">
                  <c:v>6.6964285714285712</c:v>
                </c:pt>
                <c:pt idx="7245">
                  <c:v>6.3616071428571423</c:v>
                </c:pt>
                <c:pt idx="7246">
                  <c:v>6.5848214285714279</c:v>
                </c:pt>
                <c:pt idx="7247">
                  <c:v>6.4732142857142847</c:v>
                </c:pt>
                <c:pt idx="7248">
                  <c:v>6.4732142857142847</c:v>
                </c:pt>
                <c:pt idx="7249">
                  <c:v>6.5848214285714279</c:v>
                </c:pt>
                <c:pt idx="7250">
                  <c:v>6.6964285714285712</c:v>
                </c:pt>
                <c:pt idx="7251">
                  <c:v>6.9196428571428568</c:v>
                </c:pt>
                <c:pt idx="7252">
                  <c:v>7.1428571428571423</c:v>
                </c:pt>
                <c:pt idx="7253">
                  <c:v>7.4776785714285703</c:v>
                </c:pt>
                <c:pt idx="7254">
                  <c:v>7.3660714285714279</c:v>
                </c:pt>
                <c:pt idx="7255">
                  <c:v>7.1428571428571423</c:v>
                </c:pt>
                <c:pt idx="7256">
                  <c:v>6.6964285714285712</c:v>
                </c:pt>
                <c:pt idx="7257">
                  <c:v>6.2499999999999991</c:v>
                </c:pt>
                <c:pt idx="7258">
                  <c:v>5.9151785714285712</c:v>
                </c:pt>
                <c:pt idx="7259">
                  <c:v>5.8035714285714279</c:v>
                </c:pt>
                <c:pt idx="7260">
                  <c:v>6.2499999999999991</c:v>
                </c:pt>
                <c:pt idx="7261">
                  <c:v>6.8080357142857135</c:v>
                </c:pt>
                <c:pt idx="7262">
                  <c:v>7.2544642857142847</c:v>
                </c:pt>
                <c:pt idx="7263">
                  <c:v>7.3660714285714279</c:v>
                </c:pt>
                <c:pt idx="7264">
                  <c:v>7.4776785714285703</c:v>
                </c:pt>
                <c:pt idx="7265">
                  <c:v>7.2544642857142847</c:v>
                </c:pt>
                <c:pt idx="7266">
                  <c:v>7.1428571428571423</c:v>
                </c:pt>
                <c:pt idx="7267">
                  <c:v>7.0312499999999991</c:v>
                </c:pt>
                <c:pt idx="7268">
                  <c:v>7.0312499999999991</c:v>
                </c:pt>
                <c:pt idx="7269">
                  <c:v>6.9196428571428568</c:v>
                </c:pt>
                <c:pt idx="7270">
                  <c:v>6.8080357142857135</c:v>
                </c:pt>
                <c:pt idx="7271">
                  <c:v>6.6964285714285712</c:v>
                </c:pt>
                <c:pt idx="7272">
                  <c:v>6.6964285714285712</c:v>
                </c:pt>
                <c:pt idx="7273">
                  <c:v>6.6964285714285712</c:v>
                </c:pt>
                <c:pt idx="7274">
                  <c:v>6.6964285714285712</c:v>
                </c:pt>
                <c:pt idx="7275">
                  <c:v>6.6964285714285712</c:v>
                </c:pt>
                <c:pt idx="7276">
                  <c:v>6.6964285714285712</c:v>
                </c:pt>
                <c:pt idx="7277">
                  <c:v>6.8080357142857135</c:v>
                </c:pt>
                <c:pt idx="7278">
                  <c:v>6.6964285714285712</c:v>
                </c:pt>
                <c:pt idx="7279">
                  <c:v>6.6964285714285712</c:v>
                </c:pt>
                <c:pt idx="7280">
                  <c:v>6.9196428571428568</c:v>
                </c:pt>
                <c:pt idx="7281">
                  <c:v>7.0312499999999991</c:v>
                </c:pt>
                <c:pt idx="7282">
                  <c:v>7.1428571428571423</c:v>
                </c:pt>
                <c:pt idx="7283">
                  <c:v>7.2544642857142847</c:v>
                </c:pt>
                <c:pt idx="7284">
                  <c:v>7.4776785714285703</c:v>
                </c:pt>
                <c:pt idx="7285">
                  <c:v>7.9241071428571423</c:v>
                </c:pt>
                <c:pt idx="7286">
                  <c:v>8.0357142857142847</c:v>
                </c:pt>
                <c:pt idx="7287">
                  <c:v>8.147321428571427</c:v>
                </c:pt>
                <c:pt idx="7288">
                  <c:v>8.147321428571427</c:v>
                </c:pt>
                <c:pt idx="7289">
                  <c:v>7.8124999999999991</c:v>
                </c:pt>
                <c:pt idx="7290">
                  <c:v>7.4776785714285703</c:v>
                </c:pt>
                <c:pt idx="7291">
                  <c:v>7.0312499999999991</c:v>
                </c:pt>
                <c:pt idx="7292">
                  <c:v>6.4732142857142847</c:v>
                </c:pt>
                <c:pt idx="7293">
                  <c:v>6.0267857142857135</c:v>
                </c:pt>
                <c:pt idx="7294">
                  <c:v>5.8035714285714279</c:v>
                </c:pt>
                <c:pt idx="7295">
                  <c:v>5.9151785714285712</c:v>
                </c:pt>
                <c:pt idx="7296">
                  <c:v>6.4732142857142847</c:v>
                </c:pt>
                <c:pt idx="7297">
                  <c:v>6.9196428571428568</c:v>
                </c:pt>
                <c:pt idx="7298">
                  <c:v>7.1428571428571423</c:v>
                </c:pt>
                <c:pt idx="7299">
                  <c:v>7.1428571428571423</c:v>
                </c:pt>
                <c:pt idx="7300">
                  <c:v>7.0312499999999991</c:v>
                </c:pt>
                <c:pt idx="7301">
                  <c:v>6.9196428571428568</c:v>
                </c:pt>
                <c:pt idx="7302">
                  <c:v>6.6964285714285712</c:v>
                </c:pt>
                <c:pt idx="7303">
                  <c:v>6.6964285714285712</c:v>
                </c:pt>
                <c:pt idx="7304">
                  <c:v>6.9196428571428568</c:v>
                </c:pt>
                <c:pt idx="7305">
                  <c:v>6.8080357142857135</c:v>
                </c:pt>
                <c:pt idx="7306">
                  <c:v>6.6964285714285712</c:v>
                </c:pt>
                <c:pt idx="7307">
                  <c:v>6.6964285714285712</c:v>
                </c:pt>
                <c:pt idx="7308">
                  <c:v>6.6964285714285712</c:v>
                </c:pt>
                <c:pt idx="7309">
                  <c:v>6.5848214285714279</c:v>
                </c:pt>
                <c:pt idx="7310">
                  <c:v>6.4732142857142847</c:v>
                </c:pt>
                <c:pt idx="7311">
                  <c:v>6.4732142857142847</c:v>
                </c:pt>
                <c:pt idx="7312">
                  <c:v>6.2499999999999991</c:v>
                </c:pt>
                <c:pt idx="7313">
                  <c:v>6.1383928571428568</c:v>
                </c:pt>
                <c:pt idx="7314">
                  <c:v>6.2499999999999991</c:v>
                </c:pt>
                <c:pt idx="7315">
                  <c:v>6.5848214285714279</c:v>
                </c:pt>
                <c:pt idx="7316">
                  <c:v>6.6964285714285712</c:v>
                </c:pt>
                <c:pt idx="7317">
                  <c:v>6.6964285714285712</c:v>
                </c:pt>
                <c:pt idx="7318">
                  <c:v>6.9196428571428568</c:v>
                </c:pt>
                <c:pt idx="7319">
                  <c:v>7.0312499999999991</c:v>
                </c:pt>
                <c:pt idx="7320">
                  <c:v>6.6964285714285712</c:v>
                </c:pt>
                <c:pt idx="7321">
                  <c:v>6.8080357142857135</c:v>
                </c:pt>
                <c:pt idx="7322">
                  <c:v>6.6964285714285712</c:v>
                </c:pt>
                <c:pt idx="7323">
                  <c:v>6.5848214285714279</c:v>
                </c:pt>
                <c:pt idx="7324">
                  <c:v>6.4732142857142847</c:v>
                </c:pt>
                <c:pt idx="7325">
                  <c:v>6.9196428571428568</c:v>
                </c:pt>
                <c:pt idx="7326">
                  <c:v>7.1428571428571423</c:v>
                </c:pt>
                <c:pt idx="7327">
                  <c:v>7.4776785714285703</c:v>
                </c:pt>
                <c:pt idx="7328">
                  <c:v>7.5892857142857135</c:v>
                </c:pt>
                <c:pt idx="7329">
                  <c:v>7.8124999999999991</c:v>
                </c:pt>
                <c:pt idx="7330">
                  <c:v>7.5892857142857135</c:v>
                </c:pt>
                <c:pt idx="7331">
                  <c:v>7.4776785714285703</c:v>
                </c:pt>
                <c:pt idx="7332">
                  <c:v>7.2544642857142847</c:v>
                </c:pt>
                <c:pt idx="7333">
                  <c:v>6.9196428571428568</c:v>
                </c:pt>
                <c:pt idx="7334">
                  <c:v>6.5848214285714279</c:v>
                </c:pt>
                <c:pt idx="7335">
                  <c:v>6.2499999999999991</c:v>
                </c:pt>
                <c:pt idx="7336">
                  <c:v>6.0267857142857135</c:v>
                </c:pt>
                <c:pt idx="7337">
                  <c:v>6.1383928571428568</c:v>
                </c:pt>
                <c:pt idx="7338">
                  <c:v>6.2499999999999991</c:v>
                </c:pt>
                <c:pt idx="7339">
                  <c:v>6.3616071428571423</c:v>
                </c:pt>
                <c:pt idx="7340">
                  <c:v>6.5848214285714279</c:v>
                </c:pt>
                <c:pt idx="7341">
                  <c:v>6.5848214285714279</c:v>
                </c:pt>
                <c:pt idx="7342">
                  <c:v>6.9196428571428568</c:v>
                </c:pt>
                <c:pt idx="7343">
                  <c:v>7.2544642857142847</c:v>
                </c:pt>
                <c:pt idx="7344">
                  <c:v>7.5892857142857135</c:v>
                </c:pt>
                <c:pt idx="7345">
                  <c:v>7.9241071428571423</c:v>
                </c:pt>
                <c:pt idx="7346">
                  <c:v>8.147321428571427</c:v>
                </c:pt>
                <c:pt idx="7347">
                  <c:v>8.4821428571428559</c:v>
                </c:pt>
                <c:pt idx="7348">
                  <c:v>8.7053571428571423</c:v>
                </c:pt>
                <c:pt idx="7349">
                  <c:v>8.7053571428571423</c:v>
                </c:pt>
                <c:pt idx="7350">
                  <c:v>8.59375</c:v>
                </c:pt>
                <c:pt idx="7351">
                  <c:v>8.7053571428571423</c:v>
                </c:pt>
                <c:pt idx="7352">
                  <c:v>8.147321428571427</c:v>
                </c:pt>
                <c:pt idx="7353">
                  <c:v>7.5892857142857135</c:v>
                </c:pt>
                <c:pt idx="7354">
                  <c:v>6.8080357142857135</c:v>
                </c:pt>
                <c:pt idx="7355">
                  <c:v>6.0267857142857135</c:v>
                </c:pt>
                <c:pt idx="7356">
                  <c:v>5.9151785714285712</c:v>
                </c:pt>
                <c:pt idx="7357">
                  <c:v>6.5848214285714279</c:v>
                </c:pt>
                <c:pt idx="7358">
                  <c:v>7.0312499999999991</c:v>
                </c:pt>
                <c:pt idx="7359">
                  <c:v>7.2544642857142847</c:v>
                </c:pt>
                <c:pt idx="7360">
                  <c:v>7.3660714285714279</c:v>
                </c:pt>
                <c:pt idx="7361">
                  <c:v>7.3660714285714279</c:v>
                </c:pt>
                <c:pt idx="7362">
                  <c:v>7.4776785714285703</c:v>
                </c:pt>
                <c:pt idx="7363">
                  <c:v>7.4776785714285703</c:v>
                </c:pt>
                <c:pt idx="7364">
                  <c:v>7.5892857142857135</c:v>
                </c:pt>
                <c:pt idx="7365">
                  <c:v>7.4776785714285703</c:v>
                </c:pt>
                <c:pt idx="7366">
                  <c:v>7.3660714285714279</c:v>
                </c:pt>
                <c:pt idx="7367">
                  <c:v>6.9196428571428568</c:v>
                </c:pt>
                <c:pt idx="7368">
                  <c:v>6.6964285714285712</c:v>
                </c:pt>
                <c:pt idx="7369">
                  <c:v>6.4732142857142847</c:v>
                </c:pt>
                <c:pt idx="7370">
                  <c:v>6.3616071428571423</c:v>
                </c:pt>
                <c:pt idx="7371">
                  <c:v>6.2499999999999991</c:v>
                </c:pt>
                <c:pt idx="7372">
                  <c:v>6.3616071428571423</c:v>
                </c:pt>
                <c:pt idx="7373">
                  <c:v>6.3616071428571423</c:v>
                </c:pt>
                <c:pt idx="7374">
                  <c:v>6.5848214285714279</c:v>
                </c:pt>
                <c:pt idx="7375">
                  <c:v>6.6964285714285712</c:v>
                </c:pt>
                <c:pt idx="7376">
                  <c:v>7.0312499999999991</c:v>
                </c:pt>
                <c:pt idx="7377">
                  <c:v>7.0312499999999991</c:v>
                </c:pt>
                <c:pt idx="7378">
                  <c:v>7.2544642857142847</c:v>
                </c:pt>
                <c:pt idx="7379">
                  <c:v>7.3660714285714279</c:v>
                </c:pt>
                <c:pt idx="7380">
                  <c:v>7.3660714285714279</c:v>
                </c:pt>
                <c:pt idx="7381">
                  <c:v>7.2544642857142847</c:v>
                </c:pt>
                <c:pt idx="7382">
                  <c:v>7.2544642857142847</c:v>
                </c:pt>
                <c:pt idx="7383">
                  <c:v>7.3660714285714279</c:v>
                </c:pt>
                <c:pt idx="7384">
                  <c:v>6.9196428571428568</c:v>
                </c:pt>
                <c:pt idx="7385">
                  <c:v>6.5848214285714279</c:v>
                </c:pt>
                <c:pt idx="7386">
                  <c:v>6.1383928571428568</c:v>
                </c:pt>
                <c:pt idx="7387">
                  <c:v>5.9151785714285712</c:v>
                </c:pt>
                <c:pt idx="7388">
                  <c:v>5.8035714285714279</c:v>
                </c:pt>
                <c:pt idx="7389">
                  <c:v>5.9151785714285712</c:v>
                </c:pt>
                <c:pt idx="7390">
                  <c:v>6.3616071428571423</c:v>
                </c:pt>
                <c:pt idx="7391">
                  <c:v>6.5848214285714279</c:v>
                </c:pt>
                <c:pt idx="7392">
                  <c:v>6.8080357142857135</c:v>
                </c:pt>
                <c:pt idx="7393">
                  <c:v>7.0312499999999991</c:v>
                </c:pt>
                <c:pt idx="7394">
                  <c:v>7.0312499999999991</c:v>
                </c:pt>
                <c:pt idx="7395">
                  <c:v>7.1428571428571423</c:v>
                </c:pt>
                <c:pt idx="7396">
                  <c:v>7.1428571428571423</c:v>
                </c:pt>
                <c:pt idx="7397">
                  <c:v>7.0312499999999991</c:v>
                </c:pt>
                <c:pt idx="7398">
                  <c:v>6.6964285714285712</c:v>
                </c:pt>
                <c:pt idx="7399">
                  <c:v>6.3616071428571423</c:v>
                </c:pt>
                <c:pt idx="7400">
                  <c:v>6.0267857142857135</c:v>
                </c:pt>
                <c:pt idx="7401">
                  <c:v>6.0267857142857135</c:v>
                </c:pt>
                <c:pt idx="7402">
                  <c:v>5.9151785714285712</c:v>
                </c:pt>
                <c:pt idx="7403">
                  <c:v>6.2499999999999991</c:v>
                </c:pt>
                <c:pt idx="7404">
                  <c:v>6.6964285714285712</c:v>
                </c:pt>
                <c:pt idx="7405">
                  <c:v>6.8080357142857135</c:v>
                </c:pt>
                <c:pt idx="7406">
                  <c:v>7.1428571428571423</c:v>
                </c:pt>
                <c:pt idx="7407">
                  <c:v>7.3660714285714279</c:v>
                </c:pt>
                <c:pt idx="7408">
                  <c:v>7.5892857142857135</c:v>
                </c:pt>
                <c:pt idx="7409">
                  <c:v>7.5892857142857135</c:v>
                </c:pt>
                <c:pt idx="7410">
                  <c:v>7.5892857142857135</c:v>
                </c:pt>
                <c:pt idx="7411">
                  <c:v>7.2544642857142847</c:v>
                </c:pt>
                <c:pt idx="7412">
                  <c:v>6.8080357142857135</c:v>
                </c:pt>
                <c:pt idx="7413">
                  <c:v>6.0267857142857135</c:v>
                </c:pt>
                <c:pt idx="7414">
                  <c:v>5.5803571428571423</c:v>
                </c:pt>
                <c:pt idx="7415">
                  <c:v>5.8035714285714279</c:v>
                </c:pt>
                <c:pt idx="7416">
                  <c:v>6.4732142857142847</c:v>
                </c:pt>
                <c:pt idx="7417">
                  <c:v>6.9196428571428568</c:v>
                </c:pt>
                <c:pt idx="7418">
                  <c:v>7.4776785714285703</c:v>
                </c:pt>
                <c:pt idx="7419">
                  <c:v>7.9241071428571423</c:v>
                </c:pt>
                <c:pt idx="7420">
                  <c:v>8.2589285714285712</c:v>
                </c:pt>
                <c:pt idx="7421">
                  <c:v>8.3705357142857135</c:v>
                </c:pt>
                <c:pt idx="7422">
                  <c:v>8.3705357142857135</c:v>
                </c:pt>
                <c:pt idx="7423">
                  <c:v>8.2589285714285712</c:v>
                </c:pt>
                <c:pt idx="7424">
                  <c:v>7.9241071428571423</c:v>
                </c:pt>
                <c:pt idx="7425">
                  <c:v>7.4776785714285703</c:v>
                </c:pt>
                <c:pt idx="7426">
                  <c:v>6.9196428571428568</c:v>
                </c:pt>
                <c:pt idx="7427">
                  <c:v>6.1383928571428568</c:v>
                </c:pt>
                <c:pt idx="7428">
                  <c:v>5.8035714285714279</c:v>
                </c:pt>
                <c:pt idx="7429">
                  <c:v>6.4732142857142847</c:v>
                </c:pt>
                <c:pt idx="7430">
                  <c:v>8.59375</c:v>
                </c:pt>
                <c:pt idx="7431">
                  <c:v>9.709821428571427</c:v>
                </c:pt>
                <c:pt idx="7432">
                  <c:v>10.602678571428571</c:v>
                </c:pt>
                <c:pt idx="7433">
                  <c:v>11.272321428571427</c:v>
                </c:pt>
                <c:pt idx="7434">
                  <c:v>11.495535714285714</c:v>
                </c:pt>
                <c:pt idx="7435">
                  <c:v>11.607142857142856</c:v>
                </c:pt>
                <c:pt idx="7436">
                  <c:v>11.383928571428571</c:v>
                </c:pt>
                <c:pt idx="7437">
                  <c:v>11.049107142857142</c:v>
                </c:pt>
                <c:pt idx="7438">
                  <c:v>10.491071428571427</c:v>
                </c:pt>
                <c:pt idx="7439">
                  <c:v>9.8214285714285712</c:v>
                </c:pt>
                <c:pt idx="7440">
                  <c:v>9.0401785714285712</c:v>
                </c:pt>
                <c:pt idx="7441">
                  <c:v>8.147321428571427</c:v>
                </c:pt>
                <c:pt idx="7442">
                  <c:v>7.0312499999999991</c:v>
                </c:pt>
                <c:pt idx="7443">
                  <c:v>5.8035714285714279</c:v>
                </c:pt>
                <c:pt idx="7444">
                  <c:v>6.6964285714285712</c:v>
                </c:pt>
                <c:pt idx="7445">
                  <c:v>7.8124999999999991</c:v>
                </c:pt>
                <c:pt idx="7446">
                  <c:v>8.3705357142857135</c:v>
                </c:pt>
                <c:pt idx="7447">
                  <c:v>8.7053571428571423</c:v>
                </c:pt>
                <c:pt idx="7448">
                  <c:v>8.928571428571427</c:v>
                </c:pt>
                <c:pt idx="7449">
                  <c:v>8.928571428571427</c:v>
                </c:pt>
                <c:pt idx="7450">
                  <c:v>8.8169642857142847</c:v>
                </c:pt>
                <c:pt idx="7451">
                  <c:v>8.59375</c:v>
                </c:pt>
                <c:pt idx="7452">
                  <c:v>8.2589285714285712</c:v>
                </c:pt>
                <c:pt idx="7453">
                  <c:v>7.8124999999999991</c:v>
                </c:pt>
                <c:pt idx="7454">
                  <c:v>7.1428571428571423</c:v>
                </c:pt>
                <c:pt idx="7455">
                  <c:v>6.6964285714285712</c:v>
                </c:pt>
                <c:pt idx="7456">
                  <c:v>6.3616071428571423</c:v>
                </c:pt>
                <c:pt idx="7457">
                  <c:v>6.2499999999999991</c:v>
                </c:pt>
                <c:pt idx="7458">
                  <c:v>6.0267857142857135</c:v>
                </c:pt>
                <c:pt idx="7459">
                  <c:v>6.1383928571428568</c:v>
                </c:pt>
                <c:pt idx="7460">
                  <c:v>6.1383928571428568</c:v>
                </c:pt>
                <c:pt idx="7461">
                  <c:v>6.2499999999999991</c:v>
                </c:pt>
                <c:pt idx="7462">
                  <c:v>6.2499999999999991</c:v>
                </c:pt>
                <c:pt idx="7463">
                  <c:v>6.2499999999999991</c:v>
                </c:pt>
                <c:pt idx="7464">
                  <c:v>6.2499999999999991</c:v>
                </c:pt>
                <c:pt idx="7465">
                  <c:v>6.3616071428571423</c:v>
                </c:pt>
                <c:pt idx="7466">
                  <c:v>6.3616071428571423</c:v>
                </c:pt>
                <c:pt idx="7467">
                  <c:v>6.6964285714285712</c:v>
                </c:pt>
                <c:pt idx="7468">
                  <c:v>6.9196428571428568</c:v>
                </c:pt>
                <c:pt idx="7469">
                  <c:v>7.0312499999999991</c:v>
                </c:pt>
                <c:pt idx="7470">
                  <c:v>7.1428571428571423</c:v>
                </c:pt>
                <c:pt idx="7471">
                  <c:v>7.0312499999999991</c:v>
                </c:pt>
                <c:pt idx="7472">
                  <c:v>6.9196428571428568</c:v>
                </c:pt>
                <c:pt idx="7473">
                  <c:v>6.5848214285714279</c:v>
                </c:pt>
                <c:pt idx="7474">
                  <c:v>6.2499999999999991</c:v>
                </c:pt>
                <c:pt idx="7475">
                  <c:v>5.9151785714285712</c:v>
                </c:pt>
                <c:pt idx="7476">
                  <c:v>6.0267857142857135</c:v>
                </c:pt>
                <c:pt idx="7477">
                  <c:v>6.2499999999999991</c:v>
                </c:pt>
                <c:pt idx="7478">
                  <c:v>6.4732142857142847</c:v>
                </c:pt>
                <c:pt idx="7479">
                  <c:v>7.0312499999999991</c:v>
                </c:pt>
                <c:pt idx="7480">
                  <c:v>7.2544642857142847</c:v>
                </c:pt>
                <c:pt idx="7481">
                  <c:v>7.7008928571428568</c:v>
                </c:pt>
                <c:pt idx="7482">
                  <c:v>8.0357142857142847</c:v>
                </c:pt>
                <c:pt idx="7483">
                  <c:v>8.0357142857142847</c:v>
                </c:pt>
                <c:pt idx="7484">
                  <c:v>8.0357142857142847</c:v>
                </c:pt>
                <c:pt idx="7485">
                  <c:v>7.9241071428571423</c:v>
                </c:pt>
                <c:pt idx="7486">
                  <c:v>7.7008928571428568</c:v>
                </c:pt>
                <c:pt idx="7487">
                  <c:v>7.5892857142857135</c:v>
                </c:pt>
                <c:pt idx="7488">
                  <c:v>7.3660714285714279</c:v>
                </c:pt>
                <c:pt idx="7489">
                  <c:v>7.1428571428571423</c:v>
                </c:pt>
                <c:pt idx="7490">
                  <c:v>6.6964285714285712</c:v>
                </c:pt>
                <c:pt idx="7491">
                  <c:v>6.2499999999999991</c:v>
                </c:pt>
                <c:pt idx="7492">
                  <c:v>6.0267857142857135</c:v>
                </c:pt>
                <c:pt idx="7493">
                  <c:v>5.9151785714285712</c:v>
                </c:pt>
                <c:pt idx="7494">
                  <c:v>6.1383928571428568</c:v>
                </c:pt>
                <c:pt idx="7495">
                  <c:v>6.3616071428571423</c:v>
                </c:pt>
                <c:pt idx="7496">
                  <c:v>6.5848214285714279</c:v>
                </c:pt>
                <c:pt idx="7497">
                  <c:v>6.6964285714285712</c:v>
                </c:pt>
                <c:pt idx="7498">
                  <c:v>6.9196428571428568</c:v>
                </c:pt>
                <c:pt idx="7499">
                  <c:v>6.9196428571428568</c:v>
                </c:pt>
                <c:pt idx="7500">
                  <c:v>7.1428571428571423</c:v>
                </c:pt>
                <c:pt idx="7501">
                  <c:v>7.1428571428571423</c:v>
                </c:pt>
                <c:pt idx="7502">
                  <c:v>7.2544642857142847</c:v>
                </c:pt>
                <c:pt idx="7503">
                  <c:v>6.9196428571428568</c:v>
                </c:pt>
                <c:pt idx="7504">
                  <c:v>6.8080357142857135</c:v>
                </c:pt>
                <c:pt idx="7505">
                  <c:v>6.5848214285714279</c:v>
                </c:pt>
                <c:pt idx="7506">
                  <c:v>6.4732142857142847</c:v>
                </c:pt>
                <c:pt idx="7507">
                  <c:v>6.3616071428571423</c:v>
                </c:pt>
                <c:pt idx="7508">
                  <c:v>6.2499999999999991</c:v>
                </c:pt>
                <c:pt idx="7509">
                  <c:v>6.2499999999999991</c:v>
                </c:pt>
                <c:pt idx="7510">
                  <c:v>6.3616071428571423</c:v>
                </c:pt>
                <c:pt idx="7511">
                  <c:v>6.3616071428571423</c:v>
                </c:pt>
                <c:pt idx="7512">
                  <c:v>6.5848214285714279</c:v>
                </c:pt>
                <c:pt idx="7513">
                  <c:v>6.6964285714285712</c:v>
                </c:pt>
                <c:pt idx="7514">
                  <c:v>6.6964285714285712</c:v>
                </c:pt>
                <c:pt idx="7515">
                  <c:v>6.8080357142857135</c:v>
                </c:pt>
                <c:pt idx="7516">
                  <c:v>7.0312499999999991</c:v>
                </c:pt>
                <c:pt idx="7517">
                  <c:v>7.1428571428571423</c:v>
                </c:pt>
                <c:pt idx="7518">
                  <c:v>7.0312499999999991</c:v>
                </c:pt>
                <c:pt idx="7519">
                  <c:v>6.9196428571428568</c:v>
                </c:pt>
                <c:pt idx="7520">
                  <c:v>6.8080357142857135</c:v>
                </c:pt>
                <c:pt idx="7521">
                  <c:v>6.6964285714285712</c:v>
                </c:pt>
                <c:pt idx="7522">
                  <c:v>6.4732142857142847</c:v>
                </c:pt>
                <c:pt idx="7523">
                  <c:v>6.2499999999999991</c:v>
                </c:pt>
                <c:pt idx="7524">
                  <c:v>6.2499999999999991</c:v>
                </c:pt>
                <c:pt idx="7525">
                  <c:v>6.2499999999999991</c:v>
                </c:pt>
                <c:pt idx="7526">
                  <c:v>6.2499999999999991</c:v>
                </c:pt>
                <c:pt idx="7527">
                  <c:v>6.4732142857142847</c:v>
                </c:pt>
                <c:pt idx="7528">
                  <c:v>6.6964285714285712</c:v>
                </c:pt>
                <c:pt idx="7529">
                  <c:v>7.1428571428571423</c:v>
                </c:pt>
                <c:pt idx="7530">
                  <c:v>7.2544642857142847</c:v>
                </c:pt>
                <c:pt idx="7531">
                  <c:v>7.5892857142857135</c:v>
                </c:pt>
                <c:pt idx="7532">
                  <c:v>7.7008928571428568</c:v>
                </c:pt>
                <c:pt idx="7533">
                  <c:v>7.8124999999999991</c:v>
                </c:pt>
                <c:pt idx="7534">
                  <c:v>7.8124999999999991</c:v>
                </c:pt>
                <c:pt idx="7535">
                  <c:v>7.7008928571428568</c:v>
                </c:pt>
                <c:pt idx="7536">
                  <c:v>7.7008928571428568</c:v>
                </c:pt>
                <c:pt idx="7537">
                  <c:v>7.5892857142857135</c:v>
                </c:pt>
                <c:pt idx="7538">
                  <c:v>7.2544642857142847</c:v>
                </c:pt>
                <c:pt idx="7539">
                  <c:v>7.0312499999999991</c:v>
                </c:pt>
                <c:pt idx="7540">
                  <c:v>6.8080357142857135</c:v>
                </c:pt>
                <c:pt idx="7541">
                  <c:v>6.5848214285714279</c:v>
                </c:pt>
                <c:pt idx="7542">
                  <c:v>6.4732142857142847</c:v>
                </c:pt>
                <c:pt idx="7543">
                  <c:v>6.4732142857142847</c:v>
                </c:pt>
                <c:pt idx="7544">
                  <c:v>6.6964285714285712</c:v>
                </c:pt>
                <c:pt idx="7545">
                  <c:v>7.0312499999999991</c:v>
                </c:pt>
                <c:pt idx="7546">
                  <c:v>7.2544642857142847</c:v>
                </c:pt>
                <c:pt idx="7547">
                  <c:v>7.4776785714285703</c:v>
                </c:pt>
                <c:pt idx="7548">
                  <c:v>7.4776785714285703</c:v>
                </c:pt>
                <c:pt idx="7549">
                  <c:v>7.2544642857142847</c:v>
                </c:pt>
                <c:pt idx="7550">
                  <c:v>6.9196428571428568</c:v>
                </c:pt>
                <c:pt idx="7551">
                  <c:v>6.2499999999999991</c:v>
                </c:pt>
                <c:pt idx="7552">
                  <c:v>5.9151785714285712</c:v>
                </c:pt>
                <c:pt idx="7553">
                  <c:v>5.9151785714285712</c:v>
                </c:pt>
                <c:pt idx="7554">
                  <c:v>6.1383928571428568</c:v>
                </c:pt>
                <c:pt idx="7555">
                  <c:v>6.4732142857142847</c:v>
                </c:pt>
                <c:pt idx="7556">
                  <c:v>6.8080357142857135</c:v>
                </c:pt>
                <c:pt idx="7557">
                  <c:v>7.1428571428571423</c:v>
                </c:pt>
                <c:pt idx="7558">
                  <c:v>7.1428571428571423</c:v>
                </c:pt>
                <c:pt idx="7559">
                  <c:v>7.2544642857142847</c:v>
                </c:pt>
                <c:pt idx="7560">
                  <c:v>7.1428571428571423</c:v>
                </c:pt>
                <c:pt idx="7561">
                  <c:v>7.2544642857142847</c:v>
                </c:pt>
                <c:pt idx="7562">
                  <c:v>7.1428571428571423</c:v>
                </c:pt>
                <c:pt idx="7563">
                  <c:v>7.2544642857142847</c:v>
                </c:pt>
                <c:pt idx="7564">
                  <c:v>7.0312499999999991</c:v>
                </c:pt>
                <c:pt idx="7565">
                  <c:v>7.0312499999999991</c:v>
                </c:pt>
                <c:pt idx="7566">
                  <c:v>6.8080357142857135</c:v>
                </c:pt>
                <c:pt idx="7567">
                  <c:v>6.9196428571428568</c:v>
                </c:pt>
                <c:pt idx="7568">
                  <c:v>6.6964285714285712</c:v>
                </c:pt>
                <c:pt idx="7569">
                  <c:v>6.5848214285714279</c:v>
                </c:pt>
                <c:pt idx="7570">
                  <c:v>6.4732142857142847</c:v>
                </c:pt>
                <c:pt idx="7571">
                  <c:v>6.1383928571428568</c:v>
                </c:pt>
                <c:pt idx="7572">
                  <c:v>6.1383928571428568</c:v>
                </c:pt>
                <c:pt idx="7573">
                  <c:v>6.1383928571428568</c:v>
                </c:pt>
                <c:pt idx="7574">
                  <c:v>6.2499999999999991</c:v>
                </c:pt>
                <c:pt idx="7575">
                  <c:v>6.3616071428571423</c:v>
                </c:pt>
                <c:pt idx="7576">
                  <c:v>6.5848214285714279</c:v>
                </c:pt>
                <c:pt idx="7577">
                  <c:v>6.6964285714285712</c:v>
                </c:pt>
                <c:pt idx="7578">
                  <c:v>7.1428571428571423</c:v>
                </c:pt>
                <c:pt idx="7579">
                  <c:v>7.4776785714285703</c:v>
                </c:pt>
                <c:pt idx="7580">
                  <c:v>7.8124999999999991</c:v>
                </c:pt>
                <c:pt idx="7581">
                  <c:v>7.7008928571428568</c:v>
                </c:pt>
                <c:pt idx="7582">
                  <c:v>7.5892857142857135</c:v>
                </c:pt>
                <c:pt idx="7583">
                  <c:v>7.3660714285714279</c:v>
                </c:pt>
                <c:pt idx="7584">
                  <c:v>7.1428571428571423</c:v>
                </c:pt>
                <c:pt idx="7585">
                  <c:v>6.6964285714285712</c:v>
                </c:pt>
                <c:pt idx="7586">
                  <c:v>6.1383928571428568</c:v>
                </c:pt>
                <c:pt idx="7587">
                  <c:v>5.9151785714285712</c:v>
                </c:pt>
                <c:pt idx="7588">
                  <c:v>6.0267857142857135</c:v>
                </c:pt>
                <c:pt idx="7589">
                  <c:v>6.2499999999999991</c:v>
                </c:pt>
                <c:pt idx="7590">
                  <c:v>6.6964285714285712</c:v>
                </c:pt>
                <c:pt idx="7591">
                  <c:v>7.0312499999999991</c:v>
                </c:pt>
                <c:pt idx="7592">
                  <c:v>7.0312499999999991</c:v>
                </c:pt>
                <c:pt idx="7593">
                  <c:v>7.0312499999999991</c:v>
                </c:pt>
                <c:pt idx="7594">
                  <c:v>6.8080357142857135</c:v>
                </c:pt>
                <c:pt idx="7595">
                  <c:v>6.4732142857142847</c:v>
                </c:pt>
                <c:pt idx="7596">
                  <c:v>6.1383928571428568</c:v>
                </c:pt>
                <c:pt idx="7597">
                  <c:v>6.0267857142857135</c:v>
                </c:pt>
                <c:pt idx="7598">
                  <c:v>6.0267857142857135</c:v>
                </c:pt>
                <c:pt idx="7599">
                  <c:v>6.1383928571428568</c:v>
                </c:pt>
                <c:pt idx="7600">
                  <c:v>6.3616071428571423</c:v>
                </c:pt>
                <c:pt idx="7601">
                  <c:v>6.4732142857142847</c:v>
                </c:pt>
                <c:pt idx="7602">
                  <c:v>6.5848214285714279</c:v>
                </c:pt>
                <c:pt idx="7603">
                  <c:v>6.6964285714285712</c:v>
                </c:pt>
                <c:pt idx="7604">
                  <c:v>6.6964285714285712</c:v>
                </c:pt>
                <c:pt idx="7605">
                  <c:v>6.8080357142857135</c:v>
                </c:pt>
                <c:pt idx="7606">
                  <c:v>7.0312499999999991</c:v>
                </c:pt>
                <c:pt idx="7607">
                  <c:v>6.9196428571428568</c:v>
                </c:pt>
                <c:pt idx="7608">
                  <c:v>6.6964285714285712</c:v>
                </c:pt>
                <c:pt idx="7609">
                  <c:v>6.8080357142857135</c:v>
                </c:pt>
                <c:pt idx="7610">
                  <c:v>6.3616071428571423</c:v>
                </c:pt>
                <c:pt idx="7611">
                  <c:v>6.4732142857142847</c:v>
                </c:pt>
                <c:pt idx="7612">
                  <c:v>6.2499999999999991</c:v>
                </c:pt>
                <c:pt idx="7613">
                  <c:v>6.3616071428571423</c:v>
                </c:pt>
                <c:pt idx="7614">
                  <c:v>6.4732142857142847</c:v>
                </c:pt>
                <c:pt idx="7615">
                  <c:v>6.9196428571428568</c:v>
                </c:pt>
                <c:pt idx="7616">
                  <c:v>7.4776785714285703</c:v>
                </c:pt>
                <c:pt idx="7617">
                  <c:v>7.7008928571428568</c:v>
                </c:pt>
                <c:pt idx="7618">
                  <c:v>7.9241071428571423</c:v>
                </c:pt>
                <c:pt idx="7619">
                  <c:v>8.147321428571427</c:v>
                </c:pt>
                <c:pt idx="7620">
                  <c:v>8.3705357142857135</c:v>
                </c:pt>
                <c:pt idx="7621">
                  <c:v>8.2589285714285712</c:v>
                </c:pt>
                <c:pt idx="7622">
                  <c:v>8.3705357142857135</c:v>
                </c:pt>
                <c:pt idx="7623">
                  <c:v>8.2589285714285712</c:v>
                </c:pt>
                <c:pt idx="7624">
                  <c:v>8.0357142857142847</c:v>
                </c:pt>
                <c:pt idx="7625">
                  <c:v>7.7008928571428568</c:v>
                </c:pt>
                <c:pt idx="7626">
                  <c:v>7.5892857142857135</c:v>
                </c:pt>
                <c:pt idx="7627">
                  <c:v>7.2544642857142847</c:v>
                </c:pt>
                <c:pt idx="7628">
                  <c:v>7.0312499999999991</c:v>
                </c:pt>
                <c:pt idx="7629">
                  <c:v>6.5848214285714279</c:v>
                </c:pt>
                <c:pt idx="7630">
                  <c:v>6.3616071428571423</c:v>
                </c:pt>
                <c:pt idx="7631">
                  <c:v>6.2499999999999991</c:v>
                </c:pt>
                <c:pt idx="7632">
                  <c:v>6.1383928571428568</c:v>
                </c:pt>
                <c:pt idx="7633">
                  <c:v>6.2499999999999991</c:v>
                </c:pt>
                <c:pt idx="7634">
                  <c:v>6.6964285714285712</c:v>
                </c:pt>
                <c:pt idx="7635">
                  <c:v>6.9196428571428568</c:v>
                </c:pt>
                <c:pt idx="7636">
                  <c:v>7.0312499999999991</c:v>
                </c:pt>
                <c:pt idx="7637">
                  <c:v>7.1428571428571423</c:v>
                </c:pt>
                <c:pt idx="7638">
                  <c:v>7.1428571428571423</c:v>
                </c:pt>
                <c:pt idx="7639">
                  <c:v>7.0312499999999991</c:v>
                </c:pt>
                <c:pt idx="7640">
                  <c:v>6.8080357142857135</c:v>
                </c:pt>
                <c:pt idx="7641">
                  <c:v>6.5848214285714279</c:v>
                </c:pt>
                <c:pt idx="7642">
                  <c:v>6.5848214285714279</c:v>
                </c:pt>
                <c:pt idx="7643">
                  <c:v>6.6964285714285712</c:v>
                </c:pt>
                <c:pt idx="7644">
                  <c:v>6.5848214285714279</c:v>
                </c:pt>
                <c:pt idx="7645">
                  <c:v>6.8080357142857135</c:v>
                </c:pt>
                <c:pt idx="7646">
                  <c:v>6.9196428571428568</c:v>
                </c:pt>
                <c:pt idx="7647">
                  <c:v>7.0312499999999991</c:v>
                </c:pt>
                <c:pt idx="7648">
                  <c:v>7.0312499999999991</c:v>
                </c:pt>
                <c:pt idx="7649">
                  <c:v>6.9196428571428568</c:v>
                </c:pt>
                <c:pt idx="7650">
                  <c:v>6.8080357142857135</c:v>
                </c:pt>
                <c:pt idx="7651">
                  <c:v>6.8080357142857135</c:v>
                </c:pt>
                <c:pt idx="7652">
                  <c:v>6.6964285714285712</c:v>
                </c:pt>
                <c:pt idx="7653">
                  <c:v>6.6964285714285712</c:v>
                </c:pt>
                <c:pt idx="7654">
                  <c:v>6.5848214285714279</c:v>
                </c:pt>
                <c:pt idx="7655">
                  <c:v>6.4732142857142847</c:v>
                </c:pt>
                <c:pt idx="7656">
                  <c:v>6.3616071428571423</c:v>
                </c:pt>
                <c:pt idx="7657">
                  <c:v>6.4732142857142847</c:v>
                </c:pt>
                <c:pt idx="7658">
                  <c:v>6.6964285714285712</c:v>
                </c:pt>
                <c:pt idx="7659">
                  <c:v>6.6964285714285712</c:v>
                </c:pt>
                <c:pt idx="7660">
                  <c:v>6.8080357142857135</c:v>
                </c:pt>
                <c:pt idx="7661">
                  <c:v>7.0312499999999991</c:v>
                </c:pt>
                <c:pt idx="7662">
                  <c:v>7.3660714285714279</c:v>
                </c:pt>
                <c:pt idx="7663">
                  <c:v>7.8124999999999991</c:v>
                </c:pt>
                <c:pt idx="7664">
                  <c:v>8.147321428571427</c:v>
                </c:pt>
                <c:pt idx="7665">
                  <c:v>8.4821428571428559</c:v>
                </c:pt>
                <c:pt idx="7666">
                  <c:v>8.7053571428571423</c:v>
                </c:pt>
                <c:pt idx="7667">
                  <c:v>8.7053571428571423</c:v>
                </c:pt>
                <c:pt idx="7668">
                  <c:v>8.59375</c:v>
                </c:pt>
                <c:pt idx="7669">
                  <c:v>8.2589285714285712</c:v>
                </c:pt>
                <c:pt idx="7670">
                  <c:v>7.5892857142857135</c:v>
                </c:pt>
                <c:pt idx="7671">
                  <c:v>6.9196428571428568</c:v>
                </c:pt>
                <c:pt idx="7672">
                  <c:v>6.0267857142857135</c:v>
                </c:pt>
                <c:pt idx="7673">
                  <c:v>6.2499999999999991</c:v>
                </c:pt>
                <c:pt idx="7674">
                  <c:v>7.1428571428571423</c:v>
                </c:pt>
                <c:pt idx="7675">
                  <c:v>7.9241071428571423</c:v>
                </c:pt>
                <c:pt idx="7676">
                  <c:v>8.928571428571427</c:v>
                </c:pt>
                <c:pt idx="7677">
                  <c:v>9.5982142857142847</c:v>
                </c:pt>
                <c:pt idx="7678">
                  <c:v>10.267857142857142</c:v>
                </c:pt>
                <c:pt idx="7679">
                  <c:v>10.602678571428571</c:v>
                </c:pt>
                <c:pt idx="7680">
                  <c:v>10.937499999999998</c:v>
                </c:pt>
                <c:pt idx="7681">
                  <c:v>10.825892857142856</c:v>
                </c:pt>
                <c:pt idx="7682">
                  <c:v>10.714285714285714</c:v>
                </c:pt>
                <c:pt idx="7683">
                  <c:v>10.602678571428571</c:v>
                </c:pt>
                <c:pt idx="7684">
                  <c:v>10.379464285714285</c:v>
                </c:pt>
                <c:pt idx="7685">
                  <c:v>10.156249999999998</c:v>
                </c:pt>
                <c:pt idx="7686">
                  <c:v>9.709821428571427</c:v>
                </c:pt>
                <c:pt idx="7687">
                  <c:v>9.2633928571428559</c:v>
                </c:pt>
                <c:pt idx="7688">
                  <c:v>8.4821428571428559</c:v>
                </c:pt>
                <c:pt idx="7689">
                  <c:v>7.9241071428571423</c:v>
                </c:pt>
                <c:pt idx="7690">
                  <c:v>7.1428571428571423</c:v>
                </c:pt>
                <c:pt idx="7691">
                  <c:v>6.3616071428571423</c:v>
                </c:pt>
                <c:pt idx="7692">
                  <c:v>5.6919642857142856</c:v>
                </c:pt>
                <c:pt idx="7693">
                  <c:v>5.5803571428571423</c:v>
                </c:pt>
                <c:pt idx="7694">
                  <c:v>6.0267857142857135</c:v>
                </c:pt>
                <c:pt idx="7695">
                  <c:v>6.6964285714285712</c:v>
                </c:pt>
                <c:pt idx="7696">
                  <c:v>7.4776785714285703</c:v>
                </c:pt>
                <c:pt idx="7697">
                  <c:v>8.147321428571427</c:v>
                </c:pt>
                <c:pt idx="7698">
                  <c:v>8.7053571428571423</c:v>
                </c:pt>
                <c:pt idx="7699">
                  <c:v>9.1517857142857135</c:v>
                </c:pt>
                <c:pt idx="7700">
                  <c:v>9.5982142857142847</c:v>
                </c:pt>
                <c:pt idx="7701">
                  <c:v>9.8214285714285712</c:v>
                </c:pt>
                <c:pt idx="7702">
                  <c:v>9.5982142857142847</c:v>
                </c:pt>
                <c:pt idx="7703">
                  <c:v>9.5982142857142847</c:v>
                </c:pt>
                <c:pt idx="7704">
                  <c:v>9.1517857142857135</c:v>
                </c:pt>
                <c:pt idx="7705">
                  <c:v>8.7053571428571423</c:v>
                </c:pt>
                <c:pt idx="7706">
                  <c:v>8.147321428571427</c:v>
                </c:pt>
                <c:pt idx="7707">
                  <c:v>7.4776785714285703</c:v>
                </c:pt>
                <c:pt idx="7708">
                  <c:v>6.8080357142857135</c:v>
                </c:pt>
                <c:pt idx="7709">
                  <c:v>5.9151785714285712</c:v>
                </c:pt>
                <c:pt idx="7710">
                  <c:v>6.2499999999999991</c:v>
                </c:pt>
                <c:pt idx="7711">
                  <c:v>6.6964285714285712</c:v>
                </c:pt>
                <c:pt idx="7712">
                  <c:v>7.2544642857142847</c:v>
                </c:pt>
                <c:pt idx="7713">
                  <c:v>7.7008928571428568</c:v>
                </c:pt>
                <c:pt idx="7714">
                  <c:v>7.9241071428571423</c:v>
                </c:pt>
                <c:pt idx="7715">
                  <c:v>8.3705357142857135</c:v>
                </c:pt>
                <c:pt idx="7716">
                  <c:v>8.4821428571428559</c:v>
                </c:pt>
                <c:pt idx="7717">
                  <c:v>8.7053571428571423</c:v>
                </c:pt>
                <c:pt idx="7718">
                  <c:v>8.8169642857142847</c:v>
                </c:pt>
                <c:pt idx="7719">
                  <c:v>9.1517857142857135</c:v>
                </c:pt>
                <c:pt idx="7720">
                  <c:v>9.1517857142857135</c:v>
                </c:pt>
                <c:pt idx="7721">
                  <c:v>9.1517857142857135</c:v>
                </c:pt>
                <c:pt idx="7722">
                  <c:v>9.1517857142857135</c:v>
                </c:pt>
                <c:pt idx="7723">
                  <c:v>8.8169642857142847</c:v>
                </c:pt>
                <c:pt idx="7724">
                  <c:v>8.3705357142857135</c:v>
                </c:pt>
                <c:pt idx="7725">
                  <c:v>7.9241071428571423</c:v>
                </c:pt>
                <c:pt idx="7726">
                  <c:v>7.2544642857142847</c:v>
                </c:pt>
                <c:pt idx="7727">
                  <c:v>6.5848214285714279</c:v>
                </c:pt>
                <c:pt idx="7728">
                  <c:v>5.8035714285714279</c:v>
                </c:pt>
                <c:pt idx="7729">
                  <c:v>6.2499999999999991</c:v>
                </c:pt>
                <c:pt idx="7730">
                  <c:v>6.9196428571428568</c:v>
                </c:pt>
                <c:pt idx="7731">
                  <c:v>7.3660714285714279</c:v>
                </c:pt>
                <c:pt idx="7732">
                  <c:v>7.8124999999999991</c:v>
                </c:pt>
                <c:pt idx="7733">
                  <c:v>8.0357142857142847</c:v>
                </c:pt>
                <c:pt idx="7734">
                  <c:v>8.4821428571428559</c:v>
                </c:pt>
                <c:pt idx="7735">
                  <c:v>8.8169642857142847</c:v>
                </c:pt>
                <c:pt idx="7736">
                  <c:v>9.1517857142857135</c:v>
                </c:pt>
                <c:pt idx="7737">
                  <c:v>9.2633928571428559</c:v>
                </c:pt>
                <c:pt idx="7738">
                  <c:v>9.2633928571428559</c:v>
                </c:pt>
                <c:pt idx="7739">
                  <c:v>9.3749999999999982</c:v>
                </c:pt>
                <c:pt idx="7740">
                  <c:v>9.3749999999999982</c:v>
                </c:pt>
                <c:pt idx="7741">
                  <c:v>9.2633928571428559</c:v>
                </c:pt>
                <c:pt idx="7742">
                  <c:v>9.1517857142857135</c:v>
                </c:pt>
                <c:pt idx="7743">
                  <c:v>8.8169642857142847</c:v>
                </c:pt>
                <c:pt idx="7744">
                  <c:v>8.4821428571428559</c:v>
                </c:pt>
                <c:pt idx="7745">
                  <c:v>8.0357142857142847</c:v>
                </c:pt>
                <c:pt idx="7746">
                  <c:v>7.5892857142857135</c:v>
                </c:pt>
                <c:pt idx="7747">
                  <c:v>6.9196428571428568</c:v>
                </c:pt>
                <c:pt idx="7748">
                  <c:v>6.1383928571428568</c:v>
                </c:pt>
                <c:pt idx="7749">
                  <c:v>5.8035714285714279</c:v>
                </c:pt>
                <c:pt idx="7750">
                  <c:v>5.9151785714285712</c:v>
                </c:pt>
                <c:pt idx="7751">
                  <c:v>6.4732142857142847</c:v>
                </c:pt>
                <c:pt idx="7752">
                  <c:v>7.0312499999999991</c:v>
                </c:pt>
                <c:pt idx="7753">
                  <c:v>7.4776785714285703</c:v>
                </c:pt>
                <c:pt idx="7754">
                  <c:v>7.5892857142857135</c:v>
                </c:pt>
                <c:pt idx="7755">
                  <c:v>7.3660714285714279</c:v>
                </c:pt>
                <c:pt idx="7756">
                  <c:v>7.1428571428571423</c:v>
                </c:pt>
                <c:pt idx="7757">
                  <c:v>6.6964285714285712</c:v>
                </c:pt>
                <c:pt idx="7758">
                  <c:v>6.2499999999999991</c:v>
                </c:pt>
                <c:pt idx="7759">
                  <c:v>5.9151785714285712</c:v>
                </c:pt>
                <c:pt idx="7760">
                  <c:v>6.1383928571428568</c:v>
                </c:pt>
                <c:pt idx="7761">
                  <c:v>6.2499999999999991</c:v>
                </c:pt>
                <c:pt idx="7762">
                  <c:v>6.5848214285714279</c:v>
                </c:pt>
                <c:pt idx="7763">
                  <c:v>6.8080357142857135</c:v>
                </c:pt>
                <c:pt idx="7764">
                  <c:v>7.0312499999999991</c:v>
                </c:pt>
                <c:pt idx="7765">
                  <c:v>7.3660714285714279</c:v>
                </c:pt>
                <c:pt idx="7766">
                  <c:v>7.4776785714285703</c:v>
                </c:pt>
                <c:pt idx="7767">
                  <c:v>7.5892857142857135</c:v>
                </c:pt>
                <c:pt idx="7768">
                  <c:v>7.5892857142857135</c:v>
                </c:pt>
                <c:pt idx="7769">
                  <c:v>7.4776785714285703</c:v>
                </c:pt>
                <c:pt idx="7770">
                  <c:v>7.3660714285714279</c:v>
                </c:pt>
                <c:pt idx="7771">
                  <c:v>7.0312499999999991</c:v>
                </c:pt>
                <c:pt idx="7772">
                  <c:v>6.5848214285714279</c:v>
                </c:pt>
                <c:pt idx="7773">
                  <c:v>6.0267857142857135</c:v>
                </c:pt>
                <c:pt idx="7774">
                  <c:v>5.9151785714285712</c:v>
                </c:pt>
                <c:pt idx="7775">
                  <c:v>5.8035714285714279</c:v>
                </c:pt>
                <c:pt idx="7776">
                  <c:v>6.3616071428571423</c:v>
                </c:pt>
                <c:pt idx="7777">
                  <c:v>6.6964285714285712</c:v>
                </c:pt>
                <c:pt idx="7778">
                  <c:v>7.0312499999999991</c:v>
                </c:pt>
                <c:pt idx="7779">
                  <c:v>6.9196428571428568</c:v>
                </c:pt>
                <c:pt idx="7780">
                  <c:v>6.8080357142857135</c:v>
                </c:pt>
                <c:pt idx="7781">
                  <c:v>6.6964285714285712</c:v>
                </c:pt>
                <c:pt idx="7782">
                  <c:v>6.5848214285714279</c:v>
                </c:pt>
                <c:pt idx="7783">
                  <c:v>6.5848214285714279</c:v>
                </c:pt>
                <c:pt idx="7784">
                  <c:v>6.9196428571428568</c:v>
                </c:pt>
                <c:pt idx="7785">
                  <c:v>7.2544642857142847</c:v>
                </c:pt>
                <c:pt idx="7786">
                  <c:v>7.3660714285714279</c:v>
                </c:pt>
                <c:pt idx="7787">
                  <c:v>7.8124999999999991</c:v>
                </c:pt>
                <c:pt idx="7788">
                  <c:v>8.0357142857142847</c:v>
                </c:pt>
                <c:pt idx="7789">
                  <c:v>8.2589285714285712</c:v>
                </c:pt>
                <c:pt idx="7790">
                  <c:v>8.3705357142857135</c:v>
                </c:pt>
                <c:pt idx="7791">
                  <c:v>8.59375</c:v>
                </c:pt>
                <c:pt idx="7792">
                  <c:v>8.3705357142857135</c:v>
                </c:pt>
                <c:pt idx="7793">
                  <c:v>8.2589285714285712</c:v>
                </c:pt>
                <c:pt idx="7794">
                  <c:v>8.0357142857142847</c:v>
                </c:pt>
                <c:pt idx="7795">
                  <c:v>7.8124999999999991</c:v>
                </c:pt>
                <c:pt idx="7796">
                  <c:v>7.3660714285714279</c:v>
                </c:pt>
                <c:pt idx="7797">
                  <c:v>7.0312499999999991</c:v>
                </c:pt>
                <c:pt idx="7798">
                  <c:v>6.5848214285714279</c:v>
                </c:pt>
                <c:pt idx="7799">
                  <c:v>6.4732142857142847</c:v>
                </c:pt>
                <c:pt idx="7800">
                  <c:v>5.9151785714285712</c:v>
                </c:pt>
                <c:pt idx="7801">
                  <c:v>5.8035714285714279</c:v>
                </c:pt>
                <c:pt idx="7802">
                  <c:v>6.2499999999999991</c:v>
                </c:pt>
                <c:pt idx="7803">
                  <c:v>6.4732142857142847</c:v>
                </c:pt>
                <c:pt idx="7804">
                  <c:v>6.8080357142857135</c:v>
                </c:pt>
                <c:pt idx="7805">
                  <c:v>7.4776785714285703</c:v>
                </c:pt>
                <c:pt idx="7806">
                  <c:v>8.0357142857142847</c:v>
                </c:pt>
                <c:pt idx="7807">
                  <c:v>8.4821428571428559</c:v>
                </c:pt>
                <c:pt idx="7808">
                  <c:v>9.0401785714285712</c:v>
                </c:pt>
                <c:pt idx="7809">
                  <c:v>9.5982142857142847</c:v>
                </c:pt>
                <c:pt idx="7810">
                  <c:v>9.8214285714285712</c:v>
                </c:pt>
                <c:pt idx="7811">
                  <c:v>10.379464285714285</c:v>
                </c:pt>
                <c:pt idx="7812">
                  <c:v>10.379464285714285</c:v>
                </c:pt>
                <c:pt idx="7813">
                  <c:v>10.491071428571427</c:v>
                </c:pt>
                <c:pt idx="7814">
                  <c:v>10.156249999999998</c:v>
                </c:pt>
                <c:pt idx="7815">
                  <c:v>9.8214285714285712</c:v>
                </c:pt>
                <c:pt idx="7816">
                  <c:v>9.2633928571428559</c:v>
                </c:pt>
                <c:pt idx="7817">
                  <c:v>8.8169642857142847</c:v>
                </c:pt>
                <c:pt idx="7818">
                  <c:v>8.3705357142857135</c:v>
                </c:pt>
                <c:pt idx="7819">
                  <c:v>7.5892857142857135</c:v>
                </c:pt>
                <c:pt idx="7820">
                  <c:v>7.0312499999999991</c:v>
                </c:pt>
                <c:pt idx="7821">
                  <c:v>6.4732142857142847</c:v>
                </c:pt>
                <c:pt idx="7822">
                  <c:v>5.8035714285714279</c:v>
                </c:pt>
                <c:pt idx="7823">
                  <c:v>5.6919642857142856</c:v>
                </c:pt>
                <c:pt idx="7824">
                  <c:v>6.1383928571428568</c:v>
                </c:pt>
                <c:pt idx="7825">
                  <c:v>6.5848214285714279</c:v>
                </c:pt>
                <c:pt idx="7826">
                  <c:v>7.2544642857142847</c:v>
                </c:pt>
                <c:pt idx="7827">
                  <c:v>7.9241071428571423</c:v>
                </c:pt>
                <c:pt idx="7828">
                  <c:v>8.7053571428571423</c:v>
                </c:pt>
                <c:pt idx="7829">
                  <c:v>9.1517857142857135</c:v>
                </c:pt>
                <c:pt idx="7830">
                  <c:v>9.5982142857142847</c:v>
                </c:pt>
                <c:pt idx="7831">
                  <c:v>9.709821428571427</c:v>
                </c:pt>
                <c:pt idx="7832">
                  <c:v>9.8214285714285712</c:v>
                </c:pt>
                <c:pt idx="7833">
                  <c:v>9.709821428571427</c:v>
                </c:pt>
                <c:pt idx="7834">
                  <c:v>9.0401785714285712</c:v>
                </c:pt>
                <c:pt idx="7835">
                  <c:v>8.3705357142857135</c:v>
                </c:pt>
                <c:pt idx="7836">
                  <c:v>7.7008928571428568</c:v>
                </c:pt>
                <c:pt idx="7837">
                  <c:v>7.0312499999999991</c:v>
                </c:pt>
                <c:pt idx="7838">
                  <c:v>6.1383928571428568</c:v>
                </c:pt>
                <c:pt idx="7839">
                  <c:v>5.8035714285714279</c:v>
                </c:pt>
                <c:pt idx="7840">
                  <c:v>5.6919642857142856</c:v>
                </c:pt>
                <c:pt idx="7841">
                  <c:v>6.2499999999999991</c:v>
                </c:pt>
                <c:pt idx="7842">
                  <c:v>6.9196428571428568</c:v>
                </c:pt>
                <c:pt idx="7843">
                  <c:v>7.2544642857142847</c:v>
                </c:pt>
                <c:pt idx="7844">
                  <c:v>7.7008928571428568</c:v>
                </c:pt>
                <c:pt idx="7845">
                  <c:v>7.9241071428571423</c:v>
                </c:pt>
                <c:pt idx="7846">
                  <c:v>8.0357142857142847</c:v>
                </c:pt>
                <c:pt idx="7847">
                  <c:v>8.2589285714285712</c:v>
                </c:pt>
                <c:pt idx="7848">
                  <c:v>8.4821428571428559</c:v>
                </c:pt>
                <c:pt idx="7849">
                  <c:v>8.59375</c:v>
                </c:pt>
                <c:pt idx="7850">
                  <c:v>8.7053571428571423</c:v>
                </c:pt>
                <c:pt idx="7851">
                  <c:v>8.7053571428571423</c:v>
                </c:pt>
                <c:pt idx="7852">
                  <c:v>8.59375</c:v>
                </c:pt>
                <c:pt idx="7853">
                  <c:v>8.3705357142857135</c:v>
                </c:pt>
                <c:pt idx="7854">
                  <c:v>8.147321428571427</c:v>
                </c:pt>
                <c:pt idx="7855">
                  <c:v>7.8124999999999991</c:v>
                </c:pt>
                <c:pt idx="7856">
                  <c:v>7.3660714285714279</c:v>
                </c:pt>
                <c:pt idx="7857">
                  <c:v>7.1428571428571423</c:v>
                </c:pt>
                <c:pt idx="7858">
                  <c:v>6.9196428571428568</c:v>
                </c:pt>
                <c:pt idx="7859">
                  <c:v>6.6964285714285712</c:v>
                </c:pt>
                <c:pt idx="7860">
                  <c:v>6.3616071428571423</c:v>
                </c:pt>
                <c:pt idx="7861">
                  <c:v>6.2499999999999991</c:v>
                </c:pt>
                <c:pt idx="7862">
                  <c:v>6.3616071428571423</c:v>
                </c:pt>
                <c:pt idx="7863">
                  <c:v>6.6964285714285712</c:v>
                </c:pt>
                <c:pt idx="7864">
                  <c:v>7.3660714285714279</c:v>
                </c:pt>
                <c:pt idx="7865">
                  <c:v>7.8124999999999991</c:v>
                </c:pt>
                <c:pt idx="7866">
                  <c:v>8.2589285714285712</c:v>
                </c:pt>
                <c:pt idx="7867">
                  <c:v>8.4821428571428559</c:v>
                </c:pt>
                <c:pt idx="7868">
                  <c:v>8.2589285714285712</c:v>
                </c:pt>
                <c:pt idx="7869">
                  <c:v>8.0357142857142847</c:v>
                </c:pt>
                <c:pt idx="7870">
                  <c:v>7.5892857142857135</c:v>
                </c:pt>
                <c:pt idx="7871">
                  <c:v>6.9196428571428568</c:v>
                </c:pt>
                <c:pt idx="7872">
                  <c:v>6.0267857142857135</c:v>
                </c:pt>
                <c:pt idx="7873">
                  <c:v>6.0267857142857135</c:v>
                </c:pt>
                <c:pt idx="7874">
                  <c:v>6.6964285714285712</c:v>
                </c:pt>
                <c:pt idx="7875">
                  <c:v>7.2544642857142847</c:v>
                </c:pt>
                <c:pt idx="7876">
                  <c:v>7.3660714285714279</c:v>
                </c:pt>
                <c:pt idx="7877">
                  <c:v>7.4776785714285703</c:v>
                </c:pt>
                <c:pt idx="7878">
                  <c:v>7.3660714285714279</c:v>
                </c:pt>
                <c:pt idx="7879">
                  <c:v>7.1428571428571423</c:v>
                </c:pt>
                <c:pt idx="7880">
                  <c:v>6.8080357142857135</c:v>
                </c:pt>
                <c:pt idx="7881">
                  <c:v>6.5848214285714279</c:v>
                </c:pt>
                <c:pt idx="7882">
                  <c:v>6.2499999999999991</c:v>
                </c:pt>
                <c:pt idx="7883">
                  <c:v>6.0267857142857135</c:v>
                </c:pt>
                <c:pt idx="7884">
                  <c:v>5.9151785714285712</c:v>
                </c:pt>
                <c:pt idx="7885">
                  <c:v>6.0267857142857135</c:v>
                </c:pt>
                <c:pt idx="7886">
                  <c:v>6.1383928571428568</c:v>
                </c:pt>
                <c:pt idx="7887">
                  <c:v>6.4732142857142847</c:v>
                </c:pt>
                <c:pt idx="7888">
                  <c:v>6.3616071428571423</c:v>
                </c:pt>
                <c:pt idx="7889">
                  <c:v>6.5848214285714279</c:v>
                </c:pt>
                <c:pt idx="7890">
                  <c:v>6.6964285714285712</c:v>
                </c:pt>
                <c:pt idx="7891">
                  <c:v>6.8080357142857135</c:v>
                </c:pt>
                <c:pt idx="7892">
                  <c:v>6.8080357142857135</c:v>
                </c:pt>
                <c:pt idx="7893">
                  <c:v>6.8080357142857135</c:v>
                </c:pt>
                <c:pt idx="7894">
                  <c:v>6.9196428571428568</c:v>
                </c:pt>
                <c:pt idx="7895">
                  <c:v>6.8080357142857135</c:v>
                </c:pt>
                <c:pt idx="7896">
                  <c:v>7.1428571428571423</c:v>
                </c:pt>
                <c:pt idx="7897">
                  <c:v>7.0312499999999991</c:v>
                </c:pt>
                <c:pt idx="7898">
                  <c:v>7.0312499999999991</c:v>
                </c:pt>
                <c:pt idx="7899">
                  <c:v>7.0312499999999991</c:v>
                </c:pt>
                <c:pt idx="7900">
                  <c:v>6.9196428571428568</c:v>
                </c:pt>
                <c:pt idx="7901">
                  <c:v>6.8080357142857135</c:v>
                </c:pt>
                <c:pt idx="7902">
                  <c:v>6.6964285714285712</c:v>
                </c:pt>
                <c:pt idx="7903">
                  <c:v>6.5848214285714279</c:v>
                </c:pt>
                <c:pt idx="7904">
                  <c:v>6.3616071428571423</c:v>
                </c:pt>
                <c:pt idx="7905">
                  <c:v>6.3616071428571423</c:v>
                </c:pt>
                <c:pt idx="7906">
                  <c:v>6.4732142857142847</c:v>
                </c:pt>
                <c:pt idx="7907">
                  <c:v>6.5848214285714279</c:v>
                </c:pt>
                <c:pt idx="7908">
                  <c:v>6.8080357142857135</c:v>
                </c:pt>
                <c:pt idx="7909">
                  <c:v>7.0312499999999991</c:v>
                </c:pt>
                <c:pt idx="7910">
                  <c:v>7.2544642857142847</c:v>
                </c:pt>
                <c:pt idx="7911">
                  <c:v>7.4776785714285703</c:v>
                </c:pt>
                <c:pt idx="7912">
                  <c:v>7.8124999999999991</c:v>
                </c:pt>
                <c:pt idx="7913">
                  <c:v>8.2589285714285712</c:v>
                </c:pt>
                <c:pt idx="7914">
                  <c:v>8.4821428571428559</c:v>
                </c:pt>
                <c:pt idx="7915">
                  <c:v>8.7053571428571423</c:v>
                </c:pt>
                <c:pt idx="7916">
                  <c:v>8.8169642857142847</c:v>
                </c:pt>
                <c:pt idx="7917">
                  <c:v>8.8169642857142847</c:v>
                </c:pt>
                <c:pt idx="7918">
                  <c:v>8.59375</c:v>
                </c:pt>
                <c:pt idx="7919">
                  <c:v>8.2589285714285712</c:v>
                </c:pt>
                <c:pt idx="7920">
                  <c:v>7.5892857142857135</c:v>
                </c:pt>
                <c:pt idx="7921">
                  <c:v>7.0312499999999991</c:v>
                </c:pt>
                <c:pt idx="7922">
                  <c:v>6.2499999999999991</c:v>
                </c:pt>
                <c:pt idx="7923">
                  <c:v>5.8035714285714279</c:v>
                </c:pt>
                <c:pt idx="7924">
                  <c:v>5.9151785714285712</c:v>
                </c:pt>
                <c:pt idx="7925">
                  <c:v>6.4732142857142847</c:v>
                </c:pt>
                <c:pt idx="7926">
                  <c:v>6.9196428571428568</c:v>
                </c:pt>
                <c:pt idx="7927">
                  <c:v>7.2544642857142847</c:v>
                </c:pt>
                <c:pt idx="7928">
                  <c:v>7.7008928571428568</c:v>
                </c:pt>
                <c:pt idx="7929">
                  <c:v>7.8124999999999991</c:v>
                </c:pt>
                <c:pt idx="7930">
                  <c:v>7.8124999999999991</c:v>
                </c:pt>
                <c:pt idx="7931">
                  <c:v>7.8124999999999991</c:v>
                </c:pt>
                <c:pt idx="7932">
                  <c:v>7.8124999999999991</c:v>
                </c:pt>
                <c:pt idx="7933">
                  <c:v>7.7008928571428568</c:v>
                </c:pt>
                <c:pt idx="7934">
                  <c:v>7.3660714285714279</c:v>
                </c:pt>
                <c:pt idx="7935">
                  <c:v>7.0312499999999991</c:v>
                </c:pt>
                <c:pt idx="7936">
                  <c:v>6.8080357142857135</c:v>
                </c:pt>
                <c:pt idx="7937">
                  <c:v>6.4732142857142847</c:v>
                </c:pt>
                <c:pt idx="7938">
                  <c:v>6.3616071428571423</c:v>
                </c:pt>
                <c:pt idx="7939">
                  <c:v>6.4732142857142847</c:v>
                </c:pt>
                <c:pt idx="7940">
                  <c:v>6.4732142857142847</c:v>
                </c:pt>
                <c:pt idx="7941">
                  <c:v>6.4732142857142847</c:v>
                </c:pt>
                <c:pt idx="7942">
                  <c:v>6.2499999999999991</c:v>
                </c:pt>
                <c:pt idx="7943">
                  <c:v>6.3616071428571423</c:v>
                </c:pt>
                <c:pt idx="7944">
                  <c:v>6.2499999999999991</c:v>
                </c:pt>
                <c:pt idx="7945">
                  <c:v>6.1383928571428568</c:v>
                </c:pt>
                <c:pt idx="7946">
                  <c:v>10.714285714285714</c:v>
                </c:pt>
                <c:pt idx="7947">
                  <c:v>10.379464285714285</c:v>
                </c:pt>
                <c:pt idx="7948">
                  <c:v>10.044642857142856</c:v>
                </c:pt>
                <c:pt idx="7949">
                  <c:v>9.4866071428571423</c:v>
                </c:pt>
                <c:pt idx="7950">
                  <c:v>8.928571428571427</c:v>
                </c:pt>
                <c:pt idx="7951">
                  <c:v>8.2589285714285712</c:v>
                </c:pt>
                <c:pt idx="7952">
                  <c:v>7.3660714285714279</c:v>
                </c:pt>
                <c:pt idx="7953">
                  <c:v>6.5848214285714279</c:v>
                </c:pt>
                <c:pt idx="7954">
                  <c:v>5.8035714285714279</c:v>
                </c:pt>
                <c:pt idx="7955">
                  <c:v>5.5803571428571423</c:v>
                </c:pt>
                <c:pt idx="7956">
                  <c:v>6.1383928571428568</c:v>
                </c:pt>
                <c:pt idx="7957">
                  <c:v>6.8080357142857135</c:v>
                </c:pt>
                <c:pt idx="7958">
                  <c:v>7.3660714285714279</c:v>
                </c:pt>
                <c:pt idx="7959">
                  <c:v>7.5892857142857135</c:v>
                </c:pt>
                <c:pt idx="7960">
                  <c:v>7.9241071428571423</c:v>
                </c:pt>
                <c:pt idx="7961">
                  <c:v>7.9241071428571423</c:v>
                </c:pt>
                <c:pt idx="7962">
                  <c:v>7.9241071428571423</c:v>
                </c:pt>
                <c:pt idx="7963">
                  <c:v>7.7008928571428568</c:v>
                </c:pt>
                <c:pt idx="7964">
                  <c:v>7.5892857142857135</c:v>
                </c:pt>
                <c:pt idx="7965">
                  <c:v>7.1428571428571423</c:v>
                </c:pt>
                <c:pt idx="7966">
                  <c:v>6.5848214285714279</c:v>
                </c:pt>
                <c:pt idx="7967">
                  <c:v>6.1383928571428568</c:v>
                </c:pt>
                <c:pt idx="7968">
                  <c:v>6.0267857142857135</c:v>
                </c:pt>
                <c:pt idx="7969">
                  <c:v>6.0267857142857135</c:v>
                </c:pt>
                <c:pt idx="7970">
                  <c:v>5.8035714285714279</c:v>
                </c:pt>
                <c:pt idx="7971">
                  <c:v>6.0267857142857135</c:v>
                </c:pt>
                <c:pt idx="7972">
                  <c:v>6.2499999999999991</c:v>
                </c:pt>
                <c:pt idx="7973">
                  <c:v>6.6964285714285712</c:v>
                </c:pt>
                <c:pt idx="7974">
                  <c:v>7.3660714285714279</c:v>
                </c:pt>
                <c:pt idx="7975">
                  <c:v>8.147321428571427</c:v>
                </c:pt>
                <c:pt idx="7976">
                  <c:v>8.8169642857142847</c:v>
                </c:pt>
                <c:pt idx="7977">
                  <c:v>9.4866071428571423</c:v>
                </c:pt>
                <c:pt idx="7978">
                  <c:v>9.8214285714285712</c:v>
                </c:pt>
                <c:pt idx="7979">
                  <c:v>10.044642857142856</c:v>
                </c:pt>
                <c:pt idx="7980">
                  <c:v>9.8214285714285712</c:v>
                </c:pt>
                <c:pt idx="7981">
                  <c:v>9.5982142857142847</c:v>
                </c:pt>
                <c:pt idx="7982">
                  <c:v>9.1517857142857135</c:v>
                </c:pt>
                <c:pt idx="7983">
                  <c:v>8.3705357142857135</c:v>
                </c:pt>
                <c:pt idx="7984">
                  <c:v>7.4776785714285703</c:v>
                </c:pt>
                <c:pt idx="7985">
                  <c:v>6.4732142857142847</c:v>
                </c:pt>
                <c:pt idx="7986">
                  <c:v>5.5803571428571423</c:v>
                </c:pt>
                <c:pt idx="7987">
                  <c:v>5.9151785714285712</c:v>
                </c:pt>
                <c:pt idx="7988">
                  <c:v>6.6964285714285712</c:v>
                </c:pt>
                <c:pt idx="7989">
                  <c:v>7.3660714285714279</c:v>
                </c:pt>
                <c:pt idx="7990">
                  <c:v>8.4821428571428559</c:v>
                </c:pt>
                <c:pt idx="7991">
                  <c:v>9.2633928571428559</c:v>
                </c:pt>
                <c:pt idx="7992">
                  <c:v>10.044642857142856</c:v>
                </c:pt>
                <c:pt idx="7993">
                  <c:v>10.937499999999998</c:v>
                </c:pt>
                <c:pt idx="7994">
                  <c:v>11.383928571428571</c:v>
                </c:pt>
                <c:pt idx="7995">
                  <c:v>11.830357142857142</c:v>
                </c:pt>
                <c:pt idx="7996">
                  <c:v>12.053571428571427</c:v>
                </c:pt>
                <c:pt idx="7997">
                  <c:v>12.053571428571427</c:v>
                </c:pt>
                <c:pt idx="7998">
                  <c:v>11.941964285714285</c:v>
                </c:pt>
                <c:pt idx="7999">
                  <c:v>11.718749999999998</c:v>
                </c:pt>
                <c:pt idx="8000">
                  <c:v>11.160714285714285</c:v>
                </c:pt>
                <c:pt idx="8001">
                  <c:v>10.491071428571427</c:v>
                </c:pt>
                <c:pt idx="8002">
                  <c:v>9.8214285714285712</c:v>
                </c:pt>
                <c:pt idx="8003">
                  <c:v>8.7053571428571423</c:v>
                </c:pt>
                <c:pt idx="8004">
                  <c:v>7.8124999999999991</c:v>
                </c:pt>
                <c:pt idx="8005">
                  <c:v>6.6964285714285712</c:v>
                </c:pt>
                <c:pt idx="8006">
                  <c:v>5.5803571428571423</c:v>
                </c:pt>
                <c:pt idx="8007">
                  <c:v>5.0223214285714279</c:v>
                </c:pt>
                <c:pt idx="8008">
                  <c:v>5.8035714285714279</c:v>
                </c:pt>
                <c:pt idx="8009">
                  <c:v>6.9196428571428568</c:v>
                </c:pt>
                <c:pt idx="8010">
                  <c:v>8.0357142857142847</c:v>
                </c:pt>
                <c:pt idx="8011">
                  <c:v>8.928571428571427</c:v>
                </c:pt>
                <c:pt idx="8012">
                  <c:v>9.5982142857142847</c:v>
                </c:pt>
                <c:pt idx="8013">
                  <c:v>9.8214285714285712</c:v>
                </c:pt>
                <c:pt idx="8014">
                  <c:v>10.044642857142856</c:v>
                </c:pt>
                <c:pt idx="8015">
                  <c:v>10.044642857142856</c:v>
                </c:pt>
                <c:pt idx="8016">
                  <c:v>9.709821428571427</c:v>
                </c:pt>
                <c:pt idx="8017">
                  <c:v>9.2633928571428559</c:v>
                </c:pt>
                <c:pt idx="8018">
                  <c:v>8.59375</c:v>
                </c:pt>
                <c:pt idx="8019">
                  <c:v>7.8124999999999991</c:v>
                </c:pt>
                <c:pt idx="8020">
                  <c:v>6.9196428571428568</c:v>
                </c:pt>
                <c:pt idx="8021">
                  <c:v>5.8035714285714279</c:v>
                </c:pt>
                <c:pt idx="8022">
                  <c:v>5.3571428571428568</c:v>
                </c:pt>
                <c:pt idx="8023">
                  <c:v>5.6919642857142856</c:v>
                </c:pt>
                <c:pt idx="8024">
                  <c:v>6.6964285714285712</c:v>
                </c:pt>
                <c:pt idx="8025">
                  <c:v>7.5892857142857135</c:v>
                </c:pt>
                <c:pt idx="8026">
                  <c:v>8.7053571428571423</c:v>
                </c:pt>
                <c:pt idx="8027">
                  <c:v>9.709821428571427</c:v>
                </c:pt>
                <c:pt idx="8028">
                  <c:v>10.379464285714285</c:v>
                </c:pt>
                <c:pt idx="8029">
                  <c:v>10.937499999999998</c:v>
                </c:pt>
                <c:pt idx="8030">
                  <c:v>10.937499999999998</c:v>
                </c:pt>
                <c:pt idx="8031">
                  <c:v>10.714285714285714</c:v>
                </c:pt>
                <c:pt idx="8032">
                  <c:v>10.044642857142856</c:v>
                </c:pt>
                <c:pt idx="8033">
                  <c:v>9.1517857142857135</c:v>
                </c:pt>
                <c:pt idx="8034">
                  <c:v>8.2589285714285712</c:v>
                </c:pt>
                <c:pt idx="8035">
                  <c:v>7.0312499999999991</c:v>
                </c:pt>
                <c:pt idx="8036">
                  <c:v>5.8035714285714279</c:v>
                </c:pt>
                <c:pt idx="8037">
                  <c:v>5.3571428571428568</c:v>
                </c:pt>
                <c:pt idx="8038">
                  <c:v>5.5803571428571423</c:v>
                </c:pt>
                <c:pt idx="8039">
                  <c:v>6.1383928571428568</c:v>
                </c:pt>
                <c:pt idx="8040">
                  <c:v>6.9196428571428568</c:v>
                </c:pt>
                <c:pt idx="8041">
                  <c:v>7.3660714285714279</c:v>
                </c:pt>
                <c:pt idx="8042">
                  <c:v>7.9241071428571423</c:v>
                </c:pt>
                <c:pt idx="8043">
                  <c:v>8.2589285714285712</c:v>
                </c:pt>
                <c:pt idx="8044">
                  <c:v>8.4821428571428559</c:v>
                </c:pt>
                <c:pt idx="8045">
                  <c:v>8.59375</c:v>
                </c:pt>
                <c:pt idx="8046">
                  <c:v>8.4821428571428559</c:v>
                </c:pt>
                <c:pt idx="8047">
                  <c:v>8.3705357142857135</c:v>
                </c:pt>
                <c:pt idx="8048">
                  <c:v>8.0357142857142847</c:v>
                </c:pt>
                <c:pt idx="8049">
                  <c:v>7.4776785714285703</c:v>
                </c:pt>
                <c:pt idx="8050">
                  <c:v>7.0312499999999991</c:v>
                </c:pt>
                <c:pt idx="8051">
                  <c:v>6.4732142857142847</c:v>
                </c:pt>
                <c:pt idx="8052">
                  <c:v>6.0267857142857135</c:v>
                </c:pt>
                <c:pt idx="8053">
                  <c:v>6.0267857142857135</c:v>
                </c:pt>
                <c:pt idx="8054">
                  <c:v>6.0267857142857135</c:v>
                </c:pt>
                <c:pt idx="8055">
                  <c:v>6.2499999999999991</c:v>
                </c:pt>
                <c:pt idx="8056">
                  <c:v>6.4732142857142847</c:v>
                </c:pt>
                <c:pt idx="8057">
                  <c:v>6.6964285714285712</c:v>
                </c:pt>
                <c:pt idx="8058">
                  <c:v>6.9196428571428568</c:v>
                </c:pt>
                <c:pt idx="8059">
                  <c:v>7.0312499999999991</c:v>
                </c:pt>
                <c:pt idx="8060">
                  <c:v>7.0312499999999991</c:v>
                </c:pt>
                <c:pt idx="8061">
                  <c:v>7.1428571428571423</c:v>
                </c:pt>
                <c:pt idx="8062">
                  <c:v>7.0312499999999991</c:v>
                </c:pt>
                <c:pt idx="8063">
                  <c:v>7.1428571428571423</c:v>
                </c:pt>
                <c:pt idx="8064">
                  <c:v>7.3660714285714279</c:v>
                </c:pt>
                <c:pt idx="8065">
                  <c:v>7.5892857142857135</c:v>
                </c:pt>
                <c:pt idx="8066">
                  <c:v>7.9241071428571423</c:v>
                </c:pt>
                <c:pt idx="8067">
                  <c:v>7.9241071428571423</c:v>
                </c:pt>
                <c:pt idx="8068">
                  <c:v>7.9241071428571423</c:v>
                </c:pt>
                <c:pt idx="8069">
                  <c:v>8.0357142857142847</c:v>
                </c:pt>
                <c:pt idx="8070">
                  <c:v>7.9241071428571423</c:v>
                </c:pt>
                <c:pt idx="8071">
                  <c:v>7.8124999999999991</c:v>
                </c:pt>
                <c:pt idx="8072">
                  <c:v>7.4776785714285703</c:v>
                </c:pt>
                <c:pt idx="8073">
                  <c:v>7.1428571428571423</c:v>
                </c:pt>
                <c:pt idx="8074">
                  <c:v>7.0312499999999991</c:v>
                </c:pt>
                <c:pt idx="8075">
                  <c:v>7.0312499999999991</c:v>
                </c:pt>
                <c:pt idx="8076">
                  <c:v>7.1428571428571423</c:v>
                </c:pt>
                <c:pt idx="8077">
                  <c:v>7.3660714285714279</c:v>
                </c:pt>
                <c:pt idx="8078">
                  <c:v>7.5892857142857135</c:v>
                </c:pt>
                <c:pt idx="8079">
                  <c:v>7.4776785714285703</c:v>
                </c:pt>
                <c:pt idx="8080">
                  <c:v>7.3660714285714279</c:v>
                </c:pt>
                <c:pt idx="8081">
                  <c:v>7.1428571428571423</c:v>
                </c:pt>
                <c:pt idx="8082">
                  <c:v>6.8080357142857135</c:v>
                </c:pt>
                <c:pt idx="8083">
                  <c:v>6.4732142857142847</c:v>
                </c:pt>
                <c:pt idx="8084">
                  <c:v>6.3616071428571423</c:v>
                </c:pt>
                <c:pt idx="8085">
                  <c:v>6.4732142857142847</c:v>
                </c:pt>
                <c:pt idx="8086">
                  <c:v>6.4732142857142847</c:v>
                </c:pt>
                <c:pt idx="8087">
                  <c:v>6.5848214285714279</c:v>
                </c:pt>
                <c:pt idx="8088">
                  <c:v>6.9196428571428568</c:v>
                </c:pt>
                <c:pt idx="8089">
                  <c:v>7.0312499999999991</c:v>
                </c:pt>
                <c:pt idx="8090">
                  <c:v>7.2544642857142847</c:v>
                </c:pt>
                <c:pt idx="8091">
                  <c:v>7.5892857142857135</c:v>
                </c:pt>
                <c:pt idx="8092">
                  <c:v>7.8124999999999991</c:v>
                </c:pt>
                <c:pt idx="8093">
                  <c:v>8.0357142857142847</c:v>
                </c:pt>
                <c:pt idx="8094">
                  <c:v>8.147321428571427</c:v>
                </c:pt>
                <c:pt idx="8095">
                  <c:v>8.2589285714285712</c:v>
                </c:pt>
                <c:pt idx="8096">
                  <c:v>8.2589285714285712</c:v>
                </c:pt>
                <c:pt idx="8097">
                  <c:v>7.9241071428571423</c:v>
                </c:pt>
                <c:pt idx="8098">
                  <c:v>7.8124999999999991</c:v>
                </c:pt>
                <c:pt idx="8099">
                  <c:v>7.3660714285714279</c:v>
                </c:pt>
                <c:pt idx="8100">
                  <c:v>6.9196428571428568</c:v>
                </c:pt>
                <c:pt idx="8101">
                  <c:v>6.6964285714285712</c:v>
                </c:pt>
                <c:pt idx="8102">
                  <c:v>6.4732142857142847</c:v>
                </c:pt>
                <c:pt idx="8103">
                  <c:v>6.2499999999999991</c:v>
                </c:pt>
                <c:pt idx="8104">
                  <c:v>6.3616071428571423</c:v>
                </c:pt>
                <c:pt idx="8105">
                  <c:v>6.4732142857142847</c:v>
                </c:pt>
                <c:pt idx="8106">
                  <c:v>6.5848214285714279</c:v>
                </c:pt>
                <c:pt idx="8107">
                  <c:v>6.4732142857142847</c:v>
                </c:pt>
                <c:pt idx="8108">
                  <c:v>6.3616071428571423</c:v>
                </c:pt>
                <c:pt idx="8109">
                  <c:v>6.2499999999999991</c:v>
                </c:pt>
                <c:pt idx="8110">
                  <c:v>6.2499999999999991</c:v>
                </c:pt>
                <c:pt idx="8111">
                  <c:v>6.2499999999999991</c:v>
                </c:pt>
                <c:pt idx="8112">
                  <c:v>6.0267857142857135</c:v>
                </c:pt>
                <c:pt idx="8113">
                  <c:v>5.8035714285714279</c:v>
                </c:pt>
                <c:pt idx="8114">
                  <c:v>6.0267857142857135</c:v>
                </c:pt>
                <c:pt idx="8115">
                  <c:v>6.5848214285714279</c:v>
                </c:pt>
                <c:pt idx="8116">
                  <c:v>7.3660714285714279</c:v>
                </c:pt>
                <c:pt idx="8117">
                  <c:v>8.0357142857142847</c:v>
                </c:pt>
                <c:pt idx="8118">
                  <c:v>8.8169642857142847</c:v>
                </c:pt>
                <c:pt idx="8119">
                  <c:v>9.2633928571428559</c:v>
                </c:pt>
                <c:pt idx="8120">
                  <c:v>9.5982142857142847</c:v>
                </c:pt>
                <c:pt idx="8121">
                  <c:v>9.9330357142857135</c:v>
                </c:pt>
                <c:pt idx="8122">
                  <c:v>10.044642857142856</c:v>
                </c:pt>
                <c:pt idx="8123">
                  <c:v>10.267857142857142</c:v>
                </c:pt>
                <c:pt idx="8124">
                  <c:v>10.156249999999998</c:v>
                </c:pt>
                <c:pt idx="8125">
                  <c:v>9.9330357142857135</c:v>
                </c:pt>
                <c:pt idx="8126">
                  <c:v>9.5982142857142847</c:v>
                </c:pt>
                <c:pt idx="8127">
                  <c:v>9.3749999999999982</c:v>
                </c:pt>
                <c:pt idx="8128">
                  <c:v>8.928571428571427</c:v>
                </c:pt>
                <c:pt idx="8129">
                  <c:v>8.4821428571428559</c:v>
                </c:pt>
                <c:pt idx="8130">
                  <c:v>7.9241071428571423</c:v>
                </c:pt>
                <c:pt idx="8131">
                  <c:v>7.3660714285714279</c:v>
                </c:pt>
                <c:pt idx="8132">
                  <c:v>6.5848214285714279</c:v>
                </c:pt>
                <c:pt idx="8133">
                  <c:v>5.8035714285714279</c:v>
                </c:pt>
                <c:pt idx="8134">
                  <c:v>5.5803571428571423</c:v>
                </c:pt>
                <c:pt idx="8135">
                  <c:v>6.2499999999999991</c:v>
                </c:pt>
                <c:pt idx="8136">
                  <c:v>7.0312499999999991</c:v>
                </c:pt>
                <c:pt idx="8137">
                  <c:v>8.0357142857142847</c:v>
                </c:pt>
                <c:pt idx="8138">
                  <c:v>8.7053571428571423</c:v>
                </c:pt>
                <c:pt idx="8139">
                  <c:v>9.4866071428571423</c:v>
                </c:pt>
                <c:pt idx="8140">
                  <c:v>10.044642857142856</c:v>
                </c:pt>
                <c:pt idx="8141">
                  <c:v>10.491071428571427</c:v>
                </c:pt>
                <c:pt idx="8142">
                  <c:v>10.714285714285714</c:v>
                </c:pt>
                <c:pt idx="8143">
                  <c:v>10.937499999999998</c:v>
                </c:pt>
                <c:pt idx="8144">
                  <c:v>10.937499999999998</c:v>
                </c:pt>
                <c:pt idx="8145">
                  <c:v>10.937499999999998</c:v>
                </c:pt>
                <c:pt idx="8146">
                  <c:v>10.714285714285714</c:v>
                </c:pt>
                <c:pt idx="8147">
                  <c:v>10.491071428571427</c:v>
                </c:pt>
                <c:pt idx="8148">
                  <c:v>10.156249999999998</c:v>
                </c:pt>
                <c:pt idx="8149">
                  <c:v>9.2633928571428559</c:v>
                </c:pt>
                <c:pt idx="8150">
                  <c:v>8.4821428571428559</c:v>
                </c:pt>
                <c:pt idx="8151">
                  <c:v>7.3660714285714279</c:v>
                </c:pt>
                <c:pt idx="8152">
                  <c:v>6.4732142857142847</c:v>
                </c:pt>
                <c:pt idx="8153">
                  <c:v>5.5803571428571423</c:v>
                </c:pt>
                <c:pt idx="8154">
                  <c:v>5.8035714285714279</c:v>
                </c:pt>
                <c:pt idx="8155">
                  <c:v>6.4732142857142847</c:v>
                </c:pt>
                <c:pt idx="8156">
                  <c:v>7.2544642857142847</c:v>
                </c:pt>
                <c:pt idx="8157">
                  <c:v>7.9241071428571423</c:v>
                </c:pt>
                <c:pt idx="8158">
                  <c:v>8.4821428571428559</c:v>
                </c:pt>
                <c:pt idx="8159">
                  <c:v>8.8169642857142847</c:v>
                </c:pt>
                <c:pt idx="8160">
                  <c:v>9.1517857142857135</c:v>
                </c:pt>
                <c:pt idx="8161">
                  <c:v>9.3749999999999982</c:v>
                </c:pt>
                <c:pt idx="8162">
                  <c:v>9.709821428571427</c:v>
                </c:pt>
                <c:pt idx="8163">
                  <c:v>10.044642857142856</c:v>
                </c:pt>
                <c:pt idx="8164">
                  <c:v>10.267857142857142</c:v>
                </c:pt>
                <c:pt idx="8165">
                  <c:v>10.491071428571427</c:v>
                </c:pt>
                <c:pt idx="8166">
                  <c:v>10.714285714285714</c:v>
                </c:pt>
                <c:pt idx="8167">
                  <c:v>10.714285714285714</c:v>
                </c:pt>
                <c:pt idx="8168">
                  <c:v>10.491071428571427</c:v>
                </c:pt>
                <c:pt idx="8169">
                  <c:v>10.267857142857142</c:v>
                </c:pt>
                <c:pt idx="8170">
                  <c:v>9.5982142857142847</c:v>
                </c:pt>
                <c:pt idx="8171">
                  <c:v>8.928571428571427</c:v>
                </c:pt>
                <c:pt idx="8172">
                  <c:v>8.0357142857142847</c:v>
                </c:pt>
                <c:pt idx="8173">
                  <c:v>7.1428571428571423</c:v>
                </c:pt>
                <c:pt idx="8174">
                  <c:v>6.2499999999999991</c:v>
                </c:pt>
                <c:pt idx="8175">
                  <c:v>5.8035714285714279</c:v>
                </c:pt>
                <c:pt idx="8176">
                  <c:v>5.8035714285714279</c:v>
                </c:pt>
                <c:pt idx="8177">
                  <c:v>6.5848214285714279</c:v>
                </c:pt>
                <c:pt idx="8178">
                  <c:v>7.1428571428571423</c:v>
                </c:pt>
                <c:pt idx="8179">
                  <c:v>7.8124999999999991</c:v>
                </c:pt>
                <c:pt idx="8180">
                  <c:v>8.0357142857142847</c:v>
                </c:pt>
                <c:pt idx="8181">
                  <c:v>8.2589285714285712</c:v>
                </c:pt>
                <c:pt idx="8182">
                  <c:v>8.7053571428571423</c:v>
                </c:pt>
                <c:pt idx="8183">
                  <c:v>9.2633928571428559</c:v>
                </c:pt>
                <c:pt idx="8184">
                  <c:v>9.709821428571427</c:v>
                </c:pt>
                <c:pt idx="8185">
                  <c:v>10.044642857142856</c:v>
                </c:pt>
                <c:pt idx="8186">
                  <c:v>10.044642857142856</c:v>
                </c:pt>
                <c:pt idx="8187">
                  <c:v>9.9330357142857135</c:v>
                </c:pt>
                <c:pt idx="8188">
                  <c:v>9.4866071428571423</c:v>
                </c:pt>
                <c:pt idx="8189">
                  <c:v>8.7053571428571423</c:v>
                </c:pt>
                <c:pt idx="8190">
                  <c:v>8.0357142857142847</c:v>
                </c:pt>
                <c:pt idx="8191">
                  <c:v>6.9196428571428568</c:v>
                </c:pt>
                <c:pt idx="8192">
                  <c:v>6.0267857142857135</c:v>
                </c:pt>
                <c:pt idx="8193">
                  <c:v>5.3571428571428568</c:v>
                </c:pt>
                <c:pt idx="8194">
                  <c:v>6.2499999999999991</c:v>
                </c:pt>
                <c:pt idx="8195">
                  <c:v>7.3660714285714279</c:v>
                </c:pt>
                <c:pt idx="8196">
                  <c:v>8.3705357142857135</c:v>
                </c:pt>
                <c:pt idx="8197">
                  <c:v>9.4866071428571423</c:v>
                </c:pt>
                <c:pt idx="8198">
                  <c:v>9.9330357142857135</c:v>
                </c:pt>
                <c:pt idx="8199">
                  <c:v>10.379464285714285</c:v>
                </c:pt>
                <c:pt idx="8200">
                  <c:v>10.491071428571427</c:v>
                </c:pt>
                <c:pt idx="8201">
                  <c:v>10.602678571428571</c:v>
                </c:pt>
                <c:pt idx="8202">
                  <c:v>10.937499999999998</c:v>
                </c:pt>
                <c:pt idx="8203">
                  <c:v>10.937499999999998</c:v>
                </c:pt>
                <c:pt idx="8204">
                  <c:v>10.937499999999998</c:v>
                </c:pt>
                <c:pt idx="8205">
                  <c:v>10.491071428571427</c:v>
                </c:pt>
                <c:pt idx="8206">
                  <c:v>9.8214285714285712</c:v>
                </c:pt>
                <c:pt idx="8207">
                  <c:v>9.1517857142857135</c:v>
                </c:pt>
                <c:pt idx="8208">
                  <c:v>8.2589285714285712</c:v>
                </c:pt>
                <c:pt idx="8209">
                  <c:v>7.1428571428571423</c:v>
                </c:pt>
                <c:pt idx="8210">
                  <c:v>6.2499999999999991</c:v>
                </c:pt>
                <c:pt idx="8211">
                  <c:v>5.8035714285714279</c:v>
                </c:pt>
                <c:pt idx="8212">
                  <c:v>6.4732142857142847</c:v>
                </c:pt>
                <c:pt idx="8213">
                  <c:v>6.9196428571428568</c:v>
                </c:pt>
                <c:pt idx="8214">
                  <c:v>7.2544642857142847</c:v>
                </c:pt>
                <c:pt idx="8215">
                  <c:v>7.2544642857142847</c:v>
                </c:pt>
                <c:pt idx="8216">
                  <c:v>7.1428571428571423</c:v>
                </c:pt>
                <c:pt idx="8217">
                  <c:v>6.8080357142857135</c:v>
                </c:pt>
                <c:pt idx="8218">
                  <c:v>6.4732142857142847</c:v>
                </c:pt>
                <c:pt idx="8219">
                  <c:v>6.0267857142857135</c:v>
                </c:pt>
                <c:pt idx="8220">
                  <c:v>5.8035714285714279</c:v>
                </c:pt>
                <c:pt idx="8221">
                  <c:v>5.6919642857142856</c:v>
                </c:pt>
                <c:pt idx="8222">
                  <c:v>6.1383928571428568</c:v>
                </c:pt>
                <c:pt idx="8223">
                  <c:v>6.9196428571428568</c:v>
                </c:pt>
                <c:pt idx="8224">
                  <c:v>7.3660714285714279</c:v>
                </c:pt>
                <c:pt idx="8225">
                  <c:v>7.8124999999999991</c:v>
                </c:pt>
                <c:pt idx="8226">
                  <c:v>7.9241071428571423</c:v>
                </c:pt>
                <c:pt idx="8227">
                  <c:v>8.0357142857142847</c:v>
                </c:pt>
                <c:pt idx="8228">
                  <c:v>7.5892857142857135</c:v>
                </c:pt>
                <c:pt idx="8229">
                  <c:v>7.0312499999999991</c:v>
                </c:pt>
                <c:pt idx="8230">
                  <c:v>6.4732142857142847</c:v>
                </c:pt>
                <c:pt idx="8231">
                  <c:v>5.8035714285714279</c:v>
                </c:pt>
                <c:pt idx="8232">
                  <c:v>5.5803571428571423</c:v>
                </c:pt>
                <c:pt idx="8233">
                  <c:v>5.8035714285714279</c:v>
                </c:pt>
                <c:pt idx="8234">
                  <c:v>6.3616071428571423</c:v>
                </c:pt>
                <c:pt idx="8235">
                  <c:v>6.8080357142857135</c:v>
                </c:pt>
                <c:pt idx="8236">
                  <c:v>7.3660714285714279</c:v>
                </c:pt>
                <c:pt idx="8237">
                  <c:v>7.5892857142857135</c:v>
                </c:pt>
                <c:pt idx="8238">
                  <c:v>7.8124999999999991</c:v>
                </c:pt>
                <c:pt idx="8239">
                  <c:v>8.0357142857142847</c:v>
                </c:pt>
                <c:pt idx="8240">
                  <c:v>8.3705357142857135</c:v>
                </c:pt>
                <c:pt idx="8241">
                  <c:v>8.7053571428571423</c:v>
                </c:pt>
                <c:pt idx="8242">
                  <c:v>8.928571428571427</c:v>
                </c:pt>
                <c:pt idx="8243">
                  <c:v>8.928571428571427</c:v>
                </c:pt>
                <c:pt idx="8244">
                  <c:v>8.59375</c:v>
                </c:pt>
                <c:pt idx="8245">
                  <c:v>8.147321428571427</c:v>
                </c:pt>
                <c:pt idx="8246">
                  <c:v>7.3660714285714279</c:v>
                </c:pt>
                <c:pt idx="8247">
                  <c:v>6.5848214285714279</c:v>
                </c:pt>
                <c:pt idx="8248">
                  <c:v>5.8035714285714279</c:v>
                </c:pt>
                <c:pt idx="8249">
                  <c:v>5.3571428571428568</c:v>
                </c:pt>
                <c:pt idx="8250">
                  <c:v>5.9151785714285712</c:v>
                </c:pt>
                <c:pt idx="8251">
                  <c:v>6.6964285714285712</c:v>
                </c:pt>
                <c:pt idx="8252">
                  <c:v>7.3660714285714279</c:v>
                </c:pt>
                <c:pt idx="8253">
                  <c:v>7.9241071428571423</c:v>
                </c:pt>
                <c:pt idx="8254">
                  <c:v>8.4821428571428559</c:v>
                </c:pt>
                <c:pt idx="8255">
                  <c:v>8.928571428571427</c:v>
                </c:pt>
                <c:pt idx="8256">
                  <c:v>9.3749999999999982</c:v>
                </c:pt>
                <c:pt idx="8257">
                  <c:v>9.5982142857142847</c:v>
                </c:pt>
                <c:pt idx="8258">
                  <c:v>9.709821428571427</c:v>
                </c:pt>
                <c:pt idx="8259">
                  <c:v>9.5982142857142847</c:v>
                </c:pt>
                <c:pt idx="8260">
                  <c:v>9.1517857142857135</c:v>
                </c:pt>
                <c:pt idx="8261">
                  <c:v>8.4821428571428559</c:v>
                </c:pt>
                <c:pt idx="8262">
                  <c:v>7.3660714285714279</c:v>
                </c:pt>
                <c:pt idx="8263">
                  <c:v>6.4732142857142847</c:v>
                </c:pt>
                <c:pt idx="8264">
                  <c:v>5.4687499999999991</c:v>
                </c:pt>
                <c:pt idx="8265">
                  <c:v>5.5803571428571423</c:v>
                </c:pt>
                <c:pt idx="8266">
                  <c:v>6.4732142857142847</c:v>
                </c:pt>
                <c:pt idx="8267">
                  <c:v>7.5892857142857135</c:v>
                </c:pt>
                <c:pt idx="8268">
                  <c:v>8.4821428571428559</c:v>
                </c:pt>
                <c:pt idx="8269">
                  <c:v>9.1517857142857135</c:v>
                </c:pt>
                <c:pt idx="8270">
                  <c:v>9.5982142857142847</c:v>
                </c:pt>
                <c:pt idx="8271">
                  <c:v>9.8214285714285712</c:v>
                </c:pt>
                <c:pt idx="8272">
                  <c:v>9.8214285714285712</c:v>
                </c:pt>
                <c:pt idx="8273">
                  <c:v>9.3749999999999982</c:v>
                </c:pt>
                <c:pt idx="8274">
                  <c:v>8.928571428571427</c:v>
                </c:pt>
                <c:pt idx="8275">
                  <c:v>8.4821428571428559</c:v>
                </c:pt>
                <c:pt idx="8276">
                  <c:v>7.5892857142857135</c:v>
                </c:pt>
                <c:pt idx="8277">
                  <c:v>6.6964285714285712</c:v>
                </c:pt>
                <c:pt idx="8278">
                  <c:v>5.9151785714285712</c:v>
                </c:pt>
                <c:pt idx="8279">
                  <c:v>5.5803571428571423</c:v>
                </c:pt>
                <c:pt idx="8280">
                  <c:v>6.1383928571428568</c:v>
                </c:pt>
                <c:pt idx="8281">
                  <c:v>6.6964285714285712</c:v>
                </c:pt>
                <c:pt idx="8282">
                  <c:v>7.3660714285714279</c:v>
                </c:pt>
                <c:pt idx="8283">
                  <c:v>7.9241071428571423</c:v>
                </c:pt>
                <c:pt idx="8284">
                  <c:v>8.59375</c:v>
                </c:pt>
                <c:pt idx="8285">
                  <c:v>9.1517857142857135</c:v>
                </c:pt>
                <c:pt idx="8286">
                  <c:v>9.5982142857142847</c:v>
                </c:pt>
                <c:pt idx="8287">
                  <c:v>9.8214285714285712</c:v>
                </c:pt>
                <c:pt idx="8288">
                  <c:v>9.709821428571427</c:v>
                </c:pt>
                <c:pt idx="8289">
                  <c:v>9.3749999999999982</c:v>
                </c:pt>
                <c:pt idx="8290">
                  <c:v>8.928571428571427</c:v>
                </c:pt>
                <c:pt idx="8291">
                  <c:v>8.3705357142857135</c:v>
                </c:pt>
                <c:pt idx="8292">
                  <c:v>7.8124999999999991</c:v>
                </c:pt>
                <c:pt idx="8293">
                  <c:v>6.8080357142857135</c:v>
                </c:pt>
                <c:pt idx="8294">
                  <c:v>6.0267857142857135</c:v>
                </c:pt>
                <c:pt idx="8295">
                  <c:v>5.4687499999999991</c:v>
                </c:pt>
                <c:pt idx="8296">
                  <c:v>5.5803571428571423</c:v>
                </c:pt>
                <c:pt idx="8297">
                  <c:v>6.4732142857142847</c:v>
                </c:pt>
                <c:pt idx="8298">
                  <c:v>7.5892857142857135</c:v>
                </c:pt>
                <c:pt idx="8299">
                  <c:v>8.7053571428571423</c:v>
                </c:pt>
                <c:pt idx="8300">
                  <c:v>9.9330357142857135</c:v>
                </c:pt>
                <c:pt idx="8301">
                  <c:v>11.049107142857142</c:v>
                </c:pt>
                <c:pt idx="8302">
                  <c:v>12.053571428571427</c:v>
                </c:pt>
                <c:pt idx="8303">
                  <c:v>12.723214285714285</c:v>
                </c:pt>
                <c:pt idx="8304">
                  <c:v>13.058035714285714</c:v>
                </c:pt>
                <c:pt idx="8305">
                  <c:v>13.281249999999998</c:v>
                </c:pt>
                <c:pt idx="8306">
                  <c:v>13.281249999999998</c:v>
                </c:pt>
                <c:pt idx="8307">
                  <c:v>13.169642857142856</c:v>
                </c:pt>
                <c:pt idx="8308">
                  <c:v>12.946428571428569</c:v>
                </c:pt>
                <c:pt idx="8309">
                  <c:v>12.611607142857142</c:v>
                </c:pt>
                <c:pt idx="8310">
                  <c:v>12.053571428571427</c:v>
                </c:pt>
                <c:pt idx="8311">
                  <c:v>11.495535714285714</c:v>
                </c:pt>
                <c:pt idx="8312">
                  <c:v>10.825892857142856</c:v>
                </c:pt>
                <c:pt idx="8313">
                  <c:v>9.8214285714285712</c:v>
                </c:pt>
                <c:pt idx="8314">
                  <c:v>8.8169642857142847</c:v>
                </c:pt>
                <c:pt idx="8315">
                  <c:v>7.3660714285714279</c:v>
                </c:pt>
                <c:pt idx="8316">
                  <c:v>6.0267857142857135</c:v>
                </c:pt>
                <c:pt idx="8317">
                  <c:v>6.0267857142857135</c:v>
                </c:pt>
                <c:pt idx="8318">
                  <c:v>7.1428571428571423</c:v>
                </c:pt>
                <c:pt idx="8319">
                  <c:v>8.0357142857142847</c:v>
                </c:pt>
                <c:pt idx="8320">
                  <c:v>8.928571428571427</c:v>
                </c:pt>
                <c:pt idx="8321">
                  <c:v>9.5982142857142847</c:v>
                </c:pt>
                <c:pt idx="8322">
                  <c:v>10.044642857142856</c:v>
                </c:pt>
                <c:pt idx="8323">
                  <c:v>10.491071428571427</c:v>
                </c:pt>
                <c:pt idx="8324">
                  <c:v>10.491071428571427</c:v>
                </c:pt>
                <c:pt idx="8325">
                  <c:v>10.267857142857142</c:v>
                </c:pt>
                <c:pt idx="8326">
                  <c:v>9.5982142857142847</c:v>
                </c:pt>
                <c:pt idx="8327">
                  <c:v>8.928571428571427</c:v>
                </c:pt>
                <c:pt idx="8328">
                  <c:v>8.147321428571427</c:v>
                </c:pt>
                <c:pt idx="8329">
                  <c:v>7.2544642857142847</c:v>
                </c:pt>
                <c:pt idx="8330">
                  <c:v>6.2499999999999991</c:v>
                </c:pt>
                <c:pt idx="8331">
                  <c:v>5.5803571428571423</c:v>
                </c:pt>
                <c:pt idx="8332">
                  <c:v>6.0267857142857135</c:v>
                </c:pt>
                <c:pt idx="8333">
                  <c:v>6.9196428571428568</c:v>
                </c:pt>
                <c:pt idx="8334">
                  <c:v>7.4776785714285703</c:v>
                </c:pt>
                <c:pt idx="8335">
                  <c:v>7.8124999999999991</c:v>
                </c:pt>
                <c:pt idx="8336">
                  <c:v>7.7008928571428568</c:v>
                </c:pt>
                <c:pt idx="8337">
                  <c:v>7.3660714285714279</c:v>
                </c:pt>
                <c:pt idx="8338">
                  <c:v>6.5848214285714279</c:v>
                </c:pt>
                <c:pt idx="8339">
                  <c:v>5.6919642857142856</c:v>
                </c:pt>
                <c:pt idx="8340">
                  <c:v>5.8035714285714279</c:v>
                </c:pt>
                <c:pt idx="8341">
                  <c:v>6.6964285714285712</c:v>
                </c:pt>
                <c:pt idx="8342">
                  <c:v>7.5892857142857135</c:v>
                </c:pt>
                <c:pt idx="8343">
                  <c:v>8.4821428571428559</c:v>
                </c:pt>
                <c:pt idx="8344">
                  <c:v>9.0401785714285712</c:v>
                </c:pt>
                <c:pt idx="8345">
                  <c:v>9.3749999999999982</c:v>
                </c:pt>
                <c:pt idx="8346">
                  <c:v>9.5982142857142847</c:v>
                </c:pt>
                <c:pt idx="8347">
                  <c:v>9.5982142857142847</c:v>
                </c:pt>
                <c:pt idx="8348">
                  <c:v>9.4866071428571423</c:v>
                </c:pt>
                <c:pt idx="8349">
                  <c:v>9.3749999999999982</c:v>
                </c:pt>
                <c:pt idx="8350">
                  <c:v>9.3749999999999982</c:v>
                </c:pt>
                <c:pt idx="8351">
                  <c:v>9.4866071428571423</c:v>
                </c:pt>
                <c:pt idx="8352">
                  <c:v>9.3749999999999982</c:v>
                </c:pt>
                <c:pt idx="8353">
                  <c:v>9.2633928571428559</c:v>
                </c:pt>
                <c:pt idx="8354">
                  <c:v>9.1517857142857135</c:v>
                </c:pt>
                <c:pt idx="8355">
                  <c:v>8.928571428571427</c:v>
                </c:pt>
                <c:pt idx="8356">
                  <c:v>8.4821428571428559</c:v>
                </c:pt>
                <c:pt idx="8357">
                  <c:v>8.2589285714285712</c:v>
                </c:pt>
                <c:pt idx="8358">
                  <c:v>8.0357142857142847</c:v>
                </c:pt>
                <c:pt idx="8359">
                  <c:v>7.9241071428571423</c:v>
                </c:pt>
                <c:pt idx="8360">
                  <c:v>7.5892857142857135</c:v>
                </c:pt>
                <c:pt idx="8361">
                  <c:v>7.2544642857142847</c:v>
                </c:pt>
                <c:pt idx="8362">
                  <c:v>6.8080357142857135</c:v>
                </c:pt>
                <c:pt idx="8363">
                  <c:v>6.1383928571428568</c:v>
                </c:pt>
                <c:pt idx="8364">
                  <c:v>5.5803571428571423</c:v>
                </c:pt>
                <c:pt idx="8365">
                  <c:v>5.5803571428571423</c:v>
                </c:pt>
                <c:pt idx="8366">
                  <c:v>5.9151785714285712</c:v>
                </c:pt>
                <c:pt idx="8367">
                  <c:v>6.4732142857142847</c:v>
                </c:pt>
                <c:pt idx="8368">
                  <c:v>7.1428571428571423</c:v>
                </c:pt>
                <c:pt idx="8369">
                  <c:v>8.0357142857142847</c:v>
                </c:pt>
                <c:pt idx="8370">
                  <c:v>8.3705357142857135</c:v>
                </c:pt>
                <c:pt idx="8371">
                  <c:v>8.8169642857142847</c:v>
                </c:pt>
                <c:pt idx="8372">
                  <c:v>9.1517857142857135</c:v>
                </c:pt>
                <c:pt idx="8373">
                  <c:v>9.3749999999999982</c:v>
                </c:pt>
                <c:pt idx="8374">
                  <c:v>9.4866071428571423</c:v>
                </c:pt>
                <c:pt idx="8375">
                  <c:v>9.3749999999999982</c:v>
                </c:pt>
                <c:pt idx="8376">
                  <c:v>9.1517857142857135</c:v>
                </c:pt>
                <c:pt idx="8377">
                  <c:v>8.59375</c:v>
                </c:pt>
                <c:pt idx="8378">
                  <c:v>8.147321428571427</c:v>
                </c:pt>
                <c:pt idx="8379">
                  <c:v>7.4776785714285703</c:v>
                </c:pt>
                <c:pt idx="8380">
                  <c:v>7.0312499999999991</c:v>
                </c:pt>
                <c:pt idx="8381">
                  <c:v>6.0267857142857135</c:v>
                </c:pt>
                <c:pt idx="8382">
                  <c:v>5.4687499999999991</c:v>
                </c:pt>
                <c:pt idx="8383">
                  <c:v>5.8035714285714279</c:v>
                </c:pt>
                <c:pt idx="8384">
                  <c:v>6.2499999999999991</c:v>
                </c:pt>
                <c:pt idx="8385">
                  <c:v>6.9196428571428568</c:v>
                </c:pt>
                <c:pt idx="8386">
                  <c:v>7.5892857142857135</c:v>
                </c:pt>
                <c:pt idx="8387">
                  <c:v>7.9241071428571423</c:v>
                </c:pt>
                <c:pt idx="8388">
                  <c:v>8.2589285714285712</c:v>
                </c:pt>
                <c:pt idx="8389">
                  <c:v>8.3705357142857135</c:v>
                </c:pt>
                <c:pt idx="8390">
                  <c:v>8.2589285714285712</c:v>
                </c:pt>
                <c:pt idx="8391">
                  <c:v>8.0357142857142847</c:v>
                </c:pt>
                <c:pt idx="8392">
                  <c:v>7.7008928571428568</c:v>
                </c:pt>
                <c:pt idx="8393">
                  <c:v>7.3660714285714279</c:v>
                </c:pt>
                <c:pt idx="8394">
                  <c:v>7.0312499999999991</c:v>
                </c:pt>
                <c:pt idx="8395">
                  <c:v>6.4732142857142847</c:v>
                </c:pt>
                <c:pt idx="8396">
                  <c:v>6.0267857142857135</c:v>
                </c:pt>
                <c:pt idx="8397">
                  <c:v>5.5803571428571423</c:v>
                </c:pt>
                <c:pt idx="8398">
                  <c:v>5.5803571428571423</c:v>
                </c:pt>
                <c:pt idx="8399">
                  <c:v>5.5803571428571423</c:v>
                </c:pt>
                <c:pt idx="8400">
                  <c:v>5.8035714285714279</c:v>
                </c:pt>
                <c:pt idx="8401">
                  <c:v>6.2499999999999991</c:v>
                </c:pt>
                <c:pt idx="8402">
                  <c:v>6.8080357142857135</c:v>
                </c:pt>
                <c:pt idx="8403">
                  <c:v>7.7008928571428568</c:v>
                </c:pt>
                <c:pt idx="8404">
                  <c:v>8.0357142857142847</c:v>
                </c:pt>
                <c:pt idx="8405">
                  <c:v>8.2589285714285712</c:v>
                </c:pt>
                <c:pt idx="8406">
                  <c:v>8.2589285714285712</c:v>
                </c:pt>
                <c:pt idx="8407">
                  <c:v>8.0357142857142847</c:v>
                </c:pt>
                <c:pt idx="8408">
                  <c:v>7.7008928571428568</c:v>
                </c:pt>
                <c:pt idx="8409">
                  <c:v>7.3660714285714279</c:v>
                </c:pt>
                <c:pt idx="8410">
                  <c:v>6.9196428571428568</c:v>
                </c:pt>
                <c:pt idx="8411">
                  <c:v>6.3616071428571423</c:v>
                </c:pt>
                <c:pt idx="8412">
                  <c:v>6.0267857142857135</c:v>
                </c:pt>
                <c:pt idx="8413">
                  <c:v>5.8035714285714279</c:v>
                </c:pt>
                <c:pt idx="8414">
                  <c:v>5.9151785714285712</c:v>
                </c:pt>
                <c:pt idx="8415">
                  <c:v>6.4732142857142847</c:v>
                </c:pt>
                <c:pt idx="8416">
                  <c:v>6.8080357142857135</c:v>
                </c:pt>
                <c:pt idx="8417">
                  <c:v>7.1428571428571423</c:v>
                </c:pt>
                <c:pt idx="8418">
                  <c:v>7.5892857142857135</c:v>
                </c:pt>
                <c:pt idx="8419">
                  <c:v>7.8124999999999991</c:v>
                </c:pt>
                <c:pt idx="8420">
                  <c:v>7.8124999999999991</c:v>
                </c:pt>
                <c:pt idx="8421">
                  <c:v>8.0357142857142847</c:v>
                </c:pt>
                <c:pt idx="8422">
                  <c:v>8.0357142857142847</c:v>
                </c:pt>
                <c:pt idx="8423">
                  <c:v>8.147321428571427</c:v>
                </c:pt>
                <c:pt idx="8424">
                  <c:v>8.0357142857142847</c:v>
                </c:pt>
                <c:pt idx="8425">
                  <c:v>7.8124999999999991</c:v>
                </c:pt>
                <c:pt idx="8426">
                  <c:v>7.5892857142857135</c:v>
                </c:pt>
                <c:pt idx="8427">
                  <c:v>7.4776785714285703</c:v>
                </c:pt>
                <c:pt idx="8428">
                  <c:v>7.2544642857142847</c:v>
                </c:pt>
                <c:pt idx="8429">
                  <c:v>7.1428571428571423</c:v>
                </c:pt>
                <c:pt idx="8430">
                  <c:v>6.8080357142857135</c:v>
                </c:pt>
                <c:pt idx="8431">
                  <c:v>6.5848214285714279</c:v>
                </c:pt>
                <c:pt idx="8432">
                  <c:v>6.4732142857142847</c:v>
                </c:pt>
                <c:pt idx="8433">
                  <c:v>6.4732142857142847</c:v>
                </c:pt>
                <c:pt idx="8434">
                  <c:v>6.6964285714285712</c:v>
                </c:pt>
                <c:pt idx="8435">
                  <c:v>6.6964285714285712</c:v>
                </c:pt>
                <c:pt idx="8436">
                  <c:v>6.5848214285714279</c:v>
                </c:pt>
                <c:pt idx="8437">
                  <c:v>6.6964285714285712</c:v>
                </c:pt>
                <c:pt idx="8438">
                  <c:v>6.6964285714285712</c:v>
                </c:pt>
                <c:pt idx="8439">
                  <c:v>6.6964285714285712</c:v>
                </c:pt>
                <c:pt idx="8440">
                  <c:v>6.6964285714285712</c:v>
                </c:pt>
                <c:pt idx="8441">
                  <c:v>6.6964285714285712</c:v>
                </c:pt>
                <c:pt idx="8442">
                  <c:v>6.6964285714285712</c:v>
                </c:pt>
                <c:pt idx="8443">
                  <c:v>6.4732142857142847</c:v>
                </c:pt>
                <c:pt idx="8444">
                  <c:v>6.4732142857142847</c:v>
                </c:pt>
                <c:pt idx="8445">
                  <c:v>6.3616071428571423</c:v>
                </c:pt>
                <c:pt idx="8446">
                  <c:v>6.4732142857142847</c:v>
                </c:pt>
                <c:pt idx="8447">
                  <c:v>6.5848214285714279</c:v>
                </c:pt>
                <c:pt idx="8448">
                  <c:v>6.9196428571428568</c:v>
                </c:pt>
                <c:pt idx="8449">
                  <c:v>7.4776785714285703</c:v>
                </c:pt>
                <c:pt idx="8450">
                  <c:v>8.0357142857142847</c:v>
                </c:pt>
                <c:pt idx="8451">
                  <c:v>8.4821428571428559</c:v>
                </c:pt>
                <c:pt idx="8452">
                  <c:v>8.59375</c:v>
                </c:pt>
                <c:pt idx="8453">
                  <c:v>8.7053571428571423</c:v>
                </c:pt>
                <c:pt idx="8454">
                  <c:v>8.4821428571428559</c:v>
                </c:pt>
                <c:pt idx="8455">
                  <c:v>8.0357142857142847</c:v>
                </c:pt>
                <c:pt idx="8456">
                  <c:v>7.1428571428571423</c:v>
                </c:pt>
                <c:pt idx="8457">
                  <c:v>6.4732142857142847</c:v>
                </c:pt>
                <c:pt idx="8458">
                  <c:v>5.5803571428571423</c:v>
                </c:pt>
                <c:pt idx="8459">
                  <c:v>5.3571428571428568</c:v>
                </c:pt>
                <c:pt idx="8460">
                  <c:v>5.9151785714285712</c:v>
                </c:pt>
                <c:pt idx="8461">
                  <c:v>6.5848214285714279</c:v>
                </c:pt>
                <c:pt idx="8462">
                  <c:v>7.1428571428571423</c:v>
                </c:pt>
                <c:pt idx="8463">
                  <c:v>7.3660714285714279</c:v>
                </c:pt>
                <c:pt idx="8464">
                  <c:v>7.5892857142857135</c:v>
                </c:pt>
                <c:pt idx="8465">
                  <c:v>7.8124999999999991</c:v>
                </c:pt>
                <c:pt idx="8466">
                  <c:v>8.0357142857142847</c:v>
                </c:pt>
                <c:pt idx="8467">
                  <c:v>8.147321428571427</c:v>
                </c:pt>
                <c:pt idx="8468">
                  <c:v>8.4821428571428559</c:v>
                </c:pt>
                <c:pt idx="8469">
                  <c:v>8.4821428571428559</c:v>
                </c:pt>
                <c:pt idx="8470">
                  <c:v>8.7053571428571423</c:v>
                </c:pt>
                <c:pt idx="8471">
                  <c:v>8.7053571428571423</c:v>
                </c:pt>
                <c:pt idx="8472">
                  <c:v>8.8169642857142847</c:v>
                </c:pt>
                <c:pt idx="8473">
                  <c:v>8.8169642857142847</c:v>
                </c:pt>
                <c:pt idx="8474">
                  <c:v>8.7053571428571423</c:v>
                </c:pt>
                <c:pt idx="8475">
                  <c:v>8.4821428571428559</c:v>
                </c:pt>
                <c:pt idx="8476">
                  <c:v>8.2589285714285712</c:v>
                </c:pt>
                <c:pt idx="8477">
                  <c:v>7.9241071428571423</c:v>
                </c:pt>
                <c:pt idx="8478">
                  <c:v>7.4776785714285703</c:v>
                </c:pt>
                <c:pt idx="8479">
                  <c:v>7.1428571428571423</c:v>
                </c:pt>
                <c:pt idx="8480">
                  <c:v>6.8080357142857135</c:v>
                </c:pt>
                <c:pt idx="8481">
                  <c:v>6.6964285714285712</c:v>
                </c:pt>
                <c:pt idx="8482">
                  <c:v>6.5848214285714279</c:v>
                </c:pt>
                <c:pt idx="8483">
                  <c:v>6.4732142857142847</c:v>
                </c:pt>
                <c:pt idx="8484">
                  <c:v>6.5848214285714279</c:v>
                </c:pt>
                <c:pt idx="8485">
                  <c:v>6.4732142857142847</c:v>
                </c:pt>
                <c:pt idx="8486">
                  <c:v>6.4732142857142847</c:v>
                </c:pt>
                <c:pt idx="8487">
                  <c:v>6.4732142857142847</c:v>
                </c:pt>
                <c:pt idx="8488">
                  <c:v>6.4732142857142847</c:v>
                </c:pt>
                <c:pt idx="8489">
                  <c:v>6.0267857142857135</c:v>
                </c:pt>
                <c:pt idx="8490">
                  <c:v>5.9151785714285712</c:v>
                </c:pt>
                <c:pt idx="8491">
                  <c:v>5.9151785714285712</c:v>
                </c:pt>
                <c:pt idx="8492">
                  <c:v>6.0267857142857135</c:v>
                </c:pt>
                <c:pt idx="8493">
                  <c:v>6.2499999999999991</c:v>
                </c:pt>
                <c:pt idx="8494">
                  <c:v>6.5848214285714279</c:v>
                </c:pt>
                <c:pt idx="8495">
                  <c:v>6.8080357142857135</c:v>
                </c:pt>
                <c:pt idx="8496">
                  <c:v>6.9196428571428568</c:v>
                </c:pt>
                <c:pt idx="8497">
                  <c:v>7.1428571428571423</c:v>
                </c:pt>
                <c:pt idx="8498">
                  <c:v>7.0312499999999991</c:v>
                </c:pt>
                <c:pt idx="8499">
                  <c:v>7.1428571428571423</c:v>
                </c:pt>
                <c:pt idx="8500">
                  <c:v>7.1428571428571423</c:v>
                </c:pt>
                <c:pt idx="8501">
                  <c:v>7.0312499999999991</c:v>
                </c:pt>
                <c:pt idx="8502">
                  <c:v>7.0312499999999991</c:v>
                </c:pt>
                <c:pt idx="8503">
                  <c:v>6.9196428571428568</c:v>
                </c:pt>
                <c:pt idx="8504">
                  <c:v>7.0312499999999991</c:v>
                </c:pt>
                <c:pt idx="8505">
                  <c:v>7.0312499999999991</c:v>
                </c:pt>
                <c:pt idx="8506">
                  <c:v>7.0312499999999991</c:v>
                </c:pt>
                <c:pt idx="8507">
                  <c:v>7.0312499999999991</c:v>
                </c:pt>
                <c:pt idx="8508">
                  <c:v>6.8080357142857135</c:v>
                </c:pt>
                <c:pt idx="8509">
                  <c:v>6.3616071428571423</c:v>
                </c:pt>
                <c:pt idx="8510">
                  <c:v>5.9151785714285712</c:v>
                </c:pt>
                <c:pt idx="8511">
                  <c:v>5.5803571428571423</c:v>
                </c:pt>
                <c:pt idx="8512">
                  <c:v>5.8035714285714279</c:v>
                </c:pt>
                <c:pt idx="8513">
                  <c:v>6.3616071428571423</c:v>
                </c:pt>
                <c:pt idx="8514">
                  <c:v>7.1428571428571423</c:v>
                </c:pt>
                <c:pt idx="8515">
                  <c:v>7.7008928571428568</c:v>
                </c:pt>
                <c:pt idx="8516">
                  <c:v>8.2589285714285712</c:v>
                </c:pt>
                <c:pt idx="8517">
                  <c:v>8.4821428571428559</c:v>
                </c:pt>
                <c:pt idx="8518">
                  <c:v>8.59375</c:v>
                </c:pt>
                <c:pt idx="8519">
                  <c:v>8.59375</c:v>
                </c:pt>
                <c:pt idx="8520">
                  <c:v>8.4821428571428559</c:v>
                </c:pt>
                <c:pt idx="8521">
                  <c:v>8.3705357142857135</c:v>
                </c:pt>
                <c:pt idx="8522">
                  <c:v>8.3705357142857135</c:v>
                </c:pt>
                <c:pt idx="8523">
                  <c:v>8.0357142857142847</c:v>
                </c:pt>
                <c:pt idx="8524">
                  <c:v>7.8124999999999991</c:v>
                </c:pt>
                <c:pt idx="8525">
                  <c:v>7.1428571428571423</c:v>
                </c:pt>
                <c:pt idx="8526">
                  <c:v>6.5848214285714279</c:v>
                </c:pt>
                <c:pt idx="8527">
                  <c:v>6.0267857142857135</c:v>
                </c:pt>
                <c:pt idx="8528">
                  <c:v>5.5803571428571423</c:v>
                </c:pt>
                <c:pt idx="8529">
                  <c:v>5.8035714285714279</c:v>
                </c:pt>
                <c:pt idx="8530">
                  <c:v>6.0267857142857135</c:v>
                </c:pt>
                <c:pt idx="8531">
                  <c:v>6.4732142857142847</c:v>
                </c:pt>
                <c:pt idx="8532">
                  <c:v>6.9196428571428568</c:v>
                </c:pt>
                <c:pt idx="8533">
                  <c:v>6.9196428571428568</c:v>
                </c:pt>
                <c:pt idx="8534">
                  <c:v>6.9196428571428568</c:v>
                </c:pt>
                <c:pt idx="8535">
                  <c:v>6.6964285714285712</c:v>
                </c:pt>
                <c:pt idx="8536">
                  <c:v>6.2499999999999991</c:v>
                </c:pt>
                <c:pt idx="8537">
                  <c:v>6.0267857142857135</c:v>
                </c:pt>
                <c:pt idx="8538">
                  <c:v>5.6919642857142856</c:v>
                </c:pt>
                <c:pt idx="8539">
                  <c:v>5.9151785714285712</c:v>
                </c:pt>
                <c:pt idx="8540">
                  <c:v>6.4732142857142847</c:v>
                </c:pt>
                <c:pt idx="8541">
                  <c:v>7.2544642857142847</c:v>
                </c:pt>
                <c:pt idx="8542">
                  <c:v>7.9241071428571423</c:v>
                </c:pt>
                <c:pt idx="8543">
                  <c:v>8.4821428571428559</c:v>
                </c:pt>
                <c:pt idx="8544">
                  <c:v>8.7053571428571423</c:v>
                </c:pt>
                <c:pt idx="8545">
                  <c:v>8.7053571428571423</c:v>
                </c:pt>
                <c:pt idx="8546">
                  <c:v>8.7053571428571423</c:v>
                </c:pt>
                <c:pt idx="8547">
                  <c:v>8.3705357142857135</c:v>
                </c:pt>
                <c:pt idx="8548">
                  <c:v>8.147321428571427</c:v>
                </c:pt>
                <c:pt idx="8549">
                  <c:v>8.0357142857142847</c:v>
                </c:pt>
                <c:pt idx="8550">
                  <c:v>7.9241071428571423</c:v>
                </c:pt>
                <c:pt idx="8551">
                  <c:v>7.8124999999999991</c:v>
                </c:pt>
                <c:pt idx="8552">
                  <c:v>7.5892857142857135</c:v>
                </c:pt>
                <c:pt idx="8553">
                  <c:v>7.1428571428571423</c:v>
                </c:pt>
                <c:pt idx="8554">
                  <c:v>6.2499999999999991</c:v>
                </c:pt>
                <c:pt idx="8555">
                  <c:v>5.6919642857142856</c:v>
                </c:pt>
                <c:pt idx="8556">
                  <c:v>5.3571428571428568</c:v>
                </c:pt>
                <c:pt idx="8557">
                  <c:v>5.8035714285714279</c:v>
                </c:pt>
                <c:pt idx="8558">
                  <c:v>6.3616071428571423</c:v>
                </c:pt>
                <c:pt idx="8559">
                  <c:v>7.3660714285714279</c:v>
                </c:pt>
                <c:pt idx="8560">
                  <c:v>8.0357142857142847</c:v>
                </c:pt>
                <c:pt idx="8561">
                  <c:v>8.3705357142857135</c:v>
                </c:pt>
                <c:pt idx="8562">
                  <c:v>8.7053571428571423</c:v>
                </c:pt>
                <c:pt idx="8563">
                  <c:v>8.7053571428571423</c:v>
                </c:pt>
                <c:pt idx="8564">
                  <c:v>8.7053571428571423</c:v>
                </c:pt>
                <c:pt idx="8565">
                  <c:v>8.7053571428571423</c:v>
                </c:pt>
                <c:pt idx="8566">
                  <c:v>8.2589285714285712</c:v>
                </c:pt>
                <c:pt idx="8567">
                  <c:v>7.8124999999999991</c:v>
                </c:pt>
                <c:pt idx="8568">
                  <c:v>7.1428571428571423</c:v>
                </c:pt>
                <c:pt idx="8569">
                  <c:v>6.4732142857142847</c:v>
                </c:pt>
                <c:pt idx="8570">
                  <c:v>6.1383928571428568</c:v>
                </c:pt>
                <c:pt idx="8571">
                  <c:v>5.8035714285714279</c:v>
                </c:pt>
                <c:pt idx="8572">
                  <c:v>5.8035714285714279</c:v>
                </c:pt>
                <c:pt idx="8573">
                  <c:v>6.0267857142857135</c:v>
                </c:pt>
                <c:pt idx="8574">
                  <c:v>6.3616071428571423</c:v>
                </c:pt>
                <c:pt idx="8575">
                  <c:v>6.5848214285714279</c:v>
                </c:pt>
                <c:pt idx="8576">
                  <c:v>6.4732142857142847</c:v>
                </c:pt>
                <c:pt idx="8577">
                  <c:v>6.4732142857142847</c:v>
                </c:pt>
                <c:pt idx="8578">
                  <c:v>6.3616071428571423</c:v>
                </c:pt>
                <c:pt idx="8579">
                  <c:v>5.8035714285714279</c:v>
                </c:pt>
                <c:pt idx="8580">
                  <c:v>5.5803571428571423</c:v>
                </c:pt>
                <c:pt idx="8581">
                  <c:v>5.8035714285714279</c:v>
                </c:pt>
                <c:pt idx="8582">
                  <c:v>6.0267857142857135</c:v>
                </c:pt>
                <c:pt idx="8583">
                  <c:v>6.4732142857142847</c:v>
                </c:pt>
                <c:pt idx="8584">
                  <c:v>6.9196428571428568</c:v>
                </c:pt>
                <c:pt idx="8585">
                  <c:v>7.5892857142857135</c:v>
                </c:pt>
                <c:pt idx="8586">
                  <c:v>8.0357142857142847</c:v>
                </c:pt>
                <c:pt idx="8587">
                  <c:v>8.2589285714285712</c:v>
                </c:pt>
                <c:pt idx="8588">
                  <c:v>8.2589285714285712</c:v>
                </c:pt>
                <c:pt idx="8589">
                  <c:v>8.2589285714285712</c:v>
                </c:pt>
                <c:pt idx="8590">
                  <c:v>7.9241071428571423</c:v>
                </c:pt>
                <c:pt idx="8591">
                  <c:v>7.5892857142857135</c:v>
                </c:pt>
                <c:pt idx="8592">
                  <c:v>6.8080357142857135</c:v>
                </c:pt>
                <c:pt idx="8593">
                  <c:v>6.0267857142857135</c:v>
                </c:pt>
                <c:pt idx="8594">
                  <c:v>5.4687499999999991</c:v>
                </c:pt>
                <c:pt idx="8595">
                  <c:v>5.8035714285714279</c:v>
                </c:pt>
                <c:pt idx="8596">
                  <c:v>6.2499999999999991</c:v>
                </c:pt>
                <c:pt idx="8597">
                  <c:v>6.9196428571428568</c:v>
                </c:pt>
                <c:pt idx="8598">
                  <c:v>7.3660714285714279</c:v>
                </c:pt>
                <c:pt idx="8599">
                  <c:v>8.0357142857142847</c:v>
                </c:pt>
                <c:pt idx="8600">
                  <c:v>8.4821428571428559</c:v>
                </c:pt>
                <c:pt idx="8601">
                  <c:v>9.1517857142857135</c:v>
                </c:pt>
                <c:pt idx="8602">
                  <c:v>9.3749999999999982</c:v>
                </c:pt>
                <c:pt idx="8603">
                  <c:v>9.1517857142857135</c:v>
                </c:pt>
                <c:pt idx="8604">
                  <c:v>8.8169642857142847</c:v>
                </c:pt>
                <c:pt idx="8605">
                  <c:v>7.9241071428571423</c:v>
                </c:pt>
                <c:pt idx="8606">
                  <c:v>6.9196428571428568</c:v>
                </c:pt>
                <c:pt idx="8607">
                  <c:v>5.5803571428571423</c:v>
                </c:pt>
                <c:pt idx="8608">
                  <c:v>6.1383928571428568</c:v>
                </c:pt>
                <c:pt idx="8609">
                  <c:v>7.1428571428571423</c:v>
                </c:pt>
                <c:pt idx="8610">
                  <c:v>7.8124999999999991</c:v>
                </c:pt>
                <c:pt idx="8611">
                  <c:v>8.2589285714285712</c:v>
                </c:pt>
                <c:pt idx="8612">
                  <c:v>8.2589285714285712</c:v>
                </c:pt>
                <c:pt idx="8613">
                  <c:v>8.2589285714285712</c:v>
                </c:pt>
                <c:pt idx="8614">
                  <c:v>8.0357142857142847</c:v>
                </c:pt>
                <c:pt idx="8615">
                  <c:v>7.5892857142857135</c:v>
                </c:pt>
                <c:pt idx="8616">
                  <c:v>7.1428571428571423</c:v>
                </c:pt>
                <c:pt idx="8617">
                  <c:v>6.6964285714285712</c:v>
                </c:pt>
                <c:pt idx="8618">
                  <c:v>6.0267857142857135</c:v>
                </c:pt>
                <c:pt idx="8619">
                  <c:v>5.8035714285714279</c:v>
                </c:pt>
                <c:pt idx="8620">
                  <c:v>5.8035714285714279</c:v>
                </c:pt>
                <c:pt idx="8621">
                  <c:v>6.1383928571428568</c:v>
                </c:pt>
                <c:pt idx="8622">
                  <c:v>6.5848214285714279</c:v>
                </c:pt>
                <c:pt idx="8623">
                  <c:v>6.9196428571428568</c:v>
                </c:pt>
                <c:pt idx="8624">
                  <c:v>7.3660714285714279</c:v>
                </c:pt>
                <c:pt idx="8625">
                  <c:v>7.5892857142857135</c:v>
                </c:pt>
                <c:pt idx="8626">
                  <c:v>7.4776785714285703</c:v>
                </c:pt>
                <c:pt idx="8627">
                  <c:v>7.2544642857142847</c:v>
                </c:pt>
                <c:pt idx="8628">
                  <c:v>6.9196428571428568</c:v>
                </c:pt>
                <c:pt idx="8629">
                  <c:v>6.3616071428571423</c:v>
                </c:pt>
                <c:pt idx="8630">
                  <c:v>6.0267857142857135</c:v>
                </c:pt>
                <c:pt idx="8631">
                  <c:v>5.5803571428571423</c:v>
                </c:pt>
                <c:pt idx="8632">
                  <c:v>5.8035714285714279</c:v>
                </c:pt>
                <c:pt idx="8633">
                  <c:v>6.3616071428571423</c:v>
                </c:pt>
                <c:pt idx="8634">
                  <c:v>7.1428571428571423</c:v>
                </c:pt>
                <c:pt idx="8635">
                  <c:v>7.8124999999999991</c:v>
                </c:pt>
                <c:pt idx="8636">
                  <c:v>8.2589285714285712</c:v>
                </c:pt>
                <c:pt idx="8637">
                  <c:v>8.4821428571428559</c:v>
                </c:pt>
                <c:pt idx="8638">
                  <c:v>8.4821428571428559</c:v>
                </c:pt>
                <c:pt idx="8639">
                  <c:v>8.2589285714285712</c:v>
                </c:pt>
                <c:pt idx="8640">
                  <c:v>8.0357142857142847</c:v>
                </c:pt>
                <c:pt idx="8641">
                  <c:v>7.3660714285714279</c:v>
                </c:pt>
                <c:pt idx="8642">
                  <c:v>6.6964285714285712</c:v>
                </c:pt>
                <c:pt idx="8643">
                  <c:v>6.0267857142857135</c:v>
                </c:pt>
                <c:pt idx="8644">
                  <c:v>5.5803571428571423</c:v>
                </c:pt>
                <c:pt idx="8645">
                  <c:v>5.8035714285714279</c:v>
                </c:pt>
                <c:pt idx="8646">
                  <c:v>6.3616071428571423</c:v>
                </c:pt>
                <c:pt idx="8647">
                  <c:v>6.5848214285714279</c:v>
                </c:pt>
                <c:pt idx="8648">
                  <c:v>7.3660714285714279</c:v>
                </c:pt>
                <c:pt idx="8649">
                  <c:v>8.0357142857142847</c:v>
                </c:pt>
                <c:pt idx="8650">
                  <c:v>8.59375</c:v>
                </c:pt>
                <c:pt idx="8651">
                  <c:v>9.1517857142857135</c:v>
                </c:pt>
                <c:pt idx="8652">
                  <c:v>9.5982142857142847</c:v>
                </c:pt>
                <c:pt idx="8653">
                  <c:v>9.9330357142857135</c:v>
                </c:pt>
                <c:pt idx="8654">
                  <c:v>9.5982142857142847</c:v>
                </c:pt>
                <c:pt idx="8655">
                  <c:v>9.1517857142857135</c:v>
                </c:pt>
                <c:pt idx="8656">
                  <c:v>8.4821428571428559</c:v>
                </c:pt>
                <c:pt idx="8657">
                  <c:v>7.8124999999999991</c:v>
                </c:pt>
                <c:pt idx="8658">
                  <c:v>6.9196428571428568</c:v>
                </c:pt>
                <c:pt idx="8659">
                  <c:v>5.9151785714285712</c:v>
                </c:pt>
                <c:pt idx="8660">
                  <c:v>6.2499999999999991</c:v>
                </c:pt>
                <c:pt idx="8661">
                  <c:v>7.1428571428571423</c:v>
                </c:pt>
                <c:pt idx="8662">
                  <c:v>7.8124999999999991</c:v>
                </c:pt>
                <c:pt idx="8663">
                  <c:v>8.3705357142857135</c:v>
                </c:pt>
                <c:pt idx="8664">
                  <c:v>8.59375</c:v>
                </c:pt>
                <c:pt idx="8665">
                  <c:v>8.7053571428571423</c:v>
                </c:pt>
                <c:pt idx="8666">
                  <c:v>8.3705357142857135</c:v>
                </c:pt>
                <c:pt idx="8667">
                  <c:v>8.0357142857142847</c:v>
                </c:pt>
                <c:pt idx="8668">
                  <c:v>7.7008928571428568</c:v>
                </c:pt>
                <c:pt idx="8669">
                  <c:v>7.3660714285714279</c:v>
                </c:pt>
                <c:pt idx="8670">
                  <c:v>6.8080357142857135</c:v>
                </c:pt>
                <c:pt idx="8671">
                  <c:v>6.4732142857142847</c:v>
                </c:pt>
                <c:pt idx="8672">
                  <c:v>6.0267857142857135</c:v>
                </c:pt>
                <c:pt idx="8673">
                  <c:v>5.8035714285714279</c:v>
                </c:pt>
                <c:pt idx="8674">
                  <c:v>6.0267857142857135</c:v>
                </c:pt>
                <c:pt idx="8675">
                  <c:v>6.4732142857142847</c:v>
                </c:pt>
                <c:pt idx="8676">
                  <c:v>6.8080357142857135</c:v>
                </c:pt>
                <c:pt idx="8677">
                  <c:v>7.3660714285714279</c:v>
                </c:pt>
                <c:pt idx="8678">
                  <c:v>7.5892857142857135</c:v>
                </c:pt>
                <c:pt idx="8679">
                  <c:v>7.8124999999999991</c:v>
                </c:pt>
                <c:pt idx="8680">
                  <c:v>7.8124999999999991</c:v>
                </c:pt>
                <c:pt idx="8681">
                  <c:v>7.5892857142857135</c:v>
                </c:pt>
                <c:pt idx="8682">
                  <c:v>7.3660714285714279</c:v>
                </c:pt>
                <c:pt idx="8683">
                  <c:v>6.9196428571428568</c:v>
                </c:pt>
                <c:pt idx="8684">
                  <c:v>6.3616071428571423</c:v>
                </c:pt>
                <c:pt idx="8685">
                  <c:v>5.9151785714285712</c:v>
                </c:pt>
                <c:pt idx="8686">
                  <c:v>5.8035714285714279</c:v>
                </c:pt>
                <c:pt idx="8687">
                  <c:v>5.9151785714285712</c:v>
                </c:pt>
                <c:pt idx="8688">
                  <c:v>6.4732142857142847</c:v>
                </c:pt>
                <c:pt idx="8689">
                  <c:v>6.9196428571428568</c:v>
                </c:pt>
                <c:pt idx="8690">
                  <c:v>7.3660714285714279</c:v>
                </c:pt>
                <c:pt idx="8691">
                  <c:v>7.8124999999999991</c:v>
                </c:pt>
                <c:pt idx="8692">
                  <c:v>8.2589285714285712</c:v>
                </c:pt>
                <c:pt idx="8693">
                  <c:v>8.59375</c:v>
                </c:pt>
                <c:pt idx="8694">
                  <c:v>8.928571428571427</c:v>
                </c:pt>
                <c:pt idx="8695">
                  <c:v>9.1517857142857135</c:v>
                </c:pt>
                <c:pt idx="8696">
                  <c:v>9.1517857142857135</c:v>
                </c:pt>
                <c:pt idx="8697">
                  <c:v>9.2633928571428559</c:v>
                </c:pt>
                <c:pt idx="8698">
                  <c:v>9.1517857142857135</c:v>
                </c:pt>
                <c:pt idx="8699">
                  <c:v>9.0401785714285712</c:v>
                </c:pt>
                <c:pt idx="8700">
                  <c:v>8.928571428571427</c:v>
                </c:pt>
                <c:pt idx="8701">
                  <c:v>8.7053571428571423</c:v>
                </c:pt>
                <c:pt idx="8702">
                  <c:v>8.4821428571428559</c:v>
                </c:pt>
                <c:pt idx="8703">
                  <c:v>8.147321428571427</c:v>
                </c:pt>
                <c:pt idx="8704">
                  <c:v>7.8124999999999991</c:v>
                </c:pt>
                <c:pt idx="8705">
                  <c:v>7.4776785714285703</c:v>
                </c:pt>
                <c:pt idx="8706">
                  <c:v>7.1428571428571423</c:v>
                </c:pt>
                <c:pt idx="8707">
                  <c:v>6.8080357142857135</c:v>
                </c:pt>
                <c:pt idx="8708">
                  <c:v>6.4732142857142847</c:v>
                </c:pt>
                <c:pt idx="8709">
                  <c:v>6.1383928571428568</c:v>
                </c:pt>
                <c:pt idx="8710">
                  <c:v>6.0267857142857135</c:v>
                </c:pt>
                <c:pt idx="8711">
                  <c:v>6.0267857142857135</c:v>
                </c:pt>
                <c:pt idx="8712">
                  <c:v>6.4732142857142847</c:v>
                </c:pt>
                <c:pt idx="8713">
                  <c:v>7.1428571428571423</c:v>
                </c:pt>
                <c:pt idx="8714">
                  <c:v>7.7008928571428568</c:v>
                </c:pt>
                <c:pt idx="8715">
                  <c:v>8.147321428571427</c:v>
                </c:pt>
                <c:pt idx="8716">
                  <c:v>8.4821428571428559</c:v>
                </c:pt>
                <c:pt idx="8717">
                  <c:v>8.4821428571428559</c:v>
                </c:pt>
                <c:pt idx="8718">
                  <c:v>8.4821428571428559</c:v>
                </c:pt>
                <c:pt idx="8719">
                  <c:v>8.2589285714285712</c:v>
                </c:pt>
                <c:pt idx="8720">
                  <c:v>7.8124999999999991</c:v>
                </c:pt>
                <c:pt idx="8721">
                  <c:v>7.3660714285714279</c:v>
                </c:pt>
                <c:pt idx="8722">
                  <c:v>7.0312499999999991</c:v>
                </c:pt>
                <c:pt idx="8723">
                  <c:v>6.6964285714285712</c:v>
                </c:pt>
                <c:pt idx="8724">
                  <c:v>6.2499999999999991</c:v>
                </c:pt>
                <c:pt idx="8725">
                  <c:v>6.0267857142857135</c:v>
                </c:pt>
                <c:pt idx="8726">
                  <c:v>6.0267857142857135</c:v>
                </c:pt>
                <c:pt idx="8727">
                  <c:v>5.9151785714285712</c:v>
                </c:pt>
                <c:pt idx="8728">
                  <c:v>6.0267857142857135</c:v>
                </c:pt>
                <c:pt idx="8729">
                  <c:v>6.2499999999999991</c:v>
                </c:pt>
                <c:pt idx="8730">
                  <c:v>6.6964285714285712</c:v>
                </c:pt>
                <c:pt idx="8731">
                  <c:v>6.9196428571428568</c:v>
                </c:pt>
                <c:pt idx="8732">
                  <c:v>6.9196428571428568</c:v>
                </c:pt>
                <c:pt idx="8733">
                  <c:v>6.9196428571428568</c:v>
                </c:pt>
                <c:pt idx="8734">
                  <c:v>7.0312499999999991</c:v>
                </c:pt>
                <c:pt idx="8735">
                  <c:v>7.1428571428571423</c:v>
                </c:pt>
                <c:pt idx="8736">
                  <c:v>7.0312499999999991</c:v>
                </c:pt>
                <c:pt idx="8737">
                  <c:v>7.0312499999999991</c:v>
                </c:pt>
                <c:pt idx="8738">
                  <c:v>6.9196428571428568</c:v>
                </c:pt>
                <c:pt idx="8739">
                  <c:v>6.9196428571428568</c:v>
                </c:pt>
                <c:pt idx="8740">
                  <c:v>6.6964285714285712</c:v>
                </c:pt>
                <c:pt idx="8741">
                  <c:v>6.3616071428571423</c:v>
                </c:pt>
                <c:pt idx="8742">
                  <c:v>6.2499999999999991</c:v>
                </c:pt>
                <c:pt idx="8743">
                  <c:v>6.2499999999999991</c:v>
                </c:pt>
                <c:pt idx="8744">
                  <c:v>6.2499999999999991</c:v>
                </c:pt>
                <c:pt idx="8745">
                  <c:v>6.4732142857142847</c:v>
                </c:pt>
                <c:pt idx="8746">
                  <c:v>6.5848214285714279</c:v>
                </c:pt>
                <c:pt idx="8747">
                  <c:v>6.8080357142857135</c:v>
                </c:pt>
                <c:pt idx="8748">
                  <c:v>7.0312499999999991</c:v>
                </c:pt>
                <c:pt idx="8749">
                  <c:v>7.2544642857142847</c:v>
                </c:pt>
                <c:pt idx="8750">
                  <c:v>7.3660714285714279</c:v>
                </c:pt>
                <c:pt idx="8751">
                  <c:v>7.5892857142857135</c:v>
                </c:pt>
                <c:pt idx="8752">
                  <c:v>7.8124999999999991</c:v>
                </c:pt>
                <c:pt idx="8753">
                  <c:v>7.9241071428571423</c:v>
                </c:pt>
                <c:pt idx="8754">
                  <c:v>7.8124999999999991</c:v>
                </c:pt>
                <c:pt idx="8755">
                  <c:v>8.0357142857142847</c:v>
                </c:pt>
                <c:pt idx="8756">
                  <c:v>7.7008928571428568</c:v>
                </c:pt>
                <c:pt idx="8757">
                  <c:v>7.5892857142857135</c:v>
                </c:pt>
                <c:pt idx="8758">
                  <c:v>7.2544642857142847</c:v>
                </c:pt>
                <c:pt idx="8759">
                  <c:v>7.0312499999999991</c:v>
                </c:pt>
                <c:pt idx="8760">
                  <c:v>6.8080357142857135</c:v>
                </c:pt>
                <c:pt idx="8761">
                  <c:v>6.5848214285714279</c:v>
                </c:pt>
                <c:pt idx="8762">
                  <c:v>6.4732142857142847</c:v>
                </c:pt>
                <c:pt idx="8763">
                  <c:v>6.4732142857142847</c:v>
                </c:pt>
                <c:pt idx="8764">
                  <c:v>6.4732142857142847</c:v>
                </c:pt>
                <c:pt idx="8765">
                  <c:v>6.6964285714285712</c:v>
                </c:pt>
                <c:pt idx="8766">
                  <c:v>6.8080357142857135</c:v>
                </c:pt>
                <c:pt idx="8767">
                  <c:v>7.0312499999999991</c:v>
                </c:pt>
                <c:pt idx="8768">
                  <c:v>7.0312499999999991</c:v>
                </c:pt>
                <c:pt idx="8769">
                  <c:v>7.1428571428571423</c:v>
                </c:pt>
                <c:pt idx="8770">
                  <c:v>7.2544642857142847</c:v>
                </c:pt>
                <c:pt idx="8771">
                  <c:v>7.3660714285714279</c:v>
                </c:pt>
                <c:pt idx="8772">
                  <c:v>7.4776785714285703</c:v>
                </c:pt>
                <c:pt idx="8773">
                  <c:v>7.7008928571428568</c:v>
                </c:pt>
                <c:pt idx="8774">
                  <c:v>7.8124999999999991</c:v>
                </c:pt>
                <c:pt idx="8775">
                  <c:v>7.9241071428571423</c:v>
                </c:pt>
                <c:pt idx="8776">
                  <c:v>8.0357142857142847</c:v>
                </c:pt>
                <c:pt idx="8777">
                  <c:v>8.0357142857142847</c:v>
                </c:pt>
                <c:pt idx="8778">
                  <c:v>7.9241071428571423</c:v>
                </c:pt>
                <c:pt idx="8779">
                  <c:v>7.5892857142857135</c:v>
                </c:pt>
                <c:pt idx="8780">
                  <c:v>7.3660714285714279</c:v>
                </c:pt>
                <c:pt idx="8781">
                  <c:v>7.2544642857142847</c:v>
                </c:pt>
                <c:pt idx="8782">
                  <c:v>7.0312499999999991</c:v>
                </c:pt>
                <c:pt idx="8783">
                  <c:v>6.8080357142857135</c:v>
                </c:pt>
                <c:pt idx="8784">
                  <c:v>6.6964285714285712</c:v>
                </c:pt>
                <c:pt idx="8785">
                  <c:v>6.6964285714285712</c:v>
                </c:pt>
                <c:pt idx="8786">
                  <c:v>6.6964285714285712</c:v>
                </c:pt>
                <c:pt idx="8787">
                  <c:v>6.6964285714285712</c:v>
                </c:pt>
                <c:pt idx="8788">
                  <c:v>6.9196428571428568</c:v>
                </c:pt>
                <c:pt idx="8789">
                  <c:v>7.0312499999999991</c:v>
                </c:pt>
                <c:pt idx="8790">
                  <c:v>7.3660714285714279</c:v>
                </c:pt>
                <c:pt idx="8791">
                  <c:v>7.4776785714285703</c:v>
                </c:pt>
                <c:pt idx="8792">
                  <c:v>7.7008928571428568</c:v>
                </c:pt>
                <c:pt idx="8793">
                  <c:v>7.8124999999999991</c:v>
                </c:pt>
                <c:pt idx="8794">
                  <c:v>7.9241071428571423</c:v>
                </c:pt>
                <c:pt idx="8795">
                  <c:v>8.147321428571427</c:v>
                </c:pt>
                <c:pt idx="8796">
                  <c:v>8.4821428571428559</c:v>
                </c:pt>
                <c:pt idx="8797">
                  <c:v>8.8169642857142847</c:v>
                </c:pt>
                <c:pt idx="8798">
                  <c:v>9.0401785714285712</c:v>
                </c:pt>
                <c:pt idx="8799">
                  <c:v>9.1517857142857135</c:v>
                </c:pt>
                <c:pt idx="8800">
                  <c:v>9.2633928571428559</c:v>
                </c:pt>
                <c:pt idx="8801">
                  <c:v>9.1517857142857135</c:v>
                </c:pt>
                <c:pt idx="8802">
                  <c:v>9.1517857142857135</c:v>
                </c:pt>
                <c:pt idx="8803">
                  <c:v>9.0401785714285712</c:v>
                </c:pt>
                <c:pt idx="8804">
                  <c:v>9.1517857142857135</c:v>
                </c:pt>
                <c:pt idx="8805">
                  <c:v>9.1517857142857135</c:v>
                </c:pt>
                <c:pt idx="8806">
                  <c:v>9.1517857142857135</c:v>
                </c:pt>
                <c:pt idx="8807">
                  <c:v>8.928571428571427</c:v>
                </c:pt>
                <c:pt idx="8808">
                  <c:v>8.7053571428571423</c:v>
                </c:pt>
                <c:pt idx="8809">
                  <c:v>8.0357142857142847</c:v>
                </c:pt>
                <c:pt idx="8810">
                  <c:v>7.4776785714285703</c:v>
                </c:pt>
                <c:pt idx="8811">
                  <c:v>6.5848214285714279</c:v>
                </c:pt>
                <c:pt idx="8812">
                  <c:v>6.0267857142857135</c:v>
                </c:pt>
                <c:pt idx="8813">
                  <c:v>5.5803571428571423</c:v>
                </c:pt>
                <c:pt idx="8814">
                  <c:v>5.4687499999999991</c:v>
                </c:pt>
                <c:pt idx="8815">
                  <c:v>6.0267857142857135</c:v>
                </c:pt>
                <c:pt idx="8816">
                  <c:v>6.8080357142857135</c:v>
                </c:pt>
                <c:pt idx="8817">
                  <c:v>7.9241071428571423</c:v>
                </c:pt>
                <c:pt idx="8818">
                  <c:v>8.928571428571427</c:v>
                </c:pt>
                <c:pt idx="8819">
                  <c:v>9.8214285714285712</c:v>
                </c:pt>
                <c:pt idx="8820">
                  <c:v>10.491071428571427</c:v>
                </c:pt>
                <c:pt idx="8821">
                  <c:v>10.937499999999998</c:v>
                </c:pt>
                <c:pt idx="8822">
                  <c:v>11.049107142857142</c:v>
                </c:pt>
                <c:pt idx="8823">
                  <c:v>10.937499999999998</c:v>
                </c:pt>
                <c:pt idx="8824">
                  <c:v>10.714285714285714</c:v>
                </c:pt>
                <c:pt idx="8825">
                  <c:v>10.156249999999998</c:v>
                </c:pt>
                <c:pt idx="8826">
                  <c:v>9.5982142857142847</c:v>
                </c:pt>
                <c:pt idx="8827">
                  <c:v>8.928571428571427</c:v>
                </c:pt>
                <c:pt idx="8828">
                  <c:v>8.2589285714285712</c:v>
                </c:pt>
                <c:pt idx="8829">
                  <c:v>7.5892857142857135</c:v>
                </c:pt>
                <c:pt idx="8830">
                  <c:v>6.8080357142857135</c:v>
                </c:pt>
                <c:pt idx="8831">
                  <c:v>6.0267857142857135</c:v>
                </c:pt>
                <c:pt idx="8832">
                  <c:v>5.6919642857142856</c:v>
                </c:pt>
                <c:pt idx="8833">
                  <c:v>5.8035714285714279</c:v>
                </c:pt>
                <c:pt idx="8834">
                  <c:v>6.2499999999999991</c:v>
                </c:pt>
                <c:pt idx="8835">
                  <c:v>6.9196428571428568</c:v>
                </c:pt>
                <c:pt idx="8836">
                  <c:v>7.5892857142857135</c:v>
                </c:pt>
                <c:pt idx="8837">
                  <c:v>8.147321428571427</c:v>
                </c:pt>
                <c:pt idx="8838">
                  <c:v>8.7053571428571423</c:v>
                </c:pt>
                <c:pt idx="8839">
                  <c:v>8.928571428571427</c:v>
                </c:pt>
                <c:pt idx="8840">
                  <c:v>9.1517857142857135</c:v>
                </c:pt>
                <c:pt idx="8841">
                  <c:v>8.928571428571427</c:v>
                </c:pt>
                <c:pt idx="8842">
                  <c:v>8.59375</c:v>
                </c:pt>
                <c:pt idx="8843">
                  <c:v>8.2589285714285712</c:v>
                </c:pt>
                <c:pt idx="8844">
                  <c:v>7.8124999999999991</c:v>
                </c:pt>
                <c:pt idx="8845">
                  <c:v>7.2544642857142847</c:v>
                </c:pt>
                <c:pt idx="8846">
                  <c:v>6.8080357142857135</c:v>
                </c:pt>
                <c:pt idx="8847">
                  <c:v>6.4732142857142847</c:v>
                </c:pt>
                <c:pt idx="8848">
                  <c:v>6.0267857142857135</c:v>
                </c:pt>
                <c:pt idx="8849">
                  <c:v>5.8035714285714279</c:v>
                </c:pt>
                <c:pt idx="8850">
                  <c:v>5.6919642857142856</c:v>
                </c:pt>
                <c:pt idx="8851">
                  <c:v>5.8035714285714279</c:v>
                </c:pt>
                <c:pt idx="8852">
                  <c:v>6.2499999999999991</c:v>
                </c:pt>
                <c:pt idx="8853">
                  <c:v>6.6964285714285712</c:v>
                </c:pt>
                <c:pt idx="8854">
                  <c:v>7.2544642857142847</c:v>
                </c:pt>
                <c:pt idx="8855">
                  <c:v>7.8124999999999991</c:v>
                </c:pt>
                <c:pt idx="8856">
                  <c:v>8.3705357142857135</c:v>
                </c:pt>
                <c:pt idx="8857">
                  <c:v>8.7053571428571423</c:v>
                </c:pt>
                <c:pt idx="8858">
                  <c:v>9.0401785714285712</c:v>
                </c:pt>
                <c:pt idx="8859">
                  <c:v>9.1517857142857135</c:v>
                </c:pt>
                <c:pt idx="8860">
                  <c:v>9.1517857142857135</c:v>
                </c:pt>
                <c:pt idx="8861">
                  <c:v>9.0401785714285712</c:v>
                </c:pt>
                <c:pt idx="8862">
                  <c:v>8.7053571428571423</c:v>
                </c:pt>
                <c:pt idx="8863">
                  <c:v>8.147321428571427</c:v>
                </c:pt>
                <c:pt idx="8864">
                  <c:v>7.4776785714285703</c:v>
                </c:pt>
                <c:pt idx="8865">
                  <c:v>6.4732142857142847</c:v>
                </c:pt>
                <c:pt idx="8866">
                  <c:v>5.5803571428571423</c:v>
                </c:pt>
                <c:pt idx="8867">
                  <c:v>5.3571428571428568</c:v>
                </c:pt>
                <c:pt idx="8868">
                  <c:v>6.1383928571428568</c:v>
                </c:pt>
                <c:pt idx="8869">
                  <c:v>7.0312499999999991</c:v>
                </c:pt>
                <c:pt idx="8870">
                  <c:v>7.1428571428571423</c:v>
                </c:pt>
                <c:pt idx="8871">
                  <c:v>7.1428571428571423</c:v>
                </c:pt>
                <c:pt idx="8872">
                  <c:v>7.1428571428571423</c:v>
                </c:pt>
                <c:pt idx="8873">
                  <c:v>6.9196428571428568</c:v>
                </c:pt>
                <c:pt idx="8874">
                  <c:v>6.6964285714285712</c:v>
                </c:pt>
                <c:pt idx="8875">
                  <c:v>6.4732142857142847</c:v>
                </c:pt>
                <c:pt idx="8876">
                  <c:v>6.4732142857142847</c:v>
                </c:pt>
                <c:pt idx="8877">
                  <c:v>6.4732142857142847</c:v>
                </c:pt>
                <c:pt idx="8878">
                  <c:v>6.4732142857142847</c:v>
                </c:pt>
                <c:pt idx="8879">
                  <c:v>6.6964285714285712</c:v>
                </c:pt>
                <c:pt idx="8880">
                  <c:v>6.9196428571428568</c:v>
                </c:pt>
                <c:pt idx="8881">
                  <c:v>7.0312499999999991</c:v>
                </c:pt>
                <c:pt idx="8882">
                  <c:v>7.2544642857142847</c:v>
                </c:pt>
                <c:pt idx="8883">
                  <c:v>7.3660714285714279</c:v>
                </c:pt>
                <c:pt idx="8884">
                  <c:v>7.3660714285714279</c:v>
                </c:pt>
                <c:pt idx="8885">
                  <c:v>7.4776785714285703</c:v>
                </c:pt>
                <c:pt idx="8886">
                  <c:v>7.3660714285714279</c:v>
                </c:pt>
                <c:pt idx="8887">
                  <c:v>7.4776785714285703</c:v>
                </c:pt>
                <c:pt idx="8888">
                  <c:v>7.3660714285714279</c:v>
                </c:pt>
                <c:pt idx="8889">
                  <c:v>7.0312499999999991</c:v>
                </c:pt>
                <c:pt idx="8890">
                  <c:v>6.8080357142857135</c:v>
                </c:pt>
                <c:pt idx="8891">
                  <c:v>6.6964285714285712</c:v>
                </c:pt>
                <c:pt idx="8892">
                  <c:v>6.4732142857142847</c:v>
                </c:pt>
                <c:pt idx="8893">
                  <c:v>6.4732142857142847</c:v>
                </c:pt>
                <c:pt idx="8894">
                  <c:v>6.4732142857142847</c:v>
                </c:pt>
                <c:pt idx="8895">
                  <c:v>6.4732142857142847</c:v>
                </c:pt>
                <c:pt idx="8896">
                  <c:v>6.8080357142857135</c:v>
                </c:pt>
                <c:pt idx="8897">
                  <c:v>6.9196428571428568</c:v>
                </c:pt>
                <c:pt idx="8898">
                  <c:v>7.2544642857142847</c:v>
                </c:pt>
                <c:pt idx="8899">
                  <c:v>7.2544642857142847</c:v>
                </c:pt>
                <c:pt idx="8900">
                  <c:v>7.5892857142857135</c:v>
                </c:pt>
                <c:pt idx="8901">
                  <c:v>7.8124999999999991</c:v>
                </c:pt>
                <c:pt idx="8902">
                  <c:v>8.0357142857142847</c:v>
                </c:pt>
                <c:pt idx="8903">
                  <c:v>7.9241071428571423</c:v>
                </c:pt>
                <c:pt idx="8904">
                  <c:v>8.0357142857142847</c:v>
                </c:pt>
                <c:pt idx="8905">
                  <c:v>7.8124999999999991</c:v>
                </c:pt>
                <c:pt idx="8906">
                  <c:v>7.8124999999999991</c:v>
                </c:pt>
                <c:pt idx="8907">
                  <c:v>7.5892857142857135</c:v>
                </c:pt>
                <c:pt idx="8908">
                  <c:v>7.5892857142857135</c:v>
                </c:pt>
                <c:pt idx="8909">
                  <c:v>7.5892857142857135</c:v>
                </c:pt>
                <c:pt idx="8910">
                  <c:v>7.4776785714285703</c:v>
                </c:pt>
                <c:pt idx="8911">
                  <c:v>7.5892857142857135</c:v>
                </c:pt>
                <c:pt idx="8912">
                  <c:v>7.5892857142857135</c:v>
                </c:pt>
                <c:pt idx="8913">
                  <c:v>7.1428571428571423</c:v>
                </c:pt>
                <c:pt idx="8914">
                  <c:v>6.9196428571428568</c:v>
                </c:pt>
                <c:pt idx="8915">
                  <c:v>6.4732142857142847</c:v>
                </c:pt>
                <c:pt idx="8916">
                  <c:v>6.2499999999999991</c:v>
                </c:pt>
                <c:pt idx="8917">
                  <c:v>6.2499999999999991</c:v>
                </c:pt>
                <c:pt idx="8918">
                  <c:v>6.3616071428571423</c:v>
                </c:pt>
                <c:pt idx="8919">
                  <c:v>6.5848214285714279</c:v>
                </c:pt>
                <c:pt idx="8920">
                  <c:v>6.5848214285714279</c:v>
                </c:pt>
                <c:pt idx="8921">
                  <c:v>6.5848214285714279</c:v>
                </c:pt>
                <c:pt idx="8922">
                  <c:v>6.6964285714285712</c:v>
                </c:pt>
                <c:pt idx="8923">
                  <c:v>6.9196428571428568</c:v>
                </c:pt>
                <c:pt idx="8924">
                  <c:v>6.9196428571428568</c:v>
                </c:pt>
                <c:pt idx="8925">
                  <c:v>7.1428571428571423</c:v>
                </c:pt>
                <c:pt idx="8926">
                  <c:v>7.2544642857142847</c:v>
                </c:pt>
                <c:pt idx="8927">
                  <c:v>7.2544642857142847</c:v>
                </c:pt>
                <c:pt idx="8928">
                  <c:v>7.3660714285714279</c:v>
                </c:pt>
                <c:pt idx="8929">
                  <c:v>7.1428571428571423</c:v>
                </c:pt>
                <c:pt idx="8930">
                  <c:v>6.9196428571428568</c:v>
                </c:pt>
                <c:pt idx="8931">
                  <c:v>6.6964285714285712</c:v>
                </c:pt>
                <c:pt idx="8932">
                  <c:v>6.4732142857142847</c:v>
                </c:pt>
                <c:pt idx="8933">
                  <c:v>6.2499999999999991</c:v>
                </c:pt>
                <c:pt idx="8934">
                  <c:v>6.2499999999999991</c:v>
                </c:pt>
                <c:pt idx="8935">
                  <c:v>6.4732142857142847</c:v>
                </c:pt>
                <c:pt idx="8936">
                  <c:v>6.6964285714285712</c:v>
                </c:pt>
                <c:pt idx="8937">
                  <c:v>7.1428571428571423</c:v>
                </c:pt>
                <c:pt idx="8938">
                  <c:v>7.9241071428571423</c:v>
                </c:pt>
                <c:pt idx="8939">
                  <c:v>8.59375</c:v>
                </c:pt>
                <c:pt idx="8940">
                  <c:v>9.1517857142857135</c:v>
                </c:pt>
                <c:pt idx="8941">
                  <c:v>9.3749999999999982</c:v>
                </c:pt>
                <c:pt idx="8942">
                  <c:v>9.4866071428571423</c:v>
                </c:pt>
                <c:pt idx="8943">
                  <c:v>9.2633928571428559</c:v>
                </c:pt>
                <c:pt idx="8944">
                  <c:v>9.0401785714285712</c:v>
                </c:pt>
                <c:pt idx="8945">
                  <c:v>8.8169642857142847</c:v>
                </c:pt>
                <c:pt idx="8946">
                  <c:v>9.8214285714285712</c:v>
                </c:pt>
                <c:pt idx="8947">
                  <c:v>10.156249999999998</c:v>
                </c:pt>
                <c:pt idx="8948">
                  <c:v>10.379464285714285</c:v>
                </c:pt>
                <c:pt idx="8949">
                  <c:v>9.9330357142857135</c:v>
                </c:pt>
                <c:pt idx="8950">
                  <c:v>9.1517857142857135</c:v>
                </c:pt>
                <c:pt idx="8951">
                  <c:v>8.3705357142857135</c:v>
                </c:pt>
                <c:pt idx="8952">
                  <c:v>7.3660714285714279</c:v>
                </c:pt>
                <c:pt idx="8953">
                  <c:v>6.2499999999999991</c:v>
                </c:pt>
                <c:pt idx="8954">
                  <c:v>5.5803571428571423</c:v>
                </c:pt>
                <c:pt idx="8955">
                  <c:v>5.4687499999999991</c:v>
                </c:pt>
                <c:pt idx="8956">
                  <c:v>6.1383928571428568</c:v>
                </c:pt>
                <c:pt idx="8957">
                  <c:v>6.6964285714285712</c:v>
                </c:pt>
                <c:pt idx="8958">
                  <c:v>7.3660714285714279</c:v>
                </c:pt>
                <c:pt idx="8959">
                  <c:v>7.5892857142857135</c:v>
                </c:pt>
                <c:pt idx="8960">
                  <c:v>7.5892857142857135</c:v>
                </c:pt>
                <c:pt idx="8961">
                  <c:v>7.4776785714285703</c:v>
                </c:pt>
                <c:pt idx="8962">
                  <c:v>7.2544642857142847</c:v>
                </c:pt>
                <c:pt idx="8963">
                  <c:v>6.9196428571428568</c:v>
                </c:pt>
                <c:pt idx="8964">
                  <c:v>6.8080357142857135</c:v>
                </c:pt>
                <c:pt idx="8965">
                  <c:v>6.5848214285714279</c:v>
                </c:pt>
                <c:pt idx="8966">
                  <c:v>6.4732142857142847</c:v>
                </c:pt>
                <c:pt idx="8967">
                  <c:v>6.2499999999999991</c:v>
                </c:pt>
                <c:pt idx="8968">
                  <c:v>6.0267857142857135</c:v>
                </c:pt>
                <c:pt idx="8969">
                  <c:v>5.9151785714285712</c:v>
                </c:pt>
                <c:pt idx="8970">
                  <c:v>5.9151785714285712</c:v>
                </c:pt>
                <c:pt idx="8971">
                  <c:v>6.0267857142857135</c:v>
                </c:pt>
                <c:pt idx="8972">
                  <c:v>6.0267857142857135</c:v>
                </c:pt>
                <c:pt idx="8973">
                  <c:v>6.0267857142857135</c:v>
                </c:pt>
                <c:pt idx="8974">
                  <c:v>6.2499999999999991</c:v>
                </c:pt>
                <c:pt idx="8975">
                  <c:v>6.2499999999999991</c:v>
                </c:pt>
                <c:pt idx="8976">
                  <c:v>6.4732142857142847</c:v>
                </c:pt>
                <c:pt idx="8977">
                  <c:v>6.6964285714285712</c:v>
                </c:pt>
                <c:pt idx="8978">
                  <c:v>6.9196428571428568</c:v>
                </c:pt>
                <c:pt idx="8979">
                  <c:v>7.0312499999999991</c:v>
                </c:pt>
                <c:pt idx="8980">
                  <c:v>7.1428571428571423</c:v>
                </c:pt>
                <c:pt idx="8981">
                  <c:v>7.1428571428571423</c:v>
                </c:pt>
                <c:pt idx="8982">
                  <c:v>7.1428571428571423</c:v>
                </c:pt>
                <c:pt idx="8983">
                  <c:v>7.1428571428571423</c:v>
                </c:pt>
                <c:pt idx="8984">
                  <c:v>7.1428571428571423</c:v>
                </c:pt>
                <c:pt idx="8985">
                  <c:v>7.1428571428571423</c:v>
                </c:pt>
                <c:pt idx="8986">
                  <c:v>7.1428571428571423</c:v>
                </c:pt>
                <c:pt idx="8987">
                  <c:v>7.3660714285714279</c:v>
                </c:pt>
                <c:pt idx="8988">
                  <c:v>7.5892857142857135</c:v>
                </c:pt>
                <c:pt idx="8989">
                  <c:v>8.0357142857142847</c:v>
                </c:pt>
                <c:pt idx="8990">
                  <c:v>8.2589285714285712</c:v>
                </c:pt>
                <c:pt idx="8991">
                  <c:v>8.4821428571428559</c:v>
                </c:pt>
                <c:pt idx="8992">
                  <c:v>8.3705357142857135</c:v>
                </c:pt>
                <c:pt idx="8993">
                  <c:v>8.0357142857142847</c:v>
                </c:pt>
                <c:pt idx="8994">
                  <c:v>7.4776785714285703</c:v>
                </c:pt>
                <c:pt idx="8995">
                  <c:v>7.1428571428571423</c:v>
                </c:pt>
                <c:pt idx="8996">
                  <c:v>6.4732142857142847</c:v>
                </c:pt>
                <c:pt idx="8997">
                  <c:v>6.0267857142857135</c:v>
                </c:pt>
                <c:pt idx="8998">
                  <c:v>5.8035714285714279</c:v>
                </c:pt>
                <c:pt idx="8999">
                  <c:v>6.2499999999999991</c:v>
                </c:pt>
                <c:pt idx="9000">
                  <c:v>6.5848214285714279</c:v>
                </c:pt>
                <c:pt idx="9001">
                  <c:v>7.2544642857142847</c:v>
                </c:pt>
                <c:pt idx="9002">
                  <c:v>7.8124999999999991</c:v>
                </c:pt>
                <c:pt idx="9003">
                  <c:v>8.4821428571428559</c:v>
                </c:pt>
                <c:pt idx="9004">
                  <c:v>8.8169642857142847</c:v>
                </c:pt>
                <c:pt idx="9005">
                  <c:v>9.2633928571428559</c:v>
                </c:pt>
                <c:pt idx="9006">
                  <c:v>9.5982142857142847</c:v>
                </c:pt>
                <c:pt idx="9007">
                  <c:v>9.8214285714285712</c:v>
                </c:pt>
                <c:pt idx="9008">
                  <c:v>9.8214285714285712</c:v>
                </c:pt>
                <c:pt idx="9009">
                  <c:v>9.709821428571427</c:v>
                </c:pt>
                <c:pt idx="9010">
                  <c:v>9.709821428571427</c:v>
                </c:pt>
                <c:pt idx="9011">
                  <c:v>9.709821428571427</c:v>
                </c:pt>
                <c:pt idx="9012">
                  <c:v>9.3749999999999982</c:v>
                </c:pt>
                <c:pt idx="9013">
                  <c:v>9.3749999999999982</c:v>
                </c:pt>
                <c:pt idx="9014">
                  <c:v>9.1517857142857135</c:v>
                </c:pt>
                <c:pt idx="9015">
                  <c:v>8.7053571428571423</c:v>
                </c:pt>
                <c:pt idx="9016">
                  <c:v>8.59375</c:v>
                </c:pt>
                <c:pt idx="9017">
                  <c:v>8.3705357142857135</c:v>
                </c:pt>
                <c:pt idx="9018">
                  <c:v>8.147321428571427</c:v>
                </c:pt>
                <c:pt idx="9019">
                  <c:v>8.0357142857142847</c:v>
                </c:pt>
                <c:pt idx="9020">
                  <c:v>7.9241071428571423</c:v>
                </c:pt>
                <c:pt idx="9021">
                  <c:v>7.8124999999999991</c:v>
                </c:pt>
                <c:pt idx="9022">
                  <c:v>7.5892857142857135</c:v>
                </c:pt>
                <c:pt idx="9023">
                  <c:v>7.4776785714285703</c:v>
                </c:pt>
                <c:pt idx="9024">
                  <c:v>7.1428571428571423</c:v>
                </c:pt>
                <c:pt idx="9025">
                  <c:v>6.5848214285714279</c:v>
                </c:pt>
                <c:pt idx="9026">
                  <c:v>6.0267857142857135</c:v>
                </c:pt>
                <c:pt idx="9027">
                  <c:v>5.8035714285714279</c:v>
                </c:pt>
                <c:pt idx="9028">
                  <c:v>5.6919642857142856</c:v>
                </c:pt>
                <c:pt idx="9029">
                  <c:v>5.8035714285714279</c:v>
                </c:pt>
                <c:pt idx="9030">
                  <c:v>6.3616071428571423</c:v>
                </c:pt>
                <c:pt idx="9031">
                  <c:v>6.6964285714285712</c:v>
                </c:pt>
                <c:pt idx="9032">
                  <c:v>7.1428571428571423</c:v>
                </c:pt>
                <c:pt idx="9033">
                  <c:v>7.8124999999999991</c:v>
                </c:pt>
                <c:pt idx="9034">
                  <c:v>8.0357142857142847</c:v>
                </c:pt>
                <c:pt idx="9035">
                  <c:v>8.4821428571428559</c:v>
                </c:pt>
                <c:pt idx="9036">
                  <c:v>8.59375</c:v>
                </c:pt>
                <c:pt idx="9037">
                  <c:v>8.928571428571427</c:v>
                </c:pt>
                <c:pt idx="9038">
                  <c:v>8.7053571428571423</c:v>
                </c:pt>
                <c:pt idx="9039">
                  <c:v>8.4821428571428559</c:v>
                </c:pt>
                <c:pt idx="9040">
                  <c:v>8.2589285714285712</c:v>
                </c:pt>
                <c:pt idx="9041">
                  <c:v>7.5892857142857135</c:v>
                </c:pt>
                <c:pt idx="9042">
                  <c:v>7.0312499999999991</c:v>
                </c:pt>
                <c:pt idx="9043">
                  <c:v>6.4732142857142847</c:v>
                </c:pt>
                <c:pt idx="9044">
                  <c:v>6.1383928571428568</c:v>
                </c:pt>
                <c:pt idx="9045">
                  <c:v>6.0267857142857135</c:v>
                </c:pt>
                <c:pt idx="9046">
                  <c:v>6.0267857142857135</c:v>
                </c:pt>
                <c:pt idx="9047">
                  <c:v>6.3616071428571423</c:v>
                </c:pt>
                <c:pt idx="9048">
                  <c:v>6.9196428571428568</c:v>
                </c:pt>
                <c:pt idx="9049">
                  <c:v>7.8124999999999991</c:v>
                </c:pt>
                <c:pt idx="9050">
                  <c:v>8.4821428571428559</c:v>
                </c:pt>
                <c:pt idx="9051">
                  <c:v>8.928571428571427</c:v>
                </c:pt>
                <c:pt idx="9052">
                  <c:v>9.3749999999999982</c:v>
                </c:pt>
                <c:pt idx="9053">
                  <c:v>9.4866071428571423</c:v>
                </c:pt>
                <c:pt idx="9054">
                  <c:v>9.4866071428571423</c:v>
                </c:pt>
                <c:pt idx="9055">
                  <c:v>9.1517857142857135</c:v>
                </c:pt>
                <c:pt idx="9056">
                  <c:v>8.7053571428571423</c:v>
                </c:pt>
                <c:pt idx="9057">
                  <c:v>8.3705357142857135</c:v>
                </c:pt>
                <c:pt idx="9058">
                  <c:v>7.4776785714285703</c:v>
                </c:pt>
                <c:pt idx="9059">
                  <c:v>6.6964285714285712</c:v>
                </c:pt>
                <c:pt idx="9060">
                  <c:v>5.8035714285714279</c:v>
                </c:pt>
                <c:pt idx="9061">
                  <c:v>5.1339285714285712</c:v>
                </c:pt>
                <c:pt idx="9062">
                  <c:v>5.4687499999999991</c:v>
                </c:pt>
                <c:pt idx="9063">
                  <c:v>6.3616071428571423</c:v>
                </c:pt>
                <c:pt idx="9064">
                  <c:v>7.2544642857142847</c:v>
                </c:pt>
                <c:pt idx="9065">
                  <c:v>8.2589285714285712</c:v>
                </c:pt>
                <c:pt idx="9066">
                  <c:v>9.0401785714285712</c:v>
                </c:pt>
                <c:pt idx="9067">
                  <c:v>9.5982142857142847</c:v>
                </c:pt>
                <c:pt idx="9068">
                  <c:v>10.044642857142856</c:v>
                </c:pt>
                <c:pt idx="9069">
                  <c:v>10.044642857142856</c:v>
                </c:pt>
                <c:pt idx="9070">
                  <c:v>9.709821428571427</c:v>
                </c:pt>
                <c:pt idx="9071">
                  <c:v>9.1517857142857135</c:v>
                </c:pt>
                <c:pt idx="9072">
                  <c:v>8.2589285714285712</c:v>
                </c:pt>
                <c:pt idx="9073">
                  <c:v>7.2544642857142847</c:v>
                </c:pt>
                <c:pt idx="9074">
                  <c:v>5.9151785714285712</c:v>
                </c:pt>
                <c:pt idx="9075">
                  <c:v>5.2455357142857135</c:v>
                </c:pt>
                <c:pt idx="9076">
                  <c:v>5.8035714285714279</c:v>
                </c:pt>
                <c:pt idx="9077">
                  <c:v>6.4732142857142847</c:v>
                </c:pt>
                <c:pt idx="9078">
                  <c:v>7.1428571428571423</c:v>
                </c:pt>
                <c:pt idx="9079">
                  <c:v>7.5892857142857135</c:v>
                </c:pt>
                <c:pt idx="9080">
                  <c:v>7.9241071428571423</c:v>
                </c:pt>
                <c:pt idx="9081">
                  <c:v>8.0357142857142847</c:v>
                </c:pt>
                <c:pt idx="9082">
                  <c:v>7.9241071428571423</c:v>
                </c:pt>
                <c:pt idx="9083">
                  <c:v>7.4776785714285703</c:v>
                </c:pt>
                <c:pt idx="9084">
                  <c:v>6.9196428571428568</c:v>
                </c:pt>
                <c:pt idx="9085">
                  <c:v>6.2499999999999991</c:v>
                </c:pt>
                <c:pt idx="9086">
                  <c:v>5.6919642857142856</c:v>
                </c:pt>
                <c:pt idx="9087">
                  <c:v>5.4687499999999991</c:v>
                </c:pt>
                <c:pt idx="9088">
                  <c:v>5.8035714285714279</c:v>
                </c:pt>
                <c:pt idx="9089">
                  <c:v>6.2499999999999991</c:v>
                </c:pt>
                <c:pt idx="9090">
                  <c:v>6.9196428571428568</c:v>
                </c:pt>
                <c:pt idx="9091">
                  <c:v>7.4776785714285703</c:v>
                </c:pt>
                <c:pt idx="9092">
                  <c:v>7.8124999999999991</c:v>
                </c:pt>
                <c:pt idx="9093">
                  <c:v>8.0357142857142847</c:v>
                </c:pt>
                <c:pt idx="9094">
                  <c:v>8.2589285714285712</c:v>
                </c:pt>
                <c:pt idx="9095">
                  <c:v>8.147321428571427</c:v>
                </c:pt>
                <c:pt idx="9096">
                  <c:v>8.0357142857142847</c:v>
                </c:pt>
                <c:pt idx="9097">
                  <c:v>7.7008928571428568</c:v>
                </c:pt>
                <c:pt idx="9098">
                  <c:v>7.2544642857142847</c:v>
                </c:pt>
                <c:pt idx="9099">
                  <c:v>6.6964285714285712</c:v>
                </c:pt>
                <c:pt idx="9100">
                  <c:v>6.3616071428571423</c:v>
                </c:pt>
                <c:pt idx="9101">
                  <c:v>6.0267857142857135</c:v>
                </c:pt>
                <c:pt idx="9102">
                  <c:v>5.9151785714285712</c:v>
                </c:pt>
                <c:pt idx="9103">
                  <c:v>6.1383928571428568</c:v>
                </c:pt>
                <c:pt idx="9104">
                  <c:v>6.6964285714285712</c:v>
                </c:pt>
                <c:pt idx="9105">
                  <c:v>7.1428571428571423</c:v>
                </c:pt>
                <c:pt idx="9106">
                  <c:v>7.9241071428571423</c:v>
                </c:pt>
                <c:pt idx="9107">
                  <c:v>8.3705357142857135</c:v>
                </c:pt>
                <c:pt idx="9108">
                  <c:v>8.928571428571427</c:v>
                </c:pt>
                <c:pt idx="9109">
                  <c:v>9.2633928571428559</c:v>
                </c:pt>
                <c:pt idx="9110">
                  <c:v>9.4866071428571423</c:v>
                </c:pt>
                <c:pt idx="9111">
                  <c:v>9.3749999999999982</c:v>
                </c:pt>
                <c:pt idx="9112">
                  <c:v>9.3749999999999982</c:v>
                </c:pt>
                <c:pt idx="9113">
                  <c:v>9.1517857142857135</c:v>
                </c:pt>
                <c:pt idx="9114">
                  <c:v>8.59375</c:v>
                </c:pt>
                <c:pt idx="9115">
                  <c:v>8.2589285714285712</c:v>
                </c:pt>
                <c:pt idx="9116">
                  <c:v>7.8124999999999991</c:v>
                </c:pt>
                <c:pt idx="9117">
                  <c:v>7.3660714285714279</c:v>
                </c:pt>
                <c:pt idx="9118">
                  <c:v>6.9196428571428568</c:v>
                </c:pt>
                <c:pt idx="9119">
                  <c:v>6.5848214285714279</c:v>
                </c:pt>
                <c:pt idx="9120">
                  <c:v>6.0267857142857135</c:v>
                </c:pt>
                <c:pt idx="9121">
                  <c:v>5.8035714285714279</c:v>
                </c:pt>
                <c:pt idx="9122">
                  <c:v>5.8035714285714279</c:v>
                </c:pt>
                <c:pt idx="9123">
                  <c:v>6.0267857142857135</c:v>
                </c:pt>
                <c:pt idx="9124">
                  <c:v>6.4732142857142847</c:v>
                </c:pt>
                <c:pt idx="9125">
                  <c:v>7.1428571428571423</c:v>
                </c:pt>
                <c:pt idx="9126">
                  <c:v>7.9241071428571423</c:v>
                </c:pt>
                <c:pt idx="9127">
                  <c:v>8.928571428571427</c:v>
                </c:pt>
                <c:pt idx="9128">
                  <c:v>9.8214285714285712</c:v>
                </c:pt>
                <c:pt idx="9129">
                  <c:v>10.714285714285714</c:v>
                </c:pt>
                <c:pt idx="9130">
                  <c:v>11.495535714285714</c:v>
                </c:pt>
                <c:pt idx="9131">
                  <c:v>12.276785714285714</c:v>
                </c:pt>
                <c:pt idx="9132">
                  <c:v>12.834821428571427</c:v>
                </c:pt>
                <c:pt idx="9133">
                  <c:v>13.169642857142856</c:v>
                </c:pt>
                <c:pt idx="9134">
                  <c:v>13.392857142857142</c:v>
                </c:pt>
                <c:pt idx="9135">
                  <c:v>13.504464285714285</c:v>
                </c:pt>
                <c:pt idx="9136">
                  <c:v>13.504464285714285</c:v>
                </c:pt>
                <c:pt idx="9137">
                  <c:v>13.281249999999998</c:v>
                </c:pt>
                <c:pt idx="9138">
                  <c:v>12.946428571428569</c:v>
                </c:pt>
                <c:pt idx="9139">
                  <c:v>12.276785714285714</c:v>
                </c:pt>
                <c:pt idx="9140">
                  <c:v>11.607142857142856</c:v>
                </c:pt>
                <c:pt idx="9141">
                  <c:v>11.049107142857142</c:v>
                </c:pt>
                <c:pt idx="9142">
                  <c:v>10.491071428571427</c:v>
                </c:pt>
                <c:pt idx="9143">
                  <c:v>10.044642857142856</c:v>
                </c:pt>
                <c:pt idx="9144">
                  <c:v>9.3749999999999982</c:v>
                </c:pt>
                <c:pt idx="9145">
                  <c:v>8.928571428571427</c:v>
                </c:pt>
                <c:pt idx="9146">
                  <c:v>8.2589285714285712</c:v>
                </c:pt>
                <c:pt idx="9147">
                  <c:v>7.7008928571428568</c:v>
                </c:pt>
                <c:pt idx="9148">
                  <c:v>6.9196428571428568</c:v>
                </c:pt>
                <c:pt idx="9149">
                  <c:v>6.2499999999999991</c:v>
                </c:pt>
                <c:pt idx="9150">
                  <c:v>5.9151785714285712</c:v>
                </c:pt>
                <c:pt idx="9151">
                  <c:v>5.8035714285714279</c:v>
                </c:pt>
                <c:pt idx="9152">
                  <c:v>5.8035714285714279</c:v>
                </c:pt>
                <c:pt idx="9153">
                  <c:v>6.2499999999999991</c:v>
                </c:pt>
                <c:pt idx="9154">
                  <c:v>6.6964285714285712</c:v>
                </c:pt>
                <c:pt idx="9155">
                  <c:v>7.0312499999999991</c:v>
                </c:pt>
                <c:pt idx="9156">
                  <c:v>7.4776785714285703</c:v>
                </c:pt>
                <c:pt idx="9157">
                  <c:v>7.5892857142857135</c:v>
                </c:pt>
                <c:pt idx="9158">
                  <c:v>7.3660714285714279</c:v>
                </c:pt>
                <c:pt idx="9159">
                  <c:v>7.0312499999999991</c:v>
                </c:pt>
                <c:pt idx="9160">
                  <c:v>6.9196428571428568</c:v>
                </c:pt>
                <c:pt idx="9161">
                  <c:v>6.9196428571428568</c:v>
                </c:pt>
                <c:pt idx="9162">
                  <c:v>6.6964285714285712</c:v>
                </c:pt>
                <c:pt idx="9163">
                  <c:v>6.6964285714285712</c:v>
                </c:pt>
                <c:pt idx="9164">
                  <c:v>6.8080357142857135</c:v>
                </c:pt>
                <c:pt idx="9165">
                  <c:v>6.9196428571428568</c:v>
                </c:pt>
                <c:pt idx="9166">
                  <c:v>7.1428571428571423</c:v>
                </c:pt>
                <c:pt idx="9167">
                  <c:v>7.3660714285714279</c:v>
                </c:pt>
                <c:pt idx="9168">
                  <c:v>7.3660714285714279</c:v>
                </c:pt>
                <c:pt idx="9169">
                  <c:v>7.2544642857142847</c:v>
                </c:pt>
                <c:pt idx="9170">
                  <c:v>7.1428571428571423</c:v>
                </c:pt>
                <c:pt idx="9171">
                  <c:v>7.3660714285714279</c:v>
                </c:pt>
                <c:pt idx="9172">
                  <c:v>7.1428571428571423</c:v>
                </c:pt>
                <c:pt idx="9173">
                  <c:v>7.1428571428571423</c:v>
                </c:pt>
                <c:pt idx="9174">
                  <c:v>6.9196428571428568</c:v>
                </c:pt>
                <c:pt idx="9175">
                  <c:v>6.9196428571428568</c:v>
                </c:pt>
                <c:pt idx="9176">
                  <c:v>7.1428571428571423</c:v>
                </c:pt>
                <c:pt idx="9177">
                  <c:v>7.2544642857142847</c:v>
                </c:pt>
                <c:pt idx="9178">
                  <c:v>7.3660714285714279</c:v>
                </c:pt>
                <c:pt idx="9179">
                  <c:v>7.5892857142857135</c:v>
                </c:pt>
                <c:pt idx="9180">
                  <c:v>7.8124999999999991</c:v>
                </c:pt>
                <c:pt idx="9181">
                  <c:v>8.0357142857142847</c:v>
                </c:pt>
                <c:pt idx="9182">
                  <c:v>8.147321428571427</c:v>
                </c:pt>
                <c:pt idx="9183">
                  <c:v>8.2589285714285712</c:v>
                </c:pt>
                <c:pt idx="9184">
                  <c:v>8.2589285714285712</c:v>
                </c:pt>
                <c:pt idx="9185">
                  <c:v>8.2589285714285712</c:v>
                </c:pt>
                <c:pt idx="9186">
                  <c:v>8.2589285714285712</c:v>
                </c:pt>
                <c:pt idx="9187">
                  <c:v>8.2589285714285712</c:v>
                </c:pt>
                <c:pt idx="9188">
                  <c:v>8.4821428571428559</c:v>
                </c:pt>
                <c:pt idx="9189">
                  <c:v>8.3705357142857135</c:v>
                </c:pt>
                <c:pt idx="9190">
                  <c:v>8.4821428571428559</c:v>
                </c:pt>
                <c:pt idx="9191">
                  <c:v>8.7053571428571423</c:v>
                </c:pt>
                <c:pt idx="9192">
                  <c:v>8.928571428571427</c:v>
                </c:pt>
                <c:pt idx="9193">
                  <c:v>9.1517857142857135</c:v>
                </c:pt>
                <c:pt idx="9194">
                  <c:v>9.1517857142857135</c:v>
                </c:pt>
                <c:pt idx="9195">
                  <c:v>9.1517857142857135</c:v>
                </c:pt>
                <c:pt idx="9196">
                  <c:v>9.2633928571428559</c:v>
                </c:pt>
                <c:pt idx="9197">
                  <c:v>9.3749999999999982</c:v>
                </c:pt>
                <c:pt idx="9198">
                  <c:v>9.8214285714285712</c:v>
                </c:pt>
                <c:pt idx="9199">
                  <c:v>9.9330357142857135</c:v>
                </c:pt>
                <c:pt idx="9200">
                  <c:v>10.379464285714285</c:v>
                </c:pt>
                <c:pt idx="9201">
                  <c:v>10.491071428571427</c:v>
                </c:pt>
                <c:pt idx="9202">
                  <c:v>10.491071428571427</c:v>
                </c:pt>
                <c:pt idx="9203">
                  <c:v>10.156249999999998</c:v>
                </c:pt>
                <c:pt idx="9204">
                  <c:v>9.9330357142857135</c:v>
                </c:pt>
                <c:pt idx="9205">
                  <c:v>9.5982142857142847</c:v>
                </c:pt>
                <c:pt idx="9206">
                  <c:v>9.3749999999999982</c:v>
                </c:pt>
                <c:pt idx="9207">
                  <c:v>8.928571428571427</c:v>
                </c:pt>
                <c:pt idx="9208">
                  <c:v>8.59375</c:v>
                </c:pt>
                <c:pt idx="9209">
                  <c:v>8.3705357142857135</c:v>
                </c:pt>
                <c:pt idx="9210">
                  <c:v>7.8124999999999991</c:v>
                </c:pt>
                <c:pt idx="9211">
                  <c:v>7.4776785714285703</c:v>
                </c:pt>
                <c:pt idx="9212">
                  <c:v>7.0312499999999991</c:v>
                </c:pt>
                <c:pt idx="9213">
                  <c:v>6.5848214285714279</c:v>
                </c:pt>
                <c:pt idx="9214">
                  <c:v>6.2499999999999991</c:v>
                </c:pt>
                <c:pt idx="9215">
                  <c:v>6.0267857142857135</c:v>
                </c:pt>
                <c:pt idx="9216">
                  <c:v>5.6919642857142856</c:v>
                </c:pt>
                <c:pt idx="9217">
                  <c:v>5.8035714285714279</c:v>
                </c:pt>
                <c:pt idx="9218">
                  <c:v>6.2499999999999991</c:v>
                </c:pt>
                <c:pt idx="9219">
                  <c:v>6.9196428571428568</c:v>
                </c:pt>
                <c:pt idx="9220">
                  <c:v>7.7008928571428568</c:v>
                </c:pt>
                <c:pt idx="9221">
                  <c:v>8.4821428571428559</c:v>
                </c:pt>
                <c:pt idx="9222">
                  <c:v>9.0401785714285712</c:v>
                </c:pt>
                <c:pt idx="9223">
                  <c:v>9.3749999999999982</c:v>
                </c:pt>
                <c:pt idx="9224">
                  <c:v>9.3749999999999982</c:v>
                </c:pt>
                <c:pt idx="9225">
                  <c:v>9.3749999999999982</c:v>
                </c:pt>
                <c:pt idx="9226">
                  <c:v>9.0401785714285712</c:v>
                </c:pt>
                <c:pt idx="9227">
                  <c:v>8.3705357142857135</c:v>
                </c:pt>
                <c:pt idx="9228">
                  <c:v>7.5892857142857135</c:v>
                </c:pt>
                <c:pt idx="9229">
                  <c:v>6.6964285714285712</c:v>
                </c:pt>
                <c:pt idx="9230">
                  <c:v>6.0267857142857135</c:v>
                </c:pt>
                <c:pt idx="9231">
                  <c:v>5.4687499999999991</c:v>
                </c:pt>
                <c:pt idx="9232">
                  <c:v>5.4687499999999991</c:v>
                </c:pt>
                <c:pt idx="9233">
                  <c:v>6.2499999999999991</c:v>
                </c:pt>
                <c:pt idx="9234">
                  <c:v>7.1428571428571423</c:v>
                </c:pt>
                <c:pt idx="9235">
                  <c:v>7.9241071428571423</c:v>
                </c:pt>
                <c:pt idx="9236">
                  <c:v>8.8169642857142847</c:v>
                </c:pt>
                <c:pt idx="9237">
                  <c:v>9.5982142857142847</c:v>
                </c:pt>
                <c:pt idx="9238">
                  <c:v>10.491071428571427</c:v>
                </c:pt>
                <c:pt idx="9239">
                  <c:v>11.383928571428571</c:v>
                </c:pt>
                <c:pt idx="9240">
                  <c:v>11.830357142857142</c:v>
                </c:pt>
                <c:pt idx="9241">
                  <c:v>12.165178571428569</c:v>
                </c:pt>
                <c:pt idx="9242">
                  <c:v>12.276785714285714</c:v>
                </c:pt>
                <c:pt idx="9243">
                  <c:v>12.053571428571427</c:v>
                </c:pt>
                <c:pt idx="9244">
                  <c:v>12.053571428571427</c:v>
                </c:pt>
                <c:pt idx="9245">
                  <c:v>12.053571428571427</c:v>
                </c:pt>
                <c:pt idx="9246">
                  <c:v>12.053571428571427</c:v>
                </c:pt>
                <c:pt idx="9247">
                  <c:v>11.718749999999998</c:v>
                </c:pt>
                <c:pt idx="9248">
                  <c:v>11.160714285714285</c:v>
                </c:pt>
                <c:pt idx="9249">
                  <c:v>10.267857142857142</c:v>
                </c:pt>
                <c:pt idx="9250">
                  <c:v>9.1517857142857135</c:v>
                </c:pt>
                <c:pt idx="9251">
                  <c:v>8.2589285714285712</c:v>
                </c:pt>
                <c:pt idx="9252">
                  <c:v>7.0312499999999991</c:v>
                </c:pt>
                <c:pt idx="9253">
                  <c:v>5.6919642857142856</c:v>
                </c:pt>
                <c:pt idx="9254">
                  <c:v>5.5803571428571423</c:v>
                </c:pt>
                <c:pt idx="9255">
                  <c:v>6.6964285714285712</c:v>
                </c:pt>
                <c:pt idx="9256">
                  <c:v>7.9241071428571423</c:v>
                </c:pt>
                <c:pt idx="9257">
                  <c:v>8.928571428571427</c:v>
                </c:pt>
                <c:pt idx="9258">
                  <c:v>10.044642857142856</c:v>
                </c:pt>
                <c:pt idx="9259">
                  <c:v>10.714285714285714</c:v>
                </c:pt>
                <c:pt idx="9260">
                  <c:v>11.383928571428571</c:v>
                </c:pt>
                <c:pt idx="9261">
                  <c:v>11.718749999999998</c:v>
                </c:pt>
                <c:pt idx="9262">
                  <c:v>11.941964285714285</c:v>
                </c:pt>
                <c:pt idx="9263">
                  <c:v>11.830357142857142</c:v>
                </c:pt>
                <c:pt idx="9264">
                  <c:v>11.941964285714285</c:v>
                </c:pt>
                <c:pt idx="9265">
                  <c:v>12.053571428571427</c:v>
                </c:pt>
                <c:pt idx="9266">
                  <c:v>12.053571428571427</c:v>
                </c:pt>
                <c:pt idx="9267">
                  <c:v>12.053571428571427</c:v>
                </c:pt>
                <c:pt idx="9268">
                  <c:v>11.830357142857142</c:v>
                </c:pt>
                <c:pt idx="9269">
                  <c:v>11.607142857142856</c:v>
                </c:pt>
                <c:pt idx="9270">
                  <c:v>11.049107142857142</c:v>
                </c:pt>
                <c:pt idx="9271">
                  <c:v>10.267857142857142</c:v>
                </c:pt>
                <c:pt idx="9272">
                  <c:v>9.5982142857142847</c:v>
                </c:pt>
                <c:pt idx="9273">
                  <c:v>8.4821428571428559</c:v>
                </c:pt>
                <c:pt idx="9274">
                  <c:v>7.3660714285714279</c:v>
                </c:pt>
                <c:pt idx="9275">
                  <c:v>6.4732142857142847</c:v>
                </c:pt>
                <c:pt idx="9276">
                  <c:v>6.0267857142857135</c:v>
                </c:pt>
                <c:pt idx="9277">
                  <c:v>5.8035714285714279</c:v>
                </c:pt>
                <c:pt idx="9278">
                  <c:v>6.0267857142857135</c:v>
                </c:pt>
                <c:pt idx="9279">
                  <c:v>6.2499999999999991</c:v>
                </c:pt>
                <c:pt idx="9280">
                  <c:v>6.5848214285714279</c:v>
                </c:pt>
                <c:pt idx="9281">
                  <c:v>7.0312499999999991</c:v>
                </c:pt>
                <c:pt idx="9282">
                  <c:v>7.3660714285714279</c:v>
                </c:pt>
                <c:pt idx="9283">
                  <c:v>7.3660714285714279</c:v>
                </c:pt>
                <c:pt idx="9284">
                  <c:v>7.3660714285714279</c:v>
                </c:pt>
                <c:pt idx="9285">
                  <c:v>7.1428571428571423</c:v>
                </c:pt>
                <c:pt idx="9286">
                  <c:v>7.0312499999999991</c:v>
                </c:pt>
                <c:pt idx="9287">
                  <c:v>6.9196428571428568</c:v>
                </c:pt>
                <c:pt idx="9288">
                  <c:v>6.8080357142857135</c:v>
                </c:pt>
                <c:pt idx="9289">
                  <c:v>6.8080357142857135</c:v>
                </c:pt>
                <c:pt idx="9290">
                  <c:v>6.9196428571428568</c:v>
                </c:pt>
                <c:pt idx="9291">
                  <c:v>6.9196428571428568</c:v>
                </c:pt>
                <c:pt idx="9292">
                  <c:v>6.9196428571428568</c:v>
                </c:pt>
                <c:pt idx="9293">
                  <c:v>7.2544642857142847</c:v>
                </c:pt>
                <c:pt idx="9294">
                  <c:v>7.3660714285714279</c:v>
                </c:pt>
                <c:pt idx="9295">
                  <c:v>7.8124999999999991</c:v>
                </c:pt>
                <c:pt idx="9296">
                  <c:v>8.0357142857142847</c:v>
                </c:pt>
                <c:pt idx="9297">
                  <c:v>8.0357142857142847</c:v>
                </c:pt>
                <c:pt idx="9298">
                  <c:v>8.2589285714285712</c:v>
                </c:pt>
                <c:pt idx="9299">
                  <c:v>8.0357142857142847</c:v>
                </c:pt>
                <c:pt idx="9300">
                  <c:v>8.0357142857142847</c:v>
                </c:pt>
                <c:pt idx="9301">
                  <c:v>8.0357142857142847</c:v>
                </c:pt>
                <c:pt idx="9302">
                  <c:v>8.0357142857142847</c:v>
                </c:pt>
                <c:pt idx="9303">
                  <c:v>8.0357142857142847</c:v>
                </c:pt>
                <c:pt idx="9304">
                  <c:v>8.0357142857142847</c:v>
                </c:pt>
                <c:pt idx="9305">
                  <c:v>7.7008928571428568</c:v>
                </c:pt>
                <c:pt idx="9306">
                  <c:v>7.5892857142857135</c:v>
                </c:pt>
                <c:pt idx="9307">
                  <c:v>7.4776785714285703</c:v>
                </c:pt>
                <c:pt idx="9308">
                  <c:v>7.4776785714285703</c:v>
                </c:pt>
                <c:pt idx="9309">
                  <c:v>7.5892857142857135</c:v>
                </c:pt>
                <c:pt idx="9310">
                  <c:v>7.8124999999999991</c:v>
                </c:pt>
                <c:pt idx="9311">
                  <c:v>7.8124999999999991</c:v>
                </c:pt>
                <c:pt idx="9312">
                  <c:v>7.9241071428571423</c:v>
                </c:pt>
                <c:pt idx="9313">
                  <c:v>7.5892857142857135</c:v>
                </c:pt>
                <c:pt idx="9314">
                  <c:v>7.2544642857142847</c:v>
                </c:pt>
                <c:pt idx="9315">
                  <c:v>6.9196428571428568</c:v>
                </c:pt>
                <c:pt idx="9316">
                  <c:v>6.4732142857142847</c:v>
                </c:pt>
                <c:pt idx="9317">
                  <c:v>6.2499999999999991</c:v>
                </c:pt>
                <c:pt idx="9318">
                  <c:v>5.9151785714285712</c:v>
                </c:pt>
                <c:pt idx="9319">
                  <c:v>6.0267857142857135</c:v>
                </c:pt>
                <c:pt idx="9320">
                  <c:v>6.3616071428571423</c:v>
                </c:pt>
                <c:pt idx="9321">
                  <c:v>6.8080357142857135</c:v>
                </c:pt>
                <c:pt idx="9322">
                  <c:v>7.1428571428571423</c:v>
                </c:pt>
                <c:pt idx="9323">
                  <c:v>7.5892857142857135</c:v>
                </c:pt>
                <c:pt idx="9324">
                  <c:v>7.7008928571428568</c:v>
                </c:pt>
                <c:pt idx="9325">
                  <c:v>7.7008928571428568</c:v>
                </c:pt>
                <c:pt idx="9326">
                  <c:v>7.5892857142857135</c:v>
                </c:pt>
                <c:pt idx="9327">
                  <c:v>7.4776785714285703</c:v>
                </c:pt>
                <c:pt idx="9328">
                  <c:v>7.2544642857142847</c:v>
                </c:pt>
                <c:pt idx="9329">
                  <c:v>6.8080357142857135</c:v>
                </c:pt>
                <c:pt idx="9330">
                  <c:v>6.3616071428571423</c:v>
                </c:pt>
                <c:pt idx="9331">
                  <c:v>6.2499999999999991</c:v>
                </c:pt>
                <c:pt idx="9332">
                  <c:v>6.4732142857142847</c:v>
                </c:pt>
                <c:pt idx="9333">
                  <c:v>6.6964285714285712</c:v>
                </c:pt>
                <c:pt idx="9334">
                  <c:v>7.1428571428571423</c:v>
                </c:pt>
                <c:pt idx="9335">
                  <c:v>7.1428571428571423</c:v>
                </c:pt>
                <c:pt idx="9336">
                  <c:v>7.1428571428571423</c:v>
                </c:pt>
                <c:pt idx="9337">
                  <c:v>6.8080357142857135</c:v>
                </c:pt>
                <c:pt idx="9338">
                  <c:v>6.4732142857142847</c:v>
                </c:pt>
                <c:pt idx="9339">
                  <c:v>6.1383928571428568</c:v>
                </c:pt>
                <c:pt idx="9340">
                  <c:v>6.1383928571428568</c:v>
                </c:pt>
                <c:pt idx="9341">
                  <c:v>6.2499999999999991</c:v>
                </c:pt>
                <c:pt idx="9342">
                  <c:v>6.4732142857142847</c:v>
                </c:pt>
                <c:pt idx="9343">
                  <c:v>6.5848214285714279</c:v>
                </c:pt>
                <c:pt idx="9344">
                  <c:v>6.5848214285714279</c:v>
                </c:pt>
                <c:pt idx="9345">
                  <c:v>6.6964285714285712</c:v>
                </c:pt>
                <c:pt idx="9346">
                  <c:v>6.9196428571428568</c:v>
                </c:pt>
                <c:pt idx="9347">
                  <c:v>7.3660714285714279</c:v>
                </c:pt>
                <c:pt idx="9348">
                  <c:v>7.5892857142857135</c:v>
                </c:pt>
                <c:pt idx="9349">
                  <c:v>7.8124999999999991</c:v>
                </c:pt>
                <c:pt idx="9350">
                  <c:v>8.0357142857142847</c:v>
                </c:pt>
                <c:pt idx="9351">
                  <c:v>8.0357142857142847</c:v>
                </c:pt>
                <c:pt idx="9352">
                  <c:v>8.147321428571427</c:v>
                </c:pt>
                <c:pt idx="9353">
                  <c:v>7.8124999999999991</c:v>
                </c:pt>
                <c:pt idx="9354">
                  <c:v>7.8124999999999991</c:v>
                </c:pt>
                <c:pt idx="9355">
                  <c:v>7.8124999999999991</c:v>
                </c:pt>
                <c:pt idx="9356">
                  <c:v>7.7008928571428568</c:v>
                </c:pt>
                <c:pt idx="9357">
                  <c:v>7.8124999999999991</c:v>
                </c:pt>
                <c:pt idx="9358">
                  <c:v>7.7008928571428568</c:v>
                </c:pt>
                <c:pt idx="9359">
                  <c:v>7.5892857142857135</c:v>
                </c:pt>
                <c:pt idx="9360">
                  <c:v>7.4776785714285703</c:v>
                </c:pt>
                <c:pt idx="9361">
                  <c:v>7.2544642857142847</c:v>
                </c:pt>
                <c:pt idx="9362">
                  <c:v>7.2544642857142847</c:v>
                </c:pt>
                <c:pt idx="9363">
                  <c:v>7.3660714285714279</c:v>
                </c:pt>
                <c:pt idx="9364">
                  <c:v>7.3660714285714279</c:v>
                </c:pt>
                <c:pt idx="9365">
                  <c:v>7.2544642857142847</c:v>
                </c:pt>
                <c:pt idx="9366">
                  <c:v>7.1428571428571423</c:v>
                </c:pt>
                <c:pt idx="9367">
                  <c:v>7.0312499999999991</c:v>
                </c:pt>
                <c:pt idx="9368">
                  <c:v>6.9196428571428568</c:v>
                </c:pt>
                <c:pt idx="9369">
                  <c:v>7.0312499999999991</c:v>
                </c:pt>
                <c:pt idx="9370">
                  <c:v>7.1428571428571423</c:v>
                </c:pt>
                <c:pt idx="9371">
                  <c:v>7.1428571428571423</c:v>
                </c:pt>
                <c:pt idx="9372">
                  <c:v>7.5892857142857135</c:v>
                </c:pt>
                <c:pt idx="9373">
                  <c:v>8.0357142857142847</c:v>
                </c:pt>
                <c:pt idx="9374">
                  <c:v>8.7053571428571423</c:v>
                </c:pt>
                <c:pt idx="9375">
                  <c:v>9.1517857142857135</c:v>
                </c:pt>
                <c:pt idx="9376">
                  <c:v>9.2633928571428559</c:v>
                </c:pt>
                <c:pt idx="9377">
                  <c:v>9.1517857142857135</c:v>
                </c:pt>
                <c:pt idx="9378">
                  <c:v>8.7053571428571423</c:v>
                </c:pt>
                <c:pt idx="9379">
                  <c:v>8.2589285714285712</c:v>
                </c:pt>
                <c:pt idx="9380">
                  <c:v>7.4776785714285703</c:v>
                </c:pt>
                <c:pt idx="9381">
                  <c:v>6.6964285714285712</c:v>
                </c:pt>
                <c:pt idx="9382">
                  <c:v>6.0267857142857135</c:v>
                </c:pt>
                <c:pt idx="9383">
                  <c:v>5.8035714285714279</c:v>
                </c:pt>
                <c:pt idx="9384">
                  <c:v>5.6919642857142856</c:v>
                </c:pt>
                <c:pt idx="9385">
                  <c:v>5.9151785714285712</c:v>
                </c:pt>
                <c:pt idx="9386">
                  <c:v>6.1383928571428568</c:v>
                </c:pt>
                <c:pt idx="9387">
                  <c:v>6.3616071428571423</c:v>
                </c:pt>
                <c:pt idx="9388">
                  <c:v>6.6964285714285712</c:v>
                </c:pt>
                <c:pt idx="9389">
                  <c:v>6.6964285714285712</c:v>
                </c:pt>
                <c:pt idx="9390">
                  <c:v>6.9196428571428568</c:v>
                </c:pt>
                <c:pt idx="9391">
                  <c:v>6.6964285714285712</c:v>
                </c:pt>
                <c:pt idx="9392">
                  <c:v>6.5848214285714279</c:v>
                </c:pt>
                <c:pt idx="9393">
                  <c:v>6.2499999999999991</c:v>
                </c:pt>
                <c:pt idx="9394">
                  <c:v>6.1383928571428568</c:v>
                </c:pt>
                <c:pt idx="9395">
                  <c:v>5.8035714285714279</c:v>
                </c:pt>
                <c:pt idx="9396">
                  <c:v>5.5803571428571423</c:v>
                </c:pt>
                <c:pt idx="9397">
                  <c:v>5.8035714285714279</c:v>
                </c:pt>
                <c:pt idx="9398">
                  <c:v>6.2499999999999991</c:v>
                </c:pt>
                <c:pt idx="9399">
                  <c:v>6.6964285714285712</c:v>
                </c:pt>
                <c:pt idx="9400">
                  <c:v>7.1428571428571423</c:v>
                </c:pt>
                <c:pt idx="9401">
                  <c:v>7.9241071428571423</c:v>
                </c:pt>
                <c:pt idx="9402">
                  <c:v>8.4821428571428559</c:v>
                </c:pt>
                <c:pt idx="9403">
                  <c:v>8.928571428571427</c:v>
                </c:pt>
                <c:pt idx="9404">
                  <c:v>9.3749999999999982</c:v>
                </c:pt>
                <c:pt idx="9405">
                  <c:v>9.5982142857142847</c:v>
                </c:pt>
                <c:pt idx="9406">
                  <c:v>9.709821428571427</c:v>
                </c:pt>
                <c:pt idx="9407">
                  <c:v>9.4866071428571423</c:v>
                </c:pt>
                <c:pt idx="9408">
                  <c:v>9.1517857142857135</c:v>
                </c:pt>
                <c:pt idx="9409">
                  <c:v>8.4821428571428559</c:v>
                </c:pt>
                <c:pt idx="9410">
                  <c:v>7.9241071428571423</c:v>
                </c:pt>
                <c:pt idx="9411">
                  <c:v>7.3660714285714279</c:v>
                </c:pt>
                <c:pt idx="9412">
                  <c:v>6.6964285714285712</c:v>
                </c:pt>
                <c:pt idx="9413">
                  <c:v>6.3616071428571423</c:v>
                </c:pt>
                <c:pt idx="9414">
                  <c:v>6.0267857142857135</c:v>
                </c:pt>
                <c:pt idx="9415">
                  <c:v>5.8035714285714279</c:v>
                </c:pt>
                <c:pt idx="9416">
                  <c:v>5.9151785714285712</c:v>
                </c:pt>
                <c:pt idx="9417">
                  <c:v>6.2499999999999991</c:v>
                </c:pt>
                <c:pt idx="9418">
                  <c:v>6.4732142857142847</c:v>
                </c:pt>
                <c:pt idx="9419">
                  <c:v>6.9196428571428568</c:v>
                </c:pt>
                <c:pt idx="9420">
                  <c:v>7.3660714285714279</c:v>
                </c:pt>
                <c:pt idx="9421">
                  <c:v>8.147321428571427</c:v>
                </c:pt>
                <c:pt idx="9422">
                  <c:v>9.0401785714285712</c:v>
                </c:pt>
                <c:pt idx="9423">
                  <c:v>9.8214285714285712</c:v>
                </c:pt>
                <c:pt idx="9424">
                  <c:v>10.602678571428571</c:v>
                </c:pt>
                <c:pt idx="9425">
                  <c:v>10.825892857142856</c:v>
                </c:pt>
                <c:pt idx="9426">
                  <c:v>10.714285714285714</c:v>
                </c:pt>
                <c:pt idx="9427">
                  <c:v>10.267857142857142</c:v>
                </c:pt>
                <c:pt idx="9428">
                  <c:v>9.5982142857142847</c:v>
                </c:pt>
                <c:pt idx="9429">
                  <c:v>8.7053571428571423</c:v>
                </c:pt>
                <c:pt idx="9430">
                  <c:v>7.7008928571428568</c:v>
                </c:pt>
                <c:pt idx="9431">
                  <c:v>6.6964285714285712</c:v>
                </c:pt>
                <c:pt idx="9432">
                  <c:v>5.9151785714285712</c:v>
                </c:pt>
                <c:pt idx="9433">
                  <c:v>5.3571428571428568</c:v>
                </c:pt>
                <c:pt idx="9434">
                  <c:v>5.6919642857142856</c:v>
                </c:pt>
                <c:pt idx="9435">
                  <c:v>6.2499999999999991</c:v>
                </c:pt>
                <c:pt idx="9436">
                  <c:v>6.9196428571428568</c:v>
                </c:pt>
                <c:pt idx="9437">
                  <c:v>7.5892857142857135</c:v>
                </c:pt>
                <c:pt idx="9438">
                  <c:v>8.0357142857142847</c:v>
                </c:pt>
                <c:pt idx="9439">
                  <c:v>8.4821428571428559</c:v>
                </c:pt>
                <c:pt idx="9440">
                  <c:v>8.8169642857142847</c:v>
                </c:pt>
                <c:pt idx="9441">
                  <c:v>9.0401785714285712</c:v>
                </c:pt>
                <c:pt idx="9442">
                  <c:v>9.1517857142857135</c:v>
                </c:pt>
                <c:pt idx="9443">
                  <c:v>9.1517857142857135</c:v>
                </c:pt>
                <c:pt idx="9444">
                  <c:v>9.1517857142857135</c:v>
                </c:pt>
                <c:pt idx="9445">
                  <c:v>9.1517857142857135</c:v>
                </c:pt>
                <c:pt idx="9446">
                  <c:v>9.2633928571428559</c:v>
                </c:pt>
                <c:pt idx="9447">
                  <c:v>9.1517857142857135</c:v>
                </c:pt>
                <c:pt idx="9448">
                  <c:v>9.3749999999999982</c:v>
                </c:pt>
                <c:pt idx="9449">
                  <c:v>9.3749999999999982</c:v>
                </c:pt>
                <c:pt idx="9450">
                  <c:v>9.3749999999999982</c:v>
                </c:pt>
                <c:pt idx="9451">
                  <c:v>9.4866071428571423</c:v>
                </c:pt>
                <c:pt idx="9452">
                  <c:v>9.3749999999999982</c:v>
                </c:pt>
                <c:pt idx="9453">
                  <c:v>8.8169642857142847</c:v>
                </c:pt>
                <c:pt idx="9454">
                  <c:v>8.4821428571428559</c:v>
                </c:pt>
                <c:pt idx="9455">
                  <c:v>8.0357142857142847</c:v>
                </c:pt>
                <c:pt idx="9456">
                  <c:v>7.7008928571428568</c:v>
                </c:pt>
                <c:pt idx="9457">
                  <c:v>7.3660714285714279</c:v>
                </c:pt>
                <c:pt idx="9458">
                  <c:v>7.1428571428571423</c:v>
                </c:pt>
                <c:pt idx="9459">
                  <c:v>7.1428571428571423</c:v>
                </c:pt>
                <c:pt idx="9460">
                  <c:v>6.8080357142857135</c:v>
                </c:pt>
                <c:pt idx="9461">
                  <c:v>6.3616071428571423</c:v>
                </c:pt>
                <c:pt idx="9462">
                  <c:v>5.9151785714285712</c:v>
                </c:pt>
                <c:pt idx="9463">
                  <c:v>5.5803571428571423</c:v>
                </c:pt>
                <c:pt idx="9464">
                  <c:v>5.5803571428571423</c:v>
                </c:pt>
                <c:pt idx="9465">
                  <c:v>6.1383928571428568</c:v>
                </c:pt>
                <c:pt idx="9466">
                  <c:v>7.1428571428571423</c:v>
                </c:pt>
                <c:pt idx="9467">
                  <c:v>8.3705357142857135</c:v>
                </c:pt>
                <c:pt idx="9468">
                  <c:v>9.8214285714285712</c:v>
                </c:pt>
                <c:pt idx="9469">
                  <c:v>10.825892857142856</c:v>
                </c:pt>
                <c:pt idx="9470">
                  <c:v>11.607142857142856</c:v>
                </c:pt>
                <c:pt idx="9471">
                  <c:v>12.276785714285714</c:v>
                </c:pt>
                <c:pt idx="9472">
                  <c:v>12.611607142857142</c:v>
                </c:pt>
                <c:pt idx="9473">
                  <c:v>12.946428571428569</c:v>
                </c:pt>
                <c:pt idx="9474">
                  <c:v>13.504464285714285</c:v>
                </c:pt>
                <c:pt idx="9475">
                  <c:v>13.727678571428569</c:v>
                </c:pt>
                <c:pt idx="9476">
                  <c:v>13.839285714285714</c:v>
                </c:pt>
                <c:pt idx="9477">
                  <c:v>13.616071428571427</c:v>
                </c:pt>
                <c:pt idx="9478">
                  <c:v>13.392857142857142</c:v>
                </c:pt>
                <c:pt idx="9479">
                  <c:v>12.946428571428569</c:v>
                </c:pt>
                <c:pt idx="9480">
                  <c:v>12.834821428571427</c:v>
                </c:pt>
                <c:pt idx="9481">
                  <c:v>12.499999999999998</c:v>
                </c:pt>
                <c:pt idx="9482">
                  <c:v>12.165178571428569</c:v>
                </c:pt>
                <c:pt idx="9483">
                  <c:v>11.718749999999998</c:v>
                </c:pt>
                <c:pt idx="9484">
                  <c:v>11.272321428571427</c:v>
                </c:pt>
                <c:pt idx="9485">
                  <c:v>10.714285714285714</c:v>
                </c:pt>
                <c:pt idx="9486">
                  <c:v>10.267857142857142</c:v>
                </c:pt>
                <c:pt idx="9487">
                  <c:v>9.5982142857142847</c:v>
                </c:pt>
                <c:pt idx="9488">
                  <c:v>8.8169642857142847</c:v>
                </c:pt>
                <c:pt idx="9489">
                  <c:v>8.147321428571427</c:v>
                </c:pt>
                <c:pt idx="9490">
                  <c:v>7.1428571428571423</c:v>
                </c:pt>
                <c:pt idx="9491">
                  <c:v>6.0267857142857135</c:v>
                </c:pt>
                <c:pt idx="9492">
                  <c:v>5.3571428571428568</c:v>
                </c:pt>
                <c:pt idx="9493">
                  <c:v>6.2499999999999991</c:v>
                </c:pt>
                <c:pt idx="9494">
                  <c:v>6.8080357142857135</c:v>
                </c:pt>
                <c:pt idx="9495">
                  <c:v>7.5892857142857135</c:v>
                </c:pt>
                <c:pt idx="9496">
                  <c:v>7.8124999999999991</c:v>
                </c:pt>
                <c:pt idx="9497">
                  <c:v>8.2589285714285712</c:v>
                </c:pt>
                <c:pt idx="9498">
                  <c:v>8.4821428571428559</c:v>
                </c:pt>
                <c:pt idx="9499">
                  <c:v>8.4821428571428559</c:v>
                </c:pt>
                <c:pt idx="9500">
                  <c:v>8.3705357142857135</c:v>
                </c:pt>
                <c:pt idx="9501">
                  <c:v>8.147321428571427</c:v>
                </c:pt>
                <c:pt idx="9502">
                  <c:v>7.8124999999999991</c:v>
                </c:pt>
                <c:pt idx="9503">
                  <c:v>6.9196428571428568</c:v>
                </c:pt>
                <c:pt idx="9504">
                  <c:v>6.2499999999999991</c:v>
                </c:pt>
                <c:pt idx="9505">
                  <c:v>5.5803571428571423</c:v>
                </c:pt>
                <c:pt idx="9506">
                  <c:v>5.4687499999999991</c:v>
                </c:pt>
                <c:pt idx="9507">
                  <c:v>5.9151785714285712</c:v>
                </c:pt>
                <c:pt idx="9508">
                  <c:v>6.6964285714285712</c:v>
                </c:pt>
                <c:pt idx="9509">
                  <c:v>7.5892857142857135</c:v>
                </c:pt>
                <c:pt idx="9510">
                  <c:v>8.2589285714285712</c:v>
                </c:pt>
                <c:pt idx="9511">
                  <c:v>8.928571428571427</c:v>
                </c:pt>
                <c:pt idx="9512">
                  <c:v>9.3749999999999982</c:v>
                </c:pt>
                <c:pt idx="9513">
                  <c:v>9.709821428571427</c:v>
                </c:pt>
                <c:pt idx="9514">
                  <c:v>9.8214285714285712</c:v>
                </c:pt>
                <c:pt idx="9515">
                  <c:v>9.8214285714285712</c:v>
                </c:pt>
                <c:pt idx="9516">
                  <c:v>9.5982142857142847</c:v>
                </c:pt>
                <c:pt idx="9517">
                  <c:v>9.2633928571428559</c:v>
                </c:pt>
                <c:pt idx="9518">
                  <c:v>8.928571428571427</c:v>
                </c:pt>
                <c:pt idx="9519">
                  <c:v>8.7053571428571423</c:v>
                </c:pt>
                <c:pt idx="9520">
                  <c:v>8.2589285714285712</c:v>
                </c:pt>
                <c:pt idx="9521">
                  <c:v>8.0357142857142847</c:v>
                </c:pt>
                <c:pt idx="9522">
                  <c:v>7.2544642857142847</c:v>
                </c:pt>
                <c:pt idx="9523">
                  <c:v>6.5848214285714279</c:v>
                </c:pt>
                <c:pt idx="9524">
                  <c:v>6.0267857142857135</c:v>
                </c:pt>
                <c:pt idx="9525">
                  <c:v>5.4687499999999991</c:v>
                </c:pt>
                <c:pt idx="9526">
                  <c:v>5.6919642857142856</c:v>
                </c:pt>
                <c:pt idx="9527">
                  <c:v>6.3616071428571423</c:v>
                </c:pt>
                <c:pt idx="9528">
                  <c:v>7.0312499999999991</c:v>
                </c:pt>
                <c:pt idx="9529">
                  <c:v>7.8124999999999991</c:v>
                </c:pt>
                <c:pt idx="9530">
                  <c:v>8.2589285714285712</c:v>
                </c:pt>
                <c:pt idx="9531">
                  <c:v>8.3705357142857135</c:v>
                </c:pt>
                <c:pt idx="9532">
                  <c:v>8.3705357142857135</c:v>
                </c:pt>
                <c:pt idx="9533">
                  <c:v>8.0357142857142847</c:v>
                </c:pt>
                <c:pt idx="9534">
                  <c:v>7.9241071428571423</c:v>
                </c:pt>
                <c:pt idx="9535">
                  <c:v>7.8124999999999991</c:v>
                </c:pt>
                <c:pt idx="9536">
                  <c:v>7.7008928571428568</c:v>
                </c:pt>
                <c:pt idx="9537">
                  <c:v>7.3660714285714279</c:v>
                </c:pt>
                <c:pt idx="9538">
                  <c:v>6.9196428571428568</c:v>
                </c:pt>
                <c:pt idx="9539">
                  <c:v>6.5848214285714279</c:v>
                </c:pt>
                <c:pt idx="9540">
                  <c:v>6.1383928571428568</c:v>
                </c:pt>
                <c:pt idx="9541">
                  <c:v>5.8035714285714279</c:v>
                </c:pt>
                <c:pt idx="9542">
                  <c:v>5.5803571428571423</c:v>
                </c:pt>
                <c:pt idx="9543">
                  <c:v>5.6919642857142856</c:v>
                </c:pt>
                <c:pt idx="9544">
                  <c:v>5.8035714285714279</c:v>
                </c:pt>
                <c:pt idx="9545">
                  <c:v>6.3616071428571423</c:v>
                </c:pt>
                <c:pt idx="9546">
                  <c:v>6.9196428571428568</c:v>
                </c:pt>
                <c:pt idx="9547">
                  <c:v>7.2544642857142847</c:v>
                </c:pt>
                <c:pt idx="9548">
                  <c:v>7.4776785714285703</c:v>
                </c:pt>
                <c:pt idx="9549">
                  <c:v>7.4776785714285703</c:v>
                </c:pt>
                <c:pt idx="9550">
                  <c:v>7.3660714285714279</c:v>
                </c:pt>
                <c:pt idx="9551">
                  <c:v>7.1428571428571423</c:v>
                </c:pt>
                <c:pt idx="9552">
                  <c:v>7.1428571428571423</c:v>
                </c:pt>
                <c:pt idx="9553">
                  <c:v>6.9196428571428568</c:v>
                </c:pt>
                <c:pt idx="9554">
                  <c:v>6.6964285714285712</c:v>
                </c:pt>
                <c:pt idx="9555">
                  <c:v>6.4732142857142847</c:v>
                </c:pt>
                <c:pt idx="9556">
                  <c:v>6.4732142857142847</c:v>
                </c:pt>
                <c:pt idx="9557">
                  <c:v>6.5848214285714279</c:v>
                </c:pt>
                <c:pt idx="9558">
                  <c:v>6.9196428571428568</c:v>
                </c:pt>
                <c:pt idx="9559">
                  <c:v>7.1428571428571423</c:v>
                </c:pt>
                <c:pt idx="9560">
                  <c:v>7.3660714285714279</c:v>
                </c:pt>
                <c:pt idx="9561">
                  <c:v>7.4776785714285703</c:v>
                </c:pt>
                <c:pt idx="9562">
                  <c:v>7.7008928571428568</c:v>
                </c:pt>
                <c:pt idx="9563">
                  <c:v>7.8124999999999991</c:v>
                </c:pt>
                <c:pt idx="9564">
                  <c:v>8.0357142857142847</c:v>
                </c:pt>
                <c:pt idx="9565">
                  <c:v>8.2589285714285712</c:v>
                </c:pt>
                <c:pt idx="9566">
                  <c:v>8.4821428571428559</c:v>
                </c:pt>
                <c:pt idx="9567">
                  <c:v>8.7053571428571423</c:v>
                </c:pt>
                <c:pt idx="9568">
                  <c:v>8.928571428571427</c:v>
                </c:pt>
                <c:pt idx="9569">
                  <c:v>8.928571428571427</c:v>
                </c:pt>
                <c:pt idx="9570">
                  <c:v>8.7053571428571423</c:v>
                </c:pt>
                <c:pt idx="9571">
                  <c:v>8.2589285714285712</c:v>
                </c:pt>
                <c:pt idx="9572">
                  <c:v>8.0357142857142847</c:v>
                </c:pt>
                <c:pt idx="9573">
                  <c:v>7.3660714285714279</c:v>
                </c:pt>
                <c:pt idx="9574">
                  <c:v>6.9196428571428568</c:v>
                </c:pt>
                <c:pt idx="9575">
                  <c:v>6.3616071428571423</c:v>
                </c:pt>
                <c:pt idx="9576">
                  <c:v>5.9151785714285712</c:v>
                </c:pt>
                <c:pt idx="9577">
                  <c:v>5.5803571428571423</c:v>
                </c:pt>
                <c:pt idx="9578">
                  <c:v>5.8035714285714279</c:v>
                </c:pt>
                <c:pt idx="9579">
                  <c:v>6.1383928571428568</c:v>
                </c:pt>
                <c:pt idx="9580">
                  <c:v>6.6964285714285712</c:v>
                </c:pt>
                <c:pt idx="9581">
                  <c:v>6.9196428571428568</c:v>
                </c:pt>
                <c:pt idx="9582">
                  <c:v>7.2544642857142847</c:v>
                </c:pt>
                <c:pt idx="9583">
                  <c:v>7.4776785714285703</c:v>
                </c:pt>
                <c:pt idx="9584">
                  <c:v>7.9241071428571423</c:v>
                </c:pt>
                <c:pt idx="9585">
                  <c:v>8.2589285714285712</c:v>
                </c:pt>
                <c:pt idx="9586">
                  <c:v>8.928571428571427</c:v>
                </c:pt>
                <c:pt idx="9587">
                  <c:v>9.2633928571428559</c:v>
                </c:pt>
                <c:pt idx="9588">
                  <c:v>9.5982142857142847</c:v>
                </c:pt>
                <c:pt idx="9589">
                  <c:v>9.5982142857142847</c:v>
                </c:pt>
                <c:pt idx="9590">
                  <c:v>9.4866071428571423</c:v>
                </c:pt>
                <c:pt idx="9591">
                  <c:v>9.1517857142857135</c:v>
                </c:pt>
                <c:pt idx="9592">
                  <c:v>8.59375</c:v>
                </c:pt>
                <c:pt idx="9593">
                  <c:v>7.9241071428571423</c:v>
                </c:pt>
                <c:pt idx="9594">
                  <c:v>7.1428571428571423</c:v>
                </c:pt>
                <c:pt idx="9595">
                  <c:v>6.6964285714285712</c:v>
                </c:pt>
                <c:pt idx="9596">
                  <c:v>6.0267857142857135</c:v>
                </c:pt>
                <c:pt idx="9597">
                  <c:v>5.8035714285714279</c:v>
                </c:pt>
                <c:pt idx="9598">
                  <c:v>5.5803571428571423</c:v>
                </c:pt>
                <c:pt idx="9599">
                  <c:v>5.8035714285714279</c:v>
                </c:pt>
                <c:pt idx="9600">
                  <c:v>6.0267857142857135</c:v>
                </c:pt>
                <c:pt idx="9601">
                  <c:v>6.2499999999999991</c:v>
                </c:pt>
                <c:pt idx="9602">
                  <c:v>6.4732142857142847</c:v>
                </c:pt>
                <c:pt idx="9603">
                  <c:v>6.6964285714285712</c:v>
                </c:pt>
                <c:pt idx="9604">
                  <c:v>6.5848214285714279</c:v>
                </c:pt>
                <c:pt idx="9605">
                  <c:v>6.5848214285714279</c:v>
                </c:pt>
                <c:pt idx="9606">
                  <c:v>6.4732142857142847</c:v>
                </c:pt>
                <c:pt idx="9607">
                  <c:v>6.4732142857142847</c:v>
                </c:pt>
                <c:pt idx="9608">
                  <c:v>6.4732142857142847</c:v>
                </c:pt>
                <c:pt idx="9609">
                  <c:v>6.6964285714285712</c:v>
                </c:pt>
                <c:pt idx="9610">
                  <c:v>6.9196428571428568</c:v>
                </c:pt>
                <c:pt idx="9611">
                  <c:v>7.1428571428571423</c:v>
                </c:pt>
                <c:pt idx="9612">
                  <c:v>7.1428571428571423</c:v>
                </c:pt>
                <c:pt idx="9613">
                  <c:v>7.1428571428571423</c:v>
                </c:pt>
                <c:pt idx="9614">
                  <c:v>6.8080357142857135</c:v>
                </c:pt>
                <c:pt idx="9615">
                  <c:v>6.5848214285714279</c:v>
                </c:pt>
                <c:pt idx="9616">
                  <c:v>6.5848214285714279</c:v>
                </c:pt>
                <c:pt idx="9617">
                  <c:v>6.4732142857142847</c:v>
                </c:pt>
                <c:pt idx="9618">
                  <c:v>6.4732142857142847</c:v>
                </c:pt>
                <c:pt idx="9619">
                  <c:v>6.4732142857142847</c:v>
                </c:pt>
                <c:pt idx="9620">
                  <c:v>6.4732142857142847</c:v>
                </c:pt>
                <c:pt idx="9621">
                  <c:v>6.5848214285714279</c:v>
                </c:pt>
                <c:pt idx="9622">
                  <c:v>6.4732142857142847</c:v>
                </c:pt>
                <c:pt idx="9623">
                  <c:v>6.6964285714285712</c:v>
                </c:pt>
                <c:pt idx="9624">
                  <c:v>6.8080357142857135</c:v>
                </c:pt>
                <c:pt idx="9625">
                  <c:v>7.3660714285714279</c:v>
                </c:pt>
                <c:pt idx="9626">
                  <c:v>8.0357142857142847</c:v>
                </c:pt>
                <c:pt idx="9627">
                  <c:v>8.4821428571428559</c:v>
                </c:pt>
                <c:pt idx="9628">
                  <c:v>8.928571428571427</c:v>
                </c:pt>
                <c:pt idx="9629">
                  <c:v>9.1517857142857135</c:v>
                </c:pt>
                <c:pt idx="9630">
                  <c:v>8.928571428571427</c:v>
                </c:pt>
                <c:pt idx="9631">
                  <c:v>8.7053571428571423</c:v>
                </c:pt>
                <c:pt idx="9632">
                  <c:v>8.3705357142857135</c:v>
                </c:pt>
                <c:pt idx="9633">
                  <c:v>7.7008928571428568</c:v>
                </c:pt>
                <c:pt idx="9634">
                  <c:v>6.9196428571428568</c:v>
                </c:pt>
                <c:pt idx="9635">
                  <c:v>6.2499999999999991</c:v>
                </c:pt>
                <c:pt idx="9636">
                  <c:v>5.8035714285714279</c:v>
                </c:pt>
                <c:pt idx="9637">
                  <c:v>5.5803571428571423</c:v>
                </c:pt>
                <c:pt idx="9638">
                  <c:v>5.8035714285714279</c:v>
                </c:pt>
                <c:pt idx="9639">
                  <c:v>6.0267857142857135</c:v>
                </c:pt>
                <c:pt idx="9640">
                  <c:v>6.1383928571428568</c:v>
                </c:pt>
                <c:pt idx="9641">
                  <c:v>6.2499999999999991</c:v>
                </c:pt>
                <c:pt idx="9642">
                  <c:v>6.0267857142857135</c:v>
                </c:pt>
                <c:pt idx="9643">
                  <c:v>6.2499999999999991</c:v>
                </c:pt>
                <c:pt idx="9644">
                  <c:v>6.2499999999999991</c:v>
                </c:pt>
                <c:pt idx="9645">
                  <c:v>6.3616071428571423</c:v>
                </c:pt>
                <c:pt idx="9646">
                  <c:v>6.5848214285714279</c:v>
                </c:pt>
                <c:pt idx="9647">
                  <c:v>6.9196428571428568</c:v>
                </c:pt>
                <c:pt idx="9648">
                  <c:v>7.3660714285714279</c:v>
                </c:pt>
                <c:pt idx="9649">
                  <c:v>7.8124999999999991</c:v>
                </c:pt>
                <c:pt idx="9650">
                  <c:v>8.147321428571427</c:v>
                </c:pt>
                <c:pt idx="9651">
                  <c:v>8.3705357142857135</c:v>
                </c:pt>
                <c:pt idx="9652">
                  <c:v>8.59375</c:v>
                </c:pt>
                <c:pt idx="9653">
                  <c:v>8.7053571428571423</c:v>
                </c:pt>
                <c:pt idx="9654">
                  <c:v>8.928571428571427</c:v>
                </c:pt>
                <c:pt idx="9655">
                  <c:v>8.928571428571427</c:v>
                </c:pt>
                <c:pt idx="9656">
                  <c:v>8.928571428571427</c:v>
                </c:pt>
                <c:pt idx="9657">
                  <c:v>8.8169642857142847</c:v>
                </c:pt>
                <c:pt idx="9658">
                  <c:v>8.59375</c:v>
                </c:pt>
                <c:pt idx="9659">
                  <c:v>8.4821428571428559</c:v>
                </c:pt>
                <c:pt idx="9660">
                  <c:v>8.2589285714285712</c:v>
                </c:pt>
                <c:pt idx="9661">
                  <c:v>8.147321428571427</c:v>
                </c:pt>
                <c:pt idx="9662">
                  <c:v>8.2589285714285712</c:v>
                </c:pt>
                <c:pt idx="9663">
                  <c:v>8.3705357142857135</c:v>
                </c:pt>
                <c:pt idx="9664">
                  <c:v>8.2589285714285712</c:v>
                </c:pt>
                <c:pt idx="9665">
                  <c:v>8.2589285714285712</c:v>
                </c:pt>
                <c:pt idx="9666">
                  <c:v>8.0357142857142847</c:v>
                </c:pt>
                <c:pt idx="9667">
                  <c:v>7.7008928571428568</c:v>
                </c:pt>
                <c:pt idx="9668">
                  <c:v>7.3660714285714279</c:v>
                </c:pt>
                <c:pt idx="9669">
                  <c:v>6.6964285714285712</c:v>
                </c:pt>
                <c:pt idx="9670">
                  <c:v>6.0267857142857135</c:v>
                </c:pt>
                <c:pt idx="9671">
                  <c:v>5.4687499999999991</c:v>
                </c:pt>
                <c:pt idx="9672">
                  <c:v>5.5803571428571423</c:v>
                </c:pt>
                <c:pt idx="9673">
                  <c:v>6.2499999999999991</c:v>
                </c:pt>
                <c:pt idx="9674">
                  <c:v>6.6964285714285712</c:v>
                </c:pt>
                <c:pt idx="9675">
                  <c:v>7.1428571428571423</c:v>
                </c:pt>
                <c:pt idx="9676">
                  <c:v>7.4776785714285703</c:v>
                </c:pt>
                <c:pt idx="9677">
                  <c:v>7.8124999999999991</c:v>
                </c:pt>
                <c:pt idx="9678">
                  <c:v>7.8124999999999991</c:v>
                </c:pt>
                <c:pt idx="9679">
                  <c:v>7.8124999999999991</c:v>
                </c:pt>
                <c:pt idx="9680">
                  <c:v>7.8124999999999991</c:v>
                </c:pt>
                <c:pt idx="9681">
                  <c:v>7.8124999999999991</c:v>
                </c:pt>
                <c:pt idx="9682">
                  <c:v>7.5892857142857135</c:v>
                </c:pt>
                <c:pt idx="9683">
                  <c:v>7.5892857142857135</c:v>
                </c:pt>
                <c:pt idx="9684">
                  <c:v>7.3660714285714279</c:v>
                </c:pt>
                <c:pt idx="9685">
                  <c:v>7.0312499999999991</c:v>
                </c:pt>
                <c:pt idx="9686">
                  <c:v>6.9196428571428568</c:v>
                </c:pt>
                <c:pt idx="9687">
                  <c:v>6.4732142857142847</c:v>
                </c:pt>
                <c:pt idx="9688">
                  <c:v>6.3616071428571423</c:v>
                </c:pt>
                <c:pt idx="9689">
                  <c:v>6.2499999999999991</c:v>
                </c:pt>
                <c:pt idx="9690">
                  <c:v>6.3616071428571423</c:v>
                </c:pt>
                <c:pt idx="9691">
                  <c:v>6.9196428571428568</c:v>
                </c:pt>
                <c:pt idx="9692">
                  <c:v>7.4776785714285703</c:v>
                </c:pt>
                <c:pt idx="9693">
                  <c:v>8.0357142857142847</c:v>
                </c:pt>
                <c:pt idx="9694">
                  <c:v>8.3705357142857135</c:v>
                </c:pt>
                <c:pt idx="9695">
                  <c:v>8.4821428571428559</c:v>
                </c:pt>
                <c:pt idx="9696">
                  <c:v>8.147321428571427</c:v>
                </c:pt>
                <c:pt idx="9697">
                  <c:v>7.5892857142857135</c:v>
                </c:pt>
                <c:pt idx="9698">
                  <c:v>6.8080357142857135</c:v>
                </c:pt>
                <c:pt idx="9699">
                  <c:v>6.0267857142857135</c:v>
                </c:pt>
                <c:pt idx="9700">
                  <c:v>5.3571428571428568</c:v>
                </c:pt>
                <c:pt idx="9701">
                  <c:v>5.8035714285714279</c:v>
                </c:pt>
                <c:pt idx="9702">
                  <c:v>6.4732142857142847</c:v>
                </c:pt>
                <c:pt idx="9703">
                  <c:v>7.2544642857142847</c:v>
                </c:pt>
                <c:pt idx="9704">
                  <c:v>7.9241071428571423</c:v>
                </c:pt>
                <c:pt idx="9705">
                  <c:v>7.9241071428571423</c:v>
                </c:pt>
                <c:pt idx="9706">
                  <c:v>7.5892857142857135</c:v>
                </c:pt>
                <c:pt idx="9707">
                  <c:v>7.1428571428571423</c:v>
                </c:pt>
                <c:pt idx="9708">
                  <c:v>6.3616071428571423</c:v>
                </c:pt>
                <c:pt idx="9709">
                  <c:v>6.0267857142857135</c:v>
                </c:pt>
                <c:pt idx="9710">
                  <c:v>5.9151785714285712</c:v>
                </c:pt>
                <c:pt idx="9711">
                  <c:v>6.2499999999999991</c:v>
                </c:pt>
                <c:pt idx="9712">
                  <c:v>6.4732142857142847</c:v>
                </c:pt>
                <c:pt idx="9713">
                  <c:v>6.4732142857142847</c:v>
                </c:pt>
                <c:pt idx="9714">
                  <c:v>6.4732142857142847</c:v>
                </c:pt>
                <c:pt idx="9715">
                  <c:v>6.5848214285714279</c:v>
                </c:pt>
                <c:pt idx="9716">
                  <c:v>6.4732142857142847</c:v>
                </c:pt>
                <c:pt idx="9717">
                  <c:v>6.6964285714285712</c:v>
                </c:pt>
                <c:pt idx="9718">
                  <c:v>6.8080357142857135</c:v>
                </c:pt>
                <c:pt idx="9719">
                  <c:v>7.1428571428571423</c:v>
                </c:pt>
                <c:pt idx="9720">
                  <c:v>7.2544642857142847</c:v>
                </c:pt>
                <c:pt idx="9721">
                  <c:v>7.3660714285714279</c:v>
                </c:pt>
                <c:pt idx="9722">
                  <c:v>7.3660714285714279</c:v>
                </c:pt>
                <c:pt idx="9723">
                  <c:v>7.1428571428571423</c:v>
                </c:pt>
                <c:pt idx="9724">
                  <c:v>6.8080357142857135</c:v>
                </c:pt>
                <c:pt idx="9725">
                  <c:v>6.3616071428571423</c:v>
                </c:pt>
                <c:pt idx="9726">
                  <c:v>5.6919642857142856</c:v>
                </c:pt>
                <c:pt idx="9727">
                  <c:v>5.3571428571428568</c:v>
                </c:pt>
                <c:pt idx="9728">
                  <c:v>5.3571428571428568</c:v>
                </c:pt>
                <c:pt idx="9729">
                  <c:v>6.0267857142857135</c:v>
                </c:pt>
                <c:pt idx="9730">
                  <c:v>6.6964285714285712</c:v>
                </c:pt>
                <c:pt idx="9731">
                  <c:v>7.3660714285714279</c:v>
                </c:pt>
                <c:pt idx="9732">
                  <c:v>7.7008928571428568</c:v>
                </c:pt>
                <c:pt idx="9733">
                  <c:v>7.8124999999999991</c:v>
                </c:pt>
                <c:pt idx="9734">
                  <c:v>7.7008928571428568</c:v>
                </c:pt>
                <c:pt idx="9735">
                  <c:v>7.2544642857142847</c:v>
                </c:pt>
                <c:pt idx="9736">
                  <c:v>6.6964285714285712</c:v>
                </c:pt>
                <c:pt idx="9737">
                  <c:v>6.0267857142857135</c:v>
                </c:pt>
                <c:pt idx="9738">
                  <c:v>5.5803571428571423</c:v>
                </c:pt>
                <c:pt idx="9739">
                  <c:v>5.5803571428571423</c:v>
                </c:pt>
                <c:pt idx="9740">
                  <c:v>6.0267857142857135</c:v>
                </c:pt>
                <c:pt idx="9741">
                  <c:v>6.9196428571428568</c:v>
                </c:pt>
                <c:pt idx="9742">
                  <c:v>7.5892857142857135</c:v>
                </c:pt>
                <c:pt idx="9743">
                  <c:v>8.147321428571427</c:v>
                </c:pt>
                <c:pt idx="9744">
                  <c:v>8.147321428571427</c:v>
                </c:pt>
                <c:pt idx="9745">
                  <c:v>8.147321428571427</c:v>
                </c:pt>
                <c:pt idx="9746">
                  <c:v>8.0357142857142847</c:v>
                </c:pt>
                <c:pt idx="9747">
                  <c:v>8.2589285714285712</c:v>
                </c:pt>
                <c:pt idx="9748">
                  <c:v>8.2589285714285712</c:v>
                </c:pt>
                <c:pt idx="9749">
                  <c:v>8.2589285714285712</c:v>
                </c:pt>
                <c:pt idx="9750">
                  <c:v>7.8124999999999991</c:v>
                </c:pt>
                <c:pt idx="9751">
                  <c:v>6.8080357142857135</c:v>
                </c:pt>
                <c:pt idx="9752">
                  <c:v>5.5803571428571423</c:v>
                </c:pt>
                <c:pt idx="9753">
                  <c:v>5.1339285714285712</c:v>
                </c:pt>
                <c:pt idx="9754">
                  <c:v>5.6919642857142856</c:v>
                </c:pt>
                <c:pt idx="9755">
                  <c:v>6.6964285714285712</c:v>
                </c:pt>
                <c:pt idx="9756">
                  <c:v>7.4776785714285703</c:v>
                </c:pt>
                <c:pt idx="9757">
                  <c:v>7.8124999999999991</c:v>
                </c:pt>
                <c:pt idx="9758">
                  <c:v>7.9241071428571423</c:v>
                </c:pt>
                <c:pt idx="9759">
                  <c:v>8.147321428571427</c:v>
                </c:pt>
                <c:pt idx="9760">
                  <c:v>7.8124999999999991</c:v>
                </c:pt>
                <c:pt idx="9761">
                  <c:v>7.5892857142857135</c:v>
                </c:pt>
                <c:pt idx="9762">
                  <c:v>7.3660714285714279</c:v>
                </c:pt>
                <c:pt idx="9763">
                  <c:v>6.9196428571428568</c:v>
                </c:pt>
                <c:pt idx="9764">
                  <c:v>6.5848214285714279</c:v>
                </c:pt>
                <c:pt idx="9765">
                  <c:v>6.5848214285714279</c:v>
                </c:pt>
                <c:pt idx="9766">
                  <c:v>6.6964285714285712</c:v>
                </c:pt>
                <c:pt idx="9767">
                  <c:v>6.6964285714285712</c:v>
                </c:pt>
                <c:pt idx="9768">
                  <c:v>6.8080357142857135</c:v>
                </c:pt>
                <c:pt idx="9769">
                  <c:v>6.5848214285714279</c:v>
                </c:pt>
                <c:pt idx="9770">
                  <c:v>6.2499999999999991</c:v>
                </c:pt>
                <c:pt idx="9771">
                  <c:v>6.0267857142857135</c:v>
                </c:pt>
                <c:pt idx="9772">
                  <c:v>6.0267857142857135</c:v>
                </c:pt>
                <c:pt idx="9773">
                  <c:v>6.1383928571428568</c:v>
                </c:pt>
                <c:pt idx="9774">
                  <c:v>6.1383928571428568</c:v>
                </c:pt>
                <c:pt idx="9775">
                  <c:v>6.2499999999999991</c:v>
                </c:pt>
                <c:pt idx="9776">
                  <c:v>6.2499999999999991</c:v>
                </c:pt>
                <c:pt idx="9777">
                  <c:v>6.4732142857142847</c:v>
                </c:pt>
                <c:pt idx="9778">
                  <c:v>6.5848214285714279</c:v>
                </c:pt>
                <c:pt idx="9779">
                  <c:v>6.6964285714285712</c:v>
                </c:pt>
                <c:pt idx="9780">
                  <c:v>6.8080357142857135</c:v>
                </c:pt>
                <c:pt idx="9781">
                  <c:v>6.6964285714285712</c:v>
                </c:pt>
                <c:pt idx="9782">
                  <c:v>6.5848214285714279</c:v>
                </c:pt>
                <c:pt idx="9783">
                  <c:v>6.2499999999999991</c:v>
                </c:pt>
                <c:pt idx="9784">
                  <c:v>6.1383928571428568</c:v>
                </c:pt>
                <c:pt idx="9785">
                  <c:v>6.0267857142857135</c:v>
                </c:pt>
                <c:pt idx="9786">
                  <c:v>6.2499999999999991</c:v>
                </c:pt>
                <c:pt idx="9787">
                  <c:v>6.6964285714285712</c:v>
                </c:pt>
                <c:pt idx="9788">
                  <c:v>6.6964285714285712</c:v>
                </c:pt>
                <c:pt idx="9789">
                  <c:v>6.6964285714285712</c:v>
                </c:pt>
                <c:pt idx="9790">
                  <c:v>6.4732142857142847</c:v>
                </c:pt>
                <c:pt idx="9791">
                  <c:v>6.2499999999999991</c:v>
                </c:pt>
                <c:pt idx="9792">
                  <c:v>5.8035714285714279</c:v>
                </c:pt>
                <c:pt idx="9793">
                  <c:v>5.4687499999999991</c:v>
                </c:pt>
                <c:pt idx="9794">
                  <c:v>5.8035714285714279</c:v>
                </c:pt>
                <c:pt idx="9795">
                  <c:v>6.4732142857142847</c:v>
                </c:pt>
                <c:pt idx="9796">
                  <c:v>7.1428571428571423</c:v>
                </c:pt>
                <c:pt idx="9797">
                  <c:v>7.7008928571428568</c:v>
                </c:pt>
                <c:pt idx="9798">
                  <c:v>7.8124999999999991</c:v>
                </c:pt>
                <c:pt idx="9799">
                  <c:v>7.5892857142857135</c:v>
                </c:pt>
                <c:pt idx="9800">
                  <c:v>7.1428571428571423</c:v>
                </c:pt>
                <c:pt idx="9801">
                  <c:v>6.5848214285714279</c:v>
                </c:pt>
                <c:pt idx="9802">
                  <c:v>5.9151785714285712</c:v>
                </c:pt>
                <c:pt idx="9803">
                  <c:v>5.3571428571428568</c:v>
                </c:pt>
                <c:pt idx="9804">
                  <c:v>5.3571428571428568</c:v>
                </c:pt>
                <c:pt idx="9805">
                  <c:v>6.1383928571428568</c:v>
                </c:pt>
                <c:pt idx="9806">
                  <c:v>6.8080357142857135</c:v>
                </c:pt>
                <c:pt idx="9807">
                  <c:v>7.1428571428571423</c:v>
                </c:pt>
                <c:pt idx="9808">
                  <c:v>7.5892857142857135</c:v>
                </c:pt>
                <c:pt idx="9809">
                  <c:v>7.8124999999999991</c:v>
                </c:pt>
                <c:pt idx="9810">
                  <c:v>7.8124999999999991</c:v>
                </c:pt>
                <c:pt idx="9811">
                  <c:v>7.5892857142857135</c:v>
                </c:pt>
                <c:pt idx="9812">
                  <c:v>7.5892857142857135</c:v>
                </c:pt>
                <c:pt idx="9813">
                  <c:v>7.5892857142857135</c:v>
                </c:pt>
                <c:pt idx="9814">
                  <c:v>7.4776785714285703</c:v>
                </c:pt>
                <c:pt idx="9815">
                  <c:v>7.4776785714285703</c:v>
                </c:pt>
                <c:pt idx="9816">
                  <c:v>7.3660714285714279</c:v>
                </c:pt>
                <c:pt idx="9817">
                  <c:v>7.7008928571428568</c:v>
                </c:pt>
                <c:pt idx="9818">
                  <c:v>7.8124999999999991</c:v>
                </c:pt>
                <c:pt idx="9819">
                  <c:v>8.147321428571427</c:v>
                </c:pt>
                <c:pt idx="9820">
                  <c:v>8.3705357142857135</c:v>
                </c:pt>
                <c:pt idx="9821">
                  <c:v>8.4821428571428559</c:v>
                </c:pt>
                <c:pt idx="9822">
                  <c:v>8.3705357142857135</c:v>
                </c:pt>
                <c:pt idx="9823">
                  <c:v>8.4821428571428559</c:v>
                </c:pt>
                <c:pt idx="9824">
                  <c:v>8.2589285714285712</c:v>
                </c:pt>
                <c:pt idx="9825">
                  <c:v>7.8124999999999991</c:v>
                </c:pt>
                <c:pt idx="9826">
                  <c:v>7.2544642857142847</c:v>
                </c:pt>
                <c:pt idx="9827">
                  <c:v>6.5848214285714279</c:v>
                </c:pt>
                <c:pt idx="9828">
                  <c:v>6.1383928571428568</c:v>
                </c:pt>
                <c:pt idx="9829">
                  <c:v>5.8035714285714279</c:v>
                </c:pt>
                <c:pt idx="9830">
                  <c:v>5.6919642857142856</c:v>
                </c:pt>
                <c:pt idx="9831">
                  <c:v>5.8035714285714279</c:v>
                </c:pt>
                <c:pt idx="9832">
                  <c:v>6.2499999999999991</c:v>
                </c:pt>
                <c:pt idx="9833">
                  <c:v>6.9196428571428568</c:v>
                </c:pt>
                <c:pt idx="9834">
                  <c:v>7.9241071428571423</c:v>
                </c:pt>
                <c:pt idx="9835">
                  <c:v>8.7053571428571423</c:v>
                </c:pt>
                <c:pt idx="9836">
                  <c:v>9.2633928571428559</c:v>
                </c:pt>
                <c:pt idx="9837">
                  <c:v>9.5982142857142847</c:v>
                </c:pt>
                <c:pt idx="9838">
                  <c:v>9.709821428571427</c:v>
                </c:pt>
                <c:pt idx="9839">
                  <c:v>9.709821428571427</c:v>
                </c:pt>
                <c:pt idx="9840">
                  <c:v>9.709821428571427</c:v>
                </c:pt>
                <c:pt idx="9841">
                  <c:v>9.8214285714285712</c:v>
                </c:pt>
                <c:pt idx="9842">
                  <c:v>9.8214285714285712</c:v>
                </c:pt>
                <c:pt idx="9843">
                  <c:v>9.4866071428571423</c:v>
                </c:pt>
                <c:pt idx="9844">
                  <c:v>9.3749999999999982</c:v>
                </c:pt>
                <c:pt idx="9845">
                  <c:v>8.7053571428571423</c:v>
                </c:pt>
                <c:pt idx="9846">
                  <c:v>8.0357142857142847</c:v>
                </c:pt>
                <c:pt idx="9847">
                  <c:v>7.2544642857142847</c:v>
                </c:pt>
                <c:pt idx="9848">
                  <c:v>6.8080357142857135</c:v>
                </c:pt>
                <c:pt idx="9849">
                  <c:v>6.4732142857142847</c:v>
                </c:pt>
                <c:pt idx="9850">
                  <c:v>6.2499999999999991</c:v>
                </c:pt>
                <c:pt idx="9851">
                  <c:v>6.1383928571428568</c:v>
                </c:pt>
                <c:pt idx="9852">
                  <c:v>6.0267857142857135</c:v>
                </c:pt>
                <c:pt idx="9853">
                  <c:v>5.8035714285714279</c:v>
                </c:pt>
                <c:pt idx="9854">
                  <c:v>6.0267857142857135</c:v>
                </c:pt>
                <c:pt idx="9855">
                  <c:v>6.2499999999999991</c:v>
                </c:pt>
                <c:pt idx="9856">
                  <c:v>6.9196428571428568</c:v>
                </c:pt>
                <c:pt idx="9857">
                  <c:v>7.5892857142857135</c:v>
                </c:pt>
                <c:pt idx="9858">
                  <c:v>8.147321428571427</c:v>
                </c:pt>
                <c:pt idx="9859">
                  <c:v>8.4821428571428559</c:v>
                </c:pt>
                <c:pt idx="9860">
                  <c:v>8.7053571428571423</c:v>
                </c:pt>
                <c:pt idx="9861">
                  <c:v>8.928571428571427</c:v>
                </c:pt>
                <c:pt idx="9862">
                  <c:v>9.3749999999999982</c:v>
                </c:pt>
                <c:pt idx="9863">
                  <c:v>9.5982142857142847</c:v>
                </c:pt>
                <c:pt idx="9864">
                  <c:v>9.5982142857142847</c:v>
                </c:pt>
                <c:pt idx="9865">
                  <c:v>9.4866071428571423</c:v>
                </c:pt>
                <c:pt idx="9866">
                  <c:v>9.5982142857142847</c:v>
                </c:pt>
                <c:pt idx="9867">
                  <c:v>9.4866071428571423</c:v>
                </c:pt>
                <c:pt idx="9868">
                  <c:v>9.5982142857142847</c:v>
                </c:pt>
                <c:pt idx="9869">
                  <c:v>9.5982142857142847</c:v>
                </c:pt>
                <c:pt idx="9870">
                  <c:v>9.3749999999999982</c:v>
                </c:pt>
                <c:pt idx="9871">
                  <c:v>9.1517857142857135</c:v>
                </c:pt>
                <c:pt idx="9872">
                  <c:v>8.928571428571427</c:v>
                </c:pt>
                <c:pt idx="9873">
                  <c:v>8.8169642857142847</c:v>
                </c:pt>
                <c:pt idx="9874">
                  <c:v>8.2589285714285712</c:v>
                </c:pt>
                <c:pt idx="9875">
                  <c:v>7.8124999999999991</c:v>
                </c:pt>
                <c:pt idx="9876">
                  <c:v>7.3660714285714279</c:v>
                </c:pt>
                <c:pt idx="9877">
                  <c:v>7.0312499999999991</c:v>
                </c:pt>
                <c:pt idx="9878">
                  <c:v>6.6964285714285712</c:v>
                </c:pt>
                <c:pt idx="9879">
                  <c:v>6.2499999999999991</c:v>
                </c:pt>
                <c:pt idx="9880">
                  <c:v>5.9151785714285712</c:v>
                </c:pt>
                <c:pt idx="9881">
                  <c:v>6.1383928571428568</c:v>
                </c:pt>
                <c:pt idx="9882">
                  <c:v>6.2499999999999991</c:v>
                </c:pt>
                <c:pt idx="9883">
                  <c:v>6.5848214285714279</c:v>
                </c:pt>
                <c:pt idx="9884">
                  <c:v>7.4776785714285703</c:v>
                </c:pt>
                <c:pt idx="9885">
                  <c:v>8.4821428571428559</c:v>
                </c:pt>
                <c:pt idx="9886">
                  <c:v>9.3749999999999982</c:v>
                </c:pt>
                <c:pt idx="9887">
                  <c:v>10.044642857142856</c:v>
                </c:pt>
                <c:pt idx="9888">
                  <c:v>11.049107142857142</c:v>
                </c:pt>
                <c:pt idx="9889">
                  <c:v>11.830357142857142</c:v>
                </c:pt>
                <c:pt idx="9890">
                  <c:v>12.499999999999998</c:v>
                </c:pt>
                <c:pt idx="9891">
                  <c:v>13.281249999999998</c:v>
                </c:pt>
                <c:pt idx="9892">
                  <c:v>13.839285714285714</c:v>
                </c:pt>
                <c:pt idx="9893">
                  <c:v>14.285714285714285</c:v>
                </c:pt>
                <c:pt idx="9894">
                  <c:v>14.620535714285714</c:v>
                </c:pt>
                <c:pt idx="9895">
                  <c:v>14.955357142857141</c:v>
                </c:pt>
                <c:pt idx="9896">
                  <c:v>14.955357142857141</c:v>
                </c:pt>
                <c:pt idx="9897">
                  <c:v>15.066964285714285</c:v>
                </c:pt>
                <c:pt idx="9898">
                  <c:v>14.843749999999998</c:v>
                </c:pt>
                <c:pt idx="9899">
                  <c:v>14.620535714285714</c:v>
                </c:pt>
                <c:pt idx="9900">
                  <c:v>14.285714285714285</c:v>
                </c:pt>
                <c:pt idx="9901">
                  <c:v>13.950892857142856</c:v>
                </c:pt>
                <c:pt idx="9902">
                  <c:v>13.504464285714285</c:v>
                </c:pt>
                <c:pt idx="9903">
                  <c:v>12.946428571428569</c:v>
                </c:pt>
                <c:pt idx="9904">
                  <c:v>12.388392857142856</c:v>
                </c:pt>
                <c:pt idx="9905">
                  <c:v>11.495535714285714</c:v>
                </c:pt>
                <c:pt idx="9906">
                  <c:v>10.491071428571427</c:v>
                </c:pt>
                <c:pt idx="9907">
                  <c:v>9.4866071428571423</c:v>
                </c:pt>
                <c:pt idx="9908">
                  <c:v>8.4821428571428559</c:v>
                </c:pt>
                <c:pt idx="9909">
                  <c:v>6.9196428571428568</c:v>
                </c:pt>
                <c:pt idx="9910">
                  <c:v>5.8035714285714279</c:v>
                </c:pt>
                <c:pt idx="9911">
                  <c:v>5.3571428571428568</c:v>
                </c:pt>
                <c:pt idx="9912">
                  <c:v>6.4732142857142847</c:v>
                </c:pt>
                <c:pt idx="9913">
                  <c:v>7.7008928571428568</c:v>
                </c:pt>
                <c:pt idx="9914">
                  <c:v>8.928571428571427</c:v>
                </c:pt>
                <c:pt idx="9915">
                  <c:v>10.491071428571427</c:v>
                </c:pt>
                <c:pt idx="9916">
                  <c:v>11.607142857142856</c:v>
                </c:pt>
                <c:pt idx="9917">
                  <c:v>12.723214285714285</c:v>
                </c:pt>
                <c:pt idx="9918">
                  <c:v>13.839285714285714</c:v>
                </c:pt>
                <c:pt idx="9919">
                  <c:v>15.066964285714285</c:v>
                </c:pt>
                <c:pt idx="9920">
                  <c:v>15.736607142857141</c:v>
                </c:pt>
                <c:pt idx="9921">
                  <c:v>16.071428571428569</c:v>
                </c:pt>
                <c:pt idx="9922">
                  <c:v>16.517857142857142</c:v>
                </c:pt>
                <c:pt idx="9923">
                  <c:v>16.964285714285712</c:v>
                </c:pt>
                <c:pt idx="9924">
                  <c:v>17.1875</c:v>
                </c:pt>
                <c:pt idx="9925">
                  <c:v>16.964285714285712</c:v>
                </c:pt>
                <c:pt idx="9926">
                  <c:v>16.183035714285712</c:v>
                </c:pt>
                <c:pt idx="9927">
                  <c:v>15.624999999999998</c:v>
                </c:pt>
                <c:pt idx="9928">
                  <c:v>14.732142857142856</c:v>
                </c:pt>
                <c:pt idx="9929">
                  <c:v>13.839285714285714</c:v>
                </c:pt>
                <c:pt idx="9930">
                  <c:v>12.499999999999998</c:v>
                </c:pt>
                <c:pt idx="9931">
                  <c:v>11.160714285714285</c:v>
                </c:pt>
                <c:pt idx="9932">
                  <c:v>9.8214285714285712</c:v>
                </c:pt>
                <c:pt idx="9933">
                  <c:v>8.4821428571428559</c:v>
                </c:pt>
                <c:pt idx="9934">
                  <c:v>6.9196428571428568</c:v>
                </c:pt>
                <c:pt idx="9935">
                  <c:v>5.4687499999999991</c:v>
                </c:pt>
                <c:pt idx="9936">
                  <c:v>6.2499999999999991</c:v>
                </c:pt>
                <c:pt idx="9937">
                  <c:v>7.5892857142857135</c:v>
                </c:pt>
                <c:pt idx="9938">
                  <c:v>8.928571428571427</c:v>
                </c:pt>
                <c:pt idx="9939">
                  <c:v>10.156249999999998</c:v>
                </c:pt>
                <c:pt idx="9940">
                  <c:v>11.495535714285714</c:v>
                </c:pt>
                <c:pt idx="9941">
                  <c:v>12.723214285714285</c:v>
                </c:pt>
                <c:pt idx="9942">
                  <c:v>13.727678571428569</c:v>
                </c:pt>
                <c:pt idx="9943">
                  <c:v>14.620535714285714</c:v>
                </c:pt>
                <c:pt idx="9944">
                  <c:v>15.178571428571427</c:v>
                </c:pt>
                <c:pt idx="9945">
                  <c:v>15.513392857142856</c:v>
                </c:pt>
                <c:pt idx="9946">
                  <c:v>10.825892857142856</c:v>
                </c:pt>
                <c:pt idx="9947">
                  <c:v>10.825892857142856</c:v>
                </c:pt>
                <c:pt idx="9948">
                  <c:v>10.602678571428571</c:v>
                </c:pt>
                <c:pt idx="9949">
                  <c:v>10.491071428571427</c:v>
                </c:pt>
                <c:pt idx="9950">
                  <c:v>10.156249999999998</c:v>
                </c:pt>
                <c:pt idx="9951">
                  <c:v>10.156249999999998</c:v>
                </c:pt>
                <c:pt idx="9952">
                  <c:v>10.267857142857142</c:v>
                </c:pt>
                <c:pt idx="9953">
                  <c:v>10.044642857142856</c:v>
                </c:pt>
                <c:pt idx="9954">
                  <c:v>10.044642857142856</c:v>
                </c:pt>
                <c:pt idx="9955">
                  <c:v>9.8214285714285712</c:v>
                </c:pt>
                <c:pt idx="9956">
                  <c:v>9.709821428571427</c:v>
                </c:pt>
                <c:pt idx="9957">
                  <c:v>9.5982142857142847</c:v>
                </c:pt>
                <c:pt idx="9958">
                  <c:v>9.5982142857142847</c:v>
                </c:pt>
                <c:pt idx="9959">
                  <c:v>9.709821428571427</c:v>
                </c:pt>
                <c:pt idx="9960">
                  <c:v>9.709821428571427</c:v>
                </c:pt>
                <c:pt idx="9961">
                  <c:v>9.709821428571427</c:v>
                </c:pt>
                <c:pt idx="9962">
                  <c:v>9.8214285714285712</c:v>
                </c:pt>
                <c:pt idx="9963">
                  <c:v>9.5982142857142847</c:v>
                </c:pt>
                <c:pt idx="9964">
                  <c:v>9.3749999999999982</c:v>
                </c:pt>
                <c:pt idx="9965">
                  <c:v>9.2633928571428559</c:v>
                </c:pt>
                <c:pt idx="9966">
                  <c:v>9.0401785714285712</c:v>
                </c:pt>
                <c:pt idx="9967">
                  <c:v>8.8169642857142847</c:v>
                </c:pt>
                <c:pt idx="9968">
                  <c:v>8.7053571428571423</c:v>
                </c:pt>
                <c:pt idx="9969">
                  <c:v>8.928571428571427</c:v>
                </c:pt>
                <c:pt idx="9970">
                  <c:v>9.0401785714285712</c:v>
                </c:pt>
                <c:pt idx="9971">
                  <c:v>9.1517857142857135</c:v>
                </c:pt>
                <c:pt idx="9972">
                  <c:v>9.2633928571428559</c:v>
                </c:pt>
                <c:pt idx="9973">
                  <c:v>9.5982142857142847</c:v>
                </c:pt>
                <c:pt idx="9974">
                  <c:v>10.044642857142856</c:v>
                </c:pt>
                <c:pt idx="9975">
                  <c:v>10.825892857142856</c:v>
                </c:pt>
                <c:pt idx="9976">
                  <c:v>11.607142857142856</c:v>
                </c:pt>
                <c:pt idx="9977">
                  <c:v>12.276785714285714</c:v>
                </c:pt>
                <c:pt idx="9978">
                  <c:v>12.723214285714285</c:v>
                </c:pt>
                <c:pt idx="9979">
                  <c:v>12.946428571428569</c:v>
                </c:pt>
                <c:pt idx="9980">
                  <c:v>12.946428571428569</c:v>
                </c:pt>
                <c:pt idx="9981">
                  <c:v>12.834821428571427</c:v>
                </c:pt>
                <c:pt idx="9982">
                  <c:v>12.611607142857142</c:v>
                </c:pt>
                <c:pt idx="9983">
                  <c:v>12.499999999999998</c:v>
                </c:pt>
                <c:pt idx="9984">
                  <c:v>12.499999999999998</c:v>
                </c:pt>
                <c:pt idx="9985">
                  <c:v>12.388392857142856</c:v>
                </c:pt>
                <c:pt idx="9986">
                  <c:v>12.165178571428569</c:v>
                </c:pt>
                <c:pt idx="9987">
                  <c:v>11.607142857142856</c:v>
                </c:pt>
                <c:pt idx="9988">
                  <c:v>11.272321428571427</c:v>
                </c:pt>
                <c:pt idx="9989">
                  <c:v>10.714285714285714</c:v>
                </c:pt>
                <c:pt idx="9990">
                  <c:v>9.709821428571427</c:v>
                </c:pt>
                <c:pt idx="9991">
                  <c:v>8.4821428571428559</c:v>
                </c:pt>
                <c:pt idx="9992">
                  <c:v>6.9196428571428568</c:v>
                </c:pt>
                <c:pt idx="9993">
                  <c:v>5.3571428571428568</c:v>
                </c:pt>
                <c:pt idx="9994">
                  <c:v>5.3571428571428568</c:v>
                </c:pt>
                <c:pt idx="9995">
                  <c:v>6.6964285714285712</c:v>
                </c:pt>
                <c:pt idx="9996">
                  <c:v>8.0357142857142847</c:v>
                </c:pt>
                <c:pt idx="9997">
                  <c:v>9.0401785714285712</c:v>
                </c:pt>
                <c:pt idx="9998">
                  <c:v>9.8214285714285712</c:v>
                </c:pt>
                <c:pt idx="9999">
                  <c:v>10.491071428571427</c:v>
                </c:pt>
                <c:pt idx="10000">
                  <c:v>10.714285714285714</c:v>
                </c:pt>
                <c:pt idx="10001">
                  <c:v>10.714285714285714</c:v>
                </c:pt>
                <c:pt idx="10002">
                  <c:v>10.379464285714285</c:v>
                </c:pt>
                <c:pt idx="10003">
                  <c:v>9.9330357142857135</c:v>
                </c:pt>
                <c:pt idx="10004">
                  <c:v>9.3749999999999982</c:v>
                </c:pt>
                <c:pt idx="10005">
                  <c:v>8.8169642857142847</c:v>
                </c:pt>
                <c:pt idx="10006">
                  <c:v>8.147321428571427</c:v>
                </c:pt>
                <c:pt idx="10007">
                  <c:v>7.5892857142857135</c:v>
                </c:pt>
                <c:pt idx="10008">
                  <c:v>6.9196428571428568</c:v>
                </c:pt>
                <c:pt idx="10009">
                  <c:v>6.5848214285714279</c:v>
                </c:pt>
                <c:pt idx="10010">
                  <c:v>6.3616071428571423</c:v>
                </c:pt>
                <c:pt idx="10011">
                  <c:v>6.2499999999999991</c:v>
                </c:pt>
                <c:pt idx="10012">
                  <c:v>6.1383928571428568</c:v>
                </c:pt>
                <c:pt idx="10013">
                  <c:v>6.0267857142857135</c:v>
                </c:pt>
                <c:pt idx="10014">
                  <c:v>6.0267857142857135</c:v>
                </c:pt>
                <c:pt idx="10015">
                  <c:v>6.2499999999999991</c:v>
                </c:pt>
                <c:pt idx="10016">
                  <c:v>6.5848214285714279</c:v>
                </c:pt>
                <c:pt idx="10017">
                  <c:v>7.2544642857142847</c:v>
                </c:pt>
                <c:pt idx="10018">
                  <c:v>8.2589285714285712</c:v>
                </c:pt>
                <c:pt idx="10019">
                  <c:v>9.2633928571428559</c:v>
                </c:pt>
                <c:pt idx="10020">
                  <c:v>10.267857142857142</c:v>
                </c:pt>
                <c:pt idx="10021">
                  <c:v>10.825892857142856</c:v>
                </c:pt>
                <c:pt idx="10022">
                  <c:v>11.272321428571427</c:v>
                </c:pt>
                <c:pt idx="10023">
                  <c:v>11.383928571428571</c:v>
                </c:pt>
                <c:pt idx="10024">
                  <c:v>11.160714285714285</c:v>
                </c:pt>
                <c:pt idx="10025">
                  <c:v>10.714285714285714</c:v>
                </c:pt>
                <c:pt idx="10026">
                  <c:v>9.9330357142857135</c:v>
                </c:pt>
                <c:pt idx="10027">
                  <c:v>9.3749999999999982</c:v>
                </c:pt>
                <c:pt idx="10028">
                  <c:v>8.3705357142857135</c:v>
                </c:pt>
                <c:pt idx="10029">
                  <c:v>7.5892857142857135</c:v>
                </c:pt>
                <c:pt idx="10030">
                  <c:v>7.0312499999999991</c:v>
                </c:pt>
                <c:pt idx="10031">
                  <c:v>6.6964285714285712</c:v>
                </c:pt>
                <c:pt idx="10032">
                  <c:v>6.2499999999999991</c:v>
                </c:pt>
                <c:pt idx="10033">
                  <c:v>5.9151785714285712</c:v>
                </c:pt>
                <c:pt idx="10034">
                  <c:v>6.0267857142857135</c:v>
                </c:pt>
                <c:pt idx="10035">
                  <c:v>6.4732142857142847</c:v>
                </c:pt>
                <c:pt idx="10036">
                  <c:v>7.3660714285714279</c:v>
                </c:pt>
                <c:pt idx="10037">
                  <c:v>7.9241071428571423</c:v>
                </c:pt>
                <c:pt idx="10038">
                  <c:v>8.147321428571427</c:v>
                </c:pt>
                <c:pt idx="10039">
                  <c:v>8.147321428571427</c:v>
                </c:pt>
                <c:pt idx="10040">
                  <c:v>7.8124999999999991</c:v>
                </c:pt>
                <c:pt idx="10041">
                  <c:v>7.3660714285714279</c:v>
                </c:pt>
                <c:pt idx="10042">
                  <c:v>6.5848214285714279</c:v>
                </c:pt>
                <c:pt idx="10043">
                  <c:v>5.8035714285714279</c:v>
                </c:pt>
                <c:pt idx="10044">
                  <c:v>5.0223214285714279</c:v>
                </c:pt>
                <c:pt idx="10045">
                  <c:v>5.3571428571428568</c:v>
                </c:pt>
                <c:pt idx="10046">
                  <c:v>6.4732142857142847</c:v>
                </c:pt>
                <c:pt idx="10047">
                  <c:v>7.8124999999999991</c:v>
                </c:pt>
                <c:pt idx="10048">
                  <c:v>8.59375</c:v>
                </c:pt>
                <c:pt idx="10049">
                  <c:v>9.0401785714285712</c:v>
                </c:pt>
                <c:pt idx="10050">
                  <c:v>9.3749999999999982</c:v>
                </c:pt>
                <c:pt idx="10051">
                  <c:v>9.1517857142857135</c:v>
                </c:pt>
                <c:pt idx="10052">
                  <c:v>9.0401785714285712</c:v>
                </c:pt>
                <c:pt idx="10053">
                  <c:v>8.8169642857142847</c:v>
                </c:pt>
                <c:pt idx="10054">
                  <c:v>8.4821428571428559</c:v>
                </c:pt>
                <c:pt idx="10055">
                  <c:v>8.4821428571428559</c:v>
                </c:pt>
                <c:pt idx="10056">
                  <c:v>8.59375</c:v>
                </c:pt>
                <c:pt idx="10057">
                  <c:v>8.59375</c:v>
                </c:pt>
                <c:pt idx="10058">
                  <c:v>8.59375</c:v>
                </c:pt>
                <c:pt idx="10059">
                  <c:v>8.59375</c:v>
                </c:pt>
                <c:pt idx="10060">
                  <c:v>8.4821428571428559</c:v>
                </c:pt>
                <c:pt idx="10061">
                  <c:v>8.2589285714285712</c:v>
                </c:pt>
                <c:pt idx="10062">
                  <c:v>8.0357142857142847</c:v>
                </c:pt>
                <c:pt idx="10063">
                  <c:v>7.3660714285714279</c:v>
                </c:pt>
                <c:pt idx="10064">
                  <c:v>6.5848214285714279</c:v>
                </c:pt>
                <c:pt idx="10065">
                  <c:v>5.9151785714285712</c:v>
                </c:pt>
                <c:pt idx="10066">
                  <c:v>5.5803571428571423</c:v>
                </c:pt>
                <c:pt idx="10067">
                  <c:v>6.1383928571428568</c:v>
                </c:pt>
                <c:pt idx="10068">
                  <c:v>6.9196428571428568</c:v>
                </c:pt>
                <c:pt idx="10069">
                  <c:v>7.0312499999999991</c:v>
                </c:pt>
                <c:pt idx="10070">
                  <c:v>6.8080357142857135</c:v>
                </c:pt>
                <c:pt idx="10071">
                  <c:v>6.4732142857142847</c:v>
                </c:pt>
                <c:pt idx="10072">
                  <c:v>6.0267857142857135</c:v>
                </c:pt>
                <c:pt idx="10073">
                  <c:v>5.6919642857142856</c:v>
                </c:pt>
                <c:pt idx="10074">
                  <c:v>5.8035714285714279</c:v>
                </c:pt>
                <c:pt idx="10075">
                  <c:v>6.2499999999999991</c:v>
                </c:pt>
                <c:pt idx="10076">
                  <c:v>6.5848214285714279</c:v>
                </c:pt>
                <c:pt idx="10077">
                  <c:v>6.5848214285714279</c:v>
                </c:pt>
                <c:pt idx="10078">
                  <c:v>6.4732142857142847</c:v>
                </c:pt>
                <c:pt idx="10079">
                  <c:v>6.6964285714285712</c:v>
                </c:pt>
                <c:pt idx="10080">
                  <c:v>6.4732142857142847</c:v>
                </c:pt>
                <c:pt idx="10081">
                  <c:v>6.3616071428571423</c:v>
                </c:pt>
                <c:pt idx="10082">
                  <c:v>6.2499999999999991</c:v>
                </c:pt>
                <c:pt idx="10083">
                  <c:v>6.4732142857142847</c:v>
                </c:pt>
                <c:pt idx="10084">
                  <c:v>6.6964285714285712</c:v>
                </c:pt>
                <c:pt idx="10085">
                  <c:v>7.2544642857142847</c:v>
                </c:pt>
                <c:pt idx="10086">
                  <c:v>8.0357142857142847</c:v>
                </c:pt>
                <c:pt idx="10087">
                  <c:v>8.928571428571427</c:v>
                </c:pt>
                <c:pt idx="10088">
                  <c:v>9.5982142857142847</c:v>
                </c:pt>
                <c:pt idx="10089">
                  <c:v>10.379464285714285</c:v>
                </c:pt>
                <c:pt idx="10090">
                  <c:v>10.714285714285714</c:v>
                </c:pt>
                <c:pt idx="10091">
                  <c:v>11.272321428571427</c:v>
                </c:pt>
                <c:pt idx="10092">
                  <c:v>11.830357142857142</c:v>
                </c:pt>
                <c:pt idx="10093">
                  <c:v>12.276785714285714</c:v>
                </c:pt>
                <c:pt idx="10094">
                  <c:v>12.946428571428569</c:v>
                </c:pt>
                <c:pt idx="10095">
                  <c:v>13.504464285714285</c:v>
                </c:pt>
                <c:pt idx="10096">
                  <c:v>14.062499999999998</c:v>
                </c:pt>
                <c:pt idx="10097">
                  <c:v>14.620535714285714</c:v>
                </c:pt>
                <c:pt idx="10098">
                  <c:v>14.955357142857141</c:v>
                </c:pt>
                <c:pt idx="10099">
                  <c:v>15.066964285714285</c:v>
                </c:pt>
                <c:pt idx="10100">
                  <c:v>14.955357142857141</c:v>
                </c:pt>
                <c:pt idx="10101">
                  <c:v>14.732142857142856</c:v>
                </c:pt>
                <c:pt idx="10102">
                  <c:v>14.508928571428569</c:v>
                </c:pt>
                <c:pt idx="10103">
                  <c:v>13.950892857142856</c:v>
                </c:pt>
                <c:pt idx="10104">
                  <c:v>13.392857142857142</c:v>
                </c:pt>
                <c:pt idx="10105">
                  <c:v>12.834821428571427</c:v>
                </c:pt>
                <c:pt idx="10106">
                  <c:v>12.276785714285714</c:v>
                </c:pt>
                <c:pt idx="10107">
                  <c:v>11.718749999999998</c:v>
                </c:pt>
                <c:pt idx="10108">
                  <c:v>11.160714285714285</c:v>
                </c:pt>
                <c:pt idx="10109">
                  <c:v>10.825892857142856</c:v>
                </c:pt>
                <c:pt idx="10110">
                  <c:v>10.156249999999998</c:v>
                </c:pt>
                <c:pt idx="10111">
                  <c:v>9.3749999999999982</c:v>
                </c:pt>
                <c:pt idx="10112">
                  <c:v>8.59375</c:v>
                </c:pt>
                <c:pt idx="10113">
                  <c:v>7.9241071428571423</c:v>
                </c:pt>
                <c:pt idx="10114">
                  <c:v>7.5892857142857135</c:v>
                </c:pt>
                <c:pt idx="10115">
                  <c:v>7.1428571428571423</c:v>
                </c:pt>
                <c:pt idx="10116">
                  <c:v>6.6964285714285712</c:v>
                </c:pt>
                <c:pt idx="10117">
                  <c:v>6.3616071428571423</c:v>
                </c:pt>
                <c:pt idx="10118">
                  <c:v>6.3616071428571423</c:v>
                </c:pt>
                <c:pt idx="10119">
                  <c:v>6.4732142857142847</c:v>
                </c:pt>
                <c:pt idx="10120">
                  <c:v>6.9196428571428568</c:v>
                </c:pt>
                <c:pt idx="10121">
                  <c:v>7.5892857142857135</c:v>
                </c:pt>
                <c:pt idx="10122">
                  <c:v>8.2589285714285712</c:v>
                </c:pt>
                <c:pt idx="10123">
                  <c:v>8.7053571428571423</c:v>
                </c:pt>
                <c:pt idx="10124">
                  <c:v>8.4821428571428559</c:v>
                </c:pt>
                <c:pt idx="10125">
                  <c:v>8.2589285714285712</c:v>
                </c:pt>
                <c:pt idx="10126">
                  <c:v>7.8124999999999991</c:v>
                </c:pt>
                <c:pt idx="10127">
                  <c:v>6.9196428571428568</c:v>
                </c:pt>
                <c:pt idx="10128">
                  <c:v>5.9151785714285712</c:v>
                </c:pt>
                <c:pt idx="10129">
                  <c:v>5.3571428571428568</c:v>
                </c:pt>
                <c:pt idx="10130">
                  <c:v>5.8035714285714279</c:v>
                </c:pt>
                <c:pt idx="10131">
                  <c:v>7.1428571428571423</c:v>
                </c:pt>
                <c:pt idx="10132">
                  <c:v>8.4821428571428559</c:v>
                </c:pt>
                <c:pt idx="10133">
                  <c:v>10.044642857142856</c:v>
                </c:pt>
                <c:pt idx="10134">
                  <c:v>11.830357142857142</c:v>
                </c:pt>
                <c:pt idx="10135">
                  <c:v>13.392857142857142</c:v>
                </c:pt>
                <c:pt idx="10136">
                  <c:v>14.732142857142856</c:v>
                </c:pt>
                <c:pt idx="10137">
                  <c:v>16.071428571428569</c:v>
                </c:pt>
                <c:pt idx="10138">
                  <c:v>17.1875</c:v>
                </c:pt>
                <c:pt idx="10139">
                  <c:v>18.080357142857142</c:v>
                </c:pt>
                <c:pt idx="10140">
                  <c:v>18.749999999999996</c:v>
                </c:pt>
                <c:pt idx="10141">
                  <c:v>19.084821428571427</c:v>
                </c:pt>
                <c:pt idx="10142">
                  <c:v>19.531249999999996</c:v>
                </c:pt>
                <c:pt idx="10143">
                  <c:v>19.866071428571427</c:v>
                </c:pt>
                <c:pt idx="10144">
                  <c:v>20.200892857142854</c:v>
                </c:pt>
                <c:pt idx="10145">
                  <c:v>20.535714285714285</c:v>
                </c:pt>
                <c:pt idx="10146">
                  <c:v>20.870535714285712</c:v>
                </c:pt>
                <c:pt idx="10147">
                  <c:v>20.982142857142854</c:v>
                </c:pt>
                <c:pt idx="10148">
                  <c:v>20.758928571428569</c:v>
                </c:pt>
                <c:pt idx="10149">
                  <c:v>20.089285714285712</c:v>
                </c:pt>
                <c:pt idx="10150">
                  <c:v>19.531249999999996</c:v>
                </c:pt>
                <c:pt idx="10151">
                  <c:v>18.749999999999996</c:v>
                </c:pt>
                <c:pt idx="10152">
                  <c:v>17.96875</c:v>
                </c:pt>
                <c:pt idx="10153">
                  <c:v>17.1875</c:v>
                </c:pt>
                <c:pt idx="10154">
                  <c:v>16.294642857142854</c:v>
                </c:pt>
                <c:pt idx="10155">
                  <c:v>15.178571428571427</c:v>
                </c:pt>
                <c:pt idx="10156">
                  <c:v>13.839285714285714</c:v>
                </c:pt>
                <c:pt idx="10157">
                  <c:v>12.499999999999998</c:v>
                </c:pt>
                <c:pt idx="10158">
                  <c:v>10.937499999999998</c:v>
                </c:pt>
                <c:pt idx="10159">
                  <c:v>9.4866071428571423</c:v>
                </c:pt>
                <c:pt idx="10160">
                  <c:v>7.8124999999999991</c:v>
                </c:pt>
                <c:pt idx="10161">
                  <c:v>6.5848214285714279</c:v>
                </c:pt>
                <c:pt idx="10162">
                  <c:v>5.8035714285714279</c:v>
                </c:pt>
                <c:pt idx="10163">
                  <c:v>5.2455357142857135</c:v>
                </c:pt>
                <c:pt idx="10164">
                  <c:v>5.6919642857142856</c:v>
                </c:pt>
                <c:pt idx="10165">
                  <c:v>6.4732142857142847</c:v>
                </c:pt>
                <c:pt idx="10166">
                  <c:v>7.7008928571428568</c:v>
                </c:pt>
                <c:pt idx="10167">
                  <c:v>8.8169642857142847</c:v>
                </c:pt>
                <c:pt idx="10168">
                  <c:v>9.8214285714285712</c:v>
                </c:pt>
                <c:pt idx="10169">
                  <c:v>10.379464285714285</c:v>
                </c:pt>
                <c:pt idx="10170">
                  <c:v>10.602678571428571</c:v>
                </c:pt>
                <c:pt idx="10171">
                  <c:v>10.491071428571427</c:v>
                </c:pt>
                <c:pt idx="10172">
                  <c:v>10.044642857142856</c:v>
                </c:pt>
                <c:pt idx="10173">
                  <c:v>9.3749999999999982</c:v>
                </c:pt>
                <c:pt idx="10174">
                  <c:v>8.4821428571428559</c:v>
                </c:pt>
                <c:pt idx="10175">
                  <c:v>7.4776785714285703</c:v>
                </c:pt>
                <c:pt idx="10176">
                  <c:v>6.6964285714285712</c:v>
                </c:pt>
                <c:pt idx="10177">
                  <c:v>6.1383928571428568</c:v>
                </c:pt>
                <c:pt idx="10178">
                  <c:v>5.3571428571428568</c:v>
                </c:pt>
                <c:pt idx="10179">
                  <c:v>5.2455357142857135</c:v>
                </c:pt>
                <c:pt idx="10180">
                  <c:v>5.4687499999999991</c:v>
                </c:pt>
                <c:pt idx="10181">
                  <c:v>5.8035714285714279</c:v>
                </c:pt>
                <c:pt idx="10182">
                  <c:v>6.4732142857142847</c:v>
                </c:pt>
                <c:pt idx="10183">
                  <c:v>7.2544642857142847</c:v>
                </c:pt>
                <c:pt idx="10184">
                  <c:v>8.0357142857142847</c:v>
                </c:pt>
                <c:pt idx="10185">
                  <c:v>8.4821428571428559</c:v>
                </c:pt>
                <c:pt idx="10186">
                  <c:v>8.928571428571427</c:v>
                </c:pt>
                <c:pt idx="10187">
                  <c:v>9.2633928571428559</c:v>
                </c:pt>
                <c:pt idx="10188">
                  <c:v>9.2633928571428559</c:v>
                </c:pt>
                <c:pt idx="10189">
                  <c:v>9.2633928571428559</c:v>
                </c:pt>
                <c:pt idx="10190">
                  <c:v>9.1517857142857135</c:v>
                </c:pt>
                <c:pt idx="10191">
                  <c:v>8.8169642857142847</c:v>
                </c:pt>
                <c:pt idx="10192">
                  <c:v>8.3705357142857135</c:v>
                </c:pt>
                <c:pt idx="10193">
                  <c:v>8.0357142857142847</c:v>
                </c:pt>
                <c:pt idx="10194">
                  <c:v>7.8124999999999991</c:v>
                </c:pt>
                <c:pt idx="10195">
                  <c:v>7.4776785714285703</c:v>
                </c:pt>
                <c:pt idx="10196">
                  <c:v>7.1428571428571423</c:v>
                </c:pt>
                <c:pt idx="10197">
                  <c:v>6.9196428571428568</c:v>
                </c:pt>
                <c:pt idx="10198">
                  <c:v>6.9196428571428568</c:v>
                </c:pt>
                <c:pt idx="10199">
                  <c:v>6.6964285714285712</c:v>
                </c:pt>
                <c:pt idx="10200">
                  <c:v>6.4732142857142847</c:v>
                </c:pt>
                <c:pt idx="10201">
                  <c:v>6.2499999999999991</c:v>
                </c:pt>
                <c:pt idx="10202">
                  <c:v>6.2499999999999991</c:v>
                </c:pt>
                <c:pt idx="10203">
                  <c:v>6.4732142857142847</c:v>
                </c:pt>
                <c:pt idx="10204">
                  <c:v>6.9196428571428568</c:v>
                </c:pt>
                <c:pt idx="10205">
                  <c:v>7.8124999999999991</c:v>
                </c:pt>
                <c:pt idx="10206">
                  <c:v>8.7053571428571423</c:v>
                </c:pt>
                <c:pt idx="10207">
                  <c:v>9.2633928571428559</c:v>
                </c:pt>
                <c:pt idx="10208">
                  <c:v>9.8214285714285712</c:v>
                </c:pt>
                <c:pt idx="10209">
                  <c:v>9.9330357142857135</c:v>
                </c:pt>
                <c:pt idx="10210">
                  <c:v>9.8214285714285712</c:v>
                </c:pt>
                <c:pt idx="10211">
                  <c:v>9.4866071428571423</c:v>
                </c:pt>
                <c:pt idx="10212">
                  <c:v>8.928571428571427</c:v>
                </c:pt>
                <c:pt idx="10213">
                  <c:v>8.4821428571428559</c:v>
                </c:pt>
                <c:pt idx="10214">
                  <c:v>7.8124999999999991</c:v>
                </c:pt>
                <c:pt idx="10215">
                  <c:v>7.3660714285714279</c:v>
                </c:pt>
                <c:pt idx="10216">
                  <c:v>7.0312499999999991</c:v>
                </c:pt>
                <c:pt idx="10217">
                  <c:v>6.9196428571428568</c:v>
                </c:pt>
                <c:pt idx="10218">
                  <c:v>6.4732142857142847</c:v>
                </c:pt>
                <c:pt idx="10219">
                  <c:v>6.1383928571428568</c:v>
                </c:pt>
                <c:pt idx="10220">
                  <c:v>5.9151785714285712</c:v>
                </c:pt>
                <c:pt idx="10221">
                  <c:v>6.0267857142857135</c:v>
                </c:pt>
                <c:pt idx="10222">
                  <c:v>6.2499999999999991</c:v>
                </c:pt>
                <c:pt idx="10223">
                  <c:v>7.0312499999999991</c:v>
                </c:pt>
                <c:pt idx="10224">
                  <c:v>8.2589285714285712</c:v>
                </c:pt>
                <c:pt idx="10225">
                  <c:v>9.3749999999999982</c:v>
                </c:pt>
                <c:pt idx="10226">
                  <c:v>10.156249999999998</c:v>
                </c:pt>
                <c:pt idx="10227">
                  <c:v>10.602678571428571</c:v>
                </c:pt>
                <c:pt idx="10228">
                  <c:v>10.825892857142856</c:v>
                </c:pt>
                <c:pt idx="10229">
                  <c:v>10.491071428571427</c:v>
                </c:pt>
                <c:pt idx="10230">
                  <c:v>10.044642857142856</c:v>
                </c:pt>
                <c:pt idx="10231">
                  <c:v>9.2633928571428559</c:v>
                </c:pt>
                <c:pt idx="10232">
                  <c:v>8.928571428571427</c:v>
                </c:pt>
                <c:pt idx="10233">
                  <c:v>8.928571428571427</c:v>
                </c:pt>
                <c:pt idx="10234">
                  <c:v>9.5982142857142847</c:v>
                </c:pt>
                <c:pt idx="10235">
                  <c:v>10.491071428571427</c:v>
                </c:pt>
                <c:pt idx="10236">
                  <c:v>11.160714285714285</c:v>
                </c:pt>
                <c:pt idx="10237">
                  <c:v>11.830357142857142</c:v>
                </c:pt>
                <c:pt idx="10238">
                  <c:v>12.499999999999998</c:v>
                </c:pt>
                <c:pt idx="10239">
                  <c:v>13.392857142857142</c:v>
                </c:pt>
                <c:pt idx="10240">
                  <c:v>14.062499999999998</c:v>
                </c:pt>
                <c:pt idx="10241">
                  <c:v>14.620535714285714</c:v>
                </c:pt>
                <c:pt idx="10242">
                  <c:v>14.955357142857141</c:v>
                </c:pt>
                <c:pt idx="10243">
                  <c:v>14.843749999999998</c:v>
                </c:pt>
                <c:pt idx="10244">
                  <c:v>14.285714285714285</c:v>
                </c:pt>
                <c:pt idx="10245">
                  <c:v>13.392857142857142</c:v>
                </c:pt>
                <c:pt idx="10246">
                  <c:v>11.941964285714285</c:v>
                </c:pt>
                <c:pt idx="10247">
                  <c:v>10.714285714285714</c:v>
                </c:pt>
                <c:pt idx="10248">
                  <c:v>9.709821428571427</c:v>
                </c:pt>
                <c:pt idx="10249">
                  <c:v>8.4821428571428559</c:v>
                </c:pt>
                <c:pt idx="10250">
                  <c:v>6.9196428571428568</c:v>
                </c:pt>
                <c:pt idx="10251">
                  <c:v>5.5803571428571423</c:v>
                </c:pt>
                <c:pt idx="10252">
                  <c:v>5.8035714285714279</c:v>
                </c:pt>
                <c:pt idx="10253">
                  <c:v>6.9196428571428568</c:v>
                </c:pt>
                <c:pt idx="10254">
                  <c:v>8.4821428571428559</c:v>
                </c:pt>
                <c:pt idx="10255">
                  <c:v>9.9330357142857135</c:v>
                </c:pt>
                <c:pt idx="10256">
                  <c:v>11.160714285714285</c:v>
                </c:pt>
                <c:pt idx="10257">
                  <c:v>12.053571428571427</c:v>
                </c:pt>
                <c:pt idx="10258">
                  <c:v>12.834821428571427</c:v>
                </c:pt>
                <c:pt idx="10259">
                  <c:v>13.281249999999998</c:v>
                </c:pt>
                <c:pt idx="10260">
                  <c:v>13.616071428571427</c:v>
                </c:pt>
                <c:pt idx="10261">
                  <c:v>13.392857142857142</c:v>
                </c:pt>
                <c:pt idx="10262">
                  <c:v>13.058035714285714</c:v>
                </c:pt>
                <c:pt idx="10263">
                  <c:v>12.611607142857142</c:v>
                </c:pt>
                <c:pt idx="10264">
                  <c:v>12.165178571428569</c:v>
                </c:pt>
                <c:pt idx="10265">
                  <c:v>11.607142857142856</c:v>
                </c:pt>
                <c:pt idx="10266">
                  <c:v>11.160714285714285</c:v>
                </c:pt>
                <c:pt idx="10267">
                  <c:v>10.602678571428571</c:v>
                </c:pt>
                <c:pt idx="10268">
                  <c:v>10.156249999999998</c:v>
                </c:pt>
                <c:pt idx="10269">
                  <c:v>9.3749999999999982</c:v>
                </c:pt>
                <c:pt idx="10270">
                  <c:v>8.8169642857142847</c:v>
                </c:pt>
                <c:pt idx="10271">
                  <c:v>8.4821428571428559</c:v>
                </c:pt>
                <c:pt idx="10272">
                  <c:v>8.59375</c:v>
                </c:pt>
                <c:pt idx="10273">
                  <c:v>8.7053571428571423</c:v>
                </c:pt>
                <c:pt idx="10274">
                  <c:v>8.7053571428571423</c:v>
                </c:pt>
                <c:pt idx="10275">
                  <c:v>8.8169642857142847</c:v>
                </c:pt>
                <c:pt idx="10276">
                  <c:v>8.7053571428571423</c:v>
                </c:pt>
                <c:pt idx="10277">
                  <c:v>8.7053571428571423</c:v>
                </c:pt>
                <c:pt idx="10278">
                  <c:v>8.7053571428571423</c:v>
                </c:pt>
                <c:pt idx="10279">
                  <c:v>8.928571428571427</c:v>
                </c:pt>
                <c:pt idx="10280">
                  <c:v>9.0401785714285712</c:v>
                </c:pt>
                <c:pt idx="10281">
                  <c:v>9.1517857142857135</c:v>
                </c:pt>
                <c:pt idx="10282">
                  <c:v>9.4866071428571423</c:v>
                </c:pt>
                <c:pt idx="10283">
                  <c:v>9.9330357142857135</c:v>
                </c:pt>
                <c:pt idx="10284">
                  <c:v>10.491071428571427</c:v>
                </c:pt>
                <c:pt idx="10285">
                  <c:v>10.714285714285714</c:v>
                </c:pt>
                <c:pt idx="10286">
                  <c:v>10.937499999999998</c:v>
                </c:pt>
                <c:pt idx="10287">
                  <c:v>11.383928571428571</c:v>
                </c:pt>
                <c:pt idx="10288">
                  <c:v>11.830357142857142</c:v>
                </c:pt>
                <c:pt idx="10289">
                  <c:v>12.053571428571427</c:v>
                </c:pt>
                <c:pt idx="10290">
                  <c:v>12.499999999999998</c:v>
                </c:pt>
                <c:pt idx="10291">
                  <c:v>13.058035714285714</c:v>
                </c:pt>
                <c:pt idx="10292">
                  <c:v>13.616071428571427</c:v>
                </c:pt>
                <c:pt idx="10293">
                  <c:v>14.174107142857142</c:v>
                </c:pt>
                <c:pt idx="10294">
                  <c:v>14.732142857142856</c:v>
                </c:pt>
                <c:pt idx="10295">
                  <c:v>15.401785714285714</c:v>
                </c:pt>
                <c:pt idx="10296">
                  <c:v>15.848214285714285</c:v>
                </c:pt>
                <c:pt idx="10297">
                  <c:v>16.40625</c:v>
                </c:pt>
                <c:pt idx="10298">
                  <c:v>16.741071428571427</c:v>
                </c:pt>
                <c:pt idx="10299">
                  <c:v>16.964285714285712</c:v>
                </c:pt>
                <c:pt idx="10300">
                  <c:v>17.1875</c:v>
                </c:pt>
                <c:pt idx="10301">
                  <c:v>17.1875</c:v>
                </c:pt>
                <c:pt idx="10302">
                  <c:v>17.075892857142854</c:v>
                </c:pt>
                <c:pt idx="10303">
                  <c:v>17.075892857142854</c:v>
                </c:pt>
                <c:pt idx="10304">
                  <c:v>16.852678571428569</c:v>
                </c:pt>
                <c:pt idx="10305">
                  <c:v>16.629464285714285</c:v>
                </c:pt>
                <c:pt idx="10306">
                  <c:v>16.294642857142854</c:v>
                </c:pt>
                <c:pt idx="10307">
                  <c:v>15.848214285714285</c:v>
                </c:pt>
                <c:pt idx="10308">
                  <c:v>15.624999999999998</c:v>
                </c:pt>
                <c:pt idx="10309">
                  <c:v>15.178571428571427</c:v>
                </c:pt>
                <c:pt idx="10310">
                  <c:v>14.955357142857141</c:v>
                </c:pt>
                <c:pt idx="10311">
                  <c:v>14.620535714285714</c:v>
                </c:pt>
                <c:pt idx="10312">
                  <c:v>14.620535714285714</c:v>
                </c:pt>
                <c:pt idx="10313">
                  <c:v>14.285714285714285</c:v>
                </c:pt>
                <c:pt idx="10314">
                  <c:v>13.839285714285714</c:v>
                </c:pt>
                <c:pt idx="10315">
                  <c:v>13.058035714285714</c:v>
                </c:pt>
                <c:pt idx="10316">
                  <c:v>12.053571428571427</c:v>
                </c:pt>
                <c:pt idx="10317">
                  <c:v>10.937499999999998</c:v>
                </c:pt>
                <c:pt idx="10318">
                  <c:v>9.8214285714285712</c:v>
                </c:pt>
                <c:pt idx="10319">
                  <c:v>9.1517857142857135</c:v>
                </c:pt>
                <c:pt idx="10320">
                  <c:v>8.59375</c:v>
                </c:pt>
                <c:pt idx="10321">
                  <c:v>8.147321428571427</c:v>
                </c:pt>
                <c:pt idx="10322">
                  <c:v>7.9241071428571423</c:v>
                </c:pt>
                <c:pt idx="10323">
                  <c:v>7.5892857142857135</c:v>
                </c:pt>
                <c:pt idx="10324">
                  <c:v>7.2544642857142847</c:v>
                </c:pt>
                <c:pt idx="10325">
                  <c:v>6.9196428571428568</c:v>
                </c:pt>
                <c:pt idx="10326">
                  <c:v>6.2499999999999991</c:v>
                </c:pt>
                <c:pt idx="10327">
                  <c:v>5.5803571428571423</c:v>
                </c:pt>
                <c:pt idx="10328">
                  <c:v>5.2455357142857135</c:v>
                </c:pt>
                <c:pt idx="10329">
                  <c:v>5.8035714285714279</c:v>
                </c:pt>
                <c:pt idx="10330">
                  <c:v>6.5848214285714279</c:v>
                </c:pt>
                <c:pt idx="10331">
                  <c:v>7.8124999999999991</c:v>
                </c:pt>
                <c:pt idx="10332">
                  <c:v>8.3705357142857135</c:v>
                </c:pt>
                <c:pt idx="10333">
                  <c:v>8.7053571428571423</c:v>
                </c:pt>
                <c:pt idx="10334">
                  <c:v>8.8169642857142847</c:v>
                </c:pt>
                <c:pt idx="10335">
                  <c:v>8.7053571428571423</c:v>
                </c:pt>
                <c:pt idx="10336">
                  <c:v>8.4821428571428559</c:v>
                </c:pt>
                <c:pt idx="10337">
                  <c:v>8.0357142857142847</c:v>
                </c:pt>
                <c:pt idx="10338">
                  <c:v>7.2544642857142847</c:v>
                </c:pt>
                <c:pt idx="10339">
                  <c:v>6.4732142857142847</c:v>
                </c:pt>
                <c:pt idx="10340">
                  <c:v>6.0267857142857135</c:v>
                </c:pt>
                <c:pt idx="10341">
                  <c:v>5.5803571428571423</c:v>
                </c:pt>
                <c:pt idx="10342">
                  <c:v>6.0267857142857135</c:v>
                </c:pt>
                <c:pt idx="10343">
                  <c:v>6.6964285714285712</c:v>
                </c:pt>
                <c:pt idx="10344">
                  <c:v>7.3660714285714279</c:v>
                </c:pt>
                <c:pt idx="10345">
                  <c:v>8.147321428571427</c:v>
                </c:pt>
                <c:pt idx="10346">
                  <c:v>8.8169642857142847</c:v>
                </c:pt>
                <c:pt idx="10347">
                  <c:v>9.5982142857142847</c:v>
                </c:pt>
                <c:pt idx="10348">
                  <c:v>10.267857142857142</c:v>
                </c:pt>
                <c:pt idx="10349">
                  <c:v>10.937499999999998</c:v>
                </c:pt>
                <c:pt idx="10350">
                  <c:v>11.272321428571427</c:v>
                </c:pt>
                <c:pt idx="10351">
                  <c:v>11.830357142857142</c:v>
                </c:pt>
                <c:pt idx="10352">
                  <c:v>12.276785714285714</c:v>
                </c:pt>
                <c:pt idx="10353">
                  <c:v>12.723214285714285</c:v>
                </c:pt>
                <c:pt idx="10354">
                  <c:v>13.392857142857142</c:v>
                </c:pt>
                <c:pt idx="10355">
                  <c:v>14.062499999999998</c:v>
                </c:pt>
                <c:pt idx="10356">
                  <c:v>14.732142857142856</c:v>
                </c:pt>
                <c:pt idx="10357">
                  <c:v>15.513392857142856</c:v>
                </c:pt>
                <c:pt idx="10358">
                  <c:v>15.624999999999998</c:v>
                </c:pt>
                <c:pt idx="10359">
                  <c:v>15.624999999999998</c:v>
                </c:pt>
                <c:pt idx="10360">
                  <c:v>15.066964285714285</c:v>
                </c:pt>
                <c:pt idx="10361">
                  <c:v>14.285714285714285</c:v>
                </c:pt>
                <c:pt idx="10362">
                  <c:v>13.950892857142856</c:v>
                </c:pt>
                <c:pt idx="10363">
                  <c:v>13.616071428571427</c:v>
                </c:pt>
                <c:pt idx="10364">
                  <c:v>13.616071428571427</c:v>
                </c:pt>
                <c:pt idx="10365">
                  <c:v>13.616071428571427</c:v>
                </c:pt>
                <c:pt idx="10366">
                  <c:v>13.392857142857142</c:v>
                </c:pt>
                <c:pt idx="10367">
                  <c:v>12.834821428571427</c:v>
                </c:pt>
                <c:pt idx="10368">
                  <c:v>12.165178571428569</c:v>
                </c:pt>
                <c:pt idx="10369">
                  <c:v>11.160714285714285</c:v>
                </c:pt>
                <c:pt idx="10370">
                  <c:v>10.714285714285714</c:v>
                </c:pt>
                <c:pt idx="10371">
                  <c:v>10.267857142857142</c:v>
                </c:pt>
                <c:pt idx="10372">
                  <c:v>9.709821428571427</c:v>
                </c:pt>
                <c:pt idx="10373">
                  <c:v>9.2633928571428559</c:v>
                </c:pt>
                <c:pt idx="10374">
                  <c:v>8.59375</c:v>
                </c:pt>
                <c:pt idx="10375">
                  <c:v>7.8124999999999991</c:v>
                </c:pt>
                <c:pt idx="10376">
                  <c:v>7.1428571428571423</c:v>
                </c:pt>
                <c:pt idx="10377">
                  <c:v>6.8080357142857135</c:v>
                </c:pt>
                <c:pt idx="10378">
                  <c:v>6.4732142857142847</c:v>
                </c:pt>
                <c:pt idx="10379">
                  <c:v>6.2499999999999991</c:v>
                </c:pt>
                <c:pt idx="10380">
                  <c:v>5.9151785714285712</c:v>
                </c:pt>
                <c:pt idx="10381">
                  <c:v>6.4732142857142847</c:v>
                </c:pt>
                <c:pt idx="10382">
                  <c:v>6.9196428571428568</c:v>
                </c:pt>
                <c:pt idx="10383">
                  <c:v>7.0312499999999991</c:v>
                </c:pt>
                <c:pt idx="10384">
                  <c:v>6.8080357142857135</c:v>
                </c:pt>
                <c:pt idx="10385">
                  <c:v>6.5848214285714279</c:v>
                </c:pt>
                <c:pt idx="10386">
                  <c:v>6.0267857142857135</c:v>
                </c:pt>
                <c:pt idx="10387">
                  <c:v>5.6919642857142856</c:v>
                </c:pt>
                <c:pt idx="10388">
                  <c:v>6.0267857142857135</c:v>
                </c:pt>
                <c:pt idx="10389">
                  <c:v>6.5848214285714279</c:v>
                </c:pt>
                <c:pt idx="10390">
                  <c:v>7.3660714285714279</c:v>
                </c:pt>
                <c:pt idx="10391">
                  <c:v>7.8124999999999991</c:v>
                </c:pt>
                <c:pt idx="10392">
                  <c:v>8.147321428571427</c:v>
                </c:pt>
                <c:pt idx="10393">
                  <c:v>8.2589285714285712</c:v>
                </c:pt>
                <c:pt idx="10394">
                  <c:v>8.3705357142857135</c:v>
                </c:pt>
                <c:pt idx="10395">
                  <c:v>8.4821428571428559</c:v>
                </c:pt>
                <c:pt idx="10396">
                  <c:v>8.7053571428571423</c:v>
                </c:pt>
                <c:pt idx="10397">
                  <c:v>8.59375</c:v>
                </c:pt>
                <c:pt idx="10398">
                  <c:v>8.2589285714285712</c:v>
                </c:pt>
                <c:pt idx="10399">
                  <c:v>7.8124999999999991</c:v>
                </c:pt>
                <c:pt idx="10400">
                  <c:v>7.5892857142857135</c:v>
                </c:pt>
                <c:pt idx="10401">
                  <c:v>6.9196428571428568</c:v>
                </c:pt>
                <c:pt idx="10402">
                  <c:v>6.8080357142857135</c:v>
                </c:pt>
                <c:pt idx="10403">
                  <c:v>6.9196428571428568</c:v>
                </c:pt>
                <c:pt idx="10404">
                  <c:v>6.9196428571428568</c:v>
                </c:pt>
                <c:pt idx="10405">
                  <c:v>7.1428571428571423</c:v>
                </c:pt>
                <c:pt idx="10406">
                  <c:v>7.4776785714285703</c:v>
                </c:pt>
                <c:pt idx="10407">
                  <c:v>8.0357142857142847</c:v>
                </c:pt>
                <c:pt idx="10408">
                  <c:v>8.4821428571428559</c:v>
                </c:pt>
                <c:pt idx="10409">
                  <c:v>9.0401785714285712</c:v>
                </c:pt>
                <c:pt idx="10410">
                  <c:v>9.5982142857142847</c:v>
                </c:pt>
                <c:pt idx="10411">
                  <c:v>10.267857142857142</c:v>
                </c:pt>
                <c:pt idx="10412">
                  <c:v>10.825892857142856</c:v>
                </c:pt>
                <c:pt idx="10413">
                  <c:v>11.383928571428571</c:v>
                </c:pt>
                <c:pt idx="10414">
                  <c:v>11.830357142857142</c:v>
                </c:pt>
                <c:pt idx="10415">
                  <c:v>11.830357142857142</c:v>
                </c:pt>
                <c:pt idx="10416">
                  <c:v>11.941964285714285</c:v>
                </c:pt>
                <c:pt idx="10417">
                  <c:v>12.053571428571427</c:v>
                </c:pt>
                <c:pt idx="10418">
                  <c:v>12.165178571428569</c:v>
                </c:pt>
                <c:pt idx="10419">
                  <c:v>12.165178571428569</c:v>
                </c:pt>
                <c:pt idx="10420">
                  <c:v>12.165178571428569</c:v>
                </c:pt>
                <c:pt idx="10421">
                  <c:v>12.276785714285714</c:v>
                </c:pt>
                <c:pt idx="10422">
                  <c:v>12.388392857142856</c:v>
                </c:pt>
                <c:pt idx="10423">
                  <c:v>12.388392857142856</c:v>
                </c:pt>
                <c:pt idx="10424">
                  <c:v>12.499999999999998</c:v>
                </c:pt>
                <c:pt idx="10425">
                  <c:v>12.834821428571427</c:v>
                </c:pt>
                <c:pt idx="10426">
                  <c:v>13.058035714285714</c:v>
                </c:pt>
                <c:pt idx="10427">
                  <c:v>13.281249999999998</c:v>
                </c:pt>
                <c:pt idx="10428">
                  <c:v>13.616071428571427</c:v>
                </c:pt>
                <c:pt idx="10429">
                  <c:v>13.839285714285714</c:v>
                </c:pt>
                <c:pt idx="10430">
                  <c:v>14.062499999999998</c:v>
                </c:pt>
                <c:pt idx="10431">
                  <c:v>14.397321428571427</c:v>
                </c:pt>
                <c:pt idx="10432">
                  <c:v>14.843749999999998</c:v>
                </c:pt>
                <c:pt idx="10433">
                  <c:v>15.178571428571427</c:v>
                </c:pt>
                <c:pt idx="10434">
                  <c:v>15.401785714285714</c:v>
                </c:pt>
                <c:pt idx="10435">
                  <c:v>15.848214285714285</c:v>
                </c:pt>
                <c:pt idx="10436">
                  <c:v>16.294642857142854</c:v>
                </c:pt>
                <c:pt idx="10437">
                  <c:v>16.629464285714285</c:v>
                </c:pt>
                <c:pt idx="10438">
                  <c:v>17.299107142857142</c:v>
                </c:pt>
                <c:pt idx="10439">
                  <c:v>17.410714285714285</c:v>
                </c:pt>
                <c:pt idx="10440">
                  <c:v>17.633928571428569</c:v>
                </c:pt>
                <c:pt idx="10441">
                  <c:v>17.857142857142854</c:v>
                </c:pt>
                <c:pt idx="10442">
                  <c:v>18.080357142857142</c:v>
                </c:pt>
                <c:pt idx="10443">
                  <c:v>18.415178571428569</c:v>
                </c:pt>
                <c:pt idx="10444">
                  <c:v>18.749999999999996</c:v>
                </c:pt>
                <c:pt idx="10445">
                  <c:v>18.861607142857142</c:v>
                </c:pt>
                <c:pt idx="10446">
                  <c:v>19.084821428571427</c:v>
                </c:pt>
                <c:pt idx="10447">
                  <c:v>19.196428571428569</c:v>
                </c:pt>
                <c:pt idx="10448">
                  <c:v>19.419642857142854</c:v>
                </c:pt>
                <c:pt idx="10449">
                  <c:v>19.754464285714285</c:v>
                </c:pt>
                <c:pt idx="10450">
                  <c:v>20.089285714285712</c:v>
                </c:pt>
                <c:pt idx="10451">
                  <c:v>20.200892857142854</c:v>
                </c:pt>
                <c:pt idx="10452">
                  <c:v>20.312499999999996</c:v>
                </c:pt>
                <c:pt idx="10453">
                  <c:v>20.312499999999996</c:v>
                </c:pt>
                <c:pt idx="10454">
                  <c:v>20.312499999999996</c:v>
                </c:pt>
                <c:pt idx="10455">
                  <c:v>20.089285714285712</c:v>
                </c:pt>
                <c:pt idx="10456">
                  <c:v>19.531249999999996</c:v>
                </c:pt>
                <c:pt idx="10457">
                  <c:v>19.084821428571427</c:v>
                </c:pt>
                <c:pt idx="10458">
                  <c:v>18.526785714285712</c:v>
                </c:pt>
                <c:pt idx="10459">
                  <c:v>17.96875</c:v>
                </c:pt>
                <c:pt idx="10460">
                  <c:v>17.522321428571427</c:v>
                </c:pt>
                <c:pt idx="10461">
                  <c:v>16.964285714285712</c:v>
                </c:pt>
                <c:pt idx="10462">
                  <c:v>16.294642857142854</c:v>
                </c:pt>
                <c:pt idx="10463">
                  <c:v>15.624999999999998</c:v>
                </c:pt>
                <c:pt idx="10464">
                  <c:v>15.066964285714285</c:v>
                </c:pt>
                <c:pt idx="10465">
                  <c:v>14.732142857142856</c:v>
                </c:pt>
                <c:pt idx="10466">
                  <c:v>14.397321428571427</c:v>
                </c:pt>
                <c:pt idx="10467">
                  <c:v>14.062499999999998</c:v>
                </c:pt>
                <c:pt idx="10468">
                  <c:v>13.504464285714285</c:v>
                </c:pt>
                <c:pt idx="10469">
                  <c:v>12.834821428571427</c:v>
                </c:pt>
                <c:pt idx="10470">
                  <c:v>12.053571428571427</c:v>
                </c:pt>
                <c:pt idx="10471">
                  <c:v>10.937499999999998</c:v>
                </c:pt>
                <c:pt idx="10472">
                  <c:v>10.044642857142856</c:v>
                </c:pt>
                <c:pt idx="10473">
                  <c:v>9.4866071428571423</c:v>
                </c:pt>
                <c:pt idx="10474">
                  <c:v>9.1517857142857135</c:v>
                </c:pt>
                <c:pt idx="10475">
                  <c:v>9.1517857142857135</c:v>
                </c:pt>
                <c:pt idx="10476">
                  <c:v>8.7053571428571423</c:v>
                </c:pt>
                <c:pt idx="10477">
                  <c:v>8.0357142857142847</c:v>
                </c:pt>
                <c:pt idx="10478">
                  <c:v>7.3660714285714279</c:v>
                </c:pt>
                <c:pt idx="10479">
                  <c:v>6.9196428571428568</c:v>
                </c:pt>
                <c:pt idx="10480">
                  <c:v>7.1428571428571423</c:v>
                </c:pt>
                <c:pt idx="10481">
                  <c:v>7.7008928571428568</c:v>
                </c:pt>
                <c:pt idx="10482">
                  <c:v>8.4821428571428559</c:v>
                </c:pt>
                <c:pt idx="10483">
                  <c:v>9.5982142857142847</c:v>
                </c:pt>
                <c:pt idx="10484">
                  <c:v>10.714285714285714</c:v>
                </c:pt>
                <c:pt idx="10485">
                  <c:v>11.607142857142856</c:v>
                </c:pt>
                <c:pt idx="10486">
                  <c:v>12.611607142857142</c:v>
                </c:pt>
                <c:pt idx="10487">
                  <c:v>13.169642857142856</c:v>
                </c:pt>
                <c:pt idx="10488">
                  <c:v>13.392857142857142</c:v>
                </c:pt>
                <c:pt idx="10489">
                  <c:v>13.392857142857142</c:v>
                </c:pt>
                <c:pt idx="10490">
                  <c:v>13.169642857142856</c:v>
                </c:pt>
                <c:pt idx="10491">
                  <c:v>12.723214285714285</c:v>
                </c:pt>
                <c:pt idx="10492">
                  <c:v>11.830357142857142</c:v>
                </c:pt>
                <c:pt idx="10493">
                  <c:v>10.825892857142856</c:v>
                </c:pt>
                <c:pt idx="10494">
                  <c:v>9.8214285714285712</c:v>
                </c:pt>
                <c:pt idx="10495">
                  <c:v>8.7053571428571423</c:v>
                </c:pt>
                <c:pt idx="10496">
                  <c:v>7.5892857142857135</c:v>
                </c:pt>
                <c:pt idx="10497">
                  <c:v>6.6964285714285712</c:v>
                </c:pt>
                <c:pt idx="10498">
                  <c:v>5.4687499999999991</c:v>
                </c:pt>
                <c:pt idx="10499">
                  <c:v>5.0223214285714279</c:v>
                </c:pt>
                <c:pt idx="10500">
                  <c:v>5.5803571428571423</c:v>
                </c:pt>
                <c:pt idx="10501">
                  <c:v>6.6964285714285712</c:v>
                </c:pt>
                <c:pt idx="10502">
                  <c:v>8.0357142857142847</c:v>
                </c:pt>
                <c:pt idx="10503">
                  <c:v>8.928571428571427</c:v>
                </c:pt>
                <c:pt idx="10504">
                  <c:v>9.2633928571428559</c:v>
                </c:pt>
                <c:pt idx="10505">
                  <c:v>9.1517857142857135</c:v>
                </c:pt>
                <c:pt idx="10506">
                  <c:v>8.4821428571428559</c:v>
                </c:pt>
                <c:pt idx="10507">
                  <c:v>7.3660714285714279</c:v>
                </c:pt>
                <c:pt idx="10508">
                  <c:v>6.1383928571428568</c:v>
                </c:pt>
                <c:pt idx="10509">
                  <c:v>6.6964285714285712</c:v>
                </c:pt>
                <c:pt idx="10510">
                  <c:v>7.5892857142857135</c:v>
                </c:pt>
                <c:pt idx="10511">
                  <c:v>8.3705357142857135</c:v>
                </c:pt>
                <c:pt idx="10512">
                  <c:v>9.709821428571427</c:v>
                </c:pt>
                <c:pt idx="10513">
                  <c:v>10.714285714285714</c:v>
                </c:pt>
                <c:pt idx="10514">
                  <c:v>11.383928571428571</c:v>
                </c:pt>
                <c:pt idx="10515">
                  <c:v>11.718749999999998</c:v>
                </c:pt>
                <c:pt idx="10516">
                  <c:v>11.718749999999998</c:v>
                </c:pt>
                <c:pt idx="10517">
                  <c:v>11.383928571428571</c:v>
                </c:pt>
                <c:pt idx="10518">
                  <c:v>10.825892857142856</c:v>
                </c:pt>
                <c:pt idx="10519">
                  <c:v>9.8214285714285712</c:v>
                </c:pt>
                <c:pt idx="10520">
                  <c:v>8.4821428571428559</c:v>
                </c:pt>
                <c:pt idx="10521">
                  <c:v>7.3660714285714279</c:v>
                </c:pt>
                <c:pt idx="10522">
                  <c:v>6.2499999999999991</c:v>
                </c:pt>
                <c:pt idx="10523">
                  <c:v>5.4687499999999991</c:v>
                </c:pt>
                <c:pt idx="10524">
                  <c:v>5.5803571428571423</c:v>
                </c:pt>
                <c:pt idx="10525">
                  <c:v>6.0267857142857135</c:v>
                </c:pt>
                <c:pt idx="10526">
                  <c:v>6.4732142857142847</c:v>
                </c:pt>
                <c:pt idx="10527">
                  <c:v>6.9196428571428568</c:v>
                </c:pt>
                <c:pt idx="10528">
                  <c:v>7.3660714285714279</c:v>
                </c:pt>
                <c:pt idx="10529">
                  <c:v>7.9241071428571423</c:v>
                </c:pt>
                <c:pt idx="10530">
                  <c:v>8.7053571428571423</c:v>
                </c:pt>
                <c:pt idx="10531">
                  <c:v>9.3749999999999982</c:v>
                </c:pt>
                <c:pt idx="10532">
                  <c:v>9.9330357142857135</c:v>
                </c:pt>
                <c:pt idx="10533">
                  <c:v>10.044642857142856</c:v>
                </c:pt>
                <c:pt idx="10534">
                  <c:v>10.044642857142856</c:v>
                </c:pt>
                <c:pt idx="10535">
                  <c:v>10.044642857142856</c:v>
                </c:pt>
                <c:pt idx="10536">
                  <c:v>9.9330357142857135</c:v>
                </c:pt>
                <c:pt idx="10537">
                  <c:v>9.9330357142857135</c:v>
                </c:pt>
                <c:pt idx="10538">
                  <c:v>9.9330357142857135</c:v>
                </c:pt>
                <c:pt idx="10539">
                  <c:v>10.044642857142856</c:v>
                </c:pt>
                <c:pt idx="10540">
                  <c:v>10.267857142857142</c:v>
                </c:pt>
                <c:pt idx="10541">
                  <c:v>10.379464285714285</c:v>
                </c:pt>
                <c:pt idx="10542">
                  <c:v>10.267857142857142</c:v>
                </c:pt>
                <c:pt idx="10543">
                  <c:v>10.044642857142856</c:v>
                </c:pt>
                <c:pt idx="10544">
                  <c:v>9.5982142857142847</c:v>
                </c:pt>
                <c:pt idx="10545">
                  <c:v>9.1517857142857135</c:v>
                </c:pt>
                <c:pt idx="10546">
                  <c:v>8.4821428571428559</c:v>
                </c:pt>
                <c:pt idx="10547">
                  <c:v>8.0357142857142847</c:v>
                </c:pt>
                <c:pt idx="10548">
                  <c:v>7.8124999999999991</c:v>
                </c:pt>
                <c:pt idx="10549">
                  <c:v>7.4776785714285703</c:v>
                </c:pt>
                <c:pt idx="10550">
                  <c:v>7.2544642857142847</c:v>
                </c:pt>
                <c:pt idx="10551">
                  <c:v>7.2544642857142847</c:v>
                </c:pt>
                <c:pt idx="10552">
                  <c:v>7.3660714285714279</c:v>
                </c:pt>
                <c:pt idx="10553">
                  <c:v>7.5892857142857135</c:v>
                </c:pt>
                <c:pt idx="10554">
                  <c:v>7.8124999999999991</c:v>
                </c:pt>
                <c:pt idx="10555">
                  <c:v>8.0357142857142847</c:v>
                </c:pt>
                <c:pt idx="10556">
                  <c:v>8.0357142857142847</c:v>
                </c:pt>
                <c:pt idx="10557">
                  <c:v>8.0357142857142847</c:v>
                </c:pt>
                <c:pt idx="10558">
                  <c:v>8.0357142857142847</c:v>
                </c:pt>
                <c:pt idx="10559">
                  <c:v>7.9241071428571423</c:v>
                </c:pt>
                <c:pt idx="10560">
                  <c:v>7.7008928571428568</c:v>
                </c:pt>
                <c:pt idx="10561">
                  <c:v>7.5892857142857135</c:v>
                </c:pt>
                <c:pt idx="10562">
                  <c:v>7.5892857142857135</c:v>
                </c:pt>
                <c:pt idx="10563">
                  <c:v>7.8124999999999991</c:v>
                </c:pt>
                <c:pt idx="10564">
                  <c:v>7.8124999999999991</c:v>
                </c:pt>
                <c:pt idx="10565">
                  <c:v>8.147321428571427</c:v>
                </c:pt>
                <c:pt idx="10566">
                  <c:v>8.59375</c:v>
                </c:pt>
                <c:pt idx="10567">
                  <c:v>9.0401785714285712</c:v>
                </c:pt>
                <c:pt idx="10568">
                  <c:v>9.5982142857142847</c:v>
                </c:pt>
                <c:pt idx="10569">
                  <c:v>10.491071428571427</c:v>
                </c:pt>
                <c:pt idx="10570">
                  <c:v>11.272321428571427</c:v>
                </c:pt>
                <c:pt idx="10571">
                  <c:v>12.053571428571427</c:v>
                </c:pt>
                <c:pt idx="10572">
                  <c:v>12.723214285714285</c:v>
                </c:pt>
                <c:pt idx="10573">
                  <c:v>13.058035714285714</c:v>
                </c:pt>
                <c:pt idx="10574">
                  <c:v>13.392857142857142</c:v>
                </c:pt>
                <c:pt idx="10575">
                  <c:v>13.504464285714285</c:v>
                </c:pt>
                <c:pt idx="10576">
                  <c:v>13.504464285714285</c:v>
                </c:pt>
                <c:pt idx="10577">
                  <c:v>13.504464285714285</c:v>
                </c:pt>
                <c:pt idx="10578">
                  <c:v>13.058035714285714</c:v>
                </c:pt>
                <c:pt idx="10579">
                  <c:v>12.723214285714285</c:v>
                </c:pt>
                <c:pt idx="10580">
                  <c:v>12.276785714285714</c:v>
                </c:pt>
                <c:pt idx="10581">
                  <c:v>11.830357142857142</c:v>
                </c:pt>
                <c:pt idx="10582">
                  <c:v>11.383928571428571</c:v>
                </c:pt>
                <c:pt idx="10583">
                  <c:v>10.602678571428571</c:v>
                </c:pt>
                <c:pt idx="10584">
                  <c:v>10.044642857142856</c:v>
                </c:pt>
                <c:pt idx="10585">
                  <c:v>9.4866071428571423</c:v>
                </c:pt>
                <c:pt idx="10586">
                  <c:v>9.0401785714285712</c:v>
                </c:pt>
                <c:pt idx="10587">
                  <c:v>8.7053571428571423</c:v>
                </c:pt>
                <c:pt idx="10588">
                  <c:v>8.59375</c:v>
                </c:pt>
                <c:pt idx="10589">
                  <c:v>8.4821428571428559</c:v>
                </c:pt>
                <c:pt idx="10590">
                  <c:v>8.4821428571428559</c:v>
                </c:pt>
                <c:pt idx="10591">
                  <c:v>8.4821428571428559</c:v>
                </c:pt>
                <c:pt idx="10592">
                  <c:v>8.4821428571428559</c:v>
                </c:pt>
                <c:pt idx="10593">
                  <c:v>8.2589285714285712</c:v>
                </c:pt>
                <c:pt idx="10594">
                  <c:v>8.147321428571427</c:v>
                </c:pt>
                <c:pt idx="10595">
                  <c:v>8.0357142857142847</c:v>
                </c:pt>
                <c:pt idx="10596">
                  <c:v>8.0357142857142847</c:v>
                </c:pt>
                <c:pt idx="10597">
                  <c:v>8.147321428571427</c:v>
                </c:pt>
                <c:pt idx="10598">
                  <c:v>8.3705357142857135</c:v>
                </c:pt>
                <c:pt idx="10599">
                  <c:v>8.928571428571427</c:v>
                </c:pt>
                <c:pt idx="10600">
                  <c:v>9.5982142857142847</c:v>
                </c:pt>
                <c:pt idx="10601">
                  <c:v>10.044642857142856</c:v>
                </c:pt>
                <c:pt idx="10602">
                  <c:v>10.379464285714285</c:v>
                </c:pt>
                <c:pt idx="10603">
                  <c:v>10.491071428571427</c:v>
                </c:pt>
                <c:pt idx="10604">
                  <c:v>10.714285714285714</c:v>
                </c:pt>
                <c:pt idx="10605">
                  <c:v>11.272321428571427</c:v>
                </c:pt>
                <c:pt idx="10606">
                  <c:v>11.830357142857142</c:v>
                </c:pt>
                <c:pt idx="10607">
                  <c:v>12.053571428571427</c:v>
                </c:pt>
                <c:pt idx="10608">
                  <c:v>12.499999999999998</c:v>
                </c:pt>
                <c:pt idx="10609">
                  <c:v>12.499999999999998</c:v>
                </c:pt>
                <c:pt idx="10610">
                  <c:v>12.723214285714285</c:v>
                </c:pt>
                <c:pt idx="10611">
                  <c:v>12.834821428571427</c:v>
                </c:pt>
                <c:pt idx="10612">
                  <c:v>13.169642857142856</c:v>
                </c:pt>
                <c:pt idx="10613">
                  <c:v>13.616071428571427</c:v>
                </c:pt>
                <c:pt idx="10614">
                  <c:v>13.616071428571427</c:v>
                </c:pt>
                <c:pt idx="10615">
                  <c:v>13.616071428571427</c:v>
                </c:pt>
                <c:pt idx="10616">
                  <c:v>13.839285714285714</c:v>
                </c:pt>
                <c:pt idx="10617">
                  <c:v>14.174107142857142</c:v>
                </c:pt>
                <c:pt idx="10618">
                  <c:v>14.397321428571427</c:v>
                </c:pt>
                <c:pt idx="10619">
                  <c:v>14.732142857142856</c:v>
                </c:pt>
                <c:pt idx="10620">
                  <c:v>14.843749999999998</c:v>
                </c:pt>
                <c:pt idx="10621">
                  <c:v>14.732142857142856</c:v>
                </c:pt>
                <c:pt idx="10622">
                  <c:v>14.732142857142856</c:v>
                </c:pt>
                <c:pt idx="10623">
                  <c:v>14.620535714285714</c:v>
                </c:pt>
                <c:pt idx="10624">
                  <c:v>14.508928571428569</c:v>
                </c:pt>
                <c:pt idx="10625">
                  <c:v>13.950892857142856</c:v>
                </c:pt>
                <c:pt idx="10626">
                  <c:v>13.504464285714285</c:v>
                </c:pt>
                <c:pt idx="10627">
                  <c:v>13.392857142857142</c:v>
                </c:pt>
                <c:pt idx="10628">
                  <c:v>12.723214285714285</c:v>
                </c:pt>
                <c:pt idx="10629">
                  <c:v>12.053571428571427</c:v>
                </c:pt>
                <c:pt idx="10630">
                  <c:v>11.383928571428571</c:v>
                </c:pt>
                <c:pt idx="10631">
                  <c:v>10.379464285714285</c:v>
                </c:pt>
                <c:pt idx="10632">
                  <c:v>9.3749999999999982</c:v>
                </c:pt>
                <c:pt idx="10633">
                  <c:v>8.3705357142857135</c:v>
                </c:pt>
                <c:pt idx="10634">
                  <c:v>7.3660714285714279</c:v>
                </c:pt>
                <c:pt idx="10635">
                  <c:v>6.2499999999999991</c:v>
                </c:pt>
                <c:pt idx="10636">
                  <c:v>5.1339285714285712</c:v>
                </c:pt>
                <c:pt idx="10637">
                  <c:v>5.9151785714285712</c:v>
                </c:pt>
                <c:pt idx="10638">
                  <c:v>6.5848214285714279</c:v>
                </c:pt>
                <c:pt idx="10639">
                  <c:v>7.4776785714285703</c:v>
                </c:pt>
                <c:pt idx="10640">
                  <c:v>8.0357142857142847</c:v>
                </c:pt>
                <c:pt idx="10641">
                  <c:v>8.3705357142857135</c:v>
                </c:pt>
                <c:pt idx="10642">
                  <c:v>8.4821428571428559</c:v>
                </c:pt>
                <c:pt idx="10643">
                  <c:v>8.59375</c:v>
                </c:pt>
                <c:pt idx="10644">
                  <c:v>8.59375</c:v>
                </c:pt>
                <c:pt idx="10645">
                  <c:v>8.8169642857142847</c:v>
                </c:pt>
                <c:pt idx="10646">
                  <c:v>8.928571428571427</c:v>
                </c:pt>
                <c:pt idx="10647">
                  <c:v>8.928571428571427</c:v>
                </c:pt>
                <c:pt idx="10648">
                  <c:v>8.8169642857142847</c:v>
                </c:pt>
                <c:pt idx="10649">
                  <c:v>8.4821428571428559</c:v>
                </c:pt>
                <c:pt idx="10650">
                  <c:v>8.2589285714285712</c:v>
                </c:pt>
                <c:pt idx="10651">
                  <c:v>8.147321428571427</c:v>
                </c:pt>
                <c:pt idx="10652">
                  <c:v>7.8124999999999991</c:v>
                </c:pt>
                <c:pt idx="10653">
                  <c:v>7.9241071428571423</c:v>
                </c:pt>
                <c:pt idx="10654">
                  <c:v>8.2589285714285712</c:v>
                </c:pt>
                <c:pt idx="10655">
                  <c:v>8.7053571428571423</c:v>
                </c:pt>
                <c:pt idx="10656">
                  <c:v>8.8169642857142847</c:v>
                </c:pt>
                <c:pt idx="10657">
                  <c:v>9.0401785714285712</c:v>
                </c:pt>
                <c:pt idx="10658">
                  <c:v>9.1517857142857135</c:v>
                </c:pt>
                <c:pt idx="10659">
                  <c:v>9.2633928571428559</c:v>
                </c:pt>
                <c:pt idx="10660">
                  <c:v>9.5982142857142847</c:v>
                </c:pt>
                <c:pt idx="10661">
                  <c:v>9.9330357142857135</c:v>
                </c:pt>
                <c:pt idx="10662">
                  <c:v>10.491071428571427</c:v>
                </c:pt>
                <c:pt idx="10663">
                  <c:v>10.825892857142856</c:v>
                </c:pt>
                <c:pt idx="10664">
                  <c:v>11.272321428571427</c:v>
                </c:pt>
                <c:pt idx="10665">
                  <c:v>11.607142857142856</c:v>
                </c:pt>
                <c:pt idx="10666">
                  <c:v>11.941964285714285</c:v>
                </c:pt>
                <c:pt idx="10667">
                  <c:v>12.165178571428569</c:v>
                </c:pt>
                <c:pt idx="10668">
                  <c:v>12.388392857142856</c:v>
                </c:pt>
                <c:pt idx="10669">
                  <c:v>12.611607142857142</c:v>
                </c:pt>
                <c:pt idx="10670">
                  <c:v>12.946428571428569</c:v>
                </c:pt>
                <c:pt idx="10671">
                  <c:v>13.392857142857142</c:v>
                </c:pt>
                <c:pt idx="10672">
                  <c:v>13.392857142857142</c:v>
                </c:pt>
                <c:pt idx="10673">
                  <c:v>13.504464285714285</c:v>
                </c:pt>
                <c:pt idx="10674">
                  <c:v>13.839285714285714</c:v>
                </c:pt>
                <c:pt idx="10675">
                  <c:v>14.285714285714285</c:v>
                </c:pt>
                <c:pt idx="10676">
                  <c:v>14.285714285714285</c:v>
                </c:pt>
                <c:pt idx="10677">
                  <c:v>14.508928571428569</c:v>
                </c:pt>
                <c:pt idx="10678">
                  <c:v>14.732142857142856</c:v>
                </c:pt>
                <c:pt idx="10679">
                  <c:v>15.066964285714285</c:v>
                </c:pt>
                <c:pt idx="10680">
                  <c:v>15.290178571428569</c:v>
                </c:pt>
                <c:pt idx="10681">
                  <c:v>15.736607142857141</c:v>
                </c:pt>
                <c:pt idx="10682">
                  <c:v>15.959821428571427</c:v>
                </c:pt>
                <c:pt idx="10683">
                  <c:v>16.183035714285712</c:v>
                </c:pt>
                <c:pt idx="10684">
                  <c:v>16.517857142857142</c:v>
                </c:pt>
                <c:pt idx="10685">
                  <c:v>16.741071428571427</c:v>
                </c:pt>
                <c:pt idx="10686">
                  <c:v>16.741071428571427</c:v>
                </c:pt>
                <c:pt idx="10687">
                  <c:v>16.629464285714285</c:v>
                </c:pt>
                <c:pt idx="10688">
                  <c:v>16.40625</c:v>
                </c:pt>
                <c:pt idx="10689">
                  <c:v>15.848214285714285</c:v>
                </c:pt>
                <c:pt idx="10690">
                  <c:v>15.290178571428569</c:v>
                </c:pt>
                <c:pt idx="10691">
                  <c:v>14.508928571428569</c:v>
                </c:pt>
                <c:pt idx="10692">
                  <c:v>13.392857142857142</c:v>
                </c:pt>
                <c:pt idx="10693">
                  <c:v>12.276785714285714</c:v>
                </c:pt>
                <c:pt idx="10694">
                  <c:v>11.049107142857142</c:v>
                </c:pt>
                <c:pt idx="10695">
                  <c:v>9.8214285714285712</c:v>
                </c:pt>
                <c:pt idx="10696">
                  <c:v>8.928571428571427</c:v>
                </c:pt>
                <c:pt idx="10697">
                  <c:v>7.8124999999999991</c:v>
                </c:pt>
                <c:pt idx="10698">
                  <c:v>7.0312499999999991</c:v>
                </c:pt>
                <c:pt idx="10699">
                  <c:v>6.2499999999999991</c:v>
                </c:pt>
                <c:pt idx="10700">
                  <c:v>5.6919642857142856</c:v>
                </c:pt>
                <c:pt idx="10701">
                  <c:v>5.5803571428571423</c:v>
                </c:pt>
                <c:pt idx="10702">
                  <c:v>5.8035714285714279</c:v>
                </c:pt>
                <c:pt idx="10703">
                  <c:v>6.5848214285714279</c:v>
                </c:pt>
                <c:pt idx="10704">
                  <c:v>7.1428571428571423</c:v>
                </c:pt>
                <c:pt idx="10705">
                  <c:v>8.0357142857142847</c:v>
                </c:pt>
                <c:pt idx="10706">
                  <c:v>8.7053571428571423</c:v>
                </c:pt>
                <c:pt idx="10707">
                  <c:v>9.3749999999999982</c:v>
                </c:pt>
                <c:pt idx="10708">
                  <c:v>10.044642857142856</c:v>
                </c:pt>
                <c:pt idx="10709">
                  <c:v>10.491071428571427</c:v>
                </c:pt>
                <c:pt idx="10710">
                  <c:v>10.714285714285714</c:v>
                </c:pt>
                <c:pt idx="10711">
                  <c:v>10.714285714285714</c:v>
                </c:pt>
                <c:pt idx="10712">
                  <c:v>10.491071428571427</c:v>
                </c:pt>
                <c:pt idx="10713">
                  <c:v>9.9330357142857135</c:v>
                </c:pt>
                <c:pt idx="10714">
                  <c:v>9.3749999999999982</c:v>
                </c:pt>
                <c:pt idx="10715">
                  <c:v>8.7053571428571423</c:v>
                </c:pt>
                <c:pt idx="10716">
                  <c:v>8.3705357142857135</c:v>
                </c:pt>
                <c:pt idx="10717">
                  <c:v>7.9241071428571423</c:v>
                </c:pt>
                <c:pt idx="10718">
                  <c:v>7.8124999999999991</c:v>
                </c:pt>
                <c:pt idx="10719">
                  <c:v>7.5892857142857135</c:v>
                </c:pt>
                <c:pt idx="10720">
                  <c:v>7.3660714285714279</c:v>
                </c:pt>
                <c:pt idx="10721">
                  <c:v>7.0312499999999991</c:v>
                </c:pt>
                <c:pt idx="10722">
                  <c:v>6.6964285714285712</c:v>
                </c:pt>
                <c:pt idx="10723">
                  <c:v>6.1383928571428568</c:v>
                </c:pt>
                <c:pt idx="10724">
                  <c:v>5.8035714285714279</c:v>
                </c:pt>
                <c:pt idx="10725">
                  <c:v>5.8035714285714279</c:v>
                </c:pt>
                <c:pt idx="10726">
                  <c:v>6.0267857142857135</c:v>
                </c:pt>
                <c:pt idx="10727">
                  <c:v>6.4732142857142847</c:v>
                </c:pt>
                <c:pt idx="10728">
                  <c:v>6.9196428571428568</c:v>
                </c:pt>
                <c:pt idx="10729">
                  <c:v>7.0312499999999991</c:v>
                </c:pt>
                <c:pt idx="10730">
                  <c:v>7.2544642857142847</c:v>
                </c:pt>
                <c:pt idx="10731">
                  <c:v>7.8124999999999991</c:v>
                </c:pt>
                <c:pt idx="10732">
                  <c:v>8.59375</c:v>
                </c:pt>
                <c:pt idx="10733">
                  <c:v>8.8169642857142847</c:v>
                </c:pt>
                <c:pt idx="10734">
                  <c:v>8.7053571428571423</c:v>
                </c:pt>
                <c:pt idx="10735">
                  <c:v>8.147321428571427</c:v>
                </c:pt>
                <c:pt idx="10736">
                  <c:v>7.4776785714285703</c:v>
                </c:pt>
                <c:pt idx="10737">
                  <c:v>7.1428571428571423</c:v>
                </c:pt>
                <c:pt idx="10738">
                  <c:v>7.0312499999999991</c:v>
                </c:pt>
                <c:pt idx="10739">
                  <c:v>6.9196428571428568</c:v>
                </c:pt>
                <c:pt idx="10740">
                  <c:v>6.6964285714285712</c:v>
                </c:pt>
                <c:pt idx="10741">
                  <c:v>6.1383928571428568</c:v>
                </c:pt>
                <c:pt idx="10742">
                  <c:v>5.8035714285714279</c:v>
                </c:pt>
                <c:pt idx="10743">
                  <c:v>5.5803571428571423</c:v>
                </c:pt>
                <c:pt idx="10744">
                  <c:v>5.6919642857142856</c:v>
                </c:pt>
                <c:pt idx="10745">
                  <c:v>5.5803571428571423</c:v>
                </c:pt>
                <c:pt idx="10746">
                  <c:v>5.8035714285714279</c:v>
                </c:pt>
                <c:pt idx="10747">
                  <c:v>6.6964285714285712</c:v>
                </c:pt>
                <c:pt idx="10748">
                  <c:v>7.3660714285714279</c:v>
                </c:pt>
                <c:pt idx="10749">
                  <c:v>8.0357142857142847</c:v>
                </c:pt>
                <c:pt idx="10750">
                  <c:v>8.7053571428571423</c:v>
                </c:pt>
                <c:pt idx="10751">
                  <c:v>9.4866071428571423</c:v>
                </c:pt>
                <c:pt idx="10752">
                  <c:v>10.379464285714285</c:v>
                </c:pt>
                <c:pt idx="10753">
                  <c:v>11.160714285714285</c:v>
                </c:pt>
                <c:pt idx="10754">
                  <c:v>11.941964285714285</c:v>
                </c:pt>
                <c:pt idx="10755">
                  <c:v>12.723214285714285</c:v>
                </c:pt>
                <c:pt idx="10756">
                  <c:v>13.169642857142856</c:v>
                </c:pt>
                <c:pt idx="10757">
                  <c:v>13.616071428571427</c:v>
                </c:pt>
                <c:pt idx="10758">
                  <c:v>13.727678571428569</c:v>
                </c:pt>
                <c:pt idx="10759">
                  <c:v>13.616071428571427</c:v>
                </c:pt>
                <c:pt idx="10760">
                  <c:v>13.392857142857142</c:v>
                </c:pt>
                <c:pt idx="10761">
                  <c:v>13.169642857142856</c:v>
                </c:pt>
                <c:pt idx="10762">
                  <c:v>12.611607142857142</c:v>
                </c:pt>
                <c:pt idx="10763">
                  <c:v>12.053571428571427</c:v>
                </c:pt>
                <c:pt idx="10764">
                  <c:v>11.830357142857142</c:v>
                </c:pt>
                <c:pt idx="10765">
                  <c:v>11.495535714285714</c:v>
                </c:pt>
                <c:pt idx="10766">
                  <c:v>11.607142857142856</c:v>
                </c:pt>
                <c:pt idx="10767">
                  <c:v>11.160714285714285</c:v>
                </c:pt>
                <c:pt idx="10768">
                  <c:v>10.825892857142856</c:v>
                </c:pt>
                <c:pt idx="10769">
                  <c:v>10.267857142857142</c:v>
                </c:pt>
                <c:pt idx="10770">
                  <c:v>9.5982142857142847</c:v>
                </c:pt>
                <c:pt idx="10771">
                  <c:v>8.928571428571427</c:v>
                </c:pt>
                <c:pt idx="10772">
                  <c:v>8.4821428571428559</c:v>
                </c:pt>
                <c:pt idx="10773">
                  <c:v>8.2589285714285712</c:v>
                </c:pt>
                <c:pt idx="10774">
                  <c:v>8.147321428571427</c:v>
                </c:pt>
                <c:pt idx="10775">
                  <c:v>7.4776785714285703</c:v>
                </c:pt>
                <c:pt idx="10776">
                  <c:v>6.4732142857142847</c:v>
                </c:pt>
                <c:pt idx="10777">
                  <c:v>5.6919642857142856</c:v>
                </c:pt>
                <c:pt idx="10778">
                  <c:v>5.1339285714285712</c:v>
                </c:pt>
                <c:pt idx="10779">
                  <c:v>5.5803571428571423</c:v>
                </c:pt>
                <c:pt idx="10780">
                  <c:v>6.4732142857142847</c:v>
                </c:pt>
                <c:pt idx="10781">
                  <c:v>7.3660714285714279</c:v>
                </c:pt>
                <c:pt idx="10782">
                  <c:v>8.0357142857142847</c:v>
                </c:pt>
                <c:pt idx="10783">
                  <c:v>7.8124999999999991</c:v>
                </c:pt>
                <c:pt idx="10784">
                  <c:v>8.0357142857142847</c:v>
                </c:pt>
                <c:pt idx="10785">
                  <c:v>8.4821428571428559</c:v>
                </c:pt>
                <c:pt idx="10786">
                  <c:v>8.4821428571428559</c:v>
                </c:pt>
                <c:pt idx="10787">
                  <c:v>8.0357142857142847</c:v>
                </c:pt>
                <c:pt idx="10788">
                  <c:v>7.3660714285714279</c:v>
                </c:pt>
                <c:pt idx="10789">
                  <c:v>6.4732142857142847</c:v>
                </c:pt>
                <c:pt idx="10790">
                  <c:v>6.2499999999999991</c:v>
                </c:pt>
                <c:pt idx="10791">
                  <c:v>6.0267857142857135</c:v>
                </c:pt>
                <c:pt idx="10792">
                  <c:v>5.8035714285714279</c:v>
                </c:pt>
                <c:pt idx="10793">
                  <c:v>5.5803571428571423</c:v>
                </c:pt>
                <c:pt idx="10794">
                  <c:v>5.8035714285714279</c:v>
                </c:pt>
                <c:pt idx="10795">
                  <c:v>6.1383928571428568</c:v>
                </c:pt>
                <c:pt idx="10796">
                  <c:v>6.6964285714285712</c:v>
                </c:pt>
                <c:pt idx="10797">
                  <c:v>7.1428571428571423</c:v>
                </c:pt>
                <c:pt idx="10798">
                  <c:v>7.2544642857142847</c:v>
                </c:pt>
                <c:pt idx="10799">
                  <c:v>7.2544642857142847</c:v>
                </c:pt>
                <c:pt idx="10800">
                  <c:v>7.2544642857142847</c:v>
                </c:pt>
                <c:pt idx="10801">
                  <c:v>6.9196428571428568</c:v>
                </c:pt>
                <c:pt idx="10802">
                  <c:v>6.8080357142857135</c:v>
                </c:pt>
                <c:pt idx="10803">
                  <c:v>6.3616071428571423</c:v>
                </c:pt>
                <c:pt idx="10804">
                  <c:v>5.8035714285714279</c:v>
                </c:pt>
                <c:pt idx="10805">
                  <c:v>5.5803571428571423</c:v>
                </c:pt>
                <c:pt idx="10806">
                  <c:v>6.0267857142857135</c:v>
                </c:pt>
                <c:pt idx="10807">
                  <c:v>6.5848214285714279</c:v>
                </c:pt>
                <c:pt idx="10808">
                  <c:v>7.0312499999999991</c:v>
                </c:pt>
                <c:pt idx="10809">
                  <c:v>7.3660714285714279</c:v>
                </c:pt>
                <c:pt idx="10810">
                  <c:v>7.8124999999999991</c:v>
                </c:pt>
                <c:pt idx="10811">
                  <c:v>8.4821428571428559</c:v>
                </c:pt>
                <c:pt idx="10812">
                  <c:v>9.5982142857142847</c:v>
                </c:pt>
                <c:pt idx="10813">
                  <c:v>11.272321428571427</c:v>
                </c:pt>
                <c:pt idx="10814">
                  <c:v>12.946428571428569</c:v>
                </c:pt>
                <c:pt idx="10815">
                  <c:v>14.285714285714285</c:v>
                </c:pt>
                <c:pt idx="10816">
                  <c:v>15.513392857142856</c:v>
                </c:pt>
                <c:pt idx="10817">
                  <c:v>16.294642857142854</c:v>
                </c:pt>
                <c:pt idx="10818">
                  <c:v>16.741071428571427</c:v>
                </c:pt>
                <c:pt idx="10819">
                  <c:v>17.1875</c:v>
                </c:pt>
                <c:pt idx="10820">
                  <c:v>17.410714285714285</c:v>
                </c:pt>
                <c:pt idx="10821">
                  <c:v>17.1875</c:v>
                </c:pt>
                <c:pt idx="10822">
                  <c:v>16.964285714285712</c:v>
                </c:pt>
                <c:pt idx="10823">
                  <c:v>17.075892857142854</c:v>
                </c:pt>
                <c:pt idx="10824">
                  <c:v>17.1875</c:v>
                </c:pt>
                <c:pt idx="10825">
                  <c:v>17.1875</c:v>
                </c:pt>
                <c:pt idx="10826">
                  <c:v>16.964285714285712</c:v>
                </c:pt>
                <c:pt idx="10827">
                  <c:v>16.741071428571427</c:v>
                </c:pt>
                <c:pt idx="10828">
                  <c:v>16.071428571428569</c:v>
                </c:pt>
                <c:pt idx="10829">
                  <c:v>15.290178571428569</c:v>
                </c:pt>
                <c:pt idx="10830">
                  <c:v>14.285714285714285</c:v>
                </c:pt>
                <c:pt idx="10831">
                  <c:v>13.392857142857142</c:v>
                </c:pt>
                <c:pt idx="10832">
                  <c:v>12.723214285714285</c:v>
                </c:pt>
                <c:pt idx="10833">
                  <c:v>12.053571428571427</c:v>
                </c:pt>
                <c:pt idx="10834">
                  <c:v>11.718749999999998</c:v>
                </c:pt>
                <c:pt idx="10835">
                  <c:v>11.272321428571427</c:v>
                </c:pt>
                <c:pt idx="10836">
                  <c:v>10.825892857142856</c:v>
                </c:pt>
                <c:pt idx="10837">
                  <c:v>10.379464285714285</c:v>
                </c:pt>
                <c:pt idx="10838">
                  <c:v>9.8214285714285712</c:v>
                </c:pt>
                <c:pt idx="10839">
                  <c:v>9.1517857142857135</c:v>
                </c:pt>
                <c:pt idx="10840">
                  <c:v>8.2589285714285712</c:v>
                </c:pt>
                <c:pt idx="10841">
                  <c:v>7.2544642857142847</c:v>
                </c:pt>
                <c:pt idx="10842">
                  <c:v>6.2499999999999991</c:v>
                </c:pt>
                <c:pt idx="10843">
                  <c:v>5.8035714285714279</c:v>
                </c:pt>
                <c:pt idx="10844">
                  <c:v>6.5848214285714279</c:v>
                </c:pt>
                <c:pt idx="10845">
                  <c:v>7.3660714285714279</c:v>
                </c:pt>
                <c:pt idx="10846">
                  <c:v>8.7053571428571423</c:v>
                </c:pt>
                <c:pt idx="10847">
                  <c:v>10.267857142857142</c:v>
                </c:pt>
                <c:pt idx="10848">
                  <c:v>11.383928571428571</c:v>
                </c:pt>
                <c:pt idx="10849">
                  <c:v>12.388392857142856</c:v>
                </c:pt>
                <c:pt idx="10850">
                  <c:v>12.946428571428569</c:v>
                </c:pt>
                <c:pt idx="10851">
                  <c:v>13.169642857142856</c:v>
                </c:pt>
                <c:pt idx="10852">
                  <c:v>12.946428571428569</c:v>
                </c:pt>
                <c:pt idx="10853">
                  <c:v>12.946428571428569</c:v>
                </c:pt>
                <c:pt idx="10854">
                  <c:v>12.946428571428569</c:v>
                </c:pt>
                <c:pt idx="10855">
                  <c:v>13.058035714285714</c:v>
                </c:pt>
                <c:pt idx="10856">
                  <c:v>12.946428571428569</c:v>
                </c:pt>
                <c:pt idx="10857">
                  <c:v>12.723214285714285</c:v>
                </c:pt>
                <c:pt idx="10858">
                  <c:v>12.053571428571427</c:v>
                </c:pt>
                <c:pt idx="10859">
                  <c:v>11.383928571428571</c:v>
                </c:pt>
                <c:pt idx="10860">
                  <c:v>10.491071428571427</c:v>
                </c:pt>
                <c:pt idx="10861">
                  <c:v>9.5982142857142847</c:v>
                </c:pt>
                <c:pt idx="10862">
                  <c:v>8.7053571428571423</c:v>
                </c:pt>
                <c:pt idx="10863">
                  <c:v>7.5892857142857135</c:v>
                </c:pt>
                <c:pt idx="10864">
                  <c:v>6.4732142857142847</c:v>
                </c:pt>
                <c:pt idx="10865">
                  <c:v>5.6919642857142856</c:v>
                </c:pt>
                <c:pt idx="10866">
                  <c:v>5.8035714285714279</c:v>
                </c:pt>
                <c:pt idx="10867">
                  <c:v>6.4732142857142847</c:v>
                </c:pt>
                <c:pt idx="10868">
                  <c:v>7.3660714285714279</c:v>
                </c:pt>
                <c:pt idx="10869">
                  <c:v>8.59375</c:v>
                </c:pt>
                <c:pt idx="10870">
                  <c:v>9.8214285714285712</c:v>
                </c:pt>
                <c:pt idx="10871">
                  <c:v>10.714285714285714</c:v>
                </c:pt>
                <c:pt idx="10872">
                  <c:v>11.160714285714285</c:v>
                </c:pt>
                <c:pt idx="10873">
                  <c:v>11.383928571428571</c:v>
                </c:pt>
                <c:pt idx="10874">
                  <c:v>11.160714285714285</c:v>
                </c:pt>
                <c:pt idx="10875">
                  <c:v>10.491071428571427</c:v>
                </c:pt>
                <c:pt idx="10876">
                  <c:v>9.709821428571427</c:v>
                </c:pt>
                <c:pt idx="10877">
                  <c:v>8.59375</c:v>
                </c:pt>
                <c:pt idx="10878">
                  <c:v>7.3660714285714279</c:v>
                </c:pt>
                <c:pt idx="10879">
                  <c:v>6.6964285714285712</c:v>
                </c:pt>
                <c:pt idx="10880">
                  <c:v>5.9151785714285712</c:v>
                </c:pt>
                <c:pt idx="10881">
                  <c:v>5.5803571428571423</c:v>
                </c:pt>
                <c:pt idx="10882">
                  <c:v>5.5803571428571423</c:v>
                </c:pt>
                <c:pt idx="10883">
                  <c:v>6.1383928571428568</c:v>
                </c:pt>
                <c:pt idx="10884">
                  <c:v>6.9196428571428568</c:v>
                </c:pt>
                <c:pt idx="10885">
                  <c:v>7.8124999999999991</c:v>
                </c:pt>
                <c:pt idx="10886">
                  <c:v>8.59375</c:v>
                </c:pt>
                <c:pt idx="10887">
                  <c:v>9.0401785714285712</c:v>
                </c:pt>
                <c:pt idx="10888">
                  <c:v>9.1517857142857135</c:v>
                </c:pt>
                <c:pt idx="10889">
                  <c:v>9.1517857142857135</c:v>
                </c:pt>
                <c:pt idx="10890">
                  <c:v>9.1517857142857135</c:v>
                </c:pt>
                <c:pt idx="10891">
                  <c:v>9.2633928571428559</c:v>
                </c:pt>
                <c:pt idx="10892">
                  <c:v>9.3749999999999982</c:v>
                </c:pt>
                <c:pt idx="10893">
                  <c:v>9.3749999999999982</c:v>
                </c:pt>
                <c:pt idx="10894">
                  <c:v>8.928571428571427</c:v>
                </c:pt>
                <c:pt idx="10895">
                  <c:v>8.3705357142857135</c:v>
                </c:pt>
                <c:pt idx="10896">
                  <c:v>7.5892857142857135</c:v>
                </c:pt>
                <c:pt idx="10897">
                  <c:v>6.4732142857142847</c:v>
                </c:pt>
                <c:pt idx="10898">
                  <c:v>5.3571428571428568</c:v>
                </c:pt>
                <c:pt idx="10899">
                  <c:v>5.3571428571428568</c:v>
                </c:pt>
                <c:pt idx="10900">
                  <c:v>6.4732142857142847</c:v>
                </c:pt>
                <c:pt idx="10901">
                  <c:v>7.7008928571428568</c:v>
                </c:pt>
                <c:pt idx="10902">
                  <c:v>8.7053571428571423</c:v>
                </c:pt>
                <c:pt idx="10903">
                  <c:v>9.1517857142857135</c:v>
                </c:pt>
                <c:pt idx="10904">
                  <c:v>9.5982142857142847</c:v>
                </c:pt>
                <c:pt idx="10905">
                  <c:v>10.044642857142856</c:v>
                </c:pt>
                <c:pt idx="10906">
                  <c:v>10.379464285714285</c:v>
                </c:pt>
                <c:pt idx="10907">
                  <c:v>10.937499999999998</c:v>
                </c:pt>
                <c:pt idx="10908">
                  <c:v>11.607142857142856</c:v>
                </c:pt>
                <c:pt idx="10909">
                  <c:v>12.053571428571427</c:v>
                </c:pt>
                <c:pt idx="10910">
                  <c:v>12.165178571428569</c:v>
                </c:pt>
                <c:pt idx="10911">
                  <c:v>12.276785714285714</c:v>
                </c:pt>
                <c:pt idx="10912">
                  <c:v>12.723214285714285</c:v>
                </c:pt>
                <c:pt idx="10913">
                  <c:v>13.169642857142856</c:v>
                </c:pt>
                <c:pt idx="10914">
                  <c:v>13.616071428571427</c:v>
                </c:pt>
                <c:pt idx="10915">
                  <c:v>13.839285714285714</c:v>
                </c:pt>
                <c:pt idx="10916">
                  <c:v>13.727678571428569</c:v>
                </c:pt>
                <c:pt idx="10917">
                  <c:v>13.392857142857142</c:v>
                </c:pt>
                <c:pt idx="10918">
                  <c:v>12.946428571428569</c:v>
                </c:pt>
                <c:pt idx="10919">
                  <c:v>12.499999999999998</c:v>
                </c:pt>
                <c:pt idx="10920">
                  <c:v>12.053571428571427</c:v>
                </c:pt>
                <c:pt idx="10921">
                  <c:v>11.830357142857142</c:v>
                </c:pt>
                <c:pt idx="10922">
                  <c:v>11.607142857142856</c:v>
                </c:pt>
                <c:pt idx="10923">
                  <c:v>11.160714285714285</c:v>
                </c:pt>
                <c:pt idx="10924">
                  <c:v>10.491071428571427</c:v>
                </c:pt>
                <c:pt idx="10925">
                  <c:v>9.3749999999999982</c:v>
                </c:pt>
                <c:pt idx="10926">
                  <c:v>8.0357142857142847</c:v>
                </c:pt>
                <c:pt idx="10927">
                  <c:v>6.9196428571428568</c:v>
                </c:pt>
                <c:pt idx="10928">
                  <c:v>5.4687499999999991</c:v>
                </c:pt>
                <c:pt idx="10929">
                  <c:v>6.0267857142857135</c:v>
                </c:pt>
                <c:pt idx="10930">
                  <c:v>7.3660714285714279</c:v>
                </c:pt>
                <c:pt idx="10931">
                  <c:v>8.2589285714285712</c:v>
                </c:pt>
                <c:pt idx="10932">
                  <c:v>8.928571428571427</c:v>
                </c:pt>
                <c:pt idx="10933">
                  <c:v>9.1517857142857135</c:v>
                </c:pt>
                <c:pt idx="10934">
                  <c:v>8.928571428571427</c:v>
                </c:pt>
                <c:pt idx="10935">
                  <c:v>8.4821428571428559</c:v>
                </c:pt>
                <c:pt idx="10936">
                  <c:v>7.7008928571428568</c:v>
                </c:pt>
                <c:pt idx="10937">
                  <c:v>7.1428571428571423</c:v>
                </c:pt>
                <c:pt idx="10938">
                  <c:v>6.8080357142857135</c:v>
                </c:pt>
                <c:pt idx="10939">
                  <c:v>6.6964285714285712</c:v>
                </c:pt>
                <c:pt idx="10940">
                  <c:v>6.4732142857142847</c:v>
                </c:pt>
                <c:pt idx="10941">
                  <c:v>6.4732142857142847</c:v>
                </c:pt>
                <c:pt idx="10942">
                  <c:v>6.8080357142857135</c:v>
                </c:pt>
                <c:pt idx="10943">
                  <c:v>7.1428571428571423</c:v>
                </c:pt>
                <c:pt idx="10944">
                  <c:v>7.1428571428571423</c:v>
                </c:pt>
                <c:pt idx="10945">
                  <c:v>6.9196428571428568</c:v>
                </c:pt>
                <c:pt idx="10946">
                  <c:v>8.2589285714285712</c:v>
                </c:pt>
                <c:pt idx="10947">
                  <c:v>8.147321428571427</c:v>
                </c:pt>
                <c:pt idx="10948">
                  <c:v>8.0357142857142847</c:v>
                </c:pt>
                <c:pt idx="10949">
                  <c:v>7.9241071428571423</c:v>
                </c:pt>
                <c:pt idx="10950">
                  <c:v>7.8124999999999991</c:v>
                </c:pt>
                <c:pt idx="10951">
                  <c:v>7.9241071428571423</c:v>
                </c:pt>
                <c:pt idx="10952">
                  <c:v>8.0357142857142847</c:v>
                </c:pt>
                <c:pt idx="10953">
                  <c:v>8.147321428571427</c:v>
                </c:pt>
                <c:pt idx="10954">
                  <c:v>8.147321428571427</c:v>
                </c:pt>
                <c:pt idx="10955">
                  <c:v>8.147321428571427</c:v>
                </c:pt>
                <c:pt idx="10956">
                  <c:v>8.0357142857142847</c:v>
                </c:pt>
                <c:pt idx="10957">
                  <c:v>7.9241071428571423</c:v>
                </c:pt>
                <c:pt idx="10958">
                  <c:v>8.0357142857142847</c:v>
                </c:pt>
                <c:pt idx="10959">
                  <c:v>8.0357142857142847</c:v>
                </c:pt>
                <c:pt idx="10960">
                  <c:v>8.0357142857142847</c:v>
                </c:pt>
                <c:pt idx="10961">
                  <c:v>8.0357142857142847</c:v>
                </c:pt>
                <c:pt idx="10962">
                  <c:v>8.0357142857142847</c:v>
                </c:pt>
                <c:pt idx="10963">
                  <c:v>7.8124999999999991</c:v>
                </c:pt>
                <c:pt idx="10964">
                  <c:v>7.3660714285714279</c:v>
                </c:pt>
                <c:pt idx="10965">
                  <c:v>6.9196428571428568</c:v>
                </c:pt>
                <c:pt idx="10966">
                  <c:v>6.5848214285714279</c:v>
                </c:pt>
                <c:pt idx="10967">
                  <c:v>6.1383928571428568</c:v>
                </c:pt>
                <c:pt idx="10968">
                  <c:v>5.9151785714285712</c:v>
                </c:pt>
                <c:pt idx="10969">
                  <c:v>5.9151785714285712</c:v>
                </c:pt>
                <c:pt idx="10970">
                  <c:v>6.2499999999999991</c:v>
                </c:pt>
                <c:pt idx="10971">
                  <c:v>6.5848214285714279</c:v>
                </c:pt>
                <c:pt idx="10972">
                  <c:v>7.3660714285714279</c:v>
                </c:pt>
                <c:pt idx="10973">
                  <c:v>7.7008928571428568</c:v>
                </c:pt>
                <c:pt idx="10974">
                  <c:v>8.0357142857142847</c:v>
                </c:pt>
                <c:pt idx="10975">
                  <c:v>8.4821428571428559</c:v>
                </c:pt>
                <c:pt idx="10976">
                  <c:v>8.59375</c:v>
                </c:pt>
                <c:pt idx="10977">
                  <c:v>8.7053571428571423</c:v>
                </c:pt>
                <c:pt idx="10978">
                  <c:v>8.8169642857142847</c:v>
                </c:pt>
                <c:pt idx="10979">
                  <c:v>8.8169642857142847</c:v>
                </c:pt>
                <c:pt idx="10980">
                  <c:v>8.7053571428571423</c:v>
                </c:pt>
                <c:pt idx="10981">
                  <c:v>8.2589285714285712</c:v>
                </c:pt>
                <c:pt idx="10982">
                  <c:v>7.8124999999999991</c:v>
                </c:pt>
                <c:pt idx="10983">
                  <c:v>7.3660714285714279</c:v>
                </c:pt>
                <c:pt idx="10984">
                  <c:v>6.9196428571428568</c:v>
                </c:pt>
                <c:pt idx="10985">
                  <c:v>6.3616071428571423</c:v>
                </c:pt>
                <c:pt idx="10986">
                  <c:v>5.8035714285714279</c:v>
                </c:pt>
                <c:pt idx="10987">
                  <c:v>5.5803571428571423</c:v>
                </c:pt>
                <c:pt idx="10988">
                  <c:v>5.9151785714285712</c:v>
                </c:pt>
                <c:pt idx="10989">
                  <c:v>6.6964285714285712</c:v>
                </c:pt>
                <c:pt idx="10990">
                  <c:v>7.3660714285714279</c:v>
                </c:pt>
                <c:pt idx="10991">
                  <c:v>8.2589285714285712</c:v>
                </c:pt>
                <c:pt idx="10992">
                  <c:v>8.928571428571427</c:v>
                </c:pt>
                <c:pt idx="10993">
                  <c:v>9.5982142857142847</c:v>
                </c:pt>
                <c:pt idx="10994">
                  <c:v>10.267857142857142</c:v>
                </c:pt>
                <c:pt idx="10995">
                  <c:v>10.825892857142856</c:v>
                </c:pt>
                <c:pt idx="10996">
                  <c:v>11.272321428571427</c:v>
                </c:pt>
                <c:pt idx="10997">
                  <c:v>11.830357142857142</c:v>
                </c:pt>
                <c:pt idx="10998">
                  <c:v>11.941964285714285</c:v>
                </c:pt>
                <c:pt idx="10999">
                  <c:v>11.830357142857142</c:v>
                </c:pt>
                <c:pt idx="11000">
                  <c:v>11.718749999999998</c:v>
                </c:pt>
                <c:pt idx="11001">
                  <c:v>11.495535714285714</c:v>
                </c:pt>
                <c:pt idx="11002">
                  <c:v>11.160714285714285</c:v>
                </c:pt>
                <c:pt idx="11003">
                  <c:v>10.825892857142856</c:v>
                </c:pt>
                <c:pt idx="11004">
                  <c:v>10.491071428571427</c:v>
                </c:pt>
                <c:pt idx="11005">
                  <c:v>10.044642857142856</c:v>
                </c:pt>
                <c:pt idx="11006">
                  <c:v>9.709821428571427</c:v>
                </c:pt>
                <c:pt idx="11007">
                  <c:v>9.3749999999999982</c:v>
                </c:pt>
                <c:pt idx="11008">
                  <c:v>8.7053571428571423</c:v>
                </c:pt>
                <c:pt idx="11009">
                  <c:v>8.147321428571427</c:v>
                </c:pt>
                <c:pt idx="11010">
                  <c:v>7.5892857142857135</c:v>
                </c:pt>
                <c:pt idx="11011">
                  <c:v>7.0312499999999991</c:v>
                </c:pt>
                <c:pt idx="11012">
                  <c:v>6.4732142857142847</c:v>
                </c:pt>
                <c:pt idx="11013">
                  <c:v>6.1383928571428568</c:v>
                </c:pt>
                <c:pt idx="11014">
                  <c:v>5.8035714285714279</c:v>
                </c:pt>
                <c:pt idx="11015">
                  <c:v>5.9151785714285712</c:v>
                </c:pt>
                <c:pt idx="11016">
                  <c:v>6.1383928571428568</c:v>
                </c:pt>
                <c:pt idx="11017">
                  <c:v>6.6964285714285712</c:v>
                </c:pt>
                <c:pt idx="11018">
                  <c:v>7.1428571428571423</c:v>
                </c:pt>
                <c:pt idx="11019">
                  <c:v>7.8124999999999991</c:v>
                </c:pt>
                <c:pt idx="11020">
                  <c:v>8.147321428571427</c:v>
                </c:pt>
                <c:pt idx="11021">
                  <c:v>8.2589285714285712</c:v>
                </c:pt>
                <c:pt idx="11022">
                  <c:v>8.2589285714285712</c:v>
                </c:pt>
                <c:pt idx="11023">
                  <c:v>8.0357142857142847</c:v>
                </c:pt>
                <c:pt idx="11024">
                  <c:v>7.7008928571428568</c:v>
                </c:pt>
                <c:pt idx="11025">
                  <c:v>7.1428571428571423</c:v>
                </c:pt>
                <c:pt idx="11026">
                  <c:v>6.6964285714285712</c:v>
                </c:pt>
                <c:pt idx="11027">
                  <c:v>6.6964285714285712</c:v>
                </c:pt>
                <c:pt idx="11028">
                  <c:v>6.8080357142857135</c:v>
                </c:pt>
                <c:pt idx="11029">
                  <c:v>6.6964285714285712</c:v>
                </c:pt>
                <c:pt idx="11030">
                  <c:v>6.5848214285714279</c:v>
                </c:pt>
                <c:pt idx="11031">
                  <c:v>6.2499999999999991</c:v>
                </c:pt>
                <c:pt idx="11032">
                  <c:v>5.8035714285714279</c:v>
                </c:pt>
                <c:pt idx="11033">
                  <c:v>5.6919642857142856</c:v>
                </c:pt>
                <c:pt idx="11034">
                  <c:v>5.8035714285714279</c:v>
                </c:pt>
                <c:pt idx="11035">
                  <c:v>6.2499999999999991</c:v>
                </c:pt>
                <c:pt idx="11036">
                  <c:v>6.2499999999999991</c:v>
                </c:pt>
                <c:pt idx="11037">
                  <c:v>6.5848214285714279</c:v>
                </c:pt>
                <c:pt idx="11038">
                  <c:v>6.5848214285714279</c:v>
                </c:pt>
                <c:pt idx="11039">
                  <c:v>6.5848214285714279</c:v>
                </c:pt>
                <c:pt idx="11040">
                  <c:v>6.9196428571428568</c:v>
                </c:pt>
                <c:pt idx="11041">
                  <c:v>7.0312499999999991</c:v>
                </c:pt>
                <c:pt idx="11042">
                  <c:v>7.1428571428571423</c:v>
                </c:pt>
                <c:pt idx="11043">
                  <c:v>7.3660714285714279</c:v>
                </c:pt>
                <c:pt idx="11044">
                  <c:v>7.5892857142857135</c:v>
                </c:pt>
                <c:pt idx="11045">
                  <c:v>7.5892857142857135</c:v>
                </c:pt>
                <c:pt idx="11046">
                  <c:v>7.4776785714285703</c:v>
                </c:pt>
                <c:pt idx="11047">
                  <c:v>7.2544642857142847</c:v>
                </c:pt>
                <c:pt idx="11048">
                  <c:v>7.1428571428571423</c:v>
                </c:pt>
                <c:pt idx="11049">
                  <c:v>6.8080357142857135</c:v>
                </c:pt>
                <c:pt idx="11050">
                  <c:v>6.6964285714285712</c:v>
                </c:pt>
                <c:pt idx="11051">
                  <c:v>6.6964285714285712</c:v>
                </c:pt>
                <c:pt idx="11052">
                  <c:v>6.8080357142857135</c:v>
                </c:pt>
                <c:pt idx="11053">
                  <c:v>7.0312499999999991</c:v>
                </c:pt>
                <c:pt idx="11054">
                  <c:v>7.4776785714285703</c:v>
                </c:pt>
                <c:pt idx="11055">
                  <c:v>7.5892857142857135</c:v>
                </c:pt>
                <c:pt idx="11056">
                  <c:v>7.8124999999999991</c:v>
                </c:pt>
                <c:pt idx="11057">
                  <c:v>7.7008928571428568</c:v>
                </c:pt>
                <c:pt idx="11058">
                  <c:v>7.3660714285714279</c:v>
                </c:pt>
                <c:pt idx="11059">
                  <c:v>7.1428571428571423</c:v>
                </c:pt>
                <c:pt idx="11060">
                  <c:v>6.9196428571428568</c:v>
                </c:pt>
                <c:pt idx="11061">
                  <c:v>6.3616071428571423</c:v>
                </c:pt>
                <c:pt idx="11062">
                  <c:v>6.1383928571428568</c:v>
                </c:pt>
                <c:pt idx="11063">
                  <c:v>6.0267857142857135</c:v>
                </c:pt>
                <c:pt idx="11064">
                  <c:v>6.2499999999999991</c:v>
                </c:pt>
                <c:pt idx="11065">
                  <c:v>6.5848214285714279</c:v>
                </c:pt>
                <c:pt idx="11066">
                  <c:v>7.2544642857142847</c:v>
                </c:pt>
                <c:pt idx="11067">
                  <c:v>8.0357142857142847</c:v>
                </c:pt>
                <c:pt idx="11068">
                  <c:v>8.59375</c:v>
                </c:pt>
                <c:pt idx="11069">
                  <c:v>9.2633928571428559</c:v>
                </c:pt>
                <c:pt idx="11070">
                  <c:v>10.044642857142856</c:v>
                </c:pt>
                <c:pt idx="11071">
                  <c:v>10.491071428571427</c:v>
                </c:pt>
                <c:pt idx="11072">
                  <c:v>10.937499999999998</c:v>
                </c:pt>
                <c:pt idx="11073">
                  <c:v>11.272321428571427</c:v>
                </c:pt>
                <c:pt idx="11074">
                  <c:v>11.607142857142856</c:v>
                </c:pt>
                <c:pt idx="11075">
                  <c:v>11.607142857142856</c:v>
                </c:pt>
                <c:pt idx="11076">
                  <c:v>11.607142857142856</c:v>
                </c:pt>
                <c:pt idx="11077">
                  <c:v>11.607142857142856</c:v>
                </c:pt>
                <c:pt idx="11078">
                  <c:v>11.495535714285714</c:v>
                </c:pt>
                <c:pt idx="11079">
                  <c:v>11.160714285714285</c:v>
                </c:pt>
                <c:pt idx="11080">
                  <c:v>10.714285714285714</c:v>
                </c:pt>
                <c:pt idx="11081">
                  <c:v>10.156249999999998</c:v>
                </c:pt>
                <c:pt idx="11082">
                  <c:v>9.4866071428571423</c:v>
                </c:pt>
                <c:pt idx="11083">
                  <c:v>8.7053571428571423</c:v>
                </c:pt>
                <c:pt idx="11084">
                  <c:v>7.8124999999999991</c:v>
                </c:pt>
                <c:pt idx="11085">
                  <c:v>6.9196428571428568</c:v>
                </c:pt>
                <c:pt idx="11086">
                  <c:v>6.2499999999999991</c:v>
                </c:pt>
                <c:pt idx="11087">
                  <c:v>5.4687499999999991</c:v>
                </c:pt>
                <c:pt idx="11088">
                  <c:v>5.4687499999999991</c:v>
                </c:pt>
                <c:pt idx="11089">
                  <c:v>5.8035714285714279</c:v>
                </c:pt>
                <c:pt idx="11090">
                  <c:v>6.4732142857142847</c:v>
                </c:pt>
                <c:pt idx="11091">
                  <c:v>7.0312499999999991</c:v>
                </c:pt>
                <c:pt idx="11092">
                  <c:v>7.5892857142857135</c:v>
                </c:pt>
                <c:pt idx="11093">
                  <c:v>8.0357142857142847</c:v>
                </c:pt>
                <c:pt idx="11094">
                  <c:v>8.3705357142857135</c:v>
                </c:pt>
                <c:pt idx="11095">
                  <c:v>8.4821428571428559</c:v>
                </c:pt>
                <c:pt idx="11096">
                  <c:v>8.3705357142857135</c:v>
                </c:pt>
                <c:pt idx="11097">
                  <c:v>8.0357142857142847</c:v>
                </c:pt>
                <c:pt idx="11098">
                  <c:v>7.7008928571428568</c:v>
                </c:pt>
                <c:pt idx="11099">
                  <c:v>7.2544642857142847</c:v>
                </c:pt>
                <c:pt idx="11100">
                  <c:v>6.5848214285714279</c:v>
                </c:pt>
                <c:pt idx="11101">
                  <c:v>6.0267857142857135</c:v>
                </c:pt>
                <c:pt idx="11102">
                  <c:v>5.8035714285714279</c:v>
                </c:pt>
                <c:pt idx="11103">
                  <c:v>5.9151785714285712</c:v>
                </c:pt>
                <c:pt idx="11104">
                  <c:v>6.2499999999999991</c:v>
                </c:pt>
                <c:pt idx="11105">
                  <c:v>6.8080357142857135</c:v>
                </c:pt>
                <c:pt idx="11106">
                  <c:v>7.3660714285714279</c:v>
                </c:pt>
                <c:pt idx="11107">
                  <c:v>8.0357142857142847</c:v>
                </c:pt>
                <c:pt idx="11108">
                  <c:v>8.4821428571428559</c:v>
                </c:pt>
                <c:pt idx="11109">
                  <c:v>8.8169642857142847</c:v>
                </c:pt>
                <c:pt idx="11110">
                  <c:v>9.1517857142857135</c:v>
                </c:pt>
                <c:pt idx="11111">
                  <c:v>9.2633928571428559</c:v>
                </c:pt>
                <c:pt idx="11112">
                  <c:v>9.3749999999999982</c:v>
                </c:pt>
                <c:pt idx="11113">
                  <c:v>9.4866071428571423</c:v>
                </c:pt>
                <c:pt idx="11114">
                  <c:v>9.3749999999999982</c:v>
                </c:pt>
                <c:pt idx="11115">
                  <c:v>9.2633928571428559</c:v>
                </c:pt>
                <c:pt idx="11116">
                  <c:v>9.3749999999999982</c:v>
                </c:pt>
                <c:pt idx="11117">
                  <c:v>9.1517857142857135</c:v>
                </c:pt>
                <c:pt idx="11118">
                  <c:v>9.1517857142857135</c:v>
                </c:pt>
                <c:pt idx="11119">
                  <c:v>9.0401785714285712</c:v>
                </c:pt>
                <c:pt idx="11120">
                  <c:v>8.8169642857142847</c:v>
                </c:pt>
                <c:pt idx="11121">
                  <c:v>8.7053571428571423</c:v>
                </c:pt>
                <c:pt idx="11122">
                  <c:v>8.8169642857142847</c:v>
                </c:pt>
                <c:pt idx="11123">
                  <c:v>8.4821428571428559</c:v>
                </c:pt>
                <c:pt idx="11124">
                  <c:v>8.2589285714285712</c:v>
                </c:pt>
                <c:pt idx="11125">
                  <c:v>8.2589285714285712</c:v>
                </c:pt>
                <c:pt idx="11126">
                  <c:v>8.2589285714285712</c:v>
                </c:pt>
                <c:pt idx="11127">
                  <c:v>8.3705357142857135</c:v>
                </c:pt>
                <c:pt idx="11128">
                  <c:v>8.4821428571428559</c:v>
                </c:pt>
                <c:pt idx="11129">
                  <c:v>8.3705357142857135</c:v>
                </c:pt>
                <c:pt idx="11130">
                  <c:v>8.2589285714285712</c:v>
                </c:pt>
                <c:pt idx="11131">
                  <c:v>7.9241071428571423</c:v>
                </c:pt>
                <c:pt idx="11132">
                  <c:v>7.4776785714285703</c:v>
                </c:pt>
                <c:pt idx="11133">
                  <c:v>6.9196428571428568</c:v>
                </c:pt>
                <c:pt idx="11134">
                  <c:v>6.3616071428571423</c:v>
                </c:pt>
                <c:pt idx="11135">
                  <c:v>5.8035714285714279</c:v>
                </c:pt>
                <c:pt idx="11136">
                  <c:v>5.6919642857142856</c:v>
                </c:pt>
                <c:pt idx="11137">
                  <c:v>6.2499999999999991</c:v>
                </c:pt>
                <c:pt idx="11138">
                  <c:v>6.6964285714285712</c:v>
                </c:pt>
                <c:pt idx="11139">
                  <c:v>7.0312499999999991</c:v>
                </c:pt>
                <c:pt idx="11140">
                  <c:v>7.2544642857142847</c:v>
                </c:pt>
                <c:pt idx="11141">
                  <c:v>7.3660714285714279</c:v>
                </c:pt>
                <c:pt idx="11142">
                  <c:v>7.4776785714285703</c:v>
                </c:pt>
                <c:pt idx="11143">
                  <c:v>7.5892857142857135</c:v>
                </c:pt>
                <c:pt idx="11144">
                  <c:v>7.5892857142857135</c:v>
                </c:pt>
                <c:pt idx="11145">
                  <c:v>7.5892857142857135</c:v>
                </c:pt>
                <c:pt idx="11146">
                  <c:v>7.5892857142857135</c:v>
                </c:pt>
                <c:pt idx="11147">
                  <c:v>7.3660714285714279</c:v>
                </c:pt>
                <c:pt idx="11148">
                  <c:v>7.1428571428571423</c:v>
                </c:pt>
                <c:pt idx="11149">
                  <c:v>6.8080357142857135</c:v>
                </c:pt>
                <c:pt idx="11150">
                  <c:v>6.4732142857142847</c:v>
                </c:pt>
                <c:pt idx="11151">
                  <c:v>6.1383928571428568</c:v>
                </c:pt>
                <c:pt idx="11152">
                  <c:v>5.9151785714285712</c:v>
                </c:pt>
                <c:pt idx="11153">
                  <c:v>5.9151785714285712</c:v>
                </c:pt>
                <c:pt idx="11154">
                  <c:v>6.4732142857142847</c:v>
                </c:pt>
                <c:pt idx="11155">
                  <c:v>7.0312499999999991</c:v>
                </c:pt>
                <c:pt idx="11156">
                  <c:v>7.5892857142857135</c:v>
                </c:pt>
                <c:pt idx="11157">
                  <c:v>8.2589285714285712</c:v>
                </c:pt>
                <c:pt idx="11158">
                  <c:v>8.7053571428571423</c:v>
                </c:pt>
                <c:pt idx="11159">
                  <c:v>9.1517857142857135</c:v>
                </c:pt>
                <c:pt idx="11160">
                  <c:v>9.1517857142857135</c:v>
                </c:pt>
                <c:pt idx="11161">
                  <c:v>9.2633928571428559</c:v>
                </c:pt>
                <c:pt idx="11162">
                  <c:v>9.0401785714285712</c:v>
                </c:pt>
                <c:pt idx="11163">
                  <c:v>8.8169642857142847</c:v>
                </c:pt>
                <c:pt idx="11164">
                  <c:v>8.4821428571428559</c:v>
                </c:pt>
                <c:pt idx="11165">
                  <c:v>8.2589285714285712</c:v>
                </c:pt>
                <c:pt idx="11166">
                  <c:v>7.5892857142857135</c:v>
                </c:pt>
                <c:pt idx="11167">
                  <c:v>7.1428571428571423</c:v>
                </c:pt>
                <c:pt idx="11168">
                  <c:v>6.6964285714285712</c:v>
                </c:pt>
                <c:pt idx="11169">
                  <c:v>6.3616071428571423</c:v>
                </c:pt>
                <c:pt idx="11170">
                  <c:v>6.1383928571428568</c:v>
                </c:pt>
                <c:pt idx="11171">
                  <c:v>6.1383928571428568</c:v>
                </c:pt>
                <c:pt idx="11172">
                  <c:v>6.3616071428571423</c:v>
                </c:pt>
                <c:pt idx="11173">
                  <c:v>6.9196428571428568</c:v>
                </c:pt>
                <c:pt idx="11174">
                  <c:v>7.5892857142857135</c:v>
                </c:pt>
                <c:pt idx="11175">
                  <c:v>8.0357142857142847</c:v>
                </c:pt>
                <c:pt idx="11176">
                  <c:v>8.3705357142857135</c:v>
                </c:pt>
                <c:pt idx="11177">
                  <c:v>8.7053571428571423</c:v>
                </c:pt>
                <c:pt idx="11178">
                  <c:v>8.928571428571427</c:v>
                </c:pt>
                <c:pt idx="11179">
                  <c:v>8.928571428571427</c:v>
                </c:pt>
                <c:pt idx="11180">
                  <c:v>9.0401785714285712</c:v>
                </c:pt>
                <c:pt idx="11181">
                  <c:v>9.0401785714285712</c:v>
                </c:pt>
                <c:pt idx="11182">
                  <c:v>9.0401785714285712</c:v>
                </c:pt>
                <c:pt idx="11183">
                  <c:v>9.0401785714285712</c:v>
                </c:pt>
                <c:pt idx="11184">
                  <c:v>9.0401785714285712</c:v>
                </c:pt>
                <c:pt idx="11185">
                  <c:v>8.928571428571427</c:v>
                </c:pt>
                <c:pt idx="11186">
                  <c:v>8.8169642857142847</c:v>
                </c:pt>
                <c:pt idx="11187">
                  <c:v>8.928571428571427</c:v>
                </c:pt>
                <c:pt idx="11188">
                  <c:v>8.7053571428571423</c:v>
                </c:pt>
                <c:pt idx="11189">
                  <c:v>8.7053571428571423</c:v>
                </c:pt>
                <c:pt idx="11190">
                  <c:v>8.3705357142857135</c:v>
                </c:pt>
                <c:pt idx="11191">
                  <c:v>8.147321428571427</c:v>
                </c:pt>
                <c:pt idx="11192">
                  <c:v>7.9241071428571423</c:v>
                </c:pt>
                <c:pt idx="11193">
                  <c:v>7.8124999999999991</c:v>
                </c:pt>
                <c:pt idx="11194">
                  <c:v>7.7008928571428568</c:v>
                </c:pt>
                <c:pt idx="11195">
                  <c:v>7.4776785714285703</c:v>
                </c:pt>
                <c:pt idx="11196">
                  <c:v>7.1428571428571423</c:v>
                </c:pt>
                <c:pt idx="11197">
                  <c:v>6.9196428571428568</c:v>
                </c:pt>
                <c:pt idx="11198">
                  <c:v>6.5848214285714279</c:v>
                </c:pt>
                <c:pt idx="11199">
                  <c:v>6.2499999999999991</c:v>
                </c:pt>
                <c:pt idx="11200">
                  <c:v>6.0267857142857135</c:v>
                </c:pt>
                <c:pt idx="11201">
                  <c:v>6.0267857142857135</c:v>
                </c:pt>
                <c:pt idx="11202">
                  <c:v>6.3616071428571423</c:v>
                </c:pt>
                <c:pt idx="11203">
                  <c:v>6.8080357142857135</c:v>
                </c:pt>
                <c:pt idx="11204">
                  <c:v>7.4776785714285703</c:v>
                </c:pt>
                <c:pt idx="11205">
                  <c:v>7.9241071428571423</c:v>
                </c:pt>
                <c:pt idx="11206">
                  <c:v>8.2589285714285712</c:v>
                </c:pt>
                <c:pt idx="11207">
                  <c:v>8.2589285714285712</c:v>
                </c:pt>
                <c:pt idx="11208">
                  <c:v>8.2589285714285712</c:v>
                </c:pt>
                <c:pt idx="11209">
                  <c:v>8.147321428571427</c:v>
                </c:pt>
                <c:pt idx="11210">
                  <c:v>8.2589285714285712</c:v>
                </c:pt>
                <c:pt idx="11211">
                  <c:v>8.2589285714285712</c:v>
                </c:pt>
                <c:pt idx="11212">
                  <c:v>8.3705357142857135</c:v>
                </c:pt>
                <c:pt idx="11213">
                  <c:v>8.4821428571428559</c:v>
                </c:pt>
                <c:pt idx="11214">
                  <c:v>8.4821428571428559</c:v>
                </c:pt>
                <c:pt idx="11215">
                  <c:v>8.3705357142857135</c:v>
                </c:pt>
                <c:pt idx="11216">
                  <c:v>8.0357142857142847</c:v>
                </c:pt>
                <c:pt idx="11217">
                  <c:v>7.8124999999999991</c:v>
                </c:pt>
                <c:pt idx="11218">
                  <c:v>7.7008928571428568</c:v>
                </c:pt>
                <c:pt idx="11219">
                  <c:v>7.2544642857142847</c:v>
                </c:pt>
                <c:pt idx="11220">
                  <c:v>6.9196428571428568</c:v>
                </c:pt>
                <c:pt idx="11221">
                  <c:v>6.6964285714285712</c:v>
                </c:pt>
                <c:pt idx="11222">
                  <c:v>6.0267857142857135</c:v>
                </c:pt>
                <c:pt idx="11223">
                  <c:v>5.8035714285714279</c:v>
                </c:pt>
                <c:pt idx="11224">
                  <c:v>5.9151785714285712</c:v>
                </c:pt>
                <c:pt idx="11225">
                  <c:v>6.3616071428571423</c:v>
                </c:pt>
                <c:pt idx="11226">
                  <c:v>6.8080357142857135</c:v>
                </c:pt>
                <c:pt idx="11227">
                  <c:v>7.1428571428571423</c:v>
                </c:pt>
                <c:pt idx="11228">
                  <c:v>7.0312499999999991</c:v>
                </c:pt>
                <c:pt idx="11229">
                  <c:v>6.6964285714285712</c:v>
                </c:pt>
                <c:pt idx="11230">
                  <c:v>6.2499999999999991</c:v>
                </c:pt>
                <c:pt idx="11231">
                  <c:v>5.9151785714285712</c:v>
                </c:pt>
                <c:pt idx="11232">
                  <c:v>5.9151785714285712</c:v>
                </c:pt>
                <c:pt idx="11233">
                  <c:v>6.2499999999999991</c:v>
                </c:pt>
                <c:pt idx="11234">
                  <c:v>6.6964285714285712</c:v>
                </c:pt>
                <c:pt idx="11235">
                  <c:v>6.9196428571428568</c:v>
                </c:pt>
                <c:pt idx="11236">
                  <c:v>6.9196428571428568</c:v>
                </c:pt>
                <c:pt idx="11237">
                  <c:v>6.6964285714285712</c:v>
                </c:pt>
                <c:pt idx="11238">
                  <c:v>6.3616071428571423</c:v>
                </c:pt>
                <c:pt idx="11239">
                  <c:v>5.9151785714285712</c:v>
                </c:pt>
                <c:pt idx="11240">
                  <c:v>5.5803571428571423</c:v>
                </c:pt>
                <c:pt idx="11241">
                  <c:v>5.5803571428571423</c:v>
                </c:pt>
                <c:pt idx="11242">
                  <c:v>6.0267857142857135</c:v>
                </c:pt>
                <c:pt idx="11243">
                  <c:v>6.5848214285714279</c:v>
                </c:pt>
                <c:pt idx="11244">
                  <c:v>7.3660714285714279</c:v>
                </c:pt>
                <c:pt idx="11245">
                  <c:v>7.8124999999999991</c:v>
                </c:pt>
                <c:pt idx="11246">
                  <c:v>8.2589285714285712</c:v>
                </c:pt>
                <c:pt idx="11247">
                  <c:v>8.4821428571428559</c:v>
                </c:pt>
                <c:pt idx="11248">
                  <c:v>8.7053571428571423</c:v>
                </c:pt>
                <c:pt idx="11249">
                  <c:v>8.7053571428571423</c:v>
                </c:pt>
                <c:pt idx="11250">
                  <c:v>8.7053571428571423</c:v>
                </c:pt>
                <c:pt idx="11251">
                  <c:v>8.7053571428571423</c:v>
                </c:pt>
                <c:pt idx="11252">
                  <c:v>8.3705357142857135</c:v>
                </c:pt>
                <c:pt idx="11253">
                  <c:v>8.0357142857142847</c:v>
                </c:pt>
                <c:pt idx="11254">
                  <c:v>7.7008928571428568</c:v>
                </c:pt>
                <c:pt idx="11255">
                  <c:v>7.2544642857142847</c:v>
                </c:pt>
                <c:pt idx="11256">
                  <c:v>6.6964285714285712</c:v>
                </c:pt>
                <c:pt idx="11257">
                  <c:v>6.3616071428571423</c:v>
                </c:pt>
                <c:pt idx="11258">
                  <c:v>6.0267857142857135</c:v>
                </c:pt>
                <c:pt idx="11259">
                  <c:v>6.0267857142857135</c:v>
                </c:pt>
                <c:pt idx="11260">
                  <c:v>6.3616071428571423</c:v>
                </c:pt>
                <c:pt idx="11261">
                  <c:v>6.8080357142857135</c:v>
                </c:pt>
                <c:pt idx="11262">
                  <c:v>7.4776785714285703</c:v>
                </c:pt>
                <c:pt idx="11263">
                  <c:v>8.2589285714285712</c:v>
                </c:pt>
                <c:pt idx="11264">
                  <c:v>8.928571428571427</c:v>
                </c:pt>
                <c:pt idx="11265">
                  <c:v>9.5982142857142847</c:v>
                </c:pt>
                <c:pt idx="11266">
                  <c:v>10.267857142857142</c:v>
                </c:pt>
                <c:pt idx="11267">
                  <c:v>10.602678571428571</c:v>
                </c:pt>
                <c:pt idx="11268">
                  <c:v>10.714285714285714</c:v>
                </c:pt>
                <c:pt idx="11269">
                  <c:v>10.714285714285714</c:v>
                </c:pt>
                <c:pt idx="11270">
                  <c:v>10.714285714285714</c:v>
                </c:pt>
                <c:pt idx="11271">
                  <c:v>10.714285714285714</c:v>
                </c:pt>
                <c:pt idx="11272">
                  <c:v>10.714285714285714</c:v>
                </c:pt>
                <c:pt idx="11273">
                  <c:v>10.379464285714285</c:v>
                </c:pt>
                <c:pt idx="11274">
                  <c:v>10.044642857142856</c:v>
                </c:pt>
                <c:pt idx="11275">
                  <c:v>9.4866071428571423</c:v>
                </c:pt>
                <c:pt idx="11276">
                  <c:v>8.928571428571427</c:v>
                </c:pt>
                <c:pt idx="11277">
                  <c:v>8.147321428571427</c:v>
                </c:pt>
                <c:pt idx="11278">
                  <c:v>7.2544642857142847</c:v>
                </c:pt>
                <c:pt idx="11279">
                  <c:v>6.6964285714285712</c:v>
                </c:pt>
                <c:pt idx="11280">
                  <c:v>6.2499999999999991</c:v>
                </c:pt>
                <c:pt idx="11281">
                  <c:v>5.5803571428571423</c:v>
                </c:pt>
                <c:pt idx="11282">
                  <c:v>5.6919642857142856</c:v>
                </c:pt>
                <c:pt idx="11283">
                  <c:v>6.1383928571428568</c:v>
                </c:pt>
                <c:pt idx="11284">
                  <c:v>6.8080357142857135</c:v>
                </c:pt>
                <c:pt idx="11285">
                  <c:v>7.4776785714285703</c:v>
                </c:pt>
                <c:pt idx="11286">
                  <c:v>8.147321428571427</c:v>
                </c:pt>
                <c:pt idx="11287">
                  <c:v>8.8169642857142847</c:v>
                </c:pt>
                <c:pt idx="11288">
                  <c:v>9.2633928571428559</c:v>
                </c:pt>
                <c:pt idx="11289">
                  <c:v>9.709821428571427</c:v>
                </c:pt>
                <c:pt idx="11290">
                  <c:v>10.044642857142856</c:v>
                </c:pt>
                <c:pt idx="11291">
                  <c:v>10.267857142857142</c:v>
                </c:pt>
                <c:pt idx="11292">
                  <c:v>10.379464285714285</c:v>
                </c:pt>
                <c:pt idx="11293">
                  <c:v>10.491071428571427</c:v>
                </c:pt>
                <c:pt idx="11294">
                  <c:v>10.044642857142856</c:v>
                </c:pt>
                <c:pt idx="11295">
                  <c:v>9.8214285714285712</c:v>
                </c:pt>
                <c:pt idx="11296">
                  <c:v>9.5982142857142847</c:v>
                </c:pt>
                <c:pt idx="11297">
                  <c:v>8.8169642857142847</c:v>
                </c:pt>
                <c:pt idx="11298">
                  <c:v>8.3705357142857135</c:v>
                </c:pt>
                <c:pt idx="11299">
                  <c:v>7.5892857142857135</c:v>
                </c:pt>
                <c:pt idx="11300">
                  <c:v>7.1428571428571423</c:v>
                </c:pt>
                <c:pt idx="11301">
                  <c:v>6.3616071428571423</c:v>
                </c:pt>
                <c:pt idx="11302">
                  <c:v>5.6919642857142856</c:v>
                </c:pt>
                <c:pt idx="11303">
                  <c:v>5.6919642857142856</c:v>
                </c:pt>
                <c:pt idx="11304">
                  <c:v>6.0267857142857135</c:v>
                </c:pt>
                <c:pt idx="11305">
                  <c:v>6.5848214285714279</c:v>
                </c:pt>
                <c:pt idx="11306">
                  <c:v>7.2544642857142847</c:v>
                </c:pt>
                <c:pt idx="11307">
                  <c:v>8.147321428571427</c:v>
                </c:pt>
                <c:pt idx="11308">
                  <c:v>8.7053571428571423</c:v>
                </c:pt>
                <c:pt idx="11309">
                  <c:v>9.0401785714285712</c:v>
                </c:pt>
                <c:pt idx="11310">
                  <c:v>9.3749999999999982</c:v>
                </c:pt>
                <c:pt idx="11311">
                  <c:v>9.1517857142857135</c:v>
                </c:pt>
                <c:pt idx="11312">
                  <c:v>8.928571428571427</c:v>
                </c:pt>
                <c:pt idx="11313">
                  <c:v>8.3705357142857135</c:v>
                </c:pt>
                <c:pt idx="11314">
                  <c:v>7.7008928571428568</c:v>
                </c:pt>
                <c:pt idx="11315">
                  <c:v>6.9196428571428568</c:v>
                </c:pt>
                <c:pt idx="11316">
                  <c:v>6.3616071428571423</c:v>
                </c:pt>
                <c:pt idx="11317">
                  <c:v>6.0267857142857135</c:v>
                </c:pt>
                <c:pt idx="11318">
                  <c:v>6.0267857142857135</c:v>
                </c:pt>
                <c:pt idx="11319">
                  <c:v>6.1383928571428568</c:v>
                </c:pt>
                <c:pt idx="11320">
                  <c:v>6.2499999999999991</c:v>
                </c:pt>
                <c:pt idx="11321">
                  <c:v>6.4732142857142847</c:v>
                </c:pt>
                <c:pt idx="11322">
                  <c:v>6.6964285714285712</c:v>
                </c:pt>
                <c:pt idx="11323">
                  <c:v>7.0312499999999991</c:v>
                </c:pt>
                <c:pt idx="11324">
                  <c:v>7.1428571428571423</c:v>
                </c:pt>
                <c:pt idx="11325">
                  <c:v>7.2544642857142847</c:v>
                </c:pt>
                <c:pt idx="11326">
                  <c:v>7.2544642857142847</c:v>
                </c:pt>
                <c:pt idx="11327">
                  <c:v>6.8080357142857135</c:v>
                </c:pt>
                <c:pt idx="11328">
                  <c:v>6.3616071428571423</c:v>
                </c:pt>
                <c:pt idx="11329">
                  <c:v>5.8035714285714279</c:v>
                </c:pt>
                <c:pt idx="11330">
                  <c:v>5.6919642857142856</c:v>
                </c:pt>
                <c:pt idx="11331">
                  <c:v>6.2499999999999991</c:v>
                </c:pt>
                <c:pt idx="11332">
                  <c:v>7.0312499999999991</c:v>
                </c:pt>
                <c:pt idx="11333">
                  <c:v>7.8124999999999991</c:v>
                </c:pt>
                <c:pt idx="11334">
                  <c:v>8.147321428571427</c:v>
                </c:pt>
                <c:pt idx="11335">
                  <c:v>8.147321428571427</c:v>
                </c:pt>
                <c:pt idx="11336">
                  <c:v>8.0357142857142847</c:v>
                </c:pt>
                <c:pt idx="11337">
                  <c:v>8.0357142857142847</c:v>
                </c:pt>
                <c:pt idx="11338">
                  <c:v>8.2589285714285712</c:v>
                </c:pt>
                <c:pt idx="11339">
                  <c:v>8.4821428571428559</c:v>
                </c:pt>
                <c:pt idx="11340">
                  <c:v>8.928571428571427</c:v>
                </c:pt>
                <c:pt idx="11341">
                  <c:v>8.7053571428571423</c:v>
                </c:pt>
                <c:pt idx="11342">
                  <c:v>8.4821428571428559</c:v>
                </c:pt>
                <c:pt idx="11343">
                  <c:v>8.147321428571427</c:v>
                </c:pt>
                <c:pt idx="11344">
                  <c:v>7.5892857142857135</c:v>
                </c:pt>
                <c:pt idx="11345">
                  <c:v>6.9196428571428568</c:v>
                </c:pt>
                <c:pt idx="11346">
                  <c:v>6.3616071428571423</c:v>
                </c:pt>
                <c:pt idx="11347">
                  <c:v>5.6919642857142856</c:v>
                </c:pt>
                <c:pt idx="11348">
                  <c:v>5.6919642857142856</c:v>
                </c:pt>
                <c:pt idx="11349">
                  <c:v>6.2499999999999991</c:v>
                </c:pt>
                <c:pt idx="11350">
                  <c:v>7.0312499999999991</c:v>
                </c:pt>
                <c:pt idx="11351">
                  <c:v>7.5892857142857135</c:v>
                </c:pt>
                <c:pt idx="11352">
                  <c:v>8.3705357142857135</c:v>
                </c:pt>
                <c:pt idx="11353">
                  <c:v>9.3749999999999982</c:v>
                </c:pt>
                <c:pt idx="11354">
                  <c:v>10.267857142857142</c:v>
                </c:pt>
                <c:pt idx="11355">
                  <c:v>11.160714285714285</c:v>
                </c:pt>
                <c:pt idx="11356">
                  <c:v>12.053571428571427</c:v>
                </c:pt>
                <c:pt idx="11357">
                  <c:v>12.611607142857142</c:v>
                </c:pt>
                <c:pt idx="11358">
                  <c:v>12.611607142857142</c:v>
                </c:pt>
                <c:pt idx="11359">
                  <c:v>12.499999999999998</c:v>
                </c:pt>
                <c:pt idx="11360">
                  <c:v>12.053571428571427</c:v>
                </c:pt>
                <c:pt idx="11361">
                  <c:v>11.830357142857142</c:v>
                </c:pt>
                <c:pt idx="11362">
                  <c:v>11.383928571428571</c:v>
                </c:pt>
                <c:pt idx="11363">
                  <c:v>10.937499999999998</c:v>
                </c:pt>
                <c:pt idx="11364">
                  <c:v>10.267857142857142</c:v>
                </c:pt>
                <c:pt idx="11365">
                  <c:v>9.5982142857142847</c:v>
                </c:pt>
                <c:pt idx="11366">
                  <c:v>8.8169642857142847</c:v>
                </c:pt>
                <c:pt idx="11367">
                  <c:v>7.9241071428571423</c:v>
                </c:pt>
                <c:pt idx="11368">
                  <c:v>6.9196428571428568</c:v>
                </c:pt>
                <c:pt idx="11369">
                  <c:v>5.6919642857142856</c:v>
                </c:pt>
                <c:pt idx="11370">
                  <c:v>5.8035714285714279</c:v>
                </c:pt>
                <c:pt idx="11371">
                  <c:v>6.9196428571428568</c:v>
                </c:pt>
                <c:pt idx="11372">
                  <c:v>8.0357142857142847</c:v>
                </c:pt>
                <c:pt idx="11373">
                  <c:v>9.1517857142857135</c:v>
                </c:pt>
                <c:pt idx="11374">
                  <c:v>10.156249999999998</c:v>
                </c:pt>
                <c:pt idx="11375">
                  <c:v>11.160714285714285</c:v>
                </c:pt>
                <c:pt idx="11376">
                  <c:v>11.941964285714285</c:v>
                </c:pt>
                <c:pt idx="11377">
                  <c:v>12.499999999999998</c:v>
                </c:pt>
                <c:pt idx="11378">
                  <c:v>12.946428571428569</c:v>
                </c:pt>
                <c:pt idx="11379">
                  <c:v>13.058035714285714</c:v>
                </c:pt>
                <c:pt idx="11380">
                  <c:v>13.058035714285714</c:v>
                </c:pt>
                <c:pt idx="11381">
                  <c:v>12.946428571428569</c:v>
                </c:pt>
                <c:pt idx="11382">
                  <c:v>12.499999999999998</c:v>
                </c:pt>
                <c:pt idx="11383">
                  <c:v>12.053571428571427</c:v>
                </c:pt>
                <c:pt idx="11384">
                  <c:v>11.495535714285714</c:v>
                </c:pt>
                <c:pt idx="11385">
                  <c:v>10.714285714285714</c:v>
                </c:pt>
                <c:pt idx="11386">
                  <c:v>9.4866071428571423</c:v>
                </c:pt>
                <c:pt idx="11387">
                  <c:v>8.7053571428571423</c:v>
                </c:pt>
                <c:pt idx="11388">
                  <c:v>7.7008928571428568</c:v>
                </c:pt>
                <c:pt idx="11389">
                  <c:v>6.9196428571428568</c:v>
                </c:pt>
                <c:pt idx="11390">
                  <c:v>6.3616071428571423</c:v>
                </c:pt>
                <c:pt idx="11391">
                  <c:v>5.8035714285714279</c:v>
                </c:pt>
                <c:pt idx="11392">
                  <c:v>5.6919642857142856</c:v>
                </c:pt>
                <c:pt idx="11393">
                  <c:v>5.9151785714285712</c:v>
                </c:pt>
                <c:pt idx="11394">
                  <c:v>6.3616071428571423</c:v>
                </c:pt>
                <c:pt idx="11395">
                  <c:v>7.1428571428571423</c:v>
                </c:pt>
                <c:pt idx="11396">
                  <c:v>7.8124999999999991</c:v>
                </c:pt>
                <c:pt idx="11397">
                  <c:v>8.3705357142857135</c:v>
                </c:pt>
                <c:pt idx="11398">
                  <c:v>8.4821428571428559</c:v>
                </c:pt>
                <c:pt idx="11399">
                  <c:v>8.59375</c:v>
                </c:pt>
                <c:pt idx="11400">
                  <c:v>8.7053571428571423</c:v>
                </c:pt>
                <c:pt idx="11401">
                  <c:v>8.928571428571427</c:v>
                </c:pt>
                <c:pt idx="11402">
                  <c:v>8.8169642857142847</c:v>
                </c:pt>
                <c:pt idx="11403">
                  <c:v>8.2589285714285712</c:v>
                </c:pt>
                <c:pt idx="11404">
                  <c:v>7.3660714285714279</c:v>
                </c:pt>
                <c:pt idx="11405">
                  <c:v>6.4732142857142847</c:v>
                </c:pt>
                <c:pt idx="11406">
                  <c:v>5.9151785714285712</c:v>
                </c:pt>
                <c:pt idx="11407">
                  <c:v>5.6919642857142856</c:v>
                </c:pt>
                <c:pt idx="11408">
                  <c:v>6.0267857142857135</c:v>
                </c:pt>
                <c:pt idx="11409">
                  <c:v>6.5848214285714279</c:v>
                </c:pt>
                <c:pt idx="11410">
                  <c:v>7.1428571428571423</c:v>
                </c:pt>
                <c:pt idx="11411">
                  <c:v>8.0357142857142847</c:v>
                </c:pt>
                <c:pt idx="11412">
                  <c:v>9.0401785714285712</c:v>
                </c:pt>
                <c:pt idx="11413">
                  <c:v>9.5982142857142847</c:v>
                </c:pt>
                <c:pt idx="11414">
                  <c:v>9.709821428571427</c:v>
                </c:pt>
                <c:pt idx="11415">
                  <c:v>9.8214285714285712</c:v>
                </c:pt>
                <c:pt idx="11416">
                  <c:v>9.709821428571427</c:v>
                </c:pt>
                <c:pt idx="11417">
                  <c:v>9.3749999999999982</c:v>
                </c:pt>
                <c:pt idx="11418">
                  <c:v>8.928571428571427</c:v>
                </c:pt>
                <c:pt idx="11419">
                  <c:v>8.0357142857142847</c:v>
                </c:pt>
                <c:pt idx="11420">
                  <c:v>7.0312499999999991</c:v>
                </c:pt>
                <c:pt idx="11421">
                  <c:v>5.9151785714285712</c:v>
                </c:pt>
                <c:pt idx="11422">
                  <c:v>5.9151785714285712</c:v>
                </c:pt>
                <c:pt idx="11423">
                  <c:v>6.4732142857142847</c:v>
                </c:pt>
                <c:pt idx="11424">
                  <c:v>7.3660714285714279</c:v>
                </c:pt>
                <c:pt idx="11425">
                  <c:v>7.8124999999999991</c:v>
                </c:pt>
                <c:pt idx="11426">
                  <c:v>8.147321428571427</c:v>
                </c:pt>
                <c:pt idx="11427">
                  <c:v>8.2589285714285712</c:v>
                </c:pt>
                <c:pt idx="11428">
                  <c:v>8.0357142857142847</c:v>
                </c:pt>
                <c:pt idx="11429">
                  <c:v>7.7008928571428568</c:v>
                </c:pt>
                <c:pt idx="11430">
                  <c:v>7.1428571428571423</c:v>
                </c:pt>
                <c:pt idx="11431">
                  <c:v>6.8080357142857135</c:v>
                </c:pt>
                <c:pt idx="11432">
                  <c:v>6.4732142857142847</c:v>
                </c:pt>
                <c:pt idx="11433">
                  <c:v>6.4732142857142847</c:v>
                </c:pt>
                <c:pt idx="11434">
                  <c:v>6.4732142857142847</c:v>
                </c:pt>
                <c:pt idx="11435">
                  <c:v>6.3616071428571423</c:v>
                </c:pt>
                <c:pt idx="11436">
                  <c:v>6.4732142857142847</c:v>
                </c:pt>
                <c:pt idx="11437">
                  <c:v>6.6964285714285712</c:v>
                </c:pt>
                <c:pt idx="11438">
                  <c:v>7.0312499999999991</c:v>
                </c:pt>
                <c:pt idx="11439">
                  <c:v>7.1428571428571423</c:v>
                </c:pt>
                <c:pt idx="11440">
                  <c:v>7.5892857142857135</c:v>
                </c:pt>
                <c:pt idx="11441">
                  <c:v>7.9241071428571423</c:v>
                </c:pt>
                <c:pt idx="11442">
                  <c:v>8.147321428571427</c:v>
                </c:pt>
                <c:pt idx="11443">
                  <c:v>8.3705357142857135</c:v>
                </c:pt>
                <c:pt idx="11444">
                  <c:v>8.8169642857142847</c:v>
                </c:pt>
                <c:pt idx="11445">
                  <c:v>9.0401785714285712</c:v>
                </c:pt>
                <c:pt idx="11446">
                  <c:v>9.3749999999999982</c:v>
                </c:pt>
                <c:pt idx="11447">
                  <c:v>9.709821428571427</c:v>
                </c:pt>
                <c:pt idx="11448">
                  <c:v>9.9330357142857135</c:v>
                </c:pt>
                <c:pt idx="11449">
                  <c:v>10.044642857142856</c:v>
                </c:pt>
                <c:pt idx="11450">
                  <c:v>9.8214285714285712</c:v>
                </c:pt>
                <c:pt idx="11451">
                  <c:v>9.4866071428571423</c:v>
                </c:pt>
                <c:pt idx="11452">
                  <c:v>8.928571428571427</c:v>
                </c:pt>
                <c:pt idx="11453">
                  <c:v>8.2589285714285712</c:v>
                </c:pt>
                <c:pt idx="11454">
                  <c:v>7.4776785714285703</c:v>
                </c:pt>
                <c:pt idx="11455">
                  <c:v>6.8080357142857135</c:v>
                </c:pt>
                <c:pt idx="11456">
                  <c:v>6.2499999999999991</c:v>
                </c:pt>
                <c:pt idx="11457">
                  <c:v>5.8035714285714279</c:v>
                </c:pt>
                <c:pt idx="11458">
                  <c:v>5.6919642857142856</c:v>
                </c:pt>
                <c:pt idx="11459">
                  <c:v>5.8035714285714279</c:v>
                </c:pt>
                <c:pt idx="11460">
                  <c:v>6.2499999999999991</c:v>
                </c:pt>
                <c:pt idx="11461">
                  <c:v>6.8080357142857135</c:v>
                </c:pt>
                <c:pt idx="11462">
                  <c:v>7.3660714285714279</c:v>
                </c:pt>
                <c:pt idx="11463">
                  <c:v>8.0357142857142847</c:v>
                </c:pt>
                <c:pt idx="11464">
                  <c:v>8.4821428571428559</c:v>
                </c:pt>
                <c:pt idx="11465">
                  <c:v>8.928571428571427</c:v>
                </c:pt>
                <c:pt idx="11466">
                  <c:v>8.928571428571427</c:v>
                </c:pt>
                <c:pt idx="11467">
                  <c:v>8.7053571428571423</c:v>
                </c:pt>
                <c:pt idx="11468">
                  <c:v>8.3705357142857135</c:v>
                </c:pt>
                <c:pt idx="11469">
                  <c:v>7.7008928571428568</c:v>
                </c:pt>
                <c:pt idx="11470">
                  <c:v>6.9196428571428568</c:v>
                </c:pt>
                <c:pt idx="11471">
                  <c:v>6.1383928571428568</c:v>
                </c:pt>
                <c:pt idx="11472">
                  <c:v>5.8035714285714279</c:v>
                </c:pt>
                <c:pt idx="11473">
                  <c:v>5.9151785714285712</c:v>
                </c:pt>
                <c:pt idx="11474">
                  <c:v>6.2499999999999991</c:v>
                </c:pt>
                <c:pt idx="11475">
                  <c:v>6.6964285714285712</c:v>
                </c:pt>
                <c:pt idx="11476">
                  <c:v>6.9196428571428568</c:v>
                </c:pt>
                <c:pt idx="11477">
                  <c:v>6.9196428571428568</c:v>
                </c:pt>
                <c:pt idx="11478">
                  <c:v>6.9196428571428568</c:v>
                </c:pt>
                <c:pt idx="11479">
                  <c:v>6.5848214285714279</c:v>
                </c:pt>
                <c:pt idx="11480">
                  <c:v>6.3616071428571423</c:v>
                </c:pt>
                <c:pt idx="11481">
                  <c:v>6.1383928571428568</c:v>
                </c:pt>
                <c:pt idx="11482">
                  <c:v>6.1383928571428568</c:v>
                </c:pt>
                <c:pt idx="11483">
                  <c:v>6.2499999999999991</c:v>
                </c:pt>
                <c:pt idx="11484">
                  <c:v>6.5848214285714279</c:v>
                </c:pt>
                <c:pt idx="11485">
                  <c:v>6.8080357142857135</c:v>
                </c:pt>
                <c:pt idx="11486">
                  <c:v>7.0312499999999991</c:v>
                </c:pt>
                <c:pt idx="11487">
                  <c:v>7.0312499999999991</c:v>
                </c:pt>
                <c:pt idx="11488">
                  <c:v>7.1428571428571423</c:v>
                </c:pt>
                <c:pt idx="11489">
                  <c:v>7.2544642857142847</c:v>
                </c:pt>
                <c:pt idx="11490">
                  <c:v>7.2544642857142847</c:v>
                </c:pt>
                <c:pt idx="11491">
                  <c:v>7.2544642857142847</c:v>
                </c:pt>
                <c:pt idx="11492">
                  <c:v>7.1428571428571423</c:v>
                </c:pt>
                <c:pt idx="11493">
                  <c:v>6.8080357142857135</c:v>
                </c:pt>
                <c:pt idx="11494">
                  <c:v>6.6964285714285712</c:v>
                </c:pt>
                <c:pt idx="11495">
                  <c:v>6.5848214285714279</c:v>
                </c:pt>
                <c:pt idx="11496">
                  <c:v>6.6964285714285712</c:v>
                </c:pt>
                <c:pt idx="11497">
                  <c:v>6.9196428571428568</c:v>
                </c:pt>
                <c:pt idx="11498">
                  <c:v>7.1428571428571423</c:v>
                </c:pt>
                <c:pt idx="11499">
                  <c:v>7.4776785714285703</c:v>
                </c:pt>
                <c:pt idx="11500">
                  <c:v>7.8124999999999991</c:v>
                </c:pt>
                <c:pt idx="11501">
                  <c:v>8.0357142857142847</c:v>
                </c:pt>
                <c:pt idx="11502">
                  <c:v>8.3705357142857135</c:v>
                </c:pt>
                <c:pt idx="11503">
                  <c:v>8.4821428571428559</c:v>
                </c:pt>
                <c:pt idx="11504">
                  <c:v>8.4821428571428559</c:v>
                </c:pt>
                <c:pt idx="11505">
                  <c:v>8.4821428571428559</c:v>
                </c:pt>
                <c:pt idx="11506">
                  <c:v>8.3705357142857135</c:v>
                </c:pt>
                <c:pt idx="11507">
                  <c:v>8.2589285714285712</c:v>
                </c:pt>
                <c:pt idx="11508">
                  <c:v>8.147321428571427</c:v>
                </c:pt>
                <c:pt idx="11509">
                  <c:v>8.0357142857142847</c:v>
                </c:pt>
                <c:pt idx="11510">
                  <c:v>7.8124999999999991</c:v>
                </c:pt>
                <c:pt idx="11511">
                  <c:v>7.8124999999999991</c:v>
                </c:pt>
                <c:pt idx="11512">
                  <c:v>7.5892857142857135</c:v>
                </c:pt>
                <c:pt idx="11513">
                  <c:v>7.7008928571428568</c:v>
                </c:pt>
                <c:pt idx="11514">
                  <c:v>8.0357142857142847</c:v>
                </c:pt>
                <c:pt idx="11515">
                  <c:v>8.4821428571428559</c:v>
                </c:pt>
                <c:pt idx="11516">
                  <c:v>8.7053571428571423</c:v>
                </c:pt>
                <c:pt idx="11517">
                  <c:v>8.8169642857142847</c:v>
                </c:pt>
                <c:pt idx="11518">
                  <c:v>8.928571428571427</c:v>
                </c:pt>
                <c:pt idx="11519">
                  <c:v>8.928571428571427</c:v>
                </c:pt>
                <c:pt idx="11520">
                  <c:v>8.928571428571427</c:v>
                </c:pt>
                <c:pt idx="11521">
                  <c:v>8.7053571428571423</c:v>
                </c:pt>
                <c:pt idx="11522">
                  <c:v>8.59375</c:v>
                </c:pt>
                <c:pt idx="11523">
                  <c:v>8.4821428571428559</c:v>
                </c:pt>
                <c:pt idx="11524">
                  <c:v>8.2589285714285712</c:v>
                </c:pt>
                <c:pt idx="11525">
                  <c:v>8.147321428571427</c:v>
                </c:pt>
                <c:pt idx="11526">
                  <c:v>7.8124999999999991</c:v>
                </c:pt>
                <c:pt idx="11527">
                  <c:v>7.5892857142857135</c:v>
                </c:pt>
                <c:pt idx="11528">
                  <c:v>7.1428571428571423</c:v>
                </c:pt>
                <c:pt idx="11529">
                  <c:v>6.9196428571428568</c:v>
                </c:pt>
                <c:pt idx="11530">
                  <c:v>6.9196428571428568</c:v>
                </c:pt>
                <c:pt idx="11531">
                  <c:v>7.1428571428571423</c:v>
                </c:pt>
                <c:pt idx="11532">
                  <c:v>7.4776785714285703</c:v>
                </c:pt>
                <c:pt idx="11533">
                  <c:v>8.0357142857142847</c:v>
                </c:pt>
                <c:pt idx="11534">
                  <c:v>8.4821428571428559</c:v>
                </c:pt>
                <c:pt idx="11535">
                  <c:v>8.4821428571428559</c:v>
                </c:pt>
                <c:pt idx="11536">
                  <c:v>8.2589285714285712</c:v>
                </c:pt>
                <c:pt idx="11537">
                  <c:v>7.9241071428571423</c:v>
                </c:pt>
                <c:pt idx="11538">
                  <c:v>7.3660714285714279</c:v>
                </c:pt>
                <c:pt idx="11539">
                  <c:v>6.4732142857142847</c:v>
                </c:pt>
                <c:pt idx="11540">
                  <c:v>5.5803571428571423</c:v>
                </c:pt>
                <c:pt idx="11541">
                  <c:v>5.3571428571428568</c:v>
                </c:pt>
                <c:pt idx="11542">
                  <c:v>5.8035714285714279</c:v>
                </c:pt>
                <c:pt idx="11543">
                  <c:v>6.2499999999999991</c:v>
                </c:pt>
                <c:pt idx="11544">
                  <c:v>6.5848214285714279</c:v>
                </c:pt>
                <c:pt idx="11545">
                  <c:v>6.9196428571428568</c:v>
                </c:pt>
                <c:pt idx="11546">
                  <c:v>7.3660714285714279</c:v>
                </c:pt>
                <c:pt idx="11547">
                  <c:v>7.8124999999999991</c:v>
                </c:pt>
                <c:pt idx="11548">
                  <c:v>8.0357142857142847</c:v>
                </c:pt>
                <c:pt idx="11549">
                  <c:v>8.0357142857142847</c:v>
                </c:pt>
                <c:pt idx="11550">
                  <c:v>8.0357142857142847</c:v>
                </c:pt>
                <c:pt idx="11551">
                  <c:v>8.0357142857142847</c:v>
                </c:pt>
                <c:pt idx="11552">
                  <c:v>8.0357142857142847</c:v>
                </c:pt>
                <c:pt idx="11553">
                  <c:v>7.8124999999999991</c:v>
                </c:pt>
                <c:pt idx="11554">
                  <c:v>7.5892857142857135</c:v>
                </c:pt>
                <c:pt idx="11555">
                  <c:v>7.3660714285714279</c:v>
                </c:pt>
                <c:pt idx="11556">
                  <c:v>7.2544642857142847</c:v>
                </c:pt>
                <c:pt idx="11557">
                  <c:v>7.1428571428571423</c:v>
                </c:pt>
                <c:pt idx="11558">
                  <c:v>6.8080357142857135</c:v>
                </c:pt>
                <c:pt idx="11559">
                  <c:v>6.6964285714285712</c:v>
                </c:pt>
                <c:pt idx="11560">
                  <c:v>6.4732142857142847</c:v>
                </c:pt>
                <c:pt idx="11561">
                  <c:v>6.1383928571428568</c:v>
                </c:pt>
                <c:pt idx="11562">
                  <c:v>6.0267857142857135</c:v>
                </c:pt>
                <c:pt idx="11563">
                  <c:v>6.0267857142857135</c:v>
                </c:pt>
                <c:pt idx="11564">
                  <c:v>6.2499999999999991</c:v>
                </c:pt>
                <c:pt idx="11565">
                  <c:v>6.4732142857142847</c:v>
                </c:pt>
                <c:pt idx="11566">
                  <c:v>7.0312499999999991</c:v>
                </c:pt>
                <c:pt idx="11567">
                  <c:v>6.9196428571428568</c:v>
                </c:pt>
                <c:pt idx="11568">
                  <c:v>6.9196428571428568</c:v>
                </c:pt>
                <c:pt idx="11569">
                  <c:v>6.6964285714285712</c:v>
                </c:pt>
                <c:pt idx="11570">
                  <c:v>6.4732142857142847</c:v>
                </c:pt>
                <c:pt idx="11571">
                  <c:v>6.4732142857142847</c:v>
                </c:pt>
                <c:pt idx="11572">
                  <c:v>6.5848214285714279</c:v>
                </c:pt>
                <c:pt idx="11573">
                  <c:v>6.6964285714285712</c:v>
                </c:pt>
                <c:pt idx="11574">
                  <c:v>6.6964285714285712</c:v>
                </c:pt>
                <c:pt idx="11575">
                  <c:v>6.9196428571428568</c:v>
                </c:pt>
                <c:pt idx="11576">
                  <c:v>7.1428571428571423</c:v>
                </c:pt>
                <c:pt idx="11577">
                  <c:v>7.1428571428571423</c:v>
                </c:pt>
                <c:pt idx="11578">
                  <c:v>6.9196428571428568</c:v>
                </c:pt>
                <c:pt idx="11579">
                  <c:v>6.6964285714285712</c:v>
                </c:pt>
                <c:pt idx="11580">
                  <c:v>6.3616071428571423</c:v>
                </c:pt>
                <c:pt idx="11581">
                  <c:v>6.1383928571428568</c:v>
                </c:pt>
                <c:pt idx="11582">
                  <c:v>6.0267857142857135</c:v>
                </c:pt>
                <c:pt idx="11583">
                  <c:v>6.1383928571428568</c:v>
                </c:pt>
                <c:pt idx="11584">
                  <c:v>6.3616071428571423</c:v>
                </c:pt>
                <c:pt idx="11585">
                  <c:v>6.8080357142857135</c:v>
                </c:pt>
                <c:pt idx="11586">
                  <c:v>7.2544642857142847</c:v>
                </c:pt>
                <c:pt idx="11587">
                  <c:v>7.9241071428571423</c:v>
                </c:pt>
                <c:pt idx="11588">
                  <c:v>8.2589285714285712</c:v>
                </c:pt>
                <c:pt idx="11589">
                  <c:v>8.59375</c:v>
                </c:pt>
                <c:pt idx="11590">
                  <c:v>8.8169642857142847</c:v>
                </c:pt>
                <c:pt idx="11591">
                  <c:v>8.928571428571427</c:v>
                </c:pt>
                <c:pt idx="11592">
                  <c:v>8.928571428571427</c:v>
                </c:pt>
                <c:pt idx="11593">
                  <c:v>8.7053571428571423</c:v>
                </c:pt>
                <c:pt idx="11594">
                  <c:v>8.59375</c:v>
                </c:pt>
                <c:pt idx="11595">
                  <c:v>8.4821428571428559</c:v>
                </c:pt>
                <c:pt idx="11596">
                  <c:v>8.147321428571427</c:v>
                </c:pt>
                <c:pt idx="11597">
                  <c:v>7.9241071428571423</c:v>
                </c:pt>
                <c:pt idx="11598">
                  <c:v>7.3660714285714279</c:v>
                </c:pt>
                <c:pt idx="11599">
                  <c:v>6.9196428571428568</c:v>
                </c:pt>
                <c:pt idx="11600">
                  <c:v>6.4732142857142847</c:v>
                </c:pt>
                <c:pt idx="11601">
                  <c:v>6.4732142857142847</c:v>
                </c:pt>
                <c:pt idx="11602">
                  <c:v>6.4732142857142847</c:v>
                </c:pt>
                <c:pt idx="11603">
                  <c:v>6.6964285714285712</c:v>
                </c:pt>
                <c:pt idx="11604">
                  <c:v>7.2544642857142847</c:v>
                </c:pt>
                <c:pt idx="11605">
                  <c:v>7.7008928571428568</c:v>
                </c:pt>
                <c:pt idx="11606">
                  <c:v>8.0357142857142847</c:v>
                </c:pt>
                <c:pt idx="11607">
                  <c:v>7.9241071428571423</c:v>
                </c:pt>
                <c:pt idx="11608">
                  <c:v>7.5892857142857135</c:v>
                </c:pt>
                <c:pt idx="11609">
                  <c:v>7.1428571428571423</c:v>
                </c:pt>
                <c:pt idx="11610">
                  <c:v>6.2499999999999991</c:v>
                </c:pt>
                <c:pt idx="11611">
                  <c:v>5.5803571428571423</c:v>
                </c:pt>
                <c:pt idx="11612">
                  <c:v>5.8035714285714279</c:v>
                </c:pt>
                <c:pt idx="11613">
                  <c:v>6.4732142857142847</c:v>
                </c:pt>
                <c:pt idx="11614">
                  <c:v>7.2544642857142847</c:v>
                </c:pt>
                <c:pt idx="11615">
                  <c:v>8.0357142857142847</c:v>
                </c:pt>
                <c:pt idx="11616">
                  <c:v>8.4821428571428559</c:v>
                </c:pt>
                <c:pt idx="11617">
                  <c:v>8.59375</c:v>
                </c:pt>
                <c:pt idx="11618">
                  <c:v>8.3705357142857135</c:v>
                </c:pt>
                <c:pt idx="11619">
                  <c:v>8.0357142857142847</c:v>
                </c:pt>
                <c:pt idx="11620">
                  <c:v>7.4776785714285703</c:v>
                </c:pt>
                <c:pt idx="11621">
                  <c:v>7.2544642857142847</c:v>
                </c:pt>
                <c:pt idx="11622">
                  <c:v>6.9196428571428568</c:v>
                </c:pt>
                <c:pt idx="11623">
                  <c:v>6.8080357142857135</c:v>
                </c:pt>
                <c:pt idx="11624">
                  <c:v>6.4732142857142847</c:v>
                </c:pt>
                <c:pt idx="11625">
                  <c:v>6.1383928571428568</c:v>
                </c:pt>
                <c:pt idx="11626">
                  <c:v>5.8035714285714279</c:v>
                </c:pt>
                <c:pt idx="11627">
                  <c:v>5.8035714285714279</c:v>
                </c:pt>
                <c:pt idx="11628">
                  <c:v>5.9151785714285712</c:v>
                </c:pt>
                <c:pt idx="11629">
                  <c:v>6.4732142857142847</c:v>
                </c:pt>
                <c:pt idx="11630">
                  <c:v>6.6964285714285712</c:v>
                </c:pt>
                <c:pt idx="11631">
                  <c:v>6.5848214285714279</c:v>
                </c:pt>
                <c:pt idx="11632">
                  <c:v>6.2499999999999991</c:v>
                </c:pt>
                <c:pt idx="11633">
                  <c:v>5.8035714285714279</c:v>
                </c:pt>
                <c:pt idx="11634">
                  <c:v>5.8035714285714279</c:v>
                </c:pt>
                <c:pt idx="11635">
                  <c:v>5.9151785714285712</c:v>
                </c:pt>
                <c:pt idx="11636">
                  <c:v>6.6964285714285712</c:v>
                </c:pt>
                <c:pt idx="11637">
                  <c:v>7.5892857142857135</c:v>
                </c:pt>
                <c:pt idx="11638">
                  <c:v>8.4821428571428559</c:v>
                </c:pt>
                <c:pt idx="11639">
                  <c:v>9.5982142857142847</c:v>
                </c:pt>
                <c:pt idx="11640">
                  <c:v>10.379464285714285</c:v>
                </c:pt>
                <c:pt idx="11641">
                  <c:v>11.160714285714285</c:v>
                </c:pt>
                <c:pt idx="11642">
                  <c:v>11.607142857142856</c:v>
                </c:pt>
                <c:pt idx="11643">
                  <c:v>11.607142857142856</c:v>
                </c:pt>
                <c:pt idx="11644">
                  <c:v>11.383928571428571</c:v>
                </c:pt>
                <c:pt idx="11645">
                  <c:v>10.937499999999998</c:v>
                </c:pt>
                <c:pt idx="11646">
                  <c:v>10.379464285714285</c:v>
                </c:pt>
                <c:pt idx="11647">
                  <c:v>9.4866071428571423</c:v>
                </c:pt>
                <c:pt idx="11648">
                  <c:v>8.2589285714285712</c:v>
                </c:pt>
                <c:pt idx="11649">
                  <c:v>6.9196428571428568</c:v>
                </c:pt>
                <c:pt idx="11650">
                  <c:v>5.6919642857142856</c:v>
                </c:pt>
                <c:pt idx="11651">
                  <c:v>6.2499999999999991</c:v>
                </c:pt>
                <c:pt idx="11652">
                  <c:v>7.2544642857142847</c:v>
                </c:pt>
                <c:pt idx="11653">
                  <c:v>8.2589285714285712</c:v>
                </c:pt>
                <c:pt idx="11654">
                  <c:v>9.0401785714285712</c:v>
                </c:pt>
                <c:pt idx="11655">
                  <c:v>9.3749999999999982</c:v>
                </c:pt>
                <c:pt idx="11656">
                  <c:v>9.2633928571428559</c:v>
                </c:pt>
                <c:pt idx="11657">
                  <c:v>9.0401785714285712</c:v>
                </c:pt>
                <c:pt idx="11658">
                  <c:v>8.8169642857142847</c:v>
                </c:pt>
                <c:pt idx="11659">
                  <c:v>8.4821428571428559</c:v>
                </c:pt>
                <c:pt idx="11660">
                  <c:v>8.0357142857142847</c:v>
                </c:pt>
                <c:pt idx="11661">
                  <c:v>7.4776785714285703</c:v>
                </c:pt>
                <c:pt idx="11662">
                  <c:v>6.9196428571428568</c:v>
                </c:pt>
                <c:pt idx="11663">
                  <c:v>6.4732142857142847</c:v>
                </c:pt>
                <c:pt idx="11664">
                  <c:v>6.0267857142857135</c:v>
                </c:pt>
                <c:pt idx="11665">
                  <c:v>6.0267857142857135</c:v>
                </c:pt>
                <c:pt idx="11666">
                  <c:v>6.2499999999999991</c:v>
                </c:pt>
                <c:pt idx="11667">
                  <c:v>6.4732142857142847</c:v>
                </c:pt>
                <c:pt idx="11668">
                  <c:v>6.6964285714285712</c:v>
                </c:pt>
                <c:pt idx="11669">
                  <c:v>6.8080357142857135</c:v>
                </c:pt>
                <c:pt idx="11670">
                  <c:v>6.9196428571428568</c:v>
                </c:pt>
                <c:pt idx="11671">
                  <c:v>6.4732142857142847</c:v>
                </c:pt>
                <c:pt idx="11672">
                  <c:v>6.2499999999999991</c:v>
                </c:pt>
                <c:pt idx="11673">
                  <c:v>5.9151785714285712</c:v>
                </c:pt>
                <c:pt idx="11674">
                  <c:v>5.5803571428571423</c:v>
                </c:pt>
                <c:pt idx="11675">
                  <c:v>5.8035714285714279</c:v>
                </c:pt>
                <c:pt idx="11676">
                  <c:v>6.2499999999999991</c:v>
                </c:pt>
                <c:pt idx="11677">
                  <c:v>7.2544642857142847</c:v>
                </c:pt>
                <c:pt idx="11678">
                  <c:v>8.2589285714285712</c:v>
                </c:pt>
                <c:pt idx="11679">
                  <c:v>9.1517857142857135</c:v>
                </c:pt>
                <c:pt idx="11680">
                  <c:v>9.9330357142857135</c:v>
                </c:pt>
                <c:pt idx="11681">
                  <c:v>10.602678571428571</c:v>
                </c:pt>
                <c:pt idx="11682">
                  <c:v>11.049107142857142</c:v>
                </c:pt>
                <c:pt idx="11683">
                  <c:v>11.383928571428571</c:v>
                </c:pt>
                <c:pt idx="11684">
                  <c:v>11.607142857142856</c:v>
                </c:pt>
                <c:pt idx="11685">
                  <c:v>11.272321428571427</c:v>
                </c:pt>
                <c:pt idx="11686">
                  <c:v>10.714285714285714</c:v>
                </c:pt>
                <c:pt idx="11687">
                  <c:v>9.8214285714285712</c:v>
                </c:pt>
                <c:pt idx="11688">
                  <c:v>8.7053571428571423</c:v>
                </c:pt>
                <c:pt idx="11689">
                  <c:v>7.2544642857142847</c:v>
                </c:pt>
                <c:pt idx="11690">
                  <c:v>5.9151785714285712</c:v>
                </c:pt>
                <c:pt idx="11691">
                  <c:v>5.9151785714285712</c:v>
                </c:pt>
                <c:pt idx="11692">
                  <c:v>7.1428571428571423</c:v>
                </c:pt>
                <c:pt idx="11693">
                  <c:v>8.2589285714285712</c:v>
                </c:pt>
                <c:pt idx="11694">
                  <c:v>8.7053571428571423</c:v>
                </c:pt>
                <c:pt idx="11695">
                  <c:v>8.8169642857142847</c:v>
                </c:pt>
                <c:pt idx="11696">
                  <c:v>9.0401785714285712</c:v>
                </c:pt>
                <c:pt idx="11697">
                  <c:v>9.0401785714285712</c:v>
                </c:pt>
                <c:pt idx="11698">
                  <c:v>9.3749999999999982</c:v>
                </c:pt>
                <c:pt idx="11699">
                  <c:v>9.5982142857142847</c:v>
                </c:pt>
                <c:pt idx="11700">
                  <c:v>9.5982142857142847</c:v>
                </c:pt>
                <c:pt idx="11701">
                  <c:v>9.5982142857142847</c:v>
                </c:pt>
                <c:pt idx="11702">
                  <c:v>9.4866071428571423</c:v>
                </c:pt>
                <c:pt idx="11703">
                  <c:v>9.2633928571428559</c:v>
                </c:pt>
                <c:pt idx="11704">
                  <c:v>9.0401785714285712</c:v>
                </c:pt>
                <c:pt idx="11705">
                  <c:v>8.7053571428571423</c:v>
                </c:pt>
                <c:pt idx="11706">
                  <c:v>8.3705357142857135</c:v>
                </c:pt>
                <c:pt idx="11707">
                  <c:v>7.9241071428571423</c:v>
                </c:pt>
                <c:pt idx="11708">
                  <c:v>7.2544642857142847</c:v>
                </c:pt>
                <c:pt idx="11709">
                  <c:v>6.6964285714285712</c:v>
                </c:pt>
                <c:pt idx="11710">
                  <c:v>6.0267857142857135</c:v>
                </c:pt>
                <c:pt idx="11711">
                  <c:v>5.5803571428571423</c:v>
                </c:pt>
                <c:pt idx="11712">
                  <c:v>5.9151785714285712</c:v>
                </c:pt>
                <c:pt idx="11713">
                  <c:v>6.4732142857142847</c:v>
                </c:pt>
                <c:pt idx="11714">
                  <c:v>7.1428571428571423</c:v>
                </c:pt>
                <c:pt idx="11715">
                  <c:v>7.5892857142857135</c:v>
                </c:pt>
                <c:pt idx="11716">
                  <c:v>8.0357142857142847</c:v>
                </c:pt>
                <c:pt idx="11717">
                  <c:v>8.2589285714285712</c:v>
                </c:pt>
                <c:pt idx="11718">
                  <c:v>8.4821428571428559</c:v>
                </c:pt>
                <c:pt idx="11719">
                  <c:v>8.3705357142857135</c:v>
                </c:pt>
                <c:pt idx="11720">
                  <c:v>8.147321428571427</c:v>
                </c:pt>
                <c:pt idx="11721">
                  <c:v>7.8124999999999991</c:v>
                </c:pt>
                <c:pt idx="11722">
                  <c:v>7.3660714285714279</c:v>
                </c:pt>
                <c:pt idx="11723">
                  <c:v>7.0312499999999991</c:v>
                </c:pt>
                <c:pt idx="11724">
                  <c:v>6.6964285714285712</c:v>
                </c:pt>
                <c:pt idx="11725">
                  <c:v>6.5848214285714279</c:v>
                </c:pt>
                <c:pt idx="11726">
                  <c:v>6.4732142857142847</c:v>
                </c:pt>
                <c:pt idx="11727">
                  <c:v>6.3616071428571423</c:v>
                </c:pt>
                <c:pt idx="11728">
                  <c:v>6.3616071428571423</c:v>
                </c:pt>
                <c:pt idx="11729">
                  <c:v>6.2499999999999991</c:v>
                </c:pt>
                <c:pt idx="11730">
                  <c:v>6.2499999999999991</c:v>
                </c:pt>
                <c:pt idx="11731">
                  <c:v>6.2499999999999991</c:v>
                </c:pt>
                <c:pt idx="11732">
                  <c:v>6.2499999999999991</c:v>
                </c:pt>
                <c:pt idx="11733">
                  <c:v>6.4732142857142847</c:v>
                </c:pt>
                <c:pt idx="11734">
                  <c:v>6.6964285714285712</c:v>
                </c:pt>
                <c:pt idx="11735">
                  <c:v>7.1428571428571423</c:v>
                </c:pt>
                <c:pt idx="11736">
                  <c:v>7.9241071428571423</c:v>
                </c:pt>
                <c:pt idx="11737">
                  <c:v>8.4821428571428559</c:v>
                </c:pt>
                <c:pt idx="11738">
                  <c:v>9.1517857142857135</c:v>
                </c:pt>
                <c:pt idx="11739">
                  <c:v>9.9330357142857135</c:v>
                </c:pt>
                <c:pt idx="11740">
                  <c:v>10.714285714285714</c:v>
                </c:pt>
                <c:pt idx="11741">
                  <c:v>11.272321428571427</c:v>
                </c:pt>
                <c:pt idx="11742">
                  <c:v>11.830357142857142</c:v>
                </c:pt>
                <c:pt idx="11743">
                  <c:v>12.499999999999998</c:v>
                </c:pt>
                <c:pt idx="11744">
                  <c:v>13.058035714285714</c:v>
                </c:pt>
                <c:pt idx="11745">
                  <c:v>13.504464285714285</c:v>
                </c:pt>
                <c:pt idx="11746">
                  <c:v>13.950892857142856</c:v>
                </c:pt>
                <c:pt idx="11747">
                  <c:v>14.174107142857142</c:v>
                </c:pt>
                <c:pt idx="11748">
                  <c:v>14.397321428571427</c:v>
                </c:pt>
                <c:pt idx="11749">
                  <c:v>14.620535714285714</c:v>
                </c:pt>
                <c:pt idx="11750">
                  <c:v>14.732142857142856</c:v>
                </c:pt>
                <c:pt idx="11751">
                  <c:v>14.843749999999998</c:v>
                </c:pt>
                <c:pt idx="11752">
                  <c:v>14.732142857142856</c:v>
                </c:pt>
                <c:pt idx="11753">
                  <c:v>14.620535714285714</c:v>
                </c:pt>
                <c:pt idx="11754">
                  <c:v>14.508928571428569</c:v>
                </c:pt>
                <c:pt idx="11755">
                  <c:v>14.508928571428569</c:v>
                </c:pt>
                <c:pt idx="11756">
                  <c:v>14.508928571428569</c:v>
                </c:pt>
                <c:pt idx="11757">
                  <c:v>14.397321428571427</c:v>
                </c:pt>
                <c:pt idx="11758">
                  <c:v>14.285714285714285</c:v>
                </c:pt>
                <c:pt idx="11759">
                  <c:v>13.839285714285714</c:v>
                </c:pt>
                <c:pt idx="11760">
                  <c:v>13.169642857142856</c:v>
                </c:pt>
                <c:pt idx="11761">
                  <c:v>12.388392857142856</c:v>
                </c:pt>
                <c:pt idx="11762">
                  <c:v>11.272321428571427</c:v>
                </c:pt>
                <c:pt idx="11763">
                  <c:v>10.044642857142856</c:v>
                </c:pt>
                <c:pt idx="11764">
                  <c:v>8.59375</c:v>
                </c:pt>
                <c:pt idx="11765">
                  <c:v>7.3660714285714279</c:v>
                </c:pt>
                <c:pt idx="11766">
                  <c:v>6.1383928571428568</c:v>
                </c:pt>
                <c:pt idx="11767">
                  <c:v>5.5803571428571423</c:v>
                </c:pt>
                <c:pt idx="11768">
                  <c:v>6.5848214285714279</c:v>
                </c:pt>
                <c:pt idx="11769">
                  <c:v>7.8124999999999991</c:v>
                </c:pt>
                <c:pt idx="11770">
                  <c:v>8.8169642857142847</c:v>
                </c:pt>
                <c:pt idx="11771">
                  <c:v>9.5982142857142847</c:v>
                </c:pt>
                <c:pt idx="11772">
                  <c:v>10.379464285714285</c:v>
                </c:pt>
                <c:pt idx="11773">
                  <c:v>11.049107142857142</c:v>
                </c:pt>
                <c:pt idx="11774">
                  <c:v>11.495535714285714</c:v>
                </c:pt>
                <c:pt idx="11775">
                  <c:v>11.830357142857142</c:v>
                </c:pt>
                <c:pt idx="11776">
                  <c:v>12.053571428571427</c:v>
                </c:pt>
                <c:pt idx="11777">
                  <c:v>12.165178571428569</c:v>
                </c:pt>
                <c:pt idx="11778">
                  <c:v>12.276785714285714</c:v>
                </c:pt>
                <c:pt idx="11779">
                  <c:v>12.053571428571427</c:v>
                </c:pt>
                <c:pt idx="11780">
                  <c:v>11.718749999999998</c:v>
                </c:pt>
                <c:pt idx="11781">
                  <c:v>11.272321428571427</c:v>
                </c:pt>
                <c:pt idx="11782">
                  <c:v>10.825892857142856</c:v>
                </c:pt>
                <c:pt idx="11783">
                  <c:v>10.379464285714285</c:v>
                </c:pt>
                <c:pt idx="11784">
                  <c:v>9.8214285714285712</c:v>
                </c:pt>
                <c:pt idx="11785">
                  <c:v>9.1517857142857135</c:v>
                </c:pt>
                <c:pt idx="11786">
                  <c:v>8.3705357142857135</c:v>
                </c:pt>
                <c:pt idx="11787">
                  <c:v>7.5892857142857135</c:v>
                </c:pt>
                <c:pt idx="11788">
                  <c:v>7.1428571428571423</c:v>
                </c:pt>
                <c:pt idx="11789">
                  <c:v>6.6964285714285712</c:v>
                </c:pt>
                <c:pt idx="11790">
                  <c:v>6.2499999999999991</c:v>
                </c:pt>
                <c:pt idx="11791">
                  <c:v>6.0267857142857135</c:v>
                </c:pt>
                <c:pt idx="11792">
                  <c:v>6.2499999999999991</c:v>
                </c:pt>
                <c:pt idx="11793">
                  <c:v>6.6964285714285712</c:v>
                </c:pt>
                <c:pt idx="11794">
                  <c:v>6.9196428571428568</c:v>
                </c:pt>
                <c:pt idx="11795">
                  <c:v>7.1428571428571423</c:v>
                </c:pt>
                <c:pt idx="11796">
                  <c:v>7.1428571428571423</c:v>
                </c:pt>
                <c:pt idx="11797">
                  <c:v>7.1428571428571423</c:v>
                </c:pt>
                <c:pt idx="11798">
                  <c:v>6.9196428571428568</c:v>
                </c:pt>
                <c:pt idx="11799">
                  <c:v>6.9196428571428568</c:v>
                </c:pt>
                <c:pt idx="11800">
                  <c:v>6.4732142857142847</c:v>
                </c:pt>
                <c:pt idx="11801">
                  <c:v>6.3616071428571423</c:v>
                </c:pt>
                <c:pt idx="11802">
                  <c:v>6.2499999999999991</c:v>
                </c:pt>
                <c:pt idx="11803">
                  <c:v>6.2499999999999991</c:v>
                </c:pt>
                <c:pt idx="11804">
                  <c:v>6.4732142857142847</c:v>
                </c:pt>
                <c:pt idx="11805">
                  <c:v>6.4732142857142847</c:v>
                </c:pt>
                <c:pt idx="11806">
                  <c:v>6.5848214285714279</c:v>
                </c:pt>
                <c:pt idx="11807">
                  <c:v>6.9196428571428568</c:v>
                </c:pt>
                <c:pt idx="11808">
                  <c:v>7.3660714285714279</c:v>
                </c:pt>
                <c:pt idx="11809">
                  <c:v>8.147321428571427</c:v>
                </c:pt>
                <c:pt idx="11810">
                  <c:v>8.7053571428571423</c:v>
                </c:pt>
                <c:pt idx="11811">
                  <c:v>9.1517857142857135</c:v>
                </c:pt>
                <c:pt idx="11812">
                  <c:v>9.4866071428571423</c:v>
                </c:pt>
                <c:pt idx="11813">
                  <c:v>9.8214285714285712</c:v>
                </c:pt>
                <c:pt idx="11814">
                  <c:v>9.8214285714285712</c:v>
                </c:pt>
                <c:pt idx="11815">
                  <c:v>9.5982142857142847</c:v>
                </c:pt>
                <c:pt idx="11816">
                  <c:v>9.2633928571428559</c:v>
                </c:pt>
                <c:pt idx="11817">
                  <c:v>8.59375</c:v>
                </c:pt>
                <c:pt idx="11818">
                  <c:v>8.147321428571427</c:v>
                </c:pt>
                <c:pt idx="11819">
                  <c:v>7.5892857142857135</c:v>
                </c:pt>
                <c:pt idx="11820">
                  <c:v>6.9196428571428568</c:v>
                </c:pt>
                <c:pt idx="11821">
                  <c:v>6.4732142857142847</c:v>
                </c:pt>
                <c:pt idx="11822">
                  <c:v>6.0267857142857135</c:v>
                </c:pt>
                <c:pt idx="11823">
                  <c:v>5.8035714285714279</c:v>
                </c:pt>
                <c:pt idx="11824">
                  <c:v>5.8035714285714279</c:v>
                </c:pt>
                <c:pt idx="11825">
                  <c:v>6.2499999999999991</c:v>
                </c:pt>
                <c:pt idx="11826">
                  <c:v>6.2499999999999991</c:v>
                </c:pt>
                <c:pt idx="11827">
                  <c:v>6.6964285714285712</c:v>
                </c:pt>
                <c:pt idx="11828">
                  <c:v>7.3660714285714279</c:v>
                </c:pt>
                <c:pt idx="11829">
                  <c:v>7.8124999999999991</c:v>
                </c:pt>
                <c:pt idx="11830">
                  <c:v>7.9241071428571423</c:v>
                </c:pt>
                <c:pt idx="11831">
                  <c:v>7.9241071428571423</c:v>
                </c:pt>
                <c:pt idx="11832">
                  <c:v>7.7008928571428568</c:v>
                </c:pt>
                <c:pt idx="11833">
                  <c:v>7.3660714285714279</c:v>
                </c:pt>
                <c:pt idx="11834">
                  <c:v>6.6964285714285712</c:v>
                </c:pt>
                <c:pt idx="11835">
                  <c:v>6.0267857142857135</c:v>
                </c:pt>
                <c:pt idx="11836">
                  <c:v>5.4687499999999991</c:v>
                </c:pt>
                <c:pt idx="11837">
                  <c:v>5.6919642857142856</c:v>
                </c:pt>
                <c:pt idx="11838">
                  <c:v>6.2499999999999991</c:v>
                </c:pt>
                <c:pt idx="11839">
                  <c:v>6.5848214285714279</c:v>
                </c:pt>
                <c:pt idx="11840">
                  <c:v>6.9196428571428568</c:v>
                </c:pt>
                <c:pt idx="11841">
                  <c:v>6.9196428571428568</c:v>
                </c:pt>
                <c:pt idx="11842">
                  <c:v>6.6964285714285712</c:v>
                </c:pt>
                <c:pt idx="11843">
                  <c:v>6.2499999999999991</c:v>
                </c:pt>
                <c:pt idx="11844">
                  <c:v>5.8035714285714279</c:v>
                </c:pt>
                <c:pt idx="11845">
                  <c:v>5.6919642857142856</c:v>
                </c:pt>
                <c:pt idx="11846">
                  <c:v>6.0267857142857135</c:v>
                </c:pt>
                <c:pt idx="11847">
                  <c:v>6.4732142857142847</c:v>
                </c:pt>
                <c:pt idx="11848">
                  <c:v>6.9196428571428568</c:v>
                </c:pt>
                <c:pt idx="11849">
                  <c:v>7.1428571428571423</c:v>
                </c:pt>
                <c:pt idx="11850">
                  <c:v>7.1428571428571423</c:v>
                </c:pt>
                <c:pt idx="11851">
                  <c:v>7.1428571428571423</c:v>
                </c:pt>
                <c:pt idx="11852">
                  <c:v>6.9196428571428568</c:v>
                </c:pt>
                <c:pt idx="11853">
                  <c:v>6.4732142857142847</c:v>
                </c:pt>
                <c:pt idx="11854">
                  <c:v>6.3616071428571423</c:v>
                </c:pt>
                <c:pt idx="11855">
                  <c:v>6.2499999999999991</c:v>
                </c:pt>
                <c:pt idx="11856">
                  <c:v>6.2499999999999991</c:v>
                </c:pt>
                <c:pt idx="11857">
                  <c:v>6.2499999999999991</c:v>
                </c:pt>
                <c:pt idx="11858">
                  <c:v>6.5848214285714279</c:v>
                </c:pt>
                <c:pt idx="11859">
                  <c:v>6.5848214285714279</c:v>
                </c:pt>
                <c:pt idx="11860">
                  <c:v>6.8080357142857135</c:v>
                </c:pt>
                <c:pt idx="11861">
                  <c:v>7.3660714285714279</c:v>
                </c:pt>
                <c:pt idx="11862">
                  <c:v>7.8124999999999991</c:v>
                </c:pt>
                <c:pt idx="11863">
                  <c:v>8.4821428571428559</c:v>
                </c:pt>
                <c:pt idx="11864">
                  <c:v>9.0401785714285712</c:v>
                </c:pt>
                <c:pt idx="11865">
                  <c:v>9.5982142857142847</c:v>
                </c:pt>
                <c:pt idx="11866">
                  <c:v>9.709821428571427</c:v>
                </c:pt>
                <c:pt idx="11867">
                  <c:v>9.5982142857142847</c:v>
                </c:pt>
                <c:pt idx="11868">
                  <c:v>9.2633928571428559</c:v>
                </c:pt>
                <c:pt idx="11869">
                  <c:v>8.8169642857142847</c:v>
                </c:pt>
                <c:pt idx="11870">
                  <c:v>8.2589285714285712</c:v>
                </c:pt>
                <c:pt idx="11871">
                  <c:v>7.7008928571428568</c:v>
                </c:pt>
                <c:pt idx="11872">
                  <c:v>7.1428571428571423</c:v>
                </c:pt>
                <c:pt idx="11873">
                  <c:v>6.5848214285714279</c:v>
                </c:pt>
                <c:pt idx="11874">
                  <c:v>6.0267857142857135</c:v>
                </c:pt>
                <c:pt idx="11875">
                  <c:v>5.5803571428571423</c:v>
                </c:pt>
                <c:pt idx="11876">
                  <c:v>5.8035714285714279</c:v>
                </c:pt>
                <c:pt idx="11877">
                  <c:v>6.2499999999999991</c:v>
                </c:pt>
                <c:pt idx="11878">
                  <c:v>7.1428571428571423</c:v>
                </c:pt>
                <c:pt idx="11879">
                  <c:v>8.2589285714285712</c:v>
                </c:pt>
                <c:pt idx="11880">
                  <c:v>9.1517857142857135</c:v>
                </c:pt>
                <c:pt idx="11881">
                  <c:v>10.044642857142856</c:v>
                </c:pt>
                <c:pt idx="11882">
                  <c:v>10.602678571428571</c:v>
                </c:pt>
                <c:pt idx="11883">
                  <c:v>10.937499999999998</c:v>
                </c:pt>
                <c:pt idx="11884">
                  <c:v>11.160714285714285</c:v>
                </c:pt>
                <c:pt idx="11885">
                  <c:v>11.049107142857142</c:v>
                </c:pt>
                <c:pt idx="11886">
                  <c:v>10.714285714285714</c:v>
                </c:pt>
                <c:pt idx="11887">
                  <c:v>10.156249999999998</c:v>
                </c:pt>
                <c:pt idx="11888">
                  <c:v>9.5982142857142847</c:v>
                </c:pt>
                <c:pt idx="11889">
                  <c:v>8.59375</c:v>
                </c:pt>
                <c:pt idx="11890">
                  <c:v>7.4776785714285703</c:v>
                </c:pt>
                <c:pt idx="11891">
                  <c:v>6.4732142857142847</c:v>
                </c:pt>
                <c:pt idx="11892">
                  <c:v>5.4687499999999991</c:v>
                </c:pt>
                <c:pt idx="11893">
                  <c:v>5.5803571428571423</c:v>
                </c:pt>
                <c:pt idx="11894">
                  <c:v>6.4732142857142847</c:v>
                </c:pt>
                <c:pt idx="11895">
                  <c:v>7.2544642857142847</c:v>
                </c:pt>
                <c:pt idx="11896">
                  <c:v>8.2589285714285712</c:v>
                </c:pt>
                <c:pt idx="11897">
                  <c:v>9.1517857142857135</c:v>
                </c:pt>
                <c:pt idx="11898">
                  <c:v>10.156249999999998</c:v>
                </c:pt>
                <c:pt idx="11899">
                  <c:v>10.937499999999998</c:v>
                </c:pt>
                <c:pt idx="11900">
                  <c:v>11.830357142857142</c:v>
                </c:pt>
                <c:pt idx="11901">
                  <c:v>12.499999999999998</c:v>
                </c:pt>
                <c:pt idx="11902">
                  <c:v>12.946428571428569</c:v>
                </c:pt>
                <c:pt idx="11903">
                  <c:v>13.169642857142856</c:v>
                </c:pt>
                <c:pt idx="11904">
                  <c:v>13.169642857142856</c:v>
                </c:pt>
                <c:pt idx="11905">
                  <c:v>12.834821428571427</c:v>
                </c:pt>
                <c:pt idx="11906">
                  <c:v>12.276785714285714</c:v>
                </c:pt>
                <c:pt idx="11907">
                  <c:v>11.383928571428571</c:v>
                </c:pt>
                <c:pt idx="11908">
                  <c:v>10.267857142857142</c:v>
                </c:pt>
                <c:pt idx="11909">
                  <c:v>8.928571428571427</c:v>
                </c:pt>
                <c:pt idx="11910">
                  <c:v>7.1428571428571423</c:v>
                </c:pt>
                <c:pt idx="11911">
                  <c:v>5.8035714285714279</c:v>
                </c:pt>
                <c:pt idx="11912">
                  <c:v>6.6964285714285712</c:v>
                </c:pt>
                <c:pt idx="11913">
                  <c:v>8.2589285714285712</c:v>
                </c:pt>
                <c:pt idx="11914">
                  <c:v>9.4866071428571423</c:v>
                </c:pt>
                <c:pt idx="11915">
                  <c:v>10.267857142857142</c:v>
                </c:pt>
                <c:pt idx="11916">
                  <c:v>10.937499999999998</c:v>
                </c:pt>
                <c:pt idx="11917">
                  <c:v>11.383928571428571</c:v>
                </c:pt>
                <c:pt idx="11918">
                  <c:v>11.607142857142856</c:v>
                </c:pt>
                <c:pt idx="11919">
                  <c:v>11.607142857142856</c:v>
                </c:pt>
                <c:pt idx="11920">
                  <c:v>11.607142857142856</c:v>
                </c:pt>
                <c:pt idx="11921">
                  <c:v>11.383928571428571</c:v>
                </c:pt>
                <c:pt idx="11922">
                  <c:v>11.049107142857142</c:v>
                </c:pt>
                <c:pt idx="11923">
                  <c:v>10.714285714285714</c:v>
                </c:pt>
                <c:pt idx="11924">
                  <c:v>10.267857142857142</c:v>
                </c:pt>
                <c:pt idx="11925">
                  <c:v>9.709821428571427</c:v>
                </c:pt>
                <c:pt idx="11926">
                  <c:v>9.0401785714285712</c:v>
                </c:pt>
                <c:pt idx="11927">
                  <c:v>8.3705357142857135</c:v>
                </c:pt>
                <c:pt idx="11928">
                  <c:v>7.8124999999999991</c:v>
                </c:pt>
                <c:pt idx="11929">
                  <c:v>7.0312499999999991</c:v>
                </c:pt>
                <c:pt idx="11930">
                  <c:v>6.3616071428571423</c:v>
                </c:pt>
                <c:pt idx="11931">
                  <c:v>6.0267857142857135</c:v>
                </c:pt>
                <c:pt idx="11932">
                  <c:v>5.9151785714285712</c:v>
                </c:pt>
                <c:pt idx="11933">
                  <c:v>6.1383928571428568</c:v>
                </c:pt>
                <c:pt idx="11934">
                  <c:v>6.5848214285714279</c:v>
                </c:pt>
                <c:pt idx="11935">
                  <c:v>6.8080357142857135</c:v>
                </c:pt>
                <c:pt idx="11936">
                  <c:v>6.9196428571428568</c:v>
                </c:pt>
                <c:pt idx="11937">
                  <c:v>6.6964285714285712</c:v>
                </c:pt>
                <c:pt idx="11938">
                  <c:v>6.4732142857142847</c:v>
                </c:pt>
                <c:pt idx="11939">
                  <c:v>6.0267857142857135</c:v>
                </c:pt>
                <c:pt idx="11940">
                  <c:v>5.5803571428571423</c:v>
                </c:pt>
                <c:pt idx="11941">
                  <c:v>5.5803571428571423</c:v>
                </c:pt>
                <c:pt idx="11942">
                  <c:v>5.8035714285714279</c:v>
                </c:pt>
                <c:pt idx="11943">
                  <c:v>6.4732142857142847</c:v>
                </c:pt>
                <c:pt idx="11944">
                  <c:v>7.2544642857142847</c:v>
                </c:pt>
                <c:pt idx="11945">
                  <c:v>7.8124999999999991</c:v>
                </c:pt>
                <c:pt idx="11946">
                  <c:v>9.8214285714285712</c:v>
                </c:pt>
                <c:pt idx="11947">
                  <c:v>9.5982142857142847</c:v>
                </c:pt>
                <c:pt idx="11948">
                  <c:v>9.0401785714285712</c:v>
                </c:pt>
                <c:pt idx="11949">
                  <c:v>8.7053571428571423</c:v>
                </c:pt>
                <c:pt idx="11950">
                  <c:v>7.9241071428571423</c:v>
                </c:pt>
                <c:pt idx="11951">
                  <c:v>7.1428571428571423</c:v>
                </c:pt>
                <c:pt idx="11952">
                  <c:v>6.1383928571428568</c:v>
                </c:pt>
                <c:pt idx="11953">
                  <c:v>5.5803571428571423</c:v>
                </c:pt>
                <c:pt idx="11954">
                  <c:v>6.5848214285714279</c:v>
                </c:pt>
                <c:pt idx="11955">
                  <c:v>7.5892857142857135</c:v>
                </c:pt>
                <c:pt idx="11956">
                  <c:v>8.4821428571428559</c:v>
                </c:pt>
                <c:pt idx="11957">
                  <c:v>9.4866071428571423</c:v>
                </c:pt>
                <c:pt idx="11958">
                  <c:v>10.044642857142856</c:v>
                </c:pt>
                <c:pt idx="11959">
                  <c:v>10.602678571428571</c:v>
                </c:pt>
                <c:pt idx="11960">
                  <c:v>10.714285714285714</c:v>
                </c:pt>
                <c:pt idx="11961">
                  <c:v>10.937499999999998</c:v>
                </c:pt>
                <c:pt idx="11962">
                  <c:v>10.825892857142856</c:v>
                </c:pt>
                <c:pt idx="11963">
                  <c:v>10.714285714285714</c:v>
                </c:pt>
                <c:pt idx="11964">
                  <c:v>10.602678571428571</c:v>
                </c:pt>
                <c:pt idx="11965">
                  <c:v>10.044642857142856</c:v>
                </c:pt>
                <c:pt idx="11966">
                  <c:v>9.2633928571428559</c:v>
                </c:pt>
                <c:pt idx="11967">
                  <c:v>8.3705357142857135</c:v>
                </c:pt>
                <c:pt idx="11968">
                  <c:v>6.9196428571428568</c:v>
                </c:pt>
                <c:pt idx="11969">
                  <c:v>5.6919642857142856</c:v>
                </c:pt>
                <c:pt idx="11970">
                  <c:v>6.0267857142857135</c:v>
                </c:pt>
                <c:pt idx="11971">
                  <c:v>7.3660714285714279</c:v>
                </c:pt>
                <c:pt idx="11972">
                  <c:v>8.4821428571428559</c:v>
                </c:pt>
                <c:pt idx="11973">
                  <c:v>9.5982142857142847</c:v>
                </c:pt>
                <c:pt idx="11974">
                  <c:v>10.267857142857142</c:v>
                </c:pt>
                <c:pt idx="11975">
                  <c:v>10.937499999999998</c:v>
                </c:pt>
                <c:pt idx="11976">
                  <c:v>11.272321428571427</c:v>
                </c:pt>
                <c:pt idx="11977">
                  <c:v>11.383928571428571</c:v>
                </c:pt>
                <c:pt idx="11978">
                  <c:v>11.272321428571427</c:v>
                </c:pt>
                <c:pt idx="11979">
                  <c:v>11.049107142857142</c:v>
                </c:pt>
                <c:pt idx="11980">
                  <c:v>10.714285714285714</c:v>
                </c:pt>
                <c:pt idx="11981">
                  <c:v>10.267857142857142</c:v>
                </c:pt>
                <c:pt idx="11982">
                  <c:v>9.709821428571427</c:v>
                </c:pt>
                <c:pt idx="11983">
                  <c:v>9.0401785714285712</c:v>
                </c:pt>
                <c:pt idx="11984">
                  <c:v>8.2589285714285712</c:v>
                </c:pt>
                <c:pt idx="11985">
                  <c:v>7.4776785714285703</c:v>
                </c:pt>
                <c:pt idx="11986">
                  <c:v>6.8080357142857135</c:v>
                </c:pt>
                <c:pt idx="11987">
                  <c:v>5.9151785714285712</c:v>
                </c:pt>
                <c:pt idx="11988">
                  <c:v>6.0267857142857135</c:v>
                </c:pt>
                <c:pt idx="11989">
                  <c:v>6.6964285714285712</c:v>
                </c:pt>
                <c:pt idx="11990">
                  <c:v>7.2544642857142847</c:v>
                </c:pt>
                <c:pt idx="11991">
                  <c:v>7.5892857142857135</c:v>
                </c:pt>
                <c:pt idx="11992">
                  <c:v>7.8124999999999991</c:v>
                </c:pt>
                <c:pt idx="11993">
                  <c:v>8.0357142857142847</c:v>
                </c:pt>
                <c:pt idx="11994">
                  <c:v>8.2589285714285712</c:v>
                </c:pt>
                <c:pt idx="11995">
                  <c:v>8.2589285714285712</c:v>
                </c:pt>
                <c:pt idx="11996">
                  <c:v>8.3705357142857135</c:v>
                </c:pt>
                <c:pt idx="11997">
                  <c:v>8.147321428571427</c:v>
                </c:pt>
                <c:pt idx="11998">
                  <c:v>7.9241071428571423</c:v>
                </c:pt>
                <c:pt idx="11999">
                  <c:v>7.3660714285714279</c:v>
                </c:pt>
                <c:pt idx="12000">
                  <c:v>6.9196428571428568</c:v>
                </c:pt>
                <c:pt idx="12001">
                  <c:v>6.0267857142857135</c:v>
                </c:pt>
                <c:pt idx="12002">
                  <c:v>5.5803571428571423</c:v>
                </c:pt>
                <c:pt idx="12003">
                  <c:v>5.8035714285714279</c:v>
                </c:pt>
                <c:pt idx="12004">
                  <c:v>6.4732142857142847</c:v>
                </c:pt>
                <c:pt idx="12005">
                  <c:v>7.1428571428571423</c:v>
                </c:pt>
                <c:pt idx="12006">
                  <c:v>8.0357142857142847</c:v>
                </c:pt>
                <c:pt idx="12007">
                  <c:v>8.7053571428571423</c:v>
                </c:pt>
                <c:pt idx="12008">
                  <c:v>9.1517857142857135</c:v>
                </c:pt>
                <c:pt idx="12009">
                  <c:v>9.4866071428571423</c:v>
                </c:pt>
                <c:pt idx="12010">
                  <c:v>9.5982142857142847</c:v>
                </c:pt>
                <c:pt idx="12011">
                  <c:v>9.4866071428571423</c:v>
                </c:pt>
                <c:pt idx="12012">
                  <c:v>9.2633928571428559</c:v>
                </c:pt>
                <c:pt idx="12013">
                  <c:v>8.7053571428571423</c:v>
                </c:pt>
                <c:pt idx="12014">
                  <c:v>8.0357142857142847</c:v>
                </c:pt>
                <c:pt idx="12015">
                  <c:v>7.3660714285714279</c:v>
                </c:pt>
                <c:pt idx="12016">
                  <c:v>6.5848214285714279</c:v>
                </c:pt>
                <c:pt idx="12017">
                  <c:v>5.6919642857142856</c:v>
                </c:pt>
                <c:pt idx="12018">
                  <c:v>5.9151785714285712</c:v>
                </c:pt>
                <c:pt idx="12019">
                  <c:v>6.4732142857142847</c:v>
                </c:pt>
                <c:pt idx="12020">
                  <c:v>7.3660714285714279</c:v>
                </c:pt>
                <c:pt idx="12021">
                  <c:v>7.8124999999999991</c:v>
                </c:pt>
                <c:pt idx="12022">
                  <c:v>8.147321428571427</c:v>
                </c:pt>
                <c:pt idx="12023">
                  <c:v>8.59375</c:v>
                </c:pt>
                <c:pt idx="12024">
                  <c:v>8.928571428571427</c:v>
                </c:pt>
                <c:pt idx="12025">
                  <c:v>9.2633928571428559</c:v>
                </c:pt>
                <c:pt idx="12026">
                  <c:v>9.3749999999999982</c:v>
                </c:pt>
                <c:pt idx="12027">
                  <c:v>9.3749999999999982</c:v>
                </c:pt>
                <c:pt idx="12028">
                  <c:v>9.2633928571428559</c:v>
                </c:pt>
                <c:pt idx="12029">
                  <c:v>9.1517857142857135</c:v>
                </c:pt>
                <c:pt idx="12030">
                  <c:v>8.7053571428571423</c:v>
                </c:pt>
                <c:pt idx="12031">
                  <c:v>8.2589285714285712</c:v>
                </c:pt>
                <c:pt idx="12032">
                  <c:v>7.8124999999999991</c:v>
                </c:pt>
                <c:pt idx="12033">
                  <c:v>7.1428571428571423</c:v>
                </c:pt>
                <c:pt idx="12034">
                  <c:v>6.6964285714285712</c:v>
                </c:pt>
                <c:pt idx="12035">
                  <c:v>6.2499999999999991</c:v>
                </c:pt>
                <c:pt idx="12036">
                  <c:v>6.2499999999999991</c:v>
                </c:pt>
                <c:pt idx="12037">
                  <c:v>6.3616071428571423</c:v>
                </c:pt>
                <c:pt idx="12038">
                  <c:v>7.0312499999999991</c:v>
                </c:pt>
                <c:pt idx="12039">
                  <c:v>7.4776785714285703</c:v>
                </c:pt>
                <c:pt idx="12040">
                  <c:v>8.147321428571427</c:v>
                </c:pt>
                <c:pt idx="12041">
                  <c:v>8.2589285714285712</c:v>
                </c:pt>
                <c:pt idx="12042">
                  <c:v>8.4821428571428559</c:v>
                </c:pt>
                <c:pt idx="12043">
                  <c:v>8.7053571428571423</c:v>
                </c:pt>
                <c:pt idx="12044">
                  <c:v>8.59375</c:v>
                </c:pt>
                <c:pt idx="12045">
                  <c:v>8.59375</c:v>
                </c:pt>
                <c:pt idx="12046">
                  <c:v>8.3705357142857135</c:v>
                </c:pt>
                <c:pt idx="12047">
                  <c:v>8.0357142857142847</c:v>
                </c:pt>
                <c:pt idx="12048">
                  <c:v>7.7008928571428568</c:v>
                </c:pt>
                <c:pt idx="12049">
                  <c:v>7.4776785714285703</c:v>
                </c:pt>
                <c:pt idx="12050">
                  <c:v>6.9196428571428568</c:v>
                </c:pt>
                <c:pt idx="12051">
                  <c:v>6.5848214285714279</c:v>
                </c:pt>
                <c:pt idx="12052">
                  <c:v>6.2499999999999991</c:v>
                </c:pt>
                <c:pt idx="12053">
                  <c:v>6.0267857142857135</c:v>
                </c:pt>
                <c:pt idx="12054">
                  <c:v>6.3616071428571423</c:v>
                </c:pt>
                <c:pt idx="12055">
                  <c:v>6.6964285714285712</c:v>
                </c:pt>
                <c:pt idx="12056">
                  <c:v>7.1428571428571423</c:v>
                </c:pt>
                <c:pt idx="12057">
                  <c:v>7.7008928571428568</c:v>
                </c:pt>
                <c:pt idx="12058">
                  <c:v>8.0357142857142847</c:v>
                </c:pt>
                <c:pt idx="12059">
                  <c:v>8.147321428571427</c:v>
                </c:pt>
                <c:pt idx="12060">
                  <c:v>8.2589285714285712</c:v>
                </c:pt>
                <c:pt idx="12061">
                  <c:v>8.3705357142857135</c:v>
                </c:pt>
                <c:pt idx="12062">
                  <c:v>8.4821428571428559</c:v>
                </c:pt>
                <c:pt idx="12063">
                  <c:v>8.2589285714285712</c:v>
                </c:pt>
                <c:pt idx="12064">
                  <c:v>8.147321428571427</c:v>
                </c:pt>
                <c:pt idx="12065">
                  <c:v>7.9241071428571423</c:v>
                </c:pt>
                <c:pt idx="12066">
                  <c:v>7.8124999999999991</c:v>
                </c:pt>
                <c:pt idx="12067">
                  <c:v>7.3660714285714279</c:v>
                </c:pt>
                <c:pt idx="12068">
                  <c:v>7.0312499999999991</c:v>
                </c:pt>
                <c:pt idx="12069">
                  <c:v>6.4732142857142847</c:v>
                </c:pt>
                <c:pt idx="12070">
                  <c:v>6.1383928571428568</c:v>
                </c:pt>
                <c:pt idx="12071">
                  <c:v>5.8035714285714279</c:v>
                </c:pt>
                <c:pt idx="12072">
                  <c:v>5.8035714285714279</c:v>
                </c:pt>
                <c:pt idx="12073">
                  <c:v>6.2499999999999991</c:v>
                </c:pt>
                <c:pt idx="12074">
                  <c:v>6.6964285714285712</c:v>
                </c:pt>
                <c:pt idx="12075">
                  <c:v>7.3660714285714279</c:v>
                </c:pt>
                <c:pt idx="12076">
                  <c:v>8.0357142857142847</c:v>
                </c:pt>
                <c:pt idx="12077">
                  <c:v>8.8169642857142847</c:v>
                </c:pt>
                <c:pt idx="12078">
                  <c:v>9.3749999999999982</c:v>
                </c:pt>
                <c:pt idx="12079">
                  <c:v>9.8214285714285712</c:v>
                </c:pt>
                <c:pt idx="12080">
                  <c:v>10.044642857142856</c:v>
                </c:pt>
                <c:pt idx="12081">
                  <c:v>10.156249999999998</c:v>
                </c:pt>
                <c:pt idx="12082">
                  <c:v>10.044642857142856</c:v>
                </c:pt>
                <c:pt idx="12083">
                  <c:v>9.709821428571427</c:v>
                </c:pt>
                <c:pt idx="12084">
                  <c:v>9.2633928571428559</c:v>
                </c:pt>
                <c:pt idx="12085">
                  <c:v>8.7053571428571423</c:v>
                </c:pt>
                <c:pt idx="12086">
                  <c:v>8.147321428571427</c:v>
                </c:pt>
                <c:pt idx="12087">
                  <c:v>7.5892857142857135</c:v>
                </c:pt>
                <c:pt idx="12088">
                  <c:v>6.8080357142857135</c:v>
                </c:pt>
                <c:pt idx="12089">
                  <c:v>6.1383928571428568</c:v>
                </c:pt>
                <c:pt idx="12090">
                  <c:v>5.8035714285714279</c:v>
                </c:pt>
                <c:pt idx="12091">
                  <c:v>5.8035714285714279</c:v>
                </c:pt>
                <c:pt idx="12092">
                  <c:v>6.3616071428571423</c:v>
                </c:pt>
                <c:pt idx="12093">
                  <c:v>7.1428571428571423</c:v>
                </c:pt>
                <c:pt idx="12094">
                  <c:v>8.147321428571427</c:v>
                </c:pt>
                <c:pt idx="12095">
                  <c:v>9.0401785714285712</c:v>
                </c:pt>
                <c:pt idx="12096">
                  <c:v>10.156249999999998</c:v>
                </c:pt>
                <c:pt idx="12097">
                  <c:v>10.825892857142856</c:v>
                </c:pt>
                <c:pt idx="12098">
                  <c:v>11.160714285714285</c:v>
                </c:pt>
                <c:pt idx="12099">
                  <c:v>11.272321428571427</c:v>
                </c:pt>
                <c:pt idx="12100">
                  <c:v>10.825892857142856</c:v>
                </c:pt>
                <c:pt idx="12101">
                  <c:v>10.379464285714285</c:v>
                </c:pt>
                <c:pt idx="12102">
                  <c:v>9.3749999999999982</c:v>
                </c:pt>
                <c:pt idx="12103">
                  <c:v>8.2589285714285712</c:v>
                </c:pt>
                <c:pt idx="12104">
                  <c:v>6.8080357142857135</c:v>
                </c:pt>
                <c:pt idx="12105">
                  <c:v>6.0267857142857135</c:v>
                </c:pt>
                <c:pt idx="12106">
                  <c:v>7.0312499999999991</c:v>
                </c:pt>
                <c:pt idx="12107">
                  <c:v>8.147321428571427</c:v>
                </c:pt>
                <c:pt idx="12108">
                  <c:v>8.928571428571427</c:v>
                </c:pt>
                <c:pt idx="12109">
                  <c:v>9.9330357142857135</c:v>
                </c:pt>
                <c:pt idx="12110">
                  <c:v>10.491071428571427</c:v>
                </c:pt>
                <c:pt idx="12111">
                  <c:v>10.937499999999998</c:v>
                </c:pt>
                <c:pt idx="12112">
                  <c:v>11.383928571428571</c:v>
                </c:pt>
                <c:pt idx="12113">
                  <c:v>11.718749999999998</c:v>
                </c:pt>
                <c:pt idx="12114">
                  <c:v>11.941964285714285</c:v>
                </c:pt>
                <c:pt idx="12115">
                  <c:v>12.053571428571427</c:v>
                </c:pt>
                <c:pt idx="12116">
                  <c:v>11.718749999999998</c:v>
                </c:pt>
                <c:pt idx="12117">
                  <c:v>11.272321428571427</c:v>
                </c:pt>
                <c:pt idx="12118">
                  <c:v>10.602678571428571</c:v>
                </c:pt>
                <c:pt idx="12119">
                  <c:v>9.709821428571427</c:v>
                </c:pt>
                <c:pt idx="12120">
                  <c:v>8.59375</c:v>
                </c:pt>
                <c:pt idx="12121">
                  <c:v>7.1428571428571423</c:v>
                </c:pt>
                <c:pt idx="12122">
                  <c:v>6.0267857142857135</c:v>
                </c:pt>
                <c:pt idx="12123">
                  <c:v>6.0267857142857135</c:v>
                </c:pt>
                <c:pt idx="12124">
                  <c:v>7.2544642857142847</c:v>
                </c:pt>
                <c:pt idx="12125">
                  <c:v>8.4821428571428559</c:v>
                </c:pt>
                <c:pt idx="12126">
                  <c:v>9.5982142857142847</c:v>
                </c:pt>
                <c:pt idx="12127">
                  <c:v>10.825892857142856</c:v>
                </c:pt>
                <c:pt idx="12128">
                  <c:v>11.607142857142856</c:v>
                </c:pt>
                <c:pt idx="12129">
                  <c:v>12.053571428571427</c:v>
                </c:pt>
                <c:pt idx="12130">
                  <c:v>12.388392857142856</c:v>
                </c:pt>
                <c:pt idx="12131">
                  <c:v>12.388392857142856</c:v>
                </c:pt>
                <c:pt idx="12132">
                  <c:v>12.165178571428569</c:v>
                </c:pt>
                <c:pt idx="12133">
                  <c:v>11.718749999999998</c:v>
                </c:pt>
                <c:pt idx="12134">
                  <c:v>10.825892857142856</c:v>
                </c:pt>
                <c:pt idx="12135">
                  <c:v>9.8214285714285712</c:v>
                </c:pt>
                <c:pt idx="12136">
                  <c:v>8.7053571428571423</c:v>
                </c:pt>
                <c:pt idx="12137">
                  <c:v>7.2544642857142847</c:v>
                </c:pt>
                <c:pt idx="12138">
                  <c:v>5.9151785714285712</c:v>
                </c:pt>
                <c:pt idx="12139">
                  <c:v>7.0312499999999991</c:v>
                </c:pt>
                <c:pt idx="12140">
                  <c:v>8.2589285714285712</c:v>
                </c:pt>
                <c:pt idx="12141">
                  <c:v>9.0401785714285712</c:v>
                </c:pt>
                <c:pt idx="12142">
                  <c:v>9.5982142857142847</c:v>
                </c:pt>
                <c:pt idx="12143">
                  <c:v>10.044642857142856</c:v>
                </c:pt>
                <c:pt idx="12144">
                  <c:v>10.379464285714285</c:v>
                </c:pt>
                <c:pt idx="12145">
                  <c:v>10.714285714285714</c:v>
                </c:pt>
                <c:pt idx="12146">
                  <c:v>10.825892857142856</c:v>
                </c:pt>
                <c:pt idx="12147">
                  <c:v>10.937499999999998</c:v>
                </c:pt>
                <c:pt idx="12148">
                  <c:v>10.937499999999998</c:v>
                </c:pt>
                <c:pt idx="12149">
                  <c:v>10.937499999999998</c:v>
                </c:pt>
                <c:pt idx="12150">
                  <c:v>10.937499999999998</c:v>
                </c:pt>
                <c:pt idx="12151">
                  <c:v>10.825892857142856</c:v>
                </c:pt>
                <c:pt idx="12152">
                  <c:v>10.602678571428571</c:v>
                </c:pt>
                <c:pt idx="12153">
                  <c:v>10.267857142857142</c:v>
                </c:pt>
                <c:pt idx="12154">
                  <c:v>9.709821428571427</c:v>
                </c:pt>
                <c:pt idx="12155">
                  <c:v>8.928571428571427</c:v>
                </c:pt>
                <c:pt idx="12156">
                  <c:v>7.8124999999999991</c:v>
                </c:pt>
                <c:pt idx="12157">
                  <c:v>6.5848214285714279</c:v>
                </c:pt>
                <c:pt idx="12158">
                  <c:v>6.2499999999999991</c:v>
                </c:pt>
                <c:pt idx="12159">
                  <c:v>7.3660714285714279</c:v>
                </c:pt>
                <c:pt idx="12160">
                  <c:v>8.4821428571428559</c:v>
                </c:pt>
                <c:pt idx="12161">
                  <c:v>9.5982142857142847</c:v>
                </c:pt>
                <c:pt idx="12162">
                  <c:v>10.714285714285714</c:v>
                </c:pt>
                <c:pt idx="12163">
                  <c:v>11.495535714285714</c:v>
                </c:pt>
                <c:pt idx="12164">
                  <c:v>12.053571428571427</c:v>
                </c:pt>
                <c:pt idx="12165">
                  <c:v>12.611607142857142</c:v>
                </c:pt>
                <c:pt idx="12166">
                  <c:v>12.834821428571427</c:v>
                </c:pt>
                <c:pt idx="12167">
                  <c:v>12.946428571428569</c:v>
                </c:pt>
                <c:pt idx="12168">
                  <c:v>13.058035714285714</c:v>
                </c:pt>
                <c:pt idx="12169">
                  <c:v>13.058035714285714</c:v>
                </c:pt>
                <c:pt idx="12170">
                  <c:v>13.058035714285714</c:v>
                </c:pt>
                <c:pt idx="12171">
                  <c:v>12.834821428571427</c:v>
                </c:pt>
                <c:pt idx="12172">
                  <c:v>12.499999999999998</c:v>
                </c:pt>
                <c:pt idx="12173">
                  <c:v>12.165178571428569</c:v>
                </c:pt>
                <c:pt idx="12174">
                  <c:v>11.830357142857142</c:v>
                </c:pt>
                <c:pt idx="12175">
                  <c:v>11.160714285714285</c:v>
                </c:pt>
                <c:pt idx="12176">
                  <c:v>10.379464285714285</c:v>
                </c:pt>
                <c:pt idx="12177">
                  <c:v>9.3749999999999982</c:v>
                </c:pt>
                <c:pt idx="12178">
                  <c:v>8.4821428571428559</c:v>
                </c:pt>
                <c:pt idx="12179">
                  <c:v>6.8080357142857135</c:v>
                </c:pt>
                <c:pt idx="12180">
                  <c:v>6.0267857142857135</c:v>
                </c:pt>
                <c:pt idx="12181">
                  <c:v>6.8080357142857135</c:v>
                </c:pt>
                <c:pt idx="12182">
                  <c:v>7.4776785714285703</c:v>
                </c:pt>
                <c:pt idx="12183">
                  <c:v>7.8124999999999991</c:v>
                </c:pt>
                <c:pt idx="12184">
                  <c:v>8.0357142857142847</c:v>
                </c:pt>
                <c:pt idx="12185">
                  <c:v>7.9241071428571423</c:v>
                </c:pt>
                <c:pt idx="12186">
                  <c:v>7.8124999999999991</c:v>
                </c:pt>
                <c:pt idx="12187">
                  <c:v>7.2544642857142847</c:v>
                </c:pt>
                <c:pt idx="12188">
                  <c:v>6.5848214285714279</c:v>
                </c:pt>
                <c:pt idx="12189">
                  <c:v>5.9151785714285712</c:v>
                </c:pt>
                <c:pt idx="12190">
                  <c:v>5.5803571428571423</c:v>
                </c:pt>
                <c:pt idx="12191">
                  <c:v>6.0267857142857135</c:v>
                </c:pt>
                <c:pt idx="12192">
                  <c:v>7.0312499999999991</c:v>
                </c:pt>
                <c:pt idx="12193">
                  <c:v>8.0357142857142847</c:v>
                </c:pt>
                <c:pt idx="12194">
                  <c:v>9.0401785714285712</c:v>
                </c:pt>
                <c:pt idx="12195">
                  <c:v>9.8214285714285712</c:v>
                </c:pt>
                <c:pt idx="12196">
                  <c:v>10.379464285714285</c:v>
                </c:pt>
                <c:pt idx="12197">
                  <c:v>10.491071428571427</c:v>
                </c:pt>
                <c:pt idx="12198">
                  <c:v>10.491071428571427</c:v>
                </c:pt>
                <c:pt idx="12199">
                  <c:v>10.156249999999998</c:v>
                </c:pt>
                <c:pt idx="12200">
                  <c:v>9.8214285714285712</c:v>
                </c:pt>
                <c:pt idx="12201">
                  <c:v>9.2633928571428559</c:v>
                </c:pt>
                <c:pt idx="12202">
                  <c:v>8.59375</c:v>
                </c:pt>
                <c:pt idx="12203">
                  <c:v>7.4776785714285703</c:v>
                </c:pt>
                <c:pt idx="12204">
                  <c:v>6.2499999999999991</c:v>
                </c:pt>
                <c:pt idx="12205">
                  <c:v>5.8035714285714279</c:v>
                </c:pt>
                <c:pt idx="12206">
                  <c:v>6.9196428571428568</c:v>
                </c:pt>
                <c:pt idx="12207">
                  <c:v>7.9241071428571423</c:v>
                </c:pt>
                <c:pt idx="12208">
                  <c:v>8.7053571428571423</c:v>
                </c:pt>
                <c:pt idx="12209">
                  <c:v>9.2633928571428559</c:v>
                </c:pt>
                <c:pt idx="12210">
                  <c:v>9.3749999999999982</c:v>
                </c:pt>
                <c:pt idx="12211">
                  <c:v>9.2633928571428559</c:v>
                </c:pt>
                <c:pt idx="12212">
                  <c:v>8.8169642857142847</c:v>
                </c:pt>
                <c:pt idx="12213">
                  <c:v>8.0357142857142847</c:v>
                </c:pt>
                <c:pt idx="12214">
                  <c:v>7.1428571428571423</c:v>
                </c:pt>
                <c:pt idx="12215">
                  <c:v>6.2499999999999991</c:v>
                </c:pt>
                <c:pt idx="12216">
                  <c:v>6.9196428571428568</c:v>
                </c:pt>
                <c:pt idx="12217">
                  <c:v>7.8124999999999991</c:v>
                </c:pt>
                <c:pt idx="12218">
                  <c:v>8.4821428571428559</c:v>
                </c:pt>
                <c:pt idx="12219">
                  <c:v>8.8169642857142847</c:v>
                </c:pt>
                <c:pt idx="12220">
                  <c:v>8.928571428571427</c:v>
                </c:pt>
                <c:pt idx="12221">
                  <c:v>9.0401785714285712</c:v>
                </c:pt>
                <c:pt idx="12222">
                  <c:v>8.928571428571427</c:v>
                </c:pt>
                <c:pt idx="12223">
                  <c:v>8.8169642857142847</c:v>
                </c:pt>
                <c:pt idx="12224">
                  <c:v>8.59375</c:v>
                </c:pt>
                <c:pt idx="12225">
                  <c:v>8.2589285714285712</c:v>
                </c:pt>
                <c:pt idx="12226">
                  <c:v>7.8124999999999991</c:v>
                </c:pt>
                <c:pt idx="12227">
                  <c:v>7.1428571428571423</c:v>
                </c:pt>
                <c:pt idx="12228">
                  <c:v>6.4732142857142847</c:v>
                </c:pt>
                <c:pt idx="12229">
                  <c:v>6.0267857142857135</c:v>
                </c:pt>
                <c:pt idx="12230">
                  <c:v>6.3616071428571423</c:v>
                </c:pt>
                <c:pt idx="12231">
                  <c:v>6.6964285714285712</c:v>
                </c:pt>
                <c:pt idx="12232">
                  <c:v>7.1428571428571423</c:v>
                </c:pt>
                <c:pt idx="12233">
                  <c:v>7.1428571428571423</c:v>
                </c:pt>
                <c:pt idx="12234">
                  <c:v>7.0312499999999991</c:v>
                </c:pt>
                <c:pt idx="12235">
                  <c:v>7.1428571428571423</c:v>
                </c:pt>
                <c:pt idx="12236">
                  <c:v>7.1428571428571423</c:v>
                </c:pt>
                <c:pt idx="12237">
                  <c:v>7.1428571428571423</c:v>
                </c:pt>
                <c:pt idx="12238">
                  <c:v>7.3660714285714279</c:v>
                </c:pt>
                <c:pt idx="12239">
                  <c:v>7.8124999999999991</c:v>
                </c:pt>
                <c:pt idx="12240">
                  <c:v>7.9241071428571423</c:v>
                </c:pt>
                <c:pt idx="12241">
                  <c:v>8.3705357142857135</c:v>
                </c:pt>
                <c:pt idx="12242">
                  <c:v>8.4821428571428559</c:v>
                </c:pt>
                <c:pt idx="12243">
                  <c:v>8.3705357142857135</c:v>
                </c:pt>
                <c:pt idx="12244">
                  <c:v>8.2589285714285712</c:v>
                </c:pt>
                <c:pt idx="12245">
                  <c:v>7.8124999999999991</c:v>
                </c:pt>
                <c:pt idx="12246">
                  <c:v>7.3660714285714279</c:v>
                </c:pt>
                <c:pt idx="12247">
                  <c:v>6.6964285714285712</c:v>
                </c:pt>
                <c:pt idx="12248">
                  <c:v>6.2499999999999991</c:v>
                </c:pt>
                <c:pt idx="12249">
                  <c:v>5.8035714285714279</c:v>
                </c:pt>
                <c:pt idx="12250">
                  <c:v>5.9151785714285712</c:v>
                </c:pt>
                <c:pt idx="12251">
                  <c:v>6.3616071428571423</c:v>
                </c:pt>
                <c:pt idx="12252">
                  <c:v>6.6964285714285712</c:v>
                </c:pt>
                <c:pt idx="12253">
                  <c:v>6.9196428571428568</c:v>
                </c:pt>
                <c:pt idx="12254">
                  <c:v>7.0312499999999991</c:v>
                </c:pt>
                <c:pt idx="12255">
                  <c:v>7.1428571428571423</c:v>
                </c:pt>
                <c:pt idx="12256">
                  <c:v>7.3660714285714279</c:v>
                </c:pt>
                <c:pt idx="12257">
                  <c:v>7.4776785714285703</c:v>
                </c:pt>
                <c:pt idx="12258">
                  <c:v>7.8124999999999991</c:v>
                </c:pt>
                <c:pt idx="12259">
                  <c:v>8.2589285714285712</c:v>
                </c:pt>
                <c:pt idx="12260">
                  <c:v>8.7053571428571423</c:v>
                </c:pt>
                <c:pt idx="12261">
                  <c:v>9.0401785714285712</c:v>
                </c:pt>
                <c:pt idx="12262">
                  <c:v>9.2633928571428559</c:v>
                </c:pt>
                <c:pt idx="12263">
                  <c:v>9.3749999999999982</c:v>
                </c:pt>
                <c:pt idx="12264">
                  <c:v>9.3749999999999982</c:v>
                </c:pt>
                <c:pt idx="12265">
                  <c:v>8.928571428571427</c:v>
                </c:pt>
                <c:pt idx="12266">
                  <c:v>8.2589285714285712</c:v>
                </c:pt>
                <c:pt idx="12267">
                  <c:v>7.5892857142857135</c:v>
                </c:pt>
                <c:pt idx="12268">
                  <c:v>6.4732142857142847</c:v>
                </c:pt>
                <c:pt idx="12269">
                  <c:v>5.6919642857142856</c:v>
                </c:pt>
                <c:pt idx="12270">
                  <c:v>6.3616071428571423</c:v>
                </c:pt>
                <c:pt idx="12271">
                  <c:v>7.4776785714285703</c:v>
                </c:pt>
                <c:pt idx="12272">
                  <c:v>8.7053571428571423</c:v>
                </c:pt>
                <c:pt idx="12273">
                  <c:v>9.8214285714285712</c:v>
                </c:pt>
                <c:pt idx="12274">
                  <c:v>10.267857142857142</c:v>
                </c:pt>
                <c:pt idx="12275">
                  <c:v>10.714285714285714</c:v>
                </c:pt>
                <c:pt idx="12276">
                  <c:v>10.379464285714285</c:v>
                </c:pt>
                <c:pt idx="12277">
                  <c:v>9.9330357142857135</c:v>
                </c:pt>
                <c:pt idx="12278">
                  <c:v>9.4866071428571423</c:v>
                </c:pt>
                <c:pt idx="12279">
                  <c:v>8.928571428571427</c:v>
                </c:pt>
                <c:pt idx="12280">
                  <c:v>8.147321428571427</c:v>
                </c:pt>
                <c:pt idx="12281">
                  <c:v>7.3660714285714279</c:v>
                </c:pt>
                <c:pt idx="12282">
                  <c:v>6.8080357142857135</c:v>
                </c:pt>
                <c:pt idx="12283">
                  <c:v>6.2499999999999991</c:v>
                </c:pt>
                <c:pt idx="12284">
                  <c:v>6.0267857142857135</c:v>
                </c:pt>
                <c:pt idx="12285">
                  <c:v>6.3616071428571423</c:v>
                </c:pt>
                <c:pt idx="12286">
                  <c:v>6.8080357142857135</c:v>
                </c:pt>
                <c:pt idx="12287">
                  <c:v>7.2544642857142847</c:v>
                </c:pt>
                <c:pt idx="12288">
                  <c:v>7.4776785714285703</c:v>
                </c:pt>
                <c:pt idx="12289">
                  <c:v>7.7008928571428568</c:v>
                </c:pt>
                <c:pt idx="12290">
                  <c:v>7.7008928571428568</c:v>
                </c:pt>
                <c:pt idx="12291">
                  <c:v>7.2544642857142847</c:v>
                </c:pt>
                <c:pt idx="12292">
                  <c:v>6.8080357142857135</c:v>
                </c:pt>
                <c:pt idx="12293">
                  <c:v>6.2499999999999991</c:v>
                </c:pt>
                <c:pt idx="12294">
                  <c:v>5.8035714285714279</c:v>
                </c:pt>
                <c:pt idx="12295">
                  <c:v>5.8035714285714279</c:v>
                </c:pt>
                <c:pt idx="12296">
                  <c:v>6.0267857142857135</c:v>
                </c:pt>
                <c:pt idx="12297">
                  <c:v>6.5848214285714279</c:v>
                </c:pt>
                <c:pt idx="12298">
                  <c:v>7.2544642857142847</c:v>
                </c:pt>
                <c:pt idx="12299">
                  <c:v>8.147321428571427</c:v>
                </c:pt>
                <c:pt idx="12300">
                  <c:v>9.0401785714285712</c:v>
                </c:pt>
                <c:pt idx="12301">
                  <c:v>9.8214285714285712</c:v>
                </c:pt>
                <c:pt idx="12302">
                  <c:v>10.267857142857142</c:v>
                </c:pt>
                <c:pt idx="12303">
                  <c:v>10.825892857142856</c:v>
                </c:pt>
                <c:pt idx="12304">
                  <c:v>11.160714285714285</c:v>
                </c:pt>
                <c:pt idx="12305">
                  <c:v>11.272321428571427</c:v>
                </c:pt>
                <c:pt idx="12306">
                  <c:v>11.160714285714285</c:v>
                </c:pt>
                <c:pt idx="12307">
                  <c:v>10.825892857142856</c:v>
                </c:pt>
                <c:pt idx="12308">
                  <c:v>10.491071428571427</c:v>
                </c:pt>
                <c:pt idx="12309">
                  <c:v>9.8214285714285712</c:v>
                </c:pt>
                <c:pt idx="12310">
                  <c:v>9.2633928571428559</c:v>
                </c:pt>
                <c:pt idx="12311">
                  <c:v>8.4821428571428559</c:v>
                </c:pt>
                <c:pt idx="12312">
                  <c:v>7.2544642857142847</c:v>
                </c:pt>
                <c:pt idx="12313">
                  <c:v>6.2499999999999991</c:v>
                </c:pt>
                <c:pt idx="12314">
                  <c:v>6.2499999999999991</c:v>
                </c:pt>
                <c:pt idx="12315">
                  <c:v>6.6964285714285712</c:v>
                </c:pt>
                <c:pt idx="12316">
                  <c:v>7.3660714285714279</c:v>
                </c:pt>
                <c:pt idx="12317">
                  <c:v>8.0357142857142847</c:v>
                </c:pt>
                <c:pt idx="12318">
                  <c:v>8.59375</c:v>
                </c:pt>
                <c:pt idx="12319">
                  <c:v>9.3749999999999982</c:v>
                </c:pt>
                <c:pt idx="12320">
                  <c:v>9.9330357142857135</c:v>
                </c:pt>
                <c:pt idx="12321">
                  <c:v>10.602678571428571</c:v>
                </c:pt>
                <c:pt idx="12322">
                  <c:v>10.937499999999998</c:v>
                </c:pt>
                <c:pt idx="12323">
                  <c:v>11.160714285714285</c:v>
                </c:pt>
                <c:pt idx="12324">
                  <c:v>11.049107142857142</c:v>
                </c:pt>
                <c:pt idx="12325">
                  <c:v>10.714285714285714</c:v>
                </c:pt>
                <c:pt idx="12326">
                  <c:v>10.156249999999998</c:v>
                </c:pt>
                <c:pt idx="12327">
                  <c:v>9.3749999999999982</c:v>
                </c:pt>
                <c:pt idx="12328">
                  <c:v>8.3705357142857135</c:v>
                </c:pt>
                <c:pt idx="12329">
                  <c:v>7.4776785714285703</c:v>
                </c:pt>
                <c:pt idx="12330">
                  <c:v>6.4732142857142847</c:v>
                </c:pt>
                <c:pt idx="12331">
                  <c:v>6.0267857142857135</c:v>
                </c:pt>
                <c:pt idx="12332">
                  <c:v>7.1428571428571423</c:v>
                </c:pt>
                <c:pt idx="12333">
                  <c:v>8.0357142857142847</c:v>
                </c:pt>
                <c:pt idx="12334">
                  <c:v>8.7053571428571423</c:v>
                </c:pt>
                <c:pt idx="12335">
                  <c:v>9.4866071428571423</c:v>
                </c:pt>
                <c:pt idx="12336">
                  <c:v>9.9330357142857135</c:v>
                </c:pt>
                <c:pt idx="12337">
                  <c:v>10.379464285714285</c:v>
                </c:pt>
                <c:pt idx="12338">
                  <c:v>10.491071428571427</c:v>
                </c:pt>
                <c:pt idx="12339">
                  <c:v>10.267857142857142</c:v>
                </c:pt>
                <c:pt idx="12340">
                  <c:v>9.8214285714285712</c:v>
                </c:pt>
                <c:pt idx="12341">
                  <c:v>9.2633928571428559</c:v>
                </c:pt>
                <c:pt idx="12342">
                  <c:v>8.7053571428571423</c:v>
                </c:pt>
                <c:pt idx="12343">
                  <c:v>7.8124999999999991</c:v>
                </c:pt>
                <c:pt idx="12344">
                  <c:v>6.9196428571428568</c:v>
                </c:pt>
                <c:pt idx="12345">
                  <c:v>6.0267857142857135</c:v>
                </c:pt>
                <c:pt idx="12346">
                  <c:v>6.3616071428571423</c:v>
                </c:pt>
                <c:pt idx="12347">
                  <c:v>7.1428571428571423</c:v>
                </c:pt>
                <c:pt idx="12348">
                  <c:v>7.5892857142857135</c:v>
                </c:pt>
                <c:pt idx="12349">
                  <c:v>7.9241071428571423</c:v>
                </c:pt>
                <c:pt idx="12350">
                  <c:v>8.0357142857142847</c:v>
                </c:pt>
                <c:pt idx="12351">
                  <c:v>7.4776785714285703</c:v>
                </c:pt>
                <c:pt idx="12352">
                  <c:v>7.1428571428571423</c:v>
                </c:pt>
                <c:pt idx="12353">
                  <c:v>6.4732142857142847</c:v>
                </c:pt>
                <c:pt idx="12354">
                  <c:v>6.0267857142857135</c:v>
                </c:pt>
                <c:pt idx="12355">
                  <c:v>6.5848214285714279</c:v>
                </c:pt>
                <c:pt idx="12356">
                  <c:v>7.1428571428571423</c:v>
                </c:pt>
                <c:pt idx="12357">
                  <c:v>7.2544642857142847</c:v>
                </c:pt>
                <c:pt idx="12358">
                  <c:v>7.4776785714285703</c:v>
                </c:pt>
                <c:pt idx="12359">
                  <c:v>7.3660714285714279</c:v>
                </c:pt>
                <c:pt idx="12360">
                  <c:v>7.3660714285714279</c:v>
                </c:pt>
                <c:pt idx="12361">
                  <c:v>7.2544642857142847</c:v>
                </c:pt>
                <c:pt idx="12362">
                  <c:v>7.2544642857142847</c:v>
                </c:pt>
                <c:pt idx="12363">
                  <c:v>7.1428571428571423</c:v>
                </c:pt>
                <c:pt idx="12364">
                  <c:v>6.9196428571428568</c:v>
                </c:pt>
                <c:pt idx="12365">
                  <c:v>6.8080357142857135</c:v>
                </c:pt>
                <c:pt idx="12366">
                  <c:v>6.4732142857142847</c:v>
                </c:pt>
                <c:pt idx="12367">
                  <c:v>6.2499999999999991</c:v>
                </c:pt>
                <c:pt idx="12368">
                  <c:v>6.3616071428571423</c:v>
                </c:pt>
                <c:pt idx="12369">
                  <c:v>6.3616071428571423</c:v>
                </c:pt>
                <c:pt idx="12370">
                  <c:v>6.6964285714285712</c:v>
                </c:pt>
                <c:pt idx="12371">
                  <c:v>7.0312499999999991</c:v>
                </c:pt>
                <c:pt idx="12372">
                  <c:v>7.2544642857142847</c:v>
                </c:pt>
                <c:pt idx="12373">
                  <c:v>7.7008928571428568</c:v>
                </c:pt>
                <c:pt idx="12374">
                  <c:v>8.0357142857142847</c:v>
                </c:pt>
                <c:pt idx="12375">
                  <c:v>8.3705357142857135</c:v>
                </c:pt>
                <c:pt idx="12376">
                  <c:v>8.4821428571428559</c:v>
                </c:pt>
                <c:pt idx="12377">
                  <c:v>8.7053571428571423</c:v>
                </c:pt>
                <c:pt idx="12378">
                  <c:v>8.7053571428571423</c:v>
                </c:pt>
                <c:pt idx="12379">
                  <c:v>8.59375</c:v>
                </c:pt>
                <c:pt idx="12380">
                  <c:v>8.59375</c:v>
                </c:pt>
                <c:pt idx="12381">
                  <c:v>8.4821428571428559</c:v>
                </c:pt>
                <c:pt idx="12382">
                  <c:v>8.3705357142857135</c:v>
                </c:pt>
                <c:pt idx="12383">
                  <c:v>8.147321428571427</c:v>
                </c:pt>
                <c:pt idx="12384">
                  <c:v>7.9241071428571423</c:v>
                </c:pt>
                <c:pt idx="12385">
                  <c:v>7.8124999999999991</c:v>
                </c:pt>
                <c:pt idx="12386">
                  <c:v>7.2544642857142847</c:v>
                </c:pt>
                <c:pt idx="12387">
                  <c:v>6.9196428571428568</c:v>
                </c:pt>
                <c:pt idx="12388">
                  <c:v>6.3616071428571423</c:v>
                </c:pt>
                <c:pt idx="12389">
                  <c:v>6.0267857142857135</c:v>
                </c:pt>
                <c:pt idx="12390">
                  <c:v>6.0267857142857135</c:v>
                </c:pt>
                <c:pt idx="12391">
                  <c:v>6.3616071428571423</c:v>
                </c:pt>
                <c:pt idx="12392">
                  <c:v>6.9196428571428568</c:v>
                </c:pt>
                <c:pt idx="12393">
                  <c:v>7.3660714285714279</c:v>
                </c:pt>
                <c:pt idx="12394">
                  <c:v>7.4776785714285703</c:v>
                </c:pt>
                <c:pt idx="12395">
                  <c:v>7.4776785714285703</c:v>
                </c:pt>
                <c:pt idx="12396">
                  <c:v>7.5892857142857135</c:v>
                </c:pt>
                <c:pt idx="12397">
                  <c:v>7.3660714285714279</c:v>
                </c:pt>
                <c:pt idx="12398">
                  <c:v>7.3660714285714279</c:v>
                </c:pt>
                <c:pt idx="12399">
                  <c:v>7.4776785714285703</c:v>
                </c:pt>
                <c:pt idx="12400">
                  <c:v>7.3660714285714279</c:v>
                </c:pt>
                <c:pt idx="12401">
                  <c:v>7.2544642857142847</c:v>
                </c:pt>
                <c:pt idx="12402">
                  <c:v>7.2544642857142847</c:v>
                </c:pt>
                <c:pt idx="12403">
                  <c:v>7.1428571428571423</c:v>
                </c:pt>
                <c:pt idx="12404">
                  <c:v>7.0312499999999991</c:v>
                </c:pt>
                <c:pt idx="12405">
                  <c:v>6.8080357142857135</c:v>
                </c:pt>
                <c:pt idx="12406">
                  <c:v>6.4732142857142847</c:v>
                </c:pt>
                <c:pt idx="12407">
                  <c:v>6.2499999999999991</c:v>
                </c:pt>
                <c:pt idx="12408">
                  <c:v>6.2499999999999991</c:v>
                </c:pt>
                <c:pt idx="12409">
                  <c:v>6.2499999999999991</c:v>
                </c:pt>
                <c:pt idx="12410">
                  <c:v>6.2499999999999991</c:v>
                </c:pt>
                <c:pt idx="12411">
                  <c:v>6.4732142857142847</c:v>
                </c:pt>
                <c:pt idx="12412">
                  <c:v>6.3616071428571423</c:v>
                </c:pt>
                <c:pt idx="12413">
                  <c:v>6.4732142857142847</c:v>
                </c:pt>
                <c:pt idx="12414">
                  <c:v>6.6964285714285712</c:v>
                </c:pt>
                <c:pt idx="12415">
                  <c:v>7.0312499999999991</c:v>
                </c:pt>
                <c:pt idx="12416">
                  <c:v>7.2544642857142847</c:v>
                </c:pt>
                <c:pt idx="12417">
                  <c:v>7.4776785714285703</c:v>
                </c:pt>
                <c:pt idx="12418">
                  <c:v>7.3660714285714279</c:v>
                </c:pt>
                <c:pt idx="12419">
                  <c:v>7.3660714285714279</c:v>
                </c:pt>
                <c:pt idx="12420">
                  <c:v>7.3660714285714279</c:v>
                </c:pt>
                <c:pt idx="12421">
                  <c:v>7.3660714285714279</c:v>
                </c:pt>
                <c:pt idx="12422">
                  <c:v>7.1428571428571423</c:v>
                </c:pt>
                <c:pt idx="12423">
                  <c:v>7.0312499999999991</c:v>
                </c:pt>
                <c:pt idx="12424">
                  <c:v>6.9196428571428568</c:v>
                </c:pt>
                <c:pt idx="12425">
                  <c:v>6.8080357142857135</c:v>
                </c:pt>
                <c:pt idx="12426">
                  <c:v>6.9196428571428568</c:v>
                </c:pt>
                <c:pt idx="12427">
                  <c:v>7.1428571428571423</c:v>
                </c:pt>
                <c:pt idx="12428">
                  <c:v>7.2544642857142847</c:v>
                </c:pt>
                <c:pt idx="12429">
                  <c:v>7.1428571428571423</c:v>
                </c:pt>
                <c:pt idx="12430">
                  <c:v>7.1428571428571423</c:v>
                </c:pt>
                <c:pt idx="12431">
                  <c:v>7.2544642857142847</c:v>
                </c:pt>
                <c:pt idx="12432">
                  <c:v>7.0312499999999991</c:v>
                </c:pt>
                <c:pt idx="12433">
                  <c:v>6.9196428571428568</c:v>
                </c:pt>
                <c:pt idx="12434">
                  <c:v>6.6964285714285712</c:v>
                </c:pt>
                <c:pt idx="12435">
                  <c:v>6.6964285714285712</c:v>
                </c:pt>
                <c:pt idx="12436">
                  <c:v>7.0312499999999991</c:v>
                </c:pt>
                <c:pt idx="12437">
                  <c:v>7.1428571428571423</c:v>
                </c:pt>
                <c:pt idx="12438">
                  <c:v>7.3660714285714279</c:v>
                </c:pt>
                <c:pt idx="12439">
                  <c:v>7.4776785714285703</c:v>
                </c:pt>
                <c:pt idx="12440">
                  <c:v>7.5892857142857135</c:v>
                </c:pt>
                <c:pt idx="12441">
                  <c:v>7.5892857142857135</c:v>
                </c:pt>
                <c:pt idx="12442">
                  <c:v>7.4776785714285703</c:v>
                </c:pt>
                <c:pt idx="12443">
                  <c:v>7.3660714285714279</c:v>
                </c:pt>
                <c:pt idx="12444">
                  <c:v>7.0312499999999991</c:v>
                </c:pt>
                <c:pt idx="12445">
                  <c:v>6.9196428571428568</c:v>
                </c:pt>
                <c:pt idx="12446">
                  <c:v>6.8080357142857135</c:v>
                </c:pt>
                <c:pt idx="12447">
                  <c:v>6.3616071428571423</c:v>
                </c:pt>
                <c:pt idx="12448">
                  <c:v>6.4732142857142847</c:v>
                </c:pt>
                <c:pt idx="12449">
                  <c:v>6.4732142857142847</c:v>
                </c:pt>
                <c:pt idx="12450">
                  <c:v>6.6964285714285712</c:v>
                </c:pt>
                <c:pt idx="12451">
                  <c:v>6.9196428571428568</c:v>
                </c:pt>
                <c:pt idx="12452">
                  <c:v>7.0312499999999991</c:v>
                </c:pt>
                <c:pt idx="12453">
                  <c:v>7.1428571428571423</c:v>
                </c:pt>
                <c:pt idx="12454">
                  <c:v>7.4776785714285703</c:v>
                </c:pt>
                <c:pt idx="12455">
                  <c:v>7.4776785714285703</c:v>
                </c:pt>
                <c:pt idx="12456">
                  <c:v>7.5892857142857135</c:v>
                </c:pt>
                <c:pt idx="12457">
                  <c:v>7.7008928571428568</c:v>
                </c:pt>
                <c:pt idx="12458">
                  <c:v>7.5892857142857135</c:v>
                </c:pt>
                <c:pt idx="12459">
                  <c:v>7.4776785714285703</c:v>
                </c:pt>
                <c:pt idx="12460">
                  <c:v>7.3660714285714279</c:v>
                </c:pt>
                <c:pt idx="12461">
                  <c:v>7.1428571428571423</c:v>
                </c:pt>
                <c:pt idx="12462">
                  <c:v>6.6964285714285712</c:v>
                </c:pt>
                <c:pt idx="12463">
                  <c:v>6.5848214285714279</c:v>
                </c:pt>
                <c:pt idx="12464">
                  <c:v>6.4732142857142847</c:v>
                </c:pt>
                <c:pt idx="12465">
                  <c:v>6.6964285714285712</c:v>
                </c:pt>
                <c:pt idx="12466">
                  <c:v>6.8080357142857135</c:v>
                </c:pt>
                <c:pt idx="12467">
                  <c:v>6.9196428571428568</c:v>
                </c:pt>
                <c:pt idx="12468">
                  <c:v>7.1428571428571423</c:v>
                </c:pt>
                <c:pt idx="12469">
                  <c:v>7.1428571428571423</c:v>
                </c:pt>
                <c:pt idx="12470">
                  <c:v>7.1428571428571423</c:v>
                </c:pt>
                <c:pt idx="12471">
                  <c:v>7.3660714285714279</c:v>
                </c:pt>
                <c:pt idx="12472">
                  <c:v>7.3660714285714279</c:v>
                </c:pt>
                <c:pt idx="12473">
                  <c:v>7.5892857142857135</c:v>
                </c:pt>
                <c:pt idx="12474">
                  <c:v>7.8124999999999991</c:v>
                </c:pt>
                <c:pt idx="12475">
                  <c:v>7.7008928571428568</c:v>
                </c:pt>
                <c:pt idx="12476">
                  <c:v>7.8124999999999991</c:v>
                </c:pt>
                <c:pt idx="12477">
                  <c:v>8.0357142857142847</c:v>
                </c:pt>
                <c:pt idx="12478">
                  <c:v>8.2589285714285712</c:v>
                </c:pt>
                <c:pt idx="12479">
                  <c:v>8.2589285714285712</c:v>
                </c:pt>
                <c:pt idx="12480">
                  <c:v>8.4821428571428559</c:v>
                </c:pt>
                <c:pt idx="12481">
                  <c:v>8.3705357142857135</c:v>
                </c:pt>
                <c:pt idx="12482">
                  <c:v>8.147321428571427</c:v>
                </c:pt>
                <c:pt idx="12483">
                  <c:v>8.0357142857142847</c:v>
                </c:pt>
                <c:pt idx="12484">
                  <c:v>7.8124999999999991</c:v>
                </c:pt>
                <c:pt idx="12485">
                  <c:v>7.5892857142857135</c:v>
                </c:pt>
                <c:pt idx="12486">
                  <c:v>7.2544642857142847</c:v>
                </c:pt>
                <c:pt idx="12487">
                  <c:v>7.1428571428571423</c:v>
                </c:pt>
                <c:pt idx="12488">
                  <c:v>6.9196428571428568</c:v>
                </c:pt>
                <c:pt idx="12489">
                  <c:v>6.6964285714285712</c:v>
                </c:pt>
                <c:pt idx="12490">
                  <c:v>6.6964285714285712</c:v>
                </c:pt>
                <c:pt idx="12491">
                  <c:v>6.8080357142857135</c:v>
                </c:pt>
                <c:pt idx="12492">
                  <c:v>6.9196428571428568</c:v>
                </c:pt>
                <c:pt idx="12493">
                  <c:v>7.1428571428571423</c:v>
                </c:pt>
                <c:pt idx="12494">
                  <c:v>7.1428571428571423</c:v>
                </c:pt>
                <c:pt idx="12495">
                  <c:v>7.2544642857142847</c:v>
                </c:pt>
                <c:pt idx="12496">
                  <c:v>7.2544642857142847</c:v>
                </c:pt>
                <c:pt idx="12497">
                  <c:v>7.5892857142857135</c:v>
                </c:pt>
                <c:pt idx="12498">
                  <c:v>7.7008928571428568</c:v>
                </c:pt>
                <c:pt idx="12499">
                  <c:v>7.7008928571428568</c:v>
                </c:pt>
                <c:pt idx="12500">
                  <c:v>7.8124999999999991</c:v>
                </c:pt>
                <c:pt idx="12501">
                  <c:v>8.0357142857142847</c:v>
                </c:pt>
                <c:pt idx="12502">
                  <c:v>8.2589285714285712</c:v>
                </c:pt>
                <c:pt idx="12503">
                  <c:v>8.2589285714285712</c:v>
                </c:pt>
                <c:pt idx="12504">
                  <c:v>8.3705357142857135</c:v>
                </c:pt>
                <c:pt idx="12505">
                  <c:v>8.3705357142857135</c:v>
                </c:pt>
                <c:pt idx="12506">
                  <c:v>8.2589285714285712</c:v>
                </c:pt>
                <c:pt idx="12507">
                  <c:v>8.147321428571427</c:v>
                </c:pt>
                <c:pt idx="12508">
                  <c:v>7.9241071428571423</c:v>
                </c:pt>
                <c:pt idx="12509">
                  <c:v>7.7008928571428568</c:v>
                </c:pt>
                <c:pt idx="12510">
                  <c:v>6.9196428571428568</c:v>
                </c:pt>
                <c:pt idx="12511">
                  <c:v>6.6964285714285712</c:v>
                </c:pt>
                <c:pt idx="12512">
                  <c:v>7.1428571428571423</c:v>
                </c:pt>
                <c:pt idx="12513">
                  <c:v>7.8124999999999991</c:v>
                </c:pt>
                <c:pt idx="12514">
                  <c:v>8.2589285714285712</c:v>
                </c:pt>
                <c:pt idx="12515">
                  <c:v>8.3705357142857135</c:v>
                </c:pt>
                <c:pt idx="12516">
                  <c:v>8.3705357142857135</c:v>
                </c:pt>
                <c:pt idx="12517">
                  <c:v>8.7053571428571423</c:v>
                </c:pt>
                <c:pt idx="12518">
                  <c:v>8.4821428571428559</c:v>
                </c:pt>
                <c:pt idx="12519">
                  <c:v>8.2589285714285712</c:v>
                </c:pt>
                <c:pt idx="12520">
                  <c:v>8.0357142857142847</c:v>
                </c:pt>
                <c:pt idx="12521">
                  <c:v>7.7008928571428568</c:v>
                </c:pt>
                <c:pt idx="12522">
                  <c:v>7.3660714285714279</c:v>
                </c:pt>
                <c:pt idx="12523">
                  <c:v>7.0312499999999991</c:v>
                </c:pt>
                <c:pt idx="12524">
                  <c:v>6.5848214285714279</c:v>
                </c:pt>
                <c:pt idx="12525">
                  <c:v>6.1383928571428568</c:v>
                </c:pt>
                <c:pt idx="12526">
                  <c:v>6.5848214285714279</c:v>
                </c:pt>
                <c:pt idx="12527">
                  <c:v>6.8080357142857135</c:v>
                </c:pt>
                <c:pt idx="12528">
                  <c:v>7.2544642857142847</c:v>
                </c:pt>
                <c:pt idx="12529">
                  <c:v>7.7008928571428568</c:v>
                </c:pt>
                <c:pt idx="12530">
                  <c:v>8.147321428571427</c:v>
                </c:pt>
                <c:pt idx="12531">
                  <c:v>8.3705357142857135</c:v>
                </c:pt>
                <c:pt idx="12532">
                  <c:v>8.7053571428571423</c:v>
                </c:pt>
                <c:pt idx="12533">
                  <c:v>8.4821428571428559</c:v>
                </c:pt>
                <c:pt idx="12534">
                  <c:v>8.4821428571428559</c:v>
                </c:pt>
                <c:pt idx="12535">
                  <c:v>8.0357142857142847</c:v>
                </c:pt>
                <c:pt idx="12536">
                  <c:v>7.5892857142857135</c:v>
                </c:pt>
                <c:pt idx="12537">
                  <c:v>7.0312499999999991</c:v>
                </c:pt>
                <c:pt idx="12538">
                  <c:v>6.2499999999999991</c:v>
                </c:pt>
                <c:pt idx="12539">
                  <c:v>6.1383928571428568</c:v>
                </c:pt>
                <c:pt idx="12540">
                  <c:v>6.9196428571428568</c:v>
                </c:pt>
                <c:pt idx="12541">
                  <c:v>7.5892857142857135</c:v>
                </c:pt>
                <c:pt idx="12542">
                  <c:v>8.2589285714285712</c:v>
                </c:pt>
                <c:pt idx="12543">
                  <c:v>8.147321428571427</c:v>
                </c:pt>
                <c:pt idx="12544">
                  <c:v>8.2589285714285712</c:v>
                </c:pt>
                <c:pt idx="12545">
                  <c:v>8.147321428571427</c:v>
                </c:pt>
                <c:pt idx="12546">
                  <c:v>7.8124999999999991</c:v>
                </c:pt>
                <c:pt idx="12547">
                  <c:v>7.7008928571428568</c:v>
                </c:pt>
                <c:pt idx="12548">
                  <c:v>7.4776785714285703</c:v>
                </c:pt>
                <c:pt idx="12549">
                  <c:v>7.2544642857142847</c:v>
                </c:pt>
                <c:pt idx="12550">
                  <c:v>7.1428571428571423</c:v>
                </c:pt>
                <c:pt idx="12551">
                  <c:v>6.9196428571428568</c:v>
                </c:pt>
                <c:pt idx="12552">
                  <c:v>6.6964285714285712</c:v>
                </c:pt>
                <c:pt idx="12553">
                  <c:v>6.3616071428571423</c:v>
                </c:pt>
                <c:pt idx="12554">
                  <c:v>6.2499999999999991</c:v>
                </c:pt>
                <c:pt idx="12555">
                  <c:v>6.3616071428571423</c:v>
                </c:pt>
                <c:pt idx="12556">
                  <c:v>6.3616071428571423</c:v>
                </c:pt>
                <c:pt idx="12557">
                  <c:v>6.4732142857142847</c:v>
                </c:pt>
                <c:pt idx="12558">
                  <c:v>6.6964285714285712</c:v>
                </c:pt>
                <c:pt idx="12559">
                  <c:v>7.1428571428571423</c:v>
                </c:pt>
                <c:pt idx="12560">
                  <c:v>7.2544642857142847</c:v>
                </c:pt>
                <c:pt idx="12561">
                  <c:v>7.5892857142857135</c:v>
                </c:pt>
                <c:pt idx="12562">
                  <c:v>7.5892857142857135</c:v>
                </c:pt>
                <c:pt idx="12563">
                  <c:v>7.7008928571428568</c:v>
                </c:pt>
                <c:pt idx="12564">
                  <c:v>7.5892857142857135</c:v>
                </c:pt>
                <c:pt idx="12565">
                  <c:v>7.4776785714285703</c:v>
                </c:pt>
                <c:pt idx="12566">
                  <c:v>7.3660714285714279</c:v>
                </c:pt>
                <c:pt idx="12567">
                  <c:v>7.2544642857142847</c:v>
                </c:pt>
                <c:pt idx="12568">
                  <c:v>7.3660714285714279</c:v>
                </c:pt>
                <c:pt idx="12569">
                  <c:v>7.3660714285714279</c:v>
                </c:pt>
                <c:pt idx="12570">
                  <c:v>7.5892857142857135</c:v>
                </c:pt>
                <c:pt idx="12571">
                  <c:v>7.5892857142857135</c:v>
                </c:pt>
                <c:pt idx="12572">
                  <c:v>7.4776785714285703</c:v>
                </c:pt>
                <c:pt idx="12573">
                  <c:v>7.3660714285714279</c:v>
                </c:pt>
                <c:pt idx="12574">
                  <c:v>6.9196428571428568</c:v>
                </c:pt>
                <c:pt idx="12575">
                  <c:v>6.5848214285714279</c:v>
                </c:pt>
                <c:pt idx="12576">
                  <c:v>6.2499999999999991</c:v>
                </c:pt>
                <c:pt idx="12577">
                  <c:v>6.0267857142857135</c:v>
                </c:pt>
                <c:pt idx="12578">
                  <c:v>6.1383928571428568</c:v>
                </c:pt>
                <c:pt idx="12579">
                  <c:v>6.3616071428571423</c:v>
                </c:pt>
                <c:pt idx="12580">
                  <c:v>6.6964285714285712</c:v>
                </c:pt>
                <c:pt idx="12581">
                  <c:v>7.1428571428571423</c:v>
                </c:pt>
                <c:pt idx="12582">
                  <c:v>7.3660714285714279</c:v>
                </c:pt>
                <c:pt idx="12583">
                  <c:v>7.3660714285714279</c:v>
                </c:pt>
                <c:pt idx="12584">
                  <c:v>7.1428571428571423</c:v>
                </c:pt>
                <c:pt idx="12585">
                  <c:v>6.6964285714285712</c:v>
                </c:pt>
                <c:pt idx="12586">
                  <c:v>6.4732142857142847</c:v>
                </c:pt>
                <c:pt idx="12587">
                  <c:v>6.1383928571428568</c:v>
                </c:pt>
                <c:pt idx="12588">
                  <c:v>6.2499999999999991</c:v>
                </c:pt>
                <c:pt idx="12589">
                  <c:v>6.4732142857142847</c:v>
                </c:pt>
                <c:pt idx="12590">
                  <c:v>6.6964285714285712</c:v>
                </c:pt>
                <c:pt idx="12591">
                  <c:v>6.9196428571428568</c:v>
                </c:pt>
                <c:pt idx="12592">
                  <c:v>7.1428571428571423</c:v>
                </c:pt>
                <c:pt idx="12593">
                  <c:v>7.5892857142857135</c:v>
                </c:pt>
                <c:pt idx="12594">
                  <c:v>7.9241071428571423</c:v>
                </c:pt>
                <c:pt idx="12595">
                  <c:v>8.2589285714285712</c:v>
                </c:pt>
                <c:pt idx="12596">
                  <c:v>8.59375</c:v>
                </c:pt>
                <c:pt idx="12597">
                  <c:v>9.1517857142857135</c:v>
                </c:pt>
                <c:pt idx="12598">
                  <c:v>9.1517857142857135</c:v>
                </c:pt>
                <c:pt idx="12599">
                  <c:v>9.2633928571428559</c:v>
                </c:pt>
                <c:pt idx="12600">
                  <c:v>9.4866071428571423</c:v>
                </c:pt>
                <c:pt idx="12601">
                  <c:v>9.3749999999999982</c:v>
                </c:pt>
                <c:pt idx="12602">
                  <c:v>9.2633928571428559</c:v>
                </c:pt>
                <c:pt idx="12603">
                  <c:v>8.928571428571427</c:v>
                </c:pt>
                <c:pt idx="12604">
                  <c:v>8.928571428571427</c:v>
                </c:pt>
                <c:pt idx="12605">
                  <c:v>8.7053571428571423</c:v>
                </c:pt>
                <c:pt idx="12606">
                  <c:v>8.4821428571428559</c:v>
                </c:pt>
                <c:pt idx="12607">
                  <c:v>8.0357142857142847</c:v>
                </c:pt>
                <c:pt idx="12608">
                  <c:v>7.7008928571428568</c:v>
                </c:pt>
                <c:pt idx="12609">
                  <c:v>7.1428571428571423</c:v>
                </c:pt>
                <c:pt idx="12610">
                  <c:v>6.9196428571428568</c:v>
                </c:pt>
                <c:pt idx="12611">
                  <c:v>6.6964285714285712</c:v>
                </c:pt>
                <c:pt idx="12612">
                  <c:v>6.6964285714285712</c:v>
                </c:pt>
                <c:pt idx="12613">
                  <c:v>6.8080357142857135</c:v>
                </c:pt>
                <c:pt idx="12614">
                  <c:v>7.1428571428571423</c:v>
                </c:pt>
                <c:pt idx="12615">
                  <c:v>7.5892857142857135</c:v>
                </c:pt>
                <c:pt idx="12616">
                  <c:v>8.2589285714285712</c:v>
                </c:pt>
                <c:pt idx="12617">
                  <c:v>8.7053571428571423</c:v>
                </c:pt>
                <c:pt idx="12618">
                  <c:v>9.1517857142857135</c:v>
                </c:pt>
                <c:pt idx="12619">
                  <c:v>9.2633928571428559</c:v>
                </c:pt>
                <c:pt idx="12620">
                  <c:v>9.0401785714285712</c:v>
                </c:pt>
                <c:pt idx="12621">
                  <c:v>8.4821428571428559</c:v>
                </c:pt>
                <c:pt idx="12622">
                  <c:v>7.7008928571428568</c:v>
                </c:pt>
                <c:pt idx="12623">
                  <c:v>6.8080357142857135</c:v>
                </c:pt>
                <c:pt idx="12624">
                  <c:v>6.0267857142857135</c:v>
                </c:pt>
                <c:pt idx="12625">
                  <c:v>6.6964285714285712</c:v>
                </c:pt>
                <c:pt idx="12626">
                  <c:v>7.3660714285714279</c:v>
                </c:pt>
                <c:pt idx="12627">
                  <c:v>8.0357142857142847</c:v>
                </c:pt>
                <c:pt idx="12628">
                  <c:v>8.3705357142857135</c:v>
                </c:pt>
                <c:pt idx="12629">
                  <c:v>8.3705357142857135</c:v>
                </c:pt>
                <c:pt idx="12630">
                  <c:v>8.0357142857142847</c:v>
                </c:pt>
                <c:pt idx="12631">
                  <c:v>7.5892857142857135</c:v>
                </c:pt>
                <c:pt idx="12632">
                  <c:v>6.9196428571428568</c:v>
                </c:pt>
                <c:pt idx="12633">
                  <c:v>6.4732142857142847</c:v>
                </c:pt>
                <c:pt idx="12634">
                  <c:v>6.2499999999999991</c:v>
                </c:pt>
                <c:pt idx="12635">
                  <c:v>6.0267857142857135</c:v>
                </c:pt>
                <c:pt idx="12636">
                  <c:v>6.2499999999999991</c:v>
                </c:pt>
                <c:pt idx="12637">
                  <c:v>6.9196428571428568</c:v>
                </c:pt>
                <c:pt idx="12638">
                  <c:v>7.8124999999999991</c:v>
                </c:pt>
                <c:pt idx="12639">
                  <c:v>8.4821428571428559</c:v>
                </c:pt>
                <c:pt idx="12640">
                  <c:v>9.1517857142857135</c:v>
                </c:pt>
                <c:pt idx="12641">
                  <c:v>9.2633928571428559</c:v>
                </c:pt>
                <c:pt idx="12642">
                  <c:v>9.1517857142857135</c:v>
                </c:pt>
                <c:pt idx="12643">
                  <c:v>9.0401785714285712</c:v>
                </c:pt>
                <c:pt idx="12644">
                  <c:v>8.7053571428571423</c:v>
                </c:pt>
                <c:pt idx="12645">
                  <c:v>8.2589285714285712</c:v>
                </c:pt>
                <c:pt idx="12646">
                  <c:v>8.0357142857142847</c:v>
                </c:pt>
                <c:pt idx="12647">
                  <c:v>7.2544642857142847</c:v>
                </c:pt>
                <c:pt idx="12648">
                  <c:v>6.2499999999999991</c:v>
                </c:pt>
                <c:pt idx="12649">
                  <c:v>7.3660714285714279</c:v>
                </c:pt>
                <c:pt idx="12650">
                  <c:v>7.7008928571428568</c:v>
                </c:pt>
                <c:pt idx="12651">
                  <c:v>7.9241071428571423</c:v>
                </c:pt>
                <c:pt idx="12652">
                  <c:v>7.7008928571428568</c:v>
                </c:pt>
                <c:pt idx="12653">
                  <c:v>7.1428571428571423</c:v>
                </c:pt>
                <c:pt idx="12654">
                  <c:v>7.1428571428571423</c:v>
                </c:pt>
                <c:pt idx="12655">
                  <c:v>6.6964285714285712</c:v>
                </c:pt>
                <c:pt idx="12656">
                  <c:v>6.2499999999999991</c:v>
                </c:pt>
                <c:pt idx="12657">
                  <c:v>5.9151785714285712</c:v>
                </c:pt>
                <c:pt idx="12658">
                  <c:v>6.1383928571428568</c:v>
                </c:pt>
                <c:pt idx="12659">
                  <c:v>6.5848214285714279</c:v>
                </c:pt>
                <c:pt idx="12660">
                  <c:v>7.1428571428571423</c:v>
                </c:pt>
                <c:pt idx="12661">
                  <c:v>7.7008928571428568</c:v>
                </c:pt>
                <c:pt idx="12662">
                  <c:v>7.9241071428571423</c:v>
                </c:pt>
                <c:pt idx="12663">
                  <c:v>8.0357142857142847</c:v>
                </c:pt>
                <c:pt idx="12664">
                  <c:v>7.8124999999999991</c:v>
                </c:pt>
                <c:pt idx="12665">
                  <c:v>7.5892857142857135</c:v>
                </c:pt>
                <c:pt idx="12666">
                  <c:v>7.4776785714285703</c:v>
                </c:pt>
                <c:pt idx="12667">
                  <c:v>7.2544642857142847</c:v>
                </c:pt>
                <c:pt idx="12668">
                  <c:v>7.2544642857142847</c:v>
                </c:pt>
                <c:pt idx="12669">
                  <c:v>7.0312499999999991</c:v>
                </c:pt>
                <c:pt idx="12670">
                  <c:v>7.0312499999999991</c:v>
                </c:pt>
                <c:pt idx="12671">
                  <c:v>6.9196428571428568</c:v>
                </c:pt>
                <c:pt idx="12672">
                  <c:v>6.8080357142857135</c:v>
                </c:pt>
                <c:pt idx="12673">
                  <c:v>6.5848214285714279</c:v>
                </c:pt>
                <c:pt idx="12674">
                  <c:v>6.3616071428571423</c:v>
                </c:pt>
                <c:pt idx="12675">
                  <c:v>6.5848214285714279</c:v>
                </c:pt>
                <c:pt idx="12676">
                  <c:v>6.6964285714285712</c:v>
                </c:pt>
                <c:pt idx="12677">
                  <c:v>7.0312499999999991</c:v>
                </c:pt>
                <c:pt idx="12678">
                  <c:v>7.2544642857142847</c:v>
                </c:pt>
                <c:pt idx="12679">
                  <c:v>7.7008928571428568</c:v>
                </c:pt>
                <c:pt idx="12680">
                  <c:v>7.9241071428571423</c:v>
                </c:pt>
                <c:pt idx="12681">
                  <c:v>8.0357142857142847</c:v>
                </c:pt>
                <c:pt idx="12682">
                  <c:v>8.147321428571427</c:v>
                </c:pt>
                <c:pt idx="12683">
                  <c:v>8.0357142857142847</c:v>
                </c:pt>
                <c:pt idx="12684">
                  <c:v>8.2589285714285712</c:v>
                </c:pt>
                <c:pt idx="12685">
                  <c:v>8.2589285714285712</c:v>
                </c:pt>
                <c:pt idx="12686">
                  <c:v>8.0357142857142847</c:v>
                </c:pt>
                <c:pt idx="12687">
                  <c:v>7.8124999999999991</c:v>
                </c:pt>
                <c:pt idx="12688">
                  <c:v>7.4776785714285703</c:v>
                </c:pt>
                <c:pt idx="12689">
                  <c:v>7.4776785714285703</c:v>
                </c:pt>
                <c:pt idx="12690">
                  <c:v>7.1428571428571423</c:v>
                </c:pt>
                <c:pt idx="12691">
                  <c:v>6.8080357142857135</c:v>
                </c:pt>
                <c:pt idx="12692">
                  <c:v>6.4732142857142847</c:v>
                </c:pt>
                <c:pt idx="12693">
                  <c:v>6.4732142857142847</c:v>
                </c:pt>
                <c:pt idx="12694">
                  <c:v>6.4732142857142847</c:v>
                </c:pt>
                <c:pt idx="12695">
                  <c:v>6.5848214285714279</c:v>
                </c:pt>
                <c:pt idx="12696">
                  <c:v>6.9196428571428568</c:v>
                </c:pt>
                <c:pt idx="12697">
                  <c:v>7.0312499999999991</c:v>
                </c:pt>
                <c:pt idx="12698">
                  <c:v>7.2544642857142847</c:v>
                </c:pt>
                <c:pt idx="12699">
                  <c:v>7.4776785714285703</c:v>
                </c:pt>
                <c:pt idx="12700">
                  <c:v>7.7008928571428568</c:v>
                </c:pt>
                <c:pt idx="12701">
                  <c:v>8.0357142857142847</c:v>
                </c:pt>
                <c:pt idx="12702">
                  <c:v>8.147321428571427</c:v>
                </c:pt>
                <c:pt idx="12703">
                  <c:v>8.147321428571427</c:v>
                </c:pt>
                <c:pt idx="12704">
                  <c:v>8.0357142857142847</c:v>
                </c:pt>
                <c:pt idx="12705">
                  <c:v>8.0357142857142847</c:v>
                </c:pt>
                <c:pt idx="12706">
                  <c:v>8.0357142857142847</c:v>
                </c:pt>
                <c:pt idx="12707">
                  <c:v>7.7008928571428568</c:v>
                </c:pt>
                <c:pt idx="12708">
                  <c:v>7.5892857142857135</c:v>
                </c:pt>
                <c:pt idx="12709">
                  <c:v>7.5892857142857135</c:v>
                </c:pt>
                <c:pt idx="12710">
                  <c:v>7.2544642857142847</c:v>
                </c:pt>
                <c:pt idx="12711">
                  <c:v>7.0312499999999991</c:v>
                </c:pt>
                <c:pt idx="12712">
                  <c:v>6.6964285714285712</c:v>
                </c:pt>
                <c:pt idx="12713">
                  <c:v>6.3616071428571423</c:v>
                </c:pt>
                <c:pt idx="12714">
                  <c:v>6.4732142857142847</c:v>
                </c:pt>
                <c:pt idx="12715">
                  <c:v>6.3616071428571423</c:v>
                </c:pt>
                <c:pt idx="12716">
                  <c:v>6.5848214285714279</c:v>
                </c:pt>
                <c:pt idx="12717">
                  <c:v>6.9196428571428568</c:v>
                </c:pt>
                <c:pt idx="12718">
                  <c:v>7.2544642857142847</c:v>
                </c:pt>
                <c:pt idx="12719">
                  <c:v>7.7008928571428568</c:v>
                </c:pt>
                <c:pt idx="12720">
                  <c:v>8.0357142857142847</c:v>
                </c:pt>
                <c:pt idx="12721">
                  <c:v>8.2589285714285712</c:v>
                </c:pt>
                <c:pt idx="12722">
                  <c:v>8.3705357142857135</c:v>
                </c:pt>
                <c:pt idx="12723">
                  <c:v>8.4821428571428559</c:v>
                </c:pt>
                <c:pt idx="12724">
                  <c:v>8.3705357142857135</c:v>
                </c:pt>
                <c:pt idx="12725">
                  <c:v>8.2589285714285712</c:v>
                </c:pt>
                <c:pt idx="12726">
                  <c:v>8.2589285714285712</c:v>
                </c:pt>
                <c:pt idx="12727">
                  <c:v>8.4821428571428559</c:v>
                </c:pt>
                <c:pt idx="12728">
                  <c:v>8.2589285714285712</c:v>
                </c:pt>
                <c:pt idx="12729">
                  <c:v>8.2589285714285712</c:v>
                </c:pt>
                <c:pt idx="12730">
                  <c:v>8.147321428571427</c:v>
                </c:pt>
                <c:pt idx="12731">
                  <c:v>7.8124999999999991</c:v>
                </c:pt>
                <c:pt idx="12732">
                  <c:v>7.0312499999999991</c:v>
                </c:pt>
                <c:pt idx="12733">
                  <c:v>6.5848214285714279</c:v>
                </c:pt>
                <c:pt idx="12734">
                  <c:v>6.1383928571428568</c:v>
                </c:pt>
                <c:pt idx="12735">
                  <c:v>7.0312499999999991</c:v>
                </c:pt>
                <c:pt idx="12736">
                  <c:v>8.2589285714285712</c:v>
                </c:pt>
                <c:pt idx="12737">
                  <c:v>10.044642857142856</c:v>
                </c:pt>
                <c:pt idx="12738">
                  <c:v>11.718749999999998</c:v>
                </c:pt>
                <c:pt idx="12739">
                  <c:v>13.169642857142856</c:v>
                </c:pt>
                <c:pt idx="12740">
                  <c:v>14.174107142857142</c:v>
                </c:pt>
                <c:pt idx="12741">
                  <c:v>14.955357142857141</c:v>
                </c:pt>
                <c:pt idx="12742">
                  <c:v>15.401785714285714</c:v>
                </c:pt>
                <c:pt idx="12743">
                  <c:v>15.513392857142856</c:v>
                </c:pt>
                <c:pt idx="12744">
                  <c:v>15.178571428571427</c:v>
                </c:pt>
                <c:pt idx="12745">
                  <c:v>14.843749999999998</c:v>
                </c:pt>
                <c:pt idx="12746">
                  <c:v>14.285714285714285</c:v>
                </c:pt>
                <c:pt idx="12747">
                  <c:v>13.839285714285714</c:v>
                </c:pt>
                <c:pt idx="12748">
                  <c:v>13.169642857142856</c:v>
                </c:pt>
                <c:pt idx="12749">
                  <c:v>12.276785714285714</c:v>
                </c:pt>
                <c:pt idx="12750">
                  <c:v>11.272321428571427</c:v>
                </c:pt>
                <c:pt idx="12751">
                  <c:v>9.709821428571427</c:v>
                </c:pt>
                <c:pt idx="12752">
                  <c:v>8.147321428571427</c:v>
                </c:pt>
                <c:pt idx="12753">
                  <c:v>6.3616071428571423</c:v>
                </c:pt>
                <c:pt idx="12754">
                  <c:v>8.4821428571428559</c:v>
                </c:pt>
                <c:pt idx="12755">
                  <c:v>8.7053571428571423</c:v>
                </c:pt>
                <c:pt idx="12756">
                  <c:v>8.8169642857142847</c:v>
                </c:pt>
                <c:pt idx="12757">
                  <c:v>8.4821428571428559</c:v>
                </c:pt>
                <c:pt idx="12758">
                  <c:v>8.0357142857142847</c:v>
                </c:pt>
                <c:pt idx="12759">
                  <c:v>7.1428571428571423</c:v>
                </c:pt>
                <c:pt idx="12760">
                  <c:v>6.4732142857142847</c:v>
                </c:pt>
                <c:pt idx="12761">
                  <c:v>10.044642857142856</c:v>
                </c:pt>
                <c:pt idx="12762">
                  <c:v>11.049107142857142</c:v>
                </c:pt>
                <c:pt idx="12763">
                  <c:v>11.718749999999998</c:v>
                </c:pt>
                <c:pt idx="12764">
                  <c:v>12.276785714285714</c:v>
                </c:pt>
                <c:pt idx="12765">
                  <c:v>12.723214285714285</c:v>
                </c:pt>
                <c:pt idx="12766">
                  <c:v>12.946428571428569</c:v>
                </c:pt>
                <c:pt idx="12767">
                  <c:v>12.834821428571427</c:v>
                </c:pt>
                <c:pt idx="12768">
                  <c:v>12.611607142857142</c:v>
                </c:pt>
                <c:pt idx="12769">
                  <c:v>12.053571428571427</c:v>
                </c:pt>
                <c:pt idx="12770">
                  <c:v>11.383928571428571</c:v>
                </c:pt>
                <c:pt idx="12771">
                  <c:v>10.267857142857142</c:v>
                </c:pt>
                <c:pt idx="12772">
                  <c:v>9.3749999999999982</c:v>
                </c:pt>
                <c:pt idx="12773">
                  <c:v>8.147321428571427</c:v>
                </c:pt>
                <c:pt idx="12774">
                  <c:v>6.6964285714285712</c:v>
                </c:pt>
                <c:pt idx="12775">
                  <c:v>7.1428571428571423</c:v>
                </c:pt>
                <c:pt idx="12776">
                  <c:v>8.3705357142857135</c:v>
                </c:pt>
                <c:pt idx="12777">
                  <c:v>9.1517857142857135</c:v>
                </c:pt>
                <c:pt idx="12778">
                  <c:v>9.8214285714285712</c:v>
                </c:pt>
                <c:pt idx="12779">
                  <c:v>10.044642857142856</c:v>
                </c:pt>
                <c:pt idx="12780">
                  <c:v>10.044642857142856</c:v>
                </c:pt>
                <c:pt idx="12781">
                  <c:v>9.9330357142857135</c:v>
                </c:pt>
                <c:pt idx="12782">
                  <c:v>9.5982142857142847</c:v>
                </c:pt>
                <c:pt idx="12783">
                  <c:v>9.4866071428571423</c:v>
                </c:pt>
                <c:pt idx="12784">
                  <c:v>9.2633928571428559</c:v>
                </c:pt>
                <c:pt idx="12785">
                  <c:v>8.928571428571427</c:v>
                </c:pt>
                <c:pt idx="12786">
                  <c:v>8.4821428571428559</c:v>
                </c:pt>
                <c:pt idx="12787">
                  <c:v>7.5892857142857135</c:v>
                </c:pt>
                <c:pt idx="12788">
                  <c:v>6.6964285714285712</c:v>
                </c:pt>
                <c:pt idx="12789">
                  <c:v>6.4732142857142847</c:v>
                </c:pt>
                <c:pt idx="12790">
                  <c:v>7.0312499999999991</c:v>
                </c:pt>
                <c:pt idx="12791">
                  <c:v>7.8124999999999991</c:v>
                </c:pt>
                <c:pt idx="12792">
                  <c:v>7.5892857142857135</c:v>
                </c:pt>
                <c:pt idx="12793">
                  <c:v>7.2544642857142847</c:v>
                </c:pt>
                <c:pt idx="12794">
                  <c:v>6.8080357142857135</c:v>
                </c:pt>
                <c:pt idx="12795">
                  <c:v>6.4732142857142847</c:v>
                </c:pt>
                <c:pt idx="12796">
                  <c:v>6.2499999999999991</c:v>
                </c:pt>
                <c:pt idx="12797">
                  <c:v>6.3616071428571423</c:v>
                </c:pt>
                <c:pt idx="12798">
                  <c:v>6.6964285714285712</c:v>
                </c:pt>
                <c:pt idx="12799">
                  <c:v>7.0312499999999991</c:v>
                </c:pt>
                <c:pt idx="12800">
                  <c:v>7.2544642857142847</c:v>
                </c:pt>
                <c:pt idx="12801">
                  <c:v>7.4776785714285703</c:v>
                </c:pt>
                <c:pt idx="12802">
                  <c:v>7.7008928571428568</c:v>
                </c:pt>
                <c:pt idx="12803">
                  <c:v>7.8124999999999991</c:v>
                </c:pt>
                <c:pt idx="12804">
                  <c:v>8.0357142857142847</c:v>
                </c:pt>
                <c:pt idx="12805">
                  <c:v>7.9241071428571423</c:v>
                </c:pt>
                <c:pt idx="12806">
                  <c:v>7.9241071428571423</c:v>
                </c:pt>
                <c:pt idx="12807">
                  <c:v>7.8124999999999991</c:v>
                </c:pt>
                <c:pt idx="12808">
                  <c:v>7.8124999999999991</c:v>
                </c:pt>
                <c:pt idx="12809">
                  <c:v>7.5892857142857135</c:v>
                </c:pt>
                <c:pt idx="12810">
                  <c:v>7.4776785714285703</c:v>
                </c:pt>
                <c:pt idx="12811">
                  <c:v>7.2544642857142847</c:v>
                </c:pt>
                <c:pt idx="12812">
                  <c:v>7.2544642857142847</c:v>
                </c:pt>
                <c:pt idx="12813">
                  <c:v>7.0312499999999991</c:v>
                </c:pt>
                <c:pt idx="12814">
                  <c:v>6.9196428571428568</c:v>
                </c:pt>
                <c:pt idx="12815">
                  <c:v>6.9196428571428568</c:v>
                </c:pt>
                <c:pt idx="12816">
                  <c:v>6.9196428571428568</c:v>
                </c:pt>
                <c:pt idx="12817">
                  <c:v>6.8080357142857135</c:v>
                </c:pt>
                <c:pt idx="12818">
                  <c:v>6.9196428571428568</c:v>
                </c:pt>
                <c:pt idx="12819">
                  <c:v>7.0312499999999991</c:v>
                </c:pt>
                <c:pt idx="12820">
                  <c:v>7.2544642857142847</c:v>
                </c:pt>
                <c:pt idx="12821">
                  <c:v>7.4776785714285703</c:v>
                </c:pt>
                <c:pt idx="12822">
                  <c:v>7.4776785714285703</c:v>
                </c:pt>
                <c:pt idx="12823">
                  <c:v>7.5892857142857135</c:v>
                </c:pt>
                <c:pt idx="12824">
                  <c:v>7.3660714285714279</c:v>
                </c:pt>
                <c:pt idx="12825">
                  <c:v>7.0312499999999991</c:v>
                </c:pt>
                <c:pt idx="12826">
                  <c:v>7.1428571428571423</c:v>
                </c:pt>
                <c:pt idx="12827">
                  <c:v>7.1428571428571423</c:v>
                </c:pt>
                <c:pt idx="12828">
                  <c:v>6.6964285714285712</c:v>
                </c:pt>
                <c:pt idx="12829">
                  <c:v>6.6964285714285712</c:v>
                </c:pt>
                <c:pt idx="12830">
                  <c:v>6.9196428571428568</c:v>
                </c:pt>
                <c:pt idx="12831">
                  <c:v>7.1428571428571423</c:v>
                </c:pt>
                <c:pt idx="12832">
                  <c:v>6.9196428571428568</c:v>
                </c:pt>
                <c:pt idx="12833">
                  <c:v>6.6964285714285712</c:v>
                </c:pt>
                <c:pt idx="12834">
                  <c:v>6.8080357142857135</c:v>
                </c:pt>
                <c:pt idx="12835">
                  <c:v>6.6964285714285712</c:v>
                </c:pt>
                <c:pt idx="12836">
                  <c:v>6.6964285714285712</c:v>
                </c:pt>
                <c:pt idx="12837">
                  <c:v>6.4732142857142847</c:v>
                </c:pt>
                <c:pt idx="12838">
                  <c:v>6.4732142857142847</c:v>
                </c:pt>
                <c:pt idx="12839">
                  <c:v>6.5848214285714279</c:v>
                </c:pt>
                <c:pt idx="12840">
                  <c:v>6.8080357142857135</c:v>
                </c:pt>
                <c:pt idx="12841">
                  <c:v>7.1428571428571423</c:v>
                </c:pt>
                <c:pt idx="12842">
                  <c:v>7.3660714285714279</c:v>
                </c:pt>
                <c:pt idx="12843">
                  <c:v>7.3660714285714279</c:v>
                </c:pt>
                <c:pt idx="12844">
                  <c:v>7.4776785714285703</c:v>
                </c:pt>
                <c:pt idx="12845">
                  <c:v>7.3660714285714279</c:v>
                </c:pt>
                <c:pt idx="12846">
                  <c:v>7.1428571428571423</c:v>
                </c:pt>
                <c:pt idx="12847">
                  <c:v>6.9196428571428568</c:v>
                </c:pt>
                <c:pt idx="12848">
                  <c:v>6.3616071428571423</c:v>
                </c:pt>
                <c:pt idx="12849">
                  <c:v>6.2499999999999991</c:v>
                </c:pt>
                <c:pt idx="12850">
                  <c:v>6.4732142857142847</c:v>
                </c:pt>
                <c:pt idx="12851">
                  <c:v>7.0312499999999991</c:v>
                </c:pt>
                <c:pt idx="12852">
                  <c:v>7.7008928571428568</c:v>
                </c:pt>
                <c:pt idx="12853">
                  <c:v>8.147321428571427</c:v>
                </c:pt>
                <c:pt idx="12854">
                  <c:v>8.7053571428571423</c:v>
                </c:pt>
                <c:pt idx="12855">
                  <c:v>8.928571428571427</c:v>
                </c:pt>
                <c:pt idx="12856">
                  <c:v>9.0401785714285712</c:v>
                </c:pt>
                <c:pt idx="12857">
                  <c:v>9.3749999999999982</c:v>
                </c:pt>
                <c:pt idx="12858">
                  <c:v>9.709821428571427</c:v>
                </c:pt>
                <c:pt idx="12859">
                  <c:v>9.709821428571427</c:v>
                </c:pt>
                <c:pt idx="12860">
                  <c:v>9.4866071428571423</c:v>
                </c:pt>
                <c:pt idx="12861">
                  <c:v>8.928571428571427</c:v>
                </c:pt>
                <c:pt idx="12862">
                  <c:v>8.4821428571428559</c:v>
                </c:pt>
                <c:pt idx="12863">
                  <c:v>8.2589285714285712</c:v>
                </c:pt>
                <c:pt idx="12864">
                  <c:v>7.2544642857142847</c:v>
                </c:pt>
                <c:pt idx="12865">
                  <c:v>6.4732142857142847</c:v>
                </c:pt>
                <c:pt idx="12866">
                  <c:v>5.9151785714285712</c:v>
                </c:pt>
                <c:pt idx="12867">
                  <c:v>7.1428571428571423</c:v>
                </c:pt>
                <c:pt idx="12868">
                  <c:v>8.2589285714285712</c:v>
                </c:pt>
                <c:pt idx="12869">
                  <c:v>9.0401785714285712</c:v>
                </c:pt>
                <c:pt idx="12870">
                  <c:v>10.044642857142856</c:v>
                </c:pt>
                <c:pt idx="12871">
                  <c:v>11.272321428571427</c:v>
                </c:pt>
                <c:pt idx="12872">
                  <c:v>11.830357142857142</c:v>
                </c:pt>
                <c:pt idx="12873">
                  <c:v>12.165178571428569</c:v>
                </c:pt>
                <c:pt idx="12874">
                  <c:v>12.499999999999998</c:v>
                </c:pt>
                <c:pt idx="12875">
                  <c:v>12.834821428571427</c:v>
                </c:pt>
                <c:pt idx="12876">
                  <c:v>12.388392857142856</c:v>
                </c:pt>
                <c:pt idx="12877">
                  <c:v>11.718749999999998</c:v>
                </c:pt>
                <c:pt idx="12878">
                  <c:v>10.937499999999998</c:v>
                </c:pt>
                <c:pt idx="12879">
                  <c:v>10.491071428571427</c:v>
                </c:pt>
                <c:pt idx="12880">
                  <c:v>9.3749999999999982</c:v>
                </c:pt>
                <c:pt idx="12881">
                  <c:v>8.0357142857142847</c:v>
                </c:pt>
                <c:pt idx="12882">
                  <c:v>6.5848214285714279</c:v>
                </c:pt>
                <c:pt idx="12883">
                  <c:v>6.4732142857142847</c:v>
                </c:pt>
                <c:pt idx="12884">
                  <c:v>7.7008928571428568</c:v>
                </c:pt>
                <c:pt idx="12885">
                  <c:v>8.928571428571427</c:v>
                </c:pt>
                <c:pt idx="12886">
                  <c:v>10.044642857142856</c:v>
                </c:pt>
                <c:pt idx="12887">
                  <c:v>10.825892857142856</c:v>
                </c:pt>
                <c:pt idx="12888">
                  <c:v>11.607142857142856</c:v>
                </c:pt>
                <c:pt idx="12889">
                  <c:v>12.165178571428569</c:v>
                </c:pt>
                <c:pt idx="12890">
                  <c:v>12.611607142857142</c:v>
                </c:pt>
                <c:pt idx="12891">
                  <c:v>12.834821428571427</c:v>
                </c:pt>
                <c:pt idx="12892">
                  <c:v>12.723214285714285</c:v>
                </c:pt>
                <c:pt idx="12893">
                  <c:v>12.611607142857142</c:v>
                </c:pt>
                <c:pt idx="12894">
                  <c:v>11.941964285714285</c:v>
                </c:pt>
                <c:pt idx="12895">
                  <c:v>11.495535714285714</c:v>
                </c:pt>
                <c:pt idx="12896">
                  <c:v>10.379464285714285</c:v>
                </c:pt>
                <c:pt idx="12897">
                  <c:v>9.5982142857142847</c:v>
                </c:pt>
                <c:pt idx="12898">
                  <c:v>8.3705357142857135</c:v>
                </c:pt>
                <c:pt idx="12899">
                  <c:v>7.2544642857142847</c:v>
                </c:pt>
                <c:pt idx="12900">
                  <c:v>6.6964285714285712</c:v>
                </c:pt>
                <c:pt idx="12901">
                  <c:v>7.3660714285714279</c:v>
                </c:pt>
                <c:pt idx="12902">
                  <c:v>8.2589285714285712</c:v>
                </c:pt>
                <c:pt idx="12903">
                  <c:v>8.928571428571427</c:v>
                </c:pt>
                <c:pt idx="12904">
                  <c:v>9.0401785714285712</c:v>
                </c:pt>
                <c:pt idx="12905">
                  <c:v>9.3749999999999982</c:v>
                </c:pt>
                <c:pt idx="12906">
                  <c:v>9.4866071428571423</c:v>
                </c:pt>
                <c:pt idx="12907">
                  <c:v>9.5982142857142847</c:v>
                </c:pt>
                <c:pt idx="12908">
                  <c:v>9.5982142857142847</c:v>
                </c:pt>
                <c:pt idx="12909">
                  <c:v>9.4866071428571423</c:v>
                </c:pt>
                <c:pt idx="12910">
                  <c:v>9.0401785714285712</c:v>
                </c:pt>
                <c:pt idx="12911">
                  <c:v>8.4821428571428559</c:v>
                </c:pt>
                <c:pt idx="12912">
                  <c:v>7.4776785714285703</c:v>
                </c:pt>
                <c:pt idx="12913">
                  <c:v>6.5848214285714279</c:v>
                </c:pt>
                <c:pt idx="12914">
                  <c:v>6.8080357142857135</c:v>
                </c:pt>
                <c:pt idx="12915">
                  <c:v>6.3616071428571423</c:v>
                </c:pt>
                <c:pt idx="12916">
                  <c:v>7.3660714285714279</c:v>
                </c:pt>
                <c:pt idx="12917">
                  <c:v>9.3749999999999982</c:v>
                </c:pt>
                <c:pt idx="12918">
                  <c:v>9.1517857142857135</c:v>
                </c:pt>
                <c:pt idx="12919">
                  <c:v>9.0401785714285712</c:v>
                </c:pt>
                <c:pt idx="12920">
                  <c:v>9.1517857142857135</c:v>
                </c:pt>
                <c:pt idx="12921">
                  <c:v>9.0401785714285712</c:v>
                </c:pt>
                <c:pt idx="12922">
                  <c:v>9.0401785714285712</c:v>
                </c:pt>
                <c:pt idx="12923">
                  <c:v>8.928571428571427</c:v>
                </c:pt>
                <c:pt idx="12924">
                  <c:v>8.928571428571427</c:v>
                </c:pt>
                <c:pt idx="12925">
                  <c:v>8.8169642857142847</c:v>
                </c:pt>
                <c:pt idx="12926">
                  <c:v>8.928571428571427</c:v>
                </c:pt>
                <c:pt idx="12927">
                  <c:v>8.928571428571427</c:v>
                </c:pt>
                <c:pt idx="12928">
                  <c:v>8.928571428571427</c:v>
                </c:pt>
                <c:pt idx="12929">
                  <c:v>8.7053571428571423</c:v>
                </c:pt>
                <c:pt idx="12930">
                  <c:v>8.4821428571428559</c:v>
                </c:pt>
                <c:pt idx="12931">
                  <c:v>8.147321428571427</c:v>
                </c:pt>
                <c:pt idx="12932">
                  <c:v>7.5892857142857135</c:v>
                </c:pt>
                <c:pt idx="12933">
                  <c:v>7.3660714285714279</c:v>
                </c:pt>
                <c:pt idx="12934">
                  <c:v>7.0312499999999991</c:v>
                </c:pt>
                <c:pt idx="12935">
                  <c:v>6.9196428571428568</c:v>
                </c:pt>
                <c:pt idx="12936">
                  <c:v>7.1428571428571423</c:v>
                </c:pt>
                <c:pt idx="12937">
                  <c:v>7.2544642857142847</c:v>
                </c:pt>
                <c:pt idx="12938">
                  <c:v>7.3660714285714279</c:v>
                </c:pt>
                <c:pt idx="12939">
                  <c:v>7.3660714285714279</c:v>
                </c:pt>
                <c:pt idx="12940">
                  <c:v>7.1428571428571423</c:v>
                </c:pt>
                <c:pt idx="12941">
                  <c:v>6.8080357142857135</c:v>
                </c:pt>
                <c:pt idx="12942">
                  <c:v>6.4732142857142847</c:v>
                </c:pt>
                <c:pt idx="12943">
                  <c:v>6.0267857142857135</c:v>
                </c:pt>
                <c:pt idx="12944">
                  <c:v>5.8035714285714279</c:v>
                </c:pt>
                <c:pt idx="12945">
                  <c:v>5.8035714285714279</c:v>
                </c:pt>
                <c:pt idx="12946">
                  <c:v>6.0267857142857135</c:v>
                </c:pt>
                <c:pt idx="12947">
                  <c:v>6.3616071428571423</c:v>
                </c:pt>
                <c:pt idx="12948">
                  <c:v>6.4732142857142847</c:v>
                </c:pt>
                <c:pt idx="12949">
                  <c:v>6.3616071428571423</c:v>
                </c:pt>
                <c:pt idx="12950">
                  <c:v>6.2499999999999991</c:v>
                </c:pt>
                <c:pt idx="12951">
                  <c:v>6.0267857142857135</c:v>
                </c:pt>
                <c:pt idx="12952">
                  <c:v>5.8035714285714279</c:v>
                </c:pt>
                <c:pt idx="12953">
                  <c:v>5.5803571428571423</c:v>
                </c:pt>
                <c:pt idx="12954">
                  <c:v>5.5803571428571423</c:v>
                </c:pt>
                <c:pt idx="12955">
                  <c:v>5.9151785714285712</c:v>
                </c:pt>
                <c:pt idx="12956">
                  <c:v>6.4732142857142847</c:v>
                </c:pt>
                <c:pt idx="12957">
                  <c:v>7.3660714285714279</c:v>
                </c:pt>
                <c:pt idx="12958">
                  <c:v>8.147321428571427</c:v>
                </c:pt>
                <c:pt idx="12959">
                  <c:v>8.7053571428571423</c:v>
                </c:pt>
                <c:pt idx="12960">
                  <c:v>8.928571428571427</c:v>
                </c:pt>
                <c:pt idx="12961">
                  <c:v>9.0401785714285712</c:v>
                </c:pt>
                <c:pt idx="12962">
                  <c:v>8.4821428571428559</c:v>
                </c:pt>
                <c:pt idx="12963">
                  <c:v>8.2589285714285712</c:v>
                </c:pt>
                <c:pt idx="12964">
                  <c:v>7.8124999999999991</c:v>
                </c:pt>
                <c:pt idx="12965">
                  <c:v>7.2544642857142847</c:v>
                </c:pt>
                <c:pt idx="12966">
                  <c:v>6.4732142857142847</c:v>
                </c:pt>
                <c:pt idx="12967">
                  <c:v>5.8035714285714279</c:v>
                </c:pt>
                <c:pt idx="12968">
                  <c:v>5.3571428571428568</c:v>
                </c:pt>
                <c:pt idx="12969">
                  <c:v>5.3571428571428568</c:v>
                </c:pt>
                <c:pt idx="12970">
                  <c:v>5.8035714285714279</c:v>
                </c:pt>
                <c:pt idx="12971">
                  <c:v>6.9196428571428568</c:v>
                </c:pt>
                <c:pt idx="12972">
                  <c:v>8.0357142857142847</c:v>
                </c:pt>
                <c:pt idx="12973">
                  <c:v>9.3749999999999982</c:v>
                </c:pt>
                <c:pt idx="12974">
                  <c:v>10.044642857142856</c:v>
                </c:pt>
                <c:pt idx="12975">
                  <c:v>10.491071428571427</c:v>
                </c:pt>
                <c:pt idx="12976">
                  <c:v>10.714285714285714</c:v>
                </c:pt>
                <c:pt idx="12977">
                  <c:v>10.825892857142856</c:v>
                </c:pt>
                <c:pt idx="12978">
                  <c:v>10.602678571428571</c:v>
                </c:pt>
                <c:pt idx="12979">
                  <c:v>10.156249999999998</c:v>
                </c:pt>
                <c:pt idx="12980">
                  <c:v>9.5982142857142847</c:v>
                </c:pt>
                <c:pt idx="12981">
                  <c:v>8.8169642857142847</c:v>
                </c:pt>
                <c:pt idx="12982">
                  <c:v>8.147321428571427</c:v>
                </c:pt>
                <c:pt idx="12983">
                  <c:v>7.3660714285714279</c:v>
                </c:pt>
                <c:pt idx="12984">
                  <c:v>6.4732142857142847</c:v>
                </c:pt>
                <c:pt idx="12985">
                  <c:v>5.8035714285714279</c:v>
                </c:pt>
                <c:pt idx="12986">
                  <c:v>5.8035714285714279</c:v>
                </c:pt>
                <c:pt idx="12987">
                  <c:v>6.5848214285714279</c:v>
                </c:pt>
                <c:pt idx="12988">
                  <c:v>7.1428571428571423</c:v>
                </c:pt>
                <c:pt idx="12989">
                  <c:v>7.5892857142857135</c:v>
                </c:pt>
                <c:pt idx="12990">
                  <c:v>7.8124999999999991</c:v>
                </c:pt>
                <c:pt idx="12991">
                  <c:v>7.8124999999999991</c:v>
                </c:pt>
                <c:pt idx="12992">
                  <c:v>7.7008928571428568</c:v>
                </c:pt>
                <c:pt idx="12993">
                  <c:v>7.7008928571428568</c:v>
                </c:pt>
                <c:pt idx="12994">
                  <c:v>7.5892857142857135</c:v>
                </c:pt>
                <c:pt idx="12995">
                  <c:v>7.4776785714285703</c:v>
                </c:pt>
                <c:pt idx="12996">
                  <c:v>7.3660714285714279</c:v>
                </c:pt>
                <c:pt idx="12997">
                  <c:v>7.3660714285714279</c:v>
                </c:pt>
                <c:pt idx="12998">
                  <c:v>7.3660714285714279</c:v>
                </c:pt>
                <c:pt idx="12999">
                  <c:v>7.3660714285714279</c:v>
                </c:pt>
                <c:pt idx="13000">
                  <c:v>7.4776785714285703</c:v>
                </c:pt>
                <c:pt idx="13001">
                  <c:v>7.8124999999999991</c:v>
                </c:pt>
                <c:pt idx="13002">
                  <c:v>8.0357142857142847</c:v>
                </c:pt>
                <c:pt idx="13003">
                  <c:v>8.3705357142857135</c:v>
                </c:pt>
                <c:pt idx="13004">
                  <c:v>8.4821428571428559</c:v>
                </c:pt>
                <c:pt idx="13005">
                  <c:v>8.59375</c:v>
                </c:pt>
                <c:pt idx="13006">
                  <c:v>8.59375</c:v>
                </c:pt>
                <c:pt idx="13007">
                  <c:v>8.59375</c:v>
                </c:pt>
                <c:pt idx="13008">
                  <c:v>8.4821428571428559</c:v>
                </c:pt>
                <c:pt idx="13009">
                  <c:v>8.2589285714285712</c:v>
                </c:pt>
                <c:pt idx="13010">
                  <c:v>8.2589285714285712</c:v>
                </c:pt>
                <c:pt idx="13011">
                  <c:v>8.2589285714285712</c:v>
                </c:pt>
                <c:pt idx="13012">
                  <c:v>8.2589285714285712</c:v>
                </c:pt>
                <c:pt idx="13013">
                  <c:v>8.2589285714285712</c:v>
                </c:pt>
                <c:pt idx="13014">
                  <c:v>8.2589285714285712</c:v>
                </c:pt>
                <c:pt idx="13015">
                  <c:v>8.3705357142857135</c:v>
                </c:pt>
                <c:pt idx="13016">
                  <c:v>8.3705357142857135</c:v>
                </c:pt>
                <c:pt idx="13017">
                  <c:v>8.3705357142857135</c:v>
                </c:pt>
                <c:pt idx="13018">
                  <c:v>8.4821428571428559</c:v>
                </c:pt>
                <c:pt idx="13019">
                  <c:v>8.7053571428571423</c:v>
                </c:pt>
                <c:pt idx="13020">
                  <c:v>8.928571428571427</c:v>
                </c:pt>
                <c:pt idx="13021">
                  <c:v>9.1517857142857135</c:v>
                </c:pt>
                <c:pt idx="13022">
                  <c:v>9.5982142857142847</c:v>
                </c:pt>
                <c:pt idx="13023">
                  <c:v>9.8214285714285712</c:v>
                </c:pt>
                <c:pt idx="13024">
                  <c:v>9.9330357142857135</c:v>
                </c:pt>
                <c:pt idx="13025">
                  <c:v>10.044642857142856</c:v>
                </c:pt>
                <c:pt idx="13026">
                  <c:v>10.044642857142856</c:v>
                </c:pt>
                <c:pt idx="13027">
                  <c:v>9.9330357142857135</c:v>
                </c:pt>
                <c:pt idx="13028">
                  <c:v>9.8214285714285712</c:v>
                </c:pt>
                <c:pt idx="13029">
                  <c:v>9.5982142857142847</c:v>
                </c:pt>
                <c:pt idx="13030">
                  <c:v>9.3749999999999982</c:v>
                </c:pt>
                <c:pt idx="13031">
                  <c:v>9.0401785714285712</c:v>
                </c:pt>
                <c:pt idx="13032">
                  <c:v>8.7053571428571423</c:v>
                </c:pt>
                <c:pt idx="13033">
                  <c:v>8.2589285714285712</c:v>
                </c:pt>
                <c:pt idx="13034">
                  <c:v>8.147321428571427</c:v>
                </c:pt>
                <c:pt idx="13035">
                  <c:v>7.9241071428571423</c:v>
                </c:pt>
                <c:pt idx="13036">
                  <c:v>7.8124999999999991</c:v>
                </c:pt>
                <c:pt idx="13037">
                  <c:v>7.4776785714285703</c:v>
                </c:pt>
                <c:pt idx="13038">
                  <c:v>7.0312499999999991</c:v>
                </c:pt>
                <c:pt idx="13039">
                  <c:v>6.6964285714285712</c:v>
                </c:pt>
                <c:pt idx="13040">
                  <c:v>6.2499999999999991</c:v>
                </c:pt>
                <c:pt idx="13041">
                  <c:v>6.3616071428571423</c:v>
                </c:pt>
                <c:pt idx="13042">
                  <c:v>6.4732142857142847</c:v>
                </c:pt>
                <c:pt idx="13043">
                  <c:v>6.8080357142857135</c:v>
                </c:pt>
                <c:pt idx="13044">
                  <c:v>7.1428571428571423</c:v>
                </c:pt>
                <c:pt idx="13045">
                  <c:v>7.4776785714285703</c:v>
                </c:pt>
                <c:pt idx="13046">
                  <c:v>7.3660714285714279</c:v>
                </c:pt>
                <c:pt idx="13047">
                  <c:v>7.3660714285714279</c:v>
                </c:pt>
                <c:pt idx="13048">
                  <c:v>7.0312499999999991</c:v>
                </c:pt>
                <c:pt idx="13049">
                  <c:v>6.4732142857142847</c:v>
                </c:pt>
                <c:pt idx="13050">
                  <c:v>6.0267857142857135</c:v>
                </c:pt>
                <c:pt idx="13051">
                  <c:v>5.9151785714285712</c:v>
                </c:pt>
                <c:pt idx="13052">
                  <c:v>5.6919642857142856</c:v>
                </c:pt>
                <c:pt idx="13053">
                  <c:v>5.8035714285714279</c:v>
                </c:pt>
                <c:pt idx="13054">
                  <c:v>6.0267857142857135</c:v>
                </c:pt>
                <c:pt idx="13055">
                  <c:v>6.4732142857142847</c:v>
                </c:pt>
                <c:pt idx="13056">
                  <c:v>6.9196428571428568</c:v>
                </c:pt>
                <c:pt idx="13057">
                  <c:v>7.2544642857142847</c:v>
                </c:pt>
                <c:pt idx="13058">
                  <c:v>7.5892857142857135</c:v>
                </c:pt>
                <c:pt idx="13059">
                  <c:v>8.0357142857142847</c:v>
                </c:pt>
                <c:pt idx="13060">
                  <c:v>8.2589285714285712</c:v>
                </c:pt>
                <c:pt idx="13061">
                  <c:v>8.4821428571428559</c:v>
                </c:pt>
                <c:pt idx="13062">
                  <c:v>8.4821428571428559</c:v>
                </c:pt>
                <c:pt idx="13063">
                  <c:v>8.3705357142857135</c:v>
                </c:pt>
                <c:pt idx="13064">
                  <c:v>8.2589285714285712</c:v>
                </c:pt>
                <c:pt idx="13065">
                  <c:v>8.0357142857142847</c:v>
                </c:pt>
                <c:pt idx="13066">
                  <c:v>8.0357142857142847</c:v>
                </c:pt>
                <c:pt idx="13067">
                  <c:v>7.9241071428571423</c:v>
                </c:pt>
                <c:pt idx="13068">
                  <c:v>7.9241071428571423</c:v>
                </c:pt>
                <c:pt idx="13069">
                  <c:v>7.8124999999999991</c:v>
                </c:pt>
                <c:pt idx="13070">
                  <c:v>7.7008928571428568</c:v>
                </c:pt>
                <c:pt idx="13071">
                  <c:v>7.5892857142857135</c:v>
                </c:pt>
                <c:pt idx="13072">
                  <c:v>7.3660714285714279</c:v>
                </c:pt>
                <c:pt idx="13073">
                  <c:v>7.1428571428571423</c:v>
                </c:pt>
                <c:pt idx="13074">
                  <c:v>6.9196428571428568</c:v>
                </c:pt>
                <c:pt idx="13075">
                  <c:v>7.1428571428571423</c:v>
                </c:pt>
                <c:pt idx="13076">
                  <c:v>7.0312499999999991</c:v>
                </c:pt>
                <c:pt idx="13077">
                  <c:v>7.0312499999999991</c:v>
                </c:pt>
                <c:pt idx="13078">
                  <c:v>7.1428571428571423</c:v>
                </c:pt>
                <c:pt idx="13079">
                  <c:v>7.3660714285714279</c:v>
                </c:pt>
                <c:pt idx="13080">
                  <c:v>7.5892857142857135</c:v>
                </c:pt>
                <c:pt idx="13081">
                  <c:v>7.8124999999999991</c:v>
                </c:pt>
                <c:pt idx="13082">
                  <c:v>8.0357142857142847</c:v>
                </c:pt>
                <c:pt idx="13083">
                  <c:v>8.2589285714285712</c:v>
                </c:pt>
                <c:pt idx="13084">
                  <c:v>8.4821428571428559</c:v>
                </c:pt>
                <c:pt idx="13085">
                  <c:v>8.7053571428571423</c:v>
                </c:pt>
                <c:pt idx="13086">
                  <c:v>9.1517857142857135</c:v>
                </c:pt>
                <c:pt idx="13087">
                  <c:v>9.3749999999999982</c:v>
                </c:pt>
                <c:pt idx="13088">
                  <c:v>9.4866071428571423</c:v>
                </c:pt>
                <c:pt idx="13089">
                  <c:v>9.5982142857142847</c:v>
                </c:pt>
                <c:pt idx="13090">
                  <c:v>9.8214285714285712</c:v>
                </c:pt>
                <c:pt idx="13091">
                  <c:v>9.8214285714285712</c:v>
                </c:pt>
                <c:pt idx="13092">
                  <c:v>9.8214285714285712</c:v>
                </c:pt>
                <c:pt idx="13093">
                  <c:v>9.8214285714285712</c:v>
                </c:pt>
                <c:pt idx="13094">
                  <c:v>9.8214285714285712</c:v>
                </c:pt>
                <c:pt idx="13095">
                  <c:v>9.5982142857142847</c:v>
                </c:pt>
                <c:pt idx="13096">
                  <c:v>9.709821428571427</c:v>
                </c:pt>
                <c:pt idx="13097">
                  <c:v>9.709821428571427</c:v>
                </c:pt>
                <c:pt idx="13098">
                  <c:v>9.8214285714285712</c:v>
                </c:pt>
                <c:pt idx="13099">
                  <c:v>9.5982142857142847</c:v>
                </c:pt>
                <c:pt idx="13100">
                  <c:v>9.4866071428571423</c:v>
                </c:pt>
                <c:pt idx="13101">
                  <c:v>9.5982142857142847</c:v>
                </c:pt>
                <c:pt idx="13102">
                  <c:v>9.2633928571428559</c:v>
                </c:pt>
                <c:pt idx="13103">
                  <c:v>9.2633928571428559</c:v>
                </c:pt>
                <c:pt idx="13104">
                  <c:v>9.1517857142857135</c:v>
                </c:pt>
                <c:pt idx="13105">
                  <c:v>9.2633928571428559</c:v>
                </c:pt>
                <c:pt idx="13106">
                  <c:v>9.3749999999999982</c:v>
                </c:pt>
                <c:pt idx="13107">
                  <c:v>9.4866071428571423</c:v>
                </c:pt>
                <c:pt idx="13108">
                  <c:v>9.4866071428571423</c:v>
                </c:pt>
                <c:pt idx="13109">
                  <c:v>9.4866071428571423</c:v>
                </c:pt>
                <c:pt idx="13110">
                  <c:v>9.5982142857142847</c:v>
                </c:pt>
                <c:pt idx="13111">
                  <c:v>9.709821428571427</c:v>
                </c:pt>
                <c:pt idx="13112">
                  <c:v>9.5982142857142847</c:v>
                </c:pt>
                <c:pt idx="13113">
                  <c:v>9.8214285714285712</c:v>
                </c:pt>
                <c:pt idx="13114">
                  <c:v>9.8214285714285712</c:v>
                </c:pt>
                <c:pt idx="13115">
                  <c:v>10.044642857142856</c:v>
                </c:pt>
                <c:pt idx="13116">
                  <c:v>10.156249999999998</c:v>
                </c:pt>
                <c:pt idx="13117">
                  <c:v>10.491071428571427</c:v>
                </c:pt>
                <c:pt idx="13118">
                  <c:v>10.379464285714285</c:v>
                </c:pt>
                <c:pt idx="13119">
                  <c:v>10.379464285714285</c:v>
                </c:pt>
                <c:pt idx="13120">
                  <c:v>10.491071428571427</c:v>
                </c:pt>
                <c:pt idx="13121">
                  <c:v>10.602678571428571</c:v>
                </c:pt>
                <c:pt idx="13122">
                  <c:v>10.714285714285714</c:v>
                </c:pt>
                <c:pt idx="13123">
                  <c:v>11.049107142857142</c:v>
                </c:pt>
                <c:pt idx="13124">
                  <c:v>11.495535714285714</c:v>
                </c:pt>
                <c:pt idx="13125">
                  <c:v>11.718749999999998</c:v>
                </c:pt>
                <c:pt idx="13126">
                  <c:v>12.053571428571427</c:v>
                </c:pt>
                <c:pt idx="13127">
                  <c:v>12.053571428571427</c:v>
                </c:pt>
                <c:pt idx="13128">
                  <c:v>11.941964285714285</c:v>
                </c:pt>
                <c:pt idx="13129">
                  <c:v>11.830357142857142</c:v>
                </c:pt>
                <c:pt idx="13130">
                  <c:v>11.495535714285714</c:v>
                </c:pt>
                <c:pt idx="13131">
                  <c:v>11.160714285714285</c:v>
                </c:pt>
                <c:pt idx="13132">
                  <c:v>10.714285714285714</c:v>
                </c:pt>
                <c:pt idx="13133">
                  <c:v>10.491071428571427</c:v>
                </c:pt>
                <c:pt idx="13134">
                  <c:v>10.044642857142856</c:v>
                </c:pt>
                <c:pt idx="13135">
                  <c:v>9.5982142857142847</c:v>
                </c:pt>
                <c:pt idx="13136">
                  <c:v>9.1517857142857135</c:v>
                </c:pt>
                <c:pt idx="13137">
                  <c:v>8.7053571428571423</c:v>
                </c:pt>
                <c:pt idx="13138">
                  <c:v>8.0357142857142847</c:v>
                </c:pt>
                <c:pt idx="13139">
                  <c:v>7.3660714285714279</c:v>
                </c:pt>
                <c:pt idx="13140">
                  <c:v>6.6964285714285712</c:v>
                </c:pt>
                <c:pt idx="13141">
                  <c:v>6.0267857142857135</c:v>
                </c:pt>
                <c:pt idx="13142">
                  <c:v>6.0267857142857135</c:v>
                </c:pt>
                <c:pt idx="13143">
                  <c:v>5.9151785714285712</c:v>
                </c:pt>
                <c:pt idx="13144">
                  <c:v>5.9151785714285712</c:v>
                </c:pt>
                <c:pt idx="13145">
                  <c:v>6.0267857142857135</c:v>
                </c:pt>
                <c:pt idx="13146">
                  <c:v>6.1383928571428568</c:v>
                </c:pt>
                <c:pt idx="13147">
                  <c:v>6.2499999999999991</c:v>
                </c:pt>
                <c:pt idx="13148">
                  <c:v>6.2499999999999991</c:v>
                </c:pt>
                <c:pt idx="13149">
                  <c:v>6.2499999999999991</c:v>
                </c:pt>
                <c:pt idx="13150">
                  <c:v>6.2499999999999991</c:v>
                </c:pt>
                <c:pt idx="13151">
                  <c:v>6.4732142857142847</c:v>
                </c:pt>
                <c:pt idx="13152">
                  <c:v>6.6964285714285712</c:v>
                </c:pt>
                <c:pt idx="13153">
                  <c:v>6.8080357142857135</c:v>
                </c:pt>
                <c:pt idx="13154">
                  <c:v>6.9196428571428568</c:v>
                </c:pt>
                <c:pt idx="13155">
                  <c:v>7.0312499999999991</c:v>
                </c:pt>
                <c:pt idx="13156">
                  <c:v>6.9196428571428568</c:v>
                </c:pt>
                <c:pt idx="13157">
                  <c:v>6.9196428571428568</c:v>
                </c:pt>
                <c:pt idx="13158">
                  <c:v>6.8080357142857135</c:v>
                </c:pt>
                <c:pt idx="13159">
                  <c:v>6.9196428571428568</c:v>
                </c:pt>
                <c:pt idx="13160">
                  <c:v>7.0312499999999991</c:v>
                </c:pt>
                <c:pt idx="13161">
                  <c:v>7.1428571428571423</c:v>
                </c:pt>
                <c:pt idx="13162">
                  <c:v>7.3660714285714279</c:v>
                </c:pt>
                <c:pt idx="13163">
                  <c:v>7.3660714285714279</c:v>
                </c:pt>
                <c:pt idx="13164">
                  <c:v>7.4776785714285703</c:v>
                </c:pt>
                <c:pt idx="13165">
                  <c:v>7.5892857142857135</c:v>
                </c:pt>
                <c:pt idx="13166">
                  <c:v>7.5892857142857135</c:v>
                </c:pt>
                <c:pt idx="13167">
                  <c:v>7.5892857142857135</c:v>
                </c:pt>
                <c:pt idx="13168">
                  <c:v>7.7008928571428568</c:v>
                </c:pt>
                <c:pt idx="13169">
                  <c:v>7.5892857142857135</c:v>
                </c:pt>
                <c:pt idx="13170">
                  <c:v>7.5892857142857135</c:v>
                </c:pt>
                <c:pt idx="13171">
                  <c:v>7.4776785714285703</c:v>
                </c:pt>
                <c:pt idx="13172">
                  <c:v>7.1428571428571423</c:v>
                </c:pt>
                <c:pt idx="13173">
                  <c:v>7.1428571428571423</c:v>
                </c:pt>
                <c:pt idx="13174">
                  <c:v>6.9196428571428568</c:v>
                </c:pt>
                <c:pt idx="13175">
                  <c:v>6.9196428571428568</c:v>
                </c:pt>
                <c:pt idx="13176">
                  <c:v>7.1428571428571423</c:v>
                </c:pt>
                <c:pt idx="13177">
                  <c:v>7.5892857142857135</c:v>
                </c:pt>
                <c:pt idx="13178">
                  <c:v>8.0357142857142847</c:v>
                </c:pt>
                <c:pt idx="13179">
                  <c:v>8.2589285714285712</c:v>
                </c:pt>
                <c:pt idx="13180">
                  <c:v>8.3705357142857135</c:v>
                </c:pt>
                <c:pt idx="13181">
                  <c:v>8.2589285714285712</c:v>
                </c:pt>
                <c:pt idx="13182">
                  <c:v>7.9241071428571423</c:v>
                </c:pt>
                <c:pt idx="13183">
                  <c:v>7.8124999999999991</c:v>
                </c:pt>
                <c:pt idx="13184">
                  <c:v>7.5892857142857135</c:v>
                </c:pt>
                <c:pt idx="13185">
                  <c:v>7.2544642857142847</c:v>
                </c:pt>
                <c:pt idx="13186">
                  <c:v>6.8080357142857135</c:v>
                </c:pt>
                <c:pt idx="13187">
                  <c:v>6.3616071428571423</c:v>
                </c:pt>
                <c:pt idx="13188">
                  <c:v>6.2499999999999991</c:v>
                </c:pt>
                <c:pt idx="13189">
                  <c:v>6.4732142857142847</c:v>
                </c:pt>
                <c:pt idx="13190">
                  <c:v>6.6964285714285712</c:v>
                </c:pt>
                <c:pt idx="13191">
                  <c:v>7.1428571428571423</c:v>
                </c:pt>
                <c:pt idx="13192">
                  <c:v>7.1428571428571423</c:v>
                </c:pt>
                <c:pt idx="13193">
                  <c:v>7.5892857142857135</c:v>
                </c:pt>
                <c:pt idx="13194">
                  <c:v>7.9241071428571423</c:v>
                </c:pt>
                <c:pt idx="13195">
                  <c:v>8.4821428571428559</c:v>
                </c:pt>
                <c:pt idx="13196">
                  <c:v>9.3749999999999982</c:v>
                </c:pt>
                <c:pt idx="13197">
                  <c:v>10.044642857142856</c:v>
                </c:pt>
                <c:pt idx="13198">
                  <c:v>10.825892857142856</c:v>
                </c:pt>
                <c:pt idx="13199">
                  <c:v>10.937499999999998</c:v>
                </c:pt>
                <c:pt idx="13200">
                  <c:v>11.160714285714285</c:v>
                </c:pt>
                <c:pt idx="13201">
                  <c:v>11.049107142857142</c:v>
                </c:pt>
                <c:pt idx="13202">
                  <c:v>10.825892857142856</c:v>
                </c:pt>
                <c:pt idx="13203">
                  <c:v>10.491071428571427</c:v>
                </c:pt>
                <c:pt idx="13204">
                  <c:v>10.156249999999998</c:v>
                </c:pt>
                <c:pt idx="13205">
                  <c:v>9.709821428571427</c:v>
                </c:pt>
                <c:pt idx="13206">
                  <c:v>9.1517857142857135</c:v>
                </c:pt>
                <c:pt idx="13207">
                  <c:v>8.8169642857142847</c:v>
                </c:pt>
                <c:pt idx="13208">
                  <c:v>8.4821428571428559</c:v>
                </c:pt>
                <c:pt idx="13209">
                  <c:v>8.2589285714285712</c:v>
                </c:pt>
                <c:pt idx="13210">
                  <c:v>7.7008928571428568</c:v>
                </c:pt>
                <c:pt idx="13211">
                  <c:v>7.1428571428571423</c:v>
                </c:pt>
                <c:pt idx="13212">
                  <c:v>6.8080357142857135</c:v>
                </c:pt>
                <c:pt idx="13213">
                  <c:v>6.2499999999999991</c:v>
                </c:pt>
                <c:pt idx="13214">
                  <c:v>6.0267857142857135</c:v>
                </c:pt>
                <c:pt idx="13215">
                  <c:v>5.9151785714285712</c:v>
                </c:pt>
                <c:pt idx="13216">
                  <c:v>6.2499999999999991</c:v>
                </c:pt>
                <c:pt idx="13217">
                  <c:v>6.9196428571428568</c:v>
                </c:pt>
                <c:pt idx="13218">
                  <c:v>8.0357142857142847</c:v>
                </c:pt>
                <c:pt idx="13219">
                  <c:v>8.4821428571428559</c:v>
                </c:pt>
                <c:pt idx="13220">
                  <c:v>8.7053571428571423</c:v>
                </c:pt>
                <c:pt idx="13221">
                  <c:v>8.4821428571428559</c:v>
                </c:pt>
                <c:pt idx="13222">
                  <c:v>8.147321428571427</c:v>
                </c:pt>
                <c:pt idx="13223">
                  <c:v>7.4776785714285703</c:v>
                </c:pt>
                <c:pt idx="13224">
                  <c:v>6.8080357142857135</c:v>
                </c:pt>
                <c:pt idx="13225">
                  <c:v>6.2499999999999991</c:v>
                </c:pt>
                <c:pt idx="13226">
                  <c:v>6.0267857142857135</c:v>
                </c:pt>
                <c:pt idx="13227">
                  <c:v>5.8035714285714279</c:v>
                </c:pt>
                <c:pt idx="13228">
                  <c:v>5.6919642857142856</c:v>
                </c:pt>
                <c:pt idx="13229">
                  <c:v>5.5803571428571423</c:v>
                </c:pt>
                <c:pt idx="13230">
                  <c:v>5.8035714285714279</c:v>
                </c:pt>
                <c:pt idx="13231">
                  <c:v>6.0267857142857135</c:v>
                </c:pt>
                <c:pt idx="13232">
                  <c:v>6.1383928571428568</c:v>
                </c:pt>
                <c:pt idx="13233">
                  <c:v>6.4732142857142847</c:v>
                </c:pt>
                <c:pt idx="13234">
                  <c:v>7.1428571428571423</c:v>
                </c:pt>
                <c:pt idx="13235">
                  <c:v>7.9241071428571423</c:v>
                </c:pt>
                <c:pt idx="13236">
                  <c:v>8.59375</c:v>
                </c:pt>
                <c:pt idx="13237">
                  <c:v>9.1517857142857135</c:v>
                </c:pt>
                <c:pt idx="13238">
                  <c:v>9.2633928571428559</c:v>
                </c:pt>
                <c:pt idx="13239">
                  <c:v>9.3749999999999982</c:v>
                </c:pt>
                <c:pt idx="13240">
                  <c:v>9.0401785714285712</c:v>
                </c:pt>
                <c:pt idx="13241">
                  <c:v>8.7053571428571423</c:v>
                </c:pt>
                <c:pt idx="13242">
                  <c:v>7.8124999999999991</c:v>
                </c:pt>
                <c:pt idx="13243">
                  <c:v>6.9196428571428568</c:v>
                </c:pt>
                <c:pt idx="13244">
                  <c:v>5.8035714285714279</c:v>
                </c:pt>
                <c:pt idx="13245">
                  <c:v>5.4687499999999991</c:v>
                </c:pt>
                <c:pt idx="13246">
                  <c:v>6.2499999999999991</c:v>
                </c:pt>
                <c:pt idx="13247">
                  <c:v>7.3660714285714279</c:v>
                </c:pt>
                <c:pt idx="13248">
                  <c:v>8.7053571428571423</c:v>
                </c:pt>
                <c:pt idx="13249">
                  <c:v>9.5982142857142847</c:v>
                </c:pt>
                <c:pt idx="13250">
                  <c:v>10.714285714285714</c:v>
                </c:pt>
                <c:pt idx="13251">
                  <c:v>11.160714285714285</c:v>
                </c:pt>
                <c:pt idx="13252">
                  <c:v>11.383928571428571</c:v>
                </c:pt>
                <c:pt idx="13253">
                  <c:v>11.495535714285714</c:v>
                </c:pt>
                <c:pt idx="13254">
                  <c:v>11.272321428571427</c:v>
                </c:pt>
                <c:pt idx="13255">
                  <c:v>10.714285714285714</c:v>
                </c:pt>
                <c:pt idx="13256">
                  <c:v>10.267857142857142</c:v>
                </c:pt>
                <c:pt idx="13257">
                  <c:v>9.9330357142857135</c:v>
                </c:pt>
                <c:pt idx="13258">
                  <c:v>9.8214285714285712</c:v>
                </c:pt>
                <c:pt idx="13259">
                  <c:v>9.5982142857142847</c:v>
                </c:pt>
                <c:pt idx="13260">
                  <c:v>9.3749999999999982</c:v>
                </c:pt>
                <c:pt idx="13261">
                  <c:v>9.1517857142857135</c:v>
                </c:pt>
                <c:pt idx="13262">
                  <c:v>8.928571428571427</c:v>
                </c:pt>
                <c:pt idx="13263">
                  <c:v>8.4821428571428559</c:v>
                </c:pt>
                <c:pt idx="13264">
                  <c:v>7.7008928571428568</c:v>
                </c:pt>
                <c:pt idx="13265">
                  <c:v>6.9196428571428568</c:v>
                </c:pt>
                <c:pt idx="13266">
                  <c:v>5.8035714285714279</c:v>
                </c:pt>
                <c:pt idx="13267">
                  <c:v>5.5803571428571423</c:v>
                </c:pt>
                <c:pt idx="13268">
                  <c:v>6.2499999999999991</c:v>
                </c:pt>
                <c:pt idx="13269">
                  <c:v>6.9196428571428568</c:v>
                </c:pt>
                <c:pt idx="13270">
                  <c:v>7.3660714285714279</c:v>
                </c:pt>
                <c:pt idx="13271">
                  <c:v>7.5892857142857135</c:v>
                </c:pt>
                <c:pt idx="13272">
                  <c:v>7.8124999999999991</c:v>
                </c:pt>
                <c:pt idx="13273">
                  <c:v>8.0357142857142847</c:v>
                </c:pt>
                <c:pt idx="13274">
                  <c:v>8.2589285714285712</c:v>
                </c:pt>
                <c:pt idx="13275">
                  <c:v>8.4821428571428559</c:v>
                </c:pt>
                <c:pt idx="13276">
                  <c:v>8.59375</c:v>
                </c:pt>
                <c:pt idx="13277">
                  <c:v>8.7053571428571423</c:v>
                </c:pt>
                <c:pt idx="13278">
                  <c:v>8.59375</c:v>
                </c:pt>
                <c:pt idx="13279">
                  <c:v>8.4821428571428559</c:v>
                </c:pt>
                <c:pt idx="13280">
                  <c:v>8.3705357142857135</c:v>
                </c:pt>
                <c:pt idx="13281">
                  <c:v>8.0357142857142847</c:v>
                </c:pt>
                <c:pt idx="13282">
                  <c:v>7.7008928571428568</c:v>
                </c:pt>
                <c:pt idx="13283">
                  <c:v>7.3660714285714279</c:v>
                </c:pt>
                <c:pt idx="13284">
                  <c:v>6.9196428571428568</c:v>
                </c:pt>
                <c:pt idx="13285">
                  <c:v>6.9196428571428568</c:v>
                </c:pt>
                <c:pt idx="13286">
                  <c:v>6.8080357142857135</c:v>
                </c:pt>
                <c:pt idx="13287">
                  <c:v>6.8080357142857135</c:v>
                </c:pt>
                <c:pt idx="13288">
                  <c:v>6.6964285714285712</c:v>
                </c:pt>
                <c:pt idx="13289">
                  <c:v>6.4732142857142847</c:v>
                </c:pt>
                <c:pt idx="13290">
                  <c:v>6.2499999999999991</c:v>
                </c:pt>
                <c:pt idx="13291">
                  <c:v>6.1383928571428568</c:v>
                </c:pt>
                <c:pt idx="13292">
                  <c:v>6.1383928571428568</c:v>
                </c:pt>
                <c:pt idx="13293">
                  <c:v>6.1383928571428568</c:v>
                </c:pt>
                <c:pt idx="13294">
                  <c:v>6.4732142857142847</c:v>
                </c:pt>
                <c:pt idx="13295">
                  <c:v>6.8080357142857135</c:v>
                </c:pt>
                <c:pt idx="13296">
                  <c:v>7.1428571428571423</c:v>
                </c:pt>
                <c:pt idx="13297">
                  <c:v>7.3660714285714279</c:v>
                </c:pt>
                <c:pt idx="13298">
                  <c:v>7.7008928571428568</c:v>
                </c:pt>
                <c:pt idx="13299">
                  <c:v>7.8124999999999991</c:v>
                </c:pt>
                <c:pt idx="13300">
                  <c:v>7.8124999999999991</c:v>
                </c:pt>
                <c:pt idx="13301">
                  <c:v>7.8124999999999991</c:v>
                </c:pt>
                <c:pt idx="13302">
                  <c:v>7.8124999999999991</c:v>
                </c:pt>
                <c:pt idx="13303">
                  <c:v>7.5892857142857135</c:v>
                </c:pt>
                <c:pt idx="13304">
                  <c:v>7.8124999999999991</c:v>
                </c:pt>
                <c:pt idx="13305">
                  <c:v>8.0357142857142847</c:v>
                </c:pt>
                <c:pt idx="13306">
                  <c:v>8.2589285714285712</c:v>
                </c:pt>
                <c:pt idx="13307">
                  <c:v>8.928571428571427</c:v>
                </c:pt>
                <c:pt idx="13308">
                  <c:v>9.5982142857142847</c:v>
                </c:pt>
                <c:pt idx="13309">
                  <c:v>10.156249999999998</c:v>
                </c:pt>
                <c:pt idx="13310">
                  <c:v>10.491071428571427</c:v>
                </c:pt>
                <c:pt idx="13311">
                  <c:v>10.267857142857142</c:v>
                </c:pt>
                <c:pt idx="13312">
                  <c:v>9.9330357142857135</c:v>
                </c:pt>
                <c:pt idx="13313">
                  <c:v>9.5982142857142847</c:v>
                </c:pt>
                <c:pt idx="13314">
                  <c:v>8.928571428571427</c:v>
                </c:pt>
                <c:pt idx="13315">
                  <c:v>8.0357142857142847</c:v>
                </c:pt>
                <c:pt idx="13316">
                  <c:v>7.2544642857142847</c:v>
                </c:pt>
                <c:pt idx="13317">
                  <c:v>6.2499999999999991</c:v>
                </c:pt>
                <c:pt idx="13318">
                  <c:v>5.3571428571428568</c:v>
                </c:pt>
                <c:pt idx="13319">
                  <c:v>5.4687499999999991</c:v>
                </c:pt>
                <c:pt idx="13320">
                  <c:v>6.1383928571428568</c:v>
                </c:pt>
                <c:pt idx="13321">
                  <c:v>6.4732142857142847</c:v>
                </c:pt>
                <c:pt idx="13322">
                  <c:v>6.9196428571428568</c:v>
                </c:pt>
                <c:pt idx="13323">
                  <c:v>6.9196428571428568</c:v>
                </c:pt>
                <c:pt idx="13324">
                  <c:v>7.0312499999999991</c:v>
                </c:pt>
                <c:pt idx="13325">
                  <c:v>6.8080357142857135</c:v>
                </c:pt>
                <c:pt idx="13326">
                  <c:v>6.4732142857142847</c:v>
                </c:pt>
                <c:pt idx="13327">
                  <c:v>6.0267857142857135</c:v>
                </c:pt>
                <c:pt idx="13328">
                  <c:v>5.8035714285714279</c:v>
                </c:pt>
                <c:pt idx="13329">
                  <c:v>5.8035714285714279</c:v>
                </c:pt>
                <c:pt idx="13330">
                  <c:v>6.2499999999999991</c:v>
                </c:pt>
                <c:pt idx="13331">
                  <c:v>6.4732142857142847</c:v>
                </c:pt>
                <c:pt idx="13332">
                  <c:v>6.9196428571428568</c:v>
                </c:pt>
                <c:pt idx="13333">
                  <c:v>7.1428571428571423</c:v>
                </c:pt>
                <c:pt idx="13334">
                  <c:v>7.2544642857142847</c:v>
                </c:pt>
                <c:pt idx="13335">
                  <c:v>7.1428571428571423</c:v>
                </c:pt>
                <c:pt idx="13336">
                  <c:v>6.8080357142857135</c:v>
                </c:pt>
                <c:pt idx="13337">
                  <c:v>6.2499999999999991</c:v>
                </c:pt>
                <c:pt idx="13338">
                  <c:v>5.8035714285714279</c:v>
                </c:pt>
                <c:pt idx="13339">
                  <c:v>5.6919642857142856</c:v>
                </c:pt>
                <c:pt idx="13340">
                  <c:v>6.0267857142857135</c:v>
                </c:pt>
                <c:pt idx="13341">
                  <c:v>6.4732142857142847</c:v>
                </c:pt>
                <c:pt idx="13342">
                  <c:v>6.9196428571428568</c:v>
                </c:pt>
                <c:pt idx="13343">
                  <c:v>7.5892857142857135</c:v>
                </c:pt>
                <c:pt idx="13344">
                  <c:v>8.3705357142857135</c:v>
                </c:pt>
                <c:pt idx="13345">
                  <c:v>8.928571428571427</c:v>
                </c:pt>
                <c:pt idx="13346">
                  <c:v>9.3749999999999982</c:v>
                </c:pt>
                <c:pt idx="13347">
                  <c:v>9.8214285714285712</c:v>
                </c:pt>
                <c:pt idx="13348">
                  <c:v>9.9330357142857135</c:v>
                </c:pt>
                <c:pt idx="13349">
                  <c:v>9.8214285714285712</c:v>
                </c:pt>
                <c:pt idx="13350">
                  <c:v>9.5982142857142847</c:v>
                </c:pt>
                <c:pt idx="13351">
                  <c:v>8.928571428571427</c:v>
                </c:pt>
                <c:pt idx="13352">
                  <c:v>8.3705357142857135</c:v>
                </c:pt>
                <c:pt idx="13353">
                  <c:v>7.5892857142857135</c:v>
                </c:pt>
                <c:pt idx="13354">
                  <c:v>6.9196428571428568</c:v>
                </c:pt>
                <c:pt idx="13355">
                  <c:v>6.0267857142857135</c:v>
                </c:pt>
                <c:pt idx="13356">
                  <c:v>5.8035714285714279</c:v>
                </c:pt>
                <c:pt idx="13357">
                  <c:v>5.8035714285714279</c:v>
                </c:pt>
                <c:pt idx="13358">
                  <c:v>6.2499999999999991</c:v>
                </c:pt>
                <c:pt idx="13359">
                  <c:v>6.9196428571428568</c:v>
                </c:pt>
                <c:pt idx="13360">
                  <c:v>7.5892857142857135</c:v>
                </c:pt>
                <c:pt idx="13361">
                  <c:v>8.3705357142857135</c:v>
                </c:pt>
                <c:pt idx="13362">
                  <c:v>8.928571428571427</c:v>
                </c:pt>
                <c:pt idx="13363">
                  <c:v>9.1517857142857135</c:v>
                </c:pt>
                <c:pt idx="13364">
                  <c:v>9.3749999999999982</c:v>
                </c:pt>
                <c:pt idx="13365">
                  <c:v>9.3749999999999982</c:v>
                </c:pt>
                <c:pt idx="13366">
                  <c:v>9.3749999999999982</c:v>
                </c:pt>
                <c:pt idx="13367">
                  <c:v>9.1517857142857135</c:v>
                </c:pt>
                <c:pt idx="13368">
                  <c:v>8.928571428571427</c:v>
                </c:pt>
                <c:pt idx="13369">
                  <c:v>8.8169642857142847</c:v>
                </c:pt>
                <c:pt idx="13370">
                  <c:v>8.8169642857142847</c:v>
                </c:pt>
                <c:pt idx="13371">
                  <c:v>8.7053571428571423</c:v>
                </c:pt>
                <c:pt idx="13372">
                  <c:v>8.7053571428571423</c:v>
                </c:pt>
                <c:pt idx="13373">
                  <c:v>8.8169642857142847</c:v>
                </c:pt>
                <c:pt idx="13374">
                  <c:v>8.8169642857142847</c:v>
                </c:pt>
                <c:pt idx="13375">
                  <c:v>8.59375</c:v>
                </c:pt>
                <c:pt idx="13376">
                  <c:v>8.3705357142857135</c:v>
                </c:pt>
                <c:pt idx="13377">
                  <c:v>8.0357142857142847</c:v>
                </c:pt>
                <c:pt idx="13378">
                  <c:v>7.5892857142857135</c:v>
                </c:pt>
                <c:pt idx="13379">
                  <c:v>7.2544642857142847</c:v>
                </c:pt>
                <c:pt idx="13380">
                  <c:v>6.4732142857142847</c:v>
                </c:pt>
                <c:pt idx="13381">
                  <c:v>5.3571428571428568</c:v>
                </c:pt>
                <c:pt idx="13382">
                  <c:v>5.8035714285714279</c:v>
                </c:pt>
                <c:pt idx="13383">
                  <c:v>6.2499999999999991</c:v>
                </c:pt>
                <c:pt idx="13384">
                  <c:v>6.5848214285714279</c:v>
                </c:pt>
                <c:pt idx="13385">
                  <c:v>6.9196428571428568</c:v>
                </c:pt>
                <c:pt idx="13386">
                  <c:v>7.0312499999999991</c:v>
                </c:pt>
                <c:pt idx="13387">
                  <c:v>7.1428571428571423</c:v>
                </c:pt>
                <c:pt idx="13388">
                  <c:v>7.2544642857142847</c:v>
                </c:pt>
                <c:pt idx="13389">
                  <c:v>7.2544642857142847</c:v>
                </c:pt>
                <c:pt idx="13390">
                  <c:v>7.3660714285714279</c:v>
                </c:pt>
                <c:pt idx="13391">
                  <c:v>7.1428571428571423</c:v>
                </c:pt>
                <c:pt idx="13392">
                  <c:v>6.6964285714285712</c:v>
                </c:pt>
                <c:pt idx="13393">
                  <c:v>6.2499999999999991</c:v>
                </c:pt>
                <c:pt idx="13394">
                  <c:v>5.5803571428571423</c:v>
                </c:pt>
                <c:pt idx="13395">
                  <c:v>5.4687499999999991</c:v>
                </c:pt>
                <c:pt idx="13396">
                  <c:v>5.9151785714285712</c:v>
                </c:pt>
                <c:pt idx="13397">
                  <c:v>6.5848214285714279</c:v>
                </c:pt>
                <c:pt idx="13398">
                  <c:v>7.5892857142857135</c:v>
                </c:pt>
                <c:pt idx="13399">
                  <c:v>8.59375</c:v>
                </c:pt>
                <c:pt idx="13400">
                  <c:v>9.2633928571428559</c:v>
                </c:pt>
                <c:pt idx="13401">
                  <c:v>9.8214285714285712</c:v>
                </c:pt>
                <c:pt idx="13402">
                  <c:v>10.156249999999998</c:v>
                </c:pt>
                <c:pt idx="13403">
                  <c:v>10.491071428571427</c:v>
                </c:pt>
                <c:pt idx="13404">
                  <c:v>10.491071428571427</c:v>
                </c:pt>
                <c:pt idx="13405">
                  <c:v>10.267857142857142</c:v>
                </c:pt>
                <c:pt idx="13406">
                  <c:v>9.8214285714285712</c:v>
                </c:pt>
                <c:pt idx="13407">
                  <c:v>9.3749999999999982</c:v>
                </c:pt>
                <c:pt idx="13408">
                  <c:v>8.4821428571428559</c:v>
                </c:pt>
                <c:pt idx="13409">
                  <c:v>7.5892857142857135</c:v>
                </c:pt>
                <c:pt idx="13410">
                  <c:v>6.4732142857142847</c:v>
                </c:pt>
                <c:pt idx="13411">
                  <c:v>5.8035714285714279</c:v>
                </c:pt>
                <c:pt idx="13412">
                  <c:v>6.6964285714285712</c:v>
                </c:pt>
                <c:pt idx="13413">
                  <c:v>7.5892857142857135</c:v>
                </c:pt>
                <c:pt idx="13414">
                  <c:v>8.59375</c:v>
                </c:pt>
                <c:pt idx="13415">
                  <c:v>9.5982142857142847</c:v>
                </c:pt>
                <c:pt idx="13416">
                  <c:v>10.491071428571427</c:v>
                </c:pt>
                <c:pt idx="13417">
                  <c:v>11.383928571428571</c:v>
                </c:pt>
                <c:pt idx="13418">
                  <c:v>12.276785714285714</c:v>
                </c:pt>
                <c:pt idx="13419">
                  <c:v>13.169642857142856</c:v>
                </c:pt>
                <c:pt idx="13420">
                  <c:v>14.062499999999998</c:v>
                </c:pt>
                <c:pt idx="13421">
                  <c:v>14.620535714285714</c:v>
                </c:pt>
                <c:pt idx="13422">
                  <c:v>15.178571428571427</c:v>
                </c:pt>
                <c:pt idx="13423">
                  <c:v>15.401785714285714</c:v>
                </c:pt>
                <c:pt idx="13424">
                  <c:v>15.736607142857141</c:v>
                </c:pt>
                <c:pt idx="13425">
                  <c:v>15.848214285714285</c:v>
                </c:pt>
                <c:pt idx="13426">
                  <c:v>15.848214285714285</c:v>
                </c:pt>
                <c:pt idx="13427">
                  <c:v>15.848214285714285</c:v>
                </c:pt>
                <c:pt idx="13428">
                  <c:v>15.848214285714285</c:v>
                </c:pt>
                <c:pt idx="13429">
                  <c:v>15.848214285714285</c:v>
                </c:pt>
                <c:pt idx="13430">
                  <c:v>15.624999999999998</c:v>
                </c:pt>
                <c:pt idx="13431">
                  <c:v>15.513392857142856</c:v>
                </c:pt>
                <c:pt idx="13432">
                  <c:v>15.178571428571427</c:v>
                </c:pt>
                <c:pt idx="13433">
                  <c:v>14.732142857142856</c:v>
                </c:pt>
                <c:pt idx="13434">
                  <c:v>14.285714285714285</c:v>
                </c:pt>
                <c:pt idx="13435">
                  <c:v>13.727678571428569</c:v>
                </c:pt>
                <c:pt idx="13436">
                  <c:v>13.169642857142856</c:v>
                </c:pt>
                <c:pt idx="13437">
                  <c:v>12.611607142857142</c:v>
                </c:pt>
                <c:pt idx="13438">
                  <c:v>12.276785714285714</c:v>
                </c:pt>
                <c:pt idx="13439">
                  <c:v>11.607142857142856</c:v>
                </c:pt>
                <c:pt idx="13440">
                  <c:v>10.937499999999998</c:v>
                </c:pt>
                <c:pt idx="13441">
                  <c:v>10.044642857142856</c:v>
                </c:pt>
                <c:pt idx="13442">
                  <c:v>9.2633928571428559</c:v>
                </c:pt>
                <c:pt idx="13443">
                  <c:v>8.4821428571428559</c:v>
                </c:pt>
                <c:pt idx="13444">
                  <c:v>7.9241071428571423</c:v>
                </c:pt>
                <c:pt idx="13445">
                  <c:v>7.4776785714285703</c:v>
                </c:pt>
                <c:pt idx="13446">
                  <c:v>7.2544642857142847</c:v>
                </c:pt>
                <c:pt idx="13447">
                  <c:v>7.2544642857142847</c:v>
                </c:pt>
                <c:pt idx="13448">
                  <c:v>7.3660714285714279</c:v>
                </c:pt>
                <c:pt idx="13449">
                  <c:v>7.3660714285714279</c:v>
                </c:pt>
                <c:pt idx="13450">
                  <c:v>7.5892857142857135</c:v>
                </c:pt>
                <c:pt idx="13451">
                  <c:v>7.8124999999999991</c:v>
                </c:pt>
                <c:pt idx="13452">
                  <c:v>7.5892857142857135</c:v>
                </c:pt>
                <c:pt idx="13453">
                  <c:v>7.5892857142857135</c:v>
                </c:pt>
                <c:pt idx="13454">
                  <c:v>7.3660714285714279</c:v>
                </c:pt>
                <c:pt idx="13455">
                  <c:v>7.1428571428571423</c:v>
                </c:pt>
                <c:pt idx="13456">
                  <c:v>6.9196428571428568</c:v>
                </c:pt>
                <c:pt idx="13457">
                  <c:v>6.9196428571428568</c:v>
                </c:pt>
                <c:pt idx="13458">
                  <c:v>6.8080357142857135</c:v>
                </c:pt>
                <c:pt idx="13459">
                  <c:v>7.1428571428571423</c:v>
                </c:pt>
                <c:pt idx="13460">
                  <c:v>7.1428571428571423</c:v>
                </c:pt>
                <c:pt idx="13461">
                  <c:v>7.4776785714285703</c:v>
                </c:pt>
                <c:pt idx="13462">
                  <c:v>7.5892857142857135</c:v>
                </c:pt>
                <c:pt idx="13463">
                  <c:v>7.7008928571428568</c:v>
                </c:pt>
                <c:pt idx="13464">
                  <c:v>7.5892857142857135</c:v>
                </c:pt>
                <c:pt idx="13465">
                  <c:v>7.1428571428571423</c:v>
                </c:pt>
                <c:pt idx="13466">
                  <c:v>6.6964285714285712</c:v>
                </c:pt>
                <c:pt idx="13467">
                  <c:v>6.2499999999999991</c:v>
                </c:pt>
                <c:pt idx="13468">
                  <c:v>5.8035714285714279</c:v>
                </c:pt>
                <c:pt idx="13469">
                  <c:v>5.5803571428571423</c:v>
                </c:pt>
                <c:pt idx="13470">
                  <c:v>5.5803571428571423</c:v>
                </c:pt>
                <c:pt idx="13471">
                  <c:v>5.8035714285714279</c:v>
                </c:pt>
                <c:pt idx="13472">
                  <c:v>6.4732142857142847</c:v>
                </c:pt>
                <c:pt idx="13473">
                  <c:v>7.0312499999999991</c:v>
                </c:pt>
                <c:pt idx="13474">
                  <c:v>7.8124999999999991</c:v>
                </c:pt>
                <c:pt idx="13475">
                  <c:v>8.2589285714285712</c:v>
                </c:pt>
                <c:pt idx="13476">
                  <c:v>8.4821428571428559</c:v>
                </c:pt>
                <c:pt idx="13477">
                  <c:v>8.3705357142857135</c:v>
                </c:pt>
                <c:pt idx="13478">
                  <c:v>8.2589285714285712</c:v>
                </c:pt>
                <c:pt idx="13479">
                  <c:v>7.8124999999999991</c:v>
                </c:pt>
                <c:pt idx="13480">
                  <c:v>7.1428571428571423</c:v>
                </c:pt>
                <c:pt idx="13481">
                  <c:v>6.4732142857142847</c:v>
                </c:pt>
                <c:pt idx="13482">
                  <c:v>5.8035714285714279</c:v>
                </c:pt>
                <c:pt idx="13483">
                  <c:v>5.3571428571428568</c:v>
                </c:pt>
                <c:pt idx="13484">
                  <c:v>5.2455357142857135</c:v>
                </c:pt>
                <c:pt idx="13485">
                  <c:v>5.5803571428571423</c:v>
                </c:pt>
                <c:pt idx="13486">
                  <c:v>6.2499999999999991</c:v>
                </c:pt>
                <c:pt idx="13487">
                  <c:v>7.3660714285714279</c:v>
                </c:pt>
                <c:pt idx="13488">
                  <c:v>8.2589285714285712</c:v>
                </c:pt>
                <c:pt idx="13489">
                  <c:v>8.7053571428571423</c:v>
                </c:pt>
                <c:pt idx="13490">
                  <c:v>9.2633928571428559</c:v>
                </c:pt>
                <c:pt idx="13491">
                  <c:v>9.5982142857142847</c:v>
                </c:pt>
                <c:pt idx="13492">
                  <c:v>9.5982142857142847</c:v>
                </c:pt>
                <c:pt idx="13493">
                  <c:v>9.5982142857142847</c:v>
                </c:pt>
                <c:pt idx="13494">
                  <c:v>9.4866071428571423</c:v>
                </c:pt>
                <c:pt idx="13495">
                  <c:v>8.928571428571427</c:v>
                </c:pt>
                <c:pt idx="13496">
                  <c:v>8.3705357142857135</c:v>
                </c:pt>
                <c:pt idx="13497">
                  <c:v>7.5892857142857135</c:v>
                </c:pt>
                <c:pt idx="13498">
                  <c:v>7.0312499999999991</c:v>
                </c:pt>
                <c:pt idx="13499">
                  <c:v>6.6964285714285712</c:v>
                </c:pt>
                <c:pt idx="13500">
                  <c:v>6.3616071428571423</c:v>
                </c:pt>
                <c:pt idx="13501">
                  <c:v>6.4732142857142847</c:v>
                </c:pt>
                <c:pt idx="13502">
                  <c:v>6.4732142857142847</c:v>
                </c:pt>
                <c:pt idx="13503">
                  <c:v>6.9196428571428568</c:v>
                </c:pt>
                <c:pt idx="13504">
                  <c:v>7.2544642857142847</c:v>
                </c:pt>
                <c:pt idx="13505">
                  <c:v>7.8124999999999991</c:v>
                </c:pt>
                <c:pt idx="13506">
                  <c:v>8.4821428571428559</c:v>
                </c:pt>
                <c:pt idx="13507">
                  <c:v>9.2633928571428559</c:v>
                </c:pt>
                <c:pt idx="13508">
                  <c:v>10.044642857142856</c:v>
                </c:pt>
                <c:pt idx="13509">
                  <c:v>10.714285714285714</c:v>
                </c:pt>
                <c:pt idx="13510">
                  <c:v>11.607142857142856</c:v>
                </c:pt>
                <c:pt idx="13511">
                  <c:v>12.053571428571427</c:v>
                </c:pt>
                <c:pt idx="13512">
                  <c:v>12.165178571428569</c:v>
                </c:pt>
                <c:pt idx="13513">
                  <c:v>12.276785714285714</c:v>
                </c:pt>
                <c:pt idx="13514">
                  <c:v>12.053571428571427</c:v>
                </c:pt>
                <c:pt idx="13515">
                  <c:v>11.830357142857142</c:v>
                </c:pt>
                <c:pt idx="13516">
                  <c:v>11.383928571428571</c:v>
                </c:pt>
                <c:pt idx="13517">
                  <c:v>10.714285714285714</c:v>
                </c:pt>
                <c:pt idx="13518">
                  <c:v>10.044642857142856</c:v>
                </c:pt>
                <c:pt idx="13519">
                  <c:v>9.3749999999999982</c:v>
                </c:pt>
                <c:pt idx="13520">
                  <c:v>8.7053571428571423</c:v>
                </c:pt>
                <c:pt idx="13521">
                  <c:v>8.147321428571427</c:v>
                </c:pt>
                <c:pt idx="13522">
                  <c:v>7.8124999999999991</c:v>
                </c:pt>
                <c:pt idx="13523">
                  <c:v>7.2544642857142847</c:v>
                </c:pt>
                <c:pt idx="13524">
                  <c:v>6.9196428571428568</c:v>
                </c:pt>
                <c:pt idx="13525">
                  <c:v>6.6964285714285712</c:v>
                </c:pt>
                <c:pt idx="13526">
                  <c:v>6.6964285714285712</c:v>
                </c:pt>
                <c:pt idx="13527">
                  <c:v>7.1428571428571423</c:v>
                </c:pt>
                <c:pt idx="13528">
                  <c:v>7.5892857142857135</c:v>
                </c:pt>
                <c:pt idx="13529">
                  <c:v>8.3705357142857135</c:v>
                </c:pt>
                <c:pt idx="13530">
                  <c:v>8.928571428571427</c:v>
                </c:pt>
                <c:pt idx="13531">
                  <c:v>9.1517857142857135</c:v>
                </c:pt>
                <c:pt idx="13532">
                  <c:v>9.3749999999999982</c:v>
                </c:pt>
                <c:pt idx="13533">
                  <c:v>9.3749999999999982</c:v>
                </c:pt>
                <c:pt idx="13534">
                  <c:v>9.2633928571428559</c:v>
                </c:pt>
                <c:pt idx="13535">
                  <c:v>9.0401785714285712</c:v>
                </c:pt>
                <c:pt idx="13536">
                  <c:v>8.7053571428571423</c:v>
                </c:pt>
                <c:pt idx="13537">
                  <c:v>8.4821428571428559</c:v>
                </c:pt>
                <c:pt idx="13538">
                  <c:v>8.147321428571427</c:v>
                </c:pt>
                <c:pt idx="13539">
                  <c:v>7.8124999999999991</c:v>
                </c:pt>
                <c:pt idx="13540">
                  <c:v>7.7008928571428568</c:v>
                </c:pt>
                <c:pt idx="13541">
                  <c:v>7.5892857142857135</c:v>
                </c:pt>
                <c:pt idx="13542">
                  <c:v>7.8124999999999991</c:v>
                </c:pt>
                <c:pt idx="13543">
                  <c:v>7.9241071428571423</c:v>
                </c:pt>
                <c:pt idx="13544">
                  <c:v>8.147321428571427</c:v>
                </c:pt>
                <c:pt idx="13545">
                  <c:v>8.3705357142857135</c:v>
                </c:pt>
                <c:pt idx="13546">
                  <c:v>8.8169642857142847</c:v>
                </c:pt>
                <c:pt idx="13547">
                  <c:v>9.2633928571428559</c:v>
                </c:pt>
                <c:pt idx="13548">
                  <c:v>9.709821428571427</c:v>
                </c:pt>
                <c:pt idx="13549">
                  <c:v>10.267857142857142</c:v>
                </c:pt>
                <c:pt idx="13550">
                  <c:v>10.491071428571427</c:v>
                </c:pt>
                <c:pt idx="13551">
                  <c:v>10.714285714285714</c:v>
                </c:pt>
                <c:pt idx="13552">
                  <c:v>10.714285714285714</c:v>
                </c:pt>
                <c:pt idx="13553">
                  <c:v>10.491071428571427</c:v>
                </c:pt>
                <c:pt idx="13554">
                  <c:v>10.267857142857142</c:v>
                </c:pt>
                <c:pt idx="13555">
                  <c:v>9.8214285714285712</c:v>
                </c:pt>
                <c:pt idx="13556">
                  <c:v>9.1517857142857135</c:v>
                </c:pt>
                <c:pt idx="13557">
                  <c:v>8.7053571428571423</c:v>
                </c:pt>
                <c:pt idx="13558">
                  <c:v>8.147321428571427</c:v>
                </c:pt>
                <c:pt idx="13559">
                  <c:v>7.5892857142857135</c:v>
                </c:pt>
                <c:pt idx="13560">
                  <c:v>6.9196428571428568</c:v>
                </c:pt>
                <c:pt idx="13561">
                  <c:v>6.5848214285714279</c:v>
                </c:pt>
                <c:pt idx="13562">
                  <c:v>6.5848214285714279</c:v>
                </c:pt>
                <c:pt idx="13563">
                  <c:v>6.6964285714285712</c:v>
                </c:pt>
                <c:pt idx="13564">
                  <c:v>7.0312499999999991</c:v>
                </c:pt>
                <c:pt idx="13565">
                  <c:v>7.0312499999999991</c:v>
                </c:pt>
                <c:pt idx="13566">
                  <c:v>7.1428571428571423</c:v>
                </c:pt>
                <c:pt idx="13567">
                  <c:v>7.1428571428571423</c:v>
                </c:pt>
                <c:pt idx="13568">
                  <c:v>7.2544642857142847</c:v>
                </c:pt>
                <c:pt idx="13569">
                  <c:v>7.5892857142857135</c:v>
                </c:pt>
                <c:pt idx="13570">
                  <c:v>8.0357142857142847</c:v>
                </c:pt>
                <c:pt idx="13571">
                  <c:v>8.2589285714285712</c:v>
                </c:pt>
                <c:pt idx="13572">
                  <c:v>8.7053571428571423</c:v>
                </c:pt>
                <c:pt idx="13573">
                  <c:v>9.0401785714285712</c:v>
                </c:pt>
                <c:pt idx="13574">
                  <c:v>9.1517857142857135</c:v>
                </c:pt>
                <c:pt idx="13575">
                  <c:v>9.1517857142857135</c:v>
                </c:pt>
                <c:pt idx="13576">
                  <c:v>9.1517857142857135</c:v>
                </c:pt>
                <c:pt idx="13577">
                  <c:v>9.1517857142857135</c:v>
                </c:pt>
                <c:pt idx="13578">
                  <c:v>9.1517857142857135</c:v>
                </c:pt>
                <c:pt idx="13579">
                  <c:v>9.1517857142857135</c:v>
                </c:pt>
                <c:pt idx="13580">
                  <c:v>9.1517857142857135</c:v>
                </c:pt>
                <c:pt idx="13581">
                  <c:v>9.1517857142857135</c:v>
                </c:pt>
                <c:pt idx="13582">
                  <c:v>9.1517857142857135</c:v>
                </c:pt>
                <c:pt idx="13583">
                  <c:v>9.1517857142857135</c:v>
                </c:pt>
                <c:pt idx="13584">
                  <c:v>9.1517857142857135</c:v>
                </c:pt>
                <c:pt idx="13585">
                  <c:v>9.1517857142857135</c:v>
                </c:pt>
                <c:pt idx="13586">
                  <c:v>9.1517857142857135</c:v>
                </c:pt>
                <c:pt idx="13587">
                  <c:v>9.1517857142857135</c:v>
                </c:pt>
                <c:pt idx="13588">
                  <c:v>9.1517857142857135</c:v>
                </c:pt>
                <c:pt idx="13589">
                  <c:v>9.0401785714285712</c:v>
                </c:pt>
                <c:pt idx="13590">
                  <c:v>8.928571428571427</c:v>
                </c:pt>
                <c:pt idx="13591">
                  <c:v>8.7053571428571423</c:v>
                </c:pt>
                <c:pt idx="13592">
                  <c:v>8.2589285714285712</c:v>
                </c:pt>
                <c:pt idx="13593">
                  <c:v>8.147321428571427</c:v>
                </c:pt>
                <c:pt idx="13594">
                  <c:v>8.0357142857142847</c:v>
                </c:pt>
                <c:pt idx="13595">
                  <c:v>7.8124999999999991</c:v>
                </c:pt>
                <c:pt idx="13596">
                  <c:v>7.5892857142857135</c:v>
                </c:pt>
                <c:pt idx="13597">
                  <c:v>7.1428571428571423</c:v>
                </c:pt>
                <c:pt idx="13598">
                  <c:v>6.9196428571428568</c:v>
                </c:pt>
                <c:pt idx="13599">
                  <c:v>6.6964285714285712</c:v>
                </c:pt>
                <c:pt idx="13600">
                  <c:v>6.4732142857142847</c:v>
                </c:pt>
                <c:pt idx="13601">
                  <c:v>6.2499999999999991</c:v>
                </c:pt>
                <c:pt idx="13602">
                  <c:v>6.1383928571428568</c:v>
                </c:pt>
                <c:pt idx="13603">
                  <c:v>6.2499999999999991</c:v>
                </c:pt>
                <c:pt idx="13604">
                  <c:v>6.6964285714285712</c:v>
                </c:pt>
                <c:pt idx="13605">
                  <c:v>7.2544642857142847</c:v>
                </c:pt>
                <c:pt idx="13606">
                  <c:v>7.8124999999999991</c:v>
                </c:pt>
                <c:pt idx="13607">
                  <c:v>8.0357142857142847</c:v>
                </c:pt>
                <c:pt idx="13608">
                  <c:v>8.2589285714285712</c:v>
                </c:pt>
                <c:pt idx="13609">
                  <c:v>8.2589285714285712</c:v>
                </c:pt>
                <c:pt idx="13610">
                  <c:v>8.3705357142857135</c:v>
                </c:pt>
                <c:pt idx="13611">
                  <c:v>8.3705357142857135</c:v>
                </c:pt>
                <c:pt idx="13612">
                  <c:v>8.4821428571428559</c:v>
                </c:pt>
                <c:pt idx="13613">
                  <c:v>8.4821428571428559</c:v>
                </c:pt>
                <c:pt idx="13614">
                  <c:v>8.7053571428571423</c:v>
                </c:pt>
                <c:pt idx="13615">
                  <c:v>9.0401785714285712</c:v>
                </c:pt>
                <c:pt idx="13616">
                  <c:v>9.3749999999999982</c:v>
                </c:pt>
                <c:pt idx="13617">
                  <c:v>9.4866071428571423</c:v>
                </c:pt>
                <c:pt idx="13618">
                  <c:v>9.4866071428571423</c:v>
                </c:pt>
                <c:pt idx="13619">
                  <c:v>9.2633928571428559</c:v>
                </c:pt>
                <c:pt idx="13620">
                  <c:v>9.0401785714285712</c:v>
                </c:pt>
                <c:pt idx="13621">
                  <c:v>8.4821428571428559</c:v>
                </c:pt>
                <c:pt idx="13622">
                  <c:v>7.9241071428571423</c:v>
                </c:pt>
                <c:pt idx="13623">
                  <c:v>7.1428571428571423</c:v>
                </c:pt>
                <c:pt idx="13624">
                  <c:v>6.4732142857142847</c:v>
                </c:pt>
                <c:pt idx="13625">
                  <c:v>6.0267857142857135</c:v>
                </c:pt>
                <c:pt idx="13626">
                  <c:v>6.0267857142857135</c:v>
                </c:pt>
                <c:pt idx="13627">
                  <c:v>6.2499999999999991</c:v>
                </c:pt>
                <c:pt idx="13628">
                  <c:v>6.6964285714285712</c:v>
                </c:pt>
                <c:pt idx="13629">
                  <c:v>7.1428571428571423</c:v>
                </c:pt>
                <c:pt idx="13630">
                  <c:v>7.5892857142857135</c:v>
                </c:pt>
                <c:pt idx="13631">
                  <c:v>8.147321428571427</c:v>
                </c:pt>
                <c:pt idx="13632">
                  <c:v>8.2589285714285712</c:v>
                </c:pt>
                <c:pt idx="13633">
                  <c:v>8.2589285714285712</c:v>
                </c:pt>
                <c:pt idx="13634">
                  <c:v>8.0357142857142847</c:v>
                </c:pt>
                <c:pt idx="13635">
                  <c:v>7.5892857142857135</c:v>
                </c:pt>
                <c:pt idx="13636">
                  <c:v>6.9196428571428568</c:v>
                </c:pt>
                <c:pt idx="13637">
                  <c:v>6.3616071428571423</c:v>
                </c:pt>
                <c:pt idx="13638">
                  <c:v>5.8035714285714279</c:v>
                </c:pt>
                <c:pt idx="13639">
                  <c:v>5.4687499999999991</c:v>
                </c:pt>
                <c:pt idx="13640">
                  <c:v>5.5803571428571423</c:v>
                </c:pt>
                <c:pt idx="13641">
                  <c:v>6.2499999999999991</c:v>
                </c:pt>
                <c:pt idx="13642">
                  <c:v>7.1428571428571423</c:v>
                </c:pt>
                <c:pt idx="13643">
                  <c:v>7.9241071428571423</c:v>
                </c:pt>
                <c:pt idx="13644">
                  <c:v>8.4821428571428559</c:v>
                </c:pt>
                <c:pt idx="13645">
                  <c:v>8.7053571428571423</c:v>
                </c:pt>
                <c:pt idx="13646">
                  <c:v>8.7053571428571423</c:v>
                </c:pt>
                <c:pt idx="13647">
                  <c:v>8.59375</c:v>
                </c:pt>
                <c:pt idx="13648">
                  <c:v>8.147321428571427</c:v>
                </c:pt>
                <c:pt idx="13649">
                  <c:v>7.3660714285714279</c:v>
                </c:pt>
                <c:pt idx="13650">
                  <c:v>6.6964285714285712</c:v>
                </c:pt>
                <c:pt idx="13651">
                  <c:v>6.0267857142857135</c:v>
                </c:pt>
                <c:pt idx="13652">
                  <c:v>5.8035714285714279</c:v>
                </c:pt>
                <c:pt idx="13653">
                  <c:v>5.5803571428571423</c:v>
                </c:pt>
                <c:pt idx="13654">
                  <c:v>5.5803571428571423</c:v>
                </c:pt>
                <c:pt idx="13655">
                  <c:v>5.8035714285714279</c:v>
                </c:pt>
                <c:pt idx="13656">
                  <c:v>5.8035714285714279</c:v>
                </c:pt>
                <c:pt idx="13657">
                  <c:v>6.0267857142857135</c:v>
                </c:pt>
                <c:pt idx="13658">
                  <c:v>6.4732142857142847</c:v>
                </c:pt>
                <c:pt idx="13659">
                  <c:v>7.1428571428571423</c:v>
                </c:pt>
                <c:pt idx="13660">
                  <c:v>7.5892857142857135</c:v>
                </c:pt>
                <c:pt idx="13661">
                  <c:v>8.2589285714285712</c:v>
                </c:pt>
                <c:pt idx="13662">
                  <c:v>8.928571428571427</c:v>
                </c:pt>
                <c:pt idx="13663">
                  <c:v>9.3749999999999982</c:v>
                </c:pt>
                <c:pt idx="13664">
                  <c:v>9.8214285714285712</c:v>
                </c:pt>
                <c:pt idx="13665">
                  <c:v>10.044642857142856</c:v>
                </c:pt>
                <c:pt idx="13666">
                  <c:v>10.044642857142856</c:v>
                </c:pt>
                <c:pt idx="13667">
                  <c:v>9.8214285714285712</c:v>
                </c:pt>
                <c:pt idx="13668">
                  <c:v>9.3749999999999982</c:v>
                </c:pt>
                <c:pt idx="13669">
                  <c:v>8.928571428571427</c:v>
                </c:pt>
                <c:pt idx="13670">
                  <c:v>8.0357142857142847</c:v>
                </c:pt>
                <c:pt idx="13671">
                  <c:v>6.8080357142857135</c:v>
                </c:pt>
                <c:pt idx="13672">
                  <c:v>5.6919642857142856</c:v>
                </c:pt>
                <c:pt idx="13673">
                  <c:v>5.8035714285714279</c:v>
                </c:pt>
                <c:pt idx="13674">
                  <c:v>6.3616071428571423</c:v>
                </c:pt>
                <c:pt idx="13675">
                  <c:v>6.8080357142857135</c:v>
                </c:pt>
                <c:pt idx="13676">
                  <c:v>7.5892857142857135</c:v>
                </c:pt>
                <c:pt idx="13677">
                  <c:v>8.0357142857142847</c:v>
                </c:pt>
                <c:pt idx="13678">
                  <c:v>8.4821428571428559</c:v>
                </c:pt>
                <c:pt idx="13679">
                  <c:v>8.7053571428571423</c:v>
                </c:pt>
                <c:pt idx="13680">
                  <c:v>8.7053571428571423</c:v>
                </c:pt>
                <c:pt idx="13681">
                  <c:v>8.7053571428571423</c:v>
                </c:pt>
                <c:pt idx="13682">
                  <c:v>8.3705357142857135</c:v>
                </c:pt>
                <c:pt idx="13683">
                  <c:v>7.8124999999999991</c:v>
                </c:pt>
                <c:pt idx="13684">
                  <c:v>7.2544642857142847</c:v>
                </c:pt>
                <c:pt idx="13685">
                  <c:v>6.6964285714285712</c:v>
                </c:pt>
                <c:pt idx="13686">
                  <c:v>5.8035714285714279</c:v>
                </c:pt>
                <c:pt idx="13687">
                  <c:v>5.2455357142857135</c:v>
                </c:pt>
                <c:pt idx="13688">
                  <c:v>5.3571428571428568</c:v>
                </c:pt>
                <c:pt idx="13689">
                  <c:v>5.8035714285714279</c:v>
                </c:pt>
                <c:pt idx="13690">
                  <c:v>6.2499999999999991</c:v>
                </c:pt>
                <c:pt idx="13691">
                  <c:v>6.6964285714285712</c:v>
                </c:pt>
                <c:pt idx="13692">
                  <c:v>7.3660714285714279</c:v>
                </c:pt>
                <c:pt idx="13693">
                  <c:v>7.8124999999999991</c:v>
                </c:pt>
                <c:pt idx="13694">
                  <c:v>8.928571428571427</c:v>
                </c:pt>
                <c:pt idx="13695">
                  <c:v>10.044642857142856</c:v>
                </c:pt>
                <c:pt idx="13696">
                  <c:v>11.049107142857142</c:v>
                </c:pt>
                <c:pt idx="13697">
                  <c:v>12.053571428571427</c:v>
                </c:pt>
                <c:pt idx="13698">
                  <c:v>12.834821428571427</c:v>
                </c:pt>
                <c:pt idx="13699">
                  <c:v>13.058035714285714</c:v>
                </c:pt>
                <c:pt idx="13700">
                  <c:v>13.058035714285714</c:v>
                </c:pt>
                <c:pt idx="13701">
                  <c:v>12.723214285714285</c:v>
                </c:pt>
                <c:pt idx="13702">
                  <c:v>12.053571428571427</c:v>
                </c:pt>
                <c:pt idx="13703">
                  <c:v>11.160714285714285</c:v>
                </c:pt>
                <c:pt idx="13704">
                  <c:v>10.044642857142856</c:v>
                </c:pt>
                <c:pt idx="13705">
                  <c:v>8.928571428571427</c:v>
                </c:pt>
                <c:pt idx="13706">
                  <c:v>8.0357142857142847</c:v>
                </c:pt>
                <c:pt idx="13707">
                  <c:v>7.2544642857142847</c:v>
                </c:pt>
                <c:pt idx="13708">
                  <c:v>6.4732142857142847</c:v>
                </c:pt>
                <c:pt idx="13709">
                  <c:v>6.0267857142857135</c:v>
                </c:pt>
                <c:pt idx="13710">
                  <c:v>5.4687499999999991</c:v>
                </c:pt>
                <c:pt idx="13711">
                  <c:v>5.3571428571428568</c:v>
                </c:pt>
                <c:pt idx="13712">
                  <c:v>5.9151785714285712</c:v>
                </c:pt>
                <c:pt idx="13713">
                  <c:v>6.2499999999999991</c:v>
                </c:pt>
                <c:pt idx="13714">
                  <c:v>6.4732142857142847</c:v>
                </c:pt>
                <c:pt idx="13715">
                  <c:v>6.4732142857142847</c:v>
                </c:pt>
                <c:pt idx="13716">
                  <c:v>6.4732142857142847</c:v>
                </c:pt>
                <c:pt idx="13717">
                  <c:v>6.2499999999999991</c:v>
                </c:pt>
                <c:pt idx="13718">
                  <c:v>6.2499999999999991</c:v>
                </c:pt>
                <c:pt idx="13719">
                  <c:v>6.1383928571428568</c:v>
                </c:pt>
                <c:pt idx="13720">
                  <c:v>6.4732142857142847</c:v>
                </c:pt>
                <c:pt idx="13721">
                  <c:v>6.9196428571428568</c:v>
                </c:pt>
                <c:pt idx="13722">
                  <c:v>7.2544642857142847</c:v>
                </c:pt>
                <c:pt idx="13723">
                  <c:v>7.8124999999999991</c:v>
                </c:pt>
                <c:pt idx="13724">
                  <c:v>8.0357142857142847</c:v>
                </c:pt>
                <c:pt idx="13725">
                  <c:v>8.3705357142857135</c:v>
                </c:pt>
                <c:pt idx="13726">
                  <c:v>8.7053571428571423</c:v>
                </c:pt>
                <c:pt idx="13727">
                  <c:v>9.3749999999999982</c:v>
                </c:pt>
                <c:pt idx="13728">
                  <c:v>9.709821428571427</c:v>
                </c:pt>
                <c:pt idx="13729">
                  <c:v>10.156249999999998</c:v>
                </c:pt>
                <c:pt idx="13730">
                  <c:v>10.491071428571427</c:v>
                </c:pt>
                <c:pt idx="13731">
                  <c:v>10.714285714285714</c:v>
                </c:pt>
                <c:pt idx="13732">
                  <c:v>11.160714285714285</c:v>
                </c:pt>
                <c:pt idx="13733">
                  <c:v>11.160714285714285</c:v>
                </c:pt>
                <c:pt idx="13734">
                  <c:v>11.607142857142856</c:v>
                </c:pt>
                <c:pt idx="13735">
                  <c:v>11.830357142857142</c:v>
                </c:pt>
                <c:pt idx="13736">
                  <c:v>12.388392857142856</c:v>
                </c:pt>
                <c:pt idx="13737">
                  <c:v>12.946428571428569</c:v>
                </c:pt>
                <c:pt idx="13738">
                  <c:v>13.392857142857142</c:v>
                </c:pt>
                <c:pt idx="13739">
                  <c:v>13.839285714285714</c:v>
                </c:pt>
                <c:pt idx="13740">
                  <c:v>14.174107142857142</c:v>
                </c:pt>
                <c:pt idx="13741">
                  <c:v>14.285714285714285</c:v>
                </c:pt>
                <c:pt idx="13742">
                  <c:v>14.508928571428569</c:v>
                </c:pt>
                <c:pt idx="13743">
                  <c:v>14.285714285714285</c:v>
                </c:pt>
                <c:pt idx="13744">
                  <c:v>14.174107142857142</c:v>
                </c:pt>
                <c:pt idx="13745">
                  <c:v>13.839285714285714</c:v>
                </c:pt>
                <c:pt idx="13746">
                  <c:v>13.392857142857142</c:v>
                </c:pt>
                <c:pt idx="13747">
                  <c:v>12.834821428571427</c:v>
                </c:pt>
                <c:pt idx="13748">
                  <c:v>12.276785714285714</c:v>
                </c:pt>
                <c:pt idx="13749">
                  <c:v>11.607142857142856</c:v>
                </c:pt>
                <c:pt idx="13750">
                  <c:v>10.937499999999998</c:v>
                </c:pt>
                <c:pt idx="13751">
                  <c:v>10.491071428571427</c:v>
                </c:pt>
                <c:pt idx="13752">
                  <c:v>10.044642857142856</c:v>
                </c:pt>
                <c:pt idx="13753">
                  <c:v>9.5982142857142847</c:v>
                </c:pt>
                <c:pt idx="13754">
                  <c:v>9.3749999999999982</c:v>
                </c:pt>
                <c:pt idx="13755">
                  <c:v>9.3749999999999982</c:v>
                </c:pt>
                <c:pt idx="13756">
                  <c:v>9.3749999999999982</c:v>
                </c:pt>
                <c:pt idx="13757">
                  <c:v>9.709821428571427</c:v>
                </c:pt>
                <c:pt idx="13758">
                  <c:v>9.709821428571427</c:v>
                </c:pt>
                <c:pt idx="13759">
                  <c:v>9.4866071428571423</c:v>
                </c:pt>
                <c:pt idx="13760">
                  <c:v>8.928571428571427</c:v>
                </c:pt>
                <c:pt idx="13761">
                  <c:v>8.2589285714285712</c:v>
                </c:pt>
                <c:pt idx="13762">
                  <c:v>7.3660714285714279</c:v>
                </c:pt>
                <c:pt idx="13763">
                  <c:v>6.4732142857142847</c:v>
                </c:pt>
                <c:pt idx="13764">
                  <c:v>5.6919642857142856</c:v>
                </c:pt>
                <c:pt idx="13765">
                  <c:v>5.2455357142857135</c:v>
                </c:pt>
                <c:pt idx="13766">
                  <c:v>5.5803571428571423</c:v>
                </c:pt>
                <c:pt idx="13767">
                  <c:v>6.1383928571428568</c:v>
                </c:pt>
                <c:pt idx="13768">
                  <c:v>6.9196428571428568</c:v>
                </c:pt>
                <c:pt idx="13769">
                  <c:v>7.5892857142857135</c:v>
                </c:pt>
                <c:pt idx="13770">
                  <c:v>8.3705357142857135</c:v>
                </c:pt>
                <c:pt idx="13771">
                  <c:v>8.928571428571427</c:v>
                </c:pt>
                <c:pt idx="13772">
                  <c:v>9.3749999999999982</c:v>
                </c:pt>
                <c:pt idx="13773">
                  <c:v>9.4866071428571423</c:v>
                </c:pt>
                <c:pt idx="13774">
                  <c:v>9.5982142857142847</c:v>
                </c:pt>
                <c:pt idx="13775">
                  <c:v>9.8214285714285712</c:v>
                </c:pt>
                <c:pt idx="13776">
                  <c:v>10.044642857142856</c:v>
                </c:pt>
                <c:pt idx="13777">
                  <c:v>10.267857142857142</c:v>
                </c:pt>
                <c:pt idx="13778">
                  <c:v>10.267857142857142</c:v>
                </c:pt>
                <c:pt idx="13779">
                  <c:v>10.491071428571427</c:v>
                </c:pt>
                <c:pt idx="13780">
                  <c:v>10.491071428571427</c:v>
                </c:pt>
                <c:pt idx="13781">
                  <c:v>10.602678571428571</c:v>
                </c:pt>
                <c:pt idx="13782">
                  <c:v>10.714285714285714</c:v>
                </c:pt>
                <c:pt idx="13783">
                  <c:v>10.714285714285714</c:v>
                </c:pt>
                <c:pt idx="13784">
                  <c:v>10.714285714285714</c:v>
                </c:pt>
                <c:pt idx="13785">
                  <c:v>10.267857142857142</c:v>
                </c:pt>
                <c:pt idx="13786">
                  <c:v>9.8214285714285712</c:v>
                </c:pt>
                <c:pt idx="13787">
                  <c:v>9.0401785714285712</c:v>
                </c:pt>
                <c:pt idx="13788">
                  <c:v>8.2589285714285712</c:v>
                </c:pt>
                <c:pt idx="13789">
                  <c:v>7.4776785714285703</c:v>
                </c:pt>
                <c:pt idx="13790">
                  <c:v>6.9196428571428568</c:v>
                </c:pt>
                <c:pt idx="13791">
                  <c:v>5.9151785714285712</c:v>
                </c:pt>
                <c:pt idx="13792">
                  <c:v>5.5803571428571423</c:v>
                </c:pt>
                <c:pt idx="13793">
                  <c:v>6.4732142857142847</c:v>
                </c:pt>
                <c:pt idx="13794">
                  <c:v>7.5892857142857135</c:v>
                </c:pt>
                <c:pt idx="13795">
                  <c:v>8.7053571428571423</c:v>
                </c:pt>
                <c:pt idx="13796">
                  <c:v>10.044642857142856</c:v>
                </c:pt>
                <c:pt idx="13797">
                  <c:v>11.272321428571427</c:v>
                </c:pt>
                <c:pt idx="13798">
                  <c:v>12.165178571428569</c:v>
                </c:pt>
                <c:pt idx="13799">
                  <c:v>12.723214285714285</c:v>
                </c:pt>
                <c:pt idx="13800">
                  <c:v>12.834821428571427</c:v>
                </c:pt>
                <c:pt idx="13801">
                  <c:v>12.723214285714285</c:v>
                </c:pt>
                <c:pt idx="13802">
                  <c:v>12.276785714285714</c:v>
                </c:pt>
                <c:pt idx="13803">
                  <c:v>11.607142857142856</c:v>
                </c:pt>
                <c:pt idx="13804">
                  <c:v>10.937499999999998</c:v>
                </c:pt>
                <c:pt idx="13805">
                  <c:v>10.491071428571427</c:v>
                </c:pt>
                <c:pt idx="13806">
                  <c:v>9.8214285714285712</c:v>
                </c:pt>
                <c:pt idx="13807">
                  <c:v>9.3749999999999982</c:v>
                </c:pt>
                <c:pt idx="13808">
                  <c:v>8.7053571428571423</c:v>
                </c:pt>
                <c:pt idx="13809">
                  <c:v>8.0357142857142847</c:v>
                </c:pt>
                <c:pt idx="13810">
                  <c:v>7.1428571428571423</c:v>
                </c:pt>
                <c:pt idx="13811">
                  <c:v>6.1383928571428568</c:v>
                </c:pt>
                <c:pt idx="13812">
                  <c:v>5.5803571428571423</c:v>
                </c:pt>
                <c:pt idx="13813">
                  <c:v>6.2499999999999991</c:v>
                </c:pt>
                <c:pt idx="13814">
                  <c:v>7.1428571428571423</c:v>
                </c:pt>
                <c:pt idx="13815">
                  <c:v>7.8124999999999991</c:v>
                </c:pt>
                <c:pt idx="13816">
                  <c:v>8.2589285714285712</c:v>
                </c:pt>
                <c:pt idx="13817">
                  <c:v>8.4821428571428559</c:v>
                </c:pt>
                <c:pt idx="13818">
                  <c:v>8.59375</c:v>
                </c:pt>
                <c:pt idx="13819">
                  <c:v>8.4821428571428559</c:v>
                </c:pt>
                <c:pt idx="13820">
                  <c:v>8.0357142857142847</c:v>
                </c:pt>
                <c:pt idx="13821">
                  <c:v>7.3660714285714279</c:v>
                </c:pt>
                <c:pt idx="13822">
                  <c:v>6.4732142857142847</c:v>
                </c:pt>
                <c:pt idx="13823">
                  <c:v>5.5803571428571423</c:v>
                </c:pt>
                <c:pt idx="13824">
                  <c:v>5.1339285714285712</c:v>
                </c:pt>
                <c:pt idx="13825">
                  <c:v>5.5803571428571423</c:v>
                </c:pt>
                <c:pt idx="13826">
                  <c:v>6.6964285714285712</c:v>
                </c:pt>
                <c:pt idx="13827">
                  <c:v>7.8124999999999991</c:v>
                </c:pt>
                <c:pt idx="13828">
                  <c:v>8.928571428571427</c:v>
                </c:pt>
                <c:pt idx="13829">
                  <c:v>9.8214285714285712</c:v>
                </c:pt>
                <c:pt idx="13830">
                  <c:v>10.491071428571427</c:v>
                </c:pt>
                <c:pt idx="13831">
                  <c:v>10.825892857142856</c:v>
                </c:pt>
                <c:pt idx="13832">
                  <c:v>11.049107142857142</c:v>
                </c:pt>
                <c:pt idx="13833">
                  <c:v>10.825892857142856</c:v>
                </c:pt>
                <c:pt idx="13834">
                  <c:v>10.491071428571427</c:v>
                </c:pt>
                <c:pt idx="13835">
                  <c:v>9.8214285714285712</c:v>
                </c:pt>
                <c:pt idx="13836">
                  <c:v>8.7053571428571423</c:v>
                </c:pt>
                <c:pt idx="13837">
                  <c:v>7.7008928571428568</c:v>
                </c:pt>
                <c:pt idx="13838">
                  <c:v>6.6964285714285712</c:v>
                </c:pt>
                <c:pt idx="13839">
                  <c:v>5.4687499999999991</c:v>
                </c:pt>
                <c:pt idx="13840">
                  <c:v>6.0267857142857135</c:v>
                </c:pt>
                <c:pt idx="13841">
                  <c:v>6.8080357142857135</c:v>
                </c:pt>
                <c:pt idx="13842">
                  <c:v>7.5892857142857135</c:v>
                </c:pt>
                <c:pt idx="13843">
                  <c:v>8.147321428571427</c:v>
                </c:pt>
                <c:pt idx="13844">
                  <c:v>8.4821428571428559</c:v>
                </c:pt>
                <c:pt idx="13845">
                  <c:v>8.59375</c:v>
                </c:pt>
                <c:pt idx="13846">
                  <c:v>8.2589285714285712</c:v>
                </c:pt>
                <c:pt idx="13847">
                  <c:v>7.8124999999999991</c:v>
                </c:pt>
                <c:pt idx="13848">
                  <c:v>7.3660714285714279</c:v>
                </c:pt>
                <c:pt idx="13849">
                  <c:v>6.8080357142857135</c:v>
                </c:pt>
                <c:pt idx="13850">
                  <c:v>6.1383928571428568</c:v>
                </c:pt>
                <c:pt idx="13851">
                  <c:v>5.8035714285714279</c:v>
                </c:pt>
                <c:pt idx="13852">
                  <c:v>5.8035714285714279</c:v>
                </c:pt>
                <c:pt idx="13853">
                  <c:v>5.8035714285714279</c:v>
                </c:pt>
                <c:pt idx="13854">
                  <c:v>6.0267857142857135</c:v>
                </c:pt>
                <c:pt idx="13855">
                  <c:v>6.3616071428571423</c:v>
                </c:pt>
                <c:pt idx="13856">
                  <c:v>6.4732142857142847</c:v>
                </c:pt>
                <c:pt idx="13857">
                  <c:v>6.4732142857142847</c:v>
                </c:pt>
                <c:pt idx="13858">
                  <c:v>6.2499999999999991</c:v>
                </c:pt>
                <c:pt idx="13859">
                  <c:v>5.8035714285714279</c:v>
                </c:pt>
                <c:pt idx="13860">
                  <c:v>5.5803571428571423</c:v>
                </c:pt>
                <c:pt idx="13861">
                  <c:v>5.4687499999999991</c:v>
                </c:pt>
                <c:pt idx="13862">
                  <c:v>5.6919642857142856</c:v>
                </c:pt>
                <c:pt idx="13863">
                  <c:v>6.0267857142857135</c:v>
                </c:pt>
                <c:pt idx="13864">
                  <c:v>6.4732142857142847</c:v>
                </c:pt>
                <c:pt idx="13865">
                  <c:v>7.0312499999999991</c:v>
                </c:pt>
                <c:pt idx="13866">
                  <c:v>7.4776785714285703</c:v>
                </c:pt>
                <c:pt idx="13867">
                  <c:v>8.0357142857142847</c:v>
                </c:pt>
                <c:pt idx="13868">
                  <c:v>8.4821428571428559</c:v>
                </c:pt>
                <c:pt idx="13869">
                  <c:v>8.928571428571427</c:v>
                </c:pt>
                <c:pt idx="13870">
                  <c:v>9.1517857142857135</c:v>
                </c:pt>
                <c:pt idx="13871">
                  <c:v>9.4866071428571423</c:v>
                </c:pt>
                <c:pt idx="13872">
                  <c:v>9.5982142857142847</c:v>
                </c:pt>
                <c:pt idx="13873">
                  <c:v>9.8214285714285712</c:v>
                </c:pt>
                <c:pt idx="13874">
                  <c:v>10.044642857142856</c:v>
                </c:pt>
                <c:pt idx="13875">
                  <c:v>9.9330357142857135</c:v>
                </c:pt>
                <c:pt idx="13876">
                  <c:v>9.709821428571427</c:v>
                </c:pt>
                <c:pt idx="13877">
                  <c:v>9.5982142857142847</c:v>
                </c:pt>
                <c:pt idx="13878">
                  <c:v>9.5982142857142847</c:v>
                </c:pt>
                <c:pt idx="13879">
                  <c:v>9.4866071428571423</c:v>
                </c:pt>
                <c:pt idx="13880">
                  <c:v>9.5982142857142847</c:v>
                </c:pt>
                <c:pt idx="13881">
                  <c:v>9.709821428571427</c:v>
                </c:pt>
                <c:pt idx="13882">
                  <c:v>9.8214285714285712</c:v>
                </c:pt>
                <c:pt idx="13883">
                  <c:v>9.709821428571427</c:v>
                </c:pt>
                <c:pt idx="13884">
                  <c:v>9.5982142857142847</c:v>
                </c:pt>
                <c:pt idx="13885">
                  <c:v>9.3749999999999982</c:v>
                </c:pt>
                <c:pt idx="13886">
                  <c:v>8.7053571428571423</c:v>
                </c:pt>
                <c:pt idx="13887">
                  <c:v>8.2589285714285712</c:v>
                </c:pt>
                <c:pt idx="13888">
                  <c:v>7.7008928571428568</c:v>
                </c:pt>
                <c:pt idx="13889">
                  <c:v>7.1428571428571423</c:v>
                </c:pt>
                <c:pt idx="13890">
                  <c:v>6.6964285714285712</c:v>
                </c:pt>
                <c:pt idx="13891">
                  <c:v>6.2499999999999991</c:v>
                </c:pt>
                <c:pt idx="13892">
                  <c:v>6.1383928571428568</c:v>
                </c:pt>
                <c:pt idx="13893">
                  <c:v>6.2499999999999991</c:v>
                </c:pt>
                <c:pt idx="13894">
                  <c:v>6.6964285714285712</c:v>
                </c:pt>
                <c:pt idx="13895">
                  <c:v>7.1428571428571423</c:v>
                </c:pt>
                <c:pt idx="13896">
                  <c:v>7.8124999999999991</c:v>
                </c:pt>
                <c:pt idx="13897">
                  <c:v>8.4821428571428559</c:v>
                </c:pt>
                <c:pt idx="13898">
                  <c:v>8.7053571428571423</c:v>
                </c:pt>
                <c:pt idx="13899">
                  <c:v>8.928571428571427</c:v>
                </c:pt>
                <c:pt idx="13900">
                  <c:v>9.1517857142857135</c:v>
                </c:pt>
                <c:pt idx="13901">
                  <c:v>9.3749999999999982</c:v>
                </c:pt>
                <c:pt idx="13902">
                  <c:v>9.3749999999999982</c:v>
                </c:pt>
                <c:pt idx="13903">
                  <c:v>9.4866071428571423</c:v>
                </c:pt>
                <c:pt idx="13904">
                  <c:v>9.5982142857142847</c:v>
                </c:pt>
                <c:pt idx="13905">
                  <c:v>9.8214285714285712</c:v>
                </c:pt>
                <c:pt idx="13906">
                  <c:v>9.8214285714285712</c:v>
                </c:pt>
                <c:pt idx="13907">
                  <c:v>9.709821428571427</c:v>
                </c:pt>
                <c:pt idx="13908">
                  <c:v>9.5982142857142847</c:v>
                </c:pt>
                <c:pt idx="13909">
                  <c:v>9.3749999999999982</c:v>
                </c:pt>
                <c:pt idx="13910">
                  <c:v>9.1517857142857135</c:v>
                </c:pt>
                <c:pt idx="13911">
                  <c:v>8.7053571428571423</c:v>
                </c:pt>
                <c:pt idx="13912">
                  <c:v>8.2589285714285712</c:v>
                </c:pt>
                <c:pt idx="13913">
                  <c:v>8.0357142857142847</c:v>
                </c:pt>
                <c:pt idx="13914">
                  <c:v>7.8124999999999991</c:v>
                </c:pt>
                <c:pt idx="13915">
                  <c:v>10.491071428571427</c:v>
                </c:pt>
                <c:pt idx="13916">
                  <c:v>10.714285714285714</c:v>
                </c:pt>
                <c:pt idx="13917">
                  <c:v>10.714285714285714</c:v>
                </c:pt>
                <c:pt idx="13918">
                  <c:v>10.602678571428571</c:v>
                </c:pt>
                <c:pt idx="13919">
                  <c:v>10.491071428571427</c:v>
                </c:pt>
                <c:pt idx="13920">
                  <c:v>10.491071428571427</c:v>
                </c:pt>
                <c:pt idx="13921">
                  <c:v>10.825892857142856</c:v>
                </c:pt>
                <c:pt idx="13922">
                  <c:v>11.272321428571427</c:v>
                </c:pt>
                <c:pt idx="13923">
                  <c:v>11.718749999999998</c:v>
                </c:pt>
                <c:pt idx="13924">
                  <c:v>12.276785714285714</c:v>
                </c:pt>
                <c:pt idx="13925">
                  <c:v>12.611607142857142</c:v>
                </c:pt>
                <c:pt idx="13926">
                  <c:v>12.723214285714285</c:v>
                </c:pt>
                <c:pt idx="13927">
                  <c:v>12.834821428571427</c:v>
                </c:pt>
                <c:pt idx="13928">
                  <c:v>12.946428571428569</c:v>
                </c:pt>
                <c:pt idx="13929">
                  <c:v>12.946428571428569</c:v>
                </c:pt>
                <c:pt idx="13930">
                  <c:v>12.946428571428569</c:v>
                </c:pt>
                <c:pt idx="13931">
                  <c:v>13.058035714285714</c:v>
                </c:pt>
                <c:pt idx="13932">
                  <c:v>13.169642857142856</c:v>
                </c:pt>
                <c:pt idx="13933">
                  <c:v>13.392857142857142</c:v>
                </c:pt>
                <c:pt idx="13934">
                  <c:v>13.504464285714285</c:v>
                </c:pt>
                <c:pt idx="13935">
                  <c:v>14.062499999999998</c:v>
                </c:pt>
                <c:pt idx="13936">
                  <c:v>14.397321428571427</c:v>
                </c:pt>
                <c:pt idx="13937">
                  <c:v>14.732142857142856</c:v>
                </c:pt>
                <c:pt idx="13938">
                  <c:v>14.843749999999998</c:v>
                </c:pt>
                <c:pt idx="13939">
                  <c:v>14.955357142857141</c:v>
                </c:pt>
                <c:pt idx="13940">
                  <c:v>14.732142857142856</c:v>
                </c:pt>
                <c:pt idx="13941">
                  <c:v>14.508928571428569</c:v>
                </c:pt>
                <c:pt idx="13942">
                  <c:v>13.839285714285714</c:v>
                </c:pt>
                <c:pt idx="13943">
                  <c:v>13.169642857142856</c:v>
                </c:pt>
                <c:pt idx="13944">
                  <c:v>12.276785714285714</c:v>
                </c:pt>
                <c:pt idx="13945">
                  <c:v>10.937499999999998</c:v>
                </c:pt>
                <c:pt idx="13946">
                  <c:v>9.709821428571427</c:v>
                </c:pt>
                <c:pt idx="13947">
                  <c:v>8.4821428571428559</c:v>
                </c:pt>
                <c:pt idx="13948">
                  <c:v>7.3660714285714279</c:v>
                </c:pt>
                <c:pt idx="13949">
                  <c:v>6.4732142857142847</c:v>
                </c:pt>
                <c:pt idx="13950">
                  <c:v>5.8035714285714279</c:v>
                </c:pt>
                <c:pt idx="13951">
                  <c:v>5.6919642857142856</c:v>
                </c:pt>
                <c:pt idx="13952">
                  <c:v>5.9151785714285712</c:v>
                </c:pt>
                <c:pt idx="13953">
                  <c:v>6.6964285714285712</c:v>
                </c:pt>
                <c:pt idx="13954">
                  <c:v>7.7008928571428568</c:v>
                </c:pt>
                <c:pt idx="13955">
                  <c:v>8.7053571428571423</c:v>
                </c:pt>
                <c:pt idx="13956">
                  <c:v>9.5982142857142847</c:v>
                </c:pt>
                <c:pt idx="13957">
                  <c:v>10.491071428571427</c:v>
                </c:pt>
                <c:pt idx="13958">
                  <c:v>11.160714285714285</c:v>
                </c:pt>
                <c:pt idx="13959">
                  <c:v>11.718749999999998</c:v>
                </c:pt>
                <c:pt idx="13960">
                  <c:v>12.165178571428569</c:v>
                </c:pt>
                <c:pt idx="13961">
                  <c:v>12.723214285714285</c:v>
                </c:pt>
                <c:pt idx="13962">
                  <c:v>13.392857142857142</c:v>
                </c:pt>
                <c:pt idx="13963">
                  <c:v>13.839285714285714</c:v>
                </c:pt>
                <c:pt idx="13964">
                  <c:v>14.508928571428569</c:v>
                </c:pt>
                <c:pt idx="13965">
                  <c:v>14.843749999999998</c:v>
                </c:pt>
                <c:pt idx="13966">
                  <c:v>14.843749999999998</c:v>
                </c:pt>
                <c:pt idx="13967">
                  <c:v>14.397321428571427</c:v>
                </c:pt>
                <c:pt idx="13968">
                  <c:v>13.839285714285714</c:v>
                </c:pt>
                <c:pt idx="13969">
                  <c:v>13.169642857142856</c:v>
                </c:pt>
                <c:pt idx="13970">
                  <c:v>12.165178571428569</c:v>
                </c:pt>
                <c:pt idx="13971">
                  <c:v>11.607142857142856</c:v>
                </c:pt>
                <c:pt idx="13972">
                  <c:v>10.937499999999998</c:v>
                </c:pt>
                <c:pt idx="13973">
                  <c:v>10.714285714285714</c:v>
                </c:pt>
                <c:pt idx="13974">
                  <c:v>10.267857142857142</c:v>
                </c:pt>
                <c:pt idx="13975">
                  <c:v>9.9330357142857135</c:v>
                </c:pt>
                <c:pt idx="13976">
                  <c:v>9.3749999999999982</c:v>
                </c:pt>
                <c:pt idx="13977">
                  <c:v>8.8169642857142847</c:v>
                </c:pt>
                <c:pt idx="13978">
                  <c:v>8.2589285714285712</c:v>
                </c:pt>
                <c:pt idx="13979">
                  <c:v>7.3660714285714279</c:v>
                </c:pt>
                <c:pt idx="13980">
                  <c:v>6.4732142857142847</c:v>
                </c:pt>
                <c:pt idx="13981">
                  <c:v>5.5803571428571423</c:v>
                </c:pt>
                <c:pt idx="13982">
                  <c:v>5.5803571428571423</c:v>
                </c:pt>
                <c:pt idx="13983">
                  <c:v>6.6964285714285712</c:v>
                </c:pt>
                <c:pt idx="13984">
                  <c:v>7.8124999999999991</c:v>
                </c:pt>
                <c:pt idx="13985">
                  <c:v>8.928571428571427</c:v>
                </c:pt>
                <c:pt idx="13986">
                  <c:v>9.8214285714285712</c:v>
                </c:pt>
                <c:pt idx="13987">
                  <c:v>11.160714285714285</c:v>
                </c:pt>
                <c:pt idx="13988">
                  <c:v>12.499999999999998</c:v>
                </c:pt>
                <c:pt idx="13989">
                  <c:v>13.504464285714285</c:v>
                </c:pt>
                <c:pt idx="13990">
                  <c:v>14.174107142857142</c:v>
                </c:pt>
                <c:pt idx="13991">
                  <c:v>14.620535714285714</c:v>
                </c:pt>
                <c:pt idx="13992">
                  <c:v>14.508928571428569</c:v>
                </c:pt>
                <c:pt idx="13993">
                  <c:v>14.508928571428569</c:v>
                </c:pt>
                <c:pt idx="13994">
                  <c:v>14.285714285714285</c:v>
                </c:pt>
                <c:pt idx="13995">
                  <c:v>13.839285714285714</c:v>
                </c:pt>
                <c:pt idx="13996">
                  <c:v>13.169642857142856</c:v>
                </c:pt>
                <c:pt idx="13997">
                  <c:v>12.499999999999998</c:v>
                </c:pt>
                <c:pt idx="13998">
                  <c:v>12.053571428571427</c:v>
                </c:pt>
                <c:pt idx="13999">
                  <c:v>11.383928571428571</c:v>
                </c:pt>
                <c:pt idx="14000">
                  <c:v>10.937499999999998</c:v>
                </c:pt>
                <c:pt idx="14001">
                  <c:v>10.267857142857142</c:v>
                </c:pt>
                <c:pt idx="14002">
                  <c:v>9.8214285714285712</c:v>
                </c:pt>
                <c:pt idx="14003">
                  <c:v>9.0401785714285712</c:v>
                </c:pt>
                <c:pt idx="14004">
                  <c:v>8.4821428571428559</c:v>
                </c:pt>
                <c:pt idx="14005">
                  <c:v>7.8124999999999991</c:v>
                </c:pt>
                <c:pt idx="14006">
                  <c:v>7.2544642857142847</c:v>
                </c:pt>
                <c:pt idx="14007">
                  <c:v>6.2499999999999991</c:v>
                </c:pt>
                <c:pt idx="14008">
                  <c:v>5.3571428571428568</c:v>
                </c:pt>
                <c:pt idx="14009">
                  <c:v>4.9107142857142856</c:v>
                </c:pt>
                <c:pt idx="14010">
                  <c:v>5.5803571428571423</c:v>
                </c:pt>
                <c:pt idx="14011">
                  <c:v>6.6964285714285712</c:v>
                </c:pt>
                <c:pt idx="14012">
                  <c:v>7.8124999999999991</c:v>
                </c:pt>
                <c:pt idx="14013">
                  <c:v>8.8169642857142847</c:v>
                </c:pt>
                <c:pt idx="14014">
                  <c:v>9.5982142857142847</c:v>
                </c:pt>
                <c:pt idx="14015">
                  <c:v>10.044642857142856</c:v>
                </c:pt>
                <c:pt idx="14016">
                  <c:v>10.491071428571427</c:v>
                </c:pt>
                <c:pt idx="14017">
                  <c:v>10.937499999999998</c:v>
                </c:pt>
                <c:pt idx="14018">
                  <c:v>10.937499999999998</c:v>
                </c:pt>
                <c:pt idx="14019">
                  <c:v>10.825892857142856</c:v>
                </c:pt>
                <c:pt idx="14020">
                  <c:v>10.491071428571427</c:v>
                </c:pt>
                <c:pt idx="14021">
                  <c:v>10.044642857142856</c:v>
                </c:pt>
                <c:pt idx="14022">
                  <c:v>9.5982142857142847</c:v>
                </c:pt>
                <c:pt idx="14023">
                  <c:v>9.5982142857142847</c:v>
                </c:pt>
                <c:pt idx="14024">
                  <c:v>9.3749999999999982</c:v>
                </c:pt>
                <c:pt idx="14025">
                  <c:v>9.0401785714285712</c:v>
                </c:pt>
                <c:pt idx="14026">
                  <c:v>8.4821428571428559</c:v>
                </c:pt>
                <c:pt idx="14027">
                  <c:v>7.5892857142857135</c:v>
                </c:pt>
                <c:pt idx="14028">
                  <c:v>6.6964285714285712</c:v>
                </c:pt>
                <c:pt idx="14029">
                  <c:v>5.8035714285714279</c:v>
                </c:pt>
                <c:pt idx="14030">
                  <c:v>5.0223214285714279</c:v>
                </c:pt>
                <c:pt idx="14031">
                  <c:v>5.8035714285714279</c:v>
                </c:pt>
                <c:pt idx="14032">
                  <c:v>6.4732142857142847</c:v>
                </c:pt>
                <c:pt idx="14033">
                  <c:v>6.6964285714285712</c:v>
                </c:pt>
                <c:pt idx="14034">
                  <c:v>7.3660714285714279</c:v>
                </c:pt>
                <c:pt idx="14035">
                  <c:v>7.5892857142857135</c:v>
                </c:pt>
                <c:pt idx="14036">
                  <c:v>7.7008928571428568</c:v>
                </c:pt>
                <c:pt idx="14037">
                  <c:v>7.8124999999999991</c:v>
                </c:pt>
                <c:pt idx="14038">
                  <c:v>7.8124999999999991</c:v>
                </c:pt>
                <c:pt idx="14039">
                  <c:v>7.5892857142857135</c:v>
                </c:pt>
                <c:pt idx="14040">
                  <c:v>7.3660714285714279</c:v>
                </c:pt>
                <c:pt idx="14041">
                  <c:v>7.3660714285714279</c:v>
                </c:pt>
                <c:pt idx="14042">
                  <c:v>7.5892857142857135</c:v>
                </c:pt>
                <c:pt idx="14043">
                  <c:v>7.8124999999999991</c:v>
                </c:pt>
                <c:pt idx="14044">
                  <c:v>7.8124999999999991</c:v>
                </c:pt>
                <c:pt idx="14045">
                  <c:v>7.8124999999999991</c:v>
                </c:pt>
                <c:pt idx="14046">
                  <c:v>7.2544642857142847</c:v>
                </c:pt>
                <c:pt idx="14047">
                  <c:v>6.5848214285714279</c:v>
                </c:pt>
                <c:pt idx="14048">
                  <c:v>6.0267857142857135</c:v>
                </c:pt>
                <c:pt idx="14049">
                  <c:v>5.3571428571428568</c:v>
                </c:pt>
                <c:pt idx="14050">
                  <c:v>5.3571428571428568</c:v>
                </c:pt>
                <c:pt idx="14051">
                  <c:v>5.5803571428571423</c:v>
                </c:pt>
                <c:pt idx="14052">
                  <c:v>6.2499999999999991</c:v>
                </c:pt>
                <c:pt idx="14053">
                  <c:v>6.6964285714285712</c:v>
                </c:pt>
                <c:pt idx="14054">
                  <c:v>7.3660714285714279</c:v>
                </c:pt>
                <c:pt idx="14055">
                  <c:v>8.3705357142857135</c:v>
                </c:pt>
                <c:pt idx="14056">
                  <c:v>9.3749999999999982</c:v>
                </c:pt>
                <c:pt idx="14057">
                  <c:v>10.044642857142856</c:v>
                </c:pt>
                <c:pt idx="14058">
                  <c:v>10.714285714285714</c:v>
                </c:pt>
                <c:pt idx="14059">
                  <c:v>11.160714285714285</c:v>
                </c:pt>
                <c:pt idx="14060">
                  <c:v>11.383928571428571</c:v>
                </c:pt>
                <c:pt idx="14061">
                  <c:v>11.383928571428571</c:v>
                </c:pt>
                <c:pt idx="14062">
                  <c:v>11.383928571428571</c:v>
                </c:pt>
                <c:pt idx="14063">
                  <c:v>10.937499999999998</c:v>
                </c:pt>
                <c:pt idx="14064">
                  <c:v>10.491071428571427</c:v>
                </c:pt>
                <c:pt idx="14065">
                  <c:v>9.9330357142857135</c:v>
                </c:pt>
                <c:pt idx="14066">
                  <c:v>9.2633928571428559</c:v>
                </c:pt>
                <c:pt idx="14067">
                  <c:v>8.4821428571428559</c:v>
                </c:pt>
                <c:pt idx="14068">
                  <c:v>7.8124999999999991</c:v>
                </c:pt>
                <c:pt idx="14069">
                  <c:v>7.0312499999999991</c:v>
                </c:pt>
                <c:pt idx="14070">
                  <c:v>6.4732142857142847</c:v>
                </c:pt>
                <c:pt idx="14071">
                  <c:v>6.0267857142857135</c:v>
                </c:pt>
                <c:pt idx="14072">
                  <c:v>5.8035714285714279</c:v>
                </c:pt>
                <c:pt idx="14073">
                  <c:v>5.5803571428571423</c:v>
                </c:pt>
                <c:pt idx="14074">
                  <c:v>5.5803571428571423</c:v>
                </c:pt>
                <c:pt idx="14075">
                  <c:v>5.8035714285714279</c:v>
                </c:pt>
                <c:pt idx="14076">
                  <c:v>6.0267857142857135</c:v>
                </c:pt>
                <c:pt idx="14077">
                  <c:v>6.2499999999999991</c:v>
                </c:pt>
                <c:pt idx="14078">
                  <c:v>6.6964285714285712</c:v>
                </c:pt>
                <c:pt idx="14079">
                  <c:v>7.3660714285714279</c:v>
                </c:pt>
                <c:pt idx="14080">
                  <c:v>8.4821428571428559</c:v>
                </c:pt>
                <c:pt idx="14081">
                  <c:v>9.4866071428571423</c:v>
                </c:pt>
                <c:pt idx="14082">
                  <c:v>10.267857142857142</c:v>
                </c:pt>
                <c:pt idx="14083">
                  <c:v>10.602678571428571</c:v>
                </c:pt>
                <c:pt idx="14084">
                  <c:v>10.825892857142856</c:v>
                </c:pt>
                <c:pt idx="14085">
                  <c:v>10.714285714285714</c:v>
                </c:pt>
                <c:pt idx="14086">
                  <c:v>10.491071428571427</c:v>
                </c:pt>
                <c:pt idx="14087">
                  <c:v>10.044642857142856</c:v>
                </c:pt>
                <c:pt idx="14088">
                  <c:v>9.5982142857142847</c:v>
                </c:pt>
                <c:pt idx="14089">
                  <c:v>9.1517857142857135</c:v>
                </c:pt>
                <c:pt idx="14090">
                  <c:v>8.7053571428571423</c:v>
                </c:pt>
                <c:pt idx="14091">
                  <c:v>8.59375</c:v>
                </c:pt>
                <c:pt idx="14092">
                  <c:v>8.147321428571427</c:v>
                </c:pt>
                <c:pt idx="14093">
                  <c:v>7.8124999999999991</c:v>
                </c:pt>
                <c:pt idx="14094">
                  <c:v>7.3660714285714279</c:v>
                </c:pt>
                <c:pt idx="14095">
                  <c:v>6.8080357142857135</c:v>
                </c:pt>
                <c:pt idx="14096">
                  <c:v>6.3616071428571423</c:v>
                </c:pt>
                <c:pt idx="14097">
                  <c:v>6.0267857142857135</c:v>
                </c:pt>
                <c:pt idx="14098">
                  <c:v>5.5803571428571423</c:v>
                </c:pt>
                <c:pt idx="14099">
                  <c:v>5.5803571428571423</c:v>
                </c:pt>
                <c:pt idx="14100">
                  <c:v>5.5803571428571423</c:v>
                </c:pt>
                <c:pt idx="14101">
                  <c:v>5.8035714285714279</c:v>
                </c:pt>
                <c:pt idx="14102">
                  <c:v>6.2499999999999991</c:v>
                </c:pt>
                <c:pt idx="14103">
                  <c:v>6.6964285714285712</c:v>
                </c:pt>
                <c:pt idx="14104">
                  <c:v>7.1428571428571423</c:v>
                </c:pt>
                <c:pt idx="14105">
                  <c:v>7.3660714285714279</c:v>
                </c:pt>
                <c:pt idx="14106">
                  <c:v>8.0357142857142847</c:v>
                </c:pt>
                <c:pt idx="14107">
                  <c:v>8.3705357142857135</c:v>
                </c:pt>
                <c:pt idx="14108">
                  <c:v>8.59375</c:v>
                </c:pt>
                <c:pt idx="14109">
                  <c:v>8.7053571428571423</c:v>
                </c:pt>
                <c:pt idx="14110">
                  <c:v>8.59375</c:v>
                </c:pt>
                <c:pt idx="14111">
                  <c:v>8.4821428571428559</c:v>
                </c:pt>
                <c:pt idx="14112">
                  <c:v>8.2589285714285712</c:v>
                </c:pt>
                <c:pt idx="14113">
                  <c:v>8.2589285714285712</c:v>
                </c:pt>
                <c:pt idx="14114">
                  <c:v>8.147321428571427</c:v>
                </c:pt>
                <c:pt idx="14115">
                  <c:v>8.147321428571427</c:v>
                </c:pt>
                <c:pt idx="14116">
                  <c:v>8.2589285714285712</c:v>
                </c:pt>
                <c:pt idx="14117">
                  <c:v>8.3705357142857135</c:v>
                </c:pt>
                <c:pt idx="14118">
                  <c:v>8.4821428571428559</c:v>
                </c:pt>
                <c:pt idx="14119">
                  <c:v>8.59375</c:v>
                </c:pt>
                <c:pt idx="14120">
                  <c:v>8.59375</c:v>
                </c:pt>
                <c:pt idx="14121">
                  <c:v>8.3705357142857135</c:v>
                </c:pt>
                <c:pt idx="14122">
                  <c:v>8.147321428571427</c:v>
                </c:pt>
                <c:pt idx="14123">
                  <c:v>8.0357142857142847</c:v>
                </c:pt>
                <c:pt idx="14124">
                  <c:v>7.3660714285714279</c:v>
                </c:pt>
                <c:pt idx="14125">
                  <c:v>6.6964285714285712</c:v>
                </c:pt>
                <c:pt idx="14126">
                  <c:v>6.4732142857142847</c:v>
                </c:pt>
                <c:pt idx="14127">
                  <c:v>6.2499999999999991</c:v>
                </c:pt>
                <c:pt idx="14128">
                  <c:v>6.3616071428571423</c:v>
                </c:pt>
                <c:pt idx="14129">
                  <c:v>6.4732142857142847</c:v>
                </c:pt>
                <c:pt idx="14130">
                  <c:v>6.9196428571428568</c:v>
                </c:pt>
                <c:pt idx="14131">
                  <c:v>7.1428571428571423</c:v>
                </c:pt>
                <c:pt idx="14132">
                  <c:v>7.7008928571428568</c:v>
                </c:pt>
                <c:pt idx="14133">
                  <c:v>7.9241071428571423</c:v>
                </c:pt>
                <c:pt idx="14134">
                  <c:v>8.2589285714285712</c:v>
                </c:pt>
                <c:pt idx="14135">
                  <c:v>8.2589285714285712</c:v>
                </c:pt>
                <c:pt idx="14136">
                  <c:v>8.0357142857142847</c:v>
                </c:pt>
                <c:pt idx="14137">
                  <c:v>7.9241071428571423</c:v>
                </c:pt>
                <c:pt idx="14138">
                  <c:v>7.8124999999999991</c:v>
                </c:pt>
                <c:pt idx="14139">
                  <c:v>7.8124999999999991</c:v>
                </c:pt>
                <c:pt idx="14140">
                  <c:v>7.5892857142857135</c:v>
                </c:pt>
                <c:pt idx="14141">
                  <c:v>7.5892857142857135</c:v>
                </c:pt>
                <c:pt idx="14142">
                  <c:v>7.5892857142857135</c:v>
                </c:pt>
                <c:pt idx="14143">
                  <c:v>7.5892857142857135</c:v>
                </c:pt>
                <c:pt idx="14144">
                  <c:v>7.8124999999999991</c:v>
                </c:pt>
                <c:pt idx="14145">
                  <c:v>7.7008928571428568</c:v>
                </c:pt>
                <c:pt idx="14146">
                  <c:v>7.3660714285714279</c:v>
                </c:pt>
                <c:pt idx="14147">
                  <c:v>7.0312499999999991</c:v>
                </c:pt>
                <c:pt idx="14148">
                  <c:v>7.1428571428571423</c:v>
                </c:pt>
                <c:pt idx="14149">
                  <c:v>7.0312499999999991</c:v>
                </c:pt>
                <c:pt idx="14150">
                  <c:v>7.1428571428571423</c:v>
                </c:pt>
                <c:pt idx="14151">
                  <c:v>7.3660714285714279</c:v>
                </c:pt>
                <c:pt idx="14152">
                  <c:v>7.5892857142857135</c:v>
                </c:pt>
                <c:pt idx="14153">
                  <c:v>7.4776785714285703</c:v>
                </c:pt>
                <c:pt idx="14154">
                  <c:v>7.4776785714285703</c:v>
                </c:pt>
                <c:pt idx="14155">
                  <c:v>7.5892857142857135</c:v>
                </c:pt>
                <c:pt idx="14156">
                  <c:v>7.3660714285714279</c:v>
                </c:pt>
                <c:pt idx="14157">
                  <c:v>7.5892857142857135</c:v>
                </c:pt>
                <c:pt idx="14158">
                  <c:v>7.8124999999999991</c:v>
                </c:pt>
                <c:pt idx="14159">
                  <c:v>8.2589285714285712</c:v>
                </c:pt>
                <c:pt idx="14160">
                  <c:v>8.7053571428571423</c:v>
                </c:pt>
                <c:pt idx="14161">
                  <c:v>9.1517857142857135</c:v>
                </c:pt>
                <c:pt idx="14162">
                  <c:v>9.5982142857142847</c:v>
                </c:pt>
                <c:pt idx="14163">
                  <c:v>9.8214285714285712</c:v>
                </c:pt>
                <c:pt idx="14164">
                  <c:v>9.8214285714285712</c:v>
                </c:pt>
                <c:pt idx="14165">
                  <c:v>9.8214285714285712</c:v>
                </c:pt>
                <c:pt idx="14166">
                  <c:v>9.5982142857142847</c:v>
                </c:pt>
                <c:pt idx="14167">
                  <c:v>9.3749999999999982</c:v>
                </c:pt>
                <c:pt idx="14168">
                  <c:v>8.8169642857142847</c:v>
                </c:pt>
                <c:pt idx="14169">
                  <c:v>8.147321428571427</c:v>
                </c:pt>
                <c:pt idx="14170">
                  <c:v>7.3660714285714279</c:v>
                </c:pt>
                <c:pt idx="14171">
                  <c:v>6.9196428571428568</c:v>
                </c:pt>
                <c:pt idx="14172">
                  <c:v>6.1383928571428568</c:v>
                </c:pt>
                <c:pt idx="14173">
                  <c:v>5.4687499999999991</c:v>
                </c:pt>
                <c:pt idx="14174">
                  <c:v>5.3571428571428568</c:v>
                </c:pt>
                <c:pt idx="14175">
                  <c:v>6.1383928571428568</c:v>
                </c:pt>
                <c:pt idx="14176">
                  <c:v>6.9196428571428568</c:v>
                </c:pt>
                <c:pt idx="14177">
                  <c:v>8.7053571428571423</c:v>
                </c:pt>
                <c:pt idx="14178">
                  <c:v>9.1517857142857135</c:v>
                </c:pt>
                <c:pt idx="14179">
                  <c:v>9.0401785714285712</c:v>
                </c:pt>
                <c:pt idx="14180">
                  <c:v>8.7053571428571423</c:v>
                </c:pt>
                <c:pt idx="14181">
                  <c:v>8.3705357142857135</c:v>
                </c:pt>
                <c:pt idx="14182">
                  <c:v>8.0357142857142847</c:v>
                </c:pt>
                <c:pt idx="14183">
                  <c:v>7.5892857142857135</c:v>
                </c:pt>
                <c:pt idx="14184">
                  <c:v>7.1428571428571423</c:v>
                </c:pt>
                <c:pt idx="14185">
                  <c:v>6.4732142857142847</c:v>
                </c:pt>
                <c:pt idx="14186">
                  <c:v>5.8035714285714279</c:v>
                </c:pt>
                <c:pt idx="14187">
                  <c:v>5.3571428571428568</c:v>
                </c:pt>
                <c:pt idx="14188">
                  <c:v>5.2455357142857135</c:v>
                </c:pt>
                <c:pt idx="14189">
                  <c:v>5.9151785714285712</c:v>
                </c:pt>
                <c:pt idx="14190">
                  <c:v>6.8080357142857135</c:v>
                </c:pt>
                <c:pt idx="14191">
                  <c:v>8.2589285714285712</c:v>
                </c:pt>
                <c:pt idx="14192">
                  <c:v>9.5982142857142847</c:v>
                </c:pt>
                <c:pt idx="14193">
                  <c:v>10.602678571428571</c:v>
                </c:pt>
                <c:pt idx="14194">
                  <c:v>11.718749999999998</c:v>
                </c:pt>
                <c:pt idx="14195">
                  <c:v>12.611607142857142</c:v>
                </c:pt>
                <c:pt idx="14196">
                  <c:v>13.281249999999998</c:v>
                </c:pt>
                <c:pt idx="14197">
                  <c:v>13.616071428571427</c:v>
                </c:pt>
                <c:pt idx="14198">
                  <c:v>13.839285714285714</c:v>
                </c:pt>
                <c:pt idx="14199">
                  <c:v>13.616071428571427</c:v>
                </c:pt>
                <c:pt idx="14200">
                  <c:v>13.058035714285714</c:v>
                </c:pt>
                <c:pt idx="14201">
                  <c:v>12.276785714285714</c:v>
                </c:pt>
                <c:pt idx="14202">
                  <c:v>11.383928571428571</c:v>
                </c:pt>
                <c:pt idx="14203">
                  <c:v>10.267857142857142</c:v>
                </c:pt>
                <c:pt idx="14204">
                  <c:v>9.3749999999999982</c:v>
                </c:pt>
                <c:pt idx="14205">
                  <c:v>6.6964285714285712</c:v>
                </c:pt>
                <c:pt idx="14206">
                  <c:v>5.8035714285714279</c:v>
                </c:pt>
                <c:pt idx="14207">
                  <c:v>5.1339285714285712</c:v>
                </c:pt>
                <c:pt idx="14208">
                  <c:v>5.0223214285714279</c:v>
                </c:pt>
                <c:pt idx="14209">
                  <c:v>5.6919642857142856</c:v>
                </c:pt>
                <c:pt idx="14210">
                  <c:v>6.5848214285714279</c:v>
                </c:pt>
                <c:pt idx="14211">
                  <c:v>7.2544642857142847</c:v>
                </c:pt>
                <c:pt idx="14212">
                  <c:v>7.9241071428571423</c:v>
                </c:pt>
                <c:pt idx="14213">
                  <c:v>8.928571428571427</c:v>
                </c:pt>
                <c:pt idx="14214">
                  <c:v>10.044642857142856</c:v>
                </c:pt>
                <c:pt idx="14215">
                  <c:v>10.714285714285714</c:v>
                </c:pt>
                <c:pt idx="14216">
                  <c:v>11.830357142857142</c:v>
                </c:pt>
                <c:pt idx="14217">
                  <c:v>12.499999999999998</c:v>
                </c:pt>
                <c:pt idx="14218">
                  <c:v>13.058035714285714</c:v>
                </c:pt>
                <c:pt idx="14219">
                  <c:v>13.281249999999998</c:v>
                </c:pt>
                <c:pt idx="14220">
                  <c:v>13.616071428571427</c:v>
                </c:pt>
                <c:pt idx="14221">
                  <c:v>14.508928571428569</c:v>
                </c:pt>
                <c:pt idx="14222">
                  <c:v>15.178571428571427</c:v>
                </c:pt>
                <c:pt idx="14223">
                  <c:v>15.848214285714285</c:v>
                </c:pt>
                <c:pt idx="14224">
                  <c:v>16.294642857142854</c:v>
                </c:pt>
                <c:pt idx="14225">
                  <c:v>16.517857142857142</c:v>
                </c:pt>
                <c:pt idx="14226">
                  <c:v>16.629464285714285</c:v>
                </c:pt>
                <c:pt idx="14227">
                  <c:v>17.075892857142854</c:v>
                </c:pt>
                <c:pt idx="14228">
                  <c:v>17.1875</c:v>
                </c:pt>
                <c:pt idx="14229">
                  <c:v>16.964285714285712</c:v>
                </c:pt>
                <c:pt idx="14230">
                  <c:v>16.40625</c:v>
                </c:pt>
                <c:pt idx="14231">
                  <c:v>15.624999999999998</c:v>
                </c:pt>
                <c:pt idx="14232">
                  <c:v>15.178571428571427</c:v>
                </c:pt>
                <c:pt idx="14233">
                  <c:v>14.620535714285714</c:v>
                </c:pt>
                <c:pt idx="14234">
                  <c:v>13.839285714285714</c:v>
                </c:pt>
                <c:pt idx="14235">
                  <c:v>12.723214285714285</c:v>
                </c:pt>
                <c:pt idx="14236">
                  <c:v>11.830357142857142</c:v>
                </c:pt>
                <c:pt idx="14237">
                  <c:v>10.491071428571427</c:v>
                </c:pt>
                <c:pt idx="14238">
                  <c:v>9.5982142857142847</c:v>
                </c:pt>
                <c:pt idx="14239">
                  <c:v>8.7053571428571423</c:v>
                </c:pt>
                <c:pt idx="14240">
                  <c:v>7.4776785714285703</c:v>
                </c:pt>
                <c:pt idx="14241">
                  <c:v>6.4732142857142847</c:v>
                </c:pt>
                <c:pt idx="14242">
                  <c:v>5.3571428571428568</c:v>
                </c:pt>
                <c:pt idx="14243">
                  <c:v>4.7991071428571423</c:v>
                </c:pt>
                <c:pt idx="14244">
                  <c:v>5.2455357142857135</c:v>
                </c:pt>
                <c:pt idx="14245">
                  <c:v>6.1383928571428568</c:v>
                </c:pt>
                <c:pt idx="14246">
                  <c:v>8.4821428571428559</c:v>
                </c:pt>
                <c:pt idx="14247">
                  <c:v>9.8214285714285712</c:v>
                </c:pt>
                <c:pt idx="14248">
                  <c:v>11.160714285714285</c:v>
                </c:pt>
                <c:pt idx="14249">
                  <c:v>12.499999999999998</c:v>
                </c:pt>
                <c:pt idx="14250">
                  <c:v>13.169642857142856</c:v>
                </c:pt>
                <c:pt idx="14251">
                  <c:v>13.392857142857142</c:v>
                </c:pt>
                <c:pt idx="14252">
                  <c:v>13.727678571428569</c:v>
                </c:pt>
                <c:pt idx="14253">
                  <c:v>13.950892857142856</c:v>
                </c:pt>
                <c:pt idx="14254">
                  <c:v>14.062499999999998</c:v>
                </c:pt>
                <c:pt idx="14255">
                  <c:v>13.839285714285714</c:v>
                </c:pt>
                <c:pt idx="14256">
                  <c:v>13.169642857142856</c:v>
                </c:pt>
                <c:pt idx="14257">
                  <c:v>12.611607142857142</c:v>
                </c:pt>
                <c:pt idx="14258">
                  <c:v>12.053571428571427</c:v>
                </c:pt>
                <c:pt idx="14259">
                  <c:v>11.607142857142856</c:v>
                </c:pt>
                <c:pt idx="14260">
                  <c:v>10.937499999999998</c:v>
                </c:pt>
                <c:pt idx="14261">
                  <c:v>10.044642857142856</c:v>
                </c:pt>
                <c:pt idx="14262">
                  <c:v>8.928571428571427</c:v>
                </c:pt>
                <c:pt idx="14263">
                  <c:v>8.0357142857142847</c:v>
                </c:pt>
                <c:pt idx="14264">
                  <c:v>7.1428571428571423</c:v>
                </c:pt>
                <c:pt idx="14265">
                  <c:v>6.3616071428571423</c:v>
                </c:pt>
                <c:pt idx="14266">
                  <c:v>5.8035714285714279</c:v>
                </c:pt>
                <c:pt idx="14267">
                  <c:v>5.1339285714285712</c:v>
                </c:pt>
                <c:pt idx="14268">
                  <c:v>5.0223214285714279</c:v>
                </c:pt>
                <c:pt idx="14269">
                  <c:v>5.4687499999999991</c:v>
                </c:pt>
                <c:pt idx="14270">
                  <c:v>6.4732142857142847</c:v>
                </c:pt>
                <c:pt idx="14271">
                  <c:v>6.3616071428571423</c:v>
                </c:pt>
                <c:pt idx="14272">
                  <c:v>6.4732142857142847</c:v>
                </c:pt>
                <c:pt idx="14273">
                  <c:v>6.8080357142857135</c:v>
                </c:pt>
                <c:pt idx="14274">
                  <c:v>7.1428571428571423</c:v>
                </c:pt>
                <c:pt idx="14275">
                  <c:v>7.7008928571428568</c:v>
                </c:pt>
                <c:pt idx="14276">
                  <c:v>8.147321428571427</c:v>
                </c:pt>
                <c:pt idx="14277">
                  <c:v>8.7053571428571423</c:v>
                </c:pt>
                <c:pt idx="14278">
                  <c:v>9.2633928571428559</c:v>
                </c:pt>
                <c:pt idx="14279">
                  <c:v>9.8214285714285712</c:v>
                </c:pt>
                <c:pt idx="14280">
                  <c:v>10.044642857142856</c:v>
                </c:pt>
                <c:pt idx="14281">
                  <c:v>10.267857142857142</c:v>
                </c:pt>
                <c:pt idx="14282">
                  <c:v>10.714285714285714</c:v>
                </c:pt>
                <c:pt idx="14283">
                  <c:v>10.937499999999998</c:v>
                </c:pt>
                <c:pt idx="14284">
                  <c:v>11.049107142857142</c:v>
                </c:pt>
                <c:pt idx="14285">
                  <c:v>11.272321428571427</c:v>
                </c:pt>
                <c:pt idx="14286">
                  <c:v>11.607142857142856</c:v>
                </c:pt>
                <c:pt idx="14287">
                  <c:v>11.941964285714285</c:v>
                </c:pt>
                <c:pt idx="14288">
                  <c:v>12.165178571428569</c:v>
                </c:pt>
                <c:pt idx="14289">
                  <c:v>12.611607142857142</c:v>
                </c:pt>
                <c:pt idx="14290">
                  <c:v>12.946428571428569</c:v>
                </c:pt>
                <c:pt idx="14291">
                  <c:v>13.169642857142856</c:v>
                </c:pt>
                <c:pt idx="14292">
                  <c:v>13.281249999999998</c:v>
                </c:pt>
                <c:pt idx="14293">
                  <c:v>13.504464285714285</c:v>
                </c:pt>
                <c:pt idx="14294">
                  <c:v>13.504464285714285</c:v>
                </c:pt>
                <c:pt idx="14295">
                  <c:v>13.616071428571427</c:v>
                </c:pt>
                <c:pt idx="14296">
                  <c:v>13.392857142857142</c:v>
                </c:pt>
                <c:pt idx="14297">
                  <c:v>13.281249999999998</c:v>
                </c:pt>
                <c:pt idx="14298">
                  <c:v>12.946428571428569</c:v>
                </c:pt>
                <c:pt idx="14299">
                  <c:v>12.611607142857142</c:v>
                </c:pt>
                <c:pt idx="14300">
                  <c:v>12.276785714285714</c:v>
                </c:pt>
                <c:pt idx="14301">
                  <c:v>12.053571428571427</c:v>
                </c:pt>
                <c:pt idx="14302">
                  <c:v>12.053571428571427</c:v>
                </c:pt>
                <c:pt idx="14303">
                  <c:v>11.830357142857142</c:v>
                </c:pt>
                <c:pt idx="14304">
                  <c:v>12.053571428571427</c:v>
                </c:pt>
                <c:pt idx="14305">
                  <c:v>12.053571428571427</c:v>
                </c:pt>
                <c:pt idx="14306">
                  <c:v>12.053571428571427</c:v>
                </c:pt>
                <c:pt idx="14307">
                  <c:v>12.053571428571427</c:v>
                </c:pt>
                <c:pt idx="14308">
                  <c:v>11.941964285714285</c:v>
                </c:pt>
                <c:pt idx="14309">
                  <c:v>11.830357142857142</c:v>
                </c:pt>
                <c:pt idx="14310">
                  <c:v>11.383928571428571</c:v>
                </c:pt>
                <c:pt idx="14311">
                  <c:v>11.049107142857142</c:v>
                </c:pt>
                <c:pt idx="14312">
                  <c:v>10.714285714285714</c:v>
                </c:pt>
                <c:pt idx="14313">
                  <c:v>10.267857142857142</c:v>
                </c:pt>
                <c:pt idx="14314">
                  <c:v>9.8214285714285712</c:v>
                </c:pt>
                <c:pt idx="14315">
                  <c:v>9.5982142857142847</c:v>
                </c:pt>
                <c:pt idx="14316">
                  <c:v>9.1517857142857135</c:v>
                </c:pt>
                <c:pt idx="14317">
                  <c:v>8.7053571428571423</c:v>
                </c:pt>
                <c:pt idx="14318">
                  <c:v>8.4821428571428559</c:v>
                </c:pt>
                <c:pt idx="14319">
                  <c:v>8.4821428571428559</c:v>
                </c:pt>
                <c:pt idx="14320">
                  <c:v>8.4821428571428559</c:v>
                </c:pt>
                <c:pt idx="14321">
                  <c:v>8.4821428571428559</c:v>
                </c:pt>
                <c:pt idx="14322">
                  <c:v>8.7053571428571423</c:v>
                </c:pt>
                <c:pt idx="14323">
                  <c:v>8.8169642857142847</c:v>
                </c:pt>
                <c:pt idx="14324">
                  <c:v>8.8169642857142847</c:v>
                </c:pt>
                <c:pt idx="14325">
                  <c:v>8.928571428571427</c:v>
                </c:pt>
                <c:pt idx="14326">
                  <c:v>8.928571428571427</c:v>
                </c:pt>
                <c:pt idx="14327">
                  <c:v>8.8169642857142847</c:v>
                </c:pt>
                <c:pt idx="14328">
                  <c:v>8.928571428571427</c:v>
                </c:pt>
                <c:pt idx="14329">
                  <c:v>8.928571428571427</c:v>
                </c:pt>
                <c:pt idx="14330">
                  <c:v>9.1517857142857135</c:v>
                </c:pt>
                <c:pt idx="14331">
                  <c:v>9.5982142857142847</c:v>
                </c:pt>
                <c:pt idx="14332">
                  <c:v>10.267857142857142</c:v>
                </c:pt>
                <c:pt idx="14333">
                  <c:v>10.491071428571427</c:v>
                </c:pt>
                <c:pt idx="14334">
                  <c:v>10.714285714285714</c:v>
                </c:pt>
                <c:pt idx="14335">
                  <c:v>10.379464285714285</c:v>
                </c:pt>
                <c:pt idx="14336">
                  <c:v>10.044642857142856</c:v>
                </c:pt>
                <c:pt idx="14337">
                  <c:v>9.4866071428571423</c:v>
                </c:pt>
                <c:pt idx="14338">
                  <c:v>9.3749999999999982</c:v>
                </c:pt>
                <c:pt idx="14339">
                  <c:v>9.1517857142857135</c:v>
                </c:pt>
                <c:pt idx="14340">
                  <c:v>8.7053571428571423</c:v>
                </c:pt>
                <c:pt idx="14341">
                  <c:v>8.0357142857142847</c:v>
                </c:pt>
                <c:pt idx="14342">
                  <c:v>7.2544642857142847</c:v>
                </c:pt>
                <c:pt idx="14343">
                  <c:v>6.2499999999999991</c:v>
                </c:pt>
                <c:pt idx="14344">
                  <c:v>5.1339285714285712</c:v>
                </c:pt>
                <c:pt idx="14345">
                  <c:v>5.4687499999999991</c:v>
                </c:pt>
                <c:pt idx="14346">
                  <c:v>6.4732142857142847</c:v>
                </c:pt>
                <c:pt idx="14347">
                  <c:v>7.3660714285714279</c:v>
                </c:pt>
                <c:pt idx="14348">
                  <c:v>8.4821428571428559</c:v>
                </c:pt>
                <c:pt idx="14349">
                  <c:v>9.2633928571428559</c:v>
                </c:pt>
                <c:pt idx="14350">
                  <c:v>10.044642857142856</c:v>
                </c:pt>
                <c:pt idx="14351">
                  <c:v>10.267857142857142</c:v>
                </c:pt>
                <c:pt idx="14352">
                  <c:v>10.491071428571427</c:v>
                </c:pt>
                <c:pt idx="14353">
                  <c:v>10.937499999999998</c:v>
                </c:pt>
                <c:pt idx="14354">
                  <c:v>11.607142857142856</c:v>
                </c:pt>
                <c:pt idx="14355">
                  <c:v>12.499999999999998</c:v>
                </c:pt>
                <c:pt idx="14356">
                  <c:v>13.169642857142856</c:v>
                </c:pt>
                <c:pt idx="14357">
                  <c:v>13.504464285714285</c:v>
                </c:pt>
                <c:pt idx="14358">
                  <c:v>13.616071428571427</c:v>
                </c:pt>
                <c:pt idx="14359">
                  <c:v>13.616071428571427</c:v>
                </c:pt>
                <c:pt idx="14360">
                  <c:v>13.392857142857142</c:v>
                </c:pt>
                <c:pt idx="14361">
                  <c:v>13.504464285714285</c:v>
                </c:pt>
                <c:pt idx="14362">
                  <c:v>13.616071428571427</c:v>
                </c:pt>
                <c:pt idx="14363">
                  <c:v>13.839285714285714</c:v>
                </c:pt>
                <c:pt idx="14364">
                  <c:v>13.616071428571427</c:v>
                </c:pt>
                <c:pt idx="14365">
                  <c:v>12.946428571428569</c:v>
                </c:pt>
                <c:pt idx="14366">
                  <c:v>12.053571428571427</c:v>
                </c:pt>
                <c:pt idx="14367">
                  <c:v>11.383928571428571</c:v>
                </c:pt>
                <c:pt idx="14368">
                  <c:v>10.937499999999998</c:v>
                </c:pt>
                <c:pt idx="14369">
                  <c:v>10.044642857142856</c:v>
                </c:pt>
                <c:pt idx="14370">
                  <c:v>8.8169642857142847</c:v>
                </c:pt>
                <c:pt idx="14371">
                  <c:v>7.3660714285714279</c:v>
                </c:pt>
                <c:pt idx="14372">
                  <c:v>6.2499999999999991</c:v>
                </c:pt>
                <c:pt idx="14373">
                  <c:v>5.3571428571428568</c:v>
                </c:pt>
                <c:pt idx="14374">
                  <c:v>5.1339285714285712</c:v>
                </c:pt>
                <c:pt idx="14375">
                  <c:v>5.5803571428571423</c:v>
                </c:pt>
                <c:pt idx="14376">
                  <c:v>6.2499999999999991</c:v>
                </c:pt>
                <c:pt idx="14377">
                  <c:v>6.8080357142857135</c:v>
                </c:pt>
                <c:pt idx="14378">
                  <c:v>7.3660714285714279</c:v>
                </c:pt>
                <c:pt idx="14379">
                  <c:v>7.8124999999999991</c:v>
                </c:pt>
                <c:pt idx="14380">
                  <c:v>8.0357142857142847</c:v>
                </c:pt>
                <c:pt idx="14381">
                  <c:v>8.0357142857142847</c:v>
                </c:pt>
                <c:pt idx="14382">
                  <c:v>7.8124999999999991</c:v>
                </c:pt>
                <c:pt idx="14383">
                  <c:v>7.2544642857142847</c:v>
                </c:pt>
                <c:pt idx="14384">
                  <c:v>6.6964285714285712</c:v>
                </c:pt>
                <c:pt idx="14385">
                  <c:v>6.4732142857142847</c:v>
                </c:pt>
                <c:pt idx="14386">
                  <c:v>6.4732142857142847</c:v>
                </c:pt>
                <c:pt idx="14387">
                  <c:v>6.4732142857142847</c:v>
                </c:pt>
                <c:pt idx="14388">
                  <c:v>6.2499999999999991</c:v>
                </c:pt>
                <c:pt idx="14389">
                  <c:v>6.0267857142857135</c:v>
                </c:pt>
                <c:pt idx="14390">
                  <c:v>6.0267857142857135</c:v>
                </c:pt>
                <c:pt idx="14391">
                  <c:v>6.2499999999999991</c:v>
                </c:pt>
                <c:pt idx="14392">
                  <c:v>6.9196428571428568</c:v>
                </c:pt>
                <c:pt idx="14393">
                  <c:v>6.9196428571428568</c:v>
                </c:pt>
                <c:pt idx="14394">
                  <c:v>6.8080357142857135</c:v>
                </c:pt>
                <c:pt idx="14395">
                  <c:v>6.4732142857142847</c:v>
                </c:pt>
                <c:pt idx="14396">
                  <c:v>6.4732142857142847</c:v>
                </c:pt>
                <c:pt idx="14397">
                  <c:v>6.5848214285714279</c:v>
                </c:pt>
                <c:pt idx="14398">
                  <c:v>6.3616071428571423</c:v>
                </c:pt>
                <c:pt idx="14399">
                  <c:v>5.9151785714285712</c:v>
                </c:pt>
                <c:pt idx="14400">
                  <c:v>5.5803571428571423</c:v>
                </c:pt>
                <c:pt idx="14401">
                  <c:v>5.5803571428571423</c:v>
                </c:pt>
                <c:pt idx="14402">
                  <c:v>5.5803571428571423</c:v>
                </c:pt>
                <c:pt idx="14403">
                  <c:v>5.8035714285714279</c:v>
                </c:pt>
                <c:pt idx="14404">
                  <c:v>5.8035714285714279</c:v>
                </c:pt>
                <c:pt idx="14405">
                  <c:v>5.8035714285714279</c:v>
                </c:pt>
                <c:pt idx="14406">
                  <c:v>5.3571428571428568</c:v>
                </c:pt>
                <c:pt idx="14407">
                  <c:v>5.2455357142857135</c:v>
                </c:pt>
                <c:pt idx="14408">
                  <c:v>5.5803571428571423</c:v>
                </c:pt>
                <c:pt idx="14409">
                  <c:v>6.4732142857142847</c:v>
                </c:pt>
                <c:pt idx="14410">
                  <c:v>7.8124999999999991</c:v>
                </c:pt>
                <c:pt idx="14411">
                  <c:v>8.928571428571427</c:v>
                </c:pt>
                <c:pt idx="14412">
                  <c:v>9.5982142857142847</c:v>
                </c:pt>
                <c:pt idx="14413">
                  <c:v>10.267857142857142</c:v>
                </c:pt>
                <c:pt idx="14414">
                  <c:v>10.156249999999998</c:v>
                </c:pt>
                <c:pt idx="14415">
                  <c:v>10.267857142857142</c:v>
                </c:pt>
                <c:pt idx="14416">
                  <c:v>9.9330357142857135</c:v>
                </c:pt>
                <c:pt idx="14417">
                  <c:v>9.4866071428571423</c:v>
                </c:pt>
                <c:pt idx="14418">
                  <c:v>8.928571428571427</c:v>
                </c:pt>
                <c:pt idx="14419">
                  <c:v>8.4821428571428559</c:v>
                </c:pt>
                <c:pt idx="14420">
                  <c:v>7.4776785714285703</c:v>
                </c:pt>
                <c:pt idx="14421">
                  <c:v>6.4732142857142847</c:v>
                </c:pt>
                <c:pt idx="14422">
                  <c:v>5.3571428571428568</c:v>
                </c:pt>
                <c:pt idx="14423">
                  <c:v>5.1339285714285712</c:v>
                </c:pt>
                <c:pt idx="14424">
                  <c:v>6.0267857142857135</c:v>
                </c:pt>
                <c:pt idx="14425">
                  <c:v>7.1428571428571423</c:v>
                </c:pt>
                <c:pt idx="14426">
                  <c:v>8.4821428571428559</c:v>
                </c:pt>
                <c:pt idx="14427">
                  <c:v>9.4866071428571423</c:v>
                </c:pt>
                <c:pt idx="14428">
                  <c:v>10.714285714285714</c:v>
                </c:pt>
                <c:pt idx="14429">
                  <c:v>11.272321428571427</c:v>
                </c:pt>
                <c:pt idx="14430">
                  <c:v>12.053571428571427</c:v>
                </c:pt>
                <c:pt idx="14431">
                  <c:v>12.946428571428569</c:v>
                </c:pt>
                <c:pt idx="14432">
                  <c:v>13.839285714285714</c:v>
                </c:pt>
                <c:pt idx="14433">
                  <c:v>14.732142857142856</c:v>
                </c:pt>
                <c:pt idx="14434">
                  <c:v>15.848214285714285</c:v>
                </c:pt>
                <c:pt idx="14435">
                  <c:v>16.741071428571427</c:v>
                </c:pt>
                <c:pt idx="14436">
                  <c:v>17.633928571428569</c:v>
                </c:pt>
                <c:pt idx="14437">
                  <c:v>18.303571428571427</c:v>
                </c:pt>
                <c:pt idx="14438">
                  <c:v>18.749999999999996</c:v>
                </c:pt>
                <c:pt idx="14439">
                  <c:v>18.973214285714285</c:v>
                </c:pt>
                <c:pt idx="14440">
                  <c:v>18.973214285714285</c:v>
                </c:pt>
                <c:pt idx="14441">
                  <c:v>18.749999999999996</c:v>
                </c:pt>
                <c:pt idx="14442">
                  <c:v>18.303571428571427</c:v>
                </c:pt>
                <c:pt idx="14443">
                  <c:v>17.857142857142854</c:v>
                </c:pt>
                <c:pt idx="14444">
                  <c:v>17.1875</c:v>
                </c:pt>
                <c:pt idx="14445">
                  <c:v>16.294642857142854</c:v>
                </c:pt>
                <c:pt idx="14446">
                  <c:v>15.178571428571427</c:v>
                </c:pt>
                <c:pt idx="14447">
                  <c:v>14.062499999999998</c:v>
                </c:pt>
                <c:pt idx="14448">
                  <c:v>12.499999999999998</c:v>
                </c:pt>
                <c:pt idx="14449">
                  <c:v>10.714285714285714</c:v>
                </c:pt>
                <c:pt idx="14450">
                  <c:v>6.5848214285714279</c:v>
                </c:pt>
                <c:pt idx="14451">
                  <c:v>5.4687499999999991</c:v>
                </c:pt>
                <c:pt idx="14452">
                  <c:v>6.5848214285714279</c:v>
                </c:pt>
                <c:pt idx="14453">
                  <c:v>8.2589285714285712</c:v>
                </c:pt>
                <c:pt idx="14454">
                  <c:v>12.611607142857142</c:v>
                </c:pt>
                <c:pt idx="14455">
                  <c:v>13.839285714285714</c:v>
                </c:pt>
                <c:pt idx="14456">
                  <c:v>14.620535714285714</c:v>
                </c:pt>
                <c:pt idx="14457">
                  <c:v>15.178571428571427</c:v>
                </c:pt>
                <c:pt idx="14458">
                  <c:v>15.401785714285714</c:v>
                </c:pt>
                <c:pt idx="14459">
                  <c:v>15.736607142857141</c:v>
                </c:pt>
                <c:pt idx="14460">
                  <c:v>15.959821428571427</c:v>
                </c:pt>
                <c:pt idx="14461">
                  <c:v>16.183035714285712</c:v>
                </c:pt>
                <c:pt idx="14462">
                  <c:v>16.071428571428569</c:v>
                </c:pt>
                <c:pt idx="14463">
                  <c:v>16.071428571428569</c:v>
                </c:pt>
                <c:pt idx="14464">
                  <c:v>15.624999999999998</c:v>
                </c:pt>
                <c:pt idx="14465">
                  <c:v>14.955357142857141</c:v>
                </c:pt>
                <c:pt idx="14466">
                  <c:v>14.174107142857142</c:v>
                </c:pt>
                <c:pt idx="14467">
                  <c:v>12.946428571428569</c:v>
                </c:pt>
                <c:pt idx="14468">
                  <c:v>11.607142857142856</c:v>
                </c:pt>
                <c:pt idx="14469">
                  <c:v>10.156249999999998</c:v>
                </c:pt>
                <c:pt idx="14470">
                  <c:v>9.1517857142857135</c:v>
                </c:pt>
                <c:pt idx="14471">
                  <c:v>8.2589285714285712</c:v>
                </c:pt>
                <c:pt idx="14472">
                  <c:v>7.1428571428571423</c:v>
                </c:pt>
                <c:pt idx="14473">
                  <c:v>6.2499999999999991</c:v>
                </c:pt>
                <c:pt idx="14474">
                  <c:v>5.3571428571428568</c:v>
                </c:pt>
                <c:pt idx="14475">
                  <c:v>4.9107142857142856</c:v>
                </c:pt>
                <c:pt idx="14476">
                  <c:v>5.3571428571428568</c:v>
                </c:pt>
                <c:pt idx="14477">
                  <c:v>6.6964285714285712</c:v>
                </c:pt>
                <c:pt idx="14478">
                  <c:v>7.3660714285714279</c:v>
                </c:pt>
                <c:pt idx="14479">
                  <c:v>8.0357142857142847</c:v>
                </c:pt>
                <c:pt idx="14480">
                  <c:v>8.4821428571428559</c:v>
                </c:pt>
                <c:pt idx="14481">
                  <c:v>8.59375</c:v>
                </c:pt>
                <c:pt idx="14482">
                  <c:v>8.3705357142857135</c:v>
                </c:pt>
                <c:pt idx="14483">
                  <c:v>8.2589285714285712</c:v>
                </c:pt>
                <c:pt idx="14484">
                  <c:v>8.0357142857142847</c:v>
                </c:pt>
                <c:pt idx="14485">
                  <c:v>7.8124999999999991</c:v>
                </c:pt>
                <c:pt idx="14486">
                  <c:v>7.7008928571428568</c:v>
                </c:pt>
                <c:pt idx="14487">
                  <c:v>7.4776785714285703</c:v>
                </c:pt>
                <c:pt idx="14488">
                  <c:v>7.1428571428571423</c:v>
                </c:pt>
                <c:pt idx="14489">
                  <c:v>6.9196428571428568</c:v>
                </c:pt>
                <c:pt idx="14490">
                  <c:v>6.9196428571428568</c:v>
                </c:pt>
                <c:pt idx="14491">
                  <c:v>7.0312499999999991</c:v>
                </c:pt>
                <c:pt idx="14492">
                  <c:v>7.1428571428571423</c:v>
                </c:pt>
                <c:pt idx="14493">
                  <c:v>7.3660714285714279</c:v>
                </c:pt>
                <c:pt idx="14494">
                  <c:v>7.7008928571428568</c:v>
                </c:pt>
                <c:pt idx="14495">
                  <c:v>7.7008928571428568</c:v>
                </c:pt>
                <c:pt idx="14496">
                  <c:v>7.8124999999999991</c:v>
                </c:pt>
                <c:pt idx="14497">
                  <c:v>8.0357142857142847</c:v>
                </c:pt>
                <c:pt idx="14498">
                  <c:v>8.147321428571427</c:v>
                </c:pt>
                <c:pt idx="14499">
                  <c:v>8.0357142857142847</c:v>
                </c:pt>
                <c:pt idx="14500">
                  <c:v>8.0357142857142847</c:v>
                </c:pt>
                <c:pt idx="14501">
                  <c:v>8.0357142857142847</c:v>
                </c:pt>
                <c:pt idx="14502">
                  <c:v>8.147321428571427</c:v>
                </c:pt>
                <c:pt idx="14503">
                  <c:v>8.2589285714285712</c:v>
                </c:pt>
                <c:pt idx="14504">
                  <c:v>8.2589285714285712</c:v>
                </c:pt>
                <c:pt idx="14505">
                  <c:v>8.2589285714285712</c:v>
                </c:pt>
                <c:pt idx="14506">
                  <c:v>8.4821428571428559</c:v>
                </c:pt>
                <c:pt idx="14507">
                  <c:v>8.7053571428571423</c:v>
                </c:pt>
                <c:pt idx="14508">
                  <c:v>8.928571428571427</c:v>
                </c:pt>
                <c:pt idx="14509">
                  <c:v>9.0401785714285712</c:v>
                </c:pt>
                <c:pt idx="14510">
                  <c:v>9.3749999999999982</c:v>
                </c:pt>
                <c:pt idx="14511">
                  <c:v>9.5982142857142847</c:v>
                </c:pt>
                <c:pt idx="14512">
                  <c:v>10.044642857142856</c:v>
                </c:pt>
                <c:pt idx="14513">
                  <c:v>10.044642857142856</c:v>
                </c:pt>
                <c:pt idx="14514">
                  <c:v>10.267857142857142</c:v>
                </c:pt>
                <c:pt idx="14515">
                  <c:v>10.602678571428571</c:v>
                </c:pt>
                <c:pt idx="14516">
                  <c:v>10.937499999999998</c:v>
                </c:pt>
                <c:pt idx="14517">
                  <c:v>11.383928571428571</c:v>
                </c:pt>
                <c:pt idx="14518">
                  <c:v>11.718749999999998</c:v>
                </c:pt>
                <c:pt idx="14519">
                  <c:v>12.276785714285714</c:v>
                </c:pt>
                <c:pt idx="14520">
                  <c:v>12.499999999999998</c:v>
                </c:pt>
                <c:pt idx="14521">
                  <c:v>12.834821428571427</c:v>
                </c:pt>
                <c:pt idx="14522">
                  <c:v>12.946428571428569</c:v>
                </c:pt>
                <c:pt idx="14523">
                  <c:v>13.169642857142856</c:v>
                </c:pt>
                <c:pt idx="14524">
                  <c:v>13.169642857142856</c:v>
                </c:pt>
                <c:pt idx="14525">
                  <c:v>12.946428571428569</c:v>
                </c:pt>
                <c:pt idx="14526">
                  <c:v>12.499999999999998</c:v>
                </c:pt>
                <c:pt idx="14527">
                  <c:v>12.165178571428569</c:v>
                </c:pt>
                <c:pt idx="14528">
                  <c:v>11.718749999999998</c:v>
                </c:pt>
                <c:pt idx="14529">
                  <c:v>11.272321428571427</c:v>
                </c:pt>
                <c:pt idx="14530">
                  <c:v>10.714285714285714</c:v>
                </c:pt>
                <c:pt idx="14531">
                  <c:v>10.491071428571427</c:v>
                </c:pt>
                <c:pt idx="14532">
                  <c:v>9.8214285714285712</c:v>
                </c:pt>
                <c:pt idx="14533">
                  <c:v>9.2633928571428559</c:v>
                </c:pt>
                <c:pt idx="14534">
                  <c:v>8.928571428571427</c:v>
                </c:pt>
                <c:pt idx="14535">
                  <c:v>8.4821428571428559</c:v>
                </c:pt>
                <c:pt idx="14536">
                  <c:v>8.0357142857142847</c:v>
                </c:pt>
                <c:pt idx="14537">
                  <c:v>8.0357142857142847</c:v>
                </c:pt>
                <c:pt idx="14538">
                  <c:v>8.0357142857142847</c:v>
                </c:pt>
                <c:pt idx="14539">
                  <c:v>8.2589285714285712</c:v>
                </c:pt>
                <c:pt idx="14540">
                  <c:v>8.147321428571427</c:v>
                </c:pt>
                <c:pt idx="14541">
                  <c:v>8.2589285714285712</c:v>
                </c:pt>
                <c:pt idx="14542">
                  <c:v>8.147321428571427</c:v>
                </c:pt>
                <c:pt idx="14543">
                  <c:v>8.0357142857142847</c:v>
                </c:pt>
                <c:pt idx="14544">
                  <c:v>7.8124999999999991</c:v>
                </c:pt>
                <c:pt idx="14545">
                  <c:v>7.2544642857142847</c:v>
                </c:pt>
                <c:pt idx="14546">
                  <c:v>6.6964285714285712</c:v>
                </c:pt>
                <c:pt idx="14547">
                  <c:v>6.1383928571428568</c:v>
                </c:pt>
                <c:pt idx="14548">
                  <c:v>5.8035714285714279</c:v>
                </c:pt>
                <c:pt idx="14549">
                  <c:v>5.8035714285714279</c:v>
                </c:pt>
                <c:pt idx="14550">
                  <c:v>6.2499999999999991</c:v>
                </c:pt>
                <c:pt idx="14551">
                  <c:v>6.9196428571428568</c:v>
                </c:pt>
                <c:pt idx="14552">
                  <c:v>7.3660714285714279</c:v>
                </c:pt>
                <c:pt idx="14553">
                  <c:v>8.0357142857142847</c:v>
                </c:pt>
                <c:pt idx="14554">
                  <c:v>8.147321428571427</c:v>
                </c:pt>
                <c:pt idx="14555">
                  <c:v>8.2589285714285712</c:v>
                </c:pt>
                <c:pt idx="14556">
                  <c:v>8.147321428571427</c:v>
                </c:pt>
                <c:pt idx="14557">
                  <c:v>8.0357142857142847</c:v>
                </c:pt>
                <c:pt idx="14558">
                  <c:v>7.4776785714285703</c:v>
                </c:pt>
                <c:pt idx="14559">
                  <c:v>6.9196428571428568</c:v>
                </c:pt>
                <c:pt idx="14560">
                  <c:v>6.2499999999999991</c:v>
                </c:pt>
                <c:pt idx="14561">
                  <c:v>6.0267857142857135</c:v>
                </c:pt>
                <c:pt idx="14562">
                  <c:v>6.0267857142857135</c:v>
                </c:pt>
                <c:pt idx="14563">
                  <c:v>6.4732142857142847</c:v>
                </c:pt>
                <c:pt idx="14564">
                  <c:v>6.9196428571428568</c:v>
                </c:pt>
                <c:pt idx="14565">
                  <c:v>7.2544642857142847</c:v>
                </c:pt>
                <c:pt idx="14566">
                  <c:v>7.5892857142857135</c:v>
                </c:pt>
                <c:pt idx="14567">
                  <c:v>7.7008928571428568</c:v>
                </c:pt>
                <c:pt idx="14568">
                  <c:v>7.4776785714285703</c:v>
                </c:pt>
                <c:pt idx="14569">
                  <c:v>7.2544642857142847</c:v>
                </c:pt>
                <c:pt idx="14570">
                  <c:v>6.6964285714285712</c:v>
                </c:pt>
                <c:pt idx="14571">
                  <c:v>6.0267857142857135</c:v>
                </c:pt>
                <c:pt idx="14572">
                  <c:v>5.3571428571428568</c:v>
                </c:pt>
                <c:pt idx="14573">
                  <c:v>4.9107142857142856</c:v>
                </c:pt>
                <c:pt idx="14574">
                  <c:v>5.4687499999999991</c:v>
                </c:pt>
                <c:pt idx="14575">
                  <c:v>6.2499999999999991</c:v>
                </c:pt>
                <c:pt idx="14576">
                  <c:v>8.928571428571427</c:v>
                </c:pt>
                <c:pt idx="14577">
                  <c:v>10.491071428571427</c:v>
                </c:pt>
                <c:pt idx="14578">
                  <c:v>12.276785714285714</c:v>
                </c:pt>
                <c:pt idx="14579">
                  <c:v>13.839285714285714</c:v>
                </c:pt>
                <c:pt idx="14580">
                  <c:v>15.401785714285714</c:v>
                </c:pt>
                <c:pt idx="14581">
                  <c:v>16.517857142857142</c:v>
                </c:pt>
                <c:pt idx="14582">
                  <c:v>17.522321428571427</c:v>
                </c:pt>
                <c:pt idx="14583">
                  <c:v>18.080357142857142</c:v>
                </c:pt>
                <c:pt idx="14584">
                  <c:v>18.526785714285712</c:v>
                </c:pt>
                <c:pt idx="14585">
                  <c:v>18.749999999999996</c:v>
                </c:pt>
                <c:pt idx="14586">
                  <c:v>18.973214285714285</c:v>
                </c:pt>
                <c:pt idx="14587">
                  <c:v>19.196428571428569</c:v>
                </c:pt>
                <c:pt idx="14588">
                  <c:v>19.196428571428569</c:v>
                </c:pt>
                <c:pt idx="14589">
                  <c:v>19.196428571428569</c:v>
                </c:pt>
                <c:pt idx="14590">
                  <c:v>18.973214285714285</c:v>
                </c:pt>
                <c:pt idx="14591">
                  <c:v>18.415178571428569</c:v>
                </c:pt>
                <c:pt idx="14592">
                  <c:v>17.633928571428569</c:v>
                </c:pt>
                <c:pt idx="14593">
                  <c:v>16.852678571428569</c:v>
                </c:pt>
                <c:pt idx="14594">
                  <c:v>16.071428571428569</c:v>
                </c:pt>
                <c:pt idx="14595">
                  <c:v>15.178571428571427</c:v>
                </c:pt>
                <c:pt idx="14596">
                  <c:v>14.508928571428569</c:v>
                </c:pt>
                <c:pt idx="14597">
                  <c:v>14.174107142857142</c:v>
                </c:pt>
                <c:pt idx="14598">
                  <c:v>13.616071428571427</c:v>
                </c:pt>
                <c:pt idx="14599">
                  <c:v>13.169642857142856</c:v>
                </c:pt>
                <c:pt idx="14600">
                  <c:v>12.834821428571427</c:v>
                </c:pt>
                <c:pt idx="14601">
                  <c:v>12.499999999999998</c:v>
                </c:pt>
                <c:pt idx="14602">
                  <c:v>12.053571428571427</c:v>
                </c:pt>
                <c:pt idx="14603">
                  <c:v>11.607142857142856</c:v>
                </c:pt>
                <c:pt idx="14604">
                  <c:v>11.495535714285714</c:v>
                </c:pt>
                <c:pt idx="14605">
                  <c:v>11.383928571428571</c:v>
                </c:pt>
                <c:pt idx="14606">
                  <c:v>11.607142857142856</c:v>
                </c:pt>
                <c:pt idx="14607">
                  <c:v>11.830357142857142</c:v>
                </c:pt>
                <c:pt idx="14608">
                  <c:v>11.830357142857142</c:v>
                </c:pt>
                <c:pt idx="14609">
                  <c:v>11.830357142857142</c:v>
                </c:pt>
                <c:pt idx="14610">
                  <c:v>11.607142857142856</c:v>
                </c:pt>
                <c:pt idx="14611">
                  <c:v>11.383928571428571</c:v>
                </c:pt>
                <c:pt idx="14612">
                  <c:v>10.937499999999998</c:v>
                </c:pt>
                <c:pt idx="14613">
                  <c:v>10.491071428571427</c:v>
                </c:pt>
                <c:pt idx="14614">
                  <c:v>10.044642857142856</c:v>
                </c:pt>
                <c:pt idx="14615">
                  <c:v>9.5982142857142847</c:v>
                </c:pt>
                <c:pt idx="14616">
                  <c:v>9.1517857142857135</c:v>
                </c:pt>
                <c:pt idx="14617">
                  <c:v>8.7053571428571423</c:v>
                </c:pt>
                <c:pt idx="14618">
                  <c:v>8.2589285714285712</c:v>
                </c:pt>
                <c:pt idx="14619">
                  <c:v>7.8124999999999991</c:v>
                </c:pt>
                <c:pt idx="14620">
                  <c:v>7.5892857142857135</c:v>
                </c:pt>
                <c:pt idx="14621">
                  <c:v>7.2544642857142847</c:v>
                </c:pt>
                <c:pt idx="14622">
                  <c:v>7.1428571428571423</c:v>
                </c:pt>
                <c:pt idx="14623">
                  <c:v>6.9196428571428568</c:v>
                </c:pt>
                <c:pt idx="14624">
                  <c:v>7.2544642857142847</c:v>
                </c:pt>
                <c:pt idx="14625">
                  <c:v>7.5892857142857135</c:v>
                </c:pt>
                <c:pt idx="14626">
                  <c:v>7.8124999999999991</c:v>
                </c:pt>
                <c:pt idx="14627">
                  <c:v>8.2589285714285712</c:v>
                </c:pt>
                <c:pt idx="14628">
                  <c:v>8.8169642857142847</c:v>
                </c:pt>
                <c:pt idx="14629">
                  <c:v>9.0401785714285712</c:v>
                </c:pt>
                <c:pt idx="14630">
                  <c:v>9.1517857142857135</c:v>
                </c:pt>
                <c:pt idx="14631">
                  <c:v>9.0401785714285712</c:v>
                </c:pt>
                <c:pt idx="14632">
                  <c:v>8.8169642857142847</c:v>
                </c:pt>
                <c:pt idx="14633">
                  <c:v>8.3705357142857135</c:v>
                </c:pt>
                <c:pt idx="14634">
                  <c:v>7.8124999999999991</c:v>
                </c:pt>
                <c:pt idx="14635">
                  <c:v>7.4776785714285703</c:v>
                </c:pt>
                <c:pt idx="14636">
                  <c:v>6.9196428571428568</c:v>
                </c:pt>
                <c:pt idx="14637">
                  <c:v>6.3616071428571423</c:v>
                </c:pt>
                <c:pt idx="14638">
                  <c:v>5.9151785714285712</c:v>
                </c:pt>
                <c:pt idx="14639">
                  <c:v>5.3571428571428568</c:v>
                </c:pt>
                <c:pt idx="14640">
                  <c:v>5.3571428571428568</c:v>
                </c:pt>
                <c:pt idx="14641">
                  <c:v>5.6919642857142856</c:v>
                </c:pt>
                <c:pt idx="14642">
                  <c:v>6.2499999999999991</c:v>
                </c:pt>
                <c:pt idx="14643">
                  <c:v>6.9196428571428568</c:v>
                </c:pt>
                <c:pt idx="14644">
                  <c:v>7.5892857142857135</c:v>
                </c:pt>
                <c:pt idx="14645">
                  <c:v>7.8124999999999991</c:v>
                </c:pt>
                <c:pt idx="14646">
                  <c:v>7.8124999999999991</c:v>
                </c:pt>
                <c:pt idx="14647">
                  <c:v>7.4776785714285703</c:v>
                </c:pt>
                <c:pt idx="14648">
                  <c:v>7.1428571428571423</c:v>
                </c:pt>
                <c:pt idx="14649">
                  <c:v>6.8080357142857135</c:v>
                </c:pt>
                <c:pt idx="14650">
                  <c:v>6.5848214285714279</c:v>
                </c:pt>
                <c:pt idx="14651">
                  <c:v>6.3616071428571423</c:v>
                </c:pt>
                <c:pt idx="14652">
                  <c:v>6.1383928571428568</c:v>
                </c:pt>
                <c:pt idx="14653">
                  <c:v>6.1383928571428568</c:v>
                </c:pt>
                <c:pt idx="14654">
                  <c:v>5.9151785714285712</c:v>
                </c:pt>
                <c:pt idx="14655">
                  <c:v>6.0267857142857135</c:v>
                </c:pt>
                <c:pt idx="14656">
                  <c:v>5.8035714285714279</c:v>
                </c:pt>
                <c:pt idx="14657">
                  <c:v>5.8035714285714279</c:v>
                </c:pt>
                <c:pt idx="14658">
                  <c:v>5.8035714285714279</c:v>
                </c:pt>
                <c:pt idx="14659">
                  <c:v>6.3616071428571423</c:v>
                </c:pt>
                <c:pt idx="14660">
                  <c:v>6.6964285714285712</c:v>
                </c:pt>
                <c:pt idx="14661">
                  <c:v>7.1428571428571423</c:v>
                </c:pt>
                <c:pt idx="14662">
                  <c:v>7.3660714285714279</c:v>
                </c:pt>
                <c:pt idx="14663">
                  <c:v>7.2544642857142847</c:v>
                </c:pt>
                <c:pt idx="14664">
                  <c:v>7.2544642857142847</c:v>
                </c:pt>
                <c:pt idx="14665">
                  <c:v>7.1428571428571423</c:v>
                </c:pt>
                <c:pt idx="14666">
                  <c:v>6.9196428571428568</c:v>
                </c:pt>
                <c:pt idx="14667">
                  <c:v>6.9196428571428568</c:v>
                </c:pt>
                <c:pt idx="14668">
                  <c:v>7.1428571428571423</c:v>
                </c:pt>
                <c:pt idx="14669">
                  <c:v>7.3660714285714279</c:v>
                </c:pt>
                <c:pt idx="14670">
                  <c:v>7.7008928571428568</c:v>
                </c:pt>
                <c:pt idx="14671">
                  <c:v>8.0357142857142847</c:v>
                </c:pt>
                <c:pt idx="14672">
                  <c:v>8.147321428571427</c:v>
                </c:pt>
                <c:pt idx="14673">
                  <c:v>8.0357142857142847</c:v>
                </c:pt>
                <c:pt idx="14674">
                  <c:v>7.5892857142857135</c:v>
                </c:pt>
                <c:pt idx="14675">
                  <c:v>7.1428571428571423</c:v>
                </c:pt>
                <c:pt idx="14676">
                  <c:v>6.5848214285714279</c:v>
                </c:pt>
                <c:pt idx="14677">
                  <c:v>6.4732142857142847</c:v>
                </c:pt>
                <c:pt idx="14678">
                  <c:v>6.1383928571428568</c:v>
                </c:pt>
                <c:pt idx="14679">
                  <c:v>6.1383928571428568</c:v>
                </c:pt>
                <c:pt idx="14680">
                  <c:v>6.4732142857142847</c:v>
                </c:pt>
                <c:pt idx="14681">
                  <c:v>6.6964285714285712</c:v>
                </c:pt>
                <c:pt idx="14682">
                  <c:v>6.9196428571428568</c:v>
                </c:pt>
                <c:pt idx="14683">
                  <c:v>7.1428571428571423</c:v>
                </c:pt>
                <c:pt idx="14684">
                  <c:v>7.3660714285714279</c:v>
                </c:pt>
                <c:pt idx="14685">
                  <c:v>7.8124999999999991</c:v>
                </c:pt>
                <c:pt idx="14686">
                  <c:v>8.0357142857142847</c:v>
                </c:pt>
                <c:pt idx="14687">
                  <c:v>8.4821428571428559</c:v>
                </c:pt>
                <c:pt idx="14688">
                  <c:v>8.8169642857142847</c:v>
                </c:pt>
                <c:pt idx="14689">
                  <c:v>9.0401785714285712</c:v>
                </c:pt>
                <c:pt idx="14690">
                  <c:v>9.3749999999999982</c:v>
                </c:pt>
                <c:pt idx="14691">
                  <c:v>9.8214285714285712</c:v>
                </c:pt>
                <c:pt idx="14692">
                  <c:v>10.156249999999998</c:v>
                </c:pt>
                <c:pt idx="14693">
                  <c:v>10.491071428571427</c:v>
                </c:pt>
                <c:pt idx="14694">
                  <c:v>10.714285714285714</c:v>
                </c:pt>
                <c:pt idx="14695">
                  <c:v>10.825892857142856</c:v>
                </c:pt>
                <c:pt idx="14696">
                  <c:v>11.160714285714285</c:v>
                </c:pt>
                <c:pt idx="14697">
                  <c:v>11.383928571428571</c:v>
                </c:pt>
                <c:pt idx="14698">
                  <c:v>11.830357142857142</c:v>
                </c:pt>
                <c:pt idx="14699">
                  <c:v>12.053571428571427</c:v>
                </c:pt>
                <c:pt idx="14700">
                  <c:v>12.499999999999998</c:v>
                </c:pt>
                <c:pt idx="14701">
                  <c:v>12.834821428571427</c:v>
                </c:pt>
                <c:pt idx="14702">
                  <c:v>13.058035714285714</c:v>
                </c:pt>
                <c:pt idx="14703">
                  <c:v>13.392857142857142</c:v>
                </c:pt>
                <c:pt idx="14704">
                  <c:v>13.504464285714285</c:v>
                </c:pt>
                <c:pt idx="14705">
                  <c:v>13.616071428571427</c:v>
                </c:pt>
                <c:pt idx="14706">
                  <c:v>13.839285714285714</c:v>
                </c:pt>
                <c:pt idx="14707">
                  <c:v>14.285714285714285</c:v>
                </c:pt>
                <c:pt idx="14708">
                  <c:v>14.285714285714285</c:v>
                </c:pt>
                <c:pt idx="14709">
                  <c:v>14.285714285714285</c:v>
                </c:pt>
                <c:pt idx="14710">
                  <c:v>14.062499999999998</c:v>
                </c:pt>
                <c:pt idx="14711">
                  <c:v>13.839285714285714</c:v>
                </c:pt>
                <c:pt idx="14712">
                  <c:v>13.169642857142856</c:v>
                </c:pt>
                <c:pt idx="14713">
                  <c:v>12.723214285714285</c:v>
                </c:pt>
                <c:pt idx="14714">
                  <c:v>12.053571428571427</c:v>
                </c:pt>
                <c:pt idx="14715">
                  <c:v>11.383928571428571</c:v>
                </c:pt>
                <c:pt idx="14716">
                  <c:v>10.937499999999998</c:v>
                </c:pt>
                <c:pt idx="14717">
                  <c:v>10.491071428571427</c:v>
                </c:pt>
                <c:pt idx="14718">
                  <c:v>10.379464285714285</c:v>
                </c:pt>
                <c:pt idx="14719">
                  <c:v>10.602678571428571</c:v>
                </c:pt>
                <c:pt idx="14720">
                  <c:v>10.937499999999998</c:v>
                </c:pt>
                <c:pt idx="14721">
                  <c:v>11.049107142857142</c:v>
                </c:pt>
                <c:pt idx="14722">
                  <c:v>11.383928571428571</c:v>
                </c:pt>
                <c:pt idx="14723">
                  <c:v>10.937499999999998</c:v>
                </c:pt>
                <c:pt idx="14724">
                  <c:v>10.602678571428571</c:v>
                </c:pt>
                <c:pt idx="14725">
                  <c:v>10.044642857142856</c:v>
                </c:pt>
                <c:pt idx="14726">
                  <c:v>9.9330357142857135</c:v>
                </c:pt>
                <c:pt idx="14727">
                  <c:v>10.044642857142856</c:v>
                </c:pt>
                <c:pt idx="14728">
                  <c:v>10.044642857142856</c:v>
                </c:pt>
                <c:pt idx="14729">
                  <c:v>10.044642857142856</c:v>
                </c:pt>
                <c:pt idx="14730">
                  <c:v>9.8214285714285712</c:v>
                </c:pt>
                <c:pt idx="14731">
                  <c:v>9.709821428571427</c:v>
                </c:pt>
                <c:pt idx="14732">
                  <c:v>9.5982142857142847</c:v>
                </c:pt>
                <c:pt idx="14733">
                  <c:v>9.4866071428571423</c:v>
                </c:pt>
                <c:pt idx="14734">
                  <c:v>9.5982142857142847</c:v>
                </c:pt>
                <c:pt idx="14735">
                  <c:v>10.044642857142856</c:v>
                </c:pt>
                <c:pt idx="14736">
                  <c:v>10.267857142857142</c:v>
                </c:pt>
                <c:pt idx="14737">
                  <c:v>10.491071428571427</c:v>
                </c:pt>
                <c:pt idx="14738">
                  <c:v>10.267857142857142</c:v>
                </c:pt>
                <c:pt idx="14739">
                  <c:v>10.044642857142856</c:v>
                </c:pt>
                <c:pt idx="14740">
                  <c:v>9.8214285714285712</c:v>
                </c:pt>
                <c:pt idx="14741">
                  <c:v>9.2633928571428559</c:v>
                </c:pt>
                <c:pt idx="14742">
                  <c:v>8.7053571428571423</c:v>
                </c:pt>
                <c:pt idx="14743">
                  <c:v>8.3705357142857135</c:v>
                </c:pt>
                <c:pt idx="14744">
                  <c:v>7.5892857142857135</c:v>
                </c:pt>
                <c:pt idx="14745">
                  <c:v>6.6964285714285712</c:v>
                </c:pt>
                <c:pt idx="14746">
                  <c:v>6.0267857142857135</c:v>
                </c:pt>
                <c:pt idx="14747">
                  <c:v>5.5803571428571423</c:v>
                </c:pt>
                <c:pt idx="14748">
                  <c:v>5.5803571428571423</c:v>
                </c:pt>
                <c:pt idx="14749">
                  <c:v>5.6919642857142856</c:v>
                </c:pt>
                <c:pt idx="14750">
                  <c:v>6.0267857142857135</c:v>
                </c:pt>
                <c:pt idx="14751">
                  <c:v>6.4732142857142847</c:v>
                </c:pt>
                <c:pt idx="14752">
                  <c:v>6.9196428571428568</c:v>
                </c:pt>
                <c:pt idx="14753">
                  <c:v>7.7008928571428568</c:v>
                </c:pt>
                <c:pt idx="14754">
                  <c:v>8.4821428571428559</c:v>
                </c:pt>
                <c:pt idx="14755">
                  <c:v>9.3749999999999982</c:v>
                </c:pt>
                <c:pt idx="14756">
                  <c:v>10.491071428571427</c:v>
                </c:pt>
                <c:pt idx="14757">
                  <c:v>11.383928571428571</c:v>
                </c:pt>
                <c:pt idx="14758">
                  <c:v>12.499999999999998</c:v>
                </c:pt>
                <c:pt idx="14759">
                  <c:v>13.169642857142856</c:v>
                </c:pt>
                <c:pt idx="14760">
                  <c:v>13.616071428571427</c:v>
                </c:pt>
                <c:pt idx="14761">
                  <c:v>13.950892857142856</c:v>
                </c:pt>
                <c:pt idx="14762">
                  <c:v>14.062499999999998</c:v>
                </c:pt>
                <c:pt idx="14763">
                  <c:v>13.839285714285714</c:v>
                </c:pt>
                <c:pt idx="14764">
                  <c:v>13.504464285714285</c:v>
                </c:pt>
                <c:pt idx="14765">
                  <c:v>12.946428571428569</c:v>
                </c:pt>
                <c:pt idx="14766">
                  <c:v>12.276785714285714</c:v>
                </c:pt>
                <c:pt idx="14767">
                  <c:v>11.383928571428571</c:v>
                </c:pt>
                <c:pt idx="14768">
                  <c:v>10.491071428571427</c:v>
                </c:pt>
                <c:pt idx="14769">
                  <c:v>9.5982142857142847</c:v>
                </c:pt>
                <c:pt idx="14770">
                  <c:v>8.7053571428571423</c:v>
                </c:pt>
                <c:pt idx="14771">
                  <c:v>7.9241071428571423</c:v>
                </c:pt>
                <c:pt idx="14772">
                  <c:v>7.1428571428571423</c:v>
                </c:pt>
                <c:pt idx="14773">
                  <c:v>6.5848214285714279</c:v>
                </c:pt>
                <c:pt idx="14774">
                  <c:v>6.0267857142857135</c:v>
                </c:pt>
                <c:pt idx="14775">
                  <c:v>5.9151785714285712</c:v>
                </c:pt>
                <c:pt idx="14776">
                  <c:v>6.0267857142857135</c:v>
                </c:pt>
                <c:pt idx="14777">
                  <c:v>6.2499999999999991</c:v>
                </c:pt>
                <c:pt idx="14778">
                  <c:v>6.4732142857142847</c:v>
                </c:pt>
                <c:pt idx="14779">
                  <c:v>6.5848214285714279</c:v>
                </c:pt>
                <c:pt idx="14780">
                  <c:v>6.4732142857142847</c:v>
                </c:pt>
                <c:pt idx="14781">
                  <c:v>6.1383928571428568</c:v>
                </c:pt>
                <c:pt idx="14782">
                  <c:v>5.8035714285714279</c:v>
                </c:pt>
                <c:pt idx="14783">
                  <c:v>5.5803571428571423</c:v>
                </c:pt>
                <c:pt idx="14784">
                  <c:v>5.8035714285714279</c:v>
                </c:pt>
                <c:pt idx="14785">
                  <c:v>6.2499999999999991</c:v>
                </c:pt>
                <c:pt idx="14786">
                  <c:v>6.4732142857142847</c:v>
                </c:pt>
                <c:pt idx="14787">
                  <c:v>6.6964285714285712</c:v>
                </c:pt>
                <c:pt idx="14788">
                  <c:v>6.9196428571428568</c:v>
                </c:pt>
                <c:pt idx="14789">
                  <c:v>7.1428571428571423</c:v>
                </c:pt>
                <c:pt idx="14790">
                  <c:v>7.4776785714285703</c:v>
                </c:pt>
                <c:pt idx="14791">
                  <c:v>8.0357142857142847</c:v>
                </c:pt>
                <c:pt idx="14792">
                  <c:v>8.4821428571428559</c:v>
                </c:pt>
                <c:pt idx="14793">
                  <c:v>8.8169642857142847</c:v>
                </c:pt>
                <c:pt idx="14794">
                  <c:v>9.1517857142857135</c:v>
                </c:pt>
                <c:pt idx="14795">
                  <c:v>9.3749999999999982</c:v>
                </c:pt>
                <c:pt idx="14796">
                  <c:v>9.5982142857142847</c:v>
                </c:pt>
                <c:pt idx="14797">
                  <c:v>9.709821428571427</c:v>
                </c:pt>
                <c:pt idx="14798">
                  <c:v>10.044642857142856</c:v>
                </c:pt>
                <c:pt idx="14799">
                  <c:v>10.267857142857142</c:v>
                </c:pt>
                <c:pt idx="14800">
                  <c:v>10.491071428571427</c:v>
                </c:pt>
                <c:pt idx="14801">
                  <c:v>10.602678571428571</c:v>
                </c:pt>
                <c:pt idx="14802">
                  <c:v>10.825892857142856</c:v>
                </c:pt>
                <c:pt idx="14803">
                  <c:v>11.160714285714285</c:v>
                </c:pt>
                <c:pt idx="14804">
                  <c:v>11.383928571428571</c:v>
                </c:pt>
                <c:pt idx="14805">
                  <c:v>11.607142857142856</c:v>
                </c:pt>
                <c:pt idx="14806">
                  <c:v>11.830357142857142</c:v>
                </c:pt>
                <c:pt idx="14807">
                  <c:v>12.053571428571427</c:v>
                </c:pt>
                <c:pt idx="14808">
                  <c:v>12.723214285714285</c:v>
                </c:pt>
                <c:pt idx="14809">
                  <c:v>13.169642857142856</c:v>
                </c:pt>
                <c:pt idx="14810">
                  <c:v>13.839285714285714</c:v>
                </c:pt>
                <c:pt idx="14811">
                  <c:v>14.508928571428569</c:v>
                </c:pt>
                <c:pt idx="14812">
                  <c:v>15.066964285714285</c:v>
                </c:pt>
                <c:pt idx="14813">
                  <c:v>15.624999999999998</c:v>
                </c:pt>
                <c:pt idx="14814">
                  <c:v>16.294642857142854</c:v>
                </c:pt>
                <c:pt idx="14815">
                  <c:v>16.629464285714285</c:v>
                </c:pt>
                <c:pt idx="14816">
                  <c:v>16.852678571428569</c:v>
                </c:pt>
                <c:pt idx="14817">
                  <c:v>16.964285714285712</c:v>
                </c:pt>
                <c:pt idx="14818">
                  <c:v>17.075892857142854</c:v>
                </c:pt>
                <c:pt idx="14819">
                  <c:v>17.1875</c:v>
                </c:pt>
                <c:pt idx="14820">
                  <c:v>17.299107142857142</c:v>
                </c:pt>
                <c:pt idx="14821">
                  <c:v>17.633928571428569</c:v>
                </c:pt>
                <c:pt idx="14822">
                  <c:v>17.857142857142854</c:v>
                </c:pt>
                <c:pt idx="14823">
                  <c:v>18.191964285714285</c:v>
                </c:pt>
                <c:pt idx="14824">
                  <c:v>18.526785714285712</c:v>
                </c:pt>
                <c:pt idx="14825">
                  <c:v>18.749999999999996</c:v>
                </c:pt>
                <c:pt idx="14826">
                  <c:v>18.861607142857142</c:v>
                </c:pt>
                <c:pt idx="14827">
                  <c:v>18.861607142857142</c:v>
                </c:pt>
                <c:pt idx="14828">
                  <c:v>18.526785714285712</c:v>
                </c:pt>
                <c:pt idx="14829">
                  <c:v>18.191964285714285</c:v>
                </c:pt>
                <c:pt idx="14830">
                  <c:v>17.857142857142854</c:v>
                </c:pt>
                <c:pt idx="14831">
                  <c:v>17.633928571428569</c:v>
                </c:pt>
                <c:pt idx="14832">
                  <c:v>17.522321428571427</c:v>
                </c:pt>
                <c:pt idx="14833">
                  <c:v>17.1875</c:v>
                </c:pt>
                <c:pt idx="14834">
                  <c:v>16.741071428571427</c:v>
                </c:pt>
                <c:pt idx="14835">
                  <c:v>16.183035714285712</c:v>
                </c:pt>
                <c:pt idx="14836">
                  <c:v>15.513392857142856</c:v>
                </c:pt>
                <c:pt idx="14837">
                  <c:v>14.732142857142856</c:v>
                </c:pt>
                <c:pt idx="14838">
                  <c:v>13.727678571428569</c:v>
                </c:pt>
                <c:pt idx="14839">
                  <c:v>12.723214285714285</c:v>
                </c:pt>
                <c:pt idx="14840">
                  <c:v>11.830357142857142</c:v>
                </c:pt>
                <c:pt idx="14841">
                  <c:v>10.714285714285714</c:v>
                </c:pt>
                <c:pt idx="14842">
                  <c:v>9.3749999999999982</c:v>
                </c:pt>
                <c:pt idx="14843">
                  <c:v>8.2589285714285712</c:v>
                </c:pt>
                <c:pt idx="14844">
                  <c:v>6.6964285714285712</c:v>
                </c:pt>
                <c:pt idx="14845">
                  <c:v>5.3571428571428568</c:v>
                </c:pt>
                <c:pt idx="14846">
                  <c:v>4.6874999999999991</c:v>
                </c:pt>
                <c:pt idx="14847">
                  <c:v>5.3571428571428568</c:v>
                </c:pt>
                <c:pt idx="14848">
                  <c:v>6.5848214285714279</c:v>
                </c:pt>
                <c:pt idx="14849">
                  <c:v>8.0357142857142847</c:v>
                </c:pt>
                <c:pt idx="14850">
                  <c:v>9.3749999999999982</c:v>
                </c:pt>
                <c:pt idx="14851">
                  <c:v>10.491071428571427</c:v>
                </c:pt>
                <c:pt idx="14852">
                  <c:v>11.049107142857142</c:v>
                </c:pt>
                <c:pt idx="14853">
                  <c:v>11.160714285714285</c:v>
                </c:pt>
                <c:pt idx="14854">
                  <c:v>11.272321428571427</c:v>
                </c:pt>
                <c:pt idx="14855">
                  <c:v>11.160714285714285</c:v>
                </c:pt>
                <c:pt idx="14856">
                  <c:v>10.937499999999998</c:v>
                </c:pt>
                <c:pt idx="14857">
                  <c:v>10.602678571428571</c:v>
                </c:pt>
                <c:pt idx="14858">
                  <c:v>10.714285714285714</c:v>
                </c:pt>
                <c:pt idx="14859">
                  <c:v>10.602678571428571</c:v>
                </c:pt>
                <c:pt idx="14860">
                  <c:v>10.491071428571427</c:v>
                </c:pt>
                <c:pt idx="14861">
                  <c:v>10.267857142857142</c:v>
                </c:pt>
                <c:pt idx="14862">
                  <c:v>10.044642857142856</c:v>
                </c:pt>
                <c:pt idx="14863">
                  <c:v>10.044642857142856</c:v>
                </c:pt>
                <c:pt idx="14864">
                  <c:v>9.8214285714285712</c:v>
                </c:pt>
                <c:pt idx="14865">
                  <c:v>9.8214285714285712</c:v>
                </c:pt>
                <c:pt idx="14866">
                  <c:v>9.4866071428571423</c:v>
                </c:pt>
                <c:pt idx="14867">
                  <c:v>9.2633928571428559</c:v>
                </c:pt>
                <c:pt idx="14868">
                  <c:v>8.7053571428571423</c:v>
                </c:pt>
                <c:pt idx="14869">
                  <c:v>8.4821428571428559</c:v>
                </c:pt>
                <c:pt idx="14870">
                  <c:v>7.8124999999999991</c:v>
                </c:pt>
                <c:pt idx="14871">
                  <c:v>7.3660714285714279</c:v>
                </c:pt>
                <c:pt idx="14872">
                  <c:v>6.6964285714285712</c:v>
                </c:pt>
                <c:pt idx="14873">
                  <c:v>6.2499999999999991</c:v>
                </c:pt>
                <c:pt idx="14874">
                  <c:v>6.0267857142857135</c:v>
                </c:pt>
                <c:pt idx="14875">
                  <c:v>6.0267857142857135</c:v>
                </c:pt>
                <c:pt idx="14876">
                  <c:v>6.0267857142857135</c:v>
                </c:pt>
                <c:pt idx="14877">
                  <c:v>6.0267857142857135</c:v>
                </c:pt>
                <c:pt idx="14878">
                  <c:v>6.1383928571428568</c:v>
                </c:pt>
                <c:pt idx="14879">
                  <c:v>6.4732142857142847</c:v>
                </c:pt>
                <c:pt idx="14880">
                  <c:v>6.6964285714285712</c:v>
                </c:pt>
                <c:pt idx="14881">
                  <c:v>7.0312499999999991</c:v>
                </c:pt>
                <c:pt idx="14882">
                  <c:v>7.5892857142857135</c:v>
                </c:pt>
                <c:pt idx="14883">
                  <c:v>8.2589285714285712</c:v>
                </c:pt>
                <c:pt idx="14884">
                  <c:v>8.928571428571427</c:v>
                </c:pt>
                <c:pt idx="14885">
                  <c:v>10.044642857142856</c:v>
                </c:pt>
                <c:pt idx="14886">
                  <c:v>10.937499999999998</c:v>
                </c:pt>
                <c:pt idx="14887">
                  <c:v>11.830357142857142</c:v>
                </c:pt>
                <c:pt idx="14888">
                  <c:v>12.053571428571427</c:v>
                </c:pt>
                <c:pt idx="14889">
                  <c:v>12.276785714285714</c:v>
                </c:pt>
                <c:pt idx="14890">
                  <c:v>12.053571428571427</c:v>
                </c:pt>
                <c:pt idx="14891">
                  <c:v>11.830357142857142</c:v>
                </c:pt>
                <c:pt idx="14892">
                  <c:v>11.383928571428571</c:v>
                </c:pt>
                <c:pt idx="14893">
                  <c:v>10.937499999999998</c:v>
                </c:pt>
                <c:pt idx="14894">
                  <c:v>10.714285714285714</c:v>
                </c:pt>
                <c:pt idx="14895">
                  <c:v>10.267857142857142</c:v>
                </c:pt>
                <c:pt idx="14896">
                  <c:v>9.8214285714285712</c:v>
                </c:pt>
                <c:pt idx="14897">
                  <c:v>9.2633928571428559</c:v>
                </c:pt>
                <c:pt idx="14898">
                  <c:v>8.7053571428571423</c:v>
                </c:pt>
                <c:pt idx="14899">
                  <c:v>8.0357142857142847</c:v>
                </c:pt>
                <c:pt idx="14900">
                  <c:v>7.3660714285714279</c:v>
                </c:pt>
                <c:pt idx="14901">
                  <c:v>6.6964285714285712</c:v>
                </c:pt>
                <c:pt idx="14902">
                  <c:v>6.2499999999999991</c:v>
                </c:pt>
                <c:pt idx="14903">
                  <c:v>6.6964285714285712</c:v>
                </c:pt>
              </c:numCache>
            </c:numRef>
          </c:val>
          <c:smooth val="0"/>
          <c:extLst xmlns:c16r2="http://schemas.microsoft.com/office/drawing/2015/06/chart">
            <c:ext xmlns:c16="http://schemas.microsoft.com/office/drawing/2014/chart" uri="{C3380CC4-5D6E-409C-BE32-E72D297353CC}">
              <c16:uniqueId val="{00000000-A137-420E-A3E9-5C2EA9FDF73E}"/>
            </c:ext>
          </c:extLst>
        </c:ser>
        <c:dLbls>
          <c:showLegendKey val="0"/>
          <c:showVal val="0"/>
          <c:showCatName val="0"/>
          <c:showSerName val="0"/>
          <c:showPercent val="0"/>
          <c:showBubbleSize val="0"/>
        </c:dLbls>
        <c:marker val="1"/>
        <c:smooth val="0"/>
        <c:axId val="344425984"/>
        <c:axId val="344427904"/>
      </c:lineChart>
      <c:catAx>
        <c:axId val="344425984"/>
        <c:scaling>
          <c:orientation val="minMax"/>
        </c:scaling>
        <c:delete val="0"/>
        <c:axPos val="b"/>
        <c:title>
          <c:tx>
            <c:rich>
              <a:bodyPr/>
              <a:lstStyle/>
              <a:p>
                <a:pPr>
                  <a:defRPr/>
                </a:pPr>
                <a:r>
                  <a:rPr lang="en-GB" i="1" baseline="0"/>
                  <a:t>t</a:t>
                </a:r>
                <a:r>
                  <a:rPr lang="en-GB" baseline="0"/>
                  <a:t> (s)</a:t>
                </a:r>
                <a:endParaRPr lang="en-GB"/>
              </a:p>
            </c:rich>
          </c:tx>
          <c:overlay val="0"/>
        </c:title>
        <c:numFmt formatCode="0.00" sourceLinked="1"/>
        <c:majorTickMark val="in"/>
        <c:minorTickMark val="none"/>
        <c:tickLblPos val="nextTo"/>
        <c:crossAx val="344427904"/>
        <c:crosses val="autoZero"/>
        <c:auto val="1"/>
        <c:lblAlgn val="ctr"/>
        <c:lblOffset val="100"/>
        <c:tickLblSkip val="1000"/>
        <c:tickMarkSkip val="1000"/>
        <c:noMultiLvlLbl val="0"/>
      </c:catAx>
      <c:valAx>
        <c:axId val="344427904"/>
        <c:scaling>
          <c:orientation val="minMax"/>
        </c:scaling>
        <c:delete val="0"/>
        <c:axPos val="l"/>
        <c:title>
          <c:tx>
            <c:rich>
              <a:bodyPr rot="-5400000" vert="horz"/>
              <a:lstStyle/>
              <a:p>
                <a:pPr>
                  <a:defRPr/>
                </a:pPr>
                <a:r>
                  <a:rPr lang="en-GB"/>
                  <a:t>Bead height (mm)</a:t>
                </a:r>
              </a:p>
            </c:rich>
          </c:tx>
          <c:overlay val="0"/>
        </c:title>
        <c:numFmt formatCode="General" sourceLinked="1"/>
        <c:majorTickMark val="in"/>
        <c:minorTickMark val="none"/>
        <c:tickLblPos val="nextTo"/>
        <c:crossAx val="344425984"/>
        <c:crosses val="autoZero"/>
        <c:crossBetween val="midCat"/>
      </c:valAx>
      <c:spPr>
        <a:ln w="3175">
          <a:solidFill>
            <a:schemeClr val="tx1">
              <a:lumMod val="50000"/>
              <a:lumOff val="50000"/>
            </a:schemeClr>
          </a:solidFill>
        </a:ln>
      </c:spPr>
    </c:plotArea>
    <c:plotVisOnly val="1"/>
    <c:dispBlanksAs val="gap"/>
    <c:showDLblsOverMax val="0"/>
  </c:chart>
  <c:spPr>
    <a:ln>
      <a:noFill/>
    </a:ln>
  </c:spPr>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6781583880406082E-2"/>
          <c:y val="5.9451243293383506E-2"/>
          <c:w val="0.8862272091639517"/>
          <c:h val="0.73163992986211723"/>
        </c:manualLayout>
      </c:layout>
      <c:lineChart>
        <c:grouping val="standard"/>
        <c:varyColors val="0"/>
        <c:ser>
          <c:idx val="0"/>
          <c:order val="0"/>
          <c:spPr>
            <a:ln w="6350"/>
          </c:spPr>
          <c:marker>
            <c:symbol val="none"/>
          </c:marker>
          <c:cat>
            <c:numRef>
              <c:f>'35lm 2-19'!$B$1004:$B$14907</c:f>
              <c:numCache>
                <c:formatCode>0.00</c:formatCode>
                <c:ptCount val="13904"/>
                <c:pt idx="0">
                  <c:v>4.5499999999999909</c:v>
                </c:pt>
                <c:pt idx="1">
                  <c:v>4.5545454545454458</c:v>
                </c:pt>
                <c:pt idx="2">
                  <c:v>4.5590909090909006</c:v>
                </c:pt>
                <c:pt idx="3">
                  <c:v>4.5636363636363555</c:v>
                </c:pt>
                <c:pt idx="4">
                  <c:v>4.5681818181818103</c:v>
                </c:pt>
                <c:pt idx="5">
                  <c:v>4.5727272727272652</c:v>
                </c:pt>
                <c:pt idx="6">
                  <c:v>4.5772727272727201</c:v>
                </c:pt>
                <c:pt idx="7">
                  <c:v>4.5818181818181749</c:v>
                </c:pt>
                <c:pt idx="8">
                  <c:v>4.5863636363636298</c:v>
                </c:pt>
                <c:pt idx="9">
                  <c:v>4.5909090909090846</c:v>
                </c:pt>
                <c:pt idx="10">
                  <c:v>4.5954545454545395</c:v>
                </c:pt>
                <c:pt idx="11">
                  <c:v>4.5999999999999943</c:v>
                </c:pt>
                <c:pt idx="12">
                  <c:v>4.6045454545454492</c:v>
                </c:pt>
                <c:pt idx="13">
                  <c:v>4.609090909090904</c:v>
                </c:pt>
                <c:pt idx="14">
                  <c:v>4.6136363636363589</c:v>
                </c:pt>
                <c:pt idx="15">
                  <c:v>4.6181818181818137</c:v>
                </c:pt>
                <c:pt idx="16">
                  <c:v>4.6227272727272686</c:v>
                </c:pt>
                <c:pt idx="17">
                  <c:v>4.6272727272727234</c:v>
                </c:pt>
                <c:pt idx="18">
                  <c:v>4.6318181818181783</c:v>
                </c:pt>
                <c:pt idx="19">
                  <c:v>4.6363636363636331</c:v>
                </c:pt>
                <c:pt idx="20">
                  <c:v>4.640909090909088</c:v>
                </c:pt>
                <c:pt idx="21">
                  <c:v>4.6454545454545428</c:v>
                </c:pt>
                <c:pt idx="22">
                  <c:v>4.6499999999999977</c:v>
                </c:pt>
                <c:pt idx="23">
                  <c:v>4.6545454545454525</c:v>
                </c:pt>
                <c:pt idx="24">
                  <c:v>4.6590909090909074</c:v>
                </c:pt>
                <c:pt idx="25">
                  <c:v>4.6636363636363622</c:v>
                </c:pt>
                <c:pt idx="26">
                  <c:v>4.6681818181818171</c:v>
                </c:pt>
                <c:pt idx="27">
                  <c:v>4.672727272727272</c:v>
                </c:pt>
                <c:pt idx="28">
                  <c:v>4.6772727272727268</c:v>
                </c:pt>
                <c:pt idx="29">
                  <c:v>4.6818181818181817</c:v>
                </c:pt>
                <c:pt idx="30">
                  <c:v>4.6863636363636365</c:v>
                </c:pt>
                <c:pt idx="31">
                  <c:v>4.6909090909090914</c:v>
                </c:pt>
                <c:pt idx="32">
                  <c:v>4.6954545454545462</c:v>
                </c:pt>
                <c:pt idx="33">
                  <c:v>4.7000000000000011</c:v>
                </c:pt>
                <c:pt idx="34">
                  <c:v>4.7045454545454559</c:v>
                </c:pt>
                <c:pt idx="35">
                  <c:v>4.7090909090909108</c:v>
                </c:pt>
                <c:pt idx="36">
                  <c:v>4.7136363636363656</c:v>
                </c:pt>
                <c:pt idx="37">
                  <c:v>4.7181818181818205</c:v>
                </c:pt>
                <c:pt idx="38">
                  <c:v>4.7227272727272753</c:v>
                </c:pt>
                <c:pt idx="39">
                  <c:v>4.7272727272727302</c:v>
                </c:pt>
                <c:pt idx="40">
                  <c:v>4.731818181818185</c:v>
                </c:pt>
                <c:pt idx="41">
                  <c:v>4.7363636363636399</c:v>
                </c:pt>
                <c:pt idx="42">
                  <c:v>4.7409090909090947</c:v>
                </c:pt>
                <c:pt idx="43">
                  <c:v>4.7454545454545496</c:v>
                </c:pt>
                <c:pt idx="44">
                  <c:v>4.7500000000000044</c:v>
                </c:pt>
                <c:pt idx="45">
                  <c:v>4.7545454545454593</c:v>
                </c:pt>
                <c:pt idx="46">
                  <c:v>4.7590909090909141</c:v>
                </c:pt>
                <c:pt idx="47">
                  <c:v>4.763636363636369</c:v>
                </c:pt>
                <c:pt idx="48">
                  <c:v>4.7681818181818239</c:v>
                </c:pt>
                <c:pt idx="49">
                  <c:v>4.7727272727272787</c:v>
                </c:pt>
                <c:pt idx="50">
                  <c:v>4.7772727272727336</c:v>
                </c:pt>
                <c:pt idx="51">
                  <c:v>4.7818181818181884</c:v>
                </c:pt>
                <c:pt idx="52">
                  <c:v>4.7863636363636433</c:v>
                </c:pt>
                <c:pt idx="53">
                  <c:v>4.7909090909090981</c:v>
                </c:pt>
                <c:pt idx="54">
                  <c:v>4.795454545454553</c:v>
                </c:pt>
                <c:pt idx="55">
                  <c:v>4.8000000000000078</c:v>
                </c:pt>
                <c:pt idx="56">
                  <c:v>4.8045454545454627</c:v>
                </c:pt>
                <c:pt idx="57">
                  <c:v>4.8090909090909175</c:v>
                </c:pt>
                <c:pt idx="58">
                  <c:v>4.8136363636363724</c:v>
                </c:pt>
                <c:pt idx="59">
                  <c:v>4.8181818181818272</c:v>
                </c:pt>
                <c:pt idx="60">
                  <c:v>4.8227272727272821</c:v>
                </c:pt>
                <c:pt idx="61">
                  <c:v>4.8272727272727369</c:v>
                </c:pt>
                <c:pt idx="62">
                  <c:v>4.8318181818181918</c:v>
                </c:pt>
                <c:pt idx="63">
                  <c:v>4.8363636363636466</c:v>
                </c:pt>
                <c:pt idx="64">
                  <c:v>4.8409090909091015</c:v>
                </c:pt>
                <c:pt idx="65">
                  <c:v>4.8454545454545563</c:v>
                </c:pt>
                <c:pt idx="66">
                  <c:v>4.8500000000000112</c:v>
                </c:pt>
                <c:pt idx="67">
                  <c:v>4.854545454545466</c:v>
                </c:pt>
                <c:pt idx="68">
                  <c:v>4.8590909090909209</c:v>
                </c:pt>
                <c:pt idx="69">
                  <c:v>4.8636363636363757</c:v>
                </c:pt>
                <c:pt idx="70">
                  <c:v>4.8681818181818306</c:v>
                </c:pt>
                <c:pt idx="71">
                  <c:v>4.8727272727272855</c:v>
                </c:pt>
                <c:pt idx="72">
                  <c:v>4.8772727272727403</c:v>
                </c:pt>
                <c:pt idx="73">
                  <c:v>4.8818181818181952</c:v>
                </c:pt>
                <c:pt idx="74">
                  <c:v>4.88636363636365</c:v>
                </c:pt>
                <c:pt idx="75">
                  <c:v>4.8909090909091049</c:v>
                </c:pt>
                <c:pt idx="76">
                  <c:v>4.8954545454545597</c:v>
                </c:pt>
                <c:pt idx="77">
                  <c:v>4.9000000000000146</c:v>
                </c:pt>
                <c:pt idx="78">
                  <c:v>4.9045454545454694</c:v>
                </c:pt>
                <c:pt idx="79">
                  <c:v>4.9090909090909243</c:v>
                </c:pt>
                <c:pt idx="80">
                  <c:v>4.9136363636363791</c:v>
                </c:pt>
                <c:pt idx="81">
                  <c:v>4.918181818181834</c:v>
                </c:pt>
                <c:pt idx="82">
                  <c:v>4.9227272727272888</c:v>
                </c:pt>
                <c:pt idx="83">
                  <c:v>4.9272727272727437</c:v>
                </c:pt>
                <c:pt idx="84">
                  <c:v>4.9318181818181985</c:v>
                </c:pt>
                <c:pt idx="85">
                  <c:v>4.9363636363636534</c:v>
                </c:pt>
                <c:pt idx="86">
                  <c:v>4.9409090909091082</c:v>
                </c:pt>
                <c:pt idx="87">
                  <c:v>4.9454545454545631</c:v>
                </c:pt>
                <c:pt idx="88">
                  <c:v>4.9500000000000179</c:v>
                </c:pt>
                <c:pt idx="89">
                  <c:v>4.9545454545454728</c:v>
                </c:pt>
                <c:pt idx="90">
                  <c:v>4.9590909090909276</c:v>
                </c:pt>
                <c:pt idx="91">
                  <c:v>4.9636363636363825</c:v>
                </c:pt>
                <c:pt idx="92">
                  <c:v>4.9681818181818374</c:v>
                </c:pt>
                <c:pt idx="93">
                  <c:v>4.9727272727272922</c:v>
                </c:pt>
                <c:pt idx="94">
                  <c:v>4.9772727272727471</c:v>
                </c:pt>
                <c:pt idx="95">
                  <c:v>4.9818181818182019</c:v>
                </c:pt>
                <c:pt idx="96">
                  <c:v>4.9863636363636568</c:v>
                </c:pt>
                <c:pt idx="97">
                  <c:v>4.9909090909091116</c:v>
                </c:pt>
                <c:pt idx="98">
                  <c:v>4.9954545454545665</c:v>
                </c:pt>
                <c:pt idx="99">
                  <c:v>5.0000000000000213</c:v>
                </c:pt>
                <c:pt idx="100">
                  <c:v>5.0045454545454762</c:v>
                </c:pt>
                <c:pt idx="101">
                  <c:v>5.009090909090931</c:v>
                </c:pt>
                <c:pt idx="102">
                  <c:v>5.0136363636363859</c:v>
                </c:pt>
                <c:pt idx="103">
                  <c:v>5.0181818181818407</c:v>
                </c:pt>
                <c:pt idx="104">
                  <c:v>5.0227272727272956</c:v>
                </c:pt>
                <c:pt idx="105">
                  <c:v>5.0272727272727504</c:v>
                </c:pt>
                <c:pt idx="106">
                  <c:v>5.0318181818182053</c:v>
                </c:pt>
                <c:pt idx="107">
                  <c:v>5.0363636363636601</c:v>
                </c:pt>
                <c:pt idx="108">
                  <c:v>5.040909090909115</c:v>
                </c:pt>
                <c:pt idx="109">
                  <c:v>5.0454545454545698</c:v>
                </c:pt>
                <c:pt idx="110">
                  <c:v>5.0500000000000247</c:v>
                </c:pt>
                <c:pt idx="111">
                  <c:v>5.0545454545454795</c:v>
                </c:pt>
                <c:pt idx="112">
                  <c:v>5.0590909090909344</c:v>
                </c:pt>
                <c:pt idx="113">
                  <c:v>5.0636363636363892</c:v>
                </c:pt>
                <c:pt idx="114">
                  <c:v>5.0681818181818441</c:v>
                </c:pt>
                <c:pt idx="115">
                  <c:v>5.072727272727299</c:v>
                </c:pt>
                <c:pt idx="116">
                  <c:v>5.0772727272727538</c:v>
                </c:pt>
                <c:pt idx="117">
                  <c:v>5.0818181818182087</c:v>
                </c:pt>
                <c:pt idx="118">
                  <c:v>5.0863636363636635</c:v>
                </c:pt>
                <c:pt idx="119">
                  <c:v>5.0909090909091184</c:v>
                </c:pt>
                <c:pt idx="120">
                  <c:v>5.0954545454545732</c:v>
                </c:pt>
                <c:pt idx="121">
                  <c:v>5.1000000000000281</c:v>
                </c:pt>
                <c:pt idx="122">
                  <c:v>5.1045454545454829</c:v>
                </c:pt>
                <c:pt idx="123">
                  <c:v>5.1090909090909378</c:v>
                </c:pt>
                <c:pt idx="124">
                  <c:v>5.1136363636363926</c:v>
                </c:pt>
                <c:pt idx="125">
                  <c:v>5.1181818181818475</c:v>
                </c:pt>
                <c:pt idx="126">
                  <c:v>5.1227272727273023</c:v>
                </c:pt>
                <c:pt idx="127">
                  <c:v>5.1272727272727572</c:v>
                </c:pt>
                <c:pt idx="128">
                  <c:v>5.131818181818212</c:v>
                </c:pt>
                <c:pt idx="129">
                  <c:v>5.1363636363636669</c:v>
                </c:pt>
                <c:pt idx="130">
                  <c:v>5.1409090909091217</c:v>
                </c:pt>
                <c:pt idx="131">
                  <c:v>5.1454545454545766</c:v>
                </c:pt>
                <c:pt idx="132">
                  <c:v>5.1500000000000314</c:v>
                </c:pt>
                <c:pt idx="133">
                  <c:v>5.1545454545454863</c:v>
                </c:pt>
                <c:pt idx="134">
                  <c:v>5.1590909090909411</c:v>
                </c:pt>
                <c:pt idx="135">
                  <c:v>5.163636363636396</c:v>
                </c:pt>
                <c:pt idx="136">
                  <c:v>5.1681818181818509</c:v>
                </c:pt>
                <c:pt idx="137">
                  <c:v>5.1727272727273057</c:v>
                </c:pt>
                <c:pt idx="138">
                  <c:v>5.1772727272727606</c:v>
                </c:pt>
                <c:pt idx="139">
                  <c:v>5.1818181818182154</c:v>
                </c:pt>
                <c:pt idx="140">
                  <c:v>5.1863636363636703</c:v>
                </c:pt>
                <c:pt idx="141">
                  <c:v>5.1909090909091251</c:v>
                </c:pt>
                <c:pt idx="142">
                  <c:v>5.19545454545458</c:v>
                </c:pt>
                <c:pt idx="143">
                  <c:v>5.2000000000000348</c:v>
                </c:pt>
                <c:pt idx="144">
                  <c:v>5.2045454545454897</c:v>
                </c:pt>
                <c:pt idx="145">
                  <c:v>5.2090909090909445</c:v>
                </c:pt>
                <c:pt idx="146">
                  <c:v>5.2136363636363994</c:v>
                </c:pt>
                <c:pt idx="147">
                  <c:v>5.2181818181818542</c:v>
                </c:pt>
                <c:pt idx="148">
                  <c:v>5.2227272727273091</c:v>
                </c:pt>
                <c:pt idx="149">
                  <c:v>5.2272727272727639</c:v>
                </c:pt>
                <c:pt idx="150">
                  <c:v>5.2318181818182188</c:v>
                </c:pt>
                <c:pt idx="151">
                  <c:v>5.2363636363636736</c:v>
                </c:pt>
                <c:pt idx="152">
                  <c:v>5.2409090909091285</c:v>
                </c:pt>
                <c:pt idx="153">
                  <c:v>5.2454545454545833</c:v>
                </c:pt>
                <c:pt idx="154">
                  <c:v>5.2500000000000382</c:v>
                </c:pt>
                <c:pt idx="155">
                  <c:v>5.254545454545493</c:v>
                </c:pt>
                <c:pt idx="156">
                  <c:v>5.2590909090909479</c:v>
                </c:pt>
                <c:pt idx="157">
                  <c:v>5.2636363636364027</c:v>
                </c:pt>
                <c:pt idx="158">
                  <c:v>5.2681818181818576</c:v>
                </c:pt>
                <c:pt idx="159">
                  <c:v>5.2727272727273125</c:v>
                </c:pt>
                <c:pt idx="160">
                  <c:v>5.2772727272727673</c:v>
                </c:pt>
                <c:pt idx="161">
                  <c:v>5.2818181818182222</c:v>
                </c:pt>
                <c:pt idx="162">
                  <c:v>5.286363636363677</c:v>
                </c:pt>
                <c:pt idx="163">
                  <c:v>5.2909090909091319</c:v>
                </c:pt>
                <c:pt idx="164">
                  <c:v>5.2954545454545867</c:v>
                </c:pt>
                <c:pt idx="165">
                  <c:v>5.3000000000000416</c:v>
                </c:pt>
                <c:pt idx="166">
                  <c:v>5.3045454545454964</c:v>
                </c:pt>
                <c:pt idx="167">
                  <c:v>5.3090909090909513</c:v>
                </c:pt>
                <c:pt idx="168">
                  <c:v>5.3136363636364061</c:v>
                </c:pt>
                <c:pt idx="169">
                  <c:v>5.318181818181861</c:v>
                </c:pt>
                <c:pt idx="170">
                  <c:v>5.3227272727273158</c:v>
                </c:pt>
                <c:pt idx="171">
                  <c:v>5.3272727272727707</c:v>
                </c:pt>
                <c:pt idx="172">
                  <c:v>5.3318181818182255</c:v>
                </c:pt>
                <c:pt idx="173">
                  <c:v>5.3363636363636804</c:v>
                </c:pt>
                <c:pt idx="174">
                  <c:v>5.3409090909091352</c:v>
                </c:pt>
                <c:pt idx="175">
                  <c:v>5.3454545454545901</c:v>
                </c:pt>
                <c:pt idx="176">
                  <c:v>5.3500000000000449</c:v>
                </c:pt>
                <c:pt idx="177">
                  <c:v>5.3545454545454998</c:v>
                </c:pt>
                <c:pt idx="178">
                  <c:v>5.3590909090909546</c:v>
                </c:pt>
                <c:pt idx="179">
                  <c:v>5.3636363636364095</c:v>
                </c:pt>
                <c:pt idx="180">
                  <c:v>5.3681818181818644</c:v>
                </c:pt>
                <c:pt idx="181">
                  <c:v>5.3727272727273192</c:v>
                </c:pt>
                <c:pt idx="182">
                  <c:v>5.3772727272727741</c:v>
                </c:pt>
                <c:pt idx="183">
                  <c:v>5.3818181818182289</c:v>
                </c:pt>
                <c:pt idx="184">
                  <c:v>5.3863636363636838</c:v>
                </c:pt>
                <c:pt idx="185">
                  <c:v>5.3909090909091386</c:v>
                </c:pt>
                <c:pt idx="186">
                  <c:v>5.3954545454545935</c:v>
                </c:pt>
                <c:pt idx="187">
                  <c:v>5.4000000000000483</c:v>
                </c:pt>
                <c:pt idx="188">
                  <c:v>5.4045454545455032</c:v>
                </c:pt>
                <c:pt idx="189">
                  <c:v>5.409090909090958</c:v>
                </c:pt>
                <c:pt idx="190">
                  <c:v>5.4136363636364129</c:v>
                </c:pt>
                <c:pt idx="191">
                  <c:v>5.4181818181818677</c:v>
                </c:pt>
                <c:pt idx="192">
                  <c:v>5.4227272727273226</c:v>
                </c:pt>
                <c:pt idx="193">
                  <c:v>5.4272727272727774</c:v>
                </c:pt>
                <c:pt idx="194">
                  <c:v>5.4318181818182323</c:v>
                </c:pt>
                <c:pt idx="195">
                  <c:v>5.4363636363636871</c:v>
                </c:pt>
                <c:pt idx="196">
                  <c:v>5.440909090909142</c:v>
                </c:pt>
                <c:pt idx="197">
                  <c:v>5.4454545454545968</c:v>
                </c:pt>
                <c:pt idx="198">
                  <c:v>5.4500000000000517</c:v>
                </c:pt>
                <c:pt idx="199">
                  <c:v>5.4545454545455065</c:v>
                </c:pt>
                <c:pt idx="200">
                  <c:v>5.4590909090909614</c:v>
                </c:pt>
                <c:pt idx="201">
                  <c:v>5.4636363636364162</c:v>
                </c:pt>
                <c:pt idx="202">
                  <c:v>5.4681818181818711</c:v>
                </c:pt>
                <c:pt idx="203">
                  <c:v>5.472727272727326</c:v>
                </c:pt>
                <c:pt idx="204">
                  <c:v>5.4772727272727808</c:v>
                </c:pt>
                <c:pt idx="205">
                  <c:v>5.4818181818182357</c:v>
                </c:pt>
                <c:pt idx="206">
                  <c:v>5.4863636363636905</c:v>
                </c:pt>
                <c:pt idx="207">
                  <c:v>5.4909090909091454</c:v>
                </c:pt>
                <c:pt idx="208">
                  <c:v>5.4954545454546002</c:v>
                </c:pt>
                <c:pt idx="209">
                  <c:v>5.5000000000000551</c:v>
                </c:pt>
                <c:pt idx="210">
                  <c:v>5.5045454545455099</c:v>
                </c:pt>
                <c:pt idx="211">
                  <c:v>5.5090909090909648</c:v>
                </c:pt>
                <c:pt idx="212">
                  <c:v>5.5136363636364196</c:v>
                </c:pt>
                <c:pt idx="213">
                  <c:v>5.5181818181818745</c:v>
                </c:pt>
                <c:pt idx="214">
                  <c:v>5.5227272727273293</c:v>
                </c:pt>
                <c:pt idx="215">
                  <c:v>5.5272727272727842</c:v>
                </c:pt>
                <c:pt idx="216">
                  <c:v>5.531818181818239</c:v>
                </c:pt>
                <c:pt idx="217">
                  <c:v>5.5363636363636939</c:v>
                </c:pt>
                <c:pt idx="218">
                  <c:v>5.5409090909091487</c:v>
                </c:pt>
                <c:pt idx="219">
                  <c:v>5.5454545454546036</c:v>
                </c:pt>
                <c:pt idx="220">
                  <c:v>5.5500000000000584</c:v>
                </c:pt>
                <c:pt idx="221">
                  <c:v>5.5545454545455133</c:v>
                </c:pt>
                <c:pt idx="222">
                  <c:v>5.5590909090909681</c:v>
                </c:pt>
                <c:pt idx="223">
                  <c:v>5.563636363636423</c:v>
                </c:pt>
                <c:pt idx="224">
                  <c:v>5.5681818181818779</c:v>
                </c:pt>
                <c:pt idx="225">
                  <c:v>5.5727272727273327</c:v>
                </c:pt>
                <c:pt idx="226">
                  <c:v>5.5772727272727876</c:v>
                </c:pt>
                <c:pt idx="227">
                  <c:v>5.5818181818182424</c:v>
                </c:pt>
                <c:pt idx="228">
                  <c:v>5.5863636363636973</c:v>
                </c:pt>
                <c:pt idx="229">
                  <c:v>5.5909090909091521</c:v>
                </c:pt>
                <c:pt idx="230">
                  <c:v>5.595454545454607</c:v>
                </c:pt>
                <c:pt idx="231">
                  <c:v>5.6000000000000618</c:v>
                </c:pt>
                <c:pt idx="232">
                  <c:v>5.6045454545455167</c:v>
                </c:pt>
                <c:pt idx="233">
                  <c:v>5.6090909090909715</c:v>
                </c:pt>
                <c:pt idx="234">
                  <c:v>5.6136363636364264</c:v>
                </c:pt>
                <c:pt idx="235">
                  <c:v>5.6181818181818812</c:v>
                </c:pt>
                <c:pt idx="236">
                  <c:v>5.6227272727273361</c:v>
                </c:pt>
                <c:pt idx="237">
                  <c:v>5.6272727272727909</c:v>
                </c:pt>
                <c:pt idx="238">
                  <c:v>5.6318181818182458</c:v>
                </c:pt>
                <c:pt idx="239">
                  <c:v>5.6363636363637006</c:v>
                </c:pt>
                <c:pt idx="240">
                  <c:v>5.6409090909091555</c:v>
                </c:pt>
                <c:pt idx="241">
                  <c:v>5.6454545454546103</c:v>
                </c:pt>
                <c:pt idx="242">
                  <c:v>5.6500000000000652</c:v>
                </c:pt>
                <c:pt idx="243">
                  <c:v>5.65454545454552</c:v>
                </c:pt>
                <c:pt idx="244">
                  <c:v>5.6590909090909749</c:v>
                </c:pt>
                <c:pt idx="245">
                  <c:v>5.6636363636364297</c:v>
                </c:pt>
                <c:pt idx="246">
                  <c:v>5.6681818181818846</c:v>
                </c:pt>
                <c:pt idx="247">
                  <c:v>5.6727272727273395</c:v>
                </c:pt>
                <c:pt idx="248">
                  <c:v>5.6772727272727943</c:v>
                </c:pt>
                <c:pt idx="249">
                  <c:v>5.6818181818182492</c:v>
                </c:pt>
                <c:pt idx="250">
                  <c:v>5.686363636363704</c:v>
                </c:pt>
                <c:pt idx="251">
                  <c:v>5.6909090909091589</c:v>
                </c:pt>
                <c:pt idx="252">
                  <c:v>5.6954545454546137</c:v>
                </c:pt>
                <c:pt idx="253">
                  <c:v>5.7000000000000686</c:v>
                </c:pt>
                <c:pt idx="254">
                  <c:v>5.7045454545455234</c:v>
                </c:pt>
                <c:pt idx="255">
                  <c:v>5.7090909090909783</c:v>
                </c:pt>
                <c:pt idx="256">
                  <c:v>5.7136363636364331</c:v>
                </c:pt>
                <c:pt idx="257">
                  <c:v>5.718181818181888</c:v>
                </c:pt>
                <c:pt idx="258">
                  <c:v>5.7227272727273428</c:v>
                </c:pt>
                <c:pt idx="259">
                  <c:v>5.7272727272727977</c:v>
                </c:pt>
                <c:pt idx="260">
                  <c:v>5.7318181818182525</c:v>
                </c:pt>
                <c:pt idx="261">
                  <c:v>5.7363636363637074</c:v>
                </c:pt>
                <c:pt idx="262">
                  <c:v>5.7409090909091622</c:v>
                </c:pt>
                <c:pt idx="263">
                  <c:v>5.7454545454546171</c:v>
                </c:pt>
                <c:pt idx="264">
                  <c:v>5.7500000000000719</c:v>
                </c:pt>
                <c:pt idx="265">
                  <c:v>5.7545454545455268</c:v>
                </c:pt>
                <c:pt idx="266">
                  <c:v>5.7590909090909816</c:v>
                </c:pt>
                <c:pt idx="267">
                  <c:v>5.7636363636364365</c:v>
                </c:pt>
                <c:pt idx="268">
                  <c:v>5.7681818181818914</c:v>
                </c:pt>
                <c:pt idx="269">
                  <c:v>5.7727272727273462</c:v>
                </c:pt>
                <c:pt idx="270">
                  <c:v>5.7772727272728011</c:v>
                </c:pt>
                <c:pt idx="271">
                  <c:v>5.7818181818182559</c:v>
                </c:pt>
                <c:pt idx="272">
                  <c:v>5.7863636363637108</c:v>
                </c:pt>
                <c:pt idx="273">
                  <c:v>5.7909090909091656</c:v>
                </c:pt>
                <c:pt idx="274">
                  <c:v>5.7954545454546205</c:v>
                </c:pt>
                <c:pt idx="275">
                  <c:v>5.8000000000000753</c:v>
                </c:pt>
                <c:pt idx="276">
                  <c:v>5.8045454545455302</c:v>
                </c:pt>
                <c:pt idx="277">
                  <c:v>5.809090909090985</c:v>
                </c:pt>
                <c:pt idx="278">
                  <c:v>5.8136363636364399</c:v>
                </c:pt>
                <c:pt idx="279">
                  <c:v>5.8181818181818947</c:v>
                </c:pt>
                <c:pt idx="280">
                  <c:v>5.8227272727273496</c:v>
                </c:pt>
                <c:pt idx="281">
                  <c:v>5.8272727272728044</c:v>
                </c:pt>
                <c:pt idx="282">
                  <c:v>5.8318181818182593</c:v>
                </c:pt>
                <c:pt idx="283">
                  <c:v>5.8363636363637141</c:v>
                </c:pt>
                <c:pt idx="284">
                  <c:v>5.840909090909169</c:v>
                </c:pt>
                <c:pt idx="285">
                  <c:v>5.8454545454546238</c:v>
                </c:pt>
                <c:pt idx="286">
                  <c:v>5.8500000000000787</c:v>
                </c:pt>
                <c:pt idx="287">
                  <c:v>5.8545454545455335</c:v>
                </c:pt>
                <c:pt idx="288">
                  <c:v>5.8590909090909884</c:v>
                </c:pt>
                <c:pt idx="289">
                  <c:v>5.8636363636364432</c:v>
                </c:pt>
                <c:pt idx="290">
                  <c:v>5.8681818181818981</c:v>
                </c:pt>
                <c:pt idx="291">
                  <c:v>5.872727272727353</c:v>
                </c:pt>
                <c:pt idx="292">
                  <c:v>5.8772727272728078</c:v>
                </c:pt>
                <c:pt idx="293">
                  <c:v>5.8818181818182627</c:v>
                </c:pt>
                <c:pt idx="294">
                  <c:v>5.8863636363637175</c:v>
                </c:pt>
                <c:pt idx="295">
                  <c:v>5.8909090909091724</c:v>
                </c:pt>
                <c:pt idx="296">
                  <c:v>5.8954545454546272</c:v>
                </c:pt>
                <c:pt idx="297">
                  <c:v>5.9000000000000821</c:v>
                </c:pt>
                <c:pt idx="298">
                  <c:v>5.9045454545455369</c:v>
                </c:pt>
                <c:pt idx="299">
                  <c:v>5.9090909090909918</c:v>
                </c:pt>
                <c:pt idx="300">
                  <c:v>5.9136363636364466</c:v>
                </c:pt>
                <c:pt idx="301">
                  <c:v>5.9181818181819015</c:v>
                </c:pt>
                <c:pt idx="302">
                  <c:v>5.9227272727273563</c:v>
                </c:pt>
                <c:pt idx="303">
                  <c:v>5.9272727272728112</c:v>
                </c:pt>
                <c:pt idx="304">
                  <c:v>5.931818181818266</c:v>
                </c:pt>
                <c:pt idx="305">
                  <c:v>5.9363636363637209</c:v>
                </c:pt>
                <c:pt idx="306">
                  <c:v>5.9409090909091757</c:v>
                </c:pt>
                <c:pt idx="307">
                  <c:v>5.9454545454546306</c:v>
                </c:pt>
                <c:pt idx="308">
                  <c:v>5.9500000000000854</c:v>
                </c:pt>
                <c:pt idx="309">
                  <c:v>5.9545454545455403</c:v>
                </c:pt>
                <c:pt idx="310">
                  <c:v>5.9590909090909951</c:v>
                </c:pt>
                <c:pt idx="311">
                  <c:v>5.96363636363645</c:v>
                </c:pt>
                <c:pt idx="312">
                  <c:v>5.9681818181819049</c:v>
                </c:pt>
                <c:pt idx="313">
                  <c:v>5.9727272727273597</c:v>
                </c:pt>
                <c:pt idx="314">
                  <c:v>5.9772727272728146</c:v>
                </c:pt>
                <c:pt idx="315">
                  <c:v>5.9818181818182694</c:v>
                </c:pt>
                <c:pt idx="316">
                  <c:v>5.9863636363637243</c:v>
                </c:pt>
                <c:pt idx="317">
                  <c:v>5.9909090909091791</c:v>
                </c:pt>
                <c:pt idx="318">
                  <c:v>5.995454545454634</c:v>
                </c:pt>
                <c:pt idx="319">
                  <c:v>6.0000000000000888</c:v>
                </c:pt>
                <c:pt idx="320">
                  <c:v>6.0045454545455437</c:v>
                </c:pt>
                <c:pt idx="321">
                  <c:v>6.0090909090909985</c:v>
                </c:pt>
                <c:pt idx="322">
                  <c:v>6.0136363636364534</c:v>
                </c:pt>
                <c:pt idx="323">
                  <c:v>6.0181818181819082</c:v>
                </c:pt>
                <c:pt idx="324">
                  <c:v>6.0227272727273631</c:v>
                </c:pt>
                <c:pt idx="325">
                  <c:v>6.0272727272728179</c:v>
                </c:pt>
                <c:pt idx="326">
                  <c:v>6.0318181818182728</c:v>
                </c:pt>
                <c:pt idx="327">
                  <c:v>6.0363636363637276</c:v>
                </c:pt>
                <c:pt idx="328">
                  <c:v>6.0409090909091825</c:v>
                </c:pt>
                <c:pt idx="329">
                  <c:v>6.0454545454546373</c:v>
                </c:pt>
                <c:pt idx="330">
                  <c:v>6.0500000000000922</c:v>
                </c:pt>
                <c:pt idx="331">
                  <c:v>6.054545454545547</c:v>
                </c:pt>
                <c:pt idx="332">
                  <c:v>6.0590909090910019</c:v>
                </c:pt>
                <c:pt idx="333">
                  <c:v>6.0636363636364567</c:v>
                </c:pt>
                <c:pt idx="334">
                  <c:v>6.0681818181819116</c:v>
                </c:pt>
                <c:pt idx="335">
                  <c:v>6.0727272727273665</c:v>
                </c:pt>
                <c:pt idx="336">
                  <c:v>6.0772727272728213</c:v>
                </c:pt>
                <c:pt idx="337">
                  <c:v>6.0818181818182762</c:v>
                </c:pt>
                <c:pt idx="338">
                  <c:v>6.086363636363731</c:v>
                </c:pt>
                <c:pt idx="339">
                  <c:v>6.0909090909091859</c:v>
                </c:pt>
                <c:pt idx="340">
                  <c:v>6.0954545454546407</c:v>
                </c:pt>
                <c:pt idx="341">
                  <c:v>6.1000000000000956</c:v>
                </c:pt>
                <c:pt idx="342">
                  <c:v>6.1045454545455504</c:v>
                </c:pt>
                <c:pt idx="343">
                  <c:v>6.1090909090910053</c:v>
                </c:pt>
                <c:pt idx="344">
                  <c:v>6.1136363636364601</c:v>
                </c:pt>
                <c:pt idx="345">
                  <c:v>6.118181818181915</c:v>
                </c:pt>
                <c:pt idx="346">
                  <c:v>6.1227272727273698</c:v>
                </c:pt>
                <c:pt idx="347">
                  <c:v>6.1272727272728247</c:v>
                </c:pt>
                <c:pt idx="348">
                  <c:v>6.1318181818182795</c:v>
                </c:pt>
                <c:pt idx="349">
                  <c:v>6.1363636363637344</c:v>
                </c:pt>
                <c:pt idx="350">
                  <c:v>6.1409090909091892</c:v>
                </c:pt>
                <c:pt idx="351">
                  <c:v>6.1454545454546441</c:v>
                </c:pt>
                <c:pt idx="352">
                  <c:v>6.1500000000000989</c:v>
                </c:pt>
                <c:pt idx="353">
                  <c:v>6.1545454545455538</c:v>
                </c:pt>
                <c:pt idx="354">
                  <c:v>6.1590909090910086</c:v>
                </c:pt>
                <c:pt idx="355">
                  <c:v>6.1636363636364635</c:v>
                </c:pt>
                <c:pt idx="356">
                  <c:v>6.1681818181819184</c:v>
                </c:pt>
                <c:pt idx="357">
                  <c:v>6.1727272727273732</c:v>
                </c:pt>
                <c:pt idx="358">
                  <c:v>6.1772727272728281</c:v>
                </c:pt>
                <c:pt idx="359">
                  <c:v>6.1818181818182829</c:v>
                </c:pt>
                <c:pt idx="360">
                  <c:v>6.1863636363637378</c:v>
                </c:pt>
                <c:pt idx="361">
                  <c:v>6.1909090909091926</c:v>
                </c:pt>
                <c:pt idx="362">
                  <c:v>6.1954545454546475</c:v>
                </c:pt>
                <c:pt idx="363">
                  <c:v>6.2000000000001023</c:v>
                </c:pt>
                <c:pt idx="364">
                  <c:v>6.2045454545455572</c:v>
                </c:pt>
                <c:pt idx="365">
                  <c:v>6.209090909091012</c:v>
                </c:pt>
                <c:pt idx="366">
                  <c:v>6.2136363636364669</c:v>
                </c:pt>
                <c:pt idx="367">
                  <c:v>6.2181818181819217</c:v>
                </c:pt>
                <c:pt idx="368">
                  <c:v>6.2227272727273766</c:v>
                </c:pt>
                <c:pt idx="369">
                  <c:v>6.2272727272728314</c:v>
                </c:pt>
                <c:pt idx="370">
                  <c:v>6.2318181818182863</c:v>
                </c:pt>
                <c:pt idx="371">
                  <c:v>6.2363636363637411</c:v>
                </c:pt>
                <c:pt idx="372">
                  <c:v>6.240909090909196</c:v>
                </c:pt>
                <c:pt idx="373">
                  <c:v>6.2454545454546508</c:v>
                </c:pt>
                <c:pt idx="374">
                  <c:v>6.2500000000001057</c:v>
                </c:pt>
                <c:pt idx="375">
                  <c:v>6.2545454545455605</c:v>
                </c:pt>
                <c:pt idx="376">
                  <c:v>6.2590909090910154</c:v>
                </c:pt>
                <c:pt idx="377">
                  <c:v>6.2636363636364703</c:v>
                </c:pt>
                <c:pt idx="378">
                  <c:v>6.2681818181819251</c:v>
                </c:pt>
                <c:pt idx="379">
                  <c:v>6.27272727272738</c:v>
                </c:pt>
                <c:pt idx="380">
                  <c:v>6.2772727272728348</c:v>
                </c:pt>
                <c:pt idx="381">
                  <c:v>6.2818181818182897</c:v>
                </c:pt>
                <c:pt idx="382">
                  <c:v>6.2863636363637445</c:v>
                </c:pt>
                <c:pt idx="383">
                  <c:v>6.2909090909091994</c:v>
                </c:pt>
                <c:pt idx="384">
                  <c:v>6.2954545454546542</c:v>
                </c:pt>
                <c:pt idx="385">
                  <c:v>6.3000000000001091</c:v>
                </c:pt>
                <c:pt idx="386">
                  <c:v>6.3045454545455639</c:v>
                </c:pt>
                <c:pt idx="387">
                  <c:v>6.3090909090910188</c:v>
                </c:pt>
                <c:pt idx="388">
                  <c:v>6.3136363636364736</c:v>
                </c:pt>
                <c:pt idx="389">
                  <c:v>6.3181818181819285</c:v>
                </c:pt>
                <c:pt idx="390">
                  <c:v>6.3227272727273833</c:v>
                </c:pt>
                <c:pt idx="391">
                  <c:v>6.3272727272728382</c:v>
                </c:pt>
                <c:pt idx="392">
                  <c:v>6.331818181818293</c:v>
                </c:pt>
                <c:pt idx="393">
                  <c:v>6.3363636363637479</c:v>
                </c:pt>
                <c:pt idx="394">
                  <c:v>6.3409090909092027</c:v>
                </c:pt>
                <c:pt idx="395">
                  <c:v>6.3454545454546576</c:v>
                </c:pt>
                <c:pt idx="396">
                  <c:v>6.3500000000001124</c:v>
                </c:pt>
                <c:pt idx="397">
                  <c:v>6.3545454545455673</c:v>
                </c:pt>
                <c:pt idx="398">
                  <c:v>6.3590909090910221</c:v>
                </c:pt>
                <c:pt idx="399">
                  <c:v>6.363636363636477</c:v>
                </c:pt>
                <c:pt idx="400">
                  <c:v>6.3681818181819319</c:v>
                </c:pt>
                <c:pt idx="401">
                  <c:v>6.3727272727273867</c:v>
                </c:pt>
                <c:pt idx="402">
                  <c:v>6.3772727272728416</c:v>
                </c:pt>
                <c:pt idx="403">
                  <c:v>6.3818181818182964</c:v>
                </c:pt>
                <c:pt idx="404">
                  <c:v>6.3863636363637513</c:v>
                </c:pt>
                <c:pt idx="405">
                  <c:v>6.3909090909092061</c:v>
                </c:pt>
                <c:pt idx="406">
                  <c:v>6.395454545454661</c:v>
                </c:pt>
                <c:pt idx="407">
                  <c:v>6.4000000000001158</c:v>
                </c:pt>
                <c:pt idx="408">
                  <c:v>6.4045454545455707</c:v>
                </c:pt>
                <c:pt idx="409">
                  <c:v>6.4090909090910255</c:v>
                </c:pt>
                <c:pt idx="410">
                  <c:v>6.4136363636364804</c:v>
                </c:pt>
                <c:pt idx="411">
                  <c:v>6.4181818181819352</c:v>
                </c:pt>
                <c:pt idx="412">
                  <c:v>6.4227272727273901</c:v>
                </c:pt>
                <c:pt idx="413">
                  <c:v>6.4272727272728449</c:v>
                </c:pt>
                <c:pt idx="414">
                  <c:v>6.4318181818182998</c:v>
                </c:pt>
                <c:pt idx="415">
                  <c:v>6.4363636363637546</c:v>
                </c:pt>
                <c:pt idx="416">
                  <c:v>6.4409090909092095</c:v>
                </c:pt>
                <c:pt idx="417">
                  <c:v>6.4454545454546643</c:v>
                </c:pt>
                <c:pt idx="418">
                  <c:v>6.4500000000001192</c:v>
                </c:pt>
                <c:pt idx="419">
                  <c:v>6.454545454545574</c:v>
                </c:pt>
                <c:pt idx="420">
                  <c:v>6.4590909090910289</c:v>
                </c:pt>
                <c:pt idx="421">
                  <c:v>6.4636363636364838</c:v>
                </c:pt>
                <c:pt idx="422">
                  <c:v>6.4681818181819386</c:v>
                </c:pt>
                <c:pt idx="423">
                  <c:v>6.4727272727273935</c:v>
                </c:pt>
                <c:pt idx="424">
                  <c:v>6.4772727272728483</c:v>
                </c:pt>
                <c:pt idx="425">
                  <c:v>6.4818181818183032</c:v>
                </c:pt>
                <c:pt idx="426">
                  <c:v>6.486363636363758</c:v>
                </c:pt>
                <c:pt idx="427">
                  <c:v>6.4909090909092129</c:v>
                </c:pt>
                <c:pt idx="428">
                  <c:v>6.4954545454546677</c:v>
                </c:pt>
                <c:pt idx="429">
                  <c:v>6.5000000000001226</c:v>
                </c:pt>
                <c:pt idx="430">
                  <c:v>6.5045454545455774</c:v>
                </c:pt>
                <c:pt idx="431">
                  <c:v>6.5090909090910323</c:v>
                </c:pt>
                <c:pt idx="432">
                  <c:v>6.5136363636364871</c:v>
                </c:pt>
                <c:pt idx="433">
                  <c:v>6.518181818181942</c:v>
                </c:pt>
                <c:pt idx="434">
                  <c:v>6.5227272727273968</c:v>
                </c:pt>
                <c:pt idx="435">
                  <c:v>6.5272727272728517</c:v>
                </c:pt>
                <c:pt idx="436">
                  <c:v>6.5318181818183065</c:v>
                </c:pt>
                <c:pt idx="437">
                  <c:v>6.5363636363637614</c:v>
                </c:pt>
                <c:pt idx="438">
                  <c:v>6.5409090909092162</c:v>
                </c:pt>
                <c:pt idx="439">
                  <c:v>6.5454545454546711</c:v>
                </c:pt>
                <c:pt idx="440">
                  <c:v>6.5500000000001259</c:v>
                </c:pt>
                <c:pt idx="441">
                  <c:v>6.5545454545455808</c:v>
                </c:pt>
                <c:pt idx="442">
                  <c:v>6.5590909090910356</c:v>
                </c:pt>
                <c:pt idx="443">
                  <c:v>6.5636363636364905</c:v>
                </c:pt>
                <c:pt idx="444">
                  <c:v>6.5681818181819454</c:v>
                </c:pt>
                <c:pt idx="445">
                  <c:v>6.5727272727274002</c:v>
                </c:pt>
                <c:pt idx="446">
                  <c:v>6.5772727272728551</c:v>
                </c:pt>
                <c:pt idx="447">
                  <c:v>6.5818181818183099</c:v>
                </c:pt>
                <c:pt idx="448">
                  <c:v>6.5863636363637648</c:v>
                </c:pt>
                <c:pt idx="449">
                  <c:v>6.5909090909092196</c:v>
                </c:pt>
                <c:pt idx="450">
                  <c:v>6.5954545454546745</c:v>
                </c:pt>
                <c:pt idx="451">
                  <c:v>6.6000000000001293</c:v>
                </c:pt>
                <c:pt idx="452">
                  <c:v>6.6045454545455842</c:v>
                </c:pt>
                <c:pt idx="453">
                  <c:v>6.609090909091039</c:v>
                </c:pt>
                <c:pt idx="454">
                  <c:v>6.6136363636364939</c:v>
                </c:pt>
                <c:pt idx="455">
                  <c:v>6.6181818181819487</c:v>
                </c:pt>
                <c:pt idx="456">
                  <c:v>6.6227272727274036</c:v>
                </c:pt>
                <c:pt idx="457">
                  <c:v>6.6272727272728584</c:v>
                </c:pt>
                <c:pt idx="458">
                  <c:v>6.6318181818183133</c:v>
                </c:pt>
                <c:pt idx="459">
                  <c:v>6.6363636363637681</c:v>
                </c:pt>
                <c:pt idx="460">
                  <c:v>6.640909090909223</c:v>
                </c:pt>
                <c:pt idx="461">
                  <c:v>6.6454545454546778</c:v>
                </c:pt>
                <c:pt idx="462">
                  <c:v>6.6500000000001327</c:v>
                </c:pt>
                <c:pt idx="463">
                  <c:v>6.6545454545455875</c:v>
                </c:pt>
                <c:pt idx="464">
                  <c:v>6.6590909090910424</c:v>
                </c:pt>
                <c:pt idx="465">
                  <c:v>6.6636363636364973</c:v>
                </c:pt>
                <c:pt idx="466">
                  <c:v>6.6681818181819521</c:v>
                </c:pt>
                <c:pt idx="467">
                  <c:v>6.672727272727407</c:v>
                </c:pt>
                <c:pt idx="468">
                  <c:v>6.6772727272728618</c:v>
                </c:pt>
                <c:pt idx="469">
                  <c:v>6.6818181818183167</c:v>
                </c:pt>
                <c:pt idx="470">
                  <c:v>6.6863636363637715</c:v>
                </c:pt>
                <c:pt idx="471">
                  <c:v>6.6909090909092264</c:v>
                </c:pt>
                <c:pt idx="472">
                  <c:v>6.6954545454546812</c:v>
                </c:pt>
                <c:pt idx="473">
                  <c:v>6.7000000000001361</c:v>
                </c:pt>
                <c:pt idx="474">
                  <c:v>6.7045454545455909</c:v>
                </c:pt>
                <c:pt idx="475">
                  <c:v>6.7090909090910458</c:v>
                </c:pt>
                <c:pt idx="476">
                  <c:v>6.7136363636365006</c:v>
                </c:pt>
                <c:pt idx="477">
                  <c:v>6.7181818181819555</c:v>
                </c:pt>
                <c:pt idx="478">
                  <c:v>6.7227272727274103</c:v>
                </c:pt>
                <c:pt idx="479">
                  <c:v>6.7272727272728652</c:v>
                </c:pt>
                <c:pt idx="480">
                  <c:v>6.73181818181832</c:v>
                </c:pt>
                <c:pt idx="481">
                  <c:v>6.7363636363637749</c:v>
                </c:pt>
                <c:pt idx="482">
                  <c:v>6.7409090909092297</c:v>
                </c:pt>
                <c:pt idx="483">
                  <c:v>6.7454545454546846</c:v>
                </c:pt>
                <c:pt idx="484">
                  <c:v>6.7500000000001394</c:v>
                </c:pt>
                <c:pt idx="485">
                  <c:v>6.7545454545455943</c:v>
                </c:pt>
                <c:pt idx="486">
                  <c:v>6.7590909090910491</c:v>
                </c:pt>
                <c:pt idx="487">
                  <c:v>6.763636363636504</c:v>
                </c:pt>
                <c:pt idx="488">
                  <c:v>6.7681818181819589</c:v>
                </c:pt>
                <c:pt idx="489">
                  <c:v>6.7727272727274137</c:v>
                </c:pt>
                <c:pt idx="490">
                  <c:v>6.7772727272728686</c:v>
                </c:pt>
                <c:pt idx="491">
                  <c:v>6.7818181818183234</c:v>
                </c:pt>
                <c:pt idx="492">
                  <c:v>6.7863636363637783</c:v>
                </c:pt>
                <c:pt idx="493">
                  <c:v>6.7909090909092331</c:v>
                </c:pt>
                <c:pt idx="494">
                  <c:v>6.795454545454688</c:v>
                </c:pt>
                <c:pt idx="495">
                  <c:v>6.8000000000001428</c:v>
                </c:pt>
                <c:pt idx="496">
                  <c:v>6.8045454545455977</c:v>
                </c:pt>
                <c:pt idx="497">
                  <c:v>6.8090909090910525</c:v>
                </c:pt>
                <c:pt idx="498">
                  <c:v>6.8136363636365074</c:v>
                </c:pt>
                <c:pt idx="499">
                  <c:v>6.8181818181819622</c:v>
                </c:pt>
                <c:pt idx="500">
                  <c:v>6.8227272727274171</c:v>
                </c:pt>
                <c:pt idx="501">
                  <c:v>6.8272727272728719</c:v>
                </c:pt>
                <c:pt idx="502">
                  <c:v>6.8318181818183268</c:v>
                </c:pt>
                <c:pt idx="503">
                  <c:v>6.8363636363637816</c:v>
                </c:pt>
                <c:pt idx="504">
                  <c:v>6.8409090909092365</c:v>
                </c:pt>
                <c:pt idx="505">
                  <c:v>6.8454545454546913</c:v>
                </c:pt>
                <c:pt idx="506">
                  <c:v>6.8500000000001462</c:v>
                </c:pt>
                <c:pt idx="507">
                  <c:v>6.854545454545601</c:v>
                </c:pt>
                <c:pt idx="508">
                  <c:v>6.8590909090910559</c:v>
                </c:pt>
                <c:pt idx="509">
                  <c:v>6.8636363636365108</c:v>
                </c:pt>
                <c:pt idx="510">
                  <c:v>6.8681818181819656</c:v>
                </c:pt>
                <c:pt idx="511">
                  <c:v>6.8727272727274205</c:v>
                </c:pt>
                <c:pt idx="512">
                  <c:v>6.8772727272728753</c:v>
                </c:pt>
                <c:pt idx="513">
                  <c:v>6.8818181818183302</c:v>
                </c:pt>
                <c:pt idx="514">
                  <c:v>6.886363636363785</c:v>
                </c:pt>
                <c:pt idx="515">
                  <c:v>6.8909090909092399</c:v>
                </c:pt>
                <c:pt idx="516">
                  <c:v>6.8954545454546947</c:v>
                </c:pt>
                <c:pt idx="517">
                  <c:v>6.9000000000001496</c:v>
                </c:pt>
                <c:pt idx="518">
                  <c:v>6.9045454545456044</c:v>
                </c:pt>
                <c:pt idx="519">
                  <c:v>6.9090909090910593</c:v>
                </c:pt>
                <c:pt idx="520">
                  <c:v>6.9136363636365141</c:v>
                </c:pt>
                <c:pt idx="521">
                  <c:v>6.918181818181969</c:v>
                </c:pt>
                <c:pt idx="522">
                  <c:v>6.9227272727274238</c:v>
                </c:pt>
                <c:pt idx="523">
                  <c:v>6.9272727272728787</c:v>
                </c:pt>
                <c:pt idx="524">
                  <c:v>6.9318181818183335</c:v>
                </c:pt>
                <c:pt idx="525">
                  <c:v>6.9363636363637884</c:v>
                </c:pt>
                <c:pt idx="526">
                  <c:v>6.9409090909092432</c:v>
                </c:pt>
                <c:pt idx="527">
                  <c:v>6.9454545454546981</c:v>
                </c:pt>
                <c:pt idx="528">
                  <c:v>6.9500000000001529</c:v>
                </c:pt>
                <c:pt idx="529">
                  <c:v>6.9545454545456078</c:v>
                </c:pt>
                <c:pt idx="530">
                  <c:v>6.9590909090910626</c:v>
                </c:pt>
                <c:pt idx="531">
                  <c:v>6.9636363636365175</c:v>
                </c:pt>
                <c:pt idx="532">
                  <c:v>6.9681818181819724</c:v>
                </c:pt>
                <c:pt idx="533">
                  <c:v>6.9727272727274272</c:v>
                </c:pt>
                <c:pt idx="534">
                  <c:v>6.9772727272728821</c:v>
                </c:pt>
                <c:pt idx="535">
                  <c:v>6.9818181818183369</c:v>
                </c:pt>
                <c:pt idx="536">
                  <c:v>6.9863636363637918</c:v>
                </c:pt>
                <c:pt idx="537">
                  <c:v>6.9909090909092466</c:v>
                </c:pt>
                <c:pt idx="538">
                  <c:v>6.9954545454547015</c:v>
                </c:pt>
                <c:pt idx="539">
                  <c:v>7.0000000000001563</c:v>
                </c:pt>
                <c:pt idx="540">
                  <c:v>7.0045454545456112</c:v>
                </c:pt>
                <c:pt idx="541">
                  <c:v>7.009090909091066</c:v>
                </c:pt>
                <c:pt idx="542">
                  <c:v>7.0136363636365209</c:v>
                </c:pt>
                <c:pt idx="543">
                  <c:v>7.0181818181819757</c:v>
                </c:pt>
                <c:pt idx="544">
                  <c:v>7.0227272727274306</c:v>
                </c:pt>
                <c:pt idx="545">
                  <c:v>7.0272727272728854</c:v>
                </c:pt>
                <c:pt idx="546">
                  <c:v>7.0318181818183403</c:v>
                </c:pt>
                <c:pt idx="547">
                  <c:v>7.0363636363637951</c:v>
                </c:pt>
                <c:pt idx="548">
                  <c:v>7.04090909090925</c:v>
                </c:pt>
                <c:pt idx="549">
                  <c:v>7.0454545454547048</c:v>
                </c:pt>
                <c:pt idx="550">
                  <c:v>7.0500000000001597</c:v>
                </c:pt>
                <c:pt idx="551">
                  <c:v>7.0545454545456145</c:v>
                </c:pt>
                <c:pt idx="552">
                  <c:v>7.0590909090910694</c:v>
                </c:pt>
                <c:pt idx="553">
                  <c:v>7.0636363636365243</c:v>
                </c:pt>
                <c:pt idx="554">
                  <c:v>7.0681818181819791</c:v>
                </c:pt>
                <c:pt idx="555">
                  <c:v>7.072727272727434</c:v>
                </c:pt>
                <c:pt idx="556">
                  <c:v>7.0772727272728888</c:v>
                </c:pt>
                <c:pt idx="557">
                  <c:v>7.0818181818183437</c:v>
                </c:pt>
                <c:pt idx="558">
                  <c:v>7.0863636363637985</c:v>
                </c:pt>
                <c:pt idx="559">
                  <c:v>7.0909090909092534</c:v>
                </c:pt>
                <c:pt idx="560">
                  <c:v>7.0954545454547082</c:v>
                </c:pt>
                <c:pt idx="561">
                  <c:v>7.1000000000001631</c:v>
                </c:pt>
                <c:pt idx="562">
                  <c:v>7.1045454545456179</c:v>
                </c:pt>
                <c:pt idx="563">
                  <c:v>7.1090909090910728</c:v>
                </c:pt>
                <c:pt idx="564">
                  <c:v>7.1136363636365276</c:v>
                </c:pt>
                <c:pt idx="565">
                  <c:v>7.1181818181819825</c:v>
                </c:pt>
                <c:pt idx="566">
                  <c:v>7.1227272727274373</c:v>
                </c:pt>
                <c:pt idx="567">
                  <c:v>7.1272727272728922</c:v>
                </c:pt>
                <c:pt idx="568">
                  <c:v>7.131818181818347</c:v>
                </c:pt>
                <c:pt idx="569">
                  <c:v>7.1363636363638019</c:v>
                </c:pt>
                <c:pt idx="570">
                  <c:v>7.1409090909092567</c:v>
                </c:pt>
                <c:pt idx="571">
                  <c:v>7.1454545454547116</c:v>
                </c:pt>
                <c:pt idx="572">
                  <c:v>7.1500000000001664</c:v>
                </c:pt>
                <c:pt idx="573">
                  <c:v>7.1545454545456213</c:v>
                </c:pt>
                <c:pt idx="574">
                  <c:v>7.1590909090910761</c:v>
                </c:pt>
                <c:pt idx="575">
                  <c:v>7.163636363636531</c:v>
                </c:pt>
                <c:pt idx="576">
                  <c:v>7.1681818181819859</c:v>
                </c:pt>
                <c:pt idx="577">
                  <c:v>7.1727272727274407</c:v>
                </c:pt>
                <c:pt idx="578">
                  <c:v>7.1772727272728956</c:v>
                </c:pt>
                <c:pt idx="579">
                  <c:v>7.1818181818183504</c:v>
                </c:pt>
                <c:pt idx="580">
                  <c:v>7.1863636363638053</c:v>
                </c:pt>
                <c:pt idx="581">
                  <c:v>7.1909090909092601</c:v>
                </c:pt>
                <c:pt idx="582">
                  <c:v>7.195454545454715</c:v>
                </c:pt>
                <c:pt idx="583">
                  <c:v>7.2000000000001698</c:v>
                </c:pt>
                <c:pt idx="584">
                  <c:v>7.2045454545456247</c:v>
                </c:pt>
                <c:pt idx="585">
                  <c:v>7.2090909090910795</c:v>
                </c:pt>
                <c:pt idx="586">
                  <c:v>7.2136363636365344</c:v>
                </c:pt>
                <c:pt idx="587">
                  <c:v>7.2181818181819892</c:v>
                </c:pt>
                <c:pt idx="588">
                  <c:v>7.2227272727274441</c:v>
                </c:pt>
                <c:pt idx="589">
                  <c:v>7.2272727272728989</c:v>
                </c:pt>
                <c:pt idx="590">
                  <c:v>7.2318181818183538</c:v>
                </c:pt>
                <c:pt idx="591">
                  <c:v>7.2363636363638086</c:v>
                </c:pt>
                <c:pt idx="592">
                  <c:v>7.2409090909092635</c:v>
                </c:pt>
                <c:pt idx="593">
                  <c:v>7.2454545454547183</c:v>
                </c:pt>
                <c:pt idx="594">
                  <c:v>7.2500000000001732</c:v>
                </c:pt>
                <c:pt idx="595">
                  <c:v>7.254545454545628</c:v>
                </c:pt>
                <c:pt idx="596">
                  <c:v>7.2590909090910829</c:v>
                </c:pt>
                <c:pt idx="597">
                  <c:v>7.2636363636365378</c:v>
                </c:pt>
                <c:pt idx="598">
                  <c:v>7.2681818181819926</c:v>
                </c:pt>
                <c:pt idx="599">
                  <c:v>7.2727272727274475</c:v>
                </c:pt>
                <c:pt idx="600">
                  <c:v>7.2772727272729023</c:v>
                </c:pt>
                <c:pt idx="601">
                  <c:v>7.2818181818183572</c:v>
                </c:pt>
                <c:pt idx="602">
                  <c:v>7.286363636363812</c:v>
                </c:pt>
                <c:pt idx="603">
                  <c:v>7.2909090909092669</c:v>
                </c:pt>
                <c:pt idx="604">
                  <c:v>7.2954545454547217</c:v>
                </c:pt>
                <c:pt idx="605">
                  <c:v>7.3000000000001766</c:v>
                </c:pt>
                <c:pt idx="606">
                  <c:v>7.3045454545456314</c:v>
                </c:pt>
                <c:pt idx="607">
                  <c:v>7.3090909090910863</c:v>
                </c:pt>
                <c:pt idx="608">
                  <c:v>7.3136363636365411</c:v>
                </c:pt>
                <c:pt idx="609">
                  <c:v>7.318181818181996</c:v>
                </c:pt>
                <c:pt idx="610">
                  <c:v>7.3227272727274508</c:v>
                </c:pt>
                <c:pt idx="611">
                  <c:v>7.3272727272729057</c:v>
                </c:pt>
                <c:pt idx="612">
                  <c:v>7.3318181818183605</c:v>
                </c:pt>
                <c:pt idx="613">
                  <c:v>7.3363636363638154</c:v>
                </c:pt>
                <c:pt idx="614">
                  <c:v>7.3409090909092702</c:v>
                </c:pt>
                <c:pt idx="615">
                  <c:v>7.3454545454547251</c:v>
                </c:pt>
                <c:pt idx="616">
                  <c:v>7.3500000000001799</c:v>
                </c:pt>
                <c:pt idx="617">
                  <c:v>7.3545454545456348</c:v>
                </c:pt>
                <c:pt idx="618">
                  <c:v>7.3590909090910896</c:v>
                </c:pt>
                <c:pt idx="619">
                  <c:v>7.3636363636365445</c:v>
                </c:pt>
                <c:pt idx="620">
                  <c:v>7.3681818181819994</c:v>
                </c:pt>
                <c:pt idx="621">
                  <c:v>7.3727272727274542</c:v>
                </c:pt>
                <c:pt idx="622">
                  <c:v>7.3772727272729091</c:v>
                </c:pt>
                <c:pt idx="623">
                  <c:v>7.3818181818183639</c:v>
                </c:pt>
                <c:pt idx="624">
                  <c:v>7.3863636363638188</c:v>
                </c:pt>
                <c:pt idx="625">
                  <c:v>7.3909090909092736</c:v>
                </c:pt>
                <c:pt idx="626">
                  <c:v>7.3954545454547285</c:v>
                </c:pt>
                <c:pt idx="627">
                  <c:v>7.4000000000001833</c:v>
                </c:pt>
                <c:pt idx="628">
                  <c:v>7.4045454545456382</c:v>
                </c:pt>
                <c:pt idx="629">
                  <c:v>7.409090909091093</c:v>
                </c:pt>
                <c:pt idx="630">
                  <c:v>7.4136363636365479</c:v>
                </c:pt>
                <c:pt idx="631">
                  <c:v>7.4181818181820027</c:v>
                </c:pt>
                <c:pt idx="632">
                  <c:v>7.4227272727274576</c:v>
                </c:pt>
                <c:pt idx="633">
                  <c:v>7.4272727272729124</c:v>
                </c:pt>
                <c:pt idx="634">
                  <c:v>7.4318181818183673</c:v>
                </c:pt>
                <c:pt idx="635">
                  <c:v>7.4363636363638221</c:v>
                </c:pt>
                <c:pt idx="636">
                  <c:v>7.440909090909277</c:v>
                </c:pt>
                <c:pt idx="637">
                  <c:v>7.4454545454547318</c:v>
                </c:pt>
                <c:pt idx="638">
                  <c:v>7.4500000000001867</c:v>
                </c:pt>
                <c:pt idx="639">
                  <c:v>7.4545454545456415</c:v>
                </c:pt>
                <c:pt idx="640">
                  <c:v>7.4590909090910964</c:v>
                </c:pt>
                <c:pt idx="641">
                  <c:v>7.4636363636365513</c:v>
                </c:pt>
                <c:pt idx="642">
                  <c:v>7.4681818181820061</c:v>
                </c:pt>
                <c:pt idx="643">
                  <c:v>7.472727272727461</c:v>
                </c:pt>
                <c:pt idx="644">
                  <c:v>7.4772727272729158</c:v>
                </c:pt>
                <c:pt idx="645">
                  <c:v>7.4818181818183707</c:v>
                </c:pt>
                <c:pt idx="646">
                  <c:v>7.4863636363638255</c:v>
                </c:pt>
                <c:pt idx="647">
                  <c:v>7.4909090909092804</c:v>
                </c:pt>
                <c:pt idx="648">
                  <c:v>7.4954545454547352</c:v>
                </c:pt>
                <c:pt idx="649">
                  <c:v>7.5000000000001901</c:v>
                </c:pt>
                <c:pt idx="650">
                  <c:v>7.5045454545456449</c:v>
                </c:pt>
                <c:pt idx="651">
                  <c:v>7.5090909090910998</c:v>
                </c:pt>
                <c:pt idx="652">
                  <c:v>7.5136363636365546</c:v>
                </c:pt>
                <c:pt idx="653">
                  <c:v>7.5181818181820095</c:v>
                </c:pt>
                <c:pt idx="654">
                  <c:v>7.5227272727274643</c:v>
                </c:pt>
                <c:pt idx="655">
                  <c:v>7.5272727272729192</c:v>
                </c:pt>
                <c:pt idx="656">
                  <c:v>7.531818181818374</c:v>
                </c:pt>
                <c:pt idx="657">
                  <c:v>7.5363636363638289</c:v>
                </c:pt>
                <c:pt idx="658">
                  <c:v>7.5409090909092837</c:v>
                </c:pt>
                <c:pt idx="659">
                  <c:v>7.5454545454547386</c:v>
                </c:pt>
                <c:pt idx="660">
                  <c:v>7.5500000000001934</c:v>
                </c:pt>
                <c:pt idx="661">
                  <c:v>7.5545454545456483</c:v>
                </c:pt>
                <c:pt idx="662">
                  <c:v>7.5590909090911031</c:v>
                </c:pt>
                <c:pt idx="663">
                  <c:v>7.563636363636558</c:v>
                </c:pt>
                <c:pt idx="664">
                  <c:v>7.5681818181820129</c:v>
                </c:pt>
                <c:pt idx="665">
                  <c:v>7.5727272727274677</c:v>
                </c:pt>
                <c:pt idx="666">
                  <c:v>7.5772727272729226</c:v>
                </c:pt>
                <c:pt idx="667">
                  <c:v>7.5818181818183774</c:v>
                </c:pt>
                <c:pt idx="668">
                  <c:v>7.5863636363638323</c:v>
                </c:pt>
                <c:pt idx="669">
                  <c:v>7.5909090909092871</c:v>
                </c:pt>
                <c:pt idx="670">
                  <c:v>7.595454545454742</c:v>
                </c:pt>
                <c:pt idx="671">
                  <c:v>7.6000000000001968</c:v>
                </c:pt>
                <c:pt idx="672">
                  <c:v>7.6045454545456517</c:v>
                </c:pt>
                <c:pt idx="673">
                  <c:v>7.6090909090911065</c:v>
                </c:pt>
                <c:pt idx="674">
                  <c:v>7.6136363636365614</c:v>
                </c:pt>
                <c:pt idx="675">
                  <c:v>7.6181818181820162</c:v>
                </c:pt>
                <c:pt idx="676">
                  <c:v>7.6227272727274711</c:v>
                </c:pt>
                <c:pt idx="677">
                  <c:v>7.6272727272729259</c:v>
                </c:pt>
                <c:pt idx="678">
                  <c:v>7.6318181818183808</c:v>
                </c:pt>
                <c:pt idx="679">
                  <c:v>7.6363636363638356</c:v>
                </c:pt>
                <c:pt idx="680">
                  <c:v>7.6409090909092905</c:v>
                </c:pt>
                <c:pt idx="681">
                  <c:v>7.6454545454547453</c:v>
                </c:pt>
                <c:pt idx="682">
                  <c:v>7.6500000000002002</c:v>
                </c:pt>
                <c:pt idx="683">
                  <c:v>7.654545454545655</c:v>
                </c:pt>
                <c:pt idx="684">
                  <c:v>7.6590909090911099</c:v>
                </c:pt>
                <c:pt idx="685">
                  <c:v>7.6636363636365648</c:v>
                </c:pt>
                <c:pt idx="686">
                  <c:v>7.6681818181820196</c:v>
                </c:pt>
                <c:pt idx="687">
                  <c:v>7.6727272727274745</c:v>
                </c:pt>
                <c:pt idx="688">
                  <c:v>7.6772727272729293</c:v>
                </c:pt>
                <c:pt idx="689">
                  <c:v>7.6818181818183842</c:v>
                </c:pt>
                <c:pt idx="690">
                  <c:v>7.686363636363839</c:v>
                </c:pt>
                <c:pt idx="691">
                  <c:v>7.6909090909092939</c:v>
                </c:pt>
                <c:pt idx="692">
                  <c:v>7.6954545454547487</c:v>
                </c:pt>
                <c:pt idx="693">
                  <c:v>7.7000000000002036</c:v>
                </c:pt>
                <c:pt idx="694">
                  <c:v>7.7045454545456584</c:v>
                </c:pt>
                <c:pt idx="695">
                  <c:v>7.7090909090911133</c:v>
                </c:pt>
                <c:pt idx="696">
                  <c:v>7.7136363636365681</c:v>
                </c:pt>
                <c:pt idx="697">
                  <c:v>7.718181818182023</c:v>
                </c:pt>
                <c:pt idx="698">
                  <c:v>7.7227272727274778</c:v>
                </c:pt>
                <c:pt idx="699">
                  <c:v>7.7272727272729327</c:v>
                </c:pt>
                <c:pt idx="700">
                  <c:v>7.7318181818183875</c:v>
                </c:pt>
                <c:pt idx="701">
                  <c:v>7.7363636363638424</c:v>
                </c:pt>
                <c:pt idx="702">
                  <c:v>7.7409090909092972</c:v>
                </c:pt>
                <c:pt idx="703">
                  <c:v>7.7454545454547521</c:v>
                </c:pt>
                <c:pt idx="704">
                  <c:v>7.7500000000002069</c:v>
                </c:pt>
                <c:pt idx="705">
                  <c:v>7.7545454545456618</c:v>
                </c:pt>
                <c:pt idx="706">
                  <c:v>7.7590909090911167</c:v>
                </c:pt>
                <c:pt idx="707">
                  <c:v>7.7636363636365715</c:v>
                </c:pt>
                <c:pt idx="708">
                  <c:v>7.7681818181820264</c:v>
                </c:pt>
                <c:pt idx="709">
                  <c:v>7.7727272727274812</c:v>
                </c:pt>
                <c:pt idx="710">
                  <c:v>7.7772727272729361</c:v>
                </c:pt>
                <c:pt idx="711">
                  <c:v>7.7818181818183909</c:v>
                </c:pt>
                <c:pt idx="712">
                  <c:v>7.7863636363638458</c:v>
                </c:pt>
                <c:pt idx="713">
                  <c:v>7.7909090909093006</c:v>
                </c:pt>
                <c:pt idx="714">
                  <c:v>7.7954545454547555</c:v>
                </c:pt>
                <c:pt idx="715">
                  <c:v>7.8000000000002103</c:v>
                </c:pt>
                <c:pt idx="716">
                  <c:v>7.8045454545456652</c:v>
                </c:pt>
                <c:pt idx="717">
                  <c:v>7.80909090909112</c:v>
                </c:pt>
                <c:pt idx="718">
                  <c:v>7.8136363636365749</c:v>
                </c:pt>
                <c:pt idx="719">
                  <c:v>7.8181818181820297</c:v>
                </c:pt>
                <c:pt idx="720">
                  <c:v>7.8227272727274846</c:v>
                </c:pt>
                <c:pt idx="721">
                  <c:v>7.8272727272729394</c:v>
                </c:pt>
                <c:pt idx="722">
                  <c:v>7.8318181818183943</c:v>
                </c:pt>
                <c:pt idx="723">
                  <c:v>7.8363636363638491</c:v>
                </c:pt>
                <c:pt idx="724">
                  <c:v>7.840909090909304</c:v>
                </c:pt>
                <c:pt idx="725">
                  <c:v>7.8454545454547588</c:v>
                </c:pt>
                <c:pt idx="726">
                  <c:v>7.8500000000002137</c:v>
                </c:pt>
                <c:pt idx="727">
                  <c:v>7.8545454545456685</c:v>
                </c:pt>
                <c:pt idx="728">
                  <c:v>7.8590909090911234</c:v>
                </c:pt>
                <c:pt idx="729">
                  <c:v>7.8636363636365783</c:v>
                </c:pt>
                <c:pt idx="730">
                  <c:v>7.8681818181820331</c:v>
                </c:pt>
                <c:pt idx="731">
                  <c:v>7.872727272727488</c:v>
                </c:pt>
                <c:pt idx="732">
                  <c:v>7.8772727272729428</c:v>
                </c:pt>
                <c:pt idx="733">
                  <c:v>7.8818181818183977</c:v>
                </c:pt>
                <c:pt idx="734">
                  <c:v>7.8863636363638525</c:v>
                </c:pt>
                <c:pt idx="735">
                  <c:v>7.8909090909093074</c:v>
                </c:pt>
                <c:pt idx="736">
                  <c:v>7.8954545454547622</c:v>
                </c:pt>
                <c:pt idx="737">
                  <c:v>7.9000000000002171</c:v>
                </c:pt>
                <c:pt idx="738">
                  <c:v>7.9045454545456719</c:v>
                </c:pt>
                <c:pt idx="739">
                  <c:v>7.9090909090911268</c:v>
                </c:pt>
                <c:pt idx="740">
                  <c:v>7.9136363636365816</c:v>
                </c:pt>
                <c:pt idx="741">
                  <c:v>7.9181818181820365</c:v>
                </c:pt>
                <c:pt idx="742">
                  <c:v>7.9227272727274913</c:v>
                </c:pt>
                <c:pt idx="743">
                  <c:v>7.9272727272729462</c:v>
                </c:pt>
                <c:pt idx="744">
                  <c:v>7.931818181818401</c:v>
                </c:pt>
                <c:pt idx="745">
                  <c:v>7.9363636363638559</c:v>
                </c:pt>
                <c:pt idx="746">
                  <c:v>7.9409090909093107</c:v>
                </c:pt>
                <c:pt idx="747">
                  <c:v>7.9454545454547656</c:v>
                </c:pt>
                <c:pt idx="748">
                  <c:v>7.9500000000002204</c:v>
                </c:pt>
                <c:pt idx="749">
                  <c:v>7.9545454545456753</c:v>
                </c:pt>
                <c:pt idx="750">
                  <c:v>7.9590909090911302</c:v>
                </c:pt>
                <c:pt idx="751">
                  <c:v>7.963636363636585</c:v>
                </c:pt>
                <c:pt idx="752">
                  <c:v>7.9681818181820399</c:v>
                </c:pt>
                <c:pt idx="753">
                  <c:v>7.9727272727274947</c:v>
                </c:pt>
                <c:pt idx="754">
                  <c:v>7.9772727272729496</c:v>
                </c:pt>
                <c:pt idx="755">
                  <c:v>7.9818181818184044</c:v>
                </c:pt>
                <c:pt idx="756">
                  <c:v>7.9863636363638593</c:v>
                </c:pt>
                <c:pt idx="757">
                  <c:v>7.9909090909093141</c:v>
                </c:pt>
                <c:pt idx="758">
                  <c:v>7.995454545454769</c:v>
                </c:pt>
                <c:pt idx="759">
                  <c:v>8.0000000000002238</c:v>
                </c:pt>
                <c:pt idx="760">
                  <c:v>8.0045454545456778</c:v>
                </c:pt>
                <c:pt idx="761">
                  <c:v>8.0090909090911317</c:v>
                </c:pt>
                <c:pt idx="762">
                  <c:v>8.0136363636365857</c:v>
                </c:pt>
                <c:pt idx="763">
                  <c:v>8.0181818181820397</c:v>
                </c:pt>
                <c:pt idx="764">
                  <c:v>8.0227272727274936</c:v>
                </c:pt>
                <c:pt idx="765">
                  <c:v>8.0272727272729476</c:v>
                </c:pt>
                <c:pt idx="766">
                  <c:v>8.0318181818184016</c:v>
                </c:pt>
                <c:pt idx="767">
                  <c:v>8.0363636363638555</c:v>
                </c:pt>
                <c:pt idx="768">
                  <c:v>8.0409090909093095</c:v>
                </c:pt>
                <c:pt idx="769">
                  <c:v>8.0454545454547635</c:v>
                </c:pt>
                <c:pt idx="770">
                  <c:v>8.0500000000002174</c:v>
                </c:pt>
                <c:pt idx="771">
                  <c:v>8.0545454545456714</c:v>
                </c:pt>
                <c:pt idx="772">
                  <c:v>8.0590909090911254</c:v>
                </c:pt>
                <c:pt idx="773">
                  <c:v>8.0636363636365793</c:v>
                </c:pt>
                <c:pt idx="774">
                  <c:v>8.0681818181820333</c:v>
                </c:pt>
                <c:pt idx="775">
                  <c:v>8.0727272727274872</c:v>
                </c:pt>
                <c:pt idx="776">
                  <c:v>8.0772727272729412</c:v>
                </c:pt>
                <c:pt idx="777">
                  <c:v>8.0818181818183952</c:v>
                </c:pt>
                <c:pt idx="778">
                  <c:v>8.0863636363638491</c:v>
                </c:pt>
                <c:pt idx="779">
                  <c:v>8.0909090909093031</c:v>
                </c:pt>
                <c:pt idx="780">
                  <c:v>8.0954545454547571</c:v>
                </c:pt>
                <c:pt idx="781">
                  <c:v>8.100000000000211</c:v>
                </c:pt>
                <c:pt idx="782">
                  <c:v>8.104545454545665</c:v>
                </c:pt>
                <c:pt idx="783">
                  <c:v>8.109090909091119</c:v>
                </c:pt>
                <c:pt idx="784">
                  <c:v>8.1136363636365729</c:v>
                </c:pt>
                <c:pt idx="785">
                  <c:v>8.1181818181820269</c:v>
                </c:pt>
                <c:pt idx="786">
                  <c:v>8.1227272727274809</c:v>
                </c:pt>
                <c:pt idx="787">
                  <c:v>8.1272727272729348</c:v>
                </c:pt>
                <c:pt idx="788">
                  <c:v>8.1318181818183888</c:v>
                </c:pt>
                <c:pt idx="789">
                  <c:v>8.1363636363638427</c:v>
                </c:pt>
                <c:pt idx="790">
                  <c:v>8.1409090909092967</c:v>
                </c:pt>
                <c:pt idx="791">
                  <c:v>8.1454545454547507</c:v>
                </c:pt>
                <c:pt idx="792">
                  <c:v>8.1500000000002046</c:v>
                </c:pt>
                <c:pt idx="793">
                  <c:v>8.1545454545456586</c:v>
                </c:pt>
                <c:pt idx="794">
                  <c:v>8.1590909090911126</c:v>
                </c:pt>
                <c:pt idx="795">
                  <c:v>8.1636363636365665</c:v>
                </c:pt>
                <c:pt idx="796">
                  <c:v>8.1681818181820205</c:v>
                </c:pt>
                <c:pt idx="797">
                  <c:v>8.1727272727274745</c:v>
                </c:pt>
                <c:pt idx="798">
                  <c:v>8.1772727272729284</c:v>
                </c:pt>
                <c:pt idx="799">
                  <c:v>8.1818181818183824</c:v>
                </c:pt>
                <c:pt idx="800">
                  <c:v>8.1863636363638363</c:v>
                </c:pt>
                <c:pt idx="801">
                  <c:v>8.1909090909092903</c:v>
                </c:pt>
                <c:pt idx="802">
                  <c:v>8.1954545454547443</c:v>
                </c:pt>
                <c:pt idx="803">
                  <c:v>8.2000000000001982</c:v>
                </c:pt>
                <c:pt idx="804">
                  <c:v>8.2045454545456522</c:v>
                </c:pt>
                <c:pt idx="805">
                  <c:v>8.2090909090911062</c:v>
                </c:pt>
                <c:pt idx="806">
                  <c:v>8.2136363636365601</c:v>
                </c:pt>
                <c:pt idx="807">
                  <c:v>8.2181818181820141</c:v>
                </c:pt>
                <c:pt idx="808">
                  <c:v>8.2227272727274681</c:v>
                </c:pt>
                <c:pt idx="809">
                  <c:v>8.227272727272922</c:v>
                </c:pt>
                <c:pt idx="810">
                  <c:v>8.231818181818376</c:v>
                </c:pt>
                <c:pt idx="811">
                  <c:v>8.23636363636383</c:v>
                </c:pt>
                <c:pt idx="812">
                  <c:v>8.2409090909092839</c:v>
                </c:pt>
                <c:pt idx="813">
                  <c:v>8.2454545454547379</c:v>
                </c:pt>
                <c:pt idx="814">
                  <c:v>8.2500000000001918</c:v>
                </c:pt>
                <c:pt idx="815">
                  <c:v>8.2545454545456458</c:v>
                </c:pt>
                <c:pt idx="816">
                  <c:v>8.2590909090910998</c:v>
                </c:pt>
                <c:pt idx="817">
                  <c:v>8.2636363636365537</c:v>
                </c:pt>
                <c:pt idx="818">
                  <c:v>8.2681818181820077</c:v>
                </c:pt>
                <c:pt idx="819">
                  <c:v>8.2727272727274617</c:v>
                </c:pt>
                <c:pt idx="820">
                  <c:v>8.2772727272729156</c:v>
                </c:pt>
                <c:pt idx="821">
                  <c:v>8.2818181818183696</c:v>
                </c:pt>
                <c:pt idx="822">
                  <c:v>8.2863636363638236</c:v>
                </c:pt>
                <c:pt idx="823">
                  <c:v>8.2909090909092775</c:v>
                </c:pt>
                <c:pt idx="824">
                  <c:v>8.2954545454547315</c:v>
                </c:pt>
                <c:pt idx="825">
                  <c:v>8.3000000000001855</c:v>
                </c:pt>
                <c:pt idx="826">
                  <c:v>8.3045454545456394</c:v>
                </c:pt>
                <c:pt idx="827">
                  <c:v>8.3090909090910934</c:v>
                </c:pt>
                <c:pt idx="828">
                  <c:v>8.3136363636365473</c:v>
                </c:pt>
                <c:pt idx="829">
                  <c:v>8.3181818181820013</c:v>
                </c:pt>
                <c:pt idx="830">
                  <c:v>8.3227272727274553</c:v>
                </c:pt>
                <c:pt idx="831">
                  <c:v>8.3272727272729092</c:v>
                </c:pt>
                <c:pt idx="832">
                  <c:v>8.3318181818183632</c:v>
                </c:pt>
                <c:pt idx="833">
                  <c:v>8.3363636363638172</c:v>
                </c:pt>
                <c:pt idx="834">
                  <c:v>8.3409090909092711</c:v>
                </c:pt>
                <c:pt idx="835">
                  <c:v>8.3454545454547251</c:v>
                </c:pt>
                <c:pt idx="836">
                  <c:v>8.3500000000001791</c:v>
                </c:pt>
                <c:pt idx="837">
                  <c:v>8.354545454545633</c:v>
                </c:pt>
                <c:pt idx="838">
                  <c:v>8.359090909091087</c:v>
                </c:pt>
                <c:pt idx="839">
                  <c:v>8.3636363636365409</c:v>
                </c:pt>
                <c:pt idx="840">
                  <c:v>8.3681818181819949</c:v>
                </c:pt>
                <c:pt idx="841">
                  <c:v>8.3727272727274489</c:v>
                </c:pt>
                <c:pt idx="842">
                  <c:v>8.3772727272729028</c:v>
                </c:pt>
                <c:pt idx="843">
                  <c:v>8.3818181818183568</c:v>
                </c:pt>
                <c:pt idx="844">
                  <c:v>8.3863636363638108</c:v>
                </c:pt>
                <c:pt idx="845">
                  <c:v>8.3909090909092647</c:v>
                </c:pt>
                <c:pt idx="846">
                  <c:v>8.3954545454547187</c:v>
                </c:pt>
                <c:pt idx="847">
                  <c:v>8.4000000000001727</c:v>
                </c:pt>
                <c:pt idx="848">
                  <c:v>8.4045454545456266</c:v>
                </c:pt>
                <c:pt idx="849">
                  <c:v>8.4090909090910806</c:v>
                </c:pt>
                <c:pt idx="850">
                  <c:v>8.4136363636365346</c:v>
                </c:pt>
                <c:pt idx="851">
                  <c:v>8.4181818181819885</c:v>
                </c:pt>
                <c:pt idx="852">
                  <c:v>8.4227272727274425</c:v>
                </c:pt>
                <c:pt idx="853">
                  <c:v>8.4272727272728964</c:v>
                </c:pt>
                <c:pt idx="854">
                  <c:v>8.4318181818183504</c:v>
                </c:pt>
                <c:pt idx="855">
                  <c:v>8.4363636363638044</c:v>
                </c:pt>
                <c:pt idx="856">
                  <c:v>8.4409090909092583</c:v>
                </c:pt>
                <c:pt idx="857">
                  <c:v>8.4454545454547123</c:v>
                </c:pt>
                <c:pt idx="858">
                  <c:v>8.4500000000001663</c:v>
                </c:pt>
                <c:pt idx="859">
                  <c:v>8.4545454545456202</c:v>
                </c:pt>
                <c:pt idx="860">
                  <c:v>8.4590909090910742</c:v>
                </c:pt>
                <c:pt idx="861">
                  <c:v>8.4636363636365282</c:v>
                </c:pt>
                <c:pt idx="862">
                  <c:v>8.4681818181819821</c:v>
                </c:pt>
                <c:pt idx="863">
                  <c:v>8.4727272727274361</c:v>
                </c:pt>
                <c:pt idx="864">
                  <c:v>8.4772727272728901</c:v>
                </c:pt>
                <c:pt idx="865">
                  <c:v>8.481818181818344</c:v>
                </c:pt>
                <c:pt idx="866">
                  <c:v>8.486363636363798</c:v>
                </c:pt>
                <c:pt idx="867">
                  <c:v>8.4909090909092519</c:v>
                </c:pt>
                <c:pt idx="868">
                  <c:v>8.4954545454547059</c:v>
                </c:pt>
                <c:pt idx="869">
                  <c:v>8.5000000000001599</c:v>
                </c:pt>
                <c:pt idx="870">
                  <c:v>8.5045454545456138</c:v>
                </c:pt>
                <c:pt idx="871">
                  <c:v>8.5090909090910678</c:v>
                </c:pt>
                <c:pt idx="872">
                  <c:v>8.5136363636365218</c:v>
                </c:pt>
                <c:pt idx="873">
                  <c:v>8.5181818181819757</c:v>
                </c:pt>
                <c:pt idx="874">
                  <c:v>8.5227272727274297</c:v>
                </c:pt>
                <c:pt idx="875">
                  <c:v>8.5272727272728837</c:v>
                </c:pt>
                <c:pt idx="876">
                  <c:v>8.5318181818183376</c:v>
                </c:pt>
                <c:pt idx="877">
                  <c:v>8.5363636363637916</c:v>
                </c:pt>
                <c:pt idx="878">
                  <c:v>8.5409090909092455</c:v>
                </c:pt>
                <c:pt idx="879">
                  <c:v>8.5454545454546995</c:v>
                </c:pt>
                <c:pt idx="880">
                  <c:v>8.5500000000001535</c:v>
                </c:pt>
                <c:pt idx="881">
                  <c:v>8.5545454545456074</c:v>
                </c:pt>
                <c:pt idx="882">
                  <c:v>8.5590909090910614</c:v>
                </c:pt>
                <c:pt idx="883">
                  <c:v>8.5636363636365154</c:v>
                </c:pt>
                <c:pt idx="884">
                  <c:v>8.5681818181819693</c:v>
                </c:pt>
                <c:pt idx="885">
                  <c:v>8.5727272727274233</c:v>
                </c:pt>
                <c:pt idx="886">
                  <c:v>8.5772727272728773</c:v>
                </c:pt>
                <c:pt idx="887">
                  <c:v>8.5818181818183312</c:v>
                </c:pt>
                <c:pt idx="888">
                  <c:v>8.5863636363637852</c:v>
                </c:pt>
                <c:pt idx="889">
                  <c:v>8.5909090909092392</c:v>
                </c:pt>
                <c:pt idx="890">
                  <c:v>8.5954545454546931</c:v>
                </c:pt>
                <c:pt idx="891">
                  <c:v>8.6000000000001471</c:v>
                </c:pt>
                <c:pt idx="892">
                  <c:v>8.604545454545601</c:v>
                </c:pt>
                <c:pt idx="893">
                  <c:v>8.609090909091055</c:v>
                </c:pt>
                <c:pt idx="894">
                  <c:v>8.613636363636509</c:v>
                </c:pt>
                <c:pt idx="895">
                  <c:v>8.6181818181819629</c:v>
                </c:pt>
                <c:pt idx="896">
                  <c:v>8.6227272727274169</c:v>
                </c:pt>
                <c:pt idx="897">
                  <c:v>8.6272727272728709</c:v>
                </c:pt>
                <c:pt idx="898">
                  <c:v>8.6318181818183248</c:v>
                </c:pt>
                <c:pt idx="899">
                  <c:v>8.6363636363637788</c:v>
                </c:pt>
                <c:pt idx="900">
                  <c:v>8.6409090909092328</c:v>
                </c:pt>
                <c:pt idx="901">
                  <c:v>8.6454545454546867</c:v>
                </c:pt>
                <c:pt idx="902">
                  <c:v>8.6500000000001407</c:v>
                </c:pt>
                <c:pt idx="903">
                  <c:v>8.6545454545455947</c:v>
                </c:pt>
                <c:pt idx="904">
                  <c:v>8.6590909090910486</c:v>
                </c:pt>
                <c:pt idx="905">
                  <c:v>8.6636363636365026</c:v>
                </c:pt>
                <c:pt idx="906">
                  <c:v>8.6681818181819565</c:v>
                </c:pt>
                <c:pt idx="907">
                  <c:v>8.6727272727274105</c:v>
                </c:pt>
                <c:pt idx="908">
                  <c:v>8.6772727272728645</c:v>
                </c:pt>
                <c:pt idx="909">
                  <c:v>8.6818181818183184</c:v>
                </c:pt>
                <c:pt idx="910">
                  <c:v>8.6863636363637724</c:v>
                </c:pt>
                <c:pt idx="911">
                  <c:v>8.6909090909092264</c:v>
                </c:pt>
                <c:pt idx="912">
                  <c:v>8.6954545454546803</c:v>
                </c:pt>
                <c:pt idx="913">
                  <c:v>8.7000000000001343</c:v>
                </c:pt>
                <c:pt idx="914">
                  <c:v>8.7045454545455883</c:v>
                </c:pt>
                <c:pt idx="915">
                  <c:v>8.7090909090910422</c:v>
                </c:pt>
                <c:pt idx="916">
                  <c:v>8.7136363636364962</c:v>
                </c:pt>
                <c:pt idx="917">
                  <c:v>8.7181818181819501</c:v>
                </c:pt>
                <c:pt idx="918">
                  <c:v>8.7227272727274041</c:v>
                </c:pt>
                <c:pt idx="919">
                  <c:v>8.7272727272728581</c:v>
                </c:pt>
                <c:pt idx="920">
                  <c:v>8.731818181818312</c:v>
                </c:pt>
                <c:pt idx="921">
                  <c:v>8.736363636363766</c:v>
                </c:pt>
                <c:pt idx="922">
                  <c:v>8.74090909090922</c:v>
                </c:pt>
                <c:pt idx="923">
                  <c:v>8.7454545454546739</c:v>
                </c:pt>
                <c:pt idx="924">
                  <c:v>8.7500000000001279</c:v>
                </c:pt>
                <c:pt idx="925">
                  <c:v>8.7545454545455819</c:v>
                </c:pt>
                <c:pt idx="926">
                  <c:v>8.7590909090910358</c:v>
                </c:pt>
                <c:pt idx="927">
                  <c:v>8.7636363636364898</c:v>
                </c:pt>
                <c:pt idx="928">
                  <c:v>8.7681818181819438</c:v>
                </c:pt>
                <c:pt idx="929">
                  <c:v>8.7727272727273977</c:v>
                </c:pt>
                <c:pt idx="930">
                  <c:v>8.7772727272728517</c:v>
                </c:pt>
                <c:pt idx="931">
                  <c:v>8.7818181818183056</c:v>
                </c:pt>
                <c:pt idx="932">
                  <c:v>8.7863636363637596</c:v>
                </c:pt>
                <c:pt idx="933">
                  <c:v>8.7909090909092136</c:v>
                </c:pt>
                <c:pt idx="934">
                  <c:v>8.7954545454546675</c:v>
                </c:pt>
                <c:pt idx="935">
                  <c:v>8.8000000000001215</c:v>
                </c:pt>
                <c:pt idx="936">
                  <c:v>8.8045454545455755</c:v>
                </c:pt>
                <c:pt idx="937">
                  <c:v>8.8090909090910294</c:v>
                </c:pt>
                <c:pt idx="938">
                  <c:v>8.8136363636364834</c:v>
                </c:pt>
                <c:pt idx="939">
                  <c:v>8.8181818181819374</c:v>
                </c:pt>
                <c:pt idx="940">
                  <c:v>8.8227272727273913</c:v>
                </c:pt>
                <c:pt idx="941">
                  <c:v>8.8272727272728453</c:v>
                </c:pt>
                <c:pt idx="942">
                  <c:v>8.8318181818182993</c:v>
                </c:pt>
                <c:pt idx="943">
                  <c:v>8.8363636363637532</c:v>
                </c:pt>
                <c:pt idx="944">
                  <c:v>8.8409090909092072</c:v>
                </c:pt>
                <c:pt idx="945">
                  <c:v>8.8454545454546611</c:v>
                </c:pt>
                <c:pt idx="946">
                  <c:v>8.8500000000001151</c:v>
                </c:pt>
                <c:pt idx="947">
                  <c:v>8.8545454545455691</c:v>
                </c:pt>
                <c:pt idx="948">
                  <c:v>8.859090909091023</c:v>
                </c:pt>
                <c:pt idx="949">
                  <c:v>8.863636363636477</c:v>
                </c:pt>
                <c:pt idx="950">
                  <c:v>8.868181818181931</c:v>
                </c:pt>
                <c:pt idx="951">
                  <c:v>8.8727272727273849</c:v>
                </c:pt>
                <c:pt idx="952">
                  <c:v>8.8772727272728389</c:v>
                </c:pt>
                <c:pt idx="953">
                  <c:v>8.8818181818182929</c:v>
                </c:pt>
                <c:pt idx="954">
                  <c:v>8.8863636363637468</c:v>
                </c:pt>
                <c:pt idx="955">
                  <c:v>8.8909090909092008</c:v>
                </c:pt>
                <c:pt idx="956">
                  <c:v>8.8954545454546547</c:v>
                </c:pt>
                <c:pt idx="957">
                  <c:v>8.9000000000001087</c:v>
                </c:pt>
                <c:pt idx="958">
                  <c:v>8.9045454545455627</c:v>
                </c:pt>
                <c:pt idx="959">
                  <c:v>8.9090909090910166</c:v>
                </c:pt>
                <c:pt idx="960">
                  <c:v>8.9136363636364706</c:v>
                </c:pt>
                <c:pt idx="961">
                  <c:v>8.9181818181819246</c:v>
                </c:pt>
                <c:pt idx="962">
                  <c:v>8.9227272727273785</c:v>
                </c:pt>
                <c:pt idx="963">
                  <c:v>8.9272727272728325</c:v>
                </c:pt>
                <c:pt idx="964">
                  <c:v>8.9318181818182865</c:v>
                </c:pt>
                <c:pt idx="965">
                  <c:v>8.9363636363637404</c:v>
                </c:pt>
                <c:pt idx="966">
                  <c:v>8.9409090909091944</c:v>
                </c:pt>
                <c:pt idx="967">
                  <c:v>8.9454545454546484</c:v>
                </c:pt>
                <c:pt idx="968">
                  <c:v>8.9500000000001023</c:v>
                </c:pt>
                <c:pt idx="969">
                  <c:v>8.9545454545455563</c:v>
                </c:pt>
                <c:pt idx="970">
                  <c:v>8.9590909090910102</c:v>
                </c:pt>
                <c:pt idx="971">
                  <c:v>8.9636363636364642</c:v>
                </c:pt>
                <c:pt idx="972">
                  <c:v>8.9681818181819182</c:v>
                </c:pt>
                <c:pt idx="973">
                  <c:v>8.9727272727273721</c:v>
                </c:pt>
                <c:pt idx="974">
                  <c:v>8.9772727272728261</c:v>
                </c:pt>
                <c:pt idx="975">
                  <c:v>8.9818181818182801</c:v>
                </c:pt>
                <c:pt idx="976">
                  <c:v>8.986363636363734</c:v>
                </c:pt>
                <c:pt idx="977">
                  <c:v>8.990909090909188</c:v>
                </c:pt>
                <c:pt idx="978">
                  <c:v>8.995454545454642</c:v>
                </c:pt>
                <c:pt idx="979">
                  <c:v>9.0000000000000959</c:v>
                </c:pt>
                <c:pt idx="980">
                  <c:v>9.0045454545455499</c:v>
                </c:pt>
                <c:pt idx="981">
                  <c:v>9.0090909090910039</c:v>
                </c:pt>
                <c:pt idx="982">
                  <c:v>9.0136363636364578</c:v>
                </c:pt>
                <c:pt idx="983">
                  <c:v>9.0181818181819118</c:v>
                </c:pt>
                <c:pt idx="984">
                  <c:v>9.0227272727273657</c:v>
                </c:pt>
                <c:pt idx="985">
                  <c:v>9.0272727272728197</c:v>
                </c:pt>
                <c:pt idx="986">
                  <c:v>9.0318181818182737</c:v>
                </c:pt>
                <c:pt idx="987">
                  <c:v>9.0363636363637276</c:v>
                </c:pt>
                <c:pt idx="988">
                  <c:v>9.0409090909091816</c:v>
                </c:pt>
                <c:pt idx="989">
                  <c:v>9.0454545454546356</c:v>
                </c:pt>
                <c:pt idx="990">
                  <c:v>9.0500000000000895</c:v>
                </c:pt>
                <c:pt idx="991">
                  <c:v>9.0545454545455435</c:v>
                </c:pt>
                <c:pt idx="992">
                  <c:v>9.0590909090909975</c:v>
                </c:pt>
                <c:pt idx="993">
                  <c:v>9.0636363636364514</c:v>
                </c:pt>
                <c:pt idx="994">
                  <c:v>9.0681818181819054</c:v>
                </c:pt>
                <c:pt idx="995">
                  <c:v>9.0727272727273593</c:v>
                </c:pt>
                <c:pt idx="996">
                  <c:v>9.0772727272728133</c:v>
                </c:pt>
                <c:pt idx="997">
                  <c:v>9.0818181818182673</c:v>
                </c:pt>
                <c:pt idx="998">
                  <c:v>9.0863636363637212</c:v>
                </c:pt>
                <c:pt idx="999">
                  <c:v>9.0909090909091752</c:v>
                </c:pt>
                <c:pt idx="1000">
                  <c:v>9.0954545454546292</c:v>
                </c:pt>
                <c:pt idx="1001">
                  <c:v>9.1000000000000831</c:v>
                </c:pt>
                <c:pt idx="1002">
                  <c:v>9.1045454545455371</c:v>
                </c:pt>
                <c:pt idx="1003">
                  <c:v>9.1090909090909911</c:v>
                </c:pt>
                <c:pt idx="1004">
                  <c:v>9.113636363636445</c:v>
                </c:pt>
                <c:pt idx="1005">
                  <c:v>9.118181818181899</c:v>
                </c:pt>
                <c:pt idx="1006">
                  <c:v>9.122727272727353</c:v>
                </c:pt>
                <c:pt idx="1007">
                  <c:v>9.1272727272728069</c:v>
                </c:pt>
                <c:pt idx="1008">
                  <c:v>9.1318181818182609</c:v>
                </c:pt>
                <c:pt idx="1009">
                  <c:v>9.1363636363637148</c:v>
                </c:pt>
                <c:pt idx="1010">
                  <c:v>9.1409090909091688</c:v>
                </c:pt>
                <c:pt idx="1011">
                  <c:v>9.1454545454546228</c:v>
                </c:pt>
                <c:pt idx="1012">
                  <c:v>9.1500000000000767</c:v>
                </c:pt>
                <c:pt idx="1013">
                  <c:v>9.1545454545455307</c:v>
                </c:pt>
                <c:pt idx="1014">
                  <c:v>9.1590909090909847</c:v>
                </c:pt>
                <c:pt idx="1015">
                  <c:v>9.1636363636364386</c:v>
                </c:pt>
                <c:pt idx="1016">
                  <c:v>9.1681818181818926</c:v>
                </c:pt>
                <c:pt idx="1017">
                  <c:v>9.1727272727273466</c:v>
                </c:pt>
                <c:pt idx="1018">
                  <c:v>9.1772727272728005</c:v>
                </c:pt>
                <c:pt idx="1019">
                  <c:v>9.1818181818182545</c:v>
                </c:pt>
                <c:pt idx="1020">
                  <c:v>9.1863636363637085</c:v>
                </c:pt>
                <c:pt idx="1021">
                  <c:v>9.1909090909091624</c:v>
                </c:pt>
                <c:pt idx="1022">
                  <c:v>9.1954545454546164</c:v>
                </c:pt>
                <c:pt idx="1023">
                  <c:v>9.2000000000000703</c:v>
                </c:pt>
                <c:pt idx="1024">
                  <c:v>9.2045454545455243</c:v>
                </c:pt>
                <c:pt idx="1025">
                  <c:v>9.2090909090909783</c:v>
                </c:pt>
                <c:pt idx="1026">
                  <c:v>9.2136363636364322</c:v>
                </c:pt>
                <c:pt idx="1027">
                  <c:v>9.2181818181818862</c:v>
                </c:pt>
                <c:pt idx="1028">
                  <c:v>9.2227272727273402</c:v>
                </c:pt>
                <c:pt idx="1029">
                  <c:v>9.2272727272727941</c:v>
                </c:pt>
                <c:pt idx="1030">
                  <c:v>9.2318181818182481</c:v>
                </c:pt>
                <c:pt idx="1031">
                  <c:v>9.2363636363637021</c:v>
                </c:pt>
                <c:pt idx="1032">
                  <c:v>9.240909090909156</c:v>
                </c:pt>
                <c:pt idx="1033">
                  <c:v>9.24545454545461</c:v>
                </c:pt>
                <c:pt idx="1034">
                  <c:v>9.2500000000000639</c:v>
                </c:pt>
                <c:pt idx="1035">
                  <c:v>9.2545454545455179</c:v>
                </c:pt>
                <c:pt idx="1036">
                  <c:v>9.2590909090909719</c:v>
                </c:pt>
                <c:pt idx="1037">
                  <c:v>9.2636363636364258</c:v>
                </c:pt>
                <c:pt idx="1038">
                  <c:v>9.2681818181818798</c:v>
                </c:pt>
                <c:pt idx="1039">
                  <c:v>9.2727272727273338</c:v>
                </c:pt>
                <c:pt idx="1040">
                  <c:v>9.2772727272727877</c:v>
                </c:pt>
                <c:pt idx="1041">
                  <c:v>9.2818181818182417</c:v>
                </c:pt>
                <c:pt idx="1042">
                  <c:v>9.2863636363636957</c:v>
                </c:pt>
                <c:pt idx="1043">
                  <c:v>9.2909090909091496</c:v>
                </c:pt>
                <c:pt idx="1044">
                  <c:v>9.2954545454546036</c:v>
                </c:pt>
                <c:pt idx="1045">
                  <c:v>9.3000000000000576</c:v>
                </c:pt>
                <c:pt idx="1046">
                  <c:v>9.3045454545455115</c:v>
                </c:pt>
                <c:pt idx="1047">
                  <c:v>9.3090909090909655</c:v>
                </c:pt>
                <c:pt idx="1048">
                  <c:v>9.3136363636364194</c:v>
                </c:pt>
                <c:pt idx="1049">
                  <c:v>9.3181818181818734</c:v>
                </c:pt>
                <c:pt idx="1050">
                  <c:v>9.3227272727273274</c:v>
                </c:pt>
                <c:pt idx="1051">
                  <c:v>9.3272727272727813</c:v>
                </c:pt>
                <c:pt idx="1052">
                  <c:v>9.3318181818182353</c:v>
                </c:pt>
                <c:pt idx="1053">
                  <c:v>9.3363636363636893</c:v>
                </c:pt>
                <c:pt idx="1054">
                  <c:v>9.3409090909091432</c:v>
                </c:pt>
                <c:pt idx="1055">
                  <c:v>9.3454545454545972</c:v>
                </c:pt>
                <c:pt idx="1056">
                  <c:v>9.3500000000000512</c:v>
                </c:pt>
                <c:pt idx="1057">
                  <c:v>9.3545454545455051</c:v>
                </c:pt>
                <c:pt idx="1058">
                  <c:v>9.3590909090909591</c:v>
                </c:pt>
                <c:pt idx="1059">
                  <c:v>9.3636363636364131</c:v>
                </c:pt>
                <c:pt idx="1060">
                  <c:v>9.368181818181867</c:v>
                </c:pt>
                <c:pt idx="1061">
                  <c:v>9.372727272727321</c:v>
                </c:pt>
                <c:pt idx="1062">
                  <c:v>9.3772727272727749</c:v>
                </c:pt>
                <c:pt idx="1063">
                  <c:v>9.3818181818182289</c:v>
                </c:pt>
                <c:pt idx="1064">
                  <c:v>9.3863636363636829</c:v>
                </c:pt>
                <c:pt idx="1065">
                  <c:v>9.3909090909091368</c:v>
                </c:pt>
                <c:pt idx="1066">
                  <c:v>9.3954545454545908</c:v>
                </c:pt>
                <c:pt idx="1067">
                  <c:v>9.4000000000000448</c:v>
                </c:pt>
                <c:pt idx="1068">
                  <c:v>9.4045454545454987</c:v>
                </c:pt>
                <c:pt idx="1069">
                  <c:v>9.4090909090909527</c:v>
                </c:pt>
                <c:pt idx="1070">
                  <c:v>9.4136363636364067</c:v>
                </c:pt>
                <c:pt idx="1071">
                  <c:v>9.4181818181818606</c:v>
                </c:pt>
                <c:pt idx="1072">
                  <c:v>9.4227272727273146</c:v>
                </c:pt>
                <c:pt idx="1073">
                  <c:v>9.4272727272727685</c:v>
                </c:pt>
                <c:pt idx="1074">
                  <c:v>9.4318181818182225</c:v>
                </c:pt>
                <c:pt idx="1075">
                  <c:v>9.4363636363636765</c:v>
                </c:pt>
                <c:pt idx="1076">
                  <c:v>9.4409090909091304</c:v>
                </c:pt>
                <c:pt idx="1077">
                  <c:v>9.4454545454545844</c:v>
                </c:pt>
                <c:pt idx="1078">
                  <c:v>9.4500000000000384</c:v>
                </c:pt>
                <c:pt idx="1079">
                  <c:v>9.4545454545454923</c:v>
                </c:pt>
                <c:pt idx="1080">
                  <c:v>9.4590909090909463</c:v>
                </c:pt>
                <c:pt idx="1081">
                  <c:v>9.4636363636364003</c:v>
                </c:pt>
                <c:pt idx="1082">
                  <c:v>9.4681818181818542</c:v>
                </c:pt>
                <c:pt idx="1083">
                  <c:v>9.4727272727273082</c:v>
                </c:pt>
                <c:pt idx="1084">
                  <c:v>9.4772727272727622</c:v>
                </c:pt>
                <c:pt idx="1085">
                  <c:v>9.4818181818182161</c:v>
                </c:pt>
                <c:pt idx="1086">
                  <c:v>9.4863636363636701</c:v>
                </c:pt>
                <c:pt idx="1087">
                  <c:v>9.490909090909124</c:v>
                </c:pt>
                <c:pt idx="1088">
                  <c:v>9.495454545454578</c:v>
                </c:pt>
                <c:pt idx="1089">
                  <c:v>9.500000000000032</c:v>
                </c:pt>
                <c:pt idx="1090">
                  <c:v>9.5045454545454859</c:v>
                </c:pt>
                <c:pt idx="1091">
                  <c:v>9.5090909090909399</c:v>
                </c:pt>
                <c:pt idx="1092">
                  <c:v>9.5136363636363939</c:v>
                </c:pt>
                <c:pt idx="1093">
                  <c:v>9.5181818181818478</c:v>
                </c:pt>
                <c:pt idx="1094">
                  <c:v>9.5227272727273018</c:v>
                </c:pt>
                <c:pt idx="1095">
                  <c:v>9.5272727272727558</c:v>
                </c:pt>
                <c:pt idx="1096">
                  <c:v>9.5318181818182097</c:v>
                </c:pt>
                <c:pt idx="1097">
                  <c:v>9.5363636363636637</c:v>
                </c:pt>
                <c:pt idx="1098">
                  <c:v>9.5409090909091177</c:v>
                </c:pt>
                <c:pt idx="1099">
                  <c:v>9.5454545454545716</c:v>
                </c:pt>
                <c:pt idx="1100">
                  <c:v>9.5500000000000256</c:v>
                </c:pt>
                <c:pt idx="1101">
                  <c:v>9.5545454545454795</c:v>
                </c:pt>
                <c:pt idx="1102">
                  <c:v>9.5590909090909335</c:v>
                </c:pt>
                <c:pt idx="1103">
                  <c:v>9.5636363636363875</c:v>
                </c:pt>
                <c:pt idx="1104">
                  <c:v>9.5681818181818414</c:v>
                </c:pt>
                <c:pt idx="1105">
                  <c:v>9.5727272727272954</c:v>
                </c:pt>
                <c:pt idx="1106">
                  <c:v>9.5772727272727494</c:v>
                </c:pt>
                <c:pt idx="1107">
                  <c:v>9.5818181818182033</c:v>
                </c:pt>
                <c:pt idx="1108">
                  <c:v>9.5863636363636573</c:v>
                </c:pt>
                <c:pt idx="1109">
                  <c:v>9.5909090909091113</c:v>
                </c:pt>
                <c:pt idx="1110">
                  <c:v>9.5954545454545652</c:v>
                </c:pt>
                <c:pt idx="1111">
                  <c:v>9.6000000000000192</c:v>
                </c:pt>
                <c:pt idx="1112">
                  <c:v>9.6045454545454731</c:v>
                </c:pt>
                <c:pt idx="1113">
                  <c:v>9.6090909090909271</c:v>
                </c:pt>
                <c:pt idx="1114">
                  <c:v>9.6136363636363811</c:v>
                </c:pt>
                <c:pt idx="1115">
                  <c:v>9.618181818181835</c:v>
                </c:pt>
                <c:pt idx="1116">
                  <c:v>9.622727272727289</c:v>
                </c:pt>
                <c:pt idx="1117">
                  <c:v>9.627272727272743</c:v>
                </c:pt>
                <c:pt idx="1118">
                  <c:v>9.6318181818181969</c:v>
                </c:pt>
                <c:pt idx="1119">
                  <c:v>9.6363636363636509</c:v>
                </c:pt>
                <c:pt idx="1120">
                  <c:v>9.6409090909091049</c:v>
                </c:pt>
                <c:pt idx="1121">
                  <c:v>9.6454545454545588</c:v>
                </c:pt>
                <c:pt idx="1122">
                  <c:v>9.6500000000000128</c:v>
                </c:pt>
                <c:pt idx="1123">
                  <c:v>9.6545454545454668</c:v>
                </c:pt>
                <c:pt idx="1124">
                  <c:v>9.6590909090909207</c:v>
                </c:pt>
                <c:pt idx="1125">
                  <c:v>9.6636363636363747</c:v>
                </c:pt>
                <c:pt idx="1126">
                  <c:v>9.6681818181818286</c:v>
                </c:pt>
                <c:pt idx="1127">
                  <c:v>9.6727272727272826</c:v>
                </c:pt>
                <c:pt idx="1128">
                  <c:v>9.6772727272727366</c:v>
                </c:pt>
                <c:pt idx="1129">
                  <c:v>9.6818181818181905</c:v>
                </c:pt>
                <c:pt idx="1130">
                  <c:v>9.6863636363636445</c:v>
                </c:pt>
                <c:pt idx="1131">
                  <c:v>9.6909090909090985</c:v>
                </c:pt>
                <c:pt idx="1132">
                  <c:v>9.6954545454545524</c:v>
                </c:pt>
                <c:pt idx="1133">
                  <c:v>9.7000000000000064</c:v>
                </c:pt>
                <c:pt idx="1134">
                  <c:v>9.7045454545454604</c:v>
                </c:pt>
                <c:pt idx="1135">
                  <c:v>9.7090909090909143</c:v>
                </c:pt>
                <c:pt idx="1136">
                  <c:v>9.7136363636363683</c:v>
                </c:pt>
                <c:pt idx="1137">
                  <c:v>9.7181818181818223</c:v>
                </c:pt>
                <c:pt idx="1138">
                  <c:v>9.7227272727272762</c:v>
                </c:pt>
                <c:pt idx="1139">
                  <c:v>9.7272727272727302</c:v>
                </c:pt>
                <c:pt idx="1140">
                  <c:v>9.7318181818181841</c:v>
                </c:pt>
                <c:pt idx="1141">
                  <c:v>9.7363636363636381</c:v>
                </c:pt>
                <c:pt idx="1142">
                  <c:v>9.7409090909090921</c:v>
                </c:pt>
                <c:pt idx="1143">
                  <c:v>9.745454545454546</c:v>
                </c:pt>
                <c:pt idx="1144">
                  <c:v>9.75</c:v>
                </c:pt>
                <c:pt idx="1145">
                  <c:v>9.754545454545454</c:v>
                </c:pt>
                <c:pt idx="1146">
                  <c:v>9.7590909090909079</c:v>
                </c:pt>
                <c:pt idx="1147">
                  <c:v>9.7636363636363619</c:v>
                </c:pt>
                <c:pt idx="1148">
                  <c:v>9.7681818181818159</c:v>
                </c:pt>
                <c:pt idx="1149">
                  <c:v>9.7727272727272698</c:v>
                </c:pt>
                <c:pt idx="1150">
                  <c:v>9.7772727272727238</c:v>
                </c:pt>
                <c:pt idx="1151">
                  <c:v>9.7818181818181777</c:v>
                </c:pt>
                <c:pt idx="1152">
                  <c:v>9.7863636363636317</c:v>
                </c:pt>
                <c:pt idx="1153">
                  <c:v>9.7909090909090857</c:v>
                </c:pt>
                <c:pt idx="1154">
                  <c:v>9.7954545454545396</c:v>
                </c:pt>
                <c:pt idx="1155">
                  <c:v>9.7999999999999936</c:v>
                </c:pt>
                <c:pt idx="1156">
                  <c:v>9.8045454545454476</c:v>
                </c:pt>
                <c:pt idx="1157">
                  <c:v>9.8090909090909015</c:v>
                </c:pt>
                <c:pt idx="1158">
                  <c:v>9.8136363636363555</c:v>
                </c:pt>
                <c:pt idx="1159">
                  <c:v>9.8181818181818095</c:v>
                </c:pt>
                <c:pt idx="1160">
                  <c:v>9.8227272727272634</c:v>
                </c:pt>
                <c:pt idx="1161">
                  <c:v>9.8272727272727174</c:v>
                </c:pt>
                <c:pt idx="1162">
                  <c:v>9.8318181818181714</c:v>
                </c:pt>
                <c:pt idx="1163">
                  <c:v>9.8363636363636253</c:v>
                </c:pt>
                <c:pt idx="1164">
                  <c:v>9.8409090909090793</c:v>
                </c:pt>
                <c:pt idx="1165">
                  <c:v>9.8454545454545332</c:v>
                </c:pt>
                <c:pt idx="1166">
                  <c:v>9.8499999999999872</c:v>
                </c:pt>
                <c:pt idx="1167">
                  <c:v>9.8545454545454412</c:v>
                </c:pt>
                <c:pt idx="1168">
                  <c:v>9.8590909090908951</c:v>
                </c:pt>
                <c:pt idx="1169">
                  <c:v>9.8636363636363491</c:v>
                </c:pt>
                <c:pt idx="1170">
                  <c:v>9.8681818181818031</c:v>
                </c:pt>
                <c:pt idx="1171">
                  <c:v>9.872727272727257</c:v>
                </c:pt>
                <c:pt idx="1172">
                  <c:v>9.877272727272711</c:v>
                </c:pt>
                <c:pt idx="1173">
                  <c:v>9.881818181818165</c:v>
                </c:pt>
                <c:pt idx="1174">
                  <c:v>9.8863636363636189</c:v>
                </c:pt>
                <c:pt idx="1175">
                  <c:v>9.8909090909090729</c:v>
                </c:pt>
                <c:pt idx="1176">
                  <c:v>9.8954545454545269</c:v>
                </c:pt>
                <c:pt idx="1177">
                  <c:v>9.8999999999999808</c:v>
                </c:pt>
                <c:pt idx="1178">
                  <c:v>9.9045454545454348</c:v>
                </c:pt>
                <c:pt idx="1179">
                  <c:v>9.9090909090908887</c:v>
                </c:pt>
                <c:pt idx="1180">
                  <c:v>9.9136363636363427</c:v>
                </c:pt>
                <c:pt idx="1181">
                  <c:v>9.9181818181817967</c:v>
                </c:pt>
                <c:pt idx="1182">
                  <c:v>9.9227272727272506</c:v>
                </c:pt>
                <c:pt idx="1183">
                  <c:v>9.9272727272727046</c:v>
                </c:pt>
                <c:pt idx="1184">
                  <c:v>9.9318181818181586</c:v>
                </c:pt>
                <c:pt idx="1185">
                  <c:v>9.9363636363636125</c:v>
                </c:pt>
                <c:pt idx="1186">
                  <c:v>9.9409090909090665</c:v>
                </c:pt>
                <c:pt idx="1187">
                  <c:v>9.9454545454545205</c:v>
                </c:pt>
                <c:pt idx="1188">
                  <c:v>9.9499999999999744</c:v>
                </c:pt>
                <c:pt idx="1189">
                  <c:v>9.9545454545454284</c:v>
                </c:pt>
                <c:pt idx="1190">
                  <c:v>9.9590909090908823</c:v>
                </c:pt>
                <c:pt idx="1191">
                  <c:v>9.9636363636363363</c:v>
                </c:pt>
                <c:pt idx="1192">
                  <c:v>9.9681818181817903</c:v>
                </c:pt>
                <c:pt idx="1193">
                  <c:v>9.9727272727272442</c:v>
                </c:pt>
                <c:pt idx="1194">
                  <c:v>9.9772727272726982</c:v>
                </c:pt>
                <c:pt idx="1195">
                  <c:v>9.9818181818181522</c:v>
                </c:pt>
                <c:pt idx="1196">
                  <c:v>9.9863636363636061</c:v>
                </c:pt>
                <c:pt idx="1197">
                  <c:v>9.9909090909090601</c:v>
                </c:pt>
                <c:pt idx="1198">
                  <c:v>9.9954545454545141</c:v>
                </c:pt>
                <c:pt idx="1199">
                  <c:v>9.999999999999968</c:v>
                </c:pt>
                <c:pt idx="1200">
                  <c:v>10.004545454545422</c:v>
                </c:pt>
                <c:pt idx="1201">
                  <c:v>10.009090909090876</c:v>
                </c:pt>
                <c:pt idx="1202">
                  <c:v>10.01363636363633</c:v>
                </c:pt>
                <c:pt idx="1203">
                  <c:v>10.018181818181784</c:v>
                </c:pt>
                <c:pt idx="1204">
                  <c:v>10.022727272727238</c:v>
                </c:pt>
                <c:pt idx="1205">
                  <c:v>10.027272727272692</c:v>
                </c:pt>
                <c:pt idx="1206">
                  <c:v>10.031818181818146</c:v>
                </c:pt>
                <c:pt idx="1207">
                  <c:v>10.0363636363636</c:v>
                </c:pt>
                <c:pt idx="1208">
                  <c:v>10.040909090909054</c:v>
                </c:pt>
                <c:pt idx="1209">
                  <c:v>10.045454545454508</c:v>
                </c:pt>
                <c:pt idx="1210">
                  <c:v>10.049999999999962</c:v>
                </c:pt>
                <c:pt idx="1211">
                  <c:v>10.054545454545416</c:v>
                </c:pt>
                <c:pt idx="1212">
                  <c:v>10.05909090909087</c:v>
                </c:pt>
                <c:pt idx="1213">
                  <c:v>10.063636363636324</c:v>
                </c:pt>
                <c:pt idx="1214">
                  <c:v>10.068181818181777</c:v>
                </c:pt>
                <c:pt idx="1215">
                  <c:v>10.072727272727231</c:v>
                </c:pt>
                <c:pt idx="1216">
                  <c:v>10.077272727272685</c:v>
                </c:pt>
                <c:pt idx="1217">
                  <c:v>10.081818181818139</c:v>
                </c:pt>
                <c:pt idx="1218">
                  <c:v>10.086363636363593</c:v>
                </c:pt>
                <c:pt idx="1219">
                  <c:v>10.090909090909047</c:v>
                </c:pt>
                <c:pt idx="1220">
                  <c:v>10.095454545454501</c:v>
                </c:pt>
                <c:pt idx="1221">
                  <c:v>10.099999999999955</c:v>
                </c:pt>
                <c:pt idx="1222">
                  <c:v>10.104545454545409</c:v>
                </c:pt>
                <c:pt idx="1223">
                  <c:v>10.109090909090863</c:v>
                </c:pt>
                <c:pt idx="1224">
                  <c:v>10.113636363636317</c:v>
                </c:pt>
                <c:pt idx="1225">
                  <c:v>10.118181818181771</c:v>
                </c:pt>
                <c:pt idx="1226">
                  <c:v>10.122727272727225</c:v>
                </c:pt>
                <c:pt idx="1227">
                  <c:v>10.127272727272679</c:v>
                </c:pt>
                <c:pt idx="1228">
                  <c:v>10.131818181818133</c:v>
                </c:pt>
                <c:pt idx="1229">
                  <c:v>10.136363636363587</c:v>
                </c:pt>
                <c:pt idx="1230">
                  <c:v>10.140909090909041</c:v>
                </c:pt>
                <c:pt idx="1231">
                  <c:v>10.145454545454495</c:v>
                </c:pt>
                <c:pt idx="1232">
                  <c:v>10.149999999999949</c:v>
                </c:pt>
                <c:pt idx="1233">
                  <c:v>10.154545454545403</c:v>
                </c:pt>
                <c:pt idx="1234">
                  <c:v>10.159090909090857</c:v>
                </c:pt>
                <c:pt idx="1235">
                  <c:v>10.163636363636311</c:v>
                </c:pt>
                <c:pt idx="1236">
                  <c:v>10.168181818181765</c:v>
                </c:pt>
                <c:pt idx="1237">
                  <c:v>10.172727272727219</c:v>
                </c:pt>
                <c:pt idx="1238">
                  <c:v>10.177272727272673</c:v>
                </c:pt>
                <c:pt idx="1239">
                  <c:v>10.181818181818127</c:v>
                </c:pt>
                <c:pt idx="1240">
                  <c:v>10.186363636363581</c:v>
                </c:pt>
                <c:pt idx="1241">
                  <c:v>10.190909090909035</c:v>
                </c:pt>
                <c:pt idx="1242">
                  <c:v>10.195454545454488</c:v>
                </c:pt>
                <c:pt idx="1243">
                  <c:v>10.199999999999942</c:v>
                </c:pt>
                <c:pt idx="1244">
                  <c:v>10.204545454545396</c:v>
                </c:pt>
                <c:pt idx="1245">
                  <c:v>10.20909090909085</c:v>
                </c:pt>
                <c:pt idx="1246">
                  <c:v>10.213636363636304</c:v>
                </c:pt>
                <c:pt idx="1247">
                  <c:v>10.218181818181758</c:v>
                </c:pt>
                <c:pt idx="1248">
                  <c:v>10.222727272727212</c:v>
                </c:pt>
                <c:pt idx="1249">
                  <c:v>10.227272727272666</c:v>
                </c:pt>
                <c:pt idx="1250">
                  <c:v>10.23181818181812</c:v>
                </c:pt>
                <c:pt idx="1251">
                  <c:v>10.236363636363574</c:v>
                </c:pt>
                <c:pt idx="1252">
                  <c:v>10.240909090909028</c:v>
                </c:pt>
                <c:pt idx="1253">
                  <c:v>10.245454545454482</c:v>
                </c:pt>
                <c:pt idx="1254">
                  <c:v>10.249999999999936</c:v>
                </c:pt>
                <c:pt idx="1255">
                  <c:v>10.25454545454539</c:v>
                </c:pt>
                <c:pt idx="1256">
                  <c:v>10.259090909090844</c:v>
                </c:pt>
                <c:pt idx="1257">
                  <c:v>10.263636363636298</c:v>
                </c:pt>
                <c:pt idx="1258">
                  <c:v>10.268181818181752</c:v>
                </c:pt>
                <c:pt idx="1259">
                  <c:v>10.272727272727206</c:v>
                </c:pt>
                <c:pt idx="1260">
                  <c:v>10.27727272727266</c:v>
                </c:pt>
                <c:pt idx="1261">
                  <c:v>10.281818181818114</c:v>
                </c:pt>
                <c:pt idx="1262">
                  <c:v>10.286363636363568</c:v>
                </c:pt>
                <c:pt idx="1263">
                  <c:v>10.290909090909022</c:v>
                </c:pt>
                <c:pt idx="1264">
                  <c:v>10.295454545454476</c:v>
                </c:pt>
                <c:pt idx="1265">
                  <c:v>10.29999999999993</c:v>
                </c:pt>
                <c:pt idx="1266">
                  <c:v>10.304545454545384</c:v>
                </c:pt>
                <c:pt idx="1267">
                  <c:v>10.309090909090838</c:v>
                </c:pt>
                <c:pt idx="1268">
                  <c:v>10.313636363636292</c:v>
                </c:pt>
                <c:pt idx="1269">
                  <c:v>10.318181818181746</c:v>
                </c:pt>
                <c:pt idx="1270">
                  <c:v>10.322727272727199</c:v>
                </c:pt>
                <c:pt idx="1271">
                  <c:v>10.327272727272653</c:v>
                </c:pt>
                <c:pt idx="1272">
                  <c:v>10.331818181818107</c:v>
                </c:pt>
                <c:pt idx="1273">
                  <c:v>10.336363636363561</c:v>
                </c:pt>
                <c:pt idx="1274">
                  <c:v>10.340909090909015</c:v>
                </c:pt>
                <c:pt idx="1275">
                  <c:v>10.345454545454469</c:v>
                </c:pt>
                <c:pt idx="1276">
                  <c:v>10.349999999999923</c:v>
                </c:pt>
                <c:pt idx="1277">
                  <c:v>10.354545454545377</c:v>
                </c:pt>
                <c:pt idx="1278">
                  <c:v>10.359090909090831</c:v>
                </c:pt>
                <c:pt idx="1279">
                  <c:v>10.363636363636285</c:v>
                </c:pt>
                <c:pt idx="1280">
                  <c:v>10.368181818181739</c:v>
                </c:pt>
                <c:pt idx="1281">
                  <c:v>10.372727272727193</c:v>
                </c:pt>
                <c:pt idx="1282">
                  <c:v>10.377272727272647</c:v>
                </c:pt>
                <c:pt idx="1283">
                  <c:v>10.381818181818101</c:v>
                </c:pt>
                <c:pt idx="1284">
                  <c:v>10.386363636363555</c:v>
                </c:pt>
                <c:pt idx="1285">
                  <c:v>10.390909090909009</c:v>
                </c:pt>
                <c:pt idx="1286">
                  <c:v>10.395454545454463</c:v>
                </c:pt>
                <c:pt idx="1287">
                  <c:v>10.399999999999917</c:v>
                </c:pt>
                <c:pt idx="1288">
                  <c:v>10.404545454545371</c:v>
                </c:pt>
                <c:pt idx="1289">
                  <c:v>10.409090909090825</c:v>
                </c:pt>
                <c:pt idx="1290">
                  <c:v>10.413636363636279</c:v>
                </c:pt>
                <c:pt idx="1291">
                  <c:v>10.418181818181733</c:v>
                </c:pt>
                <c:pt idx="1292">
                  <c:v>10.422727272727187</c:v>
                </c:pt>
                <c:pt idx="1293">
                  <c:v>10.427272727272641</c:v>
                </c:pt>
                <c:pt idx="1294">
                  <c:v>10.431818181818095</c:v>
                </c:pt>
                <c:pt idx="1295">
                  <c:v>10.436363636363549</c:v>
                </c:pt>
                <c:pt idx="1296">
                  <c:v>10.440909090909003</c:v>
                </c:pt>
                <c:pt idx="1297">
                  <c:v>10.445454545454457</c:v>
                </c:pt>
                <c:pt idx="1298">
                  <c:v>10.44999999999991</c:v>
                </c:pt>
                <c:pt idx="1299">
                  <c:v>10.454545454545364</c:v>
                </c:pt>
                <c:pt idx="1300">
                  <c:v>10.459090909090818</c:v>
                </c:pt>
                <c:pt idx="1301">
                  <c:v>10.463636363636272</c:v>
                </c:pt>
                <c:pt idx="1302">
                  <c:v>10.468181818181726</c:v>
                </c:pt>
                <c:pt idx="1303">
                  <c:v>10.47272727272718</c:v>
                </c:pt>
                <c:pt idx="1304">
                  <c:v>10.477272727272634</c:v>
                </c:pt>
                <c:pt idx="1305">
                  <c:v>10.481818181818088</c:v>
                </c:pt>
                <c:pt idx="1306">
                  <c:v>10.486363636363542</c:v>
                </c:pt>
                <c:pt idx="1307">
                  <c:v>10.490909090908996</c:v>
                </c:pt>
                <c:pt idx="1308">
                  <c:v>10.49545454545445</c:v>
                </c:pt>
                <c:pt idx="1309">
                  <c:v>10.499999999999904</c:v>
                </c:pt>
                <c:pt idx="1310">
                  <c:v>10.504545454545358</c:v>
                </c:pt>
                <c:pt idx="1311">
                  <c:v>10.509090909090812</c:v>
                </c:pt>
                <c:pt idx="1312">
                  <c:v>10.513636363636266</c:v>
                </c:pt>
                <c:pt idx="1313">
                  <c:v>10.51818181818172</c:v>
                </c:pt>
                <c:pt idx="1314">
                  <c:v>10.522727272727174</c:v>
                </c:pt>
                <c:pt idx="1315">
                  <c:v>10.527272727272628</c:v>
                </c:pt>
                <c:pt idx="1316">
                  <c:v>10.531818181818082</c:v>
                </c:pt>
                <c:pt idx="1317">
                  <c:v>10.536363636363536</c:v>
                </c:pt>
                <c:pt idx="1318">
                  <c:v>10.54090909090899</c:v>
                </c:pt>
                <c:pt idx="1319">
                  <c:v>10.545454545454444</c:v>
                </c:pt>
                <c:pt idx="1320">
                  <c:v>10.549999999999898</c:v>
                </c:pt>
                <c:pt idx="1321">
                  <c:v>10.554545454545352</c:v>
                </c:pt>
                <c:pt idx="1322">
                  <c:v>10.559090909090806</c:v>
                </c:pt>
                <c:pt idx="1323">
                  <c:v>10.56363636363626</c:v>
                </c:pt>
                <c:pt idx="1324">
                  <c:v>10.568181818181714</c:v>
                </c:pt>
                <c:pt idx="1325">
                  <c:v>10.572727272727168</c:v>
                </c:pt>
                <c:pt idx="1326">
                  <c:v>10.577272727272621</c:v>
                </c:pt>
                <c:pt idx="1327">
                  <c:v>10.581818181818075</c:v>
                </c:pt>
                <c:pt idx="1328">
                  <c:v>10.586363636363529</c:v>
                </c:pt>
                <c:pt idx="1329">
                  <c:v>10.590909090908983</c:v>
                </c:pt>
                <c:pt idx="1330">
                  <c:v>10.595454545454437</c:v>
                </c:pt>
                <c:pt idx="1331">
                  <c:v>10.599999999999891</c:v>
                </c:pt>
                <c:pt idx="1332">
                  <c:v>10.604545454545345</c:v>
                </c:pt>
                <c:pt idx="1333">
                  <c:v>10.609090909090799</c:v>
                </c:pt>
                <c:pt idx="1334">
                  <c:v>10.613636363636253</c:v>
                </c:pt>
                <c:pt idx="1335">
                  <c:v>10.618181818181707</c:v>
                </c:pt>
                <c:pt idx="1336">
                  <c:v>10.622727272727161</c:v>
                </c:pt>
                <c:pt idx="1337">
                  <c:v>10.627272727272615</c:v>
                </c:pt>
                <c:pt idx="1338">
                  <c:v>10.631818181818069</c:v>
                </c:pt>
                <c:pt idx="1339">
                  <c:v>10.636363636363523</c:v>
                </c:pt>
                <c:pt idx="1340">
                  <c:v>10.640909090908977</c:v>
                </c:pt>
                <c:pt idx="1341">
                  <c:v>10.645454545454431</c:v>
                </c:pt>
                <c:pt idx="1342">
                  <c:v>10.649999999999885</c:v>
                </c:pt>
                <c:pt idx="1343">
                  <c:v>10.654545454545339</c:v>
                </c:pt>
                <c:pt idx="1344">
                  <c:v>10.659090909090793</c:v>
                </c:pt>
                <c:pt idx="1345">
                  <c:v>10.663636363636247</c:v>
                </c:pt>
                <c:pt idx="1346">
                  <c:v>10.668181818181701</c:v>
                </c:pt>
                <c:pt idx="1347">
                  <c:v>10.672727272727155</c:v>
                </c:pt>
                <c:pt idx="1348">
                  <c:v>10.677272727272609</c:v>
                </c:pt>
                <c:pt idx="1349">
                  <c:v>10.681818181818063</c:v>
                </c:pt>
                <c:pt idx="1350">
                  <c:v>10.686363636363517</c:v>
                </c:pt>
                <c:pt idx="1351">
                  <c:v>10.690909090908971</c:v>
                </c:pt>
                <c:pt idx="1352">
                  <c:v>10.695454545454425</c:v>
                </c:pt>
                <c:pt idx="1353">
                  <c:v>10.699999999999878</c:v>
                </c:pt>
                <c:pt idx="1354">
                  <c:v>10.704545454545332</c:v>
                </c:pt>
                <c:pt idx="1355">
                  <c:v>10.709090909090786</c:v>
                </c:pt>
                <c:pt idx="1356">
                  <c:v>10.71363636363624</c:v>
                </c:pt>
                <c:pt idx="1357">
                  <c:v>10.718181818181694</c:v>
                </c:pt>
                <c:pt idx="1358">
                  <c:v>10.722727272727148</c:v>
                </c:pt>
                <c:pt idx="1359">
                  <c:v>10.727272727272602</c:v>
                </c:pt>
                <c:pt idx="1360">
                  <c:v>10.731818181818056</c:v>
                </c:pt>
                <c:pt idx="1361">
                  <c:v>10.73636363636351</c:v>
                </c:pt>
                <c:pt idx="1362">
                  <c:v>10.740909090908964</c:v>
                </c:pt>
                <c:pt idx="1363">
                  <c:v>10.745454545454418</c:v>
                </c:pt>
                <c:pt idx="1364">
                  <c:v>10.749999999999872</c:v>
                </c:pt>
                <c:pt idx="1365">
                  <c:v>10.754545454545326</c:v>
                </c:pt>
                <c:pt idx="1366">
                  <c:v>10.75909090909078</c:v>
                </c:pt>
                <c:pt idx="1367">
                  <c:v>10.763636363636234</c:v>
                </c:pt>
                <c:pt idx="1368">
                  <c:v>10.768181818181688</c:v>
                </c:pt>
                <c:pt idx="1369">
                  <c:v>10.772727272727142</c:v>
                </c:pt>
                <c:pt idx="1370">
                  <c:v>10.777272727272596</c:v>
                </c:pt>
                <c:pt idx="1371">
                  <c:v>10.78181818181805</c:v>
                </c:pt>
                <c:pt idx="1372">
                  <c:v>10.786363636363504</c:v>
                </c:pt>
                <c:pt idx="1373">
                  <c:v>10.790909090908958</c:v>
                </c:pt>
                <c:pt idx="1374">
                  <c:v>10.795454545454412</c:v>
                </c:pt>
                <c:pt idx="1375">
                  <c:v>10.799999999999866</c:v>
                </c:pt>
                <c:pt idx="1376">
                  <c:v>10.80454545454532</c:v>
                </c:pt>
                <c:pt idx="1377">
                  <c:v>10.809090909090774</c:v>
                </c:pt>
                <c:pt idx="1378">
                  <c:v>10.813636363636228</c:v>
                </c:pt>
                <c:pt idx="1379">
                  <c:v>10.818181818181682</c:v>
                </c:pt>
                <c:pt idx="1380">
                  <c:v>10.822727272727136</c:v>
                </c:pt>
                <c:pt idx="1381">
                  <c:v>10.827272727272589</c:v>
                </c:pt>
                <c:pt idx="1382">
                  <c:v>10.831818181818043</c:v>
                </c:pt>
                <c:pt idx="1383">
                  <c:v>10.836363636363497</c:v>
                </c:pt>
                <c:pt idx="1384">
                  <c:v>10.840909090908951</c:v>
                </c:pt>
                <c:pt idx="1385">
                  <c:v>10.845454545454405</c:v>
                </c:pt>
                <c:pt idx="1386">
                  <c:v>10.849999999999859</c:v>
                </c:pt>
                <c:pt idx="1387">
                  <c:v>10.854545454545313</c:v>
                </c:pt>
                <c:pt idx="1388">
                  <c:v>10.859090909090767</c:v>
                </c:pt>
                <c:pt idx="1389">
                  <c:v>10.863636363636221</c:v>
                </c:pt>
                <c:pt idx="1390">
                  <c:v>10.868181818181675</c:v>
                </c:pt>
                <c:pt idx="1391">
                  <c:v>10.872727272727129</c:v>
                </c:pt>
                <c:pt idx="1392">
                  <c:v>10.877272727272583</c:v>
                </c:pt>
                <c:pt idx="1393">
                  <c:v>10.881818181818037</c:v>
                </c:pt>
                <c:pt idx="1394">
                  <c:v>10.886363636363491</c:v>
                </c:pt>
                <c:pt idx="1395">
                  <c:v>10.890909090908945</c:v>
                </c:pt>
                <c:pt idx="1396">
                  <c:v>10.895454545454399</c:v>
                </c:pt>
                <c:pt idx="1397">
                  <c:v>10.899999999999853</c:v>
                </c:pt>
                <c:pt idx="1398">
                  <c:v>10.904545454545307</c:v>
                </c:pt>
                <c:pt idx="1399">
                  <c:v>10.909090909090761</c:v>
                </c:pt>
                <c:pt idx="1400">
                  <c:v>10.913636363636215</c:v>
                </c:pt>
                <c:pt idx="1401">
                  <c:v>10.918181818181669</c:v>
                </c:pt>
                <c:pt idx="1402">
                  <c:v>10.922727272727123</c:v>
                </c:pt>
                <c:pt idx="1403">
                  <c:v>10.927272727272577</c:v>
                </c:pt>
                <c:pt idx="1404">
                  <c:v>10.931818181818031</c:v>
                </c:pt>
                <c:pt idx="1405">
                  <c:v>10.936363636363485</c:v>
                </c:pt>
                <c:pt idx="1406">
                  <c:v>10.940909090908939</c:v>
                </c:pt>
                <c:pt idx="1407">
                  <c:v>10.945454545454393</c:v>
                </c:pt>
                <c:pt idx="1408">
                  <c:v>10.949999999999847</c:v>
                </c:pt>
                <c:pt idx="1409">
                  <c:v>10.9545454545453</c:v>
                </c:pt>
                <c:pt idx="1410">
                  <c:v>10.959090909090754</c:v>
                </c:pt>
                <c:pt idx="1411">
                  <c:v>10.963636363636208</c:v>
                </c:pt>
                <c:pt idx="1412">
                  <c:v>10.968181818181662</c:v>
                </c:pt>
                <c:pt idx="1413">
                  <c:v>10.972727272727116</c:v>
                </c:pt>
                <c:pt idx="1414">
                  <c:v>10.97727272727257</c:v>
                </c:pt>
                <c:pt idx="1415">
                  <c:v>10.981818181818024</c:v>
                </c:pt>
                <c:pt idx="1416">
                  <c:v>10.986363636363478</c:v>
                </c:pt>
                <c:pt idx="1417">
                  <c:v>10.990909090908932</c:v>
                </c:pt>
                <c:pt idx="1418">
                  <c:v>10.995454545454386</c:v>
                </c:pt>
                <c:pt idx="1419">
                  <c:v>10.99999999999984</c:v>
                </c:pt>
                <c:pt idx="1420">
                  <c:v>11.004545454545294</c:v>
                </c:pt>
                <c:pt idx="1421">
                  <c:v>11.009090909090748</c:v>
                </c:pt>
                <c:pt idx="1422">
                  <c:v>11.013636363636202</c:v>
                </c:pt>
                <c:pt idx="1423">
                  <c:v>11.018181818181656</c:v>
                </c:pt>
                <c:pt idx="1424">
                  <c:v>11.02272727272711</c:v>
                </c:pt>
                <c:pt idx="1425">
                  <c:v>11.027272727272564</c:v>
                </c:pt>
                <c:pt idx="1426">
                  <c:v>11.031818181818018</c:v>
                </c:pt>
                <c:pt idx="1427">
                  <c:v>11.036363636363472</c:v>
                </c:pt>
                <c:pt idx="1428">
                  <c:v>11.040909090908926</c:v>
                </c:pt>
                <c:pt idx="1429">
                  <c:v>11.04545454545438</c:v>
                </c:pt>
                <c:pt idx="1430">
                  <c:v>11.049999999999834</c:v>
                </c:pt>
                <c:pt idx="1431">
                  <c:v>11.054545454545288</c:v>
                </c:pt>
                <c:pt idx="1432">
                  <c:v>11.059090909090742</c:v>
                </c:pt>
                <c:pt idx="1433">
                  <c:v>11.063636363636196</c:v>
                </c:pt>
                <c:pt idx="1434">
                  <c:v>11.06818181818165</c:v>
                </c:pt>
                <c:pt idx="1435">
                  <c:v>11.072727272727104</c:v>
                </c:pt>
                <c:pt idx="1436">
                  <c:v>11.077272727272558</c:v>
                </c:pt>
                <c:pt idx="1437">
                  <c:v>11.081818181818011</c:v>
                </c:pt>
                <c:pt idx="1438">
                  <c:v>11.086363636363465</c:v>
                </c:pt>
                <c:pt idx="1439">
                  <c:v>11.090909090908919</c:v>
                </c:pt>
                <c:pt idx="1440">
                  <c:v>11.095454545454373</c:v>
                </c:pt>
                <c:pt idx="1441">
                  <c:v>11.099999999999827</c:v>
                </c:pt>
                <c:pt idx="1442">
                  <c:v>11.104545454545281</c:v>
                </c:pt>
                <c:pt idx="1443">
                  <c:v>11.109090909090735</c:v>
                </c:pt>
                <c:pt idx="1444">
                  <c:v>11.113636363636189</c:v>
                </c:pt>
                <c:pt idx="1445">
                  <c:v>11.118181818181643</c:v>
                </c:pt>
                <c:pt idx="1446">
                  <c:v>11.122727272727097</c:v>
                </c:pt>
                <c:pt idx="1447">
                  <c:v>11.127272727272551</c:v>
                </c:pt>
                <c:pt idx="1448">
                  <c:v>11.131818181818005</c:v>
                </c:pt>
                <c:pt idx="1449">
                  <c:v>11.136363636363459</c:v>
                </c:pt>
                <c:pt idx="1450">
                  <c:v>11.140909090908913</c:v>
                </c:pt>
                <c:pt idx="1451">
                  <c:v>11.145454545454367</c:v>
                </c:pt>
                <c:pt idx="1452">
                  <c:v>11.149999999999821</c:v>
                </c:pt>
                <c:pt idx="1453">
                  <c:v>11.154545454545275</c:v>
                </c:pt>
                <c:pt idx="1454">
                  <c:v>11.159090909090729</c:v>
                </c:pt>
                <c:pt idx="1455">
                  <c:v>11.163636363636183</c:v>
                </c:pt>
                <c:pt idx="1456">
                  <c:v>11.168181818181637</c:v>
                </c:pt>
                <c:pt idx="1457">
                  <c:v>11.172727272727091</c:v>
                </c:pt>
                <c:pt idx="1458">
                  <c:v>11.177272727272545</c:v>
                </c:pt>
                <c:pt idx="1459">
                  <c:v>11.181818181817999</c:v>
                </c:pt>
                <c:pt idx="1460">
                  <c:v>11.186363636363453</c:v>
                </c:pt>
                <c:pt idx="1461">
                  <c:v>11.190909090908907</c:v>
                </c:pt>
                <c:pt idx="1462">
                  <c:v>11.195454545454361</c:v>
                </c:pt>
                <c:pt idx="1463">
                  <c:v>11.199999999999815</c:v>
                </c:pt>
                <c:pt idx="1464">
                  <c:v>11.204545454545269</c:v>
                </c:pt>
                <c:pt idx="1465">
                  <c:v>11.209090909090722</c:v>
                </c:pt>
                <c:pt idx="1466">
                  <c:v>11.213636363636176</c:v>
                </c:pt>
                <c:pt idx="1467">
                  <c:v>11.21818181818163</c:v>
                </c:pt>
                <c:pt idx="1468">
                  <c:v>11.222727272727084</c:v>
                </c:pt>
                <c:pt idx="1469">
                  <c:v>11.227272727272538</c:v>
                </c:pt>
                <c:pt idx="1470">
                  <c:v>11.231818181817992</c:v>
                </c:pt>
                <c:pt idx="1471">
                  <c:v>11.236363636363446</c:v>
                </c:pt>
                <c:pt idx="1472">
                  <c:v>11.2409090909089</c:v>
                </c:pt>
                <c:pt idx="1473">
                  <c:v>11.245454545454354</c:v>
                </c:pt>
                <c:pt idx="1474">
                  <c:v>11.249999999999808</c:v>
                </c:pt>
                <c:pt idx="1475">
                  <c:v>11.254545454545262</c:v>
                </c:pt>
                <c:pt idx="1476">
                  <c:v>11.259090909090716</c:v>
                </c:pt>
                <c:pt idx="1477">
                  <c:v>11.26363636363617</c:v>
                </c:pt>
                <c:pt idx="1478">
                  <c:v>11.268181818181624</c:v>
                </c:pt>
                <c:pt idx="1479">
                  <c:v>11.272727272727078</c:v>
                </c:pt>
                <c:pt idx="1480">
                  <c:v>11.277272727272532</c:v>
                </c:pt>
                <c:pt idx="1481">
                  <c:v>11.281818181817986</c:v>
                </c:pt>
                <c:pt idx="1482">
                  <c:v>11.28636363636344</c:v>
                </c:pt>
                <c:pt idx="1483">
                  <c:v>11.290909090908894</c:v>
                </c:pt>
                <c:pt idx="1484">
                  <c:v>11.295454545454348</c:v>
                </c:pt>
                <c:pt idx="1485">
                  <c:v>11.299999999999802</c:v>
                </c:pt>
                <c:pt idx="1486">
                  <c:v>11.304545454545256</c:v>
                </c:pt>
                <c:pt idx="1487">
                  <c:v>11.30909090909071</c:v>
                </c:pt>
                <c:pt idx="1488">
                  <c:v>11.313636363636164</c:v>
                </c:pt>
                <c:pt idx="1489">
                  <c:v>11.318181818181618</c:v>
                </c:pt>
                <c:pt idx="1490">
                  <c:v>11.322727272727072</c:v>
                </c:pt>
                <c:pt idx="1491">
                  <c:v>11.327272727272526</c:v>
                </c:pt>
                <c:pt idx="1492">
                  <c:v>11.33181818181798</c:v>
                </c:pt>
                <c:pt idx="1493">
                  <c:v>11.336363636363433</c:v>
                </c:pt>
                <c:pt idx="1494">
                  <c:v>11.340909090908887</c:v>
                </c:pt>
                <c:pt idx="1495">
                  <c:v>11.345454545454341</c:v>
                </c:pt>
                <c:pt idx="1496">
                  <c:v>11.349999999999795</c:v>
                </c:pt>
                <c:pt idx="1497">
                  <c:v>11.354545454545249</c:v>
                </c:pt>
                <c:pt idx="1498">
                  <c:v>11.359090909090703</c:v>
                </c:pt>
                <c:pt idx="1499">
                  <c:v>11.363636363636157</c:v>
                </c:pt>
                <c:pt idx="1500">
                  <c:v>11.368181818181611</c:v>
                </c:pt>
                <c:pt idx="1501">
                  <c:v>11.372727272727065</c:v>
                </c:pt>
                <c:pt idx="1502">
                  <c:v>11.377272727272519</c:v>
                </c:pt>
                <c:pt idx="1503">
                  <c:v>11.381818181817973</c:v>
                </c:pt>
                <c:pt idx="1504">
                  <c:v>11.386363636363427</c:v>
                </c:pt>
                <c:pt idx="1505">
                  <c:v>11.390909090908881</c:v>
                </c:pt>
                <c:pt idx="1506">
                  <c:v>11.395454545454335</c:v>
                </c:pt>
                <c:pt idx="1507">
                  <c:v>11.399999999999789</c:v>
                </c:pt>
                <c:pt idx="1508">
                  <c:v>11.404545454545243</c:v>
                </c:pt>
                <c:pt idx="1509">
                  <c:v>11.409090909090697</c:v>
                </c:pt>
                <c:pt idx="1510">
                  <c:v>11.413636363636151</c:v>
                </c:pt>
                <c:pt idx="1511">
                  <c:v>11.418181818181605</c:v>
                </c:pt>
                <c:pt idx="1512">
                  <c:v>11.422727272727059</c:v>
                </c:pt>
                <c:pt idx="1513">
                  <c:v>11.427272727272513</c:v>
                </c:pt>
                <c:pt idx="1514">
                  <c:v>11.431818181817967</c:v>
                </c:pt>
                <c:pt idx="1515">
                  <c:v>11.436363636363421</c:v>
                </c:pt>
                <c:pt idx="1516">
                  <c:v>11.440909090908875</c:v>
                </c:pt>
                <c:pt idx="1517">
                  <c:v>11.445454545454329</c:v>
                </c:pt>
                <c:pt idx="1518">
                  <c:v>11.449999999999783</c:v>
                </c:pt>
                <c:pt idx="1519">
                  <c:v>11.454545454545237</c:v>
                </c:pt>
                <c:pt idx="1520">
                  <c:v>11.459090909090691</c:v>
                </c:pt>
                <c:pt idx="1521">
                  <c:v>11.463636363636144</c:v>
                </c:pt>
                <c:pt idx="1522">
                  <c:v>11.468181818181598</c:v>
                </c:pt>
                <c:pt idx="1523">
                  <c:v>11.472727272727052</c:v>
                </c:pt>
                <c:pt idx="1524">
                  <c:v>11.477272727272506</c:v>
                </c:pt>
                <c:pt idx="1525">
                  <c:v>11.48181818181796</c:v>
                </c:pt>
                <c:pt idx="1526">
                  <c:v>11.486363636363414</c:v>
                </c:pt>
                <c:pt idx="1527">
                  <c:v>11.490909090908868</c:v>
                </c:pt>
                <c:pt idx="1528">
                  <c:v>11.495454545454322</c:v>
                </c:pt>
                <c:pt idx="1529">
                  <c:v>11.499999999999776</c:v>
                </c:pt>
                <c:pt idx="1530">
                  <c:v>11.50454545454523</c:v>
                </c:pt>
                <c:pt idx="1531">
                  <c:v>11.509090909090684</c:v>
                </c:pt>
                <c:pt idx="1532">
                  <c:v>11.513636363636138</c:v>
                </c:pt>
                <c:pt idx="1533">
                  <c:v>11.518181818181592</c:v>
                </c:pt>
                <c:pt idx="1534">
                  <c:v>11.522727272727046</c:v>
                </c:pt>
                <c:pt idx="1535">
                  <c:v>11.5272727272725</c:v>
                </c:pt>
                <c:pt idx="1536">
                  <c:v>11.531818181817954</c:v>
                </c:pt>
                <c:pt idx="1537">
                  <c:v>11.536363636363408</c:v>
                </c:pt>
                <c:pt idx="1538">
                  <c:v>11.540909090908862</c:v>
                </c:pt>
                <c:pt idx="1539">
                  <c:v>11.545454545454316</c:v>
                </c:pt>
                <c:pt idx="1540">
                  <c:v>11.54999999999977</c:v>
                </c:pt>
                <c:pt idx="1541">
                  <c:v>11.554545454545224</c:v>
                </c:pt>
                <c:pt idx="1542">
                  <c:v>11.559090909090678</c:v>
                </c:pt>
                <c:pt idx="1543">
                  <c:v>11.563636363636132</c:v>
                </c:pt>
                <c:pt idx="1544">
                  <c:v>11.568181818181586</c:v>
                </c:pt>
                <c:pt idx="1545">
                  <c:v>11.57272727272704</c:v>
                </c:pt>
                <c:pt idx="1546">
                  <c:v>11.577272727272494</c:v>
                </c:pt>
                <c:pt idx="1547">
                  <c:v>11.581818181817948</c:v>
                </c:pt>
                <c:pt idx="1548">
                  <c:v>11.586363636363401</c:v>
                </c:pt>
                <c:pt idx="1549">
                  <c:v>11.590909090908855</c:v>
                </c:pt>
                <c:pt idx="1550">
                  <c:v>11.595454545454309</c:v>
                </c:pt>
                <c:pt idx="1551">
                  <c:v>11.599999999999763</c:v>
                </c:pt>
                <c:pt idx="1552">
                  <c:v>11.604545454545217</c:v>
                </c:pt>
                <c:pt idx="1553">
                  <c:v>11.609090909090671</c:v>
                </c:pt>
                <c:pt idx="1554">
                  <c:v>11.613636363636125</c:v>
                </c:pt>
                <c:pt idx="1555">
                  <c:v>11.618181818181579</c:v>
                </c:pt>
                <c:pt idx="1556">
                  <c:v>11.622727272727033</c:v>
                </c:pt>
                <c:pt idx="1557">
                  <c:v>11.627272727272487</c:v>
                </c:pt>
                <c:pt idx="1558">
                  <c:v>11.631818181817941</c:v>
                </c:pt>
                <c:pt idx="1559">
                  <c:v>11.636363636363395</c:v>
                </c:pt>
                <c:pt idx="1560">
                  <c:v>11.640909090908849</c:v>
                </c:pt>
                <c:pt idx="1561">
                  <c:v>11.645454545454303</c:v>
                </c:pt>
                <c:pt idx="1562">
                  <c:v>11.649999999999757</c:v>
                </c:pt>
                <c:pt idx="1563">
                  <c:v>11.654545454545211</c:v>
                </c:pt>
                <c:pt idx="1564">
                  <c:v>11.659090909090665</c:v>
                </c:pt>
                <c:pt idx="1565">
                  <c:v>11.663636363636119</c:v>
                </c:pt>
                <c:pt idx="1566">
                  <c:v>11.668181818181573</c:v>
                </c:pt>
                <c:pt idx="1567">
                  <c:v>11.672727272727027</c:v>
                </c:pt>
                <c:pt idx="1568">
                  <c:v>11.677272727272481</c:v>
                </c:pt>
                <c:pt idx="1569">
                  <c:v>11.681818181817935</c:v>
                </c:pt>
                <c:pt idx="1570">
                  <c:v>11.686363636363389</c:v>
                </c:pt>
                <c:pt idx="1571">
                  <c:v>11.690909090908843</c:v>
                </c:pt>
                <c:pt idx="1572">
                  <c:v>11.695454545454297</c:v>
                </c:pt>
                <c:pt idx="1573">
                  <c:v>11.699999999999751</c:v>
                </c:pt>
                <c:pt idx="1574">
                  <c:v>11.704545454545205</c:v>
                </c:pt>
                <c:pt idx="1575">
                  <c:v>11.709090909090659</c:v>
                </c:pt>
                <c:pt idx="1576">
                  <c:v>11.713636363636112</c:v>
                </c:pt>
                <c:pt idx="1577">
                  <c:v>11.718181818181566</c:v>
                </c:pt>
                <c:pt idx="1578">
                  <c:v>11.72272727272702</c:v>
                </c:pt>
                <c:pt idx="1579">
                  <c:v>11.727272727272474</c:v>
                </c:pt>
                <c:pt idx="1580">
                  <c:v>11.731818181817928</c:v>
                </c:pt>
                <c:pt idx="1581">
                  <c:v>11.736363636363382</c:v>
                </c:pt>
                <c:pt idx="1582">
                  <c:v>11.740909090908836</c:v>
                </c:pt>
                <c:pt idx="1583">
                  <c:v>11.74545454545429</c:v>
                </c:pt>
                <c:pt idx="1584">
                  <c:v>11.749999999999744</c:v>
                </c:pt>
                <c:pt idx="1585">
                  <c:v>11.754545454545198</c:v>
                </c:pt>
                <c:pt idx="1586">
                  <c:v>11.759090909090652</c:v>
                </c:pt>
                <c:pt idx="1587">
                  <c:v>11.763636363636106</c:v>
                </c:pt>
                <c:pt idx="1588">
                  <c:v>11.76818181818156</c:v>
                </c:pt>
                <c:pt idx="1589">
                  <c:v>11.772727272727014</c:v>
                </c:pt>
                <c:pt idx="1590">
                  <c:v>11.777272727272468</c:v>
                </c:pt>
                <c:pt idx="1591">
                  <c:v>11.781818181817922</c:v>
                </c:pt>
                <c:pt idx="1592">
                  <c:v>11.786363636363376</c:v>
                </c:pt>
                <c:pt idx="1593">
                  <c:v>11.79090909090883</c:v>
                </c:pt>
                <c:pt idx="1594">
                  <c:v>11.795454545454284</c:v>
                </c:pt>
                <c:pt idx="1595">
                  <c:v>11.799999999999738</c:v>
                </c:pt>
                <c:pt idx="1596">
                  <c:v>11.804545454545192</c:v>
                </c:pt>
                <c:pt idx="1597">
                  <c:v>11.809090909090646</c:v>
                </c:pt>
                <c:pt idx="1598">
                  <c:v>11.8136363636361</c:v>
                </c:pt>
                <c:pt idx="1599">
                  <c:v>11.818181818181554</c:v>
                </c:pt>
                <c:pt idx="1600">
                  <c:v>11.822727272727008</c:v>
                </c:pt>
                <c:pt idx="1601">
                  <c:v>11.827272727272462</c:v>
                </c:pt>
                <c:pt idx="1602">
                  <c:v>11.831818181817916</c:v>
                </c:pt>
                <c:pt idx="1603">
                  <c:v>11.83636363636337</c:v>
                </c:pt>
                <c:pt idx="1604">
                  <c:v>11.840909090908823</c:v>
                </c:pt>
                <c:pt idx="1605">
                  <c:v>11.845454545454277</c:v>
                </c:pt>
                <c:pt idx="1606">
                  <c:v>11.849999999999731</c:v>
                </c:pt>
                <c:pt idx="1607">
                  <c:v>11.854545454545185</c:v>
                </c:pt>
                <c:pt idx="1608">
                  <c:v>11.859090909090639</c:v>
                </c:pt>
                <c:pt idx="1609">
                  <c:v>11.863636363636093</c:v>
                </c:pt>
                <c:pt idx="1610">
                  <c:v>11.868181818181547</c:v>
                </c:pt>
                <c:pt idx="1611">
                  <c:v>11.872727272727001</c:v>
                </c:pt>
                <c:pt idx="1612">
                  <c:v>11.877272727272455</c:v>
                </c:pt>
                <c:pt idx="1613">
                  <c:v>11.881818181817909</c:v>
                </c:pt>
                <c:pt idx="1614">
                  <c:v>11.886363636363363</c:v>
                </c:pt>
                <c:pt idx="1615">
                  <c:v>11.890909090908817</c:v>
                </c:pt>
                <c:pt idx="1616">
                  <c:v>11.895454545454271</c:v>
                </c:pt>
                <c:pt idx="1617">
                  <c:v>11.899999999999725</c:v>
                </c:pt>
                <c:pt idx="1618">
                  <c:v>11.904545454545179</c:v>
                </c:pt>
                <c:pt idx="1619">
                  <c:v>11.909090909090633</c:v>
                </c:pt>
                <c:pt idx="1620">
                  <c:v>11.913636363636087</c:v>
                </c:pt>
                <c:pt idx="1621">
                  <c:v>11.918181818181541</c:v>
                </c:pt>
                <c:pt idx="1622">
                  <c:v>11.922727272726995</c:v>
                </c:pt>
                <c:pt idx="1623">
                  <c:v>11.927272727272449</c:v>
                </c:pt>
                <c:pt idx="1624">
                  <c:v>11.931818181817903</c:v>
                </c:pt>
                <c:pt idx="1625">
                  <c:v>11.936363636363357</c:v>
                </c:pt>
                <c:pt idx="1626">
                  <c:v>11.940909090908811</c:v>
                </c:pt>
                <c:pt idx="1627">
                  <c:v>11.945454545454265</c:v>
                </c:pt>
                <c:pt idx="1628">
                  <c:v>11.949999999999719</c:v>
                </c:pt>
                <c:pt idx="1629">
                  <c:v>11.954545454545173</c:v>
                </c:pt>
                <c:pt idx="1630">
                  <c:v>11.959090909090627</c:v>
                </c:pt>
                <c:pt idx="1631">
                  <c:v>11.963636363636081</c:v>
                </c:pt>
                <c:pt idx="1632">
                  <c:v>11.968181818181534</c:v>
                </c:pt>
                <c:pt idx="1633">
                  <c:v>11.972727272726988</c:v>
                </c:pt>
                <c:pt idx="1634">
                  <c:v>11.977272727272442</c:v>
                </c:pt>
                <c:pt idx="1635">
                  <c:v>11.981818181817896</c:v>
                </c:pt>
                <c:pt idx="1636">
                  <c:v>11.98636363636335</c:v>
                </c:pt>
                <c:pt idx="1637">
                  <c:v>11.990909090908804</c:v>
                </c:pt>
                <c:pt idx="1638">
                  <c:v>11.995454545454258</c:v>
                </c:pt>
                <c:pt idx="1639">
                  <c:v>11.999999999999712</c:v>
                </c:pt>
                <c:pt idx="1640">
                  <c:v>12.004545454545166</c:v>
                </c:pt>
                <c:pt idx="1641">
                  <c:v>12.00909090909062</c:v>
                </c:pt>
                <c:pt idx="1642">
                  <c:v>12.013636363636074</c:v>
                </c:pt>
                <c:pt idx="1643">
                  <c:v>12.018181818181528</c:v>
                </c:pt>
                <c:pt idx="1644">
                  <c:v>12.022727272726982</c:v>
                </c:pt>
                <c:pt idx="1645">
                  <c:v>12.027272727272436</c:v>
                </c:pt>
                <c:pt idx="1646">
                  <c:v>12.03181818181789</c:v>
                </c:pt>
                <c:pt idx="1647">
                  <c:v>12.036363636363344</c:v>
                </c:pt>
                <c:pt idx="1648">
                  <c:v>12.040909090908798</c:v>
                </c:pt>
                <c:pt idx="1649">
                  <c:v>12.045454545454252</c:v>
                </c:pt>
                <c:pt idx="1650">
                  <c:v>12.049999999999706</c:v>
                </c:pt>
                <c:pt idx="1651">
                  <c:v>12.05454545454516</c:v>
                </c:pt>
                <c:pt idx="1652">
                  <c:v>12.059090909090614</c:v>
                </c:pt>
                <c:pt idx="1653">
                  <c:v>12.063636363636068</c:v>
                </c:pt>
                <c:pt idx="1654">
                  <c:v>12.068181818181522</c:v>
                </c:pt>
                <c:pt idx="1655">
                  <c:v>12.072727272726976</c:v>
                </c:pt>
                <c:pt idx="1656">
                  <c:v>12.07727272727243</c:v>
                </c:pt>
                <c:pt idx="1657">
                  <c:v>12.081818181817884</c:v>
                </c:pt>
                <c:pt idx="1658">
                  <c:v>12.086363636363338</c:v>
                </c:pt>
                <c:pt idx="1659">
                  <c:v>12.090909090908792</c:v>
                </c:pt>
                <c:pt idx="1660">
                  <c:v>12.095454545454245</c:v>
                </c:pt>
                <c:pt idx="1661">
                  <c:v>12.099999999999699</c:v>
                </c:pt>
                <c:pt idx="1662">
                  <c:v>12.104545454545153</c:v>
                </c:pt>
                <c:pt idx="1663">
                  <c:v>12.109090909090607</c:v>
                </c:pt>
                <c:pt idx="1664">
                  <c:v>12.113636363636061</c:v>
                </c:pt>
                <c:pt idx="1665">
                  <c:v>12.118181818181515</c:v>
                </c:pt>
                <c:pt idx="1666">
                  <c:v>12.122727272726969</c:v>
                </c:pt>
                <c:pt idx="1667">
                  <c:v>12.127272727272423</c:v>
                </c:pt>
                <c:pt idx="1668">
                  <c:v>12.131818181817877</c:v>
                </c:pt>
                <c:pt idx="1669">
                  <c:v>12.136363636363331</c:v>
                </c:pt>
                <c:pt idx="1670">
                  <c:v>12.140909090908785</c:v>
                </c:pt>
                <c:pt idx="1671">
                  <c:v>12.145454545454239</c:v>
                </c:pt>
                <c:pt idx="1672">
                  <c:v>12.149999999999693</c:v>
                </c:pt>
                <c:pt idx="1673">
                  <c:v>12.154545454545147</c:v>
                </c:pt>
                <c:pt idx="1674">
                  <c:v>12.159090909090601</c:v>
                </c:pt>
                <c:pt idx="1675">
                  <c:v>12.163636363636055</c:v>
                </c:pt>
                <c:pt idx="1676">
                  <c:v>12.168181818181509</c:v>
                </c:pt>
                <c:pt idx="1677">
                  <c:v>12.172727272726963</c:v>
                </c:pt>
                <c:pt idx="1678">
                  <c:v>12.177272727272417</c:v>
                </c:pt>
                <c:pt idx="1679">
                  <c:v>12.181818181817871</c:v>
                </c:pt>
                <c:pt idx="1680">
                  <c:v>12.186363636363325</c:v>
                </c:pt>
                <c:pt idx="1681">
                  <c:v>12.190909090908779</c:v>
                </c:pt>
                <c:pt idx="1682">
                  <c:v>12.195454545454233</c:v>
                </c:pt>
                <c:pt idx="1683">
                  <c:v>12.199999999999687</c:v>
                </c:pt>
                <c:pt idx="1684">
                  <c:v>12.204545454545141</c:v>
                </c:pt>
                <c:pt idx="1685">
                  <c:v>12.209090909090595</c:v>
                </c:pt>
                <c:pt idx="1686">
                  <c:v>12.213636363636049</c:v>
                </c:pt>
                <c:pt idx="1687">
                  <c:v>12.218181818181503</c:v>
                </c:pt>
                <c:pt idx="1688">
                  <c:v>12.222727272726956</c:v>
                </c:pt>
                <c:pt idx="1689">
                  <c:v>12.22727272727241</c:v>
                </c:pt>
                <c:pt idx="1690">
                  <c:v>12.231818181817864</c:v>
                </c:pt>
                <c:pt idx="1691">
                  <c:v>12.236363636363318</c:v>
                </c:pt>
                <c:pt idx="1692">
                  <c:v>12.240909090908772</c:v>
                </c:pt>
                <c:pt idx="1693">
                  <c:v>12.245454545454226</c:v>
                </c:pt>
                <c:pt idx="1694">
                  <c:v>12.24999999999968</c:v>
                </c:pt>
                <c:pt idx="1695">
                  <c:v>12.254545454545134</c:v>
                </c:pt>
                <c:pt idx="1696">
                  <c:v>12.259090909090588</c:v>
                </c:pt>
                <c:pt idx="1697">
                  <c:v>12.263636363636042</c:v>
                </c:pt>
                <c:pt idx="1698">
                  <c:v>12.268181818181496</c:v>
                </c:pt>
                <c:pt idx="1699">
                  <c:v>12.27272727272695</c:v>
                </c:pt>
                <c:pt idx="1700">
                  <c:v>12.277272727272404</c:v>
                </c:pt>
                <c:pt idx="1701">
                  <c:v>12.281818181817858</c:v>
                </c:pt>
                <c:pt idx="1702">
                  <c:v>12.286363636363312</c:v>
                </c:pt>
                <c:pt idx="1703">
                  <c:v>12.290909090908766</c:v>
                </c:pt>
                <c:pt idx="1704">
                  <c:v>12.29545454545422</c:v>
                </c:pt>
                <c:pt idx="1705">
                  <c:v>12.299999999999674</c:v>
                </c:pt>
                <c:pt idx="1706">
                  <c:v>12.304545454545128</c:v>
                </c:pt>
                <c:pt idx="1707">
                  <c:v>12.309090909090582</c:v>
                </c:pt>
                <c:pt idx="1708">
                  <c:v>12.313636363636036</c:v>
                </c:pt>
                <c:pt idx="1709">
                  <c:v>12.31818181818149</c:v>
                </c:pt>
                <c:pt idx="1710">
                  <c:v>12.322727272726944</c:v>
                </c:pt>
                <c:pt idx="1711">
                  <c:v>12.327272727272398</c:v>
                </c:pt>
                <c:pt idx="1712">
                  <c:v>12.331818181817852</c:v>
                </c:pt>
                <c:pt idx="1713">
                  <c:v>12.336363636363306</c:v>
                </c:pt>
                <c:pt idx="1714">
                  <c:v>12.34090909090876</c:v>
                </c:pt>
                <c:pt idx="1715">
                  <c:v>12.345454545454214</c:v>
                </c:pt>
                <c:pt idx="1716">
                  <c:v>12.349999999999667</c:v>
                </c:pt>
                <c:pt idx="1717">
                  <c:v>12.354545454545121</c:v>
                </c:pt>
                <c:pt idx="1718">
                  <c:v>12.359090909090575</c:v>
                </c:pt>
                <c:pt idx="1719">
                  <c:v>12.363636363636029</c:v>
                </c:pt>
                <c:pt idx="1720">
                  <c:v>12.368181818181483</c:v>
                </c:pt>
                <c:pt idx="1721">
                  <c:v>12.372727272726937</c:v>
                </c:pt>
                <c:pt idx="1722">
                  <c:v>12.377272727272391</c:v>
                </c:pt>
                <c:pt idx="1723">
                  <c:v>12.381818181817845</c:v>
                </c:pt>
                <c:pt idx="1724">
                  <c:v>12.386363636363299</c:v>
                </c:pt>
                <c:pt idx="1725">
                  <c:v>12.390909090908753</c:v>
                </c:pt>
                <c:pt idx="1726">
                  <c:v>12.395454545454207</c:v>
                </c:pt>
                <c:pt idx="1727">
                  <c:v>12.399999999999661</c:v>
                </c:pt>
                <c:pt idx="1728">
                  <c:v>12.404545454545115</c:v>
                </c:pt>
                <c:pt idx="1729">
                  <c:v>12.409090909090569</c:v>
                </c:pt>
                <c:pt idx="1730">
                  <c:v>12.413636363636023</c:v>
                </c:pt>
                <c:pt idx="1731">
                  <c:v>12.418181818181477</c:v>
                </c:pt>
                <c:pt idx="1732">
                  <c:v>12.422727272726931</c:v>
                </c:pt>
                <c:pt idx="1733">
                  <c:v>12.427272727272385</c:v>
                </c:pt>
                <c:pt idx="1734">
                  <c:v>12.431818181817839</c:v>
                </c:pt>
                <c:pt idx="1735">
                  <c:v>12.436363636363293</c:v>
                </c:pt>
                <c:pt idx="1736">
                  <c:v>12.440909090908747</c:v>
                </c:pt>
                <c:pt idx="1737">
                  <c:v>12.445454545454201</c:v>
                </c:pt>
                <c:pt idx="1738">
                  <c:v>12.449999999999655</c:v>
                </c:pt>
                <c:pt idx="1739">
                  <c:v>12.454545454545109</c:v>
                </c:pt>
                <c:pt idx="1740">
                  <c:v>12.459090909090563</c:v>
                </c:pt>
                <c:pt idx="1741">
                  <c:v>12.463636363636017</c:v>
                </c:pt>
                <c:pt idx="1742">
                  <c:v>12.468181818181471</c:v>
                </c:pt>
                <c:pt idx="1743">
                  <c:v>12.472727272726924</c:v>
                </c:pt>
                <c:pt idx="1744">
                  <c:v>12.477272727272378</c:v>
                </c:pt>
                <c:pt idx="1745">
                  <c:v>12.481818181817832</c:v>
                </c:pt>
                <c:pt idx="1746">
                  <c:v>12.486363636363286</c:v>
                </c:pt>
                <c:pt idx="1747">
                  <c:v>12.49090909090874</c:v>
                </c:pt>
                <c:pt idx="1748">
                  <c:v>12.495454545454194</c:v>
                </c:pt>
                <c:pt idx="1749">
                  <c:v>12.499999999999648</c:v>
                </c:pt>
                <c:pt idx="1750">
                  <c:v>12.504545454545102</c:v>
                </c:pt>
                <c:pt idx="1751">
                  <c:v>12.509090909090556</c:v>
                </c:pt>
                <c:pt idx="1752">
                  <c:v>12.51363636363601</c:v>
                </c:pt>
                <c:pt idx="1753">
                  <c:v>12.518181818181464</c:v>
                </c:pt>
                <c:pt idx="1754">
                  <c:v>12.522727272726918</c:v>
                </c:pt>
                <c:pt idx="1755">
                  <c:v>12.527272727272372</c:v>
                </c:pt>
                <c:pt idx="1756">
                  <c:v>12.531818181817826</c:v>
                </c:pt>
                <c:pt idx="1757">
                  <c:v>12.53636363636328</c:v>
                </c:pt>
                <c:pt idx="1758">
                  <c:v>12.540909090908734</c:v>
                </c:pt>
                <c:pt idx="1759">
                  <c:v>12.545454545454188</c:v>
                </c:pt>
                <c:pt idx="1760">
                  <c:v>12.549999999999642</c:v>
                </c:pt>
                <c:pt idx="1761">
                  <c:v>12.554545454545096</c:v>
                </c:pt>
                <c:pt idx="1762">
                  <c:v>12.55909090909055</c:v>
                </c:pt>
                <c:pt idx="1763">
                  <c:v>12.563636363636004</c:v>
                </c:pt>
                <c:pt idx="1764">
                  <c:v>12.568181818181458</c:v>
                </c:pt>
                <c:pt idx="1765">
                  <c:v>12.572727272726912</c:v>
                </c:pt>
                <c:pt idx="1766">
                  <c:v>12.577272727272366</c:v>
                </c:pt>
                <c:pt idx="1767">
                  <c:v>12.58181818181782</c:v>
                </c:pt>
                <c:pt idx="1768">
                  <c:v>12.586363636363274</c:v>
                </c:pt>
                <c:pt idx="1769">
                  <c:v>12.590909090908728</c:v>
                </c:pt>
                <c:pt idx="1770">
                  <c:v>12.595454545454182</c:v>
                </c:pt>
                <c:pt idx="1771">
                  <c:v>12.599999999999635</c:v>
                </c:pt>
                <c:pt idx="1772">
                  <c:v>12.604545454545089</c:v>
                </c:pt>
                <c:pt idx="1773">
                  <c:v>12.609090909090543</c:v>
                </c:pt>
                <c:pt idx="1774">
                  <c:v>12.613636363635997</c:v>
                </c:pt>
                <c:pt idx="1775">
                  <c:v>12.618181818181451</c:v>
                </c:pt>
                <c:pt idx="1776">
                  <c:v>12.622727272726905</c:v>
                </c:pt>
                <c:pt idx="1777">
                  <c:v>12.627272727272359</c:v>
                </c:pt>
                <c:pt idx="1778">
                  <c:v>12.631818181817813</c:v>
                </c:pt>
                <c:pt idx="1779">
                  <c:v>12.636363636363267</c:v>
                </c:pt>
                <c:pt idx="1780">
                  <c:v>12.640909090908721</c:v>
                </c:pt>
                <c:pt idx="1781">
                  <c:v>12.645454545454175</c:v>
                </c:pt>
                <c:pt idx="1782">
                  <c:v>12.649999999999629</c:v>
                </c:pt>
                <c:pt idx="1783">
                  <c:v>12.654545454545083</c:v>
                </c:pt>
                <c:pt idx="1784">
                  <c:v>12.659090909090537</c:v>
                </c:pt>
                <c:pt idx="1785">
                  <c:v>12.663636363635991</c:v>
                </c:pt>
                <c:pt idx="1786">
                  <c:v>12.668181818181445</c:v>
                </c:pt>
                <c:pt idx="1787">
                  <c:v>12.672727272726899</c:v>
                </c:pt>
                <c:pt idx="1788">
                  <c:v>12.677272727272353</c:v>
                </c:pt>
                <c:pt idx="1789">
                  <c:v>12.681818181817807</c:v>
                </c:pt>
                <c:pt idx="1790">
                  <c:v>12.686363636363261</c:v>
                </c:pt>
                <c:pt idx="1791">
                  <c:v>12.690909090908715</c:v>
                </c:pt>
                <c:pt idx="1792">
                  <c:v>12.695454545454169</c:v>
                </c:pt>
                <c:pt idx="1793">
                  <c:v>12.699999999999623</c:v>
                </c:pt>
                <c:pt idx="1794">
                  <c:v>12.704545454545077</c:v>
                </c:pt>
                <c:pt idx="1795">
                  <c:v>12.709090909090531</c:v>
                </c:pt>
                <c:pt idx="1796">
                  <c:v>12.713636363635985</c:v>
                </c:pt>
                <c:pt idx="1797">
                  <c:v>12.718181818181439</c:v>
                </c:pt>
                <c:pt idx="1798">
                  <c:v>12.722727272726893</c:v>
                </c:pt>
                <c:pt idx="1799">
                  <c:v>12.727272727272346</c:v>
                </c:pt>
                <c:pt idx="1800">
                  <c:v>12.7318181818178</c:v>
                </c:pt>
                <c:pt idx="1801">
                  <c:v>12.736363636363254</c:v>
                </c:pt>
                <c:pt idx="1802">
                  <c:v>12.740909090908708</c:v>
                </c:pt>
                <c:pt idx="1803">
                  <c:v>12.745454545454162</c:v>
                </c:pt>
                <c:pt idx="1804">
                  <c:v>12.749999999999616</c:v>
                </c:pt>
                <c:pt idx="1805">
                  <c:v>12.75454545454507</c:v>
                </c:pt>
                <c:pt idx="1806">
                  <c:v>12.759090909090524</c:v>
                </c:pt>
                <c:pt idx="1807">
                  <c:v>12.763636363635978</c:v>
                </c:pt>
                <c:pt idx="1808">
                  <c:v>12.768181818181432</c:v>
                </c:pt>
                <c:pt idx="1809">
                  <c:v>12.772727272726886</c:v>
                </c:pt>
                <c:pt idx="1810">
                  <c:v>12.77727272727234</c:v>
                </c:pt>
                <c:pt idx="1811">
                  <c:v>12.781818181817794</c:v>
                </c:pt>
                <c:pt idx="1812">
                  <c:v>12.786363636363248</c:v>
                </c:pt>
                <c:pt idx="1813">
                  <c:v>12.790909090908702</c:v>
                </c:pt>
                <c:pt idx="1814">
                  <c:v>12.795454545454156</c:v>
                </c:pt>
                <c:pt idx="1815">
                  <c:v>12.79999999999961</c:v>
                </c:pt>
                <c:pt idx="1816">
                  <c:v>12.804545454545064</c:v>
                </c:pt>
                <c:pt idx="1817">
                  <c:v>12.809090909090518</c:v>
                </c:pt>
                <c:pt idx="1818">
                  <c:v>12.813636363635972</c:v>
                </c:pt>
                <c:pt idx="1819">
                  <c:v>12.818181818181426</c:v>
                </c:pt>
                <c:pt idx="1820">
                  <c:v>12.82272727272688</c:v>
                </c:pt>
                <c:pt idx="1821">
                  <c:v>12.827272727272334</c:v>
                </c:pt>
                <c:pt idx="1822">
                  <c:v>12.831818181817788</c:v>
                </c:pt>
                <c:pt idx="1823">
                  <c:v>12.836363636363242</c:v>
                </c:pt>
                <c:pt idx="1824">
                  <c:v>12.840909090908696</c:v>
                </c:pt>
                <c:pt idx="1825">
                  <c:v>12.84545454545415</c:v>
                </c:pt>
                <c:pt idx="1826">
                  <c:v>12.849999999999604</c:v>
                </c:pt>
                <c:pt idx="1827">
                  <c:v>12.854545454545057</c:v>
                </c:pt>
                <c:pt idx="1828">
                  <c:v>12.859090909090511</c:v>
                </c:pt>
                <c:pt idx="1829">
                  <c:v>12.863636363635965</c:v>
                </c:pt>
                <c:pt idx="1830">
                  <c:v>12.868181818181419</c:v>
                </c:pt>
                <c:pt idx="1831">
                  <c:v>12.872727272726873</c:v>
                </c:pt>
                <c:pt idx="1832">
                  <c:v>12.877272727272327</c:v>
                </c:pt>
                <c:pt idx="1833">
                  <c:v>12.881818181817781</c:v>
                </c:pt>
                <c:pt idx="1834">
                  <c:v>12.886363636363235</c:v>
                </c:pt>
                <c:pt idx="1835">
                  <c:v>12.890909090908689</c:v>
                </c:pt>
                <c:pt idx="1836">
                  <c:v>12.895454545454143</c:v>
                </c:pt>
                <c:pt idx="1837">
                  <c:v>12.899999999999597</c:v>
                </c:pt>
                <c:pt idx="1838">
                  <c:v>12.904545454545051</c:v>
                </c:pt>
                <c:pt idx="1839">
                  <c:v>12.909090909090505</c:v>
                </c:pt>
                <c:pt idx="1840">
                  <c:v>12.913636363635959</c:v>
                </c:pt>
                <c:pt idx="1841">
                  <c:v>12.918181818181413</c:v>
                </c:pt>
                <c:pt idx="1842">
                  <c:v>12.922727272726867</c:v>
                </c:pt>
                <c:pt idx="1843">
                  <c:v>12.927272727272321</c:v>
                </c:pt>
                <c:pt idx="1844">
                  <c:v>12.931818181817775</c:v>
                </c:pt>
                <c:pt idx="1845">
                  <c:v>12.936363636363229</c:v>
                </c:pt>
                <c:pt idx="1846">
                  <c:v>12.940909090908683</c:v>
                </c:pt>
                <c:pt idx="1847">
                  <c:v>12.945454545454137</c:v>
                </c:pt>
                <c:pt idx="1848">
                  <c:v>12.949999999999591</c:v>
                </c:pt>
                <c:pt idx="1849">
                  <c:v>12.954545454545045</c:v>
                </c:pt>
                <c:pt idx="1850">
                  <c:v>12.959090909090499</c:v>
                </c:pt>
                <c:pt idx="1851">
                  <c:v>12.963636363635953</c:v>
                </c:pt>
                <c:pt idx="1852">
                  <c:v>12.968181818181407</c:v>
                </c:pt>
                <c:pt idx="1853">
                  <c:v>12.972727272726861</c:v>
                </c:pt>
                <c:pt idx="1854">
                  <c:v>12.977272727272315</c:v>
                </c:pt>
                <c:pt idx="1855">
                  <c:v>12.981818181817768</c:v>
                </c:pt>
                <c:pt idx="1856">
                  <c:v>12.986363636363222</c:v>
                </c:pt>
                <c:pt idx="1857">
                  <c:v>12.990909090908676</c:v>
                </c:pt>
                <c:pt idx="1858">
                  <c:v>12.99545454545413</c:v>
                </c:pt>
                <c:pt idx="1859">
                  <c:v>12.999999999999584</c:v>
                </c:pt>
                <c:pt idx="1860">
                  <c:v>13.004545454545038</c:v>
                </c:pt>
                <c:pt idx="1861">
                  <c:v>13.009090909090492</c:v>
                </c:pt>
                <c:pt idx="1862">
                  <c:v>13.013636363635946</c:v>
                </c:pt>
                <c:pt idx="1863">
                  <c:v>13.0181818181814</c:v>
                </c:pt>
                <c:pt idx="1864">
                  <c:v>13.022727272726854</c:v>
                </c:pt>
                <c:pt idx="1865">
                  <c:v>13.027272727272308</c:v>
                </c:pt>
                <c:pt idx="1866">
                  <c:v>13.031818181817762</c:v>
                </c:pt>
                <c:pt idx="1867">
                  <c:v>13.036363636363216</c:v>
                </c:pt>
                <c:pt idx="1868">
                  <c:v>13.04090909090867</c:v>
                </c:pt>
                <c:pt idx="1869">
                  <c:v>13.045454545454124</c:v>
                </c:pt>
                <c:pt idx="1870">
                  <c:v>13.049999999999578</c:v>
                </c:pt>
                <c:pt idx="1871">
                  <c:v>13.054545454545032</c:v>
                </c:pt>
                <c:pt idx="1872">
                  <c:v>13.059090909090486</c:v>
                </c:pt>
                <c:pt idx="1873">
                  <c:v>13.06363636363594</c:v>
                </c:pt>
                <c:pt idx="1874">
                  <c:v>13.068181818181394</c:v>
                </c:pt>
                <c:pt idx="1875">
                  <c:v>13.072727272726848</c:v>
                </c:pt>
                <c:pt idx="1876">
                  <c:v>13.077272727272302</c:v>
                </c:pt>
                <c:pt idx="1877">
                  <c:v>13.081818181817756</c:v>
                </c:pt>
                <c:pt idx="1878">
                  <c:v>13.08636363636321</c:v>
                </c:pt>
                <c:pt idx="1879">
                  <c:v>13.090909090908664</c:v>
                </c:pt>
                <c:pt idx="1880">
                  <c:v>13.095454545454118</c:v>
                </c:pt>
                <c:pt idx="1881">
                  <c:v>13.099999999999572</c:v>
                </c:pt>
                <c:pt idx="1882">
                  <c:v>13.104545454545026</c:v>
                </c:pt>
                <c:pt idx="1883">
                  <c:v>13.109090909090479</c:v>
                </c:pt>
                <c:pt idx="1884">
                  <c:v>13.113636363635933</c:v>
                </c:pt>
                <c:pt idx="1885">
                  <c:v>13.118181818181387</c:v>
                </c:pt>
                <c:pt idx="1886">
                  <c:v>13.122727272726841</c:v>
                </c:pt>
                <c:pt idx="1887">
                  <c:v>13.127272727272295</c:v>
                </c:pt>
                <c:pt idx="1888">
                  <c:v>13.131818181817749</c:v>
                </c:pt>
                <c:pt idx="1889">
                  <c:v>13.136363636363203</c:v>
                </c:pt>
                <c:pt idx="1890">
                  <c:v>13.140909090908657</c:v>
                </c:pt>
                <c:pt idx="1891">
                  <c:v>13.145454545454111</c:v>
                </c:pt>
                <c:pt idx="1892">
                  <c:v>13.149999999999565</c:v>
                </c:pt>
                <c:pt idx="1893">
                  <c:v>13.154545454545019</c:v>
                </c:pt>
                <c:pt idx="1894">
                  <c:v>13.159090909090473</c:v>
                </c:pt>
                <c:pt idx="1895">
                  <c:v>13.163636363635927</c:v>
                </c:pt>
                <c:pt idx="1896">
                  <c:v>13.168181818181381</c:v>
                </c:pt>
                <c:pt idx="1897">
                  <c:v>13.172727272726835</c:v>
                </c:pt>
                <c:pt idx="1898">
                  <c:v>13.177272727272289</c:v>
                </c:pt>
                <c:pt idx="1899">
                  <c:v>13.181818181817743</c:v>
                </c:pt>
                <c:pt idx="1900">
                  <c:v>13.186363636363197</c:v>
                </c:pt>
                <c:pt idx="1901">
                  <c:v>13.190909090908651</c:v>
                </c:pt>
                <c:pt idx="1902">
                  <c:v>13.195454545454105</c:v>
                </c:pt>
                <c:pt idx="1903">
                  <c:v>13.199999999999559</c:v>
                </c:pt>
                <c:pt idx="1904">
                  <c:v>13.204545454545013</c:v>
                </c:pt>
                <c:pt idx="1905">
                  <c:v>13.209090909090467</c:v>
                </c:pt>
                <c:pt idx="1906">
                  <c:v>13.213636363635921</c:v>
                </c:pt>
                <c:pt idx="1907">
                  <c:v>13.218181818181375</c:v>
                </c:pt>
                <c:pt idx="1908">
                  <c:v>13.222727272726829</c:v>
                </c:pt>
                <c:pt idx="1909">
                  <c:v>13.227272727272283</c:v>
                </c:pt>
                <c:pt idx="1910">
                  <c:v>13.231818181817737</c:v>
                </c:pt>
                <c:pt idx="1911">
                  <c:v>13.23636363636319</c:v>
                </c:pt>
                <c:pt idx="1912">
                  <c:v>13.240909090908644</c:v>
                </c:pt>
                <c:pt idx="1913">
                  <c:v>13.245454545454098</c:v>
                </c:pt>
                <c:pt idx="1914">
                  <c:v>13.249999999999552</c:v>
                </c:pt>
                <c:pt idx="1915">
                  <c:v>13.254545454545006</c:v>
                </c:pt>
                <c:pt idx="1916">
                  <c:v>13.25909090909046</c:v>
                </c:pt>
                <c:pt idx="1917">
                  <c:v>13.263636363635914</c:v>
                </c:pt>
                <c:pt idx="1918">
                  <c:v>13.268181818181368</c:v>
                </c:pt>
                <c:pt idx="1919">
                  <c:v>13.272727272726822</c:v>
                </c:pt>
                <c:pt idx="1920">
                  <c:v>13.277272727272276</c:v>
                </c:pt>
                <c:pt idx="1921">
                  <c:v>13.28181818181773</c:v>
                </c:pt>
                <c:pt idx="1922">
                  <c:v>13.286363636363184</c:v>
                </c:pt>
                <c:pt idx="1923">
                  <c:v>13.290909090908638</c:v>
                </c:pt>
                <c:pt idx="1924">
                  <c:v>13.295454545454092</c:v>
                </c:pt>
                <c:pt idx="1925">
                  <c:v>13.299999999999546</c:v>
                </c:pt>
                <c:pt idx="1926">
                  <c:v>13.304545454545</c:v>
                </c:pt>
                <c:pt idx="1927">
                  <c:v>13.309090909090454</c:v>
                </c:pt>
                <c:pt idx="1928">
                  <c:v>13.313636363635908</c:v>
                </c:pt>
                <c:pt idx="1929">
                  <c:v>13.318181818181362</c:v>
                </c:pt>
                <c:pt idx="1930">
                  <c:v>13.322727272726816</c:v>
                </c:pt>
                <c:pt idx="1931">
                  <c:v>13.32727272727227</c:v>
                </c:pt>
                <c:pt idx="1932">
                  <c:v>13.331818181817724</c:v>
                </c:pt>
                <c:pt idx="1933">
                  <c:v>13.336363636363178</c:v>
                </c:pt>
                <c:pt idx="1934">
                  <c:v>13.340909090908632</c:v>
                </c:pt>
                <c:pt idx="1935">
                  <c:v>13.345454545454086</c:v>
                </c:pt>
                <c:pt idx="1936">
                  <c:v>13.34999999999954</c:v>
                </c:pt>
                <c:pt idx="1937">
                  <c:v>13.354545454544994</c:v>
                </c:pt>
                <c:pt idx="1938">
                  <c:v>13.359090909090447</c:v>
                </c:pt>
                <c:pt idx="1939">
                  <c:v>13.363636363635901</c:v>
                </c:pt>
                <c:pt idx="1940">
                  <c:v>13.368181818181355</c:v>
                </c:pt>
                <c:pt idx="1941">
                  <c:v>13.372727272726809</c:v>
                </c:pt>
                <c:pt idx="1942">
                  <c:v>13.377272727272263</c:v>
                </c:pt>
                <c:pt idx="1943">
                  <c:v>13.381818181817717</c:v>
                </c:pt>
                <c:pt idx="1944">
                  <c:v>13.386363636363171</c:v>
                </c:pt>
                <c:pt idx="1945">
                  <c:v>13.390909090908625</c:v>
                </c:pt>
                <c:pt idx="1946">
                  <c:v>13.395454545454079</c:v>
                </c:pt>
                <c:pt idx="1947">
                  <c:v>13.399999999999533</c:v>
                </c:pt>
                <c:pt idx="1948">
                  <c:v>13.404545454544987</c:v>
                </c:pt>
                <c:pt idx="1949">
                  <c:v>13.409090909090441</c:v>
                </c:pt>
                <c:pt idx="1950">
                  <c:v>13.413636363635895</c:v>
                </c:pt>
                <c:pt idx="1951">
                  <c:v>13.418181818181349</c:v>
                </c:pt>
                <c:pt idx="1952">
                  <c:v>13.422727272726803</c:v>
                </c:pt>
                <c:pt idx="1953">
                  <c:v>13.427272727272257</c:v>
                </c:pt>
                <c:pt idx="1954">
                  <c:v>13.431818181817711</c:v>
                </c:pt>
                <c:pt idx="1955">
                  <c:v>13.436363636363165</c:v>
                </c:pt>
                <c:pt idx="1956">
                  <c:v>13.440909090908619</c:v>
                </c:pt>
                <c:pt idx="1957">
                  <c:v>13.445454545454073</c:v>
                </c:pt>
                <c:pt idx="1958">
                  <c:v>13.449999999999527</c:v>
                </c:pt>
                <c:pt idx="1959">
                  <c:v>13.454545454544981</c:v>
                </c:pt>
                <c:pt idx="1960">
                  <c:v>13.459090909090435</c:v>
                </c:pt>
                <c:pt idx="1961">
                  <c:v>13.463636363635889</c:v>
                </c:pt>
                <c:pt idx="1962">
                  <c:v>13.468181818181343</c:v>
                </c:pt>
                <c:pt idx="1963">
                  <c:v>13.472727272726797</c:v>
                </c:pt>
                <c:pt idx="1964">
                  <c:v>13.477272727272251</c:v>
                </c:pt>
                <c:pt idx="1965">
                  <c:v>13.481818181817705</c:v>
                </c:pt>
                <c:pt idx="1966">
                  <c:v>13.486363636363158</c:v>
                </c:pt>
                <c:pt idx="1967">
                  <c:v>13.490909090908612</c:v>
                </c:pt>
                <c:pt idx="1968">
                  <c:v>13.495454545454066</c:v>
                </c:pt>
                <c:pt idx="1969">
                  <c:v>13.49999999999952</c:v>
                </c:pt>
                <c:pt idx="1970">
                  <c:v>13.504545454544974</c:v>
                </c:pt>
                <c:pt idx="1971">
                  <c:v>13.509090909090428</c:v>
                </c:pt>
                <c:pt idx="1972">
                  <c:v>13.513636363635882</c:v>
                </c:pt>
                <c:pt idx="1973">
                  <c:v>13.518181818181336</c:v>
                </c:pt>
                <c:pt idx="1974">
                  <c:v>13.52272727272679</c:v>
                </c:pt>
                <c:pt idx="1975">
                  <c:v>13.527272727272244</c:v>
                </c:pt>
                <c:pt idx="1976">
                  <c:v>13.531818181817698</c:v>
                </c:pt>
                <c:pt idx="1977">
                  <c:v>13.536363636363152</c:v>
                </c:pt>
                <c:pt idx="1978">
                  <c:v>13.540909090908606</c:v>
                </c:pt>
                <c:pt idx="1979">
                  <c:v>13.54545454545406</c:v>
                </c:pt>
                <c:pt idx="1980">
                  <c:v>13.549999999999514</c:v>
                </c:pt>
                <c:pt idx="1981">
                  <c:v>13.554545454544968</c:v>
                </c:pt>
                <c:pt idx="1982">
                  <c:v>13.559090909090422</c:v>
                </c:pt>
                <c:pt idx="1983">
                  <c:v>13.563636363635876</c:v>
                </c:pt>
                <c:pt idx="1984">
                  <c:v>13.56818181818133</c:v>
                </c:pt>
                <c:pt idx="1985">
                  <c:v>13.572727272726784</c:v>
                </c:pt>
                <c:pt idx="1986">
                  <c:v>13.577272727272238</c:v>
                </c:pt>
                <c:pt idx="1987">
                  <c:v>13.581818181817692</c:v>
                </c:pt>
                <c:pt idx="1988">
                  <c:v>13.586363636363146</c:v>
                </c:pt>
                <c:pt idx="1989">
                  <c:v>13.5909090909086</c:v>
                </c:pt>
                <c:pt idx="1990">
                  <c:v>13.595454545454054</c:v>
                </c:pt>
                <c:pt idx="1991">
                  <c:v>13.599999999999508</c:v>
                </c:pt>
                <c:pt idx="1992">
                  <c:v>13.604545454544962</c:v>
                </c:pt>
                <c:pt idx="1993">
                  <c:v>13.609090909090416</c:v>
                </c:pt>
                <c:pt idx="1994">
                  <c:v>13.613636363635869</c:v>
                </c:pt>
                <c:pt idx="1995">
                  <c:v>13.618181818181323</c:v>
                </c:pt>
                <c:pt idx="1996">
                  <c:v>13.622727272726777</c:v>
                </c:pt>
                <c:pt idx="1997">
                  <c:v>13.627272727272231</c:v>
                </c:pt>
                <c:pt idx="1998">
                  <c:v>13.631818181817685</c:v>
                </c:pt>
                <c:pt idx="1999">
                  <c:v>13.636363636363139</c:v>
                </c:pt>
                <c:pt idx="2000">
                  <c:v>13.640909090908593</c:v>
                </c:pt>
                <c:pt idx="2001">
                  <c:v>13.645454545454047</c:v>
                </c:pt>
                <c:pt idx="2002">
                  <c:v>13.649999999999501</c:v>
                </c:pt>
                <c:pt idx="2003">
                  <c:v>13.654545454544955</c:v>
                </c:pt>
                <c:pt idx="2004">
                  <c:v>13.659090909090409</c:v>
                </c:pt>
                <c:pt idx="2005">
                  <c:v>13.663636363635863</c:v>
                </c:pt>
                <c:pt idx="2006">
                  <c:v>13.668181818181317</c:v>
                </c:pt>
                <c:pt idx="2007">
                  <c:v>13.672727272726771</c:v>
                </c:pt>
                <c:pt idx="2008">
                  <c:v>13.677272727272225</c:v>
                </c:pt>
                <c:pt idx="2009">
                  <c:v>13.681818181817679</c:v>
                </c:pt>
                <c:pt idx="2010">
                  <c:v>13.686363636363133</c:v>
                </c:pt>
                <c:pt idx="2011">
                  <c:v>13.690909090908587</c:v>
                </c:pt>
                <c:pt idx="2012">
                  <c:v>13.695454545454041</c:v>
                </c:pt>
                <c:pt idx="2013">
                  <c:v>13.699999999999495</c:v>
                </c:pt>
                <c:pt idx="2014">
                  <c:v>13.704545454544949</c:v>
                </c:pt>
                <c:pt idx="2015">
                  <c:v>13.709090909090403</c:v>
                </c:pt>
                <c:pt idx="2016">
                  <c:v>13.713636363635857</c:v>
                </c:pt>
                <c:pt idx="2017">
                  <c:v>13.718181818181311</c:v>
                </c:pt>
                <c:pt idx="2018">
                  <c:v>13.722727272726765</c:v>
                </c:pt>
                <c:pt idx="2019">
                  <c:v>13.727272727272219</c:v>
                </c:pt>
                <c:pt idx="2020">
                  <c:v>13.731818181817673</c:v>
                </c:pt>
                <c:pt idx="2021">
                  <c:v>13.736363636363127</c:v>
                </c:pt>
                <c:pt idx="2022">
                  <c:v>13.74090909090858</c:v>
                </c:pt>
                <c:pt idx="2023">
                  <c:v>13.745454545454034</c:v>
                </c:pt>
                <c:pt idx="2024">
                  <c:v>13.749999999999488</c:v>
                </c:pt>
                <c:pt idx="2025">
                  <c:v>13.754545454544942</c:v>
                </c:pt>
                <c:pt idx="2026">
                  <c:v>13.759090909090396</c:v>
                </c:pt>
                <c:pt idx="2027">
                  <c:v>13.76363636363585</c:v>
                </c:pt>
                <c:pt idx="2028">
                  <c:v>13.768181818181304</c:v>
                </c:pt>
                <c:pt idx="2029">
                  <c:v>13.772727272726758</c:v>
                </c:pt>
                <c:pt idx="2030">
                  <c:v>13.777272727272212</c:v>
                </c:pt>
                <c:pt idx="2031">
                  <c:v>13.781818181817666</c:v>
                </c:pt>
                <c:pt idx="2032">
                  <c:v>13.78636363636312</c:v>
                </c:pt>
                <c:pt idx="2033">
                  <c:v>13.790909090908574</c:v>
                </c:pt>
                <c:pt idx="2034">
                  <c:v>13.795454545454028</c:v>
                </c:pt>
                <c:pt idx="2035">
                  <c:v>13.799999999999482</c:v>
                </c:pt>
                <c:pt idx="2036">
                  <c:v>13.804545454544936</c:v>
                </c:pt>
                <c:pt idx="2037">
                  <c:v>13.80909090909039</c:v>
                </c:pt>
                <c:pt idx="2038">
                  <c:v>13.813636363635844</c:v>
                </c:pt>
                <c:pt idx="2039">
                  <c:v>13.818181818181298</c:v>
                </c:pt>
                <c:pt idx="2040">
                  <c:v>13.822727272726752</c:v>
                </c:pt>
                <c:pt idx="2041">
                  <c:v>13.827272727272206</c:v>
                </c:pt>
                <c:pt idx="2042">
                  <c:v>13.83181818181766</c:v>
                </c:pt>
                <c:pt idx="2043">
                  <c:v>13.836363636363114</c:v>
                </c:pt>
                <c:pt idx="2044">
                  <c:v>13.840909090908568</c:v>
                </c:pt>
                <c:pt idx="2045">
                  <c:v>13.845454545454022</c:v>
                </c:pt>
                <c:pt idx="2046">
                  <c:v>13.849999999999476</c:v>
                </c:pt>
                <c:pt idx="2047">
                  <c:v>13.85454545454493</c:v>
                </c:pt>
                <c:pt idx="2048">
                  <c:v>13.859090909090384</c:v>
                </c:pt>
                <c:pt idx="2049">
                  <c:v>13.863636363635838</c:v>
                </c:pt>
                <c:pt idx="2050">
                  <c:v>13.868181818181291</c:v>
                </c:pt>
                <c:pt idx="2051">
                  <c:v>13.872727272726745</c:v>
                </c:pt>
                <c:pt idx="2052">
                  <c:v>13.877272727272199</c:v>
                </c:pt>
                <c:pt idx="2053">
                  <c:v>13.881818181817653</c:v>
                </c:pt>
                <c:pt idx="2054">
                  <c:v>13.886363636363107</c:v>
                </c:pt>
                <c:pt idx="2055">
                  <c:v>13.890909090908561</c:v>
                </c:pt>
                <c:pt idx="2056">
                  <c:v>13.895454545454015</c:v>
                </c:pt>
                <c:pt idx="2057">
                  <c:v>13.899999999999469</c:v>
                </c:pt>
                <c:pt idx="2058">
                  <c:v>13.904545454544923</c:v>
                </c:pt>
                <c:pt idx="2059">
                  <c:v>13.909090909090377</c:v>
                </c:pt>
                <c:pt idx="2060">
                  <c:v>13.913636363635831</c:v>
                </c:pt>
                <c:pt idx="2061">
                  <c:v>13.918181818181285</c:v>
                </c:pt>
                <c:pt idx="2062">
                  <c:v>13.922727272726739</c:v>
                </c:pt>
                <c:pt idx="2063">
                  <c:v>13.927272727272193</c:v>
                </c:pt>
                <c:pt idx="2064">
                  <c:v>13.931818181817647</c:v>
                </c:pt>
                <c:pt idx="2065">
                  <c:v>13.936363636363101</c:v>
                </c:pt>
                <c:pt idx="2066">
                  <c:v>13.940909090908555</c:v>
                </c:pt>
                <c:pt idx="2067">
                  <c:v>13.945454545454009</c:v>
                </c:pt>
                <c:pt idx="2068">
                  <c:v>13.949999999999463</c:v>
                </c:pt>
                <c:pt idx="2069">
                  <c:v>13.954545454544917</c:v>
                </c:pt>
                <c:pt idx="2070">
                  <c:v>13.959090909090371</c:v>
                </c:pt>
                <c:pt idx="2071">
                  <c:v>13.963636363635825</c:v>
                </c:pt>
                <c:pt idx="2072">
                  <c:v>13.968181818181279</c:v>
                </c:pt>
                <c:pt idx="2073">
                  <c:v>13.972727272726733</c:v>
                </c:pt>
                <c:pt idx="2074">
                  <c:v>13.977272727272187</c:v>
                </c:pt>
                <c:pt idx="2075">
                  <c:v>13.981818181817641</c:v>
                </c:pt>
                <c:pt idx="2076">
                  <c:v>13.986363636363095</c:v>
                </c:pt>
                <c:pt idx="2077">
                  <c:v>13.990909090908549</c:v>
                </c:pt>
                <c:pt idx="2078">
                  <c:v>13.995454545454002</c:v>
                </c:pt>
                <c:pt idx="2079">
                  <c:v>13.999999999999456</c:v>
                </c:pt>
                <c:pt idx="2080">
                  <c:v>14.00454545454491</c:v>
                </c:pt>
                <c:pt idx="2081">
                  <c:v>14.009090909090364</c:v>
                </c:pt>
                <c:pt idx="2082">
                  <c:v>14.013636363635818</c:v>
                </c:pt>
                <c:pt idx="2083">
                  <c:v>14.018181818181272</c:v>
                </c:pt>
                <c:pt idx="2084">
                  <c:v>14.022727272726726</c:v>
                </c:pt>
                <c:pt idx="2085">
                  <c:v>14.02727272727218</c:v>
                </c:pt>
                <c:pt idx="2086">
                  <c:v>14.031818181817634</c:v>
                </c:pt>
                <c:pt idx="2087">
                  <c:v>14.036363636363088</c:v>
                </c:pt>
                <c:pt idx="2088">
                  <c:v>14.040909090908542</c:v>
                </c:pt>
                <c:pt idx="2089">
                  <c:v>14.045454545453996</c:v>
                </c:pt>
                <c:pt idx="2090">
                  <c:v>14.04999999999945</c:v>
                </c:pt>
                <c:pt idx="2091">
                  <c:v>14.054545454544904</c:v>
                </c:pt>
                <c:pt idx="2092">
                  <c:v>14.059090909090358</c:v>
                </c:pt>
                <c:pt idx="2093">
                  <c:v>14.063636363635812</c:v>
                </c:pt>
                <c:pt idx="2094">
                  <c:v>14.068181818181266</c:v>
                </c:pt>
                <c:pt idx="2095">
                  <c:v>14.07272727272672</c:v>
                </c:pt>
                <c:pt idx="2096">
                  <c:v>14.077272727272174</c:v>
                </c:pt>
                <c:pt idx="2097">
                  <c:v>14.081818181817628</c:v>
                </c:pt>
                <c:pt idx="2098">
                  <c:v>14.086363636363082</c:v>
                </c:pt>
                <c:pt idx="2099">
                  <c:v>14.090909090908536</c:v>
                </c:pt>
                <c:pt idx="2100">
                  <c:v>14.09545454545399</c:v>
                </c:pt>
                <c:pt idx="2101">
                  <c:v>14.099999999999444</c:v>
                </c:pt>
                <c:pt idx="2102">
                  <c:v>14.104545454544898</c:v>
                </c:pt>
                <c:pt idx="2103">
                  <c:v>14.109090909090352</c:v>
                </c:pt>
                <c:pt idx="2104">
                  <c:v>14.113636363635806</c:v>
                </c:pt>
                <c:pt idx="2105">
                  <c:v>14.11818181818126</c:v>
                </c:pt>
                <c:pt idx="2106">
                  <c:v>14.122727272726713</c:v>
                </c:pt>
                <c:pt idx="2107">
                  <c:v>14.127272727272167</c:v>
                </c:pt>
                <c:pt idx="2108">
                  <c:v>14.131818181817621</c:v>
                </c:pt>
                <c:pt idx="2109">
                  <c:v>14.136363636363075</c:v>
                </c:pt>
                <c:pt idx="2110">
                  <c:v>14.140909090908529</c:v>
                </c:pt>
                <c:pt idx="2111">
                  <c:v>14.145454545453983</c:v>
                </c:pt>
                <c:pt idx="2112">
                  <c:v>14.149999999999437</c:v>
                </c:pt>
                <c:pt idx="2113">
                  <c:v>14.154545454544891</c:v>
                </c:pt>
                <c:pt idx="2114">
                  <c:v>14.159090909090345</c:v>
                </c:pt>
                <c:pt idx="2115">
                  <c:v>14.163636363635799</c:v>
                </c:pt>
                <c:pt idx="2116">
                  <c:v>14.168181818181253</c:v>
                </c:pt>
                <c:pt idx="2117">
                  <c:v>14.172727272726707</c:v>
                </c:pt>
                <c:pt idx="2118">
                  <c:v>14.177272727272161</c:v>
                </c:pt>
                <c:pt idx="2119">
                  <c:v>14.181818181817615</c:v>
                </c:pt>
                <c:pt idx="2120">
                  <c:v>14.186363636363069</c:v>
                </c:pt>
                <c:pt idx="2121">
                  <c:v>14.190909090908523</c:v>
                </c:pt>
                <c:pt idx="2122">
                  <c:v>14.195454545453977</c:v>
                </c:pt>
                <c:pt idx="2123">
                  <c:v>14.199999999999431</c:v>
                </c:pt>
                <c:pt idx="2124">
                  <c:v>14.204545454544885</c:v>
                </c:pt>
                <c:pt idx="2125">
                  <c:v>14.209090909090339</c:v>
                </c:pt>
                <c:pt idx="2126">
                  <c:v>14.213636363635793</c:v>
                </c:pt>
                <c:pt idx="2127">
                  <c:v>14.218181818181247</c:v>
                </c:pt>
                <c:pt idx="2128">
                  <c:v>14.222727272726701</c:v>
                </c:pt>
                <c:pt idx="2129">
                  <c:v>14.227272727272155</c:v>
                </c:pt>
                <c:pt idx="2130">
                  <c:v>14.231818181817609</c:v>
                </c:pt>
                <c:pt idx="2131">
                  <c:v>14.236363636363063</c:v>
                </c:pt>
                <c:pt idx="2132">
                  <c:v>14.240909090908517</c:v>
                </c:pt>
                <c:pt idx="2133">
                  <c:v>14.24545454545397</c:v>
                </c:pt>
                <c:pt idx="2134">
                  <c:v>14.249999999999424</c:v>
                </c:pt>
                <c:pt idx="2135">
                  <c:v>14.254545454544878</c:v>
                </c:pt>
                <c:pt idx="2136">
                  <c:v>14.259090909090332</c:v>
                </c:pt>
                <c:pt idx="2137">
                  <c:v>14.263636363635786</c:v>
                </c:pt>
                <c:pt idx="2138">
                  <c:v>14.26818181818124</c:v>
                </c:pt>
                <c:pt idx="2139">
                  <c:v>14.272727272726694</c:v>
                </c:pt>
                <c:pt idx="2140">
                  <c:v>14.277272727272148</c:v>
                </c:pt>
                <c:pt idx="2141">
                  <c:v>14.281818181817602</c:v>
                </c:pt>
                <c:pt idx="2142">
                  <c:v>14.286363636363056</c:v>
                </c:pt>
                <c:pt idx="2143">
                  <c:v>14.29090909090851</c:v>
                </c:pt>
                <c:pt idx="2144">
                  <c:v>14.295454545453964</c:v>
                </c:pt>
                <c:pt idx="2145">
                  <c:v>14.299999999999418</c:v>
                </c:pt>
                <c:pt idx="2146">
                  <c:v>14.304545454544872</c:v>
                </c:pt>
                <c:pt idx="2147">
                  <c:v>14.309090909090326</c:v>
                </c:pt>
                <c:pt idx="2148">
                  <c:v>14.31363636363578</c:v>
                </c:pt>
                <c:pt idx="2149">
                  <c:v>14.318181818181234</c:v>
                </c:pt>
                <c:pt idx="2150">
                  <c:v>14.322727272726688</c:v>
                </c:pt>
                <c:pt idx="2151">
                  <c:v>14.327272727272142</c:v>
                </c:pt>
                <c:pt idx="2152">
                  <c:v>14.331818181817596</c:v>
                </c:pt>
                <c:pt idx="2153">
                  <c:v>14.33636363636305</c:v>
                </c:pt>
                <c:pt idx="2154">
                  <c:v>14.340909090908504</c:v>
                </c:pt>
                <c:pt idx="2155">
                  <c:v>14.345454545453958</c:v>
                </c:pt>
                <c:pt idx="2156">
                  <c:v>14.349999999999412</c:v>
                </c:pt>
                <c:pt idx="2157">
                  <c:v>14.354545454544866</c:v>
                </c:pt>
                <c:pt idx="2158">
                  <c:v>14.35909090909032</c:v>
                </c:pt>
                <c:pt idx="2159">
                  <c:v>14.363636363635774</c:v>
                </c:pt>
                <c:pt idx="2160">
                  <c:v>14.368181818181228</c:v>
                </c:pt>
                <c:pt idx="2161">
                  <c:v>14.372727272726681</c:v>
                </c:pt>
                <c:pt idx="2162">
                  <c:v>14.377272727272135</c:v>
                </c:pt>
                <c:pt idx="2163">
                  <c:v>14.381818181817589</c:v>
                </c:pt>
                <c:pt idx="2164">
                  <c:v>14.386363636363043</c:v>
                </c:pt>
                <c:pt idx="2165">
                  <c:v>14.390909090908497</c:v>
                </c:pt>
                <c:pt idx="2166">
                  <c:v>14.395454545453951</c:v>
                </c:pt>
                <c:pt idx="2167">
                  <c:v>14.399999999999405</c:v>
                </c:pt>
                <c:pt idx="2168">
                  <c:v>14.404545454544859</c:v>
                </c:pt>
                <c:pt idx="2169">
                  <c:v>14.409090909090313</c:v>
                </c:pt>
                <c:pt idx="2170">
                  <c:v>14.413636363635767</c:v>
                </c:pt>
                <c:pt idx="2171">
                  <c:v>14.418181818181221</c:v>
                </c:pt>
                <c:pt idx="2172">
                  <c:v>14.422727272726675</c:v>
                </c:pt>
                <c:pt idx="2173">
                  <c:v>14.427272727272129</c:v>
                </c:pt>
                <c:pt idx="2174">
                  <c:v>14.431818181817583</c:v>
                </c:pt>
                <c:pt idx="2175">
                  <c:v>14.436363636363037</c:v>
                </c:pt>
                <c:pt idx="2176">
                  <c:v>14.440909090908491</c:v>
                </c:pt>
                <c:pt idx="2177">
                  <c:v>14.445454545453945</c:v>
                </c:pt>
                <c:pt idx="2178">
                  <c:v>14.449999999999399</c:v>
                </c:pt>
                <c:pt idx="2179">
                  <c:v>14.454545454544853</c:v>
                </c:pt>
                <c:pt idx="2180">
                  <c:v>14.459090909090307</c:v>
                </c:pt>
                <c:pt idx="2181">
                  <c:v>14.463636363635761</c:v>
                </c:pt>
                <c:pt idx="2182">
                  <c:v>14.468181818181215</c:v>
                </c:pt>
                <c:pt idx="2183">
                  <c:v>14.472727272726669</c:v>
                </c:pt>
                <c:pt idx="2184">
                  <c:v>14.477272727272123</c:v>
                </c:pt>
                <c:pt idx="2185">
                  <c:v>14.481818181817577</c:v>
                </c:pt>
                <c:pt idx="2186">
                  <c:v>14.486363636363031</c:v>
                </c:pt>
                <c:pt idx="2187">
                  <c:v>14.490909090908485</c:v>
                </c:pt>
                <c:pt idx="2188">
                  <c:v>14.495454545453939</c:v>
                </c:pt>
                <c:pt idx="2189">
                  <c:v>14.499999999999392</c:v>
                </c:pt>
                <c:pt idx="2190">
                  <c:v>14.504545454544846</c:v>
                </c:pt>
                <c:pt idx="2191">
                  <c:v>14.5090909090903</c:v>
                </c:pt>
                <c:pt idx="2192">
                  <c:v>14.513636363635754</c:v>
                </c:pt>
                <c:pt idx="2193">
                  <c:v>14.518181818181208</c:v>
                </c:pt>
                <c:pt idx="2194">
                  <c:v>14.522727272726662</c:v>
                </c:pt>
                <c:pt idx="2195">
                  <c:v>14.527272727272116</c:v>
                </c:pt>
                <c:pt idx="2196">
                  <c:v>14.53181818181757</c:v>
                </c:pt>
                <c:pt idx="2197">
                  <c:v>14.536363636363024</c:v>
                </c:pt>
                <c:pt idx="2198">
                  <c:v>14.540909090908478</c:v>
                </c:pt>
                <c:pt idx="2199">
                  <c:v>14.545454545453932</c:v>
                </c:pt>
                <c:pt idx="2200">
                  <c:v>14.549999999999386</c:v>
                </c:pt>
                <c:pt idx="2201">
                  <c:v>14.55454545454484</c:v>
                </c:pt>
                <c:pt idx="2202">
                  <c:v>14.559090909090294</c:v>
                </c:pt>
                <c:pt idx="2203">
                  <c:v>14.563636363635748</c:v>
                </c:pt>
                <c:pt idx="2204">
                  <c:v>14.568181818181202</c:v>
                </c:pt>
                <c:pt idx="2205">
                  <c:v>14.572727272726656</c:v>
                </c:pt>
                <c:pt idx="2206">
                  <c:v>14.57727272727211</c:v>
                </c:pt>
                <c:pt idx="2207">
                  <c:v>14.581818181817564</c:v>
                </c:pt>
                <c:pt idx="2208">
                  <c:v>14.586363636363018</c:v>
                </c:pt>
                <c:pt idx="2209">
                  <c:v>14.590909090908472</c:v>
                </c:pt>
                <c:pt idx="2210">
                  <c:v>14.595454545453926</c:v>
                </c:pt>
                <c:pt idx="2211">
                  <c:v>14.59999999999938</c:v>
                </c:pt>
                <c:pt idx="2212">
                  <c:v>14.604545454544834</c:v>
                </c:pt>
                <c:pt idx="2213">
                  <c:v>14.609090909090288</c:v>
                </c:pt>
                <c:pt idx="2214">
                  <c:v>14.613636363635742</c:v>
                </c:pt>
                <c:pt idx="2215">
                  <c:v>14.618181818181196</c:v>
                </c:pt>
                <c:pt idx="2216">
                  <c:v>14.62272727272665</c:v>
                </c:pt>
                <c:pt idx="2217">
                  <c:v>14.627272727272103</c:v>
                </c:pt>
                <c:pt idx="2218">
                  <c:v>14.631818181817557</c:v>
                </c:pt>
                <c:pt idx="2219">
                  <c:v>14.636363636363011</c:v>
                </c:pt>
                <c:pt idx="2220">
                  <c:v>14.640909090908465</c:v>
                </c:pt>
                <c:pt idx="2221">
                  <c:v>14.645454545453919</c:v>
                </c:pt>
                <c:pt idx="2222">
                  <c:v>14.649999999999373</c:v>
                </c:pt>
                <c:pt idx="2223">
                  <c:v>14.654545454544827</c:v>
                </c:pt>
                <c:pt idx="2224">
                  <c:v>14.659090909090281</c:v>
                </c:pt>
                <c:pt idx="2225">
                  <c:v>14.663636363635735</c:v>
                </c:pt>
                <c:pt idx="2226">
                  <c:v>14.668181818181189</c:v>
                </c:pt>
                <c:pt idx="2227">
                  <c:v>14.672727272726643</c:v>
                </c:pt>
                <c:pt idx="2228">
                  <c:v>14.677272727272097</c:v>
                </c:pt>
                <c:pt idx="2229">
                  <c:v>14.681818181817551</c:v>
                </c:pt>
                <c:pt idx="2230">
                  <c:v>14.686363636363005</c:v>
                </c:pt>
                <c:pt idx="2231">
                  <c:v>14.690909090908459</c:v>
                </c:pt>
                <c:pt idx="2232">
                  <c:v>14.695454545453913</c:v>
                </c:pt>
                <c:pt idx="2233">
                  <c:v>14.699999999999367</c:v>
                </c:pt>
                <c:pt idx="2234">
                  <c:v>14.704545454544821</c:v>
                </c:pt>
                <c:pt idx="2235">
                  <c:v>14.709090909090275</c:v>
                </c:pt>
                <c:pt idx="2236">
                  <c:v>14.713636363635729</c:v>
                </c:pt>
                <c:pt idx="2237">
                  <c:v>14.718181818181183</c:v>
                </c:pt>
                <c:pt idx="2238">
                  <c:v>14.722727272726637</c:v>
                </c:pt>
                <c:pt idx="2239">
                  <c:v>14.727272727272091</c:v>
                </c:pt>
                <c:pt idx="2240">
                  <c:v>14.731818181817545</c:v>
                </c:pt>
                <c:pt idx="2241">
                  <c:v>14.736363636362999</c:v>
                </c:pt>
                <c:pt idx="2242">
                  <c:v>14.740909090908453</c:v>
                </c:pt>
                <c:pt idx="2243">
                  <c:v>14.745454545453907</c:v>
                </c:pt>
                <c:pt idx="2244">
                  <c:v>14.749999999999361</c:v>
                </c:pt>
                <c:pt idx="2245">
                  <c:v>14.754545454544814</c:v>
                </c:pt>
                <c:pt idx="2246">
                  <c:v>14.759090909090268</c:v>
                </c:pt>
                <c:pt idx="2247">
                  <c:v>14.763636363635722</c:v>
                </c:pt>
                <c:pt idx="2248">
                  <c:v>14.768181818181176</c:v>
                </c:pt>
                <c:pt idx="2249">
                  <c:v>14.77272727272663</c:v>
                </c:pt>
                <c:pt idx="2250">
                  <c:v>14.777272727272084</c:v>
                </c:pt>
                <c:pt idx="2251">
                  <c:v>14.781818181817538</c:v>
                </c:pt>
                <c:pt idx="2252">
                  <c:v>14.786363636362992</c:v>
                </c:pt>
                <c:pt idx="2253">
                  <c:v>14.790909090908446</c:v>
                </c:pt>
                <c:pt idx="2254">
                  <c:v>14.7954545454539</c:v>
                </c:pt>
                <c:pt idx="2255">
                  <c:v>14.799999999999354</c:v>
                </c:pt>
                <c:pt idx="2256">
                  <c:v>14.804545454544808</c:v>
                </c:pt>
                <c:pt idx="2257">
                  <c:v>14.809090909090262</c:v>
                </c:pt>
                <c:pt idx="2258">
                  <c:v>14.813636363635716</c:v>
                </c:pt>
                <c:pt idx="2259">
                  <c:v>14.81818181818117</c:v>
                </c:pt>
                <c:pt idx="2260">
                  <c:v>14.822727272726624</c:v>
                </c:pt>
                <c:pt idx="2261">
                  <c:v>14.827272727272078</c:v>
                </c:pt>
                <c:pt idx="2262">
                  <c:v>14.831818181817532</c:v>
                </c:pt>
                <c:pt idx="2263">
                  <c:v>14.836363636362986</c:v>
                </c:pt>
                <c:pt idx="2264">
                  <c:v>14.84090909090844</c:v>
                </c:pt>
                <c:pt idx="2265">
                  <c:v>14.845454545453894</c:v>
                </c:pt>
                <c:pt idx="2266">
                  <c:v>14.849999999999348</c:v>
                </c:pt>
                <c:pt idx="2267">
                  <c:v>14.854545454544802</c:v>
                </c:pt>
                <c:pt idx="2268">
                  <c:v>14.859090909090256</c:v>
                </c:pt>
                <c:pt idx="2269">
                  <c:v>14.86363636363571</c:v>
                </c:pt>
                <c:pt idx="2270">
                  <c:v>14.868181818181164</c:v>
                </c:pt>
                <c:pt idx="2271">
                  <c:v>14.872727272726618</c:v>
                </c:pt>
                <c:pt idx="2272">
                  <c:v>14.877272727272072</c:v>
                </c:pt>
                <c:pt idx="2273">
                  <c:v>14.881818181817525</c:v>
                </c:pt>
                <c:pt idx="2274">
                  <c:v>14.886363636362979</c:v>
                </c:pt>
                <c:pt idx="2275">
                  <c:v>14.890909090908433</c:v>
                </c:pt>
                <c:pt idx="2276">
                  <c:v>14.895454545453887</c:v>
                </c:pt>
                <c:pt idx="2277">
                  <c:v>14.899999999999341</c:v>
                </c:pt>
                <c:pt idx="2278">
                  <c:v>14.904545454544795</c:v>
                </c:pt>
                <c:pt idx="2279">
                  <c:v>14.909090909090249</c:v>
                </c:pt>
                <c:pt idx="2280">
                  <c:v>14.913636363635703</c:v>
                </c:pt>
                <c:pt idx="2281">
                  <c:v>14.918181818181157</c:v>
                </c:pt>
                <c:pt idx="2282">
                  <c:v>14.922727272726611</c:v>
                </c:pt>
                <c:pt idx="2283">
                  <c:v>14.927272727272065</c:v>
                </c:pt>
                <c:pt idx="2284">
                  <c:v>14.931818181817519</c:v>
                </c:pt>
                <c:pt idx="2285">
                  <c:v>14.936363636362973</c:v>
                </c:pt>
                <c:pt idx="2286">
                  <c:v>14.940909090908427</c:v>
                </c:pt>
                <c:pt idx="2287">
                  <c:v>14.945454545453881</c:v>
                </c:pt>
                <c:pt idx="2288">
                  <c:v>14.949999999999335</c:v>
                </c:pt>
                <c:pt idx="2289">
                  <c:v>14.954545454544789</c:v>
                </c:pt>
                <c:pt idx="2290">
                  <c:v>14.959090909090243</c:v>
                </c:pt>
                <c:pt idx="2291">
                  <c:v>14.963636363635697</c:v>
                </c:pt>
                <c:pt idx="2292">
                  <c:v>14.968181818181151</c:v>
                </c:pt>
                <c:pt idx="2293">
                  <c:v>14.972727272726605</c:v>
                </c:pt>
                <c:pt idx="2294">
                  <c:v>14.977272727272059</c:v>
                </c:pt>
                <c:pt idx="2295">
                  <c:v>14.981818181817513</c:v>
                </c:pt>
                <c:pt idx="2296">
                  <c:v>14.986363636362967</c:v>
                </c:pt>
                <c:pt idx="2297">
                  <c:v>14.990909090908421</c:v>
                </c:pt>
                <c:pt idx="2298">
                  <c:v>14.995454545453875</c:v>
                </c:pt>
                <c:pt idx="2299">
                  <c:v>14.999999999999329</c:v>
                </c:pt>
                <c:pt idx="2300">
                  <c:v>15.004545454544783</c:v>
                </c:pt>
                <c:pt idx="2301">
                  <c:v>15.009090909090236</c:v>
                </c:pt>
                <c:pt idx="2302">
                  <c:v>15.01363636363569</c:v>
                </c:pt>
                <c:pt idx="2303">
                  <c:v>15.018181818181144</c:v>
                </c:pt>
                <c:pt idx="2304">
                  <c:v>15.022727272726598</c:v>
                </c:pt>
                <c:pt idx="2305">
                  <c:v>15.027272727272052</c:v>
                </c:pt>
                <c:pt idx="2306">
                  <c:v>15.031818181817506</c:v>
                </c:pt>
                <c:pt idx="2307">
                  <c:v>15.03636363636296</c:v>
                </c:pt>
                <c:pt idx="2308">
                  <c:v>15.040909090908414</c:v>
                </c:pt>
                <c:pt idx="2309">
                  <c:v>15.045454545453868</c:v>
                </c:pt>
                <c:pt idx="2310">
                  <c:v>15.049999999999322</c:v>
                </c:pt>
                <c:pt idx="2311">
                  <c:v>15.054545454544776</c:v>
                </c:pt>
                <c:pt idx="2312">
                  <c:v>15.05909090909023</c:v>
                </c:pt>
                <c:pt idx="2313">
                  <c:v>15.063636363635684</c:v>
                </c:pt>
                <c:pt idx="2314">
                  <c:v>15.068181818181138</c:v>
                </c:pt>
                <c:pt idx="2315">
                  <c:v>15.072727272726592</c:v>
                </c:pt>
                <c:pt idx="2316">
                  <c:v>15.077272727272046</c:v>
                </c:pt>
                <c:pt idx="2317">
                  <c:v>15.0818181818175</c:v>
                </c:pt>
                <c:pt idx="2318">
                  <c:v>15.086363636362954</c:v>
                </c:pt>
                <c:pt idx="2319">
                  <c:v>15.090909090908408</c:v>
                </c:pt>
                <c:pt idx="2320">
                  <c:v>15.095454545453862</c:v>
                </c:pt>
                <c:pt idx="2321">
                  <c:v>15.099999999999316</c:v>
                </c:pt>
                <c:pt idx="2322">
                  <c:v>15.10454545454477</c:v>
                </c:pt>
                <c:pt idx="2323">
                  <c:v>15.109090909090224</c:v>
                </c:pt>
                <c:pt idx="2324">
                  <c:v>15.113636363635678</c:v>
                </c:pt>
                <c:pt idx="2325">
                  <c:v>15.118181818181132</c:v>
                </c:pt>
                <c:pt idx="2326">
                  <c:v>15.122727272726586</c:v>
                </c:pt>
                <c:pt idx="2327">
                  <c:v>15.12727272727204</c:v>
                </c:pt>
                <c:pt idx="2328">
                  <c:v>15.131818181817493</c:v>
                </c:pt>
                <c:pt idx="2329">
                  <c:v>15.136363636362947</c:v>
                </c:pt>
                <c:pt idx="2330">
                  <c:v>15.140909090908401</c:v>
                </c:pt>
                <c:pt idx="2331">
                  <c:v>15.145454545453855</c:v>
                </c:pt>
                <c:pt idx="2332">
                  <c:v>15.149999999999309</c:v>
                </c:pt>
                <c:pt idx="2333">
                  <c:v>15.154545454544763</c:v>
                </c:pt>
                <c:pt idx="2334">
                  <c:v>15.159090909090217</c:v>
                </c:pt>
                <c:pt idx="2335">
                  <c:v>15.163636363635671</c:v>
                </c:pt>
                <c:pt idx="2336">
                  <c:v>15.168181818181125</c:v>
                </c:pt>
                <c:pt idx="2337">
                  <c:v>15.172727272726579</c:v>
                </c:pt>
                <c:pt idx="2338">
                  <c:v>15.177272727272033</c:v>
                </c:pt>
                <c:pt idx="2339">
                  <c:v>15.181818181817487</c:v>
                </c:pt>
                <c:pt idx="2340">
                  <c:v>15.186363636362941</c:v>
                </c:pt>
                <c:pt idx="2341">
                  <c:v>15.190909090908395</c:v>
                </c:pt>
                <c:pt idx="2342">
                  <c:v>15.195454545453849</c:v>
                </c:pt>
                <c:pt idx="2343">
                  <c:v>15.199999999999303</c:v>
                </c:pt>
                <c:pt idx="2344">
                  <c:v>15.204545454544757</c:v>
                </c:pt>
                <c:pt idx="2345">
                  <c:v>15.209090909090211</c:v>
                </c:pt>
                <c:pt idx="2346">
                  <c:v>15.213636363635665</c:v>
                </c:pt>
                <c:pt idx="2347">
                  <c:v>15.218181818181119</c:v>
                </c:pt>
                <c:pt idx="2348">
                  <c:v>15.222727272726573</c:v>
                </c:pt>
                <c:pt idx="2349">
                  <c:v>15.227272727272027</c:v>
                </c:pt>
                <c:pt idx="2350">
                  <c:v>15.231818181817481</c:v>
                </c:pt>
                <c:pt idx="2351">
                  <c:v>15.236363636362935</c:v>
                </c:pt>
                <c:pt idx="2352">
                  <c:v>15.240909090908389</c:v>
                </c:pt>
                <c:pt idx="2353">
                  <c:v>15.245454545453843</c:v>
                </c:pt>
                <c:pt idx="2354">
                  <c:v>15.249999999999297</c:v>
                </c:pt>
                <c:pt idx="2355">
                  <c:v>15.254545454544751</c:v>
                </c:pt>
                <c:pt idx="2356">
                  <c:v>15.259090909090204</c:v>
                </c:pt>
                <c:pt idx="2357">
                  <c:v>15.263636363635658</c:v>
                </c:pt>
                <c:pt idx="2358">
                  <c:v>15.268181818181112</c:v>
                </c:pt>
                <c:pt idx="2359">
                  <c:v>15.272727272726566</c:v>
                </c:pt>
                <c:pt idx="2360">
                  <c:v>15.27727272727202</c:v>
                </c:pt>
                <c:pt idx="2361">
                  <c:v>15.281818181817474</c:v>
                </c:pt>
                <c:pt idx="2362">
                  <c:v>15.286363636362928</c:v>
                </c:pt>
                <c:pt idx="2363">
                  <c:v>15.290909090908382</c:v>
                </c:pt>
                <c:pt idx="2364">
                  <c:v>15.295454545453836</c:v>
                </c:pt>
                <c:pt idx="2365">
                  <c:v>15.29999999999929</c:v>
                </c:pt>
                <c:pt idx="2366">
                  <c:v>15.304545454544744</c:v>
                </c:pt>
                <c:pt idx="2367">
                  <c:v>15.309090909090198</c:v>
                </c:pt>
                <c:pt idx="2368">
                  <c:v>15.313636363635652</c:v>
                </c:pt>
                <c:pt idx="2369">
                  <c:v>15.318181818181106</c:v>
                </c:pt>
                <c:pt idx="2370">
                  <c:v>15.32272727272656</c:v>
                </c:pt>
                <c:pt idx="2371">
                  <c:v>15.327272727272014</c:v>
                </c:pt>
                <c:pt idx="2372">
                  <c:v>15.331818181817468</c:v>
                </c:pt>
                <c:pt idx="2373">
                  <c:v>15.336363636362922</c:v>
                </c:pt>
                <c:pt idx="2374">
                  <c:v>15.340909090908376</c:v>
                </c:pt>
                <c:pt idx="2375">
                  <c:v>15.34545454545383</c:v>
                </c:pt>
                <c:pt idx="2376">
                  <c:v>15.349999999999284</c:v>
                </c:pt>
                <c:pt idx="2377">
                  <c:v>15.354545454544738</c:v>
                </c:pt>
                <c:pt idx="2378">
                  <c:v>15.359090909090192</c:v>
                </c:pt>
                <c:pt idx="2379">
                  <c:v>15.363636363635646</c:v>
                </c:pt>
                <c:pt idx="2380">
                  <c:v>15.3681818181811</c:v>
                </c:pt>
                <c:pt idx="2381">
                  <c:v>15.372727272726554</c:v>
                </c:pt>
                <c:pt idx="2382">
                  <c:v>15.377272727272008</c:v>
                </c:pt>
                <c:pt idx="2383">
                  <c:v>15.381818181817462</c:v>
                </c:pt>
                <c:pt idx="2384">
                  <c:v>15.386363636362915</c:v>
                </c:pt>
                <c:pt idx="2385">
                  <c:v>15.390909090908369</c:v>
                </c:pt>
                <c:pt idx="2386">
                  <c:v>15.395454545453823</c:v>
                </c:pt>
                <c:pt idx="2387">
                  <c:v>15.399999999999277</c:v>
                </c:pt>
                <c:pt idx="2388">
                  <c:v>15.404545454544731</c:v>
                </c:pt>
                <c:pt idx="2389">
                  <c:v>15.409090909090185</c:v>
                </c:pt>
                <c:pt idx="2390">
                  <c:v>15.413636363635639</c:v>
                </c:pt>
                <c:pt idx="2391">
                  <c:v>15.418181818181093</c:v>
                </c:pt>
                <c:pt idx="2392">
                  <c:v>15.422727272726547</c:v>
                </c:pt>
                <c:pt idx="2393">
                  <c:v>15.427272727272001</c:v>
                </c:pt>
                <c:pt idx="2394">
                  <c:v>15.431818181817455</c:v>
                </c:pt>
                <c:pt idx="2395">
                  <c:v>15.436363636362909</c:v>
                </c:pt>
                <c:pt idx="2396">
                  <c:v>15.440909090908363</c:v>
                </c:pt>
                <c:pt idx="2397">
                  <c:v>15.445454545453817</c:v>
                </c:pt>
                <c:pt idx="2398">
                  <c:v>15.449999999999271</c:v>
                </c:pt>
                <c:pt idx="2399">
                  <c:v>15.454545454544725</c:v>
                </c:pt>
                <c:pt idx="2400">
                  <c:v>15.459090909090179</c:v>
                </c:pt>
                <c:pt idx="2401">
                  <c:v>15.463636363635633</c:v>
                </c:pt>
                <c:pt idx="2402">
                  <c:v>15.468181818181087</c:v>
                </c:pt>
                <c:pt idx="2403">
                  <c:v>15.472727272726541</c:v>
                </c:pt>
                <c:pt idx="2404">
                  <c:v>15.477272727271995</c:v>
                </c:pt>
                <c:pt idx="2405">
                  <c:v>15.481818181817449</c:v>
                </c:pt>
                <c:pt idx="2406">
                  <c:v>15.486363636362903</c:v>
                </c:pt>
                <c:pt idx="2407">
                  <c:v>15.490909090908357</c:v>
                </c:pt>
                <c:pt idx="2408">
                  <c:v>15.495454545453811</c:v>
                </c:pt>
                <c:pt idx="2409">
                  <c:v>15.499999999999265</c:v>
                </c:pt>
                <c:pt idx="2410">
                  <c:v>15.504545454544719</c:v>
                </c:pt>
                <c:pt idx="2411">
                  <c:v>15.509090909090173</c:v>
                </c:pt>
                <c:pt idx="2412">
                  <c:v>15.513636363635626</c:v>
                </c:pt>
                <c:pt idx="2413">
                  <c:v>15.51818181818108</c:v>
                </c:pt>
                <c:pt idx="2414">
                  <c:v>15.522727272726534</c:v>
                </c:pt>
                <c:pt idx="2415">
                  <c:v>15.527272727271988</c:v>
                </c:pt>
                <c:pt idx="2416">
                  <c:v>15.531818181817442</c:v>
                </c:pt>
                <c:pt idx="2417">
                  <c:v>15.536363636362896</c:v>
                </c:pt>
                <c:pt idx="2418">
                  <c:v>15.54090909090835</c:v>
                </c:pt>
                <c:pt idx="2419">
                  <c:v>15.545454545453804</c:v>
                </c:pt>
                <c:pt idx="2420">
                  <c:v>15.549999999999258</c:v>
                </c:pt>
                <c:pt idx="2421">
                  <c:v>15.554545454544712</c:v>
                </c:pt>
                <c:pt idx="2422">
                  <c:v>15.559090909090166</c:v>
                </c:pt>
                <c:pt idx="2423">
                  <c:v>15.56363636363562</c:v>
                </c:pt>
                <c:pt idx="2424">
                  <c:v>15.568181818181074</c:v>
                </c:pt>
                <c:pt idx="2425">
                  <c:v>15.572727272726528</c:v>
                </c:pt>
                <c:pt idx="2426">
                  <c:v>15.577272727271982</c:v>
                </c:pt>
                <c:pt idx="2427">
                  <c:v>15.581818181817436</c:v>
                </c:pt>
                <c:pt idx="2428">
                  <c:v>15.58636363636289</c:v>
                </c:pt>
                <c:pt idx="2429">
                  <c:v>15.590909090908344</c:v>
                </c:pt>
                <c:pt idx="2430">
                  <c:v>15.595454545453798</c:v>
                </c:pt>
                <c:pt idx="2431">
                  <c:v>15.599999999999252</c:v>
                </c:pt>
                <c:pt idx="2432">
                  <c:v>15.604545454544706</c:v>
                </c:pt>
                <c:pt idx="2433">
                  <c:v>15.60909090909016</c:v>
                </c:pt>
                <c:pt idx="2434">
                  <c:v>15.613636363635614</c:v>
                </c:pt>
                <c:pt idx="2435">
                  <c:v>15.618181818181068</c:v>
                </c:pt>
                <c:pt idx="2436">
                  <c:v>15.622727272726522</c:v>
                </c:pt>
                <c:pt idx="2437">
                  <c:v>15.627272727271976</c:v>
                </c:pt>
                <c:pt idx="2438">
                  <c:v>15.63181818181743</c:v>
                </c:pt>
                <c:pt idx="2439">
                  <c:v>15.636363636362884</c:v>
                </c:pt>
                <c:pt idx="2440">
                  <c:v>15.640909090908337</c:v>
                </c:pt>
                <c:pt idx="2441">
                  <c:v>15.645454545453791</c:v>
                </c:pt>
                <c:pt idx="2442">
                  <c:v>15.649999999999245</c:v>
                </c:pt>
                <c:pt idx="2443">
                  <c:v>15.654545454544699</c:v>
                </c:pt>
                <c:pt idx="2444">
                  <c:v>15.659090909090153</c:v>
                </c:pt>
                <c:pt idx="2445">
                  <c:v>15.663636363635607</c:v>
                </c:pt>
                <c:pt idx="2446">
                  <c:v>15.668181818181061</c:v>
                </c:pt>
                <c:pt idx="2447">
                  <c:v>15.672727272726515</c:v>
                </c:pt>
                <c:pt idx="2448">
                  <c:v>15.677272727271969</c:v>
                </c:pt>
                <c:pt idx="2449">
                  <c:v>15.681818181817423</c:v>
                </c:pt>
                <c:pt idx="2450">
                  <c:v>15.686363636362877</c:v>
                </c:pt>
                <c:pt idx="2451">
                  <c:v>15.690909090908331</c:v>
                </c:pt>
                <c:pt idx="2452">
                  <c:v>15.695454545453785</c:v>
                </c:pt>
                <c:pt idx="2453">
                  <c:v>15.699999999999239</c:v>
                </c:pt>
                <c:pt idx="2454">
                  <c:v>15.704545454544693</c:v>
                </c:pt>
                <c:pt idx="2455">
                  <c:v>15.709090909090147</c:v>
                </c:pt>
                <c:pt idx="2456">
                  <c:v>15.713636363635601</c:v>
                </c:pt>
                <c:pt idx="2457">
                  <c:v>15.718181818181055</c:v>
                </c:pt>
                <c:pt idx="2458">
                  <c:v>15.722727272726509</c:v>
                </c:pt>
                <c:pt idx="2459">
                  <c:v>15.727272727271963</c:v>
                </c:pt>
                <c:pt idx="2460">
                  <c:v>15.731818181817417</c:v>
                </c:pt>
                <c:pt idx="2461">
                  <c:v>15.736363636362871</c:v>
                </c:pt>
                <c:pt idx="2462">
                  <c:v>15.740909090908325</c:v>
                </c:pt>
                <c:pt idx="2463">
                  <c:v>15.745454545453779</c:v>
                </c:pt>
                <c:pt idx="2464">
                  <c:v>15.749999999999233</c:v>
                </c:pt>
                <c:pt idx="2465">
                  <c:v>15.754545454544687</c:v>
                </c:pt>
                <c:pt idx="2466">
                  <c:v>15.759090909090141</c:v>
                </c:pt>
                <c:pt idx="2467">
                  <c:v>15.763636363635595</c:v>
                </c:pt>
                <c:pt idx="2468">
                  <c:v>15.768181818181048</c:v>
                </c:pt>
                <c:pt idx="2469">
                  <c:v>15.772727272726502</c:v>
                </c:pt>
                <c:pt idx="2470">
                  <c:v>15.777272727271956</c:v>
                </c:pt>
                <c:pt idx="2471">
                  <c:v>15.78181818181741</c:v>
                </c:pt>
                <c:pt idx="2472">
                  <c:v>15.786363636362864</c:v>
                </c:pt>
                <c:pt idx="2473">
                  <c:v>15.790909090908318</c:v>
                </c:pt>
                <c:pt idx="2474">
                  <c:v>15.795454545453772</c:v>
                </c:pt>
                <c:pt idx="2475">
                  <c:v>15.799999999999226</c:v>
                </c:pt>
                <c:pt idx="2476">
                  <c:v>15.80454545454468</c:v>
                </c:pt>
                <c:pt idx="2477">
                  <c:v>15.809090909090134</c:v>
                </c:pt>
                <c:pt idx="2478">
                  <c:v>15.813636363635588</c:v>
                </c:pt>
                <c:pt idx="2479">
                  <c:v>15.818181818181042</c:v>
                </c:pt>
                <c:pt idx="2480">
                  <c:v>15.822727272726496</c:v>
                </c:pt>
                <c:pt idx="2481">
                  <c:v>15.82727272727195</c:v>
                </c:pt>
                <c:pt idx="2482">
                  <c:v>15.831818181817404</c:v>
                </c:pt>
                <c:pt idx="2483">
                  <c:v>15.836363636362858</c:v>
                </c:pt>
                <c:pt idx="2484">
                  <c:v>15.840909090908312</c:v>
                </c:pt>
                <c:pt idx="2485">
                  <c:v>15.845454545453766</c:v>
                </c:pt>
                <c:pt idx="2486">
                  <c:v>15.84999999999922</c:v>
                </c:pt>
                <c:pt idx="2487">
                  <c:v>15.854545454544674</c:v>
                </c:pt>
                <c:pt idx="2488">
                  <c:v>15.859090909090128</c:v>
                </c:pt>
                <c:pt idx="2489">
                  <c:v>15.863636363635582</c:v>
                </c:pt>
                <c:pt idx="2490">
                  <c:v>15.868181818181036</c:v>
                </c:pt>
                <c:pt idx="2491">
                  <c:v>15.87272727272649</c:v>
                </c:pt>
                <c:pt idx="2492">
                  <c:v>15.877272727271944</c:v>
                </c:pt>
                <c:pt idx="2493">
                  <c:v>15.881818181817398</c:v>
                </c:pt>
                <c:pt idx="2494">
                  <c:v>15.886363636362852</c:v>
                </c:pt>
                <c:pt idx="2495">
                  <c:v>15.890909090908306</c:v>
                </c:pt>
                <c:pt idx="2496">
                  <c:v>15.895454545453759</c:v>
                </c:pt>
                <c:pt idx="2497">
                  <c:v>15.899999999999213</c:v>
                </c:pt>
                <c:pt idx="2498">
                  <c:v>15.904545454544667</c:v>
                </c:pt>
                <c:pt idx="2499">
                  <c:v>15.909090909090121</c:v>
                </c:pt>
                <c:pt idx="2500">
                  <c:v>15.913636363635575</c:v>
                </c:pt>
                <c:pt idx="2501">
                  <c:v>15.918181818181029</c:v>
                </c:pt>
                <c:pt idx="2502">
                  <c:v>15.922727272726483</c:v>
                </c:pt>
                <c:pt idx="2503">
                  <c:v>15.927272727271937</c:v>
                </c:pt>
                <c:pt idx="2504">
                  <c:v>15.931818181817391</c:v>
                </c:pt>
                <c:pt idx="2505">
                  <c:v>15.936363636362845</c:v>
                </c:pt>
                <c:pt idx="2506">
                  <c:v>15.940909090908299</c:v>
                </c:pt>
                <c:pt idx="2507">
                  <c:v>15.945454545453753</c:v>
                </c:pt>
                <c:pt idx="2508">
                  <c:v>15.949999999999207</c:v>
                </c:pt>
                <c:pt idx="2509">
                  <c:v>15.954545454544661</c:v>
                </c:pt>
                <c:pt idx="2510">
                  <c:v>15.959090909090115</c:v>
                </c:pt>
                <c:pt idx="2511">
                  <c:v>15.963636363635569</c:v>
                </c:pt>
                <c:pt idx="2512">
                  <c:v>15.968181818181023</c:v>
                </c:pt>
                <c:pt idx="2513">
                  <c:v>15.972727272726477</c:v>
                </c:pt>
                <c:pt idx="2514">
                  <c:v>15.977272727271931</c:v>
                </c:pt>
                <c:pt idx="2515">
                  <c:v>15.981818181817385</c:v>
                </c:pt>
                <c:pt idx="2516">
                  <c:v>15.986363636362839</c:v>
                </c:pt>
                <c:pt idx="2517">
                  <c:v>15.990909090908293</c:v>
                </c:pt>
                <c:pt idx="2518">
                  <c:v>15.995454545453747</c:v>
                </c:pt>
                <c:pt idx="2519">
                  <c:v>15.999999999999201</c:v>
                </c:pt>
                <c:pt idx="2520">
                  <c:v>16.004545454544655</c:v>
                </c:pt>
                <c:pt idx="2521">
                  <c:v>16.009090909090109</c:v>
                </c:pt>
                <c:pt idx="2522">
                  <c:v>16.013636363635563</c:v>
                </c:pt>
                <c:pt idx="2523">
                  <c:v>16.018181818181016</c:v>
                </c:pt>
                <c:pt idx="2524">
                  <c:v>16.02272727272647</c:v>
                </c:pt>
                <c:pt idx="2525">
                  <c:v>16.027272727271924</c:v>
                </c:pt>
                <c:pt idx="2526">
                  <c:v>16.031818181817378</c:v>
                </c:pt>
                <c:pt idx="2527">
                  <c:v>16.036363636362832</c:v>
                </c:pt>
                <c:pt idx="2528">
                  <c:v>16.040909090908286</c:v>
                </c:pt>
                <c:pt idx="2529">
                  <c:v>16.04545454545374</c:v>
                </c:pt>
                <c:pt idx="2530">
                  <c:v>16.049999999999194</c:v>
                </c:pt>
                <c:pt idx="2531">
                  <c:v>16.054545454544648</c:v>
                </c:pt>
                <c:pt idx="2532">
                  <c:v>16.059090909090102</c:v>
                </c:pt>
                <c:pt idx="2533">
                  <c:v>16.063636363635556</c:v>
                </c:pt>
                <c:pt idx="2534">
                  <c:v>16.06818181818101</c:v>
                </c:pt>
                <c:pt idx="2535">
                  <c:v>16.072727272726464</c:v>
                </c:pt>
                <c:pt idx="2536">
                  <c:v>16.077272727271918</c:v>
                </c:pt>
                <c:pt idx="2537">
                  <c:v>16.081818181817372</c:v>
                </c:pt>
                <c:pt idx="2538">
                  <c:v>16.086363636362826</c:v>
                </c:pt>
                <c:pt idx="2539">
                  <c:v>16.09090909090828</c:v>
                </c:pt>
                <c:pt idx="2540">
                  <c:v>16.095454545453734</c:v>
                </c:pt>
                <c:pt idx="2541">
                  <c:v>16.099999999999188</c:v>
                </c:pt>
                <c:pt idx="2542">
                  <c:v>16.104545454544642</c:v>
                </c:pt>
                <c:pt idx="2543">
                  <c:v>16.109090909090096</c:v>
                </c:pt>
                <c:pt idx="2544">
                  <c:v>16.11363636363555</c:v>
                </c:pt>
                <c:pt idx="2545">
                  <c:v>16.118181818181004</c:v>
                </c:pt>
                <c:pt idx="2546">
                  <c:v>16.122727272726458</c:v>
                </c:pt>
                <c:pt idx="2547">
                  <c:v>16.127272727271912</c:v>
                </c:pt>
                <c:pt idx="2548">
                  <c:v>16.131818181817366</c:v>
                </c:pt>
                <c:pt idx="2549">
                  <c:v>16.13636363636282</c:v>
                </c:pt>
                <c:pt idx="2550">
                  <c:v>16.140909090908274</c:v>
                </c:pt>
                <c:pt idx="2551">
                  <c:v>16.145454545453727</c:v>
                </c:pt>
                <c:pt idx="2552">
                  <c:v>16.149999999999181</c:v>
                </c:pt>
                <c:pt idx="2553">
                  <c:v>16.154545454544635</c:v>
                </c:pt>
                <c:pt idx="2554">
                  <c:v>16.159090909090089</c:v>
                </c:pt>
                <c:pt idx="2555">
                  <c:v>16.163636363635543</c:v>
                </c:pt>
                <c:pt idx="2556">
                  <c:v>16.168181818180997</c:v>
                </c:pt>
                <c:pt idx="2557">
                  <c:v>16.172727272726451</c:v>
                </c:pt>
                <c:pt idx="2558">
                  <c:v>16.177272727271905</c:v>
                </c:pt>
                <c:pt idx="2559">
                  <c:v>16.181818181817359</c:v>
                </c:pt>
                <c:pt idx="2560">
                  <c:v>16.186363636362813</c:v>
                </c:pt>
                <c:pt idx="2561">
                  <c:v>16.190909090908267</c:v>
                </c:pt>
                <c:pt idx="2562">
                  <c:v>16.195454545453721</c:v>
                </c:pt>
                <c:pt idx="2563">
                  <c:v>16.199999999999175</c:v>
                </c:pt>
                <c:pt idx="2564">
                  <c:v>16.204545454544629</c:v>
                </c:pt>
                <c:pt idx="2565">
                  <c:v>16.209090909090083</c:v>
                </c:pt>
                <c:pt idx="2566">
                  <c:v>16.213636363635537</c:v>
                </c:pt>
                <c:pt idx="2567">
                  <c:v>16.218181818180991</c:v>
                </c:pt>
                <c:pt idx="2568">
                  <c:v>16.222727272726445</c:v>
                </c:pt>
                <c:pt idx="2569">
                  <c:v>16.227272727271899</c:v>
                </c:pt>
                <c:pt idx="2570">
                  <c:v>16.231818181817353</c:v>
                </c:pt>
                <c:pt idx="2571">
                  <c:v>16.236363636362807</c:v>
                </c:pt>
                <c:pt idx="2572">
                  <c:v>16.240909090908261</c:v>
                </c:pt>
                <c:pt idx="2573">
                  <c:v>16.245454545453715</c:v>
                </c:pt>
                <c:pt idx="2574">
                  <c:v>16.249999999999169</c:v>
                </c:pt>
                <c:pt idx="2575">
                  <c:v>16.254545454544623</c:v>
                </c:pt>
                <c:pt idx="2576">
                  <c:v>16.259090909090077</c:v>
                </c:pt>
                <c:pt idx="2577">
                  <c:v>16.263636363635531</c:v>
                </c:pt>
                <c:pt idx="2578">
                  <c:v>16.268181818180985</c:v>
                </c:pt>
                <c:pt idx="2579">
                  <c:v>16.272727272726438</c:v>
                </c:pt>
                <c:pt idx="2580">
                  <c:v>16.277272727271892</c:v>
                </c:pt>
                <c:pt idx="2581">
                  <c:v>16.281818181817346</c:v>
                </c:pt>
                <c:pt idx="2582">
                  <c:v>16.2863636363628</c:v>
                </c:pt>
                <c:pt idx="2583">
                  <c:v>16.290909090908254</c:v>
                </c:pt>
                <c:pt idx="2584">
                  <c:v>16.295454545453708</c:v>
                </c:pt>
                <c:pt idx="2585">
                  <c:v>16.299999999999162</c:v>
                </c:pt>
                <c:pt idx="2586">
                  <c:v>16.304545454544616</c:v>
                </c:pt>
                <c:pt idx="2587">
                  <c:v>16.30909090909007</c:v>
                </c:pt>
                <c:pt idx="2588">
                  <c:v>16.313636363635524</c:v>
                </c:pt>
                <c:pt idx="2589">
                  <c:v>16.318181818180978</c:v>
                </c:pt>
                <c:pt idx="2590">
                  <c:v>16.322727272726432</c:v>
                </c:pt>
                <c:pt idx="2591">
                  <c:v>16.327272727271886</c:v>
                </c:pt>
                <c:pt idx="2592">
                  <c:v>16.33181818181734</c:v>
                </c:pt>
                <c:pt idx="2593">
                  <c:v>16.336363636362794</c:v>
                </c:pt>
                <c:pt idx="2594">
                  <c:v>16.340909090908248</c:v>
                </c:pt>
                <c:pt idx="2595">
                  <c:v>16.345454545453702</c:v>
                </c:pt>
                <c:pt idx="2596">
                  <c:v>16.349999999999156</c:v>
                </c:pt>
                <c:pt idx="2597">
                  <c:v>16.35454545454461</c:v>
                </c:pt>
                <c:pt idx="2598">
                  <c:v>16.359090909090064</c:v>
                </c:pt>
                <c:pt idx="2599">
                  <c:v>16.363636363635518</c:v>
                </c:pt>
                <c:pt idx="2600">
                  <c:v>16.368181818180972</c:v>
                </c:pt>
                <c:pt idx="2601">
                  <c:v>16.372727272726426</c:v>
                </c:pt>
                <c:pt idx="2602">
                  <c:v>16.37727272727188</c:v>
                </c:pt>
                <c:pt idx="2603">
                  <c:v>16.381818181817334</c:v>
                </c:pt>
                <c:pt idx="2604">
                  <c:v>16.386363636362788</c:v>
                </c:pt>
                <c:pt idx="2605">
                  <c:v>16.390909090908242</c:v>
                </c:pt>
                <c:pt idx="2606">
                  <c:v>16.395454545453696</c:v>
                </c:pt>
                <c:pt idx="2607">
                  <c:v>16.399999999999149</c:v>
                </c:pt>
                <c:pt idx="2608">
                  <c:v>16.404545454544603</c:v>
                </c:pt>
                <c:pt idx="2609">
                  <c:v>16.409090909090057</c:v>
                </c:pt>
                <c:pt idx="2610">
                  <c:v>16.413636363635511</c:v>
                </c:pt>
                <c:pt idx="2611">
                  <c:v>16.418181818180965</c:v>
                </c:pt>
                <c:pt idx="2612">
                  <c:v>16.422727272726419</c:v>
                </c:pt>
                <c:pt idx="2613">
                  <c:v>16.427272727271873</c:v>
                </c:pt>
                <c:pt idx="2614">
                  <c:v>16.431818181817327</c:v>
                </c:pt>
                <c:pt idx="2615">
                  <c:v>16.436363636362781</c:v>
                </c:pt>
                <c:pt idx="2616">
                  <c:v>16.440909090908235</c:v>
                </c:pt>
                <c:pt idx="2617">
                  <c:v>16.445454545453689</c:v>
                </c:pt>
                <c:pt idx="2618">
                  <c:v>16.449999999999143</c:v>
                </c:pt>
                <c:pt idx="2619">
                  <c:v>16.454545454544597</c:v>
                </c:pt>
                <c:pt idx="2620">
                  <c:v>16.459090909090051</c:v>
                </c:pt>
                <c:pt idx="2621">
                  <c:v>16.463636363635505</c:v>
                </c:pt>
                <c:pt idx="2622">
                  <c:v>16.468181818180959</c:v>
                </c:pt>
                <c:pt idx="2623">
                  <c:v>16.472727272726413</c:v>
                </c:pt>
                <c:pt idx="2624">
                  <c:v>16.477272727271867</c:v>
                </c:pt>
                <c:pt idx="2625">
                  <c:v>16.481818181817321</c:v>
                </c:pt>
                <c:pt idx="2626">
                  <c:v>16.486363636362775</c:v>
                </c:pt>
                <c:pt idx="2627">
                  <c:v>16.490909090908229</c:v>
                </c:pt>
                <c:pt idx="2628">
                  <c:v>16.495454545453683</c:v>
                </c:pt>
                <c:pt idx="2629">
                  <c:v>16.499999999999137</c:v>
                </c:pt>
                <c:pt idx="2630">
                  <c:v>16.504545454544591</c:v>
                </c:pt>
                <c:pt idx="2631">
                  <c:v>16.509090909090045</c:v>
                </c:pt>
                <c:pt idx="2632">
                  <c:v>16.513636363635499</c:v>
                </c:pt>
                <c:pt idx="2633">
                  <c:v>16.518181818180953</c:v>
                </c:pt>
                <c:pt idx="2634">
                  <c:v>16.522727272726407</c:v>
                </c:pt>
                <c:pt idx="2635">
                  <c:v>16.52727272727186</c:v>
                </c:pt>
                <c:pt idx="2636">
                  <c:v>16.531818181817314</c:v>
                </c:pt>
                <c:pt idx="2637">
                  <c:v>16.536363636362768</c:v>
                </c:pt>
                <c:pt idx="2638">
                  <c:v>16.540909090908222</c:v>
                </c:pt>
                <c:pt idx="2639">
                  <c:v>16.545454545453676</c:v>
                </c:pt>
                <c:pt idx="2640">
                  <c:v>16.54999999999913</c:v>
                </c:pt>
                <c:pt idx="2641">
                  <c:v>16.554545454544584</c:v>
                </c:pt>
                <c:pt idx="2642">
                  <c:v>16.559090909090038</c:v>
                </c:pt>
                <c:pt idx="2643">
                  <c:v>16.563636363635492</c:v>
                </c:pt>
                <c:pt idx="2644">
                  <c:v>16.568181818180946</c:v>
                </c:pt>
                <c:pt idx="2645">
                  <c:v>16.5727272727264</c:v>
                </c:pt>
                <c:pt idx="2646">
                  <c:v>16.577272727271854</c:v>
                </c:pt>
                <c:pt idx="2647">
                  <c:v>16.581818181817308</c:v>
                </c:pt>
                <c:pt idx="2648">
                  <c:v>16.586363636362762</c:v>
                </c:pt>
                <c:pt idx="2649">
                  <c:v>16.590909090908216</c:v>
                </c:pt>
                <c:pt idx="2650">
                  <c:v>16.59545454545367</c:v>
                </c:pt>
                <c:pt idx="2651">
                  <c:v>16.599999999999124</c:v>
                </c:pt>
                <c:pt idx="2652">
                  <c:v>16.604545454544578</c:v>
                </c:pt>
                <c:pt idx="2653">
                  <c:v>16.609090909090032</c:v>
                </c:pt>
                <c:pt idx="2654">
                  <c:v>16.613636363635486</c:v>
                </c:pt>
                <c:pt idx="2655">
                  <c:v>16.61818181818094</c:v>
                </c:pt>
                <c:pt idx="2656">
                  <c:v>16.622727272726394</c:v>
                </c:pt>
                <c:pt idx="2657">
                  <c:v>16.627272727271848</c:v>
                </c:pt>
                <c:pt idx="2658">
                  <c:v>16.631818181817302</c:v>
                </c:pt>
                <c:pt idx="2659">
                  <c:v>16.636363636362756</c:v>
                </c:pt>
                <c:pt idx="2660">
                  <c:v>16.64090909090821</c:v>
                </c:pt>
                <c:pt idx="2661">
                  <c:v>16.645454545453664</c:v>
                </c:pt>
                <c:pt idx="2662">
                  <c:v>16.649999999999118</c:v>
                </c:pt>
                <c:pt idx="2663">
                  <c:v>16.654545454544571</c:v>
                </c:pt>
                <c:pt idx="2664">
                  <c:v>16.659090909090025</c:v>
                </c:pt>
                <c:pt idx="2665">
                  <c:v>16.663636363635479</c:v>
                </c:pt>
                <c:pt idx="2666">
                  <c:v>16.668181818180933</c:v>
                </c:pt>
                <c:pt idx="2667">
                  <c:v>16.672727272726387</c:v>
                </c:pt>
                <c:pt idx="2668">
                  <c:v>16.677272727271841</c:v>
                </c:pt>
                <c:pt idx="2669">
                  <c:v>16.681818181817295</c:v>
                </c:pt>
                <c:pt idx="2670">
                  <c:v>16.686363636362749</c:v>
                </c:pt>
                <c:pt idx="2671">
                  <c:v>16.690909090908203</c:v>
                </c:pt>
                <c:pt idx="2672">
                  <c:v>16.695454545453657</c:v>
                </c:pt>
                <c:pt idx="2673">
                  <c:v>16.699999999999111</c:v>
                </c:pt>
                <c:pt idx="2674">
                  <c:v>16.704545454544565</c:v>
                </c:pt>
                <c:pt idx="2675">
                  <c:v>16.709090909090019</c:v>
                </c:pt>
                <c:pt idx="2676">
                  <c:v>16.713636363635473</c:v>
                </c:pt>
                <c:pt idx="2677">
                  <c:v>16.718181818180927</c:v>
                </c:pt>
                <c:pt idx="2678">
                  <c:v>16.722727272726381</c:v>
                </c:pt>
                <c:pt idx="2679">
                  <c:v>16.727272727271835</c:v>
                </c:pt>
                <c:pt idx="2680">
                  <c:v>16.731818181817289</c:v>
                </c:pt>
                <c:pt idx="2681">
                  <c:v>16.736363636362743</c:v>
                </c:pt>
                <c:pt idx="2682">
                  <c:v>16.740909090908197</c:v>
                </c:pt>
                <c:pt idx="2683">
                  <c:v>16.745454545453651</c:v>
                </c:pt>
                <c:pt idx="2684">
                  <c:v>16.749999999999105</c:v>
                </c:pt>
                <c:pt idx="2685">
                  <c:v>16.754545454544559</c:v>
                </c:pt>
                <c:pt idx="2686">
                  <c:v>16.759090909090013</c:v>
                </c:pt>
                <c:pt idx="2687">
                  <c:v>16.763636363635467</c:v>
                </c:pt>
                <c:pt idx="2688">
                  <c:v>16.768181818180921</c:v>
                </c:pt>
                <c:pt idx="2689">
                  <c:v>16.772727272726375</c:v>
                </c:pt>
                <c:pt idx="2690">
                  <c:v>16.777272727271829</c:v>
                </c:pt>
                <c:pt idx="2691">
                  <c:v>16.781818181817282</c:v>
                </c:pt>
                <c:pt idx="2692">
                  <c:v>16.786363636362736</c:v>
                </c:pt>
                <c:pt idx="2693">
                  <c:v>16.79090909090819</c:v>
                </c:pt>
                <c:pt idx="2694">
                  <c:v>16.795454545453644</c:v>
                </c:pt>
                <c:pt idx="2695">
                  <c:v>16.799999999999098</c:v>
                </c:pt>
                <c:pt idx="2696">
                  <c:v>16.804545454544552</c:v>
                </c:pt>
                <c:pt idx="2697">
                  <c:v>16.809090909090006</c:v>
                </c:pt>
                <c:pt idx="2698">
                  <c:v>16.81363636363546</c:v>
                </c:pt>
                <c:pt idx="2699">
                  <c:v>16.818181818180914</c:v>
                </c:pt>
                <c:pt idx="2700">
                  <c:v>16.822727272726368</c:v>
                </c:pt>
                <c:pt idx="2701">
                  <c:v>16.827272727271822</c:v>
                </c:pt>
                <c:pt idx="2702">
                  <c:v>16.831818181817276</c:v>
                </c:pt>
                <c:pt idx="2703">
                  <c:v>16.83636363636273</c:v>
                </c:pt>
                <c:pt idx="2704">
                  <c:v>16.840909090908184</c:v>
                </c:pt>
                <c:pt idx="2705">
                  <c:v>16.845454545453638</c:v>
                </c:pt>
                <c:pt idx="2706">
                  <c:v>16.849999999999092</c:v>
                </c:pt>
                <c:pt idx="2707">
                  <c:v>16.854545454544546</c:v>
                </c:pt>
                <c:pt idx="2708">
                  <c:v>16.85909090909</c:v>
                </c:pt>
                <c:pt idx="2709">
                  <c:v>16.863636363635454</c:v>
                </c:pt>
                <c:pt idx="2710">
                  <c:v>16.868181818180908</c:v>
                </c:pt>
                <c:pt idx="2711">
                  <c:v>16.872727272726362</c:v>
                </c:pt>
                <c:pt idx="2712">
                  <c:v>16.877272727271816</c:v>
                </c:pt>
                <c:pt idx="2713">
                  <c:v>16.88181818181727</c:v>
                </c:pt>
                <c:pt idx="2714">
                  <c:v>16.886363636362724</c:v>
                </c:pt>
                <c:pt idx="2715">
                  <c:v>16.890909090908178</c:v>
                </c:pt>
                <c:pt idx="2716">
                  <c:v>16.895454545453632</c:v>
                </c:pt>
                <c:pt idx="2717">
                  <c:v>16.899999999999086</c:v>
                </c:pt>
                <c:pt idx="2718">
                  <c:v>16.904545454544539</c:v>
                </c:pt>
                <c:pt idx="2719">
                  <c:v>16.909090909089993</c:v>
                </c:pt>
                <c:pt idx="2720">
                  <c:v>16.913636363635447</c:v>
                </c:pt>
                <c:pt idx="2721">
                  <c:v>16.918181818180901</c:v>
                </c:pt>
                <c:pt idx="2722">
                  <c:v>16.922727272726355</c:v>
                </c:pt>
                <c:pt idx="2723">
                  <c:v>16.927272727271809</c:v>
                </c:pt>
                <c:pt idx="2724">
                  <c:v>16.931818181817263</c:v>
                </c:pt>
                <c:pt idx="2725">
                  <c:v>16.936363636362717</c:v>
                </c:pt>
                <c:pt idx="2726">
                  <c:v>16.940909090908171</c:v>
                </c:pt>
                <c:pt idx="2727">
                  <c:v>16.945454545453625</c:v>
                </c:pt>
                <c:pt idx="2728">
                  <c:v>16.949999999999079</c:v>
                </c:pt>
                <c:pt idx="2729">
                  <c:v>16.954545454544533</c:v>
                </c:pt>
                <c:pt idx="2730">
                  <c:v>16.959090909089987</c:v>
                </c:pt>
                <c:pt idx="2731">
                  <c:v>16.963636363635441</c:v>
                </c:pt>
                <c:pt idx="2732">
                  <c:v>16.968181818180895</c:v>
                </c:pt>
                <c:pt idx="2733">
                  <c:v>16.972727272726349</c:v>
                </c:pt>
                <c:pt idx="2734">
                  <c:v>16.977272727271803</c:v>
                </c:pt>
                <c:pt idx="2735">
                  <c:v>16.981818181817257</c:v>
                </c:pt>
                <c:pt idx="2736">
                  <c:v>16.986363636362711</c:v>
                </c:pt>
                <c:pt idx="2737">
                  <c:v>16.990909090908165</c:v>
                </c:pt>
                <c:pt idx="2738">
                  <c:v>16.995454545453619</c:v>
                </c:pt>
                <c:pt idx="2739">
                  <c:v>16.999999999999073</c:v>
                </c:pt>
                <c:pt idx="2740">
                  <c:v>17.004545454544527</c:v>
                </c:pt>
                <c:pt idx="2741">
                  <c:v>17.009090909089981</c:v>
                </c:pt>
                <c:pt idx="2742">
                  <c:v>17.013636363635435</c:v>
                </c:pt>
                <c:pt idx="2743">
                  <c:v>17.018181818180889</c:v>
                </c:pt>
                <c:pt idx="2744">
                  <c:v>17.022727272726343</c:v>
                </c:pt>
                <c:pt idx="2745">
                  <c:v>17.027272727271797</c:v>
                </c:pt>
                <c:pt idx="2746">
                  <c:v>17.03181818181725</c:v>
                </c:pt>
                <c:pt idx="2747">
                  <c:v>17.036363636362704</c:v>
                </c:pt>
                <c:pt idx="2748">
                  <c:v>17.040909090908158</c:v>
                </c:pt>
                <c:pt idx="2749">
                  <c:v>17.045454545453612</c:v>
                </c:pt>
                <c:pt idx="2750">
                  <c:v>17.049999999999066</c:v>
                </c:pt>
                <c:pt idx="2751">
                  <c:v>17.05454545454452</c:v>
                </c:pt>
                <c:pt idx="2752">
                  <c:v>17.059090909089974</c:v>
                </c:pt>
                <c:pt idx="2753">
                  <c:v>17.063636363635428</c:v>
                </c:pt>
                <c:pt idx="2754">
                  <c:v>17.068181818180882</c:v>
                </c:pt>
                <c:pt idx="2755">
                  <c:v>17.072727272726336</c:v>
                </c:pt>
                <c:pt idx="2756">
                  <c:v>17.07727272727179</c:v>
                </c:pt>
                <c:pt idx="2757">
                  <c:v>17.081818181817244</c:v>
                </c:pt>
                <c:pt idx="2758">
                  <c:v>17.086363636362698</c:v>
                </c:pt>
                <c:pt idx="2759">
                  <c:v>17.090909090908152</c:v>
                </c:pt>
                <c:pt idx="2760">
                  <c:v>17.095454545453606</c:v>
                </c:pt>
                <c:pt idx="2761">
                  <c:v>17.09999999999906</c:v>
                </c:pt>
                <c:pt idx="2762">
                  <c:v>17.104545454544514</c:v>
                </c:pt>
                <c:pt idx="2763">
                  <c:v>17.109090909089968</c:v>
                </c:pt>
                <c:pt idx="2764">
                  <c:v>17.113636363635422</c:v>
                </c:pt>
                <c:pt idx="2765">
                  <c:v>17.118181818180876</c:v>
                </c:pt>
                <c:pt idx="2766">
                  <c:v>17.12272727272633</c:v>
                </c:pt>
                <c:pt idx="2767">
                  <c:v>17.127272727271784</c:v>
                </c:pt>
                <c:pt idx="2768">
                  <c:v>17.131818181817238</c:v>
                </c:pt>
                <c:pt idx="2769">
                  <c:v>17.136363636362692</c:v>
                </c:pt>
                <c:pt idx="2770">
                  <c:v>17.140909090908146</c:v>
                </c:pt>
                <c:pt idx="2771">
                  <c:v>17.1454545454536</c:v>
                </c:pt>
                <c:pt idx="2772">
                  <c:v>17.149999999999054</c:v>
                </c:pt>
                <c:pt idx="2773">
                  <c:v>17.154545454544508</c:v>
                </c:pt>
                <c:pt idx="2774">
                  <c:v>17.159090909089961</c:v>
                </c:pt>
                <c:pt idx="2775">
                  <c:v>17.163636363635415</c:v>
                </c:pt>
                <c:pt idx="2776">
                  <c:v>17.168181818180869</c:v>
                </c:pt>
                <c:pt idx="2777">
                  <c:v>17.172727272726323</c:v>
                </c:pt>
                <c:pt idx="2778">
                  <c:v>17.177272727271777</c:v>
                </c:pt>
                <c:pt idx="2779">
                  <c:v>17.181818181817231</c:v>
                </c:pt>
                <c:pt idx="2780">
                  <c:v>17.186363636362685</c:v>
                </c:pt>
                <c:pt idx="2781">
                  <c:v>17.190909090908139</c:v>
                </c:pt>
                <c:pt idx="2782">
                  <c:v>17.195454545453593</c:v>
                </c:pt>
                <c:pt idx="2783">
                  <c:v>17.199999999999047</c:v>
                </c:pt>
                <c:pt idx="2784">
                  <c:v>17.204545454544501</c:v>
                </c:pt>
                <c:pt idx="2785">
                  <c:v>17.209090909089955</c:v>
                </c:pt>
                <c:pt idx="2786">
                  <c:v>17.213636363635409</c:v>
                </c:pt>
                <c:pt idx="2787">
                  <c:v>17.218181818180863</c:v>
                </c:pt>
                <c:pt idx="2788">
                  <c:v>17.222727272726317</c:v>
                </c:pt>
                <c:pt idx="2789">
                  <c:v>17.227272727271771</c:v>
                </c:pt>
                <c:pt idx="2790">
                  <c:v>17.231818181817225</c:v>
                </c:pt>
                <c:pt idx="2791">
                  <c:v>17.236363636362679</c:v>
                </c:pt>
                <c:pt idx="2792">
                  <c:v>17.240909090908133</c:v>
                </c:pt>
                <c:pt idx="2793">
                  <c:v>17.245454545453587</c:v>
                </c:pt>
                <c:pt idx="2794">
                  <c:v>17.249999999999041</c:v>
                </c:pt>
                <c:pt idx="2795">
                  <c:v>17.254545454544495</c:v>
                </c:pt>
                <c:pt idx="2796">
                  <c:v>17.259090909089949</c:v>
                </c:pt>
                <c:pt idx="2797">
                  <c:v>17.263636363635403</c:v>
                </c:pt>
                <c:pt idx="2798">
                  <c:v>17.268181818180857</c:v>
                </c:pt>
                <c:pt idx="2799">
                  <c:v>17.272727272726311</c:v>
                </c:pt>
                <c:pt idx="2800">
                  <c:v>17.277272727271765</c:v>
                </c:pt>
                <c:pt idx="2801">
                  <c:v>17.281818181817219</c:v>
                </c:pt>
                <c:pt idx="2802">
                  <c:v>17.286363636362672</c:v>
                </c:pt>
                <c:pt idx="2803">
                  <c:v>17.290909090908126</c:v>
                </c:pt>
                <c:pt idx="2804">
                  <c:v>17.29545454545358</c:v>
                </c:pt>
                <c:pt idx="2805">
                  <c:v>17.299999999999034</c:v>
                </c:pt>
                <c:pt idx="2806">
                  <c:v>17.304545454544488</c:v>
                </c:pt>
                <c:pt idx="2807">
                  <c:v>17.309090909089942</c:v>
                </c:pt>
                <c:pt idx="2808">
                  <c:v>17.313636363635396</c:v>
                </c:pt>
                <c:pt idx="2809">
                  <c:v>17.31818181818085</c:v>
                </c:pt>
                <c:pt idx="2810">
                  <c:v>17.322727272726304</c:v>
                </c:pt>
                <c:pt idx="2811">
                  <c:v>17.327272727271758</c:v>
                </c:pt>
                <c:pt idx="2812">
                  <c:v>17.331818181817212</c:v>
                </c:pt>
                <c:pt idx="2813">
                  <c:v>17.336363636362666</c:v>
                </c:pt>
                <c:pt idx="2814">
                  <c:v>17.34090909090812</c:v>
                </c:pt>
                <c:pt idx="2815">
                  <c:v>17.345454545453574</c:v>
                </c:pt>
                <c:pt idx="2816">
                  <c:v>17.349999999999028</c:v>
                </c:pt>
                <c:pt idx="2817">
                  <c:v>17.354545454544482</c:v>
                </c:pt>
                <c:pt idx="2818">
                  <c:v>17.359090909089936</c:v>
                </c:pt>
                <c:pt idx="2819">
                  <c:v>17.36363636363539</c:v>
                </c:pt>
                <c:pt idx="2820">
                  <c:v>17.368181818180844</c:v>
                </c:pt>
                <c:pt idx="2821">
                  <c:v>17.372727272726298</c:v>
                </c:pt>
                <c:pt idx="2822">
                  <c:v>17.377272727271752</c:v>
                </c:pt>
                <c:pt idx="2823">
                  <c:v>17.381818181817206</c:v>
                </c:pt>
                <c:pt idx="2824">
                  <c:v>17.38636363636266</c:v>
                </c:pt>
                <c:pt idx="2825">
                  <c:v>17.390909090908114</c:v>
                </c:pt>
                <c:pt idx="2826">
                  <c:v>17.395454545453568</c:v>
                </c:pt>
                <c:pt idx="2827">
                  <c:v>17.399999999999022</c:v>
                </c:pt>
                <c:pt idx="2828">
                  <c:v>17.404545454544476</c:v>
                </c:pt>
                <c:pt idx="2829">
                  <c:v>17.40909090908993</c:v>
                </c:pt>
                <c:pt idx="2830">
                  <c:v>17.413636363635383</c:v>
                </c:pt>
                <c:pt idx="2831">
                  <c:v>17.418181818180837</c:v>
                </c:pt>
                <c:pt idx="2832">
                  <c:v>17.422727272726291</c:v>
                </c:pt>
                <c:pt idx="2833">
                  <c:v>17.427272727271745</c:v>
                </c:pt>
                <c:pt idx="2834">
                  <c:v>17.431818181817199</c:v>
                </c:pt>
                <c:pt idx="2835">
                  <c:v>17.436363636362653</c:v>
                </c:pt>
                <c:pt idx="2836">
                  <c:v>17.440909090908107</c:v>
                </c:pt>
                <c:pt idx="2837">
                  <c:v>17.445454545453561</c:v>
                </c:pt>
                <c:pt idx="2838">
                  <c:v>17.449999999999015</c:v>
                </c:pt>
                <c:pt idx="2839">
                  <c:v>17.454545454544469</c:v>
                </c:pt>
                <c:pt idx="2840">
                  <c:v>17.459090909089923</c:v>
                </c:pt>
                <c:pt idx="2841">
                  <c:v>17.463636363635377</c:v>
                </c:pt>
                <c:pt idx="2842">
                  <c:v>17.468181818180831</c:v>
                </c:pt>
                <c:pt idx="2843">
                  <c:v>17.472727272726285</c:v>
                </c:pt>
                <c:pt idx="2844">
                  <c:v>17.477272727271739</c:v>
                </c:pt>
                <c:pt idx="2845">
                  <c:v>17.481818181817193</c:v>
                </c:pt>
                <c:pt idx="2846">
                  <c:v>17.486363636362647</c:v>
                </c:pt>
                <c:pt idx="2847">
                  <c:v>17.490909090908101</c:v>
                </c:pt>
                <c:pt idx="2848">
                  <c:v>17.495454545453555</c:v>
                </c:pt>
                <c:pt idx="2849">
                  <c:v>17.499999999999009</c:v>
                </c:pt>
                <c:pt idx="2850">
                  <c:v>17.504545454544463</c:v>
                </c:pt>
                <c:pt idx="2851">
                  <c:v>17.509090909089917</c:v>
                </c:pt>
                <c:pt idx="2852">
                  <c:v>17.513636363635371</c:v>
                </c:pt>
                <c:pt idx="2853">
                  <c:v>17.518181818180825</c:v>
                </c:pt>
                <c:pt idx="2854">
                  <c:v>17.522727272726279</c:v>
                </c:pt>
                <c:pt idx="2855">
                  <c:v>17.527272727271733</c:v>
                </c:pt>
                <c:pt idx="2856">
                  <c:v>17.531818181817187</c:v>
                </c:pt>
                <c:pt idx="2857">
                  <c:v>17.536363636362641</c:v>
                </c:pt>
                <c:pt idx="2858">
                  <c:v>17.540909090908094</c:v>
                </c:pt>
                <c:pt idx="2859">
                  <c:v>17.545454545453548</c:v>
                </c:pt>
                <c:pt idx="2860">
                  <c:v>17.549999999999002</c:v>
                </c:pt>
                <c:pt idx="2861">
                  <c:v>17.554545454544456</c:v>
                </c:pt>
                <c:pt idx="2862">
                  <c:v>17.55909090908991</c:v>
                </c:pt>
                <c:pt idx="2863">
                  <c:v>17.563636363635364</c:v>
                </c:pt>
                <c:pt idx="2864">
                  <c:v>17.568181818180818</c:v>
                </c:pt>
                <c:pt idx="2865">
                  <c:v>17.572727272726272</c:v>
                </c:pt>
                <c:pt idx="2866">
                  <c:v>17.577272727271726</c:v>
                </c:pt>
                <c:pt idx="2867">
                  <c:v>17.58181818181718</c:v>
                </c:pt>
                <c:pt idx="2868">
                  <c:v>17.586363636362634</c:v>
                </c:pt>
                <c:pt idx="2869">
                  <c:v>17.590909090908088</c:v>
                </c:pt>
                <c:pt idx="2870">
                  <c:v>17.595454545453542</c:v>
                </c:pt>
                <c:pt idx="2871">
                  <c:v>17.599999999998996</c:v>
                </c:pt>
                <c:pt idx="2872">
                  <c:v>17.60454545454445</c:v>
                </c:pt>
                <c:pt idx="2873">
                  <c:v>17.609090909089904</c:v>
                </c:pt>
                <c:pt idx="2874">
                  <c:v>17.613636363635358</c:v>
                </c:pt>
                <c:pt idx="2875">
                  <c:v>17.618181818180812</c:v>
                </c:pt>
                <c:pt idx="2876">
                  <c:v>17.622727272726266</c:v>
                </c:pt>
                <c:pt idx="2877">
                  <c:v>17.62727272727172</c:v>
                </c:pt>
                <c:pt idx="2878">
                  <c:v>17.631818181817174</c:v>
                </c:pt>
                <c:pt idx="2879">
                  <c:v>17.636363636362628</c:v>
                </c:pt>
                <c:pt idx="2880">
                  <c:v>17.640909090908082</c:v>
                </c:pt>
                <c:pt idx="2881">
                  <c:v>17.645454545453536</c:v>
                </c:pt>
                <c:pt idx="2882">
                  <c:v>17.64999999999899</c:v>
                </c:pt>
                <c:pt idx="2883">
                  <c:v>17.654545454544444</c:v>
                </c:pt>
                <c:pt idx="2884">
                  <c:v>17.659090909089898</c:v>
                </c:pt>
                <c:pt idx="2885">
                  <c:v>17.663636363635352</c:v>
                </c:pt>
                <c:pt idx="2886">
                  <c:v>17.668181818180805</c:v>
                </c:pt>
                <c:pt idx="2887">
                  <c:v>17.672727272726259</c:v>
                </c:pt>
                <c:pt idx="2888">
                  <c:v>17.677272727271713</c:v>
                </c:pt>
                <c:pt idx="2889">
                  <c:v>17.681818181817167</c:v>
                </c:pt>
                <c:pt idx="2890">
                  <c:v>17.686363636362621</c:v>
                </c:pt>
                <c:pt idx="2891">
                  <c:v>17.690909090908075</c:v>
                </c:pt>
                <c:pt idx="2892">
                  <c:v>17.695454545453529</c:v>
                </c:pt>
                <c:pt idx="2893">
                  <c:v>17.699999999998983</c:v>
                </c:pt>
                <c:pt idx="2894">
                  <c:v>17.704545454544437</c:v>
                </c:pt>
                <c:pt idx="2895">
                  <c:v>17.709090909089891</c:v>
                </c:pt>
                <c:pt idx="2896">
                  <c:v>17.713636363635345</c:v>
                </c:pt>
                <c:pt idx="2897">
                  <c:v>17.718181818180799</c:v>
                </c:pt>
                <c:pt idx="2898">
                  <c:v>17.722727272726253</c:v>
                </c:pt>
                <c:pt idx="2899">
                  <c:v>17.727272727271707</c:v>
                </c:pt>
                <c:pt idx="2900">
                  <c:v>17.731818181817161</c:v>
                </c:pt>
                <c:pt idx="2901">
                  <c:v>17.736363636362615</c:v>
                </c:pt>
                <c:pt idx="2902">
                  <c:v>17.740909090908069</c:v>
                </c:pt>
                <c:pt idx="2903">
                  <c:v>17.745454545453523</c:v>
                </c:pt>
                <c:pt idx="2904">
                  <c:v>17.749999999998977</c:v>
                </c:pt>
                <c:pt idx="2905">
                  <c:v>17.754545454544431</c:v>
                </c:pt>
                <c:pt idx="2906">
                  <c:v>17.759090909089885</c:v>
                </c:pt>
                <c:pt idx="2907">
                  <c:v>17.763636363635339</c:v>
                </c:pt>
                <c:pt idx="2908">
                  <c:v>17.768181818180793</c:v>
                </c:pt>
                <c:pt idx="2909">
                  <c:v>17.772727272726247</c:v>
                </c:pt>
                <c:pt idx="2910">
                  <c:v>17.777272727271701</c:v>
                </c:pt>
                <c:pt idx="2911">
                  <c:v>17.781818181817155</c:v>
                </c:pt>
                <c:pt idx="2912">
                  <c:v>17.786363636362609</c:v>
                </c:pt>
                <c:pt idx="2913">
                  <c:v>17.790909090908062</c:v>
                </c:pt>
                <c:pt idx="2914">
                  <c:v>17.795454545453516</c:v>
                </c:pt>
                <c:pt idx="2915">
                  <c:v>17.79999999999897</c:v>
                </c:pt>
                <c:pt idx="2916">
                  <c:v>17.804545454544424</c:v>
                </c:pt>
                <c:pt idx="2917">
                  <c:v>17.809090909089878</c:v>
                </c:pt>
                <c:pt idx="2918">
                  <c:v>17.813636363635332</c:v>
                </c:pt>
                <c:pt idx="2919">
                  <c:v>17.818181818180786</c:v>
                </c:pt>
                <c:pt idx="2920">
                  <c:v>17.82272727272624</c:v>
                </c:pt>
                <c:pt idx="2921">
                  <c:v>17.827272727271694</c:v>
                </c:pt>
                <c:pt idx="2922">
                  <c:v>17.831818181817148</c:v>
                </c:pt>
                <c:pt idx="2923">
                  <c:v>17.836363636362602</c:v>
                </c:pt>
                <c:pt idx="2924">
                  <c:v>17.840909090908056</c:v>
                </c:pt>
                <c:pt idx="2925">
                  <c:v>17.84545454545351</c:v>
                </c:pt>
                <c:pt idx="2926">
                  <c:v>17.849999999998964</c:v>
                </c:pt>
                <c:pt idx="2927">
                  <c:v>17.854545454544418</c:v>
                </c:pt>
                <c:pt idx="2928">
                  <c:v>17.859090909089872</c:v>
                </c:pt>
                <c:pt idx="2929">
                  <c:v>17.863636363635326</c:v>
                </c:pt>
                <c:pt idx="2930">
                  <c:v>17.86818181818078</c:v>
                </c:pt>
                <c:pt idx="2931">
                  <c:v>17.872727272726234</c:v>
                </c:pt>
                <c:pt idx="2932">
                  <c:v>17.877272727271688</c:v>
                </c:pt>
                <c:pt idx="2933">
                  <c:v>17.881818181817142</c:v>
                </c:pt>
                <c:pt idx="2934">
                  <c:v>17.886363636362596</c:v>
                </c:pt>
                <c:pt idx="2935">
                  <c:v>17.89090909090805</c:v>
                </c:pt>
                <c:pt idx="2936">
                  <c:v>17.895454545453504</c:v>
                </c:pt>
                <c:pt idx="2937">
                  <c:v>17.899999999998958</c:v>
                </c:pt>
                <c:pt idx="2938">
                  <c:v>17.904545454544412</c:v>
                </c:pt>
                <c:pt idx="2939">
                  <c:v>17.909090909089866</c:v>
                </c:pt>
                <c:pt idx="2940">
                  <c:v>17.91363636363532</c:v>
                </c:pt>
                <c:pt idx="2941">
                  <c:v>17.918181818180773</c:v>
                </c:pt>
                <c:pt idx="2942">
                  <c:v>17.922727272726227</c:v>
                </c:pt>
                <c:pt idx="2943">
                  <c:v>17.927272727271681</c:v>
                </c:pt>
                <c:pt idx="2944">
                  <c:v>17.931818181817135</c:v>
                </c:pt>
                <c:pt idx="2945">
                  <c:v>17.936363636362589</c:v>
                </c:pt>
                <c:pt idx="2946">
                  <c:v>17.940909090908043</c:v>
                </c:pt>
                <c:pt idx="2947">
                  <c:v>17.945454545453497</c:v>
                </c:pt>
                <c:pt idx="2948">
                  <c:v>17.949999999998951</c:v>
                </c:pt>
                <c:pt idx="2949">
                  <c:v>17.954545454544405</c:v>
                </c:pt>
                <c:pt idx="2950">
                  <c:v>17.959090909089859</c:v>
                </c:pt>
                <c:pt idx="2951">
                  <c:v>17.963636363635313</c:v>
                </c:pt>
                <c:pt idx="2952">
                  <c:v>17.968181818180767</c:v>
                </c:pt>
                <c:pt idx="2953">
                  <c:v>17.972727272726221</c:v>
                </c:pt>
                <c:pt idx="2954">
                  <c:v>17.977272727271675</c:v>
                </c:pt>
                <c:pt idx="2955">
                  <c:v>17.981818181817129</c:v>
                </c:pt>
                <c:pt idx="2956">
                  <c:v>17.986363636362583</c:v>
                </c:pt>
                <c:pt idx="2957">
                  <c:v>17.990909090908037</c:v>
                </c:pt>
                <c:pt idx="2958">
                  <c:v>17.995454545453491</c:v>
                </c:pt>
                <c:pt idx="2959">
                  <c:v>17.999999999998945</c:v>
                </c:pt>
                <c:pt idx="2960">
                  <c:v>18.004545454544399</c:v>
                </c:pt>
                <c:pt idx="2961">
                  <c:v>18.009090909089853</c:v>
                </c:pt>
                <c:pt idx="2962">
                  <c:v>18.013636363635307</c:v>
                </c:pt>
                <c:pt idx="2963">
                  <c:v>18.018181818180761</c:v>
                </c:pt>
                <c:pt idx="2964">
                  <c:v>18.022727272726215</c:v>
                </c:pt>
                <c:pt idx="2965">
                  <c:v>18.027272727271669</c:v>
                </c:pt>
                <c:pt idx="2966">
                  <c:v>18.031818181817123</c:v>
                </c:pt>
                <c:pt idx="2967">
                  <c:v>18.036363636362577</c:v>
                </c:pt>
                <c:pt idx="2968">
                  <c:v>18.040909090908031</c:v>
                </c:pt>
                <c:pt idx="2969">
                  <c:v>18.045454545453484</c:v>
                </c:pt>
                <c:pt idx="2970">
                  <c:v>18.049999999998938</c:v>
                </c:pt>
                <c:pt idx="2971">
                  <c:v>18.054545454544392</c:v>
                </c:pt>
                <c:pt idx="2972">
                  <c:v>18.059090909089846</c:v>
                </c:pt>
                <c:pt idx="2973">
                  <c:v>18.0636363636353</c:v>
                </c:pt>
                <c:pt idx="2974">
                  <c:v>18.068181818180754</c:v>
                </c:pt>
                <c:pt idx="2975">
                  <c:v>18.072727272726208</c:v>
                </c:pt>
                <c:pt idx="2976">
                  <c:v>18.077272727271662</c:v>
                </c:pt>
                <c:pt idx="2977">
                  <c:v>18.081818181817116</c:v>
                </c:pt>
                <c:pt idx="2978">
                  <c:v>18.08636363636257</c:v>
                </c:pt>
                <c:pt idx="2979">
                  <c:v>18.090909090908024</c:v>
                </c:pt>
                <c:pt idx="2980">
                  <c:v>18.095454545453478</c:v>
                </c:pt>
                <c:pt idx="2981">
                  <c:v>18.099999999998932</c:v>
                </c:pt>
                <c:pt idx="2982">
                  <c:v>18.104545454544386</c:v>
                </c:pt>
                <c:pt idx="2983">
                  <c:v>18.10909090908984</c:v>
                </c:pt>
                <c:pt idx="2984">
                  <c:v>18.113636363635294</c:v>
                </c:pt>
                <c:pt idx="2985">
                  <c:v>18.118181818180748</c:v>
                </c:pt>
                <c:pt idx="2986">
                  <c:v>18.122727272726202</c:v>
                </c:pt>
                <c:pt idx="2987">
                  <c:v>18.127272727271656</c:v>
                </c:pt>
                <c:pt idx="2988">
                  <c:v>18.13181818181711</c:v>
                </c:pt>
                <c:pt idx="2989">
                  <c:v>18.136363636362564</c:v>
                </c:pt>
                <c:pt idx="2990">
                  <c:v>18.140909090908018</c:v>
                </c:pt>
                <c:pt idx="2991">
                  <c:v>18.145454545453472</c:v>
                </c:pt>
                <c:pt idx="2992">
                  <c:v>18.149999999998926</c:v>
                </c:pt>
                <c:pt idx="2993">
                  <c:v>18.15454545454438</c:v>
                </c:pt>
                <c:pt idx="2994">
                  <c:v>18.159090909089834</c:v>
                </c:pt>
                <c:pt idx="2995">
                  <c:v>18.163636363635288</c:v>
                </c:pt>
                <c:pt idx="2996">
                  <c:v>18.168181818180742</c:v>
                </c:pt>
                <c:pt idx="2997">
                  <c:v>18.172727272726195</c:v>
                </c:pt>
                <c:pt idx="2998">
                  <c:v>18.177272727271649</c:v>
                </c:pt>
                <c:pt idx="2999">
                  <c:v>18.181818181817103</c:v>
                </c:pt>
                <c:pt idx="3000">
                  <c:v>18.186363636362557</c:v>
                </c:pt>
                <c:pt idx="3001">
                  <c:v>18.190909090908011</c:v>
                </c:pt>
                <c:pt idx="3002">
                  <c:v>18.195454545453465</c:v>
                </c:pt>
                <c:pt idx="3003">
                  <c:v>18.199999999998919</c:v>
                </c:pt>
                <c:pt idx="3004">
                  <c:v>18.204545454544373</c:v>
                </c:pt>
                <c:pt idx="3005">
                  <c:v>18.209090909089827</c:v>
                </c:pt>
                <c:pt idx="3006">
                  <c:v>18.213636363635281</c:v>
                </c:pt>
                <c:pt idx="3007">
                  <c:v>18.218181818180735</c:v>
                </c:pt>
                <c:pt idx="3008">
                  <c:v>18.222727272726189</c:v>
                </c:pt>
                <c:pt idx="3009">
                  <c:v>18.227272727271643</c:v>
                </c:pt>
                <c:pt idx="3010">
                  <c:v>18.231818181817097</c:v>
                </c:pt>
                <c:pt idx="3011">
                  <c:v>18.236363636362551</c:v>
                </c:pt>
                <c:pt idx="3012">
                  <c:v>18.240909090908005</c:v>
                </c:pt>
                <c:pt idx="3013">
                  <c:v>18.245454545453459</c:v>
                </c:pt>
                <c:pt idx="3014">
                  <c:v>18.249999999998913</c:v>
                </c:pt>
                <c:pt idx="3015">
                  <c:v>18.254545454544367</c:v>
                </c:pt>
                <c:pt idx="3016">
                  <c:v>18.259090909089821</c:v>
                </c:pt>
                <c:pt idx="3017">
                  <c:v>18.263636363635275</c:v>
                </c:pt>
                <c:pt idx="3018">
                  <c:v>18.268181818180729</c:v>
                </c:pt>
                <c:pt idx="3019">
                  <c:v>18.272727272726183</c:v>
                </c:pt>
                <c:pt idx="3020">
                  <c:v>18.277272727271637</c:v>
                </c:pt>
                <c:pt idx="3021">
                  <c:v>18.281818181817091</c:v>
                </c:pt>
                <c:pt idx="3022">
                  <c:v>18.286363636362545</c:v>
                </c:pt>
                <c:pt idx="3023">
                  <c:v>18.290909090907999</c:v>
                </c:pt>
                <c:pt idx="3024">
                  <c:v>18.295454545453453</c:v>
                </c:pt>
                <c:pt idx="3025">
                  <c:v>18.299999999998906</c:v>
                </c:pt>
                <c:pt idx="3026">
                  <c:v>18.30454545454436</c:v>
                </c:pt>
                <c:pt idx="3027">
                  <c:v>18.309090909089814</c:v>
                </c:pt>
                <c:pt idx="3028">
                  <c:v>18.313636363635268</c:v>
                </c:pt>
                <c:pt idx="3029">
                  <c:v>18.318181818180722</c:v>
                </c:pt>
                <c:pt idx="3030">
                  <c:v>18.322727272726176</c:v>
                </c:pt>
                <c:pt idx="3031">
                  <c:v>18.32727272727163</c:v>
                </c:pt>
                <c:pt idx="3032">
                  <c:v>18.331818181817084</c:v>
                </c:pt>
                <c:pt idx="3033">
                  <c:v>18.336363636362538</c:v>
                </c:pt>
                <c:pt idx="3034">
                  <c:v>18.340909090907992</c:v>
                </c:pt>
                <c:pt idx="3035">
                  <c:v>18.345454545453446</c:v>
                </c:pt>
                <c:pt idx="3036">
                  <c:v>18.3499999999989</c:v>
                </c:pt>
                <c:pt idx="3037">
                  <c:v>18.354545454544354</c:v>
                </c:pt>
                <c:pt idx="3038">
                  <c:v>18.359090909089808</c:v>
                </c:pt>
                <c:pt idx="3039">
                  <c:v>18.363636363635262</c:v>
                </c:pt>
                <c:pt idx="3040">
                  <c:v>18.368181818180716</c:v>
                </c:pt>
                <c:pt idx="3041">
                  <c:v>18.37272727272617</c:v>
                </c:pt>
                <c:pt idx="3042">
                  <c:v>18.377272727271624</c:v>
                </c:pt>
                <c:pt idx="3043">
                  <c:v>18.381818181817078</c:v>
                </c:pt>
                <c:pt idx="3044">
                  <c:v>18.386363636362532</c:v>
                </c:pt>
                <c:pt idx="3045">
                  <c:v>18.390909090907986</c:v>
                </c:pt>
                <c:pt idx="3046">
                  <c:v>18.39545454545344</c:v>
                </c:pt>
                <c:pt idx="3047">
                  <c:v>18.399999999998894</c:v>
                </c:pt>
                <c:pt idx="3048">
                  <c:v>18.404545454544348</c:v>
                </c:pt>
                <c:pt idx="3049">
                  <c:v>18.409090909089802</c:v>
                </c:pt>
                <c:pt idx="3050">
                  <c:v>18.413636363635256</c:v>
                </c:pt>
                <c:pt idx="3051">
                  <c:v>18.41818181818071</c:v>
                </c:pt>
                <c:pt idx="3052">
                  <c:v>18.422727272726164</c:v>
                </c:pt>
                <c:pt idx="3053">
                  <c:v>18.427272727271617</c:v>
                </c:pt>
                <c:pt idx="3054">
                  <c:v>18.431818181817071</c:v>
                </c:pt>
                <c:pt idx="3055">
                  <c:v>18.436363636362525</c:v>
                </c:pt>
                <c:pt idx="3056">
                  <c:v>18.440909090907979</c:v>
                </c:pt>
                <c:pt idx="3057">
                  <c:v>18.445454545453433</c:v>
                </c:pt>
                <c:pt idx="3058">
                  <c:v>18.449999999998887</c:v>
                </c:pt>
                <c:pt idx="3059">
                  <c:v>18.454545454544341</c:v>
                </c:pt>
                <c:pt idx="3060">
                  <c:v>18.459090909089795</c:v>
                </c:pt>
                <c:pt idx="3061">
                  <c:v>18.463636363635249</c:v>
                </c:pt>
                <c:pt idx="3062">
                  <c:v>18.468181818180703</c:v>
                </c:pt>
                <c:pt idx="3063">
                  <c:v>18.472727272726157</c:v>
                </c:pt>
                <c:pt idx="3064">
                  <c:v>18.477272727271611</c:v>
                </c:pt>
                <c:pt idx="3065">
                  <c:v>18.481818181817065</c:v>
                </c:pt>
                <c:pt idx="3066">
                  <c:v>18.486363636362519</c:v>
                </c:pt>
                <c:pt idx="3067">
                  <c:v>18.490909090907973</c:v>
                </c:pt>
                <c:pt idx="3068">
                  <c:v>18.495454545453427</c:v>
                </c:pt>
                <c:pt idx="3069">
                  <c:v>18.499999999998881</c:v>
                </c:pt>
                <c:pt idx="3070">
                  <c:v>18.504545454544335</c:v>
                </c:pt>
                <c:pt idx="3071">
                  <c:v>18.509090909089789</c:v>
                </c:pt>
                <c:pt idx="3072">
                  <c:v>18.513636363635243</c:v>
                </c:pt>
                <c:pt idx="3073">
                  <c:v>18.518181818180697</c:v>
                </c:pt>
                <c:pt idx="3074">
                  <c:v>18.522727272726151</c:v>
                </c:pt>
                <c:pt idx="3075">
                  <c:v>18.527272727271605</c:v>
                </c:pt>
                <c:pt idx="3076">
                  <c:v>18.531818181817059</c:v>
                </c:pt>
                <c:pt idx="3077">
                  <c:v>18.536363636362513</c:v>
                </c:pt>
                <c:pt idx="3078">
                  <c:v>18.540909090907967</c:v>
                </c:pt>
                <c:pt idx="3079">
                  <c:v>18.545454545453421</c:v>
                </c:pt>
                <c:pt idx="3080">
                  <c:v>18.549999999998875</c:v>
                </c:pt>
                <c:pt idx="3081">
                  <c:v>18.554545454544328</c:v>
                </c:pt>
                <c:pt idx="3082">
                  <c:v>18.559090909089782</c:v>
                </c:pt>
                <c:pt idx="3083">
                  <c:v>18.563636363635236</c:v>
                </c:pt>
                <c:pt idx="3084">
                  <c:v>18.56818181818069</c:v>
                </c:pt>
                <c:pt idx="3085">
                  <c:v>18.572727272726144</c:v>
                </c:pt>
                <c:pt idx="3086">
                  <c:v>18.577272727271598</c:v>
                </c:pt>
                <c:pt idx="3087">
                  <c:v>18.581818181817052</c:v>
                </c:pt>
                <c:pt idx="3088">
                  <c:v>18.586363636362506</c:v>
                </c:pt>
                <c:pt idx="3089">
                  <c:v>18.59090909090796</c:v>
                </c:pt>
                <c:pt idx="3090">
                  <c:v>18.595454545453414</c:v>
                </c:pt>
                <c:pt idx="3091">
                  <c:v>18.599999999998868</c:v>
                </c:pt>
                <c:pt idx="3092">
                  <c:v>18.604545454544322</c:v>
                </c:pt>
                <c:pt idx="3093">
                  <c:v>18.609090909089776</c:v>
                </c:pt>
                <c:pt idx="3094">
                  <c:v>18.61363636363523</c:v>
                </c:pt>
                <c:pt idx="3095">
                  <c:v>18.618181818180684</c:v>
                </c:pt>
                <c:pt idx="3096">
                  <c:v>18.622727272726138</c:v>
                </c:pt>
                <c:pt idx="3097">
                  <c:v>18.627272727271592</c:v>
                </c:pt>
                <c:pt idx="3098">
                  <c:v>18.631818181817046</c:v>
                </c:pt>
                <c:pt idx="3099">
                  <c:v>18.6363636363625</c:v>
                </c:pt>
                <c:pt idx="3100">
                  <c:v>18.640909090907954</c:v>
                </c:pt>
                <c:pt idx="3101">
                  <c:v>18.645454545453408</c:v>
                </c:pt>
                <c:pt idx="3102">
                  <c:v>18.649999999998862</c:v>
                </c:pt>
                <c:pt idx="3103">
                  <c:v>18.654545454544316</c:v>
                </c:pt>
                <c:pt idx="3104">
                  <c:v>18.65909090908977</c:v>
                </c:pt>
                <c:pt idx="3105">
                  <c:v>18.663636363635224</c:v>
                </c:pt>
                <c:pt idx="3106">
                  <c:v>18.668181818180678</c:v>
                </c:pt>
                <c:pt idx="3107">
                  <c:v>18.672727272726132</c:v>
                </c:pt>
                <c:pt idx="3108">
                  <c:v>18.677272727271585</c:v>
                </c:pt>
                <c:pt idx="3109">
                  <c:v>18.681818181817039</c:v>
                </c:pt>
                <c:pt idx="3110">
                  <c:v>18.686363636362493</c:v>
                </c:pt>
                <c:pt idx="3111">
                  <c:v>18.690909090907947</c:v>
                </c:pt>
                <c:pt idx="3112">
                  <c:v>18.695454545453401</c:v>
                </c:pt>
                <c:pt idx="3113">
                  <c:v>18.699999999998855</c:v>
                </c:pt>
                <c:pt idx="3114">
                  <c:v>18.704545454544309</c:v>
                </c:pt>
                <c:pt idx="3115">
                  <c:v>18.709090909089763</c:v>
                </c:pt>
                <c:pt idx="3116">
                  <c:v>18.713636363635217</c:v>
                </c:pt>
                <c:pt idx="3117">
                  <c:v>18.718181818180671</c:v>
                </c:pt>
                <c:pt idx="3118">
                  <c:v>18.722727272726125</c:v>
                </c:pt>
                <c:pt idx="3119">
                  <c:v>18.727272727271579</c:v>
                </c:pt>
                <c:pt idx="3120">
                  <c:v>18.731818181817033</c:v>
                </c:pt>
                <c:pt idx="3121">
                  <c:v>18.736363636362487</c:v>
                </c:pt>
                <c:pt idx="3122">
                  <c:v>18.740909090907941</c:v>
                </c:pt>
                <c:pt idx="3123">
                  <c:v>18.745454545453395</c:v>
                </c:pt>
                <c:pt idx="3124">
                  <c:v>18.749999999998849</c:v>
                </c:pt>
                <c:pt idx="3125">
                  <c:v>18.754545454544303</c:v>
                </c:pt>
                <c:pt idx="3126">
                  <c:v>18.759090909089757</c:v>
                </c:pt>
                <c:pt idx="3127">
                  <c:v>18.763636363635211</c:v>
                </c:pt>
                <c:pt idx="3128">
                  <c:v>18.768181818180665</c:v>
                </c:pt>
                <c:pt idx="3129">
                  <c:v>18.772727272726119</c:v>
                </c:pt>
                <c:pt idx="3130">
                  <c:v>18.777272727271573</c:v>
                </c:pt>
                <c:pt idx="3131">
                  <c:v>18.781818181817027</c:v>
                </c:pt>
                <c:pt idx="3132">
                  <c:v>18.786363636362481</c:v>
                </c:pt>
                <c:pt idx="3133">
                  <c:v>18.790909090907935</c:v>
                </c:pt>
                <c:pt idx="3134">
                  <c:v>18.795454545453389</c:v>
                </c:pt>
                <c:pt idx="3135">
                  <c:v>18.799999999998843</c:v>
                </c:pt>
                <c:pt idx="3136">
                  <c:v>18.804545454544296</c:v>
                </c:pt>
                <c:pt idx="3137">
                  <c:v>18.80909090908975</c:v>
                </c:pt>
                <c:pt idx="3138">
                  <c:v>18.813636363635204</c:v>
                </c:pt>
                <c:pt idx="3139">
                  <c:v>18.818181818180658</c:v>
                </c:pt>
                <c:pt idx="3140">
                  <c:v>18.822727272726112</c:v>
                </c:pt>
                <c:pt idx="3141">
                  <c:v>18.827272727271566</c:v>
                </c:pt>
                <c:pt idx="3142">
                  <c:v>18.83181818181702</c:v>
                </c:pt>
                <c:pt idx="3143">
                  <c:v>18.836363636362474</c:v>
                </c:pt>
                <c:pt idx="3144">
                  <c:v>18.840909090907928</c:v>
                </c:pt>
                <c:pt idx="3145">
                  <c:v>18.845454545453382</c:v>
                </c:pt>
                <c:pt idx="3146">
                  <c:v>18.849999999998836</c:v>
                </c:pt>
                <c:pt idx="3147">
                  <c:v>18.85454545454429</c:v>
                </c:pt>
                <c:pt idx="3148">
                  <c:v>18.859090909089744</c:v>
                </c:pt>
                <c:pt idx="3149">
                  <c:v>18.863636363635198</c:v>
                </c:pt>
                <c:pt idx="3150">
                  <c:v>18.868181818180652</c:v>
                </c:pt>
                <c:pt idx="3151">
                  <c:v>18.872727272726106</c:v>
                </c:pt>
                <c:pt idx="3152">
                  <c:v>18.87727272727156</c:v>
                </c:pt>
                <c:pt idx="3153">
                  <c:v>18.881818181817014</c:v>
                </c:pt>
                <c:pt idx="3154">
                  <c:v>18.886363636362468</c:v>
                </c:pt>
                <c:pt idx="3155">
                  <c:v>18.890909090907922</c:v>
                </c:pt>
                <c:pt idx="3156">
                  <c:v>18.895454545453376</c:v>
                </c:pt>
                <c:pt idx="3157">
                  <c:v>18.89999999999883</c:v>
                </c:pt>
                <c:pt idx="3158">
                  <c:v>18.904545454544284</c:v>
                </c:pt>
                <c:pt idx="3159">
                  <c:v>18.909090909089738</c:v>
                </c:pt>
                <c:pt idx="3160">
                  <c:v>18.913636363635192</c:v>
                </c:pt>
                <c:pt idx="3161">
                  <c:v>18.918181818180646</c:v>
                </c:pt>
                <c:pt idx="3162">
                  <c:v>18.9227272727261</c:v>
                </c:pt>
                <c:pt idx="3163">
                  <c:v>18.927272727271554</c:v>
                </c:pt>
                <c:pt idx="3164">
                  <c:v>18.931818181817007</c:v>
                </c:pt>
                <c:pt idx="3165">
                  <c:v>18.936363636362461</c:v>
                </c:pt>
                <c:pt idx="3166">
                  <c:v>18.940909090907915</c:v>
                </c:pt>
                <c:pt idx="3167">
                  <c:v>18.945454545453369</c:v>
                </c:pt>
                <c:pt idx="3168">
                  <c:v>18.949999999998823</c:v>
                </c:pt>
                <c:pt idx="3169">
                  <c:v>18.954545454544277</c:v>
                </c:pt>
                <c:pt idx="3170">
                  <c:v>18.959090909089731</c:v>
                </c:pt>
                <c:pt idx="3171">
                  <c:v>18.963636363635185</c:v>
                </c:pt>
                <c:pt idx="3172">
                  <c:v>18.968181818180639</c:v>
                </c:pt>
                <c:pt idx="3173">
                  <c:v>18.972727272726093</c:v>
                </c:pt>
                <c:pt idx="3174">
                  <c:v>18.977272727271547</c:v>
                </c:pt>
                <c:pt idx="3175">
                  <c:v>18.981818181817001</c:v>
                </c:pt>
                <c:pt idx="3176">
                  <c:v>18.986363636362455</c:v>
                </c:pt>
                <c:pt idx="3177">
                  <c:v>18.990909090907909</c:v>
                </c:pt>
                <c:pt idx="3178">
                  <c:v>18.995454545453363</c:v>
                </c:pt>
                <c:pt idx="3179">
                  <c:v>18.999999999998817</c:v>
                </c:pt>
                <c:pt idx="3180">
                  <c:v>19.004545454544271</c:v>
                </c:pt>
                <c:pt idx="3181">
                  <c:v>19.009090909089725</c:v>
                </c:pt>
                <c:pt idx="3182">
                  <c:v>19.013636363635179</c:v>
                </c:pt>
                <c:pt idx="3183">
                  <c:v>19.018181818180633</c:v>
                </c:pt>
                <c:pt idx="3184">
                  <c:v>19.022727272726087</c:v>
                </c:pt>
                <c:pt idx="3185">
                  <c:v>19.027272727271541</c:v>
                </c:pt>
                <c:pt idx="3186">
                  <c:v>19.031818181816995</c:v>
                </c:pt>
                <c:pt idx="3187">
                  <c:v>19.036363636362449</c:v>
                </c:pt>
                <c:pt idx="3188">
                  <c:v>19.040909090907903</c:v>
                </c:pt>
                <c:pt idx="3189">
                  <c:v>19.045454545453357</c:v>
                </c:pt>
                <c:pt idx="3190">
                  <c:v>19.049999999998811</c:v>
                </c:pt>
                <c:pt idx="3191">
                  <c:v>19.054545454544265</c:v>
                </c:pt>
                <c:pt idx="3192">
                  <c:v>19.059090909089718</c:v>
                </c:pt>
                <c:pt idx="3193">
                  <c:v>19.063636363635172</c:v>
                </c:pt>
                <c:pt idx="3194">
                  <c:v>19.068181818180626</c:v>
                </c:pt>
                <c:pt idx="3195">
                  <c:v>19.07272727272608</c:v>
                </c:pt>
                <c:pt idx="3196">
                  <c:v>19.077272727271534</c:v>
                </c:pt>
                <c:pt idx="3197">
                  <c:v>19.081818181816988</c:v>
                </c:pt>
                <c:pt idx="3198">
                  <c:v>19.086363636362442</c:v>
                </c:pt>
                <c:pt idx="3199">
                  <c:v>19.090909090907896</c:v>
                </c:pt>
                <c:pt idx="3200">
                  <c:v>19.09545454545335</c:v>
                </c:pt>
                <c:pt idx="3201">
                  <c:v>19.099999999998804</c:v>
                </c:pt>
                <c:pt idx="3202">
                  <c:v>19.104545454544258</c:v>
                </c:pt>
                <c:pt idx="3203">
                  <c:v>19.109090909089712</c:v>
                </c:pt>
                <c:pt idx="3204">
                  <c:v>19.113636363635166</c:v>
                </c:pt>
                <c:pt idx="3205">
                  <c:v>19.11818181818062</c:v>
                </c:pt>
                <c:pt idx="3206">
                  <c:v>19.122727272726074</c:v>
                </c:pt>
                <c:pt idx="3207">
                  <c:v>19.127272727271528</c:v>
                </c:pt>
                <c:pt idx="3208">
                  <c:v>19.131818181816982</c:v>
                </c:pt>
                <c:pt idx="3209">
                  <c:v>19.136363636362436</c:v>
                </c:pt>
                <c:pt idx="3210">
                  <c:v>19.14090909090789</c:v>
                </c:pt>
                <c:pt idx="3211">
                  <c:v>19.145454545453344</c:v>
                </c:pt>
                <c:pt idx="3212">
                  <c:v>19.149999999998798</c:v>
                </c:pt>
                <c:pt idx="3213">
                  <c:v>19.154545454544252</c:v>
                </c:pt>
                <c:pt idx="3214">
                  <c:v>19.159090909089706</c:v>
                </c:pt>
                <c:pt idx="3215">
                  <c:v>19.16363636363516</c:v>
                </c:pt>
                <c:pt idx="3216">
                  <c:v>19.168181818180614</c:v>
                </c:pt>
                <c:pt idx="3217">
                  <c:v>19.172727272726068</c:v>
                </c:pt>
                <c:pt idx="3218">
                  <c:v>19.177272727271522</c:v>
                </c:pt>
                <c:pt idx="3219">
                  <c:v>19.181818181816976</c:v>
                </c:pt>
                <c:pt idx="3220">
                  <c:v>19.186363636362429</c:v>
                </c:pt>
                <c:pt idx="3221">
                  <c:v>19.190909090907883</c:v>
                </c:pt>
                <c:pt idx="3222">
                  <c:v>19.195454545453337</c:v>
                </c:pt>
                <c:pt idx="3223">
                  <c:v>19.199999999998791</c:v>
                </c:pt>
                <c:pt idx="3224">
                  <c:v>19.204545454544245</c:v>
                </c:pt>
                <c:pt idx="3225">
                  <c:v>19.209090909089699</c:v>
                </c:pt>
                <c:pt idx="3226">
                  <c:v>19.213636363635153</c:v>
                </c:pt>
                <c:pt idx="3227">
                  <c:v>19.218181818180607</c:v>
                </c:pt>
                <c:pt idx="3228">
                  <c:v>19.222727272726061</c:v>
                </c:pt>
                <c:pt idx="3229">
                  <c:v>19.227272727271515</c:v>
                </c:pt>
                <c:pt idx="3230">
                  <c:v>19.231818181816969</c:v>
                </c:pt>
                <c:pt idx="3231">
                  <c:v>19.236363636362423</c:v>
                </c:pt>
                <c:pt idx="3232">
                  <c:v>19.240909090907877</c:v>
                </c:pt>
                <c:pt idx="3233">
                  <c:v>19.245454545453331</c:v>
                </c:pt>
                <c:pt idx="3234">
                  <c:v>19.249999999998785</c:v>
                </c:pt>
                <c:pt idx="3235">
                  <c:v>19.254545454544239</c:v>
                </c:pt>
                <c:pt idx="3236">
                  <c:v>19.259090909089693</c:v>
                </c:pt>
                <c:pt idx="3237">
                  <c:v>19.263636363635147</c:v>
                </c:pt>
                <c:pt idx="3238">
                  <c:v>19.268181818180601</c:v>
                </c:pt>
                <c:pt idx="3239">
                  <c:v>19.272727272726055</c:v>
                </c:pt>
                <c:pt idx="3240">
                  <c:v>19.277272727271509</c:v>
                </c:pt>
                <c:pt idx="3241">
                  <c:v>19.281818181816963</c:v>
                </c:pt>
                <c:pt idx="3242">
                  <c:v>19.286363636362417</c:v>
                </c:pt>
                <c:pt idx="3243">
                  <c:v>19.290909090907871</c:v>
                </c:pt>
                <c:pt idx="3244">
                  <c:v>19.295454545453325</c:v>
                </c:pt>
                <c:pt idx="3245">
                  <c:v>19.299999999998779</c:v>
                </c:pt>
                <c:pt idx="3246">
                  <c:v>19.304545454544233</c:v>
                </c:pt>
                <c:pt idx="3247">
                  <c:v>19.309090909089687</c:v>
                </c:pt>
                <c:pt idx="3248">
                  <c:v>19.31363636363514</c:v>
                </c:pt>
                <c:pt idx="3249">
                  <c:v>19.318181818180594</c:v>
                </c:pt>
                <c:pt idx="3250">
                  <c:v>19.322727272726048</c:v>
                </c:pt>
                <c:pt idx="3251">
                  <c:v>19.327272727271502</c:v>
                </c:pt>
                <c:pt idx="3252">
                  <c:v>19.331818181816956</c:v>
                </c:pt>
                <c:pt idx="3253">
                  <c:v>19.33636363636241</c:v>
                </c:pt>
                <c:pt idx="3254">
                  <c:v>19.340909090907864</c:v>
                </c:pt>
                <c:pt idx="3255">
                  <c:v>19.345454545453318</c:v>
                </c:pt>
                <c:pt idx="3256">
                  <c:v>19.349999999998772</c:v>
                </c:pt>
                <c:pt idx="3257">
                  <c:v>19.354545454544226</c:v>
                </c:pt>
                <c:pt idx="3258">
                  <c:v>19.35909090908968</c:v>
                </c:pt>
                <c:pt idx="3259">
                  <c:v>19.363636363635134</c:v>
                </c:pt>
                <c:pt idx="3260">
                  <c:v>19.368181818180588</c:v>
                </c:pt>
                <c:pt idx="3261">
                  <c:v>19.372727272726042</c:v>
                </c:pt>
                <c:pt idx="3262">
                  <c:v>19.377272727271496</c:v>
                </c:pt>
                <c:pt idx="3263">
                  <c:v>19.38181818181695</c:v>
                </c:pt>
                <c:pt idx="3264">
                  <c:v>19.386363636362404</c:v>
                </c:pt>
                <c:pt idx="3265">
                  <c:v>19.390909090907858</c:v>
                </c:pt>
                <c:pt idx="3266">
                  <c:v>19.395454545453312</c:v>
                </c:pt>
                <c:pt idx="3267">
                  <c:v>19.399999999998766</c:v>
                </c:pt>
                <c:pt idx="3268">
                  <c:v>19.40454545454422</c:v>
                </c:pt>
                <c:pt idx="3269">
                  <c:v>19.409090909089674</c:v>
                </c:pt>
                <c:pt idx="3270">
                  <c:v>19.413636363635128</c:v>
                </c:pt>
                <c:pt idx="3271">
                  <c:v>19.418181818180582</c:v>
                </c:pt>
                <c:pt idx="3272">
                  <c:v>19.422727272726036</c:v>
                </c:pt>
                <c:pt idx="3273">
                  <c:v>19.42727272727149</c:v>
                </c:pt>
                <c:pt idx="3274">
                  <c:v>19.431818181816944</c:v>
                </c:pt>
                <c:pt idx="3275">
                  <c:v>19.436363636362398</c:v>
                </c:pt>
                <c:pt idx="3276">
                  <c:v>19.440909090907851</c:v>
                </c:pt>
                <c:pt idx="3277">
                  <c:v>19.445454545453305</c:v>
                </c:pt>
                <c:pt idx="3278">
                  <c:v>19.449999999998759</c:v>
                </c:pt>
                <c:pt idx="3279">
                  <c:v>19.454545454544213</c:v>
                </c:pt>
                <c:pt idx="3280">
                  <c:v>19.459090909089667</c:v>
                </c:pt>
                <c:pt idx="3281">
                  <c:v>19.463636363635121</c:v>
                </c:pt>
                <c:pt idx="3282">
                  <c:v>19.468181818180575</c:v>
                </c:pt>
                <c:pt idx="3283">
                  <c:v>19.472727272726029</c:v>
                </c:pt>
                <c:pt idx="3284">
                  <c:v>19.477272727271483</c:v>
                </c:pt>
                <c:pt idx="3285">
                  <c:v>19.481818181816937</c:v>
                </c:pt>
                <c:pt idx="3286">
                  <c:v>19.486363636362391</c:v>
                </c:pt>
                <c:pt idx="3287">
                  <c:v>19.490909090907845</c:v>
                </c:pt>
                <c:pt idx="3288">
                  <c:v>19.495454545453299</c:v>
                </c:pt>
                <c:pt idx="3289">
                  <c:v>19.499999999998753</c:v>
                </c:pt>
                <c:pt idx="3290">
                  <c:v>19.504545454544207</c:v>
                </c:pt>
                <c:pt idx="3291">
                  <c:v>19.509090909089661</c:v>
                </c:pt>
                <c:pt idx="3292">
                  <c:v>19.513636363635115</c:v>
                </c:pt>
                <c:pt idx="3293">
                  <c:v>19.518181818180569</c:v>
                </c:pt>
                <c:pt idx="3294">
                  <c:v>19.522727272726023</c:v>
                </c:pt>
                <c:pt idx="3295">
                  <c:v>19.527272727271477</c:v>
                </c:pt>
                <c:pt idx="3296">
                  <c:v>19.531818181816931</c:v>
                </c:pt>
                <c:pt idx="3297">
                  <c:v>19.536363636362385</c:v>
                </c:pt>
                <c:pt idx="3298">
                  <c:v>19.540909090907839</c:v>
                </c:pt>
                <c:pt idx="3299">
                  <c:v>19.545454545453293</c:v>
                </c:pt>
                <c:pt idx="3300">
                  <c:v>19.549999999998747</c:v>
                </c:pt>
                <c:pt idx="3301">
                  <c:v>19.554545454544201</c:v>
                </c:pt>
                <c:pt idx="3302">
                  <c:v>19.559090909089655</c:v>
                </c:pt>
                <c:pt idx="3303">
                  <c:v>19.563636363635108</c:v>
                </c:pt>
                <c:pt idx="3304">
                  <c:v>19.568181818180562</c:v>
                </c:pt>
                <c:pt idx="3305">
                  <c:v>19.572727272726016</c:v>
                </c:pt>
                <c:pt idx="3306">
                  <c:v>19.57727272727147</c:v>
                </c:pt>
                <c:pt idx="3307">
                  <c:v>19.581818181816924</c:v>
                </c:pt>
                <c:pt idx="3308">
                  <c:v>19.586363636362378</c:v>
                </c:pt>
                <c:pt idx="3309">
                  <c:v>19.590909090907832</c:v>
                </c:pt>
                <c:pt idx="3310">
                  <c:v>19.595454545453286</c:v>
                </c:pt>
                <c:pt idx="3311">
                  <c:v>19.59999999999874</c:v>
                </c:pt>
                <c:pt idx="3312">
                  <c:v>19.604545454544194</c:v>
                </c:pt>
                <c:pt idx="3313">
                  <c:v>19.609090909089648</c:v>
                </c:pt>
                <c:pt idx="3314">
                  <c:v>19.613636363635102</c:v>
                </c:pt>
                <c:pt idx="3315">
                  <c:v>19.618181818180556</c:v>
                </c:pt>
                <c:pt idx="3316">
                  <c:v>19.62272727272601</c:v>
                </c:pt>
                <c:pt idx="3317">
                  <c:v>19.627272727271464</c:v>
                </c:pt>
                <c:pt idx="3318">
                  <c:v>19.631818181816918</c:v>
                </c:pt>
                <c:pt idx="3319">
                  <c:v>19.636363636362372</c:v>
                </c:pt>
                <c:pt idx="3320">
                  <c:v>19.640909090907826</c:v>
                </c:pt>
                <c:pt idx="3321">
                  <c:v>19.64545454545328</c:v>
                </c:pt>
                <c:pt idx="3322">
                  <c:v>19.649999999998734</c:v>
                </c:pt>
                <c:pt idx="3323">
                  <c:v>19.654545454544188</c:v>
                </c:pt>
                <c:pt idx="3324">
                  <c:v>19.659090909089642</c:v>
                </c:pt>
                <c:pt idx="3325">
                  <c:v>19.663636363635096</c:v>
                </c:pt>
                <c:pt idx="3326">
                  <c:v>19.66818181818055</c:v>
                </c:pt>
                <c:pt idx="3327">
                  <c:v>19.672727272726004</c:v>
                </c:pt>
                <c:pt idx="3328">
                  <c:v>19.677272727271458</c:v>
                </c:pt>
                <c:pt idx="3329">
                  <c:v>19.681818181816912</c:v>
                </c:pt>
                <c:pt idx="3330">
                  <c:v>19.686363636362366</c:v>
                </c:pt>
                <c:pt idx="3331">
                  <c:v>19.690909090907819</c:v>
                </c:pt>
                <c:pt idx="3332">
                  <c:v>19.695454545453273</c:v>
                </c:pt>
                <c:pt idx="3333">
                  <c:v>19.699999999998727</c:v>
                </c:pt>
                <c:pt idx="3334">
                  <c:v>19.704545454544181</c:v>
                </c:pt>
                <c:pt idx="3335">
                  <c:v>19.709090909089635</c:v>
                </c:pt>
                <c:pt idx="3336">
                  <c:v>19.713636363635089</c:v>
                </c:pt>
                <c:pt idx="3337">
                  <c:v>19.718181818180543</c:v>
                </c:pt>
                <c:pt idx="3338">
                  <c:v>19.722727272725997</c:v>
                </c:pt>
                <c:pt idx="3339">
                  <c:v>19.727272727271451</c:v>
                </c:pt>
                <c:pt idx="3340">
                  <c:v>19.731818181816905</c:v>
                </c:pt>
                <c:pt idx="3341">
                  <c:v>19.736363636362359</c:v>
                </c:pt>
                <c:pt idx="3342">
                  <c:v>19.740909090907813</c:v>
                </c:pt>
                <c:pt idx="3343">
                  <c:v>19.745454545453267</c:v>
                </c:pt>
                <c:pt idx="3344">
                  <c:v>19.749999999998721</c:v>
                </c:pt>
                <c:pt idx="3345">
                  <c:v>19.754545454544175</c:v>
                </c:pt>
                <c:pt idx="3346">
                  <c:v>19.759090909089629</c:v>
                </c:pt>
                <c:pt idx="3347">
                  <c:v>19.763636363635083</c:v>
                </c:pt>
                <c:pt idx="3348">
                  <c:v>19.768181818180537</c:v>
                </c:pt>
                <c:pt idx="3349">
                  <c:v>19.772727272725991</c:v>
                </c:pt>
                <c:pt idx="3350">
                  <c:v>19.777272727271445</c:v>
                </c:pt>
                <c:pt idx="3351">
                  <c:v>19.781818181816899</c:v>
                </c:pt>
                <c:pt idx="3352">
                  <c:v>19.786363636362353</c:v>
                </c:pt>
                <c:pt idx="3353">
                  <c:v>19.790909090907807</c:v>
                </c:pt>
                <c:pt idx="3354">
                  <c:v>19.795454545453261</c:v>
                </c:pt>
                <c:pt idx="3355">
                  <c:v>19.799999999998715</c:v>
                </c:pt>
                <c:pt idx="3356">
                  <c:v>19.804545454544169</c:v>
                </c:pt>
                <c:pt idx="3357">
                  <c:v>19.809090909089623</c:v>
                </c:pt>
                <c:pt idx="3358">
                  <c:v>19.813636363635077</c:v>
                </c:pt>
                <c:pt idx="3359">
                  <c:v>19.81818181818053</c:v>
                </c:pt>
                <c:pt idx="3360">
                  <c:v>19.822727272725984</c:v>
                </c:pt>
                <c:pt idx="3361">
                  <c:v>19.827272727271438</c:v>
                </c:pt>
                <c:pt idx="3362">
                  <c:v>19.831818181816892</c:v>
                </c:pt>
                <c:pt idx="3363">
                  <c:v>19.836363636362346</c:v>
                </c:pt>
                <c:pt idx="3364">
                  <c:v>19.8409090909078</c:v>
                </c:pt>
                <c:pt idx="3365">
                  <c:v>19.845454545453254</c:v>
                </c:pt>
                <c:pt idx="3366">
                  <c:v>19.849999999998708</c:v>
                </c:pt>
                <c:pt idx="3367">
                  <c:v>19.854545454544162</c:v>
                </c:pt>
                <c:pt idx="3368">
                  <c:v>19.859090909089616</c:v>
                </c:pt>
                <c:pt idx="3369">
                  <c:v>19.86363636363507</c:v>
                </c:pt>
                <c:pt idx="3370">
                  <c:v>19.868181818180524</c:v>
                </c:pt>
                <c:pt idx="3371">
                  <c:v>19.872727272725978</c:v>
                </c:pt>
                <c:pt idx="3372">
                  <c:v>19.877272727271432</c:v>
                </c:pt>
                <c:pt idx="3373">
                  <c:v>19.881818181816886</c:v>
                </c:pt>
                <c:pt idx="3374">
                  <c:v>19.88636363636234</c:v>
                </c:pt>
                <c:pt idx="3375">
                  <c:v>19.890909090907794</c:v>
                </c:pt>
                <c:pt idx="3376">
                  <c:v>19.895454545453248</c:v>
                </c:pt>
                <c:pt idx="3377">
                  <c:v>19.899999999998702</c:v>
                </c:pt>
                <c:pt idx="3378">
                  <c:v>19.904545454544156</c:v>
                </c:pt>
                <c:pt idx="3379">
                  <c:v>19.90909090908961</c:v>
                </c:pt>
                <c:pt idx="3380">
                  <c:v>19.913636363635064</c:v>
                </c:pt>
                <c:pt idx="3381">
                  <c:v>19.918181818180518</c:v>
                </c:pt>
                <c:pt idx="3382">
                  <c:v>19.922727272725972</c:v>
                </c:pt>
                <c:pt idx="3383">
                  <c:v>19.927272727271426</c:v>
                </c:pt>
                <c:pt idx="3384">
                  <c:v>19.93181818181688</c:v>
                </c:pt>
                <c:pt idx="3385">
                  <c:v>19.936363636362334</c:v>
                </c:pt>
                <c:pt idx="3386">
                  <c:v>19.940909090907788</c:v>
                </c:pt>
                <c:pt idx="3387">
                  <c:v>19.945454545453241</c:v>
                </c:pt>
                <c:pt idx="3388">
                  <c:v>19.949999999998695</c:v>
                </c:pt>
                <c:pt idx="3389">
                  <c:v>19.954545454544149</c:v>
                </c:pt>
                <c:pt idx="3390">
                  <c:v>19.959090909089603</c:v>
                </c:pt>
                <c:pt idx="3391">
                  <c:v>19.963636363635057</c:v>
                </c:pt>
                <c:pt idx="3392">
                  <c:v>19.968181818180511</c:v>
                </c:pt>
                <c:pt idx="3393">
                  <c:v>19.972727272725965</c:v>
                </c:pt>
                <c:pt idx="3394">
                  <c:v>19.977272727271419</c:v>
                </c:pt>
                <c:pt idx="3395">
                  <c:v>19.981818181816873</c:v>
                </c:pt>
                <c:pt idx="3396">
                  <c:v>19.986363636362327</c:v>
                </c:pt>
                <c:pt idx="3397">
                  <c:v>19.990909090907781</c:v>
                </c:pt>
                <c:pt idx="3398">
                  <c:v>19.995454545453235</c:v>
                </c:pt>
                <c:pt idx="3399">
                  <c:v>19.999999999998689</c:v>
                </c:pt>
                <c:pt idx="3400">
                  <c:v>20.004545454544143</c:v>
                </c:pt>
                <c:pt idx="3401">
                  <c:v>20.009090909089597</c:v>
                </c:pt>
                <c:pt idx="3402">
                  <c:v>20.013636363635051</c:v>
                </c:pt>
                <c:pt idx="3403">
                  <c:v>20.018181818180505</c:v>
                </c:pt>
                <c:pt idx="3404">
                  <c:v>20.022727272725959</c:v>
                </c:pt>
                <c:pt idx="3405">
                  <c:v>20.027272727271413</c:v>
                </c:pt>
                <c:pt idx="3406">
                  <c:v>20.031818181816867</c:v>
                </c:pt>
                <c:pt idx="3407">
                  <c:v>20.036363636362321</c:v>
                </c:pt>
                <c:pt idx="3408">
                  <c:v>20.040909090907775</c:v>
                </c:pt>
                <c:pt idx="3409">
                  <c:v>20.045454545453229</c:v>
                </c:pt>
                <c:pt idx="3410">
                  <c:v>20.049999999998683</c:v>
                </c:pt>
                <c:pt idx="3411">
                  <c:v>20.054545454544137</c:v>
                </c:pt>
                <c:pt idx="3412">
                  <c:v>20.059090909089591</c:v>
                </c:pt>
                <c:pt idx="3413">
                  <c:v>20.063636363635045</c:v>
                </c:pt>
                <c:pt idx="3414">
                  <c:v>20.068181818180499</c:v>
                </c:pt>
                <c:pt idx="3415">
                  <c:v>20.072727272725952</c:v>
                </c:pt>
                <c:pt idx="3416">
                  <c:v>20.077272727271406</c:v>
                </c:pt>
                <c:pt idx="3417">
                  <c:v>20.08181818181686</c:v>
                </c:pt>
                <c:pt idx="3418">
                  <c:v>20.086363636362314</c:v>
                </c:pt>
                <c:pt idx="3419">
                  <c:v>20.090909090907768</c:v>
                </c:pt>
                <c:pt idx="3420">
                  <c:v>20.095454545453222</c:v>
                </c:pt>
                <c:pt idx="3421">
                  <c:v>20.099999999998676</c:v>
                </c:pt>
                <c:pt idx="3422">
                  <c:v>20.10454545454413</c:v>
                </c:pt>
                <c:pt idx="3423">
                  <c:v>20.109090909089584</c:v>
                </c:pt>
                <c:pt idx="3424">
                  <c:v>20.113636363635038</c:v>
                </c:pt>
                <c:pt idx="3425">
                  <c:v>20.118181818180492</c:v>
                </c:pt>
                <c:pt idx="3426">
                  <c:v>20.122727272725946</c:v>
                </c:pt>
                <c:pt idx="3427">
                  <c:v>20.1272727272714</c:v>
                </c:pt>
                <c:pt idx="3428">
                  <c:v>20.131818181816854</c:v>
                </c:pt>
                <c:pt idx="3429">
                  <c:v>20.136363636362308</c:v>
                </c:pt>
                <c:pt idx="3430">
                  <c:v>20.140909090907762</c:v>
                </c:pt>
                <c:pt idx="3431">
                  <c:v>20.145454545453216</c:v>
                </c:pt>
                <c:pt idx="3432">
                  <c:v>20.14999999999867</c:v>
                </c:pt>
                <c:pt idx="3433">
                  <c:v>20.154545454544124</c:v>
                </c:pt>
                <c:pt idx="3434">
                  <c:v>20.159090909089578</c:v>
                </c:pt>
                <c:pt idx="3435">
                  <c:v>20.163636363635032</c:v>
                </c:pt>
                <c:pt idx="3436">
                  <c:v>20.168181818180486</c:v>
                </c:pt>
                <c:pt idx="3437">
                  <c:v>20.17272727272594</c:v>
                </c:pt>
                <c:pt idx="3438">
                  <c:v>20.177272727271394</c:v>
                </c:pt>
                <c:pt idx="3439">
                  <c:v>20.181818181816848</c:v>
                </c:pt>
                <c:pt idx="3440">
                  <c:v>20.186363636362302</c:v>
                </c:pt>
                <c:pt idx="3441">
                  <c:v>20.190909090907756</c:v>
                </c:pt>
                <c:pt idx="3442">
                  <c:v>20.19545454545321</c:v>
                </c:pt>
                <c:pt idx="3443">
                  <c:v>20.199999999998663</c:v>
                </c:pt>
                <c:pt idx="3444">
                  <c:v>20.204545454544117</c:v>
                </c:pt>
                <c:pt idx="3445">
                  <c:v>20.209090909089571</c:v>
                </c:pt>
                <c:pt idx="3446">
                  <c:v>20.213636363635025</c:v>
                </c:pt>
                <c:pt idx="3447">
                  <c:v>20.218181818180479</c:v>
                </c:pt>
                <c:pt idx="3448">
                  <c:v>20.222727272725933</c:v>
                </c:pt>
                <c:pt idx="3449">
                  <c:v>20.227272727271387</c:v>
                </c:pt>
                <c:pt idx="3450">
                  <c:v>20.231818181816841</c:v>
                </c:pt>
                <c:pt idx="3451">
                  <c:v>20.236363636362295</c:v>
                </c:pt>
                <c:pt idx="3452">
                  <c:v>20.240909090907749</c:v>
                </c:pt>
                <c:pt idx="3453">
                  <c:v>20.245454545453203</c:v>
                </c:pt>
                <c:pt idx="3454">
                  <c:v>20.249999999998657</c:v>
                </c:pt>
                <c:pt idx="3455">
                  <c:v>20.254545454544111</c:v>
                </c:pt>
                <c:pt idx="3456">
                  <c:v>20.259090909089565</c:v>
                </c:pt>
                <c:pt idx="3457">
                  <c:v>20.263636363635019</c:v>
                </c:pt>
                <c:pt idx="3458">
                  <c:v>20.268181818180473</c:v>
                </c:pt>
                <c:pt idx="3459">
                  <c:v>20.272727272725927</c:v>
                </c:pt>
                <c:pt idx="3460">
                  <c:v>20.277272727271381</c:v>
                </c:pt>
                <c:pt idx="3461">
                  <c:v>20.281818181816835</c:v>
                </c:pt>
                <c:pt idx="3462">
                  <c:v>20.286363636362289</c:v>
                </c:pt>
                <c:pt idx="3463">
                  <c:v>20.290909090907743</c:v>
                </c:pt>
                <c:pt idx="3464">
                  <c:v>20.295454545453197</c:v>
                </c:pt>
                <c:pt idx="3465">
                  <c:v>20.299999999998651</c:v>
                </c:pt>
                <c:pt idx="3466">
                  <c:v>20.304545454544105</c:v>
                </c:pt>
                <c:pt idx="3467">
                  <c:v>20.309090909089559</c:v>
                </c:pt>
                <c:pt idx="3468">
                  <c:v>20.313636363635013</c:v>
                </c:pt>
                <c:pt idx="3469">
                  <c:v>20.318181818180467</c:v>
                </c:pt>
                <c:pt idx="3470">
                  <c:v>20.32272727272592</c:v>
                </c:pt>
                <c:pt idx="3471">
                  <c:v>20.327272727271374</c:v>
                </c:pt>
                <c:pt idx="3472">
                  <c:v>20.331818181816828</c:v>
                </c:pt>
                <c:pt idx="3473">
                  <c:v>20.336363636362282</c:v>
                </c:pt>
                <c:pt idx="3474">
                  <c:v>20.340909090907736</c:v>
                </c:pt>
                <c:pt idx="3475">
                  <c:v>20.34545454545319</c:v>
                </c:pt>
                <c:pt idx="3476">
                  <c:v>20.349999999998644</c:v>
                </c:pt>
                <c:pt idx="3477">
                  <c:v>20.354545454544098</c:v>
                </c:pt>
                <c:pt idx="3478">
                  <c:v>20.359090909089552</c:v>
                </c:pt>
                <c:pt idx="3479">
                  <c:v>20.363636363635006</c:v>
                </c:pt>
                <c:pt idx="3480">
                  <c:v>20.36818181818046</c:v>
                </c:pt>
                <c:pt idx="3481">
                  <c:v>20.372727272725914</c:v>
                </c:pt>
                <c:pt idx="3482">
                  <c:v>20.377272727271368</c:v>
                </c:pt>
                <c:pt idx="3483">
                  <c:v>20.381818181816822</c:v>
                </c:pt>
                <c:pt idx="3484">
                  <c:v>20.386363636362276</c:v>
                </c:pt>
                <c:pt idx="3485">
                  <c:v>20.39090909090773</c:v>
                </c:pt>
                <c:pt idx="3486">
                  <c:v>20.395454545453184</c:v>
                </c:pt>
                <c:pt idx="3487">
                  <c:v>20.399999999998638</c:v>
                </c:pt>
                <c:pt idx="3488">
                  <c:v>20.404545454544092</c:v>
                </c:pt>
                <c:pt idx="3489">
                  <c:v>20.409090909089546</c:v>
                </c:pt>
                <c:pt idx="3490">
                  <c:v>20.413636363635</c:v>
                </c:pt>
                <c:pt idx="3491">
                  <c:v>20.418181818180454</c:v>
                </c:pt>
                <c:pt idx="3492">
                  <c:v>20.422727272725908</c:v>
                </c:pt>
                <c:pt idx="3493">
                  <c:v>20.427272727271362</c:v>
                </c:pt>
                <c:pt idx="3494">
                  <c:v>20.431818181816816</c:v>
                </c:pt>
                <c:pt idx="3495">
                  <c:v>20.43636363636227</c:v>
                </c:pt>
                <c:pt idx="3496">
                  <c:v>20.440909090907724</c:v>
                </c:pt>
                <c:pt idx="3497">
                  <c:v>20.445454545453178</c:v>
                </c:pt>
                <c:pt idx="3498">
                  <c:v>20.449999999998631</c:v>
                </c:pt>
                <c:pt idx="3499">
                  <c:v>20.454545454544085</c:v>
                </c:pt>
                <c:pt idx="3500">
                  <c:v>20.459090909089539</c:v>
                </c:pt>
                <c:pt idx="3501">
                  <c:v>20.463636363634993</c:v>
                </c:pt>
                <c:pt idx="3502">
                  <c:v>20.468181818180447</c:v>
                </c:pt>
                <c:pt idx="3503">
                  <c:v>20.472727272725901</c:v>
                </c:pt>
                <c:pt idx="3504">
                  <c:v>20.477272727271355</c:v>
                </c:pt>
                <c:pt idx="3505">
                  <c:v>20.481818181816809</c:v>
                </c:pt>
                <c:pt idx="3506">
                  <c:v>20.486363636362263</c:v>
                </c:pt>
                <c:pt idx="3507">
                  <c:v>20.490909090907717</c:v>
                </c:pt>
                <c:pt idx="3508">
                  <c:v>20.495454545453171</c:v>
                </c:pt>
                <c:pt idx="3509">
                  <c:v>20.499999999998625</c:v>
                </c:pt>
                <c:pt idx="3510">
                  <c:v>20.504545454544079</c:v>
                </c:pt>
                <c:pt idx="3511">
                  <c:v>20.509090909089533</c:v>
                </c:pt>
                <c:pt idx="3512">
                  <c:v>20.513636363634987</c:v>
                </c:pt>
                <c:pt idx="3513">
                  <c:v>20.518181818180441</c:v>
                </c:pt>
                <c:pt idx="3514">
                  <c:v>20.522727272725895</c:v>
                </c:pt>
                <c:pt idx="3515">
                  <c:v>20.527272727271349</c:v>
                </c:pt>
                <c:pt idx="3516">
                  <c:v>20.531818181816803</c:v>
                </c:pt>
                <c:pt idx="3517">
                  <c:v>20.536363636362257</c:v>
                </c:pt>
                <c:pt idx="3518">
                  <c:v>20.540909090907711</c:v>
                </c:pt>
                <c:pt idx="3519">
                  <c:v>20.545454545453165</c:v>
                </c:pt>
                <c:pt idx="3520">
                  <c:v>20.549999999998619</c:v>
                </c:pt>
                <c:pt idx="3521">
                  <c:v>20.554545454544073</c:v>
                </c:pt>
                <c:pt idx="3522">
                  <c:v>20.559090909089527</c:v>
                </c:pt>
                <c:pt idx="3523">
                  <c:v>20.563636363634981</c:v>
                </c:pt>
                <c:pt idx="3524">
                  <c:v>20.568181818180435</c:v>
                </c:pt>
                <c:pt idx="3525">
                  <c:v>20.572727272725889</c:v>
                </c:pt>
                <c:pt idx="3526">
                  <c:v>20.577272727271342</c:v>
                </c:pt>
                <c:pt idx="3527">
                  <c:v>20.581818181816796</c:v>
                </c:pt>
                <c:pt idx="3528">
                  <c:v>20.58636363636225</c:v>
                </c:pt>
                <c:pt idx="3529">
                  <c:v>20.590909090907704</c:v>
                </c:pt>
                <c:pt idx="3530">
                  <c:v>20.595454545453158</c:v>
                </c:pt>
                <c:pt idx="3531">
                  <c:v>20.599999999998612</c:v>
                </c:pt>
                <c:pt idx="3532">
                  <c:v>20.604545454544066</c:v>
                </c:pt>
                <c:pt idx="3533">
                  <c:v>20.60909090908952</c:v>
                </c:pt>
                <c:pt idx="3534">
                  <c:v>20.613636363634974</c:v>
                </c:pt>
                <c:pt idx="3535">
                  <c:v>20.618181818180428</c:v>
                </c:pt>
                <c:pt idx="3536">
                  <c:v>20.622727272725882</c:v>
                </c:pt>
                <c:pt idx="3537">
                  <c:v>20.627272727271336</c:v>
                </c:pt>
                <c:pt idx="3538">
                  <c:v>20.63181818181679</c:v>
                </c:pt>
                <c:pt idx="3539">
                  <c:v>20.636363636362244</c:v>
                </c:pt>
                <c:pt idx="3540">
                  <c:v>20.640909090907698</c:v>
                </c:pt>
                <c:pt idx="3541">
                  <c:v>20.645454545453152</c:v>
                </c:pt>
                <c:pt idx="3542">
                  <c:v>20.649999999998606</c:v>
                </c:pt>
                <c:pt idx="3543">
                  <c:v>20.65454545454406</c:v>
                </c:pt>
                <c:pt idx="3544">
                  <c:v>20.659090909089514</c:v>
                </c:pt>
                <c:pt idx="3545">
                  <c:v>20.663636363634968</c:v>
                </c:pt>
                <c:pt idx="3546">
                  <c:v>20.668181818180422</c:v>
                </c:pt>
                <c:pt idx="3547">
                  <c:v>20.672727272725876</c:v>
                </c:pt>
                <c:pt idx="3548">
                  <c:v>20.67727272727133</c:v>
                </c:pt>
                <c:pt idx="3549">
                  <c:v>20.681818181816784</c:v>
                </c:pt>
                <c:pt idx="3550">
                  <c:v>20.686363636362238</c:v>
                </c:pt>
                <c:pt idx="3551">
                  <c:v>20.690909090907692</c:v>
                </c:pt>
                <c:pt idx="3552">
                  <c:v>20.695454545453146</c:v>
                </c:pt>
                <c:pt idx="3553">
                  <c:v>20.6999999999986</c:v>
                </c:pt>
                <c:pt idx="3554">
                  <c:v>20.704545454544053</c:v>
                </c:pt>
                <c:pt idx="3555">
                  <c:v>20.709090909089507</c:v>
                </c:pt>
                <c:pt idx="3556">
                  <c:v>20.713636363634961</c:v>
                </c:pt>
                <c:pt idx="3557">
                  <c:v>20.718181818180415</c:v>
                </c:pt>
                <c:pt idx="3558">
                  <c:v>20.722727272725869</c:v>
                </c:pt>
                <c:pt idx="3559">
                  <c:v>20.727272727271323</c:v>
                </c:pt>
                <c:pt idx="3560">
                  <c:v>20.731818181816777</c:v>
                </c:pt>
                <c:pt idx="3561">
                  <c:v>20.736363636362231</c:v>
                </c:pt>
                <c:pt idx="3562">
                  <c:v>20.740909090907685</c:v>
                </c:pt>
                <c:pt idx="3563">
                  <c:v>20.745454545453139</c:v>
                </c:pt>
                <c:pt idx="3564">
                  <c:v>20.749999999998593</c:v>
                </c:pt>
                <c:pt idx="3565">
                  <c:v>20.754545454544047</c:v>
                </c:pt>
                <c:pt idx="3566">
                  <c:v>20.759090909089501</c:v>
                </c:pt>
                <c:pt idx="3567">
                  <c:v>20.763636363634955</c:v>
                </c:pt>
                <c:pt idx="3568">
                  <c:v>20.768181818180409</c:v>
                </c:pt>
                <c:pt idx="3569">
                  <c:v>20.772727272725863</c:v>
                </c:pt>
                <c:pt idx="3570">
                  <c:v>20.777272727271317</c:v>
                </c:pt>
                <c:pt idx="3571">
                  <c:v>20.781818181816771</c:v>
                </c:pt>
                <c:pt idx="3572">
                  <c:v>20.786363636362225</c:v>
                </c:pt>
                <c:pt idx="3573">
                  <c:v>20.790909090907679</c:v>
                </c:pt>
                <c:pt idx="3574">
                  <c:v>20.795454545453133</c:v>
                </c:pt>
                <c:pt idx="3575">
                  <c:v>20.799999999998587</c:v>
                </c:pt>
                <c:pt idx="3576">
                  <c:v>20.804545454544041</c:v>
                </c:pt>
                <c:pt idx="3577">
                  <c:v>20.809090909089495</c:v>
                </c:pt>
                <c:pt idx="3578">
                  <c:v>20.813636363634949</c:v>
                </c:pt>
                <c:pt idx="3579">
                  <c:v>20.818181818180403</c:v>
                </c:pt>
                <c:pt idx="3580">
                  <c:v>20.822727272725857</c:v>
                </c:pt>
                <c:pt idx="3581">
                  <c:v>20.827272727271311</c:v>
                </c:pt>
                <c:pt idx="3582">
                  <c:v>20.831818181816764</c:v>
                </c:pt>
                <c:pt idx="3583">
                  <c:v>20.836363636362218</c:v>
                </c:pt>
                <c:pt idx="3584">
                  <c:v>20.840909090907672</c:v>
                </c:pt>
                <c:pt idx="3585">
                  <c:v>20.845454545453126</c:v>
                </c:pt>
                <c:pt idx="3586">
                  <c:v>20.84999999999858</c:v>
                </c:pt>
                <c:pt idx="3587">
                  <c:v>20.854545454544034</c:v>
                </c:pt>
                <c:pt idx="3588">
                  <c:v>20.859090909089488</c:v>
                </c:pt>
                <c:pt idx="3589">
                  <c:v>20.863636363634942</c:v>
                </c:pt>
                <c:pt idx="3590">
                  <c:v>20.868181818180396</c:v>
                </c:pt>
                <c:pt idx="3591">
                  <c:v>20.87272727272585</c:v>
                </c:pt>
                <c:pt idx="3592">
                  <c:v>20.877272727271304</c:v>
                </c:pt>
                <c:pt idx="3593">
                  <c:v>20.881818181816758</c:v>
                </c:pt>
                <c:pt idx="3594">
                  <c:v>20.886363636362212</c:v>
                </c:pt>
                <c:pt idx="3595">
                  <c:v>20.890909090907666</c:v>
                </c:pt>
                <c:pt idx="3596">
                  <c:v>20.89545454545312</c:v>
                </c:pt>
                <c:pt idx="3597">
                  <c:v>20.899999999998574</c:v>
                </c:pt>
                <c:pt idx="3598">
                  <c:v>20.904545454544028</c:v>
                </c:pt>
                <c:pt idx="3599">
                  <c:v>20.909090909089482</c:v>
                </c:pt>
                <c:pt idx="3600">
                  <c:v>20.913636363634936</c:v>
                </c:pt>
                <c:pt idx="3601">
                  <c:v>20.91818181818039</c:v>
                </c:pt>
                <c:pt idx="3602">
                  <c:v>20.922727272725844</c:v>
                </c:pt>
                <c:pt idx="3603">
                  <c:v>20.927272727271298</c:v>
                </c:pt>
                <c:pt idx="3604">
                  <c:v>20.931818181816752</c:v>
                </c:pt>
                <c:pt idx="3605">
                  <c:v>20.936363636362206</c:v>
                </c:pt>
                <c:pt idx="3606">
                  <c:v>20.94090909090766</c:v>
                </c:pt>
                <c:pt idx="3607">
                  <c:v>20.945454545453114</c:v>
                </c:pt>
                <c:pt idx="3608">
                  <c:v>20.949999999998568</c:v>
                </c:pt>
                <c:pt idx="3609">
                  <c:v>20.954545454544022</c:v>
                </c:pt>
                <c:pt idx="3610">
                  <c:v>20.959090909089475</c:v>
                </c:pt>
                <c:pt idx="3611">
                  <c:v>20.963636363634929</c:v>
                </c:pt>
                <c:pt idx="3612">
                  <c:v>20.968181818180383</c:v>
                </c:pt>
                <c:pt idx="3613">
                  <c:v>20.972727272725837</c:v>
                </c:pt>
                <c:pt idx="3614">
                  <c:v>20.977272727271291</c:v>
                </c:pt>
                <c:pt idx="3615">
                  <c:v>20.981818181816745</c:v>
                </c:pt>
                <c:pt idx="3616">
                  <c:v>20.986363636362199</c:v>
                </c:pt>
                <c:pt idx="3617">
                  <c:v>20.990909090907653</c:v>
                </c:pt>
                <c:pt idx="3618">
                  <c:v>20.995454545453107</c:v>
                </c:pt>
                <c:pt idx="3619">
                  <c:v>20.999999999998561</c:v>
                </c:pt>
                <c:pt idx="3620">
                  <c:v>21.004545454544015</c:v>
                </c:pt>
                <c:pt idx="3621">
                  <c:v>21.009090909089469</c:v>
                </c:pt>
                <c:pt idx="3622">
                  <c:v>21.013636363634923</c:v>
                </c:pt>
                <c:pt idx="3623">
                  <c:v>21.018181818180377</c:v>
                </c:pt>
                <c:pt idx="3624">
                  <c:v>21.022727272725831</c:v>
                </c:pt>
                <c:pt idx="3625">
                  <c:v>21.027272727271285</c:v>
                </c:pt>
                <c:pt idx="3626">
                  <c:v>21.031818181816739</c:v>
                </c:pt>
                <c:pt idx="3627">
                  <c:v>21.036363636362193</c:v>
                </c:pt>
                <c:pt idx="3628">
                  <c:v>21.040909090907647</c:v>
                </c:pt>
                <c:pt idx="3629">
                  <c:v>21.045454545453101</c:v>
                </c:pt>
                <c:pt idx="3630">
                  <c:v>21.049999999998555</c:v>
                </c:pt>
                <c:pt idx="3631">
                  <c:v>21.054545454544009</c:v>
                </c:pt>
                <c:pt idx="3632">
                  <c:v>21.059090909089463</c:v>
                </c:pt>
                <c:pt idx="3633">
                  <c:v>21.063636363634917</c:v>
                </c:pt>
                <c:pt idx="3634">
                  <c:v>21.068181818180371</c:v>
                </c:pt>
                <c:pt idx="3635">
                  <c:v>21.072727272725825</c:v>
                </c:pt>
                <c:pt idx="3636">
                  <c:v>21.077272727271279</c:v>
                </c:pt>
                <c:pt idx="3637">
                  <c:v>21.081818181816733</c:v>
                </c:pt>
                <c:pt idx="3638">
                  <c:v>21.086363636362186</c:v>
                </c:pt>
                <c:pt idx="3639">
                  <c:v>21.09090909090764</c:v>
                </c:pt>
                <c:pt idx="3640">
                  <c:v>21.095454545453094</c:v>
                </c:pt>
                <c:pt idx="3641">
                  <c:v>21.099999999998548</c:v>
                </c:pt>
                <c:pt idx="3642">
                  <c:v>21.104545454544002</c:v>
                </c:pt>
                <c:pt idx="3643">
                  <c:v>21.109090909089456</c:v>
                </c:pt>
                <c:pt idx="3644">
                  <c:v>21.11363636363491</c:v>
                </c:pt>
                <c:pt idx="3645">
                  <c:v>21.118181818180364</c:v>
                </c:pt>
                <c:pt idx="3646">
                  <c:v>21.122727272725818</c:v>
                </c:pt>
                <c:pt idx="3647">
                  <c:v>21.127272727271272</c:v>
                </c:pt>
                <c:pt idx="3648">
                  <c:v>21.131818181816726</c:v>
                </c:pt>
                <c:pt idx="3649">
                  <c:v>21.13636363636218</c:v>
                </c:pt>
                <c:pt idx="3650">
                  <c:v>21.140909090907634</c:v>
                </c:pt>
                <c:pt idx="3651">
                  <c:v>21.145454545453088</c:v>
                </c:pt>
                <c:pt idx="3652">
                  <c:v>21.149999999998542</c:v>
                </c:pt>
                <c:pt idx="3653">
                  <c:v>21.154545454543996</c:v>
                </c:pt>
                <c:pt idx="3654">
                  <c:v>21.15909090908945</c:v>
                </c:pt>
                <c:pt idx="3655">
                  <c:v>21.163636363634904</c:v>
                </c:pt>
                <c:pt idx="3656">
                  <c:v>21.168181818180358</c:v>
                </c:pt>
                <c:pt idx="3657">
                  <c:v>21.172727272725812</c:v>
                </c:pt>
                <c:pt idx="3658">
                  <c:v>21.177272727271266</c:v>
                </c:pt>
                <c:pt idx="3659">
                  <c:v>21.18181818181672</c:v>
                </c:pt>
                <c:pt idx="3660">
                  <c:v>21.186363636362174</c:v>
                </c:pt>
                <c:pt idx="3661">
                  <c:v>21.190909090907628</c:v>
                </c:pt>
                <c:pt idx="3662">
                  <c:v>21.195454545453082</c:v>
                </c:pt>
                <c:pt idx="3663">
                  <c:v>21.199999999998536</c:v>
                </c:pt>
                <c:pt idx="3664">
                  <c:v>21.20454545454399</c:v>
                </c:pt>
                <c:pt idx="3665">
                  <c:v>21.209090909089443</c:v>
                </c:pt>
                <c:pt idx="3666">
                  <c:v>21.213636363634897</c:v>
                </c:pt>
                <c:pt idx="3667">
                  <c:v>21.218181818180351</c:v>
                </c:pt>
                <c:pt idx="3668">
                  <c:v>21.222727272725805</c:v>
                </c:pt>
                <c:pt idx="3669">
                  <c:v>21.227272727271259</c:v>
                </c:pt>
                <c:pt idx="3670">
                  <c:v>21.231818181816713</c:v>
                </c:pt>
                <c:pt idx="3671">
                  <c:v>21.236363636362167</c:v>
                </c:pt>
                <c:pt idx="3672">
                  <c:v>21.240909090907621</c:v>
                </c:pt>
                <c:pt idx="3673">
                  <c:v>21.245454545453075</c:v>
                </c:pt>
                <c:pt idx="3674">
                  <c:v>21.249999999998529</c:v>
                </c:pt>
                <c:pt idx="3675">
                  <c:v>21.254545454543983</c:v>
                </c:pt>
                <c:pt idx="3676">
                  <c:v>21.259090909089437</c:v>
                </c:pt>
                <c:pt idx="3677">
                  <c:v>21.263636363634891</c:v>
                </c:pt>
                <c:pt idx="3678">
                  <c:v>21.268181818180345</c:v>
                </c:pt>
                <c:pt idx="3679">
                  <c:v>21.272727272725799</c:v>
                </c:pt>
                <c:pt idx="3680">
                  <c:v>21.277272727271253</c:v>
                </c:pt>
                <c:pt idx="3681">
                  <c:v>21.281818181816707</c:v>
                </c:pt>
                <c:pt idx="3682">
                  <c:v>21.286363636362161</c:v>
                </c:pt>
                <c:pt idx="3683">
                  <c:v>21.290909090907615</c:v>
                </c:pt>
                <c:pt idx="3684">
                  <c:v>21.295454545453069</c:v>
                </c:pt>
                <c:pt idx="3685">
                  <c:v>21.299999999998523</c:v>
                </c:pt>
                <c:pt idx="3686">
                  <c:v>21.304545454543977</c:v>
                </c:pt>
                <c:pt idx="3687">
                  <c:v>21.309090909089431</c:v>
                </c:pt>
                <c:pt idx="3688">
                  <c:v>21.313636363634885</c:v>
                </c:pt>
                <c:pt idx="3689">
                  <c:v>21.318181818180339</c:v>
                </c:pt>
                <c:pt idx="3690">
                  <c:v>21.322727272725793</c:v>
                </c:pt>
                <c:pt idx="3691">
                  <c:v>21.327272727271247</c:v>
                </c:pt>
                <c:pt idx="3692">
                  <c:v>21.331818181816701</c:v>
                </c:pt>
                <c:pt idx="3693">
                  <c:v>21.336363636362154</c:v>
                </c:pt>
                <c:pt idx="3694">
                  <c:v>21.340909090907608</c:v>
                </c:pt>
                <c:pt idx="3695">
                  <c:v>21.345454545453062</c:v>
                </c:pt>
                <c:pt idx="3696">
                  <c:v>21.349999999998516</c:v>
                </c:pt>
                <c:pt idx="3697">
                  <c:v>21.35454545454397</c:v>
                </c:pt>
                <c:pt idx="3698">
                  <c:v>21.359090909089424</c:v>
                </c:pt>
                <c:pt idx="3699">
                  <c:v>21.363636363634878</c:v>
                </c:pt>
                <c:pt idx="3700">
                  <c:v>21.368181818180332</c:v>
                </c:pt>
                <c:pt idx="3701">
                  <c:v>21.372727272725786</c:v>
                </c:pt>
                <c:pt idx="3702">
                  <c:v>21.37727272727124</c:v>
                </c:pt>
                <c:pt idx="3703">
                  <c:v>21.381818181816694</c:v>
                </c:pt>
                <c:pt idx="3704">
                  <c:v>21.386363636362148</c:v>
                </c:pt>
                <c:pt idx="3705">
                  <c:v>21.390909090907602</c:v>
                </c:pt>
                <c:pt idx="3706">
                  <c:v>21.395454545453056</c:v>
                </c:pt>
                <c:pt idx="3707">
                  <c:v>21.39999999999851</c:v>
                </c:pt>
                <c:pt idx="3708">
                  <c:v>21.404545454543964</c:v>
                </c:pt>
                <c:pt idx="3709">
                  <c:v>21.409090909089418</c:v>
                </c:pt>
                <c:pt idx="3710">
                  <c:v>21.413636363634872</c:v>
                </c:pt>
                <c:pt idx="3711">
                  <c:v>21.418181818180326</c:v>
                </c:pt>
                <c:pt idx="3712">
                  <c:v>21.42272727272578</c:v>
                </c:pt>
                <c:pt idx="3713">
                  <c:v>21.427272727271234</c:v>
                </c:pt>
                <c:pt idx="3714">
                  <c:v>21.431818181816688</c:v>
                </c:pt>
                <c:pt idx="3715">
                  <c:v>21.436363636362142</c:v>
                </c:pt>
                <c:pt idx="3716">
                  <c:v>21.440909090907596</c:v>
                </c:pt>
                <c:pt idx="3717">
                  <c:v>21.44545454545305</c:v>
                </c:pt>
                <c:pt idx="3718">
                  <c:v>21.449999999998504</c:v>
                </c:pt>
                <c:pt idx="3719">
                  <c:v>21.454545454543958</c:v>
                </c:pt>
                <c:pt idx="3720">
                  <c:v>21.459090909089412</c:v>
                </c:pt>
                <c:pt idx="3721">
                  <c:v>21.463636363634865</c:v>
                </c:pt>
                <c:pt idx="3722">
                  <c:v>21.468181818180319</c:v>
                </c:pt>
                <c:pt idx="3723">
                  <c:v>21.472727272725773</c:v>
                </c:pt>
                <c:pt idx="3724">
                  <c:v>21.477272727271227</c:v>
                </c:pt>
                <c:pt idx="3725">
                  <c:v>21.481818181816681</c:v>
                </c:pt>
                <c:pt idx="3726">
                  <c:v>21.486363636362135</c:v>
                </c:pt>
                <c:pt idx="3727">
                  <c:v>21.490909090907589</c:v>
                </c:pt>
                <c:pt idx="3728">
                  <c:v>21.495454545453043</c:v>
                </c:pt>
                <c:pt idx="3729">
                  <c:v>21.499999999998497</c:v>
                </c:pt>
                <c:pt idx="3730">
                  <c:v>21.504545454543951</c:v>
                </c:pt>
                <c:pt idx="3731">
                  <c:v>21.509090909089405</c:v>
                </c:pt>
                <c:pt idx="3732">
                  <c:v>21.513636363634859</c:v>
                </c:pt>
                <c:pt idx="3733">
                  <c:v>21.518181818180313</c:v>
                </c:pt>
                <c:pt idx="3734">
                  <c:v>21.522727272725767</c:v>
                </c:pt>
                <c:pt idx="3735">
                  <c:v>21.527272727271221</c:v>
                </c:pt>
                <c:pt idx="3736">
                  <c:v>21.531818181816675</c:v>
                </c:pt>
                <c:pt idx="3737">
                  <c:v>21.536363636362129</c:v>
                </c:pt>
                <c:pt idx="3738">
                  <c:v>21.540909090907583</c:v>
                </c:pt>
                <c:pt idx="3739">
                  <c:v>21.545454545453037</c:v>
                </c:pt>
                <c:pt idx="3740">
                  <c:v>21.549999999998491</c:v>
                </c:pt>
                <c:pt idx="3741">
                  <c:v>21.554545454543945</c:v>
                </c:pt>
                <c:pt idx="3742">
                  <c:v>21.559090909089399</c:v>
                </c:pt>
                <c:pt idx="3743">
                  <c:v>21.563636363634853</c:v>
                </c:pt>
                <c:pt idx="3744">
                  <c:v>21.568181818180307</c:v>
                </c:pt>
                <c:pt idx="3745">
                  <c:v>21.572727272725761</c:v>
                </c:pt>
                <c:pt idx="3746">
                  <c:v>21.577272727271215</c:v>
                </c:pt>
                <c:pt idx="3747">
                  <c:v>21.581818181816669</c:v>
                </c:pt>
                <c:pt idx="3748">
                  <c:v>21.586363636362123</c:v>
                </c:pt>
                <c:pt idx="3749">
                  <c:v>21.590909090907576</c:v>
                </c:pt>
                <c:pt idx="3750">
                  <c:v>21.59545454545303</c:v>
                </c:pt>
                <c:pt idx="3751">
                  <c:v>21.599999999998484</c:v>
                </c:pt>
                <c:pt idx="3752">
                  <c:v>21.604545454543938</c:v>
                </c:pt>
                <c:pt idx="3753">
                  <c:v>21.609090909089392</c:v>
                </c:pt>
                <c:pt idx="3754">
                  <c:v>21.613636363634846</c:v>
                </c:pt>
                <c:pt idx="3755">
                  <c:v>21.6181818181803</c:v>
                </c:pt>
                <c:pt idx="3756">
                  <c:v>21.622727272725754</c:v>
                </c:pt>
                <c:pt idx="3757">
                  <c:v>21.627272727271208</c:v>
                </c:pt>
                <c:pt idx="3758">
                  <c:v>21.631818181816662</c:v>
                </c:pt>
                <c:pt idx="3759">
                  <c:v>21.636363636362116</c:v>
                </c:pt>
                <c:pt idx="3760">
                  <c:v>21.64090909090757</c:v>
                </c:pt>
                <c:pt idx="3761">
                  <c:v>21.645454545453024</c:v>
                </c:pt>
                <c:pt idx="3762">
                  <c:v>21.649999999998478</c:v>
                </c:pt>
                <c:pt idx="3763">
                  <c:v>21.654545454543932</c:v>
                </c:pt>
                <c:pt idx="3764">
                  <c:v>21.659090909089386</c:v>
                </c:pt>
                <c:pt idx="3765">
                  <c:v>21.66363636363484</c:v>
                </c:pt>
                <c:pt idx="3766">
                  <c:v>21.668181818180294</c:v>
                </c:pt>
                <c:pt idx="3767">
                  <c:v>21.672727272725748</c:v>
                </c:pt>
                <c:pt idx="3768">
                  <c:v>21.677272727271202</c:v>
                </c:pt>
                <c:pt idx="3769">
                  <c:v>21.681818181816656</c:v>
                </c:pt>
                <c:pt idx="3770">
                  <c:v>21.68636363636211</c:v>
                </c:pt>
                <c:pt idx="3771">
                  <c:v>21.690909090907564</c:v>
                </c:pt>
                <c:pt idx="3772">
                  <c:v>21.695454545453018</c:v>
                </c:pt>
                <c:pt idx="3773">
                  <c:v>21.699999999998472</c:v>
                </c:pt>
                <c:pt idx="3774">
                  <c:v>21.704545454543926</c:v>
                </c:pt>
                <c:pt idx="3775">
                  <c:v>21.70909090908938</c:v>
                </c:pt>
                <c:pt idx="3776">
                  <c:v>21.713636363634834</c:v>
                </c:pt>
                <c:pt idx="3777">
                  <c:v>21.718181818180287</c:v>
                </c:pt>
                <c:pt idx="3778">
                  <c:v>21.722727272725741</c:v>
                </c:pt>
                <c:pt idx="3779">
                  <c:v>21.727272727271195</c:v>
                </c:pt>
                <c:pt idx="3780">
                  <c:v>21.731818181816649</c:v>
                </c:pt>
                <c:pt idx="3781">
                  <c:v>21.736363636362103</c:v>
                </c:pt>
                <c:pt idx="3782">
                  <c:v>21.740909090907557</c:v>
                </c:pt>
                <c:pt idx="3783">
                  <c:v>21.745454545453011</c:v>
                </c:pt>
                <c:pt idx="3784">
                  <c:v>21.749999999998465</c:v>
                </c:pt>
                <c:pt idx="3785">
                  <c:v>21.754545454543919</c:v>
                </c:pt>
                <c:pt idx="3786">
                  <c:v>21.759090909089373</c:v>
                </c:pt>
                <c:pt idx="3787">
                  <c:v>21.763636363634827</c:v>
                </c:pt>
                <c:pt idx="3788">
                  <c:v>21.768181818180281</c:v>
                </c:pt>
                <c:pt idx="3789">
                  <c:v>21.772727272725735</c:v>
                </c:pt>
                <c:pt idx="3790">
                  <c:v>21.777272727271189</c:v>
                </c:pt>
                <c:pt idx="3791">
                  <c:v>21.781818181816643</c:v>
                </c:pt>
                <c:pt idx="3792">
                  <c:v>21.786363636362097</c:v>
                </c:pt>
                <c:pt idx="3793">
                  <c:v>21.790909090907551</c:v>
                </c:pt>
                <c:pt idx="3794">
                  <c:v>21.795454545453005</c:v>
                </c:pt>
                <c:pt idx="3795">
                  <c:v>21.799999999998459</c:v>
                </c:pt>
                <c:pt idx="3796">
                  <c:v>21.804545454543913</c:v>
                </c:pt>
                <c:pt idx="3797">
                  <c:v>21.809090909089367</c:v>
                </c:pt>
                <c:pt idx="3798">
                  <c:v>21.813636363634821</c:v>
                </c:pt>
                <c:pt idx="3799">
                  <c:v>21.818181818180275</c:v>
                </c:pt>
                <c:pt idx="3800">
                  <c:v>21.822727272725729</c:v>
                </c:pt>
                <c:pt idx="3801">
                  <c:v>21.827272727271183</c:v>
                </c:pt>
                <c:pt idx="3802">
                  <c:v>21.831818181816637</c:v>
                </c:pt>
                <c:pt idx="3803">
                  <c:v>21.836363636362091</c:v>
                </c:pt>
                <c:pt idx="3804">
                  <c:v>21.840909090907545</c:v>
                </c:pt>
                <c:pt idx="3805">
                  <c:v>21.845454545452998</c:v>
                </c:pt>
                <c:pt idx="3806">
                  <c:v>21.849999999998452</c:v>
                </c:pt>
                <c:pt idx="3807">
                  <c:v>21.854545454543906</c:v>
                </c:pt>
                <c:pt idx="3808">
                  <c:v>21.85909090908936</c:v>
                </c:pt>
                <c:pt idx="3809">
                  <c:v>21.863636363634814</c:v>
                </c:pt>
                <c:pt idx="3810">
                  <c:v>21.868181818180268</c:v>
                </c:pt>
                <c:pt idx="3811">
                  <c:v>21.872727272725722</c:v>
                </c:pt>
                <c:pt idx="3812">
                  <c:v>21.877272727271176</c:v>
                </c:pt>
                <c:pt idx="3813">
                  <c:v>21.88181818181663</c:v>
                </c:pt>
                <c:pt idx="3814">
                  <c:v>21.886363636362084</c:v>
                </c:pt>
                <c:pt idx="3815">
                  <c:v>21.890909090907538</c:v>
                </c:pt>
                <c:pt idx="3816">
                  <c:v>21.895454545452992</c:v>
                </c:pt>
                <c:pt idx="3817">
                  <c:v>21.899999999998446</c:v>
                </c:pt>
                <c:pt idx="3818">
                  <c:v>21.9045454545439</c:v>
                </c:pt>
                <c:pt idx="3819">
                  <c:v>21.909090909089354</c:v>
                </c:pt>
                <c:pt idx="3820">
                  <c:v>21.913636363634808</c:v>
                </c:pt>
                <c:pt idx="3821">
                  <c:v>21.918181818180262</c:v>
                </c:pt>
                <c:pt idx="3822">
                  <c:v>21.922727272725716</c:v>
                </c:pt>
                <c:pt idx="3823">
                  <c:v>21.92727272727117</c:v>
                </c:pt>
                <c:pt idx="3824">
                  <c:v>21.931818181816624</c:v>
                </c:pt>
                <c:pt idx="3825">
                  <c:v>21.936363636362078</c:v>
                </c:pt>
                <c:pt idx="3826">
                  <c:v>21.940909090907532</c:v>
                </c:pt>
                <c:pt idx="3827">
                  <c:v>21.945454545452986</c:v>
                </c:pt>
                <c:pt idx="3828">
                  <c:v>21.94999999999844</c:v>
                </c:pt>
                <c:pt idx="3829">
                  <c:v>21.954545454543894</c:v>
                </c:pt>
                <c:pt idx="3830">
                  <c:v>21.959090909089348</c:v>
                </c:pt>
                <c:pt idx="3831">
                  <c:v>21.963636363634802</c:v>
                </c:pt>
                <c:pt idx="3832">
                  <c:v>21.968181818180256</c:v>
                </c:pt>
                <c:pt idx="3833">
                  <c:v>21.972727272725709</c:v>
                </c:pt>
                <c:pt idx="3834">
                  <c:v>21.977272727271163</c:v>
                </c:pt>
                <c:pt idx="3835">
                  <c:v>21.981818181816617</c:v>
                </c:pt>
                <c:pt idx="3836">
                  <c:v>21.986363636362071</c:v>
                </c:pt>
                <c:pt idx="3837">
                  <c:v>21.990909090907525</c:v>
                </c:pt>
                <c:pt idx="3838">
                  <c:v>21.995454545452979</c:v>
                </c:pt>
                <c:pt idx="3839">
                  <c:v>21.999999999998433</c:v>
                </c:pt>
                <c:pt idx="3840">
                  <c:v>22.004545454543887</c:v>
                </c:pt>
                <c:pt idx="3841">
                  <c:v>22.009090909089341</c:v>
                </c:pt>
                <c:pt idx="3842">
                  <c:v>22.013636363634795</c:v>
                </c:pt>
                <c:pt idx="3843">
                  <c:v>22.018181818180249</c:v>
                </c:pt>
                <c:pt idx="3844">
                  <c:v>22.022727272725703</c:v>
                </c:pt>
                <c:pt idx="3845">
                  <c:v>22.027272727271157</c:v>
                </c:pt>
                <c:pt idx="3846">
                  <c:v>22.031818181816611</c:v>
                </c:pt>
                <c:pt idx="3847">
                  <c:v>22.036363636362065</c:v>
                </c:pt>
                <c:pt idx="3848">
                  <c:v>22.040909090907519</c:v>
                </c:pt>
                <c:pt idx="3849">
                  <c:v>22.045454545452973</c:v>
                </c:pt>
                <c:pt idx="3850">
                  <c:v>22.049999999998427</c:v>
                </c:pt>
                <c:pt idx="3851">
                  <c:v>22.054545454543881</c:v>
                </c:pt>
                <c:pt idx="3852">
                  <c:v>22.059090909089335</c:v>
                </c:pt>
                <c:pt idx="3853">
                  <c:v>22.063636363634789</c:v>
                </c:pt>
                <c:pt idx="3854">
                  <c:v>22.068181818180243</c:v>
                </c:pt>
                <c:pt idx="3855">
                  <c:v>22.072727272725697</c:v>
                </c:pt>
                <c:pt idx="3856">
                  <c:v>22.077272727271151</c:v>
                </c:pt>
                <c:pt idx="3857">
                  <c:v>22.081818181816605</c:v>
                </c:pt>
                <c:pt idx="3858">
                  <c:v>22.086363636362059</c:v>
                </c:pt>
                <c:pt idx="3859">
                  <c:v>22.090909090907513</c:v>
                </c:pt>
                <c:pt idx="3860">
                  <c:v>22.095454545452966</c:v>
                </c:pt>
                <c:pt idx="3861">
                  <c:v>22.09999999999842</c:v>
                </c:pt>
                <c:pt idx="3862">
                  <c:v>22.104545454543874</c:v>
                </c:pt>
                <c:pt idx="3863">
                  <c:v>22.109090909089328</c:v>
                </c:pt>
                <c:pt idx="3864">
                  <c:v>22.113636363634782</c:v>
                </c:pt>
                <c:pt idx="3865">
                  <c:v>22.118181818180236</c:v>
                </c:pt>
                <c:pt idx="3866">
                  <c:v>22.12272727272569</c:v>
                </c:pt>
                <c:pt idx="3867">
                  <c:v>22.127272727271144</c:v>
                </c:pt>
                <c:pt idx="3868">
                  <c:v>22.131818181816598</c:v>
                </c:pt>
                <c:pt idx="3869">
                  <c:v>22.136363636362052</c:v>
                </c:pt>
                <c:pt idx="3870">
                  <c:v>22.140909090907506</c:v>
                </c:pt>
                <c:pt idx="3871">
                  <c:v>22.14545454545296</c:v>
                </c:pt>
                <c:pt idx="3872">
                  <c:v>22.149999999998414</c:v>
                </c:pt>
                <c:pt idx="3873">
                  <c:v>22.154545454543868</c:v>
                </c:pt>
                <c:pt idx="3874">
                  <c:v>22.159090909089322</c:v>
                </c:pt>
                <c:pt idx="3875">
                  <c:v>22.163636363634776</c:v>
                </c:pt>
                <c:pt idx="3876">
                  <c:v>22.16818181818023</c:v>
                </c:pt>
                <c:pt idx="3877">
                  <c:v>22.172727272725684</c:v>
                </c:pt>
                <c:pt idx="3878">
                  <c:v>22.177272727271138</c:v>
                </c:pt>
                <c:pt idx="3879">
                  <c:v>22.181818181816592</c:v>
                </c:pt>
                <c:pt idx="3880">
                  <c:v>22.186363636362046</c:v>
                </c:pt>
                <c:pt idx="3881">
                  <c:v>22.1909090909075</c:v>
                </c:pt>
                <c:pt idx="3882">
                  <c:v>22.195454545452954</c:v>
                </c:pt>
                <c:pt idx="3883">
                  <c:v>22.199999999998408</c:v>
                </c:pt>
                <c:pt idx="3884">
                  <c:v>22.204545454543862</c:v>
                </c:pt>
                <c:pt idx="3885">
                  <c:v>22.209090909089316</c:v>
                </c:pt>
                <c:pt idx="3886">
                  <c:v>22.21363636363477</c:v>
                </c:pt>
                <c:pt idx="3887">
                  <c:v>22.218181818180224</c:v>
                </c:pt>
                <c:pt idx="3888">
                  <c:v>22.222727272725677</c:v>
                </c:pt>
                <c:pt idx="3889">
                  <c:v>22.227272727271131</c:v>
                </c:pt>
                <c:pt idx="3890">
                  <c:v>22.231818181816585</c:v>
                </c:pt>
                <c:pt idx="3891">
                  <c:v>22.236363636362039</c:v>
                </c:pt>
                <c:pt idx="3892">
                  <c:v>22.240909090907493</c:v>
                </c:pt>
                <c:pt idx="3893">
                  <c:v>22.245454545452947</c:v>
                </c:pt>
                <c:pt idx="3894">
                  <c:v>22.249999999998401</c:v>
                </c:pt>
                <c:pt idx="3895">
                  <c:v>22.254545454543855</c:v>
                </c:pt>
                <c:pt idx="3896">
                  <c:v>22.259090909089309</c:v>
                </c:pt>
                <c:pt idx="3897">
                  <c:v>22.263636363634763</c:v>
                </c:pt>
                <c:pt idx="3898">
                  <c:v>22.268181818180217</c:v>
                </c:pt>
                <c:pt idx="3899">
                  <c:v>22.272727272725671</c:v>
                </c:pt>
                <c:pt idx="3900">
                  <c:v>22.277272727271125</c:v>
                </c:pt>
                <c:pt idx="3901">
                  <c:v>22.281818181816579</c:v>
                </c:pt>
                <c:pt idx="3902">
                  <c:v>22.286363636362033</c:v>
                </c:pt>
                <c:pt idx="3903">
                  <c:v>22.290909090907487</c:v>
                </c:pt>
                <c:pt idx="3904">
                  <c:v>22.295454545452941</c:v>
                </c:pt>
                <c:pt idx="3905">
                  <c:v>22.299999999998395</c:v>
                </c:pt>
                <c:pt idx="3906">
                  <c:v>22.304545454543849</c:v>
                </c:pt>
                <c:pt idx="3907">
                  <c:v>22.309090909089303</c:v>
                </c:pt>
                <c:pt idx="3908">
                  <c:v>22.313636363634757</c:v>
                </c:pt>
                <c:pt idx="3909">
                  <c:v>22.318181818180211</c:v>
                </c:pt>
                <c:pt idx="3910">
                  <c:v>22.322727272725665</c:v>
                </c:pt>
                <c:pt idx="3911">
                  <c:v>22.327272727271119</c:v>
                </c:pt>
                <c:pt idx="3912">
                  <c:v>22.331818181816573</c:v>
                </c:pt>
                <c:pt idx="3913">
                  <c:v>22.336363636362027</c:v>
                </c:pt>
                <c:pt idx="3914">
                  <c:v>22.340909090907481</c:v>
                </c:pt>
                <c:pt idx="3915">
                  <c:v>22.345454545452935</c:v>
                </c:pt>
                <c:pt idx="3916">
                  <c:v>22.349999999998388</c:v>
                </c:pt>
                <c:pt idx="3917">
                  <c:v>22.354545454543842</c:v>
                </c:pt>
                <c:pt idx="3918">
                  <c:v>22.359090909089296</c:v>
                </c:pt>
                <c:pt idx="3919">
                  <c:v>22.36363636363475</c:v>
                </c:pt>
                <c:pt idx="3920">
                  <c:v>22.368181818180204</c:v>
                </c:pt>
                <c:pt idx="3921">
                  <c:v>22.372727272725658</c:v>
                </c:pt>
                <c:pt idx="3922">
                  <c:v>22.377272727271112</c:v>
                </c:pt>
                <c:pt idx="3923">
                  <c:v>22.381818181816566</c:v>
                </c:pt>
                <c:pt idx="3924">
                  <c:v>22.38636363636202</c:v>
                </c:pt>
                <c:pt idx="3925">
                  <c:v>22.390909090907474</c:v>
                </c:pt>
                <c:pt idx="3926">
                  <c:v>22.395454545452928</c:v>
                </c:pt>
                <c:pt idx="3927">
                  <c:v>22.399999999998382</c:v>
                </c:pt>
                <c:pt idx="3928">
                  <c:v>22.404545454543836</c:v>
                </c:pt>
                <c:pt idx="3929">
                  <c:v>22.40909090908929</c:v>
                </c:pt>
                <c:pt idx="3930">
                  <c:v>22.413636363634744</c:v>
                </c:pt>
                <c:pt idx="3931">
                  <c:v>22.418181818180198</c:v>
                </c:pt>
                <c:pt idx="3932">
                  <c:v>22.422727272725652</c:v>
                </c:pt>
                <c:pt idx="3933">
                  <c:v>22.427272727271106</c:v>
                </c:pt>
                <c:pt idx="3934">
                  <c:v>22.43181818181656</c:v>
                </c:pt>
                <c:pt idx="3935">
                  <c:v>22.436363636362014</c:v>
                </c:pt>
                <c:pt idx="3936">
                  <c:v>22.440909090907468</c:v>
                </c:pt>
                <c:pt idx="3937">
                  <c:v>22.445454545452922</c:v>
                </c:pt>
                <c:pt idx="3938">
                  <c:v>22.449999999998376</c:v>
                </c:pt>
                <c:pt idx="3939">
                  <c:v>22.45454545454383</c:v>
                </c:pt>
                <c:pt idx="3940">
                  <c:v>22.459090909089284</c:v>
                </c:pt>
                <c:pt idx="3941">
                  <c:v>22.463636363634738</c:v>
                </c:pt>
                <c:pt idx="3942">
                  <c:v>22.468181818180192</c:v>
                </c:pt>
                <c:pt idx="3943">
                  <c:v>22.472727272725646</c:v>
                </c:pt>
                <c:pt idx="3944">
                  <c:v>22.477272727271099</c:v>
                </c:pt>
                <c:pt idx="3945">
                  <c:v>22.481818181816553</c:v>
                </c:pt>
                <c:pt idx="3946">
                  <c:v>22.486363636362007</c:v>
                </c:pt>
                <c:pt idx="3947">
                  <c:v>22.490909090907461</c:v>
                </c:pt>
                <c:pt idx="3948">
                  <c:v>22.495454545452915</c:v>
                </c:pt>
                <c:pt idx="3949">
                  <c:v>22.499999999998369</c:v>
                </c:pt>
                <c:pt idx="3950">
                  <c:v>22.504545454543823</c:v>
                </c:pt>
                <c:pt idx="3951">
                  <c:v>22.509090909089277</c:v>
                </c:pt>
                <c:pt idx="3952">
                  <c:v>22.513636363634731</c:v>
                </c:pt>
                <c:pt idx="3953">
                  <c:v>22.518181818180185</c:v>
                </c:pt>
                <c:pt idx="3954">
                  <c:v>22.522727272725639</c:v>
                </c:pt>
                <c:pt idx="3955">
                  <c:v>22.527272727271093</c:v>
                </c:pt>
                <c:pt idx="3956">
                  <c:v>22.531818181816547</c:v>
                </c:pt>
                <c:pt idx="3957">
                  <c:v>22.536363636362001</c:v>
                </c:pt>
                <c:pt idx="3958">
                  <c:v>22.540909090907455</c:v>
                </c:pt>
                <c:pt idx="3959">
                  <c:v>22.545454545452909</c:v>
                </c:pt>
                <c:pt idx="3960">
                  <c:v>22.549999999998363</c:v>
                </c:pt>
                <c:pt idx="3961">
                  <c:v>22.554545454543817</c:v>
                </c:pt>
                <c:pt idx="3962">
                  <c:v>22.559090909089271</c:v>
                </c:pt>
                <c:pt idx="3963">
                  <c:v>22.563636363634725</c:v>
                </c:pt>
                <c:pt idx="3964">
                  <c:v>22.568181818180179</c:v>
                </c:pt>
                <c:pt idx="3965">
                  <c:v>22.572727272725633</c:v>
                </c:pt>
                <c:pt idx="3966">
                  <c:v>22.577272727271087</c:v>
                </c:pt>
                <c:pt idx="3967">
                  <c:v>22.581818181816541</c:v>
                </c:pt>
                <c:pt idx="3968">
                  <c:v>22.586363636361995</c:v>
                </c:pt>
                <c:pt idx="3969">
                  <c:v>22.590909090907449</c:v>
                </c:pt>
                <c:pt idx="3970">
                  <c:v>22.595454545452903</c:v>
                </c:pt>
                <c:pt idx="3971">
                  <c:v>22.599999999998357</c:v>
                </c:pt>
                <c:pt idx="3972">
                  <c:v>22.60454545454381</c:v>
                </c:pt>
                <c:pt idx="3973">
                  <c:v>22.609090909089264</c:v>
                </c:pt>
                <c:pt idx="3974">
                  <c:v>22.613636363634718</c:v>
                </c:pt>
                <c:pt idx="3975">
                  <c:v>22.618181818180172</c:v>
                </c:pt>
                <c:pt idx="3976">
                  <c:v>22.622727272725626</c:v>
                </c:pt>
                <c:pt idx="3977">
                  <c:v>22.62727272727108</c:v>
                </c:pt>
                <c:pt idx="3978">
                  <c:v>22.631818181816534</c:v>
                </c:pt>
                <c:pt idx="3979">
                  <c:v>22.636363636361988</c:v>
                </c:pt>
                <c:pt idx="3980">
                  <c:v>22.640909090907442</c:v>
                </c:pt>
                <c:pt idx="3981">
                  <c:v>22.645454545452896</c:v>
                </c:pt>
                <c:pt idx="3982">
                  <c:v>22.64999999999835</c:v>
                </c:pt>
                <c:pt idx="3983">
                  <c:v>22.654545454543804</c:v>
                </c:pt>
                <c:pt idx="3984">
                  <c:v>22.659090909089258</c:v>
                </c:pt>
                <c:pt idx="3985">
                  <c:v>22.663636363634712</c:v>
                </c:pt>
                <c:pt idx="3986">
                  <c:v>22.668181818180166</c:v>
                </c:pt>
                <c:pt idx="3987">
                  <c:v>22.67272727272562</c:v>
                </c:pt>
                <c:pt idx="3988">
                  <c:v>22.677272727271074</c:v>
                </c:pt>
                <c:pt idx="3989">
                  <c:v>22.681818181816528</c:v>
                </c:pt>
                <c:pt idx="3990">
                  <c:v>22.686363636361982</c:v>
                </c:pt>
                <c:pt idx="3991">
                  <c:v>22.690909090907436</c:v>
                </c:pt>
                <c:pt idx="3992">
                  <c:v>22.69545454545289</c:v>
                </c:pt>
                <c:pt idx="3993">
                  <c:v>22.699999999998344</c:v>
                </c:pt>
                <c:pt idx="3994">
                  <c:v>22.704545454543798</c:v>
                </c:pt>
                <c:pt idx="3995">
                  <c:v>22.709090909089252</c:v>
                </c:pt>
                <c:pt idx="3996">
                  <c:v>22.713636363634706</c:v>
                </c:pt>
                <c:pt idx="3997">
                  <c:v>22.71818181818016</c:v>
                </c:pt>
                <c:pt idx="3998">
                  <c:v>22.722727272725614</c:v>
                </c:pt>
                <c:pt idx="3999">
                  <c:v>22.727272727271068</c:v>
                </c:pt>
                <c:pt idx="4000">
                  <c:v>22.731818181816521</c:v>
                </c:pt>
                <c:pt idx="4001">
                  <c:v>22.736363636361975</c:v>
                </c:pt>
                <c:pt idx="4002">
                  <c:v>22.740909090907429</c:v>
                </c:pt>
                <c:pt idx="4003">
                  <c:v>22.745454545452883</c:v>
                </c:pt>
                <c:pt idx="4004">
                  <c:v>22.749999999998337</c:v>
                </c:pt>
                <c:pt idx="4005">
                  <c:v>22.754545454543791</c:v>
                </c:pt>
                <c:pt idx="4006">
                  <c:v>22.759090909089245</c:v>
                </c:pt>
                <c:pt idx="4007">
                  <c:v>22.763636363634699</c:v>
                </c:pt>
                <c:pt idx="4008">
                  <c:v>22.768181818180153</c:v>
                </c:pt>
                <c:pt idx="4009">
                  <c:v>22.772727272725607</c:v>
                </c:pt>
                <c:pt idx="4010">
                  <c:v>22.777272727271061</c:v>
                </c:pt>
                <c:pt idx="4011">
                  <c:v>22.781818181816515</c:v>
                </c:pt>
                <c:pt idx="4012">
                  <c:v>22.786363636361969</c:v>
                </c:pt>
                <c:pt idx="4013">
                  <c:v>22.790909090907423</c:v>
                </c:pt>
                <c:pt idx="4014">
                  <c:v>22.795454545452877</c:v>
                </c:pt>
                <c:pt idx="4015">
                  <c:v>22.799999999998331</c:v>
                </c:pt>
                <c:pt idx="4016">
                  <c:v>22.804545454543785</c:v>
                </c:pt>
                <c:pt idx="4017">
                  <c:v>22.809090909089239</c:v>
                </c:pt>
                <c:pt idx="4018">
                  <c:v>22.813636363634693</c:v>
                </c:pt>
                <c:pt idx="4019">
                  <c:v>22.818181818180147</c:v>
                </c:pt>
                <c:pt idx="4020">
                  <c:v>22.822727272725601</c:v>
                </c:pt>
                <c:pt idx="4021">
                  <c:v>22.827272727271055</c:v>
                </c:pt>
                <c:pt idx="4022">
                  <c:v>22.831818181816509</c:v>
                </c:pt>
                <c:pt idx="4023">
                  <c:v>22.836363636361963</c:v>
                </c:pt>
                <c:pt idx="4024">
                  <c:v>22.840909090907417</c:v>
                </c:pt>
                <c:pt idx="4025">
                  <c:v>22.845454545452871</c:v>
                </c:pt>
                <c:pt idx="4026">
                  <c:v>22.849999999998325</c:v>
                </c:pt>
                <c:pt idx="4027">
                  <c:v>22.854545454543779</c:v>
                </c:pt>
                <c:pt idx="4028">
                  <c:v>22.859090909089232</c:v>
                </c:pt>
                <c:pt idx="4029">
                  <c:v>22.863636363634686</c:v>
                </c:pt>
                <c:pt idx="4030">
                  <c:v>22.86818181818014</c:v>
                </c:pt>
                <c:pt idx="4031">
                  <c:v>22.872727272725594</c:v>
                </c:pt>
                <c:pt idx="4032">
                  <c:v>22.877272727271048</c:v>
                </c:pt>
                <c:pt idx="4033">
                  <c:v>22.881818181816502</c:v>
                </c:pt>
                <c:pt idx="4034">
                  <c:v>22.886363636361956</c:v>
                </c:pt>
                <c:pt idx="4035">
                  <c:v>22.89090909090741</c:v>
                </c:pt>
                <c:pt idx="4036">
                  <c:v>22.895454545452864</c:v>
                </c:pt>
                <c:pt idx="4037">
                  <c:v>22.899999999998318</c:v>
                </c:pt>
                <c:pt idx="4038">
                  <c:v>22.904545454543772</c:v>
                </c:pt>
                <c:pt idx="4039">
                  <c:v>22.909090909089226</c:v>
                </c:pt>
                <c:pt idx="4040">
                  <c:v>22.91363636363468</c:v>
                </c:pt>
                <c:pt idx="4041">
                  <c:v>22.918181818180134</c:v>
                </c:pt>
                <c:pt idx="4042">
                  <c:v>22.922727272725588</c:v>
                </c:pt>
                <c:pt idx="4043">
                  <c:v>22.927272727271042</c:v>
                </c:pt>
                <c:pt idx="4044">
                  <c:v>22.931818181816496</c:v>
                </c:pt>
                <c:pt idx="4045">
                  <c:v>22.93636363636195</c:v>
                </c:pt>
                <c:pt idx="4046">
                  <c:v>22.940909090907404</c:v>
                </c:pt>
                <c:pt idx="4047">
                  <c:v>22.945454545452858</c:v>
                </c:pt>
                <c:pt idx="4048">
                  <c:v>22.949999999998312</c:v>
                </c:pt>
                <c:pt idx="4049">
                  <c:v>22.954545454543766</c:v>
                </c:pt>
                <c:pt idx="4050">
                  <c:v>22.95909090908922</c:v>
                </c:pt>
                <c:pt idx="4051">
                  <c:v>22.963636363634674</c:v>
                </c:pt>
                <c:pt idx="4052">
                  <c:v>22.968181818180128</c:v>
                </c:pt>
                <c:pt idx="4053">
                  <c:v>22.972727272725582</c:v>
                </c:pt>
                <c:pt idx="4054">
                  <c:v>22.977272727271036</c:v>
                </c:pt>
                <c:pt idx="4055">
                  <c:v>22.981818181816489</c:v>
                </c:pt>
                <c:pt idx="4056">
                  <c:v>22.986363636361943</c:v>
                </c:pt>
                <c:pt idx="4057">
                  <c:v>22.990909090907397</c:v>
                </c:pt>
                <c:pt idx="4058">
                  <c:v>22.995454545452851</c:v>
                </c:pt>
                <c:pt idx="4059">
                  <c:v>22.999999999998305</c:v>
                </c:pt>
                <c:pt idx="4060">
                  <c:v>23.004545454543759</c:v>
                </c:pt>
                <c:pt idx="4061">
                  <c:v>23.009090909089213</c:v>
                </c:pt>
                <c:pt idx="4062">
                  <c:v>23.013636363634667</c:v>
                </c:pt>
                <c:pt idx="4063">
                  <c:v>23.018181818180121</c:v>
                </c:pt>
                <c:pt idx="4064">
                  <c:v>23.022727272725575</c:v>
                </c:pt>
                <c:pt idx="4065">
                  <c:v>23.027272727271029</c:v>
                </c:pt>
                <c:pt idx="4066">
                  <c:v>23.031818181816483</c:v>
                </c:pt>
                <c:pt idx="4067">
                  <c:v>23.036363636361937</c:v>
                </c:pt>
                <c:pt idx="4068">
                  <c:v>23.040909090907391</c:v>
                </c:pt>
                <c:pt idx="4069">
                  <c:v>23.045454545452845</c:v>
                </c:pt>
                <c:pt idx="4070">
                  <c:v>23.049999999998299</c:v>
                </c:pt>
                <c:pt idx="4071">
                  <c:v>23.054545454543753</c:v>
                </c:pt>
                <c:pt idx="4072">
                  <c:v>23.059090909089207</c:v>
                </c:pt>
                <c:pt idx="4073">
                  <c:v>23.063636363634661</c:v>
                </c:pt>
                <c:pt idx="4074">
                  <c:v>23.068181818180115</c:v>
                </c:pt>
                <c:pt idx="4075">
                  <c:v>23.072727272725569</c:v>
                </c:pt>
                <c:pt idx="4076">
                  <c:v>23.077272727271023</c:v>
                </c:pt>
                <c:pt idx="4077">
                  <c:v>23.081818181816477</c:v>
                </c:pt>
                <c:pt idx="4078">
                  <c:v>23.086363636361931</c:v>
                </c:pt>
                <c:pt idx="4079">
                  <c:v>23.090909090907385</c:v>
                </c:pt>
                <c:pt idx="4080">
                  <c:v>23.095454545452839</c:v>
                </c:pt>
                <c:pt idx="4081">
                  <c:v>23.099999999998293</c:v>
                </c:pt>
                <c:pt idx="4082">
                  <c:v>23.104545454543747</c:v>
                </c:pt>
                <c:pt idx="4083">
                  <c:v>23.1090909090892</c:v>
                </c:pt>
                <c:pt idx="4084">
                  <c:v>23.113636363634654</c:v>
                </c:pt>
                <c:pt idx="4085">
                  <c:v>23.118181818180108</c:v>
                </c:pt>
                <c:pt idx="4086">
                  <c:v>23.122727272725562</c:v>
                </c:pt>
                <c:pt idx="4087">
                  <c:v>23.127272727271016</c:v>
                </c:pt>
                <c:pt idx="4088">
                  <c:v>23.13181818181647</c:v>
                </c:pt>
                <c:pt idx="4089">
                  <c:v>23.136363636361924</c:v>
                </c:pt>
                <c:pt idx="4090">
                  <c:v>23.140909090907378</c:v>
                </c:pt>
                <c:pt idx="4091">
                  <c:v>23.145454545452832</c:v>
                </c:pt>
                <c:pt idx="4092">
                  <c:v>23.149999999998286</c:v>
                </c:pt>
                <c:pt idx="4093">
                  <c:v>23.15454545454374</c:v>
                </c:pt>
                <c:pt idx="4094">
                  <c:v>23.159090909089194</c:v>
                </c:pt>
                <c:pt idx="4095">
                  <c:v>23.163636363634648</c:v>
                </c:pt>
                <c:pt idx="4096">
                  <c:v>23.168181818180102</c:v>
                </c:pt>
                <c:pt idx="4097">
                  <c:v>23.172727272725556</c:v>
                </c:pt>
                <c:pt idx="4098">
                  <c:v>23.17727272727101</c:v>
                </c:pt>
                <c:pt idx="4099">
                  <c:v>23.181818181816464</c:v>
                </c:pt>
                <c:pt idx="4100">
                  <c:v>23.186363636361918</c:v>
                </c:pt>
                <c:pt idx="4101">
                  <c:v>23.190909090907372</c:v>
                </c:pt>
                <c:pt idx="4102">
                  <c:v>23.195454545452826</c:v>
                </c:pt>
                <c:pt idx="4103">
                  <c:v>23.19999999999828</c:v>
                </c:pt>
                <c:pt idx="4104">
                  <c:v>23.204545454543734</c:v>
                </c:pt>
                <c:pt idx="4105">
                  <c:v>23.209090909089188</c:v>
                </c:pt>
                <c:pt idx="4106">
                  <c:v>23.213636363634642</c:v>
                </c:pt>
                <c:pt idx="4107">
                  <c:v>23.218181818180096</c:v>
                </c:pt>
                <c:pt idx="4108">
                  <c:v>23.22272727272555</c:v>
                </c:pt>
                <c:pt idx="4109">
                  <c:v>23.227272727271004</c:v>
                </c:pt>
                <c:pt idx="4110">
                  <c:v>23.231818181816458</c:v>
                </c:pt>
                <c:pt idx="4111">
                  <c:v>23.236363636361911</c:v>
                </c:pt>
                <c:pt idx="4112">
                  <c:v>23.240909090907365</c:v>
                </c:pt>
                <c:pt idx="4113">
                  <c:v>23.245454545452819</c:v>
                </c:pt>
                <c:pt idx="4114">
                  <c:v>23.249999999998273</c:v>
                </c:pt>
                <c:pt idx="4115">
                  <c:v>23.254545454543727</c:v>
                </c:pt>
                <c:pt idx="4116">
                  <c:v>23.259090909089181</c:v>
                </c:pt>
                <c:pt idx="4117">
                  <c:v>23.263636363634635</c:v>
                </c:pt>
                <c:pt idx="4118">
                  <c:v>23.268181818180089</c:v>
                </c:pt>
                <c:pt idx="4119">
                  <c:v>23.272727272725543</c:v>
                </c:pt>
                <c:pt idx="4120">
                  <c:v>23.277272727270997</c:v>
                </c:pt>
                <c:pt idx="4121">
                  <c:v>23.281818181816451</c:v>
                </c:pt>
                <c:pt idx="4122">
                  <c:v>23.286363636361905</c:v>
                </c:pt>
                <c:pt idx="4123">
                  <c:v>23.290909090907359</c:v>
                </c:pt>
                <c:pt idx="4124">
                  <c:v>23.295454545452813</c:v>
                </c:pt>
                <c:pt idx="4125">
                  <c:v>23.299999999998267</c:v>
                </c:pt>
                <c:pt idx="4126">
                  <c:v>23.304545454543721</c:v>
                </c:pt>
                <c:pt idx="4127">
                  <c:v>23.309090909089175</c:v>
                </c:pt>
                <c:pt idx="4128">
                  <c:v>23.313636363634629</c:v>
                </c:pt>
                <c:pt idx="4129">
                  <c:v>23.318181818180083</c:v>
                </c:pt>
                <c:pt idx="4130">
                  <c:v>23.322727272725537</c:v>
                </c:pt>
                <c:pt idx="4131">
                  <c:v>23.327272727270991</c:v>
                </c:pt>
                <c:pt idx="4132">
                  <c:v>23.331818181816445</c:v>
                </c:pt>
                <c:pt idx="4133">
                  <c:v>23.336363636361899</c:v>
                </c:pt>
                <c:pt idx="4134">
                  <c:v>23.340909090907353</c:v>
                </c:pt>
                <c:pt idx="4135">
                  <c:v>23.345454545452807</c:v>
                </c:pt>
                <c:pt idx="4136">
                  <c:v>23.349999999998261</c:v>
                </c:pt>
                <c:pt idx="4137">
                  <c:v>23.354545454543715</c:v>
                </c:pt>
                <c:pt idx="4138">
                  <c:v>23.359090909089169</c:v>
                </c:pt>
                <c:pt idx="4139">
                  <c:v>23.363636363634622</c:v>
                </c:pt>
                <c:pt idx="4140">
                  <c:v>23.368181818180076</c:v>
                </c:pt>
                <c:pt idx="4141">
                  <c:v>23.37272727272553</c:v>
                </c:pt>
                <c:pt idx="4142">
                  <c:v>23.377272727270984</c:v>
                </c:pt>
                <c:pt idx="4143">
                  <c:v>23.381818181816438</c:v>
                </c:pt>
                <c:pt idx="4144">
                  <c:v>23.386363636361892</c:v>
                </c:pt>
                <c:pt idx="4145">
                  <c:v>23.390909090907346</c:v>
                </c:pt>
                <c:pt idx="4146">
                  <c:v>23.3954545454528</c:v>
                </c:pt>
                <c:pt idx="4147">
                  <c:v>23.399999999998254</c:v>
                </c:pt>
                <c:pt idx="4148">
                  <c:v>23.404545454543708</c:v>
                </c:pt>
                <c:pt idx="4149">
                  <c:v>23.409090909089162</c:v>
                </c:pt>
                <c:pt idx="4150">
                  <c:v>23.413636363634616</c:v>
                </c:pt>
                <c:pt idx="4151">
                  <c:v>23.41818181818007</c:v>
                </c:pt>
                <c:pt idx="4152">
                  <c:v>23.422727272725524</c:v>
                </c:pt>
                <c:pt idx="4153">
                  <c:v>23.427272727270978</c:v>
                </c:pt>
                <c:pt idx="4154">
                  <c:v>23.431818181816432</c:v>
                </c:pt>
                <c:pt idx="4155">
                  <c:v>23.436363636361886</c:v>
                </c:pt>
                <c:pt idx="4156">
                  <c:v>23.44090909090734</c:v>
                </c:pt>
                <c:pt idx="4157">
                  <c:v>23.445454545452794</c:v>
                </c:pt>
                <c:pt idx="4158">
                  <c:v>23.449999999998248</c:v>
                </c:pt>
                <c:pt idx="4159">
                  <c:v>23.454545454543702</c:v>
                </c:pt>
                <c:pt idx="4160">
                  <c:v>23.459090909089156</c:v>
                </c:pt>
                <c:pt idx="4161">
                  <c:v>23.46363636363461</c:v>
                </c:pt>
                <c:pt idx="4162">
                  <c:v>23.468181818180064</c:v>
                </c:pt>
                <c:pt idx="4163">
                  <c:v>23.472727272725518</c:v>
                </c:pt>
                <c:pt idx="4164">
                  <c:v>23.477272727270972</c:v>
                </c:pt>
                <c:pt idx="4165">
                  <c:v>23.481818181816426</c:v>
                </c:pt>
                <c:pt idx="4166">
                  <c:v>23.48636363636188</c:v>
                </c:pt>
                <c:pt idx="4167">
                  <c:v>23.490909090907333</c:v>
                </c:pt>
                <c:pt idx="4168">
                  <c:v>23.495454545452787</c:v>
                </c:pt>
                <c:pt idx="4169">
                  <c:v>23.499999999998241</c:v>
                </c:pt>
                <c:pt idx="4170">
                  <c:v>23.504545454543695</c:v>
                </c:pt>
                <c:pt idx="4171">
                  <c:v>23.509090909089149</c:v>
                </c:pt>
                <c:pt idx="4172">
                  <c:v>23.513636363634603</c:v>
                </c:pt>
                <c:pt idx="4173">
                  <c:v>23.518181818180057</c:v>
                </c:pt>
                <c:pt idx="4174">
                  <c:v>23.522727272725511</c:v>
                </c:pt>
                <c:pt idx="4175">
                  <c:v>23.527272727270965</c:v>
                </c:pt>
                <c:pt idx="4176">
                  <c:v>23.531818181816419</c:v>
                </c:pt>
                <c:pt idx="4177">
                  <c:v>23.536363636361873</c:v>
                </c:pt>
                <c:pt idx="4178">
                  <c:v>23.540909090907327</c:v>
                </c:pt>
                <c:pt idx="4179">
                  <c:v>23.545454545452781</c:v>
                </c:pt>
                <c:pt idx="4180">
                  <c:v>23.549999999998235</c:v>
                </c:pt>
                <c:pt idx="4181">
                  <c:v>23.554545454543689</c:v>
                </c:pt>
                <c:pt idx="4182">
                  <c:v>23.559090909089143</c:v>
                </c:pt>
                <c:pt idx="4183">
                  <c:v>23.563636363634597</c:v>
                </c:pt>
                <c:pt idx="4184">
                  <c:v>23.568181818180051</c:v>
                </c:pt>
                <c:pt idx="4185">
                  <c:v>23.572727272725505</c:v>
                </c:pt>
                <c:pt idx="4186">
                  <c:v>23.577272727270959</c:v>
                </c:pt>
                <c:pt idx="4187">
                  <c:v>23.581818181816413</c:v>
                </c:pt>
                <c:pt idx="4188">
                  <c:v>23.586363636361867</c:v>
                </c:pt>
                <c:pt idx="4189">
                  <c:v>23.590909090907321</c:v>
                </c:pt>
                <c:pt idx="4190">
                  <c:v>23.595454545452775</c:v>
                </c:pt>
                <c:pt idx="4191">
                  <c:v>23.599999999998229</c:v>
                </c:pt>
                <c:pt idx="4192">
                  <c:v>23.604545454543683</c:v>
                </c:pt>
                <c:pt idx="4193">
                  <c:v>23.609090909089137</c:v>
                </c:pt>
                <c:pt idx="4194">
                  <c:v>23.613636363634591</c:v>
                </c:pt>
                <c:pt idx="4195">
                  <c:v>23.618181818180044</c:v>
                </c:pt>
                <c:pt idx="4196">
                  <c:v>23.622727272725498</c:v>
                </c:pt>
                <c:pt idx="4197">
                  <c:v>23.627272727270952</c:v>
                </c:pt>
                <c:pt idx="4198">
                  <c:v>23.631818181816406</c:v>
                </c:pt>
                <c:pt idx="4199">
                  <c:v>23.63636363636186</c:v>
                </c:pt>
                <c:pt idx="4200">
                  <c:v>23.640909090907314</c:v>
                </c:pt>
                <c:pt idx="4201">
                  <c:v>23.645454545452768</c:v>
                </c:pt>
                <c:pt idx="4202">
                  <c:v>23.649999999998222</c:v>
                </c:pt>
                <c:pt idx="4203">
                  <c:v>23.654545454543676</c:v>
                </c:pt>
                <c:pt idx="4204">
                  <c:v>23.65909090908913</c:v>
                </c:pt>
                <c:pt idx="4205">
                  <c:v>23.663636363634584</c:v>
                </c:pt>
                <c:pt idx="4206">
                  <c:v>23.668181818180038</c:v>
                </c:pt>
                <c:pt idx="4207">
                  <c:v>23.672727272725492</c:v>
                </c:pt>
                <c:pt idx="4208">
                  <c:v>23.677272727270946</c:v>
                </c:pt>
                <c:pt idx="4209">
                  <c:v>23.6818181818164</c:v>
                </c:pt>
                <c:pt idx="4210">
                  <c:v>23.686363636361854</c:v>
                </c:pt>
                <c:pt idx="4211">
                  <c:v>23.690909090907308</c:v>
                </c:pt>
                <c:pt idx="4212">
                  <c:v>23.695454545452762</c:v>
                </c:pt>
                <c:pt idx="4213">
                  <c:v>23.699999999998216</c:v>
                </c:pt>
                <c:pt idx="4214">
                  <c:v>23.70454545454367</c:v>
                </c:pt>
                <c:pt idx="4215">
                  <c:v>23.709090909089124</c:v>
                </c:pt>
                <c:pt idx="4216">
                  <c:v>23.713636363634578</c:v>
                </c:pt>
                <c:pt idx="4217">
                  <c:v>23.718181818180032</c:v>
                </c:pt>
                <c:pt idx="4218">
                  <c:v>23.722727272725486</c:v>
                </c:pt>
                <c:pt idx="4219">
                  <c:v>23.72727272727094</c:v>
                </c:pt>
                <c:pt idx="4220">
                  <c:v>23.731818181816394</c:v>
                </c:pt>
                <c:pt idx="4221">
                  <c:v>23.736363636361848</c:v>
                </c:pt>
                <c:pt idx="4222">
                  <c:v>23.740909090907302</c:v>
                </c:pt>
                <c:pt idx="4223">
                  <c:v>23.745454545452755</c:v>
                </c:pt>
                <c:pt idx="4224">
                  <c:v>23.749999999998209</c:v>
                </c:pt>
                <c:pt idx="4225">
                  <c:v>23.754545454543663</c:v>
                </c:pt>
                <c:pt idx="4226">
                  <c:v>23.759090909089117</c:v>
                </c:pt>
                <c:pt idx="4227">
                  <c:v>23.763636363634571</c:v>
                </c:pt>
                <c:pt idx="4228">
                  <c:v>23.768181818180025</c:v>
                </c:pt>
                <c:pt idx="4229">
                  <c:v>23.772727272725479</c:v>
                </c:pt>
                <c:pt idx="4230">
                  <c:v>23.777272727270933</c:v>
                </c:pt>
                <c:pt idx="4231">
                  <c:v>23.781818181816387</c:v>
                </c:pt>
                <c:pt idx="4232">
                  <c:v>23.786363636361841</c:v>
                </c:pt>
                <c:pt idx="4233">
                  <c:v>23.790909090907295</c:v>
                </c:pt>
                <c:pt idx="4234">
                  <c:v>23.795454545452749</c:v>
                </c:pt>
                <c:pt idx="4235">
                  <c:v>23.799999999998203</c:v>
                </c:pt>
                <c:pt idx="4236">
                  <c:v>23.804545454543657</c:v>
                </c:pt>
                <c:pt idx="4237">
                  <c:v>23.809090909089111</c:v>
                </c:pt>
                <c:pt idx="4238">
                  <c:v>23.813636363634565</c:v>
                </c:pt>
                <c:pt idx="4239">
                  <c:v>23.818181818180019</c:v>
                </c:pt>
                <c:pt idx="4240">
                  <c:v>23.822727272725473</c:v>
                </c:pt>
                <c:pt idx="4241">
                  <c:v>23.827272727270927</c:v>
                </c:pt>
                <c:pt idx="4242">
                  <c:v>23.831818181816381</c:v>
                </c:pt>
                <c:pt idx="4243">
                  <c:v>23.836363636361835</c:v>
                </c:pt>
                <c:pt idx="4244">
                  <c:v>23.840909090907289</c:v>
                </c:pt>
                <c:pt idx="4245">
                  <c:v>23.845454545452743</c:v>
                </c:pt>
                <c:pt idx="4246">
                  <c:v>23.849999999998197</c:v>
                </c:pt>
                <c:pt idx="4247">
                  <c:v>23.854545454543651</c:v>
                </c:pt>
                <c:pt idx="4248">
                  <c:v>23.859090909089105</c:v>
                </c:pt>
                <c:pt idx="4249">
                  <c:v>23.863636363634559</c:v>
                </c:pt>
                <c:pt idx="4250">
                  <c:v>23.868181818180012</c:v>
                </c:pt>
                <c:pt idx="4251">
                  <c:v>23.872727272725466</c:v>
                </c:pt>
                <c:pt idx="4252">
                  <c:v>23.87727272727092</c:v>
                </c:pt>
                <c:pt idx="4253">
                  <c:v>23.881818181816374</c:v>
                </c:pt>
                <c:pt idx="4254">
                  <c:v>23.886363636361828</c:v>
                </c:pt>
                <c:pt idx="4255">
                  <c:v>23.890909090907282</c:v>
                </c:pt>
                <c:pt idx="4256">
                  <c:v>23.895454545452736</c:v>
                </c:pt>
                <c:pt idx="4257">
                  <c:v>23.89999999999819</c:v>
                </c:pt>
                <c:pt idx="4258">
                  <c:v>23.904545454543644</c:v>
                </c:pt>
                <c:pt idx="4259">
                  <c:v>23.909090909089098</c:v>
                </c:pt>
                <c:pt idx="4260">
                  <c:v>23.913636363634552</c:v>
                </c:pt>
                <c:pt idx="4261">
                  <c:v>23.918181818180006</c:v>
                </c:pt>
                <c:pt idx="4262">
                  <c:v>23.92272727272546</c:v>
                </c:pt>
                <c:pt idx="4263">
                  <c:v>23.927272727270914</c:v>
                </c:pt>
                <c:pt idx="4264">
                  <c:v>23.931818181816368</c:v>
                </c:pt>
                <c:pt idx="4265">
                  <c:v>23.936363636361822</c:v>
                </c:pt>
                <c:pt idx="4266">
                  <c:v>23.940909090907276</c:v>
                </c:pt>
                <c:pt idx="4267">
                  <c:v>23.94545454545273</c:v>
                </c:pt>
                <c:pt idx="4268">
                  <c:v>23.949999999998184</c:v>
                </c:pt>
                <c:pt idx="4269">
                  <c:v>23.954545454543638</c:v>
                </c:pt>
                <c:pt idx="4270">
                  <c:v>23.959090909089092</c:v>
                </c:pt>
                <c:pt idx="4271">
                  <c:v>23.963636363634546</c:v>
                </c:pt>
                <c:pt idx="4272">
                  <c:v>23.96818181818</c:v>
                </c:pt>
                <c:pt idx="4273">
                  <c:v>23.972727272725454</c:v>
                </c:pt>
                <c:pt idx="4274">
                  <c:v>23.977272727270908</c:v>
                </c:pt>
                <c:pt idx="4275">
                  <c:v>23.981818181816362</c:v>
                </c:pt>
                <c:pt idx="4276">
                  <c:v>23.986363636361816</c:v>
                </c:pt>
                <c:pt idx="4277">
                  <c:v>23.99090909090727</c:v>
                </c:pt>
                <c:pt idx="4278">
                  <c:v>23.995454545452723</c:v>
                </c:pt>
                <c:pt idx="4279">
                  <c:v>23.999999999998177</c:v>
                </c:pt>
                <c:pt idx="4280">
                  <c:v>24.004545454543631</c:v>
                </c:pt>
                <c:pt idx="4281">
                  <c:v>24.009090909089085</c:v>
                </c:pt>
                <c:pt idx="4282">
                  <c:v>24.013636363634539</c:v>
                </c:pt>
                <c:pt idx="4283">
                  <c:v>24.018181818179993</c:v>
                </c:pt>
                <c:pt idx="4284">
                  <c:v>24.022727272725447</c:v>
                </c:pt>
                <c:pt idx="4285">
                  <c:v>24.027272727270901</c:v>
                </c:pt>
                <c:pt idx="4286">
                  <c:v>24.031818181816355</c:v>
                </c:pt>
                <c:pt idx="4287">
                  <c:v>24.036363636361809</c:v>
                </c:pt>
                <c:pt idx="4288">
                  <c:v>24.040909090907263</c:v>
                </c:pt>
                <c:pt idx="4289">
                  <c:v>24.045454545452717</c:v>
                </c:pt>
                <c:pt idx="4290">
                  <c:v>24.049999999998171</c:v>
                </c:pt>
                <c:pt idx="4291">
                  <c:v>24.054545454543625</c:v>
                </c:pt>
                <c:pt idx="4292">
                  <c:v>24.059090909089079</c:v>
                </c:pt>
                <c:pt idx="4293">
                  <c:v>24.063636363634533</c:v>
                </c:pt>
                <c:pt idx="4294">
                  <c:v>24.068181818179987</c:v>
                </c:pt>
                <c:pt idx="4295">
                  <c:v>24.072727272725441</c:v>
                </c:pt>
                <c:pt idx="4296">
                  <c:v>24.077272727270895</c:v>
                </c:pt>
                <c:pt idx="4297">
                  <c:v>24.081818181816349</c:v>
                </c:pt>
                <c:pt idx="4298">
                  <c:v>24.086363636361803</c:v>
                </c:pt>
                <c:pt idx="4299">
                  <c:v>24.090909090907257</c:v>
                </c:pt>
                <c:pt idx="4300">
                  <c:v>24.095454545452711</c:v>
                </c:pt>
                <c:pt idx="4301">
                  <c:v>24.099999999998165</c:v>
                </c:pt>
                <c:pt idx="4302">
                  <c:v>24.104545454543619</c:v>
                </c:pt>
                <c:pt idx="4303">
                  <c:v>24.109090909089073</c:v>
                </c:pt>
                <c:pt idx="4304">
                  <c:v>24.113636363634527</c:v>
                </c:pt>
                <c:pt idx="4305">
                  <c:v>24.118181818179981</c:v>
                </c:pt>
                <c:pt idx="4306">
                  <c:v>24.122727272725434</c:v>
                </c:pt>
                <c:pt idx="4307">
                  <c:v>24.127272727270888</c:v>
                </c:pt>
                <c:pt idx="4308">
                  <c:v>24.131818181816342</c:v>
                </c:pt>
                <c:pt idx="4309">
                  <c:v>24.136363636361796</c:v>
                </c:pt>
                <c:pt idx="4310">
                  <c:v>24.14090909090725</c:v>
                </c:pt>
                <c:pt idx="4311">
                  <c:v>24.145454545452704</c:v>
                </c:pt>
                <c:pt idx="4312">
                  <c:v>24.149999999998158</c:v>
                </c:pt>
                <c:pt idx="4313">
                  <c:v>24.154545454543612</c:v>
                </c:pt>
                <c:pt idx="4314">
                  <c:v>24.159090909089066</c:v>
                </c:pt>
                <c:pt idx="4315">
                  <c:v>24.16363636363452</c:v>
                </c:pt>
                <c:pt idx="4316">
                  <c:v>24.168181818179974</c:v>
                </c:pt>
                <c:pt idx="4317">
                  <c:v>24.172727272725428</c:v>
                </c:pt>
                <c:pt idx="4318">
                  <c:v>24.177272727270882</c:v>
                </c:pt>
                <c:pt idx="4319">
                  <c:v>24.181818181816336</c:v>
                </c:pt>
                <c:pt idx="4320">
                  <c:v>24.18636363636179</c:v>
                </c:pt>
                <c:pt idx="4321">
                  <c:v>24.190909090907244</c:v>
                </c:pt>
                <c:pt idx="4322">
                  <c:v>24.195454545452698</c:v>
                </c:pt>
                <c:pt idx="4323">
                  <c:v>24.199999999998152</c:v>
                </c:pt>
                <c:pt idx="4324">
                  <c:v>24.204545454543606</c:v>
                </c:pt>
                <c:pt idx="4325">
                  <c:v>24.20909090908906</c:v>
                </c:pt>
                <c:pt idx="4326">
                  <c:v>24.213636363634514</c:v>
                </c:pt>
                <c:pt idx="4327">
                  <c:v>24.218181818179968</c:v>
                </c:pt>
                <c:pt idx="4328">
                  <c:v>24.222727272725422</c:v>
                </c:pt>
                <c:pt idx="4329">
                  <c:v>24.227272727270876</c:v>
                </c:pt>
                <c:pt idx="4330">
                  <c:v>24.23181818181633</c:v>
                </c:pt>
                <c:pt idx="4331">
                  <c:v>24.236363636361784</c:v>
                </c:pt>
                <c:pt idx="4332">
                  <c:v>24.240909090907238</c:v>
                </c:pt>
                <c:pt idx="4333">
                  <c:v>24.245454545452692</c:v>
                </c:pt>
                <c:pt idx="4334">
                  <c:v>24.249999999998145</c:v>
                </c:pt>
                <c:pt idx="4335">
                  <c:v>24.254545454543599</c:v>
                </c:pt>
                <c:pt idx="4336">
                  <c:v>24.259090909089053</c:v>
                </c:pt>
                <c:pt idx="4337">
                  <c:v>24.263636363634507</c:v>
                </c:pt>
                <c:pt idx="4338">
                  <c:v>24.268181818179961</c:v>
                </c:pt>
                <c:pt idx="4339">
                  <c:v>24.272727272725415</c:v>
                </c:pt>
                <c:pt idx="4340">
                  <c:v>24.277272727270869</c:v>
                </c:pt>
                <c:pt idx="4341">
                  <c:v>24.281818181816323</c:v>
                </c:pt>
                <c:pt idx="4342">
                  <c:v>24.286363636361777</c:v>
                </c:pt>
                <c:pt idx="4343">
                  <c:v>24.290909090907231</c:v>
                </c:pt>
                <c:pt idx="4344">
                  <c:v>24.295454545452685</c:v>
                </c:pt>
                <c:pt idx="4345">
                  <c:v>24.299999999998139</c:v>
                </c:pt>
                <c:pt idx="4346">
                  <c:v>24.304545454543593</c:v>
                </c:pt>
                <c:pt idx="4347">
                  <c:v>24.309090909089047</c:v>
                </c:pt>
                <c:pt idx="4348">
                  <c:v>24.313636363634501</c:v>
                </c:pt>
                <c:pt idx="4349">
                  <c:v>24.318181818179955</c:v>
                </c:pt>
                <c:pt idx="4350">
                  <c:v>24.322727272725409</c:v>
                </c:pt>
                <c:pt idx="4351">
                  <c:v>24.327272727270863</c:v>
                </c:pt>
                <c:pt idx="4352">
                  <c:v>24.331818181816317</c:v>
                </c:pt>
                <c:pt idx="4353">
                  <c:v>24.336363636361771</c:v>
                </c:pt>
                <c:pt idx="4354">
                  <c:v>24.340909090907225</c:v>
                </c:pt>
                <c:pt idx="4355">
                  <c:v>24.345454545452679</c:v>
                </c:pt>
                <c:pt idx="4356">
                  <c:v>24.349999999998133</c:v>
                </c:pt>
                <c:pt idx="4357">
                  <c:v>24.354545454543587</c:v>
                </c:pt>
                <c:pt idx="4358">
                  <c:v>24.359090909089041</c:v>
                </c:pt>
                <c:pt idx="4359">
                  <c:v>24.363636363634495</c:v>
                </c:pt>
                <c:pt idx="4360">
                  <c:v>24.368181818179949</c:v>
                </c:pt>
                <c:pt idx="4361">
                  <c:v>24.372727272725403</c:v>
                </c:pt>
                <c:pt idx="4362">
                  <c:v>24.377272727270856</c:v>
                </c:pt>
                <c:pt idx="4363">
                  <c:v>24.38181818181631</c:v>
                </c:pt>
                <c:pt idx="4364">
                  <c:v>24.386363636361764</c:v>
                </c:pt>
                <c:pt idx="4365">
                  <c:v>24.390909090907218</c:v>
                </c:pt>
                <c:pt idx="4366">
                  <c:v>24.395454545452672</c:v>
                </c:pt>
                <c:pt idx="4367">
                  <c:v>24.399999999998126</c:v>
                </c:pt>
                <c:pt idx="4368">
                  <c:v>24.40454545454358</c:v>
                </c:pt>
                <c:pt idx="4369">
                  <c:v>24.409090909089034</c:v>
                </c:pt>
                <c:pt idx="4370">
                  <c:v>24.413636363634488</c:v>
                </c:pt>
                <c:pt idx="4371">
                  <c:v>24.418181818179942</c:v>
                </c:pt>
                <c:pt idx="4372">
                  <c:v>24.422727272725396</c:v>
                </c:pt>
                <c:pt idx="4373">
                  <c:v>24.42727272727085</c:v>
                </c:pt>
                <c:pt idx="4374">
                  <c:v>24.431818181816304</c:v>
                </c:pt>
                <c:pt idx="4375">
                  <c:v>24.436363636361758</c:v>
                </c:pt>
                <c:pt idx="4376">
                  <c:v>24.440909090907212</c:v>
                </c:pt>
                <c:pt idx="4377">
                  <c:v>24.445454545452666</c:v>
                </c:pt>
                <c:pt idx="4378">
                  <c:v>24.44999999999812</c:v>
                </c:pt>
                <c:pt idx="4379">
                  <c:v>24.454545454543574</c:v>
                </c:pt>
                <c:pt idx="4380">
                  <c:v>24.459090909089028</c:v>
                </c:pt>
                <c:pt idx="4381">
                  <c:v>24.463636363634482</c:v>
                </c:pt>
                <c:pt idx="4382">
                  <c:v>24.468181818179936</c:v>
                </c:pt>
                <c:pt idx="4383">
                  <c:v>24.47272727272539</c:v>
                </c:pt>
                <c:pt idx="4384">
                  <c:v>24.477272727270844</c:v>
                </c:pt>
                <c:pt idx="4385">
                  <c:v>24.481818181816298</c:v>
                </c:pt>
                <c:pt idx="4386">
                  <c:v>24.486363636361752</c:v>
                </c:pt>
                <c:pt idx="4387">
                  <c:v>24.490909090907206</c:v>
                </c:pt>
                <c:pt idx="4388">
                  <c:v>24.49545454545266</c:v>
                </c:pt>
                <c:pt idx="4389">
                  <c:v>24.499999999998114</c:v>
                </c:pt>
                <c:pt idx="4390">
                  <c:v>24.504545454543567</c:v>
                </c:pt>
                <c:pt idx="4391">
                  <c:v>24.509090909089021</c:v>
                </c:pt>
                <c:pt idx="4392">
                  <c:v>24.513636363634475</c:v>
                </c:pt>
                <c:pt idx="4393">
                  <c:v>24.518181818179929</c:v>
                </c:pt>
                <c:pt idx="4394">
                  <c:v>24.522727272725383</c:v>
                </c:pt>
                <c:pt idx="4395">
                  <c:v>24.527272727270837</c:v>
                </c:pt>
                <c:pt idx="4396">
                  <c:v>24.531818181816291</c:v>
                </c:pt>
                <c:pt idx="4397">
                  <c:v>24.536363636361745</c:v>
                </c:pt>
                <c:pt idx="4398">
                  <c:v>24.540909090907199</c:v>
                </c:pt>
                <c:pt idx="4399">
                  <c:v>24.545454545452653</c:v>
                </c:pt>
                <c:pt idx="4400">
                  <c:v>24.549999999998107</c:v>
                </c:pt>
                <c:pt idx="4401">
                  <c:v>24.554545454543561</c:v>
                </c:pt>
                <c:pt idx="4402">
                  <c:v>24.559090909089015</c:v>
                </c:pt>
                <c:pt idx="4403">
                  <c:v>24.563636363634469</c:v>
                </c:pt>
                <c:pt idx="4404">
                  <c:v>24.568181818179923</c:v>
                </c:pt>
                <c:pt idx="4405">
                  <c:v>24.572727272725377</c:v>
                </c:pt>
                <c:pt idx="4406">
                  <c:v>24.577272727270831</c:v>
                </c:pt>
                <c:pt idx="4407">
                  <c:v>24.581818181816285</c:v>
                </c:pt>
                <c:pt idx="4408">
                  <c:v>24.586363636361739</c:v>
                </c:pt>
                <c:pt idx="4409">
                  <c:v>24.590909090907193</c:v>
                </c:pt>
                <c:pt idx="4410">
                  <c:v>24.595454545452647</c:v>
                </c:pt>
                <c:pt idx="4411">
                  <c:v>24.599999999998101</c:v>
                </c:pt>
                <c:pt idx="4412">
                  <c:v>24.604545454543555</c:v>
                </c:pt>
                <c:pt idx="4413">
                  <c:v>24.609090909089009</c:v>
                </c:pt>
                <c:pt idx="4414">
                  <c:v>24.613636363634463</c:v>
                </c:pt>
                <c:pt idx="4415">
                  <c:v>24.618181818179917</c:v>
                </c:pt>
                <c:pt idx="4416">
                  <c:v>24.622727272725371</c:v>
                </c:pt>
                <c:pt idx="4417">
                  <c:v>24.627272727270825</c:v>
                </c:pt>
                <c:pt idx="4418">
                  <c:v>24.631818181816278</c:v>
                </c:pt>
                <c:pt idx="4419">
                  <c:v>24.636363636361732</c:v>
                </c:pt>
                <c:pt idx="4420">
                  <c:v>24.640909090907186</c:v>
                </c:pt>
                <c:pt idx="4421">
                  <c:v>24.64545454545264</c:v>
                </c:pt>
                <c:pt idx="4422">
                  <c:v>24.649999999998094</c:v>
                </c:pt>
                <c:pt idx="4423">
                  <c:v>24.654545454543548</c:v>
                </c:pt>
                <c:pt idx="4424">
                  <c:v>24.659090909089002</c:v>
                </c:pt>
                <c:pt idx="4425">
                  <c:v>24.663636363634456</c:v>
                </c:pt>
                <c:pt idx="4426">
                  <c:v>24.66818181817991</c:v>
                </c:pt>
                <c:pt idx="4427">
                  <c:v>24.672727272725364</c:v>
                </c:pt>
                <c:pt idx="4428">
                  <c:v>24.677272727270818</c:v>
                </c:pt>
                <c:pt idx="4429">
                  <c:v>24.681818181816272</c:v>
                </c:pt>
                <c:pt idx="4430">
                  <c:v>24.686363636361726</c:v>
                </c:pt>
                <c:pt idx="4431">
                  <c:v>24.69090909090718</c:v>
                </c:pt>
                <c:pt idx="4432">
                  <c:v>24.695454545452634</c:v>
                </c:pt>
                <c:pt idx="4433">
                  <c:v>24.699999999998088</c:v>
                </c:pt>
                <c:pt idx="4434">
                  <c:v>24.704545454543542</c:v>
                </c:pt>
                <c:pt idx="4435">
                  <c:v>24.709090909088996</c:v>
                </c:pt>
                <c:pt idx="4436">
                  <c:v>24.71363636363445</c:v>
                </c:pt>
                <c:pt idx="4437">
                  <c:v>24.718181818179904</c:v>
                </c:pt>
                <c:pt idx="4438">
                  <c:v>24.722727272725358</c:v>
                </c:pt>
                <c:pt idx="4439">
                  <c:v>24.727272727270812</c:v>
                </c:pt>
                <c:pt idx="4440">
                  <c:v>24.731818181816266</c:v>
                </c:pt>
                <c:pt idx="4441">
                  <c:v>24.73636363636172</c:v>
                </c:pt>
                <c:pt idx="4442">
                  <c:v>24.740909090907174</c:v>
                </c:pt>
                <c:pt idx="4443">
                  <c:v>24.745454545452628</c:v>
                </c:pt>
                <c:pt idx="4444">
                  <c:v>24.749999999998082</c:v>
                </c:pt>
                <c:pt idx="4445">
                  <c:v>24.754545454543535</c:v>
                </c:pt>
                <c:pt idx="4446">
                  <c:v>24.759090909088989</c:v>
                </c:pt>
                <c:pt idx="4447">
                  <c:v>24.763636363634443</c:v>
                </c:pt>
                <c:pt idx="4448">
                  <c:v>24.768181818179897</c:v>
                </c:pt>
                <c:pt idx="4449">
                  <c:v>24.772727272725351</c:v>
                </c:pt>
                <c:pt idx="4450">
                  <c:v>24.777272727270805</c:v>
                </c:pt>
                <c:pt idx="4451">
                  <c:v>24.781818181816259</c:v>
                </c:pt>
                <c:pt idx="4452">
                  <c:v>24.786363636361713</c:v>
                </c:pt>
                <c:pt idx="4453">
                  <c:v>24.790909090907167</c:v>
                </c:pt>
                <c:pt idx="4454">
                  <c:v>24.795454545452621</c:v>
                </c:pt>
                <c:pt idx="4455">
                  <c:v>24.799999999998075</c:v>
                </c:pt>
                <c:pt idx="4456">
                  <c:v>24.804545454543529</c:v>
                </c:pt>
                <c:pt idx="4457">
                  <c:v>24.809090909088983</c:v>
                </c:pt>
                <c:pt idx="4458">
                  <c:v>24.813636363634437</c:v>
                </c:pt>
                <c:pt idx="4459">
                  <c:v>24.818181818179891</c:v>
                </c:pt>
                <c:pt idx="4460">
                  <c:v>24.822727272725345</c:v>
                </c:pt>
                <c:pt idx="4461">
                  <c:v>24.827272727270799</c:v>
                </c:pt>
                <c:pt idx="4462">
                  <c:v>24.831818181816253</c:v>
                </c:pt>
                <c:pt idx="4463">
                  <c:v>24.836363636361707</c:v>
                </c:pt>
                <c:pt idx="4464">
                  <c:v>24.840909090907161</c:v>
                </c:pt>
                <c:pt idx="4465">
                  <c:v>24.845454545452615</c:v>
                </c:pt>
                <c:pt idx="4466">
                  <c:v>24.849999999998069</c:v>
                </c:pt>
                <c:pt idx="4467">
                  <c:v>24.854545454543523</c:v>
                </c:pt>
                <c:pt idx="4468">
                  <c:v>24.859090909088977</c:v>
                </c:pt>
                <c:pt idx="4469">
                  <c:v>24.863636363634431</c:v>
                </c:pt>
                <c:pt idx="4470">
                  <c:v>24.868181818179885</c:v>
                </c:pt>
                <c:pt idx="4471">
                  <c:v>24.872727272725339</c:v>
                </c:pt>
                <c:pt idx="4472">
                  <c:v>24.877272727270793</c:v>
                </c:pt>
                <c:pt idx="4473">
                  <c:v>24.881818181816246</c:v>
                </c:pt>
                <c:pt idx="4474">
                  <c:v>24.8863636363617</c:v>
                </c:pt>
                <c:pt idx="4475">
                  <c:v>24.890909090907154</c:v>
                </c:pt>
                <c:pt idx="4476">
                  <c:v>24.895454545452608</c:v>
                </c:pt>
                <c:pt idx="4477">
                  <c:v>24.899999999998062</c:v>
                </c:pt>
                <c:pt idx="4478">
                  <c:v>24.904545454543516</c:v>
                </c:pt>
                <c:pt idx="4479">
                  <c:v>24.90909090908897</c:v>
                </c:pt>
                <c:pt idx="4480">
                  <c:v>24.913636363634424</c:v>
                </c:pt>
                <c:pt idx="4481">
                  <c:v>24.918181818179878</c:v>
                </c:pt>
                <c:pt idx="4482">
                  <c:v>24.922727272725332</c:v>
                </c:pt>
                <c:pt idx="4483">
                  <c:v>24.927272727270786</c:v>
                </c:pt>
                <c:pt idx="4484">
                  <c:v>24.93181818181624</c:v>
                </c:pt>
                <c:pt idx="4485">
                  <c:v>24.936363636361694</c:v>
                </c:pt>
                <c:pt idx="4486">
                  <c:v>24.940909090907148</c:v>
                </c:pt>
                <c:pt idx="4487">
                  <c:v>24.945454545452602</c:v>
                </c:pt>
                <c:pt idx="4488">
                  <c:v>24.949999999998056</c:v>
                </c:pt>
                <c:pt idx="4489">
                  <c:v>24.95454545454351</c:v>
                </c:pt>
                <c:pt idx="4490">
                  <c:v>24.959090909088964</c:v>
                </c:pt>
                <c:pt idx="4491">
                  <c:v>24.963636363634418</c:v>
                </c:pt>
                <c:pt idx="4492">
                  <c:v>24.968181818179872</c:v>
                </c:pt>
                <c:pt idx="4493">
                  <c:v>24.972727272725326</c:v>
                </c:pt>
                <c:pt idx="4494">
                  <c:v>24.97727272727078</c:v>
                </c:pt>
                <c:pt idx="4495">
                  <c:v>24.981818181816234</c:v>
                </c:pt>
                <c:pt idx="4496">
                  <c:v>24.986363636361688</c:v>
                </c:pt>
                <c:pt idx="4497">
                  <c:v>24.990909090907142</c:v>
                </c:pt>
                <c:pt idx="4498">
                  <c:v>24.995454545452596</c:v>
                </c:pt>
                <c:pt idx="4499">
                  <c:v>24.99999999999805</c:v>
                </c:pt>
                <c:pt idx="4500">
                  <c:v>25.004545454543504</c:v>
                </c:pt>
                <c:pt idx="4501">
                  <c:v>25.009090909088957</c:v>
                </c:pt>
                <c:pt idx="4502">
                  <c:v>25.013636363634411</c:v>
                </c:pt>
                <c:pt idx="4503">
                  <c:v>25.018181818179865</c:v>
                </c:pt>
                <c:pt idx="4504">
                  <c:v>25.022727272725319</c:v>
                </c:pt>
                <c:pt idx="4505">
                  <c:v>25.027272727270773</c:v>
                </c:pt>
                <c:pt idx="4506">
                  <c:v>25.031818181816227</c:v>
                </c:pt>
                <c:pt idx="4507">
                  <c:v>25.036363636361681</c:v>
                </c:pt>
                <c:pt idx="4508">
                  <c:v>25.040909090907135</c:v>
                </c:pt>
                <c:pt idx="4509">
                  <c:v>25.045454545452589</c:v>
                </c:pt>
                <c:pt idx="4510">
                  <c:v>25.049999999998043</c:v>
                </c:pt>
                <c:pt idx="4511">
                  <c:v>25.054545454543497</c:v>
                </c:pt>
                <c:pt idx="4512">
                  <c:v>25.059090909088951</c:v>
                </c:pt>
                <c:pt idx="4513">
                  <c:v>25.063636363634405</c:v>
                </c:pt>
                <c:pt idx="4514">
                  <c:v>25.068181818179859</c:v>
                </c:pt>
                <c:pt idx="4515">
                  <c:v>25.072727272725313</c:v>
                </c:pt>
                <c:pt idx="4516">
                  <c:v>25.077272727270767</c:v>
                </c:pt>
                <c:pt idx="4517">
                  <c:v>25.081818181816221</c:v>
                </c:pt>
                <c:pt idx="4518">
                  <c:v>25.086363636361675</c:v>
                </c:pt>
                <c:pt idx="4519">
                  <c:v>25.090909090907129</c:v>
                </c:pt>
                <c:pt idx="4520">
                  <c:v>25.095454545452583</c:v>
                </c:pt>
                <c:pt idx="4521">
                  <c:v>25.099999999998037</c:v>
                </c:pt>
                <c:pt idx="4522">
                  <c:v>25.104545454543491</c:v>
                </c:pt>
                <c:pt idx="4523">
                  <c:v>25.109090909088945</c:v>
                </c:pt>
                <c:pt idx="4524">
                  <c:v>25.113636363634399</c:v>
                </c:pt>
                <c:pt idx="4525">
                  <c:v>25.118181818179853</c:v>
                </c:pt>
                <c:pt idx="4526">
                  <c:v>25.122727272725307</c:v>
                </c:pt>
                <c:pt idx="4527">
                  <c:v>25.127272727270761</c:v>
                </c:pt>
                <c:pt idx="4528">
                  <c:v>25.131818181816215</c:v>
                </c:pt>
                <c:pt idx="4529">
                  <c:v>25.136363636361668</c:v>
                </c:pt>
                <c:pt idx="4530">
                  <c:v>25.140909090907122</c:v>
                </c:pt>
                <c:pt idx="4531">
                  <c:v>25.145454545452576</c:v>
                </c:pt>
                <c:pt idx="4532">
                  <c:v>25.14999999999803</c:v>
                </c:pt>
                <c:pt idx="4533">
                  <c:v>25.154545454543484</c:v>
                </c:pt>
                <c:pt idx="4534">
                  <c:v>25.159090909088938</c:v>
                </c:pt>
                <c:pt idx="4535">
                  <c:v>25.163636363634392</c:v>
                </c:pt>
                <c:pt idx="4536">
                  <c:v>25.168181818179846</c:v>
                </c:pt>
                <c:pt idx="4537">
                  <c:v>25.1727272727253</c:v>
                </c:pt>
                <c:pt idx="4538">
                  <c:v>25.177272727270754</c:v>
                </c:pt>
                <c:pt idx="4539">
                  <c:v>25.181818181816208</c:v>
                </c:pt>
                <c:pt idx="4540">
                  <c:v>25.186363636361662</c:v>
                </c:pt>
                <c:pt idx="4541">
                  <c:v>25.190909090907116</c:v>
                </c:pt>
                <c:pt idx="4542">
                  <c:v>25.19545454545257</c:v>
                </c:pt>
                <c:pt idx="4543">
                  <c:v>25.199999999998024</c:v>
                </c:pt>
                <c:pt idx="4544">
                  <c:v>25.204545454543478</c:v>
                </c:pt>
                <c:pt idx="4545">
                  <c:v>25.209090909088932</c:v>
                </c:pt>
                <c:pt idx="4546">
                  <c:v>25.213636363634386</c:v>
                </c:pt>
                <c:pt idx="4547">
                  <c:v>25.21818181817984</c:v>
                </c:pt>
                <c:pt idx="4548">
                  <c:v>25.222727272725294</c:v>
                </c:pt>
                <c:pt idx="4549">
                  <c:v>25.227272727270748</c:v>
                </c:pt>
                <c:pt idx="4550">
                  <c:v>25.231818181816202</c:v>
                </c:pt>
                <c:pt idx="4551">
                  <c:v>25.236363636361656</c:v>
                </c:pt>
                <c:pt idx="4552">
                  <c:v>25.24090909090711</c:v>
                </c:pt>
                <c:pt idx="4553">
                  <c:v>25.245454545452564</c:v>
                </c:pt>
                <c:pt idx="4554">
                  <c:v>25.249999999998018</c:v>
                </c:pt>
                <c:pt idx="4555">
                  <c:v>25.254545454543472</c:v>
                </c:pt>
                <c:pt idx="4556">
                  <c:v>25.259090909088926</c:v>
                </c:pt>
                <c:pt idx="4557">
                  <c:v>25.263636363634379</c:v>
                </c:pt>
                <c:pt idx="4558">
                  <c:v>25.268181818179833</c:v>
                </c:pt>
                <c:pt idx="4559">
                  <c:v>25.272727272725287</c:v>
                </c:pt>
                <c:pt idx="4560">
                  <c:v>25.277272727270741</c:v>
                </c:pt>
                <c:pt idx="4561">
                  <c:v>25.281818181816195</c:v>
                </c:pt>
                <c:pt idx="4562">
                  <c:v>25.286363636361649</c:v>
                </c:pt>
                <c:pt idx="4563">
                  <c:v>25.290909090907103</c:v>
                </c:pt>
                <c:pt idx="4564">
                  <c:v>25.295454545452557</c:v>
                </c:pt>
                <c:pt idx="4565">
                  <c:v>25.299999999998011</c:v>
                </c:pt>
                <c:pt idx="4566">
                  <c:v>25.304545454543465</c:v>
                </c:pt>
                <c:pt idx="4567">
                  <c:v>25.309090909088919</c:v>
                </c:pt>
                <c:pt idx="4568">
                  <c:v>25.313636363634373</c:v>
                </c:pt>
                <c:pt idx="4569">
                  <c:v>25.318181818179827</c:v>
                </c:pt>
                <c:pt idx="4570">
                  <c:v>25.322727272725281</c:v>
                </c:pt>
                <c:pt idx="4571">
                  <c:v>25.327272727270735</c:v>
                </c:pt>
                <c:pt idx="4572">
                  <c:v>25.331818181816189</c:v>
                </c:pt>
                <c:pt idx="4573">
                  <c:v>25.336363636361643</c:v>
                </c:pt>
                <c:pt idx="4574">
                  <c:v>25.340909090907097</c:v>
                </c:pt>
                <c:pt idx="4575">
                  <c:v>25.345454545452551</c:v>
                </c:pt>
                <c:pt idx="4576">
                  <c:v>25.349999999998005</c:v>
                </c:pt>
                <c:pt idx="4577">
                  <c:v>25.354545454543459</c:v>
                </c:pt>
                <c:pt idx="4578">
                  <c:v>25.359090909088913</c:v>
                </c:pt>
                <c:pt idx="4579">
                  <c:v>25.363636363634367</c:v>
                </c:pt>
                <c:pt idx="4580">
                  <c:v>25.368181818179821</c:v>
                </c:pt>
                <c:pt idx="4581">
                  <c:v>25.372727272725275</c:v>
                </c:pt>
                <c:pt idx="4582">
                  <c:v>25.377272727270729</c:v>
                </c:pt>
                <c:pt idx="4583">
                  <c:v>25.381818181816183</c:v>
                </c:pt>
                <c:pt idx="4584">
                  <c:v>25.386363636361637</c:v>
                </c:pt>
                <c:pt idx="4585">
                  <c:v>25.39090909090709</c:v>
                </c:pt>
                <c:pt idx="4586">
                  <c:v>25.395454545452544</c:v>
                </c:pt>
                <c:pt idx="4587">
                  <c:v>25.399999999997998</c:v>
                </c:pt>
                <c:pt idx="4588">
                  <c:v>25.404545454543452</c:v>
                </c:pt>
                <c:pt idx="4589">
                  <c:v>25.409090909088906</c:v>
                </c:pt>
                <c:pt idx="4590">
                  <c:v>25.41363636363436</c:v>
                </c:pt>
                <c:pt idx="4591">
                  <c:v>25.418181818179814</c:v>
                </c:pt>
                <c:pt idx="4592">
                  <c:v>25.422727272725268</c:v>
                </c:pt>
                <c:pt idx="4593">
                  <c:v>25.427272727270722</c:v>
                </c:pt>
                <c:pt idx="4594">
                  <c:v>25.431818181816176</c:v>
                </c:pt>
                <c:pt idx="4595">
                  <c:v>25.43636363636163</c:v>
                </c:pt>
                <c:pt idx="4596">
                  <c:v>25.440909090907084</c:v>
                </c:pt>
                <c:pt idx="4597">
                  <c:v>25.445454545452538</c:v>
                </c:pt>
                <c:pt idx="4598">
                  <c:v>25.449999999997992</c:v>
                </c:pt>
                <c:pt idx="4599">
                  <c:v>25.454545454543446</c:v>
                </c:pt>
                <c:pt idx="4600">
                  <c:v>25.4590909090889</c:v>
                </c:pt>
                <c:pt idx="4601">
                  <c:v>25.463636363634354</c:v>
                </c:pt>
                <c:pt idx="4602">
                  <c:v>25.468181818179808</c:v>
                </c:pt>
                <c:pt idx="4603">
                  <c:v>25.472727272725262</c:v>
                </c:pt>
                <c:pt idx="4604">
                  <c:v>25.477272727270716</c:v>
                </c:pt>
                <c:pt idx="4605">
                  <c:v>25.48181818181617</c:v>
                </c:pt>
                <c:pt idx="4606">
                  <c:v>25.486363636361624</c:v>
                </c:pt>
                <c:pt idx="4607">
                  <c:v>25.490909090907078</c:v>
                </c:pt>
                <c:pt idx="4608">
                  <c:v>25.495454545452532</c:v>
                </c:pt>
                <c:pt idx="4609">
                  <c:v>25.499999999997986</c:v>
                </c:pt>
                <c:pt idx="4610">
                  <c:v>25.50454545454344</c:v>
                </c:pt>
                <c:pt idx="4611">
                  <c:v>25.509090909088894</c:v>
                </c:pt>
                <c:pt idx="4612">
                  <c:v>25.513636363634348</c:v>
                </c:pt>
                <c:pt idx="4613">
                  <c:v>25.518181818179801</c:v>
                </c:pt>
                <c:pt idx="4614">
                  <c:v>25.522727272725255</c:v>
                </c:pt>
                <c:pt idx="4615">
                  <c:v>25.527272727270709</c:v>
                </c:pt>
                <c:pt idx="4616">
                  <c:v>25.531818181816163</c:v>
                </c:pt>
                <c:pt idx="4617">
                  <c:v>25.536363636361617</c:v>
                </c:pt>
                <c:pt idx="4618">
                  <c:v>25.540909090907071</c:v>
                </c:pt>
                <c:pt idx="4619">
                  <c:v>25.545454545452525</c:v>
                </c:pt>
                <c:pt idx="4620">
                  <c:v>25.549999999997979</c:v>
                </c:pt>
                <c:pt idx="4621">
                  <c:v>25.554545454543433</c:v>
                </c:pt>
                <c:pt idx="4622">
                  <c:v>25.559090909088887</c:v>
                </c:pt>
                <c:pt idx="4623">
                  <c:v>25.563636363634341</c:v>
                </c:pt>
                <c:pt idx="4624">
                  <c:v>25.568181818179795</c:v>
                </c:pt>
                <c:pt idx="4625">
                  <c:v>25.572727272725249</c:v>
                </c:pt>
                <c:pt idx="4626">
                  <c:v>25.577272727270703</c:v>
                </c:pt>
                <c:pt idx="4627">
                  <c:v>25.581818181816157</c:v>
                </c:pt>
                <c:pt idx="4628">
                  <c:v>25.586363636361611</c:v>
                </c:pt>
                <c:pt idx="4629">
                  <c:v>25.590909090907065</c:v>
                </c:pt>
                <c:pt idx="4630">
                  <c:v>25.595454545452519</c:v>
                </c:pt>
                <c:pt idx="4631">
                  <c:v>25.599999999997973</c:v>
                </c:pt>
                <c:pt idx="4632">
                  <c:v>25.604545454543427</c:v>
                </c:pt>
                <c:pt idx="4633">
                  <c:v>25.609090909088881</c:v>
                </c:pt>
                <c:pt idx="4634">
                  <c:v>25.613636363634335</c:v>
                </c:pt>
                <c:pt idx="4635">
                  <c:v>25.618181818179789</c:v>
                </c:pt>
                <c:pt idx="4636">
                  <c:v>25.622727272725243</c:v>
                </c:pt>
                <c:pt idx="4637">
                  <c:v>25.627272727270697</c:v>
                </c:pt>
                <c:pt idx="4638">
                  <c:v>25.631818181816151</c:v>
                </c:pt>
                <c:pt idx="4639">
                  <c:v>25.636363636361605</c:v>
                </c:pt>
                <c:pt idx="4640">
                  <c:v>25.640909090907058</c:v>
                </c:pt>
                <c:pt idx="4641">
                  <c:v>25.645454545452512</c:v>
                </c:pt>
                <c:pt idx="4642">
                  <c:v>25.649999999997966</c:v>
                </c:pt>
                <c:pt idx="4643">
                  <c:v>25.65454545454342</c:v>
                </c:pt>
                <c:pt idx="4644">
                  <c:v>25.659090909088874</c:v>
                </c:pt>
                <c:pt idx="4645">
                  <c:v>25.663636363634328</c:v>
                </c:pt>
                <c:pt idx="4646">
                  <c:v>25.668181818179782</c:v>
                </c:pt>
                <c:pt idx="4647">
                  <c:v>25.672727272725236</c:v>
                </c:pt>
                <c:pt idx="4648">
                  <c:v>25.67727272727069</c:v>
                </c:pt>
                <c:pt idx="4649">
                  <c:v>25.681818181816144</c:v>
                </c:pt>
                <c:pt idx="4650">
                  <c:v>25.686363636361598</c:v>
                </c:pt>
                <c:pt idx="4651">
                  <c:v>25.690909090907052</c:v>
                </c:pt>
                <c:pt idx="4652">
                  <c:v>25.695454545452506</c:v>
                </c:pt>
                <c:pt idx="4653">
                  <c:v>25.69999999999796</c:v>
                </c:pt>
                <c:pt idx="4654">
                  <c:v>25.704545454543414</c:v>
                </c:pt>
                <c:pt idx="4655">
                  <c:v>25.709090909088868</c:v>
                </c:pt>
                <c:pt idx="4656">
                  <c:v>25.713636363634322</c:v>
                </c:pt>
                <c:pt idx="4657">
                  <c:v>25.718181818179776</c:v>
                </c:pt>
                <c:pt idx="4658">
                  <c:v>25.72272727272523</c:v>
                </c:pt>
                <c:pt idx="4659">
                  <c:v>25.727272727270684</c:v>
                </c:pt>
                <c:pt idx="4660">
                  <c:v>25.731818181816138</c:v>
                </c:pt>
                <c:pt idx="4661">
                  <c:v>25.736363636361592</c:v>
                </c:pt>
                <c:pt idx="4662">
                  <c:v>25.740909090907046</c:v>
                </c:pt>
                <c:pt idx="4663">
                  <c:v>25.7454545454525</c:v>
                </c:pt>
                <c:pt idx="4664">
                  <c:v>25.749999999997954</c:v>
                </c:pt>
                <c:pt idx="4665">
                  <c:v>25.754545454543408</c:v>
                </c:pt>
                <c:pt idx="4666">
                  <c:v>25.759090909088862</c:v>
                </c:pt>
                <c:pt idx="4667">
                  <c:v>25.763636363634316</c:v>
                </c:pt>
                <c:pt idx="4668">
                  <c:v>25.768181818179769</c:v>
                </c:pt>
                <c:pt idx="4669">
                  <c:v>25.772727272725223</c:v>
                </c:pt>
                <c:pt idx="4670">
                  <c:v>25.777272727270677</c:v>
                </c:pt>
                <c:pt idx="4671">
                  <c:v>25.781818181816131</c:v>
                </c:pt>
                <c:pt idx="4672">
                  <c:v>25.786363636361585</c:v>
                </c:pt>
                <c:pt idx="4673">
                  <c:v>25.790909090907039</c:v>
                </c:pt>
                <c:pt idx="4674">
                  <c:v>25.795454545452493</c:v>
                </c:pt>
                <c:pt idx="4675">
                  <c:v>25.799999999997947</c:v>
                </c:pt>
                <c:pt idx="4676">
                  <c:v>25.804545454543401</c:v>
                </c:pt>
                <c:pt idx="4677">
                  <c:v>25.809090909088855</c:v>
                </c:pt>
                <c:pt idx="4678">
                  <c:v>25.813636363634309</c:v>
                </c:pt>
                <c:pt idx="4679">
                  <c:v>25.818181818179763</c:v>
                </c:pt>
                <c:pt idx="4680">
                  <c:v>25.822727272725217</c:v>
                </c:pt>
                <c:pt idx="4681">
                  <c:v>25.827272727270671</c:v>
                </c:pt>
                <c:pt idx="4682">
                  <c:v>25.831818181816125</c:v>
                </c:pt>
                <c:pt idx="4683">
                  <c:v>25.836363636361579</c:v>
                </c:pt>
                <c:pt idx="4684">
                  <c:v>25.840909090907033</c:v>
                </c:pt>
                <c:pt idx="4685">
                  <c:v>25.845454545452487</c:v>
                </c:pt>
                <c:pt idx="4686">
                  <c:v>25.849999999997941</c:v>
                </c:pt>
                <c:pt idx="4687">
                  <c:v>25.854545454543395</c:v>
                </c:pt>
                <c:pt idx="4688">
                  <c:v>25.859090909088849</c:v>
                </c:pt>
                <c:pt idx="4689">
                  <c:v>25.863636363634303</c:v>
                </c:pt>
                <c:pt idx="4690">
                  <c:v>25.868181818179757</c:v>
                </c:pt>
                <c:pt idx="4691">
                  <c:v>25.872727272725211</c:v>
                </c:pt>
                <c:pt idx="4692">
                  <c:v>25.877272727270665</c:v>
                </c:pt>
                <c:pt idx="4693">
                  <c:v>25.881818181816119</c:v>
                </c:pt>
                <c:pt idx="4694">
                  <c:v>25.886363636361573</c:v>
                </c:pt>
                <c:pt idx="4695">
                  <c:v>25.890909090907027</c:v>
                </c:pt>
                <c:pt idx="4696">
                  <c:v>25.89545454545248</c:v>
                </c:pt>
                <c:pt idx="4697">
                  <c:v>25.899999999997934</c:v>
                </c:pt>
                <c:pt idx="4698">
                  <c:v>25.904545454543388</c:v>
                </c:pt>
                <c:pt idx="4699">
                  <c:v>25.909090909088842</c:v>
                </c:pt>
                <c:pt idx="4700">
                  <c:v>25.913636363634296</c:v>
                </c:pt>
                <c:pt idx="4701">
                  <c:v>25.91818181817975</c:v>
                </c:pt>
                <c:pt idx="4702">
                  <c:v>25.922727272725204</c:v>
                </c:pt>
                <c:pt idx="4703">
                  <c:v>25.927272727270658</c:v>
                </c:pt>
                <c:pt idx="4704">
                  <c:v>25.931818181816112</c:v>
                </c:pt>
                <c:pt idx="4705">
                  <c:v>25.936363636361566</c:v>
                </c:pt>
                <c:pt idx="4706">
                  <c:v>25.94090909090702</c:v>
                </c:pt>
                <c:pt idx="4707">
                  <c:v>25.945454545452474</c:v>
                </c:pt>
                <c:pt idx="4708">
                  <c:v>25.949999999997928</c:v>
                </c:pt>
                <c:pt idx="4709">
                  <c:v>25.954545454543382</c:v>
                </c:pt>
                <c:pt idx="4710">
                  <c:v>25.959090909088836</c:v>
                </c:pt>
                <c:pt idx="4711">
                  <c:v>25.96363636363429</c:v>
                </c:pt>
                <c:pt idx="4712">
                  <c:v>25.968181818179744</c:v>
                </c:pt>
                <c:pt idx="4713">
                  <c:v>25.972727272725198</c:v>
                </c:pt>
                <c:pt idx="4714">
                  <c:v>25.977272727270652</c:v>
                </c:pt>
                <c:pt idx="4715">
                  <c:v>25.981818181816106</c:v>
                </c:pt>
                <c:pt idx="4716">
                  <c:v>25.98636363636156</c:v>
                </c:pt>
                <c:pt idx="4717">
                  <c:v>25.990909090907014</c:v>
                </c:pt>
                <c:pt idx="4718">
                  <c:v>25.995454545452468</c:v>
                </c:pt>
                <c:pt idx="4719">
                  <c:v>25.999999999997922</c:v>
                </c:pt>
                <c:pt idx="4720">
                  <c:v>26.004545454543376</c:v>
                </c:pt>
                <c:pt idx="4721">
                  <c:v>26.00909090908883</c:v>
                </c:pt>
                <c:pt idx="4722">
                  <c:v>26.013636363634284</c:v>
                </c:pt>
                <c:pt idx="4723">
                  <c:v>26.018181818179738</c:v>
                </c:pt>
                <c:pt idx="4724">
                  <c:v>26.022727272725191</c:v>
                </c:pt>
                <c:pt idx="4725">
                  <c:v>26.027272727270645</c:v>
                </c:pt>
                <c:pt idx="4726">
                  <c:v>26.031818181816099</c:v>
                </c:pt>
                <c:pt idx="4727">
                  <c:v>26.036363636361553</c:v>
                </c:pt>
                <c:pt idx="4728">
                  <c:v>26.040909090907007</c:v>
                </c:pt>
                <c:pt idx="4729">
                  <c:v>26.045454545452461</c:v>
                </c:pt>
                <c:pt idx="4730">
                  <c:v>26.049999999997915</c:v>
                </c:pt>
                <c:pt idx="4731">
                  <c:v>26.054545454543369</c:v>
                </c:pt>
                <c:pt idx="4732">
                  <c:v>26.059090909088823</c:v>
                </c:pt>
                <c:pt idx="4733">
                  <c:v>26.063636363634277</c:v>
                </c:pt>
                <c:pt idx="4734">
                  <c:v>26.068181818179731</c:v>
                </c:pt>
                <c:pt idx="4735">
                  <c:v>26.072727272725185</c:v>
                </c:pt>
                <c:pt idx="4736">
                  <c:v>26.077272727270639</c:v>
                </c:pt>
                <c:pt idx="4737">
                  <c:v>26.081818181816093</c:v>
                </c:pt>
                <c:pt idx="4738">
                  <c:v>26.086363636361547</c:v>
                </c:pt>
                <c:pt idx="4739">
                  <c:v>26.090909090907001</c:v>
                </c:pt>
                <c:pt idx="4740">
                  <c:v>26.095454545452455</c:v>
                </c:pt>
                <c:pt idx="4741">
                  <c:v>26.099999999997909</c:v>
                </c:pt>
                <c:pt idx="4742">
                  <c:v>26.104545454543363</c:v>
                </c:pt>
                <c:pt idx="4743">
                  <c:v>26.109090909088817</c:v>
                </c:pt>
                <c:pt idx="4744">
                  <c:v>26.113636363634271</c:v>
                </c:pt>
                <c:pt idx="4745">
                  <c:v>26.118181818179725</c:v>
                </c:pt>
                <c:pt idx="4746">
                  <c:v>26.122727272725179</c:v>
                </c:pt>
                <c:pt idx="4747">
                  <c:v>26.127272727270633</c:v>
                </c:pt>
                <c:pt idx="4748">
                  <c:v>26.131818181816087</c:v>
                </c:pt>
                <c:pt idx="4749">
                  <c:v>26.136363636361541</c:v>
                </c:pt>
                <c:pt idx="4750">
                  <c:v>26.140909090906995</c:v>
                </c:pt>
                <c:pt idx="4751">
                  <c:v>26.145454545452449</c:v>
                </c:pt>
                <c:pt idx="4752">
                  <c:v>26.149999999997902</c:v>
                </c:pt>
                <c:pt idx="4753">
                  <c:v>26.154545454543356</c:v>
                </c:pt>
                <c:pt idx="4754">
                  <c:v>26.15909090908881</c:v>
                </c:pt>
                <c:pt idx="4755">
                  <c:v>26.163636363634264</c:v>
                </c:pt>
                <c:pt idx="4756">
                  <c:v>26.168181818179718</c:v>
                </c:pt>
                <c:pt idx="4757">
                  <c:v>26.172727272725172</c:v>
                </c:pt>
                <c:pt idx="4758">
                  <c:v>26.177272727270626</c:v>
                </c:pt>
                <c:pt idx="4759">
                  <c:v>26.18181818181608</c:v>
                </c:pt>
                <c:pt idx="4760">
                  <c:v>26.186363636361534</c:v>
                </c:pt>
                <c:pt idx="4761">
                  <c:v>26.190909090906988</c:v>
                </c:pt>
                <c:pt idx="4762">
                  <c:v>26.195454545452442</c:v>
                </c:pt>
                <c:pt idx="4763">
                  <c:v>26.199999999997896</c:v>
                </c:pt>
                <c:pt idx="4764">
                  <c:v>26.20454545454335</c:v>
                </c:pt>
                <c:pt idx="4765">
                  <c:v>26.209090909088804</c:v>
                </c:pt>
                <c:pt idx="4766">
                  <c:v>26.213636363634258</c:v>
                </c:pt>
                <c:pt idx="4767">
                  <c:v>26.218181818179712</c:v>
                </c:pt>
                <c:pt idx="4768">
                  <c:v>26.222727272725166</c:v>
                </c:pt>
                <c:pt idx="4769">
                  <c:v>26.22727272727062</c:v>
                </c:pt>
                <c:pt idx="4770">
                  <c:v>26.231818181816074</c:v>
                </c:pt>
                <c:pt idx="4771">
                  <c:v>26.236363636361528</c:v>
                </c:pt>
                <c:pt idx="4772">
                  <c:v>26.240909090906982</c:v>
                </c:pt>
                <c:pt idx="4773">
                  <c:v>26.245454545452436</c:v>
                </c:pt>
                <c:pt idx="4774">
                  <c:v>26.24999999999789</c:v>
                </c:pt>
                <c:pt idx="4775">
                  <c:v>26.254545454543344</c:v>
                </c:pt>
                <c:pt idx="4776">
                  <c:v>26.259090909088798</c:v>
                </c:pt>
                <c:pt idx="4777">
                  <c:v>26.263636363634252</c:v>
                </c:pt>
                <c:pt idx="4778">
                  <c:v>26.268181818179706</c:v>
                </c:pt>
                <c:pt idx="4779">
                  <c:v>26.27272727272516</c:v>
                </c:pt>
                <c:pt idx="4780">
                  <c:v>26.277272727270613</c:v>
                </c:pt>
                <c:pt idx="4781">
                  <c:v>26.281818181816067</c:v>
                </c:pt>
                <c:pt idx="4782">
                  <c:v>26.286363636361521</c:v>
                </c:pt>
                <c:pt idx="4783">
                  <c:v>26.290909090906975</c:v>
                </c:pt>
                <c:pt idx="4784">
                  <c:v>26.295454545452429</c:v>
                </c:pt>
                <c:pt idx="4785">
                  <c:v>26.299999999997883</c:v>
                </c:pt>
                <c:pt idx="4786">
                  <c:v>26.304545454543337</c:v>
                </c:pt>
                <c:pt idx="4787">
                  <c:v>26.309090909088791</c:v>
                </c:pt>
                <c:pt idx="4788">
                  <c:v>26.313636363634245</c:v>
                </c:pt>
                <c:pt idx="4789">
                  <c:v>26.318181818179699</c:v>
                </c:pt>
                <c:pt idx="4790">
                  <c:v>26.322727272725153</c:v>
                </c:pt>
                <c:pt idx="4791">
                  <c:v>26.327272727270607</c:v>
                </c:pt>
                <c:pt idx="4792">
                  <c:v>26.331818181816061</c:v>
                </c:pt>
                <c:pt idx="4793">
                  <c:v>26.336363636361515</c:v>
                </c:pt>
                <c:pt idx="4794">
                  <c:v>26.340909090906969</c:v>
                </c:pt>
                <c:pt idx="4795">
                  <c:v>26.345454545452423</c:v>
                </c:pt>
                <c:pt idx="4796">
                  <c:v>26.349999999997877</c:v>
                </c:pt>
                <c:pt idx="4797">
                  <c:v>26.354545454543331</c:v>
                </c:pt>
                <c:pt idx="4798">
                  <c:v>26.359090909088785</c:v>
                </c:pt>
                <c:pt idx="4799">
                  <c:v>26.363636363634239</c:v>
                </c:pt>
                <c:pt idx="4800">
                  <c:v>26.368181818179693</c:v>
                </c:pt>
                <c:pt idx="4801">
                  <c:v>26.372727272725147</c:v>
                </c:pt>
                <c:pt idx="4802">
                  <c:v>26.377272727270601</c:v>
                </c:pt>
                <c:pt idx="4803">
                  <c:v>26.381818181816055</c:v>
                </c:pt>
                <c:pt idx="4804">
                  <c:v>26.386363636361509</c:v>
                </c:pt>
                <c:pt idx="4805">
                  <c:v>26.390909090906963</c:v>
                </c:pt>
                <c:pt idx="4806">
                  <c:v>26.395454545452417</c:v>
                </c:pt>
                <c:pt idx="4807">
                  <c:v>26.399999999997871</c:v>
                </c:pt>
                <c:pt idx="4808">
                  <c:v>26.404545454543324</c:v>
                </c:pt>
                <c:pt idx="4809">
                  <c:v>26.409090909088778</c:v>
                </c:pt>
                <c:pt idx="4810">
                  <c:v>26.413636363634232</c:v>
                </c:pt>
                <c:pt idx="4811">
                  <c:v>26.418181818179686</c:v>
                </c:pt>
                <c:pt idx="4812">
                  <c:v>26.42272727272514</c:v>
                </c:pt>
                <c:pt idx="4813">
                  <c:v>26.427272727270594</c:v>
                </c:pt>
                <c:pt idx="4814">
                  <c:v>26.431818181816048</c:v>
                </c:pt>
                <c:pt idx="4815">
                  <c:v>26.436363636361502</c:v>
                </c:pt>
                <c:pt idx="4816">
                  <c:v>26.440909090906956</c:v>
                </c:pt>
                <c:pt idx="4817">
                  <c:v>26.44545454545241</c:v>
                </c:pt>
                <c:pt idx="4818">
                  <c:v>26.449999999997864</c:v>
                </c:pt>
                <c:pt idx="4819">
                  <c:v>26.454545454543318</c:v>
                </c:pt>
                <c:pt idx="4820">
                  <c:v>26.459090909088772</c:v>
                </c:pt>
                <c:pt idx="4821">
                  <c:v>26.463636363634226</c:v>
                </c:pt>
                <c:pt idx="4822">
                  <c:v>26.46818181817968</c:v>
                </c:pt>
                <c:pt idx="4823">
                  <c:v>26.472727272725134</c:v>
                </c:pt>
                <c:pt idx="4824">
                  <c:v>26.477272727270588</c:v>
                </c:pt>
                <c:pt idx="4825">
                  <c:v>26.481818181816042</c:v>
                </c:pt>
                <c:pt idx="4826">
                  <c:v>26.486363636361496</c:v>
                </c:pt>
                <c:pt idx="4827">
                  <c:v>26.49090909090695</c:v>
                </c:pt>
                <c:pt idx="4828">
                  <c:v>26.495454545452404</c:v>
                </c:pt>
                <c:pt idx="4829">
                  <c:v>26.499999999997858</c:v>
                </c:pt>
                <c:pt idx="4830">
                  <c:v>26.504545454543312</c:v>
                </c:pt>
                <c:pt idx="4831">
                  <c:v>26.509090909088766</c:v>
                </c:pt>
                <c:pt idx="4832">
                  <c:v>26.51363636363422</c:v>
                </c:pt>
                <c:pt idx="4833">
                  <c:v>26.518181818179674</c:v>
                </c:pt>
                <c:pt idx="4834">
                  <c:v>26.522727272725128</c:v>
                </c:pt>
                <c:pt idx="4835">
                  <c:v>26.527272727270581</c:v>
                </c:pt>
                <c:pt idx="4836">
                  <c:v>26.531818181816035</c:v>
                </c:pt>
                <c:pt idx="4837">
                  <c:v>26.536363636361489</c:v>
                </c:pt>
                <c:pt idx="4838">
                  <c:v>26.540909090906943</c:v>
                </c:pt>
                <c:pt idx="4839">
                  <c:v>26.545454545452397</c:v>
                </c:pt>
                <c:pt idx="4840">
                  <c:v>26.549999999997851</c:v>
                </c:pt>
                <c:pt idx="4841">
                  <c:v>26.554545454543305</c:v>
                </c:pt>
                <c:pt idx="4842">
                  <c:v>26.559090909088759</c:v>
                </c:pt>
                <c:pt idx="4843">
                  <c:v>26.563636363634213</c:v>
                </c:pt>
                <c:pt idx="4844">
                  <c:v>26.568181818179667</c:v>
                </c:pt>
                <c:pt idx="4845">
                  <c:v>26.572727272725121</c:v>
                </c:pt>
                <c:pt idx="4846">
                  <c:v>26.577272727270575</c:v>
                </c:pt>
                <c:pt idx="4847">
                  <c:v>26.581818181816029</c:v>
                </c:pt>
                <c:pt idx="4848">
                  <c:v>26.586363636361483</c:v>
                </c:pt>
                <c:pt idx="4849">
                  <c:v>26.590909090906937</c:v>
                </c:pt>
                <c:pt idx="4850">
                  <c:v>26.595454545452391</c:v>
                </c:pt>
                <c:pt idx="4851">
                  <c:v>26.599999999997845</c:v>
                </c:pt>
                <c:pt idx="4852">
                  <c:v>26.604545454543299</c:v>
                </c:pt>
                <c:pt idx="4853">
                  <c:v>26.609090909088753</c:v>
                </c:pt>
                <c:pt idx="4854">
                  <c:v>26.613636363634207</c:v>
                </c:pt>
                <c:pt idx="4855">
                  <c:v>26.618181818179661</c:v>
                </c:pt>
                <c:pt idx="4856">
                  <c:v>26.622727272725115</c:v>
                </c:pt>
                <c:pt idx="4857">
                  <c:v>26.627272727270569</c:v>
                </c:pt>
                <c:pt idx="4858">
                  <c:v>26.631818181816023</c:v>
                </c:pt>
                <c:pt idx="4859">
                  <c:v>26.636363636361477</c:v>
                </c:pt>
                <c:pt idx="4860">
                  <c:v>26.640909090906931</c:v>
                </c:pt>
                <c:pt idx="4861">
                  <c:v>26.645454545452385</c:v>
                </c:pt>
                <c:pt idx="4862">
                  <c:v>26.649999999997839</c:v>
                </c:pt>
                <c:pt idx="4863">
                  <c:v>26.654545454543292</c:v>
                </c:pt>
                <c:pt idx="4864">
                  <c:v>26.659090909088746</c:v>
                </c:pt>
                <c:pt idx="4865">
                  <c:v>26.6636363636342</c:v>
                </c:pt>
                <c:pt idx="4866">
                  <c:v>26.668181818179654</c:v>
                </c:pt>
                <c:pt idx="4867">
                  <c:v>26.672727272725108</c:v>
                </c:pt>
                <c:pt idx="4868">
                  <c:v>26.677272727270562</c:v>
                </c:pt>
                <c:pt idx="4869">
                  <c:v>26.681818181816016</c:v>
                </c:pt>
                <c:pt idx="4870">
                  <c:v>26.68636363636147</c:v>
                </c:pt>
                <c:pt idx="4871">
                  <c:v>26.690909090906924</c:v>
                </c:pt>
                <c:pt idx="4872">
                  <c:v>26.695454545452378</c:v>
                </c:pt>
                <c:pt idx="4873">
                  <c:v>26.699999999997832</c:v>
                </c:pt>
                <c:pt idx="4874">
                  <c:v>26.704545454543286</c:v>
                </c:pt>
                <c:pt idx="4875">
                  <c:v>26.70909090908874</c:v>
                </c:pt>
                <c:pt idx="4876">
                  <c:v>26.713636363634194</c:v>
                </c:pt>
                <c:pt idx="4877">
                  <c:v>26.718181818179648</c:v>
                </c:pt>
                <c:pt idx="4878">
                  <c:v>26.722727272725102</c:v>
                </c:pt>
                <c:pt idx="4879">
                  <c:v>26.727272727270556</c:v>
                </c:pt>
                <c:pt idx="4880">
                  <c:v>26.73181818181601</c:v>
                </c:pt>
                <c:pt idx="4881">
                  <c:v>26.736363636361464</c:v>
                </c:pt>
                <c:pt idx="4882">
                  <c:v>26.740909090906918</c:v>
                </c:pt>
                <c:pt idx="4883">
                  <c:v>26.745454545452372</c:v>
                </c:pt>
                <c:pt idx="4884">
                  <c:v>26.749999999997826</c:v>
                </c:pt>
                <c:pt idx="4885">
                  <c:v>26.75454545454328</c:v>
                </c:pt>
                <c:pt idx="4886">
                  <c:v>26.759090909088734</c:v>
                </c:pt>
                <c:pt idx="4887">
                  <c:v>26.763636363634188</c:v>
                </c:pt>
                <c:pt idx="4888">
                  <c:v>26.768181818179642</c:v>
                </c:pt>
                <c:pt idx="4889">
                  <c:v>26.772727272725096</c:v>
                </c:pt>
                <c:pt idx="4890">
                  <c:v>26.77727272727055</c:v>
                </c:pt>
                <c:pt idx="4891">
                  <c:v>26.781818181816003</c:v>
                </c:pt>
                <c:pt idx="4892">
                  <c:v>26.786363636361457</c:v>
                </c:pt>
                <c:pt idx="4893">
                  <c:v>26.790909090906911</c:v>
                </c:pt>
                <c:pt idx="4894">
                  <c:v>26.795454545452365</c:v>
                </c:pt>
                <c:pt idx="4895">
                  <c:v>26.799999999997819</c:v>
                </c:pt>
                <c:pt idx="4896">
                  <c:v>26.804545454543273</c:v>
                </c:pt>
                <c:pt idx="4897">
                  <c:v>26.809090909088727</c:v>
                </c:pt>
                <c:pt idx="4898">
                  <c:v>26.813636363634181</c:v>
                </c:pt>
                <c:pt idx="4899">
                  <c:v>26.818181818179635</c:v>
                </c:pt>
                <c:pt idx="4900">
                  <c:v>26.822727272725089</c:v>
                </c:pt>
                <c:pt idx="4901">
                  <c:v>26.827272727270543</c:v>
                </c:pt>
                <c:pt idx="4902">
                  <c:v>26.831818181815997</c:v>
                </c:pt>
                <c:pt idx="4903">
                  <c:v>26.836363636361451</c:v>
                </c:pt>
                <c:pt idx="4904">
                  <c:v>26.840909090906905</c:v>
                </c:pt>
                <c:pt idx="4905">
                  <c:v>26.845454545452359</c:v>
                </c:pt>
                <c:pt idx="4906">
                  <c:v>26.849999999997813</c:v>
                </c:pt>
                <c:pt idx="4907">
                  <c:v>26.854545454543267</c:v>
                </c:pt>
                <c:pt idx="4908">
                  <c:v>26.859090909088721</c:v>
                </c:pt>
                <c:pt idx="4909">
                  <c:v>26.863636363634175</c:v>
                </c:pt>
                <c:pt idx="4910">
                  <c:v>26.868181818179629</c:v>
                </c:pt>
                <c:pt idx="4911">
                  <c:v>26.872727272725083</c:v>
                </c:pt>
                <c:pt idx="4912">
                  <c:v>26.877272727270537</c:v>
                </c:pt>
                <c:pt idx="4913">
                  <c:v>26.881818181815991</c:v>
                </c:pt>
                <c:pt idx="4914">
                  <c:v>26.886363636361445</c:v>
                </c:pt>
                <c:pt idx="4915">
                  <c:v>26.890909090906899</c:v>
                </c:pt>
                <c:pt idx="4916">
                  <c:v>26.895454545452353</c:v>
                </c:pt>
                <c:pt idx="4917">
                  <c:v>26.899999999997807</c:v>
                </c:pt>
                <c:pt idx="4918">
                  <c:v>26.904545454543261</c:v>
                </c:pt>
                <c:pt idx="4919">
                  <c:v>26.909090909088714</c:v>
                </c:pt>
                <c:pt idx="4920">
                  <c:v>26.913636363634168</c:v>
                </c:pt>
                <c:pt idx="4921">
                  <c:v>26.918181818179622</c:v>
                </c:pt>
                <c:pt idx="4922">
                  <c:v>26.922727272725076</c:v>
                </c:pt>
                <c:pt idx="4923">
                  <c:v>26.92727272727053</c:v>
                </c:pt>
                <c:pt idx="4924">
                  <c:v>26.931818181815984</c:v>
                </c:pt>
                <c:pt idx="4925">
                  <c:v>26.936363636361438</c:v>
                </c:pt>
                <c:pt idx="4926">
                  <c:v>26.940909090906892</c:v>
                </c:pt>
                <c:pt idx="4927">
                  <c:v>26.945454545452346</c:v>
                </c:pt>
                <c:pt idx="4928">
                  <c:v>26.9499999999978</c:v>
                </c:pt>
                <c:pt idx="4929">
                  <c:v>26.954545454543254</c:v>
                </c:pt>
                <c:pt idx="4930">
                  <c:v>26.959090909088708</c:v>
                </c:pt>
                <c:pt idx="4931">
                  <c:v>26.963636363634162</c:v>
                </c:pt>
                <c:pt idx="4932">
                  <c:v>26.968181818179616</c:v>
                </c:pt>
                <c:pt idx="4933">
                  <c:v>26.97272727272507</c:v>
                </c:pt>
                <c:pt idx="4934">
                  <c:v>26.977272727270524</c:v>
                </c:pt>
                <c:pt idx="4935">
                  <c:v>26.981818181815978</c:v>
                </c:pt>
                <c:pt idx="4936">
                  <c:v>26.986363636361432</c:v>
                </c:pt>
                <c:pt idx="4937">
                  <c:v>26.990909090906886</c:v>
                </c:pt>
                <c:pt idx="4938">
                  <c:v>26.99545454545234</c:v>
                </c:pt>
                <c:pt idx="4939">
                  <c:v>26.999999999997794</c:v>
                </c:pt>
                <c:pt idx="4940">
                  <c:v>27.004545454543248</c:v>
                </c:pt>
                <c:pt idx="4941">
                  <c:v>27.009090909088702</c:v>
                </c:pt>
                <c:pt idx="4942">
                  <c:v>27.013636363634156</c:v>
                </c:pt>
                <c:pt idx="4943">
                  <c:v>27.01818181817961</c:v>
                </c:pt>
                <c:pt idx="4944">
                  <c:v>27.022727272725064</c:v>
                </c:pt>
                <c:pt idx="4945">
                  <c:v>27.027272727270518</c:v>
                </c:pt>
                <c:pt idx="4946">
                  <c:v>27.031818181815972</c:v>
                </c:pt>
                <c:pt idx="4947">
                  <c:v>27.036363636361425</c:v>
                </c:pt>
                <c:pt idx="4948">
                  <c:v>27.040909090906879</c:v>
                </c:pt>
                <c:pt idx="4949">
                  <c:v>27.045454545452333</c:v>
                </c:pt>
                <c:pt idx="4950">
                  <c:v>27.049999999997787</c:v>
                </c:pt>
                <c:pt idx="4951">
                  <c:v>27.054545454543241</c:v>
                </c:pt>
                <c:pt idx="4952">
                  <c:v>27.059090909088695</c:v>
                </c:pt>
                <c:pt idx="4953">
                  <c:v>27.063636363634149</c:v>
                </c:pt>
                <c:pt idx="4954">
                  <c:v>27.068181818179603</c:v>
                </c:pt>
                <c:pt idx="4955">
                  <c:v>27.072727272725057</c:v>
                </c:pt>
                <c:pt idx="4956">
                  <c:v>27.077272727270511</c:v>
                </c:pt>
                <c:pt idx="4957">
                  <c:v>27.081818181815965</c:v>
                </c:pt>
                <c:pt idx="4958">
                  <c:v>27.086363636361419</c:v>
                </c:pt>
                <c:pt idx="4959">
                  <c:v>27.090909090906873</c:v>
                </c:pt>
                <c:pt idx="4960">
                  <c:v>27.095454545452327</c:v>
                </c:pt>
                <c:pt idx="4961">
                  <c:v>27.099999999997781</c:v>
                </c:pt>
                <c:pt idx="4962">
                  <c:v>27.104545454543235</c:v>
                </c:pt>
                <c:pt idx="4963">
                  <c:v>27.109090909088689</c:v>
                </c:pt>
                <c:pt idx="4964">
                  <c:v>27.113636363634143</c:v>
                </c:pt>
                <c:pt idx="4965">
                  <c:v>27.118181818179597</c:v>
                </c:pt>
                <c:pt idx="4966">
                  <c:v>27.122727272725051</c:v>
                </c:pt>
                <c:pt idx="4967">
                  <c:v>27.127272727270505</c:v>
                </c:pt>
                <c:pt idx="4968">
                  <c:v>27.131818181815959</c:v>
                </c:pt>
                <c:pt idx="4969">
                  <c:v>27.136363636361413</c:v>
                </c:pt>
                <c:pt idx="4970">
                  <c:v>27.140909090906867</c:v>
                </c:pt>
                <c:pt idx="4971">
                  <c:v>27.145454545452321</c:v>
                </c:pt>
                <c:pt idx="4972">
                  <c:v>27.149999999997775</c:v>
                </c:pt>
                <c:pt idx="4973">
                  <c:v>27.154545454543229</c:v>
                </c:pt>
                <c:pt idx="4974">
                  <c:v>27.159090909088683</c:v>
                </c:pt>
                <c:pt idx="4975">
                  <c:v>27.163636363634136</c:v>
                </c:pt>
                <c:pt idx="4976">
                  <c:v>27.16818181817959</c:v>
                </c:pt>
                <c:pt idx="4977">
                  <c:v>27.172727272725044</c:v>
                </c:pt>
                <c:pt idx="4978">
                  <c:v>27.177272727270498</c:v>
                </c:pt>
                <c:pt idx="4979">
                  <c:v>27.181818181815952</c:v>
                </c:pt>
                <c:pt idx="4980">
                  <c:v>27.186363636361406</c:v>
                </c:pt>
                <c:pt idx="4981">
                  <c:v>27.19090909090686</c:v>
                </c:pt>
                <c:pt idx="4982">
                  <c:v>27.195454545452314</c:v>
                </c:pt>
                <c:pt idx="4983">
                  <c:v>27.199999999997768</c:v>
                </c:pt>
                <c:pt idx="4984">
                  <c:v>27.204545454543222</c:v>
                </c:pt>
                <c:pt idx="4985">
                  <c:v>27.209090909088676</c:v>
                </c:pt>
                <c:pt idx="4986">
                  <c:v>27.21363636363413</c:v>
                </c:pt>
                <c:pt idx="4987">
                  <c:v>27.218181818179584</c:v>
                </c:pt>
                <c:pt idx="4988">
                  <c:v>27.222727272725038</c:v>
                </c:pt>
                <c:pt idx="4989">
                  <c:v>27.227272727270492</c:v>
                </c:pt>
                <c:pt idx="4990">
                  <c:v>27.231818181815946</c:v>
                </c:pt>
                <c:pt idx="4991">
                  <c:v>27.2363636363614</c:v>
                </c:pt>
                <c:pt idx="4992">
                  <c:v>27.240909090906854</c:v>
                </c:pt>
                <c:pt idx="4993">
                  <c:v>27.245454545452308</c:v>
                </c:pt>
                <c:pt idx="4994">
                  <c:v>27.249999999997762</c:v>
                </c:pt>
                <c:pt idx="4995">
                  <c:v>27.254545454543216</c:v>
                </c:pt>
                <c:pt idx="4996">
                  <c:v>27.25909090908867</c:v>
                </c:pt>
                <c:pt idx="4997">
                  <c:v>27.263636363634124</c:v>
                </c:pt>
                <c:pt idx="4998">
                  <c:v>27.268181818179578</c:v>
                </c:pt>
                <c:pt idx="4999">
                  <c:v>27.272727272725032</c:v>
                </c:pt>
                <c:pt idx="5000">
                  <c:v>27.277272727270486</c:v>
                </c:pt>
                <c:pt idx="5001">
                  <c:v>27.28181818181594</c:v>
                </c:pt>
                <c:pt idx="5002">
                  <c:v>27.286363636361394</c:v>
                </c:pt>
                <c:pt idx="5003">
                  <c:v>27.290909090906847</c:v>
                </c:pt>
                <c:pt idx="5004">
                  <c:v>27.295454545452301</c:v>
                </c:pt>
                <c:pt idx="5005">
                  <c:v>27.299999999997755</c:v>
                </c:pt>
                <c:pt idx="5006">
                  <c:v>27.304545454543209</c:v>
                </c:pt>
                <c:pt idx="5007">
                  <c:v>27.309090909088663</c:v>
                </c:pt>
                <c:pt idx="5008">
                  <c:v>27.313636363634117</c:v>
                </c:pt>
                <c:pt idx="5009">
                  <c:v>27.318181818179571</c:v>
                </c:pt>
                <c:pt idx="5010">
                  <c:v>27.322727272725025</c:v>
                </c:pt>
                <c:pt idx="5011">
                  <c:v>27.327272727270479</c:v>
                </c:pt>
                <c:pt idx="5012">
                  <c:v>27.331818181815933</c:v>
                </c:pt>
                <c:pt idx="5013">
                  <c:v>27.336363636361387</c:v>
                </c:pt>
                <c:pt idx="5014">
                  <c:v>27.340909090906841</c:v>
                </c:pt>
                <c:pt idx="5015">
                  <c:v>27.345454545452295</c:v>
                </c:pt>
                <c:pt idx="5016">
                  <c:v>27.349999999997749</c:v>
                </c:pt>
                <c:pt idx="5017">
                  <c:v>27.354545454543203</c:v>
                </c:pt>
                <c:pt idx="5018">
                  <c:v>27.359090909088657</c:v>
                </c:pt>
                <c:pt idx="5019">
                  <c:v>27.363636363634111</c:v>
                </c:pt>
                <c:pt idx="5020">
                  <c:v>27.368181818179565</c:v>
                </c:pt>
                <c:pt idx="5021">
                  <c:v>27.372727272725019</c:v>
                </c:pt>
                <c:pt idx="5022">
                  <c:v>27.377272727270473</c:v>
                </c:pt>
                <c:pt idx="5023">
                  <c:v>27.381818181815927</c:v>
                </c:pt>
                <c:pt idx="5024">
                  <c:v>27.386363636361381</c:v>
                </c:pt>
                <c:pt idx="5025">
                  <c:v>27.390909090906835</c:v>
                </c:pt>
                <c:pt idx="5026">
                  <c:v>27.395454545452289</c:v>
                </c:pt>
                <c:pt idx="5027">
                  <c:v>27.399999999997743</c:v>
                </c:pt>
                <c:pt idx="5028">
                  <c:v>27.404545454543197</c:v>
                </c:pt>
                <c:pt idx="5029">
                  <c:v>27.409090909088651</c:v>
                </c:pt>
                <c:pt idx="5030">
                  <c:v>27.413636363634104</c:v>
                </c:pt>
                <c:pt idx="5031">
                  <c:v>27.418181818179558</c:v>
                </c:pt>
                <c:pt idx="5032">
                  <c:v>27.422727272725012</c:v>
                </c:pt>
                <c:pt idx="5033">
                  <c:v>27.427272727270466</c:v>
                </c:pt>
                <c:pt idx="5034">
                  <c:v>27.43181818181592</c:v>
                </c:pt>
                <c:pt idx="5035">
                  <c:v>27.436363636361374</c:v>
                </c:pt>
                <c:pt idx="5036">
                  <c:v>27.440909090906828</c:v>
                </c:pt>
                <c:pt idx="5037">
                  <c:v>27.445454545452282</c:v>
                </c:pt>
                <c:pt idx="5038">
                  <c:v>27.449999999997736</c:v>
                </c:pt>
                <c:pt idx="5039">
                  <c:v>27.45454545454319</c:v>
                </c:pt>
                <c:pt idx="5040">
                  <c:v>27.459090909088644</c:v>
                </c:pt>
                <c:pt idx="5041">
                  <c:v>27.463636363634098</c:v>
                </c:pt>
                <c:pt idx="5042">
                  <c:v>27.468181818179552</c:v>
                </c:pt>
                <c:pt idx="5043">
                  <c:v>27.472727272725006</c:v>
                </c:pt>
                <c:pt idx="5044">
                  <c:v>27.47727272727046</c:v>
                </c:pt>
                <c:pt idx="5045">
                  <c:v>27.481818181815914</c:v>
                </c:pt>
                <c:pt idx="5046">
                  <c:v>27.486363636361368</c:v>
                </c:pt>
                <c:pt idx="5047">
                  <c:v>27.490909090906822</c:v>
                </c:pt>
                <c:pt idx="5048">
                  <c:v>27.495454545452276</c:v>
                </c:pt>
                <c:pt idx="5049">
                  <c:v>27.49999999999773</c:v>
                </c:pt>
                <c:pt idx="5050">
                  <c:v>27.504545454543184</c:v>
                </c:pt>
                <c:pt idx="5051">
                  <c:v>27.509090909088638</c:v>
                </c:pt>
                <c:pt idx="5052">
                  <c:v>27.513636363634092</c:v>
                </c:pt>
                <c:pt idx="5053">
                  <c:v>27.518181818179546</c:v>
                </c:pt>
                <c:pt idx="5054">
                  <c:v>27.522727272725</c:v>
                </c:pt>
                <c:pt idx="5055">
                  <c:v>27.527272727270454</c:v>
                </c:pt>
                <c:pt idx="5056">
                  <c:v>27.531818181815908</c:v>
                </c:pt>
                <c:pt idx="5057">
                  <c:v>27.536363636361362</c:v>
                </c:pt>
                <c:pt idx="5058">
                  <c:v>27.540909090906815</c:v>
                </c:pt>
                <c:pt idx="5059">
                  <c:v>27.545454545452269</c:v>
                </c:pt>
                <c:pt idx="5060">
                  <c:v>27.549999999997723</c:v>
                </c:pt>
                <c:pt idx="5061">
                  <c:v>27.554545454543177</c:v>
                </c:pt>
                <c:pt idx="5062">
                  <c:v>27.559090909088631</c:v>
                </c:pt>
                <c:pt idx="5063">
                  <c:v>27.563636363634085</c:v>
                </c:pt>
                <c:pt idx="5064">
                  <c:v>27.568181818179539</c:v>
                </c:pt>
                <c:pt idx="5065">
                  <c:v>27.572727272724993</c:v>
                </c:pt>
                <c:pt idx="5066">
                  <c:v>27.577272727270447</c:v>
                </c:pt>
                <c:pt idx="5067">
                  <c:v>27.581818181815901</c:v>
                </c:pt>
                <c:pt idx="5068">
                  <c:v>27.586363636361355</c:v>
                </c:pt>
                <c:pt idx="5069">
                  <c:v>27.590909090906809</c:v>
                </c:pt>
                <c:pt idx="5070">
                  <c:v>27.595454545452263</c:v>
                </c:pt>
                <c:pt idx="5071">
                  <c:v>27.599999999997717</c:v>
                </c:pt>
                <c:pt idx="5072">
                  <c:v>27.604545454543171</c:v>
                </c:pt>
                <c:pt idx="5073">
                  <c:v>27.609090909088625</c:v>
                </c:pt>
                <c:pt idx="5074">
                  <c:v>27.613636363634079</c:v>
                </c:pt>
                <c:pt idx="5075">
                  <c:v>27.618181818179533</c:v>
                </c:pt>
                <c:pt idx="5076">
                  <c:v>27.622727272724987</c:v>
                </c:pt>
                <c:pt idx="5077">
                  <c:v>27.627272727270441</c:v>
                </c:pt>
                <c:pt idx="5078">
                  <c:v>27.631818181815895</c:v>
                </c:pt>
                <c:pt idx="5079">
                  <c:v>27.636363636361349</c:v>
                </c:pt>
                <c:pt idx="5080">
                  <c:v>27.640909090906803</c:v>
                </c:pt>
                <c:pt idx="5081">
                  <c:v>27.645454545452257</c:v>
                </c:pt>
                <c:pt idx="5082">
                  <c:v>27.649999999997711</c:v>
                </c:pt>
                <c:pt idx="5083">
                  <c:v>27.654545454543165</c:v>
                </c:pt>
                <c:pt idx="5084">
                  <c:v>27.659090909088619</c:v>
                </c:pt>
                <c:pt idx="5085">
                  <c:v>27.663636363634073</c:v>
                </c:pt>
                <c:pt idx="5086">
                  <c:v>27.668181818179526</c:v>
                </c:pt>
                <c:pt idx="5087">
                  <c:v>27.67272727272498</c:v>
                </c:pt>
                <c:pt idx="5088">
                  <c:v>27.677272727270434</c:v>
                </c:pt>
                <c:pt idx="5089">
                  <c:v>27.681818181815888</c:v>
                </c:pt>
                <c:pt idx="5090">
                  <c:v>27.686363636361342</c:v>
                </c:pt>
                <c:pt idx="5091">
                  <c:v>27.690909090906796</c:v>
                </c:pt>
                <c:pt idx="5092">
                  <c:v>27.69545454545225</c:v>
                </c:pt>
                <c:pt idx="5093">
                  <c:v>27.699999999997704</c:v>
                </c:pt>
                <c:pt idx="5094">
                  <c:v>27.704545454543158</c:v>
                </c:pt>
                <c:pt idx="5095">
                  <c:v>27.709090909088612</c:v>
                </c:pt>
                <c:pt idx="5096">
                  <c:v>27.713636363634066</c:v>
                </c:pt>
                <c:pt idx="5097">
                  <c:v>27.71818181817952</c:v>
                </c:pt>
                <c:pt idx="5098">
                  <c:v>27.722727272724974</c:v>
                </c:pt>
                <c:pt idx="5099">
                  <c:v>27.727272727270428</c:v>
                </c:pt>
                <c:pt idx="5100">
                  <c:v>27.731818181815882</c:v>
                </c:pt>
                <c:pt idx="5101">
                  <c:v>27.736363636361336</c:v>
                </c:pt>
                <c:pt idx="5102">
                  <c:v>27.74090909090679</c:v>
                </c:pt>
                <c:pt idx="5103">
                  <c:v>27.745454545452244</c:v>
                </c:pt>
                <c:pt idx="5104">
                  <c:v>27.749999999997698</c:v>
                </c:pt>
                <c:pt idx="5105">
                  <c:v>27.754545454543152</c:v>
                </c:pt>
                <c:pt idx="5106">
                  <c:v>27.759090909088606</c:v>
                </c:pt>
                <c:pt idx="5107">
                  <c:v>27.76363636363406</c:v>
                </c:pt>
                <c:pt idx="5108">
                  <c:v>27.768181818179514</c:v>
                </c:pt>
                <c:pt idx="5109">
                  <c:v>27.772727272724968</c:v>
                </c:pt>
                <c:pt idx="5110">
                  <c:v>27.777272727270422</c:v>
                </c:pt>
                <c:pt idx="5111">
                  <c:v>27.781818181815876</c:v>
                </c:pt>
                <c:pt idx="5112">
                  <c:v>27.78636363636133</c:v>
                </c:pt>
                <c:pt idx="5113">
                  <c:v>27.790909090906784</c:v>
                </c:pt>
                <c:pt idx="5114">
                  <c:v>27.795454545452237</c:v>
                </c:pt>
                <c:pt idx="5115">
                  <c:v>27.799999999997691</c:v>
                </c:pt>
                <c:pt idx="5116">
                  <c:v>27.804545454543145</c:v>
                </c:pt>
                <c:pt idx="5117">
                  <c:v>27.809090909088599</c:v>
                </c:pt>
                <c:pt idx="5118">
                  <c:v>27.813636363634053</c:v>
                </c:pt>
                <c:pt idx="5119">
                  <c:v>27.818181818179507</c:v>
                </c:pt>
                <c:pt idx="5120">
                  <c:v>27.822727272724961</c:v>
                </c:pt>
                <c:pt idx="5121">
                  <c:v>27.827272727270415</c:v>
                </c:pt>
                <c:pt idx="5122">
                  <c:v>27.831818181815869</c:v>
                </c:pt>
                <c:pt idx="5123">
                  <c:v>27.836363636361323</c:v>
                </c:pt>
                <c:pt idx="5124">
                  <c:v>27.840909090906777</c:v>
                </c:pt>
                <c:pt idx="5125">
                  <c:v>27.845454545452231</c:v>
                </c:pt>
                <c:pt idx="5126">
                  <c:v>27.849999999997685</c:v>
                </c:pt>
                <c:pt idx="5127">
                  <c:v>27.854545454543139</c:v>
                </c:pt>
                <c:pt idx="5128">
                  <c:v>27.859090909088593</c:v>
                </c:pt>
                <c:pt idx="5129">
                  <c:v>27.863636363634047</c:v>
                </c:pt>
                <c:pt idx="5130">
                  <c:v>27.868181818179501</c:v>
                </c:pt>
                <c:pt idx="5131">
                  <c:v>27.872727272724955</c:v>
                </c:pt>
                <c:pt idx="5132">
                  <c:v>27.877272727270409</c:v>
                </c:pt>
                <c:pt idx="5133">
                  <c:v>27.881818181815863</c:v>
                </c:pt>
                <c:pt idx="5134">
                  <c:v>27.886363636361317</c:v>
                </c:pt>
                <c:pt idx="5135">
                  <c:v>27.890909090906771</c:v>
                </c:pt>
                <c:pt idx="5136">
                  <c:v>27.895454545452225</c:v>
                </c:pt>
                <c:pt idx="5137">
                  <c:v>27.899999999997679</c:v>
                </c:pt>
                <c:pt idx="5138">
                  <c:v>27.904545454543133</c:v>
                </c:pt>
                <c:pt idx="5139">
                  <c:v>27.909090909088587</c:v>
                </c:pt>
                <c:pt idx="5140">
                  <c:v>27.913636363634041</c:v>
                </c:pt>
                <c:pt idx="5141">
                  <c:v>27.918181818179495</c:v>
                </c:pt>
                <c:pt idx="5142">
                  <c:v>27.922727272724948</c:v>
                </c:pt>
                <c:pt idx="5143">
                  <c:v>27.927272727270402</c:v>
                </c:pt>
                <c:pt idx="5144">
                  <c:v>27.931818181815856</c:v>
                </c:pt>
                <c:pt idx="5145">
                  <c:v>27.93636363636131</c:v>
                </c:pt>
                <c:pt idx="5146">
                  <c:v>27.940909090906764</c:v>
                </c:pt>
                <c:pt idx="5147">
                  <c:v>27.945454545452218</c:v>
                </c:pt>
                <c:pt idx="5148">
                  <c:v>27.949999999997672</c:v>
                </c:pt>
                <c:pt idx="5149">
                  <c:v>27.954545454543126</c:v>
                </c:pt>
                <c:pt idx="5150">
                  <c:v>27.95909090908858</c:v>
                </c:pt>
                <c:pt idx="5151">
                  <c:v>27.963636363634034</c:v>
                </c:pt>
                <c:pt idx="5152">
                  <c:v>27.968181818179488</c:v>
                </c:pt>
                <c:pt idx="5153">
                  <c:v>27.972727272724942</c:v>
                </c:pt>
                <c:pt idx="5154">
                  <c:v>27.977272727270396</c:v>
                </c:pt>
                <c:pt idx="5155">
                  <c:v>27.98181818181585</c:v>
                </c:pt>
                <c:pt idx="5156">
                  <c:v>27.986363636361304</c:v>
                </c:pt>
                <c:pt idx="5157">
                  <c:v>27.990909090906758</c:v>
                </c:pt>
                <c:pt idx="5158">
                  <c:v>27.995454545452212</c:v>
                </c:pt>
                <c:pt idx="5159">
                  <c:v>27.999999999997666</c:v>
                </c:pt>
                <c:pt idx="5160">
                  <c:v>28.00454545454312</c:v>
                </c:pt>
                <c:pt idx="5161">
                  <c:v>28.009090909088574</c:v>
                </c:pt>
                <c:pt idx="5162">
                  <c:v>28.013636363634028</c:v>
                </c:pt>
                <c:pt idx="5163">
                  <c:v>28.018181818179482</c:v>
                </c:pt>
                <c:pt idx="5164">
                  <c:v>28.022727272724936</c:v>
                </c:pt>
                <c:pt idx="5165">
                  <c:v>28.02727272727039</c:v>
                </c:pt>
                <c:pt idx="5166">
                  <c:v>28.031818181815844</c:v>
                </c:pt>
                <c:pt idx="5167">
                  <c:v>28.036363636361298</c:v>
                </c:pt>
                <c:pt idx="5168">
                  <c:v>28.040909090906752</c:v>
                </c:pt>
                <c:pt idx="5169">
                  <c:v>28.045454545452206</c:v>
                </c:pt>
                <c:pt idx="5170">
                  <c:v>28.049999999997659</c:v>
                </c:pt>
                <c:pt idx="5171">
                  <c:v>28.054545454543113</c:v>
                </c:pt>
                <c:pt idx="5172">
                  <c:v>28.059090909088567</c:v>
                </c:pt>
                <c:pt idx="5173">
                  <c:v>28.063636363634021</c:v>
                </c:pt>
                <c:pt idx="5174">
                  <c:v>28.068181818179475</c:v>
                </c:pt>
                <c:pt idx="5175">
                  <c:v>28.072727272724929</c:v>
                </c:pt>
                <c:pt idx="5176">
                  <c:v>28.077272727270383</c:v>
                </c:pt>
                <c:pt idx="5177">
                  <c:v>28.081818181815837</c:v>
                </c:pt>
                <c:pt idx="5178">
                  <c:v>28.086363636361291</c:v>
                </c:pt>
                <c:pt idx="5179">
                  <c:v>28.090909090906745</c:v>
                </c:pt>
                <c:pt idx="5180">
                  <c:v>28.095454545452199</c:v>
                </c:pt>
                <c:pt idx="5181">
                  <c:v>28.099999999997653</c:v>
                </c:pt>
                <c:pt idx="5182">
                  <c:v>28.104545454543107</c:v>
                </c:pt>
                <c:pt idx="5183">
                  <c:v>28.109090909088561</c:v>
                </c:pt>
                <c:pt idx="5184">
                  <c:v>28.113636363634015</c:v>
                </c:pt>
                <c:pt idx="5185">
                  <c:v>28.118181818179469</c:v>
                </c:pt>
                <c:pt idx="5186">
                  <c:v>28.122727272724923</c:v>
                </c:pt>
                <c:pt idx="5187">
                  <c:v>28.127272727270377</c:v>
                </c:pt>
                <c:pt idx="5188">
                  <c:v>28.131818181815831</c:v>
                </c:pt>
                <c:pt idx="5189">
                  <c:v>28.136363636361285</c:v>
                </c:pt>
                <c:pt idx="5190">
                  <c:v>28.140909090906739</c:v>
                </c:pt>
                <c:pt idx="5191">
                  <c:v>28.145454545452193</c:v>
                </c:pt>
                <c:pt idx="5192">
                  <c:v>28.149999999997647</c:v>
                </c:pt>
                <c:pt idx="5193">
                  <c:v>28.154545454543101</c:v>
                </c:pt>
                <c:pt idx="5194">
                  <c:v>28.159090909088555</c:v>
                </c:pt>
                <c:pt idx="5195">
                  <c:v>28.163636363634009</c:v>
                </c:pt>
                <c:pt idx="5196">
                  <c:v>28.168181818179463</c:v>
                </c:pt>
                <c:pt idx="5197">
                  <c:v>28.172727272724917</c:v>
                </c:pt>
                <c:pt idx="5198">
                  <c:v>28.17727272727037</c:v>
                </c:pt>
                <c:pt idx="5199">
                  <c:v>28.181818181815824</c:v>
                </c:pt>
                <c:pt idx="5200">
                  <c:v>28.186363636361278</c:v>
                </c:pt>
                <c:pt idx="5201">
                  <c:v>28.190909090906732</c:v>
                </c:pt>
                <c:pt idx="5202">
                  <c:v>28.195454545452186</c:v>
                </c:pt>
                <c:pt idx="5203">
                  <c:v>28.19999999999764</c:v>
                </c:pt>
                <c:pt idx="5204">
                  <c:v>28.204545454543094</c:v>
                </c:pt>
                <c:pt idx="5205">
                  <c:v>28.209090909088548</c:v>
                </c:pt>
                <c:pt idx="5206">
                  <c:v>28.213636363634002</c:v>
                </c:pt>
                <c:pt idx="5207">
                  <c:v>28.218181818179456</c:v>
                </c:pt>
                <c:pt idx="5208">
                  <c:v>28.22272727272491</c:v>
                </c:pt>
                <c:pt idx="5209">
                  <c:v>28.227272727270364</c:v>
                </c:pt>
                <c:pt idx="5210">
                  <c:v>28.231818181815818</c:v>
                </c:pt>
                <c:pt idx="5211">
                  <c:v>28.236363636361272</c:v>
                </c:pt>
                <c:pt idx="5212">
                  <c:v>28.240909090906726</c:v>
                </c:pt>
                <c:pt idx="5213">
                  <c:v>28.24545454545218</c:v>
                </c:pt>
                <c:pt idx="5214">
                  <c:v>28.249999999997634</c:v>
                </c:pt>
                <c:pt idx="5215">
                  <c:v>28.254545454543088</c:v>
                </c:pt>
                <c:pt idx="5216">
                  <c:v>28.259090909088542</c:v>
                </c:pt>
                <c:pt idx="5217">
                  <c:v>28.263636363633996</c:v>
                </c:pt>
                <c:pt idx="5218">
                  <c:v>28.26818181817945</c:v>
                </c:pt>
                <c:pt idx="5219">
                  <c:v>28.272727272724904</c:v>
                </c:pt>
                <c:pt idx="5220">
                  <c:v>28.277272727270358</c:v>
                </c:pt>
                <c:pt idx="5221">
                  <c:v>28.281818181815812</c:v>
                </c:pt>
                <c:pt idx="5222">
                  <c:v>28.286363636361266</c:v>
                </c:pt>
                <c:pt idx="5223">
                  <c:v>28.29090909090672</c:v>
                </c:pt>
                <c:pt idx="5224">
                  <c:v>28.295454545452174</c:v>
                </c:pt>
                <c:pt idx="5225">
                  <c:v>28.299999999997627</c:v>
                </c:pt>
                <c:pt idx="5226">
                  <c:v>28.304545454543081</c:v>
                </c:pt>
                <c:pt idx="5227">
                  <c:v>28.309090909088535</c:v>
                </c:pt>
                <c:pt idx="5228">
                  <c:v>28.313636363633989</c:v>
                </c:pt>
                <c:pt idx="5229">
                  <c:v>28.318181818179443</c:v>
                </c:pt>
                <c:pt idx="5230">
                  <c:v>28.322727272724897</c:v>
                </c:pt>
                <c:pt idx="5231">
                  <c:v>28.327272727270351</c:v>
                </c:pt>
                <c:pt idx="5232">
                  <c:v>28.331818181815805</c:v>
                </c:pt>
                <c:pt idx="5233">
                  <c:v>28.336363636361259</c:v>
                </c:pt>
                <c:pt idx="5234">
                  <c:v>28.340909090906713</c:v>
                </c:pt>
                <c:pt idx="5235">
                  <c:v>28.345454545452167</c:v>
                </c:pt>
                <c:pt idx="5236">
                  <c:v>28.349999999997621</c:v>
                </c:pt>
                <c:pt idx="5237">
                  <c:v>28.354545454543075</c:v>
                </c:pt>
                <c:pt idx="5238">
                  <c:v>28.359090909088529</c:v>
                </c:pt>
                <c:pt idx="5239">
                  <c:v>28.363636363633983</c:v>
                </c:pt>
                <c:pt idx="5240">
                  <c:v>28.368181818179437</c:v>
                </c:pt>
                <c:pt idx="5241">
                  <c:v>28.372727272724891</c:v>
                </c:pt>
                <c:pt idx="5242">
                  <c:v>28.377272727270345</c:v>
                </c:pt>
                <c:pt idx="5243">
                  <c:v>28.381818181815799</c:v>
                </c:pt>
                <c:pt idx="5244">
                  <c:v>28.386363636361253</c:v>
                </c:pt>
                <c:pt idx="5245">
                  <c:v>28.390909090906707</c:v>
                </c:pt>
                <c:pt idx="5246">
                  <c:v>28.395454545452161</c:v>
                </c:pt>
                <c:pt idx="5247">
                  <c:v>28.399999999997615</c:v>
                </c:pt>
                <c:pt idx="5248">
                  <c:v>28.404545454543069</c:v>
                </c:pt>
                <c:pt idx="5249">
                  <c:v>28.409090909088523</c:v>
                </c:pt>
                <c:pt idx="5250">
                  <c:v>28.413636363633977</c:v>
                </c:pt>
                <c:pt idx="5251">
                  <c:v>28.418181818179431</c:v>
                </c:pt>
                <c:pt idx="5252">
                  <c:v>28.422727272724885</c:v>
                </c:pt>
                <c:pt idx="5253">
                  <c:v>28.427272727270338</c:v>
                </c:pt>
                <c:pt idx="5254">
                  <c:v>28.431818181815792</c:v>
                </c:pt>
                <c:pt idx="5255">
                  <c:v>28.436363636361246</c:v>
                </c:pt>
                <c:pt idx="5256">
                  <c:v>28.4409090909067</c:v>
                </c:pt>
                <c:pt idx="5257">
                  <c:v>28.445454545452154</c:v>
                </c:pt>
                <c:pt idx="5258">
                  <c:v>28.449999999997608</c:v>
                </c:pt>
                <c:pt idx="5259">
                  <c:v>28.454545454543062</c:v>
                </c:pt>
                <c:pt idx="5260">
                  <c:v>28.459090909088516</c:v>
                </c:pt>
                <c:pt idx="5261">
                  <c:v>28.46363636363397</c:v>
                </c:pt>
                <c:pt idx="5262">
                  <c:v>28.468181818179424</c:v>
                </c:pt>
                <c:pt idx="5263">
                  <c:v>28.472727272724878</c:v>
                </c:pt>
                <c:pt idx="5264">
                  <c:v>28.477272727270332</c:v>
                </c:pt>
                <c:pt idx="5265">
                  <c:v>28.481818181815786</c:v>
                </c:pt>
                <c:pt idx="5266">
                  <c:v>28.48636363636124</c:v>
                </c:pt>
                <c:pt idx="5267">
                  <c:v>28.490909090906694</c:v>
                </c:pt>
                <c:pt idx="5268">
                  <c:v>28.495454545452148</c:v>
                </c:pt>
                <c:pt idx="5269">
                  <c:v>28.499999999997602</c:v>
                </c:pt>
                <c:pt idx="5270">
                  <c:v>28.504545454543056</c:v>
                </c:pt>
                <c:pt idx="5271">
                  <c:v>28.50909090908851</c:v>
                </c:pt>
                <c:pt idx="5272">
                  <c:v>28.513636363633964</c:v>
                </c:pt>
                <c:pt idx="5273">
                  <c:v>28.518181818179418</c:v>
                </c:pt>
                <c:pt idx="5274">
                  <c:v>28.522727272724872</c:v>
                </c:pt>
                <c:pt idx="5275">
                  <c:v>28.527272727270326</c:v>
                </c:pt>
                <c:pt idx="5276">
                  <c:v>28.53181818181578</c:v>
                </c:pt>
                <c:pt idx="5277">
                  <c:v>28.536363636361234</c:v>
                </c:pt>
                <c:pt idx="5278">
                  <c:v>28.540909090906688</c:v>
                </c:pt>
                <c:pt idx="5279">
                  <c:v>28.545454545452142</c:v>
                </c:pt>
                <c:pt idx="5280">
                  <c:v>28.549999999997596</c:v>
                </c:pt>
                <c:pt idx="5281">
                  <c:v>28.554545454543049</c:v>
                </c:pt>
                <c:pt idx="5282">
                  <c:v>28.559090909088503</c:v>
                </c:pt>
                <c:pt idx="5283">
                  <c:v>28.563636363633957</c:v>
                </c:pt>
                <c:pt idx="5284">
                  <c:v>28.568181818179411</c:v>
                </c:pt>
                <c:pt idx="5285">
                  <c:v>28.572727272724865</c:v>
                </c:pt>
                <c:pt idx="5286">
                  <c:v>28.577272727270319</c:v>
                </c:pt>
                <c:pt idx="5287">
                  <c:v>28.581818181815773</c:v>
                </c:pt>
                <c:pt idx="5288">
                  <c:v>28.586363636361227</c:v>
                </c:pt>
                <c:pt idx="5289">
                  <c:v>28.590909090906681</c:v>
                </c:pt>
                <c:pt idx="5290">
                  <c:v>28.595454545452135</c:v>
                </c:pt>
                <c:pt idx="5291">
                  <c:v>28.599999999997589</c:v>
                </c:pt>
                <c:pt idx="5292">
                  <c:v>28.604545454543043</c:v>
                </c:pt>
                <c:pt idx="5293">
                  <c:v>28.609090909088497</c:v>
                </c:pt>
                <c:pt idx="5294">
                  <c:v>28.613636363633951</c:v>
                </c:pt>
                <c:pt idx="5295">
                  <c:v>28.618181818179405</c:v>
                </c:pt>
                <c:pt idx="5296">
                  <c:v>28.622727272724859</c:v>
                </c:pt>
                <c:pt idx="5297">
                  <c:v>28.627272727270313</c:v>
                </c:pt>
                <c:pt idx="5298">
                  <c:v>28.631818181815767</c:v>
                </c:pt>
                <c:pt idx="5299">
                  <c:v>28.636363636361221</c:v>
                </c:pt>
                <c:pt idx="5300">
                  <c:v>28.640909090906675</c:v>
                </c:pt>
                <c:pt idx="5301">
                  <c:v>28.645454545452129</c:v>
                </c:pt>
                <c:pt idx="5302">
                  <c:v>28.649999999997583</c:v>
                </c:pt>
                <c:pt idx="5303">
                  <c:v>28.654545454543037</c:v>
                </c:pt>
                <c:pt idx="5304">
                  <c:v>28.659090909088491</c:v>
                </c:pt>
                <c:pt idx="5305">
                  <c:v>28.663636363633945</c:v>
                </c:pt>
                <c:pt idx="5306">
                  <c:v>28.668181818179399</c:v>
                </c:pt>
                <c:pt idx="5307">
                  <c:v>28.672727272724853</c:v>
                </c:pt>
                <c:pt idx="5308">
                  <c:v>28.677272727270307</c:v>
                </c:pt>
                <c:pt idx="5309">
                  <c:v>28.68181818181576</c:v>
                </c:pt>
                <c:pt idx="5310">
                  <c:v>28.686363636361214</c:v>
                </c:pt>
                <c:pt idx="5311">
                  <c:v>28.690909090906668</c:v>
                </c:pt>
                <c:pt idx="5312">
                  <c:v>28.695454545452122</c:v>
                </c:pt>
                <c:pt idx="5313">
                  <c:v>28.699999999997576</c:v>
                </c:pt>
                <c:pt idx="5314">
                  <c:v>28.70454545454303</c:v>
                </c:pt>
                <c:pt idx="5315">
                  <c:v>28.709090909088484</c:v>
                </c:pt>
                <c:pt idx="5316">
                  <c:v>28.713636363633938</c:v>
                </c:pt>
                <c:pt idx="5317">
                  <c:v>28.718181818179392</c:v>
                </c:pt>
                <c:pt idx="5318">
                  <c:v>28.722727272724846</c:v>
                </c:pt>
                <c:pt idx="5319">
                  <c:v>28.7272727272703</c:v>
                </c:pt>
                <c:pt idx="5320">
                  <c:v>28.731818181815754</c:v>
                </c:pt>
                <c:pt idx="5321">
                  <c:v>28.736363636361208</c:v>
                </c:pt>
                <c:pt idx="5322">
                  <c:v>28.740909090906662</c:v>
                </c:pt>
                <c:pt idx="5323">
                  <c:v>28.745454545452116</c:v>
                </c:pt>
                <c:pt idx="5324">
                  <c:v>28.74999999999757</c:v>
                </c:pt>
                <c:pt idx="5325">
                  <c:v>28.754545454543024</c:v>
                </c:pt>
                <c:pt idx="5326">
                  <c:v>28.759090909088478</c:v>
                </c:pt>
                <c:pt idx="5327">
                  <c:v>28.763636363633932</c:v>
                </c:pt>
                <c:pt idx="5328">
                  <c:v>28.768181818179386</c:v>
                </c:pt>
                <c:pt idx="5329">
                  <c:v>28.77272727272484</c:v>
                </c:pt>
                <c:pt idx="5330">
                  <c:v>28.777272727270294</c:v>
                </c:pt>
                <c:pt idx="5331">
                  <c:v>28.781818181815748</c:v>
                </c:pt>
                <c:pt idx="5332">
                  <c:v>28.786363636361202</c:v>
                </c:pt>
                <c:pt idx="5333">
                  <c:v>28.790909090906656</c:v>
                </c:pt>
                <c:pt idx="5334">
                  <c:v>28.79545454545211</c:v>
                </c:pt>
                <c:pt idx="5335">
                  <c:v>28.799999999997564</c:v>
                </c:pt>
                <c:pt idx="5336">
                  <c:v>28.804545454543018</c:v>
                </c:pt>
                <c:pt idx="5337">
                  <c:v>28.809090909088471</c:v>
                </c:pt>
                <c:pt idx="5338">
                  <c:v>28.813636363633925</c:v>
                </c:pt>
                <c:pt idx="5339">
                  <c:v>28.818181818179379</c:v>
                </c:pt>
                <c:pt idx="5340">
                  <c:v>28.822727272724833</c:v>
                </c:pt>
                <c:pt idx="5341">
                  <c:v>28.827272727270287</c:v>
                </c:pt>
                <c:pt idx="5342">
                  <c:v>28.831818181815741</c:v>
                </c:pt>
                <c:pt idx="5343">
                  <c:v>28.836363636361195</c:v>
                </c:pt>
                <c:pt idx="5344">
                  <c:v>28.840909090906649</c:v>
                </c:pt>
                <c:pt idx="5345">
                  <c:v>28.845454545452103</c:v>
                </c:pt>
                <c:pt idx="5346">
                  <c:v>28.849999999997557</c:v>
                </c:pt>
                <c:pt idx="5347">
                  <c:v>28.854545454543011</c:v>
                </c:pt>
                <c:pt idx="5348">
                  <c:v>28.859090909088465</c:v>
                </c:pt>
                <c:pt idx="5349">
                  <c:v>28.863636363633919</c:v>
                </c:pt>
                <c:pt idx="5350">
                  <c:v>28.868181818179373</c:v>
                </c:pt>
                <c:pt idx="5351">
                  <c:v>28.872727272724827</c:v>
                </c:pt>
                <c:pt idx="5352">
                  <c:v>28.877272727270281</c:v>
                </c:pt>
                <c:pt idx="5353">
                  <c:v>28.881818181815735</c:v>
                </c:pt>
                <c:pt idx="5354">
                  <c:v>28.886363636361189</c:v>
                </c:pt>
                <c:pt idx="5355">
                  <c:v>28.890909090906643</c:v>
                </c:pt>
                <c:pt idx="5356">
                  <c:v>28.895454545452097</c:v>
                </c:pt>
                <c:pt idx="5357">
                  <c:v>28.899999999997551</c:v>
                </c:pt>
                <c:pt idx="5358">
                  <c:v>28.904545454543005</c:v>
                </c:pt>
                <c:pt idx="5359">
                  <c:v>28.909090909088459</c:v>
                </c:pt>
                <c:pt idx="5360">
                  <c:v>28.913636363633913</c:v>
                </c:pt>
                <c:pt idx="5361">
                  <c:v>28.918181818179367</c:v>
                </c:pt>
                <c:pt idx="5362">
                  <c:v>28.922727272724821</c:v>
                </c:pt>
                <c:pt idx="5363">
                  <c:v>28.927272727270275</c:v>
                </c:pt>
                <c:pt idx="5364">
                  <c:v>28.931818181815729</c:v>
                </c:pt>
                <c:pt idx="5365">
                  <c:v>28.936363636361182</c:v>
                </c:pt>
                <c:pt idx="5366">
                  <c:v>28.940909090906636</c:v>
                </c:pt>
                <c:pt idx="5367">
                  <c:v>28.94545454545209</c:v>
                </c:pt>
                <c:pt idx="5368">
                  <c:v>28.949999999997544</c:v>
                </c:pt>
                <c:pt idx="5369">
                  <c:v>28.954545454542998</c:v>
                </c:pt>
                <c:pt idx="5370">
                  <c:v>28.959090909088452</c:v>
                </c:pt>
                <c:pt idx="5371">
                  <c:v>28.963636363633906</c:v>
                </c:pt>
                <c:pt idx="5372">
                  <c:v>28.96818181817936</c:v>
                </c:pt>
                <c:pt idx="5373">
                  <c:v>28.972727272724814</c:v>
                </c:pt>
                <c:pt idx="5374">
                  <c:v>28.977272727270268</c:v>
                </c:pt>
                <c:pt idx="5375">
                  <c:v>28.981818181815722</c:v>
                </c:pt>
                <c:pt idx="5376">
                  <c:v>28.986363636361176</c:v>
                </c:pt>
                <c:pt idx="5377">
                  <c:v>28.99090909090663</c:v>
                </c:pt>
                <c:pt idx="5378">
                  <c:v>28.995454545452084</c:v>
                </c:pt>
                <c:pt idx="5379">
                  <c:v>28.999999999997538</c:v>
                </c:pt>
                <c:pt idx="5380">
                  <c:v>29.004545454542992</c:v>
                </c:pt>
                <c:pt idx="5381">
                  <c:v>29.009090909088446</c:v>
                </c:pt>
                <c:pt idx="5382">
                  <c:v>29.0136363636339</c:v>
                </c:pt>
                <c:pt idx="5383">
                  <c:v>29.018181818179354</c:v>
                </c:pt>
                <c:pt idx="5384">
                  <c:v>29.022727272724808</c:v>
                </c:pt>
                <c:pt idx="5385">
                  <c:v>29.027272727270262</c:v>
                </c:pt>
                <c:pt idx="5386">
                  <c:v>29.031818181815716</c:v>
                </c:pt>
                <c:pt idx="5387">
                  <c:v>29.03636363636117</c:v>
                </c:pt>
                <c:pt idx="5388">
                  <c:v>29.040909090906624</c:v>
                </c:pt>
                <c:pt idx="5389">
                  <c:v>29.045454545452078</c:v>
                </c:pt>
                <c:pt idx="5390">
                  <c:v>29.049999999997532</c:v>
                </c:pt>
                <c:pt idx="5391">
                  <c:v>29.054545454542986</c:v>
                </c:pt>
                <c:pt idx="5392">
                  <c:v>29.05909090908844</c:v>
                </c:pt>
                <c:pt idx="5393">
                  <c:v>29.063636363633893</c:v>
                </c:pt>
                <c:pt idx="5394">
                  <c:v>29.068181818179347</c:v>
                </c:pt>
                <c:pt idx="5395">
                  <c:v>29.072727272724801</c:v>
                </c:pt>
                <c:pt idx="5396">
                  <c:v>29.077272727270255</c:v>
                </c:pt>
                <c:pt idx="5397">
                  <c:v>29.081818181815709</c:v>
                </c:pt>
                <c:pt idx="5398">
                  <c:v>29.086363636361163</c:v>
                </c:pt>
                <c:pt idx="5399">
                  <c:v>29.090909090906617</c:v>
                </c:pt>
                <c:pt idx="5400">
                  <c:v>29.095454545452071</c:v>
                </c:pt>
                <c:pt idx="5401">
                  <c:v>29.099999999997525</c:v>
                </c:pt>
                <c:pt idx="5402">
                  <c:v>29.104545454542979</c:v>
                </c:pt>
                <c:pt idx="5403">
                  <c:v>29.109090909088433</c:v>
                </c:pt>
                <c:pt idx="5404">
                  <c:v>29.113636363633887</c:v>
                </c:pt>
                <c:pt idx="5405">
                  <c:v>29.118181818179341</c:v>
                </c:pt>
                <c:pt idx="5406">
                  <c:v>29.122727272724795</c:v>
                </c:pt>
                <c:pt idx="5407">
                  <c:v>29.127272727270249</c:v>
                </c:pt>
                <c:pt idx="5408">
                  <c:v>29.131818181815703</c:v>
                </c:pt>
                <c:pt idx="5409">
                  <c:v>29.136363636361157</c:v>
                </c:pt>
                <c:pt idx="5410">
                  <c:v>29.140909090906611</c:v>
                </c:pt>
                <c:pt idx="5411">
                  <c:v>29.145454545452065</c:v>
                </c:pt>
                <c:pt idx="5412">
                  <c:v>29.149999999997519</c:v>
                </c:pt>
                <c:pt idx="5413">
                  <c:v>29.154545454542973</c:v>
                </c:pt>
                <c:pt idx="5414">
                  <c:v>29.159090909088427</c:v>
                </c:pt>
                <c:pt idx="5415">
                  <c:v>29.163636363633881</c:v>
                </c:pt>
                <c:pt idx="5416">
                  <c:v>29.168181818179335</c:v>
                </c:pt>
                <c:pt idx="5417">
                  <c:v>29.172727272724789</c:v>
                </c:pt>
                <c:pt idx="5418">
                  <c:v>29.177272727270243</c:v>
                </c:pt>
                <c:pt idx="5419">
                  <c:v>29.181818181815697</c:v>
                </c:pt>
                <c:pt idx="5420">
                  <c:v>29.18636363636115</c:v>
                </c:pt>
                <c:pt idx="5421">
                  <c:v>29.190909090906604</c:v>
                </c:pt>
                <c:pt idx="5422">
                  <c:v>29.195454545452058</c:v>
                </c:pt>
                <c:pt idx="5423">
                  <c:v>29.199999999997512</c:v>
                </c:pt>
                <c:pt idx="5424">
                  <c:v>29.204545454542966</c:v>
                </c:pt>
                <c:pt idx="5425">
                  <c:v>29.20909090908842</c:v>
                </c:pt>
                <c:pt idx="5426">
                  <c:v>29.213636363633874</c:v>
                </c:pt>
                <c:pt idx="5427">
                  <c:v>29.218181818179328</c:v>
                </c:pt>
                <c:pt idx="5428">
                  <c:v>29.222727272724782</c:v>
                </c:pt>
                <c:pt idx="5429">
                  <c:v>29.227272727270236</c:v>
                </c:pt>
                <c:pt idx="5430">
                  <c:v>29.23181818181569</c:v>
                </c:pt>
                <c:pt idx="5431">
                  <c:v>29.236363636361144</c:v>
                </c:pt>
                <c:pt idx="5432">
                  <c:v>29.240909090906598</c:v>
                </c:pt>
                <c:pt idx="5433">
                  <c:v>29.245454545452052</c:v>
                </c:pt>
                <c:pt idx="5434">
                  <c:v>29.249999999997506</c:v>
                </c:pt>
                <c:pt idx="5435">
                  <c:v>29.25454545454296</c:v>
                </c:pt>
                <c:pt idx="5436">
                  <c:v>29.259090909088414</c:v>
                </c:pt>
                <c:pt idx="5437">
                  <c:v>29.263636363633868</c:v>
                </c:pt>
                <c:pt idx="5438">
                  <c:v>29.268181818179322</c:v>
                </c:pt>
                <c:pt idx="5439">
                  <c:v>29.272727272724776</c:v>
                </c:pt>
                <c:pt idx="5440">
                  <c:v>29.27727272727023</c:v>
                </c:pt>
                <c:pt idx="5441">
                  <c:v>29.281818181815684</c:v>
                </c:pt>
                <c:pt idx="5442">
                  <c:v>29.286363636361138</c:v>
                </c:pt>
                <c:pt idx="5443">
                  <c:v>29.290909090906592</c:v>
                </c:pt>
                <c:pt idx="5444">
                  <c:v>29.295454545452046</c:v>
                </c:pt>
                <c:pt idx="5445">
                  <c:v>29.2999999999975</c:v>
                </c:pt>
                <c:pt idx="5446">
                  <c:v>29.304545454542954</c:v>
                </c:pt>
                <c:pt idx="5447">
                  <c:v>29.309090909088408</c:v>
                </c:pt>
                <c:pt idx="5448">
                  <c:v>29.313636363633861</c:v>
                </c:pt>
                <c:pt idx="5449">
                  <c:v>29.318181818179315</c:v>
                </c:pt>
                <c:pt idx="5450">
                  <c:v>29.322727272724769</c:v>
                </c:pt>
                <c:pt idx="5451">
                  <c:v>29.327272727270223</c:v>
                </c:pt>
                <c:pt idx="5452">
                  <c:v>29.331818181815677</c:v>
                </c:pt>
                <c:pt idx="5453">
                  <c:v>29.336363636361131</c:v>
                </c:pt>
                <c:pt idx="5454">
                  <c:v>29.340909090906585</c:v>
                </c:pt>
                <c:pt idx="5455">
                  <c:v>29.345454545452039</c:v>
                </c:pt>
                <c:pt idx="5456">
                  <c:v>29.349999999997493</c:v>
                </c:pt>
                <c:pt idx="5457">
                  <c:v>29.354545454542947</c:v>
                </c:pt>
                <c:pt idx="5458">
                  <c:v>29.359090909088401</c:v>
                </c:pt>
                <c:pt idx="5459">
                  <c:v>29.363636363633855</c:v>
                </c:pt>
                <c:pt idx="5460">
                  <c:v>29.368181818179309</c:v>
                </c:pt>
                <c:pt idx="5461">
                  <c:v>29.372727272724763</c:v>
                </c:pt>
                <c:pt idx="5462">
                  <c:v>29.377272727270217</c:v>
                </c:pt>
                <c:pt idx="5463">
                  <c:v>29.381818181815671</c:v>
                </c:pt>
                <c:pt idx="5464">
                  <c:v>29.386363636361125</c:v>
                </c:pt>
                <c:pt idx="5465">
                  <c:v>29.390909090906579</c:v>
                </c:pt>
                <c:pt idx="5466">
                  <c:v>29.395454545452033</c:v>
                </c:pt>
                <c:pt idx="5467">
                  <c:v>29.399999999997487</c:v>
                </c:pt>
                <c:pt idx="5468">
                  <c:v>29.404545454542941</c:v>
                </c:pt>
                <c:pt idx="5469">
                  <c:v>29.409090909088395</c:v>
                </c:pt>
                <c:pt idx="5470">
                  <c:v>29.413636363633849</c:v>
                </c:pt>
                <c:pt idx="5471">
                  <c:v>29.418181818179303</c:v>
                </c:pt>
                <c:pt idx="5472">
                  <c:v>29.422727272724757</c:v>
                </c:pt>
                <c:pt idx="5473">
                  <c:v>29.427272727270211</c:v>
                </c:pt>
                <c:pt idx="5474">
                  <c:v>29.431818181815665</c:v>
                </c:pt>
                <c:pt idx="5475">
                  <c:v>29.436363636361119</c:v>
                </c:pt>
                <c:pt idx="5476">
                  <c:v>29.440909090906572</c:v>
                </c:pt>
                <c:pt idx="5477">
                  <c:v>29.445454545452026</c:v>
                </c:pt>
                <c:pt idx="5478">
                  <c:v>29.44999999999748</c:v>
                </c:pt>
                <c:pt idx="5479">
                  <c:v>29.454545454542934</c:v>
                </c:pt>
                <c:pt idx="5480">
                  <c:v>29.459090909088388</c:v>
                </c:pt>
                <c:pt idx="5481">
                  <c:v>29.463636363633842</c:v>
                </c:pt>
                <c:pt idx="5482">
                  <c:v>29.468181818179296</c:v>
                </c:pt>
                <c:pt idx="5483">
                  <c:v>29.47272727272475</c:v>
                </c:pt>
                <c:pt idx="5484">
                  <c:v>29.477272727270204</c:v>
                </c:pt>
                <c:pt idx="5485">
                  <c:v>29.481818181815658</c:v>
                </c:pt>
                <c:pt idx="5486">
                  <c:v>29.486363636361112</c:v>
                </c:pt>
                <c:pt idx="5487">
                  <c:v>29.490909090906566</c:v>
                </c:pt>
                <c:pt idx="5488">
                  <c:v>29.49545454545202</c:v>
                </c:pt>
                <c:pt idx="5489">
                  <c:v>29.499999999997474</c:v>
                </c:pt>
                <c:pt idx="5490">
                  <c:v>29.504545454542928</c:v>
                </c:pt>
                <c:pt idx="5491">
                  <c:v>29.509090909088382</c:v>
                </c:pt>
                <c:pt idx="5492">
                  <c:v>29.513636363633836</c:v>
                </c:pt>
                <c:pt idx="5493">
                  <c:v>29.51818181817929</c:v>
                </c:pt>
                <c:pt idx="5494">
                  <c:v>29.522727272724744</c:v>
                </c:pt>
                <c:pt idx="5495">
                  <c:v>29.527272727270198</c:v>
                </c:pt>
                <c:pt idx="5496">
                  <c:v>29.531818181815652</c:v>
                </c:pt>
                <c:pt idx="5497">
                  <c:v>29.536363636361106</c:v>
                </c:pt>
                <c:pt idx="5498">
                  <c:v>29.54090909090656</c:v>
                </c:pt>
                <c:pt idx="5499">
                  <c:v>29.545454545452014</c:v>
                </c:pt>
                <c:pt idx="5500">
                  <c:v>29.549999999997468</c:v>
                </c:pt>
                <c:pt idx="5501">
                  <c:v>29.554545454542922</c:v>
                </c:pt>
                <c:pt idx="5502">
                  <c:v>29.559090909088376</c:v>
                </c:pt>
                <c:pt idx="5503">
                  <c:v>29.56363636363383</c:v>
                </c:pt>
                <c:pt idx="5504">
                  <c:v>29.568181818179283</c:v>
                </c:pt>
                <c:pt idx="5505">
                  <c:v>29.572727272724737</c:v>
                </c:pt>
                <c:pt idx="5506">
                  <c:v>29.577272727270191</c:v>
                </c:pt>
                <c:pt idx="5507">
                  <c:v>29.581818181815645</c:v>
                </c:pt>
                <c:pt idx="5508">
                  <c:v>29.586363636361099</c:v>
                </c:pt>
                <c:pt idx="5509">
                  <c:v>29.590909090906553</c:v>
                </c:pt>
                <c:pt idx="5510">
                  <c:v>29.595454545452007</c:v>
                </c:pt>
                <c:pt idx="5511">
                  <c:v>29.599999999997461</c:v>
                </c:pt>
                <c:pt idx="5512">
                  <c:v>29.604545454542915</c:v>
                </c:pt>
                <c:pt idx="5513">
                  <c:v>29.609090909088369</c:v>
                </c:pt>
                <c:pt idx="5514">
                  <c:v>29.613636363633823</c:v>
                </c:pt>
                <c:pt idx="5515">
                  <c:v>29.618181818179277</c:v>
                </c:pt>
                <c:pt idx="5516">
                  <c:v>29.622727272724731</c:v>
                </c:pt>
                <c:pt idx="5517">
                  <c:v>29.627272727270185</c:v>
                </c:pt>
                <c:pt idx="5518">
                  <c:v>29.631818181815639</c:v>
                </c:pt>
                <c:pt idx="5519">
                  <c:v>29.636363636361093</c:v>
                </c:pt>
                <c:pt idx="5520">
                  <c:v>29.640909090906547</c:v>
                </c:pt>
                <c:pt idx="5521">
                  <c:v>29.645454545452001</c:v>
                </c:pt>
                <c:pt idx="5522">
                  <c:v>29.649999999997455</c:v>
                </c:pt>
                <c:pt idx="5523">
                  <c:v>29.654545454542909</c:v>
                </c:pt>
                <c:pt idx="5524">
                  <c:v>29.659090909088363</c:v>
                </c:pt>
                <c:pt idx="5525">
                  <c:v>29.663636363633817</c:v>
                </c:pt>
                <c:pt idx="5526">
                  <c:v>29.668181818179271</c:v>
                </c:pt>
                <c:pt idx="5527">
                  <c:v>29.672727272724725</c:v>
                </c:pt>
                <c:pt idx="5528">
                  <c:v>29.677272727270179</c:v>
                </c:pt>
                <c:pt idx="5529">
                  <c:v>29.681818181815633</c:v>
                </c:pt>
                <c:pt idx="5530">
                  <c:v>29.686363636361087</c:v>
                </c:pt>
                <c:pt idx="5531">
                  <c:v>29.690909090906541</c:v>
                </c:pt>
                <c:pt idx="5532">
                  <c:v>29.695454545451994</c:v>
                </c:pt>
                <c:pt idx="5533">
                  <c:v>29.699999999997448</c:v>
                </c:pt>
                <c:pt idx="5534">
                  <c:v>29.704545454542902</c:v>
                </c:pt>
                <c:pt idx="5535">
                  <c:v>29.709090909088356</c:v>
                </c:pt>
                <c:pt idx="5536">
                  <c:v>29.71363636363381</c:v>
                </c:pt>
                <c:pt idx="5537">
                  <c:v>29.718181818179264</c:v>
                </c:pt>
                <c:pt idx="5538">
                  <c:v>29.722727272724718</c:v>
                </c:pt>
                <c:pt idx="5539">
                  <c:v>29.727272727270172</c:v>
                </c:pt>
                <c:pt idx="5540">
                  <c:v>29.731818181815626</c:v>
                </c:pt>
                <c:pt idx="5541">
                  <c:v>29.73636363636108</c:v>
                </c:pt>
                <c:pt idx="5542">
                  <c:v>29.740909090906534</c:v>
                </c:pt>
                <c:pt idx="5543">
                  <c:v>29.745454545451988</c:v>
                </c:pt>
                <c:pt idx="5544">
                  <c:v>29.749999999997442</c:v>
                </c:pt>
                <c:pt idx="5545">
                  <c:v>29.754545454542896</c:v>
                </c:pt>
                <c:pt idx="5546">
                  <c:v>29.75909090908835</c:v>
                </c:pt>
                <c:pt idx="5547">
                  <c:v>29.763636363633804</c:v>
                </c:pt>
                <c:pt idx="5548">
                  <c:v>29.768181818179258</c:v>
                </c:pt>
                <c:pt idx="5549">
                  <c:v>29.772727272724712</c:v>
                </c:pt>
                <c:pt idx="5550">
                  <c:v>29.777272727270166</c:v>
                </c:pt>
                <c:pt idx="5551">
                  <c:v>29.78181818181562</c:v>
                </c:pt>
                <c:pt idx="5552">
                  <c:v>29.786363636361074</c:v>
                </c:pt>
                <c:pt idx="5553">
                  <c:v>29.790909090906528</c:v>
                </c:pt>
                <c:pt idx="5554">
                  <c:v>29.795454545451982</c:v>
                </c:pt>
                <c:pt idx="5555">
                  <c:v>29.799999999997436</c:v>
                </c:pt>
                <c:pt idx="5556">
                  <c:v>29.80454545454289</c:v>
                </c:pt>
                <c:pt idx="5557">
                  <c:v>29.809090909088344</c:v>
                </c:pt>
                <c:pt idx="5558">
                  <c:v>29.813636363633798</c:v>
                </c:pt>
                <c:pt idx="5559">
                  <c:v>29.818181818179252</c:v>
                </c:pt>
                <c:pt idx="5560">
                  <c:v>29.822727272724705</c:v>
                </c:pt>
                <c:pt idx="5561">
                  <c:v>29.827272727270159</c:v>
                </c:pt>
                <c:pt idx="5562">
                  <c:v>29.831818181815613</c:v>
                </c:pt>
                <c:pt idx="5563">
                  <c:v>29.836363636361067</c:v>
                </c:pt>
                <c:pt idx="5564">
                  <c:v>29.840909090906521</c:v>
                </c:pt>
                <c:pt idx="5565">
                  <c:v>29.845454545451975</c:v>
                </c:pt>
                <c:pt idx="5566">
                  <c:v>29.849999999997429</c:v>
                </c:pt>
                <c:pt idx="5567">
                  <c:v>29.854545454542883</c:v>
                </c:pt>
                <c:pt idx="5568">
                  <c:v>29.859090909088337</c:v>
                </c:pt>
                <c:pt idx="5569">
                  <c:v>29.863636363633791</c:v>
                </c:pt>
                <c:pt idx="5570">
                  <c:v>29.868181818179245</c:v>
                </c:pt>
                <c:pt idx="5571">
                  <c:v>29.872727272724699</c:v>
                </c:pt>
                <c:pt idx="5572">
                  <c:v>29.877272727270153</c:v>
                </c:pt>
                <c:pt idx="5573">
                  <c:v>29.881818181815607</c:v>
                </c:pt>
                <c:pt idx="5574">
                  <c:v>29.886363636361061</c:v>
                </c:pt>
                <c:pt idx="5575">
                  <c:v>29.890909090906515</c:v>
                </c:pt>
                <c:pt idx="5576">
                  <c:v>29.895454545451969</c:v>
                </c:pt>
                <c:pt idx="5577">
                  <c:v>29.899999999997423</c:v>
                </c:pt>
                <c:pt idx="5578">
                  <c:v>29.904545454542877</c:v>
                </c:pt>
                <c:pt idx="5579">
                  <c:v>29.909090909088331</c:v>
                </c:pt>
                <c:pt idx="5580">
                  <c:v>29.913636363633785</c:v>
                </c:pt>
                <c:pt idx="5581">
                  <c:v>29.918181818179239</c:v>
                </c:pt>
                <c:pt idx="5582">
                  <c:v>29.922727272724693</c:v>
                </c:pt>
                <c:pt idx="5583">
                  <c:v>29.927272727270147</c:v>
                </c:pt>
                <c:pt idx="5584">
                  <c:v>29.931818181815601</c:v>
                </c:pt>
                <c:pt idx="5585">
                  <c:v>29.936363636361055</c:v>
                </c:pt>
                <c:pt idx="5586">
                  <c:v>29.940909090906509</c:v>
                </c:pt>
                <c:pt idx="5587">
                  <c:v>29.945454545451963</c:v>
                </c:pt>
                <c:pt idx="5588">
                  <c:v>29.949999999997416</c:v>
                </c:pt>
                <c:pt idx="5589">
                  <c:v>29.95454545454287</c:v>
                </c:pt>
                <c:pt idx="5590">
                  <c:v>29.959090909088324</c:v>
                </c:pt>
                <c:pt idx="5591">
                  <c:v>29.963636363633778</c:v>
                </c:pt>
                <c:pt idx="5592">
                  <c:v>29.968181818179232</c:v>
                </c:pt>
                <c:pt idx="5593">
                  <c:v>29.972727272724686</c:v>
                </c:pt>
                <c:pt idx="5594">
                  <c:v>29.97727272727014</c:v>
                </c:pt>
                <c:pt idx="5595">
                  <c:v>29.981818181815594</c:v>
                </c:pt>
                <c:pt idx="5596">
                  <c:v>29.986363636361048</c:v>
                </c:pt>
                <c:pt idx="5597">
                  <c:v>29.990909090906502</c:v>
                </c:pt>
                <c:pt idx="5598">
                  <c:v>29.995454545451956</c:v>
                </c:pt>
                <c:pt idx="5599">
                  <c:v>29.99999999999741</c:v>
                </c:pt>
                <c:pt idx="5600">
                  <c:v>30.004545454542864</c:v>
                </c:pt>
                <c:pt idx="5601">
                  <c:v>30.009090909088318</c:v>
                </c:pt>
                <c:pt idx="5602">
                  <c:v>30.013636363633772</c:v>
                </c:pt>
                <c:pt idx="5603">
                  <c:v>30.018181818179226</c:v>
                </c:pt>
                <c:pt idx="5604">
                  <c:v>30.02272727272468</c:v>
                </c:pt>
                <c:pt idx="5605">
                  <c:v>30.027272727270134</c:v>
                </c:pt>
                <c:pt idx="5606">
                  <c:v>30.031818181815588</c:v>
                </c:pt>
                <c:pt idx="5607">
                  <c:v>30.036363636361042</c:v>
                </c:pt>
                <c:pt idx="5608">
                  <c:v>30.040909090906496</c:v>
                </c:pt>
                <c:pt idx="5609">
                  <c:v>30.04545454545195</c:v>
                </c:pt>
                <c:pt idx="5610">
                  <c:v>30.049999999997404</c:v>
                </c:pt>
                <c:pt idx="5611">
                  <c:v>30.054545454542858</c:v>
                </c:pt>
                <c:pt idx="5612">
                  <c:v>30.059090909088312</c:v>
                </c:pt>
                <c:pt idx="5613">
                  <c:v>30.063636363633766</c:v>
                </c:pt>
                <c:pt idx="5614">
                  <c:v>30.06818181817922</c:v>
                </c:pt>
                <c:pt idx="5615">
                  <c:v>30.072727272724673</c:v>
                </c:pt>
                <c:pt idx="5616">
                  <c:v>30.077272727270127</c:v>
                </c:pt>
                <c:pt idx="5617">
                  <c:v>30.081818181815581</c:v>
                </c:pt>
                <c:pt idx="5618">
                  <c:v>30.086363636361035</c:v>
                </c:pt>
                <c:pt idx="5619">
                  <c:v>30.090909090906489</c:v>
                </c:pt>
                <c:pt idx="5620">
                  <c:v>30.095454545451943</c:v>
                </c:pt>
                <c:pt idx="5621">
                  <c:v>30.099999999997397</c:v>
                </c:pt>
                <c:pt idx="5622">
                  <c:v>30.104545454542851</c:v>
                </c:pt>
                <c:pt idx="5623">
                  <c:v>30.109090909088305</c:v>
                </c:pt>
                <c:pt idx="5624">
                  <c:v>30.113636363633759</c:v>
                </c:pt>
                <c:pt idx="5625">
                  <c:v>30.118181818179213</c:v>
                </c:pt>
                <c:pt idx="5626">
                  <c:v>30.122727272724667</c:v>
                </c:pt>
                <c:pt idx="5627">
                  <c:v>30.127272727270121</c:v>
                </c:pt>
                <c:pt idx="5628">
                  <c:v>30.131818181815575</c:v>
                </c:pt>
                <c:pt idx="5629">
                  <c:v>30.136363636361029</c:v>
                </c:pt>
                <c:pt idx="5630">
                  <c:v>30.140909090906483</c:v>
                </c:pt>
                <c:pt idx="5631">
                  <c:v>30.145454545451937</c:v>
                </c:pt>
                <c:pt idx="5632">
                  <c:v>30.149999999997391</c:v>
                </c:pt>
                <c:pt idx="5633">
                  <c:v>30.154545454542845</c:v>
                </c:pt>
                <c:pt idx="5634">
                  <c:v>30.159090909088299</c:v>
                </c:pt>
                <c:pt idx="5635">
                  <c:v>30.163636363633753</c:v>
                </c:pt>
                <c:pt idx="5636">
                  <c:v>30.168181818179207</c:v>
                </c:pt>
                <c:pt idx="5637">
                  <c:v>30.172727272724661</c:v>
                </c:pt>
                <c:pt idx="5638">
                  <c:v>30.177272727270115</c:v>
                </c:pt>
                <c:pt idx="5639">
                  <c:v>30.181818181815569</c:v>
                </c:pt>
                <c:pt idx="5640">
                  <c:v>30.186363636361023</c:v>
                </c:pt>
                <c:pt idx="5641">
                  <c:v>30.190909090906477</c:v>
                </c:pt>
                <c:pt idx="5642">
                  <c:v>30.195454545451931</c:v>
                </c:pt>
                <c:pt idx="5643">
                  <c:v>30.199999999997384</c:v>
                </c:pt>
                <c:pt idx="5644">
                  <c:v>30.204545454542838</c:v>
                </c:pt>
                <c:pt idx="5645">
                  <c:v>30.209090909088292</c:v>
                </c:pt>
                <c:pt idx="5646">
                  <c:v>30.213636363633746</c:v>
                </c:pt>
                <c:pt idx="5647">
                  <c:v>30.2181818181792</c:v>
                </c:pt>
                <c:pt idx="5648">
                  <c:v>30.222727272724654</c:v>
                </c:pt>
                <c:pt idx="5649">
                  <c:v>30.227272727270108</c:v>
                </c:pt>
                <c:pt idx="5650">
                  <c:v>30.231818181815562</c:v>
                </c:pt>
                <c:pt idx="5651">
                  <c:v>30.236363636361016</c:v>
                </c:pt>
                <c:pt idx="5652">
                  <c:v>30.24090909090647</c:v>
                </c:pt>
                <c:pt idx="5653">
                  <c:v>30.245454545451924</c:v>
                </c:pt>
                <c:pt idx="5654">
                  <c:v>30.249999999997378</c:v>
                </c:pt>
                <c:pt idx="5655">
                  <c:v>30.254545454542832</c:v>
                </c:pt>
                <c:pt idx="5656">
                  <c:v>30.259090909088286</c:v>
                </c:pt>
                <c:pt idx="5657">
                  <c:v>30.26363636363374</c:v>
                </c:pt>
                <c:pt idx="5658">
                  <c:v>30.268181818179194</c:v>
                </c:pt>
                <c:pt idx="5659">
                  <c:v>30.272727272724648</c:v>
                </c:pt>
                <c:pt idx="5660">
                  <c:v>30.277272727270102</c:v>
                </c:pt>
                <c:pt idx="5661">
                  <c:v>30.281818181815556</c:v>
                </c:pt>
                <c:pt idx="5662">
                  <c:v>30.28636363636101</c:v>
                </c:pt>
                <c:pt idx="5663">
                  <c:v>30.290909090906464</c:v>
                </c:pt>
                <c:pt idx="5664">
                  <c:v>30.295454545451918</c:v>
                </c:pt>
                <c:pt idx="5665">
                  <c:v>30.299999999997372</c:v>
                </c:pt>
                <c:pt idx="5666">
                  <c:v>30.304545454542826</c:v>
                </c:pt>
                <c:pt idx="5667">
                  <c:v>30.30909090908828</c:v>
                </c:pt>
                <c:pt idx="5668">
                  <c:v>30.313636363633734</c:v>
                </c:pt>
                <c:pt idx="5669">
                  <c:v>30.318181818179188</c:v>
                </c:pt>
                <c:pt idx="5670">
                  <c:v>30.322727272724642</c:v>
                </c:pt>
                <c:pt idx="5671">
                  <c:v>30.327272727270095</c:v>
                </c:pt>
                <c:pt idx="5672">
                  <c:v>30.331818181815549</c:v>
                </c:pt>
                <c:pt idx="5673">
                  <c:v>30.336363636361003</c:v>
                </c:pt>
                <c:pt idx="5674">
                  <c:v>30.340909090906457</c:v>
                </c:pt>
                <c:pt idx="5675">
                  <c:v>30.345454545451911</c:v>
                </c:pt>
                <c:pt idx="5676">
                  <c:v>30.349999999997365</c:v>
                </c:pt>
                <c:pt idx="5677">
                  <c:v>30.354545454542819</c:v>
                </c:pt>
                <c:pt idx="5678">
                  <c:v>30.359090909088273</c:v>
                </c:pt>
                <c:pt idx="5679">
                  <c:v>30.363636363633727</c:v>
                </c:pt>
                <c:pt idx="5680">
                  <c:v>30.368181818179181</c:v>
                </c:pt>
                <c:pt idx="5681">
                  <c:v>30.372727272724635</c:v>
                </c:pt>
                <c:pt idx="5682">
                  <c:v>30.377272727270089</c:v>
                </c:pt>
                <c:pt idx="5683">
                  <c:v>30.381818181815543</c:v>
                </c:pt>
                <c:pt idx="5684">
                  <c:v>30.386363636360997</c:v>
                </c:pt>
                <c:pt idx="5685">
                  <c:v>30.390909090906451</c:v>
                </c:pt>
                <c:pt idx="5686">
                  <c:v>30.395454545451905</c:v>
                </c:pt>
                <c:pt idx="5687">
                  <c:v>30.399999999997359</c:v>
                </c:pt>
                <c:pt idx="5688">
                  <c:v>30.404545454542813</c:v>
                </c:pt>
                <c:pt idx="5689">
                  <c:v>30.409090909088267</c:v>
                </c:pt>
                <c:pt idx="5690">
                  <c:v>30.413636363633721</c:v>
                </c:pt>
                <c:pt idx="5691">
                  <c:v>30.418181818179175</c:v>
                </c:pt>
                <c:pt idx="5692">
                  <c:v>30.422727272724629</c:v>
                </c:pt>
                <c:pt idx="5693">
                  <c:v>30.427272727270083</c:v>
                </c:pt>
                <c:pt idx="5694">
                  <c:v>30.431818181815537</c:v>
                </c:pt>
                <c:pt idx="5695">
                  <c:v>30.436363636360991</c:v>
                </c:pt>
                <c:pt idx="5696">
                  <c:v>30.440909090906445</c:v>
                </c:pt>
                <c:pt idx="5697">
                  <c:v>30.445454545451899</c:v>
                </c:pt>
                <c:pt idx="5698">
                  <c:v>30.449999999997353</c:v>
                </c:pt>
                <c:pt idx="5699">
                  <c:v>30.454545454542806</c:v>
                </c:pt>
                <c:pt idx="5700">
                  <c:v>30.45909090908826</c:v>
                </c:pt>
                <c:pt idx="5701">
                  <c:v>30.463636363633714</c:v>
                </c:pt>
                <c:pt idx="5702">
                  <c:v>30.468181818179168</c:v>
                </c:pt>
                <c:pt idx="5703">
                  <c:v>30.472727272724622</c:v>
                </c:pt>
                <c:pt idx="5704">
                  <c:v>30.477272727270076</c:v>
                </c:pt>
                <c:pt idx="5705">
                  <c:v>30.48181818181553</c:v>
                </c:pt>
                <c:pt idx="5706">
                  <c:v>30.486363636360984</c:v>
                </c:pt>
                <c:pt idx="5707">
                  <c:v>30.490909090906438</c:v>
                </c:pt>
                <c:pt idx="5708">
                  <c:v>30.495454545451892</c:v>
                </c:pt>
                <c:pt idx="5709">
                  <c:v>30.499999999997346</c:v>
                </c:pt>
                <c:pt idx="5710">
                  <c:v>30.5045454545428</c:v>
                </c:pt>
                <c:pt idx="5711">
                  <c:v>30.509090909088254</c:v>
                </c:pt>
                <c:pt idx="5712">
                  <c:v>30.513636363633708</c:v>
                </c:pt>
                <c:pt idx="5713">
                  <c:v>30.518181818179162</c:v>
                </c:pt>
                <c:pt idx="5714">
                  <c:v>30.522727272724616</c:v>
                </c:pt>
                <c:pt idx="5715">
                  <c:v>30.52727272727007</c:v>
                </c:pt>
                <c:pt idx="5716">
                  <c:v>30.531818181815524</c:v>
                </c:pt>
                <c:pt idx="5717">
                  <c:v>30.536363636360978</c:v>
                </c:pt>
                <c:pt idx="5718">
                  <c:v>30.540909090906432</c:v>
                </c:pt>
                <c:pt idx="5719">
                  <c:v>30.545454545451886</c:v>
                </c:pt>
                <c:pt idx="5720">
                  <c:v>30.54999999999734</c:v>
                </c:pt>
                <c:pt idx="5721">
                  <c:v>30.554545454542794</c:v>
                </c:pt>
                <c:pt idx="5722">
                  <c:v>30.559090909088248</c:v>
                </c:pt>
                <c:pt idx="5723">
                  <c:v>30.563636363633702</c:v>
                </c:pt>
                <c:pt idx="5724">
                  <c:v>30.568181818179156</c:v>
                </c:pt>
                <c:pt idx="5725">
                  <c:v>30.57272727272461</c:v>
                </c:pt>
                <c:pt idx="5726">
                  <c:v>30.577272727270064</c:v>
                </c:pt>
                <c:pt idx="5727">
                  <c:v>30.581818181815517</c:v>
                </c:pt>
                <c:pt idx="5728">
                  <c:v>30.586363636360971</c:v>
                </c:pt>
                <c:pt idx="5729">
                  <c:v>30.590909090906425</c:v>
                </c:pt>
                <c:pt idx="5730">
                  <c:v>30.595454545451879</c:v>
                </c:pt>
                <c:pt idx="5731">
                  <c:v>30.599999999997333</c:v>
                </c:pt>
                <c:pt idx="5732">
                  <c:v>30.604545454542787</c:v>
                </c:pt>
                <c:pt idx="5733">
                  <c:v>30.609090909088241</c:v>
                </c:pt>
                <c:pt idx="5734">
                  <c:v>30.613636363633695</c:v>
                </c:pt>
                <c:pt idx="5735">
                  <c:v>30.618181818179149</c:v>
                </c:pt>
                <c:pt idx="5736">
                  <c:v>30.622727272724603</c:v>
                </c:pt>
                <c:pt idx="5737">
                  <c:v>30.627272727270057</c:v>
                </c:pt>
                <c:pt idx="5738">
                  <c:v>30.631818181815511</c:v>
                </c:pt>
                <c:pt idx="5739">
                  <c:v>30.636363636360965</c:v>
                </c:pt>
                <c:pt idx="5740">
                  <c:v>30.640909090906419</c:v>
                </c:pt>
                <c:pt idx="5741">
                  <c:v>30.645454545451873</c:v>
                </c:pt>
                <c:pt idx="5742">
                  <c:v>30.649999999997327</c:v>
                </c:pt>
                <c:pt idx="5743">
                  <c:v>30.654545454542781</c:v>
                </c:pt>
                <c:pt idx="5744">
                  <c:v>30.659090909088235</c:v>
                </c:pt>
                <c:pt idx="5745">
                  <c:v>30.663636363633689</c:v>
                </c:pt>
                <c:pt idx="5746">
                  <c:v>30.668181818179143</c:v>
                </c:pt>
                <c:pt idx="5747">
                  <c:v>30.672727272724597</c:v>
                </c:pt>
                <c:pt idx="5748">
                  <c:v>30.677272727270051</c:v>
                </c:pt>
                <c:pt idx="5749">
                  <c:v>30.681818181815505</c:v>
                </c:pt>
                <c:pt idx="5750">
                  <c:v>30.686363636360959</c:v>
                </c:pt>
                <c:pt idx="5751">
                  <c:v>30.690909090906413</c:v>
                </c:pt>
                <c:pt idx="5752">
                  <c:v>30.695454545451867</c:v>
                </c:pt>
                <c:pt idx="5753">
                  <c:v>30.699999999997321</c:v>
                </c:pt>
                <c:pt idx="5754">
                  <c:v>30.704545454542775</c:v>
                </c:pt>
                <c:pt idx="5755">
                  <c:v>30.709090909088228</c:v>
                </c:pt>
                <c:pt idx="5756">
                  <c:v>30.713636363633682</c:v>
                </c:pt>
                <c:pt idx="5757">
                  <c:v>30.718181818179136</c:v>
                </c:pt>
                <c:pt idx="5758">
                  <c:v>30.72272727272459</c:v>
                </c:pt>
                <c:pt idx="5759">
                  <c:v>30.727272727270044</c:v>
                </c:pt>
                <c:pt idx="5760">
                  <c:v>30.731818181815498</c:v>
                </c:pt>
                <c:pt idx="5761">
                  <c:v>30.736363636360952</c:v>
                </c:pt>
                <c:pt idx="5762">
                  <c:v>30.740909090906406</c:v>
                </c:pt>
                <c:pt idx="5763">
                  <c:v>30.74545454545186</c:v>
                </c:pt>
                <c:pt idx="5764">
                  <c:v>30.749999999997314</c:v>
                </c:pt>
                <c:pt idx="5765">
                  <c:v>30.754545454542768</c:v>
                </c:pt>
                <c:pt idx="5766">
                  <c:v>30.759090909088222</c:v>
                </c:pt>
                <c:pt idx="5767">
                  <c:v>30.763636363633676</c:v>
                </c:pt>
                <c:pt idx="5768">
                  <c:v>30.76818181817913</c:v>
                </c:pt>
                <c:pt idx="5769">
                  <c:v>30.772727272724584</c:v>
                </c:pt>
                <c:pt idx="5770">
                  <c:v>30.777272727270038</c:v>
                </c:pt>
                <c:pt idx="5771">
                  <c:v>30.781818181815492</c:v>
                </c:pt>
                <c:pt idx="5772">
                  <c:v>30.786363636360946</c:v>
                </c:pt>
                <c:pt idx="5773">
                  <c:v>30.7909090909064</c:v>
                </c:pt>
                <c:pt idx="5774">
                  <c:v>30.795454545451854</c:v>
                </c:pt>
                <c:pt idx="5775">
                  <c:v>30.799999999997308</c:v>
                </c:pt>
                <c:pt idx="5776">
                  <c:v>30.804545454542762</c:v>
                </c:pt>
                <c:pt idx="5777">
                  <c:v>30.809090909088216</c:v>
                </c:pt>
                <c:pt idx="5778">
                  <c:v>30.81363636363367</c:v>
                </c:pt>
                <c:pt idx="5779">
                  <c:v>30.818181818179124</c:v>
                </c:pt>
                <c:pt idx="5780">
                  <c:v>30.822727272724578</c:v>
                </c:pt>
                <c:pt idx="5781">
                  <c:v>30.827272727270032</c:v>
                </c:pt>
                <c:pt idx="5782">
                  <c:v>30.831818181815486</c:v>
                </c:pt>
                <c:pt idx="5783">
                  <c:v>30.836363636360939</c:v>
                </c:pt>
                <c:pt idx="5784">
                  <c:v>30.840909090906393</c:v>
                </c:pt>
                <c:pt idx="5785">
                  <c:v>30.845454545451847</c:v>
                </c:pt>
                <c:pt idx="5786">
                  <c:v>30.849999999997301</c:v>
                </c:pt>
                <c:pt idx="5787">
                  <c:v>30.854545454542755</c:v>
                </c:pt>
                <c:pt idx="5788">
                  <c:v>30.859090909088209</c:v>
                </c:pt>
                <c:pt idx="5789">
                  <c:v>30.863636363633663</c:v>
                </c:pt>
                <c:pt idx="5790">
                  <c:v>30.868181818179117</c:v>
                </c:pt>
                <c:pt idx="5791">
                  <c:v>30.872727272724571</c:v>
                </c:pt>
                <c:pt idx="5792">
                  <c:v>30.877272727270025</c:v>
                </c:pt>
                <c:pt idx="5793">
                  <c:v>30.881818181815479</c:v>
                </c:pt>
                <c:pt idx="5794">
                  <c:v>30.886363636360933</c:v>
                </c:pt>
                <c:pt idx="5795">
                  <c:v>30.890909090906387</c:v>
                </c:pt>
                <c:pt idx="5796">
                  <c:v>30.895454545451841</c:v>
                </c:pt>
                <c:pt idx="5797">
                  <c:v>30.899999999997295</c:v>
                </c:pt>
                <c:pt idx="5798">
                  <c:v>30.904545454542749</c:v>
                </c:pt>
                <c:pt idx="5799">
                  <c:v>30.909090909088203</c:v>
                </c:pt>
                <c:pt idx="5800">
                  <c:v>30.913636363633657</c:v>
                </c:pt>
                <c:pt idx="5801">
                  <c:v>30.918181818179111</c:v>
                </c:pt>
                <c:pt idx="5802">
                  <c:v>30.922727272724565</c:v>
                </c:pt>
                <c:pt idx="5803">
                  <c:v>30.927272727270019</c:v>
                </c:pt>
                <c:pt idx="5804">
                  <c:v>30.931818181815473</c:v>
                </c:pt>
                <c:pt idx="5805">
                  <c:v>30.936363636360927</c:v>
                </c:pt>
                <c:pt idx="5806">
                  <c:v>30.940909090906381</c:v>
                </c:pt>
                <c:pt idx="5807">
                  <c:v>30.945454545451835</c:v>
                </c:pt>
                <c:pt idx="5808">
                  <c:v>30.949999999997289</c:v>
                </c:pt>
                <c:pt idx="5809">
                  <c:v>30.954545454542743</c:v>
                </c:pt>
                <c:pt idx="5810">
                  <c:v>30.959090909088196</c:v>
                </c:pt>
                <c:pt idx="5811">
                  <c:v>30.96363636363365</c:v>
                </c:pt>
                <c:pt idx="5812">
                  <c:v>30.968181818179104</c:v>
                </c:pt>
                <c:pt idx="5813">
                  <c:v>30.972727272724558</c:v>
                </c:pt>
                <c:pt idx="5814">
                  <c:v>30.977272727270012</c:v>
                </c:pt>
                <c:pt idx="5815">
                  <c:v>30.981818181815466</c:v>
                </c:pt>
                <c:pt idx="5816">
                  <c:v>30.98636363636092</c:v>
                </c:pt>
                <c:pt idx="5817">
                  <c:v>30.990909090906374</c:v>
                </c:pt>
                <c:pt idx="5818">
                  <c:v>30.995454545451828</c:v>
                </c:pt>
                <c:pt idx="5819">
                  <c:v>30.999999999997282</c:v>
                </c:pt>
                <c:pt idx="5820">
                  <c:v>31.004545454542736</c:v>
                </c:pt>
                <c:pt idx="5821">
                  <c:v>31.00909090908819</c:v>
                </c:pt>
                <c:pt idx="5822">
                  <c:v>31.013636363633644</c:v>
                </c:pt>
                <c:pt idx="5823">
                  <c:v>31.018181818179098</c:v>
                </c:pt>
                <c:pt idx="5824">
                  <c:v>31.022727272724552</c:v>
                </c:pt>
                <c:pt idx="5825">
                  <c:v>31.027272727270006</c:v>
                </c:pt>
                <c:pt idx="5826">
                  <c:v>31.03181818181546</c:v>
                </c:pt>
                <c:pt idx="5827">
                  <c:v>31.036363636360914</c:v>
                </c:pt>
                <c:pt idx="5828">
                  <c:v>31.040909090906368</c:v>
                </c:pt>
                <c:pt idx="5829">
                  <c:v>31.045454545451822</c:v>
                </c:pt>
                <c:pt idx="5830">
                  <c:v>31.049999999997276</c:v>
                </c:pt>
                <c:pt idx="5831">
                  <c:v>31.05454545454273</c:v>
                </c:pt>
                <c:pt idx="5832">
                  <c:v>31.059090909088184</c:v>
                </c:pt>
                <c:pt idx="5833">
                  <c:v>31.063636363633638</c:v>
                </c:pt>
                <c:pt idx="5834">
                  <c:v>31.068181818179092</c:v>
                </c:pt>
                <c:pt idx="5835">
                  <c:v>31.072727272724546</c:v>
                </c:pt>
                <c:pt idx="5836">
                  <c:v>31.07727272727</c:v>
                </c:pt>
                <c:pt idx="5837">
                  <c:v>31.081818181815454</c:v>
                </c:pt>
                <c:pt idx="5838">
                  <c:v>31.086363636360907</c:v>
                </c:pt>
                <c:pt idx="5839">
                  <c:v>31.090909090906361</c:v>
                </c:pt>
                <c:pt idx="5840">
                  <c:v>31.095454545451815</c:v>
                </c:pt>
                <c:pt idx="5841">
                  <c:v>31.099999999997269</c:v>
                </c:pt>
                <c:pt idx="5842">
                  <c:v>31.104545454542723</c:v>
                </c:pt>
                <c:pt idx="5843">
                  <c:v>31.109090909088177</c:v>
                </c:pt>
                <c:pt idx="5844">
                  <c:v>31.113636363633631</c:v>
                </c:pt>
                <c:pt idx="5845">
                  <c:v>31.118181818179085</c:v>
                </c:pt>
                <c:pt idx="5846">
                  <c:v>31.122727272724539</c:v>
                </c:pt>
                <c:pt idx="5847">
                  <c:v>31.127272727269993</c:v>
                </c:pt>
                <c:pt idx="5848">
                  <c:v>31.131818181815447</c:v>
                </c:pt>
                <c:pt idx="5849">
                  <c:v>31.136363636360901</c:v>
                </c:pt>
                <c:pt idx="5850">
                  <c:v>31.140909090906355</c:v>
                </c:pt>
                <c:pt idx="5851">
                  <c:v>31.145454545451809</c:v>
                </c:pt>
                <c:pt idx="5852">
                  <c:v>31.149999999997263</c:v>
                </c:pt>
                <c:pt idx="5853">
                  <c:v>31.154545454542717</c:v>
                </c:pt>
                <c:pt idx="5854">
                  <c:v>31.159090909088171</c:v>
                </c:pt>
                <c:pt idx="5855">
                  <c:v>31.163636363633625</c:v>
                </c:pt>
                <c:pt idx="5856">
                  <c:v>31.168181818179079</c:v>
                </c:pt>
                <c:pt idx="5857">
                  <c:v>31.172727272724533</c:v>
                </c:pt>
                <c:pt idx="5858">
                  <c:v>31.177272727269987</c:v>
                </c:pt>
                <c:pt idx="5859">
                  <c:v>31.181818181815441</c:v>
                </c:pt>
                <c:pt idx="5860">
                  <c:v>31.186363636360895</c:v>
                </c:pt>
                <c:pt idx="5861">
                  <c:v>31.190909090906349</c:v>
                </c:pt>
                <c:pt idx="5862">
                  <c:v>31.195454545451803</c:v>
                </c:pt>
                <c:pt idx="5863">
                  <c:v>31.199999999997257</c:v>
                </c:pt>
                <c:pt idx="5864">
                  <c:v>31.204545454542711</c:v>
                </c:pt>
                <c:pt idx="5865">
                  <c:v>31.209090909088165</c:v>
                </c:pt>
                <c:pt idx="5866">
                  <c:v>31.213636363633618</c:v>
                </c:pt>
                <c:pt idx="5867">
                  <c:v>31.218181818179072</c:v>
                </c:pt>
                <c:pt idx="5868">
                  <c:v>31.222727272724526</c:v>
                </c:pt>
                <c:pt idx="5869">
                  <c:v>31.22727272726998</c:v>
                </c:pt>
                <c:pt idx="5870">
                  <c:v>31.231818181815434</c:v>
                </c:pt>
                <c:pt idx="5871">
                  <c:v>31.236363636360888</c:v>
                </c:pt>
                <c:pt idx="5872">
                  <c:v>31.240909090906342</c:v>
                </c:pt>
                <c:pt idx="5873">
                  <c:v>31.245454545451796</c:v>
                </c:pt>
                <c:pt idx="5874">
                  <c:v>31.24999999999725</c:v>
                </c:pt>
                <c:pt idx="5875">
                  <c:v>31.254545454542704</c:v>
                </c:pt>
                <c:pt idx="5876">
                  <c:v>31.259090909088158</c:v>
                </c:pt>
                <c:pt idx="5877">
                  <c:v>31.263636363633612</c:v>
                </c:pt>
                <c:pt idx="5878">
                  <c:v>31.268181818179066</c:v>
                </c:pt>
                <c:pt idx="5879">
                  <c:v>31.27272727272452</c:v>
                </c:pt>
                <c:pt idx="5880">
                  <c:v>31.277272727269974</c:v>
                </c:pt>
                <c:pt idx="5881">
                  <c:v>31.281818181815428</c:v>
                </c:pt>
                <c:pt idx="5882">
                  <c:v>31.286363636360882</c:v>
                </c:pt>
                <c:pt idx="5883">
                  <c:v>31.290909090906336</c:v>
                </c:pt>
                <c:pt idx="5884">
                  <c:v>31.29545454545179</c:v>
                </c:pt>
                <c:pt idx="5885">
                  <c:v>31.299999999997244</c:v>
                </c:pt>
                <c:pt idx="5886">
                  <c:v>31.304545454542698</c:v>
                </c:pt>
                <c:pt idx="5887">
                  <c:v>31.309090909088152</c:v>
                </c:pt>
                <c:pt idx="5888">
                  <c:v>31.313636363633606</c:v>
                </c:pt>
                <c:pt idx="5889">
                  <c:v>31.31818181817906</c:v>
                </c:pt>
                <c:pt idx="5890">
                  <c:v>31.322727272724514</c:v>
                </c:pt>
                <c:pt idx="5891">
                  <c:v>31.327272727269968</c:v>
                </c:pt>
                <c:pt idx="5892">
                  <c:v>31.331818181815422</c:v>
                </c:pt>
                <c:pt idx="5893">
                  <c:v>31.336363636360876</c:v>
                </c:pt>
                <c:pt idx="5894">
                  <c:v>31.340909090906329</c:v>
                </c:pt>
                <c:pt idx="5895">
                  <c:v>31.345454545451783</c:v>
                </c:pt>
                <c:pt idx="5896">
                  <c:v>31.349999999997237</c:v>
                </c:pt>
                <c:pt idx="5897">
                  <c:v>31.354545454542691</c:v>
                </c:pt>
                <c:pt idx="5898">
                  <c:v>31.359090909088145</c:v>
                </c:pt>
                <c:pt idx="5899">
                  <c:v>31.363636363633599</c:v>
                </c:pt>
                <c:pt idx="5900">
                  <c:v>31.368181818179053</c:v>
                </c:pt>
                <c:pt idx="5901">
                  <c:v>31.372727272724507</c:v>
                </c:pt>
                <c:pt idx="5902">
                  <c:v>31.377272727269961</c:v>
                </c:pt>
                <c:pt idx="5903">
                  <c:v>31.381818181815415</c:v>
                </c:pt>
                <c:pt idx="5904">
                  <c:v>31.386363636360869</c:v>
                </c:pt>
                <c:pt idx="5905">
                  <c:v>31.390909090906323</c:v>
                </c:pt>
                <c:pt idx="5906">
                  <c:v>31.395454545451777</c:v>
                </c:pt>
                <c:pt idx="5907">
                  <c:v>31.399999999997231</c:v>
                </c:pt>
                <c:pt idx="5908">
                  <c:v>31.404545454542685</c:v>
                </c:pt>
                <c:pt idx="5909">
                  <c:v>31.409090909088139</c:v>
                </c:pt>
                <c:pt idx="5910">
                  <c:v>31.413636363633593</c:v>
                </c:pt>
                <c:pt idx="5911">
                  <c:v>31.418181818179047</c:v>
                </c:pt>
                <c:pt idx="5912">
                  <c:v>31.422727272724501</c:v>
                </c:pt>
                <c:pt idx="5913">
                  <c:v>31.427272727269955</c:v>
                </c:pt>
                <c:pt idx="5914">
                  <c:v>31.431818181815409</c:v>
                </c:pt>
                <c:pt idx="5915">
                  <c:v>31.436363636360863</c:v>
                </c:pt>
                <c:pt idx="5916">
                  <c:v>31.440909090906317</c:v>
                </c:pt>
                <c:pt idx="5917">
                  <c:v>31.445454545451771</c:v>
                </c:pt>
                <c:pt idx="5918">
                  <c:v>31.449999999997225</c:v>
                </c:pt>
                <c:pt idx="5919">
                  <c:v>31.454545454542679</c:v>
                </c:pt>
                <c:pt idx="5920">
                  <c:v>31.459090909088133</c:v>
                </c:pt>
                <c:pt idx="5921">
                  <c:v>31.463636363633587</c:v>
                </c:pt>
                <c:pt idx="5922">
                  <c:v>31.46818181817904</c:v>
                </c:pt>
                <c:pt idx="5923">
                  <c:v>31.472727272724494</c:v>
                </c:pt>
                <c:pt idx="5924">
                  <c:v>31.477272727269948</c:v>
                </c:pt>
                <c:pt idx="5925">
                  <c:v>31.481818181815402</c:v>
                </c:pt>
                <c:pt idx="5926">
                  <c:v>31.486363636360856</c:v>
                </c:pt>
                <c:pt idx="5927">
                  <c:v>31.49090909090631</c:v>
                </c:pt>
                <c:pt idx="5928">
                  <c:v>31.495454545451764</c:v>
                </c:pt>
                <c:pt idx="5929">
                  <c:v>31.499999999997218</c:v>
                </c:pt>
                <c:pt idx="5930">
                  <c:v>31.504545454542672</c:v>
                </c:pt>
                <c:pt idx="5931">
                  <c:v>31.509090909088126</c:v>
                </c:pt>
                <c:pt idx="5932">
                  <c:v>31.51363636363358</c:v>
                </c:pt>
                <c:pt idx="5933">
                  <c:v>31.518181818179034</c:v>
                </c:pt>
                <c:pt idx="5934">
                  <c:v>31.522727272724488</c:v>
                </c:pt>
                <c:pt idx="5935">
                  <c:v>31.527272727269942</c:v>
                </c:pt>
                <c:pt idx="5936">
                  <c:v>31.531818181815396</c:v>
                </c:pt>
                <c:pt idx="5937">
                  <c:v>31.53636363636085</c:v>
                </c:pt>
                <c:pt idx="5938">
                  <c:v>31.540909090906304</c:v>
                </c:pt>
                <c:pt idx="5939">
                  <c:v>31.545454545451758</c:v>
                </c:pt>
                <c:pt idx="5940">
                  <c:v>31.549999999997212</c:v>
                </c:pt>
                <c:pt idx="5941">
                  <c:v>31.554545454542666</c:v>
                </c:pt>
                <c:pt idx="5942">
                  <c:v>31.55909090908812</c:v>
                </c:pt>
                <c:pt idx="5943">
                  <c:v>31.563636363633574</c:v>
                </c:pt>
                <c:pt idx="5944">
                  <c:v>31.568181818179028</c:v>
                </c:pt>
                <c:pt idx="5945">
                  <c:v>31.572727272724482</c:v>
                </c:pt>
                <c:pt idx="5946">
                  <c:v>31.577272727269936</c:v>
                </c:pt>
                <c:pt idx="5947">
                  <c:v>31.58181818181539</c:v>
                </c:pt>
                <c:pt idx="5948">
                  <c:v>31.586363636360844</c:v>
                </c:pt>
                <c:pt idx="5949">
                  <c:v>31.590909090906298</c:v>
                </c:pt>
                <c:pt idx="5950">
                  <c:v>31.595454545451751</c:v>
                </c:pt>
                <c:pt idx="5951">
                  <c:v>31.599999999997205</c:v>
                </c:pt>
                <c:pt idx="5952">
                  <c:v>31.604545454542659</c:v>
                </c:pt>
                <c:pt idx="5953">
                  <c:v>31.609090909088113</c:v>
                </c:pt>
                <c:pt idx="5954">
                  <c:v>31.613636363633567</c:v>
                </c:pt>
                <c:pt idx="5955">
                  <c:v>31.618181818179021</c:v>
                </c:pt>
                <c:pt idx="5956">
                  <c:v>31.622727272724475</c:v>
                </c:pt>
                <c:pt idx="5957">
                  <c:v>31.627272727269929</c:v>
                </c:pt>
                <c:pt idx="5958">
                  <c:v>31.631818181815383</c:v>
                </c:pt>
                <c:pt idx="5959">
                  <c:v>31.636363636360837</c:v>
                </c:pt>
                <c:pt idx="5960">
                  <c:v>31.640909090906291</c:v>
                </c:pt>
                <c:pt idx="5961">
                  <c:v>31.645454545451745</c:v>
                </c:pt>
                <c:pt idx="5962">
                  <c:v>31.649999999997199</c:v>
                </c:pt>
                <c:pt idx="5963">
                  <c:v>31.654545454542653</c:v>
                </c:pt>
                <c:pt idx="5964">
                  <c:v>31.659090909088107</c:v>
                </c:pt>
                <c:pt idx="5965">
                  <c:v>31.663636363633561</c:v>
                </c:pt>
                <c:pt idx="5966">
                  <c:v>31.668181818179015</c:v>
                </c:pt>
                <c:pt idx="5967">
                  <c:v>31.672727272724469</c:v>
                </c:pt>
                <c:pt idx="5968">
                  <c:v>31.677272727269923</c:v>
                </c:pt>
                <c:pt idx="5969">
                  <c:v>31.681818181815377</c:v>
                </c:pt>
                <c:pt idx="5970">
                  <c:v>31.686363636360831</c:v>
                </c:pt>
                <c:pt idx="5971">
                  <c:v>31.690909090906285</c:v>
                </c:pt>
                <c:pt idx="5972">
                  <c:v>31.695454545451739</c:v>
                </c:pt>
                <c:pt idx="5973">
                  <c:v>31.699999999997193</c:v>
                </c:pt>
                <c:pt idx="5974">
                  <c:v>31.704545454542647</c:v>
                </c:pt>
                <c:pt idx="5975">
                  <c:v>31.709090909088101</c:v>
                </c:pt>
                <c:pt idx="5976">
                  <c:v>31.713636363633555</c:v>
                </c:pt>
                <c:pt idx="5977">
                  <c:v>31.718181818179009</c:v>
                </c:pt>
                <c:pt idx="5978">
                  <c:v>31.722727272724462</c:v>
                </c:pt>
                <c:pt idx="5979">
                  <c:v>31.727272727269916</c:v>
                </c:pt>
                <c:pt idx="5980">
                  <c:v>31.73181818181537</c:v>
                </c:pt>
                <c:pt idx="5981">
                  <c:v>31.736363636360824</c:v>
                </c:pt>
                <c:pt idx="5982">
                  <c:v>31.740909090906278</c:v>
                </c:pt>
                <c:pt idx="5983">
                  <c:v>31.745454545451732</c:v>
                </c:pt>
                <c:pt idx="5984">
                  <c:v>31.749999999997186</c:v>
                </c:pt>
                <c:pt idx="5985">
                  <c:v>31.75454545454264</c:v>
                </c:pt>
                <c:pt idx="5986">
                  <c:v>31.759090909088094</c:v>
                </c:pt>
                <c:pt idx="5987">
                  <c:v>31.763636363633548</c:v>
                </c:pt>
                <c:pt idx="5988">
                  <c:v>31.768181818179002</c:v>
                </c:pt>
                <c:pt idx="5989">
                  <c:v>31.772727272724456</c:v>
                </c:pt>
                <c:pt idx="5990">
                  <c:v>31.77727272726991</c:v>
                </c:pt>
                <c:pt idx="5991">
                  <c:v>31.781818181815364</c:v>
                </c:pt>
                <c:pt idx="5992">
                  <c:v>31.786363636360818</c:v>
                </c:pt>
                <c:pt idx="5993">
                  <c:v>31.790909090906272</c:v>
                </c:pt>
                <c:pt idx="5994">
                  <c:v>31.795454545451726</c:v>
                </c:pt>
                <c:pt idx="5995">
                  <c:v>31.79999999999718</c:v>
                </c:pt>
                <c:pt idx="5996">
                  <c:v>31.804545454542634</c:v>
                </c:pt>
                <c:pt idx="5997">
                  <c:v>31.809090909088088</c:v>
                </c:pt>
                <c:pt idx="5998">
                  <c:v>31.813636363633542</c:v>
                </c:pt>
                <c:pt idx="5999">
                  <c:v>31.818181818178996</c:v>
                </c:pt>
                <c:pt idx="6000">
                  <c:v>31.82272727272445</c:v>
                </c:pt>
                <c:pt idx="6001">
                  <c:v>31.827272727269904</c:v>
                </c:pt>
                <c:pt idx="6002">
                  <c:v>31.831818181815358</c:v>
                </c:pt>
                <c:pt idx="6003">
                  <c:v>31.836363636360812</c:v>
                </c:pt>
                <c:pt idx="6004">
                  <c:v>31.840909090906266</c:v>
                </c:pt>
                <c:pt idx="6005">
                  <c:v>31.845454545451719</c:v>
                </c:pt>
                <c:pt idx="6006">
                  <c:v>31.849999999997173</c:v>
                </c:pt>
                <c:pt idx="6007">
                  <c:v>31.854545454542627</c:v>
                </c:pt>
                <c:pt idx="6008">
                  <c:v>31.859090909088081</c:v>
                </c:pt>
                <c:pt idx="6009">
                  <c:v>31.863636363633535</c:v>
                </c:pt>
                <c:pt idx="6010">
                  <c:v>31.868181818178989</c:v>
                </c:pt>
                <c:pt idx="6011">
                  <c:v>31.872727272724443</c:v>
                </c:pt>
                <c:pt idx="6012">
                  <c:v>31.877272727269897</c:v>
                </c:pt>
                <c:pt idx="6013">
                  <c:v>31.881818181815351</c:v>
                </c:pt>
                <c:pt idx="6014">
                  <c:v>31.886363636360805</c:v>
                </c:pt>
                <c:pt idx="6015">
                  <c:v>31.890909090906259</c:v>
                </c:pt>
                <c:pt idx="6016">
                  <c:v>31.895454545451713</c:v>
                </c:pt>
                <c:pt idx="6017">
                  <c:v>31.899999999997167</c:v>
                </c:pt>
                <c:pt idx="6018">
                  <c:v>31.904545454542621</c:v>
                </c:pt>
                <c:pt idx="6019">
                  <c:v>31.909090909088075</c:v>
                </c:pt>
                <c:pt idx="6020">
                  <c:v>31.913636363633529</c:v>
                </c:pt>
                <c:pt idx="6021">
                  <c:v>31.918181818178983</c:v>
                </c:pt>
                <c:pt idx="6022">
                  <c:v>31.922727272724437</c:v>
                </c:pt>
                <c:pt idx="6023">
                  <c:v>31.927272727269891</c:v>
                </c:pt>
                <c:pt idx="6024">
                  <c:v>31.931818181815345</c:v>
                </c:pt>
                <c:pt idx="6025">
                  <c:v>31.936363636360799</c:v>
                </c:pt>
                <c:pt idx="6026">
                  <c:v>31.940909090906253</c:v>
                </c:pt>
                <c:pt idx="6027">
                  <c:v>31.945454545451707</c:v>
                </c:pt>
                <c:pt idx="6028">
                  <c:v>31.949999999997161</c:v>
                </c:pt>
                <c:pt idx="6029">
                  <c:v>31.954545454542615</c:v>
                </c:pt>
                <c:pt idx="6030">
                  <c:v>31.959090909088069</c:v>
                </c:pt>
                <c:pt idx="6031">
                  <c:v>31.963636363633523</c:v>
                </c:pt>
                <c:pt idx="6032">
                  <c:v>31.968181818178977</c:v>
                </c:pt>
                <c:pt idx="6033">
                  <c:v>31.97272727272443</c:v>
                </c:pt>
                <c:pt idx="6034">
                  <c:v>31.977272727269884</c:v>
                </c:pt>
                <c:pt idx="6035">
                  <c:v>31.981818181815338</c:v>
                </c:pt>
                <c:pt idx="6036">
                  <c:v>31.986363636360792</c:v>
                </c:pt>
                <c:pt idx="6037">
                  <c:v>31.990909090906246</c:v>
                </c:pt>
                <c:pt idx="6038">
                  <c:v>31.9954545454517</c:v>
                </c:pt>
                <c:pt idx="6039">
                  <c:v>31.999999999997154</c:v>
                </c:pt>
                <c:pt idx="6040">
                  <c:v>32.004545454542608</c:v>
                </c:pt>
                <c:pt idx="6041">
                  <c:v>32.009090909088066</c:v>
                </c:pt>
                <c:pt idx="6042">
                  <c:v>32.013636363633523</c:v>
                </c:pt>
                <c:pt idx="6043">
                  <c:v>32.018181818178981</c:v>
                </c:pt>
                <c:pt idx="6044">
                  <c:v>32.022727272724438</c:v>
                </c:pt>
                <c:pt idx="6045">
                  <c:v>32.027272727269896</c:v>
                </c:pt>
                <c:pt idx="6046">
                  <c:v>32.031818181815353</c:v>
                </c:pt>
                <c:pt idx="6047">
                  <c:v>32.036363636360811</c:v>
                </c:pt>
                <c:pt idx="6048">
                  <c:v>32.040909090906268</c:v>
                </c:pt>
                <c:pt idx="6049">
                  <c:v>32.045454545451726</c:v>
                </c:pt>
                <c:pt idx="6050">
                  <c:v>32.049999999997183</c:v>
                </c:pt>
                <c:pt idx="6051">
                  <c:v>32.054545454542641</c:v>
                </c:pt>
                <c:pt idx="6052">
                  <c:v>32.059090909088098</c:v>
                </c:pt>
                <c:pt idx="6053">
                  <c:v>32.063636363633556</c:v>
                </c:pt>
                <c:pt idx="6054">
                  <c:v>32.068181818179013</c:v>
                </c:pt>
                <c:pt idx="6055">
                  <c:v>32.072727272724471</c:v>
                </c:pt>
                <c:pt idx="6056">
                  <c:v>32.077272727269929</c:v>
                </c:pt>
                <c:pt idx="6057">
                  <c:v>32.081818181815386</c:v>
                </c:pt>
                <c:pt idx="6058">
                  <c:v>32.086363636360844</c:v>
                </c:pt>
                <c:pt idx="6059">
                  <c:v>32.090909090906301</c:v>
                </c:pt>
                <c:pt idx="6060">
                  <c:v>32.095454545451759</c:v>
                </c:pt>
                <c:pt idx="6061">
                  <c:v>32.099999999997216</c:v>
                </c:pt>
                <c:pt idx="6062">
                  <c:v>32.104545454542674</c:v>
                </c:pt>
                <c:pt idx="6063">
                  <c:v>32.109090909088131</c:v>
                </c:pt>
                <c:pt idx="6064">
                  <c:v>32.113636363633589</c:v>
                </c:pt>
                <c:pt idx="6065">
                  <c:v>32.118181818179046</c:v>
                </c:pt>
                <c:pt idx="6066">
                  <c:v>32.122727272724504</c:v>
                </c:pt>
                <c:pt idx="6067">
                  <c:v>32.127272727269961</c:v>
                </c:pt>
                <c:pt idx="6068">
                  <c:v>32.131818181815419</c:v>
                </c:pt>
                <c:pt idx="6069">
                  <c:v>32.136363636360876</c:v>
                </c:pt>
                <c:pt idx="6070">
                  <c:v>32.140909090906334</c:v>
                </c:pt>
                <c:pt idx="6071">
                  <c:v>32.145454545451791</c:v>
                </c:pt>
                <c:pt idx="6072">
                  <c:v>32.149999999997249</c:v>
                </c:pt>
                <c:pt idx="6073">
                  <c:v>32.154545454542706</c:v>
                </c:pt>
                <c:pt idx="6074">
                  <c:v>32.159090909088164</c:v>
                </c:pt>
                <c:pt idx="6075">
                  <c:v>32.163636363633621</c:v>
                </c:pt>
                <c:pt idx="6076">
                  <c:v>32.168181818179079</c:v>
                </c:pt>
                <c:pt idx="6077">
                  <c:v>32.172727272724536</c:v>
                </c:pt>
                <c:pt idx="6078">
                  <c:v>32.177272727269994</c:v>
                </c:pt>
                <c:pt idx="6079">
                  <c:v>32.181818181815451</c:v>
                </c:pt>
                <c:pt idx="6080">
                  <c:v>32.186363636360909</c:v>
                </c:pt>
                <c:pt idx="6081">
                  <c:v>32.190909090906366</c:v>
                </c:pt>
                <c:pt idx="6082">
                  <c:v>32.195454545451824</c:v>
                </c:pt>
                <c:pt idx="6083">
                  <c:v>32.199999999997281</c:v>
                </c:pt>
                <c:pt idx="6084">
                  <c:v>32.204545454542739</c:v>
                </c:pt>
                <c:pt idx="6085">
                  <c:v>32.209090909088196</c:v>
                </c:pt>
                <c:pt idx="6086">
                  <c:v>32.213636363633654</c:v>
                </c:pt>
                <c:pt idx="6087">
                  <c:v>32.218181818179112</c:v>
                </c:pt>
                <c:pt idx="6088">
                  <c:v>32.222727272724569</c:v>
                </c:pt>
                <c:pt idx="6089">
                  <c:v>32.227272727270027</c:v>
                </c:pt>
                <c:pt idx="6090">
                  <c:v>32.231818181815484</c:v>
                </c:pt>
                <c:pt idx="6091">
                  <c:v>32.236363636360942</c:v>
                </c:pt>
                <c:pt idx="6092">
                  <c:v>32.240909090906399</c:v>
                </c:pt>
                <c:pt idx="6093">
                  <c:v>32.245454545451857</c:v>
                </c:pt>
                <c:pt idx="6094">
                  <c:v>32.249999999997314</c:v>
                </c:pt>
                <c:pt idx="6095">
                  <c:v>32.254545454542772</c:v>
                </c:pt>
                <c:pt idx="6096">
                  <c:v>32.259090909088229</c:v>
                </c:pt>
                <c:pt idx="6097">
                  <c:v>32.263636363633687</c:v>
                </c:pt>
                <c:pt idx="6098">
                  <c:v>32.268181818179144</c:v>
                </c:pt>
                <c:pt idx="6099">
                  <c:v>32.272727272724602</c:v>
                </c:pt>
                <c:pt idx="6100">
                  <c:v>32.277272727270059</c:v>
                </c:pt>
                <c:pt idx="6101">
                  <c:v>32.281818181815517</c:v>
                </c:pt>
                <c:pt idx="6102">
                  <c:v>32.286363636360974</c:v>
                </c:pt>
                <c:pt idx="6103">
                  <c:v>32.290909090906432</c:v>
                </c:pt>
                <c:pt idx="6104">
                  <c:v>32.295454545451889</c:v>
                </c:pt>
                <c:pt idx="6105">
                  <c:v>32.299999999997347</c:v>
                </c:pt>
                <c:pt idx="6106">
                  <c:v>32.304545454542804</c:v>
                </c:pt>
                <c:pt idx="6107">
                  <c:v>32.309090909088262</c:v>
                </c:pt>
                <c:pt idx="6108">
                  <c:v>32.313636363633719</c:v>
                </c:pt>
                <c:pt idx="6109">
                  <c:v>32.318181818179177</c:v>
                </c:pt>
                <c:pt idx="6110">
                  <c:v>32.322727272724634</c:v>
                </c:pt>
                <c:pt idx="6111">
                  <c:v>32.327272727270092</c:v>
                </c:pt>
                <c:pt idx="6112">
                  <c:v>32.331818181815549</c:v>
                </c:pt>
                <c:pt idx="6113">
                  <c:v>32.336363636361007</c:v>
                </c:pt>
                <c:pt idx="6114">
                  <c:v>32.340909090906464</c:v>
                </c:pt>
                <c:pt idx="6115">
                  <c:v>32.345454545451922</c:v>
                </c:pt>
                <c:pt idx="6116">
                  <c:v>32.34999999999738</c:v>
                </c:pt>
                <c:pt idx="6117">
                  <c:v>32.354545454542837</c:v>
                </c:pt>
                <c:pt idx="6118">
                  <c:v>32.359090909088295</c:v>
                </c:pt>
                <c:pt idx="6119">
                  <c:v>32.363636363633752</c:v>
                </c:pt>
                <c:pt idx="6120">
                  <c:v>32.36818181817921</c:v>
                </c:pt>
                <c:pt idx="6121">
                  <c:v>32.372727272724667</c:v>
                </c:pt>
                <c:pt idx="6122">
                  <c:v>32.377272727270125</c:v>
                </c:pt>
                <c:pt idx="6123">
                  <c:v>32.381818181815582</c:v>
                </c:pt>
                <c:pt idx="6124">
                  <c:v>32.38636363636104</c:v>
                </c:pt>
                <c:pt idx="6125">
                  <c:v>32.390909090906497</c:v>
                </c:pt>
                <c:pt idx="6126">
                  <c:v>32.395454545451955</c:v>
                </c:pt>
                <c:pt idx="6127">
                  <c:v>32.399999999997412</c:v>
                </c:pt>
                <c:pt idx="6128">
                  <c:v>32.40454545454287</c:v>
                </c:pt>
                <c:pt idx="6129">
                  <c:v>32.409090909088327</c:v>
                </c:pt>
                <c:pt idx="6130">
                  <c:v>32.413636363633785</c:v>
                </c:pt>
                <c:pt idx="6131">
                  <c:v>32.418181818179242</c:v>
                </c:pt>
                <c:pt idx="6132">
                  <c:v>32.4227272727247</c:v>
                </c:pt>
                <c:pt idx="6133">
                  <c:v>32.427272727270157</c:v>
                </c:pt>
                <c:pt idx="6134">
                  <c:v>32.431818181815615</c:v>
                </c:pt>
                <c:pt idx="6135">
                  <c:v>32.436363636361072</c:v>
                </c:pt>
                <c:pt idx="6136">
                  <c:v>32.44090909090653</c:v>
                </c:pt>
                <c:pt idx="6137">
                  <c:v>32.445454545451987</c:v>
                </c:pt>
                <c:pt idx="6138">
                  <c:v>32.449999999997445</c:v>
                </c:pt>
                <c:pt idx="6139">
                  <c:v>32.454545454542902</c:v>
                </c:pt>
                <c:pt idx="6140">
                  <c:v>32.45909090908836</c:v>
                </c:pt>
                <c:pt idx="6141">
                  <c:v>32.463636363633817</c:v>
                </c:pt>
                <c:pt idx="6142">
                  <c:v>32.468181818179275</c:v>
                </c:pt>
                <c:pt idx="6143">
                  <c:v>32.472727272724732</c:v>
                </c:pt>
                <c:pt idx="6144">
                  <c:v>32.47727272727019</c:v>
                </c:pt>
                <c:pt idx="6145">
                  <c:v>32.481818181815648</c:v>
                </c:pt>
                <c:pt idx="6146">
                  <c:v>32.486363636361105</c:v>
                </c:pt>
                <c:pt idx="6147">
                  <c:v>32.490909090906563</c:v>
                </c:pt>
                <c:pt idx="6148">
                  <c:v>32.49545454545202</c:v>
                </c:pt>
                <c:pt idx="6149">
                  <c:v>32.499999999997478</c:v>
                </c:pt>
                <c:pt idx="6150">
                  <c:v>32.504545454542935</c:v>
                </c:pt>
                <c:pt idx="6151">
                  <c:v>32.509090909088393</c:v>
                </c:pt>
                <c:pt idx="6152">
                  <c:v>32.51363636363385</c:v>
                </c:pt>
                <c:pt idx="6153">
                  <c:v>32.518181818179308</c:v>
                </c:pt>
                <c:pt idx="6154">
                  <c:v>32.522727272724765</c:v>
                </c:pt>
                <c:pt idx="6155">
                  <c:v>32.527272727270223</c:v>
                </c:pt>
                <c:pt idx="6156">
                  <c:v>32.53181818181568</c:v>
                </c:pt>
                <c:pt idx="6157">
                  <c:v>32.536363636361138</c:v>
                </c:pt>
                <c:pt idx="6158">
                  <c:v>32.540909090906595</c:v>
                </c:pt>
                <c:pt idx="6159">
                  <c:v>32.545454545452053</c:v>
                </c:pt>
                <c:pt idx="6160">
                  <c:v>32.54999999999751</c:v>
                </c:pt>
                <c:pt idx="6161">
                  <c:v>32.554545454542968</c:v>
                </c:pt>
                <c:pt idx="6162">
                  <c:v>32.559090909088425</c:v>
                </c:pt>
                <c:pt idx="6163">
                  <c:v>32.563636363633883</c:v>
                </c:pt>
                <c:pt idx="6164">
                  <c:v>32.56818181817934</c:v>
                </c:pt>
                <c:pt idx="6165">
                  <c:v>32.572727272724798</c:v>
                </c:pt>
                <c:pt idx="6166">
                  <c:v>32.577272727270255</c:v>
                </c:pt>
                <c:pt idx="6167">
                  <c:v>32.581818181815713</c:v>
                </c:pt>
                <c:pt idx="6168">
                  <c:v>32.58636363636117</c:v>
                </c:pt>
                <c:pt idx="6169">
                  <c:v>32.590909090906628</c:v>
                </c:pt>
                <c:pt idx="6170">
                  <c:v>32.595454545452085</c:v>
                </c:pt>
                <c:pt idx="6171">
                  <c:v>32.599999999997543</c:v>
                </c:pt>
                <c:pt idx="6172">
                  <c:v>32.604545454543</c:v>
                </c:pt>
                <c:pt idx="6173">
                  <c:v>32.609090909088458</c:v>
                </c:pt>
                <c:pt idx="6174">
                  <c:v>32.613636363633915</c:v>
                </c:pt>
                <c:pt idx="6175">
                  <c:v>32.618181818179373</c:v>
                </c:pt>
                <c:pt idx="6176">
                  <c:v>32.622727272724831</c:v>
                </c:pt>
                <c:pt idx="6177">
                  <c:v>32.627272727270288</c:v>
                </c:pt>
                <c:pt idx="6178">
                  <c:v>32.631818181815746</c:v>
                </c:pt>
                <c:pt idx="6179">
                  <c:v>32.636363636361203</c:v>
                </c:pt>
                <c:pt idx="6180">
                  <c:v>32.640909090906661</c:v>
                </c:pt>
                <c:pt idx="6181">
                  <c:v>32.645454545452118</c:v>
                </c:pt>
                <c:pt idx="6182">
                  <c:v>32.649999999997576</c:v>
                </c:pt>
                <c:pt idx="6183">
                  <c:v>32.654545454543033</c:v>
                </c:pt>
                <c:pt idx="6184">
                  <c:v>32.659090909088491</c:v>
                </c:pt>
                <c:pt idx="6185">
                  <c:v>32.663636363633948</c:v>
                </c:pt>
                <c:pt idx="6186">
                  <c:v>32.668181818179406</c:v>
                </c:pt>
                <c:pt idx="6187">
                  <c:v>32.672727272724863</c:v>
                </c:pt>
                <c:pt idx="6188">
                  <c:v>32.677272727270321</c:v>
                </c:pt>
                <c:pt idx="6189">
                  <c:v>32.681818181815778</c:v>
                </c:pt>
                <c:pt idx="6190">
                  <c:v>32.686363636361236</c:v>
                </c:pt>
                <c:pt idx="6191">
                  <c:v>32.690909090906693</c:v>
                </c:pt>
                <c:pt idx="6192">
                  <c:v>32.695454545452151</c:v>
                </c:pt>
                <c:pt idx="6193">
                  <c:v>32.699999999997608</c:v>
                </c:pt>
                <c:pt idx="6194">
                  <c:v>32.704545454543066</c:v>
                </c:pt>
                <c:pt idx="6195">
                  <c:v>32.709090909088523</c:v>
                </c:pt>
                <c:pt idx="6196">
                  <c:v>32.713636363633981</c:v>
                </c:pt>
                <c:pt idx="6197">
                  <c:v>32.718181818179438</c:v>
                </c:pt>
                <c:pt idx="6198">
                  <c:v>32.722727272724896</c:v>
                </c:pt>
                <c:pt idx="6199">
                  <c:v>32.727272727270353</c:v>
                </c:pt>
                <c:pt idx="6200">
                  <c:v>32.731818181815811</c:v>
                </c:pt>
                <c:pt idx="6201">
                  <c:v>32.736363636361268</c:v>
                </c:pt>
                <c:pt idx="6202">
                  <c:v>32.740909090906726</c:v>
                </c:pt>
                <c:pt idx="6203">
                  <c:v>32.745454545452183</c:v>
                </c:pt>
                <c:pt idx="6204">
                  <c:v>32.749999999997641</c:v>
                </c:pt>
                <c:pt idx="6205">
                  <c:v>32.754545454543099</c:v>
                </c:pt>
                <c:pt idx="6206">
                  <c:v>32.759090909088556</c:v>
                </c:pt>
                <c:pt idx="6207">
                  <c:v>32.763636363634014</c:v>
                </c:pt>
                <c:pt idx="6208">
                  <c:v>32.768181818179471</c:v>
                </c:pt>
                <c:pt idx="6209">
                  <c:v>32.772727272724929</c:v>
                </c:pt>
                <c:pt idx="6210">
                  <c:v>32.777272727270386</c:v>
                </c:pt>
                <c:pt idx="6211">
                  <c:v>32.781818181815844</c:v>
                </c:pt>
                <c:pt idx="6212">
                  <c:v>32.786363636361301</c:v>
                </c:pt>
                <c:pt idx="6213">
                  <c:v>32.790909090906759</c:v>
                </c:pt>
                <c:pt idx="6214">
                  <c:v>32.795454545452216</c:v>
                </c:pt>
                <c:pt idx="6215">
                  <c:v>32.799999999997674</c:v>
                </c:pt>
                <c:pt idx="6216">
                  <c:v>32.804545454543131</c:v>
                </c:pt>
                <c:pt idx="6217">
                  <c:v>32.809090909088589</c:v>
                </c:pt>
                <c:pt idx="6218">
                  <c:v>32.813636363634046</c:v>
                </c:pt>
                <c:pt idx="6219">
                  <c:v>32.818181818179504</c:v>
                </c:pt>
                <c:pt idx="6220">
                  <c:v>32.822727272724961</c:v>
                </c:pt>
                <c:pt idx="6221">
                  <c:v>32.827272727270419</c:v>
                </c:pt>
                <c:pt idx="6222">
                  <c:v>32.831818181815876</c:v>
                </c:pt>
                <c:pt idx="6223">
                  <c:v>32.836363636361334</c:v>
                </c:pt>
                <c:pt idx="6224">
                  <c:v>32.840909090906791</c:v>
                </c:pt>
                <c:pt idx="6225">
                  <c:v>32.845454545452249</c:v>
                </c:pt>
                <c:pt idx="6226">
                  <c:v>32.849999999997706</c:v>
                </c:pt>
                <c:pt idx="6227">
                  <c:v>32.854545454543164</c:v>
                </c:pt>
                <c:pt idx="6228">
                  <c:v>32.859090909088621</c:v>
                </c:pt>
                <c:pt idx="6229">
                  <c:v>32.863636363634079</c:v>
                </c:pt>
                <c:pt idx="6230">
                  <c:v>32.868181818179536</c:v>
                </c:pt>
                <c:pt idx="6231">
                  <c:v>32.872727272724994</c:v>
                </c:pt>
                <c:pt idx="6232">
                  <c:v>32.877272727270451</c:v>
                </c:pt>
                <c:pt idx="6233">
                  <c:v>32.881818181815909</c:v>
                </c:pt>
                <c:pt idx="6234">
                  <c:v>32.886363636361367</c:v>
                </c:pt>
                <c:pt idx="6235">
                  <c:v>32.890909090906824</c:v>
                </c:pt>
                <c:pt idx="6236">
                  <c:v>32.895454545452282</c:v>
                </c:pt>
                <c:pt idx="6237">
                  <c:v>32.899999999997739</c:v>
                </c:pt>
                <c:pt idx="6238">
                  <c:v>32.904545454543197</c:v>
                </c:pt>
                <c:pt idx="6239">
                  <c:v>32.909090909088654</c:v>
                </c:pt>
                <c:pt idx="6240">
                  <c:v>32.913636363634112</c:v>
                </c:pt>
                <c:pt idx="6241">
                  <c:v>32.918181818179569</c:v>
                </c:pt>
                <c:pt idx="6242">
                  <c:v>32.922727272725027</c:v>
                </c:pt>
                <c:pt idx="6243">
                  <c:v>32.927272727270484</c:v>
                </c:pt>
                <c:pt idx="6244">
                  <c:v>32.931818181815942</c:v>
                </c:pt>
                <c:pt idx="6245">
                  <c:v>32.936363636361399</c:v>
                </c:pt>
                <c:pt idx="6246">
                  <c:v>32.940909090906857</c:v>
                </c:pt>
                <c:pt idx="6247">
                  <c:v>32.945454545452314</c:v>
                </c:pt>
                <c:pt idx="6248">
                  <c:v>32.949999999997772</c:v>
                </c:pt>
                <c:pt idx="6249">
                  <c:v>32.954545454543229</c:v>
                </c:pt>
                <c:pt idx="6250">
                  <c:v>32.959090909088687</c:v>
                </c:pt>
                <c:pt idx="6251">
                  <c:v>32.963636363634144</c:v>
                </c:pt>
                <c:pt idx="6252">
                  <c:v>32.968181818179602</c:v>
                </c:pt>
                <c:pt idx="6253">
                  <c:v>32.972727272725059</c:v>
                </c:pt>
                <c:pt idx="6254">
                  <c:v>32.977272727270517</c:v>
                </c:pt>
                <c:pt idx="6255">
                  <c:v>32.981818181815974</c:v>
                </c:pt>
                <c:pt idx="6256">
                  <c:v>32.986363636361432</c:v>
                </c:pt>
                <c:pt idx="6257">
                  <c:v>32.990909090906889</c:v>
                </c:pt>
                <c:pt idx="6258">
                  <c:v>32.995454545452347</c:v>
                </c:pt>
                <c:pt idx="6259">
                  <c:v>32.999999999997804</c:v>
                </c:pt>
                <c:pt idx="6260">
                  <c:v>33.004545454543262</c:v>
                </c:pt>
                <c:pt idx="6261">
                  <c:v>33.009090909088719</c:v>
                </c:pt>
                <c:pt idx="6262">
                  <c:v>33.013636363634177</c:v>
                </c:pt>
                <c:pt idx="6263">
                  <c:v>33.018181818179634</c:v>
                </c:pt>
                <c:pt idx="6264">
                  <c:v>33.022727272725092</c:v>
                </c:pt>
                <c:pt idx="6265">
                  <c:v>33.02727272727055</c:v>
                </c:pt>
                <c:pt idx="6266">
                  <c:v>33.031818181816007</c:v>
                </c:pt>
                <c:pt idx="6267">
                  <c:v>33.036363636361465</c:v>
                </c:pt>
                <c:pt idx="6268">
                  <c:v>33.040909090906922</c:v>
                </c:pt>
                <c:pt idx="6269">
                  <c:v>33.04545454545238</c:v>
                </c:pt>
                <c:pt idx="6270">
                  <c:v>33.049999999997837</c:v>
                </c:pt>
                <c:pt idx="6271">
                  <c:v>33.054545454543295</c:v>
                </c:pt>
                <c:pt idx="6272">
                  <c:v>33.059090909088752</c:v>
                </c:pt>
                <c:pt idx="6273">
                  <c:v>33.06363636363421</c:v>
                </c:pt>
                <c:pt idx="6274">
                  <c:v>33.068181818179667</c:v>
                </c:pt>
                <c:pt idx="6275">
                  <c:v>33.072727272725125</c:v>
                </c:pt>
                <c:pt idx="6276">
                  <c:v>33.077272727270582</c:v>
                </c:pt>
                <c:pt idx="6277">
                  <c:v>33.08181818181604</c:v>
                </c:pt>
                <c:pt idx="6278">
                  <c:v>33.086363636361497</c:v>
                </c:pt>
                <c:pt idx="6279">
                  <c:v>33.090909090906955</c:v>
                </c:pt>
                <c:pt idx="6280">
                  <c:v>33.095454545452412</c:v>
                </c:pt>
                <c:pt idx="6281">
                  <c:v>33.09999999999787</c:v>
                </c:pt>
                <c:pt idx="6282">
                  <c:v>33.104545454543327</c:v>
                </c:pt>
                <c:pt idx="6283">
                  <c:v>33.109090909088785</c:v>
                </c:pt>
                <c:pt idx="6284">
                  <c:v>33.113636363634242</c:v>
                </c:pt>
                <c:pt idx="6285">
                  <c:v>33.1181818181797</c:v>
                </c:pt>
                <c:pt idx="6286">
                  <c:v>33.122727272725157</c:v>
                </c:pt>
                <c:pt idx="6287">
                  <c:v>33.127272727270615</c:v>
                </c:pt>
                <c:pt idx="6288">
                  <c:v>33.131818181816072</c:v>
                </c:pt>
                <c:pt idx="6289">
                  <c:v>33.13636363636153</c:v>
                </c:pt>
                <c:pt idx="6290">
                  <c:v>33.140909090906987</c:v>
                </c:pt>
                <c:pt idx="6291">
                  <c:v>33.145454545452445</c:v>
                </c:pt>
                <c:pt idx="6292">
                  <c:v>33.149999999997902</c:v>
                </c:pt>
                <c:pt idx="6293">
                  <c:v>33.15454545454336</c:v>
                </c:pt>
                <c:pt idx="6294">
                  <c:v>33.159090909088818</c:v>
                </c:pt>
                <c:pt idx="6295">
                  <c:v>33.163636363634275</c:v>
                </c:pt>
                <c:pt idx="6296">
                  <c:v>33.168181818179733</c:v>
                </c:pt>
                <c:pt idx="6297">
                  <c:v>33.17272727272519</c:v>
                </c:pt>
                <c:pt idx="6298">
                  <c:v>33.177272727270648</c:v>
                </c:pt>
                <c:pt idx="6299">
                  <c:v>33.181818181816105</c:v>
                </c:pt>
                <c:pt idx="6300">
                  <c:v>33.186363636361563</c:v>
                </c:pt>
                <c:pt idx="6301">
                  <c:v>33.19090909090702</c:v>
                </c:pt>
                <c:pt idx="6302">
                  <c:v>33.195454545452478</c:v>
                </c:pt>
                <c:pt idx="6303">
                  <c:v>33.199999999997935</c:v>
                </c:pt>
                <c:pt idx="6304">
                  <c:v>33.204545454543393</c:v>
                </c:pt>
                <c:pt idx="6305">
                  <c:v>33.20909090908885</c:v>
                </c:pt>
                <c:pt idx="6306">
                  <c:v>33.213636363634308</c:v>
                </c:pt>
                <c:pt idx="6307">
                  <c:v>33.218181818179765</c:v>
                </c:pt>
                <c:pt idx="6308">
                  <c:v>33.222727272725223</c:v>
                </c:pt>
                <c:pt idx="6309">
                  <c:v>33.22727272727068</c:v>
                </c:pt>
                <c:pt idx="6310">
                  <c:v>33.231818181816138</c:v>
                </c:pt>
                <c:pt idx="6311">
                  <c:v>33.236363636361595</c:v>
                </c:pt>
                <c:pt idx="6312">
                  <c:v>33.240909090907053</c:v>
                </c:pt>
                <c:pt idx="6313">
                  <c:v>33.24545454545251</c:v>
                </c:pt>
                <c:pt idx="6314">
                  <c:v>33.249999999997968</c:v>
                </c:pt>
                <c:pt idx="6315">
                  <c:v>33.254545454543425</c:v>
                </c:pt>
                <c:pt idx="6316">
                  <c:v>33.259090909088883</c:v>
                </c:pt>
                <c:pt idx="6317">
                  <c:v>33.26363636363434</c:v>
                </c:pt>
                <c:pt idx="6318">
                  <c:v>33.268181818179798</c:v>
                </c:pt>
                <c:pt idx="6319">
                  <c:v>33.272727272725255</c:v>
                </c:pt>
                <c:pt idx="6320">
                  <c:v>33.277272727270713</c:v>
                </c:pt>
                <c:pt idx="6321">
                  <c:v>33.28181818181617</c:v>
                </c:pt>
                <c:pt idx="6322">
                  <c:v>33.286363636361628</c:v>
                </c:pt>
                <c:pt idx="6323">
                  <c:v>33.290909090907085</c:v>
                </c:pt>
                <c:pt idx="6324">
                  <c:v>33.295454545452543</c:v>
                </c:pt>
                <c:pt idx="6325">
                  <c:v>33.299999999998001</c:v>
                </c:pt>
                <c:pt idx="6326">
                  <c:v>33.304545454543458</c:v>
                </c:pt>
                <c:pt idx="6327">
                  <c:v>33.309090909088916</c:v>
                </c:pt>
                <c:pt idx="6328">
                  <c:v>33.313636363634373</c:v>
                </c:pt>
                <c:pt idx="6329">
                  <c:v>33.318181818179831</c:v>
                </c:pt>
                <c:pt idx="6330">
                  <c:v>33.322727272725288</c:v>
                </c:pt>
                <c:pt idx="6331">
                  <c:v>33.327272727270746</c:v>
                </c:pt>
                <c:pt idx="6332">
                  <c:v>33.331818181816203</c:v>
                </c:pt>
                <c:pt idx="6333">
                  <c:v>33.336363636361661</c:v>
                </c:pt>
                <c:pt idx="6334">
                  <c:v>33.340909090907118</c:v>
                </c:pt>
                <c:pt idx="6335">
                  <c:v>33.345454545452576</c:v>
                </c:pt>
                <c:pt idx="6336">
                  <c:v>33.349999999998033</c:v>
                </c:pt>
                <c:pt idx="6337">
                  <c:v>33.354545454543491</c:v>
                </c:pt>
                <c:pt idx="6338">
                  <c:v>33.359090909088948</c:v>
                </c:pt>
                <c:pt idx="6339">
                  <c:v>33.363636363634406</c:v>
                </c:pt>
                <c:pt idx="6340">
                  <c:v>33.368181818179863</c:v>
                </c:pt>
                <c:pt idx="6341">
                  <c:v>33.372727272725321</c:v>
                </c:pt>
                <c:pt idx="6342">
                  <c:v>33.377272727270778</c:v>
                </c:pt>
                <c:pt idx="6343">
                  <c:v>33.381818181816236</c:v>
                </c:pt>
                <c:pt idx="6344">
                  <c:v>33.386363636361693</c:v>
                </c:pt>
                <c:pt idx="6345">
                  <c:v>33.390909090907151</c:v>
                </c:pt>
                <c:pt idx="6346">
                  <c:v>33.395454545452608</c:v>
                </c:pt>
                <c:pt idx="6347">
                  <c:v>33.399999999998066</c:v>
                </c:pt>
                <c:pt idx="6348">
                  <c:v>33.404545454543523</c:v>
                </c:pt>
                <c:pt idx="6349">
                  <c:v>33.409090909088981</c:v>
                </c:pt>
                <c:pt idx="6350">
                  <c:v>33.413636363634438</c:v>
                </c:pt>
                <c:pt idx="6351">
                  <c:v>33.418181818179896</c:v>
                </c:pt>
                <c:pt idx="6352">
                  <c:v>33.422727272725353</c:v>
                </c:pt>
                <c:pt idx="6353">
                  <c:v>33.427272727270811</c:v>
                </c:pt>
                <c:pt idx="6354">
                  <c:v>33.431818181816269</c:v>
                </c:pt>
                <c:pt idx="6355">
                  <c:v>33.436363636361726</c:v>
                </c:pt>
                <c:pt idx="6356">
                  <c:v>33.440909090907184</c:v>
                </c:pt>
                <c:pt idx="6357">
                  <c:v>33.445454545452641</c:v>
                </c:pt>
                <c:pt idx="6358">
                  <c:v>33.449999999998099</c:v>
                </c:pt>
                <c:pt idx="6359">
                  <c:v>33.454545454543556</c:v>
                </c:pt>
                <c:pt idx="6360">
                  <c:v>33.459090909089014</c:v>
                </c:pt>
                <c:pt idx="6361">
                  <c:v>33.463636363634471</c:v>
                </c:pt>
                <c:pt idx="6362">
                  <c:v>33.468181818179929</c:v>
                </c:pt>
                <c:pt idx="6363">
                  <c:v>33.472727272725386</c:v>
                </c:pt>
                <c:pt idx="6364">
                  <c:v>33.477272727270844</c:v>
                </c:pt>
                <c:pt idx="6365">
                  <c:v>33.481818181816301</c:v>
                </c:pt>
                <c:pt idx="6366">
                  <c:v>33.486363636361759</c:v>
                </c:pt>
                <c:pt idx="6367">
                  <c:v>33.490909090907216</c:v>
                </c:pt>
                <c:pt idx="6368">
                  <c:v>33.495454545452674</c:v>
                </c:pt>
                <c:pt idx="6369">
                  <c:v>33.499999999998131</c:v>
                </c:pt>
                <c:pt idx="6370">
                  <c:v>33.504545454543589</c:v>
                </c:pt>
                <c:pt idx="6371">
                  <c:v>33.509090909089046</c:v>
                </c:pt>
                <c:pt idx="6372">
                  <c:v>33.513636363634504</c:v>
                </c:pt>
                <c:pt idx="6373">
                  <c:v>33.518181818179961</c:v>
                </c:pt>
                <c:pt idx="6374">
                  <c:v>33.522727272725419</c:v>
                </c:pt>
                <c:pt idx="6375">
                  <c:v>33.527272727270876</c:v>
                </c:pt>
                <c:pt idx="6376">
                  <c:v>33.531818181816334</c:v>
                </c:pt>
                <c:pt idx="6377">
                  <c:v>33.536363636361791</c:v>
                </c:pt>
                <c:pt idx="6378">
                  <c:v>33.540909090907249</c:v>
                </c:pt>
                <c:pt idx="6379">
                  <c:v>33.545454545452706</c:v>
                </c:pt>
                <c:pt idx="6380">
                  <c:v>33.549999999998164</c:v>
                </c:pt>
                <c:pt idx="6381">
                  <c:v>33.554545454543621</c:v>
                </c:pt>
                <c:pt idx="6382">
                  <c:v>33.559090909089079</c:v>
                </c:pt>
                <c:pt idx="6383">
                  <c:v>33.563636363634537</c:v>
                </c:pt>
                <c:pt idx="6384">
                  <c:v>33.568181818179994</c:v>
                </c:pt>
                <c:pt idx="6385">
                  <c:v>33.572727272725452</c:v>
                </c:pt>
                <c:pt idx="6386">
                  <c:v>33.577272727270909</c:v>
                </c:pt>
                <c:pt idx="6387">
                  <c:v>33.581818181816367</c:v>
                </c:pt>
                <c:pt idx="6388">
                  <c:v>33.586363636361824</c:v>
                </c:pt>
                <c:pt idx="6389">
                  <c:v>33.590909090907282</c:v>
                </c:pt>
                <c:pt idx="6390">
                  <c:v>33.595454545452739</c:v>
                </c:pt>
                <c:pt idx="6391">
                  <c:v>33.599999999998197</c:v>
                </c:pt>
                <c:pt idx="6392">
                  <c:v>33.604545454543654</c:v>
                </c:pt>
                <c:pt idx="6393">
                  <c:v>33.609090909089112</c:v>
                </c:pt>
                <c:pt idx="6394">
                  <c:v>33.613636363634569</c:v>
                </c:pt>
                <c:pt idx="6395">
                  <c:v>33.618181818180027</c:v>
                </c:pt>
                <c:pt idx="6396">
                  <c:v>33.622727272725484</c:v>
                </c:pt>
                <c:pt idx="6397">
                  <c:v>33.627272727270942</c:v>
                </c:pt>
                <c:pt idx="6398">
                  <c:v>33.631818181816399</c:v>
                </c:pt>
                <c:pt idx="6399">
                  <c:v>33.636363636361857</c:v>
                </c:pt>
                <c:pt idx="6400">
                  <c:v>33.640909090907314</c:v>
                </c:pt>
                <c:pt idx="6401">
                  <c:v>33.645454545452772</c:v>
                </c:pt>
                <c:pt idx="6402">
                  <c:v>33.649999999998229</c:v>
                </c:pt>
                <c:pt idx="6403">
                  <c:v>33.654545454543687</c:v>
                </c:pt>
                <c:pt idx="6404">
                  <c:v>33.659090909089144</c:v>
                </c:pt>
                <c:pt idx="6405">
                  <c:v>33.663636363634602</c:v>
                </c:pt>
                <c:pt idx="6406">
                  <c:v>33.668181818180059</c:v>
                </c:pt>
                <c:pt idx="6407">
                  <c:v>33.672727272725517</c:v>
                </c:pt>
                <c:pt idx="6408">
                  <c:v>33.677272727270974</c:v>
                </c:pt>
                <c:pt idx="6409">
                  <c:v>33.681818181816432</c:v>
                </c:pt>
                <c:pt idx="6410">
                  <c:v>33.686363636361889</c:v>
                </c:pt>
                <c:pt idx="6411">
                  <c:v>33.690909090907347</c:v>
                </c:pt>
                <c:pt idx="6412">
                  <c:v>33.695454545452804</c:v>
                </c:pt>
                <c:pt idx="6413">
                  <c:v>33.699999999998262</c:v>
                </c:pt>
                <c:pt idx="6414">
                  <c:v>33.70454545454372</c:v>
                </c:pt>
                <c:pt idx="6415">
                  <c:v>33.709090909089177</c:v>
                </c:pt>
                <c:pt idx="6416">
                  <c:v>33.713636363634635</c:v>
                </c:pt>
                <c:pt idx="6417">
                  <c:v>33.718181818180092</c:v>
                </c:pt>
                <c:pt idx="6418">
                  <c:v>33.72272727272555</c:v>
                </c:pt>
                <c:pt idx="6419">
                  <c:v>33.727272727271007</c:v>
                </c:pt>
                <c:pt idx="6420">
                  <c:v>33.731818181816465</c:v>
                </c:pt>
                <c:pt idx="6421">
                  <c:v>33.736363636361922</c:v>
                </c:pt>
                <c:pt idx="6422">
                  <c:v>33.74090909090738</c:v>
                </c:pt>
                <c:pt idx="6423">
                  <c:v>33.745454545452837</c:v>
                </c:pt>
                <c:pt idx="6424">
                  <c:v>33.749999999998295</c:v>
                </c:pt>
                <c:pt idx="6425">
                  <c:v>33.754545454543752</c:v>
                </c:pt>
                <c:pt idx="6426">
                  <c:v>33.75909090908921</c:v>
                </c:pt>
                <c:pt idx="6427">
                  <c:v>33.763636363634667</c:v>
                </c:pt>
                <c:pt idx="6428">
                  <c:v>33.768181818180125</c:v>
                </c:pt>
                <c:pt idx="6429">
                  <c:v>33.772727272725582</c:v>
                </c:pt>
                <c:pt idx="6430">
                  <c:v>33.77727272727104</c:v>
                </c:pt>
                <c:pt idx="6431">
                  <c:v>33.781818181816497</c:v>
                </c:pt>
                <c:pt idx="6432">
                  <c:v>33.786363636361955</c:v>
                </c:pt>
                <c:pt idx="6433">
                  <c:v>33.790909090907412</c:v>
                </c:pt>
                <c:pt idx="6434">
                  <c:v>33.79545454545287</c:v>
                </c:pt>
                <c:pt idx="6435">
                  <c:v>33.799999999998327</c:v>
                </c:pt>
                <c:pt idx="6436">
                  <c:v>33.804545454543785</c:v>
                </c:pt>
                <c:pt idx="6437">
                  <c:v>33.809090909089242</c:v>
                </c:pt>
                <c:pt idx="6438">
                  <c:v>33.8136363636347</c:v>
                </c:pt>
                <c:pt idx="6439">
                  <c:v>33.818181818180157</c:v>
                </c:pt>
                <c:pt idx="6440">
                  <c:v>33.822727272725615</c:v>
                </c:pt>
                <c:pt idx="6441">
                  <c:v>33.827272727271072</c:v>
                </c:pt>
                <c:pt idx="6442">
                  <c:v>33.83181818181653</c:v>
                </c:pt>
                <c:pt idx="6443">
                  <c:v>33.836363636361988</c:v>
                </c:pt>
                <c:pt idx="6444">
                  <c:v>33.840909090907445</c:v>
                </c:pt>
                <c:pt idx="6445">
                  <c:v>33.845454545452903</c:v>
                </c:pt>
                <c:pt idx="6446">
                  <c:v>33.84999999999836</c:v>
                </c:pt>
                <c:pt idx="6447">
                  <c:v>33.854545454543818</c:v>
                </c:pt>
                <c:pt idx="6448">
                  <c:v>33.859090909089275</c:v>
                </c:pt>
                <c:pt idx="6449">
                  <c:v>33.863636363634733</c:v>
                </c:pt>
                <c:pt idx="6450">
                  <c:v>33.86818181818019</c:v>
                </c:pt>
                <c:pt idx="6451">
                  <c:v>33.872727272725648</c:v>
                </c:pt>
                <c:pt idx="6452">
                  <c:v>33.877272727271105</c:v>
                </c:pt>
                <c:pt idx="6453">
                  <c:v>33.881818181816563</c:v>
                </c:pt>
                <c:pt idx="6454">
                  <c:v>33.88636363636202</c:v>
                </c:pt>
                <c:pt idx="6455">
                  <c:v>33.890909090907478</c:v>
                </c:pt>
                <c:pt idx="6456">
                  <c:v>33.895454545452935</c:v>
                </c:pt>
                <c:pt idx="6457">
                  <c:v>33.899999999998393</c:v>
                </c:pt>
                <c:pt idx="6458">
                  <c:v>33.90454545454385</c:v>
                </c:pt>
                <c:pt idx="6459">
                  <c:v>33.909090909089308</c:v>
                </c:pt>
                <c:pt idx="6460">
                  <c:v>33.913636363634765</c:v>
                </c:pt>
                <c:pt idx="6461">
                  <c:v>33.918181818180223</c:v>
                </c:pt>
                <c:pt idx="6462">
                  <c:v>33.92272727272568</c:v>
                </c:pt>
                <c:pt idx="6463">
                  <c:v>33.927272727271138</c:v>
                </c:pt>
                <c:pt idx="6464">
                  <c:v>33.931818181816595</c:v>
                </c:pt>
                <c:pt idx="6465">
                  <c:v>33.936363636362053</c:v>
                </c:pt>
                <c:pt idx="6466">
                  <c:v>33.94090909090751</c:v>
                </c:pt>
                <c:pt idx="6467">
                  <c:v>33.945454545452968</c:v>
                </c:pt>
                <c:pt idx="6468">
                  <c:v>33.949999999998425</c:v>
                </c:pt>
                <c:pt idx="6469">
                  <c:v>33.954545454543883</c:v>
                </c:pt>
                <c:pt idx="6470">
                  <c:v>33.95909090908934</c:v>
                </c:pt>
                <c:pt idx="6471">
                  <c:v>33.963636363634798</c:v>
                </c:pt>
                <c:pt idx="6472">
                  <c:v>33.968181818180256</c:v>
                </c:pt>
                <c:pt idx="6473">
                  <c:v>33.972727272725713</c:v>
                </c:pt>
                <c:pt idx="6474">
                  <c:v>33.977272727271171</c:v>
                </c:pt>
                <c:pt idx="6475">
                  <c:v>33.981818181816628</c:v>
                </c:pt>
                <c:pt idx="6476">
                  <c:v>33.986363636362086</c:v>
                </c:pt>
                <c:pt idx="6477">
                  <c:v>33.990909090907543</c:v>
                </c:pt>
                <c:pt idx="6478">
                  <c:v>33.995454545453001</c:v>
                </c:pt>
                <c:pt idx="6479">
                  <c:v>33.999999999998458</c:v>
                </c:pt>
                <c:pt idx="6480">
                  <c:v>34.004545454543916</c:v>
                </c:pt>
                <c:pt idx="6481">
                  <c:v>34.009090909089373</c:v>
                </c:pt>
                <c:pt idx="6482">
                  <c:v>34.013636363634831</c:v>
                </c:pt>
                <c:pt idx="6483">
                  <c:v>34.018181818180288</c:v>
                </c:pt>
                <c:pt idx="6484">
                  <c:v>34.022727272725746</c:v>
                </c:pt>
                <c:pt idx="6485">
                  <c:v>34.027272727271203</c:v>
                </c:pt>
                <c:pt idx="6486">
                  <c:v>34.031818181816661</c:v>
                </c:pt>
                <c:pt idx="6487">
                  <c:v>34.036363636362118</c:v>
                </c:pt>
                <c:pt idx="6488">
                  <c:v>34.040909090907576</c:v>
                </c:pt>
                <c:pt idx="6489">
                  <c:v>34.045454545453033</c:v>
                </c:pt>
                <c:pt idx="6490">
                  <c:v>34.049999999998491</c:v>
                </c:pt>
                <c:pt idx="6491">
                  <c:v>34.054545454543948</c:v>
                </c:pt>
                <c:pt idx="6492">
                  <c:v>34.059090909089406</c:v>
                </c:pt>
                <c:pt idx="6493">
                  <c:v>34.063636363634863</c:v>
                </c:pt>
                <c:pt idx="6494">
                  <c:v>34.068181818180321</c:v>
                </c:pt>
                <c:pt idx="6495">
                  <c:v>34.072727272725778</c:v>
                </c:pt>
                <c:pt idx="6496">
                  <c:v>34.077272727271236</c:v>
                </c:pt>
                <c:pt idx="6497">
                  <c:v>34.081818181816693</c:v>
                </c:pt>
                <c:pt idx="6498">
                  <c:v>34.086363636362151</c:v>
                </c:pt>
                <c:pt idx="6499">
                  <c:v>34.090909090907608</c:v>
                </c:pt>
                <c:pt idx="6500">
                  <c:v>34.095454545453066</c:v>
                </c:pt>
                <c:pt idx="6501">
                  <c:v>34.099999999998523</c:v>
                </c:pt>
                <c:pt idx="6502">
                  <c:v>34.104545454543981</c:v>
                </c:pt>
                <c:pt idx="6503">
                  <c:v>34.109090909089439</c:v>
                </c:pt>
                <c:pt idx="6504">
                  <c:v>34.113636363634896</c:v>
                </c:pt>
                <c:pt idx="6505">
                  <c:v>34.118181818180354</c:v>
                </c:pt>
                <c:pt idx="6506">
                  <c:v>34.122727272725811</c:v>
                </c:pt>
                <c:pt idx="6507">
                  <c:v>34.127272727271269</c:v>
                </c:pt>
                <c:pt idx="6508">
                  <c:v>34.131818181816726</c:v>
                </c:pt>
                <c:pt idx="6509">
                  <c:v>34.136363636362184</c:v>
                </c:pt>
                <c:pt idx="6510">
                  <c:v>34.140909090907641</c:v>
                </c:pt>
                <c:pt idx="6511">
                  <c:v>34.145454545453099</c:v>
                </c:pt>
                <c:pt idx="6512">
                  <c:v>34.149999999998556</c:v>
                </c:pt>
                <c:pt idx="6513">
                  <c:v>34.154545454544014</c:v>
                </c:pt>
                <c:pt idx="6514">
                  <c:v>34.159090909089471</c:v>
                </c:pt>
                <c:pt idx="6515">
                  <c:v>34.163636363634929</c:v>
                </c:pt>
                <c:pt idx="6516">
                  <c:v>34.168181818180386</c:v>
                </c:pt>
                <c:pt idx="6517">
                  <c:v>34.172727272725844</c:v>
                </c:pt>
                <c:pt idx="6518">
                  <c:v>34.177272727271301</c:v>
                </c:pt>
                <c:pt idx="6519">
                  <c:v>34.181818181816759</c:v>
                </c:pt>
                <c:pt idx="6520">
                  <c:v>34.186363636362216</c:v>
                </c:pt>
                <c:pt idx="6521">
                  <c:v>34.190909090907674</c:v>
                </c:pt>
                <c:pt idx="6522">
                  <c:v>34.195454545453131</c:v>
                </c:pt>
                <c:pt idx="6523">
                  <c:v>34.199999999998589</c:v>
                </c:pt>
                <c:pt idx="6524">
                  <c:v>34.204545454544046</c:v>
                </c:pt>
                <c:pt idx="6525">
                  <c:v>34.209090909089504</c:v>
                </c:pt>
                <c:pt idx="6526">
                  <c:v>34.213636363634961</c:v>
                </c:pt>
                <c:pt idx="6527">
                  <c:v>34.218181818180419</c:v>
                </c:pt>
                <c:pt idx="6528">
                  <c:v>34.222727272725876</c:v>
                </c:pt>
                <c:pt idx="6529">
                  <c:v>34.227272727271334</c:v>
                </c:pt>
                <c:pt idx="6530">
                  <c:v>34.231818181816791</c:v>
                </c:pt>
                <c:pt idx="6531">
                  <c:v>34.236363636362249</c:v>
                </c:pt>
                <c:pt idx="6532">
                  <c:v>34.240909090907707</c:v>
                </c:pt>
                <c:pt idx="6533">
                  <c:v>34.245454545453164</c:v>
                </c:pt>
                <c:pt idx="6534">
                  <c:v>34.249999999998622</c:v>
                </c:pt>
                <c:pt idx="6535">
                  <c:v>34.254545454544079</c:v>
                </c:pt>
                <c:pt idx="6536">
                  <c:v>34.259090909089537</c:v>
                </c:pt>
                <c:pt idx="6537">
                  <c:v>34.263636363634994</c:v>
                </c:pt>
                <c:pt idx="6538">
                  <c:v>34.268181818180452</c:v>
                </c:pt>
                <c:pt idx="6539">
                  <c:v>34.272727272725909</c:v>
                </c:pt>
                <c:pt idx="6540">
                  <c:v>34.277272727271367</c:v>
                </c:pt>
                <c:pt idx="6541">
                  <c:v>34.281818181816824</c:v>
                </c:pt>
                <c:pt idx="6542">
                  <c:v>34.286363636362282</c:v>
                </c:pt>
                <c:pt idx="6543">
                  <c:v>34.290909090907739</c:v>
                </c:pt>
                <c:pt idx="6544">
                  <c:v>34.295454545453197</c:v>
                </c:pt>
                <c:pt idx="6545">
                  <c:v>34.299999999998654</c:v>
                </c:pt>
                <c:pt idx="6546">
                  <c:v>34.304545454544112</c:v>
                </c:pt>
                <c:pt idx="6547">
                  <c:v>34.309090909089569</c:v>
                </c:pt>
                <c:pt idx="6548">
                  <c:v>34.313636363635027</c:v>
                </c:pt>
                <c:pt idx="6549">
                  <c:v>34.318181818180484</c:v>
                </c:pt>
                <c:pt idx="6550">
                  <c:v>34.322727272725942</c:v>
                </c:pt>
                <c:pt idx="6551">
                  <c:v>34.327272727271399</c:v>
                </c:pt>
                <c:pt idx="6552">
                  <c:v>34.331818181816857</c:v>
                </c:pt>
                <c:pt idx="6553">
                  <c:v>34.336363636362314</c:v>
                </c:pt>
                <c:pt idx="6554">
                  <c:v>34.340909090907772</c:v>
                </c:pt>
                <c:pt idx="6555">
                  <c:v>34.345454545453229</c:v>
                </c:pt>
                <c:pt idx="6556">
                  <c:v>34.349999999998687</c:v>
                </c:pt>
                <c:pt idx="6557">
                  <c:v>34.354545454544144</c:v>
                </c:pt>
                <c:pt idx="6558">
                  <c:v>34.359090909089602</c:v>
                </c:pt>
                <c:pt idx="6559">
                  <c:v>34.363636363635059</c:v>
                </c:pt>
                <c:pt idx="6560">
                  <c:v>34.368181818180517</c:v>
                </c:pt>
                <c:pt idx="6561">
                  <c:v>34.372727272725975</c:v>
                </c:pt>
                <c:pt idx="6562">
                  <c:v>34.377272727271432</c:v>
                </c:pt>
                <c:pt idx="6563">
                  <c:v>34.38181818181689</c:v>
                </c:pt>
                <c:pt idx="6564">
                  <c:v>34.386363636362347</c:v>
                </c:pt>
                <c:pt idx="6565">
                  <c:v>34.390909090907805</c:v>
                </c:pt>
                <c:pt idx="6566">
                  <c:v>34.395454545453262</c:v>
                </c:pt>
                <c:pt idx="6567">
                  <c:v>34.39999999999872</c:v>
                </c:pt>
                <c:pt idx="6568">
                  <c:v>34.404545454544177</c:v>
                </c:pt>
                <c:pt idx="6569">
                  <c:v>34.409090909089635</c:v>
                </c:pt>
                <c:pt idx="6570">
                  <c:v>34.413636363635092</c:v>
                </c:pt>
                <c:pt idx="6571">
                  <c:v>34.41818181818055</c:v>
                </c:pt>
                <c:pt idx="6572">
                  <c:v>34.422727272726007</c:v>
                </c:pt>
                <c:pt idx="6573">
                  <c:v>34.427272727271465</c:v>
                </c:pt>
                <c:pt idx="6574">
                  <c:v>34.431818181816922</c:v>
                </c:pt>
                <c:pt idx="6575">
                  <c:v>34.43636363636238</c:v>
                </c:pt>
                <c:pt idx="6576">
                  <c:v>34.440909090907837</c:v>
                </c:pt>
                <c:pt idx="6577">
                  <c:v>34.445454545453295</c:v>
                </c:pt>
                <c:pt idx="6578">
                  <c:v>34.449999999998752</c:v>
                </c:pt>
                <c:pt idx="6579">
                  <c:v>34.45454545454421</c:v>
                </c:pt>
                <c:pt idx="6580">
                  <c:v>34.459090909089667</c:v>
                </c:pt>
                <c:pt idx="6581">
                  <c:v>34.463636363635125</c:v>
                </c:pt>
                <c:pt idx="6582">
                  <c:v>34.468181818180582</c:v>
                </c:pt>
                <c:pt idx="6583">
                  <c:v>34.47272727272604</c:v>
                </c:pt>
                <c:pt idx="6584">
                  <c:v>34.477272727271497</c:v>
                </c:pt>
                <c:pt idx="6585">
                  <c:v>34.481818181816955</c:v>
                </c:pt>
                <c:pt idx="6586">
                  <c:v>34.486363636362412</c:v>
                </c:pt>
                <c:pt idx="6587">
                  <c:v>34.49090909090787</c:v>
                </c:pt>
                <c:pt idx="6588">
                  <c:v>34.495454545453327</c:v>
                </c:pt>
                <c:pt idx="6589">
                  <c:v>34.499999999998785</c:v>
                </c:pt>
                <c:pt idx="6590">
                  <c:v>34.504545454544242</c:v>
                </c:pt>
                <c:pt idx="6591">
                  <c:v>34.5090909090897</c:v>
                </c:pt>
                <c:pt idx="6592">
                  <c:v>34.513636363635158</c:v>
                </c:pt>
                <c:pt idx="6593">
                  <c:v>34.518181818180615</c:v>
                </c:pt>
                <c:pt idx="6594">
                  <c:v>34.522727272726073</c:v>
                </c:pt>
                <c:pt idx="6595">
                  <c:v>34.52727272727153</c:v>
                </c:pt>
                <c:pt idx="6596">
                  <c:v>34.531818181816988</c:v>
                </c:pt>
                <c:pt idx="6597">
                  <c:v>34.536363636362445</c:v>
                </c:pt>
                <c:pt idx="6598">
                  <c:v>34.540909090907903</c:v>
                </c:pt>
                <c:pt idx="6599">
                  <c:v>34.54545454545336</c:v>
                </c:pt>
                <c:pt idx="6600">
                  <c:v>34.549999999998818</c:v>
                </c:pt>
                <c:pt idx="6601">
                  <c:v>34.554545454544275</c:v>
                </c:pt>
                <c:pt idx="6602">
                  <c:v>34.559090909089733</c:v>
                </c:pt>
                <c:pt idx="6603">
                  <c:v>34.56363636363519</c:v>
                </c:pt>
                <c:pt idx="6604">
                  <c:v>34.568181818180648</c:v>
                </c:pt>
                <c:pt idx="6605">
                  <c:v>34.572727272726105</c:v>
                </c:pt>
                <c:pt idx="6606">
                  <c:v>34.577272727271563</c:v>
                </c:pt>
                <c:pt idx="6607">
                  <c:v>34.58181818181702</c:v>
                </c:pt>
                <c:pt idx="6608">
                  <c:v>34.586363636362478</c:v>
                </c:pt>
                <c:pt idx="6609">
                  <c:v>34.590909090907935</c:v>
                </c:pt>
                <c:pt idx="6610">
                  <c:v>34.595454545453393</c:v>
                </c:pt>
                <c:pt idx="6611">
                  <c:v>34.59999999999885</c:v>
                </c:pt>
                <c:pt idx="6612">
                  <c:v>34.604545454544308</c:v>
                </c:pt>
                <c:pt idx="6613">
                  <c:v>34.609090909089765</c:v>
                </c:pt>
                <c:pt idx="6614">
                  <c:v>34.613636363635223</c:v>
                </c:pt>
                <c:pt idx="6615">
                  <c:v>34.61818181818068</c:v>
                </c:pt>
                <c:pt idx="6616">
                  <c:v>34.622727272726138</c:v>
                </c:pt>
                <c:pt idx="6617">
                  <c:v>34.627272727271595</c:v>
                </c:pt>
                <c:pt idx="6618">
                  <c:v>34.631818181817053</c:v>
                </c:pt>
                <c:pt idx="6619">
                  <c:v>34.63636363636251</c:v>
                </c:pt>
                <c:pt idx="6620">
                  <c:v>34.640909090907968</c:v>
                </c:pt>
                <c:pt idx="6621">
                  <c:v>34.645454545453426</c:v>
                </c:pt>
                <c:pt idx="6622">
                  <c:v>34.649999999998883</c:v>
                </c:pt>
                <c:pt idx="6623">
                  <c:v>34.654545454544341</c:v>
                </c:pt>
                <c:pt idx="6624">
                  <c:v>34.659090909089798</c:v>
                </c:pt>
                <c:pt idx="6625">
                  <c:v>34.663636363635256</c:v>
                </c:pt>
                <c:pt idx="6626">
                  <c:v>34.668181818180713</c:v>
                </c:pt>
                <c:pt idx="6627">
                  <c:v>34.672727272726171</c:v>
                </c:pt>
                <c:pt idx="6628">
                  <c:v>34.677272727271628</c:v>
                </c:pt>
                <c:pt idx="6629">
                  <c:v>34.681818181817086</c:v>
                </c:pt>
                <c:pt idx="6630">
                  <c:v>34.686363636362543</c:v>
                </c:pt>
                <c:pt idx="6631">
                  <c:v>34.690909090908001</c:v>
                </c:pt>
                <c:pt idx="6632">
                  <c:v>34.695454545453458</c:v>
                </c:pt>
                <c:pt idx="6633">
                  <c:v>34.699999999998916</c:v>
                </c:pt>
                <c:pt idx="6634">
                  <c:v>34.704545454544373</c:v>
                </c:pt>
                <c:pt idx="6635">
                  <c:v>34.709090909089831</c:v>
                </c:pt>
                <c:pt idx="6636">
                  <c:v>34.713636363635288</c:v>
                </c:pt>
                <c:pt idx="6637">
                  <c:v>34.718181818180746</c:v>
                </c:pt>
                <c:pt idx="6638">
                  <c:v>34.722727272726203</c:v>
                </c:pt>
                <c:pt idx="6639">
                  <c:v>34.727272727271661</c:v>
                </c:pt>
                <c:pt idx="6640">
                  <c:v>34.731818181817118</c:v>
                </c:pt>
                <c:pt idx="6641">
                  <c:v>34.736363636362576</c:v>
                </c:pt>
                <c:pt idx="6642">
                  <c:v>34.740909090908033</c:v>
                </c:pt>
                <c:pt idx="6643">
                  <c:v>34.745454545453491</c:v>
                </c:pt>
                <c:pt idx="6644">
                  <c:v>34.749999999998948</c:v>
                </c:pt>
                <c:pt idx="6645">
                  <c:v>34.754545454544406</c:v>
                </c:pt>
                <c:pt idx="6646">
                  <c:v>34.759090909089863</c:v>
                </c:pt>
                <c:pt idx="6647">
                  <c:v>34.763636363635321</c:v>
                </c:pt>
                <c:pt idx="6648">
                  <c:v>34.768181818180778</c:v>
                </c:pt>
                <c:pt idx="6649">
                  <c:v>34.772727272726236</c:v>
                </c:pt>
                <c:pt idx="6650">
                  <c:v>34.777272727271693</c:v>
                </c:pt>
                <c:pt idx="6651">
                  <c:v>34.781818181817151</c:v>
                </c:pt>
                <c:pt idx="6652">
                  <c:v>34.786363636362609</c:v>
                </c:pt>
                <c:pt idx="6653">
                  <c:v>34.790909090908066</c:v>
                </c:pt>
                <c:pt idx="6654">
                  <c:v>34.795454545453524</c:v>
                </c:pt>
                <c:pt idx="6655">
                  <c:v>34.799999999998981</c:v>
                </c:pt>
                <c:pt idx="6656">
                  <c:v>34.804545454544439</c:v>
                </c:pt>
                <c:pt idx="6657">
                  <c:v>34.809090909089896</c:v>
                </c:pt>
                <c:pt idx="6658">
                  <c:v>34.813636363635354</c:v>
                </c:pt>
                <c:pt idx="6659">
                  <c:v>34.818181818180811</c:v>
                </c:pt>
                <c:pt idx="6660">
                  <c:v>34.822727272726269</c:v>
                </c:pt>
                <c:pt idx="6661">
                  <c:v>34.827272727271726</c:v>
                </c:pt>
                <c:pt idx="6662">
                  <c:v>34.831818181817184</c:v>
                </c:pt>
                <c:pt idx="6663">
                  <c:v>34.836363636362641</c:v>
                </c:pt>
                <c:pt idx="6664">
                  <c:v>34.840909090908099</c:v>
                </c:pt>
                <c:pt idx="6665">
                  <c:v>34.845454545453556</c:v>
                </c:pt>
                <c:pt idx="6666">
                  <c:v>34.849999999999014</c:v>
                </c:pt>
                <c:pt idx="6667">
                  <c:v>34.854545454544471</c:v>
                </c:pt>
                <c:pt idx="6668">
                  <c:v>34.859090909089929</c:v>
                </c:pt>
                <c:pt idx="6669">
                  <c:v>34.863636363635386</c:v>
                </c:pt>
                <c:pt idx="6670">
                  <c:v>34.868181818180844</c:v>
                </c:pt>
                <c:pt idx="6671">
                  <c:v>34.872727272726301</c:v>
                </c:pt>
                <c:pt idx="6672">
                  <c:v>34.877272727271759</c:v>
                </c:pt>
                <c:pt idx="6673">
                  <c:v>34.881818181817216</c:v>
                </c:pt>
                <c:pt idx="6674">
                  <c:v>34.886363636362674</c:v>
                </c:pt>
                <c:pt idx="6675">
                  <c:v>34.890909090908131</c:v>
                </c:pt>
                <c:pt idx="6676">
                  <c:v>34.895454545453589</c:v>
                </c:pt>
                <c:pt idx="6677">
                  <c:v>34.899999999999046</c:v>
                </c:pt>
                <c:pt idx="6678">
                  <c:v>34.904545454544504</c:v>
                </c:pt>
                <c:pt idx="6679">
                  <c:v>34.909090909089961</c:v>
                </c:pt>
                <c:pt idx="6680">
                  <c:v>34.913636363635419</c:v>
                </c:pt>
                <c:pt idx="6681">
                  <c:v>34.918181818180877</c:v>
                </c:pt>
                <c:pt idx="6682">
                  <c:v>34.922727272726334</c:v>
                </c:pt>
                <c:pt idx="6683">
                  <c:v>34.927272727271792</c:v>
                </c:pt>
                <c:pt idx="6684">
                  <c:v>34.931818181817249</c:v>
                </c:pt>
                <c:pt idx="6685">
                  <c:v>34.936363636362707</c:v>
                </c:pt>
                <c:pt idx="6686">
                  <c:v>34.940909090908164</c:v>
                </c:pt>
                <c:pt idx="6687">
                  <c:v>34.945454545453622</c:v>
                </c:pt>
                <c:pt idx="6688">
                  <c:v>34.949999999999079</c:v>
                </c:pt>
                <c:pt idx="6689">
                  <c:v>34.954545454544537</c:v>
                </c:pt>
                <c:pt idx="6690">
                  <c:v>34.959090909089994</c:v>
                </c:pt>
                <c:pt idx="6691">
                  <c:v>34.963636363635452</c:v>
                </c:pt>
                <c:pt idx="6692">
                  <c:v>34.968181818180909</c:v>
                </c:pt>
                <c:pt idx="6693">
                  <c:v>34.972727272726367</c:v>
                </c:pt>
                <c:pt idx="6694">
                  <c:v>34.977272727271824</c:v>
                </c:pt>
                <c:pt idx="6695">
                  <c:v>34.981818181817282</c:v>
                </c:pt>
                <c:pt idx="6696">
                  <c:v>34.986363636362739</c:v>
                </c:pt>
                <c:pt idx="6697">
                  <c:v>34.990909090908197</c:v>
                </c:pt>
                <c:pt idx="6698">
                  <c:v>34.995454545453654</c:v>
                </c:pt>
                <c:pt idx="6699">
                  <c:v>34.999999999999112</c:v>
                </c:pt>
                <c:pt idx="6700">
                  <c:v>35.004545454544569</c:v>
                </c:pt>
                <c:pt idx="6701">
                  <c:v>35.009090909090027</c:v>
                </c:pt>
                <c:pt idx="6702">
                  <c:v>35.013636363635484</c:v>
                </c:pt>
                <c:pt idx="6703">
                  <c:v>35.018181818180942</c:v>
                </c:pt>
                <c:pt idx="6704">
                  <c:v>35.022727272726399</c:v>
                </c:pt>
                <c:pt idx="6705">
                  <c:v>35.027272727271857</c:v>
                </c:pt>
                <c:pt idx="6706">
                  <c:v>35.031818181817314</c:v>
                </c:pt>
                <c:pt idx="6707">
                  <c:v>35.036363636362772</c:v>
                </c:pt>
                <c:pt idx="6708">
                  <c:v>35.040909090908229</c:v>
                </c:pt>
                <c:pt idx="6709">
                  <c:v>35.045454545453687</c:v>
                </c:pt>
                <c:pt idx="6710">
                  <c:v>35.049999999999145</c:v>
                </c:pt>
                <c:pt idx="6711">
                  <c:v>35.054545454544602</c:v>
                </c:pt>
                <c:pt idx="6712">
                  <c:v>35.05909090909006</c:v>
                </c:pt>
                <c:pt idx="6713">
                  <c:v>35.063636363635517</c:v>
                </c:pt>
                <c:pt idx="6714">
                  <c:v>35.068181818180975</c:v>
                </c:pt>
                <c:pt idx="6715">
                  <c:v>35.072727272726432</c:v>
                </c:pt>
                <c:pt idx="6716">
                  <c:v>35.07727272727189</c:v>
                </c:pt>
                <c:pt idx="6717">
                  <c:v>35.081818181817347</c:v>
                </c:pt>
                <c:pt idx="6718">
                  <c:v>35.086363636362805</c:v>
                </c:pt>
                <c:pt idx="6719">
                  <c:v>35.090909090908262</c:v>
                </c:pt>
                <c:pt idx="6720">
                  <c:v>35.09545454545372</c:v>
                </c:pt>
                <c:pt idx="6721">
                  <c:v>35.099999999999177</c:v>
                </c:pt>
                <c:pt idx="6722">
                  <c:v>35.104545454544635</c:v>
                </c:pt>
                <c:pt idx="6723">
                  <c:v>35.109090909090092</c:v>
                </c:pt>
                <c:pt idx="6724">
                  <c:v>35.11363636363555</c:v>
                </c:pt>
                <c:pt idx="6725">
                  <c:v>35.118181818181007</c:v>
                </c:pt>
                <c:pt idx="6726">
                  <c:v>35.122727272726465</c:v>
                </c:pt>
                <c:pt idx="6727">
                  <c:v>35.127272727271922</c:v>
                </c:pt>
                <c:pt idx="6728">
                  <c:v>35.13181818181738</c:v>
                </c:pt>
                <c:pt idx="6729">
                  <c:v>35.136363636362837</c:v>
                </c:pt>
                <c:pt idx="6730">
                  <c:v>35.140909090908295</c:v>
                </c:pt>
                <c:pt idx="6731">
                  <c:v>35.145454545453752</c:v>
                </c:pt>
                <c:pt idx="6732">
                  <c:v>35.14999999999921</c:v>
                </c:pt>
                <c:pt idx="6733">
                  <c:v>35.154545454544667</c:v>
                </c:pt>
                <c:pt idx="6734">
                  <c:v>35.159090909090125</c:v>
                </c:pt>
                <c:pt idx="6735">
                  <c:v>35.163636363635582</c:v>
                </c:pt>
                <c:pt idx="6736">
                  <c:v>35.16818181818104</c:v>
                </c:pt>
                <c:pt idx="6737">
                  <c:v>35.172727272726497</c:v>
                </c:pt>
                <c:pt idx="6738">
                  <c:v>35.177272727271955</c:v>
                </c:pt>
                <c:pt idx="6739">
                  <c:v>35.181818181817412</c:v>
                </c:pt>
                <c:pt idx="6740">
                  <c:v>35.18636363636287</c:v>
                </c:pt>
                <c:pt idx="6741">
                  <c:v>35.190909090908328</c:v>
                </c:pt>
                <c:pt idx="6742">
                  <c:v>35.195454545453785</c:v>
                </c:pt>
                <c:pt idx="6743">
                  <c:v>35.199999999999243</c:v>
                </c:pt>
                <c:pt idx="6744">
                  <c:v>35.2045454545447</c:v>
                </c:pt>
                <c:pt idx="6745">
                  <c:v>35.209090909090158</c:v>
                </c:pt>
                <c:pt idx="6746">
                  <c:v>35.213636363635615</c:v>
                </c:pt>
                <c:pt idx="6747">
                  <c:v>35.218181818181073</c:v>
                </c:pt>
                <c:pt idx="6748">
                  <c:v>35.22272727272653</c:v>
                </c:pt>
                <c:pt idx="6749">
                  <c:v>35.227272727271988</c:v>
                </c:pt>
                <c:pt idx="6750">
                  <c:v>35.231818181817445</c:v>
                </c:pt>
                <c:pt idx="6751">
                  <c:v>35.236363636362903</c:v>
                </c:pt>
                <c:pt idx="6752">
                  <c:v>35.24090909090836</c:v>
                </c:pt>
                <c:pt idx="6753">
                  <c:v>35.245454545453818</c:v>
                </c:pt>
                <c:pt idx="6754">
                  <c:v>35.249999999999275</c:v>
                </c:pt>
                <c:pt idx="6755">
                  <c:v>35.254545454544733</c:v>
                </c:pt>
                <c:pt idx="6756">
                  <c:v>35.25909090909019</c:v>
                </c:pt>
                <c:pt idx="6757">
                  <c:v>35.263636363635648</c:v>
                </c:pt>
                <c:pt idx="6758">
                  <c:v>35.268181818181105</c:v>
                </c:pt>
                <c:pt idx="6759">
                  <c:v>35.272727272726563</c:v>
                </c:pt>
                <c:pt idx="6760">
                  <c:v>35.27727272727202</c:v>
                </c:pt>
                <c:pt idx="6761">
                  <c:v>35.281818181817478</c:v>
                </c:pt>
                <c:pt idx="6762">
                  <c:v>35.286363636362935</c:v>
                </c:pt>
                <c:pt idx="6763">
                  <c:v>35.290909090908393</c:v>
                </c:pt>
                <c:pt idx="6764">
                  <c:v>35.29545454545385</c:v>
                </c:pt>
                <c:pt idx="6765">
                  <c:v>35.299999999999308</c:v>
                </c:pt>
                <c:pt idx="6766">
                  <c:v>35.304545454544765</c:v>
                </c:pt>
                <c:pt idx="6767">
                  <c:v>35.309090909090223</c:v>
                </c:pt>
                <c:pt idx="6768">
                  <c:v>35.31363636363568</c:v>
                </c:pt>
                <c:pt idx="6769">
                  <c:v>35.318181818181138</c:v>
                </c:pt>
                <c:pt idx="6770">
                  <c:v>35.322727272726596</c:v>
                </c:pt>
                <c:pt idx="6771">
                  <c:v>35.327272727272053</c:v>
                </c:pt>
                <c:pt idx="6772">
                  <c:v>35.331818181817511</c:v>
                </c:pt>
                <c:pt idx="6773">
                  <c:v>35.336363636362968</c:v>
                </c:pt>
                <c:pt idx="6774">
                  <c:v>35.340909090908426</c:v>
                </c:pt>
                <c:pt idx="6775">
                  <c:v>35.345454545453883</c:v>
                </c:pt>
                <c:pt idx="6776">
                  <c:v>35.349999999999341</c:v>
                </c:pt>
                <c:pt idx="6777">
                  <c:v>35.354545454544798</c:v>
                </c:pt>
                <c:pt idx="6778">
                  <c:v>35.359090909090256</c:v>
                </c:pt>
                <c:pt idx="6779">
                  <c:v>35.363636363635713</c:v>
                </c:pt>
                <c:pt idx="6780">
                  <c:v>35.368181818181171</c:v>
                </c:pt>
                <c:pt idx="6781">
                  <c:v>35.372727272726628</c:v>
                </c:pt>
                <c:pt idx="6782">
                  <c:v>35.377272727272086</c:v>
                </c:pt>
                <c:pt idx="6783">
                  <c:v>35.381818181817543</c:v>
                </c:pt>
                <c:pt idx="6784">
                  <c:v>35.386363636363001</c:v>
                </c:pt>
                <c:pt idx="6785">
                  <c:v>35.390909090908458</c:v>
                </c:pt>
                <c:pt idx="6786">
                  <c:v>35.395454545453916</c:v>
                </c:pt>
                <c:pt idx="6787">
                  <c:v>35.399999999999373</c:v>
                </c:pt>
                <c:pt idx="6788">
                  <c:v>35.404545454544831</c:v>
                </c:pt>
                <c:pt idx="6789">
                  <c:v>35.409090909090288</c:v>
                </c:pt>
                <c:pt idx="6790">
                  <c:v>35.413636363635746</c:v>
                </c:pt>
                <c:pt idx="6791">
                  <c:v>35.418181818181203</c:v>
                </c:pt>
                <c:pt idx="6792">
                  <c:v>35.422727272726661</c:v>
                </c:pt>
                <c:pt idx="6793">
                  <c:v>35.427272727272118</c:v>
                </c:pt>
                <c:pt idx="6794">
                  <c:v>35.431818181817576</c:v>
                </c:pt>
                <c:pt idx="6795">
                  <c:v>35.436363636363033</c:v>
                </c:pt>
                <c:pt idx="6796">
                  <c:v>35.440909090908491</c:v>
                </c:pt>
                <c:pt idx="6797">
                  <c:v>35.445454545453948</c:v>
                </c:pt>
                <c:pt idx="6798">
                  <c:v>35.449999999999406</c:v>
                </c:pt>
                <c:pt idx="6799">
                  <c:v>35.454545454544864</c:v>
                </c:pt>
                <c:pt idx="6800">
                  <c:v>35.459090909090321</c:v>
                </c:pt>
                <c:pt idx="6801">
                  <c:v>35.463636363635779</c:v>
                </c:pt>
                <c:pt idx="6802">
                  <c:v>35.468181818181236</c:v>
                </c:pt>
                <c:pt idx="6803">
                  <c:v>35.472727272726694</c:v>
                </c:pt>
                <c:pt idx="6804">
                  <c:v>35.477272727272151</c:v>
                </c:pt>
                <c:pt idx="6805">
                  <c:v>35.481818181817609</c:v>
                </c:pt>
                <c:pt idx="6806">
                  <c:v>35.486363636363066</c:v>
                </c:pt>
                <c:pt idx="6807">
                  <c:v>35.490909090908524</c:v>
                </c:pt>
                <c:pt idx="6808">
                  <c:v>35.495454545453981</c:v>
                </c:pt>
                <c:pt idx="6809">
                  <c:v>35.499999999999439</c:v>
                </c:pt>
                <c:pt idx="6810">
                  <c:v>35.504545454544896</c:v>
                </c:pt>
                <c:pt idx="6811">
                  <c:v>35.509090909090354</c:v>
                </c:pt>
                <c:pt idx="6812">
                  <c:v>35.513636363635811</c:v>
                </c:pt>
                <c:pt idx="6813">
                  <c:v>35.518181818181269</c:v>
                </c:pt>
                <c:pt idx="6814">
                  <c:v>35.522727272726726</c:v>
                </c:pt>
                <c:pt idx="6815">
                  <c:v>35.527272727272184</c:v>
                </c:pt>
                <c:pt idx="6816">
                  <c:v>35.531818181817641</c:v>
                </c:pt>
                <c:pt idx="6817">
                  <c:v>35.536363636363099</c:v>
                </c:pt>
                <c:pt idx="6818">
                  <c:v>35.540909090908556</c:v>
                </c:pt>
                <c:pt idx="6819">
                  <c:v>35.545454545454014</c:v>
                </c:pt>
                <c:pt idx="6820">
                  <c:v>35.549999999999471</c:v>
                </c:pt>
                <c:pt idx="6821">
                  <c:v>35.554545454544929</c:v>
                </c:pt>
                <c:pt idx="6822">
                  <c:v>35.559090909090386</c:v>
                </c:pt>
                <c:pt idx="6823">
                  <c:v>35.563636363635844</c:v>
                </c:pt>
                <c:pt idx="6824">
                  <c:v>35.568181818181301</c:v>
                </c:pt>
                <c:pt idx="6825">
                  <c:v>35.572727272726759</c:v>
                </c:pt>
                <c:pt idx="6826">
                  <c:v>35.577272727272216</c:v>
                </c:pt>
                <c:pt idx="6827">
                  <c:v>35.581818181817674</c:v>
                </c:pt>
                <c:pt idx="6828">
                  <c:v>35.586363636363131</c:v>
                </c:pt>
                <c:pt idx="6829">
                  <c:v>35.590909090908589</c:v>
                </c:pt>
                <c:pt idx="6830">
                  <c:v>35.595454545454047</c:v>
                </c:pt>
                <c:pt idx="6831">
                  <c:v>35.599999999999504</c:v>
                </c:pt>
                <c:pt idx="6832">
                  <c:v>35.604545454544962</c:v>
                </c:pt>
                <c:pt idx="6833">
                  <c:v>35.609090909090419</c:v>
                </c:pt>
                <c:pt idx="6834">
                  <c:v>35.613636363635877</c:v>
                </c:pt>
                <c:pt idx="6835">
                  <c:v>35.618181818181334</c:v>
                </c:pt>
                <c:pt idx="6836">
                  <c:v>35.622727272726792</c:v>
                </c:pt>
                <c:pt idx="6837">
                  <c:v>35.627272727272249</c:v>
                </c:pt>
                <c:pt idx="6838">
                  <c:v>35.631818181817707</c:v>
                </c:pt>
                <c:pt idx="6839">
                  <c:v>35.636363636363164</c:v>
                </c:pt>
                <c:pt idx="6840">
                  <c:v>35.640909090908622</c:v>
                </c:pt>
                <c:pt idx="6841">
                  <c:v>35.645454545454079</c:v>
                </c:pt>
                <c:pt idx="6842">
                  <c:v>35.649999999999537</c:v>
                </c:pt>
                <c:pt idx="6843">
                  <c:v>35.654545454544994</c:v>
                </c:pt>
                <c:pt idx="6844">
                  <c:v>35.659090909090452</c:v>
                </c:pt>
                <c:pt idx="6845">
                  <c:v>35.663636363635909</c:v>
                </c:pt>
                <c:pt idx="6846">
                  <c:v>35.668181818181367</c:v>
                </c:pt>
                <c:pt idx="6847">
                  <c:v>35.672727272726824</c:v>
                </c:pt>
                <c:pt idx="6848">
                  <c:v>35.677272727272282</c:v>
                </c:pt>
                <c:pt idx="6849">
                  <c:v>35.681818181817739</c:v>
                </c:pt>
                <c:pt idx="6850">
                  <c:v>35.686363636363197</c:v>
                </c:pt>
                <c:pt idx="6851">
                  <c:v>35.690909090908654</c:v>
                </c:pt>
                <c:pt idx="6852">
                  <c:v>35.695454545454112</c:v>
                </c:pt>
                <c:pt idx="6853">
                  <c:v>35.699999999999569</c:v>
                </c:pt>
                <c:pt idx="6854">
                  <c:v>35.704545454545027</c:v>
                </c:pt>
                <c:pt idx="6855">
                  <c:v>35.709090909090484</c:v>
                </c:pt>
                <c:pt idx="6856">
                  <c:v>35.713636363635942</c:v>
                </c:pt>
                <c:pt idx="6857">
                  <c:v>35.718181818181399</c:v>
                </c:pt>
                <c:pt idx="6858">
                  <c:v>35.722727272726857</c:v>
                </c:pt>
                <c:pt idx="6859">
                  <c:v>35.727272727272315</c:v>
                </c:pt>
                <c:pt idx="6860">
                  <c:v>35.731818181817772</c:v>
                </c:pt>
                <c:pt idx="6861">
                  <c:v>35.73636363636323</c:v>
                </c:pt>
                <c:pt idx="6862">
                  <c:v>35.740909090908687</c:v>
                </c:pt>
                <c:pt idx="6863">
                  <c:v>35.745454545454145</c:v>
                </c:pt>
                <c:pt idx="6864">
                  <c:v>35.749999999999602</c:v>
                </c:pt>
                <c:pt idx="6865">
                  <c:v>35.75454545454506</c:v>
                </c:pt>
                <c:pt idx="6866">
                  <c:v>35.759090909090517</c:v>
                </c:pt>
                <c:pt idx="6867">
                  <c:v>35.763636363635975</c:v>
                </c:pt>
                <c:pt idx="6868">
                  <c:v>35.768181818181432</c:v>
                </c:pt>
                <c:pt idx="6869">
                  <c:v>35.77272727272689</c:v>
                </c:pt>
                <c:pt idx="6870">
                  <c:v>35.777272727272347</c:v>
                </c:pt>
                <c:pt idx="6871">
                  <c:v>35.781818181817805</c:v>
                </c:pt>
                <c:pt idx="6872">
                  <c:v>35.786363636363262</c:v>
                </c:pt>
                <c:pt idx="6873">
                  <c:v>35.79090909090872</c:v>
                </c:pt>
                <c:pt idx="6874">
                  <c:v>35.795454545454177</c:v>
                </c:pt>
                <c:pt idx="6875">
                  <c:v>35.799999999999635</c:v>
                </c:pt>
                <c:pt idx="6876">
                  <c:v>35.804545454545092</c:v>
                </c:pt>
                <c:pt idx="6877">
                  <c:v>35.80909090909055</c:v>
                </c:pt>
                <c:pt idx="6878">
                  <c:v>35.813636363636007</c:v>
                </c:pt>
                <c:pt idx="6879">
                  <c:v>35.818181818181465</c:v>
                </c:pt>
                <c:pt idx="6880">
                  <c:v>35.822727272726922</c:v>
                </c:pt>
                <c:pt idx="6881">
                  <c:v>35.82727272727238</c:v>
                </c:pt>
                <c:pt idx="6882">
                  <c:v>35.831818181817837</c:v>
                </c:pt>
                <c:pt idx="6883">
                  <c:v>35.836363636363295</c:v>
                </c:pt>
                <c:pt idx="6884">
                  <c:v>35.840909090908752</c:v>
                </c:pt>
                <c:pt idx="6885">
                  <c:v>35.84545454545421</c:v>
                </c:pt>
                <c:pt idx="6886">
                  <c:v>35.849999999999667</c:v>
                </c:pt>
                <c:pt idx="6887">
                  <c:v>35.854545454545125</c:v>
                </c:pt>
                <c:pt idx="6888">
                  <c:v>35.859090909090582</c:v>
                </c:pt>
                <c:pt idx="6889">
                  <c:v>35.86363636363604</c:v>
                </c:pt>
                <c:pt idx="6890">
                  <c:v>35.868181818181498</c:v>
                </c:pt>
                <c:pt idx="6891">
                  <c:v>35.872727272726955</c:v>
                </c:pt>
                <c:pt idx="6892">
                  <c:v>35.877272727272413</c:v>
                </c:pt>
                <c:pt idx="6893">
                  <c:v>35.88181818181787</c:v>
                </c:pt>
                <c:pt idx="6894">
                  <c:v>35.886363636363328</c:v>
                </c:pt>
                <c:pt idx="6895">
                  <c:v>35.890909090908785</c:v>
                </c:pt>
                <c:pt idx="6896">
                  <c:v>35.895454545454243</c:v>
                </c:pt>
                <c:pt idx="6897">
                  <c:v>35.8999999999997</c:v>
                </c:pt>
                <c:pt idx="6898">
                  <c:v>35.904545454545158</c:v>
                </c:pt>
                <c:pt idx="6899">
                  <c:v>35.909090909090615</c:v>
                </c:pt>
                <c:pt idx="6900">
                  <c:v>35.913636363636073</c:v>
                </c:pt>
                <c:pt idx="6901">
                  <c:v>35.91818181818153</c:v>
                </c:pt>
                <c:pt idx="6902">
                  <c:v>35.922727272726988</c:v>
                </c:pt>
                <c:pt idx="6903">
                  <c:v>35.927272727272445</c:v>
                </c:pt>
                <c:pt idx="6904">
                  <c:v>35.931818181817903</c:v>
                </c:pt>
                <c:pt idx="6905">
                  <c:v>35.93636363636336</c:v>
                </c:pt>
                <c:pt idx="6906">
                  <c:v>35.940909090908818</c:v>
                </c:pt>
                <c:pt idx="6907">
                  <c:v>35.945454545454275</c:v>
                </c:pt>
                <c:pt idx="6908">
                  <c:v>35.949999999999733</c:v>
                </c:pt>
                <c:pt idx="6909">
                  <c:v>35.95454545454519</c:v>
                </c:pt>
                <c:pt idx="6910">
                  <c:v>35.959090909090648</c:v>
                </c:pt>
                <c:pt idx="6911">
                  <c:v>35.963636363636105</c:v>
                </c:pt>
                <c:pt idx="6912">
                  <c:v>35.968181818181563</c:v>
                </c:pt>
                <c:pt idx="6913">
                  <c:v>35.97272727272702</c:v>
                </c:pt>
                <c:pt idx="6914">
                  <c:v>35.977272727272478</c:v>
                </c:pt>
                <c:pt idx="6915">
                  <c:v>35.981818181817935</c:v>
                </c:pt>
                <c:pt idx="6916">
                  <c:v>35.986363636363393</c:v>
                </c:pt>
                <c:pt idx="6917">
                  <c:v>35.99090909090885</c:v>
                </c:pt>
                <c:pt idx="6918">
                  <c:v>35.995454545454308</c:v>
                </c:pt>
                <c:pt idx="6919">
                  <c:v>35.999999999999766</c:v>
                </c:pt>
                <c:pt idx="6920">
                  <c:v>36.004545454545223</c:v>
                </c:pt>
                <c:pt idx="6921">
                  <c:v>36.009090909090681</c:v>
                </c:pt>
                <c:pt idx="6922">
                  <c:v>36.013636363636138</c:v>
                </c:pt>
                <c:pt idx="6923">
                  <c:v>36.018181818181596</c:v>
                </c:pt>
                <c:pt idx="6924">
                  <c:v>36.022727272727053</c:v>
                </c:pt>
                <c:pt idx="6925">
                  <c:v>36.027272727272511</c:v>
                </c:pt>
                <c:pt idx="6926">
                  <c:v>36.031818181817968</c:v>
                </c:pt>
                <c:pt idx="6927">
                  <c:v>36.036363636363426</c:v>
                </c:pt>
                <c:pt idx="6928">
                  <c:v>36.040909090908883</c:v>
                </c:pt>
                <c:pt idx="6929">
                  <c:v>36.045454545454341</c:v>
                </c:pt>
                <c:pt idx="6930">
                  <c:v>36.049999999999798</c:v>
                </c:pt>
                <c:pt idx="6931">
                  <c:v>36.054545454545256</c:v>
                </c:pt>
                <c:pt idx="6932">
                  <c:v>36.059090909090713</c:v>
                </c:pt>
                <c:pt idx="6933">
                  <c:v>36.063636363636171</c:v>
                </c:pt>
                <c:pt idx="6934">
                  <c:v>36.068181818181628</c:v>
                </c:pt>
                <c:pt idx="6935">
                  <c:v>36.072727272727086</c:v>
                </c:pt>
                <c:pt idx="6936">
                  <c:v>36.077272727272543</c:v>
                </c:pt>
                <c:pt idx="6937">
                  <c:v>36.081818181818001</c:v>
                </c:pt>
                <c:pt idx="6938">
                  <c:v>36.086363636363458</c:v>
                </c:pt>
                <c:pt idx="6939">
                  <c:v>36.090909090908916</c:v>
                </c:pt>
                <c:pt idx="6940">
                  <c:v>36.095454545454373</c:v>
                </c:pt>
                <c:pt idx="6941">
                  <c:v>36.099999999999831</c:v>
                </c:pt>
                <c:pt idx="6942">
                  <c:v>36.104545454545288</c:v>
                </c:pt>
                <c:pt idx="6943">
                  <c:v>36.109090909090746</c:v>
                </c:pt>
                <c:pt idx="6944">
                  <c:v>36.113636363636203</c:v>
                </c:pt>
                <c:pt idx="6945">
                  <c:v>36.118181818181661</c:v>
                </c:pt>
                <c:pt idx="6946">
                  <c:v>36.122727272727118</c:v>
                </c:pt>
                <c:pt idx="6947">
                  <c:v>36.127272727272576</c:v>
                </c:pt>
                <c:pt idx="6948">
                  <c:v>36.131818181818034</c:v>
                </c:pt>
                <c:pt idx="6949">
                  <c:v>36.136363636363491</c:v>
                </c:pt>
                <c:pt idx="6950">
                  <c:v>36.140909090908949</c:v>
                </c:pt>
                <c:pt idx="6951">
                  <c:v>36.145454545454406</c:v>
                </c:pt>
                <c:pt idx="6952">
                  <c:v>36.149999999999864</c:v>
                </c:pt>
                <c:pt idx="6953">
                  <c:v>36.154545454545321</c:v>
                </c:pt>
                <c:pt idx="6954">
                  <c:v>36.159090909090779</c:v>
                </c:pt>
                <c:pt idx="6955">
                  <c:v>36.163636363636236</c:v>
                </c:pt>
                <c:pt idx="6956">
                  <c:v>36.168181818181694</c:v>
                </c:pt>
                <c:pt idx="6957">
                  <c:v>36.172727272727151</c:v>
                </c:pt>
                <c:pt idx="6958">
                  <c:v>36.177272727272609</c:v>
                </c:pt>
                <c:pt idx="6959">
                  <c:v>36.181818181818066</c:v>
                </c:pt>
                <c:pt idx="6960">
                  <c:v>36.186363636363524</c:v>
                </c:pt>
                <c:pt idx="6961">
                  <c:v>36.190909090908981</c:v>
                </c:pt>
                <c:pt idx="6962">
                  <c:v>36.195454545454439</c:v>
                </c:pt>
                <c:pt idx="6963">
                  <c:v>36.199999999999896</c:v>
                </c:pt>
                <c:pt idx="6964">
                  <c:v>36.204545454545354</c:v>
                </c:pt>
                <c:pt idx="6965">
                  <c:v>36.209090909090811</c:v>
                </c:pt>
                <c:pt idx="6966">
                  <c:v>36.213636363636269</c:v>
                </c:pt>
                <c:pt idx="6967">
                  <c:v>36.218181818181726</c:v>
                </c:pt>
                <c:pt idx="6968">
                  <c:v>36.222727272727184</c:v>
                </c:pt>
                <c:pt idx="6969">
                  <c:v>36.227272727272641</c:v>
                </c:pt>
                <c:pt idx="6970">
                  <c:v>36.231818181818099</c:v>
                </c:pt>
                <c:pt idx="6971">
                  <c:v>36.236363636363556</c:v>
                </c:pt>
                <c:pt idx="6972">
                  <c:v>36.240909090909014</c:v>
                </c:pt>
                <c:pt idx="6973">
                  <c:v>36.245454545454471</c:v>
                </c:pt>
                <c:pt idx="6974">
                  <c:v>36.249999999999929</c:v>
                </c:pt>
                <c:pt idx="6975">
                  <c:v>36.254545454545386</c:v>
                </c:pt>
                <c:pt idx="6976">
                  <c:v>36.259090909090844</c:v>
                </c:pt>
                <c:pt idx="6977">
                  <c:v>36.263636363636301</c:v>
                </c:pt>
                <c:pt idx="6978">
                  <c:v>36.268181818181759</c:v>
                </c:pt>
                <c:pt idx="6979">
                  <c:v>36.272727272727217</c:v>
                </c:pt>
                <c:pt idx="6980">
                  <c:v>36.277272727272674</c:v>
                </c:pt>
                <c:pt idx="6981">
                  <c:v>36.281818181818132</c:v>
                </c:pt>
                <c:pt idx="6982">
                  <c:v>36.286363636363589</c:v>
                </c:pt>
                <c:pt idx="6983">
                  <c:v>36.290909090909047</c:v>
                </c:pt>
                <c:pt idx="6984">
                  <c:v>36.295454545454504</c:v>
                </c:pt>
                <c:pt idx="6985">
                  <c:v>36.299999999999962</c:v>
                </c:pt>
                <c:pt idx="6986">
                  <c:v>36.304545454545419</c:v>
                </c:pt>
                <c:pt idx="6987">
                  <c:v>36.309090909090877</c:v>
                </c:pt>
                <c:pt idx="6988">
                  <c:v>36.313636363636334</c:v>
                </c:pt>
                <c:pt idx="6989">
                  <c:v>36.318181818181792</c:v>
                </c:pt>
                <c:pt idx="6990">
                  <c:v>36.322727272727249</c:v>
                </c:pt>
                <c:pt idx="6991">
                  <c:v>36.327272727272707</c:v>
                </c:pt>
                <c:pt idx="6992">
                  <c:v>36.331818181818164</c:v>
                </c:pt>
                <c:pt idx="6993">
                  <c:v>36.336363636363622</c:v>
                </c:pt>
                <c:pt idx="6994">
                  <c:v>36.340909090909079</c:v>
                </c:pt>
                <c:pt idx="6995">
                  <c:v>36.345454545454537</c:v>
                </c:pt>
                <c:pt idx="6996">
                  <c:v>36.349999999999994</c:v>
                </c:pt>
                <c:pt idx="6997">
                  <c:v>36.354545454545452</c:v>
                </c:pt>
                <c:pt idx="6998">
                  <c:v>36.359090909090909</c:v>
                </c:pt>
                <c:pt idx="6999">
                  <c:v>36.363636363636367</c:v>
                </c:pt>
                <c:pt idx="7000">
                  <c:v>36.368181818181824</c:v>
                </c:pt>
                <c:pt idx="7001">
                  <c:v>36.372727272727282</c:v>
                </c:pt>
                <c:pt idx="7002">
                  <c:v>36.377272727272739</c:v>
                </c:pt>
                <c:pt idx="7003">
                  <c:v>36.381818181818197</c:v>
                </c:pt>
                <c:pt idx="7004">
                  <c:v>36.386363636363654</c:v>
                </c:pt>
                <c:pt idx="7005">
                  <c:v>36.390909090909112</c:v>
                </c:pt>
                <c:pt idx="7006">
                  <c:v>36.395454545454569</c:v>
                </c:pt>
                <c:pt idx="7007">
                  <c:v>36.400000000000027</c:v>
                </c:pt>
                <c:pt idx="7008">
                  <c:v>36.404545454545485</c:v>
                </c:pt>
                <c:pt idx="7009">
                  <c:v>36.409090909090942</c:v>
                </c:pt>
                <c:pt idx="7010">
                  <c:v>36.4136363636364</c:v>
                </c:pt>
                <c:pt idx="7011">
                  <c:v>36.418181818181857</c:v>
                </c:pt>
                <c:pt idx="7012">
                  <c:v>36.422727272727315</c:v>
                </c:pt>
                <c:pt idx="7013">
                  <c:v>36.427272727272772</c:v>
                </c:pt>
                <c:pt idx="7014">
                  <c:v>36.43181818181823</c:v>
                </c:pt>
                <c:pt idx="7015">
                  <c:v>36.436363636363687</c:v>
                </c:pt>
                <c:pt idx="7016">
                  <c:v>36.440909090909145</c:v>
                </c:pt>
                <c:pt idx="7017">
                  <c:v>36.445454545454602</c:v>
                </c:pt>
                <c:pt idx="7018">
                  <c:v>36.45000000000006</c:v>
                </c:pt>
                <c:pt idx="7019">
                  <c:v>36.454545454545517</c:v>
                </c:pt>
                <c:pt idx="7020">
                  <c:v>36.459090909090975</c:v>
                </c:pt>
                <c:pt idx="7021">
                  <c:v>36.463636363636432</c:v>
                </c:pt>
                <c:pt idx="7022">
                  <c:v>36.46818181818189</c:v>
                </c:pt>
                <c:pt idx="7023">
                  <c:v>36.472727272727347</c:v>
                </c:pt>
                <c:pt idx="7024">
                  <c:v>36.477272727272805</c:v>
                </c:pt>
                <c:pt idx="7025">
                  <c:v>36.481818181818262</c:v>
                </c:pt>
                <c:pt idx="7026">
                  <c:v>36.48636363636372</c:v>
                </c:pt>
                <c:pt idx="7027">
                  <c:v>36.490909090909177</c:v>
                </c:pt>
                <c:pt idx="7028">
                  <c:v>36.495454545454635</c:v>
                </c:pt>
                <c:pt idx="7029">
                  <c:v>36.500000000000092</c:v>
                </c:pt>
                <c:pt idx="7030">
                  <c:v>36.50454545454555</c:v>
                </c:pt>
                <c:pt idx="7031">
                  <c:v>36.509090909091007</c:v>
                </c:pt>
                <c:pt idx="7032">
                  <c:v>36.513636363636465</c:v>
                </c:pt>
                <c:pt idx="7033">
                  <c:v>36.518181818181922</c:v>
                </c:pt>
                <c:pt idx="7034">
                  <c:v>36.52272727272738</c:v>
                </c:pt>
                <c:pt idx="7035">
                  <c:v>36.527272727272837</c:v>
                </c:pt>
                <c:pt idx="7036">
                  <c:v>36.531818181818295</c:v>
                </c:pt>
                <c:pt idx="7037">
                  <c:v>36.536363636363753</c:v>
                </c:pt>
                <c:pt idx="7038">
                  <c:v>36.54090909090921</c:v>
                </c:pt>
                <c:pt idx="7039">
                  <c:v>36.545454545454668</c:v>
                </c:pt>
                <c:pt idx="7040">
                  <c:v>36.550000000000125</c:v>
                </c:pt>
                <c:pt idx="7041">
                  <c:v>36.554545454545583</c:v>
                </c:pt>
                <c:pt idx="7042">
                  <c:v>36.55909090909104</c:v>
                </c:pt>
                <c:pt idx="7043">
                  <c:v>36.563636363636498</c:v>
                </c:pt>
                <c:pt idx="7044">
                  <c:v>36.568181818181955</c:v>
                </c:pt>
                <c:pt idx="7045">
                  <c:v>36.572727272727413</c:v>
                </c:pt>
                <c:pt idx="7046">
                  <c:v>36.57727272727287</c:v>
                </c:pt>
                <c:pt idx="7047">
                  <c:v>36.581818181818328</c:v>
                </c:pt>
                <c:pt idx="7048">
                  <c:v>36.586363636363785</c:v>
                </c:pt>
                <c:pt idx="7049">
                  <c:v>36.590909090909243</c:v>
                </c:pt>
                <c:pt idx="7050">
                  <c:v>36.5954545454547</c:v>
                </c:pt>
                <c:pt idx="7051">
                  <c:v>36.600000000000158</c:v>
                </c:pt>
                <c:pt idx="7052">
                  <c:v>36.604545454545615</c:v>
                </c:pt>
                <c:pt idx="7053">
                  <c:v>36.609090909091073</c:v>
                </c:pt>
                <c:pt idx="7054">
                  <c:v>36.61363636363653</c:v>
                </c:pt>
                <c:pt idx="7055">
                  <c:v>36.618181818181988</c:v>
                </c:pt>
                <c:pt idx="7056">
                  <c:v>36.622727272727445</c:v>
                </c:pt>
                <c:pt idx="7057">
                  <c:v>36.627272727272903</c:v>
                </c:pt>
                <c:pt idx="7058">
                  <c:v>36.63181818181836</c:v>
                </c:pt>
                <c:pt idx="7059">
                  <c:v>36.636363636363818</c:v>
                </c:pt>
                <c:pt idx="7060">
                  <c:v>36.640909090909275</c:v>
                </c:pt>
                <c:pt idx="7061">
                  <c:v>36.645454545454733</c:v>
                </c:pt>
                <c:pt idx="7062">
                  <c:v>36.65000000000019</c:v>
                </c:pt>
                <c:pt idx="7063">
                  <c:v>36.654545454545648</c:v>
                </c:pt>
                <c:pt idx="7064">
                  <c:v>36.659090909091105</c:v>
                </c:pt>
                <c:pt idx="7065">
                  <c:v>36.663636363636563</c:v>
                </c:pt>
                <c:pt idx="7066">
                  <c:v>36.66818181818202</c:v>
                </c:pt>
                <c:pt idx="7067">
                  <c:v>36.672727272727478</c:v>
                </c:pt>
                <c:pt idx="7068">
                  <c:v>36.677272727272936</c:v>
                </c:pt>
                <c:pt idx="7069">
                  <c:v>36.681818181818393</c:v>
                </c:pt>
                <c:pt idx="7070">
                  <c:v>36.686363636363851</c:v>
                </c:pt>
                <c:pt idx="7071">
                  <c:v>36.690909090909308</c:v>
                </c:pt>
                <c:pt idx="7072">
                  <c:v>36.695454545454766</c:v>
                </c:pt>
                <c:pt idx="7073">
                  <c:v>36.700000000000223</c:v>
                </c:pt>
                <c:pt idx="7074">
                  <c:v>36.704545454545681</c:v>
                </c:pt>
                <c:pt idx="7075">
                  <c:v>36.709090909091138</c:v>
                </c:pt>
                <c:pt idx="7076">
                  <c:v>36.713636363636596</c:v>
                </c:pt>
                <c:pt idx="7077">
                  <c:v>36.718181818182053</c:v>
                </c:pt>
                <c:pt idx="7078">
                  <c:v>36.722727272727511</c:v>
                </c:pt>
                <c:pt idx="7079">
                  <c:v>36.727272727272968</c:v>
                </c:pt>
                <c:pt idx="7080">
                  <c:v>36.731818181818426</c:v>
                </c:pt>
                <c:pt idx="7081">
                  <c:v>36.736363636363883</c:v>
                </c:pt>
                <c:pt idx="7082">
                  <c:v>36.740909090909341</c:v>
                </c:pt>
                <c:pt idx="7083">
                  <c:v>36.745454545454798</c:v>
                </c:pt>
                <c:pt idx="7084">
                  <c:v>36.750000000000256</c:v>
                </c:pt>
                <c:pt idx="7085">
                  <c:v>36.754545454545713</c:v>
                </c:pt>
                <c:pt idx="7086">
                  <c:v>36.759090909091171</c:v>
                </c:pt>
                <c:pt idx="7087">
                  <c:v>36.763636363636628</c:v>
                </c:pt>
                <c:pt idx="7088">
                  <c:v>36.768181818182086</c:v>
                </c:pt>
                <c:pt idx="7089">
                  <c:v>36.772727272727543</c:v>
                </c:pt>
                <c:pt idx="7090">
                  <c:v>36.777272727273001</c:v>
                </c:pt>
                <c:pt idx="7091">
                  <c:v>36.781818181818458</c:v>
                </c:pt>
                <c:pt idx="7092">
                  <c:v>36.786363636363916</c:v>
                </c:pt>
                <c:pt idx="7093">
                  <c:v>36.790909090909373</c:v>
                </c:pt>
                <c:pt idx="7094">
                  <c:v>36.795454545454831</c:v>
                </c:pt>
                <c:pt idx="7095">
                  <c:v>36.800000000000288</c:v>
                </c:pt>
                <c:pt idx="7096">
                  <c:v>36.804545454545746</c:v>
                </c:pt>
                <c:pt idx="7097">
                  <c:v>36.809090909091204</c:v>
                </c:pt>
                <c:pt idx="7098">
                  <c:v>36.813636363636661</c:v>
                </c:pt>
                <c:pt idx="7099">
                  <c:v>36.818181818182119</c:v>
                </c:pt>
                <c:pt idx="7100">
                  <c:v>36.822727272727576</c:v>
                </c:pt>
                <c:pt idx="7101">
                  <c:v>36.827272727273034</c:v>
                </c:pt>
                <c:pt idx="7102">
                  <c:v>36.831818181818491</c:v>
                </c:pt>
                <c:pt idx="7103">
                  <c:v>36.836363636363949</c:v>
                </c:pt>
                <c:pt idx="7104">
                  <c:v>36.840909090909406</c:v>
                </c:pt>
                <c:pt idx="7105">
                  <c:v>36.845454545454864</c:v>
                </c:pt>
                <c:pt idx="7106">
                  <c:v>36.850000000000321</c:v>
                </c:pt>
                <c:pt idx="7107">
                  <c:v>36.854545454545779</c:v>
                </c:pt>
                <c:pt idx="7108">
                  <c:v>36.859090909091236</c:v>
                </c:pt>
                <c:pt idx="7109">
                  <c:v>36.863636363636694</c:v>
                </c:pt>
                <c:pt idx="7110">
                  <c:v>36.868181818182151</c:v>
                </c:pt>
                <c:pt idx="7111">
                  <c:v>36.872727272727609</c:v>
                </c:pt>
                <c:pt idx="7112">
                  <c:v>36.877272727273066</c:v>
                </c:pt>
                <c:pt idx="7113">
                  <c:v>36.881818181818524</c:v>
                </c:pt>
                <c:pt idx="7114">
                  <c:v>36.886363636363981</c:v>
                </c:pt>
                <c:pt idx="7115">
                  <c:v>36.890909090909439</c:v>
                </c:pt>
                <c:pt idx="7116">
                  <c:v>36.895454545454896</c:v>
                </c:pt>
                <c:pt idx="7117">
                  <c:v>36.900000000000354</c:v>
                </c:pt>
                <c:pt idx="7118">
                  <c:v>36.904545454545811</c:v>
                </c:pt>
                <c:pt idx="7119">
                  <c:v>36.909090909091269</c:v>
                </c:pt>
                <c:pt idx="7120">
                  <c:v>36.913636363636726</c:v>
                </c:pt>
                <c:pt idx="7121">
                  <c:v>36.918181818182184</c:v>
                </c:pt>
                <c:pt idx="7122">
                  <c:v>36.922727272727641</c:v>
                </c:pt>
                <c:pt idx="7123">
                  <c:v>36.927272727273099</c:v>
                </c:pt>
                <c:pt idx="7124">
                  <c:v>36.931818181818556</c:v>
                </c:pt>
                <c:pt idx="7125">
                  <c:v>36.936363636364014</c:v>
                </c:pt>
                <c:pt idx="7126">
                  <c:v>36.940909090909472</c:v>
                </c:pt>
                <c:pt idx="7127">
                  <c:v>36.945454545454929</c:v>
                </c:pt>
                <c:pt idx="7128">
                  <c:v>36.950000000000387</c:v>
                </c:pt>
                <c:pt idx="7129">
                  <c:v>36.954545454545844</c:v>
                </c:pt>
                <c:pt idx="7130">
                  <c:v>36.959090909091302</c:v>
                </c:pt>
                <c:pt idx="7131">
                  <c:v>36.963636363636759</c:v>
                </c:pt>
                <c:pt idx="7132">
                  <c:v>36.968181818182217</c:v>
                </c:pt>
                <c:pt idx="7133">
                  <c:v>36.972727272727674</c:v>
                </c:pt>
                <c:pt idx="7134">
                  <c:v>36.977272727273132</c:v>
                </c:pt>
                <c:pt idx="7135">
                  <c:v>36.981818181818589</c:v>
                </c:pt>
                <c:pt idx="7136">
                  <c:v>36.986363636364047</c:v>
                </c:pt>
                <c:pt idx="7137">
                  <c:v>36.990909090909504</c:v>
                </c:pt>
                <c:pt idx="7138">
                  <c:v>36.995454545454962</c:v>
                </c:pt>
                <c:pt idx="7139">
                  <c:v>37.000000000000419</c:v>
                </c:pt>
                <c:pt idx="7140">
                  <c:v>37.004545454545877</c:v>
                </c:pt>
                <c:pt idx="7141">
                  <c:v>37.009090909091334</c:v>
                </c:pt>
                <c:pt idx="7142">
                  <c:v>37.013636363636792</c:v>
                </c:pt>
                <c:pt idx="7143">
                  <c:v>37.018181818182249</c:v>
                </c:pt>
                <c:pt idx="7144">
                  <c:v>37.022727272727707</c:v>
                </c:pt>
                <c:pt idx="7145">
                  <c:v>37.027272727273164</c:v>
                </c:pt>
                <c:pt idx="7146">
                  <c:v>37.031818181818622</c:v>
                </c:pt>
                <c:pt idx="7147">
                  <c:v>37.036363636364079</c:v>
                </c:pt>
                <c:pt idx="7148">
                  <c:v>37.040909090909537</c:v>
                </c:pt>
                <c:pt idx="7149">
                  <c:v>37.045454545454994</c:v>
                </c:pt>
                <c:pt idx="7150">
                  <c:v>37.050000000000452</c:v>
                </c:pt>
                <c:pt idx="7151">
                  <c:v>37.054545454545909</c:v>
                </c:pt>
                <c:pt idx="7152">
                  <c:v>37.059090909091367</c:v>
                </c:pt>
                <c:pt idx="7153">
                  <c:v>37.063636363636824</c:v>
                </c:pt>
                <c:pt idx="7154">
                  <c:v>37.068181818182282</c:v>
                </c:pt>
                <c:pt idx="7155">
                  <c:v>37.072727272727739</c:v>
                </c:pt>
                <c:pt idx="7156">
                  <c:v>37.077272727273197</c:v>
                </c:pt>
                <c:pt idx="7157">
                  <c:v>37.081818181818655</c:v>
                </c:pt>
                <c:pt idx="7158">
                  <c:v>37.086363636364112</c:v>
                </c:pt>
                <c:pt idx="7159">
                  <c:v>37.09090909090957</c:v>
                </c:pt>
                <c:pt idx="7160">
                  <c:v>37.095454545455027</c:v>
                </c:pt>
                <c:pt idx="7161">
                  <c:v>37.100000000000485</c:v>
                </c:pt>
                <c:pt idx="7162">
                  <c:v>37.104545454545942</c:v>
                </c:pt>
                <c:pt idx="7163">
                  <c:v>37.1090909090914</c:v>
                </c:pt>
                <c:pt idx="7164">
                  <c:v>37.113636363636857</c:v>
                </c:pt>
                <c:pt idx="7165">
                  <c:v>37.118181818182315</c:v>
                </c:pt>
                <c:pt idx="7166">
                  <c:v>37.122727272727772</c:v>
                </c:pt>
                <c:pt idx="7167">
                  <c:v>37.12727272727323</c:v>
                </c:pt>
                <c:pt idx="7168">
                  <c:v>37.131818181818687</c:v>
                </c:pt>
                <c:pt idx="7169">
                  <c:v>37.136363636364145</c:v>
                </c:pt>
                <c:pt idx="7170">
                  <c:v>37.140909090909602</c:v>
                </c:pt>
                <c:pt idx="7171">
                  <c:v>37.14545454545506</c:v>
                </c:pt>
                <c:pt idx="7172">
                  <c:v>37.150000000000517</c:v>
                </c:pt>
                <c:pt idx="7173">
                  <c:v>37.154545454545975</c:v>
                </c:pt>
                <c:pt idx="7174">
                  <c:v>37.159090909091432</c:v>
                </c:pt>
                <c:pt idx="7175">
                  <c:v>37.16363636363689</c:v>
                </c:pt>
                <c:pt idx="7176">
                  <c:v>37.168181818182347</c:v>
                </c:pt>
                <c:pt idx="7177">
                  <c:v>37.172727272727805</c:v>
                </c:pt>
                <c:pt idx="7178">
                  <c:v>37.177272727273262</c:v>
                </c:pt>
                <c:pt idx="7179">
                  <c:v>37.18181818181872</c:v>
                </c:pt>
                <c:pt idx="7180">
                  <c:v>37.186363636364177</c:v>
                </c:pt>
                <c:pt idx="7181">
                  <c:v>37.190909090909635</c:v>
                </c:pt>
                <c:pt idx="7182">
                  <c:v>37.195454545455092</c:v>
                </c:pt>
                <c:pt idx="7183">
                  <c:v>37.20000000000055</c:v>
                </c:pt>
                <c:pt idx="7184">
                  <c:v>37.204545454546007</c:v>
                </c:pt>
                <c:pt idx="7185">
                  <c:v>37.209090909091465</c:v>
                </c:pt>
                <c:pt idx="7186">
                  <c:v>37.213636363636923</c:v>
                </c:pt>
                <c:pt idx="7187">
                  <c:v>37.21818181818238</c:v>
                </c:pt>
                <c:pt idx="7188">
                  <c:v>37.222727272727838</c:v>
                </c:pt>
                <c:pt idx="7189">
                  <c:v>37.227272727273295</c:v>
                </c:pt>
                <c:pt idx="7190">
                  <c:v>37.231818181818753</c:v>
                </c:pt>
                <c:pt idx="7191">
                  <c:v>37.23636363636421</c:v>
                </c:pt>
                <c:pt idx="7192">
                  <c:v>37.240909090909668</c:v>
                </c:pt>
                <c:pt idx="7193">
                  <c:v>37.245454545455125</c:v>
                </c:pt>
                <c:pt idx="7194">
                  <c:v>37.250000000000583</c:v>
                </c:pt>
                <c:pt idx="7195">
                  <c:v>37.25454545454604</c:v>
                </c:pt>
                <c:pt idx="7196">
                  <c:v>37.259090909091498</c:v>
                </c:pt>
                <c:pt idx="7197">
                  <c:v>37.263636363636955</c:v>
                </c:pt>
                <c:pt idx="7198">
                  <c:v>37.268181818182413</c:v>
                </c:pt>
                <c:pt idx="7199">
                  <c:v>37.27272727272787</c:v>
                </c:pt>
                <c:pt idx="7200">
                  <c:v>37.277272727273328</c:v>
                </c:pt>
                <c:pt idx="7201">
                  <c:v>37.281818181818785</c:v>
                </c:pt>
                <c:pt idx="7202">
                  <c:v>37.286363636364243</c:v>
                </c:pt>
                <c:pt idx="7203">
                  <c:v>37.2909090909097</c:v>
                </c:pt>
                <c:pt idx="7204">
                  <c:v>37.295454545455158</c:v>
                </c:pt>
                <c:pt idx="7205">
                  <c:v>37.300000000000615</c:v>
                </c:pt>
                <c:pt idx="7206">
                  <c:v>37.304545454546073</c:v>
                </c:pt>
                <c:pt idx="7207">
                  <c:v>37.30909090909153</c:v>
                </c:pt>
                <c:pt idx="7208">
                  <c:v>37.313636363636988</c:v>
                </c:pt>
                <c:pt idx="7209">
                  <c:v>37.318181818182445</c:v>
                </c:pt>
                <c:pt idx="7210">
                  <c:v>37.322727272727903</c:v>
                </c:pt>
                <c:pt idx="7211">
                  <c:v>37.32727272727336</c:v>
                </c:pt>
                <c:pt idx="7212">
                  <c:v>37.331818181818818</c:v>
                </c:pt>
                <c:pt idx="7213">
                  <c:v>37.336363636364275</c:v>
                </c:pt>
                <c:pt idx="7214">
                  <c:v>37.340909090909733</c:v>
                </c:pt>
                <c:pt idx="7215">
                  <c:v>37.34545454545519</c:v>
                </c:pt>
                <c:pt idx="7216">
                  <c:v>37.350000000000648</c:v>
                </c:pt>
                <c:pt idx="7217">
                  <c:v>37.354545454546106</c:v>
                </c:pt>
                <c:pt idx="7218">
                  <c:v>37.359090909091563</c:v>
                </c:pt>
                <c:pt idx="7219">
                  <c:v>37.363636363637021</c:v>
                </c:pt>
                <c:pt idx="7220">
                  <c:v>37.368181818182478</c:v>
                </c:pt>
                <c:pt idx="7221">
                  <c:v>37.372727272727936</c:v>
                </c:pt>
                <c:pt idx="7222">
                  <c:v>37.377272727273393</c:v>
                </c:pt>
                <c:pt idx="7223">
                  <c:v>37.381818181818851</c:v>
                </c:pt>
                <c:pt idx="7224">
                  <c:v>37.386363636364308</c:v>
                </c:pt>
                <c:pt idx="7225">
                  <c:v>37.390909090909766</c:v>
                </c:pt>
                <c:pt idx="7226">
                  <c:v>37.395454545455223</c:v>
                </c:pt>
                <c:pt idx="7227">
                  <c:v>37.400000000000681</c:v>
                </c:pt>
                <c:pt idx="7228">
                  <c:v>37.404545454546138</c:v>
                </c:pt>
                <c:pt idx="7229">
                  <c:v>37.409090909091596</c:v>
                </c:pt>
                <c:pt idx="7230">
                  <c:v>37.413636363637053</c:v>
                </c:pt>
                <c:pt idx="7231">
                  <c:v>37.418181818182511</c:v>
                </c:pt>
                <c:pt idx="7232">
                  <c:v>37.422727272727968</c:v>
                </c:pt>
                <c:pt idx="7233">
                  <c:v>37.427272727273426</c:v>
                </c:pt>
                <c:pt idx="7234">
                  <c:v>37.431818181818883</c:v>
                </c:pt>
                <c:pt idx="7235">
                  <c:v>37.436363636364341</c:v>
                </c:pt>
                <c:pt idx="7236">
                  <c:v>37.440909090909798</c:v>
                </c:pt>
                <c:pt idx="7237">
                  <c:v>37.445454545455256</c:v>
                </c:pt>
                <c:pt idx="7238">
                  <c:v>37.450000000000713</c:v>
                </c:pt>
                <c:pt idx="7239">
                  <c:v>37.454545454546171</c:v>
                </c:pt>
                <c:pt idx="7240">
                  <c:v>37.459090909091628</c:v>
                </c:pt>
                <c:pt idx="7241">
                  <c:v>37.463636363637086</c:v>
                </c:pt>
                <c:pt idx="7242">
                  <c:v>37.468181818182543</c:v>
                </c:pt>
                <c:pt idx="7243">
                  <c:v>37.472727272728001</c:v>
                </c:pt>
                <c:pt idx="7244">
                  <c:v>37.477272727273458</c:v>
                </c:pt>
                <c:pt idx="7245">
                  <c:v>37.481818181818916</c:v>
                </c:pt>
                <c:pt idx="7246">
                  <c:v>37.486363636364374</c:v>
                </c:pt>
                <c:pt idx="7247">
                  <c:v>37.490909090909831</c:v>
                </c:pt>
                <c:pt idx="7248">
                  <c:v>37.495454545455289</c:v>
                </c:pt>
                <c:pt idx="7249">
                  <c:v>37.500000000000746</c:v>
                </c:pt>
                <c:pt idx="7250">
                  <c:v>37.504545454546204</c:v>
                </c:pt>
                <c:pt idx="7251">
                  <c:v>37.509090909091661</c:v>
                </c:pt>
                <c:pt idx="7252">
                  <c:v>37.513636363637119</c:v>
                </c:pt>
                <c:pt idx="7253">
                  <c:v>37.518181818182576</c:v>
                </c:pt>
                <c:pt idx="7254">
                  <c:v>37.522727272728034</c:v>
                </c:pt>
                <c:pt idx="7255">
                  <c:v>37.527272727273491</c:v>
                </c:pt>
                <c:pt idx="7256">
                  <c:v>37.531818181818949</c:v>
                </c:pt>
                <c:pt idx="7257">
                  <c:v>37.536363636364406</c:v>
                </c:pt>
                <c:pt idx="7258">
                  <c:v>37.540909090909864</c:v>
                </c:pt>
                <c:pt idx="7259">
                  <c:v>37.545454545455321</c:v>
                </c:pt>
                <c:pt idx="7260">
                  <c:v>37.550000000000779</c:v>
                </c:pt>
                <c:pt idx="7261">
                  <c:v>37.554545454546236</c:v>
                </c:pt>
                <c:pt idx="7262">
                  <c:v>37.559090909091694</c:v>
                </c:pt>
                <c:pt idx="7263">
                  <c:v>37.563636363637151</c:v>
                </c:pt>
                <c:pt idx="7264">
                  <c:v>37.568181818182609</c:v>
                </c:pt>
                <c:pt idx="7265">
                  <c:v>37.572727272728066</c:v>
                </c:pt>
                <c:pt idx="7266">
                  <c:v>37.577272727273524</c:v>
                </c:pt>
                <c:pt idx="7267">
                  <c:v>37.581818181818981</c:v>
                </c:pt>
                <c:pt idx="7268">
                  <c:v>37.586363636364439</c:v>
                </c:pt>
                <c:pt idx="7269">
                  <c:v>37.590909090909896</c:v>
                </c:pt>
                <c:pt idx="7270">
                  <c:v>37.595454545455354</c:v>
                </c:pt>
                <c:pt idx="7271">
                  <c:v>37.600000000000811</c:v>
                </c:pt>
                <c:pt idx="7272">
                  <c:v>37.604545454546269</c:v>
                </c:pt>
                <c:pt idx="7273">
                  <c:v>37.609090909091726</c:v>
                </c:pt>
                <c:pt idx="7274">
                  <c:v>37.613636363637184</c:v>
                </c:pt>
                <c:pt idx="7275">
                  <c:v>37.618181818182642</c:v>
                </c:pt>
                <c:pt idx="7276">
                  <c:v>37.622727272728099</c:v>
                </c:pt>
                <c:pt idx="7277">
                  <c:v>37.627272727273557</c:v>
                </c:pt>
                <c:pt idx="7278">
                  <c:v>37.631818181819014</c:v>
                </c:pt>
                <c:pt idx="7279">
                  <c:v>37.636363636364472</c:v>
                </c:pt>
                <c:pt idx="7280">
                  <c:v>37.640909090909929</c:v>
                </c:pt>
                <c:pt idx="7281">
                  <c:v>37.645454545455387</c:v>
                </c:pt>
                <c:pt idx="7282">
                  <c:v>37.650000000000844</c:v>
                </c:pt>
                <c:pt idx="7283">
                  <c:v>37.654545454546302</c:v>
                </c:pt>
                <c:pt idx="7284">
                  <c:v>37.659090909091759</c:v>
                </c:pt>
                <c:pt idx="7285">
                  <c:v>37.663636363637217</c:v>
                </c:pt>
                <c:pt idx="7286">
                  <c:v>37.668181818182674</c:v>
                </c:pt>
                <c:pt idx="7287">
                  <c:v>37.672727272728132</c:v>
                </c:pt>
                <c:pt idx="7288">
                  <c:v>37.677272727273589</c:v>
                </c:pt>
                <c:pt idx="7289">
                  <c:v>37.681818181819047</c:v>
                </c:pt>
                <c:pt idx="7290">
                  <c:v>37.686363636364504</c:v>
                </c:pt>
                <c:pt idx="7291">
                  <c:v>37.690909090909962</c:v>
                </c:pt>
                <c:pt idx="7292">
                  <c:v>37.695454545455419</c:v>
                </c:pt>
                <c:pt idx="7293">
                  <c:v>37.700000000000877</c:v>
                </c:pt>
                <c:pt idx="7294">
                  <c:v>37.704545454546334</c:v>
                </c:pt>
                <c:pt idx="7295">
                  <c:v>37.709090909091792</c:v>
                </c:pt>
                <c:pt idx="7296">
                  <c:v>37.713636363637249</c:v>
                </c:pt>
                <c:pt idx="7297">
                  <c:v>37.718181818182707</c:v>
                </c:pt>
                <c:pt idx="7298">
                  <c:v>37.722727272728164</c:v>
                </c:pt>
                <c:pt idx="7299">
                  <c:v>37.727272727273622</c:v>
                </c:pt>
                <c:pt idx="7300">
                  <c:v>37.731818181819079</c:v>
                </c:pt>
                <c:pt idx="7301">
                  <c:v>37.736363636364537</c:v>
                </c:pt>
                <c:pt idx="7302">
                  <c:v>37.740909090909994</c:v>
                </c:pt>
                <c:pt idx="7303">
                  <c:v>37.745454545455452</c:v>
                </c:pt>
                <c:pt idx="7304">
                  <c:v>37.750000000000909</c:v>
                </c:pt>
                <c:pt idx="7305">
                  <c:v>37.754545454546367</c:v>
                </c:pt>
                <c:pt idx="7306">
                  <c:v>37.759090909091825</c:v>
                </c:pt>
                <c:pt idx="7307">
                  <c:v>37.763636363637282</c:v>
                </c:pt>
                <c:pt idx="7308">
                  <c:v>37.76818181818274</c:v>
                </c:pt>
                <c:pt idx="7309">
                  <c:v>37.772727272728197</c:v>
                </c:pt>
                <c:pt idx="7310">
                  <c:v>37.777272727273655</c:v>
                </c:pt>
                <c:pt idx="7311">
                  <c:v>37.781818181819112</c:v>
                </c:pt>
                <c:pt idx="7312">
                  <c:v>37.78636363636457</c:v>
                </c:pt>
                <c:pt idx="7313">
                  <c:v>37.790909090910027</c:v>
                </c:pt>
                <c:pt idx="7314">
                  <c:v>37.795454545455485</c:v>
                </c:pt>
                <c:pt idx="7315">
                  <c:v>37.800000000000942</c:v>
                </c:pt>
                <c:pt idx="7316">
                  <c:v>37.8045454545464</c:v>
                </c:pt>
                <c:pt idx="7317">
                  <c:v>37.809090909091857</c:v>
                </c:pt>
                <c:pt idx="7318">
                  <c:v>37.813636363637315</c:v>
                </c:pt>
                <c:pt idx="7319">
                  <c:v>37.818181818182772</c:v>
                </c:pt>
                <c:pt idx="7320">
                  <c:v>37.82272727272823</c:v>
                </c:pt>
                <c:pt idx="7321">
                  <c:v>37.827272727273687</c:v>
                </c:pt>
                <c:pt idx="7322">
                  <c:v>37.831818181819145</c:v>
                </c:pt>
                <c:pt idx="7323">
                  <c:v>37.836363636364602</c:v>
                </c:pt>
                <c:pt idx="7324">
                  <c:v>37.84090909091006</c:v>
                </c:pt>
                <c:pt idx="7325">
                  <c:v>37.845454545455517</c:v>
                </c:pt>
                <c:pt idx="7326">
                  <c:v>37.850000000000975</c:v>
                </c:pt>
                <c:pt idx="7327">
                  <c:v>37.854545454546432</c:v>
                </c:pt>
                <c:pt idx="7328">
                  <c:v>37.85909090909189</c:v>
                </c:pt>
                <c:pt idx="7329">
                  <c:v>37.863636363637347</c:v>
                </c:pt>
                <c:pt idx="7330">
                  <c:v>37.868181818182805</c:v>
                </c:pt>
                <c:pt idx="7331">
                  <c:v>37.872727272728262</c:v>
                </c:pt>
                <c:pt idx="7332">
                  <c:v>37.87727272727372</c:v>
                </c:pt>
                <c:pt idx="7333">
                  <c:v>37.881818181819177</c:v>
                </c:pt>
                <c:pt idx="7334">
                  <c:v>37.886363636364635</c:v>
                </c:pt>
                <c:pt idx="7335">
                  <c:v>37.890909090910093</c:v>
                </c:pt>
                <c:pt idx="7336">
                  <c:v>37.89545454545555</c:v>
                </c:pt>
                <c:pt idx="7337">
                  <c:v>37.900000000001008</c:v>
                </c:pt>
                <c:pt idx="7338">
                  <c:v>37.904545454546465</c:v>
                </c:pt>
                <c:pt idx="7339">
                  <c:v>37.909090909091923</c:v>
                </c:pt>
                <c:pt idx="7340">
                  <c:v>37.91363636363738</c:v>
                </c:pt>
                <c:pt idx="7341">
                  <c:v>37.918181818182838</c:v>
                </c:pt>
                <c:pt idx="7342">
                  <c:v>37.922727272728295</c:v>
                </c:pt>
                <c:pt idx="7343">
                  <c:v>37.927272727273753</c:v>
                </c:pt>
                <c:pt idx="7344">
                  <c:v>37.93181818181921</c:v>
                </c:pt>
                <c:pt idx="7345">
                  <c:v>37.936363636364668</c:v>
                </c:pt>
                <c:pt idx="7346">
                  <c:v>37.940909090910125</c:v>
                </c:pt>
                <c:pt idx="7347">
                  <c:v>37.945454545455583</c:v>
                </c:pt>
                <c:pt idx="7348">
                  <c:v>37.95000000000104</c:v>
                </c:pt>
                <c:pt idx="7349">
                  <c:v>37.954545454546498</c:v>
                </c:pt>
                <c:pt idx="7350">
                  <c:v>37.959090909091955</c:v>
                </c:pt>
                <c:pt idx="7351">
                  <c:v>37.963636363637413</c:v>
                </c:pt>
                <c:pt idx="7352">
                  <c:v>37.96818181818287</c:v>
                </c:pt>
                <c:pt idx="7353">
                  <c:v>37.972727272728328</c:v>
                </c:pt>
                <c:pt idx="7354">
                  <c:v>37.977272727273785</c:v>
                </c:pt>
                <c:pt idx="7355">
                  <c:v>37.981818181819243</c:v>
                </c:pt>
                <c:pt idx="7356">
                  <c:v>37.9863636363647</c:v>
                </c:pt>
                <c:pt idx="7357">
                  <c:v>37.990909090910158</c:v>
                </c:pt>
                <c:pt idx="7358">
                  <c:v>37.995454545455615</c:v>
                </c:pt>
                <c:pt idx="7359">
                  <c:v>38.000000000001073</c:v>
                </c:pt>
                <c:pt idx="7360">
                  <c:v>38.00454545454653</c:v>
                </c:pt>
                <c:pt idx="7361">
                  <c:v>38.009090909091988</c:v>
                </c:pt>
                <c:pt idx="7362">
                  <c:v>38.013636363637445</c:v>
                </c:pt>
                <c:pt idx="7363">
                  <c:v>38.018181818182903</c:v>
                </c:pt>
                <c:pt idx="7364">
                  <c:v>38.022727272728361</c:v>
                </c:pt>
                <c:pt idx="7365">
                  <c:v>38.027272727273818</c:v>
                </c:pt>
                <c:pt idx="7366">
                  <c:v>38.031818181819276</c:v>
                </c:pt>
                <c:pt idx="7367">
                  <c:v>38.036363636364733</c:v>
                </c:pt>
                <c:pt idx="7368">
                  <c:v>38.040909090910191</c:v>
                </c:pt>
                <c:pt idx="7369">
                  <c:v>38.045454545455648</c:v>
                </c:pt>
                <c:pt idx="7370">
                  <c:v>38.050000000001106</c:v>
                </c:pt>
                <c:pt idx="7371">
                  <c:v>38.054545454546563</c:v>
                </c:pt>
                <c:pt idx="7372">
                  <c:v>38.059090909092021</c:v>
                </c:pt>
                <c:pt idx="7373">
                  <c:v>38.063636363637478</c:v>
                </c:pt>
                <c:pt idx="7374">
                  <c:v>38.068181818182936</c:v>
                </c:pt>
                <c:pt idx="7375">
                  <c:v>38.072727272728393</c:v>
                </c:pt>
                <c:pt idx="7376">
                  <c:v>38.077272727273851</c:v>
                </c:pt>
                <c:pt idx="7377">
                  <c:v>38.081818181819308</c:v>
                </c:pt>
                <c:pt idx="7378">
                  <c:v>38.086363636364766</c:v>
                </c:pt>
                <c:pt idx="7379">
                  <c:v>38.090909090910223</c:v>
                </c:pt>
                <c:pt idx="7380">
                  <c:v>38.095454545455681</c:v>
                </c:pt>
                <c:pt idx="7381">
                  <c:v>38.100000000001138</c:v>
                </c:pt>
                <c:pt idx="7382">
                  <c:v>38.104545454546596</c:v>
                </c:pt>
                <c:pt idx="7383">
                  <c:v>38.109090909092053</c:v>
                </c:pt>
                <c:pt idx="7384">
                  <c:v>38.113636363637511</c:v>
                </c:pt>
                <c:pt idx="7385">
                  <c:v>38.118181818182968</c:v>
                </c:pt>
                <c:pt idx="7386">
                  <c:v>38.122727272728426</c:v>
                </c:pt>
                <c:pt idx="7387">
                  <c:v>38.127272727273883</c:v>
                </c:pt>
                <c:pt idx="7388">
                  <c:v>38.131818181819341</c:v>
                </c:pt>
                <c:pt idx="7389">
                  <c:v>38.136363636364798</c:v>
                </c:pt>
                <c:pt idx="7390">
                  <c:v>38.140909090910256</c:v>
                </c:pt>
                <c:pt idx="7391">
                  <c:v>38.145454545455713</c:v>
                </c:pt>
                <c:pt idx="7392">
                  <c:v>38.150000000001171</c:v>
                </c:pt>
                <c:pt idx="7393">
                  <c:v>38.154545454546628</c:v>
                </c:pt>
                <c:pt idx="7394">
                  <c:v>38.159090909092086</c:v>
                </c:pt>
                <c:pt idx="7395">
                  <c:v>38.163636363637544</c:v>
                </c:pt>
                <c:pt idx="7396">
                  <c:v>38.168181818183001</c:v>
                </c:pt>
                <c:pt idx="7397">
                  <c:v>38.172727272728459</c:v>
                </c:pt>
                <c:pt idx="7398">
                  <c:v>38.177272727273916</c:v>
                </c:pt>
                <c:pt idx="7399">
                  <c:v>38.181818181819374</c:v>
                </c:pt>
                <c:pt idx="7400">
                  <c:v>38.186363636364831</c:v>
                </c:pt>
                <c:pt idx="7401">
                  <c:v>38.190909090910289</c:v>
                </c:pt>
                <c:pt idx="7402">
                  <c:v>38.195454545455746</c:v>
                </c:pt>
                <c:pt idx="7403">
                  <c:v>38.200000000001204</c:v>
                </c:pt>
                <c:pt idx="7404">
                  <c:v>38.204545454546661</c:v>
                </c:pt>
                <c:pt idx="7405">
                  <c:v>38.209090909092119</c:v>
                </c:pt>
                <c:pt idx="7406">
                  <c:v>38.213636363637576</c:v>
                </c:pt>
                <c:pt idx="7407">
                  <c:v>38.218181818183034</c:v>
                </c:pt>
                <c:pt idx="7408">
                  <c:v>38.222727272728491</c:v>
                </c:pt>
                <c:pt idx="7409">
                  <c:v>38.227272727273949</c:v>
                </c:pt>
                <c:pt idx="7410">
                  <c:v>38.231818181819406</c:v>
                </c:pt>
                <c:pt idx="7411">
                  <c:v>38.236363636364864</c:v>
                </c:pt>
                <c:pt idx="7412">
                  <c:v>38.240909090910321</c:v>
                </c:pt>
                <c:pt idx="7413">
                  <c:v>38.245454545455779</c:v>
                </c:pt>
                <c:pt idx="7414">
                  <c:v>38.250000000001236</c:v>
                </c:pt>
                <c:pt idx="7415">
                  <c:v>38.254545454546694</c:v>
                </c:pt>
                <c:pt idx="7416">
                  <c:v>38.259090909092151</c:v>
                </c:pt>
                <c:pt idx="7417">
                  <c:v>38.263636363637609</c:v>
                </c:pt>
                <c:pt idx="7418">
                  <c:v>38.268181818183066</c:v>
                </c:pt>
                <c:pt idx="7419">
                  <c:v>38.272727272728524</c:v>
                </c:pt>
                <c:pt idx="7420">
                  <c:v>38.277272727273981</c:v>
                </c:pt>
                <c:pt idx="7421">
                  <c:v>38.281818181819439</c:v>
                </c:pt>
                <c:pt idx="7422">
                  <c:v>38.286363636364896</c:v>
                </c:pt>
                <c:pt idx="7423">
                  <c:v>38.290909090910354</c:v>
                </c:pt>
                <c:pt idx="7424">
                  <c:v>38.295454545455812</c:v>
                </c:pt>
                <c:pt idx="7425">
                  <c:v>38.300000000001269</c:v>
                </c:pt>
                <c:pt idx="7426">
                  <c:v>38.304545454546727</c:v>
                </c:pt>
                <c:pt idx="7427">
                  <c:v>38.309090909092184</c:v>
                </c:pt>
                <c:pt idx="7428">
                  <c:v>38.313636363637642</c:v>
                </c:pt>
                <c:pt idx="7429">
                  <c:v>38.318181818183099</c:v>
                </c:pt>
                <c:pt idx="7430">
                  <c:v>38.322727272728557</c:v>
                </c:pt>
                <c:pt idx="7431">
                  <c:v>38.327272727274014</c:v>
                </c:pt>
                <c:pt idx="7432">
                  <c:v>38.331818181819472</c:v>
                </c:pt>
                <c:pt idx="7433">
                  <c:v>38.336363636364929</c:v>
                </c:pt>
                <c:pt idx="7434">
                  <c:v>38.340909090910387</c:v>
                </c:pt>
                <c:pt idx="7435">
                  <c:v>38.345454545455844</c:v>
                </c:pt>
                <c:pt idx="7436">
                  <c:v>38.350000000001302</c:v>
                </c:pt>
                <c:pt idx="7437">
                  <c:v>38.354545454546759</c:v>
                </c:pt>
                <c:pt idx="7438">
                  <c:v>38.359090909092217</c:v>
                </c:pt>
                <c:pt idx="7439">
                  <c:v>38.363636363637674</c:v>
                </c:pt>
                <c:pt idx="7440">
                  <c:v>38.368181818183132</c:v>
                </c:pt>
                <c:pt idx="7441">
                  <c:v>38.372727272728589</c:v>
                </c:pt>
                <c:pt idx="7442">
                  <c:v>38.377272727274047</c:v>
                </c:pt>
                <c:pt idx="7443">
                  <c:v>38.381818181819504</c:v>
                </c:pt>
                <c:pt idx="7444">
                  <c:v>38.386363636364962</c:v>
                </c:pt>
                <c:pt idx="7445">
                  <c:v>38.390909090910419</c:v>
                </c:pt>
                <c:pt idx="7446">
                  <c:v>38.395454545455877</c:v>
                </c:pt>
                <c:pt idx="7447">
                  <c:v>38.400000000001334</c:v>
                </c:pt>
                <c:pt idx="7448">
                  <c:v>38.404545454546792</c:v>
                </c:pt>
                <c:pt idx="7449">
                  <c:v>38.409090909092249</c:v>
                </c:pt>
                <c:pt idx="7450">
                  <c:v>38.413636363637707</c:v>
                </c:pt>
                <c:pt idx="7451">
                  <c:v>38.418181818183164</c:v>
                </c:pt>
                <c:pt idx="7452">
                  <c:v>38.422727272728622</c:v>
                </c:pt>
                <c:pt idx="7453">
                  <c:v>38.42727272727408</c:v>
                </c:pt>
                <c:pt idx="7454">
                  <c:v>38.431818181819537</c:v>
                </c:pt>
                <c:pt idx="7455">
                  <c:v>38.436363636364995</c:v>
                </c:pt>
                <c:pt idx="7456">
                  <c:v>38.440909090910452</c:v>
                </c:pt>
                <c:pt idx="7457">
                  <c:v>38.44545454545591</c:v>
                </c:pt>
                <c:pt idx="7458">
                  <c:v>38.450000000001367</c:v>
                </c:pt>
                <c:pt idx="7459">
                  <c:v>38.454545454546825</c:v>
                </c:pt>
                <c:pt idx="7460">
                  <c:v>38.459090909092282</c:v>
                </c:pt>
                <c:pt idx="7461">
                  <c:v>38.46363636363774</c:v>
                </c:pt>
                <c:pt idx="7462">
                  <c:v>38.468181818183197</c:v>
                </c:pt>
                <c:pt idx="7463">
                  <c:v>38.472727272728655</c:v>
                </c:pt>
                <c:pt idx="7464">
                  <c:v>38.477272727274112</c:v>
                </c:pt>
                <c:pt idx="7465">
                  <c:v>38.48181818181957</c:v>
                </c:pt>
                <c:pt idx="7466">
                  <c:v>38.486363636365027</c:v>
                </c:pt>
                <c:pt idx="7467">
                  <c:v>38.490909090910485</c:v>
                </c:pt>
                <c:pt idx="7468">
                  <c:v>38.495454545455942</c:v>
                </c:pt>
                <c:pt idx="7469">
                  <c:v>38.5000000000014</c:v>
                </c:pt>
                <c:pt idx="7470">
                  <c:v>38.504545454546857</c:v>
                </c:pt>
                <c:pt idx="7471">
                  <c:v>38.509090909092315</c:v>
                </c:pt>
                <c:pt idx="7472">
                  <c:v>38.513636363637772</c:v>
                </c:pt>
                <c:pt idx="7473">
                  <c:v>38.51818181818323</c:v>
                </c:pt>
                <c:pt idx="7474">
                  <c:v>38.522727272728687</c:v>
                </c:pt>
                <c:pt idx="7475">
                  <c:v>38.527272727274145</c:v>
                </c:pt>
                <c:pt idx="7476">
                  <c:v>38.531818181819602</c:v>
                </c:pt>
                <c:pt idx="7477">
                  <c:v>38.53636363636506</c:v>
                </c:pt>
                <c:pt idx="7478">
                  <c:v>38.540909090910517</c:v>
                </c:pt>
                <c:pt idx="7479">
                  <c:v>38.545454545455975</c:v>
                </c:pt>
                <c:pt idx="7480">
                  <c:v>38.550000000001432</c:v>
                </c:pt>
                <c:pt idx="7481">
                  <c:v>38.55454545454689</c:v>
                </c:pt>
                <c:pt idx="7482">
                  <c:v>38.559090909092347</c:v>
                </c:pt>
                <c:pt idx="7483">
                  <c:v>38.563636363637805</c:v>
                </c:pt>
                <c:pt idx="7484">
                  <c:v>38.568181818183263</c:v>
                </c:pt>
                <c:pt idx="7485">
                  <c:v>38.57272727272872</c:v>
                </c:pt>
                <c:pt idx="7486">
                  <c:v>38.577272727274178</c:v>
                </c:pt>
                <c:pt idx="7487">
                  <c:v>38.581818181819635</c:v>
                </c:pt>
                <c:pt idx="7488">
                  <c:v>38.586363636365093</c:v>
                </c:pt>
                <c:pt idx="7489">
                  <c:v>38.59090909091055</c:v>
                </c:pt>
                <c:pt idx="7490">
                  <c:v>38.595454545456008</c:v>
                </c:pt>
                <c:pt idx="7491">
                  <c:v>38.600000000001465</c:v>
                </c:pt>
                <c:pt idx="7492">
                  <c:v>38.604545454546923</c:v>
                </c:pt>
                <c:pt idx="7493">
                  <c:v>38.60909090909238</c:v>
                </c:pt>
                <c:pt idx="7494">
                  <c:v>38.613636363637838</c:v>
                </c:pt>
                <c:pt idx="7495">
                  <c:v>38.618181818183295</c:v>
                </c:pt>
                <c:pt idx="7496">
                  <c:v>38.622727272728753</c:v>
                </c:pt>
                <c:pt idx="7497">
                  <c:v>38.62727272727421</c:v>
                </c:pt>
                <c:pt idx="7498">
                  <c:v>38.631818181819668</c:v>
                </c:pt>
                <c:pt idx="7499">
                  <c:v>38.636363636365125</c:v>
                </c:pt>
                <c:pt idx="7500">
                  <c:v>38.640909090910583</c:v>
                </c:pt>
                <c:pt idx="7501">
                  <c:v>38.64545454545604</c:v>
                </c:pt>
                <c:pt idx="7502">
                  <c:v>38.650000000001498</c:v>
                </c:pt>
                <c:pt idx="7503">
                  <c:v>38.654545454546955</c:v>
                </c:pt>
                <c:pt idx="7504">
                  <c:v>38.659090909092413</c:v>
                </c:pt>
                <c:pt idx="7505">
                  <c:v>38.66363636363787</c:v>
                </c:pt>
                <c:pt idx="7506">
                  <c:v>38.668181818183328</c:v>
                </c:pt>
                <c:pt idx="7507">
                  <c:v>38.672727272728785</c:v>
                </c:pt>
                <c:pt idx="7508">
                  <c:v>38.677272727274243</c:v>
                </c:pt>
                <c:pt idx="7509">
                  <c:v>38.6818181818197</c:v>
                </c:pt>
                <c:pt idx="7510">
                  <c:v>38.686363636365158</c:v>
                </c:pt>
                <c:pt idx="7511">
                  <c:v>38.690909090910615</c:v>
                </c:pt>
                <c:pt idx="7512">
                  <c:v>38.695454545456073</c:v>
                </c:pt>
                <c:pt idx="7513">
                  <c:v>38.700000000001531</c:v>
                </c:pt>
                <c:pt idx="7514">
                  <c:v>38.704545454546988</c:v>
                </c:pt>
                <c:pt idx="7515">
                  <c:v>38.709090909092446</c:v>
                </c:pt>
                <c:pt idx="7516">
                  <c:v>38.713636363637903</c:v>
                </c:pt>
                <c:pt idx="7517">
                  <c:v>38.718181818183361</c:v>
                </c:pt>
                <c:pt idx="7518">
                  <c:v>38.722727272728818</c:v>
                </c:pt>
                <c:pt idx="7519">
                  <c:v>38.727272727274276</c:v>
                </c:pt>
                <c:pt idx="7520">
                  <c:v>38.731818181819733</c:v>
                </c:pt>
                <c:pt idx="7521">
                  <c:v>38.736363636365191</c:v>
                </c:pt>
                <c:pt idx="7522">
                  <c:v>38.740909090910648</c:v>
                </c:pt>
                <c:pt idx="7523">
                  <c:v>38.745454545456106</c:v>
                </c:pt>
                <c:pt idx="7524">
                  <c:v>38.750000000001563</c:v>
                </c:pt>
                <c:pt idx="7525">
                  <c:v>38.754545454547021</c:v>
                </c:pt>
                <c:pt idx="7526">
                  <c:v>38.759090909092478</c:v>
                </c:pt>
                <c:pt idx="7527">
                  <c:v>38.763636363637936</c:v>
                </c:pt>
                <c:pt idx="7528">
                  <c:v>38.768181818183393</c:v>
                </c:pt>
                <c:pt idx="7529">
                  <c:v>38.772727272728851</c:v>
                </c:pt>
                <c:pt idx="7530">
                  <c:v>38.777272727274308</c:v>
                </c:pt>
                <c:pt idx="7531">
                  <c:v>38.781818181819766</c:v>
                </c:pt>
                <c:pt idx="7532">
                  <c:v>38.786363636365223</c:v>
                </c:pt>
                <c:pt idx="7533">
                  <c:v>38.790909090910681</c:v>
                </c:pt>
                <c:pt idx="7534">
                  <c:v>38.795454545456138</c:v>
                </c:pt>
                <c:pt idx="7535">
                  <c:v>38.800000000001596</c:v>
                </c:pt>
                <c:pt idx="7536">
                  <c:v>38.804545454547053</c:v>
                </c:pt>
                <c:pt idx="7537">
                  <c:v>38.809090909092511</c:v>
                </c:pt>
                <c:pt idx="7538">
                  <c:v>38.813636363637968</c:v>
                </c:pt>
                <c:pt idx="7539">
                  <c:v>38.818181818183426</c:v>
                </c:pt>
                <c:pt idx="7540">
                  <c:v>38.822727272728883</c:v>
                </c:pt>
                <c:pt idx="7541">
                  <c:v>38.827272727274341</c:v>
                </c:pt>
                <c:pt idx="7542">
                  <c:v>38.831818181819798</c:v>
                </c:pt>
                <c:pt idx="7543">
                  <c:v>38.836363636365256</c:v>
                </c:pt>
                <c:pt idx="7544">
                  <c:v>38.840909090910714</c:v>
                </c:pt>
                <c:pt idx="7545">
                  <c:v>38.845454545456171</c:v>
                </c:pt>
                <c:pt idx="7546">
                  <c:v>38.850000000001629</c:v>
                </c:pt>
                <c:pt idx="7547">
                  <c:v>38.854545454547086</c:v>
                </c:pt>
                <c:pt idx="7548">
                  <c:v>38.859090909092544</c:v>
                </c:pt>
                <c:pt idx="7549">
                  <c:v>38.863636363638001</c:v>
                </c:pt>
                <c:pt idx="7550">
                  <c:v>38.868181818183459</c:v>
                </c:pt>
                <c:pt idx="7551">
                  <c:v>38.872727272728916</c:v>
                </c:pt>
                <c:pt idx="7552">
                  <c:v>38.877272727274374</c:v>
                </c:pt>
                <c:pt idx="7553">
                  <c:v>38.881818181819831</c:v>
                </c:pt>
                <c:pt idx="7554">
                  <c:v>38.886363636365289</c:v>
                </c:pt>
                <c:pt idx="7555">
                  <c:v>38.890909090910746</c:v>
                </c:pt>
                <c:pt idx="7556">
                  <c:v>38.895454545456204</c:v>
                </c:pt>
                <c:pt idx="7557">
                  <c:v>38.900000000001661</c:v>
                </c:pt>
                <c:pt idx="7558">
                  <c:v>38.904545454547119</c:v>
                </c:pt>
                <c:pt idx="7559">
                  <c:v>38.909090909092576</c:v>
                </c:pt>
                <c:pt idx="7560">
                  <c:v>38.913636363638034</c:v>
                </c:pt>
                <c:pt idx="7561">
                  <c:v>38.918181818183491</c:v>
                </c:pt>
                <c:pt idx="7562">
                  <c:v>38.922727272728949</c:v>
                </c:pt>
                <c:pt idx="7563">
                  <c:v>38.927272727274406</c:v>
                </c:pt>
                <c:pt idx="7564">
                  <c:v>38.931818181819864</c:v>
                </c:pt>
                <c:pt idx="7565">
                  <c:v>38.936363636365321</c:v>
                </c:pt>
                <c:pt idx="7566">
                  <c:v>38.940909090910779</c:v>
                </c:pt>
                <c:pt idx="7567">
                  <c:v>38.945454545456236</c:v>
                </c:pt>
                <c:pt idx="7568">
                  <c:v>38.950000000001694</c:v>
                </c:pt>
                <c:pt idx="7569">
                  <c:v>38.954545454547151</c:v>
                </c:pt>
                <c:pt idx="7570">
                  <c:v>38.959090909092609</c:v>
                </c:pt>
                <c:pt idx="7571">
                  <c:v>38.963636363638066</c:v>
                </c:pt>
                <c:pt idx="7572">
                  <c:v>38.968181818183524</c:v>
                </c:pt>
                <c:pt idx="7573">
                  <c:v>38.972727272728982</c:v>
                </c:pt>
                <c:pt idx="7574">
                  <c:v>38.977272727274439</c:v>
                </c:pt>
                <c:pt idx="7575">
                  <c:v>38.981818181819897</c:v>
                </c:pt>
                <c:pt idx="7576">
                  <c:v>38.986363636365354</c:v>
                </c:pt>
                <c:pt idx="7577">
                  <c:v>38.990909090910812</c:v>
                </c:pt>
                <c:pt idx="7578">
                  <c:v>38.995454545456269</c:v>
                </c:pt>
                <c:pt idx="7579">
                  <c:v>39.000000000001727</c:v>
                </c:pt>
                <c:pt idx="7580">
                  <c:v>39.004545454547184</c:v>
                </c:pt>
                <c:pt idx="7581">
                  <c:v>39.009090909092642</c:v>
                </c:pt>
                <c:pt idx="7582">
                  <c:v>39.013636363638099</c:v>
                </c:pt>
                <c:pt idx="7583">
                  <c:v>39.018181818183557</c:v>
                </c:pt>
                <c:pt idx="7584">
                  <c:v>39.022727272729014</c:v>
                </c:pt>
                <c:pt idx="7585">
                  <c:v>39.027272727274472</c:v>
                </c:pt>
                <c:pt idx="7586">
                  <c:v>39.031818181819929</c:v>
                </c:pt>
                <c:pt idx="7587">
                  <c:v>39.036363636365387</c:v>
                </c:pt>
                <c:pt idx="7588">
                  <c:v>39.040909090910844</c:v>
                </c:pt>
                <c:pt idx="7589">
                  <c:v>39.045454545456302</c:v>
                </c:pt>
                <c:pt idx="7590">
                  <c:v>39.050000000001759</c:v>
                </c:pt>
                <c:pt idx="7591">
                  <c:v>39.054545454547217</c:v>
                </c:pt>
                <c:pt idx="7592">
                  <c:v>39.059090909092674</c:v>
                </c:pt>
                <c:pt idx="7593">
                  <c:v>39.063636363638132</c:v>
                </c:pt>
                <c:pt idx="7594">
                  <c:v>39.068181818183589</c:v>
                </c:pt>
                <c:pt idx="7595">
                  <c:v>39.072727272729047</c:v>
                </c:pt>
                <c:pt idx="7596">
                  <c:v>39.077272727274504</c:v>
                </c:pt>
                <c:pt idx="7597">
                  <c:v>39.081818181819962</c:v>
                </c:pt>
                <c:pt idx="7598">
                  <c:v>39.086363636365419</c:v>
                </c:pt>
                <c:pt idx="7599">
                  <c:v>39.090909090910877</c:v>
                </c:pt>
                <c:pt idx="7600">
                  <c:v>39.095454545456334</c:v>
                </c:pt>
                <c:pt idx="7601">
                  <c:v>39.100000000001792</c:v>
                </c:pt>
                <c:pt idx="7602">
                  <c:v>39.10454545454725</c:v>
                </c:pt>
                <c:pt idx="7603">
                  <c:v>39.109090909092707</c:v>
                </c:pt>
                <c:pt idx="7604">
                  <c:v>39.113636363638165</c:v>
                </c:pt>
                <c:pt idx="7605">
                  <c:v>39.118181818183622</c:v>
                </c:pt>
                <c:pt idx="7606">
                  <c:v>39.12272727272908</c:v>
                </c:pt>
                <c:pt idx="7607">
                  <c:v>39.127272727274537</c:v>
                </c:pt>
                <c:pt idx="7608">
                  <c:v>39.131818181819995</c:v>
                </c:pt>
                <c:pt idx="7609">
                  <c:v>39.136363636365452</c:v>
                </c:pt>
                <c:pt idx="7610">
                  <c:v>39.14090909091091</c:v>
                </c:pt>
                <c:pt idx="7611">
                  <c:v>39.145454545456367</c:v>
                </c:pt>
                <c:pt idx="7612">
                  <c:v>39.150000000001825</c:v>
                </c:pt>
                <c:pt idx="7613">
                  <c:v>39.154545454547282</c:v>
                </c:pt>
                <c:pt idx="7614">
                  <c:v>39.15909090909274</c:v>
                </c:pt>
                <c:pt idx="7615">
                  <c:v>39.163636363638197</c:v>
                </c:pt>
                <c:pt idx="7616">
                  <c:v>39.168181818183655</c:v>
                </c:pt>
                <c:pt idx="7617">
                  <c:v>39.172727272729112</c:v>
                </c:pt>
                <c:pt idx="7618">
                  <c:v>39.17727272727457</c:v>
                </c:pt>
                <c:pt idx="7619">
                  <c:v>39.181818181820027</c:v>
                </c:pt>
                <c:pt idx="7620">
                  <c:v>39.186363636365485</c:v>
                </c:pt>
                <c:pt idx="7621">
                  <c:v>39.190909090910942</c:v>
                </c:pt>
                <c:pt idx="7622">
                  <c:v>39.1954545454564</c:v>
                </c:pt>
                <c:pt idx="7623">
                  <c:v>39.200000000001857</c:v>
                </c:pt>
                <c:pt idx="7624">
                  <c:v>39.204545454547315</c:v>
                </c:pt>
                <c:pt idx="7625">
                  <c:v>39.209090909092772</c:v>
                </c:pt>
                <c:pt idx="7626">
                  <c:v>39.21363636363823</c:v>
                </c:pt>
                <c:pt idx="7627">
                  <c:v>39.218181818183687</c:v>
                </c:pt>
                <c:pt idx="7628">
                  <c:v>39.222727272729145</c:v>
                </c:pt>
                <c:pt idx="7629">
                  <c:v>39.227272727274602</c:v>
                </c:pt>
                <c:pt idx="7630">
                  <c:v>39.23181818182006</c:v>
                </c:pt>
                <c:pt idx="7631">
                  <c:v>39.236363636365517</c:v>
                </c:pt>
                <c:pt idx="7632">
                  <c:v>39.240909090910975</c:v>
                </c:pt>
                <c:pt idx="7633">
                  <c:v>39.245454545456433</c:v>
                </c:pt>
                <c:pt idx="7634">
                  <c:v>39.25000000000189</c:v>
                </c:pt>
                <c:pt idx="7635">
                  <c:v>39.254545454547348</c:v>
                </c:pt>
                <c:pt idx="7636">
                  <c:v>39.259090909092805</c:v>
                </c:pt>
                <c:pt idx="7637">
                  <c:v>39.263636363638263</c:v>
                </c:pt>
                <c:pt idx="7638">
                  <c:v>39.26818181818372</c:v>
                </c:pt>
                <c:pt idx="7639">
                  <c:v>39.272727272729178</c:v>
                </c:pt>
                <c:pt idx="7640">
                  <c:v>39.277272727274635</c:v>
                </c:pt>
                <c:pt idx="7641">
                  <c:v>39.281818181820093</c:v>
                </c:pt>
                <c:pt idx="7642">
                  <c:v>39.28636363636555</c:v>
                </c:pt>
                <c:pt idx="7643">
                  <c:v>39.290909090911008</c:v>
                </c:pt>
                <c:pt idx="7644">
                  <c:v>39.295454545456465</c:v>
                </c:pt>
                <c:pt idx="7645">
                  <c:v>39.300000000001923</c:v>
                </c:pt>
                <c:pt idx="7646">
                  <c:v>39.30454545454738</c:v>
                </c:pt>
                <c:pt idx="7647">
                  <c:v>39.309090909092838</c:v>
                </c:pt>
                <c:pt idx="7648">
                  <c:v>39.313636363638295</c:v>
                </c:pt>
                <c:pt idx="7649">
                  <c:v>39.318181818183753</c:v>
                </c:pt>
                <c:pt idx="7650">
                  <c:v>39.32272727272921</c:v>
                </c:pt>
                <c:pt idx="7651">
                  <c:v>39.327272727274668</c:v>
                </c:pt>
                <c:pt idx="7652">
                  <c:v>39.331818181820125</c:v>
                </c:pt>
                <c:pt idx="7653">
                  <c:v>39.336363636365583</c:v>
                </c:pt>
                <c:pt idx="7654">
                  <c:v>39.34090909091104</c:v>
                </c:pt>
                <c:pt idx="7655">
                  <c:v>39.345454545456498</c:v>
                </c:pt>
                <c:pt idx="7656">
                  <c:v>39.350000000001955</c:v>
                </c:pt>
                <c:pt idx="7657">
                  <c:v>39.354545454547413</c:v>
                </c:pt>
                <c:pt idx="7658">
                  <c:v>39.35909090909287</c:v>
                </c:pt>
                <c:pt idx="7659">
                  <c:v>39.363636363638328</c:v>
                </c:pt>
                <c:pt idx="7660">
                  <c:v>39.368181818183785</c:v>
                </c:pt>
                <c:pt idx="7661">
                  <c:v>39.372727272729243</c:v>
                </c:pt>
                <c:pt idx="7662">
                  <c:v>39.377272727274701</c:v>
                </c:pt>
                <c:pt idx="7663">
                  <c:v>39.381818181820158</c:v>
                </c:pt>
                <c:pt idx="7664">
                  <c:v>39.386363636365616</c:v>
                </c:pt>
                <c:pt idx="7665">
                  <c:v>39.390909090911073</c:v>
                </c:pt>
                <c:pt idx="7666">
                  <c:v>39.395454545456531</c:v>
                </c:pt>
                <c:pt idx="7667">
                  <c:v>39.400000000001988</c:v>
                </c:pt>
                <c:pt idx="7668">
                  <c:v>39.404545454547446</c:v>
                </c:pt>
                <c:pt idx="7669">
                  <c:v>39.409090909092903</c:v>
                </c:pt>
                <c:pt idx="7670">
                  <c:v>39.413636363638361</c:v>
                </c:pt>
                <c:pt idx="7671">
                  <c:v>39.418181818183818</c:v>
                </c:pt>
                <c:pt idx="7672">
                  <c:v>39.422727272729276</c:v>
                </c:pt>
                <c:pt idx="7673">
                  <c:v>39.427272727274733</c:v>
                </c:pt>
                <c:pt idx="7674">
                  <c:v>39.431818181820191</c:v>
                </c:pt>
                <c:pt idx="7675">
                  <c:v>39.436363636365648</c:v>
                </c:pt>
                <c:pt idx="7676">
                  <c:v>39.440909090911106</c:v>
                </c:pt>
                <c:pt idx="7677">
                  <c:v>39.445454545456563</c:v>
                </c:pt>
                <c:pt idx="7678">
                  <c:v>39.450000000002021</c:v>
                </c:pt>
                <c:pt idx="7679">
                  <c:v>39.454545454547478</c:v>
                </c:pt>
                <c:pt idx="7680">
                  <c:v>39.459090909092936</c:v>
                </c:pt>
                <c:pt idx="7681">
                  <c:v>39.463636363638393</c:v>
                </c:pt>
                <c:pt idx="7682">
                  <c:v>39.468181818183851</c:v>
                </c:pt>
                <c:pt idx="7683">
                  <c:v>39.472727272729308</c:v>
                </c:pt>
                <c:pt idx="7684">
                  <c:v>39.477272727274766</c:v>
                </c:pt>
                <c:pt idx="7685">
                  <c:v>39.481818181820223</c:v>
                </c:pt>
                <c:pt idx="7686">
                  <c:v>39.486363636365681</c:v>
                </c:pt>
                <c:pt idx="7687">
                  <c:v>39.490909090911138</c:v>
                </c:pt>
                <c:pt idx="7688">
                  <c:v>39.495454545456596</c:v>
                </c:pt>
                <c:pt idx="7689">
                  <c:v>39.500000000002053</c:v>
                </c:pt>
                <c:pt idx="7690">
                  <c:v>39.504545454547511</c:v>
                </c:pt>
                <c:pt idx="7691">
                  <c:v>39.509090909092969</c:v>
                </c:pt>
                <c:pt idx="7692">
                  <c:v>39.513636363638426</c:v>
                </c:pt>
                <c:pt idx="7693">
                  <c:v>39.518181818183884</c:v>
                </c:pt>
                <c:pt idx="7694">
                  <c:v>39.522727272729341</c:v>
                </c:pt>
                <c:pt idx="7695">
                  <c:v>39.527272727274799</c:v>
                </c:pt>
                <c:pt idx="7696">
                  <c:v>39.531818181820256</c:v>
                </c:pt>
                <c:pt idx="7697">
                  <c:v>39.536363636365714</c:v>
                </c:pt>
                <c:pt idx="7698">
                  <c:v>39.540909090911171</c:v>
                </c:pt>
                <c:pt idx="7699">
                  <c:v>39.545454545456629</c:v>
                </c:pt>
                <c:pt idx="7700">
                  <c:v>39.550000000002086</c:v>
                </c:pt>
                <c:pt idx="7701">
                  <c:v>39.554545454547544</c:v>
                </c:pt>
                <c:pt idx="7702">
                  <c:v>39.559090909093001</c:v>
                </c:pt>
                <c:pt idx="7703">
                  <c:v>39.563636363638459</c:v>
                </c:pt>
                <c:pt idx="7704">
                  <c:v>39.568181818183916</c:v>
                </c:pt>
                <c:pt idx="7705">
                  <c:v>39.572727272729374</c:v>
                </c:pt>
                <c:pt idx="7706">
                  <c:v>39.577272727274831</c:v>
                </c:pt>
                <c:pt idx="7707">
                  <c:v>39.581818181820289</c:v>
                </c:pt>
                <c:pt idx="7708">
                  <c:v>39.586363636365746</c:v>
                </c:pt>
                <c:pt idx="7709">
                  <c:v>39.590909090911204</c:v>
                </c:pt>
                <c:pt idx="7710">
                  <c:v>39.595454545456661</c:v>
                </c:pt>
                <c:pt idx="7711">
                  <c:v>39.600000000002119</c:v>
                </c:pt>
                <c:pt idx="7712">
                  <c:v>39.604545454547576</c:v>
                </c:pt>
                <c:pt idx="7713">
                  <c:v>39.609090909093034</c:v>
                </c:pt>
                <c:pt idx="7714">
                  <c:v>39.613636363638491</c:v>
                </c:pt>
                <c:pt idx="7715">
                  <c:v>39.618181818183949</c:v>
                </c:pt>
                <c:pt idx="7716">
                  <c:v>39.622727272729406</c:v>
                </c:pt>
                <c:pt idx="7717">
                  <c:v>39.627272727274864</c:v>
                </c:pt>
                <c:pt idx="7718">
                  <c:v>39.631818181820321</c:v>
                </c:pt>
                <c:pt idx="7719">
                  <c:v>39.636363636365779</c:v>
                </c:pt>
                <c:pt idx="7720">
                  <c:v>39.640909090911236</c:v>
                </c:pt>
                <c:pt idx="7721">
                  <c:v>39.645454545456694</c:v>
                </c:pt>
                <c:pt idx="7722">
                  <c:v>39.650000000002152</c:v>
                </c:pt>
                <c:pt idx="7723">
                  <c:v>39.654545454547609</c:v>
                </c:pt>
                <c:pt idx="7724">
                  <c:v>39.659090909093067</c:v>
                </c:pt>
                <c:pt idx="7725">
                  <c:v>39.663636363638524</c:v>
                </c:pt>
                <c:pt idx="7726">
                  <c:v>39.668181818183982</c:v>
                </c:pt>
                <c:pt idx="7727">
                  <c:v>39.672727272729439</c:v>
                </c:pt>
                <c:pt idx="7728">
                  <c:v>39.677272727274897</c:v>
                </c:pt>
                <c:pt idx="7729">
                  <c:v>39.681818181820354</c:v>
                </c:pt>
                <c:pt idx="7730">
                  <c:v>39.686363636365812</c:v>
                </c:pt>
                <c:pt idx="7731">
                  <c:v>39.690909090911269</c:v>
                </c:pt>
                <c:pt idx="7732">
                  <c:v>39.695454545456727</c:v>
                </c:pt>
                <c:pt idx="7733">
                  <c:v>39.700000000002184</c:v>
                </c:pt>
                <c:pt idx="7734">
                  <c:v>39.704545454547642</c:v>
                </c:pt>
                <c:pt idx="7735">
                  <c:v>39.709090909093099</c:v>
                </c:pt>
                <c:pt idx="7736">
                  <c:v>39.713636363638557</c:v>
                </c:pt>
                <c:pt idx="7737">
                  <c:v>39.718181818184014</c:v>
                </c:pt>
                <c:pt idx="7738">
                  <c:v>39.722727272729472</c:v>
                </c:pt>
                <c:pt idx="7739">
                  <c:v>39.727272727274929</c:v>
                </c:pt>
                <c:pt idx="7740">
                  <c:v>39.731818181820387</c:v>
                </c:pt>
                <c:pt idx="7741">
                  <c:v>39.736363636365844</c:v>
                </c:pt>
                <c:pt idx="7742">
                  <c:v>39.740909090911302</c:v>
                </c:pt>
                <c:pt idx="7743">
                  <c:v>39.745454545456759</c:v>
                </c:pt>
                <c:pt idx="7744">
                  <c:v>39.750000000002217</c:v>
                </c:pt>
                <c:pt idx="7745">
                  <c:v>39.754545454547674</c:v>
                </c:pt>
                <c:pt idx="7746">
                  <c:v>39.759090909093132</c:v>
                </c:pt>
                <c:pt idx="7747">
                  <c:v>39.763636363638589</c:v>
                </c:pt>
                <c:pt idx="7748">
                  <c:v>39.768181818184047</c:v>
                </c:pt>
                <c:pt idx="7749">
                  <c:v>39.772727272729504</c:v>
                </c:pt>
                <c:pt idx="7750">
                  <c:v>39.777272727274962</c:v>
                </c:pt>
                <c:pt idx="7751">
                  <c:v>39.78181818182042</c:v>
                </c:pt>
                <c:pt idx="7752">
                  <c:v>39.786363636365877</c:v>
                </c:pt>
                <c:pt idx="7753">
                  <c:v>39.790909090911335</c:v>
                </c:pt>
                <c:pt idx="7754">
                  <c:v>39.795454545456792</c:v>
                </c:pt>
                <c:pt idx="7755">
                  <c:v>39.80000000000225</c:v>
                </c:pt>
                <c:pt idx="7756">
                  <c:v>39.804545454547707</c:v>
                </c:pt>
                <c:pt idx="7757">
                  <c:v>39.809090909093165</c:v>
                </c:pt>
                <c:pt idx="7758">
                  <c:v>39.813636363638622</c:v>
                </c:pt>
                <c:pt idx="7759">
                  <c:v>39.81818181818408</c:v>
                </c:pt>
                <c:pt idx="7760">
                  <c:v>39.822727272729537</c:v>
                </c:pt>
                <c:pt idx="7761">
                  <c:v>39.827272727274995</c:v>
                </c:pt>
                <c:pt idx="7762">
                  <c:v>39.831818181820452</c:v>
                </c:pt>
                <c:pt idx="7763">
                  <c:v>39.83636363636591</c:v>
                </c:pt>
                <c:pt idx="7764">
                  <c:v>39.840909090911367</c:v>
                </c:pt>
                <c:pt idx="7765">
                  <c:v>39.845454545456825</c:v>
                </c:pt>
                <c:pt idx="7766">
                  <c:v>39.850000000002282</c:v>
                </c:pt>
                <c:pt idx="7767">
                  <c:v>39.85454545454774</c:v>
                </c:pt>
                <c:pt idx="7768">
                  <c:v>39.859090909093197</c:v>
                </c:pt>
                <c:pt idx="7769">
                  <c:v>39.863636363638655</c:v>
                </c:pt>
                <c:pt idx="7770">
                  <c:v>39.868181818184112</c:v>
                </c:pt>
                <c:pt idx="7771">
                  <c:v>39.87272727272957</c:v>
                </c:pt>
                <c:pt idx="7772">
                  <c:v>39.877272727275027</c:v>
                </c:pt>
                <c:pt idx="7773">
                  <c:v>39.881818181820485</c:v>
                </c:pt>
                <c:pt idx="7774">
                  <c:v>39.886363636365942</c:v>
                </c:pt>
                <c:pt idx="7775">
                  <c:v>39.8909090909114</c:v>
                </c:pt>
                <c:pt idx="7776">
                  <c:v>39.895454545456857</c:v>
                </c:pt>
                <c:pt idx="7777">
                  <c:v>39.900000000002315</c:v>
                </c:pt>
                <c:pt idx="7778">
                  <c:v>39.904545454547772</c:v>
                </c:pt>
                <c:pt idx="7779">
                  <c:v>39.90909090909323</c:v>
                </c:pt>
                <c:pt idx="7780">
                  <c:v>39.913636363638687</c:v>
                </c:pt>
                <c:pt idx="7781">
                  <c:v>39.918181818184145</c:v>
                </c:pt>
                <c:pt idx="7782">
                  <c:v>39.922727272729603</c:v>
                </c:pt>
                <c:pt idx="7783">
                  <c:v>39.92727272727506</c:v>
                </c:pt>
                <c:pt idx="7784">
                  <c:v>39.931818181820518</c:v>
                </c:pt>
                <c:pt idx="7785">
                  <c:v>39.936363636365975</c:v>
                </c:pt>
                <c:pt idx="7786">
                  <c:v>39.940909090911433</c:v>
                </c:pt>
                <c:pt idx="7787">
                  <c:v>39.94545454545689</c:v>
                </c:pt>
                <c:pt idx="7788">
                  <c:v>39.950000000002348</c:v>
                </c:pt>
                <c:pt idx="7789">
                  <c:v>39.954545454547805</c:v>
                </c:pt>
                <c:pt idx="7790">
                  <c:v>39.959090909093263</c:v>
                </c:pt>
                <c:pt idx="7791">
                  <c:v>39.96363636363872</c:v>
                </c:pt>
                <c:pt idx="7792">
                  <c:v>39.968181818184178</c:v>
                </c:pt>
                <c:pt idx="7793">
                  <c:v>39.972727272729635</c:v>
                </c:pt>
                <c:pt idx="7794">
                  <c:v>39.977272727275093</c:v>
                </c:pt>
                <c:pt idx="7795">
                  <c:v>39.98181818182055</c:v>
                </c:pt>
                <c:pt idx="7796">
                  <c:v>39.986363636366008</c:v>
                </c:pt>
                <c:pt idx="7797">
                  <c:v>39.990909090911465</c:v>
                </c:pt>
                <c:pt idx="7798">
                  <c:v>39.995454545456923</c:v>
                </c:pt>
                <c:pt idx="7799">
                  <c:v>40.00000000000238</c:v>
                </c:pt>
                <c:pt idx="7800">
                  <c:v>40.004545454547838</c:v>
                </c:pt>
                <c:pt idx="7801">
                  <c:v>40.009090909093295</c:v>
                </c:pt>
                <c:pt idx="7802">
                  <c:v>40.013636363638753</c:v>
                </c:pt>
                <c:pt idx="7803">
                  <c:v>40.01818181818421</c:v>
                </c:pt>
                <c:pt idx="7804">
                  <c:v>40.022727272729668</c:v>
                </c:pt>
                <c:pt idx="7805">
                  <c:v>40.027272727275125</c:v>
                </c:pt>
                <c:pt idx="7806">
                  <c:v>40.031818181820583</c:v>
                </c:pt>
                <c:pt idx="7807">
                  <c:v>40.03636363636604</c:v>
                </c:pt>
                <c:pt idx="7808">
                  <c:v>40.040909090911498</c:v>
                </c:pt>
                <c:pt idx="7809">
                  <c:v>40.045454545456955</c:v>
                </c:pt>
                <c:pt idx="7810">
                  <c:v>40.050000000002413</c:v>
                </c:pt>
                <c:pt idx="7811">
                  <c:v>40.054545454547871</c:v>
                </c:pt>
                <c:pt idx="7812">
                  <c:v>40.059090909093328</c:v>
                </c:pt>
                <c:pt idx="7813">
                  <c:v>40.063636363638786</c:v>
                </c:pt>
                <c:pt idx="7814">
                  <c:v>40.068181818184243</c:v>
                </c:pt>
                <c:pt idx="7815">
                  <c:v>40.072727272729701</c:v>
                </c:pt>
                <c:pt idx="7816">
                  <c:v>40.077272727275158</c:v>
                </c:pt>
                <c:pt idx="7817">
                  <c:v>40.081818181820616</c:v>
                </c:pt>
                <c:pt idx="7818">
                  <c:v>40.086363636366073</c:v>
                </c:pt>
                <c:pt idx="7819">
                  <c:v>40.090909090911531</c:v>
                </c:pt>
                <c:pt idx="7820">
                  <c:v>40.095454545456988</c:v>
                </c:pt>
                <c:pt idx="7821">
                  <c:v>40.100000000002446</c:v>
                </c:pt>
                <c:pt idx="7822">
                  <c:v>40.104545454547903</c:v>
                </c:pt>
                <c:pt idx="7823">
                  <c:v>40.109090909093361</c:v>
                </c:pt>
                <c:pt idx="7824">
                  <c:v>40.113636363638818</c:v>
                </c:pt>
                <c:pt idx="7825">
                  <c:v>40.118181818184276</c:v>
                </c:pt>
                <c:pt idx="7826">
                  <c:v>40.122727272729733</c:v>
                </c:pt>
                <c:pt idx="7827">
                  <c:v>40.127272727275191</c:v>
                </c:pt>
                <c:pt idx="7828">
                  <c:v>40.131818181820648</c:v>
                </c:pt>
                <c:pt idx="7829">
                  <c:v>40.136363636366106</c:v>
                </c:pt>
                <c:pt idx="7830">
                  <c:v>40.140909090911563</c:v>
                </c:pt>
                <c:pt idx="7831">
                  <c:v>40.145454545457021</c:v>
                </c:pt>
                <c:pt idx="7832">
                  <c:v>40.150000000002478</c:v>
                </c:pt>
                <c:pt idx="7833">
                  <c:v>40.154545454547936</c:v>
                </c:pt>
                <c:pt idx="7834">
                  <c:v>40.159090909093393</c:v>
                </c:pt>
                <c:pt idx="7835">
                  <c:v>40.163636363638851</c:v>
                </c:pt>
                <c:pt idx="7836">
                  <c:v>40.168181818184308</c:v>
                </c:pt>
                <c:pt idx="7837">
                  <c:v>40.172727272729766</c:v>
                </c:pt>
                <c:pt idx="7838">
                  <c:v>40.177272727275223</c:v>
                </c:pt>
                <c:pt idx="7839">
                  <c:v>40.181818181820681</c:v>
                </c:pt>
                <c:pt idx="7840">
                  <c:v>40.186363636366139</c:v>
                </c:pt>
                <c:pt idx="7841">
                  <c:v>40.190909090911596</c:v>
                </c:pt>
                <c:pt idx="7842">
                  <c:v>40.195454545457054</c:v>
                </c:pt>
                <c:pt idx="7843">
                  <c:v>40.200000000002511</c:v>
                </c:pt>
                <c:pt idx="7844">
                  <c:v>40.204545454547969</c:v>
                </c:pt>
                <c:pt idx="7845">
                  <c:v>40.209090909093426</c:v>
                </c:pt>
                <c:pt idx="7846">
                  <c:v>40.213636363638884</c:v>
                </c:pt>
                <c:pt idx="7847">
                  <c:v>40.218181818184341</c:v>
                </c:pt>
                <c:pt idx="7848">
                  <c:v>40.222727272729799</c:v>
                </c:pt>
                <c:pt idx="7849">
                  <c:v>40.227272727275256</c:v>
                </c:pt>
                <c:pt idx="7850">
                  <c:v>40.231818181820714</c:v>
                </c:pt>
                <c:pt idx="7851">
                  <c:v>40.236363636366171</c:v>
                </c:pt>
                <c:pt idx="7852">
                  <c:v>40.240909090911629</c:v>
                </c:pt>
                <c:pt idx="7853">
                  <c:v>40.245454545457086</c:v>
                </c:pt>
                <c:pt idx="7854">
                  <c:v>40.250000000002544</c:v>
                </c:pt>
                <c:pt idx="7855">
                  <c:v>40.254545454548001</c:v>
                </c:pt>
                <c:pt idx="7856">
                  <c:v>40.259090909093459</c:v>
                </c:pt>
                <c:pt idx="7857">
                  <c:v>40.263636363638916</c:v>
                </c:pt>
                <c:pt idx="7858">
                  <c:v>40.268181818184374</c:v>
                </c:pt>
                <c:pt idx="7859">
                  <c:v>40.272727272729831</c:v>
                </c:pt>
                <c:pt idx="7860">
                  <c:v>40.277272727275289</c:v>
                </c:pt>
                <c:pt idx="7861">
                  <c:v>40.281818181820746</c:v>
                </c:pt>
                <c:pt idx="7862">
                  <c:v>40.286363636366204</c:v>
                </c:pt>
                <c:pt idx="7863">
                  <c:v>40.290909090911661</c:v>
                </c:pt>
                <c:pt idx="7864">
                  <c:v>40.295454545457119</c:v>
                </c:pt>
                <c:pt idx="7865">
                  <c:v>40.300000000002576</c:v>
                </c:pt>
                <c:pt idx="7866">
                  <c:v>40.304545454548034</c:v>
                </c:pt>
                <c:pt idx="7867">
                  <c:v>40.309090909093491</c:v>
                </c:pt>
                <c:pt idx="7868">
                  <c:v>40.313636363638949</c:v>
                </c:pt>
                <c:pt idx="7869">
                  <c:v>40.318181818184406</c:v>
                </c:pt>
                <c:pt idx="7870">
                  <c:v>40.322727272729864</c:v>
                </c:pt>
                <c:pt idx="7871">
                  <c:v>40.327272727275322</c:v>
                </c:pt>
                <c:pt idx="7872">
                  <c:v>40.331818181820779</c:v>
                </c:pt>
                <c:pt idx="7873">
                  <c:v>40.336363636366237</c:v>
                </c:pt>
                <c:pt idx="7874">
                  <c:v>40.340909090911694</c:v>
                </c:pt>
                <c:pt idx="7875">
                  <c:v>40.345454545457152</c:v>
                </c:pt>
                <c:pt idx="7876">
                  <c:v>40.350000000002609</c:v>
                </c:pt>
                <c:pt idx="7877">
                  <c:v>40.354545454548067</c:v>
                </c:pt>
                <c:pt idx="7878">
                  <c:v>40.359090909093524</c:v>
                </c:pt>
                <c:pt idx="7879">
                  <c:v>40.363636363638982</c:v>
                </c:pt>
                <c:pt idx="7880">
                  <c:v>40.368181818184439</c:v>
                </c:pt>
                <c:pt idx="7881">
                  <c:v>40.372727272729897</c:v>
                </c:pt>
                <c:pt idx="7882">
                  <c:v>40.377272727275354</c:v>
                </c:pt>
                <c:pt idx="7883">
                  <c:v>40.381818181820812</c:v>
                </c:pt>
                <c:pt idx="7884">
                  <c:v>40.386363636366269</c:v>
                </c:pt>
                <c:pt idx="7885">
                  <c:v>40.390909090911727</c:v>
                </c:pt>
                <c:pt idx="7886">
                  <c:v>40.395454545457184</c:v>
                </c:pt>
                <c:pt idx="7887">
                  <c:v>40.400000000002642</c:v>
                </c:pt>
                <c:pt idx="7888">
                  <c:v>40.404545454548099</c:v>
                </c:pt>
                <c:pt idx="7889">
                  <c:v>40.409090909093557</c:v>
                </c:pt>
                <c:pt idx="7890">
                  <c:v>40.413636363639014</c:v>
                </c:pt>
                <c:pt idx="7891">
                  <c:v>40.418181818184472</c:v>
                </c:pt>
                <c:pt idx="7892">
                  <c:v>40.422727272729929</c:v>
                </c:pt>
                <c:pt idx="7893">
                  <c:v>40.427272727275387</c:v>
                </c:pt>
                <c:pt idx="7894">
                  <c:v>40.431818181820844</c:v>
                </c:pt>
                <c:pt idx="7895">
                  <c:v>40.436363636366302</c:v>
                </c:pt>
                <c:pt idx="7896">
                  <c:v>40.440909090911759</c:v>
                </c:pt>
                <c:pt idx="7897">
                  <c:v>40.445454545457217</c:v>
                </c:pt>
                <c:pt idx="7898">
                  <c:v>40.450000000002674</c:v>
                </c:pt>
                <c:pt idx="7899">
                  <c:v>40.454545454548132</c:v>
                </c:pt>
                <c:pt idx="7900">
                  <c:v>40.45909090909359</c:v>
                </c:pt>
                <c:pt idx="7901">
                  <c:v>40.463636363639047</c:v>
                </c:pt>
                <c:pt idx="7902">
                  <c:v>40.468181818184505</c:v>
                </c:pt>
                <c:pt idx="7903">
                  <c:v>40.472727272729962</c:v>
                </c:pt>
                <c:pt idx="7904">
                  <c:v>40.47727272727542</c:v>
                </c:pt>
                <c:pt idx="7905">
                  <c:v>40.481818181820877</c:v>
                </c:pt>
                <c:pt idx="7906">
                  <c:v>40.486363636366335</c:v>
                </c:pt>
                <c:pt idx="7907">
                  <c:v>40.490909090911792</c:v>
                </c:pt>
                <c:pt idx="7908">
                  <c:v>40.49545454545725</c:v>
                </c:pt>
                <c:pt idx="7909">
                  <c:v>40.500000000002707</c:v>
                </c:pt>
                <c:pt idx="7910">
                  <c:v>40.504545454548165</c:v>
                </c:pt>
                <c:pt idx="7911">
                  <c:v>40.509090909093622</c:v>
                </c:pt>
                <c:pt idx="7912">
                  <c:v>40.51363636363908</c:v>
                </c:pt>
                <c:pt idx="7913">
                  <c:v>40.518181818184537</c:v>
                </c:pt>
                <c:pt idx="7914">
                  <c:v>40.522727272729995</c:v>
                </c:pt>
                <c:pt idx="7915">
                  <c:v>40.527272727275452</c:v>
                </c:pt>
                <c:pt idx="7916">
                  <c:v>40.53181818182091</c:v>
                </c:pt>
                <c:pt idx="7917">
                  <c:v>40.536363636366367</c:v>
                </c:pt>
                <c:pt idx="7918">
                  <c:v>40.540909090911825</c:v>
                </c:pt>
                <c:pt idx="7919">
                  <c:v>40.545454545457282</c:v>
                </c:pt>
                <c:pt idx="7920">
                  <c:v>40.55000000000274</c:v>
                </c:pt>
                <c:pt idx="7921">
                  <c:v>40.554545454548197</c:v>
                </c:pt>
                <c:pt idx="7922">
                  <c:v>40.559090909093655</c:v>
                </c:pt>
                <c:pt idx="7923">
                  <c:v>40.563636363639112</c:v>
                </c:pt>
                <c:pt idx="7924">
                  <c:v>40.56818181818457</c:v>
                </c:pt>
                <c:pt idx="7925">
                  <c:v>40.572727272730027</c:v>
                </c:pt>
                <c:pt idx="7926">
                  <c:v>40.577272727275485</c:v>
                </c:pt>
                <c:pt idx="7927">
                  <c:v>40.581818181820942</c:v>
                </c:pt>
                <c:pt idx="7928">
                  <c:v>40.5863636363664</c:v>
                </c:pt>
                <c:pt idx="7929">
                  <c:v>40.590909090911858</c:v>
                </c:pt>
                <c:pt idx="7930">
                  <c:v>40.595454545457315</c:v>
                </c:pt>
                <c:pt idx="7931">
                  <c:v>40.600000000002773</c:v>
                </c:pt>
                <c:pt idx="7932">
                  <c:v>40.60454545454823</c:v>
                </c:pt>
                <c:pt idx="7933">
                  <c:v>40.609090909093688</c:v>
                </c:pt>
                <c:pt idx="7934">
                  <c:v>40.613636363639145</c:v>
                </c:pt>
                <c:pt idx="7935">
                  <c:v>40.618181818184603</c:v>
                </c:pt>
                <c:pt idx="7936">
                  <c:v>40.62272727273006</c:v>
                </c:pt>
                <c:pt idx="7937">
                  <c:v>40.627272727275518</c:v>
                </c:pt>
                <c:pt idx="7938">
                  <c:v>40.631818181820975</c:v>
                </c:pt>
                <c:pt idx="7939">
                  <c:v>40.636363636366433</c:v>
                </c:pt>
                <c:pt idx="7940">
                  <c:v>40.64090909091189</c:v>
                </c:pt>
                <c:pt idx="7941">
                  <c:v>40.645454545457348</c:v>
                </c:pt>
                <c:pt idx="7942">
                  <c:v>40.650000000002805</c:v>
                </c:pt>
                <c:pt idx="7943">
                  <c:v>40.654545454548263</c:v>
                </c:pt>
                <c:pt idx="7944">
                  <c:v>40.65909090909372</c:v>
                </c:pt>
                <c:pt idx="7945">
                  <c:v>40.663636363639178</c:v>
                </c:pt>
                <c:pt idx="7946">
                  <c:v>40.668181818184635</c:v>
                </c:pt>
                <c:pt idx="7947">
                  <c:v>40.672727272730093</c:v>
                </c:pt>
                <c:pt idx="7948">
                  <c:v>40.67727272727555</c:v>
                </c:pt>
                <c:pt idx="7949">
                  <c:v>40.681818181821008</c:v>
                </c:pt>
                <c:pt idx="7950">
                  <c:v>40.686363636366465</c:v>
                </c:pt>
                <c:pt idx="7951">
                  <c:v>40.690909090911923</c:v>
                </c:pt>
                <c:pt idx="7952">
                  <c:v>40.69545454545738</c:v>
                </c:pt>
                <c:pt idx="7953">
                  <c:v>40.700000000002838</c:v>
                </c:pt>
                <c:pt idx="7954">
                  <c:v>40.704545454548295</c:v>
                </c:pt>
                <c:pt idx="7955">
                  <c:v>40.709090909093753</c:v>
                </c:pt>
                <c:pt idx="7956">
                  <c:v>40.71363636363921</c:v>
                </c:pt>
                <c:pt idx="7957">
                  <c:v>40.718181818184668</c:v>
                </c:pt>
                <c:pt idx="7958">
                  <c:v>40.722727272730125</c:v>
                </c:pt>
                <c:pt idx="7959">
                  <c:v>40.727272727275583</c:v>
                </c:pt>
                <c:pt idx="7960">
                  <c:v>40.731818181821041</c:v>
                </c:pt>
                <c:pt idx="7961">
                  <c:v>40.736363636366498</c:v>
                </c:pt>
                <c:pt idx="7962">
                  <c:v>40.740909090911956</c:v>
                </c:pt>
                <c:pt idx="7963">
                  <c:v>40.745454545457413</c:v>
                </c:pt>
                <c:pt idx="7964">
                  <c:v>40.750000000002871</c:v>
                </c:pt>
                <c:pt idx="7965">
                  <c:v>40.754545454548328</c:v>
                </c:pt>
                <c:pt idx="7966">
                  <c:v>40.759090909093786</c:v>
                </c:pt>
                <c:pt idx="7967">
                  <c:v>40.763636363639243</c:v>
                </c:pt>
                <c:pt idx="7968">
                  <c:v>40.768181818184701</c:v>
                </c:pt>
                <c:pt idx="7969">
                  <c:v>40.772727272730158</c:v>
                </c:pt>
                <c:pt idx="7970">
                  <c:v>40.777272727275616</c:v>
                </c:pt>
                <c:pt idx="7971">
                  <c:v>40.781818181821073</c:v>
                </c:pt>
                <c:pt idx="7972">
                  <c:v>40.786363636366531</c:v>
                </c:pt>
                <c:pt idx="7973">
                  <c:v>40.790909090911988</c:v>
                </c:pt>
                <c:pt idx="7974">
                  <c:v>40.795454545457446</c:v>
                </c:pt>
                <c:pt idx="7975">
                  <c:v>40.800000000002903</c:v>
                </c:pt>
                <c:pt idx="7976">
                  <c:v>40.804545454548361</c:v>
                </c:pt>
                <c:pt idx="7977">
                  <c:v>40.809090909093818</c:v>
                </c:pt>
                <c:pt idx="7978">
                  <c:v>40.813636363639276</c:v>
                </c:pt>
                <c:pt idx="7979">
                  <c:v>40.818181818184733</c:v>
                </c:pt>
                <c:pt idx="7980">
                  <c:v>40.822727272730191</c:v>
                </c:pt>
                <c:pt idx="7981">
                  <c:v>40.827272727275648</c:v>
                </c:pt>
                <c:pt idx="7982">
                  <c:v>40.831818181821106</c:v>
                </c:pt>
                <c:pt idx="7983">
                  <c:v>40.836363636366563</c:v>
                </c:pt>
                <c:pt idx="7984">
                  <c:v>40.840909090912021</c:v>
                </c:pt>
                <c:pt idx="7985">
                  <c:v>40.845454545457478</c:v>
                </c:pt>
                <c:pt idx="7986">
                  <c:v>40.850000000002936</c:v>
                </c:pt>
                <c:pt idx="7987">
                  <c:v>40.854545454548393</c:v>
                </c:pt>
                <c:pt idx="7988">
                  <c:v>40.859090909093851</c:v>
                </c:pt>
                <c:pt idx="7989">
                  <c:v>40.863636363639309</c:v>
                </c:pt>
                <c:pt idx="7990">
                  <c:v>40.868181818184766</c:v>
                </c:pt>
                <c:pt idx="7991">
                  <c:v>40.872727272730224</c:v>
                </c:pt>
                <c:pt idx="7992">
                  <c:v>40.877272727275681</c:v>
                </c:pt>
                <c:pt idx="7993">
                  <c:v>40.881818181821139</c:v>
                </c:pt>
                <c:pt idx="7994">
                  <c:v>40.886363636366596</c:v>
                </c:pt>
                <c:pt idx="7995">
                  <c:v>40.890909090912054</c:v>
                </c:pt>
                <c:pt idx="7996">
                  <c:v>40.895454545457511</c:v>
                </c:pt>
                <c:pt idx="7997">
                  <c:v>40.900000000002969</c:v>
                </c:pt>
                <c:pt idx="7998">
                  <c:v>40.904545454548426</c:v>
                </c:pt>
                <c:pt idx="7999">
                  <c:v>40.909090909093884</c:v>
                </c:pt>
                <c:pt idx="8000">
                  <c:v>40.913636363639341</c:v>
                </c:pt>
                <c:pt idx="8001">
                  <c:v>40.918181818184799</c:v>
                </c:pt>
                <c:pt idx="8002">
                  <c:v>40.922727272730256</c:v>
                </c:pt>
                <c:pt idx="8003">
                  <c:v>40.927272727275714</c:v>
                </c:pt>
                <c:pt idx="8004">
                  <c:v>40.931818181821171</c:v>
                </c:pt>
                <c:pt idx="8005">
                  <c:v>40.936363636366629</c:v>
                </c:pt>
                <c:pt idx="8006">
                  <c:v>40.940909090912086</c:v>
                </c:pt>
                <c:pt idx="8007">
                  <c:v>40.945454545457544</c:v>
                </c:pt>
                <c:pt idx="8008">
                  <c:v>40.950000000003001</c:v>
                </c:pt>
                <c:pt idx="8009">
                  <c:v>40.954545454548459</c:v>
                </c:pt>
                <c:pt idx="8010">
                  <c:v>40.959090909093916</c:v>
                </c:pt>
                <c:pt idx="8011">
                  <c:v>40.963636363639374</c:v>
                </c:pt>
                <c:pt idx="8012">
                  <c:v>40.968181818184831</c:v>
                </c:pt>
                <c:pt idx="8013">
                  <c:v>40.972727272730289</c:v>
                </c:pt>
                <c:pt idx="8014">
                  <c:v>40.977272727275746</c:v>
                </c:pt>
                <c:pt idx="8015">
                  <c:v>40.981818181821204</c:v>
                </c:pt>
                <c:pt idx="8016">
                  <c:v>40.986363636366661</c:v>
                </c:pt>
                <c:pt idx="8017">
                  <c:v>40.990909090912119</c:v>
                </c:pt>
                <c:pt idx="8018">
                  <c:v>40.995454545457577</c:v>
                </c:pt>
                <c:pt idx="8019">
                  <c:v>41.000000000003034</c:v>
                </c:pt>
                <c:pt idx="8020">
                  <c:v>41.004545454548492</c:v>
                </c:pt>
                <c:pt idx="8021">
                  <c:v>41.009090909093949</c:v>
                </c:pt>
                <c:pt idx="8022">
                  <c:v>41.013636363639407</c:v>
                </c:pt>
                <c:pt idx="8023">
                  <c:v>41.018181818184864</c:v>
                </c:pt>
                <c:pt idx="8024">
                  <c:v>41.022727272730322</c:v>
                </c:pt>
                <c:pt idx="8025">
                  <c:v>41.027272727275779</c:v>
                </c:pt>
                <c:pt idx="8026">
                  <c:v>41.031818181821237</c:v>
                </c:pt>
                <c:pt idx="8027">
                  <c:v>41.036363636366694</c:v>
                </c:pt>
                <c:pt idx="8028">
                  <c:v>41.040909090912152</c:v>
                </c:pt>
                <c:pt idx="8029">
                  <c:v>41.045454545457609</c:v>
                </c:pt>
                <c:pt idx="8030">
                  <c:v>41.050000000003067</c:v>
                </c:pt>
                <c:pt idx="8031">
                  <c:v>41.054545454548524</c:v>
                </c:pt>
                <c:pt idx="8032">
                  <c:v>41.059090909093982</c:v>
                </c:pt>
                <c:pt idx="8033">
                  <c:v>41.063636363639439</c:v>
                </c:pt>
                <c:pt idx="8034">
                  <c:v>41.068181818184897</c:v>
                </c:pt>
                <c:pt idx="8035">
                  <c:v>41.072727272730354</c:v>
                </c:pt>
                <c:pt idx="8036">
                  <c:v>41.077272727275812</c:v>
                </c:pt>
                <c:pt idx="8037">
                  <c:v>41.081818181821269</c:v>
                </c:pt>
                <c:pt idx="8038">
                  <c:v>41.086363636366727</c:v>
                </c:pt>
                <c:pt idx="8039">
                  <c:v>41.090909090912184</c:v>
                </c:pt>
                <c:pt idx="8040">
                  <c:v>41.095454545457642</c:v>
                </c:pt>
                <c:pt idx="8041">
                  <c:v>41.100000000003099</c:v>
                </c:pt>
                <c:pt idx="8042">
                  <c:v>41.104545454548557</c:v>
                </c:pt>
                <c:pt idx="8043">
                  <c:v>41.109090909094014</c:v>
                </c:pt>
                <c:pt idx="8044">
                  <c:v>41.113636363639472</c:v>
                </c:pt>
                <c:pt idx="8045">
                  <c:v>41.118181818184929</c:v>
                </c:pt>
                <c:pt idx="8046">
                  <c:v>41.122727272730387</c:v>
                </c:pt>
                <c:pt idx="8047">
                  <c:v>41.127272727275844</c:v>
                </c:pt>
                <c:pt idx="8048">
                  <c:v>41.131818181821302</c:v>
                </c:pt>
                <c:pt idx="8049">
                  <c:v>41.13636363636676</c:v>
                </c:pt>
                <c:pt idx="8050">
                  <c:v>41.140909090912217</c:v>
                </c:pt>
                <c:pt idx="8051">
                  <c:v>41.145454545457675</c:v>
                </c:pt>
                <c:pt idx="8052">
                  <c:v>41.150000000003132</c:v>
                </c:pt>
                <c:pt idx="8053">
                  <c:v>41.15454545454859</c:v>
                </c:pt>
                <c:pt idx="8054">
                  <c:v>41.159090909094047</c:v>
                </c:pt>
                <c:pt idx="8055">
                  <c:v>41.163636363639505</c:v>
                </c:pt>
                <c:pt idx="8056">
                  <c:v>41.168181818184962</c:v>
                </c:pt>
                <c:pt idx="8057">
                  <c:v>41.17272727273042</c:v>
                </c:pt>
                <c:pt idx="8058">
                  <c:v>41.177272727275877</c:v>
                </c:pt>
                <c:pt idx="8059">
                  <c:v>41.181818181821335</c:v>
                </c:pt>
                <c:pt idx="8060">
                  <c:v>41.186363636366792</c:v>
                </c:pt>
                <c:pt idx="8061">
                  <c:v>41.19090909091225</c:v>
                </c:pt>
                <c:pt idx="8062">
                  <c:v>41.195454545457707</c:v>
                </c:pt>
                <c:pt idx="8063">
                  <c:v>41.200000000003165</c:v>
                </c:pt>
                <c:pt idx="8064">
                  <c:v>41.204545454548622</c:v>
                </c:pt>
                <c:pt idx="8065">
                  <c:v>41.20909090909408</c:v>
                </c:pt>
                <c:pt idx="8066">
                  <c:v>41.213636363639537</c:v>
                </c:pt>
                <c:pt idx="8067">
                  <c:v>41.218181818184995</c:v>
                </c:pt>
                <c:pt idx="8068">
                  <c:v>41.222727272730452</c:v>
                </c:pt>
                <c:pt idx="8069">
                  <c:v>41.22727272727591</c:v>
                </c:pt>
                <c:pt idx="8070">
                  <c:v>41.231818181821367</c:v>
                </c:pt>
                <c:pt idx="8071">
                  <c:v>41.236363636366825</c:v>
                </c:pt>
                <c:pt idx="8072">
                  <c:v>41.240909090912282</c:v>
                </c:pt>
                <c:pt idx="8073">
                  <c:v>41.24545454545774</c:v>
                </c:pt>
                <c:pt idx="8074">
                  <c:v>41.250000000003197</c:v>
                </c:pt>
                <c:pt idx="8075">
                  <c:v>41.254545454548655</c:v>
                </c:pt>
                <c:pt idx="8076">
                  <c:v>41.259090909094112</c:v>
                </c:pt>
                <c:pt idx="8077">
                  <c:v>41.26363636363957</c:v>
                </c:pt>
                <c:pt idx="8078">
                  <c:v>41.268181818185028</c:v>
                </c:pt>
                <c:pt idx="8079">
                  <c:v>41.272727272730485</c:v>
                </c:pt>
                <c:pt idx="8080">
                  <c:v>41.277272727275943</c:v>
                </c:pt>
                <c:pt idx="8081">
                  <c:v>41.2818181818214</c:v>
                </c:pt>
                <c:pt idx="8082">
                  <c:v>41.286363636366858</c:v>
                </c:pt>
                <c:pt idx="8083">
                  <c:v>41.290909090912315</c:v>
                </c:pt>
                <c:pt idx="8084">
                  <c:v>41.295454545457773</c:v>
                </c:pt>
                <c:pt idx="8085">
                  <c:v>41.30000000000323</c:v>
                </c:pt>
                <c:pt idx="8086">
                  <c:v>41.304545454548688</c:v>
                </c:pt>
                <c:pt idx="8087">
                  <c:v>41.309090909094145</c:v>
                </c:pt>
                <c:pt idx="8088">
                  <c:v>41.313636363639603</c:v>
                </c:pt>
                <c:pt idx="8089">
                  <c:v>41.31818181818506</c:v>
                </c:pt>
                <c:pt idx="8090">
                  <c:v>41.322727272730518</c:v>
                </c:pt>
                <c:pt idx="8091">
                  <c:v>41.327272727275975</c:v>
                </c:pt>
                <c:pt idx="8092">
                  <c:v>41.331818181821433</c:v>
                </c:pt>
                <c:pt idx="8093">
                  <c:v>41.33636363636689</c:v>
                </c:pt>
                <c:pt idx="8094">
                  <c:v>41.340909090912348</c:v>
                </c:pt>
                <c:pt idx="8095">
                  <c:v>41.345454545457805</c:v>
                </c:pt>
                <c:pt idx="8096">
                  <c:v>41.350000000003263</c:v>
                </c:pt>
                <c:pt idx="8097">
                  <c:v>41.35454545454872</c:v>
                </c:pt>
                <c:pt idx="8098">
                  <c:v>41.359090909094178</c:v>
                </c:pt>
                <c:pt idx="8099">
                  <c:v>41.363636363639635</c:v>
                </c:pt>
                <c:pt idx="8100">
                  <c:v>41.368181818185093</c:v>
                </c:pt>
                <c:pt idx="8101">
                  <c:v>41.37272727273055</c:v>
                </c:pt>
                <c:pt idx="8102">
                  <c:v>41.377272727276008</c:v>
                </c:pt>
                <c:pt idx="8103">
                  <c:v>41.381818181821465</c:v>
                </c:pt>
                <c:pt idx="8104">
                  <c:v>41.386363636366923</c:v>
                </c:pt>
                <c:pt idx="8105">
                  <c:v>41.39090909091238</c:v>
                </c:pt>
                <c:pt idx="8106">
                  <c:v>41.395454545457838</c:v>
                </c:pt>
                <c:pt idx="8107">
                  <c:v>41.400000000003295</c:v>
                </c:pt>
                <c:pt idx="8108">
                  <c:v>41.404545454548753</c:v>
                </c:pt>
                <c:pt idx="8109">
                  <c:v>41.409090909094211</c:v>
                </c:pt>
                <c:pt idx="8110">
                  <c:v>41.413636363639668</c:v>
                </c:pt>
                <c:pt idx="8111">
                  <c:v>41.418181818185126</c:v>
                </c:pt>
                <c:pt idx="8112">
                  <c:v>41.422727272730583</c:v>
                </c:pt>
                <c:pt idx="8113">
                  <c:v>41.427272727276041</c:v>
                </c:pt>
                <c:pt idx="8114">
                  <c:v>41.431818181821498</c:v>
                </c:pt>
                <c:pt idx="8115">
                  <c:v>41.436363636366956</c:v>
                </c:pt>
                <c:pt idx="8116">
                  <c:v>41.440909090912413</c:v>
                </c:pt>
                <c:pt idx="8117">
                  <c:v>41.445454545457871</c:v>
                </c:pt>
                <c:pt idx="8118">
                  <c:v>41.450000000003328</c:v>
                </c:pt>
                <c:pt idx="8119">
                  <c:v>41.454545454548786</c:v>
                </c:pt>
                <c:pt idx="8120">
                  <c:v>41.459090909094243</c:v>
                </c:pt>
                <c:pt idx="8121">
                  <c:v>41.463636363639701</c:v>
                </c:pt>
                <c:pt idx="8122">
                  <c:v>41.468181818185158</c:v>
                </c:pt>
                <c:pt idx="8123">
                  <c:v>41.472727272730616</c:v>
                </c:pt>
                <c:pt idx="8124">
                  <c:v>41.477272727276073</c:v>
                </c:pt>
                <c:pt idx="8125">
                  <c:v>41.481818181821531</c:v>
                </c:pt>
                <c:pt idx="8126">
                  <c:v>41.486363636366988</c:v>
                </c:pt>
                <c:pt idx="8127">
                  <c:v>41.490909090912446</c:v>
                </c:pt>
                <c:pt idx="8128">
                  <c:v>41.495454545457903</c:v>
                </c:pt>
                <c:pt idx="8129">
                  <c:v>41.500000000003361</c:v>
                </c:pt>
                <c:pt idx="8130">
                  <c:v>41.504545454548818</c:v>
                </c:pt>
                <c:pt idx="8131">
                  <c:v>41.509090909094276</c:v>
                </c:pt>
                <c:pt idx="8132">
                  <c:v>41.513636363639733</c:v>
                </c:pt>
                <c:pt idx="8133">
                  <c:v>41.518181818185191</c:v>
                </c:pt>
                <c:pt idx="8134">
                  <c:v>41.522727272730648</c:v>
                </c:pt>
                <c:pt idx="8135">
                  <c:v>41.527272727276106</c:v>
                </c:pt>
                <c:pt idx="8136">
                  <c:v>41.531818181821563</c:v>
                </c:pt>
                <c:pt idx="8137">
                  <c:v>41.536363636367021</c:v>
                </c:pt>
                <c:pt idx="8138">
                  <c:v>41.540909090912479</c:v>
                </c:pt>
                <c:pt idx="8139">
                  <c:v>41.545454545457936</c:v>
                </c:pt>
                <c:pt idx="8140">
                  <c:v>41.550000000003394</c:v>
                </c:pt>
                <c:pt idx="8141">
                  <c:v>41.554545454548851</c:v>
                </c:pt>
                <c:pt idx="8142">
                  <c:v>41.559090909094309</c:v>
                </c:pt>
                <c:pt idx="8143">
                  <c:v>41.563636363639766</c:v>
                </c:pt>
                <c:pt idx="8144">
                  <c:v>41.568181818185224</c:v>
                </c:pt>
                <c:pt idx="8145">
                  <c:v>41.572727272730681</c:v>
                </c:pt>
                <c:pt idx="8146">
                  <c:v>41.577272727276139</c:v>
                </c:pt>
                <c:pt idx="8147">
                  <c:v>41.581818181821596</c:v>
                </c:pt>
                <c:pt idx="8148">
                  <c:v>41.586363636367054</c:v>
                </c:pt>
                <c:pt idx="8149">
                  <c:v>41.590909090912511</c:v>
                </c:pt>
                <c:pt idx="8150">
                  <c:v>41.595454545457969</c:v>
                </c:pt>
                <c:pt idx="8151">
                  <c:v>41.600000000003426</c:v>
                </c:pt>
                <c:pt idx="8152">
                  <c:v>41.604545454548884</c:v>
                </c:pt>
                <c:pt idx="8153">
                  <c:v>41.609090909094341</c:v>
                </c:pt>
                <c:pt idx="8154">
                  <c:v>41.613636363639799</c:v>
                </c:pt>
                <c:pt idx="8155">
                  <c:v>41.618181818185256</c:v>
                </c:pt>
                <c:pt idx="8156">
                  <c:v>41.622727272730714</c:v>
                </c:pt>
                <c:pt idx="8157">
                  <c:v>41.627272727276171</c:v>
                </c:pt>
                <c:pt idx="8158">
                  <c:v>41.631818181821629</c:v>
                </c:pt>
                <c:pt idx="8159">
                  <c:v>41.636363636367086</c:v>
                </c:pt>
                <c:pt idx="8160">
                  <c:v>41.640909090912544</c:v>
                </c:pt>
                <c:pt idx="8161">
                  <c:v>41.645454545458001</c:v>
                </c:pt>
                <c:pt idx="8162">
                  <c:v>41.650000000003459</c:v>
                </c:pt>
                <c:pt idx="8163">
                  <c:v>41.654545454548916</c:v>
                </c:pt>
                <c:pt idx="8164">
                  <c:v>41.659090909094374</c:v>
                </c:pt>
                <c:pt idx="8165">
                  <c:v>41.663636363639831</c:v>
                </c:pt>
                <c:pt idx="8166">
                  <c:v>41.668181818185289</c:v>
                </c:pt>
                <c:pt idx="8167">
                  <c:v>41.672727272730747</c:v>
                </c:pt>
                <c:pt idx="8168">
                  <c:v>41.677272727276204</c:v>
                </c:pt>
                <c:pt idx="8169">
                  <c:v>41.681818181821662</c:v>
                </c:pt>
                <c:pt idx="8170">
                  <c:v>41.686363636367119</c:v>
                </c:pt>
                <c:pt idx="8171">
                  <c:v>41.690909090912577</c:v>
                </c:pt>
                <c:pt idx="8172">
                  <c:v>41.695454545458034</c:v>
                </c:pt>
                <c:pt idx="8173">
                  <c:v>41.700000000003492</c:v>
                </c:pt>
                <c:pt idx="8174">
                  <c:v>41.704545454548949</c:v>
                </c:pt>
                <c:pt idx="8175">
                  <c:v>41.709090909094407</c:v>
                </c:pt>
                <c:pt idx="8176">
                  <c:v>41.713636363639864</c:v>
                </c:pt>
                <c:pt idx="8177">
                  <c:v>41.718181818185322</c:v>
                </c:pt>
                <c:pt idx="8178">
                  <c:v>41.722727272730779</c:v>
                </c:pt>
                <c:pt idx="8179">
                  <c:v>41.727272727276237</c:v>
                </c:pt>
                <c:pt idx="8180">
                  <c:v>41.731818181821694</c:v>
                </c:pt>
                <c:pt idx="8181">
                  <c:v>41.736363636367152</c:v>
                </c:pt>
                <c:pt idx="8182">
                  <c:v>41.740909090912609</c:v>
                </c:pt>
                <c:pt idx="8183">
                  <c:v>41.745454545458067</c:v>
                </c:pt>
                <c:pt idx="8184">
                  <c:v>41.750000000003524</c:v>
                </c:pt>
                <c:pt idx="8185">
                  <c:v>41.754545454548982</c:v>
                </c:pt>
                <c:pt idx="8186">
                  <c:v>41.759090909094439</c:v>
                </c:pt>
                <c:pt idx="8187">
                  <c:v>41.763636363639897</c:v>
                </c:pt>
                <c:pt idx="8188">
                  <c:v>41.768181818185354</c:v>
                </c:pt>
                <c:pt idx="8189">
                  <c:v>41.772727272730812</c:v>
                </c:pt>
                <c:pt idx="8190">
                  <c:v>41.777272727276269</c:v>
                </c:pt>
                <c:pt idx="8191">
                  <c:v>41.781818181821727</c:v>
                </c:pt>
                <c:pt idx="8192">
                  <c:v>41.786363636367184</c:v>
                </c:pt>
                <c:pt idx="8193">
                  <c:v>41.790909090912642</c:v>
                </c:pt>
                <c:pt idx="8194">
                  <c:v>41.795454545458099</c:v>
                </c:pt>
                <c:pt idx="8195">
                  <c:v>41.800000000003557</c:v>
                </c:pt>
                <c:pt idx="8196">
                  <c:v>41.804545454549014</c:v>
                </c:pt>
                <c:pt idx="8197">
                  <c:v>41.809090909094472</c:v>
                </c:pt>
                <c:pt idx="8198">
                  <c:v>41.81363636363993</c:v>
                </c:pt>
                <c:pt idx="8199">
                  <c:v>41.818181818185387</c:v>
                </c:pt>
                <c:pt idx="8200">
                  <c:v>41.822727272730845</c:v>
                </c:pt>
                <c:pt idx="8201">
                  <c:v>41.827272727276302</c:v>
                </c:pt>
                <c:pt idx="8202">
                  <c:v>41.83181818182176</c:v>
                </c:pt>
                <c:pt idx="8203">
                  <c:v>41.836363636367217</c:v>
                </c:pt>
                <c:pt idx="8204">
                  <c:v>41.840909090912675</c:v>
                </c:pt>
                <c:pt idx="8205">
                  <c:v>41.845454545458132</c:v>
                </c:pt>
                <c:pt idx="8206">
                  <c:v>41.85000000000359</c:v>
                </c:pt>
                <c:pt idx="8207">
                  <c:v>41.854545454549047</c:v>
                </c:pt>
                <c:pt idx="8208">
                  <c:v>41.859090909094505</c:v>
                </c:pt>
                <c:pt idx="8209">
                  <c:v>41.863636363639962</c:v>
                </c:pt>
                <c:pt idx="8210">
                  <c:v>41.86818181818542</c:v>
                </c:pt>
                <c:pt idx="8211">
                  <c:v>41.872727272730877</c:v>
                </c:pt>
                <c:pt idx="8212">
                  <c:v>41.877272727276335</c:v>
                </c:pt>
                <c:pt idx="8213">
                  <c:v>41.881818181821792</c:v>
                </c:pt>
                <c:pt idx="8214">
                  <c:v>41.88636363636725</c:v>
                </c:pt>
                <c:pt idx="8215">
                  <c:v>41.890909090912707</c:v>
                </c:pt>
                <c:pt idx="8216">
                  <c:v>41.895454545458165</c:v>
                </c:pt>
                <c:pt idx="8217">
                  <c:v>41.900000000003622</c:v>
                </c:pt>
                <c:pt idx="8218">
                  <c:v>41.90454545454908</c:v>
                </c:pt>
                <c:pt idx="8219">
                  <c:v>41.909090909094537</c:v>
                </c:pt>
                <c:pt idx="8220">
                  <c:v>41.913636363639995</c:v>
                </c:pt>
                <c:pt idx="8221">
                  <c:v>41.918181818185452</c:v>
                </c:pt>
                <c:pt idx="8222">
                  <c:v>41.92272727273091</c:v>
                </c:pt>
                <c:pt idx="8223">
                  <c:v>41.927272727276367</c:v>
                </c:pt>
                <c:pt idx="8224">
                  <c:v>41.931818181821825</c:v>
                </c:pt>
                <c:pt idx="8225">
                  <c:v>41.936363636367282</c:v>
                </c:pt>
                <c:pt idx="8226">
                  <c:v>41.94090909091274</c:v>
                </c:pt>
                <c:pt idx="8227">
                  <c:v>41.945454545458198</c:v>
                </c:pt>
                <c:pt idx="8228">
                  <c:v>41.950000000003655</c:v>
                </c:pt>
                <c:pt idx="8229">
                  <c:v>41.954545454549113</c:v>
                </c:pt>
                <c:pt idx="8230">
                  <c:v>41.95909090909457</c:v>
                </c:pt>
                <c:pt idx="8231">
                  <c:v>41.963636363640028</c:v>
                </c:pt>
                <c:pt idx="8232">
                  <c:v>41.968181818185485</c:v>
                </c:pt>
                <c:pt idx="8233">
                  <c:v>41.972727272730943</c:v>
                </c:pt>
                <c:pt idx="8234">
                  <c:v>41.9772727272764</c:v>
                </c:pt>
                <c:pt idx="8235">
                  <c:v>41.981818181821858</c:v>
                </c:pt>
                <c:pt idx="8236">
                  <c:v>41.986363636367315</c:v>
                </c:pt>
                <c:pt idx="8237">
                  <c:v>41.990909090912773</c:v>
                </c:pt>
                <c:pt idx="8238">
                  <c:v>41.99545454545823</c:v>
                </c:pt>
                <c:pt idx="8239">
                  <c:v>42.000000000003688</c:v>
                </c:pt>
                <c:pt idx="8240">
                  <c:v>42.004545454549145</c:v>
                </c:pt>
                <c:pt idx="8241">
                  <c:v>42.009090909094603</c:v>
                </c:pt>
                <c:pt idx="8242">
                  <c:v>42.01363636364006</c:v>
                </c:pt>
                <c:pt idx="8243">
                  <c:v>42.018181818185518</c:v>
                </c:pt>
                <c:pt idx="8244">
                  <c:v>42.022727272730975</c:v>
                </c:pt>
                <c:pt idx="8245">
                  <c:v>42.027272727276433</c:v>
                </c:pt>
                <c:pt idx="8246">
                  <c:v>42.03181818182189</c:v>
                </c:pt>
                <c:pt idx="8247">
                  <c:v>42.036363636367348</c:v>
                </c:pt>
                <c:pt idx="8248">
                  <c:v>42.040909090912805</c:v>
                </c:pt>
                <c:pt idx="8249">
                  <c:v>42.045454545458263</c:v>
                </c:pt>
                <c:pt idx="8250">
                  <c:v>42.05000000000372</c:v>
                </c:pt>
                <c:pt idx="8251">
                  <c:v>42.054545454549178</c:v>
                </c:pt>
                <c:pt idx="8252">
                  <c:v>42.059090909094635</c:v>
                </c:pt>
                <c:pt idx="8253">
                  <c:v>42.063636363640093</c:v>
                </c:pt>
                <c:pt idx="8254">
                  <c:v>42.06818181818555</c:v>
                </c:pt>
                <c:pt idx="8255">
                  <c:v>42.072727272731008</c:v>
                </c:pt>
                <c:pt idx="8256">
                  <c:v>42.077272727276466</c:v>
                </c:pt>
                <c:pt idx="8257">
                  <c:v>42.081818181821923</c:v>
                </c:pt>
                <c:pt idx="8258">
                  <c:v>42.086363636367381</c:v>
                </c:pt>
                <c:pt idx="8259">
                  <c:v>42.090909090912838</c:v>
                </c:pt>
                <c:pt idx="8260">
                  <c:v>42.095454545458296</c:v>
                </c:pt>
                <c:pt idx="8261">
                  <c:v>42.100000000003753</c:v>
                </c:pt>
                <c:pt idx="8262">
                  <c:v>42.104545454549211</c:v>
                </c:pt>
                <c:pt idx="8263">
                  <c:v>42.109090909094668</c:v>
                </c:pt>
                <c:pt idx="8264">
                  <c:v>42.113636363640126</c:v>
                </c:pt>
                <c:pt idx="8265">
                  <c:v>42.118181818185583</c:v>
                </c:pt>
                <c:pt idx="8266">
                  <c:v>42.122727272731041</c:v>
                </c:pt>
                <c:pt idx="8267">
                  <c:v>42.127272727276498</c:v>
                </c:pt>
                <c:pt idx="8268">
                  <c:v>42.131818181821956</c:v>
                </c:pt>
                <c:pt idx="8269">
                  <c:v>42.136363636367413</c:v>
                </c:pt>
                <c:pt idx="8270">
                  <c:v>42.140909090912871</c:v>
                </c:pt>
                <c:pt idx="8271">
                  <c:v>42.145454545458328</c:v>
                </c:pt>
                <c:pt idx="8272">
                  <c:v>42.150000000003786</c:v>
                </c:pt>
                <c:pt idx="8273">
                  <c:v>42.154545454549243</c:v>
                </c:pt>
                <c:pt idx="8274">
                  <c:v>42.159090909094701</c:v>
                </c:pt>
                <c:pt idx="8275">
                  <c:v>42.163636363640158</c:v>
                </c:pt>
                <c:pt idx="8276">
                  <c:v>42.168181818185616</c:v>
                </c:pt>
                <c:pt idx="8277">
                  <c:v>42.172727272731073</c:v>
                </c:pt>
                <c:pt idx="8278">
                  <c:v>42.177272727276531</c:v>
                </c:pt>
                <c:pt idx="8279">
                  <c:v>42.181818181821988</c:v>
                </c:pt>
                <c:pt idx="8280">
                  <c:v>42.186363636367446</c:v>
                </c:pt>
                <c:pt idx="8281">
                  <c:v>42.190909090912903</c:v>
                </c:pt>
                <c:pt idx="8282">
                  <c:v>42.195454545458361</c:v>
                </c:pt>
                <c:pt idx="8283">
                  <c:v>42.200000000003818</c:v>
                </c:pt>
                <c:pt idx="8284">
                  <c:v>42.204545454549276</c:v>
                </c:pt>
                <c:pt idx="8285">
                  <c:v>42.209090909094733</c:v>
                </c:pt>
                <c:pt idx="8286">
                  <c:v>42.213636363640191</c:v>
                </c:pt>
                <c:pt idx="8287">
                  <c:v>42.218181818185649</c:v>
                </c:pt>
                <c:pt idx="8288">
                  <c:v>42.222727272731106</c:v>
                </c:pt>
                <c:pt idx="8289">
                  <c:v>42.227272727276564</c:v>
                </c:pt>
                <c:pt idx="8290">
                  <c:v>42.231818181822021</c:v>
                </c:pt>
                <c:pt idx="8291">
                  <c:v>42.236363636367479</c:v>
                </c:pt>
                <c:pt idx="8292">
                  <c:v>42.240909090912936</c:v>
                </c:pt>
                <c:pt idx="8293">
                  <c:v>42.245454545458394</c:v>
                </c:pt>
                <c:pt idx="8294">
                  <c:v>42.250000000003851</c:v>
                </c:pt>
                <c:pt idx="8295">
                  <c:v>42.254545454549309</c:v>
                </c:pt>
                <c:pt idx="8296">
                  <c:v>42.259090909094766</c:v>
                </c:pt>
                <c:pt idx="8297">
                  <c:v>42.263636363640224</c:v>
                </c:pt>
                <c:pt idx="8298">
                  <c:v>42.268181818185681</c:v>
                </c:pt>
                <c:pt idx="8299">
                  <c:v>42.272727272731139</c:v>
                </c:pt>
                <c:pt idx="8300">
                  <c:v>42.277272727276596</c:v>
                </c:pt>
                <c:pt idx="8301">
                  <c:v>42.281818181822054</c:v>
                </c:pt>
                <c:pt idx="8302">
                  <c:v>42.286363636367511</c:v>
                </c:pt>
                <c:pt idx="8303">
                  <c:v>42.290909090912969</c:v>
                </c:pt>
                <c:pt idx="8304">
                  <c:v>42.295454545458426</c:v>
                </c:pt>
                <c:pt idx="8305">
                  <c:v>42.300000000003884</c:v>
                </c:pt>
                <c:pt idx="8306">
                  <c:v>42.304545454549341</c:v>
                </c:pt>
                <c:pt idx="8307">
                  <c:v>42.309090909094799</c:v>
                </c:pt>
                <c:pt idx="8308">
                  <c:v>42.313636363640256</c:v>
                </c:pt>
                <c:pt idx="8309">
                  <c:v>42.318181818185714</c:v>
                </c:pt>
                <c:pt idx="8310">
                  <c:v>42.322727272731171</c:v>
                </c:pt>
                <c:pt idx="8311">
                  <c:v>42.327272727276629</c:v>
                </c:pt>
                <c:pt idx="8312">
                  <c:v>42.331818181822086</c:v>
                </c:pt>
                <c:pt idx="8313">
                  <c:v>42.336363636367544</c:v>
                </c:pt>
                <c:pt idx="8314">
                  <c:v>42.340909090913001</c:v>
                </c:pt>
                <c:pt idx="8315">
                  <c:v>42.345454545458459</c:v>
                </c:pt>
                <c:pt idx="8316">
                  <c:v>42.350000000003917</c:v>
                </c:pt>
                <c:pt idx="8317">
                  <c:v>42.354545454549374</c:v>
                </c:pt>
                <c:pt idx="8318">
                  <c:v>42.359090909094832</c:v>
                </c:pt>
                <c:pt idx="8319">
                  <c:v>42.363636363640289</c:v>
                </c:pt>
                <c:pt idx="8320">
                  <c:v>42.368181818185747</c:v>
                </c:pt>
                <c:pt idx="8321">
                  <c:v>42.372727272731204</c:v>
                </c:pt>
                <c:pt idx="8322">
                  <c:v>42.377272727276662</c:v>
                </c:pt>
                <c:pt idx="8323">
                  <c:v>42.381818181822119</c:v>
                </c:pt>
                <c:pt idx="8324">
                  <c:v>42.386363636367577</c:v>
                </c:pt>
                <c:pt idx="8325">
                  <c:v>42.390909090913034</c:v>
                </c:pt>
                <c:pt idx="8326">
                  <c:v>42.395454545458492</c:v>
                </c:pt>
                <c:pt idx="8327">
                  <c:v>42.400000000003949</c:v>
                </c:pt>
                <c:pt idx="8328">
                  <c:v>42.404545454549407</c:v>
                </c:pt>
                <c:pt idx="8329">
                  <c:v>42.409090909094864</c:v>
                </c:pt>
                <c:pt idx="8330">
                  <c:v>42.413636363640322</c:v>
                </c:pt>
                <c:pt idx="8331">
                  <c:v>42.418181818185779</c:v>
                </c:pt>
                <c:pt idx="8332">
                  <c:v>42.422727272731237</c:v>
                </c:pt>
                <c:pt idx="8333">
                  <c:v>42.427272727276694</c:v>
                </c:pt>
                <c:pt idx="8334">
                  <c:v>42.431818181822152</c:v>
                </c:pt>
                <c:pt idx="8335">
                  <c:v>42.436363636367609</c:v>
                </c:pt>
                <c:pt idx="8336">
                  <c:v>42.440909090913067</c:v>
                </c:pt>
                <c:pt idx="8337">
                  <c:v>42.445454545458524</c:v>
                </c:pt>
                <c:pt idx="8338">
                  <c:v>42.450000000003982</c:v>
                </c:pt>
                <c:pt idx="8339">
                  <c:v>42.454545454549439</c:v>
                </c:pt>
                <c:pt idx="8340">
                  <c:v>42.459090909094897</c:v>
                </c:pt>
                <c:pt idx="8341">
                  <c:v>42.463636363640354</c:v>
                </c:pt>
                <c:pt idx="8342">
                  <c:v>42.468181818185812</c:v>
                </c:pt>
                <c:pt idx="8343">
                  <c:v>42.472727272731269</c:v>
                </c:pt>
                <c:pt idx="8344">
                  <c:v>42.477272727276727</c:v>
                </c:pt>
                <c:pt idx="8345">
                  <c:v>42.481818181822184</c:v>
                </c:pt>
                <c:pt idx="8346">
                  <c:v>42.486363636367642</c:v>
                </c:pt>
                <c:pt idx="8347">
                  <c:v>42.4909090909131</c:v>
                </c:pt>
                <c:pt idx="8348">
                  <c:v>42.495454545458557</c:v>
                </c:pt>
                <c:pt idx="8349">
                  <c:v>42.500000000004015</c:v>
                </c:pt>
                <c:pt idx="8350">
                  <c:v>42.504545454549472</c:v>
                </c:pt>
                <c:pt idx="8351">
                  <c:v>42.50909090909493</c:v>
                </c:pt>
                <c:pt idx="8352">
                  <c:v>42.513636363640387</c:v>
                </c:pt>
                <c:pt idx="8353">
                  <c:v>42.518181818185845</c:v>
                </c:pt>
                <c:pt idx="8354">
                  <c:v>42.522727272731302</c:v>
                </c:pt>
                <c:pt idx="8355">
                  <c:v>42.52727272727676</c:v>
                </c:pt>
                <c:pt idx="8356">
                  <c:v>42.531818181822217</c:v>
                </c:pt>
                <c:pt idx="8357">
                  <c:v>42.536363636367675</c:v>
                </c:pt>
                <c:pt idx="8358">
                  <c:v>42.540909090913132</c:v>
                </c:pt>
                <c:pt idx="8359">
                  <c:v>42.54545454545859</c:v>
                </c:pt>
                <c:pt idx="8360">
                  <c:v>42.550000000004047</c:v>
                </c:pt>
                <c:pt idx="8361">
                  <c:v>42.554545454549505</c:v>
                </c:pt>
                <c:pt idx="8362">
                  <c:v>42.559090909094962</c:v>
                </c:pt>
                <c:pt idx="8363">
                  <c:v>42.56363636364042</c:v>
                </c:pt>
                <c:pt idx="8364">
                  <c:v>42.568181818185877</c:v>
                </c:pt>
                <c:pt idx="8365">
                  <c:v>42.572727272731335</c:v>
                </c:pt>
                <c:pt idx="8366">
                  <c:v>42.577272727276792</c:v>
                </c:pt>
                <c:pt idx="8367">
                  <c:v>42.58181818182225</c:v>
                </c:pt>
                <c:pt idx="8368">
                  <c:v>42.586363636367707</c:v>
                </c:pt>
                <c:pt idx="8369">
                  <c:v>42.590909090913165</c:v>
                </c:pt>
                <c:pt idx="8370">
                  <c:v>42.595454545458622</c:v>
                </c:pt>
                <c:pt idx="8371">
                  <c:v>42.60000000000408</c:v>
                </c:pt>
                <c:pt idx="8372">
                  <c:v>42.604545454549537</c:v>
                </c:pt>
                <c:pt idx="8373">
                  <c:v>42.609090909094995</c:v>
                </c:pt>
                <c:pt idx="8374">
                  <c:v>42.613636363640452</c:v>
                </c:pt>
                <c:pt idx="8375">
                  <c:v>42.61818181818591</c:v>
                </c:pt>
                <c:pt idx="8376">
                  <c:v>42.622727272731368</c:v>
                </c:pt>
                <c:pt idx="8377">
                  <c:v>42.627272727276825</c:v>
                </c:pt>
                <c:pt idx="8378">
                  <c:v>42.631818181822283</c:v>
                </c:pt>
                <c:pt idx="8379">
                  <c:v>42.63636363636774</c:v>
                </c:pt>
                <c:pt idx="8380">
                  <c:v>42.640909090913198</c:v>
                </c:pt>
                <c:pt idx="8381">
                  <c:v>42.645454545458655</c:v>
                </c:pt>
                <c:pt idx="8382">
                  <c:v>42.650000000004113</c:v>
                </c:pt>
                <c:pt idx="8383">
                  <c:v>42.65454545454957</c:v>
                </c:pt>
                <c:pt idx="8384">
                  <c:v>42.659090909095028</c:v>
                </c:pt>
                <c:pt idx="8385">
                  <c:v>42.663636363640485</c:v>
                </c:pt>
                <c:pt idx="8386">
                  <c:v>42.668181818185943</c:v>
                </c:pt>
                <c:pt idx="8387">
                  <c:v>42.6727272727314</c:v>
                </c:pt>
                <c:pt idx="8388">
                  <c:v>42.677272727276858</c:v>
                </c:pt>
                <c:pt idx="8389">
                  <c:v>42.681818181822315</c:v>
                </c:pt>
                <c:pt idx="8390">
                  <c:v>42.686363636367773</c:v>
                </c:pt>
                <c:pt idx="8391">
                  <c:v>42.69090909091323</c:v>
                </c:pt>
                <c:pt idx="8392">
                  <c:v>42.695454545458688</c:v>
                </c:pt>
                <c:pt idx="8393">
                  <c:v>42.700000000004145</c:v>
                </c:pt>
                <c:pt idx="8394">
                  <c:v>42.704545454549603</c:v>
                </c:pt>
                <c:pt idx="8395">
                  <c:v>42.70909090909506</c:v>
                </c:pt>
                <c:pt idx="8396">
                  <c:v>42.713636363640518</c:v>
                </c:pt>
                <c:pt idx="8397">
                  <c:v>42.718181818185975</c:v>
                </c:pt>
                <c:pt idx="8398">
                  <c:v>42.722727272731433</c:v>
                </c:pt>
                <c:pt idx="8399">
                  <c:v>42.72727272727689</c:v>
                </c:pt>
                <c:pt idx="8400">
                  <c:v>42.731818181822348</c:v>
                </c:pt>
                <c:pt idx="8401">
                  <c:v>42.736363636367805</c:v>
                </c:pt>
                <c:pt idx="8402">
                  <c:v>42.740909090913263</c:v>
                </c:pt>
                <c:pt idx="8403">
                  <c:v>42.74545454545872</c:v>
                </c:pt>
                <c:pt idx="8404">
                  <c:v>42.750000000004178</c:v>
                </c:pt>
                <c:pt idx="8405">
                  <c:v>42.754545454549636</c:v>
                </c:pt>
                <c:pt idx="8406">
                  <c:v>42.759090909095093</c:v>
                </c:pt>
                <c:pt idx="8407">
                  <c:v>42.763636363640551</c:v>
                </c:pt>
                <c:pt idx="8408">
                  <c:v>42.768181818186008</c:v>
                </c:pt>
                <c:pt idx="8409">
                  <c:v>42.772727272731466</c:v>
                </c:pt>
                <c:pt idx="8410">
                  <c:v>42.777272727276923</c:v>
                </c:pt>
                <c:pt idx="8411">
                  <c:v>42.781818181822381</c:v>
                </c:pt>
                <c:pt idx="8412">
                  <c:v>42.786363636367838</c:v>
                </c:pt>
                <c:pt idx="8413">
                  <c:v>42.790909090913296</c:v>
                </c:pt>
                <c:pt idx="8414">
                  <c:v>42.795454545458753</c:v>
                </c:pt>
                <c:pt idx="8415">
                  <c:v>42.800000000004211</c:v>
                </c:pt>
                <c:pt idx="8416">
                  <c:v>42.804545454549668</c:v>
                </c:pt>
                <c:pt idx="8417">
                  <c:v>42.809090909095126</c:v>
                </c:pt>
                <c:pt idx="8418">
                  <c:v>42.813636363640583</c:v>
                </c:pt>
                <c:pt idx="8419">
                  <c:v>42.818181818186041</c:v>
                </c:pt>
                <c:pt idx="8420">
                  <c:v>42.822727272731498</c:v>
                </c:pt>
                <c:pt idx="8421">
                  <c:v>42.827272727276956</c:v>
                </c:pt>
                <c:pt idx="8422">
                  <c:v>42.831818181822413</c:v>
                </c:pt>
                <c:pt idx="8423">
                  <c:v>42.836363636367871</c:v>
                </c:pt>
                <c:pt idx="8424">
                  <c:v>42.840909090913328</c:v>
                </c:pt>
                <c:pt idx="8425">
                  <c:v>42.845454545458786</c:v>
                </c:pt>
                <c:pt idx="8426">
                  <c:v>42.850000000004243</c:v>
                </c:pt>
                <c:pt idx="8427">
                  <c:v>42.854545454549701</c:v>
                </c:pt>
                <c:pt idx="8428">
                  <c:v>42.859090909095158</c:v>
                </c:pt>
                <c:pt idx="8429">
                  <c:v>42.863636363640616</c:v>
                </c:pt>
                <c:pt idx="8430">
                  <c:v>42.868181818186073</c:v>
                </c:pt>
                <c:pt idx="8431">
                  <c:v>42.872727272731531</c:v>
                </c:pt>
                <c:pt idx="8432">
                  <c:v>42.877272727276988</c:v>
                </c:pt>
                <c:pt idx="8433">
                  <c:v>42.881818181822446</c:v>
                </c:pt>
                <c:pt idx="8434">
                  <c:v>42.886363636367903</c:v>
                </c:pt>
                <c:pt idx="8435">
                  <c:v>42.890909090913361</c:v>
                </c:pt>
                <c:pt idx="8436">
                  <c:v>42.895454545458819</c:v>
                </c:pt>
                <c:pt idx="8437">
                  <c:v>42.900000000004276</c:v>
                </c:pt>
                <c:pt idx="8438">
                  <c:v>42.904545454549734</c:v>
                </c:pt>
                <c:pt idx="8439">
                  <c:v>42.909090909095191</c:v>
                </c:pt>
                <c:pt idx="8440">
                  <c:v>42.913636363640649</c:v>
                </c:pt>
                <c:pt idx="8441">
                  <c:v>42.918181818186106</c:v>
                </c:pt>
                <c:pt idx="8442">
                  <c:v>42.922727272731564</c:v>
                </c:pt>
                <c:pt idx="8443">
                  <c:v>42.927272727277021</c:v>
                </c:pt>
                <c:pt idx="8444">
                  <c:v>42.931818181822479</c:v>
                </c:pt>
                <c:pt idx="8445">
                  <c:v>42.936363636367936</c:v>
                </c:pt>
                <c:pt idx="8446">
                  <c:v>42.940909090913394</c:v>
                </c:pt>
                <c:pt idx="8447">
                  <c:v>42.945454545458851</c:v>
                </c:pt>
                <c:pt idx="8448">
                  <c:v>42.950000000004309</c:v>
                </c:pt>
                <c:pt idx="8449">
                  <c:v>42.954545454549766</c:v>
                </c:pt>
                <c:pt idx="8450">
                  <c:v>42.959090909095224</c:v>
                </c:pt>
                <c:pt idx="8451">
                  <c:v>42.963636363640681</c:v>
                </c:pt>
                <c:pt idx="8452">
                  <c:v>42.968181818186139</c:v>
                </c:pt>
                <c:pt idx="8453">
                  <c:v>42.972727272731596</c:v>
                </c:pt>
                <c:pt idx="8454">
                  <c:v>42.977272727277054</c:v>
                </c:pt>
                <c:pt idx="8455">
                  <c:v>42.981818181822511</c:v>
                </c:pt>
                <c:pt idx="8456">
                  <c:v>42.986363636367969</c:v>
                </c:pt>
                <c:pt idx="8457">
                  <c:v>42.990909090913426</c:v>
                </c:pt>
                <c:pt idx="8458">
                  <c:v>42.995454545458884</c:v>
                </c:pt>
                <c:pt idx="8459">
                  <c:v>43.000000000004341</c:v>
                </c:pt>
                <c:pt idx="8460">
                  <c:v>43.004545454549799</c:v>
                </c:pt>
                <c:pt idx="8461">
                  <c:v>43.009090909095256</c:v>
                </c:pt>
                <c:pt idx="8462">
                  <c:v>43.013636363640714</c:v>
                </c:pt>
                <c:pt idx="8463">
                  <c:v>43.018181818186171</c:v>
                </c:pt>
                <c:pt idx="8464">
                  <c:v>43.022727272731629</c:v>
                </c:pt>
                <c:pt idx="8465">
                  <c:v>43.027272727277087</c:v>
                </c:pt>
                <c:pt idx="8466">
                  <c:v>43.031818181822544</c:v>
                </c:pt>
                <c:pt idx="8467">
                  <c:v>43.036363636368002</c:v>
                </c:pt>
                <c:pt idx="8468">
                  <c:v>43.040909090913459</c:v>
                </c:pt>
                <c:pt idx="8469">
                  <c:v>43.045454545458917</c:v>
                </c:pt>
                <c:pt idx="8470">
                  <c:v>43.050000000004374</c:v>
                </c:pt>
                <c:pt idx="8471">
                  <c:v>43.054545454549832</c:v>
                </c:pt>
                <c:pt idx="8472">
                  <c:v>43.059090909095289</c:v>
                </c:pt>
                <c:pt idx="8473">
                  <c:v>43.063636363640747</c:v>
                </c:pt>
                <c:pt idx="8474">
                  <c:v>43.068181818186204</c:v>
                </c:pt>
                <c:pt idx="8475">
                  <c:v>43.072727272731662</c:v>
                </c:pt>
                <c:pt idx="8476">
                  <c:v>43.077272727277119</c:v>
                </c:pt>
                <c:pt idx="8477">
                  <c:v>43.081818181822577</c:v>
                </c:pt>
                <c:pt idx="8478">
                  <c:v>43.086363636368034</c:v>
                </c:pt>
                <c:pt idx="8479">
                  <c:v>43.090909090913492</c:v>
                </c:pt>
                <c:pt idx="8480">
                  <c:v>43.095454545458949</c:v>
                </c:pt>
                <c:pt idx="8481">
                  <c:v>43.100000000004407</c:v>
                </c:pt>
                <c:pt idx="8482">
                  <c:v>43.104545454549864</c:v>
                </c:pt>
                <c:pt idx="8483">
                  <c:v>43.109090909095322</c:v>
                </c:pt>
                <c:pt idx="8484">
                  <c:v>43.113636363640779</c:v>
                </c:pt>
                <c:pt idx="8485">
                  <c:v>43.118181818186237</c:v>
                </c:pt>
                <c:pt idx="8486">
                  <c:v>43.122727272731694</c:v>
                </c:pt>
                <c:pt idx="8487">
                  <c:v>43.127272727277152</c:v>
                </c:pt>
                <c:pt idx="8488">
                  <c:v>43.131818181822609</c:v>
                </c:pt>
                <c:pt idx="8489">
                  <c:v>43.136363636368067</c:v>
                </c:pt>
                <c:pt idx="8490">
                  <c:v>43.140909090913524</c:v>
                </c:pt>
                <c:pt idx="8491">
                  <c:v>43.145454545458982</c:v>
                </c:pt>
                <c:pt idx="8492">
                  <c:v>43.150000000004439</c:v>
                </c:pt>
                <c:pt idx="8493">
                  <c:v>43.154545454549897</c:v>
                </c:pt>
                <c:pt idx="8494">
                  <c:v>43.159090909095355</c:v>
                </c:pt>
                <c:pt idx="8495">
                  <c:v>43.163636363640812</c:v>
                </c:pt>
                <c:pt idx="8496">
                  <c:v>43.16818181818627</c:v>
                </c:pt>
                <c:pt idx="8497">
                  <c:v>43.172727272731727</c:v>
                </c:pt>
                <c:pt idx="8498">
                  <c:v>43.177272727277185</c:v>
                </c:pt>
                <c:pt idx="8499">
                  <c:v>43.181818181822642</c:v>
                </c:pt>
                <c:pt idx="8500">
                  <c:v>43.1863636363681</c:v>
                </c:pt>
                <c:pt idx="8501">
                  <c:v>43.190909090913557</c:v>
                </c:pt>
                <c:pt idx="8502">
                  <c:v>43.195454545459015</c:v>
                </c:pt>
                <c:pt idx="8503">
                  <c:v>43.200000000004472</c:v>
                </c:pt>
                <c:pt idx="8504">
                  <c:v>43.20454545454993</c:v>
                </c:pt>
                <c:pt idx="8505">
                  <c:v>43.209090909095387</c:v>
                </c:pt>
                <c:pt idx="8506">
                  <c:v>43.213636363640845</c:v>
                </c:pt>
                <c:pt idx="8507">
                  <c:v>43.218181818186302</c:v>
                </c:pt>
                <c:pt idx="8508">
                  <c:v>43.22272727273176</c:v>
                </c:pt>
                <c:pt idx="8509">
                  <c:v>43.227272727277217</c:v>
                </c:pt>
                <c:pt idx="8510">
                  <c:v>43.231818181822675</c:v>
                </c:pt>
                <c:pt idx="8511">
                  <c:v>43.236363636368132</c:v>
                </c:pt>
                <c:pt idx="8512">
                  <c:v>43.24090909091359</c:v>
                </c:pt>
                <c:pt idx="8513">
                  <c:v>43.245454545459047</c:v>
                </c:pt>
                <c:pt idx="8514">
                  <c:v>43.250000000004505</c:v>
                </c:pt>
                <c:pt idx="8515">
                  <c:v>43.254545454549962</c:v>
                </c:pt>
                <c:pt idx="8516">
                  <c:v>43.25909090909542</c:v>
                </c:pt>
                <c:pt idx="8517">
                  <c:v>43.263636363640877</c:v>
                </c:pt>
                <c:pt idx="8518">
                  <c:v>43.268181818186335</c:v>
                </c:pt>
                <c:pt idx="8519">
                  <c:v>43.272727272731792</c:v>
                </c:pt>
                <c:pt idx="8520">
                  <c:v>43.27727272727725</c:v>
                </c:pt>
                <c:pt idx="8521">
                  <c:v>43.281818181822707</c:v>
                </c:pt>
                <c:pt idx="8522">
                  <c:v>43.286363636368165</c:v>
                </c:pt>
                <c:pt idx="8523">
                  <c:v>43.290909090913622</c:v>
                </c:pt>
                <c:pt idx="8524">
                  <c:v>43.29545454545908</c:v>
                </c:pt>
                <c:pt idx="8525">
                  <c:v>43.300000000004538</c:v>
                </c:pt>
                <c:pt idx="8526">
                  <c:v>43.304545454549995</c:v>
                </c:pt>
                <c:pt idx="8527">
                  <c:v>43.309090909095453</c:v>
                </c:pt>
                <c:pt idx="8528">
                  <c:v>43.31363636364091</c:v>
                </c:pt>
                <c:pt idx="8529">
                  <c:v>43.318181818186368</c:v>
                </c:pt>
                <c:pt idx="8530">
                  <c:v>43.322727272731825</c:v>
                </c:pt>
                <c:pt idx="8531">
                  <c:v>43.327272727277283</c:v>
                </c:pt>
                <c:pt idx="8532">
                  <c:v>43.33181818182274</c:v>
                </c:pt>
                <c:pt idx="8533">
                  <c:v>43.336363636368198</c:v>
                </c:pt>
                <c:pt idx="8534">
                  <c:v>43.340909090913655</c:v>
                </c:pt>
                <c:pt idx="8535">
                  <c:v>43.345454545459113</c:v>
                </c:pt>
                <c:pt idx="8536">
                  <c:v>43.35000000000457</c:v>
                </c:pt>
                <c:pt idx="8537">
                  <c:v>43.354545454550028</c:v>
                </c:pt>
                <c:pt idx="8538">
                  <c:v>43.359090909095485</c:v>
                </c:pt>
                <c:pt idx="8539">
                  <c:v>43.363636363640943</c:v>
                </c:pt>
                <c:pt idx="8540">
                  <c:v>43.3681818181864</c:v>
                </c:pt>
                <c:pt idx="8541">
                  <c:v>43.372727272731858</c:v>
                </c:pt>
                <c:pt idx="8542">
                  <c:v>43.377272727277315</c:v>
                </c:pt>
                <c:pt idx="8543">
                  <c:v>43.381818181822773</c:v>
                </c:pt>
                <c:pt idx="8544">
                  <c:v>43.38636363636823</c:v>
                </c:pt>
                <c:pt idx="8545">
                  <c:v>43.390909090913688</c:v>
                </c:pt>
                <c:pt idx="8546">
                  <c:v>43.395454545459145</c:v>
                </c:pt>
                <c:pt idx="8547">
                  <c:v>43.400000000004603</c:v>
                </c:pt>
                <c:pt idx="8548">
                  <c:v>43.40454545455006</c:v>
                </c:pt>
                <c:pt idx="8549">
                  <c:v>43.409090909095518</c:v>
                </c:pt>
                <c:pt idx="8550">
                  <c:v>43.413636363640975</c:v>
                </c:pt>
                <c:pt idx="8551">
                  <c:v>43.418181818186433</c:v>
                </c:pt>
                <c:pt idx="8552">
                  <c:v>43.42272727273189</c:v>
                </c:pt>
                <c:pt idx="8553">
                  <c:v>43.427272727277348</c:v>
                </c:pt>
                <c:pt idx="8554">
                  <c:v>43.431818181822806</c:v>
                </c:pt>
                <c:pt idx="8555">
                  <c:v>43.436363636368263</c:v>
                </c:pt>
                <c:pt idx="8556">
                  <c:v>43.440909090913721</c:v>
                </c:pt>
                <c:pt idx="8557">
                  <c:v>43.445454545459178</c:v>
                </c:pt>
                <c:pt idx="8558">
                  <c:v>43.450000000004636</c:v>
                </c:pt>
                <c:pt idx="8559">
                  <c:v>43.454545454550093</c:v>
                </c:pt>
                <c:pt idx="8560">
                  <c:v>43.459090909095551</c:v>
                </c:pt>
                <c:pt idx="8561">
                  <c:v>43.463636363641008</c:v>
                </c:pt>
                <c:pt idx="8562">
                  <c:v>43.468181818186466</c:v>
                </c:pt>
                <c:pt idx="8563">
                  <c:v>43.472727272731923</c:v>
                </c:pt>
                <c:pt idx="8564">
                  <c:v>43.477272727277381</c:v>
                </c:pt>
                <c:pt idx="8565">
                  <c:v>43.481818181822838</c:v>
                </c:pt>
                <c:pt idx="8566">
                  <c:v>43.486363636368296</c:v>
                </c:pt>
                <c:pt idx="8567">
                  <c:v>43.490909090913753</c:v>
                </c:pt>
                <c:pt idx="8568">
                  <c:v>43.495454545459211</c:v>
                </c:pt>
                <c:pt idx="8569">
                  <c:v>43.500000000004668</c:v>
                </c:pt>
                <c:pt idx="8570">
                  <c:v>43.504545454550126</c:v>
                </c:pt>
                <c:pt idx="8571">
                  <c:v>43.509090909095583</c:v>
                </c:pt>
                <c:pt idx="8572">
                  <c:v>43.513636363641041</c:v>
                </c:pt>
                <c:pt idx="8573">
                  <c:v>43.518181818186498</c:v>
                </c:pt>
                <c:pt idx="8574">
                  <c:v>43.522727272731956</c:v>
                </c:pt>
                <c:pt idx="8575">
                  <c:v>43.527272727277413</c:v>
                </c:pt>
                <c:pt idx="8576">
                  <c:v>43.531818181822871</c:v>
                </c:pt>
                <c:pt idx="8577">
                  <c:v>43.536363636368328</c:v>
                </c:pt>
                <c:pt idx="8578">
                  <c:v>43.540909090913786</c:v>
                </c:pt>
                <c:pt idx="8579">
                  <c:v>43.545454545459243</c:v>
                </c:pt>
                <c:pt idx="8580">
                  <c:v>43.550000000004701</c:v>
                </c:pt>
                <c:pt idx="8581">
                  <c:v>43.554545454550158</c:v>
                </c:pt>
                <c:pt idx="8582">
                  <c:v>43.559090909095616</c:v>
                </c:pt>
                <c:pt idx="8583">
                  <c:v>43.563636363641074</c:v>
                </c:pt>
                <c:pt idx="8584">
                  <c:v>43.568181818186531</c:v>
                </c:pt>
                <c:pt idx="8585">
                  <c:v>43.572727272731989</c:v>
                </c:pt>
                <c:pt idx="8586">
                  <c:v>43.577272727277446</c:v>
                </c:pt>
                <c:pt idx="8587">
                  <c:v>43.581818181822904</c:v>
                </c:pt>
                <c:pt idx="8588">
                  <c:v>43.586363636368361</c:v>
                </c:pt>
                <c:pt idx="8589">
                  <c:v>43.590909090913819</c:v>
                </c:pt>
                <c:pt idx="8590">
                  <c:v>43.595454545459276</c:v>
                </c:pt>
                <c:pt idx="8591">
                  <c:v>43.600000000004734</c:v>
                </c:pt>
                <c:pt idx="8592">
                  <c:v>43.604545454550191</c:v>
                </c:pt>
                <c:pt idx="8593">
                  <c:v>43.609090909095649</c:v>
                </c:pt>
                <c:pt idx="8594">
                  <c:v>43.613636363641106</c:v>
                </c:pt>
                <c:pt idx="8595">
                  <c:v>43.618181818186564</c:v>
                </c:pt>
                <c:pt idx="8596">
                  <c:v>43.622727272732021</c:v>
                </c:pt>
                <c:pt idx="8597">
                  <c:v>43.627272727277479</c:v>
                </c:pt>
                <c:pt idx="8598">
                  <c:v>43.631818181822936</c:v>
                </c:pt>
                <c:pt idx="8599">
                  <c:v>43.636363636368394</c:v>
                </c:pt>
                <c:pt idx="8600">
                  <c:v>43.640909090913851</c:v>
                </c:pt>
                <c:pt idx="8601">
                  <c:v>43.645454545459309</c:v>
                </c:pt>
                <c:pt idx="8602">
                  <c:v>43.650000000004766</c:v>
                </c:pt>
                <c:pt idx="8603">
                  <c:v>43.654545454550224</c:v>
                </c:pt>
                <c:pt idx="8604">
                  <c:v>43.659090909095681</c:v>
                </c:pt>
                <c:pt idx="8605">
                  <c:v>43.663636363641139</c:v>
                </c:pt>
                <c:pt idx="8606">
                  <c:v>43.668181818186596</c:v>
                </c:pt>
                <c:pt idx="8607">
                  <c:v>43.672727272732054</c:v>
                </c:pt>
                <c:pt idx="8608">
                  <c:v>43.677272727277511</c:v>
                </c:pt>
                <c:pt idx="8609">
                  <c:v>43.681818181822969</c:v>
                </c:pt>
                <c:pt idx="8610">
                  <c:v>43.686363636368426</c:v>
                </c:pt>
                <c:pt idx="8611">
                  <c:v>43.690909090913884</c:v>
                </c:pt>
                <c:pt idx="8612">
                  <c:v>43.695454545459341</c:v>
                </c:pt>
                <c:pt idx="8613">
                  <c:v>43.700000000004799</c:v>
                </c:pt>
                <c:pt idx="8614">
                  <c:v>43.704545454550257</c:v>
                </c:pt>
                <c:pt idx="8615">
                  <c:v>43.709090909095714</c:v>
                </c:pt>
                <c:pt idx="8616">
                  <c:v>43.713636363641172</c:v>
                </c:pt>
                <c:pt idx="8617">
                  <c:v>43.718181818186629</c:v>
                </c:pt>
                <c:pt idx="8618">
                  <c:v>43.722727272732087</c:v>
                </c:pt>
                <c:pt idx="8619">
                  <c:v>43.727272727277544</c:v>
                </c:pt>
                <c:pt idx="8620">
                  <c:v>43.731818181823002</c:v>
                </c:pt>
                <c:pt idx="8621">
                  <c:v>43.736363636368459</c:v>
                </c:pt>
                <c:pt idx="8622">
                  <c:v>43.740909090913917</c:v>
                </c:pt>
                <c:pt idx="8623">
                  <c:v>43.745454545459374</c:v>
                </c:pt>
                <c:pt idx="8624">
                  <c:v>43.750000000004832</c:v>
                </c:pt>
                <c:pt idx="8625">
                  <c:v>43.754545454550289</c:v>
                </c:pt>
                <c:pt idx="8626">
                  <c:v>43.759090909095747</c:v>
                </c:pt>
                <c:pt idx="8627">
                  <c:v>43.763636363641204</c:v>
                </c:pt>
                <c:pt idx="8628">
                  <c:v>43.768181818186662</c:v>
                </c:pt>
                <c:pt idx="8629">
                  <c:v>43.772727272732119</c:v>
                </c:pt>
                <c:pt idx="8630">
                  <c:v>43.777272727277577</c:v>
                </c:pt>
                <c:pt idx="8631">
                  <c:v>43.781818181823034</c:v>
                </c:pt>
                <c:pt idx="8632">
                  <c:v>43.786363636368492</c:v>
                </c:pt>
                <c:pt idx="8633">
                  <c:v>43.790909090913949</c:v>
                </c:pt>
                <c:pt idx="8634">
                  <c:v>43.795454545459407</c:v>
                </c:pt>
                <c:pt idx="8635">
                  <c:v>43.800000000004864</c:v>
                </c:pt>
                <c:pt idx="8636">
                  <c:v>43.804545454550322</c:v>
                </c:pt>
                <c:pt idx="8637">
                  <c:v>43.809090909095779</c:v>
                </c:pt>
                <c:pt idx="8638">
                  <c:v>43.813636363641237</c:v>
                </c:pt>
                <c:pt idx="8639">
                  <c:v>43.818181818186694</c:v>
                </c:pt>
                <c:pt idx="8640">
                  <c:v>43.822727272732152</c:v>
                </c:pt>
                <c:pt idx="8641">
                  <c:v>43.827272727277609</c:v>
                </c:pt>
                <c:pt idx="8642">
                  <c:v>43.831818181823067</c:v>
                </c:pt>
                <c:pt idx="8643">
                  <c:v>43.836363636368525</c:v>
                </c:pt>
                <c:pt idx="8644">
                  <c:v>43.840909090913982</c:v>
                </c:pt>
                <c:pt idx="8645">
                  <c:v>43.84545454545944</c:v>
                </c:pt>
                <c:pt idx="8646">
                  <c:v>43.850000000004897</c:v>
                </c:pt>
                <c:pt idx="8647">
                  <c:v>43.854545454550355</c:v>
                </c:pt>
                <c:pt idx="8648">
                  <c:v>43.859090909095812</c:v>
                </c:pt>
                <c:pt idx="8649">
                  <c:v>43.86363636364127</c:v>
                </c:pt>
                <c:pt idx="8650">
                  <c:v>43.868181818186727</c:v>
                </c:pt>
                <c:pt idx="8651">
                  <c:v>43.872727272732185</c:v>
                </c:pt>
                <c:pt idx="8652">
                  <c:v>43.877272727277642</c:v>
                </c:pt>
                <c:pt idx="8653">
                  <c:v>43.8818181818231</c:v>
                </c:pt>
                <c:pt idx="8654">
                  <c:v>43.886363636368557</c:v>
                </c:pt>
                <c:pt idx="8655">
                  <c:v>43.890909090914015</c:v>
                </c:pt>
                <c:pt idx="8656">
                  <c:v>43.895454545459472</c:v>
                </c:pt>
                <c:pt idx="8657">
                  <c:v>43.90000000000493</c:v>
                </c:pt>
                <c:pt idx="8658">
                  <c:v>43.904545454550387</c:v>
                </c:pt>
                <c:pt idx="8659">
                  <c:v>43.909090909095845</c:v>
                </c:pt>
                <c:pt idx="8660">
                  <c:v>43.913636363641302</c:v>
                </c:pt>
                <c:pt idx="8661">
                  <c:v>43.91818181818676</c:v>
                </c:pt>
                <c:pt idx="8662">
                  <c:v>43.922727272732217</c:v>
                </c:pt>
                <c:pt idx="8663">
                  <c:v>43.927272727277675</c:v>
                </c:pt>
                <c:pt idx="8664">
                  <c:v>43.931818181823132</c:v>
                </c:pt>
                <c:pt idx="8665">
                  <c:v>43.93636363636859</c:v>
                </c:pt>
                <c:pt idx="8666">
                  <c:v>43.940909090914047</c:v>
                </c:pt>
                <c:pt idx="8667">
                  <c:v>43.945454545459505</c:v>
                </c:pt>
                <c:pt idx="8668">
                  <c:v>43.950000000004962</c:v>
                </c:pt>
                <c:pt idx="8669">
                  <c:v>43.95454545455042</c:v>
                </c:pt>
                <c:pt idx="8670">
                  <c:v>43.959090909095877</c:v>
                </c:pt>
                <c:pt idx="8671">
                  <c:v>43.963636363641335</c:v>
                </c:pt>
                <c:pt idx="8672">
                  <c:v>43.968181818186792</c:v>
                </c:pt>
                <c:pt idx="8673">
                  <c:v>43.97272727273225</c:v>
                </c:pt>
                <c:pt idx="8674">
                  <c:v>43.977272727277708</c:v>
                </c:pt>
                <c:pt idx="8675">
                  <c:v>43.981818181823165</c:v>
                </c:pt>
                <c:pt idx="8676">
                  <c:v>43.986363636368623</c:v>
                </c:pt>
                <c:pt idx="8677">
                  <c:v>43.99090909091408</c:v>
                </c:pt>
                <c:pt idx="8678">
                  <c:v>43.995454545459538</c:v>
                </c:pt>
                <c:pt idx="8679">
                  <c:v>44.000000000004995</c:v>
                </c:pt>
                <c:pt idx="8680">
                  <c:v>44.004545454550453</c:v>
                </c:pt>
                <c:pt idx="8681">
                  <c:v>44.00909090909591</c:v>
                </c:pt>
                <c:pt idx="8682">
                  <c:v>44.013636363641368</c:v>
                </c:pt>
                <c:pt idx="8683">
                  <c:v>44.018181818186825</c:v>
                </c:pt>
                <c:pt idx="8684">
                  <c:v>44.022727272732283</c:v>
                </c:pt>
                <c:pt idx="8685">
                  <c:v>44.02727272727774</c:v>
                </c:pt>
                <c:pt idx="8686">
                  <c:v>44.031818181823198</c:v>
                </c:pt>
                <c:pt idx="8687">
                  <c:v>44.036363636368655</c:v>
                </c:pt>
                <c:pt idx="8688">
                  <c:v>44.040909090914113</c:v>
                </c:pt>
                <c:pt idx="8689">
                  <c:v>44.04545454545957</c:v>
                </c:pt>
                <c:pt idx="8690">
                  <c:v>44.050000000005028</c:v>
                </c:pt>
                <c:pt idx="8691">
                  <c:v>44.054545454550485</c:v>
                </c:pt>
                <c:pt idx="8692">
                  <c:v>44.059090909095943</c:v>
                </c:pt>
                <c:pt idx="8693">
                  <c:v>44.0636363636414</c:v>
                </c:pt>
                <c:pt idx="8694">
                  <c:v>44.068181818186858</c:v>
                </c:pt>
                <c:pt idx="8695">
                  <c:v>44.072727272732315</c:v>
                </c:pt>
                <c:pt idx="8696">
                  <c:v>44.077272727277773</c:v>
                </c:pt>
                <c:pt idx="8697">
                  <c:v>44.08181818182323</c:v>
                </c:pt>
                <c:pt idx="8698">
                  <c:v>44.086363636368688</c:v>
                </c:pt>
                <c:pt idx="8699">
                  <c:v>44.090909090914145</c:v>
                </c:pt>
                <c:pt idx="8700">
                  <c:v>44.095454545459603</c:v>
                </c:pt>
                <c:pt idx="8701">
                  <c:v>44.10000000000506</c:v>
                </c:pt>
                <c:pt idx="8702">
                  <c:v>44.104545454550518</c:v>
                </c:pt>
                <c:pt idx="8703">
                  <c:v>44.109090909095976</c:v>
                </c:pt>
                <c:pt idx="8704">
                  <c:v>44.113636363641433</c:v>
                </c:pt>
                <c:pt idx="8705">
                  <c:v>44.118181818186891</c:v>
                </c:pt>
                <c:pt idx="8706">
                  <c:v>44.122727272732348</c:v>
                </c:pt>
                <c:pt idx="8707">
                  <c:v>44.127272727277806</c:v>
                </c:pt>
                <c:pt idx="8708">
                  <c:v>44.131818181823263</c:v>
                </c:pt>
                <c:pt idx="8709">
                  <c:v>44.136363636368721</c:v>
                </c:pt>
                <c:pt idx="8710">
                  <c:v>44.140909090914178</c:v>
                </c:pt>
                <c:pt idx="8711">
                  <c:v>44.145454545459636</c:v>
                </c:pt>
                <c:pt idx="8712">
                  <c:v>44.150000000005093</c:v>
                </c:pt>
                <c:pt idx="8713">
                  <c:v>44.154545454550551</c:v>
                </c:pt>
                <c:pt idx="8714">
                  <c:v>44.159090909096008</c:v>
                </c:pt>
                <c:pt idx="8715">
                  <c:v>44.163636363641466</c:v>
                </c:pt>
                <c:pt idx="8716">
                  <c:v>44.168181818186923</c:v>
                </c:pt>
                <c:pt idx="8717">
                  <c:v>44.172727272732381</c:v>
                </c:pt>
                <c:pt idx="8718">
                  <c:v>44.177272727277838</c:v>
                </c:pt>
                <c:pt idx="8719">
                  <c:v>44.181818181823296</c:v>
                </c:pt>
                <c:pt idx="8720">
                  <c:v>44.186363636368753</c:v>
                </c:pt>
                <c:pt idx="8721">
                  <c:v>44.190909090914211</c:v>
                </c:pt>
                <c:pt idx="8722">
                  <c:v>44.195454545459668</c:v>
                </c:pt>
                <c:pt idx="8723">
                  <c:v>44.200000000005126</c:v>
                </c:pt>
                <c:pt idx="8724">
                  <c:v>44.204545454550583</c:v>
                </c:pt>
                <c:pt idx="8725">
                  <c:v>44.209090909096041</c:v>
                </c:pt>
                <c:pt idx="8726">
                  <c:v>44.213636363641498</c:v>
                </c:pt>
                <c:pt idx="8727">
                  <c:v>44.218181818186956</c:v>
                </c:pt>
                <c:pt idx="8728">
                  <c:v>44.222727272732413</c:v>
                </c:pt>
                <c:pt idx="8729">
                  <c:v>44.227272727277871</c:v>
                </c:pt>
                <c:pt idx="8730">
                  <c:v>44.231818181823328</c:v>
                </c:pt>
                <c:pt idx="8731">
                  <c:v>44.236363636368786</c:v>
                </c:pt>
                <c:pt idx="8732">
                  <c:v>44.240909090914244</c:v>
                </c:pt>
                <c:pt idx="8733">
                  <c:v>44.245454545459701</c:v>
                </c:pt>
                <c:pt idx="8734">
                  <c:v>44.250000000005159</c:v>
                </c:pt>
                <c:pt idx="8735">
                  <c:v>44.254545454550616</c:v>
                </c:pt>
                <c:pt idx="8736">
                  <c:v>44.259090909096074</c:v>
                </c:pt>
                <c:pt idx="8737">
                  <c:v>44.263636363641531</c:v>
                </c:pt>
                <c:pt idx="8738">
                  <c:v>44.268181818186989</c:v>
                </c:pt>
                <c:pt idx="8739">
                  <c:v>44.272727272732446</c:v>
                </c:pt>
                <c:pt idx="8740">
                  <c:v>44.277272727277904</c:v>
                </c:pt>
                <c:pt idx="8741">
                  <c:v>44.281818181823361</c:v>
                </c:pt>
                <c:pt idx="8742">
                  <c:v>44.286363636368819</c:v>
                </c:pt>
                <c:pt idx="8743">
                  <c:v>44.290909090914276</c:v>
                </c:pt>
                <c:pt idx="8744">
                  <c:v>44.295454545459734</c:v>
                </c:pt>
                <c:pt idx="8745">
                  <c:v>44.300000000005191</c:v>
                </c:pt>
                <c:pt idx="8746">
                  <c:v>44.304545454550649</c:v>
                </c:pt>
                <c:pt idx="8747">
                  <c:v>44.309090909096106</c:v>
                </c:pt>
                <c:pt idx="8748">
                  <c:v>44.313636363641564</c:v>
                </c:pt>
                <c:pt idx="8749">
                  <c:v>44.318181818187021</c:v>
                </c:pt>
                <c:pt idx="8750">
                  <c:v>44.322727272732479</c:v>
                </c:pt>
                <c:pt idx="8751">
                  <c:v>44.327272727277936</c:v>
                </c:pt>
                <c:pt idx="8752">
                  <c:v>44.331818181823394</c:v>
                </c:pt>
                <c:pt idx="8753">
                  <c:v>44.336363636368851</c:v>
                </c:pt>
                <c:pt idx="8754">
                  <c:v>44.340909090914309</c:v>
                </c:pt>
                <c:pt idx="8755">
                  <c:v>44.345454545459766</c:v>
                </c:pt>
                <c:pt idx="8756">
                  <c:v>44.350000000005224</c:v>
                </c:pt>
                <c:pt idx="8757">
                  <c:v>44.354545454550681</c:v>
                </c:pt>
                <c:pt idx="8758">
                  <c:v>44.359090909096139</c:v>
                </c:pt>
                <c:pt idx="8759">
                  <c:v>44.363636363641596</c:v>
                </c:pt>
                <c:pt idx="8760">
                  <c:v>44.368181818187054</c:v>
                </c:pt>
                <c:pt idx="8761">
                  <c:v>44.372727272732511</c:v>
                </c:pt>
                <c:pt idx="8762">
                  <c:v>44.377272727277969</c:v>
                </c:pt>
                <c:pt idx="8763">
                  <c:v>44.381818181823427</c:v>
                </c:pt>
                <c:pt idx="8764">
                  <c:v>44.386363636368884</c:v>
                </c:pt>
                <c:pt idx="8765">
                  <c:v>44.390909090914342</c:v>
                </c:pt>
                <c:pt idx="8766">
                  <c:v>44.395454545459799</c:v>
                </c:pt>
                <c:pt idx="8767">
                  <c:v>44.400000000005257</c:v>
                </c:pt>
                <c:pt idx="8768">
                  <c:v>44.404545454550714</c:v>
                </c:pt>
                <c:pt idx="8769">
                  <c:v>44.409090909096172</c:v>
                </c:pt>
                <c:pt idx="8770">
                  <c:v>44.413636363641629</c:v>
                </c:pt>
                <c:pt idx="8771">
                  <c:v>44.418181818187087</c:v>
                </c:pt>
                <c:pt idx="8772">
                  <c:v>44.422727272732544</c:v>
                </c:pt>
                <c:pt idx="8773">
                  <c:v>44.427272727278002</c:v>
                </c:pt>
                <c:pt idx="8774">
                  <c:v>44.431818181823459</c:v>
                </c:pt>
                <c:pt idx="8775">
                  <c:v>44.436363636368917</c:v>
                </c:pt>
                <c:pt idx="8776">
                  <c:v>44.440909090914374</c:v>
                </c:pt>
                <c:pt idx="8777">
                  <c:v>44.445454545459832</c:v>
                </c:pt>
                <c:pt idx="8778">
                  <c:v>44.450000000005289</c:v>
                </c:pt>
                <c:pt idx="8779">
                  <c:v>44.454545454550747</c:v>
                </c:pt>
                <c:pt idx="8780">
                  <c:v>44.459090909096204</c:v>
                </c:pt>
                <c:pt idx="8781">
                  <c:v>44.463636363641662</c:v>
                </c:pt>
                <c:pt idx="8782">
                  <c:v>44.468181818187119</c:v>
                </c:pt>
                <c:pt idx="8783">
                  <c:v>44.472727272732577</c:v>
                </c:pt>
                <c:pt idx="8784">
                  <c:v>44.477272727278034</c:v>
                </c:pt>
                <c:pt idx="8785">
                  <c:v>44.481818181823492</c:v>
                </c:pt>
                <c:pt idx="8786">
                  <c:v>44.486363636368949</c:v>
                </c:pt>
                <c:pt idx="8787">
                  <c:v>44.490909090914407</c:v>
                </c:pt>
                <c:pt idx="8788">
                  <c:v>44.495454545459864</c:v>
                </c:pt>
                <c:pt idx="8789">
                  <c:v>44.500000000005322</c:v>
                </c:pt>
                <c:pt idx="8790">
                  <c:v>44.504545454550779</c:v>
                </c:pt>
                <c:pt idx="8791">
                  <c:v>44.509090909096237</c:v>
                </c:pt>
                <c:pt idx="8792">
                  <c:v>44.513636363641695</c:v>
                </c:pt>
                <c:pt idx="8793">
                  <c:v>44.518181818187152</c:v>
                </c:pt>
                <c:pt idx="8794">
                  <c:v>44.52272727273261</c:v>
                </c:pt>
                <c:pt idx="8795">
                  <c:v>44.527272727278067</c:v>
                </c:pt>
                <c:pt idx="8796">
                  <c:v>44.531818181823525</c:v>
                </c:pt>
                <c:pt idx="8797">
                  <c:v>44.536363636368982</c:v>
                </c:pt>
                <c:pt idx="8798">
                  <c:v>44.54090909091444</c:v>
                </c:pt>
                <c:pt idx="8799">
                  <c:v>44.545454545459897</c:v>
                </c:pt>
                <c:pt idx="8800">
                  <c:v>44.550000000005355</c:v>
                </c:pt>
                <c:pt idx="8801">
                  <c:v>44.554545454550812</c:v>
                </c:pt>
                <c:pt idx="8802">
                  <c:v>44.55909090909627</c:v>
                </c:pt>
                <c:pt idx="8803">
                  <c:v>44.563636363641727</c:v>
                </c:pt>
                <c:pt idx="8804">
                  <c:v>44.568181818187185</c:v>
                </c:pt>
                <c:pt idx="8805">
                  <c:v>44.572727272732642</c:v>
                </c:pt>
                <c:pt idx="8806">
                  <c:v>44.5772727272781</c:v>
                </c:pt>
                <c:pt idx="8807">
                  <c:v>44.581818181823557</c:v>
                </c:pt>
                <c:pt idx="8808">
                  <c:v>44.586363636369015</c:v>
                </c:pt>
                <c:pt idx="8809">
                  <c:v>44.590909090914472</c:v>
                </c:pt>
                <c:pt idx="8810">
                  <c:v>44.59545454545993</c:v>
                </c:pt>
                <c:pt idx="8811">
                  <c:v>44.600000000005387</c:v>
                </c:pt>
                <c:pt idx="8812">
                  <c:v>44.604545454550845</c:v>
                </c:pt>
                <c:pt idx="8813">
                  <c:v>44.609090909096302</c:v>
                </c:pt>
                <c:pt idx="8814">
                  <c:v>44.61363636364176</c:v>
                </c:pt>
                <c:pt idx="8815">
                  <c:v>44.618181818187217</c:v>
                </c:pt>
                <c:pt idx="8816">
                  <c:v>44.622727272732675</c:v>
                </c:pt>
                <c:pt idx="8817">
                  <c:v>44.627272727278132</c:v>
                </c:pt>
                <c:pt idx="8818">
                  <c:v>44.63181818182359</c:v>
                </c:pt>
                <c:pt idx="8819">
                  <c:v>44.636363636369047</c:v>
                </c:pt>
                <c:pt idx="8820">
                  <c:v>44.640909090914505</c:v>
                </c:pt>
                <c:pt idx="8821">
                  <c:v>44.645454545459963</c:v>
                </c:pt>
                <c:pt idx="8822">
                  <c:v>44.65000000000542</c:v>
                </c:pt>
                <c:pt idx="8823">
                  <c:v>44.654545454550878</c:v>
                </c:pt>
                <c:pt idx="8824">
                  <c:v>44.659090909096335</c:v>
                </c:pt>
                <c:pt idx="8825">
                  <c:v>44.663636363641793</c:v>
                </c:pt>
                <c:pt idx="8826">
                  <c:v>44.66818181818725</c:v>
                </c:pt>
                <c:pt idx="8827">
                  <c:v>44.672727272732708</c:v>
                </c:pt>
                <c:pt idx="8828">
                  <c:v>44.677272727278165</c:v>
                </c:pt>
                <c:pt idx="8829">
                  <c:v>44.681818181823623</c:v>
                </c:pt>
                <c:pt idx="8830">
                  <c:v>44.68636363636908</c:v>
                </c:pt>
                <c:pt idx="8831">
                  <c:v>44.690909090914538</c:v>
                </c:pt>
                <c:pt idx="8832">
                  <c:v>44.695454545459995</c:v>
                </c:pt>
                <c:pt idx="8833">
                  <c:v>44.700000000005453</c:v>
                </c:pt>
                <c:pt idx="8834">
                  <c:v>44.70454545455091</c:v>
                </c:pt>
                <c:pt idx="8835">
                  <c:v>44.709090909096368</c:v>
                </c:pt>
                <c:pt idx="8836">
                  <c:v>44.713636363641825</c:v>
                </c:pt>
                <c:pt idx="8837">
                  <c:v>44.718181818187283</c:v>
                </c:pt>
                <c:pt idx="8838">
                  <c:v>44.72272727273274</c:v>
                </c:pt>
                <c:pt idx="8839">
                  <c:v>44.727272727278198</c:v>
                </c:pt>
                <c:pt idx="8840">
                  <c:v>44.731818181823655</c:v>
                </c:pt>
                <c:pt idx="8841">
                  <c:v>44.736363636369113</c:v>
                </c:pt>
                <c:pt idx="8842">
                  <c:v>44.74090909091457</c:v>
                </c:pt>
                <c:pt idx="8843">
                  <c:v>44.745454545460028</c:v>
                </c:pt>
                <c:pt idx="8844">
                  <c:v>44.750000000005485</c:v>
                </c:pt>
                <c:pt idx="8845">
                  <c:v>44.754545454550943</c:v>
                </c:pt>
                <c:pt idx="8846">
                  <c:v>44.7590909090964</c:v>
                </c:pt>
                <c:pt idx="8847">
                  <c:v>44.763636363641858</c:v>
                </c:pt>
                <c:pt idx="8848">
                  <c:v>44.768181818187315</c:v>
                </c:pt>
                <c:pt idx="8849">
                  <c:v>44.772727272732773</c:v>
                </c:pt>
                <c:pt idx="8850">
                  <c:v>44.77727272727823</c:v>
                </c:pt>
                <c:pt idx="8851">
                  <c:v>44.781818181823688</c:v>
                </c:pt>
                <c:pt idx="8852">
                  <c:v>44.786363636369146</c:v>
                </c:pt>
                <c:pt idx="8853">
                  <c:v>44.790909090914603</c:v>
                </c:pt>
                <c:pt idx="8854">
                  <c:v>44.795454545460061</c:v>
                </c:pt>
                <c:pt idx="8855">
                  <c:v>44.800000000005518</c:v>
                </c:pt>
                <c:pt idx="8856">
                  <c:v>44.804545454550976</c:v>
                </c:pt>
                <c:pt idx="8857">
                  <c:v>44.809090909096433</c:v>
                </c:pt>
                <c:pt idx="8858">
                  <c:v>44.813636363641891</c:v>
                </c:pt>
                <c:pt idx="8859">
                  <c:v>44.818181818187348</c:v>
                </c:pt>
                <c:pt idx="8860">
                  <c:v>44.822727272732806</c:v>
                </c:pt>
                <c:pt idx="8861">
                  <c:v>44.827272727278263</c:v>
                </c:pt>
                <c:pt idx="8862">
                  <c:v>44.831818181823721</c:v>
                </c:pt>
                <c:pt idx="8863">
                  <c:v>44.836363636369178</c:v>
                </c:pt>
                <c:pt idx="8864">
                  <c:v>44.840909090914636</c:v>
                </c:pt>
                <c:pt idx="8865">
                  <c:v>44.845454545460093</c:v>
                </c:pt>
                <c:pt idx="8866">
                  <c:v>44.850000000005551</c:v>
                </c:pt>
                <c:pt idx="8867">
                  <c:v>44.854545454551008</c:v>
                </c:pt>
                <c:pt idx="8868">
                  <c:v>44.859090909096466</c:v>
                </c:pt>
                <c:pt idx="8869">
                  <c:v>44.863636363641923</c:v>
                </c:pt>
                <c:pt idx="8870">
                  <c:v>44.868181818187381</c:v>
                </c:pt>
                <c:pt idx="8871">
                  <c:v>44.872727272732838</c:v>
                </c:pt>
                <c:pt idx="8872">
                  <c:v>44.877272727278296</c:v>
                </c:pt>
                <c:pt idx="8873">
                  <c:v>44.881818181823753</c:v>
                </c:pt>
                <c:pt idx="8874">
                  <c:v>44.886363636369211</c:v>
                </c:pt>
                <c:pt idx="8875">
                  <c:v>44.890909090914668</c:v>
                </c:pt>
                <c:pt idx="8876">
                  <c:v>44.895454545460126</c:v>
                </c:pt>
                <c:pt idx="8877">
                  <c:v>44.900000000005583</c:v>
                </c:pt>
                <c:pt idx="8878">
                  <c:v>44.904545454551041</c:v>
                </c:pt>
                <c:pt idx="8879">
                  <c:v>44.909090909096498</c:v>
                </c:pt>
                <c:pt idx="8880">
                  <c:v>44.913636363641956</c:v>
                </c:pt>
                <c:pt idx="8881">
                  <c:v>44.918181818187414</c:v>
                </c:pt>
                <c:pt idx="8882">
                  <c:v>44.922727272732871</c:v>
                </c:pt>
                <c:pt idx="8883">
                  <c:v>44.927272727278329</c:v>
                </c:pt>
                <c:pt idx="8884">
                  <c:v>44.931818181823786</c:v>
                </c:pt>
                <c:pt idx="8885">
                  <c:v>44.936363636369244</c:v>
                </c:pt>
                <c:pt idx="8886">
                  <c:v>44.940909090914701</c:v>
                </c:pt>
                <c:pt idx="8887">
                  <c:v>44.945454545460159</c:v>
                </c:pt>
                <c:pt idx="8888">
                  <c:v>44.950000000005616</c:v>
                </c:pt>
                <c:pt idx="8889">
                  <c:v>44.954545454551074</c:v>
                </c:pt>
                <c:pt idx="8890">
                  <c:v>44.959090909096531</c:v>
                </c:pt>
                <c:pt idx="8891">
                  <c:v>44.963636363641989</c:v>
                </c:pt>
                <c:pt idx="8892">
                  <c:v>44.968181818187446</c:v>
                </c:pt>
                <c:pt idx="8893">
                  <c:v>44.972727272732904</c:v>
                </c:pt>
                <c:pt idx="8894">
                  <c:v>44.977272727278361</c:v>
                </c:pt>
                <c:pt idx="8895">
                  <c:v>44.981818181823819</c:v>
                </c:pt>
                <c:pt idx="8896">
                  <c:v>44.986363636369276</c:v>
                </c:pt>
                <c:pt idx="8897">
                  <c:v>44.990909090914734</c:v>
                </c:pt>
                <c:pt idx="8898">
                  <c:v>44.995454545460191</c:v>
                </c:pt>
                <c:pt idx="8899">
                  <c:v>45.000000000005649</c:v>
                </c:pt>
                <c:pt idx="8900">
                  <c:v>45.004545454551106</c:v>
                </c:pt>
                <c:pt idx="8901">
                  <c:v>45.009090909096564</c:v>
                </c:pt>
                <c:pt idx="8902">
                  <c:v>45.013636363642021</c:v>
                </c:pt>
                <c:pt idx="8903">
                  <c:v>45.018181818187479</c:v>
                </c:pt>
                <c:pt idx="8904">
                  <c:v>45.022727272732936</c:v>
                </c:pt>
                <c:pt idx="8905">
                  <c:v>45.027272727278394</c:v>
                </c:pt>
                <c:pt idx="8906">
                  <c:v>45.031818181823851</c:v>
                </c:pt>
                <c:pt idx="8907">
                  <c:v>45.036363636369309</c:v>
                </c:pt>
                <c:pt idx="8908">
                  <c:v>45.040909090914766</c:v>
                </c:pt>
                <c:pt idx="8909">
                  <c:v>45.045454545460224</c:v>
                </c:pt>
                <c:pt idx="8910">
                  <c:v>45.050000000005681</c:v>
                </c:pt>
                <c:pt idx="8911">
                  <c:v>45.054545454551139</c:v>
                </c:pt>
                <c:pt idx="8912">
                  <c:v>45.059090909096597</c:v>
                </c:pt>
                <c:pt idx="8913">
                  <c:v>45.063636363642054</c:v>
                </c:pt>
                <c:pt idx="8914">
                  <c:v>45.068181818187512</c:v>
                </c:pt>
                <c:pt idx="8915">
                  <c:v>45.072727272732969</c:v>
                </c:pt>
                <c:pt idx="8916">
                  <c:v>45.077272727278427</c:v>
                </c:pt>
                <c:pt idx="8917">
                  <c:v>45.081818181823884</c:v>
                </c:pt>
                <c:pt idx="8918">
                  <c:v>45.086363636369342</c:v>
                </c:pt>
                <c:pt idx="8919">
                  <c:v>45.090909090914799</c:v>
                </c:pt>
                <c:pt idx="8920">
                  <c:v>45.095454545460257</c:v>
                </c:pt>
                <c:pt idx="8921">
                  <c:v>45.100000000005714</c:v>
                </c:pt>
                <c:pt idx="8922">
                  <c:v>45.104545454551172</c:v>
                </c:pt>
                <c:pt idx="8923">
                  <c:v>45.109090909096629</c:v>
                </c:pt>
                <c:pt idx="8924">
                  <c:v>45.113636363642087</c:v>
                </c:pt>
                <c:pt idx="8925">
                  <c:v>45.118181818187544</c:v>
                </c:pt>
                <c:pt idx="8926">
                  <c:v>45.122727272733002</c:v>
                </c:pt>
                <c:pt idx="8927">
                  <c:v>45.127272727278459</c:v>
                </c:pt>
                <c:pt idx="8928">
                  <c:v>45.131818181823917</c:v>
                </c:pt>
                <c:pt idx="8929">
                  <c:v>45.136363636369374</c:v>
                </c:pt>
                <c:pt idx="8930">
                  <c:v>45.140909090914832</c:v>
                </c:pt>
                <c:pt idx="8931">
                  <c:v>45.145454545460289</c:v>
                </c:pt>
                <c:pt idx="8932">
                  <c:v>45.150000000005747</c:v>
                </c:pt>
                <c:pt idx="8933">
                  <c:v>45.154545454551204</c:v>
                </c:pt>
                <c:pt idx="8934">
                  <c:v>45.159090909096662</c:v>
                </c:pt>
                <c:pt idx="8935">
                  <c:v>45.163636363642119</c:v>
                </c:pt>
                <c:pt idx="8936">
                  <c:v>45.168181818187577</c:v>
                </c:pt>
                <c:pt idx="8937">
                  <c:v>45.172727272733034</c:v>
                </c:pt>
                <c:pt idx="8938">
                  <c:v>45.177272727278492</c:v>
                </c:pt>
                <c:pt idx="8939">
                  <c:v>45.181818181823949</c:v>
                </c:pt>
                <c:pt idx="8940">
                  <c:v>45.186363636369407</c:v>
                </c:pt>
                <c:pt idx="8941">
                  <c:v>45.190909090914865</c:v>
                </c:pt>
                <c:pt idx="8942">
                  <c:v>45.195454545460322</c:v>
                </c:pt>
                <c:pt idx="8943">
                  <c:v>45.20000000000578</c:v>
                </c:pt>
                <c:pt idx="8944">
                  <c:v>45.204545454551237</c:v>
                </c:pt>
                <c:pt idx="8945">
                  <c:v>45.209090909096695</c:v>
                </c:pt>
                <c:pt idx="8946">
                  <c:v>45.213636363642152</c:v>
                </c:pt>
                <c:pt idx="8947">
                  <c:v>45.21818181818761</c:v>
                </c:pt>
                <c:pt idx="8948">
                  <c:v>45.222727272733067</c:v>
                </c:pt>
                <c:pt idx="8949">
                  <c:v>45.227272727278525</c:v>
                </c:pt>
                <c:pt idx="8950">
                  <c:v>45.231818181823982</c:v>
                </c:pt>
                <c:pt idx="8951">
                  <c:v>45.23636363636944</c:v>
                </c:pt>
                <c:pt idx="8952">
                  <c:v>45.240909090914897</c:v>
                </c:pt>
                <c:pt idx="8953">
                  <c:v>45.245454545460355</c:v>
                </c:pt>
                <c:pt idx="8954">
                  <c:v>45.250000000005812</c:v>
                </c:pt>
                <c:pt idx="8955">
                  <c:v>45.25454545455127</c:v>
                </c:pt>
                <c:pt idx="8956">
                  <c:v>45.259090909096727</c:v>
                </c:pt>
                <c:pt idx="8957">
                  <c:v>45.263636363642185</c:v>
                </c:pt>
                <c:pt idx="8958">
                  <c:v>45.268181818187642</c:v>
                </c:pt>
                <c:pt idx="8959">
                  <c:v>45.2727272727331</c:v>
                </c:pt>
                <c:pt idx="8960">
                  <c:v>45.277272727278557</c:v>
                </c:pt>
                <c:pt idx="8961">
                  <c:v>45.281818181824015</c:v>
                </c:pt>
                <c:pt idx="8962">
                  <c:v>45.286363636369472</c:v>
                </c:pt>
                <c:pt idx="8963">
                  <c:v>45.29090909091493</c:v>
                </c:pt>
                <c:pt idx="8964">
                  <c:v>45.295454545460387</c:v>
                </c:pt>
                <c:pt idx="8965">
                  <c:v>45.300000000005845</c:v>
                </c:pt>
                <c:pt idx="8966">
                  <c:v>45.304545454551302</c:v>
                </c:pt>
                <c:pt idx="8967">
                  <c:v>45.30909090909676</c:v>
                </c:pt>
                <c:pt idx="8968">
                  <c:v>45.313636363642217</c:v>
                </c:pt>
                <c:pt idx="8969">
                  <c:v>45.318181818187675</c:v>
                </c:pt>
                <c:pt idx="8970">
                  <c:v>45.322727272733133</c:v>
                </c:pt>
                <c:pt idx="8971">
                  <c:v>45.32727272727859</c:v>
                </c:pt>
                <c:pt idx="8972">
                  <c:v>45.331818181824048</c:v>
                </c:pt>
                <c:pt idx="8973">
                  <c:v>45.336363636369505</c:v>
                </c:pt>
                <c:pt idx="8974">
                  <c:v>45.340909090914963</c:v>
                </c:pt>
                <c:pt idx="8975">
                  <c:v>45.34545454546042</c:v>
                </c:pt>
                <c:pt idx="8976">
                  <c:v>45.350000000005878</c:v>
                </c:pt>
                <c:pt idx="8977">
                  <c:v>45.354545454551335</c:v>
                </c:pt>
                <c:pt idx="8978">
                  <c:v>45.359090909096793</c:v>
                </c:pt>
                <c:pt idx="8979">
                  <c:v>45.36363636364225</c:v>
                </c:pt>
                <c:pt idx="8980">
                  <c:v>45.368181818187708</c:v>
                </c:pt>
                <c:pt idx="8981">
                  <c:v>45.372727272733165</c:v>
                </c:pt>
                <c:pt idx="8982">
                  <c:v>45.377272727278623</c:v>
                </c:pt>
                <c:pt idx="8983">
                  <c:v>45.38181818182408</c:v>
                </c:pt>
                <c:pt idx="8984">
                  <c:v>45.386363636369538</c:v>
                </c:pt>
                <c:pt idx="8985">
                  <c:v>45.390909090914995</c:v>
                </c:pt>
                <c:pt idx="8986">
                  <c:v>45.395454545460453</c:v>
                </c:pt>
                <c:pt idx="8987">
                  <c:v>45.40000000000591</c:v>
                </c:pt>
                <c:pt idx="8988">
                  <c:v>45.404545454551368</c:v>
                </c:pt>
                <c:pt idx="8989">
                  <c:v>45.409090909096825</c:v>
                </c:pt>
                <c:pt idx="8990">
                  <c:v>45.413636363642283</c:v>
                </c:pt>
                <c:pt idx="8991">
                  <c:v>45.41818181818774</c:v>
                </c:pt>
                <c:pt idx="8992">
                  <c:v>45.422727272733198</c:v>
                </c:pt>
                <c:pt idx="8993">
                  <c:v>45.427272727278655</c:v>
                </c:pt>
                <c:pt idx="8994">
                  <c:v>45.431818181824113</c:v>
                </c:pt>
                <c:pt idx="8995">
                  <c:v>45.43636363636957</c:v>
                </c:pt>
                <c:pt idx="8996">
                  <c:v>45.440909090915028</c:v>
                </c:pt>
                <c:pt idx="8997">
                  <c:v>45.445454545460485</c:v>
                </c:pt>
                <c:pt idx="8998">
                  <c:v>45.450000000005943</c:v>
                </c:pt>
                <c:pt idx="8999">
                  <c:v>45.4545454545514</c:v>
                </c:pt>
                <c:pt idx="9000">
                  <c:v>45.459090909096858</c:v>
                </c:pt>
                <c:pt idx="9001">
                  <c:v>45.463636363642316</c:v>
                </c:pt>
                <c:pt idx="9002">
                  <c:v>45.468181818187773</c:v>
                </c:pt>
                <c:pt idx="9003">
                  <c:v>45.472727272733231</c:v>
                </c:pt>
                <c:pt idx="9004">
                  <c:v>45.477272727278688</c:v>
                </c:pt>
                <c:pt idx="9005">
                  <c:v>45.481818181824146</c:v>
                </c:pt>
                <c:pt idx="9006">
                  <c:v>45.486363636369603</c:v>
                </c:pt>
                <c:pt idx="9007">
                  <c:v>45.490909090915061</c:v>
                </c:pt>
                <c:pt idx="9008">
                  <c:v>45.495454545460518</c:v>
                </c:pt>
                <c:pt idx="9009">
                  <c:v>45.500000000005976</c:v>
                </c:pt>
                <c:pt idx="9010">
                  <c:v>45.504545454551433</c:v>
                </c:pt>
                <c:pt idx="9011">
                  <c:v>45.509090909096891</c:v>
                </c:pt>
                <c:pt idx="9012">
                  <c:v>45.513636363642348</c:v>
                </c:pt>
                <c:pt idx="9013">
                  <c:v>45.518181818187806</c:v>
                </c:pt>
                <c:pt idx="9014">
                  <c:v>45.522727272733263</c:v>
                </c:pt>
                <c:pt idx="9015">
                  <c:v>45.527272727278721</c:v>
                </c:pt>
                <c:pt idx="9016">
                  <c:v>45.531818181824178</c:v>
                </c:pt>
                <c:pt idx="9017">
                  <c:v>45.536363636369636</c:v>
                </c:pt>
                <c:pt idx="9018">
                  <c:v>45.540909090915093</c:v>
                </c:pt>
                <c:pt idx="9019">
                  <c:v>45.545454545460551</c:v>
                </c:pt>
                <c:pt idx="9020">
                  <c:v>45.550000000006008</c:v>
                </c:pt>
                <c:pt idx="9021">
                  <c:v>45.554545454551466</c:v>
                </c:pt>
                <c:pt idx="9022">
                  <c:v>45.559090909096923</c:v>
                </c:pt>
                <c:pt idx="9023">
                  <c:v>45.563636363642381</c:v>
                </c:pt>
                <c:pt idx="9024">
                  <c:v>45.568181818187838</c:v>
                </c:pt>
                <c:pt idx="9025">
                  <c:v>45.572727272733296</c:v>
                </c:pt>
                <c:pt idx="9026">
                  <c:v>45.577272727278753</c:v>
                </c:pt>
                <c:pt idx="9027">
                  <c:v>45.581818181824211</c:v>
                </c:pt>
                <c:pt idx="9028">
                  <c:v>45.586363636369668</c:v>
                </c:pt>
                <c:pt idx="9029">
                  <c:v>45.590909090915126</c:v>
                </c:pt>
                <c:pt idx="9030">
                  <c:v>45.595454545460584</c:v>
                </c:pt>
                <c:pt idx="9031">
                  <c:v>45.600000000006041</c:v>
                </c:pt>
                <c:pt idx="9032">
                  <c:v>45.604545454551499</c:v>
                </c:pt>
                <c:pt idx="9033">
                  <c:v>45.609090909096956</c:v>
                </c:pt>
                <c:pt idx="9034">
                  <c:v>45.613636363642414</c:v>
                </c:pt>
                <c:pt idx="9035">
                  <c:v>45.618181818187871</c:v>
                </c:pt>
                <c:pt idx="9036">
                  <c:v>45.622727272733329</c:v>
                </c:pt>
                <c:pt idx="9037">
                  <c:v>45.627272727278786</c:v>
                </c:pt>
                <c:pt idx="9038">
                  <c:v>45.631818181824244</c:v>
                </c:pt>
                <c:pt idx="9039">
                  <c:v>45.636363636369701</c:v>
                </c:pt>
                <c:pt idx="9040">
                  <c:v>45.640909090915159</c:v>
                </c:pt>
                <c:pt idx="9041">
                  <c:v>45.645454545460616</c:v>
                </c:pt>
                <c:pt idx="9042">
                  <c:v>45.650000000006074</c:v>
                </c:pt>
                <c:pt idx="9043">
                  <c:v>45.654545454551531</c:v>
                </c:pt>
                <c:pt idx="9044">
                  <c:v>45.659090909096989</c:v>
                </c:pt>
                <c:pt idx="9045">
                  <c:v>45.663636363642446</c:v>
                </c:pt>
                <c:pt idx="9046">
                  <c:v>45.668181818187904</c:v>
                </c:pt>
                <c:pt idx="9047">
                  <c:v>45.672727272733361</c:v>
                </c:pt>
                <c:pt idx="9048">
                  <c:v>45.677272727278819</c:v>
                </c:pt>
                <c:pt idx="9049">
                  <c:v>45.681818181824276</c:v>
                </c:pt>
                <c:pt idx="9050">
                  <c:v>45.686363636369734</c:v>
                </c:pt>
                <c:pt idx="9051">
                  <c:v>45.690909090915191</c:v>
                </c:pt>
                <c:pt idx="9052">
                  <c:v>45.695454545460649</c:v>
                </c:pt>
                <c:pt idx="9053">
                  <c:v>45.700000000006106</c:v>
                </c:pt>
                <c:pt idx="9054">
                  <c:v>45.704545454551564</c:v>
                </c:pt>
                <c:pt idx="9055">
                  <c:v>45.709090909097021</c:v>
                </c:pt>
                <c:pt idx="9056">
                  <c:v>45.713636363642479</c:v>
                </c:pt>
                <c:pt idx="9057">
                  <c:v>45.718181818187936</c:v>
                </c:pt>
                <c:pt idx="9058">
                  <c:v>45.722727272733394</c:v>
                </c:pt>
                <c:pt idx="9059">
                  <c:v>45.727272727278852</c:v>
                </c:pt>
                <c:pt idx="9060">
                  <c:v>45.731818181824309</c:v>
                </c:pt>
                <c:pt idx="9061">
                  <c:v>45.736363636369767</c:v>
                </c:pt>
                <c:pt idx="9062">
                  <c:v>45.740909090915224</c:v>
                </c:pt>
                <c:pt idx="9063">
                  <c:v>45.745454545460682</c:v>
                </c:pt>
                <c:pt idx="9064">
                  <c:v>45.750000000006139</c:v>
                </c:pt>
                <c:pt idx="9065">
                  <c:v>45.754545454551597</c:v>
                </c:pt>
                <c:pt idx="9066">
                  <c:v>45.759090909097054</c:v>
                </c:pt>
                <c:pt idx="9067">
                  <c:v>45.763636363642512</c:v>
                </c:pt>
                <c:pt idx="9068">
                  <c:v>45.768181818187969</c:v>
                </c:pt>
                <c:pt idx="9069">
                  <c:v>45.772727272733427</c:v>
                </c:pt>
                <c:pt idx="9070">
                  <c:v>45.777272727278884</c:v>
                </c:pt>
                <c:pt idx="9071">
                  <c:v>45.781818181824342</c:v>
                </c:pt>
                <c:pt idx="9072">
                  <c:v>45.786363636369799</c:v>
                </c:pt>
                <c:pt idx="9073">
                  <c:v>45.790909090915257</c:v>
                </c:pt>
                <c:pt idx="9074">
                  <c:v>45.795454545460714</c:v>
                </c:pt>
                <c:pt idx="9075">
                  <c:v>45.800000000006172</c:v>
                </c:pt>
                <c:pt idx="9076">
                  <c:v>45.804545454551629</c:v>
                </c:pt>
                <c:pt idx="9077">
                  <c:v>45.809090909097087</c:v>
                </c:pt>
                <c:pt idx="9078">
                  <c:v>45.813636363642544</c:v>
                </c:pt>
                <c:pt idx="9079">
                  <c:v>45.818181818188002</c:v>
                </c:pt>
                <c:pt idx="9080">
                  <c:v>45.822727272733459</c:v>
                </c:pt>
                <c:pt idx="9081">
                  <c:v>45.827272727278917</c:v>
                </c:pt>
                <c:pt idx="9082">
                  <c:v>45.831818181824374</c:v>
                </c:pt>
                <c:pt idx="9083">
                  <c:v>45.836363636369832</c:v>
                </c:pt>
                <c:pt idx="9084">
                  <c:v>45.840909090915289</c:v>
                </c:pt>
                <c:pt idx="9085">
                  <c:v>45.845454545460747</c:v>
                </c:pt>
                <c:pt idx="9086">
                  <c:v>45.850000000006204</c:v>
                </c:pt>
                <c:pt idx="9087">
                  <c:v>45.854545454551662</c:v>
                </c:pt>
                <c:pt idx="9088">
                  <c:v>45.859090909097119</c:v>
                </c:pt>
                <c:pt idx="9089">
                  <c:v>45.863636363642577</c:v>
                </c:pt>
                <c:pt idx="9090">
                  <c:v>45.868181818188035</c:v>
                </c:pt>
                <c:pt idx="9091">
                  <c:v>45.872727272733492</c:v>
                </c:pt>
                <c:pt idx="9092">
                  <c:v>45.87727272727895</c:v>
                </c:pt>
                <c:pt idx="9093">
                  <c:v>45.881818181824407</c:v>
                </c:pt>
                <c:pt idx="9094">
                  <c:v>45.886363636369865</c:v>
                </c:pt>
                <c:pt idx="9095">
                  <c:v>45.890909090915322</c:v>
                </c:pt>
                <c:pt idx="9096">
                  <c:v>45.89545454546078</c:v>
                </c:pt>
                <c:pt idx="9097">
                  <c:v>45.900000000006237</c:v>
                </c:pt>
                <c:pt idx="9098">
                  <c:v>45.904545454551695</c:v>
                </c:pt>
                <c:pt idx="9099">
                  <c:v>45.909090909097152</c:v>
                </c:pt>
                <c:pt idx="9100">
                  <c:v>45.91363636364261</c:v>
                </c:pt>
                <c:pt idx="9101">
                  <c:v>45.918181818188067</c:v>
                </c:pt>
                <c:pt idx="9102">
                  <c:v>45.922727272733525</c:v>
                </c:pt>
                <c:pt idx="9103">
                  <c:v>45.927272727278982</c:v>
                </c:pt>
                <c:pt idx="9104">
                  <c:v>45.93181818182444</c:v>
                </c:pt>
                <c:pt idx="9105">
                  <c:v>45.936363636369897</c:v>
                </c:pt>
                <c:pt idx="9106">
                  <c:v>45.940909090915355</c:v>
                </c:pt>
                <c:pt idx="9107">
                  <c:v>45.945454545460812</c:v>
                </c:pt>
                <c:pt idx="9108">
                  <c:v>45.95000000000627</c:v>
                </c:pt>
                <c:pt idx="9109">
                  <c:v>45.954545454551727</c:v>
                </c:pt>
                <c:pt idx="9110">
                  <c:v>45.959090909097185</c:v>
                </c:pt>
                <c:pt idx="9111">
                  <c:v>45.963636363642642</c:v>
                </c:pt>
                <c:pt idx="9112">
                  <c:v>45.9681818181881</c:v>
                </c:pt>
                <c:pt idx="9113">
                  <c:v>45.972727272733557</c:v>
                </c:pt>
                <c:pt idx="9114">
                  <c:v>45.977272727279015</c:v>
                </c:pt>
                <c:pt idx="9115">
                  <c:v>45.981818181824472</c:v>
                </c:pt>
                <c:pt idx="9116">
                  <c:v>45.98636363636993</c:v>
                </c:pt>
                <c:pt idx="9117">
                  <c:v>45.990909090915387</c:v>
                </c:pt>
                <c:pt idx="9118">
                  <c:v>45.995454545460845</c:v>
                </c:pt>
                <c:pt idx="9119">
                  <c:v>46.000000000006303</c:v>
                </c:pt>
                <c:pt idx="9120">
                  <c:v>46.00454545455176</c:v>
                </c:pt>
                <c:pt idx="9121">
                  <c:v>46.009090909097218</c:v>
                </c:pt>
                <c:pt idx="9122">
                  <c:v>46.013636363642675</c:v>
                </c:pt>
                <c:pt idx="9123">
                  <c:v>46.018181818188133</c:v>
                </c:pt>
                <c:pt idx="9124">
                  <c:v>46.02272727273359</c:v>
                </c:pt>
                <c:pt idx="9125">
                  <c:v>46.027272727279048</c:v>
                </c:pt>
                <c:pt idx="9126">
                  <c:v>46.031818181824505</c:v>
                </c:pt>
                <c:pt idx="9127">
                  <c:v>46.036363636369963</c:v>
                </c:pt>
                <c:pt idx="9128">
                  <c:v>46.04090909091542</c:v>
                </c:pt>
                <c:pt idx="9129">
                  <c:v>46.045454545460878</c:v>
                </c:pt>
                <c:pt idx="9130">
                  <c:v>46.050000000006335</c:v>
                </c:pt>
                <c:pt idx="9131">
                  <c:v>46.054545454551793</c:v>
                </c:pt>
                <c:pt idx="9132">
                  <c:v>46.05909090909725</c:v>
                </c:pt>
                <c:pt idx="9133">
                  <c:v>46.063636363642708</c:v>
                </c:pt>
                <c:pt idx="9134">
                  <c:v>46.068181818188165</c:v>
                </c:pt>
                <c:pt idx="9135">
                  <c:v>46.072727272733623</c:v>
                </c:pt>
                <c:pt idx="9136">
                  <c:v>46.07727272727908</c:v>
                </c:pt>
                <c:pt idx="9137">
                  <c:v>46.081818181824538</c:v>
                </c:pt>
                <c:pt idx="9138">
                  <c:v>46.086363636369995</c:v>
                </c:pt>
                <c:pt idx="9139">
                  <c:v>46.090909090915453</c:v>
                </c:pt>
                <c:pt idx="9140">
                  <c:v>46.09545454546091</c:v>
                </c:pt>
                <c:pt idx="9141">
                  <c:v>46.100000000006368</c:v>
                </c:pt>
                <c:pt idx="9142">
                  <c:v>46.104545454551825</c:v>
                </c:pt>
                <c:pt idx="9143">
                  <c:v>46.109090909097283</c:v>
                </c:pt>
                <c:pt idx="9144">
                  <c:v>46.11363636364274</c:v>
                </c:pt>
                <c:pt idx="9145">
                  <c:v>46.118181818188198</c:v>
                </c:pt>
                <c:pt idx="9146">
                  <c:v>46.122727272733655</c:v>
                </c:pt>
                <c:pt idx="9147">
                  <c:v>46.127272727279113</c:v>
                </c:pt>
                <c:pt idx="9148">
                  <c:v>46.131818181824571</c:v>
                </c:pt>
                <c:pt idx="9149">
                  <c:v>46.136363636370028</c:v>
                </c:pt>
                <c:pt idx="9150">
                  <c:v>46.140909090915486</c:v>
                </c:pt>
                <c:pt idx="9151">
                  <c:v>46.145454545460943</c:v>
                </c:pt>
                <c:pt idx="9152">
                  <c:v>46.150000000006401</c:v>
                </c:pt>
                <c:pt idx="9153">
                  <c:v>46.154545454551858</c:v>
                </c:pt>
                <c:pt idx="9154">
                  <c:v>46.159090909097316</c:v>
                </c:pt>
                <c:pt idx="9155">
                  <c:v>46.163636363642773</c:v>
                </c:pt>
                <c:pt idx="9156">
                  <c:v>46.168181818188231</c:v>
                </c:pt>
                <c:pt idx="9157">
                  <c:v>46.172727272733688</c:v>
                </c:pt>
                <c:pt idx="9158">
                  <c:v>46.177272727279146</c:v>
                </c:pt>
                <c:pt idx="9159">
                  <c:v>46.181818181824603</c:v>
                </c:pt>
                <c:pt idx="9160">
                  <c:v>46.186363636370061</c:v>
                </c:pt>
                <c:pt idx="9161">
                  <c:v>46.190909090915518</c:v>
                </c:pt>
                <c:pt idx="9162">
                  <c:v>46.195454545460976</c:v>
                </c:pt>
                <c:pt idx="9163">
                  <c:v>46.200000000006433</c:v>
                </c:pt>
                <c:pt idx="9164">
                  <c:v>46.204545454551891</c:v>
                </c:pt>
                <c:pt idx="9165">
                  <c:v>46.209090909097348</c:v>
                </c:pt>
                <c:pt idx="9166">
                  <c:v>46.213636363642806</c:v>
                </c:pt>
                <c:pt idx="9167">
                  <c:v>46.218181818188263</c:v>
                </c:pt>
                <c:pt idx="9168">
                  <c:v>46.222727272733721</c:v>
                </c:pt>
                <c:pt idx="9169">
                  <c:v>46.227272727279178</c:v>
                </c:pt>
                <c:pt idx="9170">
                  <c:v>46.231818181824636</c:v>
                </c:pt>
                <c:pt idx="9171">
                  <c:v>46.236363636370093</c:v>
                </c:pt>
                <c:pt idx="9172">
                  <c:v>46.240909090915551</c:v>
                </c:pt>
                <c:pt idx="9173">
                  <c:v>46.245454545461008</c:v>
                </c:pt>
                <c:pt idx="9174">
                  <c:v>46.250000000006466</c:v>
                </c:pt>
                <c:pt idx="9175">
                  <c:v>46.254545454551923</c:v>
                </c:pt>
                <c:pt idx="9176">
                  <c:v>46.259090909097381</c:v>
                </c:pt>
                <c:pt idx="9177">
                  <c:v>46.263636363642838</c:v>
                </c:pt>
                <c:pt idx="9178">
                  <c:v>46.268181818188296</c:v>
                </c:pt>
                <c:pt idx="9179">
                  <c:v>46.272727272733754</c:v>
                </c:pt>
                <c:pt idx="9180">
                  <c:v>46.277272727279211</c:v>
                </c:pt>
                <c:pt idx="9181">
                  <c:v>46.281818181824669</c:v>
                </c:pt>
                <c:pt idx="9182">
                  <c:v>46.286363636370126</c:v>
                </c:pt>
                <c:pt idx="9183">
                  <c:v>46.290909090915584</c:v>
                </c:pt>
                <c:pt idx="9184">
                  <c:v>46.295454545461041</c:v>
                </c:pt>
                <c:pt idx="9185">
                  <c:v>46.300000000006499</c:v>
                </c:pt>
                <c:pt idx="9186">
                  <c:v>46.304545454551956</c:v>
                </c:pt>
                <c:pt idx="9187">
                  <c:v>46.309090909097414</c:v>
                </c:pt>
                <c:pt idx="9188">
                  <c:v>46.313636363642871</c:v>
                </c:pt>
                <c:pt idx="9189">
                  <c:v>46.318181818188329</c:v>
                </c:pt>
                <c:pt idx="9190">
                  <c:v>46.322727272733786</c:v>
                </c:pt>
                <c:pt idx="9191">
                  <c:v>46.327272727279244</c:v>
                </c:pt>
                <c:pt idx="9192">
                  <c:v>46.331818181824701</c:v>
                </c:pt>
                <c:pt idx="9193">
                  <c:v>46.336363636370159</c:v>
                </c:pt>
                <c:pt idx="9194">
                  <c:v>46.340909090915616</c:v>
                </c:pt>
                <c:pt idx="9195">
                  <c:v>46.345454545461074</c:v>
                </c:pt>
                <c:pt idx="9196">
                  <c:v>46.350000000006531</c:v>
                </c:pt>
                <c:pt idx="9197">
                  <c:v>46.354545454551989</c:v>
                </c:pt>
                <c:pt idx="9198">
                  <c:v>46.359090909097446</c:v>
                </c:pt>
                <c:pt idx="9199">
                  <c:v>46.363636363642904</c:v>
                </c:pt>
                <c:pt idx="9200">
                  <c:v>46.368181818188361</c:v>
                </c:pt>
                <c:pt idx="9201">
                  <c:v>46.372727272733819</c:v>
                </c:pt>
                <c:pt idx="9202">
                  <c:v>46.377272727279276</c:v>
                </c:pt>
                <c:pt idx="9203">
                  <c:v>46.381818181824734</c:v>
                </c:pt>
                <c:pt idx="9204">
                  <c:v>46.386363636370191</c:v>
                </c:pt>
                <c:pt idx="9205">
                  <c:v>46.390909090915649</c:v>
                </c:pt>
                <c:pt idx="9206">
                  <c:v>46.395454545461106</c:v>
                </c:pt>
                <c:pt idx="9207">
                  <c:v>46.400000000006564</c:v>
                </c:pt>
                <c:pt idx="9208">
                  <c:v>46.404545454552022</c:v>
                </c:pt>
                <c:pt idx="9209">
                  <c:v>46.409090909097479</c:v>
                </c:pt>
                <c:pt idx="9210">
                  <c:v>46.413636363642937</c:v>
                </c:pt>
                <c:pt idx="9211">
                  <c:v>46.418181818188394</c:v>
                </c:pt>
                <c:pt idx="9212">
                  <c:v>46.422727272733852</c:v>
                </c:pt>
                <c:pt idx="9213">
                  <c:v>46.427272727279309</c:v>
                </c:pt>
                <c:pt idx="9214">
                  <c:v>46.431818181824767</c:v>
                </c:pt>
                <c:pt idx="9215">
                  <c:v>46.436363636370224</c:v>
                </c:pt>
                <c:pt idx="9216">
                  <c:v>46.440909090915682</c:v>
                </c:pt>
                <c:pt idx="9217">
                  <c:v>46.445454545461139</c:v>
                </c:pt>
                <c:pt idx="9218">
                  <c:v>46.450000000006597</c:v>
                </c:pt>
                <c:pt idx="9219">
                  <c:v>46.454545454552054</c:v>
                </c:pt>
                <c:pt idx="9220">
                  <c:v>46.459090909097512</c:v>
                </c:pt>
                <c:pt idx="9221">
                  <c:v>46.463636363642969</c:v>
                </c:pt>
                <c:pt idx="9222">
                  <c:v>46.468181818188427</c:v>
                </c:pt>
                <c:pt idx="9223">
                  <c:v>46.472727272733884</c:v>
                </c:pt>
                <c:pt idx="9224">
                  <c:v>46.477272727279342</c:v>
                </c:pt>
                <c:pt idx="9225">
                  <c:v>46.481818181824799</c:v>
                </c:pt>
                <c:pt idx="9226">
                  <c:v>46.486363636370257</c:v>
                </c:pt>
                <c:pt idx="9227">
                  <c:v>46.490909090915714</c:v>
                </c:pt>
                <c:pt idx="9228">
                  <c:v>46.495454545461172</c:v>
                </c:pt>
                <c:pt idx="9229">
                  <c:v>46.500000000006629</c:v>
                </c:pt>
                <c:pt idx="9230">
                  <c:v>46.504545454552087</c:v>
                </c:pt>
                <c:pt idx="9231">
                  <c:v>46.509090909097544</c:v>
                </c:pt>
                <c:pt idx="9232">
                  <c:v>46.513636363643002</c:v>
                </c:pt>
                <c:pt idx="9233">
                  <c:v>46.518181818188459</c:v>
                </c:pt>
                <c:pt idx="9234">
                  <c:v>46.522727272733917</c:v>
                </c:pt>
                <c:pt idx="9235">
                  <c:v>46.527272727279374</c:v>
                </c:pt>
                <c:pt idx="9236">
                  <c:v>46.531818181824832</c:v>
                </c:pt>
                <c:pt idx="9237">
                  <c:v>46.536363636370289</c:v>
                </c:pt>
                <c:pt idx="9238">
                  <c:v>46.540909090915747</c:v>
                </c:pt>
                <c:pt idx="9239">
                  <c:v>46.545454545461205</c:v>
                </c:pt>
                <c:pt idx="9240">
                  <c:v>46.550000000006662</c:v>
                </c:pt>
                <c:pt idx="9241">
                  <c:v>46.55454545455212</c:v>
                </c:pt>
                <c:pt idx="9242">
                  <c:v>46.559090909097577</c:v>
                </c:pt>
                <c:pt idx="9243">
                  <c:v>46.563636363643035</c:v>
                </c:pt>
                <c:pt idx="9244">
                  <c:v>46.568181818188492</c:v>
                </c:pt>
                <c:pt idx="9245">
                  <c:v>46.57272727273395</c:v>
                </c:pt>
                <c:pt idx="9246">
                  <c:v>46.577272727279407</c:v>
                </c:pt>
                <c:pt idx="9247">
                  <c:v>46.581818181824865</c:v>
                </c:pt>
                <c:pt idx="9248">
                  <c:v>46.586363636370322</c:v>
                </c:pt>
                <c:pt idx="9249">
                  <c:v>46.59090909091578</c:v>
                </c:pt>
                <c:pt idx="9250">
                  <c:v>46.595454545461237</c:v>
                </c:pt>
                <c:pt idx="9251">
                  <c:v>46.600000000006695</c:v>
                </c:pt>
                <c:pt idx="9252">
                  <c:v>46.604545454552152</c:v>
                </c:pt>
                <c:pt idx="9253">
                  <c:v>46.60909090909761</c:v>
                </c:pt>
                <c:pt idx="9254">
                  <c:v>46.613636363643067</c:v>
                </c:pt>
                <c:pt idx="9255">
                  <c:v>46.618181818188525</c:v>
                </c:pt>
                <c:pt idx="9256">
                  <c:v>46.622727272733982</c:v>
                </c:pt>
                <c:pt idx="9257">
                  <c:v>46.62727272727944</c:v>
                </c:pt>
                <c:pt idx="9258">
                  <c:v>46.631818181824897</c:v>
                </c:pt>
                <c:pt idx="9259">
                  <c:v>46.636363636370355</c:v>
                </c:pt>
                <c:pt idx="9260">
                  <c:v>46.640909090915812</c:v>
                </c:pt>
                <c:pt idx="9261">
                  <c:v>46.64545454546127</c:v>
                </c:pt>
                <c:pt idx="9262">
                  <c:v>46.650000000006727</c:v>
                </c:pt>
                <c:pt idx="9263">
                  <c:v>46.654545454552185</c:v>
                </c:pt>
                <c:pt idx="9264">
                  <c:v>46.659090909097642</c:v>
                </c:pt>
                <c:pt idx="9265">
                  <c:v>46.6636363636431</c:v>
                </c:pt>
                <c:pt idx="9266">
                  <c:v>46.668181818188557</c:v>
                </c:pt>
                <c:pt idx="9267">
                  <c:v>46.672727272734015</c:v>
                </c:pt>
                <c:pt idx="9268">
                  <c:v>46.677272727279473</c:v>
                </c:pt>
                <c:pt idx="9269">
                  <c:v>46.68181818182493</c:v>
                </c:pt>
                <c:pt idx="9270">
                  <c:v>46.686363636370388</c:v>
                </c:pt>
                <c:pt idx="9271">
                  <c:v>46.690909090915845</c:v>
                </c:pt>
                <c:pt idx="9272">
                  <c:v>46.695454545461303</c:v>
                </c:pt>
                <c:pt idx="9273">
                  <c:v>46.70000000000676</c:v>
                </c:pt>
                <c:pt idx="9274">
                  <c:v>46.704545454552218</c:v>
                </c:pt>
                <c:pt idx="9275">
                  <c:v>46.709090909097675</c:v>
                </c:pt>
                <c:pt idx="9276">
                  <c:v>46.713636363643133</c:v>
                </c:pt>
                <c:pt idx="9277">
                  <c:v>46.71818181818859</c:v>
                </c:pt>
                <c:pt idx="9278">
                  <c:v>46.722727272734048</c:v>
                </c:pt>
                <c:pt idx="9279">
                  <c:v>46.727272727279505</c:v>
                </c:pt>
                <c:pt idx="9280">
                  <c:v>46.731818181824963</c:v>
                </c:pt>
                <c:pt idx="9281">
                  <c:v>46.73636363637042</c:v>
                </c:pt>
                <c:pt idx="9282">
                  <c:v>46.740909090915878</c:v>
                </c:pt>
                <c:pt idx="9283">
                  <c:v>46.745454545461335</c:v>
                </c:pt>
                <c:pt idx="9284">
                  <c:v>46.750000000006793</c:v>
                </c:pt>
                <c:pt idx="9285">
                  <c:v>46.75454545455225</c:v>
                </c:pt>
                <c:pt idx="9286">
                  <c:v>46.759090909097708</c:v>
                </c:pt>
                <c:pt idx="9287">
                  <c:v>46.763636363643165</c:v>
                </c:pt>
                <c:pt idx="9288">
                  <c:v>46.768181818188623</c:v>
                </c:pt>
                <c:pt idx="9289">
                  <c:v>46.77272727273408</c:v>
                </c:pt>
                <c:pt idx="9290">
                  <c:v>46.777272727279538</c:v>
                </c:pt>
                <c:pt idx="9291">
                  <c:v>46.781818181824995</c:v>
                </c:pt>
                <c:pt idx="9292">
                  <c:v>46.786363636370453</c:v>
                </c:pt>
                <c:pt idx="9293">
                  <c:v>46.79090909091591</c:v>
                </c:pt>
                <c:pt idx="9294">
                  <c:v>46.795454545461368</c:v>
                </c:pt>
                <c:pt idx="9295">
                  <c:v>46.800000000006825</c:v>
                </c:pt>
                <c:pt idx="9296">
                  <c:v>46.804545454552283</c:v>
                </c:pt>
                <c:pt idx="9297">
                  <c:v>46.809090909097741</c:v>
                </c:pt>
                <c:pt idx="9298">
                  <c:v>46.813636363643198</c:v>
                </c:pt>
                <c:pt idx="9299">
                  <c:v>46.818181818188656</c:v>
                </c:pt>
                <c:pt idx="9300">
                  <c:v>46.822727272734113</c:v>
                </c:pt>
                <c:pt idx="9301">
                  <c:v>46.827272727279571</c:v>
                </c:pt>
                <c:pt idx="9302">
                  <c:v>46.831818181825028</c:v>
                </c:pt>
                <c:pt idx="9303">
                  <c:v>46.836363636370486</c:v>
                </c:pt>
                <c:pt idx="9304">
                  <c:v>46.840909090915943</c:v>
                </c:pt>
                <c:pt idx="9305">
                  <c:v>46.845454545461401</c:v>
                </c:pt>
                <c:pt idx="9306">
                  <c:v>46.850000000006858</c:v>
                </c:pt>
                <c:pt idx="9307">
                  <c:v>46.854545454552316</c:v>
                </c:pt>
                <c:pt idx="9308">
                  <c:v>46.859090909097773</c:v>
                </c:pt>
                <c:pt idx="9309">
                  <c:v>46.863636363643231</c:v>
                </c:pt>
                <c:pt idx="9310">
                  <c:v>46.868181818188688</c:v>
                </c:pt>
                <c:pt idx="9311">
                  <c:v>46.872727272734146</c:v>
                </c:pt>
                <c:pt idx="9312">
                  <c:v>46.877272727279603</c:v>
                </c:pt>
                <c:pt idx="9313">
                  <c:v>46.881818181825061</c:v>
                </c:pt>
                <c:pt idx="9314">
                  <c:v>46.886363636370518</c:v>
                </c:pt>
                <c:pt idx="9315">
                  <c:v>46.890909090915976</c:v>
                </c:pt>
                <c:pt idx="9316">
                  <c:v>46.895454545461433</c:v>
                </c:pt>
                <c:pt idx="9317">
                  <c:v>46.900000000006891</c:v>
                </c:pt>
                <c:pt idx="9318">
                  <c:v>46.904545454552348</c:v>
                </c:pt>
                <c:pt idx="9319">
                  <c:v>46.909090909097806</c:v>
                </c:pt>
                <c:pt idx="9320">
                  <c:v>46.913636363643263</c:v>
                </c:pt>
                <c:pt idx="9321">
                  <c:v>46.918181818188721</c:v>
                </c:pt>
                <c:pt idx="9322">
                  <c:v>46.922727272734178</c:v>
                </c:pt>
                <c:pt idx="9323">
                  <c:v>46.927272727279636</c:v>
                </c:pt>
                <c:pt idx="9324">
                  <c:v>46.931818181825093</c:v>
                </c:pt>
                <c:pt idx="9325">
                  <c:v>46.936363636370551</c:v>
                </c:pt>
                <c:pt idx="9326">
                  <c:v>46.940909090916008</c:v>
                </c:pt>
                <c:pt idx="9327">
                  <c:v>46.945454545461466</c:v>
                </c:pt>
                <c:pt idx="9328">
                  <c:v>46.950000000006924</c:v>
                </c:pt>
                <c:pt idx="9329">
                  <c:v>46.954545454552381</c:v>
                </c:pt>
                <c:pt idx="9330">
                  <c:v>46.959090909097839</c:v>
                </c:pt>
                <c:pt idx="9331">
                  <c:v>46.963636363643296</c:v>
                </c:pt>
                <c:pt idx="9332">
                  <c:v>46.968181818188754</c:v>
                </c:pt>
                <c:pt idx="9333">
                  <c:v>46.972727272734211</c:v>
                </c:pt>
                <c:pt idx="9334">
                  <c:v>46.977272727279669</c:v>
                </c:pt>
                <c:pt idx="9335">
                  <c:v>46.981818181825126</c:v>
                </c:pt>
                <c:pt idx="9336">
                  <c:v>46.986363636370584</c:v>
                </c:pt>
                <c:pt idx="9337">
                  <c:v>46.990909090916041</c:v>
                </c:pt>
                <c:pt idx="9338">
                  <c:v>46.995454545461499</c:v>
                </c:pt>
                <c:pt idx="9339">
                  <c:v>47.000000000006956</c:v>
                </c:pt>
                <c:pt idx="9340">
                  <c:v>47.004545454552414</c:v>
                </c:pt>
                <c:pt idx="9341">
                  <c:v>47.009090909097871</c:v>
                </c:pt>
                <c:pt idx="9342">
                  <c:v>47.013636363643329</c:v>
                </c:pt>
                <c:pt idx="9343">
                  <c:v>47.018181818188786</c:v>
                </c:pt>
                <c:pt idx="9344">
                  <c:v>47.022727272734244</c:v>
                </c:pt>
                <c:pt idx="9345">
                  <c:v>47.027272727279701</c:v>
                </c:pt>
                <c:pt idx="9346">
                  <c:v>47.031818181825159</c:v>
                </c:pt>
                <c:pt idx="9347">
                  <c:v>47.036363636370616</c:v>
                </c:pt>
                <c:pt idx="9348">
                  <c:v>47.040909090916074</c:v>
                </c:pt>
                <c:pt idx="9349">
                  <c:v>47.045454545461531</c:v>
                </c:pt>
                <c:pt idx="9350">
                  <c:v>47.050000000006989</c:v>
                </c:pt>
                <c:pt idx="9351">
                  <c:v>47.054545454552446</c:v>
                </c:pt>
                <c:pt idx="9352">
                  <c:v>47.059090909097904</c:v>
                </c:pt>
                <c:pt idx="9353">
                  <c:v>47.063636363643361</c:v>
                </c:pt>
                <c:pt idx="9354">
                  <c:v>47.068181818188819</c:v>
                </c:pt>
                <c:pt idx="9355">
                  <c:v>47.072727272734276</c:v>
                </c:pt>
                <c:pt idx="9356">
                  <c:v>47.077272727279734</c:v>
                </c:pt>
                <c:pt idx="9357">
                  <c:v>47.081818181825192</c:v>
                </c:pt>
                <c:pt idx="9358">
                  <c:v>47.086363636370649</c:v>
                </c:pt>
                <c:pt idx="9359">
                  <c:v>47.090909090916107</c:v>
                </c:pt>
                <c:pt idx="9360">
                  <c:v>47.095454545461564</c:v>
                </c:pt>
                <c:pt idx="9361">
                  <c:v>47.100000000007022</c:v>
                </c:pt>
                <c:pt idx="9362">
                  <c:v>47.104545454552479</c:v>
                </c:pt>
                <c:pt idx="9363">
                  <c:v>47.109090909097937</c:v>
                </c:pt>
                <c:pt idx="9364">
                  <c:v>47.113636363643394</c:v>
                </c:pt>
                <c:pt idx="9365">
                  <c:v>47.118181818188852</c:v>
                </c:pt>
                <c:pt idx="9366">
                  <c:v>47.122727272734309</c:v>
                </c:pt>
                <c:pt idx="9367">
                  <c:v>47.127272727279767</c:v>
                </c:pt>
                <c:pt idx="9368">
                  <c:v>47.131818181825224</c:v>
                </c:pt>
                <c:pt idx="9369">
                  <c:v>47.136363636370682</c:v>
                </c:pt>
                <c:pt idx="9370">
                  <c:v>47.140909090916139</c:v>
                </c:pt>
                <c:pt idx="9371">
                  <c:v>47.145454545461597</c:v>
                </c:pt>
                <c:pt idx="9372">
                  <c:v>47.150000000007054</c:v>
                </c:pt>
                <c:pt idx="9373">
                  <c:v>47.154545454552512</c:v>
                </c:pt>
                <c:pt idx="9374">
                  <c:v>47.159090909097969</c:v>
                </c:pt>
                <c:pt idx="9375">
                  <c:v>47.163636363643427</c:v>
                </c:pt>
                <c:pt idx="9376">
                  <c:v>47.168181818188884</c:v>
                </c:pt>
                <c:pt idx="9377">
                  <c:v>47.172727272734342</c:v>
                </c:pt>
                <c:pt idx="9378">
                  <c:v>47.177272727279799</c:v>
                </c:pt>
                <c:pt idx="9379">
                  <c:v>47.181818181825257</c:v>
                </c:pt>
                <c:pt idx="9380">
                  <c:v>47.186363636370714</c:v>
                </c:pt>
                <c:pt idx="9381">
                  <c:v>47.190909090916172</c:v>
                </c:pt>
                <c:pt idx="9382">
                  <c:v>47.195454545461629</c:v>
                </c:pt>
                <c:pt idx="9383">
                  <c:v>47.200000000007087</c:v>
                </c:pt>
                <c:pt idx="9384">
                  <c:v>47.204545454552544</c:v>
                </c:pt>
                <c:pt idx="9385">
                  <c:v>47.209090909098002</c:v>
                </c:pt>
                <c:pt idx="9386">
                  <c:v>47.21363636364346</c:v>
                </c:pt>
                <c:pt idx="9387">
                  <c:v>47.218181818188917</c:v>
                </c:pt>
                <c:pt idx="9388">
                  <c:v>47.222727272734375</c:v>
                </c:pt>
                <c:pt idx="9389">
                  <c:v>47.227272727279832</c:v>
                </c:pt>
                <c:pt idx="9390">
                  <c:v>47.23181818182529</c:v>
                </c:pt>
                <c:pt idx="9391">
                  <c:v>47.236363636370747</c:v>
                </c:pt>
                <c:pt idx="9392">
                  <c:v>47.240909090916205</c:v>
                </c:pt>
                <c:pt idx="9393">
                  <c:v>47.245454545461662</c:v>
                </c:pt>
                <c:pt idx="9394">
                  <c:v>47.25000000000712</c:v>
                </c:pt>
                <c:pt idx="9395">
                  <c:v>47.254545454552577</c:v>
                </c:pt>
                <c:pt idx="9396">
                  <c:v>47.259090909098035</c:v>
                </c:pt>
                <c:pt idx="9397">
                  <c:v>47.263636363643492</c:v>
                </c:pt>
                <c:pt idx="9398">
                  <c:v>47.26818181818895</c:v>
                </c:pt>
                <c:pt idx="9399">
                  <c:v>47.272727272734407</c:v>
                </c:pt>
                <c:pt idx="9400">
                  <c:v>47.277272727279865</c:v>
                </c:pt>
                <c:pt idx="9401">
                  <c:v>47.281818181825322</c:v>
                </c:pt>
                <c:pt idx="9402">
                  <c:v>47.28636363637078</c:v>
                </c:pt>
                <c:pt idx="9403">
                  <c:v>47.290909090916237</c:v>
                </c:pt>
                <c:pt idx="9404">
                  <c:v>47.295454545461695</c:v>
                </c:pt>
                <c:pt idx="9405">
                  <c:v>47.300000000007152</c:v>
                </c:pt>
                <c:pt idx="9406">
                  <c:v>47.30454545455261</c:v>
                </c:pt>
                <c:pt idx="9407">
                  <c:v>47.309090909098067</c:v>
                </c:pt>
                <c:pt idx="9408">
                  <c:v>47.313636363643525</c:v>
                </c:pt>
                <c:pt idx="9409">
                  <c:v>47.318181818188982</c:v>
                </c:pt>
                <c:pt idx="9410">
                  <c:v>47.32272727273444</c:v>
                </c:pt>
                <c:pt idx="9411">
                  <c:v>47.327272727279897</c:v>
                </c:pt>
                <c:pt idx="9412">
                  <c:v>47.331818181825355</c:v>
                </c:pt>
                <c:pt idx="9413">
                  <c:v>47.336363636370812</c:v>
                </c:pt>
                <c:pt idx="9414">
                  <c:v>47.34090909091627</c:v>
                </c:pt>
                <c:pt idx="9415">
                  <c:v>47.345454545461727</c:v>
                </c:pt>
                <c:pt idx="9416">
                  <c:v>47.350000000007185</c:v>
                </c:pt>
                <c:pt idx="9417">
                  <c:v>47.354545454552643</c:v>
                </c:pt>
                <c:pt idx="9418">
                  <c:v>47.3590909090981</c:v>
                </c:pt>
                <c:pt idx="9419">
                  <c:v>47.363636363643558</c:v>
                </c:pt>
                <c:pt idx="9420">
                  <c:v>47.368181818189015</c:v>
                </c:pt>
                <c:pt idx="9421">
                  <c:v>47.372727272734473</c:v>
                </c:pt>
                <c:pt idx="9422">
                  <c:v>47.37727272727993</c:v>
                </c:pt>
                <c:pt idx="9423">
                  <c:v>47.381818181825388</c:v>
                </c:pt>
                <c:pt idx="9424">
                  <c:v>47.386363636370845</c:v>
                </c:pt>
                <c:pt idx="9425">
                  <c:v>47.390909090916303</c:v>
                </c:pt>
                <c:pt idx="9426">
                  <c:v>47.39545454546176</c:v>
                </c:pt>
                <c:pt idx="9427">
                  <c:v>47.400000000007218</c:v>
                </c:pt>
                <c:pt idx="9428">
                  <c:v>47.404545454552675</c:v>
                </c:pt>
                <c:pt idx="9429">
                  <c:v>47.409090909098133</c:v>
                </c:pt>
                <c:pt idx="9430">
                  <c:v>47.41363636364359</c:v>
                </c:pt>
                <c:pt idx="9431">
                  <c:v>47.418181818189048</c:v>
                </c:pt>
                <c:pt idx="9432">
                  <c:v>47.422727272734505</c:v>
                </c:pt>
                <c:pt idx="9433">
                  <c:v>47.427272727279963</c:v>
                </c:pt>
                <c:pt idx="9434">
                  <c:v>47.43181818182542</c:v>
                </c:pt>
                <c:pt idx="9435">
                  <c:v>47.436363636370878</c:v>
                </c:pt>
                <c:pt idx="9436">
                  <c:v>47.440909090916335</c:v>
                </c:pt>
                <c:pt idx="9437">
                  <c:v>47.445454545461793</c:v>
                </c:pt>
                <c:pt idx="9438">
                  <c:v>47.45000000000725</c:v>
                </c:pt>
                <c:pt idx="9439">
                  <c:v>47.454545454552708</c:v>
                </c:pt>
                <c:pt idx="9440">
                  <c:v>47.459090909098165</c:v>
                </c:pt>
                <c:pt idx="9441">
                  <c:v>47.463636363643623</c:v>
                </c:pt>
                <c:pt idx="9442">
                  <c:v>47.46818181818908</c:v>
                </c:pt>
                <c:pt idx="9443">
                  <c:v>47.472727272734538</c:v>
                </c:pt>
                <c:pt idx="9444">
                  <c:v>47.477272727279995</c:v>
                </c:pt>
                <c:pt idx="9445">
                  <c:v>47.481818181825453</c:v>
                </c:pt>
                <c:pt idx="9446">
                  <c:v>47.486363636370911</c:v>
                </c:pt>
                <c:pt idx="9447">
                  <c:v>47.490909090916368</c:v>
                </c:pt>
                <c:pt idx="9448">
                  <c:v>47.495454545461826</c:v>
                </c:pt>
                <c:pt idx="9449">
                  <c:v>47.500000000007283</c:v>
                </c:pt>
                <c:pt idx="9450">
                  <c:v>47.504545454552741</c:v>
                </c:pt>
                <c:pt idx="9451">
                  <c:v>47.509090909098198</c:v>
                </c:pt>
                <c:pt idx="9452">
                  <c:v>47.513636363643656</c:v>
                </c:pt>
                <c:pt idx="9453">
                  <c:v>47.518181818189113</c:v>
                </c:pt>
                <c:pt idx="9454">
                  <c:v>47.522727272734571</c:v>
                </c:pt>
                <c:pt idx="9455">
                  <c:v>47.527272727280028</c:v>
                </c:pt>
                <c:pt idx="9456">
                  <c:v>47.531818181825486</c:v>
                </c:pt>
                <c:pt idx="9457">
                  <c:v>47.536363636370943</c:v>
                </c:pt>
                <c:pt idx="9458">
                  <c:v>47.540909090916401</c:v>
                </c:pt>
                <c:pt idx="9459">
                  <c:v>47.545454545461858</c:v>
                </c:pt>
                <c:pt idx="9460">
                  <c:v>47.550000000007316</c:v>
                </c:pt>
                <c:pt idx="9461">
                  <c:v>47.554545454552773</c:v>
                </c:pt>
                <c:pt idx="9462">
                  <c:v>47.559090909098231</c:v>
                </c:pt>
                <c:pt idx="9463">
                  <c:v>47.563636363643688</c:v>
                </c:pt>
                <c:pt idx="9464">
                  <c:v>47.568181818189146</c:v>
                </c:pt>
                <c:pt idx="9465">
                  <c:v>47.572727272734603</c:v>
                </c:pt>
                <c:pt idx="9466">
                  <c:v>47.577272727280061</c:v>
                </c:pt>
                <c:pt idx="9467">
                  <c:v>47.581818181825518</c:v>
                </c:pt>
                <c:pt idx="9468">
                  <c:v>47.586363636370976</c:v>
                </c:pt>
                <c:pt idx="9469">
                  <c:v>47.590909090916433</c:v>
                </c:pt>
                <c:pt idx="9470">
                  <c:v>47.595454545461891</c:v>
                </c:pt>
                <c:pt idx="9471">
                  <c:v>47.600000000007348</c:v>
                </c:pt>
                <c:pt idx="9472">
                  <c:v>47.604545454552806</c:v>
                </c:pt>
                <c:pt idx="9473">
                  <c:v>47.609090909098263</c:v>
                </c:pt>
                <c:pt idx="9474">
                  <c:v>47.613636363643721</c:v>
                </c:pt>
                <c:pt idx="9475">
                  <c:v>47.618181818189179</c:v>
                </c:pt>
                <c:pt idx="9476">
                  <c:v>47.622727272734636</c:v>
                </c:pt>
                <c:pt idx="9477">
                  <c:v>47.627272727280094</c:v>
                </c:pt>
                <c:pt idx="9478">
                  <c:v>47.631818181825551</c:v>
                </c:pt>
                <c:pt idx="9479">
                  <c:v>47.636363636371009</c:v>
                </c:pt>
                <c:pt idx="9480">
                  <c:v>47.640909090916466</c:v>
                </c:pt>
                <c:pt idx="9481">
                  <c:v>47.645454545461924</c:v>
                </c:pt>
                <c:pt idx="9482">
                  <c:v>47.650000000007381</c:v>
                </c:pt>
                <c:pt idx="9483">
                  <c:v>47.654545454552839</c:v>
                </c:pt>
                <c:pt idx="9484">
                  <c:v>47.659090909098296</c:v>
                </c:pt>
                <c:pt idx="9485">
                  <c:v>47.663636363643754</c:v>
                </c:pt>
                <c:pt idx="9486">
                  <c:v>47.668181818189211</c:v>
                </c:pt>
                <c:pt idx="9487">
                  <c:v>47.672727272734669</c:v>
                </c:pt>
                <c:pt idx="9488">
                  <c:v>47.677272727280126</c:v>
                </c:pt>
                <c:pt idx="9489">
                  <c:v>47.681818181825584</c:v>
                </c:pt>
                <c:pt idx="9490">
                  <c:v>47.686363636371041</c:v>
                </c:pt>
                <c:pt idx="9491">
                  <c:v>47.690909090916499</c:v>
                </c:pt>
                <c:pt idx="9492">
                  <c:v>47.695454545461956</c:v>
                </c:pt>
                <c:pt idx="9493">
                  <c:v>47.700000000007414</c:v>
                </c:pt>
                <c:pt idx="9494">
                  <c:v>47.704545454552871</c:v>
                </c:pt>
                <c:pt idx="9495">
                  <c:v>47.709090909098329</c:v>
                </c:pt>
                <c:pt idx="9496">
                  <c:v>47.713636363643786</c:v>
                </c:pt>
                <c:pt idx="9497">
                  <c:v>47.718181818189244</c:v>
                </c:pt>
                <c:pt idx="9498">
                  <c:v>47.722727272734701</c:v>
                </c:pt>
                <c:pt idx="9499">
                  <c:v>47.727272727280159</c:v>
                </c:pt>
                <c:pt idx="9500">
                  <c:v>47.731818181825616</c:v>
                </c:pt>
                <c:pt idx="9501">
                  <c:v>47.736363636371074</c:v>
                </c:pt>
                <c:pt idx="9502">
                  <c:v>47.740909090916531</c:v>
                </c:pt>
                <c:pt idx="9503">
                  <c:v>47.745454545461989</c:v>
                </c:pt>
                <c:pt idx="9504">
                  <c:v>47.750000000007446</c:v>
                </c:pt>
                <c:pt idx="9505">
                  <c:v>47.754545454552904</c:v>
                </c:pt>
                <c:pt idx="9506">
                  <c:v>47.759090909098362</c:v>
                </c:pt>
                <c:pt idx="9507">
                  <c:v>47.763636363643819</c:v>
                </c:pt>
                <c:pt idx="9508">
                  <c:v>47.768181818189277</c:v>
                </c:pt>
                <c:pt idx="9509">
                  <c:v>47.772727272734734</c:v>
                </c:pt>
                <c:pt idx="9510">
                  <c:v>47.777272727280192</c:v>
                </c:pt>
                <c:pt idx="9511">
                  <c:v>47.781818181825649</c:v>
                </c:pt>
                <c:pt idx="9512">
                  <c:v>47.786363636371107</c:v>
                </c:pt>
                <c:pt idx="9513">
                  <c:v>47.790909090916564</c:v>
                </c:pt>
                <c:pt idx="9514">
                  <c:v>47.795454545462022</c:v>
                </c:pt>
                <c:pt idx="9515">
                  <c:v>47.800000000007479</c:v>
                </c:pt>
                <c:pt idx="9516">
                  <c:v>47.804545454552937</c:v>
                </c:pt>
                <c:pt idx="9517">
                  <c:v>47.809090909098394</c:v>
                </c:pt>
                <c:pt idx="9518">
                  <c:v>47.813636363643852</c:v>
                </c:pt>
                <c:pt idx="9519">
                  <c:v>47.818181818189309</c:v>
                </c:pt>
                <c:pt idx="9520">
                  <c:v>47.822727272734767</c:v>
                </c:pt>
                <c:pt idx="9521">
                  <c:v>47.827272727280224</c:v>
                </c:pt>
                <c:pt idx="9522">
                  <c:v>47.831818181825682</c:v>
                </c:pt>
                <c:pt idx="9523">
                  <c:v>47.836363636371139</c:v>
                </c:pt>
                <c:pt idx="9524">
                  <c:v>47.840909090916597</c:v>
                </c:pt>
                <c:pt idx="9525">
                  <c:v>47.845454545462054</c:v>
                </c:pt>
                <c:pt idx="9526">
                  <c:v>47.850000000007512</c:v>
                </c:pt>
                <c:pt idx="9527">
                  <c:v>47.854545454552969</c:v>
                </c:pt>
                <c:pt idx="9528">
                  <c:v>47.859090909098427</c:v>
                </c:pt>
                <c:pt idx="9529">
                  <c:v>47.863636363643884</c:v>
                </c:pt>
                <c:pt idx="9530">
                  <c:v>47.868181818189342</c:v>
                </c:pt>
                <c:pt idx="9531">
                  <c:v>47.872727272734799</c:v>
                </c:pt>
                <c:pt idx="9532">
                  <c:v>47.877272727280257</c:v>
                </c:pt>
                <c:pt idx="9533">
                  <c:v>47.881818181825714</c:v>
                </c:pt>
                <c:pt idx="9534">
                  <c:v>47.886363636371172</c:v>
                </c:pt>
                <c:pt idx="9535">
                  <c:v>47.89090909091663</c:v>
                </c:pt>
                <c:pt idx="9536">
                  <c:v>47.895454545462087</c:v>
                </c:pt>
                <c:pt idx="9537">
                  <c:v>47.900000000007545</c:v>
                </c:pt>
                <c:pt idx="9538">
                  <c:v>47.904545454553002</c:v>
                </c:pt>
                <c:pt idx="9539">
                  <c:v>47.90909090909846</c:v>
                </c:pt>
                <c:pt idx="9540">
                  <c:v>47.913636363643917</c:v>
                </c:pt>
                <c:pt idx="9541">
                  <c:v>47.918181818189375</c:v>
                </c:pt>
                <c:pt idx="9542">
                  <c:v>47.922727272734832</c:v>
                </c:pt>
                <c:pt idx="9543">
                  <c:v>47.92727272728029</c:v>
                </c:pt>
                <c:pt idx="9544">
                  <c:v>47.931818181825747</c:v>
                </c:pt>
                <c:pt idx="9545">
                  <c:v>47.936363636371205</c:v>
                </c:pt>
                <c:pt idx="9546">
                  <c:v>47.940909090916662</c:v>
                </c:pt>
                <c:pt idx="9547">
                  <c:v>47.94545454546212</c:v>
                </c:pt>
                <c:pt idx="9548">
                  <c:v>47.950000000007577</c:v>
                </c:pt>
                <c:pt idx="9549">
                  <c:v>47.954545454553035</c:v>
                </c:pt>
                <c:pt idx="9550">
                  <c:v>47.959090909098492</c:v>
                </c:pt>
                <c:pt idx="9551">
                  <c:v>47.96363636364395</c:v>
                </c:pt>
                <c:pt idx="9552">
                  <c:v>47.968181818189407</c:v>
                </c:pt>
                <c:pt idx="9553">
                  <c:v>47.972727272734865</c:v>
                </c:pt>
                <c:pt idx="9554">
                  <c:v>47.977272727280322</c:v>
                </c:pt>
                <c:pt idx="9555">
                  <c:v>47.98181818182578</c:v>
                </c:pt>
                <c:pt idx="9556">
                  <c:v>47.986363636371237</c:v>
                </c:pt>
                <c:pt idx="9557">
                  <c:v>47.990909090916695</c:v>
                </c:pt>
                <c:pt idx="9558">
                  <c:v>47.995454545462152</c:v>
                </c:pt>
                <c:pt idx="9559">
                  <c:v>48.00000000000761</c:v>
                </c:pt>
                <c:pt idx="9560">
                  <c:v>48.004545454553067</c:v>
                </c:pt>
                <c:pt idx="9561">
                  <c:v>48.009090909098525</c:v>
                </c:pt>
                <c:pt idx="9562">
                  <c:v>48.013636363643982</c:v>
                </c:pt>
                <c:pt idx="9563">
                  <c:v>48.01818181818944</c:v>
                </c:pt>
                <c:pt idx="9564">
                  <c:v>48.022727272734897</c:v>
                </c:pt>
                <c:pt idx="9565">
                  <c:v>48.027272727280355</c:v>
                </c:pt>
                <c:pt idx="9566">
                  <c:v>48.031818181825813</c:v>
                </c:pt>
                <c:pt idx="9567">
                  <c:v>48.03636363637127</c:v>
                </c:pt>
                <c:pt idx="9568">
                  <c:v>48.040909090916728</c:v>
                </c:pt>
                <c:pt idx="9569">
                  <c:v>48.045454545462185</c:v>
                </c:pt>
                <c:pt idx="9570">
                  <c:v>48.050000000007643</c:v>
                </c:pt>
                <c:pt idx="9571">
                  <c:v>48.0545454545531</c:v>
                </c:pt>
                <c:pt idx="9572">
                  <c:v>48.059090909098558</c:v>
                </c:pt>
                <c:pt idx="9573">
                  <c:v>48.063636363644015</c:v>
                </c:pt>
                <c:pt idx="9574">
                  <c:v>48.068181818189473</c:v>
                </c:pt>
                <c:pt idx="9575">
                  <c:v>48.07272727273493</c:v>
                </c:pt>
                <c:pt idx="9576">
                  <c:v>48.077272727280388</c:v>
                </c:pt>
                <c:pt idx="9577">
                  <c:v>48.081818181825845</c:v>
                </c:pt>
                <c:pt idx="9578">
                  <c:v>48.086363636371303</c:v>
                </c:pt>
                <c:pt idx="9579">
                  <c:v>48.09090909091676</c:v>
                </c:pt>
                <c:pt idx="9580">
                  <c:v>48.095454545462218</c:v>
                </c:pt>
                <c:pt idx="9581">
                  <c:v>48.100000000007675</c:v>
                </c:pt>
                <c:pt idx="9582">
                  <c:v>48.104545454553133</c:v>
                </c:pt>
                <c:pt idx="9583">
                  <c:v>48.10909090909859</c:v>
                </c:pt>
                <c:pt idx="9584">
                  <c:v>48.113636363644048</c:v>
                </c:pt>
                <c:pt idx="9585">
                  <c:v>48.118181818189505</c:v>
                </c:pt>
                <c:pt idx="9586">
                  <c:v>48.122727272734963</c:v>
                </c:pt>
                <c:pt idx="9587">
                  <c:v>48.12727272728042</c:v>
                </c:pt>
                <c:pt idx="9588">
                  <c:v>48.131818181825878</c:v>
                </c:pt>
                <c:pt idx="9589">
                  <c:v>48.136363636371335</c:v>
                </c:pt>
                <c:pt idx="9590">
                  <c:v>48.140909090916793</c:v>
                </c:pt>
                <c:pt idx="9591">
                  <c:v>48.14545454546225</c:v>
                </c:pt>
                <c:pt idx="9592">
                  <c:v>48.150000000007708</c:v>
                </c:pt>
                <c:pt idx="9593">
                  <c:v>48.154545454553165</c:v>
                </c:pt>
                <c:pt idx="9594">
                  <c:v>48.159090909098623</c:v>
                </c:pt>
                <c:pt idx="9595">
                  <c:v>48.163636363644081</c:v>
                </c:pt>
                <c:pt idx="9596">
                  <c:v>48.168181818189538</c:v>
                </c:pt>
                <c:pt idx="9597">
                  <c:v>48.172727272734996</c:v>
                </c:pt>
                <c:pt idx="9598">
                  <c:v>48.177272727280453</c:v>
                </c:pt>
                <c:pt idx="9599">
                  <c:v>48.181818181825911</c:v>
                </c:pt>
                <c:pt idx="9600">
                  <c:v>48.186363636371368</c:v>
                </c:pt>
                <c:pt idx="9601">
                  <c:v>48.190909090916826</c:v>
                </c:pt>
                <c:pt idx="9602">
                  <c:v>48.195454545462283</c:v>
                </c:pt>
                <c:pt idx="9603">
                  <c:v>48.200000000007741</c:v>
                </c:pt>
                <c:pt idx="9604">
                  <c:v>48.204545454553198</c:v>
                </c:pt>
                <c:pt idx="9605">
                  <c:v>48.209090909098656</c:v>
                </c:pt>
                <c:pt idx="9606">
                  <c:v>48.213636363644113</c:v>
                </c:pt>
                <c:pt idx="9607">
                  <c:v>48.218181818189571</c:v>
                </c:pt>
                <c:pt idx="9608">
                  <c:v>48.222727272735028</c:v>
                </c:pt>
                <c:pt idx="9609">
                  <c:v>48.227272727280486</c:v>
                </c:pt>
                <c:pt idx="9610">
                  <c:v>48.231818181825943</c:v>
                </c:pt>
                <c:pt idx="9611">
                  <c:v>48.236363636371401</c:v>
                </c:pt>
                <c:pt idx="9612">
                  <c:v>48.240909090916858</c:v>
                </c:pt>
                <c:pt idx="9613">
                  <c:v>48.245454545462316</c:v>
                </c:pt>
                <c:pt idx="9614">
                  <c:v>48.250000000007773</c:v>
                </c:pt>
                <c:pt idx="9615">
                  <c:v>48.254545454553231</c:v>
                </c:pt>
                <c:pt idx="9616">
                  <c:v>48.259090909098688</c:v>
                </c:pt>
                <c:pt idx="9617">
                  <c:v>48.263636363644146</c:v>
                </c:pt>
                <c:pt idx="9618">
                  <c:v>48.268181818189603</c:v>
                </c:pt>
                <c:pt idx="9619">
                  <c:v>48.272727272735061</c:v>
                </c:pt>
                <c:pt idx="9620">
                  <c:v>48.277272727280518</c:v>
                </c:pt>
                <c:pt idx="9621">
                  <c:v>48.281818181825976</c:v>
                </c:pt>
                <c:pt idx="9622">
                  <c:v>48.286363636371433</c:v>
                </c:pt>
                <c:pt idx="9623">
                  <c:v>48.290909090916891</c:v>
                </c:pt>
                <c:pt idx="9624">
                  <c:v>48.295454545462349</c:v>
                </c:pt>
                <c:pt idx="9625">
                  <c:v>48.300000000007806</c:v>
                </c:pt>
                <c:pt idx="9626">
                  <c:v>48.304545454553264</c:v>
                </c:pt>
                <c:pt idx="9627">
                  <c:v>48.309090909098721</c:v>
                </c:pt>
                <c:pt idx="9628">
                  <c:v>48.313636363644179</c:v>
                </c:pt>
                <c:pt idx="9629">
                  <c:v>48.318181818189636</c:v>
                </c:pt>
                <c:pt idx="9630">
                  <c:v>48.322727272735094</c:v>
                </c:pt>
                <c:pt idx="9631">
                  <c:v>48.327272727280551</c:v>
                </c:pt>
                <c:pt idx="9632">
                  <c:v>48.331818181826009</c:v>
                </c:pt>
                <c:pt idx="9633">
                  <c:v>48.336363636371466</c:v>
                </c:pt>
                <c:pt idx="9634">
                  <c:v>48.340909090916924</c:v>
                </c:pt>
                <c:pt idx="9635">
                  <c:v>48.345454545462381</c:v>
                </c:pt>
                <c:pt idx="9636">
                  <c:v>48.350000000007839</c:v>
                </c:pt>
                <c:pt idx="9637">
                  <c:v>48.354545454553296</c:v>
                </c:pt>
                <c:pt idx="9638">
                  <c:v>48.359090909098754</c:v>
                </c:pt>
                <c:pt idx="9639">
                  <c:v>48.363636363644211</c:v>
                </c:pt>
                <c:pt idx="9640">
                  <c:v>48.368181818189669</c:v>
                </c:pt>
                <c:pt idx="9641">
                  <c:v>48.372727272735126</c:v>
                </c:pt>
                <c:pt idx="9642">
                  <c:v>48.377272727280584</c:v>
                </c:pt>
                <c:pt idx="9643">
                  <c:v>48.381818181826041</c:v>
                </c:pt>
                <c:pt idx="9644">
                  <c:v>48.386363636371499</c:v>
                </c:pt>
                <c:pt idx="9645">
                  <c:v>48.390909090916956</c:v>
                </c:pt>
                <c:pt idx="9646">
                  <c:v>48.395454545462414</c:v>
                </c:pt>
                <c:pt idx="9647">
                  <c:v>48.400000000007871</c:v>
                </c:pt>
                <c:pt idx="9648">
                  <c:v>48.404545454553329</c:v>
                </c:pt>
                <c:pt idx="9649">
                  <c:v>48.409090909098786</c:v>
                </c:pt>
                <c:pt idx="9650">
                  <c:v>48.413636363644244</c:v>
                </c:pt>
                <c:pt idx="9651">
                  <c:v>48.418181818189701</c:v>
                </c:pt>
                <c:pt idx="9652">
                  <c:v>48.422727272735159</c:v>
                </c:pt>
                <c:pt idx="9653">
                  <c:v>48.427272727280616</c:v>
                </c:pt>
                <c:pt idx="9654">
                  <c:v>48.431818181826074</c:v>
                </c:pt>
                <c:pt idx="9655">
                  <c:v>48.436363636371532</c:v>
                </c:pt>
                <c:pt idx="9656">
                  <c:v>48.440909090916989</c:v>
                </c:pt>
                <c:pt idx="9657">
                  <c:v>48.445454545462447</c:v>
                </c:pt>
                <c:pt idx="9658">
                  <c:v>48.450000000007904</c:v>
                </c:pt>
                <c:pt idx="9659">
                  <c:v>48.454545454553362</c:v>
                </c:pt>
                <c:pt idx="9660">
                  <c:v>48.459090909098819</c:v>
                </c:pt>
                <c:pt idx="9661">
                  <c:v>48.463636363644277</c:v>
                </c:pt>
                <c:pt idx="9662">
                  <c:v>48.468181818189734</c:v>
                </c:pt>
                <c:pt idx="9663">
                  <c:v>48.472727272735192</c:v>
                </c:pt>
                <c:pt idx="9664">
                  <c:v>48.477272727280649</c:v>
                </c:pt>
                <c:pt idx="9665">
                  <c:v>48.481818181826107</c:v>
                </c:pt>
                <c:pt idx="9666">
                  <c:v>48.486363636371564</c:v>
                </c:pt>
                <c:pt idx="9667">
                  <c:v>48.490909090917022</c:v>
                </c:pt>
                <c:pt idx="9668">
                  <c:v>48.495454545462479</c:v>
                </c:pt>
                <c:pt idx="9669">
                  <c:v>48.500000000007937</c:v>
                </c:pt>
                <c:pt idx="9670">
                  <c:v>48.504545454553394</c:v>
                </c:pt>
                <c:pt idx="9671">
                  <c:v>48.509090909098852</c:v>
                </c:pt>
                <c:pt idx="9672">
                  <c:v>48.513636363644309</c:v>
                </c:pt>
                <c:pt idx="9673">
                  <c:v>48.518181818189767</c:v>
                </c:pt>
                <c:pt idx="9674">
                  <c:v>48.522727272735224</c:v>
                </c:pt>
                <c:pt idx="9675">
                  <c:v>48.527272727280682</c:v>
                </c:pt>
                <c:pt idx="9676">
                  <c:v>48.531818181826139</c:v>
                </c:pt>
                <c:pt idx="9677">
                  <c:v>48.536363636371597</c:v>
                </c:pt>
                <c:pt idx="9678">
                  <c:v>48.540909090917054</c:v>
                </c:pt>
                <c:pt idx="9679">
                  <c:v>48.545454545462512</c:v>
                </c:pt>
                <c:pt idx="9680">
                  <c:v>48.550000000007969</c:v>
                </c:pt>
                <c:pt idx="9681">
                  <c:v>48.554545454553427</c:v>
                </c:pt>
                <c:pt idx="9682">
                  <c:v>48.559090909098884</c:v>
                </c:pt>
                <c:pt idx="9683">
                  <c:v>48.563636363644342</c:v>
                </c:pt>
                <c:pt idx="9684">
                  <c:v>48.5681818181898</c:v>
                </c:pt>
                <c:pt idx="9685">
                  <c:v>48.572727272735257</c:v>
                </c:pt>
                <c:pt idx="9686">
                  <c:v>48.577272727280715</c:v>
                </c:pt>
                <c:pt idx="9687">
                  <c:v>48.581818181826172</c:v>
                </c:pt>
                <c:pt idx="9688">
                  <c:v>48.58636363637163</c:v>
                </c:pt>
                <c:pt idx="9689">
                  <c:v>48.590909090917087</c:v>
                </c:pt>
                <c:pt idx="9690">
                  <c:v>48.595454545462545</c:v>
                </c:pt>
                <c:pt idx="9691">
                  <c:v>48.600000000008002</c:v>
                </c:pt>
                <c:pt idx="9692">
                  <c:v>48.60454545455346</c:v>
                </c:pt>
                <c:pt idx="9693">
                  <c:v>48.609090909098917</c:v>
                </c:pt>
                <c:pt idx="9694">
                  <c:v>48.613636363644375</c:v>
                </c:pt>
                <c:pt idx="9695">
                  <c:v>48.618181818189832</c:v>
                </c:pt>
                <c:pt idx="9696">
                  <c:v>48.62272727273529</c:v>
                </c:pt>
                <c:pt idx="9697">
                  <c:v>48.627272727280747</c:v>
                </c:pt>
                <c:pt idx="9698">
                  <c:v>48.631818181826205</c:v>
                </c:pt>
                <c:pt idx="9699">
                  <c:v>48.636363636371662</c:v>
                </c:pt>
                <c:pt idx="9700">
                  <c:v>48.64090909091712</c:v>
                </c:pt>
                <c:pt idx="9701">
                  <c:v>48.645454545462577</c:v>
                </c:pt>
                <c:pt idx="9702">
                  <c:v>48.650000000008035</c:v>
                </c:pt>
                <c:pt idx="9703">
                  <c:v>48.654545454553492</c:v>
                </c:pt>
                <c:pt idx="9704">
                  <c:v>48.65909090909895</c:v>
                </c:pt>
                <c:pt idx="9705">
                  <c:v>48.663636363644407</c:v>
                </c:pt>
                <c:pt idx="9706">
                  <c:v>48.668181818189865</c:v>
                </c:pt>
                <c:pt idx="9707">
                  <c:v>48.672727272735322</c:v>
                </c:pt>
                <c:pt idx="9708">
                  <c:v>48.67727272728078</c:v>
                </c:pt>
                <c:pt idx="9709">
                  <c:v>48.681818181826237</c:v>
                </c:pt>
                <c:pt idx="9710">
                  <c:v>48.686363636371695</c:v>
                </c:pt>
                <c:pt idx="9711">
                  <c:v>48.690909090917152</c:v>
                </c:pt>
                <c:pt idx="9712">
                  <c:v>48.69545454546261</c:v>
                </c:pt>
                <c:pt idx="9713">
                  <c:v>48.700000000008068</c:v>
                </c:pt>
                <c:pt idx="9714">
                  <c:v>48.704545454553525</c:v>
                </c:pt>
                <c:pt idx="9715">
                  <c:v>48.709090909098983</c:v>
                </c:pt>
                <c:pt idx="9716">
                  <c:v>48.71363636364444</c:v>
                </c:pt>
                <c:pt idx="9717">
                  <c:v>48.718181818189898</c:v>
                </c:pt>
                <c:pt idx="9718">
                  <c:v>48.722727272735355</c:v>
                </c:pt>
                <c:pt idx="9719">
                  <c:v>48.727272727280813</c:v>
                </c:pt>
                <c:pt idx="9720">
                  <c:v>48.73181818182627</c:v>
                </c:pt>
                <c:pt idx="9721">
                  <c:v>48.736363636371728</c:v>
                </c:pt>
                <c:pt idx="9722">
                  <c:v>48.740909090917185</c:v>
                </c:pt>
                <c:pt idx="9723">
                  <c:v>48.745454545462643</c:v>
                </c:pt>
                <c:pt idx="9724">
                  <c:v>48.7500000000081</c:v>
                </c:pt>
                <c:pt idx="9725">
                  <c:v>48.754545454553558</c:v>
                </c:pt>
                <c:pt idx="9726">
                  <c:v>48.759090909099015</c:v>
                </c:pt>
                <c:pt idx="9727">
                  <c:v>48.763636363644473</c:v>
                </c:pt>
                <c:pt idx="9728">
                  <c:v>48.76818181818993</c:v>
                </c:pt>
                <c:pt idx="9729">
                  <c:v>48.772727272735388</c:v>
                </c:pt>
                <c:pt idx="9730">
                  <c:v>48.777272727280845</c:v>
                </c:pt>
                <c:pt idx="9731">
                  <c:v>48.781818181826303</c:v>
                </c:pt>
                <c:pt idx="9732">
                  <c:v>48.78636363637176</c:v>
                </c:pt>
                <c:pt idx="9733">
                  <c:v>48.790909090917218</c:v>
                </c:pt>
                <c:pt idx="9734">
                  <c:v>48.795454545462675</c:v>
                </c:pt>
                <c:pt idx="9735">
                  <c:v>48.800000000008133</c:v>
                </c:pt>
                <c:pt idx="9736">
                  <c:v>48.80454545455359</c:v>
                </c:pt>
                <c:pt idx="9737">
                  <c:v>48.809090909099048</c:v>
                </c:pt>
                <c:pt idx="9738">
                  <c:v>48.813636363644505</c:v>
                </c:pt>
                <c:pt idx="9739">
                  <c:v>48.818181818189963</c:v>
                </c:pt>
                <c:pt idx="9740">
                  <c:v>48.82272727273542</c:v>
                </c:pt>
                <c:pt idx="9741">
                  <c:v>48.827272727280878</c:v>
                </c:pt>
                <c:pt idx="9742">
                  <c:v>48.831818181826335</c:v>
                </c:pt>
                <c:pt idx="9743">
                  <c:v>48.836363636371793</c:v>
                </c:pt>
                <c:pt idx="9744">
                  <c:v>48.840909090917251</c:v>
                </c:pt>
                <c:pt idx="9745">
                  <c:v>48.845454545462708</c:v>
                </c:pt>
                <c:pt idx="9746">
                  <c:v>48.850000000008166</c:v>
                </c:pt>
                <c:pt idx="9747">
                  <c:v>48.854545454553623</c:v>
                </c:pt>
                <c:pt idx="9748">
                  <c:v>48.859090909099081</c:v>
                </c:pt>
                <c:pt idx="9749">
                  <c:v>48.863636363644538</c:v>
                </c:pt>
                <c:pt idx="9750">
                  <c:v>48.868181818189996</c:v>
                </c:pt>
                <c:pt idx="9751">
                  <c:v>48.872727272735453</c:v>
                </c:pt>
                <c:pt idx="9752">
                  <c:v>48.877272727280911</c:v>
                </c:pt>
                <c:pt idx="9753">
                  <c:v>48.881818181826368</c:v>
                </c:pt>
                <c:pt idx="9754">
                  <c:v>48.886363636371826</c:v>
                </c:pt>
                <c:pt idx="9755">
                  <c:v>48.890909090917283</c:v>
                </c:pt>
                <c:pt idx="9756">
                  <c:v>48.895454545462741</c:v>
                </c:pt>
                <c:pt idx="9757">
                  <c:v>48.900000000008198</c:v>
                </c:pt>
                <c:pt idx="9758">
                  <c:v>48.904545454553656</c:v>
                </c:pt>
                <c:pt idx="9759">
                  <c:v>48.909090909099113</c:v>
                </c:pt>
                <c:pt idx="9760">
                  <c:v>48.913636363644571</c:v>
                </c:pt>
                <c:pt idx="9761">
                  <c:v>48.918181818190028</c:v>
                </c:pt>
                <c:pt idx="9762">
                  <c:v>48.922727272735486</c:v>
                </c:pt>
                <c:pt idx="9763">
                  <c:v>48.927272727280943</c:v>
                </c:pt>
                <c:pt idx="9764">
                  <c:v>48.931818181826401</c:v>
                </c:pt>
                <c:pt idx="9765">
                  <c:v>48.936363636371858</c:v>
                </c:pt>
                <c:pt idx="9766">
                  <c:v>48.940909090917316</c:v>
                </c:pt>
                <c:pt idx="9767">
                  <c:v>48.945454545462773</c:v>
                </c:pt>
                <c:pt idx="9768">
                  <c:v>48.950000000008231</c:v>
                </c:pt>
                <c:pt idx="9769">
                  <c:v>48.954545454553688</c:v>
                </c:pt>
                <c:pt idx="9770">
                  <c:v>48.959090909099146</c:v>
                </c:pt>
                <c:pt idx="9771">
                  <c:v>48.963636363644603</c:v>
                </c:pt>
                <c:pt idx="9772">
                  <c:v>48.968181818190061</c:v>
                </c:pt>
                <c:pt idx="9773">
                  <c:v>48.972727272735519</c:v>
                </c:pt>
                <c:pt idx="9774">
                  <c:v>48.977272727280976</c:v>
                </c:pt>
                <c:pt idx="9775">
                  <c:v>48.981818181826434</c:v>
                </c:pt>
                <c:pt idx="9776">
                  <c:v>48.986363636371891</c:v>
                </c:pt>
                <c:pt idx="9777">
                  <c:v>48.990909090917349</c:v>
                </c:pt>
                <c:pt idx="9778">
                  <c:v>48.995454545462806</c:v>
                </c:pt>
                <c:pt idx="9779">
                  <c:v>49.000000000008264</c:v>
                </c:pt>
                <c:pt idx="9780">
                  <c:v>49.004545454553721</c:v>
                </c:pt>
                <c:pt idx="9781">
                  <c:v>49.009090909099179</c:v>
                </c:pt>
                <c:pt idx="9782">
                  <c:v>49.013636363644636</c:v>
                </c:pt>
                <c:pt idx="9783">
                  <c:v>49.018181818190094</c:v>
                </c:pt>
                <c:pt idx="9784">
                  <c:v>49.022727272735551</c:v>
                </c:pt>
                <c:pt idx="9785">
                  <c:v>49.027272727281009</c:v>
                </c:pt>
                <c:pt idx="9786">
                  <c:v>49.031818181826466</c:v>
                </c:pt>
                <c:pt idx="9787">
                  <c:v>49.036363636371924</c:v>
                </c:pt>
                <c:pt idx="9788">
                  <c:v>49.040909090917381</c:v>
                </c:pt>
                <c:pt idx="9789">
                  <c:v>49.045454545462839</c:v>
                </c:pt>
                <c:pt idx="9790">
                  <c:v>49.050000000008296</c:v>
                </c:pt>
                <c:pt idx="9791">
                  <c:v>49.054545454553754</c:v>
                </c:pt>
                <c:pt idx="9792">
                  <c:v>49.059090909099211</c:v>
                </c:pt>
                <c:pt idx="9793">
                  <c:v>49.063636363644669</c:v>
                </c:pt>
                <c:pt idx="9794">
                  <c:v>49.068181818190126</c:v>
                </c:pt>
                <c:pt idx="9795">
                  <c:v>49.072727272735584</c:v>
                </c:pt>
                <c:pt idx="9796">
                  <c:v>49.077272727281041</c:v>
                </c:pt>
                <c:pt idx="9797">
                  <c:v>49.081818181826499</c:v>
                </c:pt>
                <c:pt idx="9798">
                  <c:v>49.086363636371956</c:v>
                </c:pt>
                <c:pt idx="9799">
                  <c:v>49.090909090917414</c:v>
                </c:pt>
                <c:pt idx="9800">
                  <c:v>49.095454545462871</c:v>
                </c:pt>
                <c:pt idx="9801">
                  <c:v>49.100000000008329</c:v>
                </c:pt>
                <c:pt idx="9802">
                  <c:v>49.104545454553786</c:v>
                </c:pt>
                <c:pt idx="9803">
                  <c:v>49.109090909099244</c:v>
                </c:pt>
                <c:pt idx="9804">
                  <c:v>49.113636363644702</c:v>
                </c:pt>
                <c:pt idx="9805">
                  <c:v>49.118181818190159</c:v>
                </c:pt>
                <c:pt idx="9806">
                  <c:v>49.122727272735617</c:v>
                </c:pt>
                <c:pt idx="9807">
                  <c:v>49.127272727281074</c:v>
                </c:pt>
                <c:pt idx="9808">
                  <c:v>49.131818181826532</c:v>
                </c:pt>
                <c:pt idx="9809">
                  <c:v>49.136363636371989</c:v>
                </c:pt>
                <c:pt idx="9810">
                  <c:v>49.140909090917447</c:v>
                </c:pt>
                <c:pt idx="9811">
                  <c:v>49.145454545462904</c:v>
                </c:pt>
                <c:pt idx="9812">
                  <c:v>49.150000000008362</c:v>
                </c:pt>
                <c:pt idx="9813">
                  <c:v>49.154545454553819</c:v>
                </c:pt>
                <c:pt idx="9814">
                  <c:v>49.159090909099277</c:v>
                </c:pt>
                <c:pt idx="9815">
                  <c:v>49.163636363644734</c:v>
                </c:pt>
                <c:pt idx="9816">
                  <c:v>49.168181818190192</c:v>
                </c:pt>
                <c:pt idx="9817">
                  <c:v>49.172727272735649</c:v>
                </c:pt>
                <c:pt idx="9818">
                  <c:v>49.177272727281107</c:v>
                </c:pt>
                <c:pt idx="9819">
                  <c:v>49.181818181826564</c:v>
                </c:pt>
                <c:pt idx="9820">
                  <c:v>49.186363636372022</c:v>
                </c:pt>
                <c:pt idx="9821">
                  <c:v>49.190909090917479</c:v>
                </c:pt>
                <c:pt idx="9822">
                  <c:v>49.195454545462937</c:v>
                </c:pt>
                <c:pt idx="9823">
                  <c:v>49.200000000008394</c:v>
                </c:pt>
                <c:pt idx="9824">
                  <c:v>49.204545454553852</c:v>
                </c:pt>
                <c:pt idx="9825">
                  <c:v>49.209090909099309</c:v>
                </c:pt>
                <c:pt idx="9826">
                  <c:v>49.213636363644767</c:v>
                </c:pt>
                <c:pt idx="9827">
                  <c:v>49.218181818190224</c:v>
                </c:pt>
                <c:pt idx="9828">
                  <c:v>49.222727272735682</c:v>
                </c:pt>
                <c:pt idx="9829">
                  <c:v>49.227272727281139</c:v>
                </c:pt>
                <c:pt idx="9830">
                  <c:v>49.231818181826597</c:v>
                </c:pt>
                <c:pt idx="9831">
                  <c:v>49.236363636372054</c:v>
                </c:pt>
                <c:pt idx="9832">
                  <c:v>49.240909090917512</c:v>
                </c:pt>
                <c:pt idx="9833">
                  <c:v>49.24545454546297</c:v>
                </c:pt>
                <c:pt idx="9834">
                  <c:v>49.250000000008427</c:v>
                </c:pt>
                <c:pt idx="9835">
                  <c:v>49.254545454553885</c:v>
                </c:pt>
                <c:pt idx="9836">
                  <c:v>49.259090909099342</c:v>
                </c:pt>
                <c:pt idx="9837">
                  <c:v>49.2636363636448</c:v>
                </c:pt>
                <c:pt idx="9838">
                  <c:v>49.268181818190257</c:v>
                </c:pt>
                <c:pt idx="9839">
                  <c:v>49.272727272735715</c:v>
                </c:pt>
                <c:pt idx="9840">
                  <c:v>49.277272727281172</c:v>
                </c:pt>
                <c:pt idx="9841">
                  <c:v>49.28181818182663</c:v>
                </c:pt>
                <c:pt idx="9842">
                  <c:v>49.286363636372087</c:v>
                </c:pt>
                <c:pt idx="9843">
                  <c:v>49.290909090917545</c:v>
                </c:pt>
                <c:pt idx="9844">
                  <c:v>49.295454545463002</c:v>
                </c:pt>
                <c:pt idx="9845">
                  <c:v>49.30000000000846</c:v>
                </c:pt>
                <c:pt idx="9846">
                  <c:v>49.304545454553917</c:v>
                </c:pt>
                <c:pt idx="9847">
                  <c:v>49.309090909099375</c:v>
                </c:pt>
                <c:pt idx="9848">
                  <c:v>49.313636363644832</c:v>
                </c:pt>
                <c:pt idx="9849">
                  <c:v>49.31818181819029</c:v>
                </c:pt>
                <c:pt idx="9850">
                  <c:v>49.322727272735747</c:v>
                </c:pt>
                <c:pt idx="9851">
                  <c:v>49.327272727281205</c:v>
                </c:pt>
                <c:pt idx="9852">
                  <c:v>49.331818181826662</c:v>
                </c:pt>
                <c:pt idx="9853">
                  <c:v>49.33636363637212</c:v>
                </c:pt>
                <c:pt idx="9854">
                  <c:v>49.340909090917577</c:v>
                </c:pt>
                <c:pt idx="9855">
                  <c:v>49.345454545463035</c:v>
                </c:pt>
                <c:pt idx="9856">
                  <c:v>49.350000000008492</c:v>
                </c:pt>
                <c:pt idx="9857">
                  <c:v>49.35454545455395</c:v>
                </c:pt>
                <c:pt idx="9858">
                  <c:v>49.359090909099407</c:v>
                </c:pt>
                <c:pt idx="9859">
                  <c:v>49.363636363644865</c:v>
                </c:pt>
                <c:pt idx="9860">
                  <c:v>49.368181818190322</c:v>
                </c:pt>
                <c:pt idx="9861">
                  <c:v>49.37272727273578</c:v>
                </c:pt>
                <c:pt idx="9862">
                  <c:v>49.377272727281238</c:v>
                </c:pt>
                <c:pt idx="9863">
                  <c:v>49.381818181826695</c:v>
                </c:pt>
                <c:pt idx="9864">
                  <c:v>49.386363636372153</c:v>
                </c:pt>
                <c:pt idx="9865">
                  <c:v>49.39090909091761</c:v>
                </c:pt>
                <c:pt idx="9866">
                  <c:v>49.395454545463068</c:v>
                </c:pt>
                <c:pt idx="9867">
                  <c:v>49.400000000008525</c:v>
                </c:pt>
                <c:pt idx="9868">
                  <c:v>49.404545454553983</c:v>
                </c:pt>
                <c:pt idx="9869">
                  <c:v>49.40909090909944</c:v>
                </c:pt>
                <c:pt idx="9870">
                  <c:v>49.413636363644898</c:v>
                </c:pt>
                <c:pt idx="9871">
                  <c:v>49.418181818190355</c:v>
                </c:pt>
                <c:pt idx="9872">
                  <c:v>49.422727272735813</c:v>
                </c:pt>
                <c:pt idx="9873">
                  <c:v>49.42727272728127</c:v>
                </c:pt>
                <c:pt idx="9874">
                  <c:v>49.431818181826728</c:v>
                </c:pt>
                <c:pt idx="9875">
                  <c:v>49.436363636372185</c:v>
                </c:pt>
                <c:pt idx="9876">
                  <c:v>49.440909090917643</c:v>
                </c:pt>
                <c:pt idx="9877">
                  <c:v>49.4454545454631</c:v>
                </c:pt>
                <c:pt idx="9878">
                  <c:v>49.450000000008558</c:v>
                </c:pt>
                <c:pt idx="9879">
                  <c:v>49.454545454554015</c:v>
                </c:pt>
                <c:pt idx="9880">
                  <c:v>49.459090909099473</c:v>
                </c:pt>
                <c:pt idx="9881">
                  <c:v>49.46363636364493</c:v>
                </c:pt>
                <c:pt idx="9882">
                  <c:v>49.468181818190388</c:v>
                </c:pt>
                <c:pt idx="9883">
                  <c:v>49.472727272735845</c:v>
                </c:pt>
                <c:pt idx="9884">
                  <c:v>49.477272727281303</c:v>
                </c:pt>
                <c:pt idx="9885">
                  <c:v>49.48181818182676</c:v>
                </c:pt>
                <c:pt idx="9886">
                  <c:v>49.486363636372218</c:v>
                </c:pt>
                <c:pt idx="9887">
                  <c:v>49.490909090917675</c:v>
                </c:pt>
                <c:pt idx="9888">
                  <c:v>49.495454545463133</c:v>
                </c:pt>
                <c:pt idx="9889">
                  <c:v>49.50000000000859</c:v>
                </c:pt>
                <c:pt idx="9890">
                  <c:v>49.504545454554048</c:v>
                </c:pt>
                <c:pt idx="9891">
                  <c:v>49.509090909099505</c:v>
                </c:pt>
                <c:pt idx="9892">
                  <c:v>49.513636363644963</c:v>
                </c:pt>
                <c:pt idx="9893">
                  <c:v>49.518181818190421</c:v>
                </c:pt>
                <c:pt idx="9894">
                  <c:v>49.522727272735878</c:v>
                </c:pt>
                <c:pt idx="9895">
                  <c:v>49.527272727281336</c:v>
                </c:pt>
                <c:pt idx="9896">
                  <c:v>49.531818181826793</c:v>
                </c:pt>
                <c:pt idx="9897">
                  <c:v>49.536363636372251</c:v>
                </c:pt>
                <c:pt idx="9898">
                  <c:v>49.540909090917708</c:v>
                </c:pt>
                <c:pt idx="9899">
                  <c:v>49.545454545463166</c:v>
                </c:pt>
                <c:pt idx="9900">
                  <c:v>49.550000000008623</c:v>
                </c:pt>
                <c:pt idx="9901">
                  <c:v>49.554545454554081</c:v>
                </c:pt>
                <c:pt idx="9902">
                  <c:v>49.559090909099538</c:v>
                </c:pt>
                <c:pt idx="9903">
                  <c:v>49.563636363644996</c:v>
                </c:pt>
                <c:pt idx="9904">
                  <c:v>49.568181818190453</c:v>
                </c:pt>
                <c:pt idx="9905">
                  <c:v>49.572727272735911</c:v>
                </c:pt>
                <c:pt idx="9906">
                  <c:v>49.577272727281368</c:v>
                </c:pt>
                <c:pt idx="9907">
                  <c:v>49.581818181826826</c:v>
                </c:pt>
                <c:pt idx="9908">
                  <c:v>49.586363636372283</c:v>
                </c:pt>
                <c:pt idx="9909">
                  <c:v>49.590909090917741</c:v>
                </c:pt>
                <c:pt idx="9910">
                  <c:v>49.595454545463198</c:v>
                </c:pt>
                <c:pt idx="9911">
                  <c:v>49.600000000008656</c:v>
                </c:pt>
                <c:pt idx="9912">
                  <c:v>49.604545454554113</c:v>
                </c:pt>
                <c:pt idx="9913">
                  <c:v>49.609090909099571</c:v>
                </c:pt>
                <c:pt idx="9914">
                  <c:v>49.613636363645028</c:v>
                </c:pt>
                <c:pt idx="9915">
                  <c:v>49.618181818190486</c:v>
                </c:pt>
                <c:pt idx="9916">
                  <c:v>49.622727272735943</c:v>
                </c:pt>
                <c:pt idx="9917">
                  <c:v>49.627272727281401</c:v>
                </c:pt>
                <c:pt idx="9918">
                  <c:v>49.631818181826858</c:v>
                </c:pt>
                <c:pt idx="9919">
                  <c:v>49.636363636372316</c:v>
                </c:pt>
                <c:pt idx="9920">
                  <c:v>49.640909090917773</c:v>
                </c:pt>
                <c:pt idx="9921">
                  <c:v>49.645454545463231</c:v>
                </c:pt>
                <c:pt idx="9922">
                  <c:v>49.650000000008689</c:v>
                </c:pt>
                <c:pt idx="9923">
                  <c:v>49.654545454554146</c:v>
                </c:pt>
                <c:pt idx="9924">
                  <c:v>49.659090909099604</c:v>
                </c:pt>
                <c:pt idx="9925">
                  <c:v>49.663636363645061</c:v>
                </c:pt>
                <c:pt idx="9926">
                  <c:v>49.668181818190519</c:v>
                </c:pt>
                <c:pt idx="9927">
                  <c:v>49.672727272735976</c:v>
                </c:pt>
                <c:pt idx="9928">
                  <c:v>49.677272727281434</c:v>
                </c:pt>
                <c:pt idx="9929">
                  <c:v>49.681818181826891</c:v>
                </c:pt>
                <c:pt idx="9930">
                  <c:v>49.686363636372349</c:v>
                </c:pt>
                <c:pt idx="9931">
                  <c:v>49.690909090917806</c:v>
                </c:pt>
                <c:pt idx="9932">
                  <c:v>49.695454545463264</c:v>
                </c:pt>
                <c:pt idx="9933">
                  <c:v>49.700000000008721</c:v>
                </c:pt>
                <c:pt idx="9934">
                  <c:v>49.704545454554179</c:v>
                </c:pt>
                <c:pt idx="9935">
                  <c:v>49.709090909099636</c:v>
                </c:pt>
                <c:pt idx="9936">
                  <c:v>49.713636363645094</c:v>
                </c:pt>
                <c:pt idx="9937">
                  <c:v>49.718181818190551</c:v>
                </c:pt>
                <c:pt idx="9938">
                  <c:v>49.722727272736009</c:v>
                </c:pt>
                <c:pt idx="9939">
                  <c:v>49.727272727281466</c:v>
                </c:pt>
                <c:pt idx="9940">
                  <c:v>49.731818181826924</c:v>
                </c:pt>
                <c:pt idx="9941">
                  <c:v>49.736363636372381</c:v>
                </c:pt>
                <c:pt idx="9942">
                  <c:v>49.740909090917839</c:v>
                </c:pt>
                <c:pt idx="9943">
                  <c:v>49.745454545463296</c:v>
                </c:pt>
                <c:pt idx="9944">
                  <c:v>49.750000000008754</c:v>
                </c:pt>
                <c:pt idx="9945">
                  <c:v>49.754545454554211</c:v>
                </c:pt>
                <c:pt idx="9946">
                  <c:v>49.759090909099669</c:v>
                </c:pt>
                <c:pt idx="9947">
                  <c:v>49.763636363645126</c:v>
                </c:pt>
                <c:pt idx="9948">
                  <c:v>49.768181818190584</c:v>
                </c:pt>
                <c:pt idx="9949">
                  <c:v>49.772727272736041</c:v>
                </c:pt>
                <c:pt idx="9950">
                  <c:v>49.777272727281499</c:v>
                </c:pt>
                <c:pt idx="9951">
                  <c:v>49.781818181826957</c:v>
                </c:pt>
                <c:pt idx="9952">
                  <c:v>49.786363636372414</c:v>
                </c:pt>
                <c:pt idx="9953">
                  <c:v>49.790909090917872</c:v>
                </c:pt>
                <c:pt idx="9954">
                  <c:v>49.795454545463329</c:v>
                </c:pt>
                <c:pt idx="9955">
                  <c:v>49.800000000008787</c:v>
                </c:pt>
                <c:pt idx="9956">
                  <c:v>49.804545454554244</c:v>
                </c:pt>
                <c:pt idx="9957">
                  <c:v>49.809090909099702</c:v>
                </c:pt>
                <c:pt idx="9958">
                  <c:v>49.813636363645159</c:v>
                </c:pt>
                <c:pt idx="9959">
                  <c:v>49.818181818190617</c:v>
                </c:pt>
                <c:pt idx="9960">
                  <c:v>49.822727272736074</c:v>
                </c:pt>
                <c:pt idx="9961">
                  <c:v>49.827272727281532</c:v>
                </c:pt>
                <c:pt idx="9962">
                  <c:v>49.831818181826989</c:v>
                </c:pt>
                <c:pt idx="9963">
                  <c:v>49.836363636372447</c:v>
                </c:pt>
                <c:pt idx="9964">
                  <c:v>49.840909090917904</c:v>
                </c:pt>
                <c:pt idx="9965">
                  <c:v>49.845454545463362</c:v>
                </c:pt>
                <c:pt idx="9966">
                  <c:v>49.850000000008819</c:v>
                </c:pt>
                <c:pt idx="9967">
                  <c:v>49.854545454554277</c:v>
                </c:pt>
                <c:pt idx="9968">
                  <c:v>49.859090909099734</c:v>
                </c:pt>
                <c:pt idx="9969">
                  <c:v>49.863636363645192</c:v>
                </c:pt>
                <c:pt idx="9970">
                  <c:v>49.868181818190649</c:v>
                </c:pt>
                <c:pt idx="9971">
                  <c:v>49.872727272736107</c:v>
                </c:pt>
                <c:pt idx="9972">
                  <c:v>49.877272727281564</c:v>
                </c:pt>
                <c:pt idx="9973">
                  <c:v>49.881818181827022</c:v>
                </c:pt>
                <c:pt idx="9974">
                  <c:v>49.886363636372479</c:v>
                </c:pt>
                <c:pt idx="9975">
                  <c:v>49.890909090917937</c:v>
                </c:pt>
                <c:pt idx="9976">
                  <c:v>49.895454545463394</c:v>
                </c:pt>
                <c:pt idx="9977">
                  <c:v>49.900000000008852</c:v>
                </c:pt>
                <c:pt idx="9978">
                  <c:v>49.904545454554309</c:v>
                </c:pt>
                <c:pt idx="9979">
                  <c:v>49.909090909099767</c:v>
                </c:pt>
                <c:pt idx="9980">
                  <c:v>49.913636363645224</c:v>
                </c:pt>
                <c:pt idx="9981">
                  <c:v>49.918181818190682</c:v>
                </c:pt>
                <c:pt idx="9982">
                  <c:v>49.92272727273614</c:v>
                </c:pt>
                <c:pt idx="9983">
                  <c:v>49.927272727281597</c:v>
                </c:pt>
                <c:pt idx="9984">
                  <c:v>49.931818181827055</c:v>
                </c:pt>
                <c:pt idx="9985">
                  <c:v>49.936363636372512</c:v>
                </c:pt>
                <c:pt idx="9986">
                  <c:v>49.94090909091797</c:v>
                </c:pt>
                <c:pt idx="9987">
                  <c:v>49.945454545463427</c:v>
                </c:pt>
                <c:pt idx="9988">
                  <c:v>49.950000000008885</c:v>
                </c:pt>
                <c:pt idx="9989">
                  <c:v>49.954545454554342</c:v>
                </c:pt>
                <c:pt idx="9990">
                  <c:v>49.9590909090998</c:v>
                </c:pt>
                <c:pt idx="9991">
                  <c:v>49.963636363645257</c:v>
                </c:pt>
                <c:pt idx="9992">
                  <c:v>49.968181818190715</c:v>
                </c:pt>
                <c:pt idx="9993">
                  <c:v>49.972727272736172</c:v>
                </c:pt>
                <c:pt idx="9994">
                  <c:v>49.97727272728163</c:v>
                </c:pt>
                <c:pt idx="9995">
                  <c:v>49.981818181827087</c:v>
                </c:pt>
                <c:pt idx="9996">
                  <c:v>49.986363636372545</c:v>
                </c:pt>
                <c:pt idx="9997">
                  <c:v>49.990909090918002</c:v>
                </c:pt>
                <c:pt idx="9998">
                  <c:v>49.99545454546346</c:v>
                </c:pt>
                <c:pt idx="9999">
                  <c:v>50.000000000008917</c:v>
                </c:pt>
                <c:pt idx="10000">
                  <c:v>50.004545454554375</c:v>
                </c:pt>
                <c:pt idx="10001">
                  <c:v>50.009090909099832</c:v>
                </c:pt>
                <c:pt idx="10002">
                  <c:v>50.01363636364529</c:v>
                </c:pt>
                <c:pt idx="10003">
                  <c:v>50.018181818190747</c:v>
                </c:pt>
                <c:pt idx="10004">
                  <c:v>50.022727272736205</c:v>
                </c:pt>
                <c:pt idx="10005">
                  <c:v>50.027272727281662</c:v>
                </c:pt>
                <c:pt idx="10006">
                  <c:v>50.03181818182712</c:v>
                </c:pt>
                <c:pt idx="10007">
                  <c:v>50.036363636372577</c:v>
                </c:pt>
                <c:pt idx="10008">
                  <c:v>50.040909090918035</c:v>
                </c:pt>
                <c:pt idx="10009">
                  <c:v>50.045454545463492</c:v>
                </c:pt>
                <c:pt idx="10010">
                  <c:v>50.05000000000895</c:v>
                </c:pt>
                <c:pt idx="10011">
                  <c:v>50.054545454554408</c:v>
                </c:pt>
                <c:pt idx="10012">
                  <c:v>50.059090909099865</c:v>
                </c:pt>
                <c:pt idx="10013">
                  <c:v>50.063636363645323</c:v>
                </c:pt>
                <c:pt idx="10014">
                  <c:v>50.06818181819078</c:v>
                </c:pt>
                <c:pt idx="10015">
                  <c:v>50.072727272736238</c:v>
                </c:pt>
                <c:pt idx="10016">
                  <c:v>50.077272727281695</c:v>
                </c:pt>
                <c:pt idx="10017">
                  <c:v>50.081818181827153</c:v>
                </c:pt>
                <c:pt idx="10018">
                  <c:v>50.08636363637261</c:v>
                </c:pt>
                <c:pt idx="10019">
                  <c:v>50.090909090918068</c:v>
                </c:pt>
                <c:pt idx="10020">
                  <c:v>50.095454545463525</c:v>
                </c:pt>
                <c:pt idx="10021">
                  <c:v>50.100000000008983</c:v>
                </c:pt>
                <c:pt idx="10022">
                  <c:v>50.10454545455444</c:v>
                </c:pt>
                <c:pt idx="10023">
                  <c:v>50.109090909099898</c:v>
                </c:pt>
                <c:pt idx="10024">
                  <c:v>50.113636363645355</c:v>
                </c:pt>
                <c:pt idx="10025">
                  <c:v>50.118181818190813</c:v>
                </c:pt>
                <c:pt idx="10026">
                  <c:v>50.12272727273627</c:v>
                </c:pt>
                <c:pt idx="10027">
                  <c:v>50.127272727281728</c:v>
                </c:pt>
                <c:pt idx="10028">
                  <c:v>50.131818181827185</c:v>
                </c:pt>
                <c:pt idx="10029">
                  <c:v>50.136363636372643</c:v>
                </c:pt>
                <c:pt idx="10030">
                  <c:v>50.1409090909181</c:v>
                </c:pt>
                <c:pt idx="10031">
                  <c:v>50.145454545463558</c:v>
                </c:pt>
                <c:pt idx="10032">
                  <c:v>50.150000000009015</c:v>
                </c:pt>
                <c:pt idx="10033">
                  <c:v>50.154545454554473</c:v>
                </c:pt>
                <c:pt idx="10034">
                  <c:v>50.15909090909993</c:v>
                </c:pt>
                <c:pt idx="10035">
                  <c:v>50.163636363645388</c:v>
                </c:pt>
                <c:pt idx="10036">
                  <c:v>50.168181818190845</c:v>
                </c:pt>
                <c:pt idx="10037">
                  <c:v>50.172727272736303</c:v>
                </c:pt>
                <c:pt idx="10038">
                  <c:v>50.17727272728176</c:v>
                </c:pt>
                <c:pt idx="10039">
                  <c:v>50.181818181827218</c:v>
                </c:pt>
                <c:pt idx="10040">
                  <c:v>50.186363636372676</c:v>
                </c:pt>
                <c:pt idx="10041">
                  <c:v>50.190909090918133</c:v>
                </c:pt>
                <c:pt idx="10042">
                  <c:v>50.195454545463591</c:v>
                </c:pt>
                <c:pt idx="10043">
                  <c:v>50.200000000009048</c:v>
                </c:pt>
                <c:pt idx="10044">
                  <c:v>50.204545454554506</c:v>
                </c:pt>
                <c:pt idx="10045">
                  <c:v>50.209090909099963</c:v>
                </c:pt>
                <c:pt idx="10046">
                  <c:v>50.213636363645421</c:v>
                </c:pt>
                <c:pt idx="10047">
                  <c:v>50.218181818190878</c:v>
                </c:pt>
                <c:pt idx="10048">
                  <c:v>50.222727272736336</c:v>
                </c:pt>
                <c:pt idx="10049">
                  <c:v>50.227272727281793</c:v>
                </c:pt>
                <c:pt idx="10050">
                  <c:v>50.231818181827251</c:v>
                </c:pt>
                <c:pt idx="10051">
                  <c:v>50.236363636372708</c:v>
                </c:pt>
                <c:pt idx="10052">
                  <c:v>50.240909090918166</c:v>
                </c:pt>
                <c:pt idx="10053">
                  <c:v>50.245454545463623</c:v>
                </c:pt>
                <c:pt idx="10054">
                  <c:v>50.250000000009081</c:v>
                </c:pt>
                <c:pt idx="10055">
                  <c:v>50.254545454554538</c:v>
                </c:pt>
                <c:pt idx="10056">
                  <c:v>50.259090909099996</c:v>
                </c:pt>
                <c:pt idx="10057">
                  <c:v>50.263636363645453</c:v>
                </c:pt>
                <c:pt idx="10058">
                  <c:v>50.268181818190911</c:v>
                </c:pt>
                <c:pt idx="10059">
                  <c:v>50.272727272736368</c:v>
                </c:pt>
                <c:pt idx="10060">
                  <c:v>50.277272727281826</c:v>
                </c:pt>
                <c:pt idx="10061">
                  <c:v>50.281818181827283</c:v>
                </c:pt>
                <c:pt idx="10062">
                  <c:v>50.286363636372741</c:v>
                </c:pt>
                <c:pt idx="10063">
                  <c:v>50.290909090918198</c:v>
                </c:pt>
                <c:pt idx="10064">
                  <c:v>50.295454545463656</c:v>
                </c:pt>
                <c:pt idx="10065">
                  <c:v>50.300000000009113</c:v>
                </c:pt>
                <c:pt idx="10066">
                  <c:v>50.304545454554571</c:v>
                </c:pt>
                <c:pt idx="10067">
                  <c:v>50.309090909100028</c:v>
                </c:pt>
                <c:pt idx="10068">
                  <c:v>50.313636363645486</c:v>
                </c:pt>
                <c:pt idx="10069">
                  <c:v>50.318181818190943</c:v>
                </c:pt>
                <c:pt idx="10070">
                  <c:v>50.322727272736401</c:v>
                </c:pt>
                <c:pt idx="10071">
                  <c:v>50.327272727281859</c:v>
                </c:pt>
                <c:pt idx="10072">
                  <c:v>50.331818181827316</c:v>
                </c:pt>
                <c:pt idx="10073">
                  <c:v>50.336363636372774</c:v>
                </c:pt>
                <c:pt idx="10074">
                  <c:v>50.340909090918231</c:v>
                </c:pt>
                <c:pt idx="10075">
                  <c:v>50.345454545463689</c:v>
                </c:pt>
                <c:pt idx="10076">
                  <c:v>50.350000000009146</c:v>
                </c:pt>
                <c:pt idx="10077">
                  <c:v>50.354545454554604</c:v>
                </c:pt>
                <c:pt idx="10078">
                  <c:v>50.359090909100061</c:v>
                </c:pt>
                <c:pt idx="10079">
                  <c:v>50.363636363645519</c:v>
                </c:pt>
                <c:pt idx="10080">
                  <c:v>50.368181818190976</c:v>
                </c:pt>
                <c:pt idx="10081">
                  <c:v>50.372727272736434</c:v>
                </c:pt>
                <c:pt idx="10082">
                  <c:v>50.377272727281891</c:v>
                </c:pt>
                <c:pt idx="10083">
                  <c:v>50.381818181827349</c:v>
                </c:pt>
                <c:pt idx="10084">
                  <c:v>50.386363636372806</c:v>
                </c:pt>
                <c:pt idx="10085">
                  <c:v>50.390909090918264</c:v>
                </c:pt>
                <c:pt idx="10086">
                  <c:v>50.395454545463721</c:v>
                </c:pt>
                <c:pt idx="10087">
                  <c:v>50.400000000009179</c:v>
                </c:pt>
                <c:pt idx="10088">
                  <c:v>50.404545454554636</c:v>
                </c:pt>
                <c:pt idx="10089">
                  <c:v>50.409090909100094</c:v>
                </c:pt>
                <c:pt idx="10090">
                  <c:v>50.413636363645551</c:v>
                </c:pt>
                <c:pt idx="10091">
                  <c:v>50.418181818191009</c:v>
                </c:pt>
                <c:pt idx="10092">
                  <c:v>50.422727272736466</c:v>
                </c:pt>
                <c:pt idx="10093">
                  <c:v>50.427272727281924</c:v>
                </c:pt>
                <c:pt idx="10094">
                  <c:v>50.431818181827381</c:v>
                </c:pt>
                <c:pt idx="10095">
                  <c:v>50.436363636372839</c:v>
                </c:pt>
                <c:pt idx="10096">
                  <c:v>50.440909090918296</c:v>
                </c:pt>
                <c:pt idx="10097">
                  <c:v>50.445454545463754</c:v>
                </c:pt>
                <c:pt idx="10098">
                  <c:v>50.450000000009211</c:v>
                </c:pt>
                <c:pt idx="10099">
                  <c:v>50.454545454554669</c:v>
                </c:pt>
                <c:pt idx="10100">
                  <c:v>50.459090909100127</c:v>
                </c:pt>
                <c:pt idx="10101">
                  <c:v>50.463636363645584</c:v>
                </c:pt>
                <c:pt idx="10102">
                  <c:v>50.468181818191042</c:v>
                </c:pt>
                <c:pt idx="10103">
                  <c:v>50.472727272736499</c:v>
                </c:pt>
                <c:pt idx="10104">
                  <c:v>50.477272727281957</c:v>
                </c:pt>
                <c:pt idx="10105">
                  <c:v>50.481818181827414</c:v>
                </c:pt>
                <c:pt idx="10106">
                  <c:v>50.486363636372872</c:v>
                </c:pt>
                <c:pt idx="10107">
                  <c:v>50.490909090918329</c:v>
                </c:pt>
                <c:pt idx="10108">
                  <c:v>50.495454545463787</c:v>
                </c:pt>
                <c:pt idx="10109">
                  <c:v>50.500000000009244</c:v>
                </c:pt>
                <c:pt idx="10110">
                  <c:v>50.504545454554702</c:v>
                </c:pt>
                <c:pt idx="10111">
                  <c:v>50.509090909100159</c:v>
                </c:pt>
                <c:pt idx="10112">
                  <c:v>50.513636363645617</c:v>
                </c:pt>
                <c:pt idx="10113">
                  <c:v>50.518181818191074</c:v>
                </c:pt>
                <c:pt idx="10114">
                  <c:v>50.522727272736532</c:v>
                </c:pt>
                <c:pt idx="10115">
                  <c:v>50.527272727281989</c:v>
                </c:pt>
                <c:pt idx="10116">
                  <c:v>50.531818181827447</c:v>
                </c:pt>
                <c:pt idx="10117">
                  <c:v>50.536363636372904</c:v>
                </c:pt>
                <c:pt idx="10118">
                  <c:v>50.540909090918362</c:v>
                </c:pt>
                <c:pt idx="10119">
                  <c:v>50.545454545463819</c:v>
                </c:pt>
                <c:pt idx="10120">
                  <c:v>50.550000000009277</c:v>
                </c:pt>
                <c:pt idx="10121">
                  <c:v>50.554545454554734</c:v>
                </c:pt>
                <c:pt idx="10122">
                  <c:v>50.559090909100192</c:v>
                </c:pt>
                <c:pt idx="10123">
                  <c:v>50.563636363645649</c:v>
                </c:pt>
                <c:pt idx="10124">
                  <c:v>50.568181818191107</c:v>
                </c:pt>
                <c:pt idx="10125">
                  <c:v>50.572727272736564</c:v>
                </c:pt>
                <c:pt idx="10126">
                  <c:v>50.577272727282022</c:v>
                </c:pt>
                <c:pt idx="10127">
                  <c:v>50.581818181827479</c:v>
                </c:pt>
                <c:pt idx="10128">
                  <c:v>50.586363636372937</c:v>
                </c:pt>
                <c:pt idx="10129">
                  <c:v>50.590909090918394</c:v>
                </c:pt>
                <c:pt idx="10130">
                  <c:v>50.595454545463852</c:v>
                </c:pt>
                <c:pt idx="10131">
                  <c:v>50.60000000000931</c:v>
                </c:pt>
                <c:pt idx="10132">
                  <c:v>50.604545454554767</c:v>
                </c:pt>
                <c:pt idx="10133">
                  <c:v>50.609090909100225</c:v>
                </c:pt>
                <c:pt idx="10134">
                  <c:v>50.613636363645682</c:v>
                </c:pt>
                <c:pt idx="10135">
                  <c:v>50.61818181819114</c:v>
                </c:pt>
                <c:pt idx="10136">
                  <c:v>50.622727272736597</c:v>
                </c:pt>
                <c:pt idx="10137">
                  <c:v>50.627272727282055</c:v>
                </c:pt>
                <c:pt idx="10138">
                  <c:v>50.631818181827512</c:v>
                </c:pt>
                <c:pt idx="10139">
                  <c:v>50.63636363637297</c:v>
                </c:pt>
                <c:pt idx="10140">
                  <c:v>50.640909090918427</c:v>
                </c:pt>
                <c:pt idx="10141">
                  <c:v>50.645454545463885</c:v>
                </c:pt>
                <c:pt idx="10142">
                  <c:v>50.650000000009342</c:v>
                </c:pt>
                <c:pt idx="10143">
                  <c:v>50.6545454545548</c:v>
                </c:pt>
                <c:pt idx="10144">
                  <c:v>50.659090909100257</c:v>
                </c:pt>
                <c:pt idx="10145">
                  <c:v>50.663636363645715</c:v>
                </c:pt>
                <c:pt idx="10146">
                  <c:v>50.668181818191172</c:v>
                </c:pt>
                <c:pt idx="10147">
                  <c:v>50.67272727273663</c:v>
                </c:pt>
                <c:pt idx="10148">
                  <c:v>50.677272727282087</c:v>
                </c:pt>
                <c:pt idx="10149">
                  <c:v>50.681818181827545</c:v>
                </c:pt>
                <c:pt idx="10150">
                  <c:v>50.686363636373002</c:v>
                </c:pt>
                <c:pt idx="10151">
                  <c:v>50.69090909091846</c:v>
                </c:pt>
                <c:pt idx="10152">
                  <c:v>50.695454545463917</c:v>
                </c:pt>
                <c:pt idx="10153">
                  <c:v>50.700000000009375</c:v>
                </c:pt>
                <c:pt idx="10154">
                  <c:v>50.704545454554832</c:v>
                </c:pt>
                <c:pt idx="10155">
                  <c:v>50.70909090910029</c:v>
                </c:pt>
                <c:pt idx="10156">
                  <c:v>50.713636363645747</c:v>
                </c:pt>
                <c:pt idx="10157">
                  <c:v>50.718181818191205</c:v>
                </c:pt>
                <c:pt idx="10158">
                  <c:v>50.722727272736662</c:v>
                </c:pt>
                <c:pt idx="10159">
                  <c:v>50.72727272728212</c:v>
                </c:pt>
                <c:pt idx="10160">
                  <c:v>50.731818181827578</c:v>
                </c:pt>
                <c:pt idx="10161">
                  <c:v>50.736363636373035</c:v>
                </c:pt>
                <c:pt idx="10162">
                  <c:v>50.740909090918493</c:v>
                </c:pt>
                <c:pt idx="10163">
                  <c:v>50.74545454546395</c:v>
                </c:pt>
                <c:pt idx="10164">
                  <c:v>50.750000000009408</c:v>
                </c:pt>
                <c:pt idx="10165">
                  <c:v>50.754545454554865</c:v>
                </c:pt>
                <c:pt idx="10166">
                  <c:v>50.759090909100323</c:v>
                </c:pt>
                <c:pt idx="10167">
                  <c:v>50.76363636364578</c:v>
                </c:pt>
                <c:pt idx="10168">
                  <c:v>50.768181818191238</c:v>
                </c:pt>
                <c:pt idx="10169">
                  <c:v>50.772727272736695</c:v>
                </c:pt>
                <c:pt idx="10170">
                  <c:v>50.777272727282153</c:v>
                </c:pt>
                <c:pt idx="10171">
                  <c:v>50.78181818182761</c:v>
                </c:pt>
                <c:pt idx="10172">
                  <c:v>50.786363636373068</c:v>
                </c:pt>
                <c:pt idx="10173">
                  <c:v>50.790909090918525</c:v>
                </c:pt>
                <c:pt idx="10174">
                  <c:v>50.795454545463983</c:v>
                </c:pt>
                <c:pt idx="10175">
                  <c:v>50.80000000000944</c:v>
                </c:pt>
                <c:pt idx="10176">
                  <c:v>50.804545454554898</c:v>
                </c:pt>
                <c:pt idx="10177">
                  <c:v>50.809090909100355</c:v>
                </c:pt>
                <c:pt idx="10178">
                  <c:v>50.813636363645813</c:v>
                </c:pt>
                <c:pt idx="10179">
                  <c:v>50.81818181819127</c:v>
                </c:pt>
                <c:pt idx="10180">
                  <c:v>50.822727272736728</c:v>
                </c:pt>
                <c:pt idx="10181">
                  <c:v>50.827272727282185</c:v>
                </c:pt>
                <c:pt idx="10182">
                  <c:v>50.831818181827643</c:v>
                </c:pt>
                <c:pt idx="10183">
                  <c:v>50.8363636363731</c:v>
                </c:pt>
                <c:pt idx="10184">
                  <c:v>50.840909090918558</c:v>
                </c:pt>
                <c:pt idx="10185">
                  <c:v>50.845454545464015</c:v>
                </c:pt>
                <c:pt idx="10186">
                  <c:v>50.850000000009473</c:v>
                </c:pt>
                <c:pt idx="10187">
                  <c:v>50.85454545455493</c:v>
                </c:pt>
                <c:pt idx="10188">
                  <c:v>50.859090909100388</c:v>
                </c:pt>
                <c:pt idx="10189">
                  <c:v>50.863636363645846</c:v>
                </c:pt>
                <c:pt idx="10190">
                  <c:v>50.868181818191303</c:v>
                </c:pt>
                <c:pt idx="10191">
                  <c:v>50.872727272736761</c:v>
                </c:pt>
                <c:pt idx="10192">
                  <c:v>50.877272727282218</c:v>
                </c:pt>
                <c:pt idx="10193">
                  <c:v>50.881818181827676</c:v>
                </c:pt>
                <c:pt idx="10194">
                  <c:v>50.886363636373133</c:v>
                </c:pt>
                <c:pt idx="10195">
                  <c:v>50.890909090918591</c:v>
                </c:pt>
                <c:pt idx="10196">
                  <c:v>50.895454545464048</c:v>
                </c:pt>
                <c:pt idx="10197">
                  <c:v>50.900000000009506</c:v>
                </c:pt>
                <c:pt idx="10198">
                  <c:v>50.904545454554963</c:v>
                </c:pt>
                <c:pt idx="10199">
                  <c:v>50.909090909100421</c:v>
                </c:pt>
                <c:pt idx="10200">
                  <c:v>50.913636363645878</c:v>
                </c:pt>
                <c:pt idx="10201">
                  <c:v>50.918181818191336</c:v>
                </c:pt>
                <c:pt idx="10202">
                  <c:v>50.922727272736793</c:v>
                </c:pt>
                <c:pt idx="10203">
                  <c:v>50.927272727282251</c:v>
                </c:pt>
                <c:pt idx="10204">
                  <c:v>50.931818181827708</c:v>
                </c:pt>
                <c:pt idx="10205">
                  <c:v>50.936363636373166</c:v>
                </c:pt>
                <c:pt idx="10206">
                  <c:v>50.940909090918623</c:v>
                </c:pt>
                <c:pt idx="10207">
                  <c:v>50.945454545464081</c:v>
                </c:pt>
                <c:pt idx="10208">
                  <c:v>50.950000000009538</c:v>
                </c:pt>
                <c:pt idx="10209">
                  <c:v>50.954545454554996</c:v>
                </c:pt>
                <c:pt idx="10210">
                  <c:v>50.959090909100453</c:v>
                </c:pt>
                <c:pt idx="10211">
                  <c:v>50.963636363645911</c:v>
                </c:pt>
                <c:pt idx="10212">
                  <c:v>50.968181818191368</c:v>
                </c:pt>
                <c:pt idx="10213">
                  <c:v>50.972727272736826</c:v>
                </c:pt>
                <c:pt idx="10214">
                  <c:v>50.977272727282283</c:v>
                </c:pt>
                <c:pt idx="10215">
                  <c:v>50.981818181827741</c:v>
                </c:pt>
                <c:pt idx="10216">
                  <c:v>50.986363636373198</c:v>
                </c:pt>
                <c:pt idx="10217">
                  <c:v>50.990909090918656</c:v>
                </c:pt>
                <c:pt idx="10218">
                  <c:v>50.995454545464113</c:v>
                </c:pt>
                <c:pt idx="10219">
                  <c:v>51.000000000009571</c:v>
                </c:pt>
                <c:pt idx="10220">
                  <c:v>51.004545454555029</c:v>
                </c:pt>
                <c:pt idx="10221">
                  <c:v>51.009090909100486</c:v>
                </c:pt>
                <c:pt idx="10222">
                  <c:v>51.013636363645944</c:v>
                </c:pt>
                <c:pt idx="10223">
                  <c:v>51.018181818191401</c:v>
                </c:pt>
                <c:pt idx="10224">
                  <c:v>51.022727272736859</c:v>
                </c:pt>
                <c:pt idx="10225">
                  <c:v>51.027272727282316</c:v>
                </c:pt>
                <c:pt idx="10226">
                  <c:v>51.031818181827774</c:v>
                </c:pt>
                <c:pt idx="10227">
                  <c:v>51.036363636373231</c:v>
                </c:pt>
                <c:pt idx="10228">
                  <c:v>51.040909090918689</c:v>
                </c:pt>
                <c:pt idx="10229">
                  <c:v>51.045454545464146</c:v>
                </c:pt>
                <c:pt idx="10230">
                  <c:v>51.050000000009604</c:v>
                </c:pt>
                <c:pt idx="10231">
                  <c:v>51.054545454555061</c:v>
                </c:pt>
                <c:pt idx="10232">
                  <c:v>51.059090909100519</c:v>
                </c:pt>
                <c:pt idx="10233">
                  <c:v>51.063636363645976</c:v>
                </c:pt>
                <c:pt idx="10234">
                  <c:v>51.068181818191434</c:v>
                </c:pt>
                <c:pt idx="10235">
                  <c:v>51.072727272736891</c:v>
                </c:pt>
                <c:pt idx="10236">
                  <c:v>51.077272727282349</c:v>
                </c:pt>
                <c:pt idx="10237">
                  <c:v>51.081818181827806</c:v>
                </c:pt>
                <c:pt idx="10238">
                  <c:v>51.086363636373264</c:v>
                </c:pt>
                <c:pt idx="10239">
                  <c:v>51.090909090918721</c:v>
                </c:pt>
                <c:pt idx="10240">
                  <c:v>51.095454545464179</c:v>
                </c:pt>
                <c:pt idx="10241">
                  <c:v>51.100000000009636</c:v>
                </c:pt>
                <c:pt idx="10242">
                  <c:v>51.104545454555094</c:v>
                </c:pt>
                <c:pt idx="10243">
                  <c:v>51.109090909100551</c:v>
                </c:pt>
                <c:pt idx="10244">
                  <c:v>51.113636363646009</c:v>
                </c:pt>
                <c:pt idx="10245">
                  <c:v>51.118181818191466</c:v>
                </c:pt>
                <c:pt idx="10246">
                  <c:v>51.122727272736924</c:v>
                </c:pt>
                <c:pt idx="10247">
                  <c:v>51.127272727282381</c:v>
                </c:pt>
                <c:pt idx="10248">
                  <c:v>51.131818181827839</c:v>
                </c:pt>
                <c:pt idx="10249">
                  <c:v>51.136363636373297</c:v>
                </c:pt>
                <c:pt idx="10250">
                  <c:v>51.140909090918754</c:v>
                </c:pt>
                <c:pt idx="10251">
                  <c:v>51.145454545464212</c:v>
                </c:pt>
                <c:pt idx="10252">
                  <c:v>51.150000000009669</c:v>
                </c:pt>
                <c:pt idx="10253">
                  <c:v>51.154545454555127</c:v>
                </c:pt>
                <c:pt idx="10254">
                  <c:v>51.159090909100584</c:v>
                </c:pt>
                <c:pt idx="10255">
                  <c:v>51.163636363646042</c:v>
                </c:pt>
                <c:pt idx="10256">
                  <c:v>51.168181818191499</c:v>
                </c:pt>
                <c:pt idx="10257">
                  <c:v>51.172727272736957</c:v>
                </c:pt>
                <c:pt idx="10258">
                  <c:v>51.177272727282414</c:v>
                </c:pt>
                <c:pt idx="10259">
                  <c:v>51.181818181827872</c:v>
                </c:pt>
                <c:pt idx="10260">
                  <c:v>51.186363636373329</c:v>
                </c:pt>
                <c:pt idx="10261">
                  <c:v>51.190909090918787</c:v>
                </c:pt>
                <c:pt idx="10262">
                  <c:v>51.195454545464244</c:v>
                </c:pt>
                <c:pt idx="10263">
                  <c:v>51.200000000009702</c:v>
                </c:pt>
                <c:pt idx="10264">
                  <c:v>51.204545454555159</c:v>
                </c:pt>
                <c:pt idx="10265">
                  <c:v>51.209090909100617</c:v>
                </c:pt>
                <c:pt idx="10266">
                  <c:v>51.213636363646074</c:v>
                </c:pt>
                <c:pt idx="10267">
                  <c:v>51.218181818191532</c:v>
                </c:pt>
                <c:pt idx="10268">
                  <c:v>51.222727272736989</c:v>
                </c:pt>
                <c:pt idx="10269">
                  <c:v>51.227272727282447</c:v>
                </c:pt>
                <c:pt idx="10270">
                  <c:v>51.231818181827904</c:v>
                </c:pt>
                <c:pt idx="10271">
                  <c:v>51.236363636373362</c:v>
                </c:pt>
                <c:pt idx="10272">
                  <c:v>51.240909090918819</c:v>
                </c:pt>
                <c:pt idx="10273">
                  <c:v>51.245454545464277</c:v>
                </c:pt>
                <c:pt idx="10274">
                  <c:v>51.250000000009734</c:v>
                </c:pt>
                <c:pt idx="10275">
                  <c:v>51.254545454555192</c:v>
                </c:pt>
                <c:pt idx="10276">
                  <c:v>51.259090909100649</c:v>
                </c:pt>
                <c:pt idx="10277">
                  <c:v>51.263636363646107</c:v>
                </c:pt>
                <c:pt idx="10278">
                  <c:v>51.268181818191565</c:v>
                </c:pt>
                <c:pt idx="10279">
                  <c:v>51.272727272737022</c:v>
                </c:pt>
                <c:pt idx="10280">
                  <c:v>51.27727272728248</c:v>
                </c:pt>
                <c:pt idx="10281">
                  <c:v>51.281818181827937</c:v>
                </c:pt>
                <c:pt idx="10282">
                  <c:v>51.286363636373395</c:v>
                </c:pt>
                <c:pt idx="10283">
                  <c:v>51.290909090918852</c:v>
                </c:pt>
                <c:pt idx="10284">
                  <c:v>51.29545454546431</c:v>
                </c:pt>
                <c:pt idx="10285">
                  <c:v>51.300000000009767</c:v>
                </c:pt>
                <c:pt idx="10286">
                  <c:v>51.304545454555225</c:v>
                </c:pt>
                <c:pt idx="10287">
                  <c:v>51.309090909100682</c:v>
                </c:pt>
                <c:pt idx="10288">
                  <c:v>51.31363636364614</c:v>
                </c:pt>
                <c:pt idx="10289">
                  <c:v>51.318181818191597</c:v>
                </c:pt>
                <c:pt idx="10290">
                  <c:v>51.322727272737055</c:v>
                </c:pt>
                <c:pt idx="10291">
                  <c:v>51.327272727282512</c:v>
                </c:pt>
                <c:pt idx="10292">
                  <c:v>51.33181818182797</c:v>
                </c:pt>
                <c:pt idx="10293">
                  <c:v>51.336363636373427</c:v>
                </c:pt>
                <c:pt idx="10294">
                  <c:v>51.340909090918885</c:v>
                </c:pt>
                <c:pt idx="10295">
                  <c:v>51.345454545464342</c:v>
                </c:pt>
                <c:pt idx="10296">
                  <c:v>51.3500000000098</c:v>
                </c:pt>
                <c:pt idx="10297">
                  <c:v>51.354545454555257</c:v>
                </c:pt>
                <c:pt idx="10298">
                  <c:v>51.359090909100715</c:v>
                </c:pt>
                <c:pt idx="10299">
                  <c:v>51.363636363646172</c:v>
                </c:pt>
                <c:pt idx="10300">
                  <c:v>51.36818181819163</c:v>
                </c:pt>
                <c:pt idx="10301">
                  <c:v>51.372727272737087</c:v>
                </c:pt>
                <c:pt idx="10302">
                  <c:v>51.377272727282545</c:v>
                </c:pt>
                <c:pt idx="10303">
                  <c:v>51.381818181828002</c:v>
                </c:pt>
                <c:pt idx="10304">
                  <c:v>51.38636363637346</c:v>
                </c:pt>
                <c:pt idx="10305">
                  <c:v>51.390909090918917</c:v>
                </c:pt>
                <c:pt idx="10306">
                  <c:v>51.395454545464375</c:v>
                </c:pt>
                <c:pt idx="10307">
                  <c:v>51.400000000009832</c:v>
                </c:pt>
                <c:pt idx="10308">
                  <c:v>51.40454545455529</c:v>
                </c:pt>
                <c:pt idx="10309">
                  <c:v>51.409090909100748</c:v>
                </c:pt>
                <c:pt idx="10310">
                  <c:v>51.413636363646205</c:v>
                </c:pt>
                <c:pt idx="10311">
                  <c:v>51.418181818191663</c:v>
                </c:pt>
                <c:pt idx="10312">
                  <c:v>51.42272727273712</c:v>
                </c:pt>
                <c:pt idx="10313">
                  <c:v>51.427272727282578</c:v>
                </c:pt>
                <c:pt idx="10314">
                  <c:v>51.431818181828035</c:v>
                </c:pt>
                <c:pt idx="10315">
                  <c:v>51.436363636373493</c:v>
                </c:pt>
                <c:pt idx="10316">
                  <c:v>51.44090909091895</c:v>
                </c:pt>
                <c:pt idx="10317">
                  <c:v>51.445454545464408</c:v>
                </c:pt>
                <c:pt idx="10318">
                  <c:v>51.450000000009865</c:v>
                </c:pt>
                <c:pt idx="10319">
                  <c:v>51.454545454555323</c:v>
                </c:pt>
                <c:pt idx="10320">
                  <c:v>51.45909090910078</c:v>
                </c:pt>
                <c:pt idx="10321">
                  <c:v>51.463636363646238</c:v>
                </c:pt>
                <c:pt idx="10322">
                  <c:v>51.468181818191695</c:v>
                </c:pt>
                <c:pt idx="10323">
                  <c:v>51.472727272737153</c:v>
                </c:pt>
                <c:pt idx="10324">
                  <c:v>51.47727272728261</c:v>
                </c:pt>
                <c:pt idx="10325">
                  <c:v>51.481818181828068</c:v>
                </c:pt>
                <c:pt idx="10326">
                  <c:v>51.486363636373525</c:v>
                </c:pt>
                <c:pt idx="10327">
                  <c:v>51.490909090918983</c:v>
                </c:pt>
                <c:pt idx="10328">
                  <c:v>51.49545454546444</c:v>
                </c:pt>
                <c:pt idx="10329">
                  <c:v>51.500000000009898</c:v>
                </c:pt>
                <c:pt idx="10330">
                  <c:v>51.504545454555355</c:v>
                </c:pt>
                <c:pt idx="10331">
                  <c:v>51.509090909100813</c:v>
                </c:pt>
                <c:pt idx="10332">
                  <c:v>51.51363636364627</c:v>
                </c:pt>
                <c:pt idx="10333">
                  <c:v>51.518181818191728</c:v>
                </c:pt>
                <c:pt idx="10334">
                  <c:v>51.522727272737185</c:v>
                </c:pt>
                <c:pt idx="10335">
                  <c:v>51.527272727282643</c:v>
                </c:pt>
                <c:pt idx="10336">
                  <c:v>51.5318181818281</c:v>
                </c:pt>
                <c:pt idx="10337">
                  <c:v>51.536363636373558</c:v>
                </c:pt>
                <c:pt idx="10338">
                  <c:v>51.540909090919016</c:v>
                </c:pt>
                <c:pt idx="10339">
                  <c:v>51.545454545464473</c:v>
                </c:pt>
                <c:pt idx="10340">
                  <c:v>51.550000000009931</c:v>
                </c:pt>
                <c:pt idx="10341">
                  <c:v>51.554545454555388</c:v>
                </c:pt>
                <c:pt idx="10342">
                  <c:v>51.559090909100846</c:v>
                </c:pt>
                <c:pt idx="10343">
                  <c:v>51.563636363646303</c:v>
                </c:pt>
                <c:pt idx="10344">
                  <c:v>51.568181818191761</c:v>
                </c:pt>
                <c:pt idx="10345">
                  <c:v>51.572727272737218</c:v>
                </c:pt>
                <c:pt idx="10346">
                  <c:v>51.577272727282676</c:v>
                </c:pt>
                <c:pt idx="10347">
                  <c:v>51.581818181828133</c:v>
                </c:pt>
                <c:pt idx="10348">
                  <c:v>51.586363636373591</c:v>
                </c:pt>
                <c:pt idx="10349">
                  <c:v>51.590909090919048</c:v>
                </c:pt>
                <c:pt idx="10350">
                  <c:v>51.595454545464506</c:v>
                </c:pt>
                <c:pt idx="10351">
                  <c:v>51.600000000009963</c:v>
                </c:pt>
                <c:pt idx="10352">
                  <c:v>51.604545454555421</c:v>
                </c:pt>
                <c:pt idx="10353">
                  <c:v>51.609090909100878</c:v>
                </c:pt>
                <c:pt idx="10354">
                  <c:v>51.613636363646336</c:v>
                </c:pt>
                <c:pt idx="10355">
                  <c:v>51.618181818191793</c:v>
                </c:pt>
                <c:pt idx="10356">
                  <c:v>51.622727272737251</c:v>
                </c:pt>
                <c:pt idx="10357">
                  <c:v>51.627272727282708</c:v>
                </c:pt>
                <c:pt idx="10358">
                  <c:v>51.631818181828166</c:v>
                </c:pt>
                <c:pt idx="10359">
                  <c:v>51.636363636373623</c:v>
                </c:pt>
                <c:pt idx="10360">
                  <c:v>51.640909090919081</c:v>
                </c:pt>
                <c:pt idx="10361">
                  <c:v>51.645454545464538</c:v>
                </c:pt>
                <c:pt idx="10362">
                  <c:v>51.650000000009996</c:v>
                </c:pt>
                <c:pt idx="10363">
                  <c:v>51.654545454555453</c:v>
                </c:pt>
                <c:pt idx="10364">
                  <c:v>51.659090909100911</c:v>
                </c:pt>
                <c:pt idx="10365">
                  <c:v>51.663636363646368</c:v>
                </c:pt>
                <c:pt idx="10366">
                  <c:v>51.668181818191826</c:v>
                </c:pt>
                <c:pt idx="10367">
                  <c:v>51.672727272737283</c:v>
                </c:pt>
                <c:pt idx="10368">
                  <c:v>51.677272727282741</c:v>
                </c:pt>
                <c:pt idx="10369">
                  <c:v>51.681818181828199</c:v>
                </c:pt>
                <c:pt idx="10370">
                  <c:v>51.686363636373656</c:v>
                </c:pt>
                <c:pt idx="10371">
                  <c:v>51.690909090919114</c:v>
                </c:pt>
                <c:pt idx="10372">
                  <c:v>51.695454545464571</c:v>
                </c:pt>
                <c:pt idx="10373">
                  <c:v>51.700000000010029</c:v>
                </c:pt>
                <c:pt idx="10374">
                  <c:v>51.704545454555486</c:v>
                </c:pt>
                <c:pt idx="10375">
                  <c:v>51.709090909100944</c:v>
                </c:pt>
                <c:pt idx="10376">
                  <c:v>51.713636363646401</c:v>
                </c:pt>
                <c:pt idx="10377">
                  <c:v>51.718181818191859</c:v>
                </c:pt>
                <c:pt idx="10378">
                  <c:v>51.722727272737316</c:v>
                </c:pt>
                <c:pt idx="10379">
                  <c:v>51.727272727282774</c:v>
                </c:pt>
                <c:pt idx="10380">
                  <c:v>51.731818181828231</c:v>
                </c:pt>
                <c:pt idx="10381">
                  <c:v>51.736363636373689</c:v>
                </c:pt>
                <c:pt idx="10382">
                  <c:v>51.740909090919146</c:v>
                </c:pt>
                <c:pt idx="10383">
                  <c:v>51.745454545464604</c:v>
                </c:pt>
                <c:pt idx="10384">
                  <c:v>51.750000000010061</c:v>
                </c:pt>
                <c:pt idx="10385">
                  <c:v>51.754545454555519</c:v>
                </c:pt>
                <c:pt idx="10386">
                  <c:v>51.759090909100976</c:v>
                </c:pt>
                <c:pt idx="10387">
                  <c:v>51.763636363646434</c:v>
                </c:pt>
                <c:pt idx="10388">
                  <c:v>51.768181818191891</c:v>
                </c:pt>
                <c:pt idx="10389">
                  <c:v>51.772727272737349</c:v>
                </c:pt>
                <c:pt idx="10390">
                  <c:v>51.777272727282806</c:v>
                </c:pt>
                <c:pt idx="10391">
                  <c:v>51.781818181828264</c:v>
                </c:pt>
                <c:pt idx="10392">
                  <c:v>51.786363636373721</c:v>
                </c:pt>
                <c:pt idx="10393">
                  <c:v>51.790909090919179</c:v>
                </c:pt>
                <c:pt idx="10394">
                  <c:v>51.795454545464636</c:v>
                </c:pt>
                <c:pt idx="10395">
                  <c:v>51.800000000010094</c:v>
                </c:pt>
                <c:pt idx="10396">
                  <c:v>51.804545454555551</c:v>
                </c:pt>
                <c:pt idx="10397">
                  <c:v>51.809090909101009</c:v>
                </c:pt>
                <c:pt idx="10398">
                  <c:v>51.813636363646467</c:v>
                </c:pt>
                <c:pt idx="10399">
                  <c:v>51.818181818191924</c:v>
                </c:pt>
                <c:pt idx="10400">
                  <c:v>51.822727272737382</c:v>
                </c:pt>
                <c:pt idx="10401">
                  <c:v>51.827272727282839</c:v>
                </c:pt>
                <c:pt idx="10402">
                  <c:v>51.831818181828297</c:v>
                </c:pt>
                <c:pt idx="10403">
                  <c:v>51.836363636373754</c:v>
                </c:pt>
                <c:pt idx="10404">
                  <c:v>51.840909090919212</c:v>
                </c:pt>
                <c:pt idx="10405">
                  <c:v>51.845454545464669</c:v>
                </c:pt>
                <c:pt idx="10406">
                  <c:v>51.850000000010127</c:v>
                </c:pt>
                <c:pt idx="10407">
                  <c:v>51.854545454555584</c:v>
                </c:pt>
                <c:pt idx="10408">
                  <c:v>51.859090909101042</c:v>
                </c:pt>
                <c:pt idx="10409">
                  <c:v>51.863636363646499</c:v>
                </c:pt>
                <c:pt idx="10410">
                  <c:v>51.868181818191957</c:v>
                </c:pt>
                <c:pt idx="10411">
                  <c:v>51.872727272737414</c:v>
                </c:pt>
                <c:pt idx="10412">
                  <c:v>51.877272727282872</c:v>
                </c:pt>
                <c:pt idx="10413">
                  <c:v>51.881818181828329</c:v>
                </c:pt>
                <c:pt idx="10414">
                  <c:v>51.886363636373787</c:v>
                </c:pt>
                <c:pt idx="10415">
                  <c:v>51.890909090919244</c:v>
                </c:pt>
                <c:pt idx="10416">
                  <c:v>51.895454545464702</c:v>
                </c:pt>
                <c:pt idx="10417">
                  <c:v>51.900000000010159</c:v>
                </c:pt>
                <c:pt idx="10418">
                  <c:v>51.904545454555617</c:v>
                </c:pt>
                <c:pt idx="10419">
                  <c:v>51.909090909101074</c:v>
                </c:pt>
                <c:pt idx="10420">
                  <c:v>51.913636363646532</c:v>
                </c:pt>
                <c:pt idx="10421">
                  <c:v>51.918181818191989</c:v>
                </c:pt>
                <c:pt idx="10422">
                  <c:v>51.922727272737447</c:v>
                </c:pt>
                <c:pt idx="10423">
                  <c:v>51.927272727282904</c:v>
                </c:pt>
                <c:pt idx="10424">
                  <c:v>51.931818181828362</c:v>
                </c:pt>
                <c:pt idx="10425">
                  <c:v>51.936363636373819</c:v>
                </c:pt>
                <c:pt idx="10426">
                  <c:v>51.940909090919277</c:v>
                </c:pt>
                <c:pt idx="10427">
                  <c:v>51.945454545464735</c:v>
                </c:pt>
                <c:pt idx="10428">
                  <c:v>51.950000000010192</c:v>
                </c:pt>
                <c:pt idx="10429">
                  <c:v>51.95454545455565</c:v>
                </c:pt>
                <c:pt idx="10430">
                  <c:v>51.959090909101107</c:v>
                </c:pt>
                <c:pt idx="10431">
                  <c:v>51.963636363646565</c:v>
                </c:pt>
                <c:pt idx="10432">
                  <c:v>51.968181818192022</c:v>
                </c:pt>
                <c:pt idx="10433">
                  <c:v>51.97272727273748</c:v>
                </c:pt>
                <c:pt idx="10434">
                  <c:v>51.977272727282937</c:v>
                </c:pt>
                <c:pt idx="10435">
                  <c:v>51.981818181828395</c:v>
                </c:pt>
                <c:pt idx="10436">
                  <c:v>51.986363636373852</c:v>
                </c:pt>
                <c:pt idx="10437">
                  <c:v>51.99090909091931</c:v>
                </c:pt>
                <c:pt idx="10438">
                  <c:v>51.995454545464767</c:v>
                </c:pt>
                <c:pt idx="10439">
                  <c:v>52.000000000010225</c:v>
                </c:pt>
                <c:pt idx="10440">
                  <c:v>52.004545454555682</c:v>
                </c:pt>
                <c:pt idx="10441">
                  <c:v>52.00909090910114</c:v>
                </c:pt>
                <c:pt idx="10442">
                  <c:v>52.013636363646597</c:v>
                </c:pt>
                <c:pt idx="10443">
                  <c:v>52.018181818192055</c:v>
                </c:pt>
                <c:pt idx="10444">
                  <c:v>52.022727272737512</c:v>
                </c:pt>
                <c:pt idx="10445">
                  <c:v>52.02727272728297</c:v>
                </c:pt>
                <c:pt idx="10446">
                  <c:v>52.031818181828427</c:v>
                </c:pt>
                <c:pt idx="10447">
                  <c:v>52.036363636373885</c:v>
                </c:pt>
                <c:pt idx="10448">
                  <c:v>52.040909090919342</c:v>
                </c:pt>
                <c:pt idx="10449">
                  <c:v>52.0454545454648</c:v>
                </c:pt>
                <c:pt idx="10450">
                  <c:v>52.050000000010257</c:v>
                </c:pt>
                <c:pt idx="10451">
                  <c:v>52.054545454555715</c:v>
                </c:pt>
                <c:pt idx="10452">
                  <c:v>52.059090909101172</c:v>
                </c:pt>
                <c:pt idx="10453">
                  <c:v>52.06363636364663</c:v>
                </c:pt>
                <c:pt idx="10454">
                  <c:v>52.068181818192087</c:v>
                </c:pt>
                <c:pt idx="10455">
                  <c:v>52.072727272737545</c:v>
                </c:pt>
                <c:pt idx="10456">
                  <c:v>52.077272727283002</c:v>
                </c:pt>
                <c:pt idx="10457">
                  <c:v>52.08181818182846</c:v>
                </c:pt>
                <c:pt idx="10458">
                  <c:v>52.086363636373918</c:v>
                </c:pt>
                <c:pt idx="10459">
                  <c:v>52.090909090919375</c:v>
                </c:pt>
                <c:pt idx="10460">
                  <c:v>52.095454545464833</c:v>
                </c:pt>
                <c:pt idx="10461">
                  <c:v>52.10000000001029</c:v>
                </c:pt>
                <c:pt idx="10462">
                  <c:v>52.104545454555748</c:v>
                </c:pt>
                <c:pt idx="10463">
                  <c:v>52.109090909101205</c:v>
                </c:pt>
                <c:pt idx="10464">
                  <c:v>52.113636363646663</c:v>
                </c:pt>
                <c:pt idx="10465">
                  <c:v>52.11818181819212</c:v>
                </c:pt>
                <c:pt idx="10466">
                  <c:v>52.122727272737578</c:v>
                </c:pt>
                <c:pt idx="10467">
                  <c:v>52.127272727283035</c:v>
                </c:pt>
                <c:pt idx="10468">
                  <c:v>52.131818181828493</c:v>
                </c:pt>
                <c:pt idx="10469">
                  <c:v>52.13636363637395</c:v>
                </c:pt>
                <c:pt idx="10470">
                  <c:v>52.140909090919408</c:v>
                </c:pt>
                <c:pt idx="10471">
                  <c:v>52.145454545464865</c:v>
                </c:pt>
                <c:pt idx="10472">
                  <c:v>52.150000000010323</c:v>
                </c:pt>
                <c:pt idx="10473">
                  <c:v>52.15454545455578</c:v>
                </c:pt>
                <c:pt idx="10474">
                  <c:v>52.159090909101238</c:v>
                </c:pt>
                <c:pt idx="10475">
                  <c:v>52.163636363646695</c:v>
                </c:pt>
                <c:pt idx="10476">
                  <c:v>52.168181818192153</c:v>
                </c:pt>
                <c:pt idx="10477">
                  <c:v>52.17272727273761</c:v>
                </c:pt>
                <c:pt idx="10478">
                  <c:v>52.177272727283068</c:v>
                </c:pt>
                <c:pt idx="10479">
                  <c:v>52.181818181828525</c:v>
                </c:pt>
                <c:pt idx="10480">
                  <c:v>52.186363636373983</c:v>
                </c:pt>
                <c:pt idx="10481">
                  <c:v>52.19090909091944</c:v>
                </c:pt>
                <c:pt idx="10482">
                  <c:v>52.195454545464898</c:v>
                </c:pt>
                <c:pt idx="10483">
                  <c:v>52.200000000010355</c:v>
                </c:pt>
                <c:pt idx="10484">
                  <c:v>52.204545454555813</c:v>
                </c:pt>
                <c:pt idx="10485">
                  <c:v>52.20909090910127</c:v>
                </c:pt>
                <c:pt idx="10486">
                  <c:v>52.213636363646728</c:v>
                </c:pt>
                <c:pt idx="10487">
                  <c:v>52.218181818192186</c:v>
                </c:pt>
                <c:pt idx="10488">
                  <c:v>52.222727272737643</c:v>
                </c:pt>
                <c:pt idx="10489">
                  <c:v>52.227272727283101</c:v>
                </c:pt>
                <c:pt idx="10490">
                  <c:v>52.231818181828558</c:v>
                </c:pt>
                <c:pt idx="10491">
                  <c:v>52.236363636374016</c:v>
                </c:pt>
                <c:pt idx="10492">
                  <c:v>52.240909090919473</c:v>
                </c:pt>
                <c:pt idx="10493">
                  <c:v>52.245454545464931</c:v>
                </c:pt>
                <c:pt idx="10494">
                  <c:v>52.250000000010388</c:v>
                </c:pt>
                <c:pt idx="10495">
                  <c:v>52.254545454555846</c:v>
                </c:pt>
                <c:pt idx="10496">
                  <c:v>52.259090909101303</c:v>
                </c:pt>
                <c:pt idx="10497">
                  <c:v>52.263636363646761</c:v>
                </c:pt>
                <c:pt idx="10498">
                  <c:v>52.268181818192218</c:v>
                </c:pt>
                <c:pt idx="10499">
                  <c:v>52.272727272737676</c:v>
                </c:pt>
                <c:pt idx="10500">
                  <c:v>52.277272727283133</c:v>
                </c:pt>
                <c:pt idx="10501">
                  <c:v>52.281818181828591</c:v>
                </c:pt>
                <c:pt idx="10502">
                  <c:v>52.286363636374048</c:v>
                </c:pt>
                <c:pt idx="10503">
                  <c:v>52.290909090919506</c:v>
                </c:pt>
                <c:pt idx="10504">
                  <c:v>52.295454545464963</c:v>
                </c:pt>
                <c:pt idx="10505">
                  <c:v>52.300000000010421</c:v>
                </c:pt>
                <c:pt idx="10506">
                  <c:v>52.304545454555878</c:v>
                </c:pt>
                <c:pt idx="10507">
                  <c:v>52.309090909101336</c:v>
                </c:pt>
                <c:pt idx="10508">
                  <c:v>52.313636363646793</c:v>
                </c:pt>
                <c:pt idx="10509">
                  <c:v>52.318181818192251</c:v>
                </c:pt>
                <c:pt idx="10510">
                  <c:v>52.322727272737708</c:v>
                </c:pt>
                <c:pt idx="10511">
                  <c:v>52.327272727283166</c:v>
                </c:pt>
                <c:pt idx="10512">
                  <c:v>52.331818181828623</c:v>
                </c:pt>
                <c:pt idx="10513">
                  <c:v>52.336363636374081</c:v>
                </c:pt>
                <c:pt idx="10514">
                  <c:v>52.340909090919538</c:v>
                </c:pt>
                <c:pt idx="10515">
                  <c:v>52.345454545464996</c:v>
                </c:pt>
                <c:pt idx="10516">
                  <c:v>52.350000000010454</c:v>
                </c:pt>
                <c:pt idx="10517">
                  <c:v>52.354545454555911</c:v>
                </c:pt>
                <c:pt idx="10518">
                  <c:v>52.359090909101369</c:v>
                </c:pt>
                <c:pt idx="10519">
                  <c:v>52.363636363646826</c:v>
                </c:pt>
                <c:pt idx="10520">
                  <c:v>52.368181818192284</c:v>
                </c:pt>
                <c:pt idx="10521">
                  <c:v>52.372727272737741</c:v>
                </c:pt>
                <c:pt idx="10522">
                  <c:v>52.377272727283199</c:v>
                </c:pt>
                <c:pt idx="10523">
                  <c:v>52.381818181828656</c:v>
                </c:pt>
                <c:pt idx="10524">
                  <c:v>52.386363636374114</c:v>
                </c:pt>
                <c:pt idx="10525">
                  <c:v>52.390909090919571</c:v>
                </c:pt>
                <c:pt idx="10526">
                  <c:v>52.395454545465029</c:v>
                </c:pt>
                <c:pt idx="10527">
                  <c:v>52.400000000010486</c:v>
                </c:pt>
                <c:pt idx="10528">
                  <c:v>52.404545454555944</c:v>
                </c:pt>
                <c:pt idx="10529">
                  <c:v>52.409090909101401</c:v>
                </c:pt>
                <c:pt idx="10530">
                  <c:v>52.413636363646859</c:v>
                </c:pt>
                <c:pt idx="10531">
                  <c:v>52.418181818192316</c:v>
                </c:pt>
                <c:pt idx="10532">
                  <c:v>52.422727272737774</c:v>
                </c:pt>
                <c:pt idx="10533">
                  <c:v>52.427272727283231</c:v>
                </c:pt>
                <c:pt idx="10534">
                  <c:v>52.431818181828689</c:v>
                </c:pt>
                <c:pt idx="10535">
                  <c:v>52.436363636374146</c:v>
                </c:pt>
                <c:pt idx="10536">
                  <c:v>52.440909090919604</c:v>
                </c:pt>
                <c:pt idx="10537">
                  <c:v>52.445454545465061</c:v>
                </c:pt>
                <c:pt idx="10538">
                  <c:v>52.450000000010519</c:v>
                </c:pt>
                <c:pt idx="10539">
                  <c:v>52.454545454555976</c:v>
                </c:pt>
                <c:pt idx="10540">
                  <c:v>52.459090909101434</c:v>
                </c:pt>
                <c:pt idx="10541">
                  <c:v>52.463636363646891</c:v>
                </c:pt>
                <c:pt idx="10542">
                  <c:v>52.468181818192349</c:v>
                </c:pt>
                <c:pt idx="10543">
                  <c:v>52.472727272737806</c:v>
                </c:pt>
                <c:pt idx="10544">
                  <c:v>52.477272727283264</c:v>
                </c:pt>
                <c:pt idx="10545">
                  <c:v>52.481818181828721</c:v>
                </c:pt>
                <c:pt idx="10546">
                  <c:v>52.486363636374179</c:v>
                </c:pt>
                <c:pt idx="10547">
                  <c:v>52.490909090919637</c:v>
                </c:pt>
                <c:pt idx="10548">
                  <c:v>52.495454545465094</c:v>
                </c:pt>
                <c:pt idx="10549">
                  <c:v>52.500000000010552</c:v>
                </c:pt>
                <c:pt idx="10550">
                  <c:v>52.504545454556009</c:v>
                </c:pt>
                <c:pt idx="10551">
                  <c:v>52.509090909101467</c:v>
                </c:pt>
                <c:pt idx="10552">
                  <c:v>52.513636363646924</c:v>
                </c:pt>
                <c:pt idx="10553">
                  <c:v>52.518181818192382</c:v>
                </c:pt>
                <c:pt idx="10554">
                  <c:v>52.522727272737839</c:v>
                </c:pt>
                <c:pt idx="10555">
                  <c:v>52.527272727283297</c:v>
                </c:pt>
                <c:pt idx="10556">
                  <c:v>52.531818181828754</c:v>
                </c:pt>
                <c:pt idx="10557">
                  <c:v>52.536363636374212</c:v>
                </c:pt>
                <c:pt idx="10558">
                  <c:v>52.540909090919669</c:v>
                </c:pt>
                <c:pt idx="10559">
                  <c:v>52.545454545465127</c:v>
                </c:pt>
                <c:pt idx="10560">
                  <c:v>52.550000000010584</c:v>
                </c:pt>
                <c:pt idx="10561">
                  <c:v>52.554545454556042</c:v>
                </c:pt>
                <c:pt idx="10562">
                  <c:v>52.559090909101499</c:v>
                </c:pt>
                <c:pt idx="10563">
                  <c:v>52.563636363646957</c:v>
                </c:pt>
                <c:pt idx="10564">
                  <c:v>52.568181818192414</c:v>
                </c:pt>
                <c:pt idx="10565">
                  <c:v>52.572727272737872</c:v>
                </c:pt>
                <c:pt idx="10566">
                  <c:v>52.577272727283329</c:v>
                </c:pt>
                <c:pt idx="10567">
                  <c:v>52.581818181828787</c:v>
                </c:pt>
                <c:pt idx="10568">
                  <c:v>52.586363636374244</c:v>
                </c:pt>
                <c:pt idx="10569">
                  <c:v>52.590909090919702</c:v>
                </c:pt>
                <c:pt idx="10570">
                  <c:v>52.595454545465159</c:v>
                </c:pt>
                <c:pt idx="10571">
                  <c:v>52.600000000010617</c:v>
                </c:pt>
                <c:pt idx="10572">
                  <c:v>52.604545454556074</c:v>
                </c:pt>
                <c:pt idx="10573">
                  <c:v>52.609090909101532</c:v>
                </c:pt>
                <c:pt idx="10574">
                  <c:v>52.613636363646989</c:v>
                </c:pt>
                <c:pt idx="10575">
                  <c:v>52.618181818192447</c:v>
                </c:pt>
                <c:pt idx="10576">
                  <c:v>52.622727272737905</c:v>
                </c:pt>
                <c:pt idx="10577">
                  <c:v>52.627272727283362</c:v>
                </c:pt>
                <c:pt idx="10578">
                  <c:v>52.63181818182882</c:v>
                </c:pt>
                <c:pt idx="10579">
                  <c:v>52.636363636374277</c:v>
                </c:pt>
                <c:pt idx="10580">
                  <c:v>52.640909090919735</c:v>
                </c:pt>
                <c:pt idx="10581">
                  <c:v>52.645454545465192</c:v>
                </c:pt>
                <c:pt idx="10582">
                  <c:v>52.65000000001065</c:v>
                </c:pt>
                <c:pt idx="10583">
                  <c:v>52.654545454556107</c:v>
                </c:pt>
                <c:pt idx="10584">
                  <c:v>52.659090909101565</c:v>
                </c:pt>
                <c:pt idx="10585">
                  <c:v>52.663636363647022</c:v>
                </c:pt>
                <c:pt idx="10586">
                  <c:v>52.66818181819248</c:v>
                </c:pt>
                <c:pt idx="10587">
                  <c:v>52.672727272737937</c:v>
                </c:pt>
                <c:pt idx="10588">
                  <c:v>52.677272727283395</c:v>
                </c:pt>
                <c:pt idx="10589">
                  <c:v>52.681818181828852</c:v>
                </c:pt>
                <c:pt idx="10590">
                  <c:v>52.68636363637431</c:v>
                </c:pt>
                <c:pt idx="10591">
                  <c:v>52.690909090919767</c:v>
                </c:pt>
                <c:pt idx="10592">
                  <c:v>52.695454545465225</c:v>
                </c:pt>
                <c:pt idx="10593">
                  <c:v>52.700000000010682</c:v>
                </c:pt>
                <c:pt idx="10594">
                  <c:v>52.70454545455614</c:v>
                </c:pt>
                <c:pt idx="10595">
                  <c:v>52.709090909101597</c:v>
                </c:pt>
                <c:pt idx="10596">
                  <c:v>52.713636363647055</c:v>
                </c:pt>
                <c:pt idx="10597">
                  <c:v>52.718181818192512</c:v>
                </c:pt>
                <c:pt idx="10598">
                  <c:v>52.72272727273797</c:v>
                </c:pt>
                <c:pt idx="10599">
                  <c:v>52.727272727283427</c:v>
                </c:pt>
                <c:pt idx="10600">
                  <c:v>52.731818181828885</c:v>
                </c:pt>
                <c:pt idx="10601">
                  <c:v>52.736363636374342</c:v>
                </c:pt>
                <c:pt idx="10602">
                  <c:v>52.7409090909198</c:v>
                </c:pt>
                <c:pt idx="10603">
                  <c:v>52.745454545465257</c:v>
                </c:pt>
                <c:pt idx="10604">
                  <c:v>52.750000000010715</c:v>
                </c:pt>
                <c:pt idx="10605">
                  <c:v>52.754545454556173</c:v>
                </c:pt>
                <c:pt idx="10606">
                  <c:v>52.75909090910163</c:v>
                </c:pt>
                <c:pt idx="10607">
                  <c:v>52.763636363647088</c:v>
                </c:pt>
                <c:pt idx="10608">
                  <c:v>52.768181818192545</c:v>
                </c:pt>
                <c:pt idx="10609">
                  <c:v>52.772727272738003</c:v>
                </c:pt>
                <c:pt idx="10610">
                  <c:v>52.77727272728346</c:v>
                </c:pt>
                <c:pt idx="10611">
                  <c:v>52.781818181828918</c:v>
                </c:pt>
                <c:pt idx="10612">
                  <c:v>52.786363636374375</c:v>
                </c:pt>
                <c:pt idx="10613">
                  <c:v>52.790909090919833</c:v>
                </c:pt>
                <c:pt idx="10614">
                  <c:v>52.79545454546529</c:v>
                </c:pt>
                <c:pt idx="10615">
                  <c:v>52.800000000010748</c:v>
                </c:pt>
                <c:pt idx="10616">
                  <c:v>52.804545454556205</c:v>
                </c:pt>
                <c:pt idx="10617">
                  <c:v>52.809090909101663</c:v>
                </c:pt>
                <c:pt idx="10618">
                  <c:v>52.81363636364712</c:v>
                </c:pt>
                <c:pt idx="10619">
                  <c:v>52.818181818192578</c:v>
                </c:pt>
                <c:pt idx="10620">
                  <c:v>52.822727272738035</c:v>
                </c:pt>
                <c:pt idx="10621">
                  <c:v>52.827272727283493</c:v>
                </c:pt>
                <c:pt idx="10622">
                  <c:v>52.83181818182895</c:v>
                </c:pt>
                <c:pt idx="10623">
                  <c:v>52.836363636374408</c:v>
                </c:pt>
                <c:pt idx="10624">
                  <c:v>52.840909090919865</c:v>
                </c:pt>
                <c:pt idx="10625">
                  <c:v>52.845454545465323</c:v>
                </c:pt>
                <c:pt idx="10626">
                  <c:v>52.85000000001078</c:v>
                </c:pt>
                <c:pt idx="10627">
                  <c:v>52.854545454556238</c:v>
                </c:pt>
                <c:pt idx="10628">
                  <c:v>52.859090909101695</c:v>
                </c:pt>
                <c:pt idx="10629">
                  <c:v>52.863636363647153</c:v>
                </c:pt>
                <c:pt idx="10630">
                  <c:v>52.86818181819261</c:v>
                </c:pt>
                <c:pt idx="10631">
                  <c:v>52.872727272738068</c:v>
                </c:pt>
                <c:pt idx="10632">
                  <c:v>52.877272727283525</c:v>
                </c:pt>
                <c:pt idx="10633">
                  <c:v>52.881818181828983</c:v>
                </c:pt>
                <c:pt idx="10634">
                  <c:v>52.88636363637444</c:v>
                </c:pt>
                <c:pt idx="10635">
                  <c:v>52.890909090919898</c:v>
                </c:pt>
                <c:pt idx="10636">
                  <c:v>52.895454545465356</c:v>
                </c:pt>
                <c:pt idx="10637">
                  <c:v>52.900000000010813</c:v>
                </c:pt>
                <c:pt idx="10638">
                  <c:v>52.904545454556271</c:v>
                </c:pt>
                <c:pt idx="10639">
                  <c:v>52.909090909101728</c:v>
                </c:pt>
                <c:pt idx="10640">
                  <c:v>52.913636363647186</c:v>
                </c:pt>
                <c:pt idx="10641">
                  <c:v>52.918181818192643</c:v>
                </c:pt>
                <c:pt idx="10642">
                  <c:v>52.922727272738101</c:v>
                </c:pt>
                <c:pt idx="10643">
                  <c:v>52.927272727283558</c:v>
                </c:pt>
                <c:pt idx="10644">
                  <c:v>52.931818181829016</c:v>
                </c:pt>
                <c:pt idx="10645">
                  <c:v>52.936363636374473</c:v>
                </c:pt>
                <c:pt idx="10646">
                  <c:v>52.940909090919931</c:v>
                </c:pt>
                <c:pt idx="10647">
                  <c:v>52.945454545465388</c:v>
                </c:pt>
                <c:pt idx="10648">
                  <c:v>52.950000000010846</c:v>
                </c:pt>
                <c:pt idx="10649">
                  <c:v>52.954545454556303</c:v>
                </c:pt>
                <c:pt idx="10650">
                  <c:v>52.959090909101761</c:v>
                </c:pt>
                <c:pt idx="10651">
                  <c:v>52.963636363647218</c:v>
                </c:pt>
                <c:pt idx="10652">
                  <c:v>52.968181818192676</c:v>
                </c:pt>
                <c:pt idx="10653">
                  <c:v>52.972727272738133</c:v>
                </c:pt>
                <c:pt idx="10654">
                  <c:v>52.977272727283591</c:v>
                </c:pt>
                <c:pt idx="10655">
                  <c:v>52.981818181829048</c:v>
                </c:pt>
                <c:pt idx="10656">
                  <c:v>52.986363636374506</c:v>
                </c:pt>
                <c:pt idx="10657">
                  <c:v>52.990909090919963</c:v>
                </c:pt>
                <c:pt idx="10658">
                  <c:v>52.995454545465421</c:v>
                </c:pt>
                <c:pt idx="10659">
                  <c:v>53.000000000010878</c:v>
                </c:pt>
                <c:pt idx="10660">
                  <c:v>53.004545454556336</c:v>
                </c:pt>
                <c:pt idx="10661">
                  <c:v>53.009090909101793</c:v>
                </c:pt>
                <c:pt idx="10662">
                  <c:v>53.013636363647251</c:v>
                </c:pt>
                <c:pt idx="10663">
                  <c:v>53.018181818192708</c:v>
                </c:pt>
                <c:pt idx="10664">
                  <c:v>53.022727272738166</c:v>
                </c:pt>
                <c:pt idx="10665">
                  <c:v>53.027272727283624</c:v>
                </c:pt>
                <c:pt idx="10666">
                  <c:v>53.031818181829081</c:v>
                </c:pt>
                <c:pt idx="10667">
                  <c:v>53.036363636374539</c:v>
                </c:pt>
                <c:pt idx="10668">
                  <c:v>53.040909090919996</c:v>
                </c:pt>
                <c:pt idx="10669">
                  <c:v>53.045454545465454</c:v>
                </c:pt>
                <c:pt idx="10670">
                  <c:v>53.050000000010911</c:v>
                </c:pt>
                <c:pt idx="10671">
                  <c:v>53.054545454556369</c:v>
                </c:pt>
                <c:pt idx="10672">
                  <c:v>53.059090909101826</c:v>
                </c:pt>
                <c:pt idx="10673">
                  <c:v>53.063636363647284</c:v>
                </c:pt>
                <c:pt idx="10674">
                  <c:v>53.068181818192741</c:v>
                </c:pt>
                <c:pt idx="10675">
                  <c:v>53.072727272738199</c:v>
                </c:pt>
                <c:pt idx="10676">
                  <c:v>53.077272727283656</c:v>
                </c:pt>
                <c:pt idx="10677">
                  <c:v>53.081818181829114</c:v>
                </c:pt>
                <c:pt idx="10678">
                  <c:v>53.086363636374571</c:v>
                </c:pt>
                <c:pt idx="10679">
                  <c:v>53.090909090920029</c:v>
                </c:pt>
                <c:pt idx="10680">
                  <c:v>53.095454545465486</c:v>
                </c:pt>
                <c:pt idx="10681">
                  <c:v>53.100000000010944</c:v>
                </c:pt>
                <c:pt idx="10682">
                  <c:v>53.104545454556401</c:v>
                </c:pt>
                <c:pt idx="10683">
                  <c:v>53.109090909101859</c:v>
                </c:pt>
                <c:pt idx="10684">
                  <c:v>53.113636363647316</c:v>
                </c:pt>
                <c:pt idx="10685">
                  <c:v>53.118181818192774</c:v>
                </c:pt>
                <c:pt idx="10686">
                  <c:v>53.122727272738231</c:v>
                </c:pt>
                <c:pt idx="10687">
                  <c:v>53.127272727283689</c:v>
                </c:pt>
                <c:pt idx="10688">
                  <c:v>53.131818181829146</c:v>
                </c:pt>
                <c:pt idx="10689">
                  <c:v>53.136363636374604</c:v>
                </c:pt>
                <c:pt idx="10690">
                  <c:v>53.140909090920061</c:v>
                </c:pt>
                <c:pt idx="10691">
                  <c:v>53.145454545465519</c:v>
                </c:pt>
                <c:pt idx="10692">
                  <c:v>53.150000000010976</c:v>
                </c:pt>
                <c:pt idx="10693">
                  <c:v>53.154545454556434</c:v>
                </c:pt>
                <c:pt idx="10694">
                  <c:v>53.159090909101891</c:v>
                </c:pt>
                <c:pt idx="10695">
                  <c:v>53.163636363647349</c:v>
                </c:pt>
                <c:pt idx="10696">
                  <c:v>53.168181818192807</c:v>
                </c:pt>
                <c:pt idx="10697">
                  <c:v>53.172727272738264</c:v>
                </c:pt>
                <c:pt idx="10698">
                  <c:v>53.177272727283722</c:v>
                </c:pt>
                <c:pt idx="10699">
                  <c:v>53.181818181829179</c:v>
                </c:pt>
                <c:pt idx="10700">
                  <c:v>53.186363636374637</c:v>
                </c:pt>
                <c:pt idx="10701">
                  <c:v>53.190909090920094</c:v>
                </c:pt>
                <c:pt idx="10702">
                  <c:v>53.195454545465552</c:v>
                </c:pt>
                <c:pt idx="10703">
                  <c:v>53.200000000011009</c:v>
                </c:pt>
                <c:pt idx="10704">
                  <c:v>53.204545454556467</c:v>
                </c:pt>
                <c:pt idx="10705">
                  <c:v>53.209090909101924</c:v>
                </c:pt>
                <c:pt idx="10706">
                  <c:v>53.213636363647382</c:v>
                </c:pt>
                <c:pt idx="10707">
                  <c:v>53.218181818192839</c:v>
                </c:pt>
                <c:pt idx="10708">
                  <c:v>53.222727272738297</c:v>
                </c:pt>
                <c:pt idx="10709">
                  <c:v>53.227272727283754</c:v>
                </c:pt>
                <c:pt idx="10710">
                  <c:v>53.231818181829212</c:v>
                </c:pt>
                <c:pt idx="10711">
                  <c:v>53.236363636374669</c:v>
                </c:pt>
                <c:pt idx="10712">
                  <c:v>53.240909090920127</c:v>
                </c:pt>
                <c:pt idx="10713">
                  <c:v>53.245454545465584</c:v>
                </c:pt>
                <c:pt idx="10714">
                  <c:v>53.250000000011042</c:v>
                </c:pt>
                <c:pt idx="10715">
                  <c:v>53.254545454556499</c:v>
                </c:pt>
                <c:pt idx="10716">
                  <c:v>53.259090909101957</c:v>
                </c:pt>
                <c:pt idx="10717">
                  <c:v>53.263636363647414</c:v>
                </c:pt>
                <c:pt idx="10718">
                  <c:v>53.268181818192872</c:v>
                </c:pt>
                <c:pt idx="10719">
                  <c:v>53.272727272738329</c:v>
                </c:pt>
                <c:pt idx="10720">
                  <c:v>53.277272727283787</c:v>
                </c:pt>
                <c:pt idx="10721">
                  <c:v>53.281818181829244</c:v>
                </c:pt>
                <c:pt idx="10722">
                  <c:v>53.286363636374702</c:v>
                </c:pt>
                <c:pt idx="10723">
                  <c:v>53.290909090920159</c:v>
                </c:pt>
                <c:pt idx="10724">
                  <c:v>53.295454545465617</c:v>
                </c:pt>
                <c:pt idx="10725">
                  <c:v>53.300000000011075</c:v>
                </c:pt>
                <c:pt idx="10726">
                  <c:v>53.304545454556532</c:v>
                </c:pt>
                <c:pt idx="10727">
                  <c:v>53.30909090910199</c:v>
                </c:pt>
                <c:pt idx="10728">
                  <c:v>53.313636363647447</c:v>
                </c:pt>
                <c:pt idx="10729">
                  <c:v>53.318181818192905</c:v>
                </c:pt>
                <c:pt idx="10730">
                  <c:v>53.322727272738362</c:v>
                </c:pt>
                <c:pt idx="10731">
                  <c:v>53.32727272728382</c:v>
                </c:pt>
                <c:pt idx="10732">
                  <c:v>53.331818181829277</c:v>
                </c:pt>
                <c:pt idx="10733">
                  <c:v>53.336363636374735</c:v>
                </c:pt>
                <c:pt idx="10734">
                  <c:v>53.340909090920192</c:v>
                </c:pt>
                <c:pt idx="10735">
                  <c:v>53.34545454546565</c:v>
                </c:pt>
                <c:pt idx="10736">
                  <c:v>53.350000000011107</c:v>
                </c:pt>
                <c:pt idx="10737">
                  <c:v>53.354545454556565</c:v>
                </c:pt>
                <c:pt idx="10738">
                  <c:v>53.359090909102022</c:v>
                </c:pt>
                <c:pt idx="10739">
                  <c:v>53.36363636364748</c:v>
                </c:pt>
                <c:pt idx="10740">
                  <c:v>53.368181818192937</c:v>
                </c:pt>
                <c:pt idx="10741">
                  <c:v>53.372727272738395</c:v>
                </c:pt>
                <c:pt idx="10742">
                  <c:v>53.377272727283852</c:v>
                </c:pt>
                <c:pt idx="10743">
                  <c:v>53.38181818182931</c:v>
                </c:pt>
                <c:pt idx="10744">
                  <c:v>53.386363636374767</c:v>
                </c:pt>
                <c:pt idx="10745">
                  <c:v>53.390909090920225</c:v>
                </c:pt>
                <c:pt idx="10746">
                  <c:v>53.395454545465682</c:v>
                </c:pt>
                <c:pt idx="10747">
                  <c:v>53.40000000001114</c:v>
                </c:pt>
                <c:pt idx="10748">
                  <c:v>53.404545454556597</c:v>
                </c:pt>
                <c:pt idx="10749">
                  <c:v>53.409090909102055</c:v>
                </c:pt>
                <c:pt idx="10750">
                  <c:v>53.413636363647512</c:v>
                </c:pt>
                <c:pt idx="10751">
                  <c:v>53.41818181819297</c:v>
                </c:pt>
                <c:pt idx="10752">
                  <c:v>53.422727272738427</c:v>
                </c:pt>
                <c:pt idx="10753">
                  <c:v>53.427272727283885</c:v>
                </c:pt>
                <c:pt idx="10754">
                  <c:v>53.431818181829343</c:v>
                </c:pt>
                <c:pt idx="10755">
                  <c:v>53.4363636363748</c:v>
                </c:pt>
                <c:pt idx="10756">
                  <c:v>53.440909090920258</c:v>
                </c:pt>
                <c:pt idx="10757">
                  <c:v>53.445454545465715</c:v>
                </c:pt>
                <c:pt idx="10758">
                  <c:v>53.450000000011173</c:v>
                </c:pt>
                <c:pt idx="10759">
                  <c:v>53.45454545455663</c:v>
                </c:pt>
                <c:pt idx="10760">
                  <c:v>53.459090909102088</c:v>
                </c:pt>
                <c:pt idx="10761">
                  <c:v>53.463636363647545</c:v>
                </c:pt>
                <c:pt idx="10762">
                  <c:v>53.468181818193003</c:v>
                </c:pt>
                <c:pt idx="10763">
                  <c:v>53.47272727273846</c:v>
                </c:pt>
                <c:pt idx="10764">
                  <c:v>53.477272727283918</c:v>
                </c:pt>
                <c:pt idx="10765">
                  <c:v>53.481818181829375</c:v>
                </c:pt>
                <c:pt idx="10766">
                  <c:v>53.486363636374833</c:v>
                </c:pt>
                <c:pt idx="10767">
                  <c:v>53.49090909092029</c:v>
                </c:pt>
                <c:pt idx="10768">
                  <c:v>53.495454545465748</c:v>
                </c:pt>
                <c:pt idx="10769">
                  <c:v>53.500000000011205</c:v>
                </c:pt>
                <c:pt idx="10770">
                  <c:v>53.504545454556663</c:v>
                </c:pt>
                <c:pt idx="10771">
                  <c:v>53.50909090910212</c:v>
                </c:pt>
                <c:pt idx="10772">
                  <c:v>53.513636363647578</c:v>
                </c:pt>
                <c:pt idx="10773">
                  <c:v>53.518181818193035</c:v>
                </c:pt>
                <c:pt idx="10774">
                  <c:v>53.522727272738493</c:v>
                </c:pt>
                <c:pt idx="10775">
                  <c:v>53.52727272728395</c:v>
                </c:pt>
                <c:pt idx="10776">
                  <c:v>53.531818181829408</c:v>
                </c:pt>
                <c:pt idx="10777">
                  <c:v>53.536363636374865</c:v>
                </c:pt>
                <c:pt idx="10778">
                  <c:v>53.540909090920323</c:v>
                </c:pt>
                <c:pt idx="10779">
                  <c:v>53.54545454546578</c:v>
                </c:pt>
                <c:pt idx="10780">
                  <c:v>53.550000000011238</c:v>
                </c:pt>
                <c:pt idx="10781">
                  <c:v>53.554545454556695</c:v>
                </c:pt>
                <c:pt idx="10782">
                  <c:v>53.559090909102153</c:v>
                </c:pt>
                <c:pt idx="10783">
                  <c:v>53.56363636364761</c:v>
                </c:pt>
                <c:pt idx="10784">
                  <c:v>53.568181818193068</c:v>
                </c:pt>
                <c:pt idx="10785">
                  <c:v>53.572727272738526</c:v>
                </c:pt>
                <c:pt idx="10786">
                  <c:v>53.577272727283983</c:v>
                </c:pt>
                <c:pt idx="10787">
                  <c:v>53.581818181829441</c:v>
                </c:pt>
                <c:pt idx="10788">
                  <c:v>53.586363636374898</c:v>
                </c:pt>
                <c:pt idx="10789">
                  <c:v>53.590909090920356</c:v>
                </c:pt>
                <c:pt idx="10790">
                  <c:v>53.595454545465813</c:v>
                </c:pt>
                <c:pt idx="10791">
                  <c:v>53.600000000011271</c:v>
                </c:pt>
                <c:pt idx="10792">
                  <c:v>53.604545454556728</c:v>
                </c:pt>
                <c:pt idx="10793">
                  <c:v>53.609090909102186</c:v>
                </c:pt>
                <c:pt idx="10794">
                  <c:v>53.613636363647643</c:v>
                </c:pt>
                <c:pt idx="10795">
                  <c:v>53.618181818193101</c:v>
                </c:pt>
                <c:pt idx="10796">
                  <c:v>53.622727272738558</c:v>
                </c:pt>
                <c:pt idx="10797">
                  <c:v>53.627272727284016</c:v>
                </c:pt>
                <c:pt idx="10798">
                  <c:v>53.631818181829473</c:v>
                </c:pt>
                <c:pt idx="10799">
                  <c:v>53.636363636374931</c:v>
                </c:pt>
                <c:pt idx="10800">
                  <c:v>53.640909090920388</c:v>
                </c:pt>
                <c:pt idx="10801">
                  <c:v>53.645454545465846</c:v>
                </c:pt>
                <c:pt idx="10802">
                  <c:v>53.650000000011303</c:v>
                </c:pt>
                <c:pt idx="10803">
                  <c:v>53.654545454556761</c:v>
                </c:pt>
                <c:pt idx="10804">
                  <c:v>53.659090909102218</c:v>
                </c:pt>
                <c:pt idx="10805">
                  <c:v>53.663636363647676</c:v>
                </c:pt>
                <c:pt idx="10806">
                  <c:v>53.668181818193133</c:v>
                </c:pt>
                <c:pt idx="10807">
                  <c:v>53.672727272738591</c:v>
                </c:pt>
                <c:pt idx="10808">
                  <c:v>53.677272727284048</c:v>
                </c:pt>
                <c:pt idx="10809">
                  <c:v>53.681818181829506</c:v>
                </c:pt>
                <c:pt idx="10810">
                  <c:v>53.686363636374963</c:v>
                </c:pt>
                <c:pt idx="10811">
                  <c:v>53.690909090920421</c:v>
                </c:pt>
                <c:pt idx="10812">
                  <c:v>53.695454545465878</c:v>
                </c:pt>
                <c:pt idx="10813">
                  <c:v>53.700000000011336</c:v>
                </c:pt>
                <c:pt idx="10814">
                  <c:v>53.704545454556794</c:v>
                </c:pt>
                <c:pt idx="10815">
                  <c:v>53.709090909102251</c:v>
                </c:pt>
                <c:pt idx="10816">
                  <c:v>53.713636363647709</c:v>
                </c:pt>
                <c:pt idx="10817">
                  <c:v>53.718181818193166</c:v>
                </c:pt>
                <c:pt idx="10818">
                  <c:v>53.722727272738624</c:v>
                </c:pt>
                <c:pt idx="10819">
                  <c:v>53.727272727284081</c:v>
                </c:pt>
                <c:pt idx="10820">
                  <c:v>53.731818181829539</c:v>
                </c:pt>
                <c:pt idx="10821">
                  <c:v>53.736363636374996</c:v>
                </c:pt>
                <c:pt idx="10822">
                  <c:v>53.740909090920454</c:v>
                </c:pt>
                <c:pt idx="10823">
                  <c:v>53.745454545465911</c:v>
                </c:pt>
                <c:pt idx="10824">
                  <c:v>53.750000000011369</c:v>
                </c:pt>
                <c:pt idx="10825">
                  <c:v>53.754545454556826</c:v>
                </c:pt>
                <c:pt idx="10826">
                  <c:v>53.759090909102284</c:v>
                </c:pt>
                <c:pt idx="10827">
                  <c:v>53.763636363647741</c:v>
                </c:pt>
                <c:pt idx="10828">
                  <c:v>53.768181818193199</c:v>
                </c:pt>
                <c:pt idx="10829">
                  <c:v>53.772727272738656</c:v>
                </c:pt>
                <c:pt idx="10830">
                  <c:v>53.777272727284114</c:v>
                </c:pt>
                <c:pt idx="10831">
                  <c:v>53.781818181829571</c:v>
                </c:pt>
                <c:pt idx="10832">
                  <c:v>53.786363636375029</c:v>
                </c:pt>
                <c:pt idx="10833">
                  <c:v>53.790909090920486</c:v>
                </c:pt>
                <c:pt idx="10834">
                  <c:v>53.795454545465944</c:v>
                </c:pt>
                <c:pt idx="10835">
                  <c:v>53.800000000011401</c:v>
                </c:pt>
                <c:pt idx="10836">
                  <c:v>53.804545454556859</c:v>
                </c:pt>
                <c:pt idx="10837">
                  <c:v>53.809090909102316</c:v>
                </c:pt>
                <c:pt idx="10838">
                  <c:v>53.813636363647774</c:v>
                </c:pt>
                <c:pt idx="10839">
                  <c:v>53.818181818193231</c:v>
                </c:pt>
                <c:pt idx="10840">
                  <c:v>53.822727272738689</c:v>
                </c:pt>
                <c:pt idx="10841">
                  <c:v>53.827272727284146</c:v>
                </c:pt>
                <c:pt idx="10842">
                  <c:v>53.831818181829604</c:v>
                </c:pt>
                <c:pt idx="10843">
                  <c:v>53.836363636375062</c:v>
                </c:pt>
                <c:pt idx="10844">
                  <c:v>53.840909090920519</c:v>
                </c:pt>
                <c:pt idx="10845">
                  <c:v>53.845454545465977</c:v>
                </c:pt>
                <c:pt idx="10846">
                  <c:v>53.850000000011434</c:v>
                </c:pt>
                <c:pt idx="10847">
                  <c:v>53.854545454556892</c:v>
                </c:pt>
                <c:pt idx="10848">
                  <c:v>53.859090909102349</c:v>
                </c:pt>
                <c:pt idx="10849">
                  <c:v>53.863636363647807</c:v>
                </c:pt>
                <c:pt idx="10850">
                  <c:v>53.868181818193264</c:v>
                </c:pt>
                <c:pt idx="10851">
                  <c:v>53.872727272738722</c:v>
                </c:pt>
                <c:pt idx="10852">
                  <c:v>53.877272727284179</c:v>
                </c:pt>
                <c:pt idx="10853">
                  <c:v>53.881818181829637</c:v>
                </c:pt>
                <c:pt idx="10854">
                  <c:v>53.886363636375094</c:v>
                </c:pt>
                <c:pt idx="10855">
                  <c:v>53.890909090920552</c:v>
                </c:pt>
                <c:pt idx="10856">
                  <c:v>53.895454545466009</c:v>
                </c:pt>
                <c:pt idx="10857">
                  <c:v>53.900000000011467</c:v>
                </c:pt>
                <c:pt idx="10858">
                  <c:v>53.904545454556924</c:v>
                </c:pt>
                <c:pt idx="10859">
                  <c:v>53.909090909102382</c:v>
                </c:pt>
                <c:pt idx="10860">
                  <c:v>53.913636363647839</c:v>
                </c:pt>
                <c:pt idx="10861">
                  <c:v>53.918181818193297</c:v>
                </c:pt>
                <c:pt idx="10862">
                  <c:v>53.922727272738754</c:v>
                </c:pt>
                <c:pt idx="10863">
                  <c:v>53.927272727284212</c:v>
                </c:pt>
                <c:pt idx="10864">
                  <c:v>53.931818181829669</c:v>
                </c:pt>
                <c:pt idx="10865">
                  <c:v>53.936363636375127</c:v>
                </c:pt>
                <c:pt idx="10866">
                  <c:v>53.940909090920584</c:v>
                </c:pt>
                <c:pt idx="10867">
                  <c:v>53.945454545466042</c:v>
                </c:pt>
                <c:pt idx="10868">
                  <c:v>53.950000000011499</c:v>
                </c:pt>
                <c:pt idx="10869">
                  <c:v>53.954545454556957</c:v>
                </c:pt>
                <c:pt idx="10870">
                  <c:v>53.959090909102414</c:v>
                </c:pt>
                <c:pt idx="10871">
                  <c:v>53.963636363647872</c:v>
                </c:pt>
                <c:pt idx="10872">
                  <c:v>53.968181818193329</c:v>
                </c:pt>
                <c:pt idx="10873">
                  <c:v>53.972727272738787</c:v>
                </c:pt>
                <c:pt idx="10874">
                  <c:v>53.977272727284245</c:v>
                </c:pt>
                <c:pt idx="10875">
                  <c:v>53.981818181829702</c:v>
                </c:pt>
                <c:pt idx="10876">
                  <c:v>53.98636363637516</c:v>
                </c:pt>
                <c:pt idx="10877">
                  <c:v>53.990909090920617</c:v>
                </c:pt>
                <c:pt idx="10878">
                  <c:v>53.995454545466075</c:v>
                </c:pt>
                <c:pt idx="10879">
                  <c:v>54.000000000011532</c:v>
                </c:pt>
                <c:pt idx="10880">
                  <c:v>54.00454545455699</c:v>
                </c:pt>
                <c:pt idx="10881">
                  <c:v>54.009090909102447</c:v>
                </c:pt>
                <c:pt idx="10882">
                  <c:v>54.013636363647905</c:v>
                </c:pt>
                <c:pt idx="10883">
                  <c:v>54.018181818193362</c:v>
                </c:pt>
                <c:pt idx="10884">
                  <c:v>54.02272727273882</c:v>
                </c:pt>
                <c:pt idx="10885">
                  <c:v>54.027272727284277</c:v>
                </c:pt>
                <c:pt idx="10886">
                  <c:v>54.031818181829735</c:v>
                </c:pt>
                <c:pt idx="10887">
                  <c:v>54.036363636375192</c:v>
                </c:pt>
                <c:pt idx="10888">
                  <c:v>54.04090909092065</c:v>
                </c:pt>
                <c:pt idx="10889">
                  <c:v>54.045454545466107</c:v>
                </c:pt>
                <c:pt idx="10890">
                  <c:v>54.050000000011565</c:v>
                </c:pt>
                <c:pt idx="10891">
                  <c:v>54.054545454557022</c:v>
                </c:pt>
                <c:pt idx="10892">
                  <c:v>54.05909090910248</c:v>
                </c:pt>
                <c:pt idx="10893">
                  <c:v>54.063636363647937</c:v>
                </c:pt>
                <c:pt idx="10894">
                  <c:v>54.068181818193395</c:v>
                </c:pt>
                <c:pt idx="10895">
                  <c:v>54.072727272738852</c:v>
                </c:pt>
                <c:pt idx="10896">
                  <c:v>54.07727272728431</c:v>
                </c:pt>
                <c:pt idx="10897">
                  <c:v>54.081818181829767</c:v>
                </c:pt>
                <c:pt idx="10898">
                  <c:v>54.086363636375225</c:v>
                </c:pt>
                <c:pt idx="10899">
                  <c:v>54.090909090920682</c:v>
                </c:pt>
                <c:pt idx="10900">
                  <c:v>54.09545454546614</c:v>
                </c:pt>
                <c:pt idx="10901">
                  <c:v>54.100000000011597</c:v>
                </c:pt>
                <c:pt idx="10902">
                  <c:v>54.104545454557055</c:v>
                </c:pt>
                <c:pt idx="10903">
                  <c:v>54.109090909102513</c:v>
                </c:pt>
                <c:pt idx="10904">
                  <c:v>54.11363636364797</c:v>
                </c:pt>
                <c:pt idx="10905">
                  <c:v>54.118181818193428</c:v>
                </c:pt>
                <c:pt idx="10906">
                  <c:v>54.122727272738885</c:v>
                </c:pt>
                <c:pt idx="10907">
                  <c:v>54.127272727284343</c:v>
                </c:pt>
                <c:pt idx="10908">
                  <c:v>54.1318181818298</c:v>
                </c:pt>
                <c:pt idx="10909">
                  <c:v>54.136363636375258</c:v>
                </c:pt>
                <c:pt idx="10910">
                  <c:v>54.140909090920715</c:v>
                </c:pt>
                <c:pt idx="10911">
                  <c:v>54.145454545466173</c:v>
                </c:pt>
                <c:pt idx="10912">
                  <c:v>54.15000000001163</c:v>
                </c:pt>
                <c:pt idx="10913">
                  <c:v>54.154545454557088</c:v>
                </c:pt>
                <c:pt idx="10914">
                  <c:v>54.159090909102545</c:v>
                </c:pt>
                <c:pt idx="10915">
                  <c:v>54.163636363648003</c:v>
                </c:pt>
                <c:pt idx="10916">
                  <c:v>54.16818181819346</c:v>
                </c:pt>
                <c:pt idx="10917">
                  <c:v>54.172727272738918</c:v>
                </c:pt>
                <c:pt idx="10918">
                  <c:v>54.177272727284375</c:v>
                </c:pt>
                <c:pt idx="10919">
                  <c:v>54.181818181829833</c:v>
                </c:pt>
                <c:pt idx="10920">
                  <c:v>54.18636363637529</c:v>
                </c:pt>
                <c:pt idx="10921">
                  <c:v>54.190909090920748</c:v>
                </c:pt>
                <c:pt idx="10922">
                  <c:v>54.195454545466205</c:v>
                </c:pt>
                <c:pt idx="10923">
                  <c:v>54.200000000011663</c:v>
                </c:pt>
                <c:pt idx="10924">
                  <c:v>54.20454545455712</c:v>
                </c:pt>
                <c:pt idx="10925">
                  <c:v>54.209090909102578</c:v>
                </c:pt>
                <c:pt idx="10926">
                  <c:v>54.213636363648035</c:v>
                </c:pt>
                <c:pt idx="10927">
                  <c:v>54.218181818193493</c:v>
                </c:pt>
                <c:pt idx="10928">
                  <c:v>54.22272727273895</c:v>
                </c:pt>
                <c:pt idx="10929">
                  <c:v>54.227272727284408</c:v>
                </c:pt>
                <c:pt idx="10930">
                  <c:v>54.231818181829865</c:v>
                </c:pt>
                <c:pt idx="10931">
                  <c:v>54.236363636375323</c:v>
                </c:pt>
                <c:pt idx="10932">
                  <c:v>54.24090909092078</c:v>
                </c:pt>
                <c:pt idx="10933">
                  <c:v>54.245454545466238</c:v>
                </c:pt>
                <c:pt idx="10934">
                  <c:v>54.250000000011696</c:v>
                </c:pt>
                <c:pt idx="10935">
                  <c:v>54.254545454557153</c:v>
                </c:pt>
                <c:pt idx="10936">
                  <c:v>54.259090909102611</c:v>
                </c:pt>
                <c:pt idx="10937">
                  <c:v>54.263636363648068</c:v>
                </c:pt>
                <c:pt idx="10938">
                  <c:v>54.268181818193526</c:v>
                </c:pt>
                <c:pt idx="10939">
                  <c:v>54.272727272738983</c:v>
                </c:pt>
                <c:pt idx="10940">
                  <c:v>54.277272727284441</c:v>
                </c:pt>
                <c:pt idx="10941">
                  <c:v>54.281818181829898</c:v>
                </c:pt>
                <c:pt idx="10942">
                  <c:v>54.286363636375356</c:v>
                </c:pt>
                <c:pt idx="10943">
                  <c:v>54.290909090920813</c:v>
                </c:pt>
                <c:pt idx="10944">
                  <c:v>54.295454545466271</c:v>
                </c:pt>
                <c:pt idx="10945">
                  <c:v>54.300000000011728</c:v>
                </c:pt>
                <c:pt idx="10946">
                  <c:v>54.304545454557186</c:v>
                </c:pt>
                <c:pt idx="10947">
                  <c:v>54.309090909102643</c:v>
                </c:pt>
                <c:pt idx="10948">
                  <c:v>54.313636363648101</c:v>
                </c:pt>
                <c:pt idx="10949">
                  <c:v>54.318181818193558</c:v>
                </c:pt>
                <c:pt idx="10950">
                  <c:v>54.322727272739016</c:v>
                </c:pt>
                <c:pt idx="10951">
                  <c:v>54.327272727284473</c:v>
                </c:pt>
                <c:pt idx="10952">
                  <c:v>54.331818181829931</c:v>
                </c:pt>
                <c:pt idx="10953">
                  <c:v>54.336363636375388</c:v>
                </c:pt>
                <c:pt idx="10954">
                  <c:v>54.340909090920846</c:v>
                </c:pt>
                <c:pt idx="10955">
                  <c:v>54.345454545466303</c:v>
                </c:pt>
                <c:pt idx="10956">
                  <c:v>54.350000000011761</c:v>
                </c:pt>
                <c:pt idx="10957">
                  <c:v>54.354545454557218</c:v>
                </c:pt>
                <c:pt idx="10958">
                  <c:v>54.359090909102676</c:v>
                </c:pt>
                <c:pt idx="10959">
                  <c:v>54.363636363648133</c:v>
                </c:pt>
                <c:pt idx="10960">
                  <c:v>54.368181818193591</c:v>
                </c:pt>
                <c:pt idx="10961">
                  <c:v>54.372727272739048</c:v>
                </c:pt>
                <c:pt idx="10962">
                  <c:v>54.377272727284506</c:v>
                </c:pt>
                <c:pt idx="10963">
                  <c:v>54.381818181829964</c:v>
                </c:pt>
                <c:pt idx="10964">
                  <c:v>54.386363636375421</c:v>
                </c:pt>
                <c:pt idx="10965">
                  <c:v>54.390909090920879</c:v>
                </c:pt>
                <c:pt idx="10966">
                  <c:v>54.395454545466336</c:v>
                </c:pt>
                <c:pt idx="10967">
                  <c:v>54.400000000011794</c:v>
                </c:pt>
                <c:pt idx="10968">
                  <c:v>54.404545454557251</c:v>
                </c:pt>
                <c:pt idx="10969">
                  <c:v>54.409090909102709</c:v>
                </c:pt>
                <c:pt idx="10970">
                  <c:v>54.413636363648166</c:v>
                </c:pt>
                <c:pt idx="10971">
                  <c:v>54.418181818193624</c:v>
                </c:pt>
                <c:pt idx="10972">
                  <c:v>54.422727272739081</c:v>
                </c:pt>
                <c:pt idx="10973">
                  <c:v>54.427272727284539</c:v>
                </c:pt>
                <c:pt idx="10974">
                  <c:v>54.431818181829996</c:v>
                </c:pt>
                <c:pt idx="10975">
                  <c:v>54.436363636375454</c:v>
                </c:pt>
                <c:pt idx="10976">
                  <c:v>54.440909090920911</c:v>
                </c:pt>
                <c:pt idx="10977">
                  <c:v>54.445454545466369</c:v>
                </c:pt>
                <c:pt idx="10978">
                  <c:v>54.450000000011826</c:v>
                </c:pt>
                <c:pt idx="10979">
                  <c:v>54.454545454557284</c:v>
                </c:pt>
                <c:pt idx="10980">
                  <c:v>54.459090909102741</c:v>
                </c:pt>
                <c:pt idx="10981">
                  <c:v>54.463636363648199</c:v>
                </c:pt>
                <c:pt idx="10982">
                  <c:v>54.468181818193656</c:v>
                </c:pt>
                <c:pt idx="10983">
                  <c:v>54.472727272739114</c:v>
                </c:pt>
                <c:pt idx="10984">
                  <c:v>54.477272727284571</c:v>
                </c:pt>
                <c:pt idx="10985">
                  <c:v>54.481818181830029</c:v>
                </c:pt>
                <c:pt idx="10986">
                  <c:v>54.486363636375486</c:v>
                </c:pt>
                <c:pt idx="10987">
                  <c:v>54.490909090920944</c:v>
                </c:pt>
                <c:pt idx="10988">
                  <c:v>54.495454545466401</c:v>
                </c:pt>
                <c:pt idx="10989">
                  <c:v>54.500000000011859</c:v>
                </c:pt>
                <c:pt idx="10990">
                  <c:v>54.504545454557316</c:v>
                </c:pt>
                <c:pt idx="10991">
                  <c:v>54.509090909102774</c:v>
                </c:pt>
                <c:pt idx="10992">
                  <c:v>54.513636363648232</c:v>
                </c:pt>
                <c:pt idx="10993">
                  <c:v>54.518181818193689</c:v>
                </c:pt>
                <c:pt idx="10994">
                  <c:v>54.522727272739147</c:v>
                </c:pt>
                <c:pt idx="10995">
                  <c:v>54.527272727284604</c:v>
                </c:pt>
                <c:pt idx="10996">
                  <c:v>54.531818181830062</c:v>
                </c:pt>
                <c:pt idx="10997">
                  <c:v>54.536363636375519</c:v>
                </c:pt>
                <c:pt idx="10998">
                  <c:v>54.540909090920977</c:v>
                </c:pt>
                <c:pt idx="10999">
                  <c:v>54.545454545466434</c:v>
                </c:pt>
                <c:pt idx="11000">
                  <c:v>54.550000000011892</c:v>
                </c:pt>
                <c:pt idx="11001">
                  <c:v>54.554545454557349</c:v>
                </c:pt>
                <c:pt idx="11002">
                  <c:v>54.559090909102807</c:v>
                </c:pt>
                <c:pt idx="11003">
                  <c:v>54.563636363648264</c:v>
                </c:pt>
                <c:pt idx="11004">
                  <c:v>54.568181818193722</c:v>
                </c:pt>
                <c:pt idx="11005">
                  <c:v>54.572727272739179</c:v>
                </c:pt>
                <c:pt idx="11006">
                  <c:v>54.577272727284637</c:v>
                </c:pt>
                <c:pt idx="11007">
                  <c:v>54.581818181830094</c:v>
                </c:pt>
                <c:pt idx="11008">
                  <c:v>54.586363636375552</c:v>
                </c:pt>
                <c:pt idx="11009">
                  <c:v>54.590909090921009</c:v>
                </c:pt>
                <c:pt idx="11010">
                  <c:v>54.595454545466467</c:v>
                </c:pt>
                <c:pt idx="11011">
                  <c:v>54.600000000011924</c:v>
                </c:pt>
                <c:pt idx="11012">
                  <c:v>54.604545454557382</c:v>
                </c:pt>
                <c:pt idx="11013">
                  <c:v>54.609090909102839</c:v>
                </c:pt>
                <c:pt idx="11014">
                  <c:v>54.613636363648297</c:v>
                </c:pt>
                <c:pt idx="11015">
                  <c:v>54.618181818193754</c:v>
                </c:pt>
                <c:pt idx="11016">
                  <c:v>54.622727272739212</c:v>
                </c:pt>
                <c:pt idx="11017">
                  <c:v>54.627272727284669</c:v>
                </c:pt>
                <c:pt idx="11018">
                  <c:v>54.631818181830127</c:v>
                </c:pt>
                <c:pt idx="11019">
                  <c:v>54.636363636375584</c:v>
                </c:pt>
                <c:pt idx="11020">
                  <c:v>54.640909090921042</c:v>
                </c:pt>
                <c:pt idx="11021">
                  <c:v>54.645454545466499</c:v>
                </c:pt>
                <c:pt idx="11022">
                  <c:v>54.650000000011957</c:v>
                </c:pt>
                <c:pt idx="11023">
                  <c:v>54.654545454557415</c:v>
                </c:pt>
                <c:pt idx="11024">
                  <c:v>54.659090909102872</c:v>
                </c:pt>
                <c:pt idx="11025">
                  <c:v>54.66363636364833</c:v>
                </c:pt>
                <c:pt idx="11026">
                  <c:v>54.668181818193787</c:v>
                </c:pt>
                <c:pt idx="11027">
                  <c:v>54.672727272739245</c:v>
                </c:pt>
                <c:pt idx="11028">
                  <c:v>54.677272727284702</c:v>
                </c:pt>
                <c:pt idx="11029">
                  <c:v>54.68181818183016</c:v>
                </c:pt>
                <c:pt idx="11030">
                  <c:v>54.686363636375617</c:v>
                </c:pt>
                <c:pt idx="11031">
                  <c:v>54.690909090921075</c:v>
                </c:pt>
                <c:pt idx="11032">
                  <c:v>54.695454545466532</c:v>
                </c:pt>
                <c:pt idx="11033">
                  <c:v>54.70000000001199</c:v>
                </c:pt>
                <c:pt idx="11034">
                  <c:v>54.704545454557447</c:v>
                </c:pt>
                <c:pt idx="11035">
                  <c:v>54.709090909102905</c:v>
                </c:pt>
                <c:pt idx="11036">
                  <c:v>54.713636363648362</c:v>
                </c:pt>
                <c:pt idx="11037">
                  <c:v>54.71818181819382</c:v>
                </c:pt>
                <c:pt idx="11038">
                  <c:v>54.722727272739277</c:v>
                </c:pt>
                <c:pt idx="11039">
                  <c:v>54.727272727284735</c:v>
                </c:pt>
                <c:pt idx="11040">
                  <c:v>54.731818181830192</c:v>
                </c:pt>
                <c:pt idx="11041">
                  <c:v>54.73636363637565</c:v>
                </c:pt>
                <c:pt idx="11042">
                  <c:v>54.740909090921107</c:v>
                </c:pt>
                <c:pt idx="11043">
                  <c:v>54.745454545466565</c:v>
                </c:pt>
                <c:pt idx="11044">
                  <c:v>54.750000000012022</c:v>
                </c:pt>
                <c:pt idx="11045">
                  <c:v>54.75454545455748</c:v>
                </c:pt>
                <c:pt idx="11046">
                  <c:v>54.759090909102937</c:v>
                </c:pt>
                <c:pt idx="11047">
                  <c:v>54.763636363648395</c:v>
                </c:pt>
                <c:pt idx="11048">
                  <c:v>54.768181818193852</c:v>
                </c:pt>
                <c:pt idx="11049">
                  <c:v>54.77272727273931</c:v>
                </c:pt>
                <c:pt idx="11050">
                  <c:v>54.777272727284767</c:v>
                </c:pt>
                <c:pt idx="11051">
                  <c:v>54.781818181830225</c:v>
                </c:pt>
                <c:pt idx="11052">
                  <c:v>54.786363636375683</c:v>
                </c:pt>
                <c:pt idx="11053">
                  <c:v>54.79090909092114</c:v>
                </c:pt>
                <c:pt idx="11054">
                  <c:v>54.795454545466598</c:v>
                </c:pt>
                <c:pt idx="11055">
                  <c:v>54.800000000012055</c:v>
                </c:pt>
                <c:pt idx="11056">
                  <c:v>54.804545454557513</c:v>
                </c:pt>
                <c:pt idx="11057">
                  <c:v>54.80909090910297</c:v>
                </c:pt>
                <c:pt idx="11058">
                  <c:v>54.813636363648428</c:v>
                </c:pt>
                <c:pt idx="11059">
                  <c:v>54.818181818193885</c:v>
                </c:pt>
                <c:pt idx="11060">
                  <c:v>54.822727272739343</c:v>
                </c:pt>
                <c:pt idx="11061">
                  <c:v>54.8272727272848</c:v>
                </c:pt>
                <c:pt idx="11062">
                  <c:v>54.831818181830258</c:v>
                </c:pt>
                <c:pt idx="11063">
                  <c:v>54.836363636375715</c:v>
                </c:pt>
                <c:pt idx="11064">
                  <c:v>54.840909090921173</c:v>
                </c:pt>
                <c:pt idx="11065">
                  <c:v>54.84545454546663</c:v>
                </c:pt>
                <c:pt idx="11066">
                  <c:v>54.850000000012088</c:v>
                </c:pt>
                <c:pt idx="11067">
                  <c:v>54.854545454557545</c:v>
                </c:pt>
                <c:pt idx="11068">
                  <c:v>54.859090909103003</c:v>
                </c:pt>
                <c:pt idx="11069">
                  <c:v>54.86363636364846</c:v>
                </c:pt>
                <c:pt idx="11070">
                  <c:v>54.868181818193918</c:v>
                </c:pt>
                <c:pt idx="11071">
                  <c:v>54.872727272739375</c:v>
                </c:pt>
                <c:pt idx="11072">
                  <c:v>54.877272727284833</c:v>
                </c:pt>
                <c:pt idx="11073">
                  <c:v>54.88181818183029</c:v>
                </c:pt>
                <c:pt idx="11074">
                  <c:v>54.886363636375748</c:v>
                </c:pt>
                <c:pt idx="11075">
                  <c:v>54.890909090921205</c:v>
                </c:pt>
                <c:pt idx="11076">
                  <c:v>54.895454545466663</c:v>
                </c:pt>
                <c:pt idx="11077">
                  <c:v>54.90000000001212</c:v>
                </c:pt>
                <c:pt idx="11078">
                  <c:v>54.904545454557578</c:v>
                </c:pt>
                <c:pt idx="11079">
                  <c:v>54.909090909103035</c:v>
                </c:pt>
                <c:pt idx="11080">
                  <c:v>54.913636363648493</c:v>
                </c:pt>
                <c:pt idx="11081">
                  <c:v>54.918181818193951</c:v>
                </c:pt>
                <c:pt idx="11082">
                  <c:v>54.922727272739408</c:v>
                </c:pt>
                <c:pt idx="11083">
                  <c:v>54.927272727284866</c:v>
                </c:pt>
                <c:pt idx="11084">
                  <c:v>54.931818181830323</c:v>
                </c:pt>
                <c:pt idx="11085">
                  <c:v>54.936363636375781</c:v>
                </c:pt>
                <c:pt idx="11086">
                  <c:v>54.940909090921238</c:v>
                </c:pt>
                <c:pt idx="11087">
                  <c:v>54.945454545466696</c:v>
                </c:pt>
                <c:pt idx="11088">
                  <c:v>54.950000000012153</c:v>
                </c:pt>
                <c:pt idx="11089">
                  <c:v>54.954545454557611</c:v>
                </c:pt>
                <c:pt idx="11090">
                  <c:v>54.959090909103068</c:v>
                </c:pt>
                <c:pt idx="11091">
                  <c:v>54.963636363648526</c:v>
                </c:pt>
                <c:pt idx="11092">
                  <c:v>54.968181818193983</c:v>
                </c:pt>
                <c:pt idx="11093">
                  <c:v>54.972727272739441</c:v>
                </c:pt>
                <c:pt idx="11094">
                  <c:v>54.977272727284898</c:v>
                </c:pt>
                <c:pt idx="11095">
                  <c:v>54.981818181830356</c:v>
                </c:pt>
                <c:pt idx="11096">
                  <c:v>54.986363636375813</c:v>
                </c:pt>
                <c:pt idx="11097">
                  <c:v>54.990909090921271</c:v>
                </c:pt>
                <c:pt idx="11098">
                  <c:v>54.995454545466728</c:v>
                </c:pt>
                <c:pt idx="11099">
                  <c:v>55.000000000012186</c:v>
                </c:pt>
                <c:pt idx="11100">
                  <c:v>55.004545454557643</c:v>
                </c:pt>
                <c:pt idx="11101">
                  <c:v>55.009090909103101</c:v>
                </c:pt>
                <c:pt idx="11102">
                  <c:v>55.013636363648558</c:v>
                </c:pt>
                <c:pt idx="11103">
                  <c:v>55.018181818194016</c:v>
                </c:pt>
                <c:pt idx="11104">
                  <c:v>55.022727272739473</c:v>
                </c:pt>
                <c:pt idx="11105">
                  <c:v>55.027272727284931</c:v>
                </c:pt>
                <c:pt idx="11106">
                  <c:v>55.031818181830388</c:v>
                </c:pt>
                <c:pt idx="11107">
                  <c:v>55.036363636375846</c:v>
                </c:pt>
                <c:pt idx="11108">
                  <c:v>55.040909090921303</c:v>
                </c:pt>
                <c:pt idx="11109">
                  <c:v>55.045454545466761</c:v>
                </c:pt>
                <c:pt idx="11110">
                  <c:v>55.050000000012218</c:v>
                </c:pt>
                <c:pt idx="11111">
                  <c:v>55.054545454557676</c:v>
                </c:pt>
                <c:pt idx="11112">
                  <c:v>55.059090909103134</c:v>
                </c:pt>
                <c:pt idx="11113">
                  <c:v>55.063636363648591</c:v>
                </c:pt>
                <c:pt idx="11114">
                  <c:v>55.068181818194049</c:v>
                </c:pt>
                <c:pt idx="11115">
                  <c:v>55.072727272739506</c:v>
                </c:pt>
                <c:pt idx="11116">
                  <c:v>55.077272727284964</c:v>
                </c:pt>
                <c:pt idx="11117">
                  <c:v>55.081818181830421</c:v>
                </c:pt>
                <c:pt idx="11118">
                  <c:v>55.086363636375879</c:v>
                </c:pt>
                <c:pt idx="11119">
                  <c:v>55.090909090921336</c:v>
                </c:pt>
                <c:pt idx="11120">
                  <c:v>55.095454545466794</c:v>
                </c:pt>
                <c:pt idx="11121">
                  <c:v>55.100000000012251</c:v>
                </c:pt>
                <c:pt idx="11122">
                  <c:v>55.104545454557709</c:v>
                </c:pt>
                <c:pt idx="11123">
                  <c:v>55.109090909103166</c:v>
                </c:pt>
                <c:pt idx="11124">
                  <c:v>55.113636363648624</c:v>
                </c:pt>
                <c:pt idx="11125">
                  <c:v>55.118181818194081</c:v>
                </c:pt>
                <c:pt idx="11126">
                  <c:v>55.122727272739539</c:v>
                </c:pt>
                <c:pt idx="11127">
                  <c:v>55.127272727284996</c:v>
                </c:pt>
                <c:pt idx="11128">
                  <c:v>55.131818181830454</c:v>
                </c:pt>
                <c:pt idx="11129">
                  <c:v>55.136363636375911</c:v>
                </c:pt>
                <c:pt idx="11130">
                  <c:v>55.140909090921369</c:v>
                </c:pt>
                <c:pt idx="11131">
                  <c:v>55.145454545466826</c:v>
                </c:pt>
                <c:pt idx="11132">
                  <c:v>55.150000000012284</c:v>
                </c:pt>
                <c:pt idx="11133">
                  <c:v>55.154545454557741</c:v>
                </c:pt>
                <c:pt idx="11134">
                  <c:v>55.159090909103199</c:v>
                </c:pt>
                <c:pt idx="11135">
                  <c:v>55.163636363648656</c:v>
                </c:pt>
                <c:pt idx="11136">
                  <c:v>55.168181818194114</c:v>
                </c:pt>
                <c:pt idx="11137">
                  <c:v>55.172727272739571</c:v>
                </c:pt>
                <c:pt idx="11138">
                  <c:v>55.177272727285029</c:v>
                </c:pt>
                <c:pt idx="11139">
                  <c:v>55.181818181830486</c:v>
                </c:pt>
                <c:pt idx="11140">
                  <c:v>55.186363636375944</c:v>
                </c:pt>
                <c:pt idx="11141">
                  <c:v>55.190909090921402</c:v>
                </c:pt>
                <c:pt idx="11142">
                  <c:v>55.195454545466859</c:v>
                </c:pt>
                <c:pt idx="11143">
                  <c:v>55.200000000012317</c:v>
                </c:pt>
                <c:pt idx="11144">
                  <c:v>55.204545454557774</c:v>
                </c:pt>
                <c:pt idx="11145">
                  <c:v>55.209090909103232</c:v>
                </c:pt>
                <c:pt idx="11146">
                  <c:v>55.213636363648689</c:v>
                </c:pt>
                <c:pt idx="11147">
                  <c:v>55.218181818194147</c:v>
                </c:pt>
                <c:pt idx="11148">
                  <c:v>55.222727272739604</c:v>
                </c:pt>
                <c:pt idx="11149">
                  <c:v>55.227272727285062</c:v>
                </c:pt>
                <c:pt idx="11150">
                  <c:v>55.231818181830519</c:v>
                </c:pt>
                <c:pt idx="11151">
                  <c:v>55.236363636375977</c:v>
                </c:pt>
                <c:pt idx="11152">
                  <c:v>55.240909090921434</c:v>
                </c:pt>
                <c:pt idx="11153">
                  <c:v>55.245454545466892</c:v>
                </c:pt>
                <c:pt idx="11154">
                  <c:v>55.250000000012349</c:v>
                </c:pt>
                <c:pt idx="11155">
                  <c:v>55.254545454557807</c:v>
                </c:pt>
                <c:pt idx="11156">
                  <c:v>55.259090909103264</c:v>
                </c:pt>
                <c:pt idx="11157">
                  <c:v>55.263636363648722</c:v>
                </c:pt>
                <c:pt idx="11158">
                  <c:v>55.268181818194179</c:v>
                </c:pt>
                <c:pt idx="11159">
                  <c:v>55.272727272739637</c:v>
                </c:pt>
                <c:pt idx="11160">
                  <c:v>55.277272727285094</c:v>
                </c:pt>
                <c:pt idx="11161">
                  <c:v>55.281818181830552</c:v>
                </c:pt>
                <c:pt idx="11162">
                  <c:v>55.286363636376009</c:v>
                </c:pt>
                <c:pt idx="11163">
                  <c:v>55.290909090921467</c:v>
                </c:pt>
                <c:pt idx="11164">
                  <c:v>55.295454545466924</c:v>
                </c:pt>
                <c:pt idx="11165">
                  <c:v>55.300000000012382</c:v>
                </c:pt>
                <c:pt idx="11166">
                  <c:v>55.304545454557839</c:v>
                </c:pt>
                <c:pt idx="11167">
                  <c:v>55.309090909103297</c:v>
                </c:pt>
                <c:pt idx="11168">
                  <c:v>55.313636363648754</c:v>
                </c:pt>
                <c:pt idx="11169">
                  <c:v>55.318181818194212</c:v>
                </c:pt>
                <c:pt idx="11170">
                  <c:v>55.32272727273967</c:v>
                </c:pt>
                <c:pt idx="11171">
                  <c:v>55.327272727285127</c:v>
                </c:pt>
                <c:pt idx="11172">
                  <c:v>55.331818181830585</c:v>
                </c:pt>
                <c:pt idx="11173">
                  <c:v>55.336363636376042</c:v>
                </c:pt>
                <c:pt idx="11174">
                  <c:v>55.3409090909215</c:v>
                </c:pt>
                <c:pt idx="11175">
                  <c:v>55.345454545466957</c:v>
                </c:pt>
                <c:pt idx="11176">
                  <c:v>55.350000000012415</c:v>
                </c:pt>
                <c:pt idx="11177">
                  <c:v>55.354545454557872</c:v>
                </c:pt>
                <c:pt idx="11178">
                  <c:v>55.35909090910333</c:v>
                </c:pt>
                <c:pt idx="11179">
                  <c:v>55.363636363648787</c:v>
                </c:pt>
                <c:pt idx="11180">
                  <c:v>55.368181818194245</c:v>
                </c:pt>
                <c:pt idx="11181">
                  <c:v>55.372727272739702</c:v>
                </c:pt>
                <c:pt idx="11182">
                  <c:v>55.37727272728516</c:v>
                </c:pt>
                <c:pt idx="11183">
                  <c:v>55.381818181830617</c:v>
                </c:pt>
                <c:pt idx="11184">
                  <c:v>55.386363636376075</c:v>
                </c:pt>
                <c:pt idx="11185">
                  <c:v>55.390909090921532</c:v>
                </c:pt>
                <c:pt idx="11186">
                  <c:v>55.39545454546699</c:v>
                </c:pt>
                <c:pt idx="11187">
                  <c:v>55.400000000012447</c:v>
                </c:pt>
                <c:pt idx="11188">
                  <c:v>55.404545454557905</c:v>
                </c:pt>
                <c:pt idx="11189">
                  <c:v>55.409090909103362</c:v>
                </c:pt>
                <c:pt idx="11190">
                  <c:v>55.41363636364882</c:v>
                </c:pt>
                <c:pt idx="11191">
                  <c:v>55.418181818194277</c:v>
                </c:pt>
                <c:pt idx="11192">
                  <c:v>55.422727272739735</c:v>
                </c:pt>
                <c:pt idx="11193">
                  <c:v>55.427272727285192</c:v>
                </c:pt>
                <c:pt idx="11194">
                  <c:v>55.43181818183065</c:v>
                </c:pt>
                <c:pt idx="11195">
                  <c:v>55.436363636376107</c:v>
                </c:pt>
                <c:pt idx="11196">
                  <c:v>55.440909090921565</c:v>
                </c:pt>
                <c:pt idx="11197">
                  <c:v>55.445454545467022</c:v>
                </c:pt>
                <c:pt idx="11198">
                  <c:v>55.45000000001248</c:v>
                </c:pt>
                <c:pt idx="11199">
                  <c:v>55.454545454557937</c:v>
                </c:pt>
                <c:pt idx="11200">
                  <c:v>55.459090909103395</c:v>
                </c:pt>
                <c:pt idx="11201">
                  <c:v>55.463636363648853</c:v>
                </c:pt>
                <c:pt idx="11202">
                  <c:v>55.46818181819431</c:v>
                </c:pt>
                <c:pt idx="11203">
                  <c:v>55.472727272739768</c:v>
                </c:pt>
                <c:pt idx="11204">
                  <c:v>55.477272727285225</c:v>
                </c:pt>
                <c:pt idx="11205">
                  <c:v>55.481818181830683</c:v>
                </c:pt>
                <c:pt idx="11206">
                  <c:v>55.48636363637614</c:v>
                </c:pt>
                <c:pt idx="11207">
                  <c:v>55.490909090921598</c:v>
                </c:pt>
                <c:pt idx="11208">
                  <c:v>55.495454545467055</c:v>
                </c:pt>
                <c:pt idx="11209">
                  <c:v>55.500000000012513</c:v>
                </c:pt>
                <c:pt idx="11210">
                  <c:v>55.50454545455797</c:v>
                </c:pt>
                <c:pt idx="11211">
                  <c:v>55.509090909103428</c:v>
                </c:pt>
                <c:pt idx="11212">
                  <c:v>55.513636363648885</c:v>
                </c:pt>
                <c:pt idx="11213">
                  <c:v>55.518181818194343</c:v>
                </c:pt>
                <c:pt idx="11214">
                  <c:v>55.5227272727398</c:v>
                </c:pt>
                <c:pt idx="11215">
                  <c:v>55.527272727285258</c:v>
                </c:pt>
                <c:pt idx="11216">
                  <c:v>55.531818181830715</c:v>
                </c:pt>
                <c:pt idx="11217">
                  <c:v>55.536363636376173</c:v>
                </c:pt>
                <c:pt idx="11218">
                  <c:v>55.54090909092163</c:v>
                </c:pt>
                <c:pt idx="11219">
                  <c:v>55.545454545467088</c:v>
                </c:pt>
                <c:pt idx="11220">
                  <c:v>55.550000000012545</c:v>
                </c:pt>
                <c:pt idx="11221">
                  <c:v>55.554545454558003</c:v>
                </c:pt>
                <c:pt idx="11222">
                  <c:v>55.55909090910346</c:v>
                </c:pt>
                <c:pt idx="11223">
                  <c:v>55.563636363648918</c:v>
                </c:pt>
                <c:pt idx="11224">
                  <c:v>55.568181818194375</c:v>
                </c:pt>
                <c:pt idx="11225">
                  <c:v>55.572727272739833</c:v>
                </c:pt>
                <c:pt idx="11226">
                  <c:v>55.57727272728529</c:v>
                </c:pt>
                <c:pt idx="11227">
                  <c:v>55.581818181830748</c:v>
                </c:pt>
                <c:pt idx="11228">
                  <c:v>55.586363636376205</c:v>
                </c:pt>
                <c:pt idx="11229">
                  <c:v>55.590909090921663</c:v>
                </c:pt>
                <c:pt idx="11230">
                  <c:v>55.595454545467121</c:v>
                </c:pt>
                <c:pt idx="11231">
                  <c:v>55.600000000012578</c:v>
                </c:pt>
                <c:pt idx="11232">
                  <c:v>55.604545454558036</c:v>
                </c:pt>
                <c:pt idx="11233">
                  <c:v>55.609090909103493</c:v>
                </c:pt>
                <c:pt idx="11234">
                  <c:v>55.613636363648951</c:v>
                </c:pt>
                <c:pt idx="11235">
                  <c:v>55.618181818194408</c:v>
                </c:pt>
                <c:pt idx="11236">
                  <c:v>55.622727272739866</c:v>
                </c:pt>
                <c:pt idx="11237">
                  <c:v>55.627272727285323</c:v>
                </c:pt>
                <c:pt idx="11238">
                  <c:v>55.631818181830781</c:v>
                </c:pt>
                <c:pt idx="11239">
                  <c:v>55.636363636376238</c:v>
                </c:pt>
                <c:pt idx="11240">
                  <c:v>55.640909090921696</c:v>
                </c:pt>
                <c:pt idx="11241">
                  <c:v>55.645454545467153</c:v>
                </c:pt>
                <c:pt idx="11242">
                  <c:v>55.650000000012611</c:v>
                </c:pt>
                <c:pt idx="11243">
                  <c:v>55.654545454558068</c:v>
                </c:pt>
                <c:pt idx="11244">
                  <c:v>55.659090909103526</c:v>
                </c:pt>
                <c:pt idx="11245">
                  <c:v>55.663636363648983</c:v>
                </c:pt>
                <c:pt idx="11246">
                  <c:v>55.668181818194441</c:v>
                </c:pt>
                <c:pt idx="11247">
                  <c:v>55.672727272739898</c:v>
                </c:pt>
                <c:pt idx="11248">
                  <c:v>55.677272727285356</c:v>
                </c:pt>
                <c:pt idx="11249">
                  <c:v>55.681818181830813</c:v>
                </c:pt>
                <c:pt idx="11250">
                  <c:v>55.686363636376271</c:v>
                </c:pt>
                <c:pt idx="11251">
                  <c:v>55.690909090921728</c:v>
                </c:pt>
                <c:pt idx="11252">
                  <c:v>55.695454545467186</c:v>
                </c:pt>
                <c:pt idx="11253">
                  <c:v>55.700000000012643</c:v>
                </c:pt>
                <c:pt idx="11254">
                  <c:v>55.704545454558101</c:v>
                </c:pt>
                <c:pt idx="11255">
                  <c:v>55.709090909103558</c:v>
                </c:pt>
                <c:pt idx="11256">
                  <c:v>55.713636363649016</c:v>
                </c:pt>
                <c:pt idx="11257">
                  <c:v>55.718181818194473</c:v>
                </c:pt>
                <c:pt idx="11258">
                  <c:v>55.722727272739931</c:v>
                </c:pt>
                <c:pt idx="11259">
                  <c:v>55.727272727285388</c:v>
                </c:pt>
                <c:pt idx="11260">
                  <c:v>55.731818181830846</c:v>
                </c:pt>
                <c:pt idx="11261">
                  <c:v>55.736363636376304</c:v>
                </c:pt>
                <c:pt idx="11262">
                  <c:v>55.740909090921761</c:v>
                </c:pt>
                <c:pt idx="11263">
                  <c:v>55.745454545467219</c:v>
                </c:pt>
                <c:pt idx="11264">
                  <c:v>55.750000000012676</c:v>
                </c:pt>
                <c:pt idx="11265">
                  <c:v>55.754545454558134</c:v>
                </c:pt>
                <c:pt idx="11266">
                  <c:v>55.759090909103591</c:v>
                </c:pt>
                <c:pt idx="11267">
                  <c:v>55.763636363649049</c:v>
                </c:pt>
                <c:pt idx="11268">
                  <c:v>55.768181818194506</c:v>
                </c:pt>
                <c:pt idx="11269">
                  <c:v>55.772727272739964</c:v>
                </c:pt>
                <c:pt idx="11270">
                  <c:v>55.777272727285421</c:v>
                </c:pt>
                <c:pt idx="11271">
                  <c:v>55.781818181830879</c:v>
                </c:pt>
                <c:pt idx="11272">
                  <c:v>55.786363636376336</c:v>
                </c:pt>
                <c:pt idx="11273">
                  <c:v>55.790909090921794</c:v>
                </c:pt>
                <c:pt idx="11274">
                  <c:v>55.795454545467251</c:v>
                </c:pt>
                <c:pt idx="11275">
                  <c:v>55.800000000012709</c:v>
                </c:pt>
                <c:pt idx="11276">
                  <c:v>55.804545454558166</c:v>
                </c:pt>
                <c:pt idx="11277">
                  <c:v>55.809090909103624</c:v>
                </c:pt>
                <c:pt idx="11278">
                  <c:v>55.813636363649081</c:v>
                </c:pt>
                <c:pt idx="11279">
                  <c:v>55.818181818194539</c:v>
                </c:pt>
                <c:pt idx="11280">
                  <c:v>55.822727272739996</c:v>
                </c:pt>
                <c:pt idx="11281">
                  <c:v>55.827272727285454</c:v>
                </c:pt>
                <c:pt idx="11282">
                  <c:v>55.831818181830911</c:v>
                </c:pt>
                <c:pt idx="11283">
                  <c:v>55.836363636376369</c:v>
                </c:pt>
                <c:pt idx="11284">
                  <c:v>55.840909090921826</c:v>
                </c:pt>
                <c:pt idx="11285">
                  <c:v>55.845454545467284</c:v>
                </c:pt>
                <c:pt idx="11286">
                  <c:v>55.850000000012741</c:v>
                </c:pt>
                <c:pt idx="11287">
                  <c:v>55.854545454558199</c:v>
                </c:pt>
                <c:pt idx="11288">
                  <c:v>55.859090909103656</c:v>
                </c:pt>
                <c:pt idx="11289">
                  <c:v>55.863636363649114</c:v>
                </c:pt>
                <c:pt idx="11290">
                  <c:v>55.868181818194572</c:v>
                </c:pt>
                <c:pt idx="11291">
                  <c:v>55.872727272740029</c:v>
                </c:pt>
                <c:pt idx="11292">
                  <c:v>55.877272727285487</c:v>
                </c:pt>
                <c:pt idx="11293">
                  <c:v>55.881818181830944</c:v>
                </c:pt>
                <c:pt idx="11294">
                  <c:v>55.886363636376402</c:v>
                </c:pt>
                <c:pt idx="11295">
                  <c:v>55.890909090921859</c:v>
                </c:pt>
                <c:pt idx="11296">
                  <c:v>55.895454545467317</c:v>
                </c:pt>
                <c:pt idx="11297">
                  <c:v>55.900000000012774</c:v>
                </c:pt>
                <c:pt idx="11298">
                  <c:v>55.904545454558232</c:v>
                </c:pt>
                <c:pt idx="11299">
                  <c:v>55.909090909103689</c:v>
                </c:pt>
                <c:pt idx="11300">
                  <c:v>55.913636363649147</c:v>
                </c:pt>
                <c:pt idx="11301">
                  <c:v>55.918181818194604</c:v>
                </c:pt>
                <c:pt idx="11302">
                  <c:v>55.922727272740062</c:v>
                </c:pt>
                <c:pt idx="11303">
                  <c:v>55.927272727285519</c:v>
                </c:pt>
                <c:pt idx="11304">
                  <c:v>55.931818181830977</c:v>
                </c:pt>
                <c:pt idx="11305">
                  <c:v>55.936363636376434</c:v>
                </c:pt>
                <c:pt idx="11306">
                  <c:v>55.940909090921892</c:v>
                </c:pt>
                <c:pt idx="11307">
                  <c:v>55.945454545467349</c:v>
                </c:pt>
                <c:pt idx="11308">
                  <c:v>55.950000000012807</c:v>
                </c:pt>
                <c:pt idx="11309">
                  <c:v>55.954545454558264</c:v>
                </c:pt>
                <c:pt idx="11310">
                  <c:v>55.959090909103722</c:v>
                </c:pt>
                <c:pt idx="11311">
                  <c:v>55.963636363649179</c:v>
                </c:pt>
                <c:pt idx="11312">
                  <c:v>55.968181818194637</c:v>
                </c:pt>
                <c:pt idx="11313">
                  <c:v>55.972727272740094</c:v>
                </c:pt>
                <c:pt idx="11314">
                  <c:v>55.977272727285552</c:v>
                </c:pt>
                <c:pt idx="11315">
                  <c:v>55.981818181831009</c:v>
                </c:pt>
                <c:pt idx="11316">
                  <c:v>55.986363636376467</c:v>
                </c:pt>
                <c:pt idx="11317">
                  <c:v>55.990909090921924</c:v>
                </c:pt>
                <c:pt idx="11318">
                  <c:v>55.995454545467382</c:v>
                </c:pt>
                <c:pt idx="11319">
                  <c:v>56.00000000001284</c:v>
                </c:pt>
                <c:pt idx="11320">
                  <c:v>56.004545454558297</c:v>
                </c:pt>
                <c:pt idx="11321">
                  <c:v>56.009090909103755</c:v>
                </c:pt>
                <c:pt idx="11322">
                  <c:v>56.013636363649212</c:v>
                </c:pt>
                <c:pt idx="11323">
                  <c:v>56.01818181819467</c:v>
                </c:pt>
                <c:pt idx="11324">
                  <c:v>56.022727272740127</c:v>
                </c:pt>
                <c:pt idx="11325">
                  <c:v>56.027272727285585</c:v>
                </c:pt>
                <c:pt idx="11326">
                  <c:v>56.031818181831042</c:v>
                </c:pt>
                <c:pt idx="11327">
                  <c:v>56.0363636363765</c:v>
                </c:pt>
                <c:pt idx="11328">
                  <c:v>56.040909090921957</c:v>
                </c:pt>
                <c:pt idx="11329">
                  <c:v>56.045454545467415</c:v>
                </c:pt>
                <c:pt idx="11330">
                  <c:v>56.050000000012872</c:v>
                </c:pt>
                <c:pt idx="11331">
                  <c:v>56.05454545455833</c:v>
                </c:pt>
                <c:pt idx="11332">
                  <c:v>56.059090909103787</c:v>
                </c:pt>
                <c:pt idx="11333">
                  <c:v>56.063636363649245</c:v>
                </c:pt>
                <c:pt idx="11334">
                  <c:v>56.068181818194702</c:v>
                </c:pt>
                <c:pt idx="11335">
                  <c:v>56.07272727274016</c:v>
                </c:pt>
                <c:pt idx="11336">
                  <c:v>56.077272727285617</c:v>
                </c:pt>
                <c:pt idx="11337">
                  <c:v>56.081818181831075</c:v>
                </c:pt>
                <c:pt idx="11338">
                  <c:v>56.086363636376532</c:v>
                </c:pt>
                <c:pt idx="11339">
                  <c:v>56.09090909092199</c:v>
                </c:pt>
                <c:pt idx="11340">
                  <c:v>56.095454545467447</c:v>
                </c:pt>
                <c:pt idx="11341">
                  <c:v>56.100000000012905</c:v>
                </c:pt>
                <c:pt idx="11342">
                  <c:v>56.104545454558362</c:v>
                </c:pt>
                <c:pt idx="11343">
                  <c:v>56.10909090910382</c:v>
                </c:pt>
                <c:pt idx="11344">
                  <c:v>56.113636363649277</c:v>
                </c:pt>
                <c:pt idx="11345">
                  <c:v>56.118181818194735</c:v>
                </c:pt>
                <c:pt idx="11346">
                  <c:v>56.122727272740192</c:v>
                </c:pt>
                <c:pt idx="11347">
                  <c:v>56.12727272728565</c:v>
                </c:pt>
                <c:pt idx="11348">
                  <c:v>56.131818181831107</c:v>
                </c:pt>
                <c:pt idx="11349">
                  <c:v>56.136363636376565</c:v>
                </c:pt>
                <c:pt idx="11350">
                  <c:v>56.140909090922023</c:v>
                </c:pt>
                <c:pt idx="11351">
                  <c:v>56.14545454546748</c:v>
                </c:pt>
                <c:pt idx="11352">
                  <c:v>56.150000000012938</c:v>
                </c:pt>
                <c:pt idx="11353">
                  <c:v>56.154545454558395</c:v>
                </c:pt>
                <c:pt idx="11354">
                  <c:v>56.159090909103853</c:v>
                </c:pt>
                <c:pt idx="11355">
                  <c:v>56.16363636364931</c:v>
                </c:pt>
                <c:pt idx="11356">
                  <c:v>56.168181818194768</c:v>
                </c:pt>
                <c:pt idx="11357">
                  <c:v>56.172727272740225</c:v>
                </c:pt>
                <c:pt idx="11358">
                  <c:v>56.177272727285683</c:v>
                </c:pt>
                <c:pt idx="11359">
                  <c:v>56.18181818183114</c:v>
                </c:pt>
                <c:pt idx="11360">
                  <c:v>56.186363636376598</c:v>
                </c:pt>
                <c:pt idx="11361">
                  <c:v>56.190909090922055</c:v>
                </c:pt>
                <c:pt idx="11362">
                  <c:v>56.195454545467513</c:v>
                </c:pt>
                <c:pt idx="11363">
                  <c:v>56.20000000001297</c:v>
                </c:pt>
                <c:pt idx="11364">
                  <c:v>56.204545454558428</c:v>
                </c:pt>
                <c:pt idx="11365">
                  <c:v>56.209090909103885</c:v>
                </c:pt>
                <c:pt idx="11366">
                  <c:v>56.213636363649343</c:v>
                </c:pt>
                <c:pt idx="11367">
                  <c:v>56.2181818181948</c:v>
                </c:pt>
                <c:pt idx="11368">
                  <c:v>56.222727272740258</c:v>
                </c:pt>
                <c:pt idx="11369">
                  <c:v>56.227272727285715</c:v>
                </c:pt>
                <c:pt idx="11370">
                  <c:v>56.231818181831173</c:v>
                </c:pt>
                <c:pt idx="11371">
                  <c:v>56.23636363637663</c:v>
                </c:pt>
                <c:pt idx="11372">
                  <c:v>56.240909090922088</c:v>
                </c:pt>
                <c:pt idx="11373">
                  <c:v>56.245454545467545</c:v>
                </c:pt>
                <c:pt idx="11374">
                  <c:v>56.250000000013003</c:v>
                </c:pt>
                <c:pt idx="11375">
                  <c:v>56.25454545455846</c:v>
                </c:pt>
                <c:pt idx="11376">
                  <c:v>56.259090909103918</c:v>
                </c:pt>
                <c:pt idx="11377">
                  <c:v>56.263636363649375</c:v>
                </c:pt>
                <c:pt idx="11378">
                  <c:v>56.268181818194833</c:v>
                </c:pt>
                <c:pt idx="11379">
                  <c:v>56.272727272740291</c:v>
                </c:pt>
                <c:pt idx="11380">
                  <c:v>56.277272727285748</c:v>
                </c:pt>
                <c:pt idx="11381">
                  <c:v>56.281818181831206</c:v>
                </c:pt>
                <c:pt idx="11382">
                  <c:v>56.286363636376663</c:v>
                </c:pt>
                <c:pt idx="11383">
                  <c:v>56.290909090922121</c:v>
                </c:pt>
                <c:pt idx="11384">
                  <c:v>56.295454545467578</c:v>
                </c:pt>
                <c:pt idx="11385">
                  <c:v>56.300000000013036</c:v>
                </c:pt>
                <c:pt idx="11386">
                  <c:v>56.304545454558493</c:v>
                </c:pt>
                <c:pt idx="11387">
                  <c:v>56.309090909103951</c:v>
                </c:pt>
                <c:pt idx="11388">
                  <c:v>56.313636363649408</c:v>
                </c:pt>
                <c:pt idx="11389">
                  <c:v>56.318181818194866</c:v>
                </c:pt>
                <c:pt idx="11390">
                  <c:v>56.322727272740323</c:v>
                </c:pt>
                <c:pt idx="11391">
                  <c:v>56.327272727285781</c:v>
                </c:pt>
                <c:pt idx="11392">
                  <c:v>56.331818181831238</c:v>
                </c:pt>
                <c:pt idx="11393">
                  <c:v>56.336363636376696</c:v>
                </c:pt>
                <c:pt idx="11394">
                  <c:v>56.340909090922153</c:v>
                </c:pt>
                <c:pt idx="11395">
                  <c:v>56.345454545467611</c:v>
                </c:pt>
                <c:pt idx="11396">
                  <c:v>56.350000000013068</c:v>
                </c:pt>
                <c:pt idx="11397">
                  <c:v>56.354545454558526</c:v>
                </c:pt>
                <c:pt idx="11398">
                  <c:v>56.359090909103983</c:v>
                </c:pt>
                <c:pt idx="11399">
                  <c:v>56.363636363649441</c:v>
                </c:pt>
                <c:pt idx="11400">
                  <c:v>56.368181818194898</c:v>
                </c:pt>
                <c:pt idx="11401">
                  <c:v>56.372727272740356</c:v>
                </c:pt>
                <c:pt idx="11402">
                  <c:v>56.377272727285813</c:v>
                </c:pt>
                <c:pt idx="11403">
                  <c:v>56.381818181831271</c:v>
                </c:pt>
                <c:pt idx="11404">
                  <c:v>56.386363636376728</c:v>
                </c:pt>
                <c:pt idx="11405">
                  <c:v>56.390909090922186</c:v>
                </c:pt>
                <c:pt idx="11406">
                  <c:v>56.395454545467643</c:v>
                </c:pt>
                <c:pt idx="11407">
                  <c:v>56.400000000013101</c:v>
                </c:pt>
                <c:pt idx="11408">
                  <c:v>56.404545454558559</c:v>
                </c:pt>
                <c:pt idx="11409">
                  <c:v>56.409090909104016</c:v>
                </c:pt>
                <c:pt idx="11410">
                  <c:v>56.413636363649474</c:v>
                </c:pt>
                <c:pt idx="11411">
                  <c:v>56.418181818194931</c:v>
                </c:pt>
                <c:pt idx="11412">
                  <c:v>56.422727272740389</c:v>
                </c:pt>
                <c:pt idx="11413">
                  <c:v>56.427272727285846</c:v>
                </c:pt>
                <c:pt idx="11414">
                  <c:v>56.431818181831304</c:v>
                </c:pt>
                <c:pt idx="11415">
                  <c:v>56.436363636376761</c:v>
                </c:pt>
                <c:pt idx="11416">
                  <c:v>56.440909090922219</c:v>
                </c:pt>
                <c:pt idx="11417">
                  <c:v>56.445454545467676</c:v>
                </c:pt>
                <c:pt idx="11418">
                  <c:v>56.450000000013134</c:v>
                </c:pt>
                <c:pt idx="11419">
                  <c:v>56.454545454558591</c:v>
                </c:pt>
                <c:pt idx="11420">
                  <c:v>56.459090909104049</c:v>
                </c:pt>
                <c:pt idx="11421">
                  <c:v>56.463636363649506</c:v>
                </c:pt>
                <c:pt idx="11422">
                  <c:v>56.468181818194964</c:v>
                </c:pt>
                <c:pt idx="11423">
                  <c:v>56.472727272740421</c:v>
                </c:pt>
                <c:pt idx="11424">
                  <c:v>56.477272727285879</c:v>
                </c:pt>
                <c:pt idx="11425">
                  <c:v>56.481818181831336</c:v>
                </c:pt>
                <c:pt idx="11426">
                  <c:v>56.486363636376794</c:v>
                </c:pt>
                <c:pt idx="11427">
                  <c:v>56.490909090922251</c:v>
                </c:pt>
                <c:pt idx="11428">
                  <c:v>56.495454545467709</c:v>
                </c:pt>
                <c:pt idx="11429">
                  <c:v>56.500000000013166</c:v>
                </c:pt>
                <c:pt idx="11430">
                  <c:v>56.504545454558624</c:v>
                </c:pt>
                <c:pt idx="11431">
                  <c:v>56.509090909104081</c:v>
                </c:pt>
                <c:pt idx="11432">
                  <c:v>56.513636363649539</c:v>
                </c:pt>
                <c:pt idx="11433">
                  <c:v>56.518181818194996</c:v>
                </c:pt>
                <c:pt idx="11434">
                  <c:v>56.522727272740454</c:v>
                </c:pt>
                <c:pt idx="11435">
                  <c:v>56.527272727285911</c:v>
                </c:pt>
                <c:pt idx="11436">
                  <c:v>56.531818181831369</c:v>
                </c:pt>
                <c:pt idx="11437">
                  <c:v>56.536363636376826</c:v>
                </c:pt>
                <c:pt idx="11438">
                  <c:v>56.540909090922284</c:v>
                </c:pt>
                <c:pt idx="11439">
                  <c:v>56.545454545467742</c:v>
                </c:pt>
                <c:pt idx="11440">
                  <c:v>56.550000000013199</c:v>
                </c:pt>
                <c:pt idx="11441">
                  <c:v>56.554545454558657</c:v>
                </c:pt>
                <c:pt idx="11442">
                  <c:v>56.559090909104114</c:v>
                </c:pt>
                <c:pt idx="11443">
                  <c:v>56.563636363649572</c:v>
                </c:pt>
                <c:pt idx="11444">
                  <c:v>56.568181818195029</c:v>
                </c:pt>
                <c:pt idx="11445">
                  <c:v>56.572727272740487</c:v>
                </c:pt>
                <c:pt idx="11446">
                  <c:v>56.577272727285944</c:v>
                </c:pt>
                <c:pt idx="11447">
                  <c:v>56.581818181831402</c:v>
                </c:pt>
                <c:pt idx="11448">
                  <c:v>56.586363636376859</c:v>
                </c:pt>
                <c:pt idx="11449">
                  <c:v>56.590909090922317</c:v>
                </c:pt>
                <c:pt idx="11450">
                  <c:v>56.595454545467774</c:v>
                </c:pt>
                <c:pt idx="11451">
                  <c:v>56.600000000013232</c:v>
                </c:pt>
                <c:pt idx="11452">
                  <c:v>56.604545454558689</c:v>
                </c:pt>
                <c:pt idx="11453">
                  <c:v>56.609090909104147</c:v>
                </c:pt>
                <c:pt idx="11454">
                  <c:v>56.613636363649604</c:v>
                </c:pt>
                <c:pt idx="11455">
                  <c:v>56.618181818195062</c:v>
                </c:pt>
                <c:pt idx="11456">
                  <c:v>56.622727272740519</c:v>
                </c:pt>
                <c:pt idx="11457">
                  <c:v>56.627272727285977</c:v>
                </c:pt>
                <c:pt idx="11458">
                  <c:v>56.631818181831434</c:v>
                </c:pt>
                <c:pt idx="11459">
                  <c:v>56.636363636376892</c:v>
                </c:pt>
                <c:pt idx="11460">
                  <c:v>56.640909090922349</c:v>
                </c:pt>
                <c:pt idx="11461">
                  <c:v>56.645454545467807</c:v>
                </c:pt>
                <c:pt idx="11462">
                  <c:v>56.650000000013264</c:v>
                </c:pt>
                <c:pt idx="11463">
                  <c:v>56.654545454558722</c:v>
                </c:pt>
                <c:pt idx="11464">
                  <c:v>56.659090909104179</c:v>
                </c:pt>
                <c:pt idx="11465">
                  <c:v>56.663636363649637</c:v>
                </c:pt>
                <c:pt idx="11466">
                  <c:v>56.668181818195094</c:v>
                </c:pt>
                <c:pt idx="11467">
                  <c:v>56.672727272740552</c:v>
                </c:pt>
                <c:pt idx="11468">
                  <c:v>56.67727272728601</c:v>
                </c:pt>
                <c:pt idx="11469">
                  <c:v>56.681818181831467</c:v>
                </c:pt>
                <c:pt idx="11470">
                  <c:v>56.686363636376925</c:v>
                </c:pt>
                <c:pt idx="11471">
                  <c:v>56.690909090922382</c:v>
                </c:pt>
                <c:pt idx="11472">
                  <c:v>56.69545454546784</c:v>
                </c:pt>
                <c:pt idx="11473">
                  <c:v>56.700000000013297</c:v>
                </c:pt>
                <c:pt idx="11474">
                  <c:v>56.704545454558755</c:v>
                </c:pt>
                <c:pt idx="11475">
                  <c:v>56.709090909104212</c:v>
                </c:pt>
                <c:pt idx="11476">
                  <c:v>56.71363636364967</c:v>
                </c:pt>
                <c:pt idx="11477">
                  <c:v>56.718181818195127</c:v>
                </c:pt>
                <c:pt idx="11478">
                  <c:v>56.722727272740585</c:v>
                </c:pt>
                <c:pt idx="11479">
                  <c:v>56.727272727286042</c:v>
                </c:pt>
                <c:pt idx="11480">
                  <c:v>56.7318181818315</c:v>
                </c:pt>
                <c:pt idx="11481">
                  <c:v>56.736363636376957</c:v>
                </c:pt>
                <c:pt idx="11482">
                  <c:v>56.740909090922415</c:v>
                </c:pt>
                <c:pt idx="11483">
                  <c:v>56.745454545467872</c:v>
                </c:pt>
                <c:pt idx="11484">
                  <c:v>56.75000000001333</c:v>
                </c:pt>
                <c:pt idx="11485">
                  <c:v>56.754545454558787</c:v>
                </c:pt>
                <c:pt idx="11486">
                  <c:v>56.759090909104245</c:v>
                </c:pt>
                <c:pt idx="11487">
                  <c:v>56.763636363649702</c:v>
                </c:pt>
                <c:pt idx="11488">
                  <c:v>56.76818181819516</c:v>
                </c:pt>
                <c:pt idx="11489">
                  <c:v>56.772727272740617</c:v>
                </c:pt>
                <c:pt idx="11490">
                  <c:v>56.777272727286075</c:v>
                </c:pt>
                <c:pt idx="11491">
                  <c:v>56.781818181831532</c:v>
                </c:pt>
                <c:pt idx="11492">
                  <c:v>56.78636363637699</c:v>
                </c:pt>
                <c:pt idx="11493">
                  <c:v>56.790909090922447</c:v>
                </c:pt>
                <c:pt idx="11494">
                  <c:v>56.795454545467905</c:v>
                </c:pt>
                <c:pt idx="11495">
                  <c:v>56.800000000013362</c:v>
                </c:pt>
                <c:pt idx="11496">
                  <c:v>56.80454545455882</c:v>
                </c:pt>
                <c:pt idx="11497">
                  <c:v>56.809090909104278</c:v>
                </c:pt>
                <c:pt idx="11498">
                  <c:v>56.813636363649735</c:v>
                </c:pt>
                <c:pt idx="11499">
                  <c:v>56.818181818195193</c:v>
                </c:pt>
                <c:pt idx="11500">
                  <c:v>56.82272727274065</c:v>
                </c:pt>
                <c:pt idx="11501">
                  <c:v>56.827272727286108</c:v>
                </c:pt>
                <c:pt idx="11502">
                  <c:v>56.831818181831565</c:v>
                </c:pt>
                <c:pt idx="11503">
                  <c:v>56.836363636377023</c:v>
                </c:pt>
                <c:pt idx="11504">
                  <c:v>56.84090909092248</c:v>
                </c:pt>
                <c:pt idx="11505">
                  <c:v>56.845454545467938</c:v>
                </c:pt>
                <c:pt idx="11506">
                  <c:v>56.850000000013395</c:v>
                </c:pt>
                <c:pt idx="11507">
                  <c:v>56.854545454558853</c:v>
                </c:pt>
                <c:pt idx="11508">
                  <c:v>56.85909090910431</c:v>
                </c:pt>
                <c:pt idx="11509">
                  <c:v>56.863636363649768</c:v>
                </c:pt>
                <c:pt idx="11510">
                  <c:v>56.868181818195225</c:v>
                </c:pt>
                <c:pt idx="11511">
                  <c:v>56.872727272740683</c:v>
                </c:pt>
                <c:pt idx="11512">
                  <c:v>56.87727272728614</c:v>
                </c:pt>
                <c:pt idx="11513">
                  <c:v>56.881818181831598</c:v>
                </c:pt>
                <c:pt idx="11514">
                  <c:v>56.886363636377055</c:v>
                </c:pt>
                <c:pt idx="11515">
                  <c:v>56.890909090922513</c:v>
                </c:pt>
                <c:pt idx="11516">
                  <c:v>56.89545454546797</c:v>
                </c:pt>
                <c:pt idx="11517">
                  <c:v>56.900000000013428</c:v>
                </c:pt>
                <c:pt idx="11518">
                  <c:v>56.904545454558885</c:v>
                </c:pt>
                <c:pt idx="11519">
                  <c:v>56.909090909104343</c:v>
                </c:pt>
                <c:pt idx="11520">
                  <c:v>56.9136363636498</c:v>
                </c:pt>
                <c:pt idx="11521">
                  <c:v>56.918181818195258</c:v>
                </c:pt>
                <c:pt idx="11522">
                  <c:v>56.922727272740715</c:v>
                </c:pt>
                <c:pt idx="11523">
                  <c:v>56.927272727286173</c:v>
                </c:pt>
                <c:pt idx="11524">
                  <c:v>56.93181818183163</c:v>
                </c:pt>
                <c:pt idx="11525">
                  <c:v>56.936363636377088</c:v>
                </c:pt>
                <c:pt idx="11526">
                  <c:v>56.940909090922545</c:v>
                </c:pt>
                <c:pt idx="11527">
                  <c:v>56.945454545468003</c:v>
                </c:pt>
                <c:pt idx="11528">
                  <c:v>56.950000000013461</c:v>
                </c:pt>
                <c:pt idx="11529">
                  <c:v>56.954545454558918</c:v>
                </c:pt>
                <c:pt idx="11530">
                  <c:v>56.959090909104376</c:v>
                </c:pt>
                <c:pt idx="11531">
                  <c:v>56.963636363649833</c:v>
                </c:pt>
                <c:pt idx="11532">
                  <c:v>56.968181818195291</c:v>
                </c:pt>
                <c:pt idx="11533">
                  <c:v>56.972727272740748</c:v>
                </c:pt>
                <c:pt idx="11534">
                  <c:v>56.977272727286206</c:v>
                </c:pt>
                <c:pt idx="11535">
                  <c:v>56.981818181831663</c:v>
                </c:pt>
                <c:pt idx="11536">
                  <c:v>56.986363636377121</c:v>
                </c:pt>
                <c:pt idx="11537">
                  <c:v>56.990909090922578</c:v>
                </c:pt>
                <c:pt idx="11538">
                  <c:v>56.995454545468036</c:v>
                </c:pt>
                <c:pt idx="11539">
                  <c:v>57.000000000013493</c:v>
                </c:pt>
                <c:pt idx="11540">
                  <c:v>57.004545454558951</c:v>
                </c:pt>
                <c:pt idx="11541">
                  <c:v>57.009090909104408</c:v>
                </c:pt>
                <c:pt idx="11542">
                  <c:v>57.013636363649866</c:v>
                </c:pt>
                <c:pt idx="11543">
                  <c:v>57.018181818195323</c:v>
                </c:pt>
                <c:pt idx="11544">
                  <c:v>57.022727272740781</c:v>
                </c:pt>
                <c:pt idx="11545">
                  <c:v>57.027272727286238</c:v>
                </c:pt>
                <c:pt idx="11546">
                  <c:v>57.031818181831696</c:v>
                </c:pt>
                <c:pt idx="11547">
                  <c:v>57.036363636377153</c:v>
                </c:pt>
                <c:pt idx="11548">
                  <c:v>57.040909090922611</c:v>
                </c:pt>
                <c:pt idx="11549">
                  <c:v>57.045454545468068</c:v>
                </c:pt>
                <c:pt idx="11550">
                  <c:v>57.050000000013526</c:v>
                </c:pt>
                <c:pt idx="11551">
                  <c:v>57.054545454558983</c:v>
                </c:pt>
                <c:pt idx="11552">
                  <c:v>57.059090909104441</c:v>
                </c:pt>
                <c:pt idx="11553">
                  <c:v>57.063636363649898</c:v>
                </c:pt>
                <c:pt idx="11554">
                  <c:v>57.068181818195356</c:v>
                </c:pt>
                <c:pt idx="11555">
                  <c:v>57.072727272740813</c:v>
                </c:pt>
                <c:pt idx="11556">
                  <c:v>57.077272727286271</c:v>
                </c:pt>
                <c:pt idx="11557">
                  <c:v>57.081818181831729</c:v>
                </c:pt>
                <c:pt idx="11558">
                  <c:v>57.086363636377186</c:v>
                </c:pt>
                <c:pt idx="11559">
                  <c:v>57.090909090922644</c:v>
                </c:pt>
                <c:pt idx="11560">
                  <c:v>57.095454545468101</c:v>
                </c:pt>
                <c:pt idx="11561">
                  <c:v>57.100000000013559</c:v>
                </c:pt>
                <c:pt idx="11562">
                  <c:v>57.104545454559016</c:v>
                </c:pt>
                <c:pt idx="11563">
                  <c:v>57.109090909104474</c:v>
                </c:pt>
                <c:pt idx="11564">
                  <c:v>57.113636363649931</c:v>
                </c:pt>
                <c:pt idx="11565">
                  <c:v>57.118181818195389</c:v>
                </c:pt>
                <c:pt idx="11566">
                  <c:v>57.122727272740846</c:v>
                </c:pt>
                <c:pt idx="11567">
                  <c:v>57.127272727286304</c:v>
                </c:pt>
                <c:pt idx="11568">
                  <c:v>57.131818181831761</c:v>
                </c:pt>
                <c:pt idx="11569">
                  <c:v>57.136363636377219</c:v>
                </c:pt>
                <c:pt idx="11570">
                  <c:v>57.140909090922676</c:v>
                </c:pt>
                <c:pt idx="11571">
                  <c:v>57.145454545468134</c:v>
                </c:pt>
                <c:pt idx="11572">
                  <c:v>57.150000000013591</c:v>
                </c:pt>
                <c:pt idx="11573">
                  <c:v>57.154545454559049</c:v>
                </c:pt>
                <c:pt idx="11574">
                  <c:v>57.159090909104506</c:v>
                </c:pt>
                <c:pt idx="11575">
                  <c:v>57.163636363649964</c:v>
                </c:pt>
                <c:pt idx="11576">
                  <c:v>57.168181818195421</c:v>
                </c:pt>
                <c:pt idx="11577">
                  <c:v>57.172727272740879</c:v>
                </c:pt>
                <c:pt idx="11578">
                  <c:v>57.177272727286336</c:v>
                </c:pt>
                <c:pt idx="11579">
                  <c:v>57.181818181831794</c:v>
                </c:pt>
                <c:pt idx="11580">
                  <c:v>57.186363636377251</c:v>
                </c:pt>
                <c:pt idx="11581">
                  <c:v>57.190909090922709</c:v>
                </c:pt>
                <c:pt idx="11582">
                  <c:v>57.195454545468166</c:v>
                </c:pt>
                <c:pt idx="11583">
                  <c:v>57.200000000013624</c:v>
                </c:pt>
                <c:pt idx="11584">
                  <c:v>57.204545454559081</c:v>
                </c:pt>
                <c:pt idx="11585">
                  <c:v>57.209090909104539</c:v>
                </c:pt>
                <c:pt idx="11586">
                  <c:v>57.213636363649996</c:v>
                </c:pt>
                <c:pt idx="11587">
                  <c:v>57.218181818195454</c:v>
                </c:pt>
                <c:pt idx="11588">
                  <c:v>57.222727272740912</c:v>
                </c:pt>
                <c:pt idx="11589">
                  <c:v>57.227272727286369</c:v>
                </c:pt>
                <c:pt idx="11590">
                  <c:v>57.231818181831827</c:v>
                </c:pt>
                <c:pt idx="11591">
                  <c:v>57.236363636377284</c:v>
                </c:pt>
                <c:pt idx="11592">
                  <c:v>57.240909090922742</c:v>
                </c:pt>
                <c:pt idx="11593">
                  <c:v>57.245454545468199</c:v>
                </c:pt>
                <c:pt idx="11594">
                  <c:v>57.250000000013657</c:v>
                </c:pt>
                <c:pt idx="11595">
                  <c:v>57.254545454559114</c:v>
                </c:pt>
                <c:pt idx="11596">
                  <c:v>57.259090909104572</c:v>
                </c:pt>
                <c:pt idx="11597">
                  <c:v>57.263636363650029</c:v>
                </c:pt>
                <c:pt idx="11598">
                  <c:v>57.268181818195487</c:v>
                </c:pt>
                <c:pt idx="11599">
                  <c:v>57.272727272740944</c:v>
                </c:pt>
                <c:pt idx="11600">
                  <c:v>57.277272727286402</c:v>
                </c:pt>
                <c:pt idx="11601">
                  <c:v>57.281818181831859</c:v>
                </c:pt>
                <c:pt idx="11602">
                  <c:v>57.286363636377317</c:v>
                </c:pt>
                <c:pt idx="11603">
                  <c:v>57.290909090922774</c:v>
                </c:pt>
                <c:pt idx="11604">
                  <c:v>57.295454545468232</c:v>
                </c:pt>
                <c:pt idx="11605">
                  <c:v>57.300000000013689</c:v>
                </c:pt>
                <c:pt idx="11606">
                  <c:v>57.304545454559147</c:v>
                </c:pt>
                <c:pt idx="11607">
                  <c:v>57.309090909104604</c:v>
                </c:pt>
                <c:pt idx="11608">
                  <c:v>57.313636363650062</c:v>
                </c:pt>
                <c:pt idx="11609">
                  <c:v>57.318181818195519</c:v>
                </c:pt>
                <c:pt idx="11610">
                  <c:v>57.322727272740977</c:v>
                </c:pt>
                <c:pt idx="11611">
                  <c:v>57.327272727286434</c:v>
                </c:pt>
                <c:pt idx="11612">
                  <c:v>57.331818181831892</c:v>
                </c:pt>
                <c:pt idx="11613">
                  <c:v>57.336363636377349</c:v>
                </c:pt>
                <c:pt idx="11614">
                  <c:v>57.340909090922807</c:v>
                </c:pt>
                <c:pt idx="11615">
                  <c:v>57.345454545468264</c:v>
                </c:pt>
                <c:pt idx="11616">
                  <c:v>57.350000000013722</c:v>
                </c:pt>
                <c:pt idx="11617">
                  <c:v>57.35454545455918</c:v>
                </c:pt>
                <c:pt idx="11618">
                  <c:v>57.359090909104637</c:v>
                </c:pt>
                <c:pt idx="11619">
                  <c:v>57.363636363650095</c:v>
                </c:pt>
                <c:pt idx="11620">
                  <c:v>57.368181818195552</c:v>
                </c:pt>
                <c:pt idx="11621">
                  <c:v>57.37272727274101</c:v>
                </c:pt>
                <c:pt idx="11622">
                  <c:v>57.377272727286467</c:v>
                </c:pt>
                <c:pt idx="11623">
                  <c:v>57.381818181831925</c:v>
                </c:pt>
                <c:pt idx="11624">
                  <c:v>57.386363636377382</c:v>
                </c:pt>
                <c:pt idx="11625">
                  <c:v>57.39090909092284</c:v>
                </c:pt>
                <c:pt idx="11626">
                  <c:v>57.395454545468297</c:v>
                </c:pt>
                <c:pt idx="11627">
                  <c:v>57.400000000013755</c:v>
                </c:pt>
                <c:pt idx="11628">
                  <c:v>57.404545454559212</c:v>
                </c:pt>
                <c:pt idx="11629">
                  <c:v>57.40909090910467</c:v>
                </c:pt>
                <c:pt idx="11630">
                  <c:v>57.413636363650127</c:v>
                </c:pt>
                <c:pt idx="11631">
                  <c:v>57.418181818195585</c:v>
                </c:pt>
                <c:pt idx="11632">
                  <c:v>57.422727272741042</c:v>
                </c:pt>
                <c:pt idx="11633">
                  <c:v>57.4272727272865</c:v>
                </c:pt>
                <c:pt idx="11634">
                  <c:v>57.431818181831957</c:v>
                </c:pt>
                <c:pt idx="11635">
                  <c:v>57.436363636377415</c:v>
                </c:pt>
                <c:pt idx="11636">
                  <c:v>57.440909090922872</c:v>
                </c:pt>
                <c:pt idx="11637">
                  <c:v>57.44545454546833</c:v>
                </c:pt>
                <c:pt idx="11638">
                  <c:v>57.450000000013787</c:v>
                </c:pt>
                <c:pt idx="11639">
                  <c:v>57.454545454559245</c:v>
                </c:pt>
                <c:pt idx="11640">
                  <c:v>57.459090909104702</c:v>
                </c:pt>
                <c:pt idx="11641">
                  <c:v>57.46363636365016</c:v>
                </c:pt>
                <c:pt idx="11642">
                  <c:v>57.468181818195617</c:v>
                </c:pt>
                <c:pt idx="11643">
                  <c:v>57.472727272741075</c:v>
                </c:pt>
                <c:pt idx="11644">
                  <c:v>57.477272727286532</c:v>
                </c:pt>
                <c:pt idx="11645">
                  <c:v>57.48181818183199</c:v>
                </c:pt>
                <c:pt idx="11646">
                  <c:v>57.486363636377448</c:v>
                </c:pt>
                <c:pt idx="11647">
                  <c:v>57.490909090922905</c:v>
                </c:pt>
                <c:pt idx="11648">
                  <c:v>57.495454545468363</c:v>
                </c:pt>
                <c:pt idx="11649">
                  <c:v>57.50000000001382</c:v>
                </c:pt>
                <c:pt idx="11650">
                  <c:v>57.504545454559278</c:v>
                </c:pt>
                <c:pt idx="11651">
                  <c:v>57.509090909104735</c:v>
                </c:pt>
                <c:pt idx="11652">
                  <c:v>57.513636363650193</c:v>
                </c:pt>
                <c:pt idx="11653">
                  <c:v>57.51818181819565</c:v>
                </c:pt>
                <c:pt idx="11654">
                  <c:v>57.522727272741108</c:v>
                </c:pt>
                <c:pt idx="11655">
                  <c:v>57.527272727286565</c:v>
                </c:pt>
                <c:pt idx="11656">
                  <c:v>57.531818181832023</c:v>
                </c:pt>
                <c:pt idx="11657">
                  <c:v>57.53636363637748</c:v>
                </c:pt>
                <c:pt idx="11658">
                  <c:v>57.540909090922938</c:v>
                </c:pt>
                <c:pt idx="11659">
                  <c:v>57.545454545468395</c:v>
                </c:pt>
                <c:pt idx="11660">
                  <c:v>57.550000000013853</c:v>
                </c:pt>
                <c:pt idx="11661">
                  <c:v>57.55454545455931</c:v>
                </c:pt>
                <c:pt idx="11662">
                  <c:v>57.559090909104768</c:v>
                </c:pt>
                <c:pt idx="11663">
                  <c:v>57.563636363650225</c:v>
                </c:pt>
                <c:pt idx="11664">
                  <c:v>57.568181818195683</c:v>
                </c:pt>
                <c:pt idx="11665">
                  <c:v>57.57272727274114</c:v>
                </c:pt>
                <c:pt idx="11666">
                  <c:v>57.577272727286598</c:v>
                </c:pt>
                <c:pt idx="11667">
                  <c:v>57.581818181832055</c:v>
                </c:pt>
                <c:pt idx="11668">
                  <c:v>57.586363636377513</c:v>
                </c:pt>
                <c:pt idx="11669">
                  <c:v>57.59090909092297</c:v>
                </c:pt>
                <c:pt idx="11670">
                  <c:v>57.595454545468428</c:v>
                </c:pt>
                <c:pt idx="11671">
                  <c:v>57.600000000013885</c:v>
                </c:pt>
                <c:pt idx="11672">
                  <c:v>57.604545454559343</c:v>
                </c:pt>
                <c:pt idx="11673">
                  <c:v>57.6090909091048</c:v>
                </c:pt>
                <c:pt idx="11674">
                  <c:v>57.613636363650258</c:v>
                </c:pt>
                <c:pt idx="11675">
                  <c:v>57.618181818195715</c:v>
                </c:pt>
                <c:pt idx="11676">
                  <c:v>57.622727272741173</c:v>
                </c:pt>
                <c:pt idx="11677">
                  <c:v>57.627272727286631</c:v>
                </c:pt>
                <c:pt idx="11678">
                  <c:v>57.631818181832088</c:v>
                </c:pt>
                <c:pt idx="11679">
                  <c:v>57.636363636377546</c:v>
                </c:pt>
                <c:pt idx="11680">
                  <c:v>57.640909090923003</c:v>
                </c:pt>
                <c:pt idx="11681">
                  <c:v>57.645454545468461</c:v>
                </c:pt>
                <c:pt idx="11682">
                  <c:v>57.650000000013918</c:v>
                </c:pt>
                <c:pt idx="11683">
                  <c:v>57.654545454559376</c:v>
                </c:pt>
                <c:pt idx="11684">
                  <c:v>57.659090909104833</c:v>
                </c:pt>
                <c:pt idx="11685">
                  <c:v>57.663636363650291</c:v>
                </c:pt>
                <c:pt idx="11686">
                  <c:v>57.668181818195748</c:v>
                </c:pt>
                <c:pt idx="11687">
                  <c:v>57.672727272741206</c:v>
                </c:pt>
                <c:pt idx="11688">
                  <c:v>57.677272727286663</c:v>
                </c:pt>
                <c:pt idx="11689">
                  <c:v>57.681818181832121</c:v>
                </c:pt>
                <c:pt idx="11690">
                  <c:v>57.686363636377578</c:v>
                </c:pt>
                <c:pt idx="11691">
                  <c:v>57.690909090923036</c:v>
                </c:pt>
                <c:pt idx="11692">
                  <c:v>57.695454545468493</c:v>
                </c:pt>
                <c:pt idx="11693">
                  <c:v>57.700000000013951</c:v>
                </c:pt>
                <c:pt idx="11694">
                  <c:v>57.704545454559408</c:v>
                </c:pt>
                <c:pt idx="11695">
                  <c:v>57.709090909104866</c:v>
                </c:pt>
                <c:pt idx="11696">
                  <c:v>57.713636363650323</c:v>
                </c:pt>
                <c:pt idx="11697">
                  <c:v>57.718181818195781</c:v>
                </c:pt>
                <c:pt idx="11698">
                  <c:v>57.722727272741238</c:v>
                </c:pt>
                <c:pt idx="11699">
                  <c:v>57.727272727286696</c:v>
                </c:pt>
                <c:pt idx="11700">
                  <c:v>57.731818181832153</c:v>
                </c:pt>
                <c:pt idx="11701">
                  <c:v>57.736363636377611</c:v>
                </c:pt>
                <c:pt idx="11702">
                  <c:v>57.740909090923068</c:v>
                </c:pt>
                <c:pt idx="11703">
                  <c:v>57.745454545468526</c:v>
                </c:pt>
                <c:pt idx="11704">
                  <c:v>57.750000000013983</c:v>
                </c:pt>
                <c:pt idx="11705">
                  <c:v>57.754545454559441</c:v>
                </c:pt>
                <c:pt idx="11706">
                  <c:v>57.759090909104899</c:v>
                </c:pt>
                <c:pt idx="11707">
                  <c:v>57.763636363650356</c:v>
                </c:pt>
                <c:pt idx="11708">
                  <c:v>57.768181818195814</c:v>
                </c:pt>
                <c:pt idx="11709">
                  <c:v>57.772727272741271</c:v>
                </c:pt>
                <c:pt idx="11710">
                  <c:v>57.777272727286729</c:v>
                </c:pt>
                <c:pt idx="11711">
                  <c:v>57.781818181832186</c:v>
                </c:pt>
                <c:pt idx="11712">
                  <c:v>57.786363636377644</c:v>
                </c:pt>
                <c:pt idx="11713">
                  <c:v>57.790909090923101</c:v>
                </c:pt>
                <c:pt idx="11714">
                  <c:v>57.795454545468559</c:v>
                </c:pt>
                <c:pt idx="11715">
                  <c:v>57.800000000014016</c:v>
                </c:pt>
                <c:pt idx="11716">
                  <c:v>57.804545454559474</c:v>
                </c:pt>
                <c:pt idx="11717">
                  <c:v>57.809090909104931</c:v>
                </c:pt>
                <c:pt idx="11718">
                  <c:v>57.813636363650389</c:v>
                </c:pt>
                <c:pt idx="11719">
                  <c:v>57.818181818195846</c:v>
                </c:pt>
                <c:pt idx="11720">
                  <c:v>57.822727272741304</c:v>
                </c:pt>
                <c:pt idx="11721">
                  <c:v>57.827272727286761</c:v>
                </c:pt>
                <c:pt idx="11722">
                  <c:v>57.831818181832219</c:v>
                </c:pt>
                <c:pt idx="11723">
                  <c:v>57.836363636377676</c:v>
                </c:pt>
                <c:pt idx="11724">
                  <c:v>57.840909090923134</c:v>
                </c:pt>
                <c:pt idx="11725">
                  <c:v>57.845454545468591</c:v>
                </c:pt>
                <c:pt idx="11726">
                  <c:v>57.850000000014049</c:v>
                </c:pt>
                <c:pt idx="11727">
                  <c:v>57.854545454559506</c:v>
                </c:pt>
                <c:pt idx="11728">
                  <c:v>57.859090909104964</c:v>
                </c:pt>
                <c:pt idx="11729">
                  <c:v>57.863636363650421</c:v>
                </c:pt>
                <c:pt idx="11730">
                  <c:v>57.868181818195879</c:v>
                </c:pt>
                <c:pt idx="11731">
                  <c:v>57.872727272741336</c:v>
                </c:pt>
                <c:pt idx="11732">
                  <c:v>57.877272727286794</c:v>
                </c:pt>
                <c:pt idx="11733">
                  <c:v>57.881818181832251</c:v>
                </c:pt>
                <c:pt idx="11734">
                  <c:v>57.886363636377709</c:v>
                </c:pt>
                <c:pt idx="11735">
                  <c:v>57.890909090923167</c:v>
                </c:pt>
                <c:pt idx="11736">
                  <c:v>57.895454545468624</c:v>
                </c:pt>
                <c:pt idx="11737">
                  <c:v>57.900000000014082</c:v>
                </c:pt>
                <c:pt idx="11738">
                  <c:v>57.904545454559539</c:v>
                </c:pt>
                <c:pt idx="11739">
                  <c:v>57.909090909104997</c:v>
                </c:pt>
                <c:pt idx="11740">
                  <c:v>57.913636363650454</c:v>
                </c:pt>
                <c:pt idx="11741">
                  <c:v>57.918181818195912</c:v>
                </c:pt>
                <c:pt idx="11742">
                  <c:v>57.922727272741369</c:v>
                </c:pt>
                <c:pt idx="11743">
                  <c:v>57.927272727286827</c:v>
                </c:pt>
                <c:pt idx="11744">
                  <c:v>57.931818181832284</c:v>
                </c:pt>
                <c:pt idx="11745">
                  <c:v>57.936363636377742</c:v>
                </c:pt>
                <c:pt idx="11746">
                  <c:v>57.940909090923199</c:v>
                </c:pt>
                <c:pt idx="11747">
                  <c:v>57.945454545468657</c:v>
                </c:pt>
                <c:pt idx="11748">
                  <c:v>57.950000000014114</c:v>
                </c:pt>
                <c:pt idx="11749">
                  <c:v>57.954545454559572</c:v>
                </c:pt>
                <c:pt idx="11750">
                  <c:v>57.959090909105029</c:v>
                </c:pt>
                <c:pt idx="11751">
                  <c:v>57.963636363650487</c:v>
                </c:pt>
                <c:pt idx="11752">
                  <c:v>57.968181818195944</c:v>
                </c:pt>
                <c:pt idx="11753">
                  <c:v>57.972727272741402</c:v>
                </c:pt>
                <c:pt idx="11754">
                  <c:v>57.977272727286859</c:v>
                </c:pt>
                <c:pt idx="11755">
                  <c:v>57.981818181832317</c:v>
                </c:pt>
                <c:pt idx="11756">
                  <c:v>57.986363636377774</c:v>
                </c:pt>
                <c:pt idx="11757">
                  <c:v>57.990909090923232</c:v>
                </c:pt>
                <c:pt idx="11758">
                  <c:v>57.995454545468689</c:v>
                </c:pt>
                <c:pt idx="11759">
                  <c:v>58.000000000014147</c:v>
                </c:pt>
                <c:pt idx="11760">
                  <c:v>58.004545454559604</c:v>
                </c:pt>
                <c:pt idx="11761">
                  <c:v>58.009090909105062</c:v>
                </c:pt>
                <c:pt idx="11762">
                  <c:v>58.013636363650519</c:v>
                </c:pt>
                <c:pt idx="11763">
                  <c:v>58.018181818195977</c:v>
                </c:pt>
                <c:pt idx="11764">
                  <c:v>58.022727272741434</c:v>
                </c:pt>
                <c:pt idx="11765">
                  <c:v>58.027272727286892</c:v>
                </c:pt>
                <c:pt idx="11766">
                  <c:v>58.03181818183235</c:v>
                </c:pt>
                <c:pt idx="11767">
                  <c:v>58.036363636377807</c:v>
                </c:pt>
                <c:pt idx="11768">
                  <c:v>58.040909090923265</c:v>
                </c:pt>
                <c:pt idx="11769">
                  <c:v>58.045454545468722</c:v>
                </c:pt>
                <c:pt idx="11770">
                  <c:v>58.05000000001418</c:v>
                </c:pt>
                <c:pt idx="11771">
                  <c:v>58.054545454559637</c:v>
                </c:pt>
                <c:pt idx="11772">
                  <c:v>58.059090909105095</c:v>
                </c:pt>
                <c:pt idx="11773">
                  <c:v>58.063636363650552</c:v>
                </c:pt>
                <c:pt idx="11774">
                  <c:v>58.06818181819601</c:v>
                </c:pt>
                <c:pt idx="11775">
                  <c:v>58.072727272741467</c:v>
                </c:pt>
                <c:pt idx="11776">
                  <c:v>58.077272727286925</c:v>
                </c:pt>
                <c:pt idx="11777">
                  <c:v>58.081818181832382</c:v>
                </c:pt>
                <c:pt idx="11778">
                  <c:v>58.08636363637784</c:v>
                </c:pt>
                <c:pt idx="11779">
                  <c:v>58.090909090923297</c:v>
                </c:pt>
                <c:pt idx="11780">
                  <c:v>58.095454545468755</c:v>
                </c:pt>
                <c:pt idx="11781">
                  <c:v>58.100000000014212</c:v>
                </c:pt>
                <c:pt idx="11782">
                  <c:v>58.10454545455967</c:v>
                </c:pt>
                <c:pt idx="11783">
                  <c:v>58.109090909105127</c:v>
                </c:pt>
                <c:pt idx="11784">
                  <c:v>58.113636363650585</c:v>
                </c:pt>
                <c:pt idx="11785">
                  <c:v>58.118181818196042</c:v>
                </c:pt>
                <c:pt idx="11786">
                  <c:v>58.1227272727415</c:v>
                </c:pt>
                <c:pt idx="11787">
                  <c:v>58.127272727286957</c:v>
                </c:pt>
                <c:pt idx="11788">
                  <c:v>58.131818181832415</c:v>
                </c:pt>
                <c:pt idx="11789">
                  <c:v>58.136363636377872</c:v>
                </c:pt>
                <c:pt idx="11790">
                  <c:v>58.14090909092333</c:v>
                </c:pt>
                <c:pt idx="11791">
                  <c:v>58.145454545468787</c:v>
                </c:pt>
                <c:pt idx="11792">
                  <c:v>58.150000000014245</c:v>
                </c:pt>
                <c:pt idx="11793">
                  <c:v>58.154545454559702</c:v>
                </c:pt>
                <c:pt idx="11794">
                  <c:v>58.15909090910516</c:v>
                </c:pt>
                <c:pt idx="11795">
                  <c:v>58.163636363650618</c:v>
                </c:pt>
                <c:pt idx="11796">
                  <c:v>58.168181818196075</c:v>
                </c:pt>
                <c:pt idx="11797">
                  <c:v>58.172727272741533</c:v>
                </c:pt>
                <c:pt idx="11798">
                  <c:v>58.17727272728699</c:v>
                </c:pt>
                <c:pt idx="11799">
                  <c:v>58.181818181832448</c:v>
                </c:pt>
                <c:pt idx="11800">
                  <c:v>58.186363636377905</c:v>
                </c:pt>
                <c:pt idx="11801">
                  <c:v>58.190909090923363</c:v>
                </c:pt>
                <c:pt idx="11802">
                  <c:v>58.19545454546882</c:v>
                </c:pt>
                <c:pt idx="11803">
                  <c:v>58.200000000014278</c:v>
                </c:pt>
                <c:pt idx="11804">
                  <c:v>58.204545454559735</c:v>
                </c:pt>
                <c:pt idx="11805">
                  <c:v>58.209090909105193</c:v>
                </c:pt>
                <c:pt idx="11806">
                  <c:v>58.21363636365065</c:v>
                </c:pt>
                <c:pt idx="11807">
                  <c:v>58.218181818196108</c:v>
                </c:pt>
                <c:pt idx="11808">
                  <c:v>58.222727272741565</c:v>
                </c:pt>
                <c:pt idx="11809">
                  <c:v>58.227272727287023</c:v>
                </c:pt>
                <c:pt idx="11810">
                  <c:v>58.23181818183248</c:v>
                </c:pt>
                <c:pt idx="11811">
                  <c:v>58.236363636377938</c:v>
                </c:pt>
                <c:pt idx="11812">
                  <c:v>58.240909090923395</c:v>
                </c:pt>
                <c:pt idx="11813">
                  <c:v>58.245454545468853</c:v>
                </c:pt>
                <c:pt idx="11814">
                  <c:v>58.25000000001431</c:v>
                </c:pt>
                <c:pt idx="11815">
                  <c:v>58.254545454559768</c:v>
                </c:pt>
                <c:pt idx="11816">
                  <c:v>58.259090909105225</c:v>
                </c:pt>
                <c:pt idx="11817">
                  <c:v>58.263636363650683</c:v>
                </c:pt>
                <c:pt idx="11818">
                  <c:v>58.26818181819614</c:v>
                </c:pt>
                <c:pt idx="11819">
                  <c:v>58.272727272741598</c:v>
                </c:pt>
                <c:pt idx="11820">
                  <c:v>58.277272727287055</c:v>
                </c:pt>
                <c:pt idx="11821">
                  <c:v>58.281818181832513</c:v>
                </c:pt>
                <c:pt idx="11822">
                  <c:v>58.28636363637797</c:v>
                </c:pt>
                <c:pt idx="11823">
                  <c:v>58.290909090923428</c:v>
                </c:pt>
                <c:pt idx="11824">
                  <c:v>58.295454545468885</c:v>
                </c:pt>
                <c:pt idx="11825">
                  <c:v>58.300000000014343</c:v>
                </c:pt>
                <c:pt idx="11826">
                  <c:v>58.304545454559801</c:v>
                </c:pt>
                <c:pt idx="11827">
                  <c:v>58.309090909105258</c:v>
                </c:pt>
                <c:pt idx="11828">
                  <c:v>58.313636363650716</c:v>
                </c:pt>
                <c:pt idx="11829">
                  <c:v>58.318181818196173</c:v>
                </c:pt>
                <c:pt idx="11830">
                  <c:v>58.322727272741631</c:v>
                </c:pt>
                <c:pt idx="11831">
                  <c:v>58.327272727287088</c:v>
                </c:pt>
                <c:pt idx="11832">
                  <c:v>58.331818181832546</c:v>
                </c:pt>
                <c:pt idx="11833">
                  <c:v>58.336363636378003</c:v>
                </c:pt>
                <c:pt idx="11834">
                  <c:v>58.340909090923461</c:v>
                </c:pt>
                <c:pt idx="11835">
                  <c:v>58.345454545468918</c:v>
                </c:pt>
                <c:pt idx="11836">
                  <c:v>58.350000000014376</c:v>
                </c:pt>
                <c:pt idx="11837">
                  <c:v>58.354545454559833</c:v>
                </c:pt>
                <c:pt idx="11838">
                  <c:v>58.359090909105291</c:v>
                </c:pt>
                <c:pt idx="11839">
                  <c:v>58.363636363650748</c:v>
                </c:pt>
                <c:pt idx="11840">
                  <c:v>58.368181818196206</c:v>
                </c:pt>
                <c:pt idx="11841">
                  <c:v>58.372727272741663</c:v>
                </c:pt>
                <c:pt idx="11842">
                  <c:v>58.377272727287121</c:v>
                </c:pt>
                <c:pt idx="11843">
                  <c:v>58.381818181832578</c:v>
                </c:pt>
                <c:pt idx="11844">
                  <c:v>58.386363636378036</c:v>
                </c:pt>
                <c:pt idx="11845">
                  <c:v>58.390909090923493</c:v>
                </c:pt>
                <c:pt idx="11846">
                  <c:v>58.395454545468951</c:v>
                </c:pt>
                <c:pt idx="11847">
                  <c:v>58.400000000014408</c:v>
                </c:pt>
                <c:pt idx="11848">
                  <c:v>58.404545454559866</c:v>
                </c:pt>
                <c:pt idx="11849">
                  <c:v>58.409090909105323</c:v>
                </c:pt>
                <c:pt idx="11850">
                  <c:v>58.413636363650781</c:v>
                </c:pt>
                <c:pt idx="11851">
                  <c:v>58.418181818196238</c:v>
                </c:pt>
                <c:pt idx="11852">
                  <c:v>58.422727272741696</c:v>
                </c:pt>
                <c:pt idx="11853">
                  <c:v>58.427272727287153</c:v>
                </c:pt>
                <c:pt idx="11854">
                  <c:v>58.431818181832611</c:v>
                </c:pt>
                <c:pt idx="11855">
                  <c:v>58.436363636378069</c:v>
                </c:pt>
                <c:pt idx="11856">
                  <c:v>58.440909090923526</c:v>
                </c:pt>
                <c:pt idx="11857">
                  <c:v>58.445454545468984</c:v>
                </c:pt>
                <c:pt idx="11858">
                  <c:v>58.450000000014441</c:v>
                </c:pt>
                <c:pt idx="11859">
                  <c:v>58.454545454559899</c:v>
                </c:pt>
                <c:pt idx="11860">
                  <c:v>58.459090909105356</c:v>
                </c:pt>
                <c:pt idx="11861">
                  <c:v>58.463636363650814</c:v>
                </c:pt>
                <c:pt idx="11862">
                  <c:v>58.468181818196271</c:v>
                </c:pt>
                <c:pt idx="11863">
                  <c:v>58.472727272741729</c:v>
                </c:pt>
                <c:pt idx="11864">
                  <c:v>58.477272727287186</c:v>
                </c:pt>
                <c:pt idx="11865">
                  <c:v>58.481818181832644</c:v>
                </c:pt>
                <c:pt idx="11866">
                  <c:v>58.486363636378101</c:v>
                </c:pt>
                <c:pt idx="11867">
                  <c:v>58.490909090923559</c:v>
                </c:pt>
                <c:pt idx="11868">
                  <c:v>58.495454545469016</c:v>
                </c:pt>
                <c:pt idx="11869">
                  <c:v>58.500000000014474</c:v>
                </c:pt>
                <c:pt idx="11870">
                  <c:v>58.504545454559931</c:v>
                </c:pt>
                <c:pt idx="11871">
                  <c:v>58.509090909105389</c:v>
                </c:pt>
                <c:pt idx="11872">
                  <c:v>58.513636363650846</c:v>
                </c:pt>
                <c:pt idx="11873">
                  <c:v>58.518181818196304</c:v>
                </c:pt>
                <c:pt idx="11874">
                  <c:v>58.522727272741761</c:v>
                </c:pt>
                <c:pt idx="11875">
                  <c:v>58.527272727287219</c:v>
                </c:pt>
                <c:pt idx="11876">
                  <c:v>58.531818181832676</c:v>
                </c:pt>
                <c:pt idx="11877">
                  <c:v>58.536363636378134</c:v>
                </c:pt>
                <c:pt idx="11878">
                  <c:v>58.540909090923591</c:v>
                </c:pt>
                <c:pt idx="11879">
                  <c:v>58.545454545469049</c:v>
                </c:pt>
                <c:pt idx="11880">
                  <c:v>58.550000000014506</c:v>
                </c:pt>
                <c:pt idx="11881">
                  <c:v>58.554545454559964</c:v>
                </c:pt>
                <c:pt idx="11882">
                  <c:v>58.559090909105421</c:v>
                </c:pt>
                <c:pt idx="11883">
                  <c:v>58.563636363650879</c:v>
                </c:pt>
                <c:pt idx="11884">
                  <c:v>58.568181818196337</c:v>
                </c:pt>
                <c:pt idx="11885">
                  <c:v>58.572727272741794</c:v>
                </c:pt>
                <c:pt idx="11886">
                  <c:v>58.577272727287252</c:v>
                </c:pt>
                <c:pt idx="11887">
                  <c:v>58.581818181832709</c:v>
                </c:pt>
                <c:pt idx="11888">
                  <c:v>58.586363636378167</c:v>
                </c:pt>
                <c:pt idx="11889">
                  <c:v>58.590909090923624</c:v>
                </c:pt>
                <c:pt idx="11890">
                  <c:v>58.595454545469082</c:v>
                </c:pt>
                <c:pt idx="11891">
                  <c:v>58.600000000014539</c:v>
                </c:pt>
                <c:pt idx="11892">
                  <c:v>58.604545454559997</c:v>
                </c:pt>
                <c:pt idx="11893">
                  <c:v>58.609090909105454</c:v>
                </c:pt>
                <c:pt idx="11894">
                  <c:v>58.613636363650912</c:v>
                </c:pt>
                <c:pt idx="11895">
                  <c:v>58.618181818196369</c:v>
                </c:pt>
                <c:pt idx="11896">
                  <c:v>58.622727272741827</c:v>
                </c:pt>
                <c:pt idx="11897">
                  <c:v>58.627272727287284</c:v>
                </c:pt>
                <c:pt idx="11898">
                  <c:v>58.631818181832742</c:v>
                </c:pt>
                <c:pt idx="11899">
                  <c:v>58.636363636378199</c:v>
                </c:pt>
                <c:pt idx="11900">
                  <c:v>58.640909090923657</c:v>
                </c:pt>
                <c:pt idx="11901">
                  <c:v>58.645454545469114</c:v>
                </c:pt>
                <c:pt idx="11902">
                  <c:v>58.650000000014572</c:v>
                </c:pt>
                <c:pt idx="11903">
                  <c:v>58.654545454560029</c:v>
                </c:pt>
                <c:pt idx="11904">
                  <c:v>58.659090909105487</c:v>
                </c:pt>
                <c:pt idx="11905">
                  <c:v>58.663636363650944</c:v>
                </c:pt>
                <c:pt idx="11906">
                  <c:v>58.668181818196402</c:v>
                </c:pt>
                <c:pt idx="11907">
                  <c:v>58.672727272741859</c:v>
                </c:pt>
                <c:pt idx="11908">
                  <c:v>58.677272727287317</c:v>
                </c:pt>
                <c:pt idx="11909">
                  <c:v>58.681818181832774</c:v>
                </c:pt>
                <c:pt idx="11910">
                  <c:v>58.686363636378232</c:v>
                </c:pt>
                <c:pt idx="11911">
                  <c:v>58.690909090923689</c:v>
                </c:pt>
                <c:pt idx="11912">
                  <c:v>58.695454545469147</c:v>
                </c:pt>
                <c:pt idx="11913">
                  <c:v>58.700000000014604</c:v>
                </c:pt>
                <c:pt idx="11914">
                  <c:v>58.704545454560062</c:v>
                </c:pt>
                <c:pt idx="11915">
                  <c:v>58.70909090910552</c:v>
                </c:pt>
                <c:pt idx="11916">
                  <c:v>58.713636363650977</c:v>
                </c:pt>
                <c:pt idx="11917">
                  <c:v>58.718181818196435</c:v>
                </c:pt>
                <c:pt idx="11918">
                  <c:v>58.722727272741892</c:v>
                </c:pt>
                <c:pt idx="11919">
                  <c:v>58.72727272728735</c:v>
                </c:pt>
                <c:pt idx="11920">
                  <c:v>58.731818181832807</c:v>
                </c:pt>
                <c:pt idx="11921">
                  <c:v>58.736363636378265</c:v>
                </c:pt>
                <c:pt idx="11922">
                  <c:v>58.740909090923722</c:v>
                </c:pt>
                <c:pt idx="11923">
                  <c:v>58.74545454546918</c:v>
                </c:pt>
                <c:pt idx="11924">
                  <c:v>58.750000000014637</c:v>
                </c:pt>
                <c:pt idx="11925">
                  <c:v>58.754545454560095</c:v>
                </c:pt>
                <c:pt idx="11926">
                  <c:v>58.759090909105552</c:v>
                </c:pt>
                <c:pt idx="11927">
                  <c:v>58.76363636365101</c:v>
                </c:pt>
                <c:pt idx="11928">
                  <c:v>58.768181818196467</c:v>
                </c:pt>
                <c:pt idx="11929">
                  <c:v>58.772727272741925</c:v>
                </c:pt>
                <c:pt idx="11930">
                  <c:v>58.777272727287382</c:v>
                </c:pt>
                <c:pt idx="11931">
                  <c:v>58.78181818183284</c:v>
                </c:pt>
                <c:pt idx="11932">
                  <c:v>58.786363636378297</c:v>
                </c:pt>
                <c:pt idx="11933">
                  <c:v>58.790909090923755</c:v>
                </c:pt>
                <c:pt idx="11934">
                  <c:v>58.795454545469212</c:v>
                </c:pt>
                <c:pt idx="11935">
                  <c:v>58.80000000001467</c:v>
                </c:pt>
                <c:pt idx="11936">
                  <c:v>58.804545454560127</c:v>
                </c:pt>
                <c:pt idx="11937">
                  <c:v>58.809090909105585</c:v>
                </c:pt>
                <c:pt idx="11938">
                  <c:v>58.813636363651042</c:v>
                </c:pt>
                <c:pt idx="11939">
                  <c:v>58.8181818181965</c:v>
                </c:pt>
                <c:pt idx="11940">
                  <c:v>58.822727272741957</c:v>
                </c:pt>
                <c:pt idx="11941">
                  <c:v>58.827272727287415</c:v>
                </c:pt>
                <c:pt idx="11942">
                  <c:v>58.831818181832872</c:v>
                </c:pt>
                <c:pt idx="11943">
                  <c:v>58.83636363637833</c:v>
                </c:pt>
                <c:pt idx="11944">
                  <c:v>58.840909090923788</c:v>
                </c:pt>
                <c:pt idx="11945">
                  <c:v>58.845454545469245</c:v>
                </c:pt>
                <c:pt idx="11946">
                  <c:v>58.850000000014703</c:v>
                </c:pt>
                <c:pt idx="11947">
                  <c:v>58.85454545456016</c:v>
                </c:pt>
                <c:pt idx="11948">
                  <c:v>58.859090909105618</c:v>
                </c:pt>
                <c:pt idx="11949">
                  <c:v>58.863636363651075</c:v>
                </c:pt>
                <c:pt idx="11950">
                  <c:v>58.868181818196533</c:v>
                </c:pt>
                <c:pt idx="11951">
                  <c:v>58.87272727274199</c:v>
                </c:pt>
                <c:pt idx="11952">
                  <c:v>58.877272727287448</c:v>
                </c:pt>
                <c:pt idx="11953">
                  <c:v>58.881818181832905</c:v>
                </c:pt>
                <c:pt idx="11954">
                  <c:v>58.886363636378363</c:v>
                </c:pt>
                <c:pt idx="11955">
                  <c:v>58.89090909092382</c:v>
                </c:pt>
                <c:pt idx="11956">
                  <c:v>58.895454545469278</c:v>
                </c:pt>
                <c:pt idx="11957">
                  <c:v>58.900000000014735</c:v>
                </c:pt>
                <c:pt idx="11958">
                  <c:v>58.904545454560193</c:v>
                </c:pt>
                <c:pt idx="11959">
                  <c:v>58.90909090910565</c:v>
                </c:pt>
                <c:pt idx="11960">
                  <c:v>58.913636363651108</c:v>
                </c:pt>
                <c:pt idx="11961">
                  <c:v>58.918181818196565</c:v>
                </c:pt>
                <c:pt idx="11962">
                  <c:v>58.922727272742023</c:v>
                </c:pt>
                <c:pt idx="11963">
                  <c:v>58.92727272728748</c:v>
                </c:pt>
                <c:pt idx="11964">
                  <c:v>58.931818181832938</c:v>
                </c:pt>
                <c:pt idx="11965">
                  <c:v>58.936363636378395</c:v>
                </c:pt>
                <c:pt idx="11966">
                  <c:v>58.940909090923853</c:v>
                </c:pt>
                <c:pt idx="11967">
                  <c:v>58.94545454546931</c:v>
                </c:pt>
                <c:pt idx="11968">
                  <c:v>58.950000000014768</c:v>
                </c:pt>
                <c:pt idx="11969">
                  <c:v>58.954545454560225</c:v>
                </c:pt>
                <c:pt idx="11970">
                  <c:v>58.959090909105683</c:v>
                </c:pt>
                <c:pt idx="11971">
                  <c:v>58.96363636365114</c:v>
                </c:pt>
                <c:pt idx="11972">
                  <c:v>58.968181818196598</c:v>
                </c:pt>
                <c:pt idx="11973">
                  <c:v>58.972727272742056</c:v>
                </c:pt>
                <c:pt idx="11974">
                  <c:v>58.977272727287513</c:v>
                </c:pt>
                <c:pt idx="11975">
                  <c:v>58.981818181832971</c:v>
                </c:pt>
                <c:pt idx="11976">
                  <c:v>58.986363636378428</c:v>
                </c:pt>
                <c:pt idx="11977">
                  <c:v>58.990909090923886</c:v>
                </c:pt>
                <c:pt idx="11978">
                  <c:v>58.995454545469343</c:v>
                </c:pt>
                <c:pt idx="11979">
                  <c:v>59.000000000014801</c:v>
                </c:pt>
                <c:pt idx="11980">
                  <c:v>59.004545454560258</c:v>
                </c:pt>
                <c:pt idx="11981">
                  <c:v>59.009090909105716</c:v>
                </c:pt>
                <c:pt idx="11982">
                  <c:v>59.013636363651173</c:v>
                </c:pt>
                <c:pt idx="11983">
                  <c:v>59.018181818196631</c:v>
                </c:pt>
                <c:pt idx="11984">
                  <c:v>59.022727272742088</c:v>
                </c:pt>
                <c:pt idx="11985">
                  <c:v>59.027272727287546</c:v>
                </c:pt>
                <c:pt idx="11986">
                  <c:v>59.031818181833003</c:v>
                </c:pt>
                <c:pt idx="11987">
                  <c:v>59.036363636378461</c:v>
                </c:pt>
                <c:pt idx="11988">
                  <c:v>59.040909090923918</c:v>
                </c:pt>
                <c:pt idx="11989">
                  <c:v>59.045454545469376</c:v>
                </c:pt>
                <c:pt idx="11990">
                  <c:v>59.050000000014833</c:v>
                </c:pt>
                <c:pt idx="11991">
                  <c:v>59.054545454560291</c:v>
                </c:pt>
                <c:pt idx="11992">
                  <c:v>59.059090909105748</c:v>
                </c:pt>
                <c:pt idx="11993">
                  <c:v>59.063636363651206</c:v>
                </c:pt>
                <c:pt idx="11994">
                  <c:v>59.068181818196663</c:v>
                </c:pt>
                <c:pt idx="11995">
                  <c:v>59.072727272742121</c:v>
                </c:pt>
                <c:pt idx="11996">
                  <c:v>59.077272727287578</c:v>
                </c:pt>
                <c:pt idx="11997">
                  <c:v>59.081818181833036</c:v>
                </c:pt>
                <c:pt idx="11998">
                  <c:v>59.086363636378493</c:v>
                </c:pt>
                <c:pt idx="11999">
                  <c:v>59.090909090923951</c:v>
                </c:pt>
                <c:pt idx="12000">
                  <c:v>59.095454545469408</c:v>
                </c:pt>
                <c:pt idx="12001">
                  <c:v>59.100000000014866</c:v>
                </c:pt>
                <c:pt idx="12002">
                  <c:v>59.104545454560323</c:v>
                </c:pt>
                <c:pt idx="12003">
                  <c:v>59.109090909105781</c:v>
                </c:pt>
                <c:pt idx="12004">
                  <c:v>59.113636363651239</c:v>
                </c:pt>
                <c:pt idx="12005">
                  <c:v>59.118181818196696</c:v>
                </c:pt>
                <c:pt idx="12006">
                  <c:v>59.122727272742154</c:v>
                </c:pt>
                <c:pt idx="12007">
                  <c:v>59.127272727287611</c:v>
                </c:pt>
                <c:pt idx="12008">
                  <c:v>59.131818181833069</c:v>
                </c:pt>
                <c:pt idx="12009">
                  <c:v>59.136363636378526</c:v>
                </c:pt>
                <c:pt idx="12010">
                  <c:v>59.140909090923984</c:v>
                </c:pt>
                <c:pt idx="12011">
                  <c:v>59.145454545469441</c:v>
                </c:pt>
                <c:pt idx="12012">
                  <c:v>59.150000000014899</c:v>
                </c:pt>
                <c:pt idx="12013">
                  <c:v>59.154545454560356</c:v>
                </c:pt>
                <c:pt idx="12014">
                  <c:v>59.159090909105814</c:v>
                </c:pt>
                <c:pt idx="12015">
                  <c:v>59.163636363651271</c:v>
                </c:pt>
                <c:pt idx="12016">
                  <c:v>59.168181818196729</c:v>
                </c:pt>
                <c:pt idx="12017">
                  <c:v>59.172727272742186</c:v>
                </c:pt>
                <c:pt idx="12018">
                  <c:v>59.177272727287644</c:v>
                </c:pt>
                <c:pt idx="12019">
                  <c:v>59.181818181833101</c:v>
                </c:pt>
                <c:pt idx="12020">
                  <c:v>59.186363636378559</c:v>
                </c:pt>
                <c:pt idx="12021">
                  <c:v>59.190909090924016</c:v>
                </c:pt>
                <c:pt idx="12022">
                  <c:v>59.195454545469474</c:v>
                </c:pt>
                <c:pt idx="12023">
                  <c:v>59.200000000014931</c:v>
                </c:pt>
                <c:pt idx="12024">
                  <c:v>59.204545454560389</c:v>
                </c:pt>
                <c:pt idx="12025">
                  <c:v>59.209090909105846</c:v>
                </c:pt>
                <c:pt idx="12026">
                  <c:v>59.213636363651304</c:v>
                </c:pt>
                <c:pt idx="12027">
                  <c:v>59.218181818196761</c:v>
                </c:pt>
                <c:pt idx="12028">
                  <c:v>59.222727272742219</c:v>
                </c:pt>
                <c:pt idx="12029">
                  <c:v>59.227272727287676</c:v>
                </c:pt>
                <c:pt idx="12030">
                  <c:v>59.231818181833134</c:v>
                </c:pt>
                <c:pt idx="12031">
                  <c:v>59.236363636378591</c:v>
                </c:pt>
                <c:pt idx="12032">
                  <c:v>59.240909090924049</c:v>
                </c:pt>
                <c:pt idx="12033">
                  <c:v>59.245454545469507</c:v>
                </c:pt>
                <c:pt idx="12034">
                  <c:v>59.250000000014964</c:v>
                </c:pt>
                <c:pt idx="12035">
                  <c:v>59.254545454560422</c:v>
                </c:pt>
                <c:pt idx="12036">
                  <c:v>59.259090909105879</c:v>
                </c:pt>
                <c:pt idx="12037">
                  <c:v>59.263636363651337</c:v>
                </c:pt>
                <c:pt idx="12038">
                  <c:v>59.268181818196794</c:v>
                </c:pt>
                <c:pt idx="12039">
                  <c:v>59.272727272742252</c:v>
                </c:pt>
                <c:pt idx="12040">
                  <c:v>59.277272727287709</c:v>
                </c:pt>
                <c:pt idx="12041">
                  <c:v>59.281818181833167</c:v>
                </c:pt>
                <c:pt idx="12042">
                  <c:v>59.286363636378624</c:v>
                </c:pt>
                <c:pt idx="12043">
                  <c:v>59.290909090924082</c:v>
                </c:pt>
                <c:pt idx="12044">
                  <c:v>59.295454545469539</c:v>
                </c:pt>
                <c:pt idx="12045">
                  <c:v>59.300000000014997</c:v>
                </c:pt>
                <c:pt idx="12046">
                  <c:v>59.304545454560454</c:v>
                </c:pt>
                <c:pt idx="12047">
                  <c:v>59.309090909105912</c:v>
                </c:pt>
                <c:pt idx="12048">
                  <c:v>59.313636363651369</c:v>
                </c:pt>
                <c:pt idx="12049">
                  <c:v>59.318181818196827</c:v>
                </c:pt>
                <c:pt idx="12050">
                  <c:v>59.322727272742284</c:v>
                </c:pt>
                <c:pt idx="12051">
                  <c:v>59.327272727287742</c:v>
                </c:pt>
                <c:pt idx="12052">
                  <c:v>59.331818181833199</c:v>
                </c:pt>
                <c:pt idx="12053">
                  <c:v>59.336363636378657</c:v>
                </c:pt>
                <c:pt idx="12054">
                  <c:v>59.340909090924114</c:v>
                </c:pt>
                <c:pt idx="12055">
                  <c:v>59.345454545469572</c:v>
                </c:pt>
                <c:pt idx="12056">
                  <c:v>59.350000000015029</c:v>
                </c:pt>
                <c:pt idx="12057">
                  <c:v>59.354545454560487</c:v>
                </c:pt>
                <c:pt idx="12058">
                  <c:v>59.359090909105944</c:v>
                </c:pt>
                <c:pt idx="12059">
                  <c:v>59.363636363651402</c:v>
                </c:pt>
                <c:pt idx="12060">
                  <c:v>59.368181818196859</c:v>
                </c:pt>
                <c:pt idx="12061">
                  <c:v>59.372727272742317</c:v>
                </c:pt>
                <c:pt idx="12062">
                  <c:v>59.377272727287775</c:v>
                </c:pt>
                <c:pt idx="12063">
                  <c:v>59.381818181833232</c:v>
                </c:pt>
                <c:pt idx="12064">
                  <c:v>59.38636363637869</c:v>
                </c:pt>
                <c:pt idx="12065">
                  <c:v>59.390909090924147</c:v>
                </c:pt>
                <c:pt idx="12066">
                  <c:v>59.395454545469605</c:v>
                </c:pt>
                <c:pt idx="12067">
                  <c:v>59.400000000015062</c:v>
                </c:pt>
                <c:pt idx="12068">
                  <c:v>59.40454545456052</c:v>
                </c:pt>
                <c:pt idx="12069">
                  <c:v>59.409090909105977</c:v>
                </c:pt>
                <c:pt idx="12070">
                  <c:v>59.413636363651435</c:v>
                </c:pt>
                <c:pt idx="12071">
                  <c:v>59.418181818196892</c:v>
                </c:pt>
                <c:pt idx="12072">
                  <c:v>59.42272727274235</c:v>
                </c:pt>
                <c:pt idx="12073">
                  <c:v>59.427272727287807</c:v>
                </c:pt>
                <c:pt idx="12074">
                  <c:v>59.431818181833265</c:v>
                </c:pt>
                <c:pt idx="12075">
                  <c:v>59.436363636378722</c:v>
                </c:pt>
                <c:pt idx="12076">
                  <c:v>59.44090909092418</c:v>
                </c:pt>
                <c:pt idx="12077">
                  <c:v>59.445454545469637</c:v>
                </c:pt>
                <c:pt idx="12078">
                  <c:v>59.450000000015095</c:v>
                </c:pt>
                <c:pt idx="12079">
                  <c:v>59.454545454560552</c:v>
                </c:pt>
                <c:pt idx="12080">
                  <c:v>59.45909090910601</c:v>
                </c:pt>
                <c:pt idx="12081">
                  <c:v>59.463636363651467</c:v>
                </c:pt>
                <c:pt idx="12082">
                  <c:v>59.468181818196925</c:v>
                </c:pt>
                <c:pt idx="12083">
                  <c:v>59.472727272742382</c:v>
                </c:pt>
                <c:pt idx="12084">
                  <c:v>59.47727272728784</c:v>
                </c:pt>
                <c:pt idx="12085">
                  <c:v>59.481818181833297</c:v>
                </c:pt>
                <c:pt idx="12086">
                  <c:v>59.486363636378755</c:v>
                </c:pt>
                <c:pt idx="12087">
                  <c:v>59.490909090924212</c:v>
                </c:pt>
                <c:pt idx="12088">
                  <c:v>59.49545454546967</c:v>
                </c:pt>
                <c:pt idx="12089">
                  <c:v>59.500000000015127</c:v>
                </c:pt>
                <c:pt idx="12090">
                  <c:v>59.504545454560585</c:v>
                </c:pt>
                <c:pt idx="12091">
                  <c:v>59.509090909106042</c:v>
                </c:pt>
                <c:pt idx="12092">
                  <c:v>59.5136363636515</c:v>
                </c:pt>
                <c:pt idx="12093">
                  <c:v>59.518181818196958</c:v>
                </c:pt>
                <c:pt idx="12094">
                  <c:v>59.522727272742415</c:v>
                </c:pt>
                <c:pt idx="12095">
                  <c:v>59.527272727287873</c:v>
                </c:pt>
                <c:pt idx="12096">
                  <c:v>59.53181818183333</c:v>
                </c:pt>
                <c:pt idx="12097">
                  <c:v>59.536363636378788</c:v>
                </c:pt>
                <c:pt idx="12098">
                  <c:v>59.540909090924245</c:v>
                </c:pt>
                <c:pt idx="12099">
                  <c:v>59.545454545469703</c:v>
                </c:pt>
                <c:pt idx="12100">
                  <c:v>59.55000000001516</c:v>
                </c:pt>
                <c:pt idx="12101">
                  <c:v>59.554545454560618</c:v>
                </c:pt>
                <c:pt idx="12102">
                  <c:v>59.559090909106075</c:v>
                </c:pt>
                <c:pt idx="12103">
                  <c:v>59.563636363651533</c:v>
                </c:pt>
                <c:pt idx="12104">
                  <c:v>59.56818181819699</c:v>
                </c:pt>
                <c:pt idx="12105">
                  <c:v>59.572727272742448</c:v>
                </c:pt>
                <c:pt idx="12106">
                  <c:v>59.577272727287905</c:v>
                </c:pt>
                <c:pt idx="12107">
                  <c:v>59.581818181833363</c:v>
                </c:pt>
                <c:pt idx="12108">
                  <c:v>59.58636363637882</c:v>
                </c:pt>
                <c:pt idx="12109">
                  <c:v>59.590909090924278</c:v>
                </c:pt>
                <c:pt idx="12110">
                  <c:v>59.595454545469735</c:v>
                </c:pt>
                <c:pt idx="12111">
                  <c:v>59.600000000015193</c:v>
                </c:pt>
                <c:pt idx="12112">
                  <c:v>59.60454545456065</c:v>
                </c:pt>
                <c:pt idx="12113">
                  <c:v>59.609090909106108</c:v>
                </c:pt>
                <c:pt idx="12114">
                  <c:v>59.613636363651565</c:v>
                </c:pt>
                <c:pt idx="12115">
                  <c:v>59.618181818197023</c:v>
                </c:pt>
                <c:pt idx="12116">
                  <c:v>59.62272727274248</c:v>
                </c:pt>
                <c:pt idx="12117">
                  <c:v>59.627272727287938</c:v>
                </c:pt>
                <c:pt idx="12118">
                  <c:v>59.631818181833395</c:v>
                </c:pt>
                <c:pt idx="12119">
                  <c:v>59.636363636378853</c:v>
                </c:pt>
                <c:pt idx="12120">
                  <c:v>59.64090909092431</c:v>
                </c:pt>
                <c:pt idx="12121">
                  <c:v>59.645454545469768</c:v>
                </c:pt>
                <c:pt idx="12122">
                  <c:v>59.650000000015226</c:v>
                </c:pt>
                <c:pt idx="12123">
                  <c:v>59.654545454560683</c:v>
                </c:pt>
                <c:pt idx="12124">
                  <c:v>59.659090909106141</c:v>
                </c:pt>
                <c:pt idx="12125">
                  <c:v>59.663636363651598</c:v>
                </c:pt>
                <c:pt idx="12126">
                  <c:v>59.668181818197056</c:v>
                </c:pt>
                <c:pt idx="12127">
                  <c:v>59.672727272742513</c:v>
                </c:pt>
                <c:pt idx="12128">
                  <c:v>59.677272727287971</c:v>
                </c:pt>
                <c:pt idx="12129">
                  <c:v>59.681818181833428</c:v>
                </c:pt>
                <c:pt idx="12130">
                  <c:v>59.686363636378886</c:v>
                </c:pt>
                <c:pt idx="12131">
                  <c:v>59.690909090924343</c:v>
                </c:pt>
                <c:pt idx="12132">
                  <c:v>59.695454545469801</c:v>
                </c:pt>
                <c:pt idx="12133">
                  <c:v>59.700000000015258</c:v>
                </c:pt>
                <c:pt idx="12134">
                  <c:v>59.704545454560716</c:v>
                </c:pt>
                <c:pt idx="12135">
                  <c:v>59.709090909106173</c:v>
                </c:pt>
                <c:pt idx="12136">
                  <c:v>59.713636363651631</c:v>
                </c:pt>
                <c:pt idx="12137">
                  <c:v>59.718181818197088</c:v>
                </c:pt>
                <c:pt idx="12138">
                  <c:v>59.722727272742546</c:v>
                </c:pt>
                <c:pt idx="12139">
                  <c:v>59.727272727288003</c:v>
                </c:pt>
                <c:pt idx="12140">
                  <c:v>59.731818181833461</c:v>
                </c:pt>
                <c:pt idx="12141">
                  <c:v>59.736363636378918</c:v>
                </c:pt>
                <c:pt idx="12142">
                  <c:v>59.740909090924376</c:v>
                </c:pt>
                <c:pt idx="12143">
                  <c:v>59.745454545469833</c:v>
                </c:pt>
                <c:pt idx="12144">
                  <c:v>59.750000000015291</c:v>
                </c:pt>
                <c:pt idx="12145">
                  <c:v>59.754545454560748</c:v>
                </c:pt>
                <c:pt idx="12146">
                  <c:v>59.759090909106206</c:v>
                </c:pt>
                <c:pt idx="12147">
                  <c:v>59.763636363651663</c:v>
                </c:pt>
                <c:pt idx="12148">
                  <c:v>59.768181818197121</c:v>
                </c:pt>
                <c:pt idx="12149">
                  <c:v>59.772727272742578</c:v>
                </c:pt>
                <c:pt idx="12150">
                  <c:v>59.777272727288036</c:v>
                </c:pt>
                <c:pt idx="12151">
                  <c:v>59.781818181833493</c:v>
                </c:pt>
                <c:pt idx="12152">
                  <c:v>59.786363636378951</c:v>
                </c:pt>
                <c:pt idx="12153">
                  <c:v>59.790909090924409</c:v>
                </c:pt>
                <c:pt idx="12154">
                  <c:v>59.795454545469866</c:v>
                </c:pt>
                <c:pt idx="12155">
                  <c:v>59.800000000015324</c:v>
                </c:pt>
                <c:pt idx="12156">
                  <c:v>59.804545454560781</c:v>
                </c:pt>
                <c:pt idx="12157">
                  <c:v>59.809090909106239</c:v>
                </c:pt>
                <c:pt idx="12158">
                  <c:v>59.813636363651696</c:v>
                </c:pt>
                <c:pt idx="12159">
                  <c:v>59.818181818197154</c:v>
                </c:pt>
                <c:pt idx="12160">
                  <c:v>59.822727272742611</c:v>
                </c:pt>
                <c:pt idx="12161">
                  <c:v>59.827272727288069</c:v>
                </c:pt>
                <c:pt idx="12162">
                  <c:v>59.831818181833526</c:v>
                </c:pt>
                <c:pt idx="12163">
                  <c:v>59.836363636378984</c:v>
                </c:pt>
                <c:pt idx="12164">
                  <c:v>59.840909090924441</c:v>
                </c:pt>
                <c:pt idx="12165">
                  <c:v>59.845454545469899</c:v>
                </c:pt>
                <c:pt idx="12166">
                  <c:v>59.850000000015356</c:v>
                </c:pt>
                <c:pt idx="12167">
                  <c:v>59.854545454560814</c:v>
                </c:pt>
                <c:pt idx="12168">
                  <c:v>59.859090909106271</c:v>
                </c:pt>
                <c:pt idx="12169">
                  <c:v>59.863636363651729</c:v>
                </c:pt>
                <c:pt idx="12170">
                  <c:v>59.868181818197186</c:v>
                </c:pt>
                <c:pt idx="12171">
                  <c:v>59.872727272742644</c:v>
                </c:pt>
                <c:pt idx="12172">
                  <c:v>59.877272727288101</c:v>
                </c:pt>
                <c:pt idx="12173">
                  <c:v>59.881818181833559</c:v>
                </c:pt>
                <c:pt idx="12174">
                  <c:v>59.886363636379016</c:v>
                </c:pt>
                <c:pt idx="12175">
                  <c:v>59.890909090924474</c:v>
                </c:pt>
                <c:pt idx="12176">
                  <c:v>59.895454545469931</c:v>
                </c:pt>
                <c:pt idx="12177">
                  <c:v>59.900000000015389</c:v>
                </c:pt>
                <c:pt idx="12178">
                  <c:v>59.904545454560846</c:v>
                </c:pt>
                <c:pt idx="12179">
                  <c:v>59.909090909106304</c:v>
                </c:pt>
                <c:pt idx="12180">
                  <c:v>59.913636363651761</c:v>
                </c:pt>
                <c:pt idx="12181">
                  <c:v>59.918181818197219</c:v>
                </c:pt>
                <c:pt idx="12182">
                  <c:v>59.922727272742677</c:v>
                </c:pt>
                <c:pt idx="12183">
                  <c:v>59.927272727288134</c:v>
                </c:pt>
                <c:pt idx="12184">
                  <c:v>59.931818181833592</c:v>
                </c:pt>
                <c:pt idx="12185">
                  <c:v>59.936363636379049</c:v>
                </c:pt>
                <c:pt idx="12186">
                  <c:v>59.940909090924507</c:v>
                </c:pt>
                <c:pt idx="12187">
                  <c:v>59.945454545469964</c:v>
                </c:pt>
                <c:pt idx="12188">
                  <c:v>59.950000000015422</c:v>
                </c:pt>
                <c:pt idx="12189">
                  <c:v>59.954545454560879</c:v>
                </c:pt>
                <c:pt idx="12190">
                  <c:v>59.959090909106337</c:v>
                </c:pt>
                <c:pt idx="12191">
                  <c:v>59.963636363651794</c:v>
                </c:pt>
                <c:pt idx="12192">
                  <c:v>59.968181818197252</c:v>
                </c:pt>
                <c:pt idx="12193">
                  <c:v>59.972727272742709</c:v>
                </c:pt>
                <c:pt idx="12194">
                  <c:v>59.977272727288167</c:v>
                </c:pt>
                <c:pt idx="12195">
                  <c:v>59.981818181833624</c:v>
                </c:pt>
                <c:pt idx="12196">
                  <c:v>59.986363636379082</c:v>
                </c:pt>
                <c:pt idx="12197">
                  <c:v>59.990909090924539</c:v>
                </c:pt>
                <c:pt idx="12198">
                  <c:v>59.995454545469997</c:v>
                </c:pt>
                <c:pt idx="12199">
                  <c:v>60.000000000015454</c:v>
                </c:pt>
                <c:pt idx="12200">
                  <c:v>60.004545454560912</c:v>
                </c:pt>
                <c:pt idx="12201">
                  <c:v>60.009090909106369</c:v>
                </c:pt>
                <c:pt idx="12202">
                  <c:v>60.013636363651827</c:v>
                </c:pt>
                <c:pt idx="12203">
                  <c:v>60.018181818197284</c:v>
                </c:pt>
                <c:pt idx="12204">
                  <c:v>60.022727272742742</c:v>
                </c:pt>
                <c:pt idx="12205">
                  <c:v>60.027272727288199</c:v>
                </c:pt>
                <c:pt idx="12206">
                  <c:v>60.031818181833657</c:v>
                </c:pt>
                <c:pt idx="12207">
                  <c:v>60.036363636379114</c:v>
                </c:pt>
                <c:pt idx="12208">
                  <c:v>60.040909090924572</c:v>
                </c:pt>
                <c:pt idx="12209">
                  <c:v>60.045454545470029</c:v>
                </c:pt>
                <c:pt idx="12210">
                  <c:v>60.050000000015487</c:v>
                </c:pt>
                <c:pt idx="12211">
                  <c:v>60.054545454560945</c:v>
                </c:pt>
                <c:pt idx="12212">
                  <c:v>60.059090909106402</c:v>
                </c:pt>
                <c:pt idx="12213">
                  <c:v>60.06363636365186</c:v>
                </c:pt>
                <c:pt idx="12214">
                  <c:v>60.068181818197317</c:v>
                </c:pt>
                <c:pt idx="12215">
                  <c:v>60.072727272742775</c:v>
                </c:pt>
                <c:pt idx="12216">
                  <c:v>60.077272727288232</c:v>
                </c:pt>
                <c:pt idx="12217">
                  <c:v>60.08181818183369</c:v>
                </c:pt>
                <c:pt idx="12218">
                  <c:v>60.086363636379147</c:v>
                </c:pt>
                <c:pt idx="12219">
                  <c:v>60.090909090924605</c:v>
                </c:pt>
                <c:pt idx="12220">
                  <c:v>60.095454545470062</c:v>
                </c:pt>
                <c:pt idx="12221">
                  <c:v>60.10000000001552</c:v>
                </c:pt>
                <c:pt idx="12222">
                  <c:v>60.104545454560977</c:v>
                </c:pt>
                <c:pt idx="12223">
                  <c:v>60.109090909106435</c:v>
                </c:pt>
                <c:pt idx="12224">
                  <c:v>60.113636363651892</c:v>
                </c:pt>
                <c:pt idx="12225">
                  <c:v>60.11818181819735</c:v>
                </c:pt>
                <c:pt idx="12226">
                  <c:v>60.122727272742807</c:v>
                </c:pt>
                <c:pt idx="12227">
                  <c:v>60.127272727288265</c:v>
                </c:pt>
                <c:pt idx="12228">
                  <c:v>60.131818181833722</c:v>
                </c:pt>
                <c:pt idx="12229">
                  <c:v>60.13636363637918</c:v>
                </c:pt>
                <c:pt idx="12230">
                  <c:v>60.140909090924637</c:v>
                </c:pt>
                <c:pt idx="12231">
                  <c:v>60.145454545470095</c:v>
                </c:pt>
                <c:pt idx="12232">
                  <c:v>60.150000000015552</c:v>
                </c:pt>
                <c:pt idx="12233">
                  <c:v>60.15454545456101</c:v>
                </c:pt>
                <c:pt idx="12234">
                  <c:v>60.159090909106467</c:v>
                </c:pt>
                <c:pt idx="12235">
                  <c:v>60.163636363651925</c:v>
                </c:pt>
                <c:pt idx="12236">
                  <c:v>60.168181818197382</c:v>
                </c:pt>
                <c:pt idx="12237">
                  <c:v>60.17272727274284</c:v>
                </c:pt>
                <c:pt idx="12238">
                  <c:v>60.177272727288297</c:v>
                </c:pt>
                <c:pt idx="12239">
                  <c:v>60.181818181833755</c:v>
                </c:pt>
                <c:pt idx="12240">
                  <c:v>60.186363636379212</c:v>
                </c:pt>
                <c:pt idx="12241">
                  <c:v>60.19090909092467</c:v>
                </c:pt>
                <c:pt idx="12242">
                  <c:v>60.195454545470128</c:v>
                </c:pt>
                <c:pt idx="12243">
                  <c:v>60.200000000015585</c:v>
                </c:pt>
                <c:pt idx="12244">
                  <c:v>60.204545454561043</c:v>
                </c:pt>
                <c:pt idx="12245">
                  <c:v>60.2090909091065</c:v>
                </c:pt>
                <c:pt idx="12246">
                  <c:v>60.213636363651958</c:v>
                </c:pt>
                <c:pt idx="12247">
                  <c:v>60.218181818197415</c:v>
                </c:pt>
                <c:pt idx="12248">
                  <c:v>60.222727272742873</c:v>
                </c:pt>
                <c:pt idx="12249">
                  <c:v>60.22727272728833</c:v>
                </c:pt>
                <c:pt idx="12250">
                  <c:v>60.231818181833788</c:v>
                </c:pt>
                <c:pt idx="12251">
                  <c:v>60.236363636379245</c:v>
                </c:pt>
                <c:pt idx="12252">
                  <c:v>60.240909090924703</c:v>
                </c:pt>
                <c:pt idx="12253">
                  <c:v>60.24545454547016</c:v>
                </c:pt>
                <c:pt idx="12254">
                  <c:v>60.250000000015618</c:v>
                </c:pt>
                <c:pt idx="12255">
                  <c:v>60.254545454561075</c:v>
                </c:pt>
                <c:pt idx="12256">
                  <c:v>60.259090909106533</c:v>
                </c:pt>
                <c:pt idx="12257">
                  <c:v>60.26363636365199</c:v>
                </c:pt>
                <c:pt idx="12258">
                  <c:v>60.268181818197448</c:v>
                </c:pt>
                <c:pt idx="12259">
                  <c:v>60.272727272742905</c:v>
                </c:pt>
                <c:pt idx="12260">
                  <c:v>60.277272727288363</c:v>
                </c:pt>
                <c:pt idx="12261">
                  <c:v>60.28181818183382</c:v>
                </c:pt>
                <c:pt idx="12262">
                  <c:v>60.286363636379278</c:v>
                </c:pt>
                <c:pt idx="12263">
                  <c:v>60.290909090924735</c:v>
                </c:pt>
                <c:pt idx="12264">
                  <c:v>60.295454545470193</c:v>
                </c:pt>
                <c:pt idx="12265">
                  <c:v>60.30000000001565</c:v>
                </c:pt>
                <c:pt idx="12266">
                  <c:v>60.304545454561108</c:v>
                </c:pt>
                <c:pt idx="12267">
                  <c:v>60.309090909106565</c:v>
                </c:pt>
                <c:pt idx="12268">
                  <c:v>60.313636363652023</c:v>
                </c:pt>
                <c:pt idx="12269">
                  <c:v>60.31818181819748</c:v>
                </c:pt>
                <c:pt idx="12270">
                  <c:v>60.322727272742938</c:v>
                </c:pt>
                <c:pt idx="12271">
                  <c:v>60.327272727288396</c:v>
                </c:pt>
                <c:pt idx="12272">
                  <c:v>60.331818181833853</c:v>
                </c:pt>
                <c:pt idx="12273">
                  <c:v>60.336363636379311</c:v>
                </c:pt>
                <c:pt idx="12274">
                  <c:v>60.340909090924768</c:v>
                </c:pt>
                <c:pt idx="12275">
                  <c:v>60.345454545470226</c:v>
                </c:pt>
                <c:pt idx="12276">
                  <c:v>60.350000000015683</c:v>
                </c:pt>
                <c:pt idx="12277">
                  <c:v>60.354545454561141</c:v>
                </c:pt>
                <c:pt idx="12278">
                  <c:v>60.359090909106598</c:v>
                </c:pt>
                <c:pt idx="12279">
                  <c:v>60.363636363652056</c:v>
                </c:pt>
                <c:pt idx="12280">
                  <c:v>60.368181818197513</c:v>
                </c:pt>
                <c:pt idx="12281">
                  <c:v>60.372727272742971</c:v>
                </c:pt>
                <c:pt idx="12282">
                  <c:v>60.377272727288428</c:v>
                </c:pt>
                <c:pt idx="12283">
                  <c:v>60.381818181833886</c:v>
                </c:pt>
                <c:pt idx="12284">
                  <c:v>60.386363636379343</c:v>
                </c:pt>
                <c:pt idx="12285">
                  <c:v>60.390909090924801</c:v>
                </c:pt>
                <c:pt idx="12286">
                  <c:v>60.395454545470258</c:v>
                </c:pt>
                <c:pt idx="12287">
                  <c:v>60.400000000015716</c:v>
                </c:pt>
                <c:pt idx="12288">
                  <c:v>60.404545454561173</c:v>
                </c:pt>
                <c:pt idx="12289">
                  <c:v>60.409090909106631</c:v>
                </c:pt>
                <c:pt idx="12290">
                  <c:v>60.413636363652088</c:v>
                </c:pt>
                <c:pt idx="12291">
                  <c:v>60.418181818197546</c:v>
                </c:pt>
                <c:pt idx="12292">
                  <c:v>60.422727272743003</c:v>
                </c:pt>
                <c:pt idx="12293">
                  <c:v>60.427272727288461</c:v>
                </c:pt>
                <c:pt idx="12294">
                  <c:v>60.431818181833918</c:v>
                </c:pt>
                <c:pt idx="12295">
                  <c:v>60.436363636379376</c:v>
                </c:pt>
                <c:pt idx="12296">
                  <c:v>60.440909090924833</c:v>
                </c:pt>
                <c:pt idx="12297">
                  <c:v>60.445454545470291</c:v>
                </c:pt>
                <c:pt idx="12298">
                  <c:v>60.450000000015748</c:v>
                </c:pt>
                <c:pt idx="12299">
                  <c:v>60.454545454561206</c:v>
                </c:pt>
                <c:pt idx="12300">
                  <c:v>60.459090909106664</c:v>
                </c:pt>
                <c:pt idx="12301">
                  <c:v>60.463636363652121</c:v>
                </c:pt>
                <c:pt idx="12302">
                  <c:v>60.468181818197579</c:v>
                </c:pt>
                <c:pt idx="12303">
                  <c:v>60.472727272743036</c:v>
                </c:pt>
                <c:pt idx="12304">
                  <c:v>60.477272727288494</c:v>
                </c:pt>
                <c:pt idx="12305">
                  <c:v>60.481818181833951</c:v>
                </c:pt>
                <c:pt idx="12306">
                  <c:v>60.486363636379409</c:v>
                </c:pt>
                <c:pt idx="12307">
                  <c:v>60.490909090924866</c:v>
                </c:pt>
                <c:pt idx="12308">
                  <c:v>60.495454545470324</c:v>
                </c:pt>
                <c:pt idx="12309">
                  <c:v>60.500000000015781</c:v>
                </c:pt>
                <c:pt idx="12310">
                  <c:v>60.504545454561239</c:v>
                </c:pt>
                <c:pt idx="12311">
                  <c:v>60.509090909106696</c:v>
                </c:pt>
                <c:pt idx="12312">
                  <c:v>60.513636363652154</c:v>
                </c:pt>
                <c:pt idx="12313">
                  <c:v>60.518181818197611</c:v>
                </c:pt>
                <c:pt idx="12314">
                  <c:v>60.522727272743069</c:v>
                </c:pt>
                <c:pt idx="12315">
                  <c:v>60.527272727288526</c:v>
                </c:pt>
                <c:pt idx="12316">
                  <c:v>60.531818181833984</c:v>
                </c:pt>
                <c:pt idx="12317">
                  <c:v>60.536363636379441</c:v>
                </c:pt>
                <c:pt idx="12318">
                  <c:v>60.540909090924899</c:v>
                </c:pt>
                <c:pt idx="12319">
                  <c:v>60.545454545470356</c:v>
                </c:pt>
                <c:pt idx="12320">
                  <c:v>60.550000000015814</c:v>
                </c:pt>
                <c:pt idx="12321">
                  <c:v>60.554545454561271</c:v>
                </c:pt>
                <c:pt idx="12322">
                  <c:v>60.559090909106729</c:v>
                </c:pt>
                <c:pt idx="12323">
                  <c:v>60.563636363652186</c:v>
                </c:pt>
                <c:pt idx="12324">
                  <c:v>60.568181818197644</c:v>
                </c:pt>
                <c:pt idx="12325">
                  <c:v>60.572727272743101</c:v>
                </c:pt>
                <c:pt idx="12326">
                  <c:v>60.577272727288559</c:v>
                </c:pt>
                <c:pt idx="12327">
                  <c:v>60.581818181834016</c:v>
                </c:pt>
                <c:pt idx="12328">
                  <c:v>60.586363636379474</c:v>
                </c:pt>
                <c:pt idx="12329">
                  <c:v>60.590909090924931</c:v>
                </c:pt>
                <c:pt idx="12330">
                  <c:v>60.595454545470389</c:v>
                </c:pt>
                <c:pt idx="12331">
                  <c:v>60.600000000015847</c:v>
                </c:pt>
                <c:pt idx="12332">
                  <c:v>60.604545454561304</c:v>
                </c:pt>
                <c:pt idx="12333">
                  <c:v>60.609090909106762</c:v>
                </c:pt>
                <c:pt idx="12334">
                  <c:v>60.613636363652219</c:v>
                </c:pt>
                <c:pt idx="12335">
                  <c:v>60.618181818197677</c:v>
                </c:pt>
                <c:pt idx="12336">
                  <c:v>60.622727272743134</c:v>
                </c:pt>
                <c:pt idx="12337">
                  <c:v>60.627272727288592</c:v>
                </c:pt>
                <c:pt idx="12338">
                  <c:v>60.631818181834049</c:v>
                </c:pt>
                <c:pt idx="12339">
                  <c:v>60.636363636379507</c:v>
                </c:pt>
                <c:pt idx="12340">
                  <c:v>60.640909090924964</c:v>
                </c:pt>
                <c:pt idx="12341">
                  <c:v>60.645454545470422</c:v>
                </c:pt>
                <c:pt idx="12342">
                  <c:v>60.650000000015879</c:v>
                </c:pt>
                <c:pt idx="12343">
                  <c:v>60.654545454561337</c:v>
                </c:pt>
                <c:pt idx="12344">
                  <c:v>60.659090909106794</c:v>
                </c:pt>
                <c:pt idx="12345">
                  <c:v>60.663636363652252</c:v>
                </c:pt>
                <c:pt idx="12346">
                  <c:v>60.668181818197709</c:v>
                </c:pt>
                <c:pt idx="12347">
                  <c:v>60.672727272743167</c:v>
                </c:pt>
                <c:pt idx="12348">
                  <c:v>60.677272727288624</c:v>
                </c:pt>
                <c:pt idx="12349">
                  <c:v>60.681818181834082</c:v>
                </c:pt>
                <c:pt idx="12350">
                  <c:v>60.686363636379539</c:v>
                </c:pt>
                <c:pt idx="12351">
                  <c:v>60.690909090924997</c:v>
                </c:pt>
                <c:pt idx="12352">
                  <c:v>60.695454545470454</c:v>
                </c:pt>
                <c:pt idx="12353">
                  <c:v>60.700000000015912</c:v>
                </c:pt>
                <c:pt idx="12354">
                  <c:v>60.704545454561369</c:v>
                </c:pt>
                <c:pt idx="12355">
                  <c:v>60.709090909106827</c:v>
                </c:pt>
                <c:pt idx="12356">
                  <c:v>60.713636363652284</c:v>
                </c:pt>
                <c:pt idx="12357">
                  <c:v>60.718181818197742</c:v>
                </c:pt>
                <c:pt idx="12358">
                  <c:v>60.722727272743199</c:v>
                </c:pt>
                <c:pt idx="12359">
                  <c:v>60.727272727288657</c:v>
                </c:pt>
                <c:pt idx="12360">
                  <c:v>60.731818181834115</c:v>
                </c:pt>
                <c:pt idx="12361">
                  <c:v>60.736363636379572</c:v>
                </c:pt>
                <c:pt idx="12362">
                  <c:v>60.74090909092503</c:v>
                </c:pt>
                <c:pt idx="12363">
                  <c:v>60.745454545470487</c:v>
                </c:pt>
                <c:pt idx="12364">
                  <c:v>60.750000000015945</c:v>
                </c:pt>
                <c:pt idx="12365">
                  <c:v>60.754545454561402</c:v>
                </c:pt>
                <c:pt idx="12366">
                  <c:v>60.75909090910686</c:v>
                </c:pt>
                <c:pt idx="12367">
                  <c:v>60.763636363652317</c:v>
                </c:pt>
                <c:pt idx="12368">
                  <c:v>60.768181818197775</c:v>
                </c:pt>
                <c:pt idx="12369">
                  <c:v>60.772727272743232</c:v>
                </c:pt>
                <c:pt idx="12370">
                  <c:v>60.77727272728869</c:v>
                </c:pt>
                <c:pt idx="12371">
                  <c:v>60.781818181834147</c:v>
                </c:pt>
                <c:pt idx="12372">
                  <c:v>60.786363636379605</c:v>
                </c:pt>
                <c:pt idx="12373">
                  <c:v>60.790909090925062</c:v>
                </c:pt>
                <c:pt idx="12374">
                  <c:v>60.79545454547052</c:v>
                </c:pt>
                <c:pt idx="12375">
                  <c:v>60.800000000015977</c:v>
                </c:pt>
                <c:pt idx="12376">
                  <c:v>60.804545454561435</c:v>
                </c:pt>
                <c:pt idx="12377">
                  <c:v>60.809090909106892</c:v>
                </c:pt>
                <c:pt idx="12378">
                  <c:v>60.81363636365235</c:v>
                </c:pt>
                <c:pt idx="12379">
                  <c:v>60.818181818197807</c:v>
                </c:pt>
                <c:pt idx="12380">
                  <c:v>60.822727272743265</c:v>
                </c:pt>
                <c:pt idx="12381">
                  <c:v>60.827272727288722</c:v>
                </c:pt>
                <c:pt idx="12382">
                  <c:v>60.83181818183418</c:v>
                </c:pt>
                <c:pt idx="12383">
                  <c:v>60.836363636379637</c:v>
                </c:pt>
                <c:pt idx="12384">
                  <c:v>60.840909090925095</c:v>
                </c:pt>
                <c:pt idx="12385">
                  <c:v>60.845454545470552</c:v>
                </c:pt>
                <c:pt idx="12386">
                  <c:v>60.85000000001601</c:v>
                </c:pt>
                <c:pt idx="12387">
                  <c:v>60.854545454561467</c:v>
                </c:pt>
                <c:pt idx="12388">
                  <c:v>60.859090909106925</c:v>
                </c:pt>
                <c:pt idx="12389">
                  <c:v>60.863636363652382</c:v>
                </c:pt>
                <c:pt idx="12390">
                  <c:v>60.86818181819784</c:v>
                </c:pt>
                <c:pt idx="12391">
                  <c:v>60.872727272743298</c:v>
                </c:pt>
                <c:pt idx="12392">
                  <c:v>60.877272727288755</c:v>
                </c:pt>
                <c:pt idx="12393">
                  <c:v>60.881818181834213</c:v>
                </c:pt>
                <c:pt idx="12394">
                  <c:v>60.88636363637967</c:v>
                </c:pt>
                <c:pt idx="12395">
                  <c:v>60.890909090925128</c:v>
                </c:pt>
                <c:pt idx="12396">
                  <c:v>60.895454545470585</c:v>
                </c:pt>
                <c:pt idx="12397">
                  <c:v>60.900000000016043</c:v>
                </c:pt>
                <c:pt idx="12398">
                  <c:v>60.9045454545615</c:v>
                </c:pt>
                <c:pt idx="12399">
                  <c:v>60.909090909106958</c:v>
                </c:pt>
                <c:pt idx="12400">
                  <c:v>60.913636363652415</c:v>
                </c:pt>
                <c:pt idx="12401">
                  <c:v>60.918181818197873</c:v>
                </c:pt>
                <c:pt idx="12402">
                  <c:v>60.92272727274333</c:v>
                </c:pt>
                <c:pt idx="12403">
                  <c:v>60.927272727288788</c:v>
                </c:pt>
                <c:pt idx="12404">
                  <c:v>60.931818181834245</c:v>
                </c:pt>
                <c:pt idx="12405">
                  <c:v>60.936363636379703</c:v>
                </c:pt>
                <c:pt idx="12406">
                  <c:v>60.94090909092516</c:v>
                </c:pt>
                <c:pt idx="12407">
                  <c:v>60.945454545470618</c:v>
                </c:pt>
                <c:pt idx="12408">
                  <c:v>60.950000000016075</c:v>
                </c:pt>
                <c:pt idx="12409">
                  <c:v>60.954545454561533</c:v>
                </c:pt>
                <c:pt idx="12410">
                  <c:v>60.95909090910699</c:v>
                </c:pt>
                <c:pt idx="12411">
                  <c:v>60.963636363652448</c:v>
                </c:pt>
                <c:pt idx="12412">
                  <c:v>60.968181818197905</c:v>
                </c:pt>
                <c:pt idx="12413">
                  <c:v>60.972727272743363</c:v>
                </c:pt>
                <c:pt idx="12414">
                  <c:v>60.97727272728882</c:v>
                </c:pt>
                <c:pt idx="12415">
                  <c:v>60.981818181834278</c:v>
                </c:pt>
                <c:pt idx="12416">
                  <c:v>60.986363636379735</c:v>
                </c:pt>
                <c:pt idx="12417">
                  <c:v>60.990909090925193</c:v>
                </c:pt>
                <c:pt idx="12418">
                  <c:v>60.99545454547065</c:v>
                </c:pt>
                <c:pt idx="12419">
                  <c:v>61.000000000016108</c:v>
                </c:pt>
                <c:pt idx="12420">
                  <c:v>61.004545454561566</c:v>
                </c:pt>
                <c:pt idx="12421">
                  <c:v>61.009090909107023</c:v>
                </c:pt>
                <c:pt idx="12422">
                  <c:v>61.013636363652481</c:v>
                </c:pt>
                <c:pt idx="12423">
                  <c:v>61.018181818197938</c:v>
                </c:pt>
                <c:pt idx="12424">
                  <c:v>61.022727272743396</c:v>
                </c:pt>
                <c:pt idx="12425">
                  <c:v>61.027272727288853</c:v>
                </c:pt>
                <c:pt idx="12426">
                  <c:v>61.031818181834311</c:v>
                </c:pt>
                <c:pt idx="12427">
                  <c:v>61.036363636379768</c:v>
                </c:pt>
                <c:pt idx="12428">
                  <c:v>61.040909090925226</c:v>
                </c:pt>
                <c:pt idx="12429">
                  <c:v>61.045454545470683</c:v>
                </c:pt>
                <c:pt idx="12430">
                  <c:v>61.050000000016141</c:v>
                </c:pt>
                <c:pt idx="12431">
                  <c:v>61.054545454561598</c:v>
                </c:pt>
                <c:pt idx="12432">
                  <c:v>61.059090909107056</c:v>
                </c:pt>
                <c:pt idx="12433">
                  <c:v>61.063636363652513</c:v>
                </c:pt>
                <c:pt idx="12434">
                  <c:v>61.068181818197971</c:v>
                </c:pt>
                <c:pt idx="12435">
                  <c:v>61.072727272743428</c:v>
                </c:pt>
                <c:pt idx="12436">
                  <c:v>61.077272727288886</c:v>
                </c:pt>
                <c:pt idx="12437">
                  <c:v>61.081818181834343</c:v>
                </c:pt>
                <c:pt idx="12438">
                  <c:v>61.086363636379801</c:v>
                </c:pt>
                <c:pt idx="12439">
                  <c:v>61.090909090925258</c:v>
                </c:pt>
                <c:pt idx="12440">
                  <c:v>61.095454545470716</c:v>
                </c:pt>
                <c:pt idx="12441">
                  <c:v>61.100000000016173</c:v>
                </c:pt>
                <c:pt idx="12442">
                  <c:v>61.104545454561631</c:v>
                </c:pt>
                <c:pt idx="12443">
                  <c:v>61.109090909107088</c:v>
                </c:pt>
                <c:pt idx="12444">
                  <c:v>61.113636363652546</c:v>
                </c:pt>
                <c:pt idx="12445">
                  <c:v>61.118181818198003</c:v>
                </c:pt>
                <c:pt idx="12446">
                  <c:v>61.122727272743461</c:v>
                </c:pt>
                <c:pt idx="12447">
                  <c:v>61.127272727288918</c:v>
                </c:pt>
                <c:pt idx="12448">
                  <c:v>61.131818181834376</c:v>
                </c:pt>
                <c:pt idx="12449">
                  <c:v>61.136363636379834</c:v>
                </c:pt>
                <c:pt idx="12450">
                  <c:v>61.140909090925291</c:v>
                </c:pt>
                <c:pt idx="12451">
                  <c:v>61.145454545470749</c:v>
                </c:pt>
                <c:pt idx="12452">
                  <c:v>61.150000000016206</c:v>
                </c:pt>
                <c:pt idx="12453">
                  <c:v>61.154545454561664</c:v>
                </c:pt>
                <c:pt idx="12454">
                  <c:v>61.159090909107121</c:v>
                </c:pt>
                <c:pt idx="12455">
                  <c:v>61.163636363652579</c:v>
                </c:pt>
                <c:pt idx="12456">
                  <c:v>61.168181818198036</c:v>
                </c:pt>
                <c:pt idx="12457">
                  <c:v>61.172727272743494</c:v>
                </c:pt>
                <c:pt idx="12458">
                  <c:v>61.177272727288951</c:v>
                </c:pt>
                <c:pt idx="12459">
                  <c:v>61.181818181834409</c:v>
                </c:pt>
                <c:pt idx="12460">
                  <c:v>61.186363636379866</c:v>
                </c:pt>
                <c:pt idx="12461">
                  <c:v>61.190909090925324</c:v>
                </c:pt>
                <c:pt idx="12462">
                  <c:v>61.195454545470781</c:v>
                </c:pt>
                <c:pt idx="12463">
                  <c:v>61.200000000016239</c:v>
                </c:pt>
                <c:pt idx="12464">
                  <c:v>61.204545454561696</c:v>
                </c:pt>
                <c:pt idx="12465">
                  <c:v>61.209090909107154</c:v>
                </c:pt>
                <c:pt idx="12466">
                  <c:v>61.213636363652611</c:v>
                </c:pt>
                <c:pt idx="12467">
                  <c:v>61.218181818198069</c:v>
                </c:pt>
                <c:pt idx="12468">
                  <c:v>61.222727272743526</c:v>
                </c:pt>
                <c:pt idx="12469">
                  <c:v>61.227272727288984</c:v>
                </c:pt>
                <c:pt idx="12470">
                  <c:v>61.231818181834441</c:v>
                </c:pt>
                <c:pt idx="12471">
                  <c:v>61.236363636379899</c:v>
                </c:pt>
                <c:pt idx="12472">
                  <c:v>61.240909090925356</c:v>
                </c:pt>
                <c:pt idx="12473">
                  <c:v>61.245454545470814</c:v>
                </c:pt>
                <c:pt idx="12474">
                  <c:v>61.250000000016271</c:v>
                </c:pt>
                <c:pt idx="12475">
                  <c:v>61.254545454561729</c:v>
                </c:pt>
                <c:pt idx="12476">
                  <c:v>61.259090909107186</c:v>
                </c:pt>
                <c:pt idx="12477">
                  <c:v>61.263636363652644</c:v>
                </c:pt>
                <c:pt idx="12478">
                  <c:v>61.268181818198101</c:v>
                </c:pt>
                <c:pt idx="12479">
                  <c:v>61.272727272743559</c:v>
                </c:pt>
                <c:pt idx="12480">
                  <c:v>61.277272727289017</c:v>
                </c:pt>
                <c:pt idx="12481">
                  <c:v>61.281818181834474</c:v>
                </c:pt>
                <c:pt idx="12482">
                  <c:v>61.286363636379932</c:v>
                </c:pt>
                <c:pt idx="12483">
                  <c:v>61.290909090925389</c:v>
                </c:pt>
                <c:pt idx="12484">
                  <c:v>61.295454545470847</c:v>
                </c:pt>
                <c:pt idx="12485">
                  <c:v>61.300000000016304</c:v>
                </c:pt>
                <c:pt idx="12486">
                  <c:v>61.304545454561762</c:v>
                </c:pt>
                <c:pt idx="12487">
                  <c:v>61.309090909107219</c:v>
                </c:pt>
                <c:pt idx="12488">
                  <c:v>61.313636363652677</c:v>
                </c:pt>
                <c:pt idx="12489">
                  <c:v>61.318181818198134</c:v>
                </c:pt>
                <c:pt idx="12490">
                  <c:v>61.322727272743592</c:v>
                </c:pt>
                <c:pt idx="12491">
                  <c:v>61.327272727289049</c:v>
                </c:pt>
                <c:pt idx="12492">
                  <c:v>61.331818181834507</c:v>
                </c:pt>
                <c:pt idx="12493">
                  <c:v>61.336363636379964</c:v>
                </c:pt>
                <c:pt idx="12494">
                  <c:v>61.340909090925422</c:v>
                </c:pt>
                <c:pt idx="12495">
                  <c:v>61.345454545470879</c:v>
                </c:pt>
                <c:pt idx="12496">
                  <c:v>61.350000000016337</c:v>
                </c:pt>
                <c:pt idx="12497">
                  <c:v>61.354545454561794</c:v>
                </c:pt>
                <c:pt idx="12498">
                  <c:v>61.359090909107252</c:v>
                </c:pt>
                <c:pt idx="12499">
                  <c:v>61.363636363652709</c:v>
                </c:pt>
                <c:pt idx="12500">
                  <c:v>61.368181818198167</c:v>
                </c:pt>
                <c:pt idx="12501">
                  <c:v>61.372727272743624</c:v>
                </c:pt>
                <c:pt idx="12502">
                  <c:v>61.377272727289082</c:v>
                </c:pt>
                <c:pt idx="12503">
                  <c:v>61.381818181834539</c:v>
                </c:pt>
                <c:pt idx="12504">
                  <c:v>61.386363636379997</c:v>
                </c:pt>
                <c:pt idx="12505">
                  <c:v>61.390909090925454</c:v>
                </c:pt>
                <c:pt idx="12506">
                  <c:v>61.395454545470912</c:v>
                </c:pt>
                <c:pt idx="12507">
                  <c:v>61.400000000016369</c:v>
                </c:pt>
                <c:pt idx="12508">
                  <c:v>61.404545454561827</c:v>
                </c:pt>
                <c:pt idx="12509">
                  <c:v>61.409090909107285</c:v>
                </c:pt>
                <c:pt idx="12510">
                  <c:v>61.413636363652742</c:v>
                </c:pt>
                <c:pt idx="12511">
                  <c:v>61.4181818181982</c:v>
                </c:pt>
                <c:pt idx="12512">
                  <c:v>61.422727272743657</c:v>
                </c:pt>
                <c:pt idx="12513">
                  <c:v>61.427272727289115</c:v>
                </c:pt>
                <c:pt idx="12514">
                  <c:v>61.431818181834572</c:v>
                </c:pt>
                <c:pt idx="12515">
                  <c:v>61.43636363638003</c:v>
                </c:pt>
                <c:pt idx="12516">
                  <c:v>61.440909090925487</c:v>
                </c:pt>
                <c:pt idx="12517">
                  <c:v>61.445454545470945</c:v>
                </c:pt>
                <c:pt idx="12518">
                  <c:v>61.450000000016402</c:v>
                </c:pt>
                <c:pt idx="12519">
                  <c:v>61.45454545456186</c:v>
                </c:pt>
                <c:pt idx="12520">
                  <c:v>61.459090909107317</c:v>
                </c:pt>
                <c:pt idx="12521">
                  <c:v>61.463636363652775</c:v>
                </c:pt>
                <c:pt idx="12522">
                  <c:v>61.468181818198232</c:v>
                </c:pt>
                <c:pt idx="12523">
                  <c:v>61.47272727274369</c:v>
                </c:pt>
                <c:pt idx="12524">
                  <c:v>61.477272727289147</c:v>
                </c:pt>
                <c:pt idx="12525">
                  <c:v>61.481818181834605</c:v>
                </c:pt>
                <c:pt idx="12526">
                  <c:v>61.486363636380062</c:v>
                </c:pt>
                <c:pt idx="12527">
                  <c:v>61.49090909092552</c:v>
                </c:pt>
                <c:pt idx="12528">
                  <c:v>61.495454545470977</c:v>
                </c:pt>
                <c:pt idx="12529">
                  <c:v>61.500000000016435</c:v>
                </c:pt>
                <c:pt idx="12530">
                  <c:v>61.504545454561892</c:v>
                </c:pt>
                <c:pt idx="12531">
                  <c:v>61.50909090910735</c:v>
                </c:pt>
                <c:pt idx="12532">
                  <c:v>61.513636363652807</c:v>
                </c:pt>
                <c:pt idx="12533">
                  <c:v>61.518181818198265</c:v>
                </c:pt>
                <c:pt idx="12534">
                  <c:v>61.522727272743722</c:v>
                </c:pt>
                <c:pt idx="12535">
                  <c:v>61.52727272728918</c:v>
                </c:pt>
                <c:pt idx="12536">
                  <c:v>61.531818181834637</c:v>
                </c:pt>
                <c:pt idx="12537">
                  <c:v>61.536363636380095</c:v>
                </c:pt>
                <c:pt idx="12538">
                  <c:v>61.540909090925553</c:v>
                </c:pt>
                <c:pt idx="12539">
                  <c:v>61.54545454547101</c:v>
                </c:pt>
                <c:pt idx="12540">
                  <c:v>61.550000000016468</c:v>
                </c:pt>
                <c:pt idx="12541">
                  <c:v>61.554545454561925</c:v>
                </c:pt>
                <c:pt idx="12542">
                  <c:v>61.559090909107383</c:v>
                </c:pt>
                <c:pt idx="12543">
                  <c:v>61.56363636365284</c:v>
                </c:pt>
                <c:pt idx="12544">
                  <c:v>61.568181818198298</c:v>
                </c:pt>
                <c:pt idx="12545">
                  <c:v>61.572727272743755</c:v>
                </c:pt>
                <c:pt idx="12546">
                  <c:v>61.577272727289213</c:v>
                </c:pt>
                <c:pt idx="12547">
                  <c:v>61.58181818183467</c:v>
                </c:pt>
                <c:pt idx="12548">
                  <c:v>61.586363636380128</c:v>
                </c:pt>
                <c:pt idx="12549">
                  <c:v>61.590909090925585</c:v>
                </c:pt>
                <c:pt idx="12550">
                  <c:v>61.595454545471043</c:v>
                </c:pt>
                <c:pt idx="12551">
                  <c:v>61.6000000000165</c:v>
                </c:pt>
                <c:pt idx="12552">
                  <c:v>61.604545454561958</c:v>
                </c:pt>
                <c:pt idx="12553">
                  <c:v>61.609090909107415</c:v>
                </c:pt>
                <c:pt idx="12554">
                  <c:v>61.613636363652873</c:v>
                </c:pt>
                <c:pt idx="12555">
                  <c:v>61.61818181819833</c:v>
                </c:pt>
                <c:pt idx="12556">
                  <c:v>61.622727272743788</c:v>
                </c:pt>
                <c:pt idx="12557">
                  <c:v>61.627272727289245</c:v>
                </c:pt>
                <c:pt idx="12558">
                  <c:v>61.631818181834703</c:v>
                </c:pt>
                <c:pt idx="12559">
                  <c:v>61.63636363638016</c:v>
                </c:pt>
                <c:pt idx="12560">
                  <c:v>61.640909090925618</c:v>
                </c:pt>
                <c:pt idx="12561">
                  <c:v>61.645454545471075</c:v>
                </c:pt>
                <c:pt idx="12562">
                  <c:v>61.650000000016533</c:v>
                </c:pt>
                <c:pt idx="12563">
                  <c:v>61.65454545456199</c:v>
                </c:pt>
                <c:pt idx="12564">
                  <c:v>61.659090909107448</c:v>
                </c:pt>
                <c:pt idx="12565">
                  <c:v>61.663636363652905</c:v>
                </c:pt>
                <c:pt idx="12566">
                  <c:v>61.668181818198363</c:v>
                </c:pt>
                <c:pt idx="12567">
                  <c:v>61.67272727274382</c:v>
                </c:pt>
                <c:pt idx="12568">
                  <c:v>61.677272727289278</c:v>
                </c:pt>
                <c:pt idx="12569">
                  <c:v>61.681818181834736</c:v>
                </c:pt>
                <c:pt idx="12570">
                  <c:v>61.686363636380193</c:v>
                </c:pt>
                <c:pt idx="12571">
                  <c:v>61.690909090925651</c:v>
                </c:pt>
                <c:pt idx="12572">
                  <c:v>61.695454545471108</c:v>
                </c:pt>
                <c:pt idx="12573">
                  <c:v>61.700000000016566</c:v>
                </c:pt>
                <c:pt idx="12574">
                  <c:v>61.704545454562023</c:v>
                </c:pt>
                <c:pt idx="12575">
                  <c:v>61.709090909107481</c:v>
                </c:pt>
                <c:pt idx="12576">
                  <c:v>61.713636363652938</c:v>
                </c:pt>
                <c:pt idx="12577">
                  <c:v>61.718181818198396</c:v>
                </c:pt>
                <c:pt idx="12578">
                  <c:v>61.722727272743853</c:v>
                </c:pt>
                <c:pt idx="12579">
                  <c:v>61.727272727289311</c:v>
                </c:pt>
                <c:pt idx="12580">
                  <c:v>61.731818181834768</c:v>
                </c:pt>
                <c:pt idx="12581">
                  <c:v>61.736363636380226</c:v>
                </c:pt>
                <c:pt idx="12582">
                  <c:v>61.740909090925683</c:v>
                </c:pt>
                <c:pt idx="12583">
                  <c:v>61.745454545471141</c:v>
                </c:pt>
                <c:pt idx="12584">
                  <c:v>61.750000000016598</c:v>
                </c:pt>
                <c:pt idx="12585">
                  <c:v>61.754545454562056</c:v>
                </c:pt>
                <c:pt idx="12586">
                  <c:v>61.759090909107513</c:v>
                </c:pt>
                <c:pt idx="12587">
                  <c:v>61.763636363652971</c:v>
                </c:pt>
                <c:pt idx="12588">
                  <c:v>61.768181818198428</c:v>
                </c:pt>
                <c:pt idx="12589">
                  <c:v>61.772727272743886</c:v>
                </c:pt>
                <c:pt idx="12590">
                  <c:v>61.777272727289343</c:v>
                </c:pt>
                <c:pt idx="12591">
                  <c:v>61.781818181834801</c:v>
                </c:pt>
                <c:pt idx="12592">
                  <c:v>61.786363636380258</c:v>
                </c:pt>
                <c:pt idx="12593">
                  <c:v>61.790909090925716</c:v>
                </c:pt>
                <c:pt idx="12594">
                  <c:v>61.795454545471173</c:v>
                </c:pt>
                <c:pt idx="12595">
                  <c:v>61.800000000016631</c:v>
                </c:pt>
                <c:pt idx="12596">
                  <c:v>61.804545454562088</c:v>
                </c:pt>
                <c:pt idx="12597">
                  <c:v>61.809090909107546</c:v>
                </c:pt>
                <c:pt idx="12598">
                  <c:v>61.813636363653004</c:v>
                </c:pt>
                <c:pt idx="12599">
                  <c:v>61.818181818198461</c:v>
                </c:pt>
                <c:pt idx="12600">
                  <c:v>61.822727272743919</c:v>
                </c:pt>
                <c:pt idx="12601">
                  <c:v>61.827272727289376</c:v>
                </c:pt>
                <c:pt idx="12602">
                  <c:v>61.831818181834834</c:v>
                </c:pt>
                <c:pt idx="12603">
                  <c:v>61.836363636380291</c:v>
                </c:pt>
                <c:pt idx="12604">
                  <c:v>61.840909090925749</c:v>
                </c:pt>
                <c:pt idx="12605">
                  <c:v>61.845454545471206</c:v>
                </c:pt>
                <c:pt idx="12606">
                  <c:v>61.850000000016664</c:v>
                </c:pt>
                <c:pt idx="12607">
                  <c:v>61.854545454562121</c:v>
                </c:pt>
                <c:pt idx="12608">
                  <c:v>61.859090909107579</c:v>
                </c:pt>
                <c:pt idx="12609">
                  <c:v>61.863636363653036</c:v>
                </c:pt>
                <c:pt idx="12610">
                  <c:v>61.868181818198494</c:v>
                </c:pt>
                <c:pt idx="12611">
                  <c:v>61.872727272743951</c:v>
                </c:pt>
                <c:pt idx="12612">
                  <c:v>61.877272727289409</c:v>
                </c:pt>
                <c:pt idx="12613">
                  <c:v>61.881818181834866</c:v>
                </c:pt>
                <c:pt idx="12614">
                  <c:v>61.886363636380324</c:v>
                </c:pt>
                <c:pt idx="12615">
                  <c:v>61.890909090925781</c:v>
                </c:pt>
                <c:pt idx="12616">
                  <c:v>61.895454545471239</c:v>
                </c:pt>
                <c:pt idx="12617">
                  <c:v>61.900000000016696</c:v>
                </c:pt>
                <c:pt idx="12618">
                  <c:v>61.904545454562154</c:v>
                </c:pt>
                <c:pt idx="12619">
                  <c:v>61.909090909107611</c:v>
                </c:pt>
                <c:pt idx="12620">
                  <c:v>61.913636363653069</c:v>
                </c:pt>
                <c:pt idx="12621">
                  <c:v>61.918181818198526</c:v>
                </c:pt>
                <c:pt idx="12622">
                  <c:v>61.922727272743984</c:v>
                </c:pt>
                <c:pt idx="12623">
                  <c:v>61.927272727289441</c:v>
                </c:pt>
                <c:pt idx="12624">
                  <c:v>61.931818181834899</c:v>
                </c:pt>
                <c:pt idx="12625">
                  <c:v>61.936363636380356</c:v>
                </c:pt>
                <c:pt idx="12626">
                  <c:v>61.940909090925814</c:v>
                </c:pt>
                <c:pt idx="12627">
                  <c:v>61.945454545471272</c:v>
                </c:pt>
                <c:pt idx="12628">
                  <c:v>61.950000000016729</c:v>
                </c:pt>
                <c:pt idx="12629">
                  <c:v>61.954545454562187</c:v>
                </c:pt>
                <c:pt idx="12630">
                  <c:v>61.959090909107644</c:v>
                </c:pt>
                <c:pt idx="12631">
                  <c:v>61.963636363653102</c:v>
                </c:pt>
                <c:pt idx="12632">
                  <c:v>61.968181818198559</c:v>
                </c:pt>
                <c:pt idx="12633">
                  <c:v>61.972727272744017</c:v>
                </c:pt>
                <c:pt idx="12634">
                  <c:v>61.977272727289474</c:v>
                </c:pt>
                <c:pt idx="12635">
                  <c:v>61.981818181834932</c:v>
                </c:pt>
                <c:pt idx="12636">
                  <c:v>61.986363636380389</c:v>
                </c:pt>
                <c:pt idx="12637">
                  <c:v>61.990909090925847</c:v>
                </c:pt>
                <c:pt idx="12638">
                  <c:v>61.995454545471304</c:v>
                </c:pt>
                <c:pt idx="12639">
                  <c:v>62.000000000016762</c:v>
                </c:pt>
                <c:pt idx="12640">
                  <c:v>62.004545454562219</c:v>
                </c:pt>
                <c:pt idx="12641">
                  <c:v>62.009090909107677</c:v>
                </c:pt>
                <c:pt idx="12642">
                  <c:v>62.013636363653134</c:v>
                </c:pt>
                <c:pt idx="12643">
                  <c:v>62.018181818198592</c:v>
                </c:pt>
                <c:pt idx="12644">
                  <c:v>62.022727272744049</c:v>
                </c:pt>
                <c:pt idx="12645">
                  <c:v>62.027272727289507</c:v>
                </c:pt>
                <c:pt idx="12646">
                  <c:v>62.031818181834964</c:v>
                </c:pt>
                <c:pt idx="12647">
                  <c:v>62.036363636380422</c:v>
                </c:pt>
                <c:pt idx="12648">
                  <c:v>62.040909090925879</c:v>
                </c:pt>
                <c:pt idx="12649">
                  <c:v>62.045454545471337</c:v>
                </c:pt>
                <c:pt idx="12650">
                  <c:v>62.050000000016794</c:v>
                </c:pt>
                <c:pt idx="12651">
                  <c:v>62.054545454562252</c:v>
                </c:pt>
                <c:pt idx="12652">
                  <c:v>62.059090909107709</c:v>
                </c:pt>
                <c:pt idx="12653">
                  <c:v>62.063636363653167</c:v>
                </c:pt>
                <c:pt idx="12654">
                  <c:v>62.068181818198624</c:v>
                </c:pt>
                <c:pt idx="12655">
                  <c:v>62.072727272744082</c:v>
                </c:pt>
                <c:pt idx="12656">
                  <c:v>62.077272727289539</c:v>
                </c:pt>
                <c:pt idx="12657">
                  <c:v>62.081818181834997</c:v>
                </c:pt>
                <c:pt idx="12658">
                  <c:v>62.086363636380455</c:v>
                </c:pt>
                <c:pt idx="12659">
                  <c:v>62.090909090925912</c:v>
                </c:pt>
                <c:pt idx="12660">
                  <c:v>62.09545454547137</c:v>
                </c:pt>
                <c:pt idx="12661">
                  <c:v>62.100000000016827</c:v>
                </c:pt>
                <c:pt idx="12662">
                  <c:v>62.104545454562285</c:v>
                </c:pt>
                <c:pt idx="12663">
                  <c:v>62.109090909107742</c:v>
                </c:pt>
                <c:pt idx="12664">
                  <c:v>62.1136363636532</c:v>
                </c:pt>
                <c:pt idx="12665">
                  <c:v>62.118181818198657</c:v>
                </c:pt>
                <c:pt idx="12666">
                  <c:v>62.122727272744115</c:v>
                </c:pt>
                <c:pt idx="12667">
                  <c:v>62.127272727289572</c:v>
                </c:pt>
                <c:pt idx="12668">
                  <c:v>62.13181818183503</c:v>
                </c:pt>
                <c:pt idx="12669">
                  <c:v>62.136363636380487</c:v>
                </c:pt>
                <c:pt idx="12670">
                  <c:v>62.140909090925945</c:v>
                </c:pt>
                <c:pt idx="12671">
                  <c:v>62.145454545471402</c:v>
                </c:pt>
                <c:pt idx="12672">
                  <c:v>62.15000000001686</c:v>
                </c:pt>
                <c:pt idx="12673">
                  <c:v>62.154545454562317</c:v>
                </c:pt>
                <c:pt idx="12674">
                  <c:v>62.159090909107775</c:v>
                </c:pt>
                <c:pt idx="12675">
                  <c:v>62.163636363653232</c:v>
                </c:pt>
                <c:pt idx="12676">
                  <c:v>62.16818181819869</c:v>
                </c:pt>
                <c:pt idx="12677">
                  <c:v>62.172727272744147</c:v>
                </c:pt>
                <c:pt idx="12678">
                  <c:v>62.177272727289605</c:v>
                </c:pt>
                <c:pt idx="12679">
                  <c:v>62.181818181835062</c:v>
                </c:pt>
                <c:pt idx="12680">
                  <c:v>62.18636363638052</c:v>
                </c:pt>
                <c:pt idx="12681">
                  <c:v>62.190909090925977</c:v>
                </c:pt>
                <c:pt idx="12682">
                  <c:v>62.195454545471435</c:v>
                </c:pt>
                <c:pt idx="12683">
                  <c:v>62.200000000016892</c:v>
                </c:pt>
                <c:pt idx="12684">
                  <c:v>62.20454545456235</c:v>
                </c:pt>
                <c:pt idx="12685">
                  <c:v>62.209090909107807</c:v>
                </c:pt>
                <c:pt idx="12686">
                  <c:v>62.213636363653265</c:v>
                </c:pt>
                <c:pt idx="12687">
                  <c:v>62.218181818198723</c:v>
                </c:pt>
                <c:pt idx="12688">
                  <c:v>62.22272727274418</c:v>
                </c:pt>
                <c:pt idx="12689">
                  <c:v>62.227272727289638</c:v>
                </c:pt>
                <c:pt idx="12690">
                  <c:v>62.231818181835095</c:v>
                </c:pt>
                <c:pt idx="12691">
                  <c:v>62.236363636380553</c:v>
                </c:pt>
                <c:pt idx="12692">
                  <c:v>62.24090909092601</c:v>
                </c:pt>
                <c:pt idx="12693">
                  <c:v>62.245454545471468</c:v>
                </c:pt>
                <c:pt idx="12694">
                  <c:v>62.250000000016925</c:v>
                </c:pt>
                <c:pt idx="12695">
                  <c:v>62.254545454562383</c:v>
                </c:pt>
                <c:pt idx="12696">
                  <c:v>62.25909090910784</c:v>
                </c:pt>
                <c:pt idx="12697">
                  <c:v>62.263636363653298</c:v>
                </c:pt>
                <c:pt idx="12698">
                  <c:v>62.268181818198755</c:v>
                </c:pt>
                <c:pt idx="12699">
                  <c:v>62.272727272744213</c:v>
                </c:pt>
                <c:pt idx="12700">
                  <c:v>62.27727272728967</c:v>
                </c:pt>
                <c:pt idx="12701">
                  <c:v>62.281818181835128</c:v>
                </c:pt>
                <c:pt idx="12702">
                  <c:v>62.286363636380585</c:v>
                </c:pt>
                <c:pt idx="12703">
                  <c:v>62.290909090926043</c:v>
                </c:pt>
                <c:pt idx="12704">
                  <c:v>62.2954545454715</c:v>
                </c:pt>
                <c:pt idx="12705">
                  <c:v>62.300000000016958</c:v>
                </c:pt>
                <c:pt idx="12706">
                  <c:v>62.304545454562415</c:v>
                </c:pt>
                <c:pt idx="12707">
                  <c:v>62.309090909107873</c:v>
                </c:pt>
                <c:pt idx="12708">
                  <c:v>62.31363636365333</c:v>
                </c:pt>
                <c:pt idx="12709">
                  <c:v>62.318181818198788</c:v>
                </c:pt>
                <c:pt idx="12710">
                  <c:v>62.322727272744245</c:v>
                </c:pt>
                <c:pt idx="12711">
                  <c:v>62.327272727289703</c:v>
                </c:pt>
                <c:pt idx="12712">
                  <c:v>62.33181818183516</c:v>
                </c:pt>
                <c:pt idx="12713">
                  <c:v>62.336363636380618</c:v>
                </c:pt>
                <c:pt idx="12714">
                  <c:v>62.340909090926075</c:v>
                </c:pt>
                <c:pt idx="12715">
                  <c:v>62.345454545471533</c:v>
                </c:pt>
                <c:pt idx="12716">
                  <c:v>62.35000000001699</c:v>
                </c:pt>
                <c:pt idx="12717">
                  <c:v>62.354545454562448</c:v>
                </c:pt>
                <c:pt idx="12718">
                  <c:v>62.359090909107906</c:v>
                </c:pt>
                <c:pt idx="12719">
                  <c:v>62.363636363653363</c:v>
                </c:pt>
                <c:pt idx="12720">
                  <c:v>62.368181818198821</c:v>
                </c:pt>
                <c:pt idx="12721">
                  <c:v>62.372727272744278</c:v>
                </c:pt>
                <c:pt idx="12722">
                  <c:v>62.377272727289736</c:v>
                </c:pt>
                <c:pt idx="12723">
                  <c:v>62.381818181835193</c:v>
                </c:pt>
                <c:pt idx="12724">
                  <c:v>62.386363636380651</c:v>
                </c:pt>
                <c:pt idx="12725">
                  <c:v>62.390909090926108</c:v>
                </c:pt>
                <c:pt idx="12726">
                  <c:v>62.395454545471566</c:v>
                </c:pt>
                <c:pt idx="12727">
                  <c:v>62.400000000017023</c:v>
                </c:pt>
                <c:pt idx="12728">
                  <c:v>62.404545454562481</c:v>
                </c:pt>
                <c:pt idx="12729">
                  <c:v>62.409090909107938</c:v>
                </c:pt>
                <c:pt idx="12730">
                  <c:v>62.413636363653396</c:v>
                </c:pt>
                <c:pt idx="12731">
                  <c:v>62.418181818198853</c:v>
                </c:pt>
                <c:pt idx="12732">
                  <c:v>62.422727272744311</c:v>
                </c:pt>
                <c:pt idx="12733">
                  <c:v>62.427272727289768</c:v>
                </c:pt>
                <c:pt idx="12734">
                  <c:v>62.431818181835226</c:v>
                </c:pt>
                <c:pt idx="12735">
                  <c:v>62.436363636380683</c:v>
                </c:pt>
                <c:pt idx="12736">
                  <c:v>62.440909090926141</c:v>
                </c:pt>
                <c:pt idx="12737">
                  <c:v>62.445454545471598</c:v>
                </c:pt>
                <c:pt idx="12738">
                  <c:v>62.450000000017056</c:v>
                </c:pt>
                <c:pt idx="12739">
                  <c:v>62.454545454562513</c:v>
                </c:pt>
                <c:pt idx="12740">
                  <c:v>62.459090909107971</c:v>
                </c:pt>
                <c:pt idx="12741">
                  <c:v>62.463636363653428</c:v>
                </c:pt>
                <c:pt idx="12742">
                  <c:v>62.468181818198886</c:v>
                </c:pt>
                <c:pt idx="12743">
                  <c:v>62.472727272744343</c:v>
                </c:pt>
                <c:pt idx="12744">
                  <c:v>62.477272727289801</c:v>
                </c:pt>
                <c:pt idx="12745">
                  <c:v>62.481818181835258</c:v>
                </c:pt>
                <c:pt idx="12746">
                  <c:v>62.486363636380716</c:v>
                </c:pt>
                <c:pt idx="12747">
                  <c:v>62.490909090926174</c:v>
                </c:pt>
                <c:pt idx="12748">
                  <c:v>62.495454545471631</c:v>
                </c:pt>
                <c:pt idx="12749">
                  <c:v>62.500000000017089</c:v>
                </c:pt>
                <c:pt idx="12750">
                  <c:v>62.504545454562546</c:v>
                </c:pt>
                <c:pt idx="12751">
                  <c:v>62.509090909108004</c:v>
                </c:pt>
                <c:pt idx="12752">
                  <c:v>62.513636363653461</c:v>
                </c:pt>
                <c:pt idx="12753">
                  <c:v>62.518181818198919</c:v>
                </c:pt>
                <c:pt idx="12754">
                  <c:v>62.522727272744376</c:v>
                </c:pt>
                <c:pt idx="12755">
                  <c:v>62.527272727289834</c:v>
                </c:pt>
                <c:pt idx="12756">
                  <c:v>62.531818181835291</c:v>
                </c:pt>
                <c:pt idx="12757">
                  <c:v>62.536363636380749</c:v>
                </c:pt>
                <c:pt idx="12758">
                  <c:v>62.540909090926206</c:v>
                </c:pt>
                <c:pt idx="12759">
                  <c:v>62.545454545471664</c:v>
                </c:pt>
                <c:pt idx="12760">
                  <c:v>62.550000000017121</c:v>
                </c:pt>
                <c:pt idx="12761">
                  <c:v>62.554545454562579</c:v>
                </c:pt>
                <c:pt idx="12762">
                  <c:v>62.559090909108036</c:v>
                </c:pt>
                <c:pt idx="12763">
                  <c:v>62.563636363653494</c:v>
                </c:pt>
                <c:pt idx="12764">
                  <c:v>62.568181818198951</c:v>
                </c:pt>
                <c:pt idx="12765">
                  <c:v>62.572727272744409</c:v>
                </c:pt>
                <c:pt idx="12766">
                  <c:v>62.577272727289866</c:v>
                </c:pt>
                <c:pt idx="12767">
                  <c:v>62.581818181835324</c:v>
                </c:pt>
                <c:pt idx="12768">
                  <c:v>62.586363636380781</c:v>
                </c:pt>
                <c:pt idx="12769">
                  <c:v>62.590909090926239</c:v>
                </c:pt>
                <c:pt idx="12770">
                  <c:v>62.595454545471696</c:v>
                </c:pt>
                <c:pt idx="12771">
                  <c:v>62.600000000017154</c:v>
                </c:pt>
                <c:pt idx="12772">
                  <c:v>62.604545454562611</c:v>
                </c:pt>
                <c:pt idx="12773">
                  <c:v>62.609090909108069</c:v>
                </c:pt>
                <c:pt idx="12774">
                  <c:v>62.613636363653526</c:v>
                </c:pt>
                <c:pt idx="12775">
                  <c:v>62.618181818198984</c:v>
                </c:pt>
                <c:pt idx="12776">
                  <c:v>62.622727272744442</c:v>
                </c:pt>
                <c:pt idx="12777">
                  <c:v>62.627272727289899</c:v>
                </c:pt>
                <c:pt idx="12778">
                  <c:v>62.631818181835357</c:v>
                </c:pt>
                <c:pt idx="12779">
                  <c:v>62.636363636380814</c:v>
                </c:pt>
                <c:pt idx="12780">
                  <c:v>62.640909090926272</c:v>
                </c:pt>
                <c:pt idx="12781">
                  <c:v>62.645454545471729</c:v>
                </c:pt>
                <c:pt idx="12782">
                  <c:v>62.650000000017187</c:v>
                </c:pt>
                <c:pt idx="12783">
                  <c:v>62.654545454562644</c:v>
                </c:pt>
                <c:pt idx="12784">
                  <c:v>62.659090909108102</c:v>
                </c:pt>
                <c:pt idx="12785">
                  <c:v>62.663636363653559</c:v>
                </c:pt>
                <c:pt idx="12786">
                  <c:v>62.668181818199017</c:v>
                </c:pt>
                <c:pt idx="12787">
                  <c:v>62.672727272744474</c:v>
                </c:pt>
                <c:pt idx="12788">
                  <c:v>62.677272727289932</c:v>
                </c:pt>
                <c:pt idx="12789">
                  <c:v>62.681818181835389</c:v>
                </c:pt>
                <c:pt idx="12790">
                  <c:v>62.686363636380847</c:v>
                </c:pt>
                <c:pt idx="12791">
                  <c:v>62.690909090926304</c:v>
                </c:pt>
                <c:pt idx="12792">
                  <c:v>62.695454545471762</c:v>
                </c:pt>
                <c:pt idx="12793">
                  <c:v>62.700000000017219</c:v>
                </c:pt>
                <c:pt idx="12794">
                  <c:v>62.704545454562677</c:v>
                </c:pt>
                <c:pt idx="12795">
                  <c:v>62.709090909108134</c:v>
                </c:pt>
                <c:pt idx="12796">
                  <c:v>62.713636363653592</c:v>
                </c:pt>
                <c:pt idx="12797">
                  <c:v>62.718181818199049</c:v>
                </c:pt>
                <c:pt idx="12798">
                  <c:v>62.722727272744507</c:v>
                </c:pt>
                <c:pt idx="12799">
                  <c:v>62.727272727289964</c:v>
                </c:pt>
                <c:pt idx="12800">
                  <c:v>62.731818181835422</c:v>
                </c:pt>
                <c:pt idx="12801">
                  <c:v>62.736363636380879</c:v>
                </c:pt>
                <c:pt idx="12802">
                  <c:v>62.740909090926337</c:v>
                </c:pt>
                <c:pt idx="12803">
                  <c:v>62.745454545471794</c:v>
                </c:pt>
                <c:pt idx="12804">
                  <c:v>62.750000000017252</c:v>
                </c:pt>
                <c:pt idx="12805">
                  <c:v>62.754545454562709</c:v>
                </c:pt>
                <c:pt idx="12806">
                  <c:v>62.759090909108167</c:v>
                </c:pt>
                <c:pt idx="12807">
                  <c:v>62.763636363653625</c:v>
                </c:pt>
                <c:pt idx="12808">
                  <c:v>62.768181818199082</c:v>
                </c:pt>
                <c:pt idx="12809">
                  <c:v>62.77272727274454</c:v>
                </c:pt>
                <c:pt idx="12810">
                  <c:v>62.777272727289997</c:v>
                </c:pt>
                <c:pt idx="12811">
                  <c:v>62.781818181835455</c:v>
                </c:pt>
                <c:pt idx="12812">
                  <c:v>62.786363636380912</c:v>
                </c:pt>
                <c:pt idx="12813">
                  <c:v>62.79090909092637</c:v>
                </c:pt>
                <c:pt idx="12814">
                  <c:v>62.795454545471827</c:v>
                </c:pt>
                <c:pt idx="12815">
                  <c:v>62.800000000017285</c:v>
                </c:pt>
                <c:pt idx="12816">
                  <c:v>62.804545454562742</c:v>
                </c:pt>
                <c:pt idx="12817">
                  <c:v>62.8090909091082</c:v>
                </c:pt>
                <c:pt idx="12818">
                  <c:v>62.813636363653657</c:v>
                </c:pt>
                <c:pt idx="12819">
                  <c:v>62.818181818199115</c:v>
                </c:pt>
                <c:pt idx="12820">
                  <c:v>62.822727272744572</c:v>
                </c:pt>
                <c:pt idx="12821">
                  <c:v>62.82727272729003</c:v>
                </c:pt>
                <c:pt idx="12822">
                  <c:v>62.831818181835487</c:v>
                </c:pt>
                <c:pt idx="12823">
                  <c:v>62.836363636380945</c:v>
                </c:pt>
                <c:pt idx="12824">
                  <c:v>62.840909090926402</c:v>
                </c:pt>
                <c:pt idx="12825">
                  <c:v>62.84545454547186</c:v>
                </c:pt>
                <c:pt idx="12826">
                  <c:v>62.850000000017317</c:v>
                </c:pt>
                <c:pt idx="12827">
                  <c:v>62.854545454562775</c:v>
                </c:pt>
                <c:pt idx="12828">
                  <c:v>62.859090909108232</c:v>
                </c:pt>
                <c:pt idx="12829">
                  <c:v>62.86363636365369</c:v>
                </c:pt>
                <c:pt idx="12830">
                  <c:v>62.868181818199147</c:v>
                </c:pt>
                <c:pt idx="12831">
                  <c:v>62.872727272744605</c:v>
                </c:pt>
                <c:pt idx="12832">
                  <c:v>62.877272727290062</c:v>
                </c:pt>
                <c:pt idx="12833">
                  <c:v>62.88181818183552</c:v>
                </c:pt>
                <c:pt idx="12834">
                  <c:v>62.886363636380977</c:v>
                </c:pt>
                <c:pt idx="12835">
                  <c:v>62.890909090926435</c:v>
                </c:pt>
                <c:pt idx="12836">
                  <c:v>62.895454545471893</c:v>
                </c:pt>
                <c:pt idx="12837">
                  <c:v>62.90000000001735</c:v>
                </c:pt>
                <c:pt idx="12838">
                  <c:v>62.904545454562808</c:v>
                </c:pt>
                <c:pt idx="12839">
                  <c:v>62.909090909108265</c:v>
                </c:pt>
                <c:pt idx="12840">
                  <c:v>62.913636363653723</c:v>
                </c:pt>
                <c:pt idx="12841">
                  <c:v>62.91818181819918</c:v>
                </c:pt>
                <c:pt idx="12842">
                  <c:v>62.922727272744638</c:v>
                </c:pt>
                <c:pt idx="12843">
                  <c:v>62.927272727290095</c:v>
                </c:pt>
                <c:pt idx="12844">
                  <c:v>62.931818181835553</c:v>
                </c:pt>
                <c:pt idx="12845">
                  <c:v>62.93636363638101</c:v>
                </c:pt>
                <c:pt idx="12846">
                  <c:v>62.940909090926468</c:v>
                </c:pt>
                <c:pt idx="12847">
                  <c:v>62.945454545471925</c:v>
                </c:pt>
                <c:pt idx="12848">
                  <c:v>62.950000000017383</c:v>
                </c:pt>
                <c:pt idx="12849">
                  <c:v>62.95454545456284</c:v>
                </c:pt>
                <c:pt idx="12850">
                  <c:v>62.959090909108298</c:v>
                </c:pt>
                <c:pt idx="12851">
                  <c:v>62.963636363653755</c:v>
                </c:pt>
                <c:pt idx="12852">
                  <c:v>62.968181818199213</c:v>
                </c:pt>
                <c:pt idx="12853">
                  <c:v>62.97272727274467</c:v>
                </c:pt>
                <c:pt idx="12854">
                  <c:v>62.977272727290128</c:v>
                </c:pt>
                <c:pt idx="12855">
                  <c:v>62.981818181835585</c:v>
                </c:pt>
                <c:pt idx="12856">
                  <c:v>62.986363636381043</c:v>
                </c:pt>
                <c:pt idx="12857">
                  <c:v>62.9909090909265</c:v>
                </c:pt>
                <c:pt idx="12858">
                  <c:v>62.995454545471958</c:v>
                </c:pt>
                <c:pt idx="12859">
                  <c:v>63.000000000017415</c:v>
                </c:pt>
                <c:pt idx="12860">
                  <c:v>63.004545454562873</c:v>
                </c:pt>
                <c:pt idx="12861">
                  <c:v>63.00909090910833</c:v>
                </c:pt>
                <c:pt idx="12862">
                  <c:v>63.013636363653788</c:v>
                </c:pt>
                <c:pt idx="12863">
                  <c:v>63.018181818199245</c:v>
                </c:pt>
                <c:pt idx="12864">
                  <c:v>63.022727272744703</c:v>
                </c:pt>
                <c:pt idx="12865">
                  <c:v>63.027272727290161</c:v>
                </c:pt>
                <c:pt idx="12866">
                  <c:v>63.031818181835618</c:v>
                </c:pt>
                <c:pt idx="12867">
                  <c:v>63.036363636381076</c:v>
                </c:pt>
                <c:pt idx="12868">
                  <c:v>63.040909090926533</c:v>
                </c:pt>
                <c:pt idx="12869">
                  <c:v>63.045454545471991</c:v>
                </c:pt>
                <c:pt idx="12870">
                  <c:v>63.050000000017448</c:v>
                </c:pt>
                <c:pt idx="12871">
                  <c:v>63.054545454562906</c:v>
                </c:pt>
                <c:pt idx="12872">
                  <c:v>63.059090909108363</c:v>
                </c:pt>
                <c:pt idx="12873">
                  <c:v>63.063636363653821</c:v>
                </c:pt>
                <c:pt idx="12874">
                  <c:v>63.068181818199278</c:v>
                </c:pt>
                <c:pt idx="12875">
                  <c:v>63.072727272744736</c:v>
                </c:pt>
                <c:pt idx="12876">
                  <c:v>63.077272727290193</c:v>
                </c:pt>
                <c:pt idx="12877">
                  <c:v>63.081818181835651</c:v>
                </c:pt>
                <c:pt idx="12878">
                  <c:v>63.086363636381108</c:v>
                </c:pt>
                <c:pt idx="12879">
                  <c:v>63.090909090926566</c:v>
                </c:pt>
                <c:pt idx="12880">
                  <c:v>63.095454545472023</c:v>
                </c:pt>
                <c:pt idx="12881">
                  <c:v>63.100000000017481</c:v>
                </c:pt>
                <c:pt idx="12882">
                  <c:v>63.104545454562938</c:v>
                </c:pt>
                <c:pt idx="12883">
                  <c:v>63.109090909108396</c:v>
                </c:pt>
                <c:pt idx="12884">
                  <c:v>63.113636363653853</c:v>
                </c:pt>
                <c:pt idx="12885">
                  <c:v>63.118181818199311</c:v>
                </c:pt>
                <c:pt idx="12886">
                  <c:v>63.122727272744768</c:v>
                </c:pt>
                <c:pt idx="12887">
                  <c:v>63.127272727290226</c:v>
                </c:pt>
                <c:pt idx="12888">
                  <c:v>63.131818181835683</c:v>
                </c:pt>
                <c:pt idx="12889">
                  <c:v>63.136363636381141</c:v>
                </c:pt>
                <c:pt idx="12890">
                  <c:v>63.140909090926598</c:v>
                </c:pt>
                <c:pt idx="12891">
                  <c:v>63.145454545472056</c:v>
                </c:pt>
                <c:pt idx="12892">
                  <c:v>63.150000000017513</c:v>
                </c:pt>
                <c:pt idx="12893">
                  <c:v>63.154545454562971</c:v>
                </c:pt>
                <c:pt idx="12894">
                  <c:v>63.159090909108428</c:v>
                </c:pt>
                <c:pt idx="12895">
                  <c:v>63.163636363653886</c:v>
                </c:pt>
                <c:pt idx="12896">
                  <c:v>63.168181818199344</c:v>
                </c:pt>
                <c:pt idx="12897">
                  <c:v>63.172727272744801</c:v>
                </c:pt>
                <c:pt idx="12898">
                  <c:v>63.177272727290259</c:v>
                </c:pt>
                <c:pt idx="12899">
                  <c:v>63.181818181835716</c:v>
                </c:pt>
                <c:pt idx="12900">
                  <c:v>63.186363636381174</c:v>
                </c:pt>
                <c:pt idx="12901">
                  <c:v>63.190909090926631</c:v>
                </c:pt>
                <c:pt idx="12902">
                  <c:v>63.195454545472089</c:v>
                </c:pt>
                <c:pt idx="12903">
                  <c:v>63.200000000017546</c:v>
                </c:pt>
                <c:pt idx="12904">
                  <c:v>63.204545454563004</c:v>
                </c:pt>
                <c:pt idx="12905">
                  <c:v>63.209090909108461</c:v>
                </c:pt>
                <c:pt idx="12906">
                  <c:v>63.213636363653919</c:v>
                </c:pt>
                <c:pt idx="12907">
                  <c:v>63.218181818199376</c:v>
                </c:pt>
                <c:pt idx="12908">
                  <c:v>63.222727272744834</c:v>
                </c:pt>
                <c:pt idx="12909">
                  <c:v>63.227272727290291</c:v>
                </c:pt>
                <c:pt idx="12910">
                  <c:v>63.231818181835749</c:v>
                </c:pt>
                <c:pt idx="12911">
                  <c:v>63.236363636381206</c:v>
                </c:pt>
                <c:pt idx="12912">
                  <c:v>63.240909090926664</c:v>
                </c:pt>
                <c:pt idx="12913">
                  <c:v>63.245454545472121</c:v>
                </c:pt>
                <c:pt idx="12914">
                  <c:v>63.250000000017579</c:v>
                </c:pt>
                <c:pt idx="12915">
                  <c:v>63.254545454563036</c:v>
                </c:pt>
                <c:pt idx="12916">
                  <c:v>63.259090909108494</c:v>
                </c:pt>
                <c:pt idx="12917">
                  <c:v>63.263636363653951</c:v>
                </c:pt>
                <c:pt idx="12918">
                  <c:v>63.268181818199409</c:v>
                </c:pt>
                <c:pt idx="12919">
                  <c:v>63.272727272744866</c:v>
                </c:pt>
                <c:pt idx="12920">
                  <c:v>63.277272727290324</c:v>
                </c:pt>
                <c:pt idx="12921">
                  <c:v>63.281818181835781</c:v>
                </c:pt>
                <c:pt idx="12922">
                  <c:v>63.286363636381239</c:v>
                </c:pt>
                <c:pt idx="12923">
                  <c:v>63.290909090926696</c:v>
                </c:pt>
                <c:pt idx="12924">
                  <c:v>63.295454545472154</c:v>
                </c:pt>
                <c:pt idx="12925">
                  <c:v>63.300000000017612</c:v>
                </c:pt>
                <c:pt idx="12926">
                  <c:v>63.304545454563069</c:v>
                </c:pt>
                <c:pt idx="12927">
                  <c:v>63.309090909108527</c:v>
                </c:pt>
                <c:pt idx="12928">
                  <c:v>63.313636363653984</c:v>
                </c:pt>
                <c:pt idx="12929">
                  <c:v>63.318181818199442</c:v>
                </c:pt>
                <c:pt idx="12930">
                  <c:v>63.322727272744899</c:v>
                </c:pt>
                <c:pt idx="12931">
                  <c:v>63.327272727290357</c:v>
                </c:pt>
                <c:pt idx="12932">
                  <c:v>63.331818181835814</c:v>
                </c:pt>
                <c:pt idx="12933">
                  <c:v>63.336363636381272</c:v>
                </c:pt>
                <c:pt idx="12934">
                  <c:v>63.340909090926729</c:v>
                </c:pt>
                <c:pt idx="12935">
                  <c:v>63.345454545472187</c:v>
                </c:pt>
                <c:pt idx="12936">
                  <c:v>63.350000000017644</c:v>
                </c:pt>
                <c:pt idx="12937">
                  <c:v>63.354545454563102</c:v>
                </c:pt>
                <c:pt idx="12938">
                  <c:v>63.359090909108559</c:v>
                </c:pt>
                <c:pt idx="12939">
                  <c:v>63.363636363654017</c:v>
                </c:pt>
                <c:pt idx="12940">
                  <c:v>63.368181818199474</c:v>
                </c:pt>
                <c:pt idx="12941">
                  <c:v>63.372727272744932</c:v>
                </c:pt>
                <c:pt idx="12942">
                  <c:v>63.377272727290389</c:v>
                </c:pt>
                <c:pt idx="12943">
                  <c:v>63.381818181835847</c:v>
                </c:pt>
                <c:pt idx="12944">
                  <c:v>63.386363636381304</c:v>
                </c:pt>
                <c:pt idx="12945">
                  <c:v>63.390909090926762</c:v>
                </c:pt>
                <c:pt idx="12946">
                  <c:v>63.395454545472219</c:v>
                </c:pt>
                <c:pt idx="12947">
                  <c:v>63.400000000017677</c:v>
                </c:pt>
                <c:pt idx="12948">
                  <c:v>63.404545454563134</c:v>
                </c:pt>
                <c:pt idx="12949">
                  <c:v>63.409090909108592</c:v>
                </c:pt>
                <c:pt idx="12950">
                  <c:v>63.413636363654049</c:v>
                </c:pt>
                <c:pt idx="12951">
                  <c:v>63.418181818199507</c:v>
                </c:pt>
                <c:pt idx="12952">
                  <c:v>63.422727272744964</c:v>
                </c:pt>
                <c:pt idx="12953">
                  <c:v>63.427272727290422</c:v>
                </c:pt>
                <c:pt idx="12954">
                  <c:v>63.431818181835879</c:v>
                </c:pt>
                <c:pt idx="12955">
                  <c:v>63.436363636381337</c:v>
                </c:pt>
                <c:pt idx="12956">
                  <c:v>63.440909090926795</c:v>
                </c:pt>
                <c:pt idx="12957">
                  <c:v>63.445454545472252</c:v>
                </c:pt>
                <c:pt idx="12958">
                  <c:v>63.45000000001771</c:v>
                </c:pt>
                <c:pt idx="12959">
                  <c:v>63.454545454563167</c:v>
                </c:pt>
                <c:pt idx="12960">
                  <c:v>63.459090909108625</c:v>
                </c:pt>
                <c:pt idx="12961">
                  <c:v>63.463636363654082</c:v>
                </c:pt>
                <c:pt idx="12962">
                  <c:v>63.46818181819954</c:v>
                </c:pt>
                <c:pt idx="12963">
                  <c:v>63.472727272744997</c:v>
                </c:pt>
                <c:pt idx="12964">
                  <c:v>63.477272727290455</c:v>
                </c:pt>
                <c:pt idx="12965">
                  <c:v>63.481818181835912</c:v>
                </c:pt>
                <c:pt idx="12966">
                  <c:v>63.48636363638137</c:v>
                </c:pt>
                <c:pt idx="12967">
                  <c:v>63.490909090926827</c:v>
                </c:pt>
                <c:pt idx="12968">
                  <c:v>63.495454545472285</c:v>
                </c:pt>
                <c:pt idx="12969">
                  <c:v>63.500000000017742</c:v>
                </c:pt>
                <c:pt idx="12970">
                  <c:v>63.5045454545632</c:v>
                </c:pt>
                <c:pt idx="12971">
                  <c:v>63.509090909108657</c:v>
                </c:pt>
                <c:pt idx="12972">
                  <c:v>63.513636363654115</c:v>
                </c:pt>
                <c:pt idx="12973">
                  <c:v>63.518181818199572</c:v>
                </c:pt>
                <c:pt idx="12974">
                  <c:v>63.52272727274503</c:v>
                </c:pt>
                <c:pt idx="12975">
                  <c:v>63.527272727290487</c:v>
                </c:pt>
                <c:pt idx="12976">
                  <c:v>63.531818181835945</c:v>
                </c:pt>
                <c:pt idx="12977">
                  <c:v>63.536363636381402</c:v>
                </c:pt>
                <c:pt idx="12978">
                  <c:v>63.54090909092686</c:v>
                </c:pt>
                <c:pt idx="12979">
                  <c:v>63.545454545472317</c:v>
                </c:pt>
                <c:pt idx="12980">
                  <c:v>63.550000000017775</c:v>
                </c:pt>
                <c:pt idx="12981">
                  <c:v>63.554545454563232</c:v>
                </c:pt>
                <c:pt idx="12982">
                  <c:v>63.55909090910869</c:v>
                </c:pt>
                <c:pt idx="12983">
                  <c:v>63.563636363654147</c:v>
                </c:pt>
                <c:pt idx="12984">
                  <c:v>63.568181818199605</c:v>
                </c:pt>
                <c:pt idx="12985">
                  <c:v>63.572727272745063</c:v>
                </c:pt>
                <c:pt idx="12986">
                  <c:v>63.57727272729052</c:v>
                </c:pt>
                <c:pt idx="12987">
                  <c:v>63.581818181835978</c:v>
                </c:pt>
                <c:pt idx="12988">
                  <c:v>63.586363636381435</c:v>
                </c:pt>
                <c:pt idx="12989">
                  <c:v>63.590909090926893</c:v>
                </c:pt>
                <c:pt idx="12990">
                  <c:v>63.59545454547235</c:v>
                </c:pt>
                <c:pt idx="12991">
                  <c:v>63.600000000017808</c:v>
                </c:pt>
                <c:pt idx="12992">
                  <c:v>63.604545454563265</c:v>
                </c:pt>
                <c:pt idx="12993">
                  <c:v>63.609090909108723</c:v>
                </c:pt>
                <c:pt idx="12994">
                  <c:v>63.61363636365418</c:v>
                </c:pt>
                <c:pt idx="12995">
                  <c:v>63.618181818199638</c:v>
                </c:pt>
                <c:pt idx="12996">
                  <c:v>63.622727272745095</c:v>
                </c:pt>
                <c:pt idx="12997">
                  <c:v>63.627272727290553</c:v>
                </c:pt>
                <c:pt idx="12998">
                  <c:v>63.63181818183601</c:v>
                </c:pt>
                <c:pt idx="12999">
                  <c:v>63.636363636381468</c:v>
                </c:pt>
                <c:pt idx="13000">
                  <c:v>63.640909090926925</c:v>
                </c:pt>
                <c:pt idx="13001">
                  <c:v>63.645454545472383</c:v>
                </c:pt>
                <c:pt idx="13002">
                  <c:v>63.65000000001784</c:v>
                </c:pt>
                <c:pt idx="13003">
                  <c:v>63.654545454563298</c:v>
                </c:pt>
                <c:pt idx="13004">
                  <c:v>63.659090909108755</c:v>
                </c:pt>
                <c:pt idx="13005">
                  <c:v>63.663636363654213</c:v>
                </c:pt>
                <c:pt idx="13006">
                  <c:v>63.66818181819967</c:v>
                </c:pt>
                <c:pt idx="13007">
                  <c:v>63.672727272745128</c:v>
                </c:pt>
                <c:pt idx="13008">
                  <c:v>63.677272727290585</c:v>
                </c:pt>
                <c:pt idx="13009">
                  <c:v>63.681818181836043</c:v>
                </c:pt>
                <c:pt idx="13010">
                  <c:v>63.6863636363815</c:v>
                </c:pt>
                <c:pt idx="13011">
                  <c:v>63.690909090926958</c:v>
                </c:pt>
                <c:pt idx="13012">
                  <c:v>63.695454545472415</c:v>
                </c:pt>
                <c:pt idx="13013">
                  <c:v>63.700000000017873</c:v>
                </c:pt>
                <c:pt idx="13014">
                  <c:v>63.704545454563331</c:v>
                </c:pt>
                <c:pt idx="13015">
                  <c:v>63.709090909108788</c:v>
                </c:pt>
                <c:pt idx="13016">
                  <c:v>63.713636363654246</c:v>
                </c:pt>
                <c:pt idx="13017">
                  <c:v>63.718181818199703</c:v>
                </c:pt>
                <c:pt idx="13018">
                  <c:v>63.722727272745161</c:v>
                </c:pt>
                <c:pt idx="13019">
                  <c:v>63.727272727290618</c:v>
                </c:pt>
                <c:pt idx="13020">
                  <c:v>63.731818181836076</c:v>
                </c:pt>
                <c:pt idx="13021">
                  <c:v>63.736363636381533</c:v>
                </c:pt>
                <c:pt idx="13022">
                  <c:v>63.740909090926991</c:v>
                </c:pt>
                <c:pt idx="13023">
                  <c:v>63.745454545472448</c:v>
                </c:pt>
                <c:pt idx="13024">
                  <c:v>63.750000000017906</c:v>
                </c:pt>
                <c:pt idx="13025">
                  <c:v>63.754545454563363</c:v>
                </c:pt>
                <c:pt idx="13026">
                  <c:v>63.759090909108821</c:v>
                </c:pt>
                <c:pt idx="13027">
                  <c:v>63.763636363654278</c:v>
                </c:pt>
                <c:pt idx="13028">
                  <c:v>63.768181818199736</c:v>
                </c:pt>
                <c:pt idx="13029">
                  <c:v>63.772727272745193</c:v>
                </c:pt>
                <c:pt idx="13030">
                  <c:v>63.777272727290651</c:v>
                </c:pt>
                <c:pt idx="13031">
                  <c:v>63.781818181836108</c:v>
                </c:pt>
                <c:pt idx="13032">
                  <c:v>63.786363636381566</c:v>
                </c:pt>
                <c:pt idx="13033">
                  <c:v>63.790909090927023</c:v>
                </c:pt>
                <c:pt idx="13034">
                  <c:v>63.795454545472481</c:v>
                </c:pt>
                <c:pt idx="13035">
                  <c:v>63.800000000017938</c:v>
                </c:pt>
                <c:pt idx="13036">
                  <c:v>63.804545454563396</c:v>
                </c:pt>
                <c:pt idx="13037">
                  <c:v>63.809090909108853</c:v>
                </c:pt>
                <c:pt idx="13038">
                  <c:v>63.813636363654311</c:v>
                </c:pt>
                <c:pt idx="13039">
                  <c:v>63.818181818199768</c:v>
                </c:pt>
                <c:pt idx="13040">
                  <c:v>63.822727272745226</c:v>
                </c:pt>
                <c:pt idx="13041">
                  <c:v>63.827272727290683</c:v>
                </c:pt>
                <c:pt idx="13042">
                  <c:v>63.831818181836141</c:v>
                </c:pt>
                <c:pt idx="13043">
                  <c:v>63.836363636381598</c:v>
                </c:pt>
                <c:pt idx="13044">
                  <c:v>63.840909090927056</c:v>
                </c:pt>
                <c:pt idx="13045">
                  <c:v>63.845454545472514</c:v>
                </c:pt>
                <c:pt idx="13046">
                  <c:v>63.850000000017971</c:v>
                </c:pt>
                <c:pt idx="13047">
                  <c:v>63.854545454563429</c:v>
                </c:pt>
                <c:pt idx="13048">
                  <c:v>63.859090909108886</c:v>
                </c:pt>
                <c:pt idx="13049">
                  <c:v>63.863636363654344</c:v>
                </c:pt>
                <c:pt idx="13050">
                  <c:v>63.868181818199801</c:v>
                </c:pt>
                <c:pt idx="13051">
                  <c:v>63.872727272745259</c:v>
                </c:pt>
                <c:pt idx="13052">
                  <c:v>63.877272727290716</c:v>
                </c:pt>
                <c:pt idx="13053">
                  <c:v>63.881818181836174</c:v>
                </c:pt>
                <c:pt idx="13054">
                  <c:v>63.886363636381631</c:v>
                </c:pt>
                <c:pt idx="13055">
                  <c:v>63.890909090927089</c:v>
                </c:pt>
                <c:pt idx="13056">
                  <c:v>63.895454545472546</c:v>
                </c:pt>
                <c:pt idx="13057">
                  <c:v>63.900000000018004</c:v>
                </c:pt>
                <c:pt idx="13058">
                  <c:v>63.904545454563461</c:v>
                </c:pt>
                <c:pt idx="13059">
                  <c:v>63.909090909108919</c:v>
                </c:pt>
                <c:pt idx="13060">
                  <c:v>63.913636363654376</c:v>
                </c:pt>
                <c:pt idx="13061">
                  <c:v>63.918181818199834</c:v>
                </c:pt>
                <c:pt idx="13062">
                  <c:v>63.922727272745291</c:v>
                </c:pt>
                <c:pt idx="13063">
                  <c:v>63.927272727290749</c:v>
                </c:pt>
                <c:pt idx="13064">
                  <c:v>63.931818181836206</c:v>
                </c:pt>
                <c:pt idx="13065">
                  <c:v>63.936363636381664</c:v>
                </c:pt>
                <c:pt idx="13066">
                  <c:v>63.940909090927121</c:v>
                </c:pt>
                <c:pt idx="13067">
                  <c:v>63.945454545472579</c:v>
                </c:pt>
                <c:pt idx="13068">
                  <c:v>63.950000000018036</c:v>
                </c:pt>
                <c:pt idx="13069">
                  <c:v>63.954545454563494</c:v>
                </c:pt>
                <c:pt idx="13070">
                  <c:v>63.959090909108951</c:v>
                </c:pt>
                <c:pt idx="13071">
                  <c:v>63.963636363654409</c:v>
                </c:pt>
                <c:pt idx="13072">
                  <c:v>63.968181818199866</c:v>
                </c:pt>
                <c:pt idx="13073">
                  <c:v>63.972727272745324</c:v>
                </c:pt>
                <c:pt idx="13074">
                  <c:v>63.977272727290782</c:v>
                </c:pt>
                <c:pt idx="13075">
                  <c:v>63.981818181836239</c:v>
                </c:pt>
                <c:pt idx="13076">
                  <c:v>63.986363636381697</c:v>
                </c:pt>
                <c:pt idx="13077">
                  <c:v>63.990909090927154</c:v>
                </c:pt>
                <c:pt idx="13078">
                  <c:v>63.995454545472612</c:v>
                </c:pt>
                <c:pt idx="13079">
                  <c:v>64.000000000018062</c:v>
                </c:pt>
                <c:pt idx="13080">
                  <c:v>64.004545454563512</c:v>
                </c:pt>
                <c:pt idx="13081">
                  <c:v>64.009090909108963</c:v>
                </c:pt>
                <c:pt idx="13082">
                  <c:v>64.013636363654413</c:v>
                </c:pt>
                <c:pt idx="13083">
                  <c:v>64.018181818199864</c:v>
                </c:pt>
                <c:pt idx="13084">
                  <c:v>64.022727272745314</c:v>
                </c:pt>
                <c:pt idx="13085">
                  <c:v>64.027272727290764</c:v>
                </c:pt>
                <c:pt idx="13086">
                  <c:v>64.031818181836215</c:v>
                </c:pt>
                <c:pt idx="13087">
                  <c:v>64.036363636381665</c:v>
                </c:pt>
                <c:pt idx="13088">
                  <c:v>64.040909090927116</c:v>
                </c:pt>
                <c:pt idx="13089">
                  <c:v>64.045454545472566</c:v>
                </c:pt>
                <c:pt idx="13090">
                  <c:v>64.050000000018017</c:v>
                </c:pt>
                <c:pt idx="13091">
                  <c:v>64.054545454563467</c:v>
                </c:pt>
                <c:pt idx="13092">
                  <c:v>64.059090909108917</c:v>
                </c:pt>
                <c:pt idx="13093">
                  <c:v>64.063636363654368</c:v>
                </c:pt>
                <c:pt idx="13094">
                  <c:v>64.068181818199818</c:v>
                </c:pt>
                <c:pt idx="13095">
                  <c:v>64.072727272745269</c:v>
                </c:pt>
                <c:pt idx="13096">
                  <c:v>64.077272727290719</c:v>
                </c:pt>
                <c:pt idx="13097">
                  <c:v>64.081818181836169</c:v>
                </c:pt>
                <c:pt idx="13098">
                  <c:v>64.08636363638162</c:v>
                </c:pt>
                <c:pt idx="13099">
                  <c:v>64.09090909092707</c:v>
                </c:pt>
                <c:pt idx="13100">
                  <c:v>64.095454545472521</c:v>
                </c:pt>
                <c:pt idx="13101">
                  <c:v>64.100000000017971</c:v>
                </c:pt>
                <c:pt idx="13102">
                  <c:v>64.104545454563421</c:v>
                </c:pt>
                <c:pt idx="13103">
                  <c:v>64.109090909108872</c:v>
                </c:pt>
                <c:pt idx="13104">
                  <c:v>64.113636363654322</c:v>
                </c:pt>
                <c:pt idx="13105">
                  <c:v>64.118181818199773</c:v>
                </c:pt>
                <c:pt idx="13106">
                  <c:v>64.122727272745223</c:v>
                </c:pt>
                <c:pt idx="13107">
                  <c:v>64.127272727290674</c:v>
                </c:pt>
                <c:pt idx="13108">
                  <c:v>64.131818181836124</c:v>
                </c:pt>
                <c:pt idx="13109">
                  <c:v>64.136363636381574</c:v>
                </c:pt>
                <c:pt idx="13110">
                  <c:v>64.140909090927025</c:v>
                </c:pt>
                <c:pt idx="13111">
                  <c:v>64.145454545472475</c:v>
                </c:pt>
                <c:pt idx="13112">
                  <c:v>64.150000000017926</c:v>
                </c:pt>
                <c:pt idx="13113">
                  <c:v>64.154545454563376</c:v>
                </c:pt>
                <c:pt idx="13114">
                  <c:v>64.159090909108826</c:v>
                </c:pt>
                <c:pt idx="13115">
                  <c:v>64.163636363654277</c:v>
                </c:pt>
                <c:pt idx="13116">
                  <c:v>64.168181818199727</c:v>
                </c:pt>
                <c:pt idx="13117">
                  <c:v>64.172727272745178</c:v>
                </c:pt>
                <c:pt idx="13118">
                  <c:v>64.177272727290628</c:v>
                </c:pt>
                <c:pt idx="13119">
                  <c:v>64.181818181836078</c:v>
                </c:pt>
                <c:pt idx="13120">
                  <c:v>64.186363636381529</c:v>
                </c:pt>
                <c:pt idx="13121">
                  <c:v>64.190909090926979</c:v>
                </c:pt>
                <c:pt idx="13122">
                  <c:v>64.19545454547243</c:v>
                </c:pt>
                <c:pt idx="13123">
                  <c:v>64.20000000001788</c:v>
                </c:pt>
                <c:pt idx="13124">
                  <c:v>64.204545454563331</c:v>
                </c:pt>
                <c:pt idx="13125">
                  <c:v>64.209090909108781</c:v>
                </c:pt>
                <c:pt idx="13126">
                  <c:v>64.213636363654231</c:v>
                </c:pt>
                <c:pt idx="13127">
                  <c:v>64.218181818199682</c:v>
                </c:pt>
                <c:pt idx="13128">
                  <c:v>64.222727272745132</c:v>
                </c:pt>
                <c:pt idx="13129">
                  <c:v>64.227272727290583</c:v>
                </c:pt>
                <c:pt idx="13130">
                  <c:v>64.231818181836033</c:v>
                </c:pt>
                <c:pt idx="13131">
                  <c:v>64.236363636381483</c:v>
                </c:pt>
                <c:pt idx="13132">
                  <c:v>64.240909090926934</c:v>
                </c:pt>
                <c:pt idx="13133">
                  <c:v>64.245454545472384</c:v>
                </c:pt>
                <c:pt idx="13134">
                  <c:v>64.250000000017835</c:v>
                </c:pt>
                <c:pt idx="13135">
                  <c:v>64.254545454563285</c:v>
                </c:pt>
                <c:pt idx="13136">
                  <c:v>64.259090909108735</c:v>
                </c:pt>
                <c:pt idx="13137">
                  <c:v>64.263636363654186</c:v>
                </c:pt>
                <c:pt idx="13138">
                  <c:v>64.268181818199636</c:v>
                </c:pt>
                <c:pt idx="13139">
                  <c:v>64.272727272745087</c:v>
                </c:pt>
                <c:pt idx="13140">
                  <c:v>64.277272727290537</c:v>
                </c:pt>
                <c:pt idx="13141">
                  <c:v>64.281818181835988</c:v>
                </c:pt>
                <c:pt idx="13142">
                  <c:v>64.286363636381438</c:v>
                </c:pt>
                <c:pt idx="13143">
                  <c:v>64.290909090926888</c:v>
                </c:pt>
                <c:pt idx="13144">
                  <c:v>64.295454545472339</c:v>
                </c:pt>
                <c:pt idx="13145">
                  <c:v>64.300000000017789</c:v>
                </c:pt>
                <c:pt idx="13146">
                  <c:v>64.30454545456324</c:v>
                </c:pt>
                <c:pt idx="13147">
                  <c:v>64.30909090910869</c:v>
                </c:pt>
                <c:pt idx="13148">
                  <c:v>64.31363636365414</c:v>
                </c:pt>
                <c:pt idx="13149">
                  <c:v>64.318181818199591</c:v>
                </c:pt>
                <c:pt idx="13150">
                  <c:v>64.322727272745041</c:v>
                </c:pt>
                <c:pt idx="13151">
                  <c:v>64.327272727290492</c:v>
                </c:pt>
                <c:pt idx="13152">
                  <c:v>64.331818181835942</c:v>
                </c:pt>
                <c:pt idx="13153">
                  <c:v>64.336363636381392</c:v>
                </c:pt>
                <c:pt idx="13154">
                  <c:v>64.340909090926843</c:v>
                </c:pt>
                <c:pt idx="13155">
                  <c:v>64.345454545472293</c:v>
                </c:pt>
                <c:pt idx="13156">
                  <c:v>64.350000000017744</c:v>
                </c:pt>
                <c:pt idx="13157">
                  <c:v>64.354545454563194</c:v>
                </c:pt>
                <c:pt idx="13158">
                  <c:v>64.359090909108644</c:v>
                </c:pt>
                <c:pt idx="13159">
                  <c:v>64.363636363654095</c:v>
                </c:pt>
                <c:pt idx="13160">
                  <c:v>64.368181818199545</c:v>
                </c:pt>
                <c:pt idx="13161">
                  <c:v>64.372727272744996</c:v>
                </c:pt>
                <c:pt idx="13162">
                  <c:v>64.377272727290446</c:v>
                </c:pt>
                <c:pt idx="13163">
                  <c:v>64.381818181835897</c:v>
                </c:pt>
                <c:pt idx="13164">
                  <c:v>64.386363636381347</c:v>
                </c:pt>
                <c:pt idx="13165">
                  <c:v>64.390909090926797</c:v>
                </c:pt>
                <c:pt idx="13166">
                  <c:v>64.395454545472248</c:v>
                </c:pt>
                <c:pt idx="13167">
                  <c:v>64.400000000017698</c:v>
                </c:pt>
                <c:pt idx="13168">
                  <c:v>64.404545454563149</c:v>
                </c:pt>
                <c:pt idx="13169">
                  <c:v>64.409090909108599</c:v>
                </c:pt>
                <c:pt idx="13170">
                  <c:v>64.413636363654049</c:v>
                </c:pt>
                <c:pt idx="13171">
                  <c:v>64.4181818181995</c:v>
                </c:pt>
                <c:pt idx="13172">
                  <c:v>64.42272727274495</c:v>
                </c:pt>
                <c:pt idx="13173">
                  <c:v>64.427272727290401</c:v>
                </c:pt>
                <c:pt idx="13174">
                  <c:v>64.431818181835851</c:v>
                </c:pt>
                <c:pt idx="13175">
                  <c:v>64.436363636381301</c:v>
                </c:pt>
                <c:pt idx="13176">
                  <c:v>64.440909090926752</c:v>
                </c:pt>
                <c:pt idx="13177">
                  <c:v>64.445454545472202</c:v>
                </c:pt>
                <c:pt idx="13178">
                  <c:v>64.450000000017653</c:v>
                </c:pt>
                <c:pt idx="13179">
                  <c:v>64.454545454563103</c:v>
                </c:pt>
                <c:pt idx="13180">
                  <c:v>64.459090909108554</c:v>
                </c:pt>
                <c:pt idx="13181">
                  <c:v>64.463636363654004</c:v>
                </c:pt>
                <c:pt idx="13182">
                  <c:v>64.468181818199454</c:v>
                </c:pt>
                <c:pt idx="13183">
                  <c:v>64.472727272744905</c:v>
                </c:pt>
                <c:pt idx="13184">
                  <c:v>64.477272727290355</c:v>
                </c:pt>
                <c:pt idx="13185">
                  <c:v>64.481818181835806</c:v>
                </c:pt>
                <c:pt idx="13186">
                  <c:v>64.486363636381256</c:v>
                </c:pt>
                <c:pt idx="13187">
                  <c:v>64.490909090926706</c:v>
                </c:pt>
                <c:pt idx="13188">
                  <c:v>64.495454545472157</c:v>
                </c:pt>
                <c:pt idx="13189">
                  <c:v>64.500000000017607</c:v>
                </c:pt>
                <c:pt idx="13190">
                  <c:v>64.504545454563058</c:v>
                </c:pt>
                <c:pt idx="13191">
                  <c:v>64.509090909108508</c:v>
                </c:pt>
                <c:pt idx="13192">
                  <c:v>64.513636363653958</c:v>
                </c:pt>
                <c:pt idx="13193">
                  <c:v>64.518181818199409</c:v>
                </c:pt>
                <c:pt idx="13194">
                  <c:v>64.522727272744859</c:v>
                </c:pt>
                <c:pt idx="13195">
                  <c:v>64.52727272729031</c:v>
                </c:pt>
                <c:pt idx="13196">
                  <c:v>64.53181818183576</c:v>
                </c:pt>
                <c:pt idx="13197">
                  <c:v>64.536363636381211</c:v>
                </c:pt>
                <c:pt idx="13198">
                  <c:v>64.540909090926661</c:v>
                </c:pt>
                <c:pt idx="13199">
                  <c:v>64.545454545472111</c:v>
                </c:pt>
                <c:pt idx="13200">
                  <c:v>64.550000000017562</c:v>
                </c:pt>
                <c:pt idx="13201">
                  <c:v>64.554545454563012</c:v>
                </c:pt>
                <c:pt idx="13202">
                  <c:v>64.559090909108463</c:v>
                </c:pt>
                <c:pt idx="13203">
                  <c:v>64.563636363653913</c:v>
                </c:pt>
                <c:pt idx="13204">
                  <c:v>64.568181818199363</c:v>
                </c:pt>
                <c:pt idx="13205">
                  <c:v>64.572727272744814</c:v>
                </c:pt>
                <c:pt idx="13206">
                  <c:v>64.577272727290264</c:v>
                </c:pt>
                <c:pt idx="13207">
                  <c:v>64.581818181835715</c:v>
                </c:pt>
                <c:pt idx="13208">
                  <c:v>64.586363636381165</c:v>
                </c:pt>
                <c:pt idx="13209">
                  <c:v>64.590909090926615</c:v>
                </c:pt>
                <c:pt idx="13210">
                  <c:v>64.595454545472066</c:v>
                </c:pt>
                <c:pt idx="13211">
                  <c:v>64.600000000017516</c:v>
                </c:pt>
                <c:pt idx="13212">
                  <c:v>64.604545454562967</c:v>
                </c:pt>
                <c:pt idx="13213">
                  <c:v>64.609090909108417</c:v>
                </c:pt>
                <c:pt idx="13214">
                  <c:v>64.613636363653868</c:v>
                </c:pt>
                <c:pt idx="13215">
                  <c:v>64.618181818199318</c:v>
                </c:pt>
                <c:pt idx="13216">
                  <c:v>64.622727272744768</c:v>
                </c:pt>
                <c:pt idx="13217">
                  <c:v>64.627272727290219</c:v>
                </c:pt>
                <c:pt idx="13218">
                  <c:v>64.631818181835669</c:v>
                </c:pt>
                <c:pt idx="13219">
                  <c:v>64.63636363638112</c:v>
                </c:pt>
                <c:pt idx="13220">
                  <c:v>64.64090909092657</c:v>
                </c:pt>
                <c:pt idx="13221">
                  <c:v>64.64545454547202</c:v>
                </c:pt>
                <c:pt idx="13222">
                  <c:v>64.650000000017471</c:v>
                </c:pt>
                <c:pt idx="13223">
                  <c:v>64.654545454562921</c:v>
                </c:pt>
                <c:pt idx="13224">
                  <c:v>64.659090909108372</c:v>
                </c:pt>
                <c:pt idx="13225">
                  <c:v>64.663636363653822</c:v>
                </c:pt>
                <c:pt idx="13226">
                  <c:v>64.668181818199272</c:v>
                </c:pt>
                <c:pt idx="13227">
                  <c:v>64.672727272744723</c:v>
                </c:pt>
                <c:pt idx="13228">
                  <c:v>64.677272727290173</c:v>
                </c:pt>
                <c:pt idx="13229">
                  <c:v>64.681818181835624</c:v>
                </c:pt>
                <c:pt idx="13230">
                  <c:v>64.686363636381074</c:v>
                </c:pt>
                <c:pt idx="13231">
                  <c:v>64.690909090926525</c:v>
                </c:pt>
                <c:pt idx="13232">
                  <c:v>64.695454545471975</c:v>
                </c:pt>
                <c:pt idx="13233">
                  <c:v>64.700000000017425</c:v>
                </c:pt>
                <c:pt idx="13234">
                  <c:v>64.704545454562876</c:v>
                </c:pt>
                <c:pt idx="13235">
                  <c:v>64.709090909108326</c:v>
                </c:pt>
                <c:pt idx="13236">
                  <c:v>64.713636363653777</c:v>
                </c:pt>
                <c:pt idx="13237">
                  <c:v>64.718181818199227</c:v>
                </c:pt>
                <c:pt idx="13238">
                  <c:v>64.722727272744677</c:v>
                </c:pt>
                <c:pt idx="13239">
                  <c:v>64.727272727290128</c:v>
                </c:pt>
                <c:pt idx="13240">
                  <c:v>64.731818181835578</c:v>
                </c:pt>
                <c:pt idx="13241">
                  <c:v>64.736363636381029</c:v>
                </c:pt>
                <c:pt idx="13242">
                  <c:v>64.740909090926479</c:v>
                </c:pt>
                <c:pt idx="13243">
                  <c:v>64.745454545471929</c:v>
                </c:pt>
                <c:pt idx="13244">
                  <c:v>64.75000000001738</c:v>
                </c:pt>
                <c:pt idx="13245">
                  <c:v>64.75454545456283</c:v>
                </c:pt>
                <c:pt idx="13246">
                  <c:v>64.759090909108281</c:v>
                </c:pt>
                <c:pt idx="13247">
                  <c:v>64.763636363653731</c:v>
                </c:pt>
                <c:pt idx="13248">
                  <c:v>64.768181818199182</c:v>
                </c:pt>
                <c:pt idx="13249">
                  <c:v>64.772727272744632</c:v>
                </c:pt>
                <c:pt idx="13250">
                  <c:v>64.777272727290082</c:v>
                </c:pt>
                <c:pt idx="13251">
                  <c:v>64.781818181835533</c:v>
                </c:pt>
                <c:pt idx="13252">
                  <c:v>64.786363636380983</c:v>
                </c:pt>
                <c:pt idx="13253">
                  <c:v>64.790909090926434</c:v>
                </c:pt>
                <c:pt idx="13254">
                  <c:v>64.795454545471884</c:v>
                </c:pt>
                <c:pt idx="13255">
                  <c:v>64.800000000017334</c:v>
                </c:pt>
                <c:pt idx="13256">
                  <c:v>64.804545454562785</c:v>
                </c:pt>
                <c:pt idx="13257">
                  <c:v>64.809090909108235</c:v>
                </c:pt>
                <c:pt idx="13258">
                  <c:v>64.813636363653686</c:v>
                </c:pt>
                <c:pt idx="13259">
                  <c:v>64.818181818199136</c:v>
                </c:pt>
                <c:pt idx="13260">
                  <c:v>64.822727272744586</c:v>
                </c:pt>
                <c:pt idx="13261">
                  <c:v>64.827272727290037</c:v>
                </c:pt>
                <c:pt idx="13262">
                  <c:v>64.831818181835487</c:v>
                </c:pt>
                <c:pt idx="13263">
                  <c:v>64.836363636380938</c:v>
                </c:pt>
                <c:pt idx="13264">
                  <c:v>64.840909090926388</c:v>
                </c:pt>
                <c:pt idx="13265">
                  <c:v>64.845454545471839</c:v>
                </c:pt>
                <c:pt idx="13266">
                  <c:v>64.850000000017289</c:v>
                </c:pt>
                <c:pt idx="13267">
                  <c:v>64.854545454562739</c:v>
                </c:pt>
                <c:pt idx="13268">
                  <c:v>64.85909090910819</c:v>
                </c:pt>
                <c:pt idx="13269">
                  <c:v>64.86363636365364</c:v>
                </c:pt>
                <c:pt idx="13270">
                  <c:v>64.868181818199091</c:v>
                </c:pt>
                <c:pt idx="13271">
                  <c:v>64.872727272744541</c:v>
                </c:pt>
                <c:pt idx="13272">
                  <c:v>64.877272727289991</c:v>
                </c:pt>
                <c:pt idx="13273">
                  <c:v>64.881818181835442</c:v>
                </c:pt>
                <c:pt idx="13274">
                  <c:v>64.886363636380892</c:v>
                </c:pt>
                <c:pt idx="13275">
                  <c:v>64.890909090926343</c:v>
                </c:pt>
                <c:pt idx="13276">
                  <c:v>64.895454545471793</c:v>
                </c:pt>
                <c:pt idx="13277">
                  <c:v>64.900000000017243</c:v>
                </c:pt>
                <c:pt idx="13278">
                  <c:v>64.904545454562694</c:v>
                </c:pt>
                <c:pt idx="13279">
                  <c:v>64.909090909108144</c:v>
                </c:pt>
                <c:pt idx="13280">
                  <c:v>64.913636363653595</c:v>
                </c:pt>
                <c:pt idx="13281">
                  <c:v>64.918181818199045</c:v>
                </c:pt>
                <c:pt idx="13282">
                  <c:v>64.922727272744496</c:v>
                </c:pt>
                <c:pt idx="13283">
                  <c:v>64.927272727289946</c:v>
                </c:pt>
                <c:pt idx="13284">
                  <c:v>64.931818181835396</c:v>
                </c:pt>
                <c:pt idx="13285">
                  <c:v>64.936363636380847</c:v>
                </c:pt>
                <c:pt idx="13286">
                  <c:v>64.940909090926297</c:v>
                </c:pt>
                <c:pt idx="13287">
                  <c:v>64.945454545471748</c:v>
                </c:pt>
                <c:pt idx="13288">
                  <c:v>64.950000000017198</c:v>
                </c:pt>
                <c:pt idx="13289">
                  <c:v>64.954545454562648</c:v>
                </c:pt>
                <c:pt idx="13290">
                  <c:v>64.959090909108099</c:v>
                </c:pt>
                <c:pt idx="13291">
                  <c:v>64.963636363653549</c:v>
                </c:pt>
                <c:pt idx="13292">
                  <c:v>64.968181818199</c:v>
                </c:pt>
                <c:pt idx="13293">
                  <c:v>64.97272727274445</c:v>
                </c:pt>
                <c:pt idx="13294">
                  <c:v>64.9772727272899</c:v>
                </c:pt>
                <c:pt idx="13295">
                  <c:v>64.981818181835351</c:v>
                </c:pt>
                <c:pt idx="13296">
                  <c:v>64.986363636380801</c:v>
                </c:pt>
                <c:pt idx="13297">
                  <c:v>64.990909090926252</c:v>
                </c:pt>
                <c:pt idx="13298">
                  <c:v>64.995454545471702</c:v>
                </c:pt>
                <c:pt idx="13299">
                  <c:v>65.000000000017153</c:v>
                </c:pt>
                <c:pt idx="13300">
                  <c:v>65.004545454562603</c:v>
                </c:pt>
                <c:pt idx="13301">
                  <c:v>65.009090909108053</c:v>
                </c:pt>
                <c:pt idx="13302">
                  <c:v>65.013636363653504</c:v>
                </c:pt>
                <c:pt idx="13303">
                  <c:v>65.018181818198954</c:v>
                </c:pt>
                <c:pt idx="13304">
                  <c:v>65.022727272744405</c:v>
                </c:pt>
                <c:pt idx="13305">
                  <c:v>65.027272727289855</c:v>
                </c:pt>
                <c:pt idx="13306">
                  <c:v>65.031818181835305</c:v>
                </c:pt>
                <c:pt idx="13307">
                  <c:v>65.036363636380756</c:v>
                </c:pt>
                <c:pt idx="13308">
                  <c:v>65.040909090926206</c:v>
                </c:pt>
                <c:pt idx="13309">
                  <c:v>65.045454545471657</c:v>
                </c:pt>
                <c:pt idx="13310">
                  <c:v>65.050000000017107</c:v>
                </c:pt>
                <c:pt idx="13311">
                  <c:v>65.054545454562557</c:v>
                </c:pt>
                <c:pt idx="13312">
                  <c:v>65.059090909108008</c:v>
                </c:pt>
                <c:pt idx="13313">
                  <c:v>65.063636363653458</c:v>
                </c:pt>
                <c:pt idx="13314">
                  <c:v>65.068181818198909</c:v>
                </c:pt>
                <c:pt idx="13315">
                  <c:v>65.072727272744359</c:v>
                </c:pt>
                <c:pt idx="13316">
                  <c:v>65.077272727289809</c:v>
                </c:pt>
                <c:pt idx="13317">
                  <c:v>65.08181818183526</c:v>
                </c:pt>
                <c:pt idx="13318">
                  <c:v>65.08636363638071</c:v>
                </c:pt>
                <c:pt idx="13319">
                  <c:v>65.090909090926161</c:v>
                </c:pt>
                <c:pt idx="13320">
                  <c:v>65.095454545471611</c:v>
                </c:pt>
                <c:pt idx="13321">
                  <c:v>65.100000000017062</c:v>
                </c:pt>
                <c:pt idx="13322">
                  <c:v>65.104545454562512</c:v>
                </c:pt>
                <c:pt idx="13323">
                  <c:v>65.109090909107962</c:v>
                </c:pt>
                <c:pt idx="13324">
                  <c:v>65.113636363653413</c:v>
                </c:pt>
                <c:pt idx="13325">
                  <c:v>65.118181818198863</c:v>
                </c:pt>
                <c:pt idx="13326">
                  <c:v>65.122727272744314</c:v>
                </c:pt>
                <c:pt idx="13327">
                  <c:v>65.127272727289764</c:v>
                </c:pt>
                <c:pt idx="13328">
                  <c:v>65.131818181835214</c:v>
                </c:pt>
                <c:pt idx="13329">
                  <c:v>65.136363636380665</c:v>
                </c:pt>
                <c:pt idx="13330">
                  <c:v>65.140909090926115</c:v>
                </c:pt>
                <c:pt idx="13331">
                  <c:v>65.145454545471566</c:v>
                </c:pt>
                <c:pt idx="13332">
                  <c:v>65.150000000017016</c:v>
                </c:pt>
                <c:pt idx="13333">
                  <c:v>65.154545454562466</c:v>
                </c:pt>
                <c:pt idx="13334">
                  <c:v>65.159090909107917</c:v>
                </c:pt>
                <c:pt idx="13335">
                  <c:v>65.163636363653367</c:v>
                </c:pt>
                <c:pt idx="13336">
                  <c:v>65.168181818198818</c:v>
                </c:pt>
                <c:pt idx="13337">
                  <c:v>65.172727272744268</c:v>
                </c:pt>
                <c:pt idx="13338">
                  <c:v>65.177272727289719</c:v>
                </c:pt>
                <c:pt idx="13339">
                  <c:v>65.181818181835169</c:v>
                </c:pt>
                <c:pt idx="13340">
                  <c:v>65.186363636380619</c:v>
                </c:pt>
                <c:pt idx="13341">
                  <c:v>65.19090909092607</c:v>
                </c:pt>
                <c:pt idx="13342">
                  <c:v>65.19545454547152</c:v>
                </c:pt>
                <c:pt idx="13343">
                  <c:v>65.200000000016971</c:v>
                </c:pt>
                <c:pt idx="13344">
                  <c:v>65.204545454562421</c:v>
                </c:pt>
                <c:pt idx="13345">
                  <c:v>65.209090909107871</c:v>
                </c:pt>
                <c:pt idx="13346">
                  <c:v>65.213636363653322</c:v>
                </c:pt>
                <c:pt idx="13347">
                  <c:v>65.218181818198772</c:v>
                </c:pt>
                <c:pt idx="13348">
                  <c:v>65.222727272744223</c:v>
                </c:pt>
                <c:pt idx="13349">
                  <c:v>65.227272727289673</c:v>
                </c:pt>
                <c:pt idx="13350">
                  <c:v>65.231818181835123</c:v>
                </c:pt>
                <c:pt idx="13351">
                  <c:v>65.236363636380574</c:v>
                </c:pt>
                <c:pt idx="13352">
                  <c:v>65.240909090926024</c:v>
                </c:pt>
                <c:pt idx="13353">
                  <c:v>65.245454545471475</c:v>
                </c:pt>
                <c:pt idx="13354">
                  <c:v>65.250000000016925</c:v>
                </c:pt>
                <c:pt idx="13355">
                  <c:v>65.254545454562376</c:v>
                </c:pt>
                <c:pt idx="13356">
                  <c:v>65.259090909107826</c:v>
                </c:pt>
                <c:pt idx="13357">
                  <c:v>65.263636363653276</c:v>
                </c:pt>
                <c:pt idx="13358">
                  <c:v>65.268181818198727</c:v>
                </c:pt>
                <c:pt idx="13359">
                  <c:v>65.272727272744177</c:v>
                </c:pt>
                <c:pt idx="13360">
                  <c:v>65.277272727289628</c:v>
                </c:pt>
                <c:pt idx="13361">
                  <c:v>65.281818181835078</c:v>
                </c:pt>
                <c:pt idx="13362">
                  <c:v>65.286363636380528</c:v>
                </c:pt>
                <c:pt idx="13363">
                  <c:v>65.290909090925979</c:v>
                </c:pt>
                <c:pt idx="13364">
                  <c:v>65.295454545471429</c:v>
                </c:pt>
                <c:pt idx="13365">
                  <c:v>65.30000000001688</c:v>
                </c:pt>
                <c:pt idx="13366">
                  <c:v>65.30454545456233</c:v>
                </c:pt>
                <c:pt idx="13367">
                  <c:v>65.30909090910778</c:v>
                </c:pt>
                <c:pt idx="13368">
                  <c:v>65.313636363653231</c:v>
                </c:pt>
                <c:pt idx="13369">
                  <c:v>65.318181818198681</c:v>
                </c:pt>
                <c:pt idx="13370">
                  <c:v>65.322727272744132</c:v>
                </c:pt>
                <c:pt idx="13371">
                  <c:v>65.327272727289582</c:v>
                </c:pt>
                <c:pt idx="13372">
                  <c:v>65.331818181835033</c:v>
                </c:pt>
                <c:pt idx="13373">
                  <c:v>65.336363636380483</c:v>
                </c:pt>
                <c:pt idx="13374">
                  <c:v>65.340909090925933</c:v>
                </c:pt>
                <c:pt idx="13375">
                  <c:v>65.345454545471384</c:v>
                </c:pt>
                <c:pt idx="13376">
                  <c:v>65.350000000016834</c:v>
                </c:pt>
                <c:pt idx="13377">
                  <c:v>65.354545454562285</c:v>
                </c:pt>
                <c:pt idx="13378">
                  <c:v>65.359090909107735</c:v>
                </c:pt>
                <c:pt idx="13379">
                  <c:v>65.363636363653185</c:v>
                </c:pt>
                <c:pt idx="13380">
                  <c:v>65.368181818198636</c:v>
                </c:pt>
                <c:pt idx="13381">
                  <c:v>65.372727272744086</c:v>
                </c:pt>
                <c:pt idx="13382">
                  <c:v>65.377272727289537</c:v>
                </c:pt>
                <c:pt idx="13383">
                  <c:v>65.381818181834987</c:v>
                </c:pt>
                <c:pt idx="13384">
                  <c:v>65.386363636380437</c:v>
                </c:pt>
                <c:pt idx="13385">
                  <c:v>65.390909090925888</c:v>
                </c:pt>
                <c:pt idx="13386">
                  <c:v>65.395454545471338</c:v>
                </c:pt>
                <c:pt idx="13387">
                  <c:v>65.400000000016789</c:v>
                </c:pt>
                <c:pt idx="13388">
                  <c:v>65.404545454562239</c:v>
                </c:pt>
                <c:pt idx="13389">
                  <c:v>65.40909090910769</c:v>
                </c:pt>
                <c:pt idx="13390">
                  <c:v>65.41363636365314</c:v>
                </c:pt>
                <c:pt idx="13391">
                  <c:v>65.41818181819859</c:v>
                </c:pt>
                <c:pt idx="13392">
                  <c:v>65.422727272744041</c:v>
                </c:pt>
                <c:pt idx="13393">
                  <c:v>65.427272727289491</c:v>
                </c:pt>
                <c:pt idx="13394">
                  <c:v>65.431818181834942</c:v>
                </c:pt>
                <c:pt idx="13395">
                  <c:v>65.436363636380392</c:v>
                </c:pt>
                <c:pt idx="13396">
                  <c:v>65.440909090925842</c:v>
                </c:pt>
                <c:pt idx="13397">
                  <c:v>65.445454545471293</c:v>
                </c:pt>
                <c:pt idx="13398">
                  <c:v>65.450000000016743</c:v>
                </c:pt>
                <c:pt idx="13399">
                  <c:v>65.454545454562194</c:v>
                </c:pt>
                <c:pt idx="13400">
                  <c:v>65.459090909107644</c:v>
                </c:pt>
                <c:pt idx="13401">
                  <c:v>65.463636363653094</c:v>
                </c:pt>
                <c:pt idx="13402">
                  <c:v>65.468181818198545</c:v>
                </c:pt>
                <c:pt idx="13403">
                  <c:v>65.472727272743995</c:v>
                </c:pt>
                <c:pt idx="13404">
                  <c:v>65.477272727289446</c:v>
                </c:pt>
                <c:pt idx="13405">
                  <c:v>65.481818181834896</c:v>
                </c:pt>
                <c:pt idx="13406">
                  <c:v>65.486363636380347</c:v>
                </c:pt>
                <c:pt idx="13407">
                  <c:v>65.490909090925797</c:v>
                </c:pt>
                <c:pt idx="13408">
                  <c:v>65.495454545471247</c:v>
                </c:pt>
                <c:pt idx="13409">
                  <c:v>65.500000000016698</c:v>
                </c:pt>
                <c:pt idx="13410">
                  <c:v>65.504545454562148</c:v>
                </c:pt>
                <c:pt idx="13411">
                  <c:v>65.509090909107599</c:v>
                </c:pt>
                <c:pt idx="13412">
                  <c:v>65.513636363653049</c:v>
                </c:pt>
                <c:pt idx="13413">
                  <c:v>65.518181818198499</c:v>
                </c:pt>
                <c:pt idx="13414">
                  <c:v>65.52272727274395</c:v>
                </c:pt>
                <c:pt idx="13415">
                  <c:v>65.5272727272894</c:v>
                </c:pt>
                <c:pt idx="13416">
                  <c:v>65.531818181834851</c:v>
                </c:pt>
                <c:pt idx="13417">
                  <c:v>65.536363636380301</c:v>
                </c:pt>
                <c:pt idx="13418">
                  <c:v>65.540909090925751</c:v>
                </c:pt>
                <c:pt idx="13419">
                  <c:v>65.545454545471202</c:v>
                </c:pt>
                <c:pt idx="13420">
                  <c:v>65.550000000016652</c:v>
                </c:pt>
                <c:pt idx="13421">
                  <c:v>65.554545454562103</c:v>
                </c:pt>
                <c:pt idx="13422">
                  <c:v>65.559090909107553</c:v>
                </c:pt>
                <c:pt idx="13423">
                  <c:v>65.563636363653004</c:v>
                </c:pt>
                <c:pt idx="13424">
                  <c:v>65.568181818198454</c:v>
                </c:pt>
                <c:pt idx="13425">
                  <c:v>65.572727272743904</c:v>
                </c:pt>
                <c:pt idx="13426">
                  <c:v>65.577272727289355</c:v>
                </c:pt>
                <c:pt idx="13427">
                  <c:v>65.581818181834805</c:v>
                </c:pt>
                <c:pt idx="13428">
                  <c:v>65.586363636380256</c:v>
                </c:pt>
                <c:pt idx="13429">
                  <c:v>65.590909090925706</c:v>
                </c:pt>
                <c:pt idx="13430">
                  <c:v>65.595454545471156</c:v>
                </c:pt>
                <c:pt idx="13431">
                  <c:v>65.600000000016607</c:v>
                </c:pt>
                <c:pt idx="13432">
                  <c:v>65.604545454562057</c:v>
                </c:pt>
                <c:pt idx="13433">
                  <c:v>65.609090909107508</c:v>
                </c:pt>
                <c:pt idx="13434">
                  <c:v>65.613636363652958</c:v>
                </c:pt>
                <c:pt idx="13435">
                  <c:v>65.618181818198408</c:v>
                </c:pt>
                <c:pt idx="13436">
                  <c:v>65.622727272743859</c:v>
                </c:pt>
                <c:pt idx="13437">
                  <c:v>65.627272727289309</c:v>
                </c:pt>
                <c:pt idx="13438">
                  <c:v>65.63181818183476</c:v>
                </c:pt>
                <c:pt idx="13439">
                  <c:v>65.63636363638021</c:v>
                </c:pt>
                <c:pt idx="13440">
                  <c:v>65.640909090925661</c:v>
                </c:pt>
                <c:pt idx="13441">
                  <c:v>65.645454545471111</c:v>
                </c:pt>
                <c:pt idx="13442">
                  <c:v>65.650000000016561</c:v>
                </c:pt>
                <c:pt idx="13443">
                  <c:v>65.654545454562012</c:v>
                </c:pt>
                <c:pt idx="13444">
                  <c:v>65.659090909107462</c:v>
                </c:pt>
                <c:pt idx="13445">
                  <c:v>65.663636363652913</c:v>
                </c:pt>
                <c:pt idx="13446">
                  <c:v>65.668181818198363</c:v>
                </c:pt>
                <c:pt idx="13447">
                  <c:v>65.672727272743813</c:v>
                </c:pt>
                <c:pt idx="13448">
                  <c:v>65.677272727289264</c:v>
                </c:pt>
                <c:pt idx="13449">
                  <c:v>65.681818181834714</c:v>
                </c:pt>
                <c:pt idx="13450">
                  <c:v>65.686363636380165</c:v>
                </c:pt>
                <c:pt idx="13451">
                  <c:v>65.690909090925615</c:v>
                </c:pt>
                <c:pt idx="13452">
                  <c:v>65.695454545471065</c:v>
                </c:pt>
                <c:pt idx="13453">
                  <c:v>65.700000000016516</c:v>
                </c:pt>
                <c:pt idx="13454">
                  <c:v>65.704545454561966</c:v>
                </c:pt>
                <c:pt idx="13455">
                  <c:v>65.709090909107417</c:v>
                </c:pt>
                <c:pt idx="13456">
                  <c:v>65.713636363652867</c:v>
                </c:pt>
                <c:pt idx="13457">
                  <c:v>65.718181818198318</c:v>
                </c:pt>
                <c:pt idx="13458">
                  <c:v>65.722727272743768</c:v>
                </c:pt>
                <c:pt idx="13459">
                  <c:v>65.727272727289218</c:v>
                </c:pt>
                <c:pt idx="13460">
                  <c:v>65.731818181834669</c:v>
                </c:pt>
                <c:pt idx="13461">
                  <c:v>65.736363636380119</c:v>
                </c:pt>
                <c:pt idx="13462">
                  <c:v>65.74090909092557</c:v>
                </c:pt>
                <c:pt idx="13463">
                  <c:v>65.74545454547102</c:v>
                </c:pt>
                <c:pt idx="13464">
                  <c:v>65.75000000001647</c:v>
                </c:pt>
                <c:pt idx="13465">
                  <c:v>65.754545454561921</c:v>
                </c:pt>
                <c:pt idx="13466">
                  <c:v>65.759090909107371</c:v>
                </c:pt>
                <c:pt idx="13467">
                  <c:v>65.763636363652822</c:v>
                </c:pt>
                <c:pt idx="13468">
                  <c:v>65.768181818198272</c:v>
                </c:pt>
                <c:pt idx="13469">
                  <c:v>65.772727272743722</c:v>
                </c:pt>
                <c:pt idx="13470">
                  <c:v>65.777272727289173</c:v>
                </c:pt>
                <c:pt idx="13471">
                  <c:v>65.781818181834623</c:v>
                </c:pt>
                <c:pt idx="13472">
                  <c:v>65.786363636380074</c:v>
                </c:pt>
                <c:pt idx="13473">
                  <c:v>65.790909090925524</c:v>
                </c:pt>
                <c:pt idx="13474">
                  <c:v>65.795454545470974</c:v>
                </c:pt>
                <c:pt idx="13475">
                  <c:v>65.800000000016425</c:v>
                </c:pt>
                <c:pt idx="13476">
                  <c:v>65.804545454561875</c:v>
                </c:pt>
                <c:pt idx="13477">
                  <c:v>65.809090909107326</c:v>
                </c:pt>
                <c:pt idx="13478">
                  <c:v>65.813636363652776</c:v>
                </c:pt>
                <c:pt idx="13479">
                  <c:v>65.818181818198227</c:v>
                </c:pt>
                <c:pt idx="13480">
                  <c:v>65.822727272743677</c:v>
                </c:pt>
                <c:pt idx="13481">
                  <c:v>65.827272727289127</c:v>
                </c:pt>
                <c:pt idx="13482">
                  <c:v>65.831818181834578</c:v>
                </c:pt>
                <c:pt idx="13483">
                  <c:v>65.836363636380028</c:v>
                </c:pt>
                <c:pt idx="13484">
                  <c:v>65.840909090925479</c:v>
                </c:pt>
                <c:pt idx="13485">
                  <c:v>65.845454545470929</c:v>
                </c:pt>
                <c:pt idx="13486">
                  <c:v>65.850000000016379</c:v>
                </c:pt>
                <c:pt idx="13487">
                  <c:v>65.85454545456183</c:v>
                </c:pt>
                <c:pt idx="13488">
                  <c:v>65.85909090910728</c:v>
                </c:pt>
                <c:pt idx="13489">
                  <c:v>65.863636363652731</c:v>
                </c:pt>
                <c:pt idx="13490">
                  <c:v>65.868181818198181</c:v>
                </c:pt>
                <c:pt idx="13491">
                  <c:v>65.872727272743631</c:v>
                </c:pt>
                <c:pt idx="13492">
                  <c:v>65.877272727289082</c:v>
                </c:pt>
                <c:pt idx="13493">
                  <c:v>65.881818181834532</c:v>
                </c:pt>
                <c:pt idx="13494">
                  <c:v>65.886363636379983</c:v>
                </c:pt>
                <c:pt idx="13495">
                  <c:v>65.890909090925433</c:v>
                </c:pt>
                <c:pt idx="13496">
                  <c:v>65.895454545470884</c:v>
                </c:pt>
                <c:pt idx="13497">
                  <c:v>65.900000000016334</c:v>
                </c:pt>
                <c:pt idx="13498">
                  <c:v>65.904545454561784</c:v>
                </c:pt>
                <c:pt idx="13499">
                  <c:v>65.909090909107235</c:v>
                </c:pt>
                <c:pt idx="13500">
                  <c:v>65.913636363652685</c:v>
                </c:pt>
                <c:pt idx="13501">
                  <c:v>65.918181818198136</c:v>
                </c:pt>
                <c:pt idx="13502">
                  <c:v>65.922727272743586</c:v>
                </c:pt>
                <c:pt idx="13503">
                  <c:v>65.927272727289036</c:v>
                </c:pt>
                <c:pt idx="13504">
                  <c:v>65.931818181834487</c:v>
                </c:pt>
                <c:pt idx="13505">
                  <c:v>65.936363636379937</c:v>
                </c:pt>
                <c:pt idx="13506">
                  <c:v>65.940909090925388</c:v>
                </c:pt>
                <c:pt idx="13507">
                  <c:v>65.945454545470838</c:v>
                </c:pt>
                <c:pt idx="13508">
                  <c:v>65.950000000016288</c:v>
                </c:pt>
                <c:pt idx="13509">
                  <c:v>65.954545454561739</c:v>
                </c:pt>
                <c:pt idx="13510">
                  <c:v>65.959090909107189</c:v>
                </c:pt>
                <c:pt idx="13511">
                  <c:v>65.96363636365264</c:v>
                </c:pt>
                <c:pt idx="13512">
                  <c:v>65.96818181819809</c:v>
                </c:pt>
                <c:pt idx="13513">
                  <c:v>65.972727272743541</c:v>
                </c:pt>
                <c:pt idx="13514">
                  <c:v>65.977272727288991</c:v>
                </c:pt>
                <c:pt idx="13515">
                  <c:v>65.981818181834441</c:v>
                </c:pt>
                <c:pt idx="13516">
                  <c:v>65.986363636379892</c:v>
                </c:pt>
                <c:pt idx="13517">
                  <c:v>65.990909090925342</c:v>
                </c:pt>
                <c:pt idx="13518">
                  <c:v>65.995454545470793</c:v>
                </c:pt>
                <c:pt idx="13519">
                  <c:v>66.000000000016243</c:v>
                </c:pt>
                <c:pt idx="13520">
                  <c:v>66.004545454561693</c:v>
                </c:pt>
                <c:pt idx="13521">
                  <c:v>66.009090909107144</c:v>
                </c:pt>
                <c:pt idx="13522">
                  <c:v>66.013636363652594</c:v>
                </c:pt>
                <c:pt idx="13523">
                  <c:v>66.018181818198045</c:v>
                </c:pt>
                <c:pt idx="13524">
                  <c:v>66.022727272743495</c:v>
                </c:pt>
                <c:pt idx="13525">
                  <c:v>66.027272727288945</c:v>
                </c:pt>
                <c:pt idx="13526">
                  <c:v>66.031818181834396</c:v>
                </c:pt>
                <c:pt idx="13527">
                  <c:v>66.036363636379846</c:v>
                </c:pt>
                <c:pt idx="13528">
                  <c:v>66.040909090925297</c:v>
                </c:pt>
                <c:pt idx="13529">
                  <c:v>66.045454545470747</c:v>
                </c:pt>
                <c:pt idx="13530">
                  <c:v>66.050000000016198</c:v>
                </c:pt>
                <c:pt idx="13531">
                  <c:v>66.054545454561648</c:v>
                </c:pt>
                <c:pt idx="13532">
                  <c:v>66.059090909107098</c:v>
                </c:pt>
                <c:pt idx="13533">
                  <c:v>66.063636363652549</c:v>
                </c:pt>
                <c:pt idx="13534">
                  <c:v>66.068181818197999</c:v>
                </c:pt>
                <c:pt idx="13535">
                  <c:v>66.07272727274345</c:v>
                </c:pt>
                <c:pt idx="13536">
                  <c:v>66.0772727272889</c:v>
                </c:pt>
                <c:pt idx="13537">
                  <c:v>66.08181818183435</c:v>
                </c:pt>
                <c:pt idx="13538">
                  <c:v>66.086363636379801</c:v>
                </c:pt>
                <c:pt idx="13539">
                  <c:v>66.090909090925251</c:v>
                </c:pt>
                <c:pt idx="13540">
                  <c:v>66.095454545470702</c:v>
                </c:pt>
                <c:pt idx="13541">
                  <c:v>66.100000000016152</c:v>
                </c:pt>
                <c:pt idx="13542">
                  <c:v>66.104545454561602</c:v>
                </c:pt>
                <c:pt idx="13543">
                  <c:v>66.109090909107053</c:v>
                </c:pt>
                <c:pt idx="13544">
                  <c:v>66.113636363652503</c:v>
                </c:pt>
                <c:pt idx="13545">
                  <c:v>66.118181818197954</c:v>
                </c:pt>
                <c:pt idx="13546">
                  <c:v>66.122727272743404</c:v>
                </c:pt>
                <c:pt idx="13547">
                  <c:v>66.127272727288855</c:v>
                </c:pt>
                <c:pt idx="13548">
                  <c:v>66.131818181834305</c:v>
                </c:pt>
                <c:pt idx="13549">
                  <c:v>66.136363636379755</c:v>
                </c:pt>
                <c:pt idx="13550">
                  <c:v>66.140909090925206</c:v>
                </c:pt>
                <c:pt idx="13551">
                  <c:v>66.145454545470656</c:v>
                </c:pt>
                <c:pt idx="13552">
                  <c:v>66.150000000016107</c:v>
                </c:pt>
                <c:pt idx="13553">
                  <c:v>66.154545454561557</c:v>
                </c:pt>
                <c:pt idx="13554">
                  <c:v>66.159090909107007</c:v>
                </c:pt>
                <c:pt idx="13555">
                  <c:v>66.163636363652458</c:v>
                </c:pt>
                <c:pt idx="13556">
                  <c:v>66.168181818197908</c:v>
                </c:pt>
                <c:pt idx="13557">
                  <c:v>66.172727272743359</c:v>
                </c:pt>
                <c:pt idx="13558">
                  <c:v>66.177272727288809</c:v>
                </c:pt>
                <c:pt idx="13559">
                  <c:v>66.181818181834259</c:v>
                </c:pt>
                <c:pt idx="13560">
                  <c:v>66.18636363637971</c:v>
                </c:pt>
                <c:pt idx="13561">
                  <c:v>66.19090909092516</c:v>
                </c:pt>
                <c:pt idx="13562">
                  <c:v>66.195454545470611</c:v>
                </c:pt>
                <c:pt idx="13563">
                  <c:v>66.200000000016061</c:v>
                </c:pt>
                <c:pt idx="13564">
                  <c:v>66.204545454561512</c:v>
                </c:pt>
                <c:pt idx="13565">
                  <c:v>66.209090909106962</c:v>
                </c:pt>
                <c:pt idx="13566">
                  <c:v>66.213636363652412</c:v>
                </c:pt>
                <c:pt idx="13567">
                  <c:v>66.218181818197863</c:v>
                </c:pt>
                <c:pt idx="13568">
                  <c:v>66.222727272743313</c:v>
                </c:pt>
                <c:pt idx="13569">
                  <c:v>66.227272727288764</c:v>
                </c:pt>
                <c:pt idx="13570">
                  <c:v>66.231818181834214</c:v>
                </c:pt>
                <c:pt idx="13571">
                  <c:v>66.236363636379664</c:v>
                </c:pt>
                <c:pt idx="13572">
                  <c:v>66.240909090925115</c:v>
                </c:pt>
                <c:pt idx="13573">
                  <c:v>66.245454545470565</c:v>
                </c:pt>
                <c:pt idx="13574">
                  <c:v>66.250000000016016</c:v>
                </c:pt>
                <c:pt idx="13575">
                  <c:v>66.254545454561466</c:v>
                </c:pt>
                <c:pt idx="13576">
                  <c:v>66.259090909106916</c:v>
                </c:pt>
                <c:pt idx="13577">
                  <c:v>66.263636363652367</c:v>
                </c:pt>
                <c:pt idx="13578">
                  <c:v>66.268181818197817</c:v>
                </c:pt>
                <c:pt idx="13579">
                  <c:v>66.272727272743268</c:v>
                </c:pt>
                <c:pt idx="13580">
                  <c:v>66.277272727288718</c:v>
                </c:pt>
                <c:pt idx="13581">
                  <c:v>66.281818181834169</c:v>
                </c:pt>
                <c:pt idx="13582">
                  <c:v>66.286363636379619</c:v>
                </c:pt>
                <c:pt idx="13583">
                  <c:v>66.290909090925069</c:v>
                </c:pt>
                <c:pt idx="13584">
                  <c:v>66.29545454547052</c:v>
                </c:pt>
                <c:pt idx="13585">
                  <c:v>66.30000000001597</c:v>
                </c:pt>
                <c:pt idx="13586">
                  <c:v>66.304545454561421</c:v>
                </c:pt>
                <c:pt idx="13587">
                  <c:v>66.309090909106871</c:v>
                </c:pt>
                <c:pt idx="13588">
                  <c:v>66.313636363652321</c:v>
                </c:pt>
                <c:pt idx="13589">
                  <c:v>66.318181818197772</c:v>
                </c:pt>
                <c:pt idx="13590">
                  <c:v>66.322727272743222</c:v>
                </c:pt>
                <c:pt idx="13591">
                  <c:v>66.327272727288673</c:v>
                </c:pt>
                <c:pt idx="13592">
                  <c:v>66.331818181834123</c:v>
                </c:pt>
                <c:pt idx="13593">
                  <c:v>66.336363636379573</c:v>
                </c:pt>
                <c:pt idx="13594">
                  <c:v>66.340909090925024</c:v>
                </c:pt>
                <c:pt idx="13595">
                  <c:v>66.345454545470474</c:v>
                </c:pt>
                <c:pt idx="13596">
                  <c:v>66.350000000015925</c:v>
                </c:pt>
                <c:pt idx="13597">
                  <c:v>66.354545454561375</c:v>
                </c:pt>
                <c:pt idx="13598">
                  <c:v>66.359090909106826</c:v>
                </c:pt>
                <c:pt idx="13599">
                  <c:v>66.363636363652276</c:v>
                </c:pt>
                <c:pt idx="13600">
                  <c:v>66.368181818197726</c:v>
                </c:pt>
                <c:pt idx="13601">
                  <c:v>66.372727272743177</c:v>
                </c:pt>
                <c:pt idx="13602">
                  <c:v>66.377272727288627</c:v>
                </c:pt>
                <c:pt idx="13603">
                  <c:v>66.381818181834078</c:v>
                </c:pt>
                <c:pt idx="13604">
                  <c:v>66.386363636379528</c:v>
                </c:pt>
                <c:pt idx="13605">
                  <c:v>66.390909090924978</c:v>
                </c:pt>
                <c:pt idx="13606">
                  <c:v>66.395454545470429</c:v>
                </c:pt>
                <c:pt idx="13607">
                  <c:v>66.400000000015879</c:v>
                </c:pt>
                <c:pt idx="13608">
                  <c:v>66.40454545456133</c:v>
                </c:pt>
                <c:pt idx="13609">
                  <c:v>66.40909090910678</c:v>
                </c:pt>
                <c:pt idx="13610">
                  <c:v>66.41363636365223</c:v>
                </c:pt>
                <c:pt idx="13611">
                  <c:v>66.418181818197681</c:v>
                </c:pt>
                <c:pt idx="13612">
                  <c:v>66.422727272743131</c:v>
                </c:pt>
                <c:pt idx="13613">
                  <c:v>66.427272727288582</c:v>
                </c:pt>
                <c:pt idx="13614">
                  <c:v>66.431818181834032</c:v>
                </c:pt>
                <c:pt idx="13615">
                  <c:v>66.436363636379483</c:v>
                </c:pt>
                <c:pt idx="13616">
                  <c:v>66.440909090924933</c:v>
                </c:pt>
                <c:pt idx="13617">
                  <c:v>66.445454545470383</c:v>
                </c:pt>
                <c:pt idx="13618">
                  <c:v>66.450000000015834</c:v>
                </c:pt>
                <c:pt idx="13619">
                  <c:v>66.454545454561284</c:v>
                </c:pt>
                <c:pt idx="13620">
                  <c:v>66.459090909106735</c:v>
                </c:pt>
                <c:pt idx="13621">
                  <c:v>66.463636363652185</c:v>
                </c:pt>
                <c:pt idx="13622">
                  <c:v>66.468181818197635</c:v>
                </c:pt>
                <c:pt idx="13623">
                  <c:v>66.472727272743086</c:v>
                </c:pt>
                <c:pt idx="13624">
                  <c:v>66.477272727288536</c:v>
                </c:pt>
                <c:pt idx="13625">
                  <c:v>66.481818181833987</c:v>
                </c:pt>
                <c:pt idx="13626">
                  <c:v>66.486363636379437</c:v>
                </c:pt>
                <c:pt idx="13627">
                  <c:v>66.490909090924887</c:v>
                </c:pt>
                <c:pt idx="13628">
                  <c:v>66.495454545470338</c:v>
                </c:pt>
                <c:pt idx="13629">
                  <c:v>66.500000000015788</c:v>
                </c:pt>
                <c:pt idx="13630">
                  <c:v>66.504545454561239</c:v>
                </c:pt>
                <c:pt idx="13631">
                  <c:v>66.509090909106689</c:v>
                </c:pt>
                <c:pt idx="13632">
                  <c:v>66.513636363652139</c:v>
                </c:pt>
                <c:pt idx="13633">
                  <c:v>66.51818181819759</c:v>
                </c:pt>
                <c:pt idx="13634">
                  <c:v>66.52272727274304</c:v>
                </c:pt>
                <c:pt idx="13635">
                  <c:v>66.527272727288491</c:v>
                </c:pt>
                <c:pt idx="13636">
                  <c:v>66.531818181833941</c:v>
                </c:pt>
                <c:pt idx="13637">
                  <c:v>66.536363636379392</c:v>
                </c:pt>
                <c:pt idx="13638">
                  <c:v>66.540909090924842</c:v>
                </c:pt>
                <c:pt idx="13639">
                  <c:v>66.545454545470292</c:v>
                </c:pt>
                <c:pt idx="13640">
                  <c:v>66.550000000015743</c:v>
                </c:pt>
                <c:pt idx="13641">
                  <c:v>66.554545454561193</c:v>
                </c:pt>
                <c:pt idx="13642">
                  <c:v>66.559090909106644</c:v>
                </c:pt>
                <c:pt idx="13643">
                  <c:v>66.563636363652094</c:v>
                </c:pt>
                <c:pt idx="13644">
                  <c:v>66.568181818197544</c:v>
                </c:pt>
                <c:pt idx="13645">
                  <c:v>66.572727272742995</c:v>
                </c:pt>
                <c:pt idx="13646">
                  <c:v>66.577272727288445</c:v>
                </c:pt>
                <c:pt idx="13647">
                  <c:v>66.581818181833896</c:v>
                </c:pt>
                <c:pt idx="13648">
                  <c:v>66.586363636379346</c:v>
                </c:pt>
                <c:pt idx="13649">
                  <c:v>66.590909090924796</c:v>
                </c:pt>
                <c:pt idx="13650">
                  <c:v>66.595454545470247</c:v>
                </c:pt>
                <c:pt idx="13651">
                  <c:v>66.600000000015697</c:v>
                </c:pt>
                <c:pt idx="13652">
                  <c:v>66.604545454561148</c:v>
                </c:pt>
                <c:pt idx="13653">
                  <c:v>66.609090909106598</c:v>
                </c:pt>
                <c:pt idx="13654">
                  <c:v>66.613636363652049</c:v>
                </c:pt>
                <c:pt idx="13655">
                  <c:v>66.618181818197499</c:v>
                </c:pt>
                <c:pt idx="13656">
                  <c:v>66.622727272742949</c:v>
                </c:pt>
                <c:pt idx="13657">
                  <c:v>66.6272727272884</c:v>
                </c:pt>
                <c:pt idx="13658">
                  <c:v>66.63181818183385</c:v>
                </c:pt>
                <c:pt idx="13659">
                  <c:v>66.636363636379301</c:v>
                </c:pt>
                <c:pt idx="13660">
                  <c:v>66.640909090924751</c:v>
                </c:pt>
                <c:pt idx="13661">
                  <c:v>66.645454545470201</c:v>
                </c:pt>
                <c:pt idx="13662">
                  <c:v>66.650000000015652</c:v>
                </c:pt>
                <c:pt idx="13663">
                  <c:v>66.654545454561102</c:v>
                </c:pt>
                <c:pt idx="13664">
                  <c:v>66.659090909106553</c:v>
                </c:pt>
                <c:pt idx="13665">
                  <c:v>66.663636363652003</c:v>
                </c:pt>
                <c:pt idx="13666">
                  <c:v>66.668181818197453</c:v>
                </c:pt>
                <c:pt idx="13667">
                  <c:v>66.672727272742904</c:v>
                </c:pt>
                <c:pt idx="13668">
                  <c:v>66.677272727288354</c:v>
                </c:pt>
                <c:pt idx="13669">
                  <c:v>66.681818181833805</c:v>
                </c:pt>
                <c:pt idx="13670">
                  <c:v>66.686363636379255</c:v>
                </c:pt>
                <c:pt idx="13671">
                  <c:v>66.690909090924706</c:v>
                </c:pt>
                <c:pt idx="13672">
                  <c:v>66.695454545470156</c:v>
                </c:pt>
                <c:pt idx="13673">
                  <c:v>66.700000000015606</c:v>
                </c:pt>
                <c:pt idx="13674">
                  <c:v>66.704545454561057</c:v>
                </c:pt>
                <c:pt idx="13675">
                  <c:v>66.709090909106507</c:v>
                </c:pt>
                <c:pt idx="13676">
                  <c:v>66.713636363651958</c:v>
                </c:pt>
                <c:pt idx="13677">
                  <c:v>66.718181818197408</c:v>
                </c:pt>
                <c:pt idx="13678">
                  <c:v>66.722727272742858</c:v>
                </c:pt>
                <c:pt idx="13679">
                  <c:v>66.727272727288309</c:v>
                </c:pt>
                <c:pt idx="13680">
                  <c:v>66.731818181833759</c:v>
                </c:pt>
                <c:pt idx="13681">
                  <c:v>66.73636363637921</c:v>
                </c:pt>
                <c:pt idx="13682">
                  <c:v>66.74090909092466</c:v>
                </c:pt>
                <c:pt idx="13683">
                  <c:v>66.74545454547011</c:v>
                </c:pt>
                <c:pt idx="13684">
                  <c:v>66.750000000015561</c:v>
                </c:pt>
                <c:pt idx="13685">
                  <c:v>66.754545454561011</c:v>
                </c:pt>
                <c:pt idx="13686">
                  <c:v>66.759090909106462</c:v>
                </c:pt>
                <c:pt idx="13687">
                  <c:v>66.763636363651912</c:v>
                </c:pt>
                <c:pt idx="13688">
                  <c:v>66.768181818197363</c:v>
                </c:pt>
                <c:pt idx="13689">
                  <c:v>66.772727272742813</c:v>
                </c:pt>
                <c:pt idx="13690">
                  <c:v>66.777272727288263</c:v>
                </c:pt>
                <c:pt idx="13691">
                  <c:v>66.781818181833714</c:v>
                </c:pt>
                <c:pt idx="13692">
                  <c:v>66.786363636379164</c:v>
                </c:pt>
                <c:pt idx="13693">
                  <c:v>66.790909090924615</c:v>
                </c:pt>
                <c:pt idx="13694">
                  <c:v>66.795454545470065</c:v>
                </c:pt>
                <c:pt idx="13695">
                  <c:v>66.800000000015515</c:v>
                </c:pt>
                <c:pt idx="13696">
                  <c:v>66.804545454560966</c:v>
                </c:pt>
                <c:pt idx="13697">
                  <c:v>66.809090909106416</c:v>
                </c:pt>
                <c:pt idx="13698">
                  <c:v>66.813636363651867</c:v>
                </c:pt>
                <c:pt idx="13699">
                  <c:v>66.818181818197317</c:v>
                </c:pt>
                <c:pt idx="13700">
                  <c:v>66.822727272742767</c:v>
                </c:pt>
                <c:pt idx="13701">
                  <c:v>66.827272727288218</c:v>
                </c:pt>
                <c:pt idx="13702">
                  <c:v>66.831818181833668</c:v>
                </c:pt>
                <c:pt idx="13703">
                  <c:v>66.836363636379119</c:v>
                </c:pt>
                <c:pt idx="13704">
                  <c:v>66.840909090924569</c:v>
                </c:pt>
                <c:pt idx="13705">
                  <c:v>66.84545454547002</c:v>
                </c:pt>
                <c:pt idx="13706">
                  <c:v>66.85000000001547</c:v>
                </c:pt>
                <c:pt idx="13707">
                  <c:v>66.85454545456092</c:v>
                </c:pt>
                <c:pt idx="13708">
                  <c:v>66.859090909106371</c:v>
                </c:pt>
                <c:pt idx="13709">
                  <c:v>66.863636363651821</c:v>
                </c:pt>
                <c:pt idx="13710">
                  <c:v>66.868181818197272</c:v>
                </c:pt>
                <c:pt idx="13711">
                  <c:v>66.872727272742722</c:v>
                </c:pt>
                <c:pt idx="13712">
                  <c:v>66.877272727288172</c:v>
                </c:pt>
                <c:pt idx="13713">
                  <c:v>66.881818181833623</c:v>
                </c:pt>
                <c:pt idx="13714">
                  <c:v>66.886363636379073</c:v>
                </c:pt>
                <c:pt idx="13715">
                  <c:v>66.890909090924524</c:v>
                </c:pt>
                <c:pt idx="13716">
                  <c:v>66.895454545469974</c:v>
                </c:pt>
                <c:pt idx="13717">
                  <c:v>66.900000000015424</c:v>
                </c:pt>
                <c:pt idx="13718">
                  <c:v>66.904545454560875</c:v>
                </c:pt>
                <c:pt idx="13719">
                  <c:v>66.909090909106325</c:v>
                </c:pt>
                <c:pt idx="13720">
                  <c:v>66.913636363651776</c:v>
                </c:pt>
                <c:pt idx="13721">
                  <c:v>66.918181818197226</c:v>
                </c:pt>
                <c:pt idx="13722">
                  <c:v>66.922727272742677</c:v>
                </c:pt>
                <c:pt idx="13723">
                  <c:v>66.927272727288127</c:v>
                </c:pt>
                <c:pt idx="13724">
                  <c:v>66.931818181833577</c:v>
                </c:pt>
                <c:pt idx="13725">
                  <c:v>66.936363636379028</c:v>
                </c:pt>
                <c:pt idx="13726">
                  <c:v>66.940909090924478</c:v>
                </c:pt>
                <c:pt idx="13727">
                  <c:v>66.945454545469929</c:v>
                </c:pt>
                <c:pt idx="13728">
                  <c:v>66.950000000015379</c:v>
                </c:pt>
                <c:pt idx="13729">
                  <c:v>66.954545454560829</c:v>
                </c:pt>
                <c:pt idx="13730">
                  <c:v>66.95909090910628</c:v>
                </c:pt>
                <c:pt idx="13731">
                  <c:v>66.96363636365173</c:v>
                </c:pt>
                <c:pt idx="13732">
                  <c:v>66.968181818197181</c:v>
                </c:pt>
                <c:pt idx="13733">
                  <c:v>66.972727272742631</c:v>
                </c:pt>
                <c:pt idx="13734">
                  <c:v>66.977272727288081</c:v>
                </c:pt>
                <c:pt idx="13735">
                  <c:v>66.981818181833532</c:v>
                </c:pt>
                <c:pt idx="13736">
                  <c:v>66.986363636378982</c:v>
                </c:pt>
                <c:pt idx="13737">
                  <c:v>66.990909090924433</c:v>
                </c:pt>
                <c:pt idx="13738">
                  <c:v>66.995454545469883</c:v>
                </c:pt>
                <c:pt idx="13739">
                  <c:v>67.000000000015334</c:v>
                </c:pt>
                <c:pt idx="13740">
                  <c:v>67.004545454560784</c:v>
                </c:pt>
                <c:pt idx="13741">
                  <c:v>67.009090909106234</c:v>
                </c:pt>
                <c:pt idx="13742">
                  <c:v>67.013636363651685</c:v>
                </c:pt>
                <c:pt idx="13743">
                  <c:v>67.018181818197135</c:v>
                </c:pt>
                <c:pt idx="13744">
                  <c:v>67.022727272742586</c:v>
                </c:pt>
                <c:pt idx="13745">
                  <c:v>67.027272727288036</c:v>
                </c:pt>
                <c:pt idx="13746">
                  <c:v>67.031818181833486</c:v>
                </c:pt>
                <c:pt idx="13747">
                  <c:v>67.036363636378937</c:v>
                </c:pt>
                <c:pt idx="13748">
                  <c:v>67.040909090924387</c:v>
                </c:pt>
                <c:pt idx="13749">
                  <c:v>67.045454545469838</c:v>
                </c:pt>
                <c:pt idx="13750">
                  <c:v>67.050000000015288</c:v>
                </c:pt>
                <c:pt idx="13751">
                  <c:v>67.054545454560738</c:v>
                </c:pt>
                <c:pt idx="13752">
                  <c:v>67.059090909106189</c:v>
                </c:pt>
                <c:pt idx="13753">
                  <c:v>67.063636363651639</c:v>
                </c:pt>
                <c:pt idx="13754">
                  <c:v>67.06818181819709</c:v>
                </c:pt>
                <c:pt idx="13755">
                  <c:v>67.07272727274254</c:v>
                </c:pt>
                <c:pt idx="13756">
                  <c:v>67.077272727287991</c:v>
                </c:pt>
                <c:pt idx="13757">
                  <c:v>67.081818181833441</c:v>
                </c:pt>
                <c:pt idx="13758">
                  <c:v>67.086363636378891</c:v>
                </c:pt>
                <c:pt idx="13759">
                  <c:v>67.090909090924342</c:v>
                </c:pt>
                <c:pt idx="13760">
                  <c:v>67.095454545469792</c:v>
                </c:pt>
                <c:pt idx="13761">
                  <c:v>67.100000000015243</c:v>
                </c:pt>
                <c:pt idx="13762">
                  <c:v>67.104545454560693</c:v>
                </c:pt>
                <c:pt idx="13763">
                  <c:v>67.109090909106143</c:v>
                </c:pt>
                <c:pt idx="13764">
                  <c:v>67.113636363651594</c:v>
                </c:pt>
                <c:pt idx="13765">
                  <c:v>67.118181818197044</c:v>
                </c:pt>
                <c:pt idx="13766">
                  <c:v>67.122727272742495</c:v>
                </c:pt>
                <c:pt idx="13767">
                  <c:v>67.127272727287945</c:v>
                </c:pt>
                <c:pt idx="13768">
                  <c:v>67.131818181833395</c:v>
                </c:pt>
                <c:pt idx="13769">
                  <c:v>67.136363636378846</c:v>
                </c:pt>
                <c:pt idx="13770">
                  <c:v>67.140909090924296</c:v>
                </c:pt>
                <c:pt idx="13771">
                  <c:v>67.145454545469747</c:v>
                </c:pt>
                <c:pt idx="13772">
                  <c:v>67.150000000015197</c:v>
                </c:pt>
                <c:pt idx="13773">
                  <c:v>67.154545454560647</c:v>
                </c:pt>
                <c:pt idx="13774">
                  <c:v>67.159090909106098</c:v>
                </c:pt>
                <c:pt idx="13775">
                  <c:v>67.163636363651548</c:v>
                </c:pt>
                <c:pt idx="13776">
                  <c:v>67.168181818196999</c:v>
                </c:pt>
                <c:pt idx="13777">
                  <c:v>67.172727272742449</c:v>
                </c:pt>
                <c:pt idx="13778">
                  <c:v>67.1772727272879</c:v>
                </c:pt>
                <c:pt idx="13779">
                  <c:v>67.18181818183335</c:v>
                </c:pt>
                <c:pt idx="13780">
                  <c:v>67.1863636363788</c:v>
                </c:pt>
                <c:pt idx="13781">
                  <c:v>67.190909090924251</c:v>
                </c:pt>
                <c:pt idx="13782">
                  <c:v>67.195454545469701</c:v>
                </c:pt>
                <c:pt idx="13783">
                  <c:v>67.200000000015152</c:v>
                </c:pt>
                <c:pt idx="13784">
                  <c:v>67.204545454560602</c:v>
                </c:pt>
                <c:pt idx="13785">
                  <c:v>67.209090909106052</c:v>
                </c:pt>
                <c:pt idx="13786">
                  <c:v>67.213636363651503</c:v>
                </c:pt>
                <c:pt idx="13787">
                  <c:v>67.218181818196953</c:v>
                </c:pt>
                <c:pt idx="13788">
                  <c:v>67.222727272742404</c:v>
                </c:pt>
                <c:pt idx="13789">
                  <c:v>67.227272727287854</c:v>
                </c:pt>
                <c:pt idx="13790">
                  <c:v>67.231818181833304</c:v>
                </c:pt>
                <c:pt idx="13791">
                  <c:v>67.236363636378755</c:v>
                </c:pt>
                <c:pt idx="13792">
                  <c:v>67.240909090924205</c:v>
                </c:pt>
                <c:pt idx="13793">
                  <c:v>67.245454545469656</c:v>
                </c:pt>
                <c:pt idx="13794">
                  <c:v>67.250000000015106</c:v>
                </c:pt>
                <c:pt idx="13795">
                  <c:v>67.254545454560557</c:v>
                </c:pt>
                <c:pt idx="13796">
                  <c:v>67.259090909106007</c:v>
                </c:pt>
                <c:pt idx="13797">
                  <c:v>67.263636363651457</c:v>
                </c:pt>
                <c:pt idx="13798">
                  <c:v>67.268181818196908</c:v>
                </c:pt>
                <c:pt idx="13799">
                  <c:v>67.272727272742358</c:v>
                </c:pt>
                <c:pt idx="13800">
                  <c:v>67.277272727287809</c:v>
                </c:pt>
                <c:pt idx="13801">
                  <c:v>67.281818181833259</c:v>
                </c:pt>
                <c:pt idx="13802">
                  <c:v>67.286363636378709</c:v>
                </c:pt>
                <c:pt idx="13803">
                  <c:v>67.29090909092416</c:v>
                </c:pt>
                <c:pt idx="13804">
                  <c:v>67.29545454546961</c:v>
                </c:pt>
                <c:pt idx="13805">
                  <c:v>67.300000000015061</c:v>
                </c:pt>
                <c:pt idx="13806">
                  <c:v>67.304545454560511</c:v>
                </c:pt>
                <c:pt idx="13807">
                  <c:v>67.309090909105961</c:v>
                </c:pt>
                <c:pt idx="13808">
                  <c:v>67.313636363651412</c:v>
                </c:pt>
                <c:pt idx="13809">
                  <c:v>67.318181818196862</c:v>
                </c:pt>
                <c:pt idx="13810">
                  <c:v>67.322727272742313</c:v>
                </c:pt>
                <c:pt idx="13811">
                  <c:v>67.327272727287763</c:v>
                </c:pt>
                <c:pt idx="13812">
                  <c:v>67.331818181833214</c:v>
                </c:pt>
                <c:pt idx="13813">
                  <c:v>67.336363636378664</c:v>
                </c:pt>
                <c:pt idx="13814">
                  <c:v>67.340909090924114</c:v>
                </c:pt>
                <c:pt idx="13815">
                  <c:v>67.345454545469565</c:v>
                </c:pt>
                <c:pt idx="13816">
                  <c:v>67.350000000015015</c:v>
                </c:pt>
                <c:pt idx="13817">
                  <c:v>67.354545454560466</c:v>
                </c:pt>
                <c:pt idx="13818">
                  <c:v>67.359090909105916</c:v>
                </c:pt>
                <c:pt idx="13819">
                  <c:v>67.363636363651366</c:v>
                </c:pt>
                <c:pt idx="13820">
                  <c:v>67.368181818196817</c:v>
                </c:pt>
                <c:pt idx="13821">
                  <c:v>67.372727272742267</c:v>
                </c:pt>
                <c:pt idx="13822">
                  <c:v>67.377272727287718</c:v>
                </c:pt>
                <c:pt idx="13823">
                  <c:v>67.381818181833168</c:v>
                </c:pt>
                <c:pt idx="13824">
                  <c:v>67.386363636378618</c:v>
                </c:pt>
                <c:pt idx="13825">
                  <c:v>67.390909090924069</c:v>
                </c:pt>
                <c:pt idx="13826">
                  <c:v>67.395454545469519</c:v>
                </c:pt>
                <c:pt idx="13827">
                  <c:v>67.40000000001497</c:v>
                </c:pt>
                <c:pt idx="13828">
                  <c:v>67.40454545456042</c:v>
                </c:pt>
                <c:pt idx="13829">
                  <c:v>67.409090909105871</c:v>
                </c:pt>
                <c:pt idx="13830">
                  <c:v>67.413636363651321</c:v>
                </c:pt>
                <c:pt idx="13831">
                  <c:v>67.418181818196771</c:v>
                </c:pt>
                <c:pt idx="13832">
                  <c:v>67.422727272742222</c:v>
                </c:pt>
                <c:pt idx="13833">
                  <c:v>67.427272727287672</c:v>
                </c:pt>
                <c:pt idx="13834">
                  <c:v>67.431818181833123</c:v>
                </c:pt>
                <c:pt idx="13835">
                  <c:v>67.436363636378573</c:v>
                </c:pt>
                <c:pt idx="13836">
                  <c:v>67.440909090924023</c:v>
                </c:pt>
                <c:pt idx="13837">
                  <c:v>67.445454545469474</c:v>
                </c:pt>
                <c:pt idx="13838">
                  <c:v>67.450000000014924</c:v>
                </c:pt>
                <c:pt idx="13839">
                  <c:v>67.454545454560375</c:v>
                </c:pt>
                <c:pt idx="13840">
                  <c:v>67.459090909105825</c:v>
                </c:pt>
                <c:pt idx="13841">
                  <c:v>67.463636363651275</c:v>
                </c:pt>
                <c:pt idx="13842">
                  <c:v>67.468181818196726</c:v>
                </c:pt>
                <c:pt idx="13843">
                  <c:v>67.472727272742176</c:v>
                </c:pt>
                <c:pt idx="13844">
                  <c:v>67.477272727287627</c:v>
                </c:pt>
                <c:pt idx="13845">
                  <c:v>67.481818181833077</c:v>
                </c:pt>
                <c:pt idx="13846">
                  <c:v>67.486363636378528</c:v>
                </c:pt>
                <c:pt idx="13847">
                  <c:v>67.490909090923978</c:v>
                </c:pt>
                <c:pt idx="13848">
                  <c:v>67.495454545469428</c:v>
                </c:pt>
                <c:pt idx="13849">
                  <c:v>67.500000000014879</c:v>
                </c:pt>
                <c:pt idx="13850">
                  <c:v>67.504545454560329</c:v>
                </c:pt>
                <c:pt idx="13851">
                  <c:v>67.50909090910578</c:v>
                </c:pt>
                <c:pt idx="13852">
                  <c:v>67.51363636365123</c:v>
                </c:pt>
                <c:pt idx="13853">
                  <c:v>67.51818181819668</c:v>
                </c:pt>
                <c:pt idx="13854">
                  <c:v>67.522727272742131</c:v>
                </c:pt>
                <c:pt idx="13855">
                  <c:v>67.527272727287581</c:v>
                </c:pt>
                <c:pt idx="13856">
                  <c:v>67.531818181833032</c:v>
                </c:pt>
                <c:pt idx="13857">
                  <c:v>67.536363636378482</c:v>
                </c:pt>
                <c:pt idx="13858">
                  <c:v>67.540909090923932</c:v>
                </c:pt>
                <c:pt idx="13859">
                  <c:v>67.545454545469383</c:v>
                </c:pt>
                <c:pt idx="13860">
                  <c:v>67.550000000014833</c:v>
                </c:pt>
                <c:pt idx="13861">
                  <c:v>67.554545454560284</c:v>
                </c:pt>
                <c:pt idx="13862">
                  <c:v>67.559090909105734</c:v>
                </c:pt>
                <c:pt idx="13863">
                  <c:v>67.563636363651185</c:v>
                </c:pt>
                <c:pt idx="13864">
                  <c:v>67.568181818196635</c:v>
                </c:pt>
                <c:pt idx="13865">
                  <c:v>67.572727272742085</c:v>
                </c:pt>
                <c:pt idx="13866">
                  <c:v>67.577272727287536</c:v>
                </c:pt>
                <c:pt idx="13867">
                  <c:v>67.581818181832986</c:v>
                </c:pt>
                <c:pt idx="13868">
                  <c:v>67.586363636378437</c:v>
                </c:pt>
                <c:pt idx="13869">
                  <c:v>67.590909090923887</c:v>
                </c:pt>
                <c:pt idx="13870">
                  <c:v>67.595454545469337</c:v>
                </c:pt>
                <c:pt idx="13871">
                  <c:v>67.600000000014788</c:v>
                </c:pt>
                <c:pt idx="13872">
                  <c:v>67.604545454560238</c:v>
                </c:pt>
                <c:pt idx="13873">
                  <c:v>67.609090909105689</c:v>
                </c:pt>
                <c:pt idx="13874">
                  <c:v>67.613636363651139</c:v>
                </c:pt>
                <c:pt idx="13875">
                  <c:v>67.618181818196589</c:v>
                </c:pt>
                <c:pt idx="13876">
                  <c:v>67.62272727274204</c:v>
                </c:pt>
                <c:pt idx="13877">
                  <c:v>67.62727272728749</c:v>
                </c:pt>
                <c:pt idx="13878">
                  <c:v>67.631818181832941</c:v>
                </c:pt>
                <c:pt idx="13879">
                  <c:v>67.636363636378391</c:v>
                </c:pt>
                <c:pt idx="13880">
                  <c:v>67.640909090923842</c:v>
                </c:pt>
                <c:pt idx="13881">
                  <c:v>67.645454545469292</c:v>
                </c:pt>
                <c:pt idx="13882">
                  <c:v>67.650000000014742</c:v>
                </c:pt>
                <c:pt idx="13883">
                  <c:v>67.654545454560193</c:v>
                </c:pt>
                <c:pt idx="13884">
                  <c:v>67.659090909105643</c:v>
                </c:pt>
                <c:pt idx="13885">
                  <c:v>67.663636363651094</c:v>
                </c:pt>
                <c:pt idx="13886">
                  <c:v>67.668181818196544</c:v>
                </c:pt>
                <c:pt idx="13887">
                  <c:v>67.672727272741994</c:v>
                </c:pt>
                <c:pt idx="13888">
                  <c:v>67.677272727287445</c:v>
                </c:pt>
                <c:pt idx="13889">
                  <c:v>67.681818181832895</c:v>
                </c:pt>
                <c:pt idx="13890">
                  <c:v>67.686363636378346</c:v>
                </c:pt>
                <c:pt idx="13891">
                  <c:v>67.690909090923796</c:v>
                </c:pt>
                <c:pt idx="13892">
                  <c:v>67.695454545469246</c:v>
                </c:pt>
                <c:pt idx="13893">
                  <c:v>67.700000000014697</c:v>
                </c:pt>
                <c:pt idx="13894">
                  <c:v>67.704545454560147</c:v>
                </c:pt>
                <c:pt idx="13895">
                  <c:v>67.709090909105598</c:v>
                </c:pt>
                <c:pt idx="13896">
                  <c:v>67.713636363651048</c:v>
                </c:pt>
                <c:pt idx="13897">
                  <c:v>67.718181818196499</c:v>
                </c:pt>
                <c:pt idx="13898">
                  <c:v>67.722727272741949</c:v>
                </c:pt>
                <c:pt idx="13899">
                  <c:v>67.727272727287399</c:v>
                </c:pt>
                <c:pt idx="13900">
                  <c:v>67.73181818183285</c:v>
                </c:pt>
                <c:pt idx="13901">
                  <c:v>67.7363636363783</c:v>
                </c:pt>
                <c:pt idx="13902">
                  <c:v>67.740909090923751</c:v>
                </c:pt>
                <c:pt idx="13903">
                  <c:v>67.745454545469201</c:v>
                </c:pt>
              </c:numCache>
            </c:numRef>
          </c:cat>
          <c:val>
            <c:numRef>
              <c:f>'35lm 2-19'!$F$1004:$F$14907</c:f>
              <c:numCache>
                <c:formatCode>General</c:formatCode>
                <c:ptCount val="13904"/>
                <c:pt idx="0">
                  <c:v>9.3749999999999982</c:v>
                </c:pt>
                <c:pt idx="1">
                  <c:v>9.8214285714285712</c:v>
                </c:pt>
                <c:pt idx="2">
                  <c:v>9.8214285714285712</c:v>
                </c:pt>
                <c:pt idx="3">
                  <c:v>9.709821428571427</c:v>
                </c:pt>
                <c:pt idx="4">
                  <c:v>9.4866071428571423</c:v>
                </c:pt>
                <c:pt idx="5">
                  <c:v>9.1517857142857135</c:v>
                </c:pt>
                <c:pt idx="6">
                  <c:v>8.7053571428571423</c:v>
                </c:pt>
                <c:pt idx="7">
                  <c:v>8.0357142857142847</c:v>
                </c:pt>
                <c:pt idx="8">
                  <c:v>7.4776785714285703</c:v>
                </c:pt>
                <c:pt idx="9">
                  <c:v>6.9196428571428568</c:v>
                </c:pt>
                <c:pt idx="10">
                  <c:v>6.2499999999999991</c:v>
                </c:pt>
                <c:pt idx="11">
                  <c:v>5.8035714285714279</c:v>
                </c:pt>
                <c:pt idx="12">
                  <c:v>5.5803571428571423</c:v>
                </c:pt>
                <c:pt idx="13">
                  <c:v>5.8035714285714279</c:v>
                </c:pt>
                <c:pt idx="14">
                  <c:v>6.2499999999999991</c:v>
                </c:pt>
                <c:pt idx="15">
                  <c:v>6.6964285714285712</c:v>
                </c:pt>
                <c:pt idx="16">
                  <c:v>7.3660714285714279</c:v>
                </c:pt>
                <c:pt idx="17">
                  <c:v>7.9241071428571423</c:v>
                </c:pt>
                <c:pt idx="18">
                  <c:v>8.7053571428571423</c:v>
                </c:pt>
                <c:pt idx="19">
                  <c:v>9.1517857142857135</c:v>
                </c:pt>
                <c:pt idx="20">
                  <c:v>9.4866071428571423</c:v>
                </c:pt>
                <c:pt idx="21">
                  <c:v>9.709821428571427</c:v>
                </c:pt>
                <c:pt idx="22">
                  <c:v>9.5982142857142847</c:v>
                </c:pt>
                <c:pt idx="23">
                  <c:v>9.3749999999999982</c:v>
                </c:pt>
                <c:pt idx="24">
                  <c:v>8.7053571428571423</c:v>
                </c:pt>
                <c:pt idx="25">
                  <c:v>7.9241071428571423</c:v>
                </c:pt>
                <c:pt idx="26">
                  <c:v>6.9196428571428568</c:v>
                </c:pt>
                <c:pt idx="27">
                  <c:v>5.8035714285714279</c:v>
                </c:pt>
                <c:pt idx="28">
                  <c:v>5.9151785714285712</c:v>
                </c:pt>
                <c:pt idx="29">
                  <c:v>6.6964285714285712</c:v>
                </c:pt>
                <c:pt idx="30">
                  <c:v>6.9196428571428568</c:v>
                </c:pt>
                <c:pt idx="31">
                  <c:v>7.1428571428571423</c:v>
                </c:pt>
                <c:pt idx="32">
                  <c:v>7.1428571428571423</c:v>
                </c:pt>
                <c:pt idx="33">
                  <c:v>6.8080357142857135</c:v>
                </c:pt>
                <c:pt idx="34">
                  <c:v>6.4732142857142847</c:v>
                </c:pt>
                <c:pt idx="35">
                  <c:v>6.1383928571428568</c:v>
                </c:pt>
                <c:pt idx="36">
                  <c:v>5.8035714285714279</c:v>
                </c:pt>
                <c:pt idx="37">
                  <c:v>5.5803571428571423</c:v>
                </c:pt>
                <c:pt idx="38">
                  <c:v>5.5803571428571423</c:v>
                </c:pt>
                <c:pt idx="39">
                  <c:v>6.1383928571428568</c:v>
                </c:pt>
                <c:pt idx="40">
                  <c:v>6.4732142857142847</c:v>
                </c:pt>
                <c:pt idx="41">
                  <c:v>6.8080357142857135</c:v>
                </c:pt>
                <c:pt idx="42">
                  <c:v>7.0312499999999991</c:v>
                </c:pt>
                <c:pt idx="43">
                  <c:v>7.4776785714285703</c:v>
                </c:pt>
                <c:pt idx="44">
                  <c:v>7.9241071428571423</c:v>
                </c:pt>
                <c:pt idx="45">
                  <c:v>8.3705357142857135</c:v>
                </c:pt>
                <c:pt idx="46">
                  <c:v>9.0401785714285712</c:v>
                </c:pt>
                <c:pt idx="47">
                  <c:v>9.4866071428571423</c:v>
                </c:pt>
                <c:pt idx="48">
                  <c:v>10.044642857142856</c:v>
                </c:pt>
                <c:pt idx="49">
                  <c:v>10.379464285714285</c:v>
                </c:pt>
                <c:pt idx="50">
                  <c:v>10.602678571428571</c:v>
                </c:pt>
                <c:pt idx="51">
                  <c:v>10.714285714285714</c:v>
                </c:pt>
                <c:pt idx="52">
                  <c:v>10.714285714285714</c:v>
                </c:pt>
                <c:pt idx="53">
                  <c:v>10.602678571428571</c:v>
                </c:pt>
                <c:pt idx="54">
                  <c:v>10.602678571428571</c:v>
                </c:pt>
                <c:pt idx="55">
                  <c:v>10.602678571428571</c:v>
                </c:pt>
                <c:pt idx="56">
                  <c:v>10.491071428571427</c:v>
                </c:pt>
                <c:pt idx="57">
                  <c:v>10.267857142857142</c:v>
                </c:pt>
                <c:pt idx="58">
                  <c:v>10.156249999999998</c:v>
                </c:pt>
                <c:pt idx="59">
                  <c:v>9.9330357142857135</c:v>
                </c:pt>
                <c:pt idx="60">
                  <c:v>9.709821428571427</c:v>
                </c:pt>
                <c:pt idx="61">
                  <c:v>9.4866071428571423</c:v>
                </c:pt>
                <c:pt idx="62">
                  <c:v>9.1517857142857135</c:v>
                </c:pt>
                <c:pt idx="63">
                  <c:v>8.7053571428571423</c:v>
                </c:pt>
                <c:pt idx="64">
                  <c:v>8.3705357142857135</c:v>
                </c:pt>
                <c:pt idx="65">
                  <c:v>7.9241071428571423</c:v>
                </c:pt>
                <c:pt idx="66">
                  <c:v>7.4776785714285703</c:v>
                </c:pt>
                <c:pt idx="67">
                  <c:v>6.9196428571428568</c:v>
                </c:pt>
                <c:pt idx="68">
                  <c:v>6.3616071428571423</c:v>
                </c:pt>
                <c:pt idx="69">
                  <c:v>6.1383928571428568</c:v>
                </c:pt>
                <c:pt idx="70">
                  <c:v>6.2499999999999991</c:v>
                </c:pt>
                <c:pt idx="71">
                  <c:v>6.3616071428571423</c:v>
                </c:pt>
                <c:pt idx="72">
                  <c:v>6.6964285714285712</c:v>
                </c:pt>
                <c:pt idx="73">
                  <c:v>7.1428571428571423</c:v>
                </c:pt>
                <c:pt idx="74">
                  <c:v>7.5892857142857135</c:v>
                </c:pt>
                <c:pt idx="75">
                  <c:v>7.8124999999999991</c:v>
                </c:pt>
                <c:pt idx="76">
                  <c:v>8.147321428571427</c:v>
                </c:pt>
                <c:pt idx="77">
                  <c:v>8.3705357142857135</c:v>
                </c:pt>
                <c:pt idx="78">
                  <c:v>8.7053571428571423</c:v>
                </c:pt>
                <c:pt idx="79">
                  <c:v>8.928571428571427</c:v>
                </c:pt>
                <c:pt idx="80">
                  <c:v>9.1517857142857135</c:v>
                </c:pt>
                <c:pt idx="81">
                  <c:v>9.1517857142857135</c:v>
                </c:pt>
                <c:pt idx="82">
                  <c:v>9.0401785714285712</c:v>
                </c:pt>
                <c:pt idx="83">
                  <c:v>9.1517857142857135</c:v>
                </c:pt>
                <c:pt idx="84">
                  <c:v>9.1517857142857135</c:v>
                </c:pt>
                <c:pt idx="85">
                  <c:v>9.3749999999999982</c:v>
                </c:pt>
                <c:pt idx="86">
                  <c:v>9.4866071428571423</c:v>
                </c:pt>
                <c:pt idx="87">
                  <c:v>9.5982142857142847</c:v>
                </c:pt>
                <c:pt idx="88">
                  <c:v>9.8214285714285712</c:v>
                </c:pt>
                <c:pt idx="89">
                  <c:v>9.5982142857142847</c:v>
                </c:pt>
                <c:pt idx="90">
                  <c:v>9.2633928571428559</c:v>
                </c:pt>
                <c:pt idx="91">
                  <c:v>8.7053571428571423</c:v>
                </c:pt>
                <c:pt idx="92">
                  <c:v>8.0357142857142847</c:v>
                </c:pt>
                <c:pt idx="93">
                  <c:v>7.3660714285714279</c:v>
                </c:pt>
                <c:pt idx="94">
                  <c:v>6.5848214285714279</c:v>
                </c:pt>
                <c:pt idx="95">
                  <c:v>5.5803571428571423</c:v>
                </c:pt>
                <c:pt idx="96">
                  <c:v>5.2455357142857135</c:v>
                </c:pt>
                <c:pt idx="97">
                  <c:v>5.4687499999999991</c:v>
                </c:pt>
                <c:pt idx="98">
                  <c:v>6.0267857142857135</c:v>
                </c:pt>
                <c:pt idx="99">
                  <c:v>6.6964285714285712</c:v>
                </c:pt>
                <c:pt idx="100">
                  <c:v>7.3660714285714279</c:v>
                </c:pt>
                <c:pt idx="101">
                  <c:v>8.0357142857142847</c:v>
                </c:pt>
                <c:pt idx="102">
                  <c:v>8.928571428571427</c:v>
                </c:pt>
                <c:pt idx="103">
                  <c:v>9.5982142857142847</c:v>
                </c:pt>
                <c:pt idx="104">
                  <c:v>9.8214285714285712</c:v>
                </c:pt>
                <c:pt idx="105">
                  <c:v>10.044642857142856</c:v>
                </c:pt>
                <c:pt idx="106">
                  <c:v>10.044642857142856</c:v>
                </c:pt>
                <c:pt idx="107">
                  <c:v>9.5982142857142847</c:v>
                </c:pt>
                <c:pt idx="108">
                  <c:v>9.2633928571428559</c:v>
                </c:pt>
                <c:pt idx="109">
                  <c:v>8.7053571428571423</c:v>
                </c:pt>
                <c:pt idx="110">
                  <c:v>8.0357142857142847</c:v>
                </c:pt>
                <c:pt idx="111">
                  <c:v>7.0312499999999991</c:v>
                </c:pt>
                <c:pt idx="112">
                  <c:v>6.2499999999999991</c:v>
                </c:pt>
                <c:pt idx="113">
                  <c:v>5.8035714285714279</c:v>
                </c:pt>
                <c:pt idx="114">
                  <c:v>5.5803571428571423</c:v>
                </c:pt>
                <c:pt idx="115">
                  <c:v>5.8035714285714279</c:v>
                </c:pt>
                <c:pt idx="116">
                  <c:v>6.0267857142857135</c:v>
                </c:pt>
                <c:pt idx="117">
                  <c:v>6.4732142857142847</c:v>
                </c:pt>
                <c:pt idx="118">
                  <c:v>6.8080357142857135</c:v>
                </c:pt>
                <c:pt idx="119">
                  <c:v>7.4776785714285703</c:v>
                </c:pt>
                <c:pt idx="120">
                  <c:v>8.2589285714285712</c:v>
                </c:pt>
                <c:pt idx="121">
                  <c:v>8.59375</c:v>
                </c:pt>
                <c:pt idx="122">
                  <c:v>8.7053571428571423</c:v>
                </c:pt>
                <c:pt idx="123">
                  <c:v>8.4821428571428559</c:v>
                </c:pt>
                <c:pt idx="124">
                  <c:v>7.8124999999999991</c:v>
                </c:pt>
                <c:pt idx="125">
                  <c:v>6.9196428571428568</c:v>
                </c:pt>
                <c:pt idx="126">
                  <c:v>5.8035714285714279</c:v>
                </c:pt>
                <c:pt idx="127">
                  <c:v>5.2455357142857135</c:v>
                </c:pt>
                <c:pt idx="128">
                  <c:v>5.3571428571428568</c:v>
                </c:pt>
                <c:pt idx="129">
                  <c:v>6.4732142857142847</c:v>
                </c:pt>
                <c:pt idx="130">
                  <c:v>7.3660714285714279</c:v>
                </c:pt>
                <c:pt idx="131">
                  <c:v>8.4821428571428559</c:v>
                </c:pt>
                <c:pt idx="132">
                  <c:v>9.1517857142857135</c:v>
                </c:pt>
                <c:pt idx="133">
                  <c:v>10.156249999999998</c:v>
                </c:pt>
                <c:pt idx="134">
                  <c:v>10.714285714285714</c:v>
                </c:pt>
                <c:pt idx="135">
                  <c:v>11.383928571428571</c:v>
                </c:pt>
                <c:pt idx="136">
                  <c:v>11.718749999999998</c:v>
                </c:pt>
                <c:pt idx="137">
                  <c:v>11.830357142857142</c:v>
                </c:pt>
                <c:pt idx="138">
                  <c:v>11.830357142857142</c:v>
                </c:pt>
                <c:pt idx="139">
                  <c:v>11.607142857142856</c:v>
                </c:pt>
                <c:pt idx="140">
                  <c:v>11.495535714285714</c:v>
                </c:pt>
                <c:pt idx="141">
                  <c:v>11.272321428571427</c:v>
                </c:pt>
                <c:pt idx="142">
                  <c:v>11.160714285714285</c:v>
                </c:pt>
                <c:pt idx="143">
                  <c:v>10.602678571428571</c:v>
                </c:pt>
                <c:pt idx="144">
                  <c:v>10.044642857142856</c:v>
                </c:pt>
                <c:pt idx="145">
                  <c:v>9.1517857142857135</c:v>
                </c:pt>
                <c:pt idx="146">
                  <c:v>8.147321428571427</c:v>
                </c:pt>
                <c:pt idx="147">
                  <c:v>6.9196428571428568</c:v>
                </c:pt>
                <c:pt idx="148">
                  <c:v>5.8035714285714279</c:v>
                </c:pt>
                <c:pt idx="149">
                  <c:v>5.8035714285714279</c:v>
                </c:pt>
                <c:pt idx="150">
                  <c:v>6.8080357142857135</c:v>
                </c:pt>
                <c:pt idx="151">
                  <c:v>8.0357142857142847</c:v>
                </c:pt>
                <c:pt idx="152">
                  <c:v>8.8169642857142847</c:v>
                </c:pt>
                <c:pt idx="153">
                  <c:v>9.5982142857142847</c:v>
                </c:pt>
                <c:pt idx="154">
                  <c:v>10.156249999999998</c:v>
                </c:pt>
                <c:pt idx="155">
                  <c:v>10.714285714285714</c:v>
                </c:pt>
                <c:pt idx="156">
                  <c:v>11.272321428571427</c:v>
                </c:pt>
                <c:pt idx="157">
                  <c:v>11.830357142857142</c:v>
                </c:pt>
                <c:pt idx="158">
                  <c:v>12.165178571428569</c:v>
                </c:pt>
                <c:pt idx="159">
                  <c:v>12.499999999999998</c:v>
                </c:pt>
                <c:pt idx="160">
                  <c:v>12.723214285714285</c:v>
                </c:pt>
                <c:pt idx="161">
                  <c:v>12.388392857142856</c:v>
                </c:pt>
                <c:pt idx="162">
                  <c:v>11.941964285714285</c:v>
                </c:pt>
                <c:pt idx="163">
                  <c:v>11.272321428571427</c:v>
                </c:pt>
                <c:pt idx="164">
                  <c:v>10.602678571428571</c:v>
                </c:pt>
                <c:pt idx="165">
                  <c:v>9.5982142857142847</c:v>
                </c:pt>
                <c:pt idx="166">
                  <c:v>8.4821428571428559</c:v>
                </c:pt>
                <c:pt idx="167">
                  <c:v>7.1428571428571423</c:v>
                </c:pt>
                <c:pt idx="168">
                  <c:v>6.0267857142857135</c:v>
                </c:pt>
                <c:pt idx="169">
                  <c:v>5.1339285714285712</c:v>
                </c:pt>
                <c:pt idx="170">
                  <c:v>5.2455357142857135</c:v>
                </c:pt>
                <c:pt idx="171">
                  <c:v>6.1383928571428568</c:v>
                </c:pt>
                <c:pt idx="172">
                  <c:v>7.3660714285714279</c:v>
                </c:pt>
                <c:pt idx="173">
                  <c:v>8.7053571428571423</c:v>
                </c:pt>
                <c:pt idx="174">
                  <c:v>9.8214285714285712</c:v>
                </c:pt>
                <c:pt idx="175">
                  <c:v>11.160714285714285</c:v>
                </c:pt>
                <c:pt idx="176">
                  <c:v>12.276785714285714</c:v>
                </c:pt>
                <c:pt idx="177">
                  <c:v>13.281249999999998</c:v>
                </c:pt>
                <c:pt idx="178">
                  <c:v>14.062499999999998</c:v>
                </c:pt>
                <c:pt idx="179">
                  <c:v>14.843749999999998</c:v>
                </c:pt>
                <c:pt idx="180">
                  <c:v>15.513392857142856</c:v>
                </c:pt>
                <c:pt idx="181">
                  <c:v>16.071428571428569</c:v>
                </c:pt>
                <c:pt idx="182">
                  <c:v>16.517857142857142</c:v>
                </c:pt>
                <c:pt idx="183">
                  <c:v>16.964285714285712</c:v>
                </c:pt>
                <c:pt idx="184">
                  <c:v>17.075892857142854</c:v>
                </c:pt>
                <c:pt idx="185">
                  <c:v>17.1875</c:v>
                </c:pt>
                <c:pt idx="186">
                  <c:v>17.1875</c:v>
                </c:pt>
                <c:pt idx="187">
                  <c:v>16.741071428571427</c:v>
                </c:pt>
                <c:pt idx="188">
                  <c:v>16.183035714285712</c:v>
                </c:pt>
                <c:pt idx="189">
                  <c:v>15.624999999999998</c:v>
                </c:pt>
                <c:pt idx="190">
                  <c:v>14.732142857142856</c:v>
                </c:pt>
                <c:pt idx="191">
                  <c:v>13.950892857142856</c:v>
                </c:pt>
                <c:pt idx="192">
                  <c:v>13.058035714285714</c:v>
                </c:pt>
                <c:pt idx="193">
                  <c:v>12.276785714285714</c:v>
                </c:pt>
                <c:pt idx="194">
                  <c:v>11.160714285714285</c:v>
                </c:pt>
                <c:pt idx="195">
                  <c:v>10.044642857142856</c:v>
                </c:pt>
                <c:pt idx="196">
                  <c:v>8.928571428571427</c:v>
                </c:pt>
                <c:pt idx="197">
                  <c:v>7.9241071428571423</c:v>
                </c:pt>
                <c:pt idx="198">
                  <c:v>6.9196428571428568</c:v>
                </c:pt>
                <c:pt idx="199">
                  <c:v>6.2499999999999991</c:v>
                </c:pt>
                <c:pt idx="200">
                  <c:v>5.8035714285714279</c:v>
                </c:pt>
                <c:pt idx="201">
                  <c:v>5.5803571428571423</c:v>
                </c:pt>
                <c:pt idx="202">
                  <c:v>5.6919642857142856</c:v>
                </c:pt>
                <c:pt idx="203">
                  <c:v>5.9151785714285712</c:v>
                </c:pt>
                <c:pt idx="204">
                  <c:v>6.4732142857142847</c:v>
                </c:pt>
                <c:pt idx="205">
                  <c:v>6.9196428571428568</c:v>
                </c:pt>
                <c:pt idx="206">
                  <c:v>7.3660714285714279</c:v>
                </c:pt>
                <c:pt idx="207">
                  <c:v>7.8124999999999991</c:v>
                </c:pt>
                <c:pt idx="208">
                  <c:v>8.147321428571427</c:v>
                </c:pt>
                <c:pt idx="209">
                  <c:v>8.4821428571428559</c:v>
                </c:pt>
                <c:pt idx="210">
                  <c:v>8.7053571428571423</c:v>
                </c:pt>
                <c:pt idx="211">
                  <c:v>8.8169642857142847</c:v>
                </c:pt>
                <c:pt idx="212">
                  <c:v>8.928571428571427</c:v>
                </c:pt>
                <c:pt idx="213">
                  <c:v>8.7053571428571423</c:v>
                </c:pt>
                <c:pt idx="214">
                  <c:v>8.4821428571428559</c:v>
                </c:pt>
                <c:pt idx="215">
                  <c:v>8.2589285714285712</c:v>
                </c:pt>
                <c:pt idx="216">
                  <c:v>8.0357142857142847</c:v>
                </c:pt>
                <c:pt idx="217">
                  <c:v>7.5892857142857135</c:v>
                </c:pt>
                <c:pt idx="218">
                  <c:v>7.1428571428571423</c:v>
                </c:pt>
                <c:pt idx="219">
                  <c:v>6.5848214285714279</c:v>
                </c:pt>
                <c:pt idx="220">
                  <c:v>6.1383928571428568</c:v>
                </c:pt>
                <c:pt idx="221">
                  <c:v>5.8035714285714279</c:v>
                </c:pt>
                <c:pt idx="222">
                  <c:v>5.5803571428571423</c:v>
                </c:pt>
                <c:pt idx="223">
                  <c:v>5.5803571428571423</c:v>
                </c:pt>
                <c:pt idx="224">
                  <c:v>6.0267857142857135</c:v>
                </c:pt>
                <c:pt idx="225">
                  <c:v>6.4732142857142847</c:v>
                </c:pt>
                <c:pt idx="226">
                  <c:v>6.9196428571428568</c:v>
                </c:pt>
                <c:pt idx="227">
                  <c:v>7.2544642857142847</c:v>
                </c:pt>
                <c:pt idx="228">
                  <c:v>7.5892857142857135</c:v>
                </c:pt>
                <c:pt idx="229">
                  <c:v>7.8124999999999991</c:v>
                </c:pt>
                <c:pt idx="230">
                  <c:v>8.0357142857142847</c:v>
                </c:pt>
                <c:pt idx="231">
                  <c:v>8.0357142857142847</c:v>
                </c:pt>
                <c:pt idx="232">
                  <c:v>7.8124999999999991</c:v>
                </c:pt>
                <c:pt idx="233">
                  <c:v>7.5892857142857135</c:v>
                </c:pt>
                <c:pt idx="234">
                  <c:v>7.2544642857142847</c:v>
                </c:pt>
                <c:pt idx="235">
                  <c:v>7.1428571428571423</c:v>
                </c:pt>
                <c:pt idx="236">
                  <c:v>6.9196428571428568</c:v>
                </c:pt>
                <c:pt idx="237">
                  <c:v>6.9196428571428568</c:v>
                </c:pt>
                <c:pt idx="238">
                  <c:v>7.1428571428571423</c:v>
                </c:pt>
                <c:pt idx="239">
                  <c:v>7.1428571428571423</c:v>
                </c:pt>
                <c:pt idx="240">
                  <c:v>7.3660714285714279</c:v>
                </c:pt>
                <c:pt idx="241">
                  <c:v>7.3660714285714279</c:v>
                </c:pt>
                <c:pt idx="242">
                  <c:v>7.1428571428571423</c:v>
                </c:pt>
                <c:pt idx="243">
                  <c:v>6.9196428571428568</c:v>
                </c:pt>
                <c:pt idx="244">
                  <c:v>6.6964285714285712</c:v>
                </c:pt>
                <c:pt idx="245">
                  <c:v>6.4732142857142847</c:v>
                </c:pt>
                <c:pt idx="246">
                  <c:v>6.1383928571428568</c:v>
                </c:pt>
                <c:pt idx="247">
                  <c:v>5.8035714285714279</c:v>
                </c:pt>
                <c:pt idx="248">
                  <c:v>5.5803571428571423</c:v>
                </c:pt>
                <c:pt idx="249">
                  <c:v>5.6919642857142856</c:v>
                </c:pt>
                <c:pt idx="250">
                  <c:v>5.9151785714285712</c:v>
                </c:pt>
                <c:pt idx="251">
                  <c:v>6.2499999999999991</c:v>
                </c:pt>
                <c:pt idx="252">
                  <c:v>6.9196428571428568</c:v>
                </c:pt>
                <c:pt idx="253">
                  <c:v>7.5892857142857135</c:v>
                </c:pt>
                <c:pt idx="254">
                  <c:v>8.3705357142857135</c:v>
                </c:pt>
                <c:pt idx="255">
                  <c:v>9.1517857142857135</c:v>
                </c:pt>
                <c:pt idx="256">
                  <c:v>9.709821428571427</c:v>
                </c:pt>
                <c:pt idx="257">
                  <c:v>10.156249999999998</c:v>
                </c:pt>
                <c:pt idx="258">
                  <c:v>10.156249999999998</c:v>
                </c:pt>
                <c:pt idx="259">
                  <c:v>9.9330357142857135</c:v>
                </c:pt>
                <c:pt idx="260">
                  <c:v>9.2633928571428559</c:v>
                </c:pt>
                <c:pt idx="261">
                  <c:v>8.2589285714285712</c:v>
                </c:pt>
                <c:pt idx="262">
                  <c:v>7.3660714285714279</c:v>
                </c:pt>
                <c:pt idx="263">
                  <c:v>6.2499999999999991</c:v>
                </c:pt>
                <c:pt idx="264">
                  <c:v>5.3571428571428568</c:v>
                </c:pt>
                <c:pt idx="265">
                  <c:v>5.1339285714285712</c:v>
                </c:pt>
                <c:pt idx="266">
                  <c:v>5.5803571428571423</c:v>
                </c:pt>
                <c:pt idx="267">
                  <c:v>6.4732142857142847</c:v>
                </c:pt>
                <c:pt idx="268">
                  <c:v>7.4776785714285703</c:v>
                </c:pt>
                <c:pt idx="269">
                  <c:v>8.2589285714285712</c:v>
                </c:pt>
                <c:pt idx="270">
                  <c:v>8.928571428571427</c:v>
                </c:pt>
                <c:pt idx="271">
                  <c:v>9.3749999999999982</c:v>
                </c:pt>
                <c:pt idx="272">
                  <c:v>9.4866071428571423</c:v>
                </c:pt>
                <c:pt idx="273">
                  <c:v>9.5982142857142847</c:v>
                </c:pt>
                <c:pt idx="274">
                  <c:v>9.4866071428571423</c:v>
                </c:pt>
                <c:pt idx="275">
                  <c:v>9.3749999999999982</c:v>
                </c:pt>
                <c:pt idx="276">
                  <c:v>8.928571428571427</c:v>
                </c:pt>
                <c:pt idx="277">
                  <c:v>8.4821428571428559</c:v>
                </c:pt>
                <c:pt idx="278">
                  <c:v>7.8124999999999991</c:v>
                </c:pt>
                <c:pt idx="279">
                  <c:v>7.1428571428571423</c:v>
                </c:pt>
                <c:pt idx="280">
                  <c:v>6.4732142857142847</c:v>
                </c:pt>
                <c:pt idx="281">
                  <c:v>5.5803571428571423</c:v>
                </c:pt>
                <c:pt idx="282">
                  <c:v>5.3571428571428568</c:v>
                </c:pt>
                <c:pt idx="283">
                  <c:v>5.5803571428571423</c:v>
                </c:pt>
                <c:pt idx="284">
                  <c:v>6.2499999999999991</c:v>
                </c:pt>
                <c:pt idx="285">
                  <c:v>6.9196428571428568</c:v>
                </c:pt>
                <c:pt idx="286">
                  <c:v>7.7008928571428568</c:v>
                </c:pt>
                <c:pt idx="287">
                  <c:v>8.2589285714285712</c:v>
                </c:pt>
                <c:pt idx="288">
                  <c:v>8.7053571428571423</c:v>
                </c:pt>
                <c:pt idx="289">
                  <c:v>9.3749999999999982</c:v>
                </c:pt>
                <c:pt idx="290">
                  <c:v>9.9330357142857135</c:v>
                </c:pt>
                <c:pt idx="291">
                  <c:v>10.044642857142856</c:v>
                </c:pt>
                <c:pt idx="292">
                  <c:v>9.9330357142857135</c:v>
                </c:pt>
                <c:pt idx="293">
                  <c:v>9.5982142857142847</c:v>
                </c:pt>
                <c:pt idx="294">
                  <c:v>9.1517857142857135</c:v>
                </c:pt>
                <c:pt idx="295">
                  <c:v>8.7053571428571423</c:v>
                </c:pt>
                <c:pt idx="296">
                  <c:v>8.2589285714285712</c:v>
                </c:pt>
                <c:pt idx="297">
                  <c:v>7.3660714285714279</c:v>
                </c:pt>
                <c:pt idx="298">
                  <c:v>6.2499999999999991</c:v>
                </c:pt>
                <c:pt idx="299">
                  <c:v>5.1339285714285712</c:v>
                </c:pt>
                <c:pt idx="300">
                  <c:v>5.1339285714285712</c:v>
                </c:pt>
                <c:pt idx="301">
                  <c:v>6.0267857142857135</c:v>
                </c:pt>
                <c:pt idx="302">
                  <c:v>7.2544642857142847</c:v>
                </c:pt>
                <c:pt idx="303">
                  <c:v>8.3705357142857135</c:v>
                </c:pt>
                <c:pt idx="304">
                  <c:v>9.3749999999999982</c:v>
                </c:pt>
                <c:pt idx="305">
                  <c:v>10.044642857142856</c:v>
                </c:pt>
                <c:pt idx="306">
                  <c:v>10.714285714285714</c:v>
                </c:pt>
                <c:pt idx="307">
                  <c:v>11.160714285714285</c:v>
                </c:pt>
                <c:pt idx="308">
                  <c:v>11.160714285714285</c:v>
                </c:pt>
                <c:pt idx="309">
                  <c:v>10.825892857142856</c:v>
                </c:pt>
                <c:pt idx="310">
                  <c:v>10.714285714285714</c:v>
                </c:pt>
                <c:pt idx="311">
                  <c:v>10.156249999999998</c:v>
                </c:pt>
                <c:pt idx="312">
                  <c:v>9.709821428571427</c:v>
                </c:pt>
                <c:pt idx="313">
                  <c:v>9.0401785714285712</c:v>
                </c:pt>
                <c:pt idx="314">
                  <c:v>8.4821428571428559</c:v>
                </c:pt>
                <c:pt idx="315">
                  <c:v>7.8124999999999991</c:v>
                </c:pt>
                <c:pt idx="316">
                  <c:v>6.9196428571428568</c:v>
                </c:pt>
                <c:pt idx="317">
                  <c:v>6.3616071428571423</c:v>
                </c:pt>
                <c:pt idx="318">
                  <c:v>6.0267857142857135</c:v>
                </c:pt>
                <c:pt idx="319">
                  <c:v>6.2499999999999991</c:v>
                </c:pt>
                <c:pt idx="320">
                  <c:v>6.5848214285714279</c:v>
                </c:pt>
                <c:pt idx="321">
                  <c:v>6.8080357142857135</c:v>
                </c:pt>
                <c:pt idx="322">
                  <c:v>7.1428571428571423</c:v>
                </c:pt>
                <c:pt idx="323">
                  <c:v>7.2544642857142847</c:v>
                </c:pt>
                <c:pt idx="324">
                  <c:v>7.0312499999999991</c:v>
                </c:pt>
                <c:pt idx="325">
                  <c:v>6.4732142857142847</c:v>
                </c:pt>
                <c:pt idx="326">
                  <c:v>5.9151785714285712</c:v>
                </c:pt>
                <c:pt idx="327">
                  <c:v>5.2455357142857135</c:v>
                </c:pt>
                <c:pt idx="328">
                  <c:v>5.5803571428571423</c:v>
                </c:pt>
                <c:pt idx="329">
                  <c:v>6.1383928571428568</c:v>
                </c:pt>
                <c:pt idx="330">
                  <c:v>6.8080357142857135</c:v>
                </c:pt>
                <c:pt idx="331">
                  <c:v>7.5892857142857135</c:v>
                </c:pt>
                <c:pt idx="332">
                  <c:v>8.2589285714285712</c:v>
                </c:pt>
                <c:pt idx="333">
                  <c:v>8.928571428571427</c:v>
                </c:pt>
                <c:pt idx="334">
                  <c:v>9.1517857142857135</c:v>
                </c:pt>
                <c:pt idx="335">
                  <c:v>9.3749999999999982</c:v>
                </c:pt>
                <c:pt idx="336">
                  <c:v>9.1517857142857135</c:v>
                </c:pt>
                <c:pt idx="337">
                  <c:v>8.928571428571427</c:v>
                </c:pt>
                <c:pt idx="338">
                  <c:v>8.7053571428571423</c:v>
                </c:pt>
                <c:pt idx="339">
                  <c:v>8.3705357142857135</c:v>
                </c:pt>
                <c:pt idx="340">
                  <c:v>7.9241071428571423</c:v>
                </c:pt>
                <c:pt idx="341">
                  <c:v>7.2544642857142847</c:v>
                </c:pt>
                <c:pt idx="342">
                  <c:v>6.4732142857142847</c:v>
                </c:pt>
                <c:pt idx="343">
                  <c:v>5.8035714285714279</c:v>
                </c:pt>
                <c:pt idx="344">
                  <c:v>5.3571428571428568</c:v>
                </c:pt>
                <c:pt idx="345">
                  <c:v>5.4687499999999991</c:v>
                </c:pt>
                <c:pt idx="346">
                  <c:v>6.0267857142857135</c:v>
                </c:pt>
                <c:pt idx="347">
                  <c:v>6.5848214285714279</c:v>
                </c:pt>
                <c:pt idx="348">
                  <c:v>7.0312499999999991</c:v>
                </c:pt>
                <c:pt idx="349">
                  <c:v>7.3660714285714279</c:v>
                </c:pt>
                <c:pt idx="350">
                  <c:v>7.2544642857142847</c:v>
                </c:pt>
                <c:pt idx="351">
                  <c:v>7.1428571428571423</c:v>
                </c:pt>
                <c:pt idx="352">
                  <c:v>6.9196428571428568</c:v>
                </c:pt>
                <c:pt idx="353">
                  <c:v>6.4732142857142847</c:v>
                </c:pt>
                <c:pt idx="354">
                  <c:v>6.0267857142857135</c:v>
                </c:pt>
                <c:pt idx="355">
                  <c:v>5.6919642857142856</c:v>
                </c:pt>
                <c:pt idx="356">
                  <c:v>5.3571428571428568</c:v>
                </c:pt>
                <c:pt idx="357">
                  <c:v>5.5803571428571423</c:v>
                </c:pt>
                <c:pt idx="358">
                  <c:v>6.0267857142857135</c:v>
                </c:pt>
                <c:pt idx="359">
                  <c:v>6.4732142857142847</c:v>
                </c:pt>
                <c:pt idx="360">
                  <c:v>6.9196428571428568</c:v>
                </c:pt>
                <c:pt idx="361">
                  <c:v>7.3660714285714279</c:v>
                </c:pt>
                <c:pt idx="362">
                  <c:v>7.4776785714285703</c:v>
                </c:pt>
                <c:pt idx="363">
                  <c:v>7.4776785714285703</c:v>
                </c:pt>
                <c:pt idx="364">
                  <c:v>7.3660714285714279</c:v>
                </c:pt>
                <c:pt idx="365">
                  <c:v>7.2544642857142847</c:v>
                </c:pt>
                <c:pt idx="366">
                  <c:v>7.0312499999999991</c:v>
                </c:pt>
                <c:pt idx="367">
                  <c:v>6.6964285714285712</c:v>
                </c:pt>
                <c:pt idx="368">
                  <c:v>6.4732142857142847</c:v>
                </c:pt>
                <c:pt idx="369">
                  <c:v>6.0267857142857135</c:v>
                </c:pt>
                <c:pt idx="370">
                  <c:v>5.8035714285714279</c:v>
                </c:pt>
                <c:pt idx="371">
                  <c:v>5.8035714285714279</c:v>
                </c:pt>
                <c:pt idx="372">
                  <c:v>5.9151785714285712</c:v>
                </c:pt>
                <c:pt idx="373">
                  <c:v>6.2499999999999991</c:v>
                </c:pt>
                <c:pt idx="374">
                  <c:v>6.6964285714285712</c:v>
                </c:pt>
                <c:pt idx="375">
                  <c:v>6.9196428571428568</c:v>
                </c:pt>
                <c:pt idx="376">
                  <c:v>7.0312499999999991</c:v>
                </c:pt>
                <c:pt idx="377">
                  <c:v>6.8080357142857135</c:v>
                </c:pt>
                <c:pt idx="378">
                  <c:v>6.3616071428571423</c:v>
                </c:pt>
                <c:pt idx="379">
                  <c:v>5.8035714285714279</c:v>
                </c:pt>
                <c:pt idx="380">
                  <c:v>5.5803571428571423</c:v>
                </c:pt>
                <c:pt idx="381">
                  <c:v>5.6919642857142856</c:v>
                </c:pt>
                <c:pt idx="382">
                  <c:v>6.0267857142857135</c:v>
                </c:pt>
                <c:pt idx="383">
                  <c:v>6.4732142857142847</c:v>
                </c:pt>
                <c:pt idx="384">
                  <c:v>6.8080357142857135</c:v>
                </c:pt>
                <c:pt idx="385">
                  <c:v>6.8080357142857135</c:v>
                </c:pt>
                <c:pt idx="386">
                  <c:v>6.8080357142857135</c:v>
                </c:pt>
                <c:pt idx="387">
                  <c:v>6.4732142857142847</c:v>
                </c:pt>
                <c:pt idx="388">
                  <c:v>6.0267857142857135</c:v>
                </c:pt>
                <c:pt idx="389">
                  <c:v>5.6919642857142856</c:v>
                </c:pt>
                <c:pt idx="390">
                  <c:v>5.5803571428571423</c:v>
                </c:pt>
                <c:pt idx="391">
                  <c:v>5.8035714285714279</c:v>
                </c:pt>
                <c:pt idx="392">
                  <c:v>6.1383928571428568</c:v>
                </c:pt>
                <c:pt idx="393">
                  <c:v>6.4732142857142847</c:v>
                </c:pt>
                <c:pt idx="394">
                  <c:v>6.6964285714285712</c:v>
                </c:pt>
                <c:pt idx="395">
                  <c:v>6.9196428571428568</c:v>
                </c:pt>
                <c:pt idx="396">
                  <c:v>7.1428571428571423</c:v>
                </c:pt>
                <c:pt idx="397">
                  <c:v>7.0312499999999991</c:v>
                </c:pt>
                <c:pt idx="398">
                  <c:v>6.6964285714285712</c:v>
                </c:pt>
                <c:pt idx="399">
                  <c:v>6.3616071428571423</c:v>
                </c:pt>
                <c:pt idx="400">
                  <c:v>5.8035714285714279</c:v>
                </c:pt>
                <c:pt idx="401">
                  <c:v>5.4687499999999991</c:v>
                </c:pt>
                <c:pt idx="402">
                  <c:v>5.5803571428571423</c:v>
                </c:pt>
                <c:pt idx="403">
                  <c:v>6.1383928571428568</c:v>
                </c:pt>
                <c:pt idx="404">
                  <c:v>6.9196428571428568</c:v>
                </c:pt>
                <c:pt idx="405">
                  <c:v>7.5892857142857135</c:v>
                </c:pt>
                <c:pt idx="406">
                  <c:v>7.9241071428571423</c:v>
                </c:pt>
                <c:pt idx="407">
                  <c:v>7.9241071428571423</c:v>
                </c:pt>
                <c:pt idx="408">
                  <c:v>8.147321428571427</c:v>
                </c:pt>
                <c:pt idx="409">
                  <c:v>8.3705357142857135</c:v>
                </c:pt>
                <c:pt idx="410">
                  <c:v>8.147321428571427</c:v>
                </c:pt>
                <c:pt idx="411">
                  <c:v>7.8124999999999991</c:v>
                </c:pt>
                <c:pt idx="412">
                  <c:v>7.3660714285714279</c:v>
                </c:pt>
                <c:pt idx="413">
                  <c:v>6.8080357142857135</c:v>
                </c:pt>
                <c:pt idx="414">
                  <c:v>6.4732142857142847</c:v>
                </c:pt>
                <c:pt idx="415">
                  <c:v>5.9151785714285712</c:v>
                </c:pt>
                <c:pt idx="416">
                  <c:v>5.4687499999999991</c:v>
                </c:pt>
                <c:pt idx="417">
                  <c:v>5.3571428571428568</c:v>
                </c:pt>
                <c:pt idx="418">
                  <c:v>5.9151785714285712</c:v>
                </c:pt>
                <c:pt idx="419">
                  <c:v>6.4732142857142847</c:v>
                </c:pt>
                <c:pt idx="420">
                  <c:v>6.9196428571428568</c:v>
                </c:pt>
                <c:pt idx="421">
                  <c:v>7.2544642857142847</c:v>
                </c:pt>
                <c:pt idx="422">
                  <c:v>7.5892857142857135</c:v>
                </c:pt>
                <c:pt idx="423">
                  <c:v>7.8124999999999991</c:v>
                </c:pt>
                <c:pt idx="424">
                  <c:v>7.8124999999999991</c:v>
                </c:pt>
                <c:pt idx="425">
                  <c:v>7.2544642857142847</c:v>
                </c:pt>
                <c:pt idx="426">
                  <c:v>6.6964285714285712</c:v>
                </c:pt>
                <c:pt idx="427">
                  <c:v>6.0267857142857135</c:v>
                </c:pt>
                <c:pt idx="428">
                  <c:v>5.5803571428571423</c:v>
                </c:pt>
                <c:pt idx="429">
                  <c:v>5.4687499999999991</c:v>
                </c:pt>
                <c:pt idx="430">
                  <c:v>5.9151785714285712</c:v>
                </c:pt>
                <c:pt idx="431">
                  <c:v>6.3616071428571423</c:v>
                </c:pt>
                <c:pt idx="432">
                  <c:v>6.9196428571428568</c:v>
                </c:pt>
                <c:pt idx="433">
                  <c:v>7.8124999999999991</c:v>
                </c:pt>
                <c:pt idx="434">
                  <c:v>8.3705357142857135</c:v>
                </c:pt>
                <c:pt idx="435">
                  <c:v>9.1517857142857135</c:v>
                </c:pt>
                <c:pt idx="436">
                  <c:v>9.3749999999999982</c:v>
                </c:pt>
                <c:pt idx="437">
                  <c:v>9.5982142857142847</c:v>
                </c:pt>
                <c:pt idx="438">
                  <c:v>9.2633928571428559</c:v>
                </c:pt>
                <c:pt idx="439">
                  <c:v>8.59375</c:v>
                </c:pt>
                <c:pt idx="440">
                  <c:v>8.147321428571427</c:v>
                </c:pt>
                <c:pt idx="441">
                  <c:v>7.1428571428571423</c:v>
                </c:pt>
                <c:pt idx="442">
                  <c:v>6.2499999999999991</c:v>
                </c:pt>
                <c:pt idx="443">
                  <c:v>5.1339285714285712</c:v>
                </c:pt>
                <c:pt idx="444">
                  <c:v>5.1339285714285712</c:v>
                </c:pt>
                <c:pt idx="445">
                  <c:v>6.0267857142857135</c:v>
                </c:pt>
                <c:pt idx="446">
                  <c:v>7.1428571428571423</c:v>
                </c:pt>
                <c:pt idx="447">
                  <c:v>7.7008928571428568</c:v>
                </c:pt>
                <c:pt idx="448">
                  <c:v>8.2589285714285712</c:v>
                </c:pt>
                <c:pt idx="449">
                  <c:v>8.59375</c:v>
                </c:pt>
                <c:pt idx="450">
                  <c:v>8.8169642857142847</c:v>
                </c:pt>
                <c:pt idx="451">
                  <c:v>8.928571428571427</c:v>
                </c:pt>
                <c:pt idx="452">
                  <c:v>8.59375</c:v>
                </c:pt>
                <c:pt idx="453">
                  <c:v>8.0357142857142847</c:v>
                </c:pt>
                <c:pt idx="454">
                  <c:v>7.3660714285714279</c:v>
                </c:pt>
                <c:pt idx="455">
                  <c:v>6.4732142857142847</c:v>
                </c:pt>
                <c:pt idx="456">
                  <c:v>5.5803571428571423</c:v>
                </c:pt>
                <c:pt idx="457">
                  <c:v>6.4732142857142847</c:v>
                </c:pt>
                <c:pt idx="458">
                  <c:v>7.1428571428571423</c:v>
                </c:pt>
                <c:pt idx="459">
                  <c:v>8.0357142857142847</c:v>
                </c:pt>
                <c:pt idx="460">
                  <c:v>8.7053571428571423</c:v>
                </c:pt>
                <c:pt idx="461">
                  <c:v>9.3749999999999982</c:v>
                </c:pt>
                <c:pt idx="462">
                  <c:v>10.044642857142856</c:v>
                </c:pt>
                <c:pt idx="463">
                  <c:v>10.602678571428571</c:v>
                </c:pt>
                <c:pt idx="464">
                  <c:v>10.937499999999998</c:v>
                </c:pt>
                <c:pt idx="465">
                  <c:v>11.383928571428571</c:v>
                </c:pt>
                <c:pt idx="466">
                  <c:v>11.607142857142856</c:v>
                </c:pt>
                <c:pt idx="467">
                  <c:v>11.607142857142856</c:v>
                </c:pt>
                <c:pt idx="468">
                  <c:v>11.495535714285714</c:v>
                </c:pt>
                <c:pt idx="469">
                  <c:v>11.383928571428571</c:v>
                </c:pt>
                <c:pt idx="470">
                  <c:v>10.937499999999998</c:v>
                </c:pt>
                <c:pt idx="471">
                  <c:v>10.491071428571427</c:v>
                </c:pt>
                <c:pt idx="472">
                  <c:v>10.156249999999998</c:v>
                </c:pt>
                <c:pt idx="473">
                  <c:v>9.8214285714285712</c:v>
                </c:pt>
                <c:pt idx="474">
                  <c:v>9.3749999999999982</c:v>
                </c:pt>
                <c:pt idx="475">
                  <c:v>9.1517857142857135</c:v>
                </c:pt>
                <c:pt idx="476">
                  <c:v>8.7053571428571423</c:v>
                </c:pt>
                <c:pt idx="477">
                  <c:v>8.4821428571428559</c:v>
                </c:pt>
                <c:pt idx="478">
                  <c:v>8.0357142857142847</c:v>
                </c:pt>
                <c:pt idx="479">
                  <c:v>7.5892857142857135</c:v>
                </c:pt>
                <c:pt idx="480">
                  <c:v>6.9196428571428568</c:v>
                </c:pt>
                <c:pt idx="481">
                  <c:v>6.2499999999999991</c:v>
                </c:pt>
                <c:pt idx="482">
                  <c:v>5.8035714285714279</c:v>
                </c:pt>
                <c:pt idx="483">
                  <c:v>5.5803571428571423</c:v>
                </c:pt>
                <c:pt idx="484">
                  <c:v>5.6919642857142856</c:v>
                </c:pt>
                <c:pt idx="485">
                  <c:v>6.3616071428571423</c:v>
                </c:pt>
                <c:pt idx="486">
                  <c:v>6.9196428571428568</c:v>
                </c:pt>
                <c:pt idx="487">
                  <c:v>7.8124999999999991</c:v>
                </c:pt>
                <c:pt idx="488">
                  <c:v>8.2589285714285712</c:v>
                </c:pt>
                <c:pt idx="489">
                  <c:v>8.7053571428571423</c:v>
                </c:pt>
                <c:pt idx="490">
                  <c:v>9.0401785714285712</c:v>
                </c:pt>
                <c:pt idx="491">
                  <c:v>9.0401785714285712</c:v>
                </c:pt>
                <c:pt idx="492">
                  <c:v>8.8169642857142847</c:v>
                </c:pt>
                <c:pt idx="493">
                  <c:v>8.3705357142857135</c:v>
                </c:pt>
                <c:pt idx="494">
                  <c:v>7.5892857142857135</c:v>
                </c:pt>
                <c:pt idx="495">
                  <c:v>6.9196428571428568</c:v>
                </c:pt>
                <c:pt idx="496">
                  <c:v>6.1383928571428568</c:v>
                </c:pt>
                <c:pt idx="497">
                  <c:v>5.6919642857142856</c:v>
                </c:pt>
                <c:pt idx="498">
                  <c:v>5.5803571428571423</c:v>
                </c:pt>
                <c:pt idx="499">
                  <c:v>5.5803571428571423</c:v>
                </c:pt>
                <c:pt idx="500">
                  <c:v>6.0267857142857135</c:v>
                </c:pt>
                <c:pt idx="501">
                  <c:v>6.4732142857142847</c:v>
                </c:pt>
                <c:pt idx="502">
                  <c:v>7.2544642857142847</c:v>
                </c:pt>
                <c:pt idx="503">
                  <c:v>7.8124999999999991</c:v>
                </c:pt>
                <c:pt idx="504">
                  <c:v>8.2589285714285712</c:v>
                </c:pt>
                <c:pt idx="505">
                  <c:v>8.3705357142857135</c:v>
                </c:pt>
                <c:pt idx="506">
                  <c:v>8.2589285714285712</c:v>
                </c:pt>
                <c:pt idx="507">
                  <c:v>8.0357142857142847</c:v>
                </c:pt>
                <c:pt idx="508">
                  <c:v>7.8124999999999991</c:v>
                </c:pt>
                <c:pt idx="509">
                  <c:v>7.3660714285714279</c:v>
                </c:pt>
                <c:pt idx="510">
                  <c:v>6.8080357142857135</c:v>
                </c:pt>
                <c:pt idx="511">
                  <c:v>6.4732142857142847</c:v>
                </c:pt>
                <c:pt idx="512">
                  <c:v>5.9151785714285712</c:v>
                </c:pt>
                <c:pt idx="513">
                  <c:v>5.5803571428571423</c:v>
                </c:pt>
                <c:pt idx="514">
                  <c:v>5.4687499999999991</c:v>
                </c:pt>
                <c:pt idx="515">
                  <c:v>5.9151785714285712</c:v>
                </c:pt>
                <c:pt idx="516">
                  <c:v>6.9196428571428568</c:v>
                </c:pt>
                <c:pt idx="517">
                  <c:v>7.8124999999999991</c:v>
                </c:pt>
                <c:pt idx="518">
                  <c:v>8.928571428571427</c:v>
                </c:pt>
                <c:pt idx="519">
                  <c:v>9.709821428571427</c:v>
                </c:pt>
                <c:pt idx="520">
                  <c:v>10.156249999999998</c:v>
                </c:pt>
                <c:pt idx="521">
                  <c:v>10.491071428571427</c:v>
                </c:pt>
                <c:pt idx="522">
                  <c:v>10.491071428571427</c:v>
                </c:pt>
                <c:pt idx="523">
                  <c:v>10.267857142857142</c:v>
                </c:pt>
                <c:pt idx="524">
                  <c:v>9.8214285714285712</c:v>
                </c:pt>
                <c:pt idx="525">
                  <c:v>9.0401785714285712</c:v>
                </c:pt>
                <c:pt idx="526">
                  <c:v>8.3705357142857135</c:v>
                </c:pt>
                <c:pt idx="527">
                  <c:v>7.8124999999999991</c:v>
                </c:pt>
                <c:pt idx="528">
                  <c:v>6.9196428571428568</c:v>
                </c:pt>
                <c:pt idx="529">
                  <c:v>6.2499999999999991</c:v>
                </c:pt>
                <c:pt idx="530">
                  <c:v>5.6919642857142856</c:v>
                </c:pt>
                <c:pt idx="531">
                  <c:v>5.2455357142857135</c:v>
                </c:pt>
                <c:pt idx="532">
                  <c:v>5.5803571428571423</c:v>
                </c:pt>
                <c:pt idx="533">
                  <c:v>6.3616071428571423</c:v>
                </c:pt>
                <c:pt idx="534">
                  <c:v>7.3660714285714279</c:v>
                </c:pt>
                <c:pt idx="535">
                  <c:v>8.4821428571428559</c:v>
                </c:pt>
                <c:pt idx="536">
                  <c:v>9.1517857142857135</c:v>
                </c:pt>
                <c:pt idx="537">
                  <c:v>9.8214285714285712</c:v>
                </c:pt>
                <c:pt idx="538">
                  <c:v>10.714285714285714</c:v>
                </c:pt>
                <c:pt idx="539">
                  <c:v>11.495535714285714</c:v>
                </c:pt>
                <c:pt idx="540">
                  <c:v>12.165178571428569</c:v>
                </c:pt>
                <c:pt idx="541">
                  <c:v>12.723214285714285</c:v>
                </c:pt>
                <c:pt idx="542">
                  <c:v>13.169642857142856</c:v>
                </c:pt>
                <c:pt idx="543">
                  <c:v>13.616071428571427</c:v>
                </c:pt>
                <c:pt idx="544">
                  <c:v>13.839285714285714</c:v>
                </c:pt>
                <c:pt idx="545">
                  <c:v>13.727678571428569</c:v>
                </c:pt>
                <c:pt idx="546">
                  <c:v>13.392857142857142</c:v>
                </c:pt>
                <c:pt idx="547">
                  <c:v>12.946428571428569</c:v>
                </c:pt>
                <c:pt idx="548">
                  <c:v>12.611607142857142</c:v>
                </c:pt>
                <c:pt idx="549">
                  <c:v>12.165178571428569</c:v>
                </c:pt>
                <c:pt idx="550">
                  <c:v>11.383928571428571</c:v>
                </c:pt>
                <c:pt idx="551">
                  <c:v>10.491071428571427</c:v>
                </c:pt>
                <c:pt idx="552">
                  <c:v>9.709821428571427</c:v>
                </c:pt>
                <c:pt idx="553">
                  <c:v>8.928571428571427</c:v>
                </c:pt>
                <c:pt idx="554">
                  <c:v>8.147321428571427</c:v>
                </c:pt>
                <c:pt idx="555">
                  <c:v>7.5892857142857135</c:v>
                </c:pt>
                <c:pt idx="556">
                  <c:v>6.9196428571428568</c:v>
                </c:pt>
                <c:pt idx="557">
                  <c:v>6.4732142857142847</c:v>
                </c:pt>
                <c:pt idx="558">
                  <c:v>6.2499999999999991</c:v>
                </c:pt>
                <c:pt idx="559">
                  <c:v>5.9151785714285712</c:v>
                </c:pt>
                <c:pt idx="560">
                  <c:v>6.0267857142857135</c:v>
                </c:pt>
                <c:pt idx="561">
                  <c:v>6.2499999999999991</c:v>
                </c:pt>
                <c:pt idx="562">
                  <c:v>6.4732142857142847</c:v>
                </c:pt>
                <c:pt idx="563">
                  <c:v>6.4732142857142847</c:v>
                </c:pt>
                <c:pt idx="564">
                  <c:v>6.6964285714285712</c:v>
                </c:pt>
                <c:pt idx="565">
                  <c:v>6.4732142857142847</c:v>
                </c:pt>
                <c:pt idx="566">
                  <c:v>6.1383928571428568</c:v>
                </c:pt>
                <c:pt idx="567">
                  <c:v>6.1383928571428568</c:v>
                </c:pt>
                <c:pt idx="568">
                  <c:v>6.3616071428571423</c:v>
                </c:pt>
                <c:pt idx="569">
                  <c:v>6.8080357142857135</c:v>
                </c:pt>
                <c:pt idx="570">
                  <c:v>7.1428571428571423</c:v>
                </c:pt>
                <c:pt idx="571">
                  <c:v>7.5892857142857135</c:v>
                </c:pt>
                <c:pt idx="572">
                  <c:v>8.2589285714285712</c:v>
                </c:pt>
                <c:pt idx="573">
                  <c:v>8.3705357142857135</c:v>
                </c:pt>
                <c:pt idx="574">
                  <c:v>8.59375</c:v>
                </c:pt>
                <c:pt idx="575">
                  <c:v>8.7053571428571423</c:v>
                </c:pt>
                <c:pt idx="576">
                  <c:v>8.928571428571427</c:v>
                </c:pt>
                <c:pt idx="577">
                  <c:v>8.7053571428571423</c:v>
                </c:pt>
                <c:pt idx="578">
                  <c:v>8.59375</c:v>
                </c:pt>
                <c:pt idx="579">
                  <c:v>8.4821428571428559</c:v>
                </c:pt>
                <c:pt idx="580">
                  <c:v>8.0357142857142847</c:v>
                </c:pt>
                <c:pt idx="581">
                  <c:v>7.7008928571428568</c:v>
                </c:pt>
                <c:pt idx="582">
                  <c:v>7.2544642857142847</c:v>
                </c:pt>
                <c:pt idx="583">
                  <c:v>6.8080357142857135</c:v>
                </c:pt>
                <c:pt idx="584">
                  <c:v>6.4732142857142847</c:v>
                </c:pt>
                <c:pt idx="585">
                  <c:v>6.2499999999999991</c:v>
                </c:pt>
                <c:pt idx="586">
                  <c:v>6.0267857142857135</c:v>
                </c:pt>
                <c:pt idx="587">
                  <c:v>5.5803571428571423</c:v>
                </c:pt>
                <c:pt idx="588">
                  <c:v>5.5803571428571423</c:v>
                </c:pt>
                <c:pt idx="589">
                  <c:v>5.5803571428571423</c:v>
                </c:pt>
                <c:pt idx="590">
                  <c:v>5.8035714285714279</c:v>
                </c:pt>
                <c:pt idx="591">
                  <c:v>6.3616071428571423</c:v>
                </c:pt>
                <c:pt idx="592">
                  <c:v>6.8080357142857135</c:v>
                </c:pt>
                <c:pt idx="593">
                  <c:v>7.0312499999999991</c:v>
                </c:pt>
                <c:pt idx="594">
                  <c:v>7.0312499999999991</c:v>
                </c:pt>
                <c:pt idx="595">
                  <c:v>6.9196428571428568</c:v>
                </c:pt>
                <c:pt idx="596">
                  <c:v>6.6964285714285712</c:v>
                </c:pt>
                <c:pt idx="597">
                  <c:v>6.4732142857142847</c:v>
                </c:pt>
                <c:pt idx="598">
                  <c:v>6.1383928571428568</c:v>
                </c:pt>
                <c:pt idx="599">
                  <c:v>6.2499999999999991</c:v>
                </c:pt>
                <c:pt idx="600">
                  <c:v>6.4732142857142847</c:v>
                </c:pt>
                <c:pt idx="601">
                  <c:v>6.8080357142857135</c:v>
                </c:pt>
                <c:pt idx="602">
                  <c:v>6.9196428571428568</c:v>
                </c:pt>
                <c:pt idx="603">
                  <c:v>7.1428571428571423</c:v>
                </c:pt>
                <c:pt idx="604">
                  <c:v>7.5892857142857135</c:v>
                </c:pt>
                <c:pt idx="605">
                  <c:v>7.9241071428571423</c:v>
                </c:pt>
                <c:pt idx="606">
                  <c:v>8.4821428571428559</c:v>
                </c:pt>
                <c:pt idx="607">
                  <c:v>9.0401785714285712</c:v>
                </c:pt>
                <c:pt idx="608">
                  <c:v>9.5982142857142847</c:v>
                </c:pt>
                <c:pt idx="609">
                  <c:v>9.8214285714285712</c:v>
                </c:pt>
                <c:pt idx="610">
                  <c:v>10.044642857142856</c:v>
                </c:pt>
                <c:pt idx="611">
                  <c:v>9.8214285714285712</c:v>
                </c:pt>
                <c:pt idx="612">
                  <c:v>9.5982142857142847</c:v>
                </c:pt>
                <c:pt idx="613">
                  <c:v>9.3749999999999982</c:v>
                </c:pt>
                <c:pt idx="614">
                  <c:v>8.7053571428571423</c:v>
                </c:pt>
                <c:pt idx="615">
                  <c:v>8.0357142857142847</c:v>
                </c:pt>
                <c:pt idx="616">
                  <c:v>7.2544642857142847</c:v>
                </c:pt>
                <c:pt idx="617">
                  <c:v>6.4732142857142847</c:v>
                </c:pt>
                <c:pt idx="618">
                  <c:v>5.8035714285714279</c:v>
                </c:pt>
                <c:pt idx="619">
                  <c:v>5.3571428571428568</c:v>
                </c:pt>
                <c:pt idx="620">
                  <c:v>5.5803571428571423</c:v>
                </c:pt>
                <c:pt idx="621">
                  <c:v>5.9151785714285712</c:v>
                </c:pt>
                <c:pt idx="622">
                  <c:v>6.4732142857142847</c:v>
                </c:pt>
                <c:pt idx="623">
                  <c:v>7.1428571428571423</c:v>
                </c:pt>
                <c:pt idx="624">
                  <c:v>7.8124999999999991</c:v>
                </c:pt>
                <c:pt idx="625">
                  <c:v>8.2589285714285712</c:v>
                </c:pt>
                <c:pt idx="626">
                  <c:v>9.0401785714285712</c:v>
                </c:pt>
                <c:pt idx="627">
                  <c:v>10.044642857142856</c:v>
                </c:pt>
                <c:pt idx="628">
                  <c:v>10.491071428571427</c:v>
                </c:pt>
                <c:pt idx="629">
                  <c:v>11.272321428571427</c:v>
                </c:pt>
                <c:pt idx="630">
                  <c:v>11.830357142857142</c:v>
                </c:pt>
                <c:pt idx="631">
                  <c:v>12.276785714285714</c:v>
                </c:pt>
                <c:pt idx="632">
                  <c:v>12.388392857142856</c:v>
                </c:pt>
                <c:pt idx="633">
                  <c:v>12.499999999999998</c:v>
                </c:pt>
                <c:pt idx="634">
                  <c:v>12.165178571428569</c:v>
                </c:pt>
                <c:pt idx="635">
                  <c:v>11.830357142857142</c:v>
                </c:pt>
                <c:pt idx="636">
                  <c:v>11.160714285714285</c:v>
                </c:pt>
                <c:pt idx="637">
                  <c:v>10.267857142857142</c:v>
                </c:pt>
                <c:pt idx="638">
                  <c:v>9.1517857142857135</c:v>
                </c:pt>
                <c:pt idx="639">
                  <c:v>8.0357142857142847</c:v>
                </c:pt>
                <c:pt idx="640">
                  <c:v>7.0312499999999991</c:v>
                </c:pt>
                <c:pt idx="641">
                  <c:v>6.0267857142857135</c:v>
                </c:pt>
                <c:pt idx="642">
                  <c:v>5.0223214285714279</c:v>
                </c:pt>
                <c:pt idx="643">
                  <c:v>5.2455357142857135</c:v>
                </c:pt>
                <c:pt idx="644">
                  <c:v>5.9151785714285712</c:v>
                </c:pt>
                <c:pt idx="645">
                  <c:v>7.0312499999999991</c:v>
                </c:pt>
                <c:pt idx="646">
                  <c:v>8.2589285714285712</c:v>
                </c:pt>
                <c:pt idx="647">
                  <c:v>9.3749999999999982</c:v>
                </c:pt>
                <c:pt idx="648">
                  <c:v>10.267857142857142</c:v>
                </c:pt>
                <c:pt idx="649">
                  <c:v>10.937499999999998</c:v>
                </c:pt>
                <c:pt idx="650">
                  <c:v>11.160714285714285</c:v>
                </c:pt>
                <c:pt idx="651">
                  <c:v>11.049107142857142</c:v>
                </c:pt>
                <c:pt idx="652">
                  <c:v>10.937499999999998</c:v>
                </c:pt>
                <c:pt idx="653">
                  <c:v>10.714285714285714</c:v>
                </c:pt>
                <c:pt idx="654">
                  <c:v>10.491071428571427</c:v>
                </c:pt>
                <c:pt idx="655">
                  <c:v>10.267857142857142</c:v>
                </c:pt>
                <c:pt idx="656">
                  <c:v>9.5982142857142847</c:v>
                </c:pt>
                <c:pt idx="657">
                  <c:v>8.928571428571427</c:v>
                </c:pt>
                <c:pt idx="658">
                  <c:v>8.147321428571427</c:v>
                </c:pt>
                <c:pt idx="659">
                  <c:v>7.1428571428571423</c:v>
                </c:pt>
                <c:pt idx="660">
                  <c:v>6.1383928571428568</c:v>
                </c:pt>
                <c:pt idx="661">
                  <c:v>5.3571428571428568</c:v>
                </c:pt>
                <c:pt idx="662">
                  <c:v>5.9151785714285712</c:v>
                </c:pt>
                <c:pt idx="663">
                  <c:v>6.5848214285714279</c:v>
                </c:pt>
                <c:pt idx="664">
                  <c:v>7.5892857142857135</c:v>
                </c:pt>
                <c:pt idx="665">
                  <c:v>8.4821428571428559</c:v>
                </c:pt>
                <c:pt idx="666">
                  <c:v>9.3749999999999982</c:v>
                </c:pt>
                <c:pt idx="667">
                  <c:v>10.491071428571427</c:v>
                </c:pt>
                <c:pt idx="668">
                  <c:v>11.272321428571427</c:v>
                </c:pt>
                <c:pt idx="669">
                  <c:v>12.053571428571427</c:v>
                </c:pt>
                <c:pt idx="670">
                  <c:v>12.388392857142856</c:v>
                </c:pt>
                <c:pt idx="671">
                  <c:v>12.499999999999998</c:v>
                </c:pt>
                <c:pt idx="672">
                  <c:v>12.499999999999998</c:v>
                </c:pt>
                <c:pt idx="673">
                  <c:v>12.053571428571427</c:v>
                </c:pt>
                <c:pt idx="674">
                  <c:v>11.495535714285714</c:v>
                </c:pt>
                <c:pt idx="675">
                  <c:v>10.714285714285714</c:v>
                </c:pt>
                <c:pt idx="676">
                  <c:v>9.709821428571427</c:v>
                </c:pt>
                <c:pt idx="677">
                  <c:v>8.4821428571428559</c:v>
                </c:pt>
                <c:pt idx="678">
                  <c:v>6.9196428571428568</c:v>
                </c:pt>
                <c:pt idx="679">
                  <c:v>5.5803571428571423</c:v>
                </c:pt>
                <c:pt idx="680">
                  <c:v>5.8035714285714279</c:v>
                </c:pt>
                <c:pt idx="681">
                  <c:v>7.1428571428571423</c:v>
                </c:pt>
                <c:pt idx="682">
                  <c:v>8.0357142857142847</c:v>
                </c:pt>
                <c:pt idx="683">
                  <c:v>9.1517857142857135</c:v>
                </c:pt>
                <c:pt idx="684">
                  <c:v>10.156249999999998</c:v>
                </c:pt>
                <c:pt idx="685">
                  <c:v>11.049107142857142</c:v>
                </c:pt>
                <c:pt idx="686">
                  <c:v>11.718749999999998</c:v>
                </c:pt>
                <c:pt idx="687">
                  <c:v>12.276785714285714</c:v>
                </c:pt>
                <c:pt idx="688">
                  <c:v>12.611607142857142</c:v>
                </c:pt>
                <c:pt idx="689">
                  <c:v>12.946428571428569</c:v>
                </c:pt>
                <c:pt idx="690">
                  <c:v>12.723214285714285</c:v>
                </c:pt>
                <c:pt idx="691">
                  <c:v>12.611607142857142</c:v>
                </c:pt>
                <c:pt idx="692">
                  <c:v>11.941964285714285</c:v>
                </c:pt>
                <c:pt idx="693">
                  <c:v>11.272321428571427</c:v>
                </c:pt>
                <c:pt idx="694">
                  <c:v>10.267857142857142</c:v>
                </c:pt>
                <c:pt idx="695">
                  <c:v>9.1517857142857135</c:v>
                </c:pt>
                <c:pt idx="696">
                  <c:v>7.9241071428571423</c:v>
                </c:pt>
                <c:pt idx="697">
                  <c:v>6.5848214285714279</c:v>
                </c:pt>
                <c:pt idx="698">
                  <c:v>5.5803571428571423</c:v>
                </c:pt>
                <c:pt idx="699">
                  <c:v>6.3616071428571423</c:v>
                </c:pt>
                <c:pt idx="700">
                  <c:v>7.1428571428571423</c:v>
                </c:pt>
                <c:pt idx="701">
                  <c:v>8.147321428571427</c:v>
                </c:pt>
                <c:pt idx="702">
                  <c:v>9.1517857142857135</c:v>
                </c:pt>
                <c:pt idx="703">
                  <c:v>10.156249999999998</c:v>
                </c:pt>
                <c:pt idx="704">
                  <c:v>11.160714285714285</c:v>
                </c:pt>
                <c:pt idx="705">
                  <c:v>11.830357142857142</c:v>
                </c:pt>
                <c:pt idx="706">
                  <c:v>12.276785714285714</c:v>
                </c:pt>
                <c:pt idx="707">
                  <c:v>12.611607142857142</c:v>
                </c:pt>
                <c:pt idx="708">
                  <c:v>12.499999999999998</c:v>
                </c:pt>
                <c:pt idx="709">
                  <c:v>12.165178571428569</c:v>
                </c:pt>
                <c:pt idx="710">
                  <c:v>11.718749999999998</c:v>
                </c:pt>
                <c:pt idx="711">
                  <c:v>11.160714285714285</c:v>
                </c:pt>
                <c:pt idx="712">
                  <c:v>10.602678571428571</c:v>
                </c:pt>
                <c:pt idx="713">
                  <c:v>10.044642857142856</c:v>
                </c:pt>
                <c:pt idx="714">
                  <c:v>9.1517857142857135</c:v>
                </c:pt>
                <c:pt idx="715">
                  <c:v>8.2589285714285712</c:v>
                </c:pt>
                <c:pt idx="716">
                  <c:v>6.5848214285714279</c:v>
                </c:pt>
                <c:pt idx="717">
                  <c:v>5.3571428571428568</c:v>
                </c:pt>
                <c:pt idx="718">
                  <c:v>5.5803571428571423</c:v>
                </c:pt>
                <c:pt idx="719">
                  <c:v>6.4732142857142847</c:v>
                </c:pt>
                <c:pt idx="720">
                  <c:v>7.5892857142857135</c:v>
                </c:pt>
                <c:pt idx="721">
                  <c:v>8.4821428571428559</c:v>
                </c:pt>
                <c:pt idx="722">
                  <c:v>9.1517857142857135</c:v>
                </c:pt>
                <c:pt idx="723">
                  <c:v>9.2633928571428559</c:v>
                </c:pt>
                <c:pt idx="724">
                  <c:v>9.2633928571428559</c:v>
                </c:pt>
                <c:pt idx="725">
                  <c:v>9.0401785714285712</c:v>
                </c:pt>
                <c:pt idx="726">
                  <c:v>8.59375</c:v>
                </c:pt>
                <c:pt idx="727">
                  <c:v>8.0357142857142847</c:v>
                </c:pt>
                <c:pt idx="728">
                  <c:v>7.5892857142857135</c:v>
                </c:pt>
                <c:pt idx="729">
                  <c:v>6.6964285714285712</c:v>
                </c:pt>
                <c:pt idx="730">
                  <c:v>5.8035714285714279</c:v>
                </c:pt>
                <c:pt idx="731">
                  <c:v>5.4687499999999991</c:v>
                </c:pt>
                <c:pt idx="732">
                  <c:v>5.5803571428571423</c:v>
                </c:pt>
                <c:pt idx="733">
                  <c:v>5.9151785714285712</c:v>
                </c:pt>
                <c:pt idx="734">
                  <c:v>6.1383928571428568</c:v>
                </c:pt>
                <c:pt idx="735">
                  <c:v>6.3616071428571423</c:v>
                </c:pt>
                <c:pt idx="736">
                  <c:v>6.4732142857142847</c:v>
                </c:pt>
                <c:pt idx="737">
                  <c:v>6.4732142857142847</c:v>
                </c:pt>
                <c:pt idx="738">
                  <c:v>6.4732142857142847</c:v>
                </c:pt>
                <c:pt idx="739">
                  <c:v>6.4732142857142847</c:v>
                </c:pt>
                <c:pt idx="740">
                  <c:v>6.5848214285714279</c:v>
                </c:pt>
                <c:pt idx="741">
                  <c:v>6.8080357142857135</c:v>
                </c:pt>
                <c:pt idx="742">
                  <c:v>6.9196428571428568</c:v>
                </c:pt>
                <c:pt idx="743">
                  <c:v>6.8080357142857135</c:v>
                </c:pt>
                <c:pt idx="744">
                  <c:v>6.6964285714285712</c:v>
                </c:pt>
                <c:pt idx="745">
                  <c:v>6.2499999999999991</c:v>
                </c:pt>
                <c:pt idx="746">
                  <c:v>5.8035714285714279</c:v>
                </c:pt>
                <c:pt idx="747">
                  <c:v>5.8035714285714279</c:v>
                </c:pt>
                <c:pt idx="748">
                  <c:v>5.6919642857142856</c:v>
                </c:pt>
                <c:pt idx="749">
                  <c:v>5.9151785714285712</c:v>
                </c:pt>
                <c:pt idx="750">
                  <c:v>6.2499999999999991</c:v>
                </c:pt>
                <c:pt idx="751">
                  <c:v>6.6964285714285712</c:v>
                </c:pt>
                <c:pt idx="752">
                  <c:v>6.8080357142857135</c:v>
                </c:pt>
                <c:pt idx="753">
                  <c:v>6.9196428571428568</c:v>
                </c:pt>
                <c:pt idx="754">
                  <c:v>6.6964285714285712</c:v>
                </c:pt>
                <c:pt idx="755">
                  <c:v>6.4732142857142847</c:v>
                </c:pt>
                <c:pt idx="756">
                  <c:v>6.3616071428571423</c:v>
                </c:pt>
                <c:pt idx="757">
                  <c:v>6.2499999999999991</c:v>
                </c:pt>
                <c:pt idx="758">
                  <c:v>6.1383928571428568</c:v>
                </c:pt>
                <c:pt idx="759">
                  <c:v>6.4732142857142847</c:v>
                </c:pt>
                <c:pt idx="760">
                  <c:v>7.2544642857142847</c:v>
                </c:pt>
                <c:pt idx="761">
                  <c:v>8.0357142857142847</c:v>
                </c:pt>
                <c:pt idx="762">
                  <c:v>8.4821428571428559</c:v>
                </c:pt>
                <c:pt idx="763">
                  <c:v>8.8169642857142847</c:v>
                </c:pt>
                <c:pt idx="764">
                  <c:v>8.928571428571427</c:v>
                </c:pt>
                <c:pt idx="765">
                  <c:v>8.59375</c:v>
                </c:pt>
                <c:pt idx="766">
                  <c:v>8.2589285714285712</c:v>
                </c:pt>
                <c:pt idx="767">
                  <c:v>8.0357142857142847</c:v>
                </c:pt>
                <c:pt idx="768">
                  <c:v>7.4776785714285703</c:v>
                </c:pt>
                <c:pt idx="769">
                  <c:v>7.1428571428571423</c:v>
                </c:pt>
                <c:pt idx="770">
                  <c:v>6.2499999999999991</c:v>
                </c:pt>
                <c:pt idx="771">
                  <c:v>5.3571428571428568</c:v>
                </c:pt>
                <c:pt idx="772">
                  <c:v>5.3571428571428568</c:v>
                </c:pt>
                <c:pt idx="773">
                  <c:v>5.3571428571428568</c:v>
                </c:pt>
                <c:pt idx="774">
                  <c:v>6.0267857142857135</c:v>
                </c:pt>
                <c:pt idx="775">
                  <c:v>6.4732142857142847</c:v>
                </c:pt>
                <c:pt idx="776">
                  <c:v>7.1428571428571423</c:v>
                </c:pt>
                <c:pt idx="777">
                  <c:v>7.8124999999999991</c:v>
                </c:pt>
                <c:pt idx="778">
                  <c:v>8.2589285714285712</c:v>
                </c:pt>
                <c:pt idx="779">
                  <c:v>8.3705357142857135</c:v>
                </c:pt>
                <c:pt idx="780">
                  <c:v>8.4821428571428559</c:v>
                </c:pt>
                <c:pt idx="781">
                  <c:v>8.2589285714285712</c:v>
                </c:pt>
                <c:pt idx="782">
                  <c:v>7.8124999999999991</c:v>
                </c:pt>
                <c:pt idx="783">
                  <c:v>7.3660714285714279</c:v>
                </c:pt>
                <c:pt idx="784">
                  <c:v>6.8080357142857135</c:v>
                </c:pt>
                <c:pt idx="785">
                  <c:v>6.2499999999999991</c:v>
                </c:pt>
                <c:pt idx="786">
                  <c:v>5.8035714285714279</c:v>
                </c:pt>
                <c:pt idx="787">
                  <c:v>5.8035714285714279</c:v>
                </c:pt>
                <c:pt idx="788">
                  <c:v>5.9151785714285712</c:v>
                </c:pt>
                <c:pt idx="789">
                  <c:v>6.2499999999999991</c:v>
                </c:pt>
                <c:pt idx="790">
                  <c:v>6.5848214285714279</c:v>
                </c:pt>
                <c:pt idx="791">
                  <c:v>6.9196428571428568</c:v>
                </c:pt>
                <c:pt idx="792">
                  <c:v>7.0312499999999991</c:v>
                </c:pt>
                <c:pt idx="793">
                  <c:v>7.0312499999999991</c:v>
                </c:pt>
                <c:pt idx="794">
                  <c:v>6.8080357142857135</c:v>
                </c:pt>
                <c:pt idx="795">
                  <c:v>6.6964285714285712</c:v>
                </c:pt>
                <c:pt idx="796">
                  <c:v>6.2499999999999991</c:v>
                </c:pt>
                <c:pt idx="797">
                  <c:v>5.9151785714285712</c:v>
                </c:pt>
                <c:pt idx="798">
                  <c:v>5.5803571428571423</c:v>
                </c:pt>
                <c:pt idx="799">
                  <c:v>5.4687499999999991</c:v>
                </c:pt>
                <c:pt idx="800">
                  <c:v>5.5803571428571423</c:v>
                </c:pt>
                <c:pt idx="801">
                  <c:v>5.9151785714285712</c:v>
                </c:pt>
                <c:pt idx="802">
                  <c:v>6.3616071428571423</c:v>
                </c:pt>
                <c:pt idx="803">
                  <c:v>6.9196428571428568</c:v>
                </c:pt>
                <c:pt idx="804">
                  <c:v>7.3660714285714279</c:v>
                </c:pt>
                <c:pt idx="805">
                  <c:v>7.5892857142857135</c:v>
                </c:pt>
                <c:pt idx="806">
                  <c:v>7.4776785714285703</c:v>
                </c:pt>
                <c:pt idx="807">
                  <c:v>7.2544642857142847</c:v>
                </c:pt>
                <c:pt idx="808">
                  <c:v>6.6964285714285712</c:v>
                </c:pt>
                <c:pt idx="809">
                  <c:v>6.6964285714285712</c:v>
                </c:pt>
                <c:pt idx="810">
                  <c:v>6.3616071428571423</c:v>
                </c:pt>
                <c:pt idx="811">
                  <c:v>6.1383928571428568</c:v>
                </c:pt>
                <c:pt idx="812">
                  <c:v>6.2499999999999991</c:v>
                </c:pt>
                <c:pt idx="813">
                  <c:v>6.0267857142857135</c:v>
                </c:pt>
                <c:pt idx="814">
                  <c:v>5.9151785714285712</c:v>
                </c:pt>
                <c:pt idx="815">
                  <c:v>6.0267857142857135</c:v>
                </c:pt>
                <c:pt idx="816">
                  <c:v>6.0267857142857135</c:v>
                </c:pt>
                <c:pt idx="817">
                  <c:v>6.2499999999999991</c:v>
                </c:pt>
                <c:pt idx="818">
                  <c:v>6.3616071428571423</c:v>
                </c:pt>
                <c:pt idx="819">
                  <c:v>6.2499999999999991</c:v>
                </c:pt>
                <c:pt idx="820">
                  <c:v>6.0267857142857135</c:v>
                </c:pt>
                <c:pt idx="821">
                  <c:v>5.5803571428571423</c:v>
                </c:pt>
                <c:pt idx="822">
                  <c:v>5.4687499999999991</c:v>
                </c:pt>
                <c:pt idx="823">
                  <c:v>5.6919642857142856</c:v>
                </c:pt>
                <c:pt idx="824">
                  <c:v>6.2499999999999991</c:v>
                </c:pt>
                <c:pt idx="825">
                  <c:v>6.6964285714285712</c:v>
                </c:pt>
                <c:pt idx="826">
                  <c:v>7.2544642857142847</c:v>
                </c:pt>
                <c:pt idx="827">
                  <c:v>7.8124999999999991</c:v>
                </c:pt>
                <c:pt idx="828">
                  <c:v>8.0357142857142847</c:v>
                </c:pt>
                <c:pt idx="829">
                  <c:v>8.0357142857142847</c:v>
                </c:pt>
                <c:pt idx="830">
                  <c:v>8.0357142857142847</c:v>
                </c:pt>
                <c:pt idx="831">
                  <c:v>7.7008928571428568</c:v>
                </c:pt>
                <c:pt idx="832">
                  <c:v>7.1428571428571423</c:v>
                </c:pt>
                <c:pt idx="833">
                  <c:v>6.3616071428571423</c:v>
                </c:pt>
                <c:pt idx="834">
                  <c:v>5.6919642857142856</c:v>
                </c:pt>
                <c:pt idx="835">
                  <c:v>6.0267857142857135</c:v>
                </c:pt>
                <c:pt idx="836">
                  <c:v>6.6964285714285712</c:v>
                </c:pt>
                <c:pt idx="837">
                  <c:v>7.2544642857142847</c:v>
                </c:pt>
                <c:pt idx="838">
                  <c:v>7.5892857142857135</c:v>
                </c:pt>
                <c:pt idx="839">
                  <c:v>7.8124999999999991</c:v>
                </c:pt>
                <c:pt idx="840">
                  <c:v>8.0357142857142847</c:v>
                </c:pt>
                <c:pt idx="841">
                  <c:v>8.147321428571427</c:v>
                </c:pt>
                <c:pt idx="842">
                  <c:v>7.7008928571428568</c:v>
                </c:pt>
                <c:pt idx="843">
                  <c:v>7.1428571428571423</c:v>
                </c:pt>
                <c:pt idx="844">
                  <c:v>6.4732142857142847</c:v>
                </c:pt>
                <c:pt idx="845">
                  <c:v>5.8035714285714279</c:v>
                </c:pt>
                <c:pt idx="846">
                  <c:v>5.4687499999999991</c:v>
                </c:pt>
                <c:pt idx="847">
                  <c:v>5.3571428571428568</c:v>
                </c:pt>
                <c:pt idx="848">
                  <c:v>6.0267857142857135</c:v>
                </c:pt>
                <c:pt idx="849">
                  <c:v>6.3616071428571423</c:v>
                </c:pt>
                <c:pt idx="850">
                  <c:v>6.9196428571428568</c:v>
                </c:pt>
                <c:pt idx="851">
                  <c:v>7.1428571428571423</c:v>
                </c:pt>
                <c:pt idx="852">
                  <c:v>6.9196428571428568</c:v>
                </c:pt>
                <c:pt idx="853">
                  <c:v>6.9196428571428568</c:v>
                </c:pt>
                <c:pt idx="854">
                  <c:v>6.4732142857142847</c:v>
                </c:pt>
                <c:pt idx="855">
                  <c:v>6.1383928571428568</c:v>
                </c:pt>
                <c:pt idx="856">
                  <c:v>5.6919642857142856</c:v>
                </c:pt>
                <c:pt idx="857">
                  <c:v>5.3571428571428568</c:v>
                </c:pt>
                <c:pt idx="858">
                  <c:v>5.5803571428571423</c:v>
                </c:pt>
                <c:pt idx="859">
                  <c:v>6.1383928571428568</c:v>
                </c:pt>
                <c:pt idx="860">
                  <c:v>6.5848214285714279</c:v>
                </c:pt>
                <c:pt idx="861">
                  <c:v>7.3660714285714279</c:v>
                </c:pt>
                <c:pt idx="862">
                  <c:v>8.147321428571427</c:v>
                </c:pt>
                <c:pt idx="863">
                  <c:v>8.928571428571427</c:v>
                </c:pt>
                <c:pt idx="864">
                  <c:v>9.8214285714285712</c:v>
                </c:pt>
                <c:pt idx="865">
                  <c:v>10.714285714285714</c:v>
                </c:pt>
                <c:pt idx="866">
                  <c:v>11.383928571428571</c:v>
                </c:pt>
                <c:pt idx="867">
                  <c:v>11.718749999999998</c:v>
                </c:pt>
                <c:pt idx="868">
                  <c:v>11.941964285714285</c:v>
                </c:pt>
                <c:pt idx="869">
                  <c:v>11.830357142857142</c:v>
                </c:pt>
                <c:pt idx="870">
                  <c:v>11.607142857142856</c:v>
                </c:pt>
                <c:pt idx="871">
                  <c:v>11.383928571428571</c:v>
                </c:pt>
                <c:pt idx="872">
                  <c:v>10.937499999999998</c:v>
                </c:pt>
                <c:pt idx="873">
                  <c:v>10.156249999999998</c:v>
                </c:pt>
                <c:pt idx="874">
                  <c:v>9.3749999999999982</c:v>
                </c:pt>
                <c:pt idx="875">
                  <c:v>8.2589285714285712</c:v>
                </c:pt>
                <c:pt idx="876">
                  <c:v>6.6964285714285712</c:v>
                </c:pt>
                <c:pt idx="877">
                  <c:v>5.5803571428571423</c:v>
                </c:pt>
                <c:pt idx="878">
                  <c:v>6.2499999999999991</c:v>
                </c:pt>
                <c:pt idx="879">
                  <c:v>7.0312499999999991</c:v>
                </c:pt>
                <c:pt idx="880">
                  <c:v>7.3660714285714279</c:v>
                </c:pt>
                <c:pt idx="881">
                  <c:v>7.3660714285714279</c:v>
                </c:pt>
                <c:pt idx="882">
                  <c:v>7.1428571428571423</c:v>
                </c:pt>
                <c:pt idx="883">
                  <c:v>7.0312499999999991</c:v>
                </c:pt>
                <c:pt idx="884">
                  <c:v>7.1428571428571423</c:v>
                </c:pt>
                <c:pt idx="885">
                  <c:v>7.2544642857142847</c:v>
                </c:pt>
                <c:pt idx="886">
                  <c:v>7.8124999999999991</c:v>
                </c:pt>
                <c:pt idx="887">
                  <c:v>8.0357142857142847</c:v>
                </c:pt>
                <c:pt idx="888">
                  <c:v>8.4821428571428559</c:v>
                </c:pt>
                <c:pt idx="889">
                  <c:v>8.3705357142857135</c:v>
                </c:pt>
                <c:pt idx="890">
                  <c:v>8.2589285714285712</c:v>
                </c:pt>
                <c:pt idx="891">
                  <c:v>7.8124999999999991</c:v>
                </c:pt>
                <c:pt idx="892">
                  <c:v>7.3660714285714279</c:v>
                </c:pt>
                <c:pt idx="893">
                  <c:v>6.5848214285714279</c:v>
                </c:pt>
                <c:pt idx="894">
                  <c:v>5.8035714285714279</c:v>
                </c:pt>
                <c:pt idx="895">
                  <c:v>5.4687499999999991</c:v>
                </c:pt>
                <c:pt idx="896">
                  <c:v>5.4687499999999991</c:v>
                </c:pt>
                <c:pt idx="897">
                  <c:v>5.9151785714285712</c:v>
                </c:pt>
                <c:pt idx="898">
                  <c:v>6.4732142857142847</c:v>
                </c:pt>
                <c:pt idx="899">
                  <c:v>7.0312499999999991</c:v>
                </c:pt>
                <c:pt idx="900">
                  <c:v>7.7008928571428568</c:v>
                </c:pt>
                <c:pt idx="901">
                  <c:v>8.2589285714285712</c:v>
                </c:pt>
                <c:pt idx="902">
                  <c:v>8.8169642857142847</c:v>
                </c:pt>
                <c:pt idx="903">
                  <c:v>8.928571428571427</c:v>
                </c:pt>
                <c:pt idx="904">
                  <c:v>8.928571428571427</c:v>
                </c:pt>
                <c:pt idx="905">
                  <c:v>8.7053571428571423</c:v>
                </c:pt>
                <c:pt idx="906">
                  <c:v>8.7053571428571423</c:v>
                </c:pt>
                <c:pt idx="907">
                  <c:v>8.2589285714285712</c:v>
                </c:pt>
                <c:pt idx="908">
                  <c:v>7.8124999999999991</c:v>
                </c:pt>
                <c:pt idx="909">
                  <c:v>7.1428571428571423</c:v>
                </c:pt>
                <c:pt idx="910">
                  <c:v>6.5848214285714279</c:v>
                </c:pt>
                <c:pt idx="911">
                  <c:v>6.3616071428571423</c:v>
                </c:pt>
                <c:pt idx="912">
                  <c:v>6.3616071428571423</c:v>
                </c:pt>
                <c:pt idx="913">
                  <c:v>6.4732142857142847</c:v>
                </c:pt>
                <c:pt idx="914">
                  <c:v>6.4732142857142847</c:v>
                </c:pt>
                <c:pt idx="915">
                  <c:v>6.4732142857142847</c:v>
                </c:pt>
                <c:pt idx="916">
                  <c:v>6.2499999999999991</c:v>
                </c:pt>
                <c:pt idx="917">
                  <c:v>6.0267857142857135</c:v>
                </c:pt>
                <c:pt idx="918">
                  <c:v>5.8035714285714279</c:v>
                </c:pt>
                <c:pt idx="919">
                  <c:v>5.6919642857142856</c:v>
                </c:pt>
                <c:pt idx="920">
                  <c:v>5.8035714285714279</c:v>
                </c:pt>
                <c:pt idx="921">
                  <c:v>6.1383928571428568</c:v>
                </c:pt>
                <c:pt idx="922">
                  <c:v>6.4732142857142847</c:v>
                </c:pt>
                <c:pt idx="923">
                  <c:v>7.0312499999999991</c:v>
                </c:pt>
                <c:pt idx="924">
                  <c:v>7.8124999999999991</c:v>
                </c:pt>
                <c:pt idx="925">
                  <c:v>8.2589285714285712</c:v>
                </c:pt>
                <c:pt idx="926">
                  <c:v>8.7053571428571423</c:v>
                </c:pt>
                <c:pt idx="927">
                  <c:v>8.928571428571427</c:v>
                </c:pt>
                <c:pt idx="928">
                  <c:v>9.3749999999999982</c:v>
                </c:pt>
                <c:pt idx="929">
                  <c:v>9.5982142857142847</c:v>
                </c:pt>
                <c:pt idx="930">
                  <c:v>9.5982142857142847</c:v>
                </c:pt>
                <c:pt idx="931">
                  <c:v>9.8214285714285712</c:v>
                </c:pt>
                <c:pt idx="932">
                  <c:v>9.4866071428571423</c:v>
                </c:pt>
                <c:pt idx="933">
                  <c:v>9.1517857142857135</c:v>
                </c:pt>
                <c:pt idx="934">
                  <c:v>9.0401785714285712</c:v>
                </c:pt>
                <c:pt idx="935">
                  <c:v>8.7053571428571423</c:v>
                </c:pt>
                <c:pt idx="936">
                  <c:v>8.2589285714285712</c:v>
                </c:pt>
                <c:pt idx="937">
                  <c:v>7.5892857142857135</c:v>
                </c:pt>
                <c:pt idx="938">
                  <c:v>6.9196428571428568</c:v>
                </c:pt>
                <c:pt idx="939">
                  <c:v>6.1383928571428568</c:v>
                </c:pt>
                <c:pt idx="940">
                  <c:v>5.5803571428571423</c:v>
                </c:pt>
                <c:pt idx="941">
                  <c:v>5.3571428571428568</c:v>
                </c:pt>
                <c:pt idx="942">
                  <c:v>5.8035714285714279</c:v>
                </c:pt>
                <c:pt idx="943">
                  <c:v>6.6964285714285712</c:v>
                </c:pt>
                <c:pt idx="944">
                  <c:v>7.2544642857142847</c:v>
                </c:pt>
                <c:pt idx="945">
                  <c:v>7.8124999999999991</c:v>
                </c:pt>
                <c:pt idx="946">
                  <c:v>8.0357142857142847</c:v>
                </c:pt>
                <c:pt idx="947">
                  <c:v>8.2589285714285712</c:v>
                </c:pt>
                <c:pt idx="948">
                  <c:v>8.2589285714285712</c:v>
                </c:pt>
                <c:pt idx="949">
                  <c:v>8.2589285714285712</c:v>
                </c:pt>
                <c:pt idx="950">
                  <c:v>8.2589285714285712</c:v>
                </c:pt>
                <c:pt idx="951">
                  <c:v>8.3705357142857135</c:v>
                </c:pt>
                <c:pt idx="952">
                  <c:v>8.3705357142857135</c:v>
                </c:pt>
                <c:pt idx="953">
                  <c:v>8.2589285714285712</c:v>
                </c:pt>
                <c:pt idx="954">
                  <c:v>7.9241071428571423</c:v>
                </c:pt>
                <c:pt idx="955">
                  <c:v>7.3660714285714279</c:v>
                </c:pt>
                <c:pt idx="956">
                  <c:v>6.4732142857142847</c:v>
                </c:pt>
                <c:pt idx="957">
                  <c:v>5.5803571428571423</c:v>
                </c:pt>
                <c:pt idx="958">
                  <c:v>5.1339285714285712</c:v>
                </c:pt>
                <c:pt idx="959">
                  <c:v>5.8035714285714279</c:v>
                </c:pt>
                <c:pt idx="960">
                  <c:v>6.6964285714285712</c:v>
                </c:pt>
                <c:pt idx="961">
                  <c:v>7.8124999999999991</c:v>
                </c:pt>
                <c:pt idx="962">
                  <c:v>8.7053571428571423</c:v>
                </c:pt>
                <c:pt idx="963">
                  <c:v>9.3749999999999982</c:v>
                </c:pt>
                <c:pt idx="964">
                  <c:v>10.044642857142856</c:v>
                </c:pt>
                <c:pt idx="965">
                  <c:v>10.714285714285714</c:v>
                </c:pt>
                <c:pt idx="966">
                  <c:v>11.383928571428571</c:v>
                </c:pt>
                <c:pt idx="967">
                  <c:v>12.053571428571427</c:v>
                </c:pt>
                <c:pt idx="968">
                  <c:v>12.723214285714285</c:v>
                </c:pt>
                <c:pt idx="969">
                  <c:v>12.834821428571427</c:v>
                </c:pt>
                <c:pt idx="970">
                  <c:v>12.611607142857142</c:v>
                </c:pt>
                <c:pt idx="971">
                  <c:v>12.053571428571427</c:v>
                </c:pt>
                <c:pt idx="972">
                  <c:v>11.607142857142856</c:v>
                </c:pt>
                <c:pt idx="973">
                  <c:v>10.937499999999998</c:v>
                </c:pt>
                <c:pt idx="974">
                  <c:v>10.267857142857142</c:v>
                </c:pt>
                <c:pt idx="975">
                  <c:v>9.5982142857142847</c:v>
                </c:pt>
                <c:pt idx="976">
                  <c:v>8.7053571428571423</c:v>
                </c:pt>
                <c:pt idx="977">
                  <c:v>7.4776785714285703</c:v>
                </c:pt>
                <c:pt idx="978">
                  <c:v>6.2499999999999991</c:v>
                </c:pt>
                <c:pt idx="979">
                  <c:v>5.9151785714285712</c:v>
                </c:pt>
                <c:pt idx="980">
                  <c:v>7.1428571428571423</c:v>
                </c:pt>
                <c:pt idx="981">
                  <c:v>8.2589285714285712</c:v>
                </c:pt>
                <c:pt idx="982">
                  <c:v>9.0401785714285712</c:v>
                </c:pt>
                <c:pt idx="983">
                  <c:v>9.3749999999999982</c:v>
                </c:pt>
                <c:pt idx="984">
                  <c:v>9.709821428571427</c:v>
                </c:pt>
                <c:pt idx="985">
                  <c:v>9.8214285714285712</c:v>
                </c:pt>
                <c:pt idx="986">
                  <c:v>9.5982142857142847</c:v>
                </c:pt>
                <c:pt idx="987">
                  <c:v>9.3749999999999982</c:v>
                </c:pt>
                <c:pt idx="988">
                  <c:v>9.1517857142857135</c:v>
                </c:pt>
                <c:pt idx="989">
                  <c:v>8.7053571428571423</c:v>
                </c:pt>
                <c:pt idx="990">
                  <c:v>8.3705357142857135</c:v>
                </c:pt>
                <c:pt idx="991">
                  <c:v>8.147321428571427</c:v>
                </c:pt>
                <c:pt idx="992">
                  <c:v>7.9241071428571423</c:v>
                </c:pt>
                <c:pt idx="993">
                  <c:v>7.7008928571428568</c:v>
                </c:pt>
                <c:pt idx="994">
                  <c:v>7.3660714285714279</c:v>
                </c:pt>
                <c:pt idx="995">
                  <c:v>6.4732142857142847</c:v>
                </c:pt>
                <c:pt idx="996">
                  <c:v>5.8035714285714279</c:v>
                </c:pt>
                <c:pt idx="997">
                  <c:v>6.2499999999999991</c:v>
                </c:pt>
                <c:pt idx="998">
                  <c:v>6.9196428571428568</c:v>
                </c:pt>
                <c:pt idx="999">
                  <c:v>7.5892857142857135</c:v>
                </c:pt>
                <c:pt idx="1000">
                  <c:v>5.5803571428571423</c:v>
                </c:pt>
                <c:pt idx="1001">
                  <c:v>5.3571428571428568</c:v>
                </c:pt>
                <c:pt idx="1002">
                  <c:v>5.5803571428571423</c:v>
                </c:pt>
                <c:pt idx="1003">
                  <c:v>5.8035714285714279</c:v>
                </c:pt>
                <c:pt idx="1004">
                  <c:v>6.2499999999999991</c:v>
                </c:pt>
                <c:pt idx="1005">
                  <c:v>7.3660714285714279</c:v>
                </c:pt>
                <c:pt idx="1006">
                  <c:v>8.4821428571428559</c:v>
                </c:pt>
                <c:pt idx="1007">
                  <c:v>9.0401785714285712</c:v>
                </c:pt>
                <c:pt idx="1008">
                  <c:v>9.2633928571428559</c:v>
                </c:pt>
                <c:pt idx="1009">
                  <c:v>8.928571428571427</c:v>
                </c:pt>
                <c:pt idx="1010">
                  <c:v>8.2589285714285712</c:v>
                </c:pt>
                <c:pt idx="1011">
                  <c:v>7.4776785714285703</c:v>
                </c:pt>
                <c:pt idx="1012">
                  <c:v>6.6964285714285712</c:v>
                </c:pt>
                <c:pt idx="1013">
                  <c:v>5.8035714285714279</c:v>
                </c:pt>
                <c:pt idx="1014">
                  <c:v>5.5803571428571423</c:v>
                </c:pt>
                <c:pt idx="1015">
                  <c:v>6.2499999999999991</c:v>
                </c:pt>
                <c:pt idx="1016">
                  <c:v>6.5848214285714279</c:v>
                </c:pt>
                <c:pt idx="1017">
                  <c:v>7.0312499999999991</c:v>
                </c:pt>
                <c:pt idx="1018">
                  <c:v>7.8124999999999991</c:v>
                </c:pt>
                <c:pt idx="1019">
                  <c:v>8.4821428571428559</c:v>
                </c:pt>
                <c:pt idx="1020">
                  <c:v>9.1517857142857135</c:v>
                </c:pt>
                <c:pt idx="1021">
                  <c:v>9.3749999999999982</c:v>
                </c:pt>
                <c:pt idx="1022">
                  <c:v>9.2633928571428559</c:v>
                </c:pt>
                <c:pt idx="1023">
                  <c:v>8.8169642857142847</c:v>
                </c:pt>
                <c:pt idx="1024">
                  <c:v>8.3705357142857135</c:v>
                </c:pt>
                <c:pt idx="1025">
                  <c:v>7.4776785714285703</c:v>
                </c:pt>
                <c:pt idx="1026">
                  <c:v>6.5848214285714279</c:v>
                </c:pt>
                <c:pt idx="1027">
                  <c:v>5.5803571428571423</c:v>
                </c:pt>
                <c:pt idx="1028">
                  <c:v>5.5803571428571423</c:v>
                </c:pt>
                <c:pt idx="1029">
                  <c:v>6.4732142857142847</c:v>
                </c:pt>
                <c:pt idx="1030">
                  <c:v>7.5892857142857135</c:v>
                </c:pt>
                <c:pt idx="1031">
                  <c:v>8.2589285714285712</c:v>
                </c:pt>
                <c:pt idx="1032">
                  <c:v>8.8169642857142847</c:v>
                </c:pt>
                <c:pt idx="1033">
                  <c:v>9.0401785714285712</c:v>
                </c:pt>
                <c:pt idx="1034">
                  <c:v>9.3749999999999982</c:v>
                </c:pt>
                <c:pt idx="1035">
                  <c:v>9.5982142857142847</c:v>
                </c:pt>
                <c:pt idx="1036">
                  <c:v>9.5982142857142847</c:v>
                </c:pt>
                <c:pt idx="1037">
                  <c:v>9.5982142857142847</c:v>
                </c:pt>
                <c:pt idx="1038">
                  <c:v>9.2633928571428559</c:v>
                </c:pt>
                <c:pt idx="1039">
                  <c:v>8.7053571428571423</c:v>
                </c:pt>
                <c:pt idx="1040">
                  <c:v>8.0357142857142847</c:v>
                </c:pt>
                <c:pt idx="1041">
                  <c:v>7.1428571428571423</c:v>
                </c:pt>
                <c:pt idx="1042">
                  <c:v>6.4732142857142847</c:v>
                </c:pt>
                <c:pt idx="1043">
                  <c:v>6.0267857142857135</c:v>
                </c:pt>
                <c:pt idx="1044">
                  <c:v>5.8035714285714279</c:v>
                </c:pt>
                <c:pt idx="1045">
                  <c:v>5.5803571428571423</c:v>
                </c:pt>
                <c:pt idx="1046">
                  <c:v>5.4687499999999991</c:v>
                </c:pt>
                <c:pt idx="1047">
                  <c:v>5.5803571428571423</c:v>
                </c:pt>
                <c:pt idx="1048">
                  <c:v>5.8035714285714279</c:v>
                </c:pt>
                <c:pt idx="1049">
                  <c:v>6.2499999999999991</c:v>
                </c:pt>
                <c:pt idx="1050">
                  <c:v>6.4732142857142847</c:v>
                </c:pt>
                <c:pt idx="1051">
                  <c:v>6.8080357142857135</c:v>
                </c:pt>
                <c:pt idx="1052">
                  <c:v>6.8080357142857135</c:v>
                </c:pt>
                <c:pt idx="1053">
                  <c:v>6.8080357142857135</c:v>
                </c:pt>
                <c:pt idx="1054">
                  <c:v>6.4732142857142847</c:v>
                </c:pt>
                <c:pt idx="1055">
                  <c:v>6.2499999999999991</c:v>
                </c:pt>
                <c:pt idx="1056">
                  <c:v>6.0267857142857135</c:v>
                </c:pt>
                <c:pt idx="1057">
                  <c:v>5.8035714285714279</c:v>
                </c:pt>
                <c:pt idx="1058">
                  <c:v>5.5803571428571423</c:v>
                </c:pt>
                <c:pt idx="1059">
                  <c:v>5.4687499999999991</c:v>
                </c:pt>
                <c:pt idx="1060">
                  <c:v>5.5803571428571423</c:v>
                </c:pt>
                <c:pt idx="1061">
                  <c:v>5.8035714285714279</c:v>
                </c:pt>
                <c:pt idx="1062">
                  <c:v>6.2499999999999991</c:v>
                </c:pt>
                <c:pt idx="1063">
                  <c:v>6.6964285714285712</c:v>
                </c:pt>
                <c:pt idx="1064">
                  <c:v>6.6964285714285712</c:v>
                </c:pt>
                <c:pt idx="1065">
                  <c:v>6.6964285714285712</c:v>
                </c:pt>
                <c:pt idx="1066">
                  <c:v>6.3616071428571423</c:v>
                </c:pt>
                <c:pt idx="1067">
                  <c:v>6.0267857142857135</c:v>
                </c:pt>
                <c:pt idx="1068">
                  <c:v>5.5803571428571423</c:v>
                </c:pt>
                <c:pt idx="1069">
                  <c:v>5.4687499999999991</c:v>
                </c:pt>
                <c:pt idx="1070">
                  <c:v>5.6919642857142856</c:v>
                </c:pt>
                <c:pt idx="1071">
                  <c:v>6.4732142857142847</c:v>
                </c:pt>
                <c:pt idx="1072">
                  <c:v>6.9196428571428568</c:v>
                </c:pt>
                <c:pt idx="1073">
                  <c:v>7.8124999999999991</c:v>
                </c:pt>
                <c:pt idx="1074">
                  <c:v>8.4821428571428559</c:v>
                </c:pt>
                <c:pt idx="1075">
                  <c:v>9.0401785714285712</c:v>
                </c:pt>
                <c:pt idx="1076">
                  <c:v>9.3749999999999982</c:v>
                </c:pt>
                <c:pt idx="1077">
                  <c:v>9.3749999999999982</c:v>
                </c:pt>
                <c:pt idx="1078">
                  <c:v>9.2633928571428559</c:v>
                </c:pt>
                <c:pt idx="1079">
                  <c:v>8.59375</c:v>
                </c:pt>
                <c:pt idx="1080">
                  <c:v>7.5892857142857135</c:v>
                </c:pt>
                <c:pt idx="1081">
                  <c:v>6.1383928571428568</c:v>
                </c:pt>
                <c:pt idx="1082">
                  <c:v>6.2499999999999991</c:v>
                </c:pt>
                <c:pt idx="1083">
                  <c:v>6.9196428571428568</c:v>
                </c:pt>
                <c:pt idx="1084">
                  <c:v>7.7008928571428568</c:v>
                </c:pt>
                <c:pt idx="1085">
                  <c:v>8.0357142857142847</c:v>
                </c:pt>
                <c:pt idx="1086">
                  <c:v>8.3705357142857135</c:v>
                </c:pt>
                <c:pt idx="1087">
                  <c:v>8.147321428571427</c:v>
                </c:pt>
                <c:pt idx="1088">
                  <c:v>7.5892857142857135</c:v>
                </c:pt>
                <c:pt idx="1089">
                  <c:v>6.8080357142857135</c:v>
                </c:pt>
                <c:pt idx="1090">
                  <c:v>5.8035714285714279</c:v>
                </c:pt>
                <c:pt idx="1091">
                  <c:v>5.1339285714285712</c:v>
                </c:pt>
                <c:pt idx="1092">
                  <c:v>5.1339285714285712</c:v>
                </c:pt>
                <c:pt idx="1093">
                  <c:v>6.0267857142857135</c:v>
                </c:pt>
                <c:pt idx="1094">
                  <c:v>7.3660714285714279</c:v>
                </c:pt>
                <c:pt idx="1095">
                  <c:v>8.2589285714285712</c:v>
                </c:pt>
                <c:pt idx="1096">
                  <c:v>9.3749999999999982</c:v>
                </c:pt>
                <c:pt idx="1097">
                  <c:v>9.8214285714285712</c:v>
                </c:pt>
                <c:pt idx="1098">
                  <c:v>10.044642857142856</c:v>
                </c:pt>
                <c:pt idx="1099">
                  <c:v>9.9330357142857135</c:v>
                </c:pt>
                <c:pt idx="1100">
                  <c:v>9.5982142857142847</c:v>
                </c:pt>
                <c:pt idx="1101">
                  <c:v>9.2633928571428559</c:v>
                </c:pt>
                <c:pt idx="1102">
                  <c:v>8.928571428571427</c:v>
                </c:pt>
                <c:pt idx="1103">
                  <c:v>8.4821428571428559</c:v>
                </c:pt>
                <c:pt idx="1104">
                  <c:v>8.2589285714285712</c:v>
                </c:pt>
                <c:pt idx="1105">
                  <c:v>7.3660714285714279</c:v>
                </c:pt>
                <c:pt idx="1106">
                  <c:v>6.5848214285714279</c:v>
                </c:pt>
                <c:pt idx="1107">
                  <c:v>5.5803571428571423</c:v>
                </c:pt>
                <c:pt idx="1108">
                  <c:v>5.2455357142857135</c:v>
                </c:pt>
                <c:pt idx="1109">
                  <c:v>5.8035714285714279</c:v>
                </c:pt>
                <c:pt idx="1110">
                  <c:v>6.4732142857142847</c:v>
                </c:pt>
                <c:pt idx="1111">
                  <c:v>7.2544642857142847</c:v>
                </c:pt>
                <c:pt idx="1112">
                  <c:v>8.0357142857142847</c:v>
                </c:pt>
                <c:pt idx="1113">
                  <c:v>8.2589285714285712</c:v>
                </c:pt>
                <c:pt idx="1114">
                  <c:v>8.4821428571428559</c:v>
                </c:pt>
                <c:pt idx="1115">
                  <c:v>8.4821428571428559</c:v>
                </c:pt>
                <c:pt idx="1116">
                  <c:v>8.2589285714285712</c:v>
                </c:pt>
                <c:pt idx="1117">
                  <c:v>8.0357142857142847</c:v>
                </c:pt>
                <c:pt idx="1118">
                  <c:v>7.8124999999999991</c:v>
                </c:pt>
                <c:pt idx="1119">
                  <c:v>7.1428571428571423</c:v>
                </c:pt>
                <c:pt idx="1120">
                  <c:v>6.5848214285714279</c:v>
                </c:pt>
                <c:pt idx="1121">
                  <c:v>5.8035714285714279</c:v>
                </c:pt>
                <c:pt idx="1122">
                  <c:v>5.5803571428571423</c:v>
                </c:pt>
                <c:pt idx="1123">
                  <c:v>6.0267857142857135</c:v>
                </c:pt>
                <c:pt idx="1124">
                  <c:v>6.4732142857142847</c:v>
                </c:pt>
                <c:pt idx="1125">
                  <c:v>7.1428571428571423</c:v>
                </c:pt>
                <c:pt idx="1126">
                  <c:v>7.4776785714285703</c:v>
                </c:pt>
                <c:pt idx="1127">
                  <c:v>7.8124999999999991</c:v>
                </c:pt>
                <c:pt idx="1128">
                  <c:v>7.9241071428571423</c:v>
                </c:pt>
                <c:pt idx="1129">
                  <c:v>7.9241071428571423</c:v>
                </c:pt>
                <c:pt idx="1130">
                  <c:v>7.5892857142857135</c:v>
                </c:pt>
                <c:pt idx="1131">
                  <c:v>7.2544642857142847</c:v>
                </c:pt>
                <c:pt idx="1132">
                  <c:v>6.6964285714285712</c:v>
                </c:pt>
                <c:pt idx="1133">
                  <c:v>6.1383928571428568</c:v>
                </c:pt>
                <c:pt idx="1134">
                  <c:v>5.5803571428571423</c:v>
                </c:pt>
                <c:pt idx="1135">
                  <c:v>5.5803571428571423</c:v>
                </c:pt>
                <c:pt idx="1136">
                  <c:v>5.8035714285714279</c:v>
                </c:pt>
                <c:pt idx="1137">
                  <c:v>6.2499999999999991</c:v>
                </c:pt>
                <c:pt idx="1138">
                  <c:v>6.9196428571428568</c:v>
                </c:pt>
                <c:pt idx="1139">
                  <c:v>7.8124999999999991</c:v>
                </c:pt>
                <c:pt idx="1140">
                  <c:v>8.7053571428571423</c:v>
                </c:pt>
                <c:pt idx="1141">
                  <c:v>9.1517857142857135</c:v>
                </c:pt>
                <c:pt idx="1142">
                  <c:v>9.5982142857142847</c:v>
                </c:pt>
                <c:pt idx="1143">
                  <c:v>9.8214285714285712</c:v>
                </c:pt>
                <c:pt idx="1144">
                  <c:v>9.5982142857142847</c:v>
                </c:pt>
                <c:pt idx="1145">
                  <c:v>8.928571428571427</c:v>
                </c:pt>
                <c:pt idx="1146">
                  <c:v>8.2589285714285712</c:v>
                </c:pt>
                <c:pt idx="1147">
                  <c:v>7.5892857142857135</c:v>
                </c:pt>
                <c:pt idx="1148">
                  <c:v>6.9196428571428568</c:v>
                </c:pt>
                <c:pt idx="1149">
                  <c:v>6.0267857142857135</c:v>
                </c:pt>
                <c:pt idx="1150">
                  <c:v>5.3571428571428568</c:v>
                </c:pt>
                <c:pt idx="1151">
                  <c:v>6.0267857142857135</c:v>
                </c:pt>
                <c:pt idx="1152">
                  <c:v>6.4732142857142847</c:v>
                </c:pt>
                <c:pt idx="1153">
                  <c:v>6.9196428571428568</c:v>
                </c:pt>
                <c:pt idx="1154">
                  <c:v>7.5892857142857135</c:v>
                </c:pt>
                <c:pt idx="1155">
                  <c:v>8.4821428571428559</c:v>
                </c:pt>
                <c:pt idx="1156">
                  <c:v>9.1517857142857135</c:v>
                </c:pt>
                <c:pt idx="1157">
                  <c:v>9.4866071428571423</c:v>
                </c:pt>
                <c:pt idx="1158">
                  <c:v>9.4866071428571423</c:v>
                </c:pt>
                <c:pt idx="1159">
                  <c:v>9.3749999999999982</c:v>
                </c:pt>
                <c:pt idx="1160">
                  <c:v>9.1517857142857135</c:v>
                </c:pt>
                <c:pt idx="1161">
                  <c:v>8.928571428571427</c:v>
                </c:pt>
                <c:pt idx="1162">
                  <c:v>8.2589285714285712</c:v>
                </c:pt>
                <c:pt idx="1163">
                  <c:v>7.5892857142857135</c:v>
                </c:pt>
                <c:pt idx="1164">
                  <c:v>6.8080357142857135</c:v>
                </c:pt>
                <c:pt idx="1165">
                  <c:v>5.9151785714285712</c:v>
                </c:pt>
                <c:pt idx="1166">
                  <c:v>5.2455357142857135</c:v>
                </c:pt>
                <c:pt idx="1167">
                  <c:v>5.3571428571428568</c:v>
                </c:pt>
                <c:pt idx="1168">
                  <c:v>5.9151785714285712</c:v>
                </c:pt>
                <c:pt idx="1169">
                  <c:v>6.6964285714285712</c:v>
                </c:pt>
                <c:pt idx="1170">
                  <c:v>7.5892857142857135</c:v>
                </c:pt>
                <c:pt idx="1171">
                  <c:v>8.3705357142857135</c:v>
                </c:pt>
                <c:pt idx="1172">
                  <c:v>9.5982142857142847</c:v>
                </c:pt>
                <c:pt idx="1173">
                  <c:v>10.379464285714285</c:v>
                </c:pt>
                <c:pt idx="1174">
                  <c:v>10.714285714285714</c:v>
                </c:pt>
                <c:pt idx="1175">
                  <c:v>10.602678571428571</c:v>
                </c:pt>
                <c:pt idx="1176">
                  <c:v>9.9330357142857135</c:v>
                </c:pt>
                <c:pt idx="1177">
                  <c:v>8.59375</c:v>
                </c:pt>
                <c:pt idx="1178">
                  <c:v>7.3660714285714279</c:v>
                </c:pt>
                <c:pt idx="1179">
                  <c:v>6.0267857142857135</c:v>
                </c:pt>
                <c:pt idx="1180">
                  <c:v>5.2455357142857135</c:v>
                </c:pt>
                <c:pt idx="1181">
                  <c:v>6.2499999999999991</c:v>
                </c:pt>
                <c:pt idx="1182">
                  <c:v>7.4776785714285703</c:v>
                </c:pt>
                <c:pt idx="1183">
                  <c:v>8.3705357142857135</c:v>
                </c:pt>
                <c:pt idx="1184">
                  <c:v>9.1517857142857135</c:v>
                </c:pt>
                <c:pt idx="1185">
                  <c:v>9.709821428571427</c:v>
                </c:pt>
                <c:pt idx="1186">
                  <c:v>10.267857142857142</c:v>
                </c:pt>
                <c:pt idx="1187">
                  <c:v>10.491071428571427</c:v>
                </c:pt>
                <c:pt idx="1188">
                  <c:v>10.714285714285714</c:v>
                </c:pt>
                <c:pt idx="1189">
                  <c:v>10.714285714285714</c:v>
                </c:pt>
                <c:pt idx="1190">
                  <c:v>10.491071428571427</c:v>
                </c:pt>
                <c:pt idx="1191">
                  <c:v>10.156249999999998</c:v>
                </c:pt>
                <c:pt idx="1192">
                  <c:v>9.5982142857142847</c:v>
                </c:pt>
                <c:pt idx="1193">
                  <c:v>8.928571428571427</c:v>
                </c:pt>
                <c:pt idx="1194">
                  <c:v>8.2589285714285712</c:v>
                </c:pt>
                <c:pt idx="1195">
                  <c:v>7.1428571428571423</c:v>
                </c:pt>
                <c:pt idx="1196">
                  <c:v>6.0267857142857135</c:v>
                </c:pt>
                <c:pt idx="1197">
                  <c:v>5.3571428571428568</c:v>
                </c:pt>
                <c:pt idx="1198">
                  <c:v>6.2499999999999991</c:v>
                </c:pt>
                <c:pt idx="1199">
                  <c:v>7.1428571428571423</c:v>
                </c:pt>
                <c:pt idx="1200">
                  <c:v>8.4821428571428559</c:v>
                </c:pt>
                <c:pt idx="1201">
                  <c:v>9.709821428571427</c:v>
                </c:pt>
                <c:pt idx="1202">
                  <c:v>10.937499999999998</c:v>
                </c:pt>
                <c:pt idx="1203">
                  <c:v>12.388392857142856</c:v>
                </c:pt>
                <c:pt idx="1204">
                  <c:v>13.616071428571427</c:v>
                </c:pt>
                <c:pt idx="1205">
                  <c:v>14.955357142857141</c:v>
                </c:pt>
                <c:pt idx="1206">
                  <c:v>16.071428571428569</c:v>
                </c:pt>
                <c:pt idx="1207">
                  <c:v>17.1875</c:v>
                </c:pt>
                <c:pt idx="1208">
                  <c:v>17.96875</c:v>
                </c:pt>
                <c:pt idx="1209">
                  <c:v>18.191964285714285</c:v>
                </c:pt>
                <c:pt idx="1210">
                  <c:v>18.191964285714285</c:v>
                </c:pt>
                <c:pt idx="1211">
                  <c:v>17.857142857142854</c:v>
                </c:pt>
                <c:pt idx="1212">
                  <c:v>16.964285714285712</c:v>
                </c:pt>
                <c:pt idx="1213">
                  <c:v>15.848214285714285</c:v>
                </c:pt>
                <c:pt idx="1214">
                  <c:v>13.950892857142856</c:v>
                </c:pt>
                <c:pt idx="1215">
                  <c:v>11.830357142857142</c:v>
                </c:pt>
                <c:pt idx="1216">
                  <c:v>9.3749999999999982</c:v>
                </c:pt>
                <c:pt idx="1217">
                  <c:v>6.6964285714285712</c:v>
                </c:pt>
                <c:pt idx="1218">
                  <c:v>6.5848214285714279</c:v>
                </c:pt>
                <c:pt idx="1219">
                  <c:v>8.4821428571428559</c:v>
                </c:pt>
                <c:pt idx="1220">
                  <c:v>10.156249999999998</c:v>
                </c:pt>
                <c:pt idx="1221">
                  <c:v>11.607142857142856</c:v>
                </c:pt>
                <c:pt idx="1222">
                  <c:v>12.834821428571427</c:v>
                </c:pt>
                <c:pt idx="1223">
                  <c:v>14.062499999999998</c:v>
                </c:pt>
                <c:pt idx="1224">
                  <c:v>14.732142857142856</c:v>
                </c:pt>
                <c:pt idx="1225">
                  <c:v>15.066964285714285</c:v>
                </c:pt>
                <c:pt idx="1226">
                  <c:v>15.401785714285714</c:v>
                </c:pt>
                <c:pt idx="1227">
                  <c:v>15.513392857142856</c:v>
                </c:pt>
                <c:pt idx="1228">
                  <c:v>15.290178571428569</c:v>
                </c:pt>
                <c:pt idx="1229">
                  <c:v>14.732142857142856</c:v>
                </c:pt>
                <c:pt idx="1230">
                  <c:v>13.950892857142856</c:v>
                </c:pt>
                <c:pt idx="1231">
                  <c:v>12.834821428571427</c:v>
                </c:pt>
                <c:pt idx="1232">
                  <c:v>11.607142857142856</c:v>
                </c:pt>
                <c:pt idx="1233">
                  <c:v>10.602678571428571</c:v>
                </c:pt>
                <c:pt idx="1234">
                  <c:v>9.3749999999999982</c:v>
                </c:pt>
                <c:pt idx="1235">
                  <c:v>8.0357142857142847</c:v>
                </c:pt>
                <c:pt idx="1236">
                  <c:v>6.0267857142857135</c:v>
                </c:pt>
                <c:pt idx="1237">
                  <c:v>5.4687499999999991</c:v>
                </c:pt>
                <c:pt idx="1238">
                  <c:v>6.6964285714285712</c:v>
                </c:pt>
                <c:pt idx="1239">
                  <c:v>8.0357142857142847</c:v>
                </c:pt>
                <c:pt idx="1240">
                  <c:v>9.0401785714285712</c:v>
                </c:pt>
                <c:pt idx="1241">
                  <c:v>9.5982142857142847</c:v>
                </c:pt>
                <c:pt idx="1242">
                  <c:v>10.044642857142856</c:v>
                </c:pt>
                <c:pt idx="1243">
                  <c:v>9.9330357142857135</c:v>
                </c:pt>
                <c:pt idx="1244">
                  <c:v>9.709821428571427</c:v>
                </c:pt>
                <c:pt idx="1245">
                  <c:v>9.4866071428571423</c:v>
                </c:pt>
                <c:pt idx="1246">
                  <c:v>9.5982142857142847</c:v>
                </c:pt>
                <c:pt idx="1247">
                  <c:v>9.2633928571428559</c:v>
                </c:pt>
                <c:pt idx="1248">
                  <c:v>8.59375</c:v>
                </c:pt>
                <c:pt idx="1249">
                  <c:v>7.4776785714285703</c:v>
                </c:pt>
                <c:pt idx="1250">
                  <c:v>6.2499999999999991</c:v>
                </c:pt>
                <c:pt idx="1251">
                  <c:v>5.1339285714285712</c:v>
                </c:pt>
                <c:pt idx="1252">
                  <c:v>5.6919642857142856</c:v>
                </c:pt>
                <c:pt idx="1253">
                  <c:v>6.9196428571428568</c:v>
                </c:pt>
                <c:pt idx="1254">
                  <c:v>8.2589285714285712</c:v>
                </c:pt>
                <c:pt idx="1255">
                  <c:v>9.3749999999999982</c:v>
                </c:pt>
                <c:pt idx="1256">
                  <c:v>10.491071428571427</c:v>
                </c:pt>
                <c:pt idx="1257">
                  <c:v>11.383928571428571</c:v>
                </c:pt>
                <c:pt idx="1258">
                  <c:v>12.388392857142856</c:v>
                </c:pt>
                <c:pt idx="1259">
                  <c:v>13.392857142857142</c:v>
                </c:pt>
                <c:pt idx="1260">
                  <c:v>14.508928571428569</c:v>
                </c:pt>
                <c:pt idx="1261">
                  <c:v>15.178571428571427</c:v>
                </c:pt>
                <c:pt idx="1262">
                  <c:v>15.624999999999998</c:v>
                </c:pt>
                <c:pt idx="1263">
                  <c:v>15.624999999999998</c:v>
                </c:pt>
                <c:pt idx="1264">
                  <c:v>15.290178571428569</c:v>
                </c:pt>
                <c:pt idx="1265">
                  <c:v>14.732142857142856</c:v>
                </c:pt>
                <c:pt idx="1266">
                  <c:v>14.062499999999998</c:v>
                </c:pt>
                <c:pt idx="1267">
                  <c:v>13.504464285714285</c:v>
                </c:pt>
                <c:pt idx="1268">
                  <c:v>13.058035714285714</c:v>
                </c:pt>
                <c:pt idx="1269">
                  <c:v>12.499999999999998</c:v>
                </c:pt>
                <c:pt idx="1270">
                  <c:v>11.607142857142856</c:v>
                </c:pt>
                <c:pt idx="1271">
                  <c:v>10.491071428571427</c:v>
                </c:pt>
                <c:pt idx="1272">
                  <c:v>9.1517857142857135</c:v>
                </c:pt>
                <c:pt idx="1273">
                  <c:v>8.0357142857142847</c:v>
                </c:pt>
                <c:pt idx="1274">
                  <c:v>6.5848214285714279</c:v>
                </c:pt>
                <c:pt idx="1275">
                  <c:v>5.5803571428571423</c:v>
                </c:pt>
                <c:pt idx="1276">
                  <c:v>6.2499999999999991</c:v>
                </c:pt>
                <c:pt idx="1277">
                  <c:v>7.0312499999999991</c:v>
                </c:pt>
                <c:pt idx="1278">
                  <c:v>7.9241071428571423</c:v>
                </c:pt>
                <c:pt idx="1279">
                  <c:v>8.928571428571427</c:v>
                </c:pt>
                <c:pt idx="1280">
                  <c:v>9.709821428571427</c:v>
                </c:pt>
                <c:pt idx="1281">
                  <c:v>10.602678571428571</c:v>
                </c:pt>
                <c:pt idx="1282">
                  <c:v>11.383928571428571</c:v>
                </c:pt>
                <c:pt idx="1283">
                  <c:v>11.607142857142856</c:v>
                </c:pt>
                <c:pt idx="1284">
                  <c:v>11.495535714285714</c:v>
                </c:pt>
                <c:pt idx="1285">
                  <c:v>11.272321428571427</c:v>
                </c:pt>
                <c:pt idx="1286">
                  <c:v>10.602678571428571</c:v>
                </c:pt>
                <c:pt idx="1287">
                  <c:v>9.5982142857142847</c:v>
                </c:pt>
                <c:pt idx="1288">
                  <c:v>8.59375</c:v>
                </c:pt>
                <c:pt idx="1289">
                  <c:v>7.7008928571428568</c:v>
                </c:pt>
                <c:pt idx="1290">
                  <c:v>6.6964285714285712</c:v>
                </c:pt>
                <c:pt idx="1291">
                  <c:v>5.8035714285714279</c:v>
                </c:pt>
                <c:pt idx="1292">
                  <c:v>5.5803571428571423</c:v>
                </c:pt>
                <c:pt idx="1293">
                  <c:v>6.0267857142857135</c:v>
                </c:pt>
                <c:pt idx="1294">
                  <c:v>6.5848214285714279</c:v>
                </c:pt>
                <c:pt idx="1295">
                  <c:v>7.0312499999999991</c:v>
                </c:pt>
                <c:pt idx="1296">
                  <c:v>7.4776785714285703</c:v>
                </c:pt>
                <c:pt idx="1297">
                  <c:v>7.4776785714285703</c:v>
                </c:pt>
                <c:pt idx="1298">
                  <c:v>7.2544642857142847</c:v>
                </c:pt>
                <c:pt idx="1299">
                  <c:v>6.9196428571428568</c:v>
                </c:pt>
                <c:pt idx="1300">
                  <c:v>6.2499999999999991</c:v>
                </c:pt>
                <c:pt idx="1301">
                  <c:v>5.5803571428571423</c:v>
                </c:pt>
                <c:pt idx="1302">
                  <c:v>5.3571428571428568</c:v>
                </c:pt>
                <c:pt idx="1303">
                  <c:v>5.5803571428571423</c:v>
                </c:pt>
                <c:pt idx="1304">
                  <c:v>6.2499999999999991</c:v>
                </c:pt>
                <c:pt idx="1305">
                  <c:v>6.6964285714285712</c:v>
                </c:pt>
                <c:pt idx="1306">
                  <c:v>7.4776785714285703</c:v>
                </c:pt>
                <c:pt idx="1307">
                  <c:v>8.0357142857142847</c:v>
                </c:pt>
                <c:pt idx="1308">
                  <c:v>8.3705357142857135</c:v>
                </c:pt>
                <c:pt idx="1309">
                  <c:v>8.59375</c:v>
                </c:pt>
                <c:pt idx="1310">
                  <c:v>8.59375</c:v>
                </c:pt>
                <c:pt idx="1311">
                  <c:v>8.2589285714285712</c:v>
                </c:pt>
                <c:pt idx="1312">
                  <c:v>7.8124999999999991</c:v>
                </c:pt>
                <c:pt idx="1313">
                  <c:v>7.2544642857142847</c:v>
                </c:pt>
                <c:pt idx="1314">
                  <c:v>6.4732142857142847</c:v>
                </c:pt>
                <c:pt idx="1315">
                  <c:v>5.6919642857142856</c:v>
                </c:pt>
                <c:pt idx="1316">
                  <c:v>5.1339285714285712</c:v>
                </c:pt>
                <c:pt idx="1317">
                  <c:v>5.5803571428571423</c:v>
                </c:pt>
                <c:pt idx="1318">
                  <c:v>6.2499999999999991</c:v>
                </c:pt>
                <c:pt idx="1319">
                  <c:v>7.1428571428571423</c:v>
                </c:pt>
                <c:pt idx="1320">
                  <c:v>7.9241071428571423</c:v>
                </c:pt>
                <c:pt idx="1321">
                  <c:v>8.4821428571428559</c:v>
                </c:pt>
                <c:pt idx="1322">
                  <c:v>9.0401785714285712</c:v>
                </c:pt>
                <c:pt idx="1323">
                  <c:v>9.4866071428571423</c:v>
                </c:pt>
                <c:pt idx="1324">
                  <c:v>9.8214285714285712</c:v>
                </c:pt>
                <c:pt idx="1325">
                  <c:v>10.044642857142856</c:v>
                </c:pt>
                <c:pt idx="1326">
                  <c:v>10.044642857142856</c:v>
                </c:pt>
                <c:pt idx="1327">
                  <c:v>9.709821428571427</c:v>
                </c:pt>
                <c:pt idx="1328">
                  <c:v>9.2633928571428559</c:v>
                </c:pt>
                <c:pt idx="1329">
                  <c:v>8.7053571428571423</c:v>
                </c:pt>
                <c:pt idx="1330">
                  <c:v>7.7008928571428568</c:v>
                </c:pt>
                <c:pt idx="1331">
                  <c:v>6.6964285714285712</c:v>
                </c:pt>
                <c:pt idx="1332">
                  <c:v>5.8035714285714279</c:v>
                </c:pt>
                <c:pt idx="1333">
                  <c:v>5.2455357142857135</c:v>
                </c:pt>
                <c:pt idx="1334">
                  <c:v>5.3571428571428568</c:v>
                </c:pt>
                <c:pt idx="1335">
                  <c:v>5.8035714285714279</c:v>
                </c:pt>
                <c:pt idx="1336">
                  <c:v>6.2499999999999991</c:v>
                </c:pt>
                <c:pt idx="1337">
                  <c:v>6.6964285714285712</c:v>
                </c:pt>
                <c:pt idx="1338">
                  <c:v>6.9196428571428568</c:v>
                </c:pt>
                <c:pt idx="1339">
                  <c:v>7.2544642857142847</c:v>
                </c:pt>
                <c:pt idx="1340">
                  <c:v>7.5892857142857135</c:v>
                </c:pt>
                <c:pt idx="1341">
                  <c:v>7.8124999999999991</c:v>
                </c:pt>
                <c:pt idx="1342">
                  <c:v>7.9241071428571423</c:v>
                </c:pt>
                <c:pt idx="1343">
                  <c:v>7.8124999999999991</c:v>
                </c:pt>
                <c:pt idx="1344">
                  <c:v>7.3660714285714279</c:v>
                </c:pt>
                <c:pt idx="1345">
                  <c:v>7.1428571428571423</c:v>
                </c:pt>
                <c:pt idx="1346">
                  <c:v>6.4732142857142847</c:v>
                </c:pt>
                <c:pt idx="1347">
                  <c:v>6.0267857142857135</c:v>
                </c:pt>
                <c:pt idx="1348">
                  <c:v>5.8035714285714279</c:v>
                </c:pt>
                <c:pt idx="1349">
                  <c:v>5.4687499999999991</c:v>
                </c:pt>
                <c:pt idx="1350">
                  <c:v>5.6919642857142856</c:v>
                </c:pt>
                <c:pt idx="1351">
                  <c:v>6.0267857142857135</c:v>
                </c:pt>
                <c:pt idx="1352">
                  <c:v>6.4732142857142847</c:v>
                </c:pt>
                <c:pt idx="1353">
                  <c:v>7.1428571428571423</c:v>
                </c:pt>
                <c:pt idx="1354">
                  <c:v>7.8124999999999991</c:v>
                </c:pt>
                <c:pt idx="1355">
                  <c:v>8.3705357142857135</c:v>
                </c:pt>
                <c:pt idx="1356">
                  <c:v>8.4821428571428559</c:v>
                </c:pt>
                <c:pt idx="1357">
                  <c:v>8.3705357142857135</c:v>
                </c:pt>
                <c:pt idx="1358">
                  <c:v>8.0357142857142847</c:v>
                </c:pt>
                <c:pt idx="1359">
                  <c:v>7.8124999999999991</c:v>
                </c:pt>
                <c:pt idx="1360">
                  <c:v>7.5892857142857135</c:v>
                </c:pt>
                <c:pt idx="1361">
                  <c:v>7.5892857142857135</c:v>
                </c:pt>
                <c:pt idx="1362">
                  <c:v>7.5892857142857135</c:v>
                </c:pt>
                <c:pt idx="1363">
                  <c:v>7.3660714285714279</c:v>
                </c:pt>
                <c:pt idx="1364">
                  <c:v>7.1428571428571423</c:v>
                </c:pt>
                <c:pt idx="1365">
                  <c:v>7.2544642857142847</c:v>
                </c:pt>
                <c:pt idx="1366">
                  <c:v>7.2544642857142847</c:v>
                </c:pt>
                <c:pt idx="1367">
                  <c:v>7.4776785714285703</c:v>
                </c:pt>
                <c:pt idx="1368">
                  <c:v>7.4776785714285703</c:v>
                </c:pt>
                <c:pt idx="1369">
                  <c:v>7.3660714285714279</c:v>
                </c:pt>
                <c:pt idx="1370">
                  <c:v>7.1428571428571423</c:v>
                </c:pt>
                <c:pt idx="1371">
                  <c:v>6.4732142857142847</c:v>
                </c:pt>
                <c:pt idx="1372">
                  <c:v>5.8035714285714279</c:v>
                </c:pt>
                <c:pt idx="1373">
                  <c:v>6.0267857142857135</c:v>
                </c:pt>
                <c:pt idx="1374">
                  <c:v>6.5848214285714279</c:v>
                </c:pt>
                <c:pt idx="1375">
                  <c:v>7.1428571428571423</c:v>
                </c:pt>
                <c:pt idx="1376">
                  <c:v>7.4776785714285703</c:v>
                </c:pt>
                <c:pt idx="1377">
                  <c:v>8.0357142857142847</c:v>
                </c:pt>
                <c:pt idx="1378">
                  <c:v>8.2589285714285712</c:v>
                </c:pt>
                <c:pt idx="1379">
                  <c:v>8.2589285714285712</c:v>
                </c:pt>
                <c:pt idx="1380">
                  <c:v>8.2589285714285712</c:v>
                </c:pt>
                <c:pt idx="1381">
                  <c:v>8.2589285714285712</c:v>
                </c:pt>
                <c:pt idx="1382">
                  <c:v>8.0357142857142847</c:v>
                </c:pt>
                <c:pt idx="1383">
                  <c:v>7.5892857142857135</c:v>
                </c:pt>
                <c:pt idx="1384">
                  <c:v>6.9196428571428568</c:v>
                </c:pt>
                <c:pt idx="1385">
                  <c:v>6.4732142857142847</c:v>
                </c:pt>
                <c:pt idx="1386">
                  <c:v>5.6919642857142856</c:v>
                </c:pt>
                <c:pt idx="1387">
                  <c:v>5.3571428571428568</c:v>
                </c:pt>
                <c:pt idx="1388">
                  <c:v>5.5803571428571423</c:v>
                </c:pt>
                <c:pt idx="1389">
                  <c:v>5.8035714285714279</c:v>
                </c:pt>
                <c:pt idx="1390">
                  <c:v>6.4732142857142847</c:v>
                </c:pt>
                <c:pt idx="1391">
                  <c:v>6.9196428571428568</c:v>
                </c:pt>
                <c:pt idx="1392">
                  <c:v>7.4776785714285703</c:v>
                </c:pt>
                <c:pt idx="1393">
                  <c:v>7.8124999999999991</c:v>
                </c:pt>
                <c:pt idx="1394">
                  <c:v>8.0357142857142847</c:v>
                </c:pt>
                <c:pt idx="1395">
                  <c:v>8.147321428571427</c:v>
                </c:pt>
                <c:pt idx="1396">
                  <c:v>8.147321428571427</c:v>
                </c:pt>
                <c:pt idx="1397">
                  <c:v>8.0357142857142847</c:v>
                </c:pt>
                <c:pt idx="1398">
                  <c:v>7.7008928571428568</c:v>
                </c:pt>
                <c:pt idx="1399">
                  <c:v>7.2544642857142847</c:v>
                </c:pt>
                <c:pt idx="1400">
                  <c:v>6.6964285714285712</c:v>
                </c:pt>
                <c:pt idx="1401">
                  <c:v>6.2499999999999991</c:v>
                </c:pt>
                <c:pt idx="1402">
                  <c:v>5.9151785714285712</c:v>
                </c:pt>
                <c:pt idx="1403">
                  <c:v>5.8035714285714279</c:v>
                </c:pt>
                <c:pt idx="1404">
                  <c:v>5.8035714285714279</c:v>
                </c:pt>
                <c:pt idx="1405">
                  <c:v>5.9151785714285712</c:v>
                </c:pt>
                <c:pt idx="1406">
                  <c:v>6.2499999999999991</c:v>
                </c:pt>
                <c:pt idx="1407">
                  <c:v>6.9196428571428568</c:v>
                </c:pt>
                <c:pt idx="1408">
                  <c:v>7.5892857142857135</c:v>
                </c:pt>
                <c:pt idx="1409">
                  <c:v>8.2589285714285712</c:v>
                </c:pt>
                <c:pt idx="1410">
                  <c:v>8.7053571428571423</c:v>
                </c:pt>
                <c:pt idx="1411">
                  <c:v>9.1517857142857135</c:v>
                </c:pt>
                <c:pt idx="1412">
                  <c:v>9.5982142857142847</c:v>
                </c:pt>
                <c:pt idx="1413">
                  <c:v>9.8214285714285712</c:v>
                </c:pt>
                <c:pt idx="1414">
                  <c:v>9.8214285714285712</c:v>
                </c:pt>
                <c:pt idx="1415">
                  <c:v>9.709821428571427</c:v>
                </c:pt>
                <c:pt idx="1416">
                  <c:v>9.3749999999999982</c:v>
                </c:pt>
                <c:pt idx="1417">
                  <c:v>9.1517857142857135</c:v>
                </c:pt>
                <c:pt idx="1418">
                  <c:v>8.7053571428571423</c:v>
                </c:pt>
                <c:pt idx="1419">
                  <c:v>8.147321428571427</c:v>
                </c:pt>
                <c:pt idx="1420">
                  <c:v>7.8124999999999991</c:v>
                </c:pt>
                <c:pt idx="1421">
                  <c:v>7.4776785714285703</c:v>
                </c:pt>
                <c:pt idx="1422">
                  <c:v>7.1428571428571423</c:v>
                </c:pt>
                <c:pt idx="1423">
                  <c:v>6.5848214285714279</c:v>
                </c:pt>
                <c:pt idx="1424">
                  <c:v>6.0267857142857135</c:v>
                </c:pt>
                <c:pt idx="1425">
                  <c:v>5.4687499999999991</c:v>
                </c:pt>
                <c:pt idx="1426">
                  <c:v>5.3571428571428568</c:v>
                </c:pt>
                <c:pt idx="1427">
                  <c:v>5.8035714285714279</c:v>
                </c:pt>
                <c:pt idx="1428">
                  <c:v>6.3616071428571423</c:v>
                </c:pt>
                <c:pt idx="1429">
                  <c:v>7.2544642857142847</c:v>
                </c:pt>
                <c:pt idx="1430">
                  <c:v>8.0357142857142847</c:v>
                </c:pt>
                <c:pt idx="1431">
                  <c:v>8.928571428571427</c:v>
                </c:pt>
                <c:pt idx="1432">
                  <c:v>9.8214285714285712</c:v>
                </c:pt>
                <c:pt idx="1433">
                  <c:v>10.937499999999998</c:v>
                </c:pt>
                <c:pt idx="1434">
                  <c:v>11.607142857142856</c:v>
                </c:pt>
                <c:pt idx="1435">
                  <c:v>12.165178571428569</c:v>
                </c:pt>
                <c:pt idx="1436">
                  <c:v>12.388392857142856</c:v>
                </c:pt>
                <c:pt idx="1437">
                  <c:v>12.276785714285714</c:v>
                </c:pt>
                <c:pt idx="1438">
                  <c:v>11.941964285714285</c:v>
                </c:pt>
                <c:pt idx="1439">
                  <c:v>11.160714285714285</c:v>
                </c:pt>
                <c:pt idx="1440">
                  <c:v>10.267857142857142</c:v>
                </c:pt>
                <c:pt idx="1441">
                  <c:v>9.3749999999999982</c:v>
                </c:pt>
                <c:pt idx="1442">
                  <c:v>8.4821428571428559</c:v>
                </c:pt>
                <c:pt idx="1443">
                  <c:v>7.7008928571428568</c:v>
                </c:pt>
                <c:pt idx="1444">
                  <c:v>6.9196428571428568</c:v>
                </c:pt>
                <c:pt idx="1445">
                  <c:v>5.8035714285714279</c:v>
                </c:pt>
                <c:pt idx="1446">
                  <c:v>5.3571428571428568</c:v>
                </c:pt>
                <c:pt idx="1447">
                  <c:v>5.5803571428571423</c:v>
                </c:pt>
                <c:pt idx="1448">
                  <c:v>6.2499999999999991</c:v>
                </c:pt>
                <c:pt idx="1449">
                  <c:v>6.9196428571428568</c:v>
                </c:pt>
                <c:pt idx="1450">
                  <c:v>7.5892857142857135</c:v>
                </c:pt>
                <c:pt idx="1451">
                  <c:v>8.2589285714285712</c:v>
                </c:pt>
                <c:pt idx="1452">
                  <c:v>8.7053571428571423</c:v>
                </c:pt>
                <c:pt idx="1453">
                  <c:v>8.8169642857142847</c:v>
                </c:pt>
                <c:pt idx="1454">
                  <c:v>8.7053571428571423</c:v>
                </c:pt>
                <c:pt idx="1455">
                  <c:v>8.2589285714285712</c:v>
                </c:pt>
                <c:pt idx="1456">
                  <c:v>7.9241071428571423</c:v>
                </c:pt>
                <c:pt idx="1457">
                  <c:v>7.4776785714285703</c:v>
                </c:pt>
                <c:pt idx="1458">
                  <c:v>7.1428571428571423</c:v>
                </c:pt>
                <c:pt idx="1459">
                  <c:v>6.5848214285714279</c:v>
                </c:pt>
                <c:pt idx="1460">
                  <c:v>5.8035714285714279</c:v>
                </c:pt>
                <c:pt idx="1461">
                  <c:v>6.2499999999999991</c:v>
                </c:pt>
                <c:pt idx="1462">
                  <c:v>6.9196428571428568</c:v>
                </c:pt>
                <c:pt idx="1463">
                  <c:v>7.3660714285714279</c:v>
                </c:pt>
                <c:pt idx="1464">
                  <c:v>7.1428571428571423</c:v>
                </c:pt>
                <c:pt idx="1465">
                  <c:v>6.6964285714285712</c:v>
                </c:pt>
                <c:pt idx="1466">
                  <c:v>6.0267857142857135</c:v>
                </c:pt>
                <c:pt idx="1467">
                  <c:v>5.5803571428571423</c:v>
                </c:pt>
                <c:pt idx="1468">
                  <c:v>5.3571428571428568</c:v>
                </c:pt>
                <c:pt idx="1469">
                  <c:v>5.5803571428571423</c:v>
                </c:pt>
                <c:pt idx="1470">
                  <c:v>6.2499999999999991</c:v>
                </c:pt>
                <c:pt idx="1471">
                  <c:v>6.3616071428571423</c:v>
                </c:pt>
                <c:pt idx="1472">
                  <c:v>6.4732142857142847</c:v>
                </c:pt>
                <c:pt idx="1473">
                  <c:v>6.4732142857142847</c:v>
                </c:pt>
                <c:pt idx="1474">
                  <c:v>6.2499999999999991</c:v>
                </c:pt>
                <c:pt idx="1475">
                  <c:v>6.2499999999999991</c:v>
                </c:pt>
                <c:pt idx="1476">
                  <c:v>6.4732142857142847</c:v>
                </c:pt>
                <c:pt idx="1477">
                  <c:v>6.6964285714285712</c:v>
                </c:pt>
                <c:pt idx="1478">
                  <c:v>6.6964285714285712</c:v>
                </c:pt>
                <c:pt idx="1479">
                  <c:v>6.5848214285714279</c:v>
                </c:pt>
                <c:pt idx="1480">
                  <c:v>6.5848214285714279</c:v>
                </c:pt>
                <c:pt idx="1481">
                  <c:v>6.4732142857142847</c:v>
                </c:pt>
                <c:pt idx="1482">
                  <c:v>6.4732142857142847</c:v>
                </c:pt>
                <c:pt idx="1483">
                  <c:v>6.2499999999999991</c:v>
                </c:pt>
                <c:pt idx="1484">
                  <c:v>6.1383928571428568</c:v>
                </c:pt>
                <c:pt idx="1485">
                  <c:v>6.2499999999999991</c:v>
                </c:pt>
                <c:pt idx="1486">
                  <c:v>6.4732142857142847</c:v>
                </c:pt>
                <c:pt idx="1487">
                  <c:v>6.6964285714285712</c:v>
                </c:pt>
                <c:pt idx="1488">
                  <c:v>7.1428571428571423</c:v>
                </c:pt>
                <c:pt idx="1489">
                  <c:v>7.2544642857142847</c:v>
                </c:pt>
                <c:pt idx="1490">
                  <c:v>7.3660714285714279</c:v>
                </c:pt>
                <c:pt idx="1491">
                  <c:v>7.5892857142857135</c:v>
                </c:pt>
                <c:pt idx="1492">
                  <c:v>7.9241071428571423</c:v>
                </c:pt>
                <c:pt idx="1493">
                  <c:v>8.3705357142857135</c:v>
                </c:pt>
                <c:pt idx="1494">
                  <c:v>9.0401785714285712</c:v>
                </c:pt>
                <c:pt idx="1495">
                  <c:v>9.2633928571428559</c:v>
                </c:pt>
                <c:pt idx="1496">
                  <c:v>9.3749999999999982</c:v>
                </c:pt>
                <c:pt idx="1497">
                  <c:v>9.3749999999999982</c:v>
                </c:pt>
                <c:pt idx="1498">
                  <c:v>9.0401785714285712</c:v>
                </c:pt>
                <c:pt idx="1499">
                  <c:v>8.8169642857142847</c:v>
                </c:pt>
                <c:pt idx="1500">
                  <c:v>8.3705357142857135</c:v>
                </c:pt>
                <c:pt idx="1501">
                  <c:v>7.8124999999999991</c:v>
                </c:pt>
                <c:pt idx="1502">
                  <c:v>6.9196428571428568</c:v>
                </c:pt>
                <c:pt idx="1503">
                  <c:v>6.0267857142857135</c:v>
                </c:pt>
                <c:pt idx="1504">
                  <c:v>5.3571428571428568</c:v>
                </c:pt>
                <c:pt idx="1505">
                  <c:v>5.2455357142857135</c:v>
                </c:pt>
                <c:pt idx="1506">
                  <c:v>5.6919642857142856</c:v>
                </c:pt>
                <c:pt idx="1507">
                  <c:v>6.4732142857142847</c:v>
                </c:pt>
                <c:pt idx="1508">
                  <c:v>7.8124999999999991</c:v>
                </c:pt>
                <c:pt idx="1509">
                  <c:v>8.928571428571427</c:v>
                </c:pt>
                <c:pt idx="1510">
                  <c:v>10.044642857142856</c:v>
                </c:pt>
                <c:pt idx="1511">
                  <c:v>11.160714285714285</c:v>
                </c:pt>
                <c:pt idx="1512">
                  <c:v>11.607142857142856</c:v>
                </c:pt>
                <c:pt idx="1513">
                  <c:v>11.941964285714285</c:v>
                </c:pt>
                <c:pt idx="1514">
                  <c:v>11.830357142857142</c:v>
                </c:pt>
                <c:pt idx="1515">
                  <c:v>11.495535714285714</c:v>
                </c:pt>
                <c:pt idx="1516">
                  <c:v>10.602678571428571</c:v>
                </c:pt>
                <c:pt idx="1517">
                  <c:v>9.5982142857142847</c:v>
                </c:pt>
                <c:pt idx="1518">
                  <c:v>8.3705357142857135</c:v>
                </c:pt>
                <c:pt idx="1519">
                  <c:v>7.2544642857142847</c:v>
                </c:pt>
                <c:pt idx="1520">
                  <c:v>6.2499999999999991</c:v>
                </c:pt>
                <c:pt idx="1521">
                  <c:v>5.8035714285714279</c:v>
                </c:pt>
                <c:pt idx="1522">
                  <c:v>6.8080357142857135</c:v>
                </c:pt>
                <c:pt idx="1523">
                  <c:v>7.4776785714285703</c:v>
                </c:pt>
                <c:pt idx="1524">
                  <c:v>7.8124999999999991</c:v>
                </c:pt>
                <c:pt idx="1525">
                  <c:v>8.2589285714285712</c:v>
                </c:pt>
                <c:pt idx="1526">
                  <c:v>8.4821428571428559</c:v>
                </c:pt>
                <c:pt idx="1527">
                  <c:v>8.7053571428571423</c:v>
                </c:pt>
                <c:pt idx="1528">
                  <c:v>8.928571428571427</c:v>
                </c:pt>
                <c:pt idx="1529">
                  <c:v>8.928571428571427</c:v>
                </c:pt>
                <c:pt idx="1530">
                  <c:v>8.8169642857142847</c:v>
                </c:pt>
                <c:pt idx="1531">
                  <c:v>8.4821428571428559</c:v>
                </c:pt>
                <c:pt idx="1532">
                  <c:v>8.2589285714285712</c:v>
                </c:pt>
                <c:pt idx="1533">
                  <c:v>8.2589285714285712</c:v>
                </c:pt>
                <c:pt idx="1534">
                  <c:v>8.147321428571427</c:v>
                </c:pt>
                <c:pt idx="1535">
                  <c:v>8.0357142857142847</c:v>
                </c:pt>
                <c:pt idx="1536">
                  <c:v>7.5892857142857135</c:v>
                </c:pt>
                <c:pt idx="1537">
                  <c:v>6.9196428571428568</c:v>
                </c:pt>
                <c:pt idx="1538">
                  <c:v>6.2499999999999991</c:v>
                </c:pt>
                <c:pt idx="1539">
                  <c:v>5.8035714285714279</c:v>
                </c:pt>
                <c:pt idx="1540">
                  <c:v>5.3571428571428568</c:v>
                </c:pt>
                <c:pt idx="1541">
                  <c:v>5.5803571428571423</c:v>
                </c:pt>
                <c:pt idx="1542">
                  <c:v>6.2499999999999991</c:v>
                </c:pt>
                <c:pt idx="1543">
                  <c:v>6.6964285714285712</c:v>
                </c:pt>
                <c:pt idx="1544">
                  <c:v>6.8080357142857135</c:v>
                </c:pt>
                <c:pt idx="1545">
                  <c:v>6.6964285714285712</c:v>
                </c:pt>
                <c:pt idx="1546">
                  <c:v>6.5848214285714279</c:v>
                </c:pt>
                <c:pt idx="1547">
                  <c:v>6.4732142857142847</c:v>
                </c:pt>
                <c:pt idx="1548">
                  <c:v>6.4732142857142847</c:v>
                </c:pt>
                <c:pt idx="1549">
                  <c:v>6.6964285714285712</c:v>
                </c:pt>
                <c:pt idx="1550">
                  <c:v>6.4732142857142847</c:v>
                </c:pt>
                <c:pt idx="1551">
                  <c:v>6.3616071428571423</c:v>
                </c:pt>
                <c:pt idx="1552">
                  <c:v>6.2499999999999991</c:v>
                </c:pt>
                <c:pt idx="1553">
                  <c:v>6.3616071428571423</c:v>
                </c:pt>
                <c:pt idx="1554">
                  <c:v>6.3616071428571423</c:v>
                </c:pt>
                <c:pt idx="1555">
                  <c:v>6.8080357142857135</c:v>
                </c:pt>
                <c:pt idx="1556">
                  <c:v>7.1428571428571423</c:v>
                </c:pt>
                <c:pt idx="1557">
                  <c:v>7.3660714285714279</c:v>
                </c:pt>
                <c:pt idx="1558">
                  <c:v>7.3660714285714279</c:v>
                </c:pt>
                <c:pt idx="1559">
                  <c:v>7.4776785714285703</c:v>
                </c:pt>
                <c:pt idx="1560">
                  <c:v>7.5892857142857135</c:v>
                </c:pt>
                <c:pt idx="1561">
                  <c:v>7.4776785714285703</c:v>
                </c:pt>
                <c:pt idx="1562">
                  <c:v>7.3660714285714279</c:v>
                </c:pt>
                <c:pt idx="1563">
                  <c:v>7.1428571428571423</c:v>
                </c:pt>
                <c:pt idx="1564">
                  <c:v>6.4732142857142847</c:v>
                </c:pt>
                <c:pt idx="1565">
                  <c:v>5.8035714285714279</c:v>
                </c:pt>
                <c:pt idx="1566">
                  <c:v>5.3571428571428568</c:v>
                </c:pt>
                <c:pt idx="1567">
                  <c:v>5.3571428571428568</c:v>
                </c:pt>
                <c:pt idx="1568">
                  <c:v>6.0267857142857135</c:v>
                </c:pt>
                <c:pt idx="1569">
                  <c:v>6.9196428571428568</c:v>
                </c:pt>
                <c:pt idx="1570">
                  <c:v>7.3660714285714279</c:v>
                </c:pt>
                <c:pt idx="1571">
                  <c:v>7.8124999999999991</c:v>
                </c:pt>
                <c:pt idx="1572">
                  <c:v>7.9241071428571423</c:v>
                </c:pt>
                <c:pt idx="1573">
                  <c:v>8.0357142857142847</c:v>
                </c:pt>
                <c:pt idx="1574">
                  <c:v>7.8124999999999991</c:v>
                </c:pt>
                <c:pt idx="1575">
                  <c:v>7.5892857142857135</c:v>
                </c:pt>
                <c:pt idx="1576">
                  <c:v>7.3660714285714279</c:v>
                </c:pt>
                <c:pt idx="1577">
                  <c:v>7.1428571428571423</c:v>
                </c:pt>
                <c:pt idx="1578">
                  <c:v>7.0312499999999991</c:v>
                </c:pt>
                <c:pt idx="1579">
                  <c:v>6.8080357142857135</c:v>
                </c:pt>
                <c:pt idx="1580">
                  <c:v>6.4732142857142847</c:v>
                </c:pt>
                <c:pt idx="1581">
                  <c:v>6.2499999999999991</c:v>
                </c:pt>
                <c:pt idx="1582">
                  <c:v>5.8035714285714279</c:v>
                </c:pt>
                <c:pt idx="1583">
                  <c:v>5.8035714285714279</c:v>
                </c:pt>
                <c:pt idx="1584">
                  <c:v>6.0267857142857135</c:v>
                </c:pt>
                <c:pt idx="1585">
                  <c:v>6.3616071428571423</c:v>
                </c:pt>
                <c:pt idx="1586">
                  <c:v>6.9196428571428568</c:v>
                </c:pt>
                <c:pt idx="1587">
                  <c:v>7.3660714285714279</c:v>
                </c:pt>
                <c:pt idx="1588">
                  <c:v>8.0357142857142847</c:v>
                </c:pt>
                <c:pt idx="1589">
                  <c:v>8.7053571428571423</c:v>
                </c:pt>
                <c:pt idx="1590">
                  <c:v>9.3749999999999982</c:v>
                </c:pt>
                <c:pt idx="1591">
                  <c:v>9.9330357142857135</c:v>
                </c:pt>
                <c:pt idx="1592">
                  <c:v>10.156249999999998</c:v>
                </c:pt>
                <c:pt idx="1593">
                  <c:v>10.156249999999998</c:v>
                </c:pt>
                <c:pt idx="1594">
                  <c:v>10.044642857142856</c:v>
                </c:pt>
                <c:pt idx="1595">
                  <c:v>9.709821428571427</c:v>
                </c:pt>
                <c:pt idx="1596">
                  <c:v>9.5982142857142847</c:v>
                </c:pt>
                <c:pt idx="1597">
                  <c:v>9.5982142857142847</c:v>
                </c:pt>
                <c:pt idx="1598">
                  <c:v>9.8214285714285712</c:v>
                </c:pt>
                <c:pt idx="1599">
                  <c:v>10.044642857142856</c:v>
                </c:pt>
                <c:pt idx="1600">
                  <c:v>10.267857142857142</c:v>
                </c:pt>
                <c:pt idx="1601">
                  <c:v>10.267857142857142</c:v>
                </c:pt>
                <c:pt idx="1602">
                  <c:v>10.044642857142856</c:v>
                </c:pt>
                <c:pt idx="1603">
                  <c:v>9.5982142857142847</c:v>
                </c:pt>
                <c:pt idx="1604">
                  <c:v>8.928571428571427</c:v>
                </c:pt>
                <c:pt idx="1605">
                  <c:v>8.2589285714285712</c:v>
                </c:pt>
                <c:pt idx="1606">
                  <c:v>7.3660714285714279</c:v>
                </c:pt>
                <c:pt idx="1607">
                  <c:v>6.4732142857142847</c:v>
                </c:pt>
                <c:pt idx="1608">
                  <c:v>5.8035714285714279</c:v>
                </c:pt>
                <c:pt idx="1609">
                  <c:v>5.2455357142857135</c:v>
                </c:pt>
                <c:pt idx="1610">
                  <c:v>5.5803571428571423</c:v>
                </c:pt>
                <c:pt idx="1611">
                  <c:v>6.6964285714285712</c:v>
                </c:pt>
                <c:pt idx="1612">
                  <c:v>7.4776785714285703</c:v>
                </c:pt>
                <c:pt idx="1613">
                  <c:v>8.7053571428571423</c:v>
                </c:pt>
                <c:pt idx="1614">
                  <c:v>9.5982142857142847</c:v>
                </c:pt>
                <c:pt idx="1615">
                  <c:v>10.044642857142856</c:v>
                </c:pt>
                <c:pt idx="1616">
                  <c:v>10.044642857142856</c:v>
                </c:pt>
                <c:pt idx="1617">
                  <c:v>9.5982142857142847</c:v>
                </c:pt>
                <c:pt idx="1618">
                  <c:v>9.2633928571428559</c:v>
                </c:pt>
                <c:pt idx="1619">
                  <c:v>8.7053571428571423</c:v>
                </c:pt>
                <c:pt idx="1620">
                  <c:v>8.4821428571428559</c:v>
                </c:pt>
                <c:pt idx="1621">
                  <c:v>8.4821428571428559</c:v>
                </c:pt>
                <c:pt idx="1622">
                  <c:v>8.3705357142857135</c:v>
                </c:pt>
                <c:pt idx="1623">
                  <c:v>8.2589285714285712</c:v>
                </c:pt>
                <c:pt idx="1624">
                  <c:v>7.8124999999999991</c:v>
                </c:pt>
                <c:pt idx="1625">
                  <c:v>7.1428571428571423</c:v>
                </c:pt>
                <c:pt idx="1626">
                  <c:v>6.3616071428571423</c:v>
                </c:pt>
                <c:pt idx="1627">
                  <c:v>5.8035714285714279</c:v>
                </c:pt>
                <c:pt idx="1628">
                  <c:v>5.5803571428571423</c:v>
                </c:pt>
                <c:pt idx="1629">
                  <c:v>5.5803571428571423</c:v>
                </c:pt>
                <c:pt idx="1630">
                  <c:v>6.0267857142857135</c:v>
                </c:pt>
                <c:pt idx="1631">
                  <c:v>6.4732142857142847</c:v>
                </c:pt>
                <c:pt idx="1632">
                  <c:v>6.9196428571428568</c:v>
                </c:pt>
                <c:pt idx="1633">
                  <c:v>7.1428571428571423</c:v>
                </c:pt>
                <c:pt idx="1634">
                  <c:v>7.5892857142857135</c:v>
                </c:pt>
                <c:pt idx="1635">
                  <c:v>7.8124999999999991</c:v>
                </c:pt>
                <c:pt idx="1636">
                  <c:v>8.0357142857142847</c:v>
                </c:pt>
                <c:pt idx="1637">
                  <c:v>8.2589285714285712</c:v>
                </c:pt>
                <c:pt idx="1638">
                  <c:v>8.59375</c:v>
                </c:pt>
                <c:pt idx="1639">
                  <c:v>8.7053571428571423</c:v>
                </c:pt>
                <c:pt idx="1640">
                  <c:v>8.7053571428571423</c:v>
                </c:pt>
                <c:pt idx="1641">
                  <c:v>8.4821428571428559</c:v>
                </c:pt>
                <c:pt idx="1642">
                  <c:v>8.147321428571427</c:v>
                </c:pt>
                <c:pt idx="1643">
                  <c:v>7.7008928571428568</c:v>
                </c:pt>
                <c:pt idx="1644">
                  <c:v>7.5892857142857135</c:v>
                </c:pt>
                <c:pt idx="1645">
                  <c:v>7.3660714285714279</c:v>
                </c:pt>
                <c:pt idx="1646">
                  <c:v>7.3660714285714279</c:v>
                </c:pt>
                <c:pt idx="1647">
                  <c:v>7.1428571428571423</c:v>
                </c:pt>
                <c:pt idx="1648">
                  <c:v>6.9196428571428568</c:v>
                </c:pt>
                <c:pt idx="1649">
                  <c:v>6.3616071428571423</c:v>
                </c:pt>
                <c:pt idx="1650">
                  <c:v>5.8035714285714279</c:v>
                </c:pt>
                <c:pt idx="1651">
                  <c:v>5.3571428571428568</c:v>
                </c:pt>
                <c:pt idx="1652">
                  <c:v>5.8035714285714279</c:v>
                </c:pt>
                <c:pt idx="1653">
                  <c:v>6.2499999999999991</c:v>
                </c:pt>
                <c:pt idx="1654">
                  <c:v>6.9196428571428568</c:v>
                </c:pt>
                <c:pt idx="1655">
                  <c:v>7.5892857142857135</c:v>
                </c:pt>
                <c:pt idx="1656">
                  <c:v>8.2589285714285712</c:v>
                </c:pt>
                <c:pt idx="1657">
                  <c:v>8.7053571428571423</c:v>
                </c:pt>
                <c:pt idx="1658">
                  <c:v>9.1517857142857135</c:v>
                </c:pt>
                <c:pt idx="1659">
                  <c:v>9.2633928571428559</c:v>
                </c:pt>
                <c:pt idx="1660">
                  <c:v>9.3749999999999982</c:v>
                </c:pt>
                <c:pt idx="1661">
                  <c:v>9.5982142857142847</c:v>
                </c:pt>
                <c:pt idx="1662">
                  <c:v>9.3749999999999982</c:v>
                </c:pt>
                <c:pt idx="1663">
                  <c:v>9.1517857142857135</c:v>
                </c:pt>
                <c:pt idx="1664">
                  <c:v>8.3705357142857135</c:v>
                </c:pt>
                <c:pt idx="1665">
                  <c:v>7.3660714285714279</c:v>
                </c:pt>
                <c:pt idx="1666">
                  <c:v>6.2499999999999991</c:v>
                </c:pt>
                <c:pt idx="1667">
                  <c:v>5.1339285714285712</c:v>
                </c:pt>
                <c:pt idx="1668">
                  <c:v>5.6919642857142856</c:v>
                </c:pt>
                <c:pt idx="1669">
                  <c:v>6.3616071428571423</c:v>
                </c:pt>
                <c:pt idx="1670">
                  <c:v>7.1428571428571423</c:v>
                </c:pt>
                <c:pt idx="1671">
                  <c:v>7.8124999999999991</c:v>
                </c:pt>
                <c:pt idx="1672">
                  <c:v>8.147321428571427</c:v>
                </c:pt>
                <c:pt idx="1673">
                  <c:v>8.4821428571428559</c:v>
                </c:pt>
                <c:pt idx="1674">
                  <c:v>8.59375</c:v>
                </c:pt>
                <c:pt idx="1675">
                  <c:v>8.7053571428571423</c:v>
                </c:pt>
                <c:pt idx="1676">
                  <c:v>8.8169642857142847</c:v>
                </c:pt>
                <c:pt idx="1677">
                  <c:v>8.8169642857142847</c:v>
                </c:pt>
                <c:pt idx="1678">
                  <c:v>8.7053571428571423</c:v>
                </c:pt>
                <c:pt idx="1679">
                  <c:v>8.3705357142857135</c:v>
                </c:pt>
                <c:pt idx="1680">
                  <c:v>8.147321428571427</c:v>
                </c:pt>
                <c:pt idx="1681">
                  <c:v>7.8124999999999991</c:v>
                </c:pt>
                <c:pt idx="1682">
                  <c:v>7.3660714285714279</c:v>
                </c:pt>
                <c:pt idx="1683">
                  <c:v>6.9196428571428568</c:v>
                </c:pt>
                <c:pt idx="1684">
                  <c:v>6.4732142857142847</c:v>
                </c:pt>
                <c:pt idx="1685">
                  <c:v>6.2499999999999991</c:v>
                </c:pt>
                <c:pt idx="1686">
                  <c:v>6.2499999999999991</c:v>
                </c:pt>
                <c:pt idx="1687">
                  <c:v>6.0267857142857135</c:v>
                </c:pt>
                <c:pt idx="1688">
                  <c:v>6.0267857142857135</c:v>
                </c:pt>
                <c:pt idx="1689">
                  <c:v>6.1383928571428568</c:v>
                </c:pt>
                <c:pt idx="1690">
                  <c:v>6.2499999999999991</c:v>
                </c:pt>
                <c:pt idx="1691">
                  <c:v>6.8080357142857135</c:v>
                </c:pt>
                <c:pt idx="1692">
                  <c:v>7.2544642857142847</c:v>
                </c:pt>
                <c:pt idx="1693">
                  <c:v>7.5892857142857135</c:v>
                </c:pt>
                <c:pt idx="1694">
                  <c:v>7.8124999999999991</c:v>
                </c:pt>
                <c:pt idx="1695">
                  <c:v>7.7008928571428568</c:v>
                </c:pt>
                <c:pt idx="1696">
                  <c:v>7.3660714285714279</c:v>
                </c:pt>
                <c:pt idx="1697">
                  <c:v>6.8080357142857135</c:v>
                </c:pt>
                <c:pt idx="1698">
                  <c:v>6.1383928571428568</c:v>
                </c:pt>
                <c:pt idx="1699">
                  <c:v>5.4687499999999991</c:v>
                </c:pt>
                <c:pt idx="1700">
                  <c:v>5.1339285714285712</c:v>
                </c:pt>
                <c:pt idx="1701">
                  <c:v>5.5803571428571423</c:v>
                </c:pt>
                <c:pt idx="1702">
                  <c:v>6.2499999999999991</c:v>
                </c:pt>
                <c:pt idx="1703">
                  <c:v>6.8080357142857135</c:v>
                </c:pt>
                <c:pt idx="1704">
                  <c:v>7.1428571428571423</c:v>
                </c:pt>
                <c:pt idx="1705">
                  <c:v>7.3660714285714279</c:v>
                </c:pt>
                <c:pt idx="1706">
                  <c:v>7.4776785714285703</c:v>
                </c:pt>
                <c:pt idx="1707">
                  <c:v>7.1428571428571423</c:v>
                </c:pt>
                <c:pt idx="1708">
                  <c:v>6.9196428571428568</c:v>
                </c:pt>
                <c:pt idx="1709">
                  <c:v>6.6964285714285712</c:v>
                </c:pt>
                <c:pt idx="1710">
                  <c:v>6.4732142857142847</c:v>
                </c:pt>
                <c:pt idx="1711">
                  <c:v>6.4732142857142847</c:v>
                </c:pt>
                <c:pt idx="1712">
                  <c:v>6.4732142857142847</c:v>
                </c:pt>
                <c:pt idx="1713">
                  <c:v>6.2499999999999991</c:v>
                </c:pt>
                <c:pt idx="1714">
                  <c:v>6.3616071428571423</c:v>
                </c:pt>
                <c:pt idx="1715">
                  <c:v>6.4732142857142847</c:v>
                </c:pt>
                <c:pt idx="1716">
                  <c:v>6.3616071428571423</c:v>
                </c:pt>
                <c:pt idx="1717">
                  <c:v>6.6964285714285712</c:v>
                </c:pt>
                <c:pt idx="1718">
                  <c:v>6.6964285714285712</c:v>
                </c:pt>
                <c:pt idx="1719">
                  <c:v>6.6964285714285712</c:v>
                </c:pt>
                <c:pt idx="1720">
                  <c:v>6.4732142857142847</c:v>
                </c:pt>
                <c:pt idx="1721">
                  <c:v>6.1383928571428568</c:v>
                </c:pt>
                <c:pt idx="1722">
                  <c:v>5.9151785714285712</c:v>
                </c:pt>
                <c:pt idx="1723">
                  <c:v>5.8035714285714279</c:v>
                </c:pt>
                <c:pt idx="1724">
                  <c:v>5.8035714285714279</c:v>
                </c:pt>
                <c:pt idx="1725">
                  <c:v>5.8035714285714279</c:v>
                </c:pt>
                <c:pt idx="1726">
                  <c:v>5.6919642857142856</c:v>
                </c:pt>
                <c:pt idx="1727">
                  <c:v>6.0267857142857135</c:v>
                </c:pt>
                <c:pt idx="1728">
                  <c:v>6.1383928571428568</c:v>
                </c:pt>
                <c:pt idx="1729">
                  <c:v>6.2499999999999991</c:v>
                </c:pt>
                <c:pt idx="1730">
                  <c:v>6.6964285714285712</c:v>
                </c:pt>
                <c:pt idx="1731">
                  <c:v>6.6964285714285712</c:v>
                </c:pt>
                <c:pt idx="1732">
                  <c:v>6.8080357142857135</c:v>
                </c:pt>
                <c:pt idx="1733">
                  <c:v>6.8080357142857135</c:v>
                </c:pt>
                <c:pt idx="1734">
                  <c:v>7.3660714285714279</c:v>
                </c:pt>
                <c:pt idx="1735">
                  <c:v>7.9241071428571423</c:v>
                </c:pt>
                <c:pt idx="1736">
                  <c:v>8.4821428571428559</c:v>
                </c:pt>
                <c:pt idx="1737">
                  <c:v>9.4866071428571423</c:v>
                </c:pt>
                <c:pt idx="1738">
                  <c:v>10.156249999999998</c:v>
                </c:pt>
                <c:pt idx="1739">
                  <c:v>10.714285714285714</c:v>
                </c:pt>
                <c:pt idx="1740">
                  <c:v>11.049107142857142</c:v>
                </c:pt>
                <c:pt idx="1741">
                  <c:v>11.160714285714285</c:v>
                </c:pt>
                <c:pt idx="1742">
                  <c:v>11.049107142857142</c:v>
                </c:pt>
                <c:pt idx="1743">
                  <c:v>10.602678571428571</c:v>
                </c:pt>
                <c:pt idx="1744">
                  <c:v>10.044642857142856</c:v>
                </c:pt>
                <c:pt idx="1745">
                  <c:v>9.3749999999999982</c:v>
                </c:pt>
                <c:pt idx="1746">
                  <c:v>8.8169642857142847</c:v>
                </c:pt>
                <c:pt idx="1747">
                  <c:v>8.2589285714285712</c:v>
                </c:pt>
                <c:pt idx="1748">
                  <c:v>7.4776785714285703</c:v>
                </c:pt>
                <c:pt idx="1749">
                  <c:v>6.6964285714285712</c:v>
                </c:pt>
                <c:pt idx="1750">
                  <c:v>5.5803571428571423</c:v>
                </c:pt>
                <c:pt idx="1751">
                  <c:v>5.5803571428571423</c:v>
                </c:pt>
                <c:pt idx="1752">
                  <c:v>6.4732142857142847</c:v>
                </c:pt>
                <c:pt idx="1753">
                  <c:v>7.5892857142857135</c:v>
                </c:pt>
                <c:pt idx="1754">
                  <c:v>8.59375</c:v>
                </c:pt>
                <c:pt idx="1755">
                  <c:v>9.5982142857142847</c:v>
                </c:pt>
                <c:pt idx="1756">
                  <c:v>10.491071428571427</c:v>
                </c:pt>
                <c:pt idx="1757">
                  <c:v>11.160714285714285</c:v>
                </c:pt>
                <c:pt idx="1758">
                  <c:v>12.053571428571427</c:v>
                </c:pt>
                <c:pt idx="1759">
                  <c:v>12.723214285714285</c:v>
                </c:pt>
                <c:pt idx="1760">
                  <c:v>13.504464285714285</c:v>
                </c:pt>
                <c:pt idx="1761">
                  <c:v>13.727678571428569</c:v>
                </c:pt>
                <c:pt idx="1762">
                  <c:v>13.839285714285714</c:v>
                </c:pt>
                <c:pt idx="1763">
                  <c:v>13.616071428571427</c:v>
                </c:pt>
                <c:pt idx="1764">
                  <c:v>13.169642857142856</c:v>
                </c:pt>
                <c:pt idx="1765">
                  <c:v>12.276785714285714</c:v>
                </c:pt>
                <c:pt idx="1766">
                  <c:v>11.383928571428571</c:v>
                </c:pt>
                <c:pt idx="1767">
                  <c:v>10.267857142857142</c:v>
                </c:pt>
                <c:pt idx="1768">
                  <c:v>9.1517857142857135</c:v>
                </c:pt>
                <c:pt idx="1769">
                  <c:v>7.9241071428571423</c:v>
                </c:pt>
                <c:pt idx="1770">
                  <c:v>6.8080357142857135</c:v>
                </c:pt>
                <c:pt idx="1771">
                  <c:v>5.8035714285714279</c:v>
                </c:pt>
                <c:pt idx="1772">
                  <c:v>5.1339285714285712</c:v>
                </c:pt>
                <c:pt idx="1773">
                  <c:v>5.1339285714285712</c:v>
                </c:pt>
                <c:pt idx="1774">
                  <c:v>5.9151785714285712</c:v>
                </c:pt>
                <c:pt idx="1775">
                  <c:v>6.9196428571428568</c:v>
                </c:pt>
                <c:pt idx="1776">
                  <c:v>8.0357142857142847</c:v>
                </c:pt>
                <c:pt idx="1777">
                  <c:v>8.8169642857142847</c:v>
                </c:pt>
                <c:pt idx="1778">
                  <c:v>9.2633928571428559</c:v>
                </c:pt>
                <c:pt idx="1779">
                  <c:v>9.5982142857142847</c:v>
                </c:pt>
                <c:pt idx="1780">
                  <c:v>9.4866071428571423</c:v>
                </c:pt>
                <c:pt idx="1781">
                  <c:v>9.0401785714285712</c:v>
                </c:pt>
                <c:pt idx="1782">
                  <c:v>8.3705357142857135</c:v>
                </c:pt>
                <c:pt idx="1783">
                  <c:v>7.3660714285714279</c:v>
                </c:pt>
                <c:pt idx="1784">
                  <c:v>6.4732142857142847</c:v>
                </c:pt>
                <c:pt idx="1785">
                  <c:v>5.4687499999999991</c:v>
                </c:pt>
                <c:pt idx="1786">
                  <c:v>5.1339285714285712</c:v>
                </c:pt>
                <c:pt idx="1787">
                  <c:v>5.4687499999999991</c:v>
                </c:pt>
                <c:pt idx="1788">
                  <c:v>6.3616071428571423</c:v>
                </c:pt>
                <c:pt idx="1789">
                  <c:v>6.9196428571428568</c:v>
                </c:pt>
                <c:pt idx="1790">
                  <c:v>7.2544642857142847</c:v>
                </c:pt>
                <c:pt idx="1791">
                  <c:v>7.3660714285714279</c:v>
                </c:pt>
                <c:pt idx="1792">
                  <c:v>7.1428571428571423</c:v>
                </c:pt>
                <c:pt idx="1793">
                  <c:v>6.6964285714285712</c:v>
                </c:pt>
                <c:pt idx="1794">
                  <c:v>6.2499999999999991</c:v>
                </c:pt>
                <c:pt idx="1795">
                  <c:v>5.8035714285714279</c:v>
                </c:pt>
                <c:pt idx="1796">
                  <c:v>5.5803571428571423</c:v>
                </c:pt>
                <c:pt idx="1797">
                  <c:v>5.6919642857142856</c:v>
                </c:pt>
                <c:pt idx="1798">
                  <c:v>6.2499999999999991</c:v>
                </c:pt>
                <c:pt idx="1799">
                  <c:v>6.6964285714285712</c:v>
                </c:pt>
                <c:pt idx="1800">
                  <c:v>6.9196428571428568</c:v>
                </c:pt>
                <c:pt idx="1801">
                  <c:v>7.3660714285714279</c:v>
                </c:pt>
                <c:pt idx="1802">
                  <c:v>7.7008928571428568</c:v>
                </c:pt>
                <c:pt idx="1803">
                  <c:v>8.0357142857142847</c:v>
                </c:pt>
                <c:pt idx="1804">
                  <c:v>8.2589285714285712</c:v>
                </c:pt>
                <c:pt idx="1805">
                  <c:v>8.147321428571427</c:v>
                </c:pt>
                <c:pt idx="1806">
                  <c:v>7.8124999999999991</c:v>
                </c:pt>
                <c:pt idx="1807">
                  <c:v>7.2544642857142847</c:v>
                </c:pt>
                <c:pt idx="1808">
                  <c:v>6.2499999999999991</c:v>
                </c:pt>
                <c:pt idx="1809">
                  <c:v>5.4687499999999991</c:v>
                </c:pt>
                <c:pt idx="1810">
                  <c:v>5.0223214285714279</c:v>
                </c:pt>
                <c:pt idx="1811">
                  <c:v>5.8035714285714279</c:v>
                </c:pt>
                <c:pt idx="1812">
                  <c:v>6.8080357142857135</c:v>
                </c:pt>
                <c:pt idx="1813">
                  <c:v>7.8124999999999991</c:v>
                </c:pt>
                <c:pt idx="1814">
                  <c:v>8.4821428571428559</c:v>
                </c:pt>
                <c:pt idx="1815">
                  <c:v>8.928571428571427</c:v>
                </c:pt>
                <c:pt idx="1816">
                  <c:v>9.3749999999999982</c:v>
                </c:pt>
                <c:pt idx="1817">
                  <c:v>9.8214285714285712</c:v>
                </c:pt>
                <c:pt idx="1818">
                  <c:v>9.8214285714285712</c:v>
                </c:pt>
                <c:pt idx="1819">
                  <c:v>9.709821428571427</c:v>
                </c:pt>
                <c:pt idx="1820">
                  <c:v>9.4866071428571423</c:v>
                </c:pt>
                <c:pt idx="1821">
                  <c:v>9.0401785714285712</c:v>
                </c:pt>
                <c:pt idx="1822">
                  <c:v>8.59375</c:v>
                </c:pt>
                <c:pt idx="1823">
                  <c:v>8.0357142857142847</c:v>
                </c:pt>
                <c:pt idx="1824">
                  <c:v>7.3660714285714279</c:v>
                </c:pt>
                <c:pt idx="1825">
                  <c:v>6.4732142857142847</c:v>
                </c:pt>
                <c:pt idx="1826">
                  <c:v>5.5803571428571423</c:v>
                </c:pt>
                <c:pt idx="1827">
                  <c:v>5.5803571428571423</c:v>
                </c:pt>
                <c:pt idx="1828">
                  <c:v>6.2499999999999991</c:v>
                </c:pt>
                <c:pt idx="1829">
                  <c:v>7.0312499999999991</c:v>
                </c:pt>
                <c:pt idx="1830">
                  <c:v>7.8124999999999991</c:v>
                </c:pt>
                <c:pt idx="1831">
                  <c:v>8.4821428571428559</c:v>
                </c:pt>
                <c:pt idx="1832">
                  <c:v>8.7053571428571423</c:v>
                </c:pt>
                <c:pt idx="1833">
                  <c:v>8.7053571428571423</c:v>
                </c:pt>
                <c:pt idx="1834">
                  <c:v>7.8124999999999991</c:v>
                </c:pt>
                <c:pt idx="1835">
                  <c:v>6.9196428571428568</c:v>
                </c:pt>
                <c:pt idx="1836">
                  <c:v>5.6919642857142856</c:v>
                </c:pt>
                <c:pt idx="1837">
                  <c:v>5.4687499999999991</c:v>
                </c:pt>
                <c:pt idx="1838">
                  <c:v>6.2499999999999991</c:v>
                </c:pt>
                <c:pt idx="1839">
                  <c:v>7.1428571428571423</c:v>
                </c:pt>
                <c:pt idx="1840">
                  <c:v>7.5892857142857135</c:v>
                </c:pt>
                <c:pt idx="1841">
                  <c:v>7.8124999999999991</c:v>
                </c:pt>
                <c:pt idx="1842">
                  <c:v>8.0357142857142847</c:v>
                </c:pt>
                <c:pt idx="1843">
                  <c:v>7.8124999999999991</c:v>
                </c:pt>
                <c:pt idx="1844">
                  <c:v>7.9241071428571423</c:v>
                </c:pt>
                <c:pt idx="1845">
                  <c:v>7.8124999999999991</c:v>
                </c:pt>
                <c:pt idx="1846">
                  <c:v>7.5892857142857135</c:v>
                </c:pt>
                <c:pt idx="1847">
                  <c:v>7.1428571428571423</c:v>
                </c:pt>
                <c:pt idx="1848">
                  <c:v>6.5848214285714279</c:v>
                </c:pt>
                <c:pt idx="1849">
                  <c:v>6.1383928571428568</c:v>
                </c:pt>
                <c:pt idx="1850">
                  <c:v>5.4687499999999991</c:v>
                </c:pt>
                <c:pt idx="1851">
                  <c:v>5.6919642857142856</c:v>
                </c:pt>
                <c:pt idx="1852">
                  <c:v>6.2499999999999991</c:v>
                </c:pt>
                <c:pt idx="1853">
                  <c:v>7.0312499999999991</c:v>
                </c:pt>
                <c:pt idx="1854">
                  <c:v>7.8124999999999991</c:v>
                </c:pt>
                <c:pt idx="1855">
                  <c:v>8.7053571428571423</c:v>
                </c:pt>
                <c:pt idx="1856">
                  <c:v>9.4866071428571423</c:v>
                </c:pt>
                <c:pt idx="1857">
                  <c:v>10.379464285714285</c:v>
                </c:pt>
                <c:pt idx="1858">
                  <c:v>10.714285714285714</c:v>
                </c:pt>
                <c:pt idx="1859">
                  <c:v>11.160714285714285</c:v>
                </c:pt>
                <c:pt idx="1860">
                  <c:v>11.495535714285714</c:v>
                </c:pt>
                <c:pt idx="1861">
                  <c:v>11.718749999999998</c:v>
                </c:pt>
                <c:pt idx="1862">
                  <c:v>11.718749999999998</c:v>
                </c:pt>
                <c:pt idx="1863">
                  <c:v>11.607142857142856</c:v>
                </c:pt>
                <c:pt idx="1864">
                  <c:v>11.607142857142856</c:v>
                </c:pt>
                <c:pt idx="1865">
                  <c:v>11.272321428571427</c:v>
                </c:pt>
                <c:pt idx="1866">
                  <c:v>10.937499999999998</c:v>
                </c:pt>
                <c:pt idx="1867">
                  <c:v>10.491071428571427</c:v>
                </c:pt>
                <c:pt idx="1868">
                  <c:v>10.044642857142856</c:v>
                </c:pt>
                <c:pt idx="1869">
                  <c:v>9.5982142857142847</c:v>
                </c:pt>
                <c:pt idx="1870">
                  <c:v>8.928571428571427</c:v>
                </c:pt>
                <c:pt idx="1871">
                  <c:v>8.2589285714285712</c:v>
                </c:pt>
                <c:pt idx="1872">
                  <c:v>7.1428571428571423</c:v>
                </c:pt>
                <c:pt idx="1873">
                  <c:v>6.0267857142857135</c:v>
                </c:pt>
                <c:pt idx="1874">
                  <c:v>5.5803571428571423</c:v>
                </c:pt>
                <c:pt idx="1875">
                  <c:v>6.4732142857142847</c:v>
                </c:pt>
                <c:pt idx="1876">
                  <c:v>7.2544642857142847</c:v>
                </c:pt>
                <c:pt idx="1877">
                  <c:v>8.0357142857142847</c:v>
                </c:pt>
                <c:pt idx="1878">
                  <c:v>8.3705357142857135</c:v>
                </c:pt>
                <c:pt idx="1879">
                  <c:v>8.59375</c:v>
                </c:pt>
                <c:pt idx="1880">
                  <c:v>8.7053571428571423</c:v>
                </c:pt>
                <c:pt idx="1881">
                  <c:v>8.4821428571428559</c:v>
                </c:pt>
                <c:pt idx="1882">
                  <c:v>8.3705357142857135</c:v>
                </c:pt>
                <c:pt idx="1883">
                  <c:v>8.147321428571427</c:v>
                </c:pt>
                <c:pt idx="1884">
                  <c:v>8.0357142857142847</c:v>
                </c:pt>
                <c:pt idx="1885">
                  <c:v>7.8124999999999991</c:v>
                </c:pt>
                <c:pt idx="1886">
                  <c:v>7.7008928571428568</c:v>
                </c:pt>
                <c:pt idx="1887">
                  <c:v>7.4776785714285703</c:v>
                </c:pt>
                <c:pt idx="1888">
                  <c:v>7.0312499999999991</c:v>
                </c:pt>
                <c:pt idx="1889">
                  <c:v>6.6964285714285712</c:v>
                </c:pt>
                <c:pt idx="1890">
                  <c:v>6.4732142857142847</c:v>
                </c:pt>
                <c:pt idx="1891">
                  <c:v>6.0267857142857135</c:v>
                </c:pt>
                <c:pt idx="1892">
                  <c:v>5.6919642857142856</c:v>
                </c:pt>
                <c:pt idx="1893">
                  <c:v>5.6919642857142856</c:v>
                </c:pt>
                <c:pt idx="1894">
                  <c:v>5.6919642857142856</c:v>
                </c:pt>
                <c:pt idx="1895">
                  <c:v>5.9151785714285712</c:v>
                </c:pt>
                <c:pt idx="1896">
                  <c:v>6.2499999999999991</c:v>
                </c:pt>
                <c:pt idx="1897">
                  <c:v>6.4732142857142847</c:v>
                </c:pt>
                <c:pt idx="1898">
                  <c:v>6.9196428571428568</c:v>
                </c:pt>
                <c:pt idx="1899">
                  <c:v>7.3660714285714279</c:v>
                </c:pt>
                <c:pt idx="1900">
                  <c:v>7.5892857142857135</c:v>
                </c:pt>
                <c:pt idx="1901">
                  <c:v>7.9241071428571423</c:v>
                </c:pt>
                <c:pt idx="1902">
                  <c:v>8.0357142857142847</c:v>
                </c:pt>
                <c:pt idx="1903">
                  <c:v>7.9241071428571423</c:v>
                </c:pt>
                <c:pt idx="1904">
                  <c:v>7.8124999999999991</c:v>
                </c:pt>
                <c:pt idx="1905">
                  <c:v>7.5892857142857135</c:v>
                </c:pt>
                <c:pt idx="1906">
                  <c:v>7.2544642857142847</c:v>
                </c:pt>
                <c:pt idx="1907">
                  <c:v>6.9196428571428568</c:v>
                </c:pt>
                <c:pt idx="1908">
                  <c:v>6.5848214285714279</c:v>
                </c:pt>
                <c:pt idx="1909">
                  <c:v>6.4732142857142847</c:v>
                </c:pt>
                <c:pt idx="1910">
                  <c:v>6.2499999999999991</c:v>
                </c:pt>
                <c:pt idx="1911">
                  <c:v>6.2499999999999991</c:v>
                </c:pt>
                <c:pt idx="1912">
                  <c:v>6.3616071428571423</c:v>
                </c:pt>
                <c:pt idx="1913">
                  <c:v>6.2499999999999991</c:v>
                </c:pt>
                <c:pt idx="1914">
                  <c:v>6.2499999999999991</c:v>
                </c:pt>
                <c:pt idx="1915">
                  <c:v>6.0267857142857135</c:v>
                </c:pt>
                <c:pt idx="1916">
                  <c:v>6.4732142857142847</c:v>
                </c:pt>
                <c:pt idx="1917">
                  <c:v>6.6964285714285712</c:v>
                </c:pt>
                <c:pt idx="1918">
                  <c:v>7.1428571428571423</c:v>
                </c:pt>
                <c:pt idx="1919">
                  <c:v>7.7008928571428568</c:v>
                </c:pt>
                <c:pt idx="1920">
                  <c:v>8.0357142857142847</c:v>
                </c:pt>
                <c:pt idx="1921">
                  <c:v>8.4821428571428559</c:v>
                </c:pt>
                <c:pt idx="1922">
                  <c:v>8.7053571428571423</c:v>
                </c:pt>
                <c:pt idx="1923">
                  <c:v>8.7053571428571423</c:v>
                </c:pt>
                <c:pt idx="1924">
                  <c:v>8.7053571428571423</c:v>
                </c:pt>
                <c:pt idx="1925">
                  <c:v>8.4821428571428559</c:v>
                </c:pt>
                <c:pt idx="1926">
                  <c:v>8.2589285714285712</c:v>
                </c:pt>
                <c:pt idx="1927">
                  <c:v>7.7008928571428568</c:v>
                </c:pt>
                <c:pt idx="1928">
                  <c:v>7.2544642857142847</c:v>
                </c:pt>
                <c:pt idx="1929">
                  <c:v>6.6964285714285712</c:v>
                </c:pt>
                <c:pt idx="1930">
                  <c:v>6.1383928571428568</c:v>
                </c:pt>
                <c:pt idx="1931">
                  <c:v>5.6919642857142856</c:v>
                </c:pt>
                <c:pt idx="1932">
                  <c:v>5.8035714285714279</c:v>
                </c:pt>
                <c:pt idx="1933">
                  <c:v>5.8035714285714279</c:v>
                </c:pt>
                <c:pt idx="1934">
                  <c:v>6.2499999999999991</c:v>
                </c:pt>
                <c:pt idx="1935">
                  <c:v>6.9196428571428568</c:v>
                </c:pt>
                <c:pt idx="1936">
                  <c:v>8.0357142857142847</c:v>
                </c:pt>
                <c:pt idx="1937">
                  <c:v>8.928571428571427</c:v>
                </c:pt>
                <c:pt idx="1938">
                  <c:v>9.8214285714285712</c:v>
                </c:pt>
                <c:pt idx="1939">
                  <c:v>10.602678571428571</c:v>
                </c:pt>
                <c:pt idx="1940">
                  <c:v>10.937499999999998</c:v>
                </c:pt>
                <c:pt idx="1941">
                  <c:v>11.272321428571427</c:v>
                </c:pt>
                <c:pt idx="1942">
                  <c:v>11.272321428571427</c:v>
                </c:pt>
                <c:pt idx="1943">
                  <c:v>11.160714285714285</c:v>
                </c:pt>
                <c:pt idx="1944">
                  <c:v>10.937499999999998</c:v>
                </c:pt>
                <c:pt idx="1945">
                  <c:v>10.714285714285714</c:v>
                </c:pt>
                <c:pt idx="1946">
                  <c:v>10.602678571428571</c:v>
                </c:pt>
                <c:pt idx="1947">
                  <c:v>10.491071428571427</c:v>
                </c:pt>
                <c:pt idx="1948">
                  <c:v>10.491071428571427</c:v>
                </c:pt>
                <c:pt idx="1949">
                  <c:v>10.491071428571427</c:v>
                </c:pt>
                <c:pt idx="1950">
                  <c:v>10.491071428571427</c:v>
                </c:pt>
                <c:pt idx="1951">
                  <c:v>10.044642857142856</c:v>
                </c:pt>
                <c:pt idx="1952">
                  <c:v>9.5982142857142847</c:v>
                </c:pt>
                <c:pt idx="1953">
                  <c:v>8.7053571428571423</c:v>
                </c:pt>
                <c:pt idx="1954">
                  <c:v>7.8124999999999991</c:v>
                </c:pt>
                <c:pt idx="1955">
                  <c:v>6.8080357142857135</c:v>
                </c:pt>
                <c:pt idx="1956">
                  <c:v>5.8035714285714279</c:v>
                </c:pt>
                <c:pt idx="1957">
                  <c:v>5.5803571428571423</c:v>
                </c:pt>
                <c:pt idx="1958">
                  <c:v>6.4732142857142847</c:v>
                </c:pt>
                <c:pt idx="1959">
                  <c:v>7.1428571428571423</c:v>
                </c:pt>
                <c:pt idx="1960">
                  <c:v>7.8124999999999991</c:v>
                </c:pt>
                <c:pt idx="1961">
                  <c:v>8.147321428571427</c:v>
                </c:pt>
                <c:pt idx="1962">
                  <c:v>8.3705357142857135</c:v>
                </c:pt>
                <c:pt idx="1963">
                  <c:v>8.4821428571428559</c:v>
                </c:pt>
                <c:pt idx="1964">
                  <c:v>8.4821428571428559</c:v>
                </c:pt>
                <c:pt idx="1965">
                  <c:v>8.7053571428571423</c:v>
                </c:pt>
                <c:pt idx="1966">
                  <c:v>8.7053571428571423</c:v>
                </c:pt>
                <c:pt idx="1967">
                  <c:v>8.928571428571427</c:v>
                </c:pt>
                <c:pt idx="1968">
                  <c:v>9.1517857142857135</c:v>
                </c:pt>
                <c:pt idx="1969">
                  <c:v>9.3749999999999982</c:v>
                </c:pt>
                <c:pt idx="1970">
                  <c:v>9.4866071428571423</c:v>
                </c:pt>
                <c:pt idx="1971">
                  <c:v>9.709821428571427</c:v>
                </c:pt>
                <c:pt idx="1972">
                  <c:v>9.9330357142857135</c:v>
                </c:pt>
                <c:pt idx="1973">
                  <c:v>10.156249999999998</c:v>
                </c:pt>
                <c:pt idx="1974">
                  <c:v>10.156249999999998</c:v>
                </c:pt>
                <c:pt idx="1975">
                  <c:v>9.9330357142857135</c:v>
                </c:pt>
                <c:pt idx="1976">
                  <c:v>9.5982142857142847</c:v>
                </c:pt>
                <c:pt idx="1977">
                  <c:v>8.928571428571427</c:v>
                </c:pt>
                <c:pt idx="1978">
                  <c:v>8.2589285714285712</c:v>
                </c:pt>
                <c:pt idx="1979">
                  <c:v>7.2544642857142847</c:v>
                </c:pt>
                <c:pt idx="1980">
                  <c:v>6.4732142857142847</c:v>
                </c:pt>
                <c:pt idx="1981">
                  <c:v>5.9151785714285712</c:v>
                </c:pt>
                <c:pt idx="1982">
                  <c:v>5.8035714285714279</c:v>
                </c:pt>
                <c:pt idx="1983">
                  <c:v>5.8035714285714279</c:v>
                </c:pt>
                <c:pt idx="1984">
                  <c:v>6.0267857142857135</c:v>
                </c:pt>
                <c:pt idx="1985">
                  <c:v>6.2499999999999991</c:v>
                </c:pt>
                <c:pt idx="1986">
                  <c:v>6.4732142857142847</c:v>
                </c:pt>
                <c:pt idx="1987">
                  <c:v>6.9196428571428568</c:v>
                </c:pt>
                <c:pt idx="1988">
                  <c:v>7.4776785714285703</c:v>
                </c:pt>
                <c:pt idx="1989">
                  <c:v>8.0357142857142847</c:v>
                </c:pt>
                <c:pt idx="1990">
                  <c:v>8.7053571428571423</c:v>
                </c:pt>
                <c:pt idx="1991">
                  <c:v>9.3749999999999982</c:v>
                </c:pt>
                <c:pt idx="1992">
                  <c:v>9.8214285714285712</c:v>
                </c:pt>
                <c:pt idx="1993">
                  <c:v>10.602678571428571</c:v>
                </c:pt>
                <c:pt idx="1994">
                  <c:v>11.607142857142856</c:v>
                </c:pt>
                <c:pt idx="1995">
                  <c:v>13.058035714285714</c:v>
                </c:pt>
                <c:pt idx="1996">
                  <c:v>13.950892857142856</c:v>
                </c:pt>
                <c:pt idx="1997">
                  <c:v>14.620535714285714</c:v>
                </c:pt>
                <c:pt idx="1998">
                  <c:v>15.066964285714285</c:v>
                </c:pt>
                <c:pt idx="1999">
                  <c:v>14.732142857142856</c:v>
                </c:pt>
                <c:pt idx="2000">
                  <c:v>6.3616071428571423</c:v>
                </c:pt>
                <c:pt idx="2001">
                  <c:v>6.8080357142857135</c:v>
                </c:pt>
                <c:pt idx="2002">
                  <c:v>7.0312499999999991</c:v>
                </c:pt>
                <c:pt idx="2003">
                  <c:v>7.2544642857142847</c:v>
                </c:pt>
                <c:pt idx="2004">
                  <c:v>7.5892857142857135</c:v>
                </c:pt>
                <c:pt idx="2005">
                  <c:v>7.9241071428571423</c:v>
                </c:pt>
                <c:pt idx="2006">
                  <c:v>8.2589285714285712</c:v>
                </c:pt>
                <c:pt idx="2007">
                  <c:v>8.2589285714285712</c:v>
                </c:pt>
                <c:pt idx="2008">
                  <c:v>7.9241071428571423</c:v>
                </c:pt>
                <c:pt idx="2009">
                  <c:v>7.5892857142857135</c:v>
                </c:pt>
                <c:pt idx="2010">
                  <c:v>7.3660714285714279</c:v>
                </c:pt>
                <c:pt idx="2011">
                  <c:v>7.0312499999999991</c:v>
                </c:pt>
                <c:pt idx="2012">
                  <c:v>6.3616071428571423</c:v>
                </c:pt>
                <c:pt idx="2013">
                  <c:v>5.8035714285714279</c:v>
                </c:pt>
                <c:pt idx="2014">
                  <c:v>5.4687499999999991</c:v>
                </c:pt>
                <c:pt idx="2015">
                  <c:v>5.3571428571428568</c:v>
                </c:pt>
                <c:pt idx="2016">
                  <c:v>5.8035714285714279</c:v>
                </c:pt>
                <c:pt idx="2017">
                  <c:v>6.2499999999999991</c:v>
                </c:pt>
                <c:pt idx="2018">
                  <c:v>6.3616071428571423</c:v>
                </c:pt>
                <c:pt idx="2019">
                  <c:v>6.5848214285714279</c:v>
                </c:pt>
                <c:pt idx="2020">
                  <c:v>7.1428571428571423</c:v>
                </c:pt>
                <c:pt idx="2021">
                  <c:v>7.8124999999999991</c:v>
                </c:pt>
                <c:pt idx="2022">
                  <c:v>7.9241071428571423</c:v>
                </c:pt>
                <c:pt idx="2023">
                  <c:v>7.9241071428571423</c:v>
                </c:pt>
                <c:pt idx="2024">
                  <c:v>8.147321428571427</c:v>
                </c:pt>
                <c:pt idx="2025">
                  <c:v>8.0357142857142847</c:v>
                </c:pt>
                <c:pt idx="2026">
                  <c:v>7.8124999999999991</c:v>
                </c:pt>
                <c:pt idx="2027">
                  <c:v>7.1428571428571423</c:v>
                </c:pt>
                <c:pt idx="2028">
                  <c:v>6.4732142857142847</c:v>
                </c:pt>
                <c:pt idx="2029">
                  <c:v>6.0267857142857135</c:v>
                </c:pt>
                <c:pt idx="2030">
                  <c:v>5.8035714285714279</c:v>
                </c:pt>
                <c:pt idx="2031">
                  <c:v>5.3571428571428568</c:v>
                </c:pt>
                <c:pt idx="2032">
                  <c:v>5.5803571428571423</c:v>
                </c:pt>
                <c:pt idx="2033">
                  <c:v>6.0267857142857135</c:v>
                </c:pt>
                <c:pt idx="2034">
                  <c:v>6.4732142857142847</c:v>
                </c:pt>
                <c:pt idx="2035">
                  <c:v>6.8080357142857135</c:v>
                </c:pt>
                <c:pt idx="2036">
                  <c:v>6.9196428571428568</c:v>
                </c:pt>
                <c:pt idx="2037">
                  <c:v>7.0312499999999991</c:v>
                </c:pt>
                <c:pt idx="2038">
                  <c:v>7.1428571428571423</c:v>
                </c:pt>
                <c:pt idx="2039">
                  <c:v>6.6964285714285712</c:v>
                </c:pt>
                <c:pt idx="2040">
                  <c:v>6.0267857142857135</c:v>
                </c:pt>
                <c:pt idx="2041">
                  <c:v>5.5803571428571423</c:v>
                </c:pt>
                <c:pt idx="2042">
                  <c:v>5.3571428571428568</c:v>
                </c:pt>
                <c:pt idx="2043">
                  <c:v>5.8035714285714279</c:v>
                </c:pt>
                <c:pt idx="2044">
                  <c:v>6.3616071428571423</c:v>
                </c:pt>
                <c:pt idx="2045">
                  <c:v>6.8080357142857135</c:v>
                </c:pt>
                <c:pt idx="2046">
                  <c:v>7.5892857142857135</c:v>
                </c:pt>
                <c:pt idx="2047">
                  <c:v>8.0357142857142847</c:v>
                </c:pt>
                <c:pt idx="2048">
                  <c:v>8.4821428571428559</c:v>
                </c:pt>
                <c:pt idx="2049">
                  <c:v>8.7053571428571423</c:v>
                </c:pt>
                <c:pt idx="2050">
                  <c:v>8.928571428571427</c:v>
                </c:pt>
                <c:pt idx="2051">
                  <c:v>9.0401785714285712</c:v>
                </c:pt>
                <c:pt idx="2052">
                  <c:v>9.1517857142857135</c:v>
                </c:pt>
                <c:pt idx="2053">
                  <c:v>9.0401785714285712</c:v>
                </c:pt>
                <c:pt idx="2054">
                  <c:v>8.7053571428571423</c:v>
                </c:pt>
                <c:pt idx="2055">
                  <c:v>8.2589285714285712</c:v>
                </c:pt>
                <c:pt idx="2056">
                  <c:v>8.0357142857142847</c:v>
                </c:pt>
                <c:pt idx="2057">
                  <c:v>7.3660714285714279</c:v>
                </c:pt>
                <c:pt idx="2058">
                  <c:v>6.6964285714285712</c:v>
                </c:pt>
                <c:pt idx="2059">
                  <c:v>5.9151785714285712</c:v>
                </c:pt>
                <c:pt idx="2060">
                  <c:v>5.3571428571428568</c:v>
                </c:pt>
                <c:pt idx="2061">
                  <c:v>5.3571428571428568</c:v>
                </c:pt>
                <c:pt idx="2062">
                  <c:v>6.0267857142857135</c:v>
                </c:pt>
                <c:pt idx="2063">
                  <c:v>6.4732142857142847</c:v>
                </c:pt>
                <c:pt idx="2064">
                  <c:v>7.0312499999999991</c:v>
                </c:pt>
                <c:pt idx="2065">
                  <c:v>7.7008928571428568</c:v>
                </c:pt>
                <c:pt idx="2066">
                  <c:v>7.9241071428571423</c:v>
                </c:pt>
                <c:pt idx="2067">
                  <c:v>8.0357142857142847</c:v>
                </c:pt>
                <c:pt idx="2068">
                  <c:v>7.8124999999999991</c:v>
                </c:pt>
                <c:pt idx="2069">
                  <c:v>7.7008928571428568</c:v>
                </c:pt>
                <c:pt idx="2070">
                  <c:v>7.1428571428571423</c:v>
                </c:pt>
                <c:pt idx="2071">
                  <c:v>6.2499999999999991</c:v>
                </c:pt>
                <c:pt idx="2072">
                  <c:v>5.4687499999999991</c:v>
                </c:pt>
                <c:pt idx="2073">
                  <c:v>5.1339285714285712</c:v>
                </c:pt>
                <c:pt idx="2074">
                  <c:v>5.8035714285714279</c:v>
                </c:pt>
                <c:pt idx="2075">
                  <c:v>6.4732142857142847</c:v>
                </c:pt>
                <c:pt idx="2076">
                  <c:v>7.1428571428571423</c:v>
                </c:pt>
                <c:pt idx="2077">
                  <c:v>7.4776785714285703</c:v>
                </c:pt>
                <c:pt idx="2078">
                  <c:v>8.0357142857142847</c:v>
                </c:pt>
                <c:pt idx="2079">
                  <c:v>8.7053571428571423</c:v>
                </c:pt>
                <c:pt idx="2080">
                  <c:v>9.3749999999999982</c:v>
                </c:pt>
                <c:pt idx="2081">
                  <c:v>9.709821428571427</c:v>
                </c:pt>
                <c:pt idx="2082">
                  <c:v>10.156249999999998</c:v>
                </c:pt>
                <c:pt idx="2083">
                  <c:v>10.602678571428571</c:v>
                </c:pt>
                <c:pt idx="2084">
                  <c:v>10.937499999999998</c:v>
                </c:pt>
                <c:pt idx="2085">
                  <c:v>10.937499999999998</c:v>
                </c:pt>
                <c:pt idx="2086">
                  <c:v>10.714285714285714</c:v>
                </c:pt>
                <c:pt idx="2087">
                  <c:v>10.267857142857142</c:v>
                </c:pt>
                <c:pt idx="2088">
                  <c:v>10.044642857142856</c:v>
                </c:pt>
                <c:pt idx="2089">
                  <c:v>9.5982142857142847</c:v>
                </c:pt>
                <c:pt idx="2090">
                  <c:v>8.928571428571427</c:v>
                </c:pt>
                <c:pt idx="2091">
                  <c:v>8.0357142857142847</c:v>
                </c:pt>
                <c:pt idx="2092">
                  <c:v>7.0312499999999991</c:v>
                </c:pt>
                <c:pt idx="2093">
                  <c:v>6.2499999999999991</c:v>
                </c:pt>
                <c:pt idx="2094">
                  <c:v>5.4687499999999991</c:v>
                </c:pt>
                <c:pt idx="2095">
                  <c:v>5.8035714285714279</c:v>
                </c:pt>
                <c:pt idx="2096">
                  <c:v>6.2499999999999991</c:v>
                </c:pt>
                <c:pt idx="2097">
                  <c:v>6.9196428571428568</c:v>
                </c:pt>
                <c:pt idx="2098">
                  <c:v>7.2544642857142847</c:v>
                </c:pt>
                <c:pt idx="2099">
                  <c:v>7.8124999999999991</c:v>
                </c:pt>
                <c:pt idx="2100">
                  <c:v>8.2589285714285712</c:v>
                </c:pt>
                <c:pt idx="2101">
                  <c:v>8.4821428571428559</c:v>
                </c:pt>
                <c:pt idx="2102">
                  <c:v>8.4821428571428559</c:v>
                </c:pt>
                <c:pt idx="2103">
                  <c:v>8.2589285714285712</c:v>
                </c:pt>
                <c:pt idx="2104">
                  <c:v>7.8124999999999991</c:v>
                </c:pt>
                <c:pt idx="2105">
                  <c:v>7.1428571428571423</c:v>
                </c:pt>
                <c:pt idx="2106">
                  <c:v>6.2499999999999991</c:v>
                </c:pt>
                <c:pt idx="2107">
                  <c:v>5.5803571428571423</c:v>
                </c:pt>
                <c:pt idx="2108">
                  <c:v>5.1339285714285712</c:v>
                </c:pt>
                <c:pt idx="2109">
                  <c:v>5.6919642857142856</c:v>
                </c:pt>
                <c:pt idx="2110">
                  <c:v>6.2499999999999991</c:v>
                </c:pt>
                <c:pt idx="2111">
                  <c:v>6.6964285714285712</c:v>
                </c:pt>
                <c:pt idx="2112">
                  <c:v>7.1428571428571423</c:v>
                </c:pt>
                <c:pt idx="2113">
                  <c:v>7.5892857142857135</c:v>
                </c:pt>
                <c:pt idx="2114">
                  <c:v>8.0357142857142847</c:v>
                </c:pt>
                <c:pt idx="2115">
                  <c:v>8.4821428571428559</c:v>
                </c:pt>
                <c:pt idx="2116">
                  <c:v>8.8169642857142847</c:v>
                </c:pt>
                <c:pt idx="2117">
                  <c:v>8.928571428571427</c:v>
                </c:pt>
                <c:pt idx="2118">
                  <c:v>8.928571428571427</c:v>
                </c:pt>
                <c:pt idx="2119">
                  <c:v>8.7053571428571423</c:v>
                </c:pt>
                <c:pt idx="2120">
                  <c:v>8.0357142857142847</c:v>
                </c:pt>
                <c:pt idx="2121">
                  <c:v>7.1428571428571423</c:v>
                </c:pt>
                <c:pt idx="2122">
                  <c:v>6.2499999999999991</c:v>
                </c:pt>
                <c:pt idx="2123">
                  <c:v>5.3571428571428568</c:v>
                </c:pt>
                <c:pt idx="2124">
                  <c:v>5.3571428571428568</c:v>
                </c:pt>
                <c:pt idx="2125">
                  <c:v>6.2499999999999991</c:v>
                </c:pt>
                <c:pt idx="2126">
                  <c:v>7.1428571428571423</c:v>
                </c:pt>
                <c:pt idx="2127">
                  <c:v>7.8124999999999991</c:v>
                </c:pt>
                <c:pt idx="2128">
                  <c:v>8.0357142857142847</c:v>
                </c:pt>
                <c:pt idx="2129">
                  <c:v>8.4821428571428559</c:v>
                </c:pt>
                <c:pt idx="2130">
                  <c:v>8.4821428571428559</c:v>
                </c:pt>
                <c:pt idx="2131">
                  <c:v>8.4821428571428559</c:v>
                </c:pt>
                <c:pt idx="2132">
                  <c:v>8.0357142857142847</c:v>
                </c:pt>
                <c:pt idx="2133">
                  <c:v>7.3660714285714279</c:v>
                </c:pt>
                <c:pt idx="2134">
                  <c:v>7.0312499999999991</c:v>
                </c:pt>
                <c:pt idx="2135">
                  <c:v>6.4732142857142847</c:v>
                </c:pt>
                <c:pt idx="2136">
                  <c:v>6.0267857142857135</c:v>
                </c:pt>
                <c:pt idx="2137">
                  <c:v>5.4687499999999991</c:v>
                </c:pt>
                <c:pt idx="2138">
                  <c:v>5.3571428571428568</c:v>
                </c:pt>
                <c:pt idx="2139">
                  <c:v>5.9151785714285712</c:v>
                </c:pt>
                <c:pt idx="2140">
                  <c:v>6.6964285714285712</c:v>
                </c:pt>
                <c:pt idx="2141">
                  <c:v>7.0312499999999991</c:v>
                </c:pt>
                <c:pt idx="2142">
                  <c:v>7.2544642857142847</c:v>
                </c:pt>
                <c:pt idx="2143">
                  <c:v>7.3660714285714279</c:v>
                </c:pt>
                <c:pt idx="2144">
                  <c:v>7.1428571428571423</c:v>
                </c:pt>
                <c:pt idx="2145">
                  <c:v>6.9196428571428568</c:v>
                </c:pt>
                <c:pt idx="2146">
                  <c:v>6.4732142857142847</c:v>
                </c:pt>
                <c:pt idx="2147">
                  <c:v>6.0267857142857135</c:v>
                </c:pt>
                <c:pt idx="2148">
                  <c:v>5.6919642857142856</c:v>
                </c:pt>
                <c:pt idx="2149">
                  <c:v>5.5803571428571423</c:v>
                </c:pt>
                <c:pt idx="2150">
                  <c:v>5.5803571428571423</c:v>
                </c:pt>
                <c:pt idx="2151">
                  <c:v>5.8035714285714279</c:v>
                </c:pt>
                <c:pt idx="2152">
                  <c:v>6.2499999999999991</c:v>
                </c:pt>
                <c:pt idx="2153">
                  <c:v>6.6964285714285712</c:v>
                </c:pt>
                <c:pt idx="2154">
                  <c:v>7.3660714285714279</c:v>
                </c:pt>
                <c:pt idx="2155">
                  <c:v>7.7008928571428568</c:v>
                </c:pt>
                <c:pt idx="2156">
                  <c:v>8.147321428571427</c:v>
                </c:pt>
                <c:pt idx="2157">
                  <c:v>8.2589285714285712</c:v>
                </c:pt>
                <c:pt idx="2158">
                  <c:v>8.3705357142857135</c:v>
                </c:pt>
                <c:pt idx="2159">
                  <c:v>8.2589285714285712</c:v>
                </c:pt>
                <c:pt idx="2160">
                  <c:v>7.8124999999999991</c:v>
                </c:pt>
                <c:pt idx="2161">
                  <c:v>7.3660714285714279</c:v>
                </c:pt>
                <c:pt idx="2162">
                  <c:v>6.6964285714285712</c:v>
                </c:pt>
                <c:pt idx="2163">
                  <c:v>6.0267857142857135</c:v>
                </c:pt>
                <c:pt idx="2164">
                  <c:v>5.4687499999999991</c:v>
                </c:pt>
                <c:pt idx="2165">
                  <c:v>5.3571428571428568</c:v>
                </c:pt>
                <c:pt idx="2166">
                  <c:v>5.8035714285714279</c:v>
                </c:pt>
                <c:pt idx="2167">
                  <c:v>6.4732142857142847</c:v>
                </c:pt>
                <c:pt idx="2168">
                  <c:v>7.1428571428571423</c:v>
                </c:pt>
                <c:pt idx="2169">
                  <c:v>7.2544642857142847</c:v>
                </c:pt>
                <c:pt idx="2170">
                  <c:v>7.3660714285714279</c:v>
                </c:pt>
                <c:pt idx="2171">
                  <c:v>7.3660714285714279</c:v>
                </c:pt>
                <c:pt idx="2172">
                  <c:v>7.3660714285714279</c:v>
                </c:pt>
                <c:pt idx="2173">
                  <c:v>7.0312499999999991</c:v>
                </c:pt>
                <c:pt idx="2174">
                  <c:v>6.6964285714285712</c:v>
                </c:pt>
                <c:pt idx="2175">
                  <c:v>6.4732142857142847</c:v>
                </c:pt>
                <c:pt idx="2176">
                  <c:v>6.0267857142857135</c:v>
                </c:pt>
                <c:pt idx="2177">
                  <c:v>5.6919642857142856</c:v>
                </c:pt>
                <c:pt idx="2178">
                  <c:v>5.5803571428571423</c:v>
                </c:pt>
                <c:pt idx="2179">
                  <c:v>5.6919642857142856</c:v>
                </c:pt>
                <c:pt idx="2180">
                  <c:v>5.9151785714285712</c:v>
                </c:pt>
                <c:pt idx="2181">
                  <c:v>6.2499999999999991</c:v>
                </c:pt>
                <c:pt idx="2182">
                  <c:v>6.4732142857142847</c:v>
                </c:pt>
                <c:pt idx="2183">
                  <c:v>6.9196428571428568</c:v>
                </c:pt>
                <c:pt idx="2184">
                  <c:v>7.1428571428571423</c:v>
                </c:pt>
                <c:pt idx="2185">
                  <c:v>7.3660714285714279</c:v>
                </c:pt>
                <c:pt idx="2186">
                  <c:v>7.7008928571428568</c:v>
                </c:pt>
                <c:pt idx="2187">
                  <c:v>7.4776785714285703</c:v>
                </c:pt>
                <c:pt idx="2188">
                  <c:v>7.5892857142857135</c:v>
                </c:pt>
                <c:pt idx="2189">
                  <c:v>7.2544642857142847</c:v>
                </c:pt>
                <c:pt idx="2190">
                  <c:v>7.0312499999999991</c:v>
                </c:pt>
                <c:pt idx="2191">
                  <c:v>6.4732142857142847</c:v>
                </c:pt>
                <c:pt idx="2192">
                  <c:v>6.0267857142857135</c:v>
                </c:pt>
                <c:pt idx="2193">
                  <c:v>5.4687499999999991</c:v>
                </c:pt>
                <c:pt idx="2194">
                  <c:v>5.3571428571428568</c:v>
                </c:pt>
                <c:pt idx="2195">
                  <c:v>5.8035714285714279</c:v>
                </c:pt>
                <c:pt idx="2196">
                  <c:v>6.2499999999999991</c:v>
                </c:pt>
                <c:pt idx="2197">
                  <c:v>6.3616071428571423</c:v>
                </c:pt>
                <c:pt idx="2198">
                  <c:v>6.4732142857142847</c:v>
                </c:pt>
                <c:pt idx="2199">
                  <c:v>6.2499999999999991</c:v>
                </c:pt>
                <c:pt idx="2200">
                  <c:v>6.0267857142857135</c:v>
                </c:pt>
                <c:pt idx="2201">
                  <c:v>6.0267857142857135</c:v>
                </c:pt>
                <c:pt idx="2202">
                  <c:v>5.8035714285714279</c:v>
                </c:pt>
                <c:pt idx="2203">
                  <c:v>5.5803571428571423</c:v>
                </c:pt>
                <c:pt idx="2204">
                  <c:v>5.8035714285714279</c:v>
                </c:pt>
                <c:pt idx="2205">
                  <c:v>5.9151785714285712</c:v>
                </c:pt>
                <c:pt idx="2206">
                  <c:v>6.2499999999999991</c:v>
                </c:pt>
                <c:pt idx="2207">
                  <c:v>6.8080357142857135</c:v>
                </c:pt>
                <c:pt idx="2208">
                  <c:v>6.9196428571428568</c:v>
                </c:pt>
                <c:pt idx="2209">
                  <c:v>7.1428571428571423</c:v>
                </c:pt>
                <c:pt idx="2210">
                  <c:v>6.9196428571428568</c:v>
                </c:pt>
                <c:pt idx="2211">
                  <c:v>6.8080357142857135</c:v>
                </c:pt>
                <c:pt idx="2212">
                  <c:v>6.6964285714285712</c:v>
                </c:pt>
                <c:pt idx="2213">
                  <c:v>6.4732142857142847</c:v>
                </c:pt>
                <c:pt idx="2214">
                  <c:v>5.8035714285714279</c:v>
                </c:pt>
                <c:pt idx="2215">
                  <c:v>5.4687499999999991</c:v>
                </c:pt>
                <c:pt idx="2216">
                  <c:v>5.3571428571428568</c:v>
                </c:pt>
                <c:pt idx="2217">
                  <c:v>5.6919642857142856</c:v>
                </c:pt>
                <c:pt idx="2218">
                  <c:v>6.0267857142857135</c:v>
                </c:pt>
                <c:pt idx="2219">
                  <c:v>6.4732142857142847</c:v>
                </c:pt>
                <c:pt idx="2220">
                  <c:v>6.9196428571428568</c:v>
                </c:pt>
                <c:pt idx="2221">
                  <c:v>6.9196428571428568</c:v>
                </c:pt>
                <c:pt idx="2222">
                  <c:v>6.9196428571428568</c:v>
                </c:pt>
                <c:pt idx="2223">
                  <c:v>6.9196428571428568</c:v>
                </c:pt>
                <c:pt idx="2224">
                  <c:v>6.9196428571428568</c:v>
                </c:pt>
                <c:pt idx="2225">
                  <c:v>6.8080357142857135</c:v>
                </c:pt>
                <c:pt idx="2226">
                  <c:v>6.4732142857142847</c:v>
                </c:pt>
                <c:pt idx="2227">
                  <c:v>6.1383928571428568</c:v>
                </c:pt>
                <c:pt idx="2228">
                  <c:v>5.6919642857142856</c:v>
                </c:pt>
                <c:pt idx="2229">
                  <c:v>5.4687499999999991</c:v>
                </c:pt>
                <c:pt idx="2230">
                  <c:v>5.6919642857142856</c:v>
                </c:pt>
                <c:pt idx="2231">
                  <c:v>6.1383928571428568</c:v>
                </c:pt>
                <c:pt idx="2232">
                  <c:v>6.4732142857142847</c:v>
                </c:pt>
                <c:pt idx="2233">
                  <c:v>7.1428571428571423</c:v>
                </c:pt>
                <c:pt idx="2234">
                  <c:v>7.9241071428571423</c:v>
                </c:pt>
                <c:pt idx="2235">
                  <c:v>8.59375</c:v>
                </c:pt>
                <c:pt idx="2236">
                  <c:v>9.1517857142857135</c:v>
                </c:pt>
                <c:pt idx="2237">
                  <c:v>9.4866071428571423</c:v>
                </c:pt>
                <c:pt idx="2238">
                  <c:v>9.709821428571427</c:v>
                </c:pt>
                <c:pt idx="2239">
                  <c:v>9.5982142857142847</c:v>
                </c:pt>
                <c:pt idx="2240">
                  <c:v>8.928571428571427</c:v>
                </c:pt>
                <c:pt idx="2241">
                  <c:v>8.2589285714285712</c:v>
                </c:pt>
                <c:pt idx="2242">
                  <c:v>7.0312499999999991</c:v>
                </c:pt>
                <c:pt idx="2243">
                  <c:v>6.0267857142857135</c:v>
                </c:pt>
                <c:pt idx="2244">
                  <c:v>5.2455357142857135</c:v>
                </c:pt>
                <c:pt idx="2245">
                  <c:v>5.5803571428571423</c:v>
                </c:pt>
                <c:pt idx="2246">
                  <c:v>6.4732142857142847</c:v>
                </c:pt>
                <c:pt idx="2247">
                  <c:v>7.1428571428571423</c:v>
                </c:pt>
                <c:pt idx="2248">
                  <c:v>7.8124999999999991</c:v>
                </c:pt>
                <c:pt idx="2249">
                  <c:v>8.3705357142857135</c:v>
                </c:pt>
                <c:pt idx="2250">
                  <c:v>8.2589285714285712</c:v>
                </c:pt>
                <c:pt idx="2251">
                  <c:v>8.147321428571427</c:v>
                </c:pt>
                <c:pt idx="2252">
                  <c:v>7.5892857142857135</c:v>
                </c:pt>
                <c:pt idx="2253">
                  <c:v>6.8080357142857135</c:v>
                </c:pt>
                <c:pt idx="2254">
                  <c:v>6.2499999999999991</c:v>
                </c:pt>
                <c:pt idx="2255">
                  <c:v>5.5803571428571423</c:v>
                </c:pt>
                <c:pt idx="2256">
                  <c:v>5.4687499999999991</c:v>
                </c:pt>
                <c:pt idx="2257">
                  <c:v>5.8035714285714279</c:v>
                </c:pt>
                <c:pt idx="2258">
                  <c:v>6.1383928571428568</c:v>
                </c:pt>
                <c:pt idx="2259">
                  <c:v>6.2499999999999991</c:v>
                </c:pt>
                <c:pt idx="2260">
                  <c:v>6.4732142857142847</c:v>
                </c:pt>
                <c:pt idx="2261">
                  <c:v>6.3616071428571423</c:v>
                </c:pt>
                <c:pt idx="2262">
                  <c:v>6.1383928571428568</c:v>
                </c:pt>
                <c:pt idx="2263">
                  <c:v>5.8035714285714279</c:v>
                </c:pt>
                <c:pt idx="2264">
                  <c:v>5.9151785714285712</c:v>
                </c:pt>
                <c:pt idx="2265">
                  <c:v>5.8035714285714279</c:v>
                </c:pt>
                <c:pt idx="2266">
                  <c:v>5.6919642857142856</c:v>
                </c:pt>
                <c:pt idx="2267">
                  <c:v>5.6919642857142856</c:v>
                </c:pt>
                <c:pt idx="2268">
                  <c:v>6.0267857142857135</c:v>
                </c:pt>
                <c:pt idx="2269">
                  <c:v>5.8035714285714279</c:v>
                </c:pt>
                <c:pt idx="2270">
                  <c:v>6.0267857142857135</c:v>
                </c:pt>
                <c:pt idx="2271">
                  <c:v>6.2499999999999991</c:v>
                </c:pt>
                <c:pt idx="2272">
                  <c:v>6.3616071428571423</c:v>
                </c:pt>
                <c:pt idx="2273">
                  <c:v>6.5848214285714279</c:v>
                </c:pt>
                <c:pt idx="2274">
                  <c:v>6.9196428571428568</c:v>
                </c:pt>
                <c:pt idx="2275">
                  <c:v>7.3660714285714279</c:v>
                </c:pt>
                <c:pt idx="2276">
                  <c:v>7.7008928571428568</c:v>
                </c:pt>
                <c:pt idx="2277">
                  <c:v>7.8124999999999991</c:v>
                </c:pt>
                <c:pt idx="2278">
                  <c:v>7.8124999999999991</c:v>
                </c:pt>
                <c:pt idx="2279">
                  <c:v>7.8124999999999991</c:v>
                </c:pt>
                <c:pt idx="2280">
                  <c:v>7.7008928571428568</c:v>
                </c:pt>
                <c:pt idx="2281">
                  <c:v>7.4776785714285703</c:v>
                </c:pt>
                <c:pt idx="2282">
                  <c:v>7.0312499999999991</c:v>
                </c:pt>
                <c:pt idx="2283">
                  <c:v>6.4732142857142847</c:v>
                </c:pt>
                <c:pt idx="2284">
                  <c:v>6.0267857142857135</c:v>
                </c:pt>
                <c:pt idx="2285">
                  <c:v>5.6919642857142856</c:v>
                </c:pt>
                <c:pt idx="2286">
                  <c:v>5.4687499999999991</c:v>
                </c:pt>
                <c:pt idx="2287">
                  <c:v>5.8035714285714279</c:v>
                </c:pt>
                <c:pt idx="2288">
                  <c:v>6.0267857142857135</c:v>
                </c:pt>
                <c:pt idx="2289">
                  <c:v>6.2499999999999991</c:v>
                </c:pt>
                <c:pt idx="2290">
                  <c:v>6.3616071428571423</c:v>
                </c:pt>
                <c:pt idx="2291">
                  <c:v>6.5848214285714279</c:v>
                </c:pt>
                <c:pt idx="2292">
                  <c:v>6.9196428571428568</c:v>
                </c:pt>
                <c:pt idx="2293">
                  <c:v>7.3660714285714279</c:v>
                </c:pt>
                <c:pt idx="2294">
                  <c:v>7.8124999999999991</c:v>
                </c:pt>
                <c:pt idx="2295">
                  <c:v>8.0357142857142847</c:v>
                </c:pt>
                <c:pt idx="2296">
                  <c:v>8.0357142857142847</c:v>
                </c:pt>
                <c:pt idx="2297">
                  <c:v>8.2589285714285712</c:v>
                </c:pt>
                <c:pt idx="2298">
                  <c:v>8.2589285714285712</c:v>
                </c:pt>
                <c:pt idx="2299">
                  <c:v>8.2589285714285712</c:v>
                </c:pt>
                <c:pt idx="2300">
                  <c:v>8.2589285714285712</c:v>
                </c:pt>
                <c:pt idx="2301">
                  <c:v>8.2589285714285712</c:v>
                </c:pt>
                <c:pt idx="2302">
                  <c:v>8.0357142857142847</c:v>
                </c:pt>
                <c:pt idx="2303">
                  <c:v>7.8124999999999991</c:v>
                </c:pt>
                <c:pt idx="2304">
                  <c:v>7.3660714285714279</c:v>
                </c:pt>
                <c:pt idx="2305">
                  <c:v>6.9196428571428568</c:v>
                </c:pt>
                <c:pt idx="2306">
                  <c:v>6.4732142857142847</c:v>
                </c:pt>
                <c:pt idx="2307">
                  <c:v>6.0267857142857135</c:v>
                </c:pt>
                <c:pt idx="2308">
                  <c:v>5.5803571428571423</c:v>
                </c:pt>
                <c:pt idx="2309">
                  <c:v>5.6919642857142856</c:v>
                </c:pt>
                <c:pt idx="2310">
                  <c:v>5.8035714285714279</c:v>
                </c:pt>
                <c:pt idx="2311">
                  <c:v>6.2499999999999991</c:v>
                </c:pt>
                <c:pt idx="2312">
                  <c:v>6.4732142857142847</c:v>
                </c:pt>
                <c:pt idx="2313">
                  <c:v>7.1428571428571423</c:v>
                </c:pt>
                <c:pt idx="2314">
                  <c:v>7.8124999999999991</c:v>
                </c:pt>
                <c:pt idx="2315">
                  <c:v>8.2589285714285712</c:v>
                </c:pt>
                <c:pt idx="2316">
                  <c:v>8.59375</c:v>
                </c:pt>
                <c:pt idx="2317">
                  <c:v>8.8169642857142847</c:v>
                </c:pt>
                <c:pt idx="2318">
                  <c:v>8.8169642857142847</c:v>
                </c:pt>
                <c:pt idx="2319">
                  <c:v>8.8169642857142847</c:v>
                </c:pt>
                <c:pt idx="2320">
                  <c:v>8.7053571428571423</c:v>
                </c:pt>
                <c:pt idx="2321">
                  <c:v>8.7053571428571423</c:v>
                </c:pt>
                <c:pt idx="2322">
                  <c:v>8.4821428571428559</c:v>
                </c:pt>
                <c:pt idx="2323">
                  <c:v>8.2589285714285712</c:v>
                </c:pt>
                <c:pt idx="2324">
                  <c:v>8.0357142857142847</c:v>
                </c:pt>
                <c:pt idx="2325">
                  <c:v>7.4776785714285703</c:v>
                </c:pt>
                <c:pt idx="2326">
                  <c:v>6.9196428571428568</c:v>
                </c:pt>
                <c:pt idx="2327">
                  <c:v>6.3616071428571423</c:v>
                </c:pt>
                <c:pt idx="2328">
                  <c:v>5.8035714285714279</c:v>
                </c:pt>
                <c:pt idx="2329">
                  <c:v>5.5803571428571423</c:v>
                </c:pt>
                <c:pt idx="2330">
                  <c:v>5.5803571428571423</c:v>
                </c:pt>
                <c:pt idx="2331">
                  <c:v>5.8035714285714279</c:v>
                </c:pt>
                <c:pt idx="2332">
                  <c:v>6.2499999999999991</c:v>
                </c:pt>
                <c:pt idx="2333">
                  <c:v>6.3616071428571423</c:v>
                </c:pt>
                <c:pt idx="2334">
                  <c:v>6.5848214285714279</c:v>
                </c:pt>
                <c:pt idx="2335">
                  <c:v>6.5848214285714279</c:v>
                </c:pt>
                <c:pt idx="2336">
                  <c:v>6.6964285714285712</c:v>
                </c:pt>
                <c:pt idx="2337">
                  <c:v>6.6964285714285712</c:v>
                </c:pt>
                <c:pt idx="2338">
                  <c:v>7.1428571428571423</c:v>
                </c:pt>
                <c:pt idx="2339">
                  <c:v>7.5892857142857135</c:v>
                </c:pt>
                <c:pt idx="2340">
                  <c:v>8.147321428571427</c:v>
                </c:pt>
                <c:pt idx="2341">
                  <c:v>8.59375</c:v>
                </c:pt>
                <c:pt idx="2342">
                  <c:v>8.928571428571427</c:v>
                </c:pt>
                <c:pt idx="2343">
                  <c:v>9.1517857142857135</c:v>
                </c:pt>
                <c:pt idx="2344">
                  <c:v>9.3749999999999982</c:v>
                </c:pt>
                <c:pt idx="2345">
                  <c:v>9.1517857142857135</c:v>
                </c:pt>
                <c:pt idx="2346">
                  <c:v>8.7053571428571423</c:v>
                </c:pt>
                <c:pt idx="2347">
                  <c:v>8.2589285714285712</c:v>
                </c:pt>
                <c:pt idx="2348">
                  <c:v>7.4776785714285703</c:v>
                </c:pt>
                <c:pt idx="2349">
                  <c:v>6.4732142857142847</c:v>
                </c:pt>
                <c:pt idx="2350">
                  <c:v>5.8035714285714279</c:v>
                </c:pt>
                <c:pt idx="2351">
                  <c:v>5.1339285714285712</c:v>
                </c:pt>
                <c:pt idx="2352">
                  <c:v>5.4687499999999991</c:v>
                </c:pt>
                <c:pt idx="2353">
                  <c:v>6.1383928571428568</c:v>
                </c:pt>
                <c:pt idx="2354">
                  <c:v>6.8080357142857135</c:v>
                </c:pt>
                <c:pt idx="2355">
                  <c:v>7.5892857142857135</c:v>
                </c:pt>
                <c:pt idx="2356">
                  <c:v>7.9241071428571423</c:v>
                </c:pt>
                <c:pt idx="2357">
                  <c:v>8.2589285714285712</c:v>
                </c:pt>
                <c:pt idx="2358">
                  <c:v>8.3705357142857135</c:v>
                </c:pt>
                <c:pt idx="2359">
                  <c:v>8.2589285714285712</c:v>
                </c:pt>
                <c:pt idx="2360">
                  <c:v>7.8124999999999991</c:v>
                </c:pt>
                <c:pt idx="2361">
                  <c:v>7.1428571428571423</c:v>
                </c:pt>
                <c:pt idx="2362">
                  <c:v>6.2499999999999991</c:v>
                </c:pt>
                <c:pt idx="2363">
                  <c:v>5.4687499999999991</c:v>
                </c:pt>
                <c:pt idx="2364">
                  <c:v>5.9151785714285712</c:v>
                </c:pt>
                <c:pt idx="2365">
                  <c:v>6.8080357142857135</c:v>
                </c:pt>
                <c:pt idx="2366">
                  <c:v>7.8124999999999991</c:v>
                </c:pt>
                <c:pt idx="2367">
                  <c:v>8.7053571428571423</c:v>
                </c:pt>
                <c:pt idx="2368">
                  <c:v>9.8214285714285712</c:v>
                </c:pt>
                <c:pt idx="2369">
                  <c:v>10.825892857142856</c:v>
                </c:pt>
                <c:pt idx="2370">
                  <c:v>11.941964285714285</c:v>
                </c:pt>
                <c:pt idx="2371">
                  <c:v>13.169642857142856</c:v>
                </c:pt>
                <c:pt idx="2372">
                  <c:v>14.174107142857142</c:v>
                </c:pt>
                <c:pt idx="2373">
                  <c:v>15.066964285714285</c:v>
                </c:pt>
                <c:pt idx="2374">
                  <c:v>15.513392857142856</c:v>
                </c:pt>
                <c:pt idx="2375">
                  <c:v>15.736607142857141</c:v>
                </c:pt>
                <c:pt idx="2376">
                  <c:v>15.736607142857141</c:v>
                </c:pt>
                <c:pt idx="2377">
                  <c:v>15.624999999999998</c:v>
                </c:pt>
                <c:pt idx="2378">
                  <c:v>15.066964285714285</c:v>
                </c:pt>
                <c:pt idx="2379">
                  <c:v>14.508928571428569</c:v>
                </c:pt>
                <c:pt idx="2380">
                  <c:v>13.392857142857142</c:v>
                </c:pt>
                <c:pt idx="2381">
                  <c:v>12.165178571428569</c:v>
                </c:pt>
                <c:pt idx="2382">
                  <c:v>10.937499999999998</c:v>
                </c:pt>
                <c:pt idx="2383">
                  <c:v>9.1517857142857135</c:v>
                </c:pt>
                <c:pt idx="2384">
                  <c:v>7.4776785714285703</c:v>
                </c:pt>
                <c:pt idx="2385">
                  <c:v>5.9151785714285712</c:v>
                </c:pt>
                <c:pt idx="2386">
                  <c:v>5.3571428571428568</c:v>
                </c:pt>
                <c:pt idx="2387">
                  <c:v>7.0312499999999991</c:v>
                </c:pt>
                <c:pt idx="2388">
                  <c:v>8.2589285714285712</c:v>
                </c:pt>
                <c:pt idx="2389">
                  <c:v>9.709821428571427</c:v>
                </c:pt>
                <c:pt idx="2390">
                  <c:v>11.160714285714285</c:v>
                </c:pt>
                <c:pt idx="2391">
                  <c:v>12.276785714285714</c:v>
                </c:pt>
                <c:pt idx="2392">
                  <c:v>13.616071428571427</c:v>
                </c:pt>
                <c:pt idx="2393">
                  <c:v>14.508928571428569</c:v>
                </c:pt>
                <c:pt idx="2394">
                  <c:v>15.513392857142856</c:v>
                </c:pt>
                <c:pt idx="2395">
                  <c:v>16.40625</c:v>
                </c:pt>
                <c:pt idx="2396">
                  <c:v>17.075892857142854</c:v>
                </c:pt>
                <c:pt idx="2397">
                  <c:v>17.633928571428569</c:v>
                </c:pt>
                <c:pt idx="2398">
                  <c:v>17.857142857142854</c:v>
                </c:pt>
                <c:pt idx="2399">
                  <c:v>17.857142857142854</c:v>
                </c:pt>
                <c:pt idx="2400">
                  <c:v>17.633928571428569</c:v>
                </c:pt>
                <c:pt idx="2401">
                  <c:v>17.299107142857142</c:v>
                </c:pt>
                <c:pt idx="2402">
                  <c:v>16.852678571428569</c:v>
                </c:pt>
                <c:pt idx="2403">
                  <c:v>16.071428571428569</c:v>
                </c:pt>
                <c:pt idx="2404">
                  <c:v>15.178571428571427</c:v>
                </c:pt>
                <c:pt idx="2405">
                  <c:v>14.174107142857142</c:v>
                </c:pt>
                <c:pt idx="2406">
                  <c:v>13.058035714285714</c:v>
                </c:pt>
                <c:pt idx="2407">
                  <c:v>12.053571428571427</c:v>
                </c:pt>
                <c:pt idx="2408">
                  <c:v>10.714285714285714</c:v>
                </c:pt>
                <c:pt idx="2409">
                  <c:v>9.5982142857142847</c:v>
                </c:pt>
                <c:pt idx="2410">
                  <c:v>8.4821428571428559</c:v>
                </c:pt>
                <c:pt idx="2411">
                  <c:v>7.1428571428571423</c:v>
                </c:pt>
                <c:pt idx="2412">
                  <c:v>5.8035714285714279</c:v>
                </c:pt>
                <c:pt idx="2413">
                  <c:v>5.3571428571428568</c:v>
                </c:pt>
                <c:pt idx="2414">
                  <c:v>6.4732142857142847</c:v>
                </c:pt>
                <c:pt idx="2415">
                  <c:v>7.8124999999999991</c:v>
                </c:pt>
                <c:pt idx="2416">
                  <c:v>9.0401785714285712</c:v>
                </c:pt>
                <c:pt idx="2417">
                  <c:v>10.267857142857142</c:v>
                </c:pt>
                <c:pt idx="2418">
                  <c:v>11.160714285714285</c:v>
                </c:pt>
                <c:pt idx="2419">
                  <c:v>11.941964285714285</c:v>
                </c:pt>
                <c:pt idx="2420">
                  <c:v>12.499999999999998</c:v>
                </c:pt>
                <c:pt idx="2421">
                  <c:v>12.723214285714285</c:v>
                </c:pt>
                <c:pt idx="2422">
                  <c:v>12.499999999999998</c:v>
                </c:pt>
                <c:pt idx="2423">
                  <c:v>11.941964285714285</c:v>
                </c:pt>
                <c:pt idx="2424">
                  <c:v>11.383928571428571</c:v>
                </c:pt>
                <c:pt idx="2425">
                  <c:v>10.491071428571427</c:v>
                </c:pt>
                <c:pt idx="2426">
                  <c:v>9.1517857142857135</c:v>
                </c:pt>
                <c:pt idx="2427">
                  <c:v>8.147321428571427</c:v>
                </c:pt>
                <c:pt idx="2428">
                  <c:v>6.6964285714285712</c:v>
                </c:pt>
                <c:pt idx="2429">
                  <c:v>5.6919642857142856</c:v>
                </c:pt>
                <c:pt idx="2430">
                  <c:v>4.9107142857142856</c:v>
                </c:pt>
                <c:pt idx="2431">
                  <c:v>5.5803571428571423</c:v>
                </c:pt>
                <c:pt idx="2432">
                  <c:v>6.6964285714285712</c:v>
                </c:pt>
                <c:pt idx="2433">
                  <c:v>8.2589285714285712</c:v>
                </c:pt>
                <c:pt idx="2434">
                  <c:v>9.3749999999999982</c:v>
                </c:pt>
                <c:pt idx="2435">
                  <c:v>10.825892857142856</c:v>
                </c:pt>
                <c:pt idx="2436">
                  <c:v>11.941964285714285</c:v>
                </c:pt>
                <c:pt idx="2437">
                  <c:v>12.946428571428569</c:v>
                </c:pt>
                <c:pt idx="2438">
                  <c:v>13.727678571428569</c:v>
                </c:pt>
                <c:pt idx="2439">
                  <c:v>13.839285714285714</c:v>
                </c:pt>
                <c:pt idx="2440">
                  <c:v>14.062499999999998</c:v>
                </c:pt>
                <c:pt idx="2441">
                  <c:v>13.839285714285714</c:v>
                </c:pt>
                <c:pt idx="2442">
                  <c:v>13.504464285714285</c:v>
                </c:pt>
                <c:pt idx="2443">
                  <c:v>12.946428571428569</c:v>
                </c:pt>
                <c:pt idx="2444">
                  <c:v>12.276785714285714</c:v>
                </c:pt>
                <c:pt idx="2445">
                  <c:v>11.383928571428571</c:v>
                </c:pt>
                <c:pt idx="2446">
                  <c:v>10.602678571428571</c:v>
                </c:pt>
                <c:pt idx="2447">
                  <c:v>9.709821428571427</c:v>
                </c:pt>
                <c:pt idx="2448">
                  <c:v>8.59375</c:v>
                </c:pt>
                <c:pt idx="2449">
                  <c:v>7.4776785714285703</c:v>
                </c:pt>
                <c:pt idx="2450">
                  <c:v>6.1383928571428568</c:v>
                </c:pt>
                <c:pt idx="2451">
                  <c:v>5.0223214285714279</c:v>
                </c:pt>
                <c:pt idx="2452">
                  <c:v>5.3571428571428568</c:v>
                </c:pt>
                <c:pt idx="2453">
                  <c:v>6.5848214285714279</c:v>
                </c:pt>
                <c:pt idx="2454">
                  <c:v>7.3660714285714279</c:v>
                </c:pt>
                <c:pt idx="2455">
                  <c:v>8.4821428571428559</c:v>
                </c:pt>
                <c:pt idx="2456">
                  <c:v>8.928571428571427</c:v>
                </c:pt>
                <c:pt idx="2457">
                  <c:v>8.928571428571427</c:v>
                </c:pt>
                <c:pt idx="2458">
                  <c:v>8.7053571428571423</c:v>
                </c:pt>
                <c:pt idx="2459">
                  <c:v>8.3705357142857135</c:v>
                </c:pt>
                <c:pt idx="2460">
                  <c:v>7.9241071428571423</c:v>
                </c:pt>
                <c:pt idx="2461">
                  <c:v>7.1428571428571423</c:v>
                </c:pt>
                <c:pt idx="2462">
                  <c:v>6.2499999999999991</c:v>
                </c:pt>
                <c:pt idx="2463">
                  <c:v>5.3571428571428568</c:v>
                </c:pt>
                <c:pt idx="2464">
                  <c:v>5.1339285714285712</c:v>
                </c:pt>
                <c:pt idx="2465">
                  <c:v>5.8035714285714279</c:v>
                </c:pt>
                <c:pt idx="2466">
                  <c:v>6.6964285714285712</c:v>
                </c:pt>
                <c:pt idx="2467">
                  <c:v>7.5892857142857135</c:v>
                </c:pt>
                <c:pt idx="2468">
                  <c:v>8.0357142857142847</c:v>
                </c:pt>
                <c:pt idx="2469">
                  <c:v>8.2589285714285712</c:v>
                </c:pt>
                <c:pt idx="2470">
                  <c:v>8.4821428571428559</c:v>
                </c:pt>
                <c:pt idx="2471">
                  <c:v>8.59375</c:v>
                </c:pt>
                <c:pt idx="2472">
                  <c:v>8.4821428571428559</c:v>
                </c:pt>
                <c:pt idx="2473">
                  <c:v>8.0357142857142847</c:v>
                </c:pt>
                <c:pt idx="2474">
                  <c:v>7.5892857142857135</c:v>
                </c:pt>
                <c:pt idx="2475">
                  <c:v>7.1428571428571423</c:v>
                </c:pt>
                <c:pt idx="2476">
                  <c:v>6.6964285714285712</c:v>
                </c:pt>
                <c:pt idx="2477">
                  <c:v>6.1383928571428568</c:v>
                </c:pt>
                <c:pt idx="2478">
                  <c:v>5.5803571428571423</c:v>
                </c:pt>
                <c:pt idx="2479">
                  <c:v>5.2455357142857135</c:v>
                </c:pt>
                <c:pt idx="2480">
                  <c:v>5.5803571428571423</c:v>
                </c:pt>
                <c:pt idx="2481">
                  <c:v>6.2499999999999991</c:v>
                </c:pt>
                <c:pt idx="2482">
                  <c:v>6.6964285714285712</c:v>
                </c:pt>
                <c:pt idx="2483">
                  <c:v>7.0312499999999991</c:v>
                </c:pt>
                <c:pt idx="2484">
                  <c:v>7.4776785714285703</c:v>
                </c:pt>
                <c:pt idx="2485">
                  <c:v>7.5892857142857135</c:v>
                </c:pt>
                <c:pt idx="2486">
                  <c:v>7.5892857142857135</c:v>
                </c:pt>
                <c:pt idx="2487">
                  <c:v>7.3660714285714279</c:v>
                </c:pt>
                <c:pt idx="2488">
                  <c:v>7.1428571428571423</c:v>
                </c:pt>
                <c:pt idx="2489">
                  <c:v>6.8080357142857135</c:v>
                </c:pt>
                <c:pt idx="2490">
                  <c:v>6.4732142857142847</c:v>
                </c:pt>
                <c:pt idx="2491">
                  <c:v>6.1383928571428568</c:v>
                </c:pt>
                <c:pt idx="2492">
                  <c:v>5.9151785714285712</c:v>
                </c:pt>
                <c:pt idx="2493">
                  <c:v>5.8035714285714279</c:v>
                </c:pt>
                <c:pt idx="2494">
                  <c:v>5.4687499999999991</c:v>
                </c:pt>
                <c:pt idx="2495">
                  <c:v>5.5803571428571423</c:v>
                </c:pt>
                <c:pt idx="2496">
                  <c:v>5.9151785714285712</c:v>
                </c:pt>
                <c:pt idx="2497">
                  <c:v>6.0267857142857135</c:v>
                </c:pt>
                <c:pt idx="2498">
                  <c:v>6.2499999999999991</c:v>
                </c:pt>
                <c:pt idx="2499">
                  <c:v>6.1383928571428568</c:v>
                </c:pt>
                <c:pt idx="2500">
                  <c:v>6.0267857142857135</c:v>
                </c:pt>
                <c:pt idx="2501">
                  <c:v>5.8035714285714279</c:v>
                </c:pt>
                <c:pt idx="2502">
                  <c:v>6.0267857142857135</c:v>
                </c:pt>
                <c:pt idx="2503">
                  <c:v>6.1383928571428568</c:v>
                </c:pt>
                <c:pt idx="2504">
                  <c:v>6.2499999999999991</c:v>
                </c:pt>
                <c:pt idx="2505">
                  <c:v>6.4732142857142847</c:v>
                </c:pt>
                <c:pt idx="2506">
                  <c:v>6.4732142857142847</c:v>
                </c:pt>
                <c:pt idx="2507">
                  <c:v>6.3616071428571423</c:v>
                </c:pt>
                <c:pt idx="2508">
                  <c:v>6.4732142857142847</c:v>
                </c:pt>
                <c:pt idx="2509">
                  <c:v>6.5848214285714279</c:v>
                </c:pt>
                <c:pt idx="2510">
                  <c:v>6.6964285714285712</c:v>
                </c:pt>
                <c:pt idx="2511">
                  <c:v>6.6964285714285712</c:v>
                </c:pt>
                <c:pt idx="2512">
                  <c:v>6.6964285714285712</c:v>
                </c:pt>
                <c:pt idx="2513">
                  <c:v>6.3616071428571423</c:v>
                </c:pt>
                <c:pt idx="2514">
                  <c:v>6.2499999999999991</c:v>
                </c:pt>
                <c:pt idx="2515">
                  <c:v>6.3616071428571423</c:v>
                </c:pt>
                <c:pt idx="2516">
                  <c:v>6.3616071428571423</c:v>
                </c:pt>
                <c:pt idx="2517">
                  <c:v>6.2499999999999991</c:v>
                </c:pt>
                <c:pt idx="2518">
                  <c:v>6.0267857142857135</c:v>
                </c:pt>
                <c:pt idx="2519">
                  <c:v>5.9151785714285712</c:v>
                </c:pt>
                <c:pt idx="2520">
                  <c:v>6.0267857142857135</c:v>
                </c:pt>
                <c:pt idx="2521">
                  <c:v>6.4732142857142847</c:v>
                </c:pt>
                <c:pt idx="2522">
                  <c:v>6.9196428571428568</c:v>
                </c:pt>
                <c:pt idx="2523">
                  <c:v>7.1428571428571423</c:v>
                </c:pt>
                <c:pt idx="2524">
                  <c:v>7.1428571428571423</c:v>
                </c:pt>
                <c:pt idx="2525">
                  <c:v>6.9196428571428568</c:v>
                </c:pt>
                <c:pt idx="2526">
                  <c:v>6.4732142857142847</c:v>
                </c:pt>
                <c:pt idx="2527">
                  <c:v>5.8035714285714279</c:v>
                </c:pt>
                <c:pt idx="2528">
                  <c:v>5.4687499999999991</c:v>
                </c:pt>
                <c:pt idx="2529">
                  <c:v>5.3571428571428568</c:v>
                </c:pt>
                <c:pt idx="2530">
                  <c:v>5.8035714285714279</c:v>
                </c:pt>
                <c:pt idx="2531">
                  <c:v>6.3616071428571423</c:v>
                </c:pt>
                <c:pt idx="2532">
                  <c:v>7.3660714285714279</c:v>
                </c:pt>
                <c:pt idx="2533">
                  <c:v>8.2589285714285712</c:v>
                </c:pt>
                <c:pt idx="2534">
                  <c:v>9.2633928571428559</c:v>
                </c:pt>
                <c:pt idx="2535">
                  <c:v>10.267857142857142</c:v>
                </c:pt>
                <c:pt idx="2536">
                  <c:v>11.049107142857142</c:v>
                </c:pt>
                <c:pt idx="2537">
                  <c:v>11.607142857142856</c:v>
                </c:pt>
                <c:pt idx="2538">
                  <c:v>12.053571428571427</c:v>
                </c:pt>
                <c:pt idx="2539">
                  <c:v>12.388392857142856</c:v>
                </c:pt>
                <c:pt idx="2540">
                  <c:v>12.499999999999998</c:v>
                </c:pt>
                <c:pt idx="2541">
                  <c:v>12.499999999999998</c:v>
                </c:pt>
                <c:pt idx="2542">
                  <c:v>12.723214285714285</c:v>
                </c:pt>
                <c:pt idx="2543">
                  <c:v>12.723214285714285</c:v>
                </c:pt>
                <c:pt idx="2544">
                  <c:v>12.276785714285714</c:v>
                </c:pt>
                <c:pt idx="2545">
                  <c:v>11.941964285714285</c:v>
                </c:pt>
                <c:pt idx="2546">
                  <c:v>11.160714285714285</c:v>
                </c:pt>
                <c:pt idx="2547">
                  <c:v>10.267857142857142</c:v>
                </c:pt>
                <c:pt idx="2548">
                  <c:v>9.5982142857142847</c:v>
                </c:pt>
                <c:pt idx="2549">
                  <c:v>9.0401785714285712</c:v>
                </c:pt>
                <c:pt idx="2550">
                  <c:v>8.4821428571428559</c:v>
                </c:pt>
                <c:pt idx="2551">
                  <c:v>7.5892857142857135</c:v>
                </c:pt>
                <c:pt idx="2552">
                  <c:v>6.6964285714285712</c:v>
                </c:pt>
                <c:pt idx="2553">
                  <c:v>5.8035714285714279</c:v>
                </c:pt>
                <c:pt idx="2554">
                  <c:v>5.2455357142857135</c:v>
                </c:pt>
                <c:pt idx="2555">
                  <c:v>5.2455357142857135</c:v>
                </c:pt>
                <c:pt idx="2556">
                  <c:v>5.9151785714285712</c:v>
                </c:pt>
                <c:pt idx="2557">
                  <c:v>6.6964285714285712</c:v>
                </c:pt>
                <c:pt idx="2558">
                  <c:v>7.1428571428571423</c:v>
                </c:pt>
                <c:pt idx="2559">
                  <c:v>7.8124999999999991</c:v>
                </c:pt>
                <c:pt idx="2560">
                  <c:v>8.0357142857142847</c:v>
                </c:pt>
                <c:pt idx="2561">
                  <c:v>8.2589285714285712</c:v>
                </c:pt>
                <c:pt idx="2562">
                  <c:v>8.3705357142857135</c:v>
                </c:pt>
                <c:pt idx="2563">
                  <c:v>8.2589285714285712</c:v>
                </c:pt>
                <c:pt idx="2564">
                  <c:v>7.9241071428571423</c:v>
                </c:pt>
                <c:pt idx="2565">
                  <c:v>7.3660714285714279</c:v>
                </c:pt>
                <c:pt idx="2566">
                  <c:v>6.4732142857142847</c:v>
                </c:pt>
                <c:pt idx="2567">
                  <c:v>5.8035714285714279</c:v>
                </c:pt>
                <c:pt idx="2568">
                  <c:v>5.2455357142857135</c:v>
                </c:pt>
                <c:pt idx="2569">
                  <c:v>5.3571428571428568</c:v>
                </c:pt>
                <c:pt idx="2570">
                  <c:v>6.0267857142857135</c:v>
                </c:pt>
                <c:pt idx="2571">
                  <c:v>6.6964285714285712</c:v>
                </c:pt>
                <c:pt idx="2572">
                  <c:v>7.1428571428571423</c:v>
                </c:pt>
                <c:pt idx="2573">
                  <c:v>7.8124999999999991</c:v>
                </c:pt>
                <c:pt idx="2574">
                  <c:v>8.2589285714285712</c:v>
                </c:pt>
                <c:pt idx="2575">
                  <c:v>9.1517857142857135</c:v>
                </c:pt>
                <c:pt idx="2576">
                  <c:v>9.8214285714285712</c:v>
                </c:pt>
                <c:pt idx="2577">
                  <c:v>10.602678571428571</c:v>
                </c:pt>
                <c:pt idx="2578">
                  <c:v>11.160714285714285</c:v>
                </c:pt>
                <c:pt idx="2579">
                  <c:v>11.383928571428571</c:v>
                </c:pt>
                <c:pt idx="2580">
                  <c:v>11.495535714285714</c:v>
                </c:pt>
                <c:pt idx="2581">
                  <c:v>11.383928571428571</c:v>
                </c:pt>
                <c:pt idx="2582">
                  <c:v>11.272321428571427</c:v>
                </c:pt>
                <c:pt idx="2583">
                  <c:v>11.160714285714285</c:v>
                </c:pt>
                <c:pt idx="2584">
                  <c:v>11.160714285714285</c:v>
                </c:pt>
                <c:pt idx="2585">
                  <c:v>10.825892857142856</c:v>
                </c:pt>
                <c:pt idx="2586">
                  <c:v>10.379464285714285</c:v>
                </c:pt>
                <c:pt idx="2587">
                  <c:v>9.8214285714285712</c:v>
                </c:pt>
                <c:pt idx="2588">
                  <c:v>9.1517857142857135</c:v>
                </c:pt>
                <c:pt idx="2589">
                  <c:v>8.4821428571428559</c:v>
                </c:pt>
                <c:pt idx="2590">
                  <c:v>7.9241071428571423</c:v>
                </c:pt>
                <c:pt idx="2591">
                  <c:v>7.1428571428571423</c:v>
                </c:pt>
                <c:pt idx="2592">
                  <c:v>6.3616071428571423</c:v>
                </c:pt>
                <c:pt idx="2593">
                  <c:v>5.8035714285714279</c:v>
                </c:pt>
                <c:pt idx="2594">
                  <c:v>5.5803571428571423</c:v>
                </c:pt>
                <c:pt idx="2595">
                  <c:v>5.5803571428571423</c:v>
                </c:pt>
                <c:pt idx="2596">
                  <c:v>6.0267857142857135</c:v>
                </c:pt>
                <c:pt idx="2597">
                  <c:v>6.4732142857142847</c:v>
                </c:pt>
                <c:pt idx="2598">
                  <c:v>6.9196428571428568</c:v>
                </c:pt>
                <c:pt idx="2599">
                  <c:v>7.4776785714285703</c:v>
                </c:pt>
                <c:pt idx="2600">
                  <c:v>7.8124999999999991</c:v>
                </c:pt>
                <c:pt idx="2601">
                  <c:v>7.9241071428571423</c:v>
                </c:pt>
                <c:pt idx="2602">
                  <c:v>7.8124999999999991</c:v>
                </c:pt>
                <c:pt idx="2603">
                  <c:v>7.3660714285714279</c:v>
                </c:pt>
                <c:pt idx="2604">
                  <c:v>6.8080357142857135</c:v>
                </c:pt>
                <c:pt idx="2605">
                  <c:v>6.2499999999999991</c:v>
                </c:pt>
                <c:pt idx="2606">
                  <c:v>5.8035714285714279</c:v>
                </c:pt>
                <c:pt idx="2607">
                  <c:v>5.4687499999999991</c:v>
                </c:pt>
                <c:pt idx="2608">
                  <c:v>5.5803571428571423</c:v>
                </c:pt>
                <c:pt idx="2609">
                  <c:v>5.8035714285714279</c:v>
                </c:pt>
                <c:pt idx="2610">
                  <c:v>6.2499999999999991</c:v>
                </c:pt>
                <c:pt idx="2611">
                  <c:v>6.6964285714285712</c:v>
                </c:pt>
                <c:pt idx="2612">
                  <c:v>7.3660714285714279</c:v>
                </c:pt>
                <c:pt idx="2613">
                  <c:v>8.0357142857142847</c:v>
                </c:pt>
                <c:pt idx="2614">
                  <c:v>8.4821428571428559</c:v>
                </c:pt>
                <c:pt idx="2615">
                  <c:v>8.7053571428571423</c:v>
                </c:pt>
                <c:pt idx="2616">
                  <c:v>8.8169642857142847</c:v>
                </c:pt>
                <c:pt idx="2617">
                  <c:v>8.928571428571427</c:v>
                </c:pt>
                <c:pt idx="2618">
                  <c:v>8.7053571428571423</c:v>
                </c:pt>
                <c:pt idx="2619">
                  <c:v>8.2589285714285712</c:v>
                </c:pt>
                <c:pt idx="2620">
                  <c:v>7.9241071428571423</c:v>
                </c:pt>
                <c:pt idx="2621">
                  <c:v>7.3660714285714279</c:v>
                </c:pt>
                <c:pt idx="2622">
                  <c:v>6.9196428571428568</c:v>
                </c:pt>
                <c:pt idx="2623">
                  <c:v>6.0267857142857135</c:v>
                </c:pt>
                <c:pt idx="2624">
                  <c:v>5.3571428571428568</c:v>
                </c:pt>
                <c:pt idx="2625">
                  <c:v>5.3571428571428568</c:v>
                </c:pt>
                <c:pt idx="2626">
                  <c:v>5.6919642857142856</c:v>
                </c:pt>
                <c:pt idx="2627">
                  <c:v>6.5848214285714279</c:v>
                </c:pt>
                <c:pt idx="2628">
                  <c:v>7.5892857142857135</c:v>
                </c:pt>
                <c:pt idx="2629">
                  <c:v>8.4821428571428559</c:v>
                </c:pt>
                <c:pt idx="2630">
                  <c:v>9.3749999999999982</c:v>
                </c:pt>
                <c:pt idx="2631">
                  <c:v>9.8214285714285712</c:v>
                </c:pt>
                <c:pt idx="2632">
                  <c:v>10.267857142857142</c:v>
                </c:pt>
                <c:pt idx="2633">
                  <c:v>10.602678571428571</c:v>
                </c:pt>
                <c:pt idx="2634">
                  <c:v>10.602678571428571</c:v>
                </c:pt>
                <c:pt idx="2635">
                  <c:v>10.491071428571427</c:v>
                </c:pt>
                <c:pt idx="2636">
                  <c:v>10.267857142857142</c:v>
                </c:pt>
                <c:pt idx="2637">
                  <c:v>9.8214285714285712</c:v>
                </c:pt>
                <c:pt idx="2638">
                  <c:v>9.1517857142857135</c:v>
                </c:pt>
                <c:pt idx="2639">
                  <c:v>8.3705357142857135</c:v>
                </c:pt>
                <c:pt idx="2640">
                  <c:v>7.5892857142857135</c:v>
                </c:pt>
                <c:pt idx="2641">
                  <c:v>6.4732142857142847</c:v>
                </c:pt>
                <c:pt idx="2642">
                  <c:v>5.5803571428571423</c:v>
                </c:pt>
                <c:pt idx="2643">
                  <c:v>5.1339285714285712</c:v>
                </c:pt>
                <c:pt idx="2644">
                  <c:v>5.3571428571428568</c:v>
                </c:pt>
                <c:pt idx="2645">
                  <c:v>6.0267857142857135</c:v>
                </c:pt>
                <c:pt idx="2646">
                  <c:v>6.9196428571428568</c:v>
                </c:pt>
                <c:pt idx="2647">
                  <c:v>7.8124999999999991</c:v>
                </c:pt>
                <c:pt idx="2648">
                  <c:v>8.59375</c:v>
                </c:pt>
                <c:pt idx="2649">
                  <c:v>9.5982142857142847</c:v>
                </c:pt>
                <c:pt idx="2650">
                  <c:v>10.156249999999998</c:v>
                </c:pt>
                <c:pt idx="2651">
                  <c:v>10.491071428571427</c:v>
                </c:pt>
                <c:pt idx="2652">
                  <c:v>10.825892857142856</c:v>
                </c:pt>
                <c:pt idx="2653">
                  <c:v>10.937499999999998</c:v>
                </c:pt>
                <c:pt idx="2654">
                  <c:v>10.825892857142856</c:v>
                </c:pt>
                <c:pt idx="2655">
                  <c:v>10.714285714285714</c:v>
                </c:pt>
                <c:pt idx="2656">
                  <c:v>10.379464285714285</c:v>
                </c:pt>
                <c:pt idx="2657">
                  <c:v>9.8214285714285712</c:v>
                </c:pt>
                <c:pt idx="2658">
                  <c:v>9.0401785714285712</c:v>
                </c:pt>
                <c:pt idx="2659">
                  <c:v>8.3705357142857135</c:v>
                </c:pt>
                <c:pt idx="2660">
                  <c:v>7.4776785714285703</c:v>
                </c:pt>
                <c:pt idx="2661">
                  <c:v>6.5848214285714279</c:v>
                </c:pt>
                <c:pt idx="2662">
                  <c:v>5.8035714285714279</c:v>
                </c:pt>
                <c:pt idx="2663">
                  <c:v>5.3571428571428568</c:v>
                </c:pt>
                <c:pt idx="2664">
                  <c:v>5.2455357142857135</c:v>
                </c:pt>
                <c:pt idx="2665">
                  <c:v>5.8035714285714279</c:v>
                </c:pt>
                <c:pt idx="2666">
                  <c:v>6.0267857142857135</c:v>
                </c:pt>
                <c:pt idx="2667">
                  <c:v>6.2499999999999991</c:v>
                </c:pt>
                <c:pt idx="2668">
                  <c:v>6.2499999999999991</c:v>
                </c:pt>
                <c:pt idx="2669">
                  <c:v>6.2499999999999991</c:v>
                </c:pt>
                <c:pt idx="2670">
                  <c:v>6.2499999999999991</c:v>
                </c:pt>
                <c:pt idx="2671">
                  <c:v>6.4732142857142847</c:v>
                </c:pt>
                <c:pt idx="2672">
                  <c:v>6.4732142857142847</c:v>
                </c:pt>
                <c:pt idx="2673">
                  <c:v>6.4732142857142847</c:v>
                </c:pt>
                <c:pt idx="2674">
                  <c:v>6.4732142857142847</c:v>
                </c:pt>
                <c:pt idx="2675">
                  <c:v>6.4732142857142847</c:v>
                </c:pt>
                <c:pt idx="2676">
                  <c:v>6.4732142857142847</c:v>
                </c:pt>
                <c:pt idx="2677">
                  <c:v>6.4732142857142847</c:v>
                </c:pt>
                <c:pt idx="2678">
                  <c:v>6.5848214285714279</c:v>
                </c:pt>
                <c:pt idx="2679">
                  <c:v>6.6964285714285712</c:v>
                </c:pt>
                <c:pt idx="2680">
                  <c:v>6.8080357142857135</c:v>
                </c:pt>
                <c:pt idx="2681">
                  <c:v>7.0312499999999991</c:v>
                </c:pt>
                <c:pt idx="2682">
                  <c:v>7.3660714285714279</c:v>
                </c:pt>
                <c:pt idx="2683">
                  <c:v>7.5892857142857135</c:v>
                </c:pt>
                <c:pt idx="2684">
                  <c:v>7.7008928571428568</c:v>
                </c:pt>
                <c:pt idx="2685">
                  <c:v>7.9241071428571423</c:v>
                </c:pt>
                <c:pt idx="2686">
                  <c:v>8.0357142857142847</c:v>
                </c:pt>
                <c:pt idx="2687">
                  <c:v>8.147321428571427</c:v>
                </c:pt>
                <c:pt idx="2688">
                  <c:v>8.2589285714285712</c:v>
                </c:pt>
                <c:pt idx="2689">
                  <c:v>8.0357142857142847</c:v>
                </c:pt>
                <c:pt idx="2690">
                  <c:v>8.0357142857142847</c:v>
                </c:pt>
                <c:pt idx="2691">
                  <c:v>8.0357142857142847</c:v>
                </c:pt>
                <c:pt idx="2692">
                  <c:v>8.0357142857142847</c:v>
                </c:pt>
                <c:pt idx="2693">
                  <c:v>7.9241071428571423</c:v>
                </c:pt>
                <c:pt idx="2694">
                  <c:v>7.8124999999999991</c:v>
                </c:pt>
                <c:pt idx="2695">
                  <c:v>7.8124999999999991</c:v>
                </c:pt>
                <c:pt idx="2696">
                  <c:v>7.8124999999999991</c:v>
                </c:pt>
                <c:pt idx="2697">
                  <c:v>8.0357142857142847</c:v>
                </c:pt>
                <c:pt idx="2698">
                  <c:v>8.147321428571427</c:v>
                </c:pt>
                <c:pt idx="2699">
                  <c:v>8.2589285714285712</c:v>
                </c:pt>
                <c:pt idx="2700">
                  <c:v>8.147321428571427</c:v>
                </c:pt>
                <c:pt idx="2701">
                  <c:v>8.0357142857142847</c:v>
                </c:pt>
                <c:pt idx="2702">
                  <c:v>7.8124999999999991</c:v>
                </c:pt>
                <c:pt idx="2703">
                  <c:v>7.5892857142857135</c:v>
                </c:pt>
                <c:pt idx="2704">
                  <c:v>7.1428571428571423</c:v>
                </c:pt>
                <c:pt idx="2705">
                  <c:v>6.6964285714285712</c:v>
                </c:pt>
                <c:pt idx="2706">
                  <c:v>6.2499999999999991</c:v>
                </c:pt>
                <c:pt idx="2707">
                  <c:v>5.8035714285714279</c:v>
                </c:pt>
                <c:pt idx="2708">
                  <c:v>5.5803571428571423</c:v>
                </c:pt>
                <c:pt idx="2709">
                  <c:v>5.8035714285714279</c:v>
                </c:pt>
                <c:pt idx="2710">
                  <c:v>6.0267857142857135</c:v>
                </c:pt>
                <c:pt idx="2711">
                  <c:v>6.3616071428571423</c:v>
                </c:pt>
                <c:pt idx="2712">
                  <c:v>6.6964285714285712</c:v>
                </c:pt>
                <c:pt idx="2713">
                  <c:v>6.9196428571428568</c:v>
                </c:pt>
                <c:pt idx="2714">
                  <c:v>7.2544642857142847</c:v>
                </c:pt>
                <c:pt idx="2715">
                  <c:v>7.4776785714285703</c:v>
                </c:pt>
                <c:pt idx="2716">
                  <c:v>7.5892857142857135</c:v>
                </c:pt>
                <c:pt idx="2717">
                  <c:v>7.8124999999999991</c:v>
                </c:pt>
                <c:pt idx="2718">
                  <c:v>7.9241071428571423</c:v>
                </c:pt>
                <c:pt idx="2719">
                  <c:v>8.0357142857142847</c:v>
                </c:pt>
                <c:pt idx="2720">
                  <c:v>8.147321428571427</c:v>
                </c:pt>
                <c:pt idx="2721">
                  <c:v>8.0357142857142847</c:v>
                </c:pt>
                <c:pt idx="2722">
                  <c:v>7.8124999999999991</c:v>
                </c:pt>
                <c:pt idx="2723">
                  <c:v>7.8124999999999991</c:v>
                </c:pt>
                <c:pt idx="2724">
                  <c:v>7.3660714285714279</c:v>
                </c:pt>
                <c:pt idx="2725">
                  <c:v>6.9196428571428568</c:v>
                </c:pt>
                <c:pt idx="2726">
                  <c:v>6.4732142857142847</c:v>
                </c:pt>
                <c:pt idx="2727">
                  <c:v>5.9151785714285712</c:v>
                </c:pt>
                <c:pt idx="2728">
                  <c:v>5.5803571428571423</c:v>
                </c:pt>
                <c:pt idx="2729">
                  <c:v>5.5803571428571423</c:v>
                </c:pt>
                <c:pt idx="2730">
                  <c:v>5.8035714285714279</c:v>
                </c:pt>
                <c:pt idx="2731">
                  <c:v>6.2499999999999991</c:v>
                </c:pt>
                <c:pt idx="2732">
                  <c:v>6.5848214285714279</c:v>
                </c:pt>
                <c:pt idx="2733">
                  <c:v>7.0312499999999991</c:v>
                </c:pt>
                <c:pt idx="2734">
                  <c:v>7.1428571428571423</c:v>
                </c:pt>
                <c:pt idx="2735">
                  <c:v>7.8124999999999991</c:v>
                </c:pt>
                <c:pt idx="2736">
                  <c:v>8.147321428571427</c:v>
                </c:pt>
                <c:pt idx="2737">
                  <c:v>8.4821428571428559</c:v>
                </c:pt>
                <c:pt idx="2738">
                  <c:v>9.0401785714285712</c:v>
                </c:pt>
                <c:pt idx="2739">
                  <c:v>9.3749999999999982</c:v>
                </c:pt>
                <c:pt idx="2740">
                  <c:v>9.3749999999999982</c:v>
                </c:pt>
                <c:pt idx="2741">
                  <c:v>9.5982142857142847</c:v>
                </c:pt>
                <c:pt idx="2742">
                  <c:v>9.1517857142857135</c:v>
                </c:pt>
                <c:pt idx="2743">
                  <c:v>8.8169642857142847</c:v>
                </c:pt>
                <c:pt idx="2744">
                  <c:v>8.3705357142857135</c:v>
                </c:pt>
                <c:pt idx="2745">
                  <c:v>7.5892857142857135</c:v>
                </c:pt>
                <c:pt idx="2746">
                  <c:v>6.6964285714285712</c:v>
                </c:pt>
                <c:pt idx="2747">
                  <c:v>5.5803571428571423</c:v>
                </c:pt>
                <c:pt idx="2748">
                  <c:v>5.3571428571428568</c:v>
                </c:pt>
                <c:pt idx="2749">
                  <c:v>6.0267857142857135</c:v>
                </c:pt>
                <c:pt idx="2750">
                  <c:v>6.8080357142857135</c:v>
                </c:pt>
                <c:pt idx="2751">
                  <c:v>7.7008928571428568</c:v>
                </c:pt>
                <c:pt idx="2752">
                  <c:v>8.2589285714285712</c:v>
                </c:pt>
                <c:pt idx="2753">
                  <c:v>8.7053571428571423</c:v>
                </c:pt>
                <c:pt idx="2754">
                  <c:v>8.928571428571427</c:v>
                </c:pt>
                <c:pt idx="2755">
                  <c:v>9.1517857142857135</c:v>
                </c:pt>
                <c:pt idx="2756">
                  <c:v>8.928571428571427</c:v>
                </c:pt>
                <c:pt idx="2757">
                  <c:v>8.7053571428571423</c:v>
                </c:pt>
                <c:pt idx="2758">
                  <c:v>8.4821428571428559</c:v>
                </c:pt>
                <c:pt idx="2759">
                  <c:v>8.0357142857142847</c:v>
                </c:pt>
                <c:pt idx="2760">
                  <c:v>7.3660714285714279</c:v>
                </c:pt>
                <c:pt idx="2761">
                  <c:v>6.6964285714285712</c:v>
                </c:pt>
                <c:pt idx="2762">
                  <c:v>6.2499999999999991</c:v>
                </c:pt>
                <c:pt idx="2763">
                  <c:v>5.5803571428571423</c:v>
                </c:pt>
                <c:pt idx="2764">
                  <c:v>5.3571428571428568</c:v>
                </c:pt>
                <c:pt idx="2765">
                  <c:v>5.5803571428571423</c:v>
                </c:pt>
                <c:pt idx="2766">
                  <c:v>5.8035714285714279</c:v>
                </c:pt>
                <c:pt idx="2767">
                  <c:v>6.2499999999999991</c:v>
                </c:pt>
                <c:pt idx="2768">
                  <c:v>7.1428571428571423</c:v>
                </c:pt>
                <c:pt idx="2769">
                  <c:v>7.8124999999999991</c:v>
                </c:pt>
                <c:pt idx="2770">
                  <c:v>8.2589285714285712</c:v>
                </c:pt>
                <c:pt idx="2771">
                  <c:v>8.4821428571428559</c:v>
                </c:pt>
                <c:pt idx="2772">
                  <c:v>8.59375</c:v>
                </c:pt>
                <c:pt idx="2773">
                  <c:v>8.4821428571428559</c:v>
                </c:pt>
                <c:pt idx="2774">
                  <c:v>8.3705357142857135</c:v>
                </c:pt>
                <c:pt idx="2775">
                  <c:v>8.0357142857142847</c:v>
                </c:pt>
                <c:pt idx="2776">
                  <c:v>7.5892857142857135</c:v>
                </c:pt>
                <c:pt idx="2777">
                  <c:v>6.9196428571428568</c:v>
                </c:pt>
                <c:pt idx="2778">
                  <c:v>6.1383928571428568</c:v>
                </c:pt>
                <c:pt idx="2779">
                  <c:v>5.5803571428571423</c:v>
                </c:pt>
                <c:pt idx="2780">
                  <c:v>5.3571428571428568</c:v>
                </c:pt>
                <c:pt idx="2781">
                  <c:v>5.5803571428571423</c:v>
                </c:pt>
                <c:pt idx="2782">
                  <c:v>6.0267857142857135</c:v>
                </c:pt>
                <c:pt idx="2783">
                  <c:v>6.3616071428571423</c:v>
                </c:pt>
                <c:pt idx="2784">
                  <c:v>6.3616071428571423</c:v>
                </c:pt>
                <c:pt idx="2785">
                  <c:v>6.3616071428571423</c:v>
                </c:pt>
                <c:pt idx="2786">
                  <c:v>6.3616071428571423</c:v>
                </c:pt>
                <c:pt idx="2787">
                  <c:v>6.2499999999999991</c:v>
                </c:pt>
                <c:pt idx="2788">
                  <c:v>6.4732142857142847</c:v>
                </c:pt>
                <c:pt idx="2789">
                  <c:v>6.6964285714285712</c:v>
                </c:pt>
                <c:pt idx="2790">
                  <c:v>7.1428571428571423</c:v>
                </c:pt>
                <c:pt idx="2791">
                  <c:v>7.3660714285714279</c:v>
                </c:pt>
                <c:pt idx="2792">
                  <c:v>7.7008928571428568</c:v>
                </c:pt>
                <c:pt idx="2793">
                  <c:v>8.0357142857142847</c:v>
                </c:pt>
                <c:pt idx="2794">
                  <c:v>8.0357142857142847</c:v>
                </c:pt>
                <c:pt idx="2795">
                  <c:v>8.0357142857142847</c:v>
                </c:pt>
                <c:pt idx="2796">
                  <c:v>8.147321428571427</c:v>
                </c:pt>
                <c:pt idx="2797">
                  <c:v>8.2589285714285712</c:v>
                </c:pt>
                <c:pt idx="2798">
                  <c:v>8.0357142857142847</c:v>
                </c:pt>
                <c:pt idx="2799">
                  <c:v>8.0357142857142847</c:v>
                </c:pt>
                <c:pt idx="2800">
                  <c:v>7.9241071428571423</c:v>
                </c:pt>
                <c:pt idx="2801">
                  <c:v>7.7008928571428568</c:v>
                </c:pt>
                <c:pt idx="2802">
                  <c:v>7.5892857142857135</c:v>
                </c:pt>
                <c:pt idx="2803">
                  <c:v>7.8124999999999991</c:v>
                </c:pt>
                <c:pt idx="2804">
                  <c:v>7.8124999999999991</c:v>
                </c:pt>
                <c:pt idx="2805">
                  <c:v>7.8124999999999991</c:v>
                </c:pt>
                <c:pt idx="2806">
                  <c:v>8.0357142857142847</c:v>
                </c:pt>
                <c:pt idx="2807">
                  <c:v>7.8124999999999991</c:v>
                </c:pt>
                <c:pt idx="2808">
                  <c:v>7.5892857142857135</c:v>
                </c:pt>
                <c:pt idx="2809">
                  <c:v>7.5892857142857135</c:v>
                </c:pt>
                <c:pt idx="2810">
                  <c:v>7.2544642857142847</c:v>
                </c:pt>
                <c:pt idx="2811">
                  <c:v>6.9196428571428568</c:v>
                </c:pt>
                <c:pt idx="2812">
                  <c:v>6.4732142857142847</c:v>
                </c:pt>
                <c:pt idx="2813">
                  <c:v>5.9151785714285712</c:v>
                </c:pt>
                <c:pt idx="2814">
                  <c:v>5.5803571428571423</c:v>
                </c:pt>
                <c:pt idx="2815">
                  <c:v>5.5803571428571423</c:v>
                </c:pt>
                <c:pt idx="2816">
                  <c:v>5.9151785714285712</c:v>
                </c:pt>
                <c:pt idx="2817">
                  <c:v>6.4732142857142847</c:v>
                </c:pt>
                <c:pt idx="2818">
                  <c:v>6.8080357142857135</c:v>
                </c:pt>
                <c:pt idx="2819">
                  <c:v>7.3660714285714279</c:v>
                </c:pt>
                <c:pt idx="2820">
                  <c:v>7.7008928571428568</c:v>
                </c:pt>
                <c:pt idx="2821">
                  <c:v>8.0357142857142847</c:v>
                </c:pt>
                <c:pt idx="2822">
                  <c:v>8.3705357142857135</c:v>
                </c:pt>
                <c:pt idx="2823">
                  <c:v>8.4821428571428559</c:v>
                </c:pt>
                <c:pt idx="2824">
                  <c:v>8.7053571428571423</c:v>
                </c:pt>
                <c:pt idx="2825">
                  <c:v>8.7053571428571423</c:v>
                </c:pt>
                <c:pt idx="2826">
                  <c:v>8.928571428571427</c:v>
                </c:pt>
                <c:pt idx="2827">
                  <c:v>8.928571428571427</c:v>
                </c:pt>
                <c:pt idx="2828">
                  <c:v>8.928571428571427</c:v>
                </c:pt>
                <c:pt idx="2829">
                  <c:v>8.928571428571427</c:v>
                </c:pt>
                <c:pt idx="2830">
                  <c:v>8.8169642857142847</c:v>
                </c:pt>
                <c:pt idx="2831">
                  <c:v>8.4821428571428559</c:v>
                </c:pt>
                <c:pt idx="2832">
                  <c:v>8.0357142857142847</c:v>
                </c:pt>
                <c:pt idx="2833">
                  <c:v>7.3660714285714279</c:v>
                </c:pt>
                <c:pt idx="2834">
                  <c:v>6.6964285714285712</c:v>
                </c:pt>
                <c:pt idx="2835">
                  <c:v>5.9151785714285712</c:v>
                </c:pt>
                <c:pt idx="2836">
                  <c:v>5.5803571428571423</c:v>
                </c:pt>
                <c:pt idx="2837">
                  <c:v>5.4687499999999991</c:v>
                </c:pt>
                <c:pt idx="2838">
                  <c:v>5.6919642857142856</c:v>
                </c:pt>
                <c:pt idx="2839">
                  <c:v>6.3616071428571423</c:v>
                </c:pt>
                <c:pt idx="2840">
                  <c:v>6.9196428571428568</c:v>
                </c:pt>
                <c:pt idx="2841">
                  <c:v>7.7008928571428568</c:v>
                </c:pt>
                <c:pt idx="2842">
                  <c:v>8.2589285714285712</c:v>
                </c:pt>
                <c:pt idx="2843">
                  <c:v>8.7053571428571423</c:v>
                </c:pt>
                <c:pt idx="2844">
                  <c:v>9.0401785714285712</c:v>
                </c:pt>
                <c:pt idx="2845">
                  <c:v>9.3749999999999982</c:v>
                </c:pt>
                <c:pt idx="2846">
                  <c:v>9.709821428571427</c:v>
                </c:pt>
                <c:pt idx="2847">
                  <c:v>10.044642857142856</c:v>
                </c:pt>
                <c:pt idx="2848">
                  <c:v>10.156249999999998</c:v>
                </c:pt>
                <c:pt idx="2849">
                  <c:v>10.156249999999998</c:v>
                </c:pt>
                <c:pt idx="2850">
                  <c:v>10.044642857142856</c:v>
                </c:pt>
                <c:pt idx="2851">
                  <c:v>9.709821428571427</c:v>
                </c:pt>
                <c:pt idx="2852">
                  <c:v>9.3749999999999982</c:v>
                </c:pt>
                <c:pt idx="2853">
                  <c:v>8.8169642857142847</c:v>
                </c:pt>
                <c:pt idx="2854">
                  <c:v>8.2589285714285712</c:v>
                </c:pt>
                <c:pt idx="2855">
                  <c:v>7.5892857142857135</c:v>
                </c:pt>
                <c:pt idx="2856">
                  <c:v>6.9196428571428568</c:v>
                </c:pt>
                <c:pt idx="2857">
                  <c:v>6.2499999999999991</c:v>
                </c:pt>
                <c:pt idx="2858">
                  <c:v>5.8035714285714279</c:v>
                </c:pt>
                <c:pt idx="2859">
                  <c:v>5.2455357142857135</c:v>
                </c:pt>
                <c:pt idx="2860">
                  <c:v>5.4687499999999991</c:v>
                </c:pt>
                <c:pt idx="2861">
                  <c:v>6.0267857142857135</c:v>
                </c:pt>
                <c:pt idx="2862">
                  <c:v>6.6964285714285712</c:v>
                </c:pt>
                <c:pt idx="2863">
                  <c:v>7.3660714285714279</c:v>
                </c:pt>
                <c:pt idx="2864">
                  <c:v>7.9241071428571423</c:v>
                </c:pt>
                <c:pt idx="2865">
                  <c:v>8.7053571428571423</c:v>
                </c:pt>
                <c:pt idx="2866">
                  <c:v>9.3749999999999982</c:v>
                </c:pt>
                <c:pt idx="2867">
                  <c:v>9.8214285714285712</c:v>
                </c:pt>
                <c:pt idx="2868">
                  <c:v>10.379464285714285</c:v>
                </c:pt>
                <c:pt idx="2869">
                  <c:v>10.937499999999998</c:v>
                </c:pt>
                <c:pt idx="2870">
                  <c:v>11.160714285714285</c:v>
                </c:pt>
                <c:pt idx="2871">
                  <c:v>11.160714285714285</c:v>
                </c:pt>
                <c:pt idx="2872">
                  <c:v>10.937499999999998</c:v>
                </c:pt>
                <c:pt idx="2873">
                  <c:v>10.825892857142856</c:v>
                </c:pt>
                <c:pt idx="2874">
                  <c:v>10.267857142857142</c:v>
                </c:pt>
                <c:pt idx="2875">
                  <c:v>9.709821428571427</c:v>
                </c:pt>
                <c:pt idx="2876">
                  <c:v>9.0401785714285712</c:v>
                </c:pt>
                <c:pt idx="2877">
                  <c:v>8.2589285714285712</c:v>
                </c:pt>
                <c:pt idx="2878">
                  <c:v>7.2544642857142847</c:v>
                </c:pt>
                <c:pt idx="2879">
                  <c:v>6.1383928571428568</c:v>
                </c:pt>
                <c:pt idx="2880">
                  <c:v>5.3571428571428568</c:v>
                </c:pt>
                <c:pt idx="2881">
                  <c:v>6.0267857142857135</c:v>
                </c:pt>
                <c:pt idx="2882">
                  <c:v>6.9196428571428568</c:v>
                </c:pt>
                <c:pt idx="2883">
                  <c:v>7.5892857142857135</c:v>
                </c:pt>
                <c:pt idx="2884">
                  <c:v>8.4821428571428559</c:v>
                </c:pt>
                <c:pt idx="2885">
                  <c:v>8.928571428571427</c:v>
                </c:pt>
                <c:pt idx="2886">
                  <c:v>9.1517857142857135</c:v>
                </c:pt>
                <c:pt idx="2887">
                  <c:v>9.1517857142857135</c:v>
                </c:pt>
                <c:pt idx="2888">
                  <c:v>8.928571428571427</c:v>
                </c:pt>
                <c:pt idx="2889">
                  <c:v>8.59375</c:v>
                </c:pt>
                <c:pt idx="2890">
                  <c:v>8.2589285714285712</c:v>
                </c:pt>
                <c:pt idx="2891">
                  <c:v>7.5892857142857135</c:v>
                </c:pt>
                <c:pt idx="2892">
                  <c:v>6.4732142857142847</c:v>
                </c:pt>
                <c:pt idx="2893">
                  <c:v>5.8035714285714279</c:v>
                </c:pt>
                <c:pt idx="2894">
                  <c:v>5.1339285714285712</c:v>
                </c:pt>
                <c:pt idx="2895">
                  <c:v>5.3571428571428568</c:v>
                </c:pt>
                <c:pt idx="2896">
                  <c:v>5.8035714285714279</c:v>
                </c:pt>
                <c:pt idx="2897">
                  <c:v>6.6964285714285712</c:v>
                </c:pt>
                <c:pt idx="2898">
                  <c:v>7.8124999999999991</c:v>
                </c:pt>
                <c:pt idx="2899">
                  <c:v>8.7053571428571423</c:v>
                </c:pt>
                <c:pt idx="2900">
                  <c:v>9.3749999999999982</c:v>
                </c:pt>
                <c:pt idx="2901">
                  <c:v>10.044642857142856</c:v>
                </c:pt>
                <c:pt idx="2902">
                  <c:v>10.379464285714285</c:v>
                </c:pt>
                <c:pt idx="2903">
                  <c:v>10.491071428571427</c:v>
                </c:pt>
                <c:pt idx="2904">
                  <c:v>10.267857142857142</c:v>
                </c:pt>
                <c:pt idx="2905">
                  <c:v>9.8214285714285712</c:v>
                </c:pt>
                <c:pt idx="2906">
                  <c:v>9.1517857142857135</c:v>
                </c:pt>
                <c:pt idx="2907">
                  <c:v>8.0357142857142847</c:v>
                </c:pt>
                <c:pt idx="2908">
                  <c:v>7.1428571428571423</c:v>
                </c:pt>
                <c:pt idx="2909">
                  <c:v>6.2499999999999991</c:v>
                </c:pt>
                <c:pt idx="2910">
                  <c:v>5.2455357142857135</c:v>
                </c:pt>
                <c:pt idx="2911">
                  <c:v>5.0223214285714279</c:v>
                </c:pt>
                <c:pt idx="2912">
                  <c:v>5.8035714285714279</c:v>
                </c:pt>
                <c:pt idx="2913">
                  <c:v>6.6964285714285712</c:v>
                </c:pt>
                <c:pt idx="2914">
                  <c:v>7.8124999999999991</c:v>
                </c:pt>
                <c:pt idx="2915">
                  <c:v>8.7053571428571423</c:v>
                </c:pt>
                <c:pt idx="2916">
                  <c:v>9.3749999999999982</c:v>
                </c:pt>
                <c:pt idx="2917">
                  <c:v>9.8214285714285712</c:v>
                </c:pt>
                <c:pt idx="2918">
                  <c:v>10.267857142857142</c:v>
                </c:pt>
                <c:pt idx="2919">
                  <c:v>10.491071428571427</c:v>
                </c:pt>
                <c:pt idx="2920">
                  <c:v>10.491071428571427</c:v>
                </c:pt>
                <c:pt idx="2921">
                  <c:v>10.267857142857142</c:v>
                </c:pt>
                <c:pt idx="2922">
                  <c:v>10.267857142857142</c:v>
                </c:pt>
                <c:pt idx="2923">
                  <c:v>9.709821428571427</c:v>
                </c:pt>
                <c:pt idx="2924">
                  <c:v>9.1517857142857135</c:v>
                </c:pt>
                <c:pt idx="2925">
                  <c:v>8.2589285714285712</c:v>
                </c:pt>
                <c:pt idx="2926">
                  <c:v>7.1428571428571423</c:v>
                </c:pt>
                <c:pt idx="2927">
                  <c:v>6.0267857142857135</c:v>
                </c:pt>
                <c:pt idx="2928">
                  <c:v>5.1339285714285712</c:v>
                </c:pt>
                <c:pt idx="2929">
                  <c:v>5.8035714285714279</c:v>
                </c:pt>
                <c:pt idx="2930">
                  <c:v>6.6964285714285712</c:v>
                </c:pt>
                <c:pt idx="2931">
                  <c:v>7.2544642857142847</c:v>
                </c:pt>
                <c:pt idx="2932">
                  <c:v>7.5892857142857135</c:v>
                </c:pt>
                <c:pt idx="2933">
                  <c:v>8.0357142857142847</c:v>
                </c:pt>
                <c:pt idx="2934">
                  <c:v>8.2589285714285712</c:v>
                </c:pt>
                <c:pt idx="2935">
                  <c:v>8.4821428571428559</c:v>
                </c:pt>
                <c:pt idx="2936">
                  <c:v>8.59375</c:v>
                </c:pt>
                <c:pt idx="2937">
                  <c:v>8.7053571428571423</c:v>
                </c:pt>
                <c:pt idx="2938">
                  <c:v>8.7053571428571423</c:v>
                </c:pt>
                <c:pt idx="2939">
                  <c:v>8.4821428571428559</c:v>
                </c:pt>
                <c:pt idx="2940">
                  <c:v>8.147321428571427</c:v>
                </c:pt>
                <c:pt idx="2941">
                  <c:v>7.7008928571428568</c:v>
                </c:pt>
                <c:pt idx="2942">
                  <c:v>7.1428571428571423</c:v>
                </c:pt>
                <c:pt idx="2943">
                  <c:v>6.4732142857142847</c:v>
                </c:pt>
                <c:pt idx="2944">
                  <c:v>5.8035714285714279</c:v>
                </c:pt>
                <c:pt idx="2945">
                  <c:v>5.2455357142857135</c:v>
                </c:pt>
                <c:pt idx="2946">
                  <c:v>5.3571428571428568</c:v>
                </c:pt>
                <c:pt idx="2947">
                  <c:v>6.0267857142857135</c:v>
                </c:pt>
                <c:pt idx="2948">
                  <c:v>6.6964285714285712</c:v>
                </c:pt>
                <c:pt idx="2949">
                  <c:v>7.5892857142857135</c:v>
                </c:pt>
                <c:pt idx="2950">
                  <c:v>8.4821428571428559</c:v>
                </c:pt>
                <c:pt idx="2951">
                  <c:v>9.2633928571428559</c:v>
                </c:pt>
                <c:pt idx="2952">
                  <c:v>9.9330357142857135</c:v>
                </c:pt>
                <c:pt idx="2953">
                  <c:v>10.267857142857142</c:v>
                </c:pt>
                <c:pt idx="2954">
                  <c:v>10.379464285714285</c:v>
                </c:pt>
                <c:pt idx="2955">
                  <c:v>10.379464285714285</c:v>
                </c:pt>
                <c:pt idx="2956">
                  <c:v>9.9330357142857135</c:v>
                </c:pt>
                <c:pt idx="2957">
                  <c:v>9.5982142857142847</c:v>
                </c:pt>
                <c:pt idx="2958">
                  <c:v>9.0401785714285712</c:v>
                </c:pt>
                <c:pt idx="2959">
                  <c:v>8.4821428571428559</c:v>
                </c:pt>
                <c:pt idx="2960">
                  <c:v>7.4776785714285703</c:v>
                </c:pt>
                <c:pt idx="2961">
                  <c:v>6.6964285714285712</c:v>
                </c:pt>
                <c:pt idx="2962">
                  <c:v>5.8035714285714279</c:v>
                </c:pt>
                <c:pt idx="2963">
                  <c:v>5.1339285714285712</c:v>
                </c:pt>
                <c:pt idx="2964">
                  <c:v>5.2455357142857135</c:v>
                </c:pt>
                <c:pt idx="2965">
                  <c:v>6.0267857142857135</c:v>
                </c:pt>
                <c:pt idx="2966">
                  <c:v>7.0312499999999991</c:v>
                </c:pt>
                <c:pt idx="2967">
                  <c:v>7.8124999999999991</c:v>
                </c:pt>
                <c:pt idx="2968">
                  <c:v>8.4821428571428559</c:v>
                </c:pt>
                <c:pt idx="2969">
                  <c:v>8.8169642857142847</c:v>
                </c:pt>
                <c:pt idx="2970">
                  <c:v>9.3749999999999982</c:v>
                </c:pt>
                <c:pt idx="2971">
                  <c:v>9.9330357142857135</c:v>
                </c:pt>
                <c:pt idx="2972">
                  <c:v>10.602678571428571</c:v>
                </c:pt>
                <c:pt idx="2973">
                  <c:v>11.383928571428571</c:v>
                </c:pt>
                <c:pt idx="2974">
                  <c:v>11.830357142857142</c:v>
                </c:pt>
                <c:pt idx="2975">
                  <c:v>12.053571428571427</c:v>
                </c:pt>
                <c:pt idx="2976">
                  <c:v>12.165178571428569</c:v>
                </c:pt>
                <c:pt idx="2977">
                  <c:v>12.165178571428569</c:v>
                </c:pt>
                <c:pt idx="2978">
                  <c:v>11.941964285714285</c:v>
                </c:pt>
                <c:pt idx="2979">
                  <c:v>11.607142857142856</c:v>
                </c:pt>
                <c:pt idx="2980">
                  <c:v>11.383928571428571</c:v>
                </c:pt>
                <c:pt idx="2981">
                  <c:v>10.602678571428571</c:v>
                </c:pt>
                <c:pt idx="2982">
                  <c:v>9.8214285714285712</c:v>
                </c:pt>
                <c:pt idx="2983">
                  <c:v>8.7053571428571423</c:v>
                </c:pt>
                <c:pt idx="2984">
                  <c:v>7.3660714285714279</c:v>
                </c:pt>
                <c:pt idx="2985">
                  <c:v>5.9151785714285712</c:v>
                </c:pt>
                <c:pt idx="2986">
                  <c:v>5.1339285714285712</c:v>
                </c:pt>
                <c:pt idx="2987">
                  <c:v>5.8035714285714279</c:v>
                </c:pt>
                <c:pt idx="2988">
                  <c:v>6.9196428571428568</c:v>
                </c:pt>
                <c:pt idx="2989">
                  <c:v>7.5892857142857135</c:v>
                </c:pt>
                <c:pt idx="2990">
                  <c:v>8.0357142857142847</c:v>
                </c:pt>
                <c:pt idx="2991">
                  <c:v>8.4821428571428559</c:v>
                </c:pt>
                <c:pt idx="2992">
                  <c:v>8.4821428571428559</c:v>
                </c:pt>
                <c:pt idx="2993">
                  <c:v>8.4821428571428559</c:v>
                </c:pt>
                <c:pt idx="2994">
                  <c:v>8.147321428571427</c:v>
                </c:pt>
                <c:pt idx="2995">
                  <c:v>8.0357142857142847</c:v>
                </c:pt>
                <c:pt idx="2996">
                  <c:v>7.8124999999999991</c:v>
                </c:pt>
                <c:pt idx="2997">
                  <c:v>7.5892857142857135</c:v>
                </c:pt>
                <c:pt idx="2998">
                  <c:v>7.1428571428571423</c:v>
                </c:pt>
                <c:pt idx="2999">
                  <c:v>6.6964285714285712</c:v>
                </c:pt>
                <c:pt idx="3000">
                  <c:v>7.5892857142857135</c:v>
                </c:pt>
                <c:pt idx="3001">
                  <c:v>9.0401785714285712</c:v>
                </c:pt>
                <c:pt idx="3002">
                  <c:v>10.267857142857142</c:v>
                </c:pt>
                <c:pt idx="3003">
                  <c:v>11.160714285714285</c:v>
                </c:pt>
                <c:pt idx="3004">
                  <c:v>12.053571428571427</c:v>
                </c:pt>
                <c:pt idx="3005">
                  <c:v>12.611607142857142</c:v>
                </c:pt>
                <c:pt idx="3006">
                  <c:v>13.281249999999998</c:v>
                </c:pt>
                <c:pt idx="3007">
                  <c:v>14.285714285714285</c:v>
                </c:pt>
                <c:pt idx="3008">
                  <c:v>14.843749999999998</c:v>
                </c:pt>
                <c:pt idx="3009">
                  <c:v>15.178571428571427</c:v>
                </c:pt>
                <c:pt idx="3010">
                  <c:v>15.178571428571427</c:v>
                </c:pt>
                <c:pt idx="3011">
                  <c:v>14.955357142857141</c:v>
                </c:pt>
                <c:pt idx="3012">
                  <c:v>14.732142857142856</c:v>
                </c:pt>
                <c:pt idx="3013">
                  <c:v>14.732142857142856</c:v>
                </c:pt>
                <c:pt idx="3014">
                  <c:v>14.397321428571427</c:v>
                </c:pt>
                <c:pt idx="3015">
                  <c:v>13.727678571428569</c:v>
                </c:pt>
                <c:pt idx="3016">
                  <c:v>12.834821428571427</c:v>
                </c:pt>
                <c:pt idx="3017">
                  <c:v>11.607142857142856</c:v>
                </c:pt>
                <c:pt idx="3018">
                  <c:v>10.379464285714285</c:v>
                </c:pt>
                <c:pt idx="3019">
                  <c:v>9.5982142857142847</c:v>
                </c:pt>
                <c:pt idx="3020">
                  <c:v>8.59375</c:v>
                </c:pt>
                <c:pt idx="3021">
                  <c:v>7.5892857142857135</c:v>
                </c:pt>
                <c:pt idx="3022">
                  <c:v>6.2499999999999991</c:v>
                </c:pt>
                <c:pt idx="3023">
                  <c:v>6.3616071428571423</c:v>
                </c:pt>
                <c:pt idx="3024">
                  <c:v>7.3660714285714279</c:v>
                </c:pt>
                <c:pt idx="3025">
                  <c:v>8.928571428571427</c:v>
                </c:pt>
                <c:pt idx="3026">
                  <c:v>10.267857142857142</c:v>
                </c:pt>
                <c:pt idx="3027">
                  <c:v>11.607142857142856</c:v>
                </c:pt>
                <c:pt idx="3028">
                  <c:v>12.723214285714285</c:v>
                </c:pt>
                <c:pt idx="3029">
                  <c:v>13.392857142857142</c:v>
                </c:pt>
                <c:pt idx="3030">
                  <c:v>13.839285714285714</c:v>
                </c:pt>
                <c:pt idx="3031">
                  <c:v>14.062499999999998</c:v>
                </c:pt>
                <c:pt idx="3032">
                  <c:v>13.950892857142856</c:v>
                </c:pt>
                <c:pt idx="3033">
                  <c:v>13.727678571428569</c:v>
                </c:pt>
                <c:pt idx="3034">
                  <c:v>13.169642857142856</c:v>
                </c:pt>
                <c:pt idx="3035">
                  <c:v>12.499999999999998</c:v>
                </c:pt>
                <c:pt idx="3036">
                  <c:v>11.607142857142856</c:v>
                </c:pt>
                <c:pt idx="3037">
                  <c:v>10.825892857142856</c:v>
                </c:pt>
                <c:pt idx="3038">
                  <c:v>10.156249999999998</c:v>
                </c:pt>
                <c:pt idx="3039">
                  <c:v>9.8214285714285712</c:v>
                </c:pt>
                <c:pt idx="3040">
                  <c:v>9.2633928571428559</c:v>
                </c:pt>
                <c:pt idx="3041">
                  <c:v>8.59375</c:v>
                </c:pt>
                <c:pt idx="3042">
                  <c:v>7.9241071428571423</c:v>
                </c:pt>
                <c:pt idx="3043">
                  <c:v>7.2544642857142847</c:v>
                </c:pt>
                <c:pt idx="3044">
                  <c:v>6.3616071428571423</c:v>
                </c:pt>
                <c:pt idx="3045">
                  <c:v>5.8035714285714279</c:v>
                </c:pt>
                <c:pt idx="3046">
                  <c:v>6.3616071428571423</c:v>
                </c:pt>
                <c:pt idx="3047">
                  <c:v>7.0312499999999991</c:v>
                </c:pt>
                <c:pt idx="3048">
                  <c:v>7.9241071428571423</c:v>
                </c:pt>
                <c:pt idx="3049">
                  <c:v>8.4821428571428559</c:v>
                </c:pt>
                <c:pt idx="3050">
                  <c:v>9.1517857142857135</c:v>
                </c:pt>
                <c:pt idx="3051">
                  <c:v>9.8214285714285712</c:v>
                </c:pt>
                <c:pt idx="3052">
                  <c:v>10.379464285714285</c:v>
                </c:pt>
                <c:pt idx="3053">
                  <c:v>10.714285714285714</c:v>
                </c:pt>
                <c:pt idx="3054">
                  <c:v>11.383928571428571</c:v>
                </c:pt>
                <c:pt idx="3055">
                  <c:v>12.165178571428569</c:v>
                </c:pt>
                <c:pt idx="3056">
                  <c:v>12.723214285714285</c:v>
                </c:pt>
                <c:pt idx="3057">
                  <c:v>13.281249999999998</c:v>
                </c:pt>
                <c:pt idx="3058">
                  <c:v>13.616071428571427</c:v>
                </c:pt>
                <c:pt idx="3059">
                  <c:v>13.950892857142856</c:v>
                </c:pt>
                <c:pt idx="3060">
                  <c:v>14.062499999999998</c:v>
                </c:pt>
                <c:pt idx="3061">
                  <c:v>14.174107142857142</c:v>
                </c:pt>
                <c:pt idx="3062">
                  <c:v>14.174107142857142</c:v>
                </c:pt>
                <c:pt idx="3063">
                  <c:v>14.062499999999998</c:v>
                </c:pt>
                <c:pt idx="3064">
                  <c:v>13.950892857142856</c:v>
                </c:pt>
                <c:pt idx="3065">
                  <c:v>13.616071428571427</c:v>
                </c:pt>
                <c:pt idx="3066">
                  <c:v>13.169642857142856</c:v>
                </c:pt>
                <c:pt idx="3067">
                  <c:v>12.834821428571427</c:v>
                </c:pt>
                <c:pt idx="3068">
                  <c:v>12.276785714285714</c:v>
                </c:pt>
                <c:pt idx="3069">
                  <c:v>11.607142857142856</c:v>
                </c:pt>
                <c:pt idx="3070">
                  <c:v>10.937499999999998</c:v>
                </c:pt>
                <c:pt idx="3071">
                  <c:v>10.267857142857142</c:v>
                </c:pt>
                <c:pt idx="3072">
                  <c:v>9.8214285714285712</c:v>
                </c:pt>
                <c:pt idx="3073">
                  <c:v>9.4866071428571423</c:v>
                </c:pt>
                <c:pt idx="3074">
                  <c:v>9.5982142857142847</c:v>
                </c:pt>
                <c:pt idx="3075">
                  <c:v>9.8214285714285712</c:v>
                </c:pt>
                <c:pt idx="3076">
                  <c:v>10.044642857142856</c:v>
                </c:pt>
                <c:pt idx="3077">
                  <c:v>9.9330357142857135</c:v>
                </c:pt>
                <c:pt idx="3078">
                  <c:v>9.709821428571427</c:v>
                </c:pt>
                <c:pt idx="3079">
                  <c:v>9.1517857142857135</c:v>
                </c:pt>
                <c:pt idx="3080">
                  <c:v>8.3705357142857135</c:v>
                </c:pt>
                <c:pt idx="3081">
                  <c:v>7.7008928571428568</c:v>
                </c:pt>
                <c:pt idx="3082">
                  <c:v>6.9196428571428568</c:v>
                </c:pt>
                <c:pt idx="3083">
                  <c:v>6.4732142857142847</c:v>
                </c:pt>
                <c:pt idx="3084">
                  <c:v>6.2499999999999991</c:v>
                </c:pt>
                <c:pt idx="3085">
                  <c:v>6.2499999999999991</c:v>
                </c:pt>
                <c:pt idx="3086">
                  <c:v>6.4732142857142847</c:v>
                </c:pt>
                <c:pt idx="3087">
                  <c:v>6.9196428571428568</c:v>
                </c:pt>
                <c:pt idx="3088">
                  <c:v>7.5892857142857135</c:v>
                </c:pt>
                <c:pt idx="3089">
                  <c:v>8.7053571428571423</c:v>
                </c:pt>
                <c:pt idx="3090">
                  <c:v>9.5982142857142847</c:v>
                </c:pt>
                <c:pt idx="3091">
                  <c:v>10.491071428571427</c:v>
                </c:pt>
                <c:pt idx="3092">
                  <c:v>11.160714285714285</c:v>
                </c:pt>
                <c:pt idx="3093">
                  <c:v>11.607142857142856</c:v>
                </c:pt>
                <c:pt idx="3094">
                  <c:v>12.165178571428569</c:v>
                </c:pt>
                <c:pt idx="3095">
                  <c:v>12.723214285714285</c:v>
                </c:pt>
                <c:pt idx="3096">
                  <c:v>13.392857142857142</c:v>
                </c:pt>
                <c:pt idx="3097">
                  <c:v>14.174107142857142</c:v>
                </c:pt>
                <c:pt idx="3098">
                  <c:v>14.955357142857141</c:v>
                </c:pt>
                <c:pt idx="3099">
                  <c:v>15.959821428571427</c:v>
                </c:pt>
                <c:pt idx="3100">
                  <c:v>16.964285714285712</c:v>
                </c:pt>
                <c:pt idx="3101">
                  <c:v>18.191964285714285</c:v>
                </c:pt>
                <c:pt idx="3102">
                  <c:v>19.419642857142854</c:v>
                </c:pt>
                <c:pt idx="3103">
                  <c:v>20.312499999999996</c:v>
                </c:pt>
                <c:pt idx="3104">
                  <c:v>20.870535714285712</c:v>
                </c:pt>
                <c:pt idx="3105">
                  <c:v>21.205357142857142</c:v>
                </c:pt>
                <c:pt idx="3106">
                  <c:v>21.093749999999996</c:v>
                </c:pt>
                <c:pt idx="3107">
                  <c:v>20.870535714285712</c:v>
                </c:pt>
                <c:pt idx="3108">
                  <c:v>20.312499999999996</c:v>
                </c:pt>
                <c:pt idx="3109">
                  <c:v>19.866071428571427</c:v>
                </c:pt>
                <c:pt idx="3110">
                  <c:v>19.308035714285712</c:v>
                </c:pt>
                <c:pt idx="3111">
                  <c:v>18.415178571428569</c:v>
                </c:pt>
                <c:pt idx="3112">
                  <c:v>17.745535714285712</c:v>
                </c:pt>
                <c:pt idx="3113">
                  <c:v>16.517857142857142</c:v>
                </c:pt>
                <c:pt idx="3114">
                  <c:v>15.178571428571427</c:v>
                </c:pt>
                <c:pt idx="3115">
                  <c:v>13.504464285714285</c:v>
                </c:pt>
                <c:pt idx="3116">
                  <c:v>11.830357142857142</c:v>
                </c:pt>
                <c:pt idx="3117">
                  <c:v>10.044642857142856</c:v>
                </c:pt>
                <c:pt idx="3118">
                  <c:v>8.2589285714285712</c:v>
                </c:pt>
                <c:pt idx="3119">
                  <c:v>6.9196428571428568</c:v>
                </c:pt>
                <c:pt idx="3120">
                  <c:v>6.1383928571428568</c:v>
                </c:pt>
                <c:pt idx="3121">
                  <c:v>7.3660714285714279</c:v>
                </c:pt>
                <c:pt idx="3122">
                  <c:v>8.8169642857142847</c:v>
                </c:pt>
                <c:pt idx="3123">
                  <c:v>10.044642857142856</c:v>
                </c:pt>
                <c:pt idx="3124">
                  <c:v>11.160714285714285</c:v>
                </c:pt>
                <c:pt idx="3125">
                  <c:v>11.830357142857142</c:v>
                </c:pt>
                <c:pt idx="3126">
                  <c:v>12.276785714285714</c:v>
                </c:pt>
                <c:pt idx="3127">
                  <c:v>12.723214285714285</c:v>
                </c:pt>
                <c:pt idx="3128">
                  <c:v>12.723214285714285</c:v>
                </c:pt>
                <c:pt idx="3129">
                  <c:v>12.499999999999998</c:v>
                </c:pt>
                <c:pt idx="3130">
                  <c:v>12.276785714285714</c:v>
                </c:pt>
                <c:pt idx="3131">
                  <c:v>11.718749999999998</c:v>
                </c:pt>
                <c:pt idx="3132">
                  <c:v>11.272321428571427</c:v>
                </c:pt>
                <c:pt idx="3133">
                  <c:v>11.160714285714285</c:v>
                </c:pt>
                <c:pt idx="3134">
                  <c:v>10.825892857142856</c:v>
                </c:pt>
                <c:pt idx="3135">
                  <c:v>10.491071428571427</c:v>
                </c:pt>
                <c:pt idx="3136">
                  <c:v>10.044642857142856</c:v>
                </c:pt>
                <c:pt idx="3137">
                  <c:v>9.3749999999999982</c:v>
                </c:pt>
                <c:pt idx="3138">
                  <c:v>8.59375</c:v>
                </c:pt>
                <c:pt idx="3139">
                  <c:v>7.9241071428571423</c:v>
                </c:pt>
                <c:pt idx="3140">
                  <c:v>7.1428571428571423</c:v>
                </c:pt>
                <c:pt idx="3141">
                  <c:v>7.0312499999999991</c:v>
                </c:pt>
                <c:pt idx="3142">
                  <c:v>7.2544642857142847</c:v>
                </c:pt>
                <c:pt idx="3143">
                  <c:v>7.1428571428571423</c:v>
                </c:pt>
                <c:pt idx="3144">
                  <c:v>7.2544642857142847</c:v>
                </c:pt>
                <c:pt idx="3145">
                  <c:v>6.9196428571428568</c:v>
                </c:pt>
                <c:pt idx="3146">
                  <c:v>6.5848214285714279</c:v>
                </c:pt>
                <c:pt idx="3147">
                  <c:v>6.2499999999999991</c:v>
                </c:pt>
                <c:pt idx="3148">
                  <c:v>6.2499999999999991</c:v>
                </c:pt>
                <c:pt idx="3149">
                  <c:v>6.8080357142857135</c:v>
                </c:pt>
                <c:pt idx="3150">
                  <c:v>7.4776785714285703</c:v>
                </c:pt>
                <c:pt idx="3151">
                  <c:v>8.2589285714285712</c:v>
                </c:pt>
                <c:pt idx="3152">
                  <c:v>8.7053571428571423</c:v>
                </c:pt>
                <c:pt idx="3153">
                  <c:v>9.1517857142857135</c:v>
                </c:pt>
                <c:pt idx="3154">
                  <c:v>9.2633928571428559</c:v>
                </c:pt>
                <c:pt idx="3155">
                  <c:v>9.1517857142857135</c:v>
                </c:pt>
                <c:pt idx="3156">
                  <c:v>8.8169642857142847</c:v>
                </c:pt>
                <c:pt idx="3157">
                  <c:v>8.2589285714285712</c:v>
                </c:pt>
                <c:pt idx="3158">
                  <c:v>7.8124999999999991</c:v>
                </c:pt>
                <c:pt idx="3159">
                  <c:v>7.5892857142857135</c:v>
                </c:pt>
                <c:pt idx="3160">
                  <c:v>7.5892857142857135</c:v>
                </c:pt>
                <c:pt idx="3161">
                  <c:v>7.8124999999999991</c:v>
                </c:pt>
                <c:pt idx="3162">
                  <c:v>8.0357142857142847</c:v>
                </c:pt>
                <c:pt idx="3163">
                  <c:v>8.0357142857142847</c:v>
                </c:pt>
                <c:pt idx="3164">
                  <c:v>7.8124999999999991</c:v>
                </c:pt>
                <c:pt idx="3165">
                  <c:v>7.3660714285714279</c:v>
                </c:pt>
                <c:pt idx="3166">
                  <c:v>6.8080357142857135</c:v>
                </c:pt>
                <c:pt idx="3167">
                  <c:v>6.3616071428571423</c:v>
                </c:pt>
                <c:pt idx="3168">
                  <c:v>6.9196428571428568</c:v>
                </c:pt>
                <c:pt idx="3169">
                  <c:v>7.5892857142857135</c:v>
                </c:pt>
                <c:pt idx="3170">
                  <c:v>8.59375</c:v>
                </c:pt>
                <c:pt idx="3171">
                  <c:v>9.5982142857142847</c:v>
                </c:pt>
                <c:pt idx="3172">
                  <c:v>10.267857142857142</c:v>
                </c:pt>
                <c:pt idx="3173">
                  <c:v>10.714285714285714</c:v>
                </c:pt>
                <c:pt idx="3174">
                  <c:v>11.049107142857142</c:v>
                </c:pt>
                <c:pt idx="3175">
                  <c:v>11.160714285714285</c:v>
                </c:pt>
                <c:pt idx="3176">
                  <c:v>10.937499999999998</c:v>
                </c:pt>
                <c:pt idx="3177">
                  <c:v>11.049107142857142</c:v>
                </c:pt>
                <c:pt idx="3178">
                  <c:v>10.937499999999998</c:v>
                </c:pt>
                <c:pt idx="3179">
                  <c:v>10.937499999999998</c:v>
                </c:pt>
                <c:pt idx="3180">
                  <c:v>11.049107142857142</c:v>
                </c:pt>
                <c:pt idx="3181">
                  <c:v>10.714285714285714</c:v>
                </c:pt>
                <c:pt idx="3182">
                  <c:v>10.491071428571427</c:v>
                </c:pt>
                <c:pt idx="3183">
                  <c:v>10.156249999999998</c:v>
                </c:pt>
                <c:pt idx="3184">
                  <c:v>9.709821428571427</c:v>
                </c:pt>
                <c:pt idx="3185">
                  <c:v>9.8214285714285712</c:v>
                </c:pt>
                <c:pt idx="3186">
                  <c:v>9.8214285714285712</c:v>
                </c:pt>
                <c:pt idx="3187">
                  <c:v>9.9330357142857135</c:v>
                </c:pt>
                <c:pt idx="3188">
                  <c:v>10.044642857142856</c:v>
                </c:pt>
                <c:pt idx="3189">
                  <c:v>9.5982142857142847</c:v>
                </c:pt>
                <c:pt idx="3190">
                  <c:v>9.3749999999999982</c:v>
                </c:pt>
                <c:pt idx="3191">
                  <c:v>9.1517857142857135</c:v>
                </c:pt>
                <c:pt idx="3192">
                  <c:v>9.2633928571428559</c:v>
                </c:pt>
                <c:pt idx="3193">
                  <c:v>9.709821428571427</c:v>
                </c:pt>
                <c:pt idx="3194">
                  <c:v>10.267857142857142</c:v>
                </c:pt>
                <c:pt idx="3195">
                  <c:v>10.491071428571427</c:v>
                </c:pt>
                <c:pt idx="3196">
                  <c:v>10.602678571428571</c:v>
                </c:pt>
                <c:pt idx="3197">
                  <c:v>10.491071428571427</c:v>
                </c:pt>
                <c:pt idx="3198">
                  <c:v>10.491071428571427</c:v>
                </c:pt>
                <c:pt idx="3199">
                  <c:v>10.379464285714285</c:v>
                </c:pt>
                <c:pt idx="3200">
                  <c:v>10.267857142857142</c:v>
                </c:pt>
                <c:pt idx="3201">
                  <c:v>9.709821428571427</c:v>
                </c:pt>
                <c:pt idx="3202">
                  <c:v>9.1517857142857135</c:v>
                </c:pt>
                <c:pt idx="3203">
                  <c:v>8.0357142857142847</c:v>
                </c:pt>
                <c:pt idx="3204">
                  <c:v>6.9196428571428568</c:v>
                </c:pt>
                <c:pt idx="3205">
                  <c:v>6.4732142857142847</c:v>
                </c:pt>
                <c:pt idx="3206">
                  <c:v>6.9196428571428568</c:v>
                </c:pt>
                <c:pt idx="3207">
                  <c:v>7.1428571428571423</c:v>
                </c:pt>
                <c:pt idx="3208">
                  <c:v>7.2544642857142847</c:v>
                </c:pt>
                <c:pt idx="3209">
                  <c:v>7.5892857142857135</c:v>
                </c:pt>
                <c:pt idx="3210">
                  <c:v>7.8124999999999991</c:v>
                </c:pt>
                <c:pt idx="3211">
                  <c:v>8.3705357142857135</c:v>
                </c:pt>
                <c:pt idx="3212">
                  <c:v>8.928571428571427</c:v>
                </c:pt>
                <c:pt idx="3213">
                  <c:v>9.5982142857142847</c:v>
                </c:pt>
                <c:pt idx="3214">
                  <c:v>9.9330357142857135</c:v>
                </c:pt>
                <c:pt idx="3215">
                  <c:v>10.379464285714285</c:v>
                </c:pt>
                <c:pt idx="3216">
                  <c:v>10.491071428571427</c:v>
                </c:pt>
                <c:pt idx="3217">
                  <c:v>10.825892857142856</c:v>
                </c:pt>
                <c:pt idx="3218">
                  <c:v>10.937499999999998</c:v>
                </c:pt>
                <c:pt idx="3219">
                  <c:v>11.049107142857142</c:v>
                </c:pt>
                <c:pt idx="3220">
                  <c:v>11.049107142857142</c:v>
                </c:pt>
                <c:pt idx="3221">
                  <c:v>10.937499999999998</c:v>
                </c:pt>
                <c:pt idx="3222">
                  <c:v>10.825892857142856</c:v>
                </c:pt>
                <c:pt idx="3223">
                  <c:v>10.825892857142856</c:v>
                </c:pt>
                <c:pt idx="3224">
                  <c:v>10.825892857142856</c:v>
                </c:pt>
                <c:pt idx="3225">
                  <c:v>10.714285714285714</c:v>
                </c:pt>
                <c:pt idx="3226">
                  <c:v>10.602678571428571</c:v>
                </c:pt>
                <c:pt idx="3227">
                  <c:v>10.491071428571427</c:v>
                </c:pt>
                <c:pt idx="3228">
                  <c:v>10.267857142857142</c:v>
                </c:pt>
                <c:pt idx="3229">
                  <c:v>10.156249999999998</c:v>
                </c:pt>
                <c:pt idx="3230">
                  <c:v>9.709821428571427</c:v>
                </c:pt>
                <c:pt idx="3231">
                  <c:v>9.2633928571428559</c:v>
                </c:pt>
                <c:pt idx="3232">
                  <c:v>8.928571428571427</c:v>
                </c:pt>
                <c:pt idx="3233">
                  <c:v>8.7053571428571423</c:v>
                </c:pt>
                <c:pt idx="3234">
                  <c:v>8.59375</c:v>
                </c:pt>
                <c:pt idx="3235">
                  <c:v>8.59375</c:v>
                </c:pt>
                <c:pt idx="3236">
                  <c:v>8.7053571428571423</c:v>
                </c:pt>
                <c:pt idx="3237">
                  <c:v>8.928571428571427</c:v>
                </c:pt>
                <c:pt idx="3238">
                  <c:v>9.2633928571428559</c:v>
                </c:pt>
                <c:pt idx="3239">
                  <c:v>9.5982142857142847</c:v>
                </c:pt>
                <c:pt idx="3240">
                  <c:v>9.9330357142857135</c:v>
                </c:pt>
                <c:pt idx="3241">
                  <c:v>10.379464285714285</c:v>
                </c:pt>
                <c:pt idx="3242">
                  <c:v>10.714285714285714</c:v>
                </c:pt>
                <c:pt idx="3243">
                  <c:v>10.937499999999998</c:v>
                </c:pt>
                <c:pt idx="3244">
                  <c:v>11.272321428571427</c:v>
                </c:pt>
                <c:pt idx="3245">
                  <c:v>11.607142857142856</c:v>
                </c:pt>
                <c:pt idx="3246">
                  <c:v>11.830357142857142</c:v>
                </c:pt>
                <c:pt idx="3247">
                  <c:v>12.053571428571427</c:v>
                </c:pt>
                <c:pt idx="3248">
                  <c:v>12.165178571428569</c:v>
                </c:pt>
                <c:pt idx="3249">
                  <c:v>12.053571428571427</c:v>
                </c:pt>
                <c:pt idx="3250">
                  <c:v>12.053571428571427</c:v>
                </c:pt>
                <c:pt idx="3251">
                  <c:v>11.830357142857142</c:v>
                </c:pt>
                <c:pt idx="3252">
                  <c:v>11.718749999999998</c:v>
                </c:pt>
                <c:pt idx="3253">
                  <c:v>11.718749999999998</c:v>
                </c:pt>
                <c:pt idx="3254">
                  <c:v>11.941964285714285</c:v>
                </c:pt>
                <c:pt idx="3255">
                  <c:v>12.165178571428569</c:v>
                </c:pt>
                <c:pt idx="3256">
                  <c:v>12.499999999999998</c:v>
                </c:pt>
                <c:pt idx="3257">
                  <c:v>12.611607142857142</c:v>
                </c:pt>
                <c:pt idx="3258">
                  <c:v>12.723214285714285</c:v>
                </c:pt>
                <c:pt idx="3259">
                  <c:v>12.499999999999998</c:v>
                </c:pt>
                <c:pt idx="3260">
                  <c:v>12.053571428571427</c:v>
                </c:pt>
                <c:pt idx="3261">
                  <c:v>11.495535714285714</c:v>
                </c:pt>
                <c:pt idx="3262">
                  <c:v>10.714285714285714</c:v>
                </c:pt>
                <c:pt idx="3263">
                  <c:v>9.5982142857142847</c:v>
                </c:pt>
                <c:pt idx="3264">
                  <c:v>8.59375</c:v>
                </c:pt>
                <c:pt idx="3265">
                  <c:v>7.7008928571428568</c:v>
                </c:pt>
                <c:pt idx="3266">
                  <c:v>6.8080357142857135</c:v>
                </c:pt>
                <c:pt idx="3267">
                  <c:v>6.2499999999999991</c:v>
                </c:pt>
                <c:pt idx="3268">
                  <c:v>5.9151785714285712</c:v>
                </c:pt>
                <c:pt idx="3269">
                  <c:v>6.4732142857142847</c:v>
                </c:pt>
                <c:pt idx="3270">
                  <c:v>7.2544642857142847</c:v>
                </c:pt>
                <c:pt idx="3271">
                  <c:v>8.147321428571427</c:v>
                </c:pt>
                <c:pt idx="3272">
                  <c:v>8.8169642857142847</c:v>
                </c:pt>
                <c:pt idx="3273">
                  <c:v>9.5982142857142847</c:v>
                </c:pt>
                <c:pt idx="3274">
                  <c:v>10.379464285714285</c:v>
                </c:pt>
                <c:pt idx="3275">
                  <c:v>11.160714285714285</c:v>
                </c:pt>
                <c:pt idx="3276">
                  <c:v>11.941964285714285</c:v>
                </c:pt>
                <c:pt idx="3277">
                  <c:v>12.946428571428569</c:v>
                </c:pt>
                <c:pt idx="3278">
                  <c:v>13.616071428571427</c:v>
                </c:pt>
                <c:pt idx="3279">
                  <c:v>14.174107142857142</c:v>
                </c:pt>
                <c:pt idx="3280">
                  <c:v>14.620535714285714</c:v>
                </c:pt>
                <c:pt idx="3281">
                  <c:v>14.955357142857141</c:v>
                </c:pt>
                <c:pt idx="3282">
                  <c:v>15.066964285714285</c:v>
                </c:pt>
                <c:pt idx="3283">
                  <c:v>15.066964285714285</c:v>
                </c:pt>
                <c:pt idx="3284">
                  <c:v>15.066964285714285</c:v>
                </c:pt>
                <c:pt idx="3285">
                  <c:v>14.955357142857141</c:v>
                </c:pt>
                <c:pt idx="3286">
                  <c:v>14.620535714285714</c:v>
                </c:pt>
                <c:pt idx="3287">
                  <c:v>14.174107142857142</c:v>
                </c:pt>
                <c:pt idx="3288">
                  <c:v>13.616071428571427</c:v>
                </c:pt>
                <c:pt idx="3289">
                  <c:v>12.723214285714285</c:v>
                </c:pt>
                <c:pt idx="3290">
                  <c:v>11.495535714285714</c:v>
                </c:pt>
                <c:pt idx="3291">
                  <c:v>10.267857142857142</c:v>
                </c:pt>
                <c:pt idx="3292">
                  <c:v>8.928571428571427</c:v>
                </c:pt>
                <c:pt idx="3293">
                  <c:v>7.7008928571428568</c:v>
                </c:pt>
                <c:pt idx="3294">
                  <c:v>6.6964285714285712</c:v>
                </c:pt>
                <c:pt idx="3295">
                  <c:v>6.0267857142857135</c:v>
                </c:pt>
                <c:pt idx="3296">
                  <c:v>6.0267857142857135</c:v>
                </c:pt>
                <c:pt idx="3297">
                  <c:v>6.9196428571428568</c:v>
                </c:pt>
                <c:pt idx="3298">
                  <c:v>7.5892857142857135</c:v>
                </c:pt>
                <c:pt idx="3299">
                  <c:v>8.4821428571428559</c:v>
                </c:pt>
                <c:pt idx="3300">
                  <c:v>9.5982142857142847</c:v>
                </c:pt>
                <c:pt idx="3301">
                  <c:v>10.937499999999998</c:v>
                </c:pt>
                <c:pt idx="3302">
                  <c:v>12.388392857142856</c:v>
                </c:pt>
                <c:pt idx="3303">
                  <c:v>14.062499999999998</c:v>
                </c:pt>
                <c:pt idx="3304">
                  <c:v>15.624999999999998</c:v>
                </c:pt>
                <c:pt idx="3305">
                  <c:v>16.964285714285712</c:v>
                </c:pt>
                <c:pt idx="3306">
                  <c:v>17.96875</c:v>
                </c:pt>
                <c:pt idx="3307">
                  <c:v>18.191964285714285</c:v>
                </c:pt>
                <c:pt idx="3308">
                  <c:v>18.526785714285712</c:v>
                </c:pt>
                <c:pt idx="3309">
                  <c:v>18.638392857142854</c:v>
                </c:pt>
                <c:pt idx="3310">
                  <c:v>18.861607142857142</c:v>
                </c:pt>
                <c:pt idx="3311">
                  <c:v>18.861607142857142</c:v>
                </c:pt>
                <c:pt idx="3312">
                  <c:v>18.973214285714285</c:v>
                </c:pt>
                <c:pt idx="3313">
                  <c:v>18.861607142857142</c:v>
                </c:pt>
                <c:pt idx="3314">
                  <c:v>18.749999999999996</c:v>
                </c:pt>
                <c:pt idx="3315">
                  <c:v>18.749999999999996</c:v>
                </c:pt>
                <c:pt idx="3316">
                  <c:v>18.526785714285712</c:v>
                </c:pt>
                <c:pt idx="3317">
                  <c:v>18.303571428571427</c:v>
                </c:pt>
                <c:pt idx="3318">
                  <c:v>18.080357142857142</c:v>
                </c:pt>
                <c:pt idx="3319">
                  <c:v>17.633928571428569</c:v>
                </c:pt>
                <c:pt idx="3320">
                  <c:v>17.1875</c:v>
                </c:pt>
                <c:pt idx="3321">
                  <c:v>16.741071428571427</c:v>
                </c:pt>
                <c:pt idx="3322">
                  <c:v>16.294642857142854</c:v>
                </c:pt>
                <c:pt idx="3323">
                  <c:v>15.959821428571427</c:v>
                </c:pt>
                <c:pt idx="3324">
                  <c:v>15.624999999999998</c:v>
                </c:pt>
                <c:pt idx="3325">
                  <c:v>15.401785714285714</c:v>
                </c:pt>
                <c:pt idx="3326">
                  <c:v>14.843749999999998</c:v>
                </c:pt>
                <c:pt idx="3327">
                  <c:v>14.508928571428569</c:v>
                </c:pt>
                <c:pt idx="3328">
                  <c:v>13.950892857142856</c:v>
                </c:pt>
                <c:pt idx="3329">
                  <c:v>13.616071428571427</c:v>
                </c:pt>
                <c:pt idx="3330">
                  <c:v>13.169642857142856</c:v>
                </c:pt>
                <c:pt idx="3331">
                  <c:v>12.946428571428569</c:v>
                </c:pt>
                <c:pt idx="3332">
                  <c:v>12.276785714285714</c:v>
                </c:pt>
                <c:pt idx="3333">
                  <c:v>11.830357142857142</c:v>
                </c:pt>
                <c:pt idx="3334">
                  <c:v>11.272321428571427</c:v>
                </c:pt>
                <c:pt idx="3335">
                  <c:v>10.937499999999998</c:v>
                </c:pt>
                <c:pt idx="3336">
                  <c:v>10.491071428571427</c:v>
                </c:pt>
                <c:pt idx="3337">
                  <c:v>10.044642857142856</c:v>
                </c:pt>
                <c:pt idx="3338">
                  <c:v>9.3749999999999982</c:v>
                </c:pt>
                <c:pt idx="3339">
                  <c:v>8.928571428571427</c:v>
                </c:pt>
                <c:pt idx="3340">
                  <c:v>8.3705357142857135</c:v>
                </c:pt>
                <c:pt idx="3341">
                  <c:v>8.0357142857142847</c:v>
                </c:pt>
                <c:pt idx="3342">
                  <c:v>7.4776785714285703</c:v>
                </c:pt>
                <c:pt idx="3343">
                  <c:v>6.9196428571428568</c:v>
                </c:pt>
                <c:pt idx="3344">
                  <c:v>6.4732142857142847</c:v>
                </c:pt>
                <c:pt idx="3345">
                  <c:v>6.1383928571428568</c:v>
                </c:pt>
                <c:pt idx="3346">
                  <c:v>6.3616071428571423</c:v>
                </c:pt>
                <c:pt idx="3347">
                  <c:v>6.9196428571428568</c:v>
                </c:pt>
                <c:pt idx="3348">
                  <c:v>7.8124999999999991</c:v>
                </c:pt>
                <c:pt idx="3349">
                  <c:v>8.7053571428571423</c:v>
                </c:pt>
                <c:pt idx="3350">
                  <c:v>9.5982142857142847</c:v>
                </c:pt>
                <c:pt idx="3351">
                  <c:v>10.602678571428571</c:v>
                </c:pt>
                <c:pt idx="3352">
                  <c:v>11.607142857142856</c:v>
                </c:pt>
                <c:pt idx="3353">
                  <c:v>12.723214285714285</c:v>
                </c:pt>
                <c:pt idx="3354">
                  <c:v>13.616071428571427</c:v>
                </c:pt>
                <c:pt idx="3355">
                  <c:v>14.508928571428569</c:v>
                </c:pt>
                <c:pt idx="3356">
                  <c:v>15.401785714285714</c:v>
                </c:pt>
                <c:pt idx="3357">
                  <c:v>16.071428571428569</c:v>
                </c:pt>
                <c:pt idx="3358">
                  <c:v>16.294642857142854</c:v>
                </c:pt>
                <c:pt idx="3359">
                  <c:v>16.294642857142854</c:v>
                </c:pt>
                <c:pt idx="3360">
                  <c:v>16.183035714285712</c:v>
                </c:pt>
                <c:pt idx="3361">
                  <c:v>15.848214285714285</c:v>
                </c:pt>
                <c:pt idx="3362">
                  <c:v>15.624999999999998</c:v>
                </c:pt>
                <c:pt idx="3363">
                  <c:v>15.513392857142856</c:v>
                </c:pt>
                <c:pt idx="3364">
                  <c:v>15.513392857142856</c:v>
                </c:pt>
                <c:pt idx="3365">
                  <c:v>15.513392857142856</c:v>
                </c:pt>
                <c:pt idx="3366">
                  <c:v>15.401785714285714</c:v>
                </c:pt>
                <c:pt idx="3367">
                  <c:v>15.178571428571427</c:v>
                </c:pt>
                <c:pt idx="3368">
                  <c:v>14.732142857142856</c:v>
                </c:pt>
                <c:pt idx="3369">
                  <c:v>14.508928571428569</c:v>
                </c:pt>
                <c:pt idx="3370">
                  <c:v>14.174107142857142</c:v>
                </c:pt>
                <c:pt idx="3371">
                  <c:v>13.839285714285714</c:v>
                </c:pt>
                <c:pt idx="3372">
                  <c:v>13.281249999999998</c:v>
                </c:pt>
                <c:pt idx="3373">
                  <c:v>12.499999999999998</c:v>
                </c:pt>
                <c:pt idx="3374">
                  <c:v>11.607142857142856</c:v>
                </c:pt>
                <c:pt idx="3375">
                  <c:v>10.602678571428571</c:v>
                </c:pt>
                <c:pt idx="3376">
                  <c:v>9.709821428571427</c:v>
                </c:pt>
                <c:pt idx="3377">
                  <c:v>8.8169642857142847</c:v>
                </c:pt>
                <c:pt idx="3378">
                  <c:v>8.0357142857142847</c:v>
                </c:pt>
                <c:pt idx="3379">
                  <c:v>7.2544642857142847</c:v>
                </c:pt>
                <c:pt idx="3380">
                  <c:v>6.3616071428571423</c:v>
                </c:pt>
                <c:pt idx="3381">
                  <c:v>5.9151785714285712</c:v>
                </c:pt>
                <c:pt idx="3382">
                  <c:v>6.3616071428571423</c:v>
                </c:pt>
                <c:pt idx="3383">
                  <c:v>7.0312499999999991</c:v>
                </c:pt>
                <c:pt idx="3384">
                  <c:v>7.9241071428571423</c:v>
                </c:pt>
                <c:pt idx="3385">
                  <c:v>8.928571428571427</c:v>
                </c:pt>
                <c:pt idx="3386">
                  <c:v>10.156249999999998</c:v>
                </c:pt>
                <c:pt idx="3387">
                  <c:v>11.495535714285714</c:v>
                </c:pt>
                <c:pt idx="3388">
                  <c:v>12.946428571428569</c:v>
                </c:pt>
                <c:pt idx="3389">
                  <c:v>14.508928571428569</c:v>
                </c:pt>
                <c:pt idx="3390">
                  <c:v>15.624999999999998</c:v>
                </c:pt>
                <c:pt idx="3391">
                  <c:v>16.517857142857142</c:v>
                </c:pt>
                <c:pt idx="3392">
                  <c:v>17.075892857142854</c:v>
                </c:pt>
                <c:pt idx="3393">
                  <c:v>17.522321428571427</c:v>
                </c:pt>
                <c:pt idx="3394">
                  <c:v>17.857142857142854</c:v>
                </c:pt>
                <c:pt idx="3395">
                  <c:v>17.857142857142854</c:v>
                </c:pt>
                <c:pt idx="3396">
                  <c:v>17.633928571428569</c:v>
                </c:pt>
                <c:pt idx="3397">
                  <c:v>17.410714285714285</c:v>
                </c:pt>
                <c:pt idx="3398">
                  <c:v>17.075892857142854</c:v>
                </c:pt>
                <c:pt idx="3399">
                  <c:v>16.629464285714285</c:v>
                </c:pt>
                <c:pt idx="3400">
                  <c:v>16.40625</c:v>
                </c:pt>
                <c:pt idx="3401">
                  <c:v>16.071428571428569</c:v>
                </c:pt>
                <c:pt idx="3402">
                  <c:v>15.848214285714285</c:v>
                </c:pt>
                <c:pt idx="3403">
                  <c:v>15.401785714285714</c:v>
                </c:pt>
                <c:pt idx="3404">
                  <c:v>14.732142857142856</c:v>
                </c:pt>
                <c:pt idx="3405">
                  <c:v>13.950892857142856</c:v>
                </c:pt>
                <c:pt idx="3406">
                  <c:v>12.946428571428569</c:v>
                </c:pt>
                <c:pt idx="3407">
                  <c:v>11.830357142857142</c:v>
                </c:pt>
                <c:pt idx="3408">
                  <c:v>10.714285714285714</c:v>
                </c:pt>
                <c:pt idx="3409">
                  <c:v>9.709821428571427</c:v>
                </c:pt>
                <c:pt idx="3410">
                  <c:v>9.1517857142857135</c:v>
                </c:pt>
                <c:pt idx="3411">
                  <c:v>8.8169642857142847</c:v>
                </c:pt>
                <c:pt idx="3412">
                  <c:v>8.147321428571427</c:v>
                </c:pt>
                <c:pt idx="3413">
                  <c:v>7.2544642857142847</c:v>
                </c:pt>
                <c:pt idx="3414">
                  <c:v>6.4732142857142847</c:v>
                </c:pt>
                <c:pt idx="3415">
                  <c:v>6.0267857142857135</c:v>
                </c:pt>
                <c:pt idx="3416">
                  <c:v>6.1383928571428568</c:v>
                </c:pt>
                <c:pt idx="3417">
                  <c:v>6.5848214285714279</c:v>
                </c:pt>
                <c:pt idx="3418">
                  <c:v>6.9196428571428568</c:v>
                </c:pt>
                <c:pt idx="3419">
                  <c:v>7.1428571428571423</c:v>
                </c:pt>
                <c:pt idx="3420">
                  <c:v>7.0312499999999991</c:v>
                </c:pt>
                <c:pt idx="3421">
                  <c:v>7.0312499999999991</c:v>
                </c:pt>
                <c:pt idx="3422">
                  <c:v>7.1428571428571423</c:v>
                </c:pt>
                <c:pt idx="3423">
                  <c:v>7.4776785714285703</c:v>
                </c:pt>
                <c:pt idx="3424">
                  <c:v>7.9241071428571423</c:v>
                </c:pt>
                <c:pt idx="3425">
                  <c:v>8.3705357142857135</c:v>
                </c:pt>
                <c:pt idx="3426">
                  <c:v>8.8169642857142847</c:v>
                </c:pt>
                <c:pt idx="3427">
                  <c:v>9.3749999999999982</c:v>
                </c:pt>
                <c:pt idx="3428">
                  <c:v>9.3749999999999982</c:v>
                </c:pt>
                <c:pt idx="3429">
                  <c:v>9.8214285714285712</c:v>
                </c:pt>
                <c:pt idx="3430">
                  <c:v>10.156249999999998</c:v>
                </c:pt>
                <c:pt idx="3431">
                  <c:v>10.491071428571427</c:v>
                </c:pt>
                <c:pt idx="3432">
                  <c:v>10.937499999999998</c:v>
                </c:pt>
                <c:pt idx="3433">
                  <c:v>11.049107142857142</c:v>
                </c:pt>
                <c:pt idx="3434">
                  <c:v>11.383928571428571</c:v>
                </c:pt>
                <c:pt idx="3435">
                  <c:v>11.495535714285714</c:v>
                </c:pt>
                <c:pt idx="3436">
                  <c:v>11.495535714285714</c:v>
                </c:pt>
                <c:pt idx="3437">
                  <c:v>11.607142857142856</c:v>
                </c:pt>
                <c:pt idx="3438">
                  <c:v>11.830357142857142</c:v>
                </c:pt>
                <c:pt idx="3439">
                  <c:v>12.053571428571427</c:v>
                </c:pt>
                <c:pt idx="3440">
                  <c:v>12.388392857142856</c:v>
                </c:pt>
                <c:pt idx="3441">
                  <c:v>12.723214285714285</c:v>
                </c:pt>
                <c:pt idx="3442">
                  <c:v>13.058035714285714</c:v>
                </c:pt>
                <c:pt idx="3443">
                  <c:v>13.281249999999998</c:v>
                </c:pt>
                <c:pt idx="3444">
                  <c:v>13.504464285714285</c:v>
                </c:pt>
                <c:pt idx="3445">
                  <c:v>13.839285714285714</c:v>
                </c:pt>
                <c:pt idx="3446">
                  <c:v>14.062499999999998</c:v>
                </c:pt>
                <c:pt idx="3447">
                  <c:v>14.397321428571427</c:v>
                </c:pt>
                <c:pt idx="3448">
                  <c:v>14.508928571428569</c:v>
                </c:pt>
                <c:pt idx="3449">
                  <c:v>14.508928571428569</c:v>
                </c:pt>
                <c:pt idx="3450">
                  <c:v>14.620535714285714</c:v>
                </c:pt>
                <c:pt idx="3451">
                  <c:v>14.732142857142856</c:v>
                </c:pt>
                <c:pt idx="3452">
                  <c:v>14.955357142857141</c:v>
                </c:pt>
                <c:pt idx="3453">
                  <c:v>15.290178571428569</c:v>
                </c:pt>
                <c:pt idx="3454">
                  <c:v>15.401785714285714</c:v>
                </c:pt>
                <c:pt idx="3455">
                  <c:v>15.513392857142856</c:v>
                </c:pt>
                <c:pt idx="3456">
                  <c:v>15.848214285714285</c:v>
                </c:pt>
                <c:pt idx="3457">
                  <c:v>16.071428571428569</c:v>
                </c:pt>
                <c:pt idx="3458">
                  <c:v>16.40625</c:v>
                </c:pt>
                <c:pt idx="3459">
                  <c:v>16.741071428571427</c:v>
                </c:pt>
                <c:pt idx="3460">
                  <c:v>17.1875</c:v>
                </c:pt>
                <c:pt idx="3461">
                  <c:v>17.857142857142854</c:v>
                </c:pt>
                <c:pt idx="3462">
                  <c:v>18.303571428571427</c:v>
                </c:pt>
                <c:pt idx="3463">
                  <c:v>18.749999999999996</c:v>
                </c:pt>
                <c:pt idx="3464">
                  <c:v>18.973214285714285</c:v>
                </c:pt>
                <c:pt idx="3465">
                  <c:v>18.861607142857142</c:v>
                </c:pt>
                <c:pt idx="3466">
                  <c:v>18.973214285714285</c:v>
                </c:pt>
                <c:pt idx="3467">
                  <c:v>18.973214285714285</c:v>
                </c:pt>
                <c:pt idx="3468">
                  <c:v>18.973214285714285</c:v>
                </c:pt>
                <c:pt idx="3469">
                  <c:v>19.084821428571427</c:v>
                </c:pt>
                <c:pt idx="3470">
                  <c:v>19.308035714285712</c:v>
                </c:pt>
                <c:pt idx="3471">
                  <c:v>19.642857142857142</c:v>
                </c:pt>
                <c:pt idx="3472">
                  <c:v>19.642857142857142</c:v>
                </c:pt>
                <c:pt idx="3473">
                  <c:v>19.531249999999996</c:v>
                </c:pt>
                <c:pt idx="3474">
                  <c:v>19.642857142857142</c:v>
                </c:pt>
                <c:pt idx="3475">
                  <c:v>19.642857142857142</c:v>
                </c:pt>
                <c:pt idx="3476">
                  <c:v>19.642857142857142</c:v>
                </c:pt>
                <c:pt idx="3477">
                  <c:v>19.642857142857142</c:v>
                </c:pt>
                <c:pt idx="3478">
                  <c:v>19.754464285714285</c:v>
                </c:pt>
                <c:pt idx="3479">
                  <c:v>19.866071428571427</c:v>
                </c:pt>
                <c:pt idx="3480">
                  <c:v>20.089285714285712</c:v>
                </c:pt>
                <c:pt idx="3481">
                  <c:v>20.312499999999996</c:v>
                </c:pt>
                <c:pt idx="3482">
                  <c:v>20.535714285714285</c:v>
                </c:pt>
                <c:pt idx="3483">
                  <c:v>20.647321428571427</c:v>
                </c:pt>
                <c:pt idx="3484">
                  <c:v>20.758928571428569</c:v>
                </c:pt>
                <c:pt idx="3485">
                  <c:v>20.758928571428569</c:v>
                </c:pt>
                <c:pt idx="3486">
                  <c:v>20.870535714285712</c:v>
                </c:pt>
                <c:pt idx="3487">
                  <c:v>20.870535714285712</c:v>
                </c:pt>
                <c:pt idx="3488">
                  <c:v>20.870535714285712</c:v>
                </c:pt>
                <c:pt idx="3489">
                  <c:v>20.758928571428569</c:v>
                </c:pt>
                <c:pt idx="3490">
                  <c:v>20.758928571428569</c:v>
                </c:pt>
                <c:pt idx="3491">
                  <c:v>20.535714285714285</c:v>
                </c:pt>
                <c:pt idx="3492">
                  <c:v>20.535714285714285</c:v>
                </c:pt>
                <c:pt idx="3493">
                  <c:v>20.312499999999996</c:v>
                </c:pt>
                <c:pt idx="3494">
                  <c:v>20.312499999999996</c:v>
                </c:pt>
                <c:pt idx="3495">
                  <c:v>19.866071428571427</c:v>
                </c:pt>
                <c:pt idx="3496">
                  <c:v>19.531249999999996</c:v>
                </c:pt>
                <c:pt idx="3497">
                  <c:v>19.308035714285712</c:v>
                </c:pt>
                <c:pt idx="3498">
                  <c:v>19.196428571428569</c:v>
                </c:pt>
                <c:pt idx="3499">
                  <c:v>19.084821428571427</c:v>
                </c:pt>
                <c:pt idx="3500">
                  <c:v>19.196428571428569</c:v>
                </c:pt>
                <c:pt idx="3501">
                  <c:v>19.308035714285712</c:v>
                </c:pt>
                <c:pt idx="3502">
                  <c:v>19.419642857142854</c:v>
                </c:pt>
                <c:pt idx="3503">
                  <c:v>19.531249999999996</c:v>
                </c:pt>
                <c:pt idx="3504">
                  <c:v>19.308035714285712</c:v>
                </c:pt>
                <c:pt idx="3505">
                  <c:v>18.973214285714285</c:v>
                </c:pt>
                <c:pt idx="3506">
                  <c:v>18.749999999999996</c:v>
                </c:pt>
                <c:pt idx="3507">
                  <c:v>18.303571428571427</c:v>
                </c:pt>
                <c:pt idx="3508">
                  <c:v>17.857142857142854</c:v>
                </c:pt>
                <c:pt idx="3509">
                  <c:v>17.633928571428569</c:v>
                </c:pt>
                <c:pt idx="3510">
                  <c:v>17.1875</c:v>
                </c:pt>
                <c:pt idx="3511">
                  <c:v>16.741071428571427</c:v>
                </c:pt>
                <c:pt idx="3512">
                  <c:v>16.071428571428569</c:v>
                </c:pt>
                <c:pt idx="3513">
                  <c:v>15.513392857142856</c:v>
                </c:pt>
                <c:pt idx="3514">
                  <c:v>15.066964285714285</c:v>
                </c:pt>
                <c:pt idx="3515">
                  <c:v>14.620535714285714</c:v>
                </c:pt>
                <c:pt idx="3516">
                  <c:v>14.285714285714285</c:v>
                </c:pt>
                <c:pt idx="3517">
                  <c:v>13.950892857142856</c:v>
                </c:pt>
                <c:pt idx="3518">
                  <c:v>13.727678571428569</c:v>
                </c:pt>
                <c:pt idx="3519">
                  <c:v>13.616071428571427</c:v>
                </c:pt>
                <c:pt idx="3520">
                  <c:v>13.281249999999998</c:v>
                </c:pt>
                <c:pt idx="3521">
                  <c:v>12.611607142857142</c:v>
                </c:pt>
                <c:pt idx="3522">
                  <c:v>11.830357142857142</c:v>
                </c:pt>
                <c:pt idx="3523">
                  <c:v>10.602678571428571</c:v>
                </c:pt>
                <c:pt idx="3524">
                  <c:v>9.3749999999999982</c:v>
                </c:pt>
                <c:pt idx="3525">
                  <c:v>8.0357142857142847</c:v>
                </c:pt>
                <c:pt idx="3526">
                  <c:v>6.4732142857142847</c:v>
                </c:pt>
                <c:pt idx="3527">
                  <c:v>7.1428571428571423</c:v>
                </c:pt>
                <c:pt idx="3528">
                  <c:v>8.2589285714285712</c:v>
                </c:pt>
                <c:pt idx="3529">
                  <c:v>9.1517857142857135</c:v>
                </c:pt>
                <c:pt idx="3530">
                  <c:v>9.709821428571427</c:v>
                </c:pt>
                <c:pt idx="3531">
                  <c:v>10.267857142857142</c:v>
                </c:pt>
                <c:pt idx="3532">
                  <c:v>10.825892857142856</c:v>
                </c:pt>
                <c:pt idx="3533">
                  <c:v>11.607142857142856</c:v>
                </c:pt>
                <c:pt idx="3534">
                  <c:v>12.611607142857142</c:v>
                </c:pt>
                <c:pt idx="3535">
                  <c:v>13.616071428571427</c:v>
                </c:pt>
                <c:pt idx="3536">
                  <c:v>14.732142857142856</c:v>
                </c:pt>
                <c:pt idx="3537">
                  <c:v>15.736607142857141</c:v>
                </c:pt>
                <c:pt idx="3538">
                  <c:v>16.629464285714285</c:v>
                </c:pt>
                <c:pt idx="3539">
                  <c:v>17.522321428571427</c:v>
                </c:pt>
                <c:pt idx="3540">
                  <c:v>18.303571428571427</c:v>
                </c:pt>
                <c:pt idx="3541">
                  <c:v>19.084821428571427</c:v>
                </c:pt>
                <c:pt idx="3542">
                  <c:v>19.754464285714285</c:v>
                </c:pt>
                <c:pt idx="3543">
                  <c:v>20.424107142857142</c:v>
                </c:pt>
                <c:pt idx="3544">
                  <c:v>21.093749999999996</c:v>
                </c:pt>
                <c:pt idx="3545">
                  <c:v>21.316964285714285</c:v>
                </c:pt>
                <c:pt idx="3546">
                  <c:v>21.651785714285712</c:v>
                </c:pt>
                <c:pt idx="3547">
                  <c:v>21.763392857142854</c:v>
                </c:pt>
                <c:pt idx="3548">
                  <c:v>21.763392857142854</c:v>
                </c:pt>
                <c:pt idx="3549">
                  <c:v>21.763392857142854</c:v>
                </c:pt>
                <c:pt idx="3550">
                  <c:v>21.540178571428569</c:v>
                </c:pt>
                <c:pt idx="3551">
                  <c:v>21.205357142857142</c:v>
                </c:pt>
                <c:pt idx="3552">
                  <c:v>20.758928571428569</c:v>
                </c:pt>
                <c:pt idx="3553">
                  <c:v>20.424107142857142</c:v>
                </c:pt>
                <c:pt idx="3554">
                  <c:v>19.754464285714285</c:v>
                </c:pt>
                <c:pt idx="3555">
                  <c:v>19.196428571428569</c:v>
                </c:pt>
                <c:pt idx="3556">
                  <c:v>18.526785714285712</c:v>
                </c:pt>
                <c:pt idx="3557">
                  <c:v>18.080357142857142</c:v>
                </c:pt>
                <c:pt idx="3558">
                  <c:v>17.633928571428569</c:v>
                </c:pt>
                <c:pt idx="3559">
                  <c:v>17.299107142857142</c:v>
                </c:pt>
                <c:pt idx="3560">
                  <c:v>16.741071428571427</c:v>
                </c:pt>
                <c:pt idx="3561">
                  <c:v>16.517857142857142</c:v>
                </c:pt>
                <c:pt idx="3562">
                  <c:v>16.294642857142854</c:v>
                </c:pt>
                <c:pt idx="3563">
                  <c:v>16.071428571428569</c:v>
                </c:pt>
                <c:pt idx="3564">
                  <c:v>16.071428571428569</c:v>
                </c:pt>
                <c:pt idx="3565">
                  <c:v>15.848214285714285</c:v>
                </c:pt>
                <c:pt idx="3566">
                  <c:v>15.624999999999998</c:v>
                </c:pt>
                <c:pt idx="3567">
                  <c:v>15.401785714285714</c:v>
                </c:pt>
                <c:pt idx="3568">
                  <c:v>15.178571428571427</c:v>
                </c:pt>
                <c:pt idx="3569">
                  <c:v>14.732142857142856</c:v>
                </c:pt>
                <c:pt idx="3570">
                  <c:v>14.397321428571427</c:v>
                </c:pt>
                <c:pt idx="3571">
                  <c:v>14.174107142857142</c:v>
                </c:pt>
                <c:pt idx="3572">
                  <c:v>14.285714285714285</c:v>
                </c:pt>
                <c:pt idx="3573">
                  <c:v>14.285714285714285</c:v>
                </c:pt>
                <c:pt idx="3574">
                  <c:v>14.508928571428569</c:v>
                </c:pt>
                <c:pt idx="3575">
                  <c:v>14.843749999999998</c:v>
                </c:pt>
                <c:pt idx="3576">
                  <c:v>14.955357142857141</c:v>
                </c:pt>
                <c:pt idx="3577">
                  <c:v>14.955357142857141</c:v>
                </c:pt>
                <c:pt idx="3578">
                  <c:v>14.955357142857141</c:v>
                </c:pt>
                <c:pt idx="3579">
                  <c:v>14.843749999999998</c:v>
                </c:pt>
                <c:pt idx="3580">
                  <c:v>14.732142857142856</c:v>
                </c:pt>
                <c:pt idx="3581">
                  <c:v>14.508928571428569</c:v>
                </c:pt>
                <c:pt idx="3582">
                  <c:v>14.285714285714285</c:v>
                </c:pt>
                <c:pt idx="3583">
                  <c:v>14.062499999999998</c:v>
                </c:pt>
                <c:pt idx="3584">
                  <c:v>13.950892857142856</c:v>
                </c:pt>
                <c:pt idx="3585">
                  <c:v>13.616071428571427</c:v>
                </c:pt>
                <c:pt idx="3586">
                  <c:v>13.392857142857142</c:v>
                </c:pt>
                <c:pt idx="3587">
                  <c:v>12.946428571428569</c:v>
                </c:pt>
                <c:pt idx="3588">
                  <c:v>12.499999999999998</c:v>
                </c:pt>
                <c:pt idx="3589">
                  <c:v>12.053571428571427</c:v>
                </c:pt>
                <c:pt idx="3590">
                  <c:v>11.383928571428571</c:v>
                </c:pt>
                <c:pt idx="3591">
                  <c:v>10.937499999999998</c:v>
                </c:pt>
                <c:pt idx="3592">
                  <c:v>10.267857142857142</c:v>
                </c:pt>
                <c:pt idx="3593">
                  <c:v>9.709821428571427</c:v>
                </c:pt>
                <c:pt idx="3594">
                  <c:v>9.1517857142857135</c:v>
                </c:pt>
                <c:pt idx="3595">
                  <c:v>8.59375</c:v>
                </c:pt>
                <c:pt idx="3596">
                  <c:v>7.9241071428571423</c:v>
                </c:pt>
                <c:pt idx="3597">
                  <c:v>7.5892857142857135</c:v>
                </c:pt>
                <c:pt idx="3598">
                  <c:v>7.7008928571428568</c:v>
                </c:pt>
                <c:pt idx="3599">
                  <c:v>7.9241071428571423</c:v>
                </c:pt>
                <c:pt idx="3600">
                  <c:v>8.4821428571428559</c:v>
                </c:pt>
                <c:pt idx="3601">
                  <c:v>9.2633928571428559</c:v>
                </c:pt>
                <c:pt idx="3602">
                  <c:v>10.156249999999998</c:v>
                </c:pt>
                <c:pt idx="3603">
                  <c:v>11.160714285714285</c:v>
                </c:pt>
                <c:pt idx="3604">
                  <c:v>12.165178571428569</c:v>
                </c:pt>
                <c:pt idx="3605">
                  <c:v>13.281249999999998</c:v>
                </c:pt>
                <c:pt idx="3606">
                  <c:v>14.285714285714285</c:v>
                </c:pt>
                <c:pt idx="3607">
                  <c:v>15.178571428571427</c:v>
                </c:pt>
                <c:pt idx="3608">
                  <c:v>16.071428571428569</c:v>
                </c:pt>
                <c:pt idx="3609">
                  <c:v>17.075892857142854</c:v>
                </c:pt>
                <c:pt idx="3610">
                  <c:v>18.191964285714285</c:v>
                </c:pt>
                <c:pt idx="3611">
                  <c:v>19.196428571428569</c:v>
                </c:pt>
                <c:pt idx="3612">
                  <c:v>19.977678571428569</c:v>
                </c:pt>
                <c:pt idx="3613">
                  <c:v>20.535714285714285</c:v>
                </c:pt>
                <c:pt idx="3614">
                  <c:v>20.982142857142854</c:v>
                </c:pt>
                <c:pt idx="3615">
                  <c:v>21.316964285714285</c:v>
                </c:pt>
                <c:pt idx="3616">
                  <c:v>21.316964285714285</c:v>
                </c:pt>
                <c:pt idx="3617">
                  <c:v>21.316964285714285</c:v>
                </c:pt>
                <c:pt idx="3618">
                  <c:v>20.982142857142854</c:v>
                </c:pt>
                <c:pt idx="3619">
                  <c:v>20.535714285714285</c:v>
                </c:pt>
                <c:pt idx="3620">
                  <c:v>20.089285714285712</c:v>
                </c:pt>
                <c:pt idx="3621">
                  <c:v>19.196428571428569</c:v>
                </c:pt>
                <c:pt idx="3622">
                  <c:v>18.080357142857142</c:v>
                </c:pt>
                <c:pt idx="3623">
                  <c:v>16.964285714285712</c:v>
                </c:pt>
                <c:pt idx="3624">
                  <c:v>15.513392857142856</c:v>
                </c:pt>
                <c:pt idx="3625">
                  <c:v>14.285714285714285</c:v>
                </c:pt>
                <c:pt idx="3626">
                  <c:v>13.169642857142856</c:v>
                </c:pt>
                <c:pt idx="3627">
                  <c:v>11.830357142857142</c:v>
                </c:pt>
                <c:pt idx="3628">
                  <c:v>10.714285714285714</c:v>
                </c:pt>
                <c:pt idx="3629">
                  <c:v>9.5982142857142847</c:v>
                </c:pt>
                <c:pt idx="3630">
                  <c:v>8.8169642857142847</c:v>
                </c:pt>
                <c:pt idx="3631">
                  <c:v>8.0357142857142847</c:v>
                </c:pt>
                <c:pt idx="3632">
                  <c:v>7.5892857142857135</c:v>
                </c:pt>
                <c:pt idx="3633">
                  <c:v>6.8080357142857135</c:v>
                </c:pt>
                <c:pt idx="3634">
                  <c:v>6.5848214285714279</c:v>
                </c:pt>
                <c:pt idx="3635">
                  <c:v>6.5848214285714279</c:v>
                </c:pt>
                <c:pt idx="3636">
                  <c:v>6.6964285714285712</c:v>
                </c:pt>
                <c:pt idx="3637">
                  <c:v>6.8080357142857135</c:v>
                </c:pt>
                <c:pt idx="3638">
                  <c:v>7.0312499999999991</c:v>
                </c:pt>
                <c:pt idx="3639">
                  <c:v>7.1428571428571423</c:v>
                </c:pt>
                <c:pt idx="3640">
                  <c:v>7.3660714285714279</c:v>
                </c:pt>
                <c:pt idx="3641">
                  <c:v>7.3660714285714279</c:v>
                </c:pt>
                <c:pt idx="3642">
                  <c:v>7.3660714285714279</c:v>
                </c:pt>
                <c:pt idx="3643">
                  <c:v>7.2544642857142847</c:v>
                </c:pt>
                <c:pt idx="3644">
                  <c:v>7.2544642857142847</c:v>
                </c:pt>
                <c:pt idx="3645">
                  <c:v>7.0312499999999991</c:v>
                </c:pt>
                <c:pt idx="3646">
                  <c:v>6.6964285714285712</c:v>
                </c:pt>
                <c:pt idx="3647">
                  <c:v>6.9196428571428568</c:v>
                </c:pt>
                <c:pt idx="3648">
                  <c:v>7.1428571428571423</c:v>
                </c:pt>
                <c:pt idx="3649">
                  <c:v>7.9241071428571423</c:v>
                </c:pt>
                <c:pt idx="3650">
                  <c:v>8.3705357142857135</c:v>
                </c:pt>
                <c:pt idx="3651">
                  <c:v>8.8169642857142847</c:v>
                </c:pt>
                <c:pt idx="3652">
                  <c:v>9.1517857142857135</c:v>
                </c:pt>
                <c:pt idx="3653">
                  <c:v>9.2633928571428559</c:v>
                </c:pt>
                <c:pt idx="3654">
                  <c:v>9.709821428571427</c:v>
                </c:pt>
                <c:pt idx="3655">
                  <c:v>10.267857142857142</c:v>
                </c:pt>
                <c:pt idx="3656">
                  <c:v>10.491071428571427</c:v>
                </c:pt>
                <c:pt idx="3657">
                  <c:v>10.714285714285714</c:v>
                </c:pt>
                <c:pt idx="3658">
                  <c:v>10.602678571428571</c:v>
                </c:pt>
                <c:pt idx="3659">
                  <c:v>10.267857142857142</c:v>
                </c:pt>
                <c:pt idx="3660">
                  <c:v>9.709821428571427</c:v>
                </c:pt>
                <c:pt idx="3661">
                  <c:v>9.0401785714285712</c:v>
                </c:pt>
                <c:pt idx="3662">
                  <c:v>8.0357142857142847</c:v>
                </c:pt>
                <c:pt idx="3663">
                  <c:v>7.1428571428571423</c:v>
                </c:pt>
                <c:pt idx="3664">
                  <c:v>6.5848214285714279</c:v>
                </c:pt>
                <c:pt idx="3665">
                  <c:v>6.2499999999999991</c:v>
                </c:pt>
                <c:pt idx="3666">
                  <c:v>6.4732142857142847</c:v>
                </c:pt>
                <c:pt idx="3667">
                  <c:v>6.8080357142857135</c:v>
                </c:pt>
                <c:pt idx="3668">
                  <c:v>7.2544642857142847</c:v>
                </c:pt>
                <c:pt idx="3669">
                  <c:v>8.0357142857142847</c:v>
                </c:pt>
                <c:pt idx="3670">
                  <c:v>9.0401785714285712</c:v>
                </c:pt>
                <c:pt idx="3671">
                  <c:v>10.379464285714285</c:v>
                </c:pt>
                <c:pt idx="3672">
                  <c:v>11.607142857142856</c:v>
                </c:pt>
                <c:pt idx="3673">
                  <c:v>12.276785714285714</c:v>
                </c:pt>
                <c:pt idx="3674">
                  <c:v>12.834821428571427</c:v>
                </c:pt>
                <c:pt idx="3675">
                  <c:v>12.723214285714285</c:v>
                </c:pt>
                <c:pt idx="3676">
                  <c:v>12.723214285714285</c:v>
                </c:pt>
                <c:pt idx="3677">
                  <c:v>12.165178571428569</c:v>
                </c:pt>
                <c:pt idx="3678">
                  <c:v>11.941964285714285</c:v>
                </c:pt>
                <c:pt idx="3679">
                  <c:v>11.607142857142856</c:v>
                </c:pt>
                <c:pt idx="3680">
                  <c:v>11.160714285714285</c:v>
                </c:pt>
                <c:pt idx="3681">
                  <c:v>10.602678571428571</c:v>
                </c:pt>
                <c:pt idx="3682">
                  <c:v>9.9330357142857135</c:v>
                </c:pt>
                <c:pt idx="3683">
                  <c:v>8.928571428571427</c:v>
                </c:pt>
                <c:pt idx="3684">
                  <c:v>7.9241071428571423</c:v>
                </c:pt>
                <c:pt idx="3685">
                  <c:v>6.8080357142857135</c:v>
                </c:pt>
                <c:pt idx="3686">
                  <c:v>6.2499999999999991</c:v>
                </c:pt>
                <c:pt idx="3687">
                  <c:v>6.4732142857142847</c:v>
                </c:pt>
                <c:pt idx="3688">
                  <c:v>6.6964285714285712</c:v>
                </c:pt>
                <c:pt idx="3689">
                  <c:v>6.8080357142857135</c:v>
                </c:pt>
                <c:pt idx="3690">
                  <c:v>6.9196428571428568</c:v>
                </c:pt>
                <c:pt idx="3691">
                  <c:v>6.6964285714285712</c:v>
                </c:pt>
                <c:pt idx="3692">
                  <c:v>7.1428571428571423</c:v>
                </c:pt>
                <c:pt idx="3693">
                  <c:v>7.5892857142857135</c:v>
                </c:pt>
                <c:pt idx="3694">
                  <c:v>7.8124999999999991</c:v>
                </c:pt>
                <c:pt idx="3695">
                  <c:v>7.7008928571428568</c:v>
                </c:pt>
                <c:pt idx="3696">
                  <c:v>7.1428571428571423</c:v>
                </c:pt>
                <c:pt idx="3697">
                  <c:v>6.4732142857142847</c:v>
                </c:pt>
                <c:pt idx="3698">
                  <c:v>6.2499999999999991</c:v>
                </c:pt>
                <c:pt idx="3699">
                  <c:v>6.3616071428571423</c:v>
                </c:pt>
                <c:pt idx="3700">
                  <c:v>6.6964285714285712</c:v>
                </c:pt>
                <c:pt idx="3701">
                  <c:v>7.1428571428571423</c:v>
                </c:pt>
                <c:pt idx="3702">
                  <c:v>7.0312499999999991</c:v>
                </c:pt>
                <c:pt idx="3703">
                  <c:v>6.9196428571428568</c:v>
                </c:pt>
                <c:pt idx="3704">
                  <c:v>6.8080357142857135</c:v>
                </c:pt>
                <c:pt idx="3705">
                  <c:v>6.5848214285714279</c:v>
                </c:pt>
                <c:pt idx="3706">
                  <c:v>6.6964285714285712</c:v>
                </c:pt>
                <c:pt idx="3707">
                  <c:v>6.9196428571428568</c:v>
                </c:pt>
                <c:pt idx="3708">
                  <c:v>7.4776785714285703</c:v>
                </c:pt>
                <c:pt idx="3709">
                  <c:v>8.0357142857142847</c:v>
                </c:pt>
                <c:pt idx="3710">
                  <c:v>8.4821428571428559</c:v>
                </c:pt>
                <c:pt idx="3711">
                  <c:v>8.8169642857142847</c:v>
                </c:pt>
                <c:pt idx="3712">
                  <c:v>8.8169642857142847</c:v>
                </c:pt>
                <c:pt idx="3713">
                  <c:v>8.928571428571427</c:v>
                </c:pt>
                <c:pt idx="3714">
                  <c:v>8.59375</c:v>
                </c:pt>
                <c:pt idx="3715">
                  <c:v>8.147321428571427</c:v>
                </c:pt>
                <c:pt idx="3716">
                  <c:v>7.3660714285714279</c:v>
                </c:pt>
                <c:pt idx="3717">
                  <c:v>6.8080357142857135</c:v>
                </c:pt>
                <c:pt idx="3718">
                  <c:v>6.4732142857142847</c:v>
                </c:pt>
                <c:pt idx="3719">
                  <c:v>6.5848214285714279</c:v>
                </c:pt>
                <c:pt idx="3720">
                  <c:v>6.5848214285714279</c:v>
                </c:pt>
                <c:pt idx="3721">
                  <c:v>6.9196428571428568</c:v>
                </c:pt>
                <c:pt idx="3722">
                  <c:v>7.1428571428571423</c:v>
                </c:pt>
                <c:pt idx="3723">
                  <c:v>7.4776785714285703</c:v>
                </c:pt>
                <c:pt idx="3724">
                  <c:v>7.9241071428571423</c:v>
                </c:pt>
                <c:pt idx="3725">
                  <c:v>8.3705357142857135</c:v>
                </c:pt>
                <c:pt idx="3726">
                  <c:v>9.0401785714285712</c:v>
                </c:pt>
                <c:pt idx="3727">
                  <c:v>9.709821428571427</c:v>
                </c:pt>
                <c:pt idx="3728">
                  <c:v>10.156249999999998</c:v>
                </c:pt>
                <c:pt idx="3729">
                  <c:v>10.044642857142856</c:v>
                </c:pt>
                <c:pt idx="3730">
                  <c:v>9.9330357142857135</c:v>
                </c:pt>
                <c:pt idx="3731">
                  <c:v>9.3749999999999982</c:v>
                </c:pt>
                <c:pt idx="3732">
                  <c:v>9.1517857142857135</c:v>
                </c:pt>
                <c:pt idx="3733">
                  <c:v>8.928571428571427</c:v>
                </c:pt>
                <c:pt idx="3734">
                  <c:v>8.7053571428571423</c:v>
                </c:pt>
                <c:pt idx="3735">
                  <c:v>8.2589285714285712</c:v>
                </c:pt>
                <c:pt idx="3736">
                  <c:v>7.7008928571428568</c:v>
                </c:pt>
                <c:pt idx="3737">
                  <c:v>6.9196428571428568</c:v>
                </c:pt>
                <c:pt idx="3738">
                  <c:v>6.1383928571428568</c:v>
                </c:pt>
                <c:pt idx="3739">
                  <c:v>5.6919642857142856</c:v>
                </c:pt>
                <c:pt idx="3740">
                  <c:v>6.3616071428571423</c:v>
                </c:pt>
                <c:pt idx="3741">
                  <c:v>7.4776785714285703</c:v>
                </c:pt>
                <c:pt idx="3742">
                  <c:v>8.3705357142857135</c:v>
                </c:pt>
                <c:pt idx="3743">
                  <c:v>9.3749999999999982</c:v>
                </c:pt>
                <c:pt idx="3744">
                  <c:v>9.709821428571427</c:v>
                </c:pt>
                <c:pt idx="3745">
                  <c:v>10.156249999999998</c:v>
                </c:pt>
                <c:pt idx="3746">
                  <c:v>10.825892857142856</c:v>
                </c:pt>
                <c:pt idx="3747">
                  <c:v>11.383928571428571</c:v>
                </c:pt>
                <c:pt idx="3748">
                  <c:v>11.607142857142856</c:v>
                </c:pt>
                <c:pt idx="3749">
                  <c:v>11.495535714285714</c:v>
                </c:pt>
                <c:pt idx="3750">
                  <c:v>11.383928571428571</c:v>
                </c:pt>
                <c:pt idx="3751">
                  <c:v>11.383928571428571</c:v>
                </c:pt>
                <c:pt idx="3752">
                  <c:v>11.272321428571427</c:v>
                </c:pt>
                <c:pt idx="3753">
                  <c:v>10.937499999999998</c:v>
                </c:pt>
                <c:pt idx="3754">
                  <c:v>10.267857142857142</c:v>
                </c:pt>
                <c:pt idx="3755">
                  <c:v>9.709821428571427</c:v>
                </c:pt>
                <c:pt idx="3756">
                  <c:v>9.5982142857142847</c:v>
                </c:pt>
                <c:pt idx="3757">
                  <c:v>8.8169642857142847</c:v>
                </c:pt>
                <c:pt idx="3758">
                  <c:v>8.2589285714285712</c:v>
                </c:pt>
                <c:pt idx="3759">
                  <c:v>7.5892857142857135</c:v>
                </c:pt>
                <c:pt idx="3760">
                  <c:v>7.3660714285714279</c:v>
                </c:pt>
                <c:pt idx="3761">
                  <c:v>7.0312499999999991</c:v>
                </c:pt>
                <c:pt idx="3762">
                  <c:v>6.6964285714285712</c:v>
                </c:pt>
                <c:pt idx="3763">
                  <c:v>6.5848214285714279</c:v>
                </c:pt>
                <c:pt idx="3764">
                  <c:v>6.9196428571428568</c:v>
                </c:pt>
                <c:pt idx="3765">
                  <c:v>7.1428571428571423</c:v>
                </c:pt>
                <c:pt idx="3766">
                  <c:v>7.0312499999999991</c:v>
                </c:pt>
                <c:pt idx="3767">
                  <c:v>7.4776785714285703</c:v>
                </c:pt>
                <c:pt idx="3768">
                  <c:v>7.4776785714285703</c:v>
                </c:pt>
                <c:pt idx="3769">
                  <c:v>7.3660714285714279</c:v>
                </c:pt>
                <c:pt idx="3770">
                  <c:v>7.2544642857142847</c:v>
                </c:pt>
                <c:pt idx="3771">
                  <c:v>7.1428571428571423</c:v>
                </c:pt>
                <c:pt idx="3772">
                  <c:v>6.9196428571428568</c:v>
                </c:pt>
                <c:pt idx="3773">
                  <c:v>6.2499999999999991</c:v>
                </c:pt>
                <c:pt idx="3774">
                  <c:v>6.1383928571428568</c:v>
                </c:pt>
                <c:pt idx="3775">
                  <c:v>6.3616071428571423</c:v>
                </c:pt>
                <c:pt idx="3776">
                  <c:v>6.4732142857142847</c:v>
                </c:pt>
                <c:pt idx="3777">
                  <c:v>6.4732142857142847</c:v>
                </c:pt>
                <c:pt idx="3778">
                  <c:v>6.3616071428571423</c:v>
                </c:pt>
                <c:pt idx="3779">
                  <c:v>6.4732142857142847</c:v>
                </c:pt>
                <c:pt idx="3780">
                  <c:v>6.8080357142857135</c:v>
                </c:pt>
                <c:pt idx="3781">
                  <c:v>7.3660714285714279</c:v>
                </c:pt>
                <c:pt idx="3782">
                  <c:v>8.2589285714285712</c:v>
                </c:pt>
                <c:pt idx="3783">
                  <c:v>8.928571428571427</c:v>
                </c:pt>
                <c:pt idx="3784">
                  <c:v>9.5982142857142847</c:v>
                </c:pt>
                <c:pt idx="3785">
                  <c:v>10.044642857142856</c:v>
                </c:pt>
                <c:pt idx="3786">
                  <c:v>10.267857142857142</c:v>
                </c:pt>
                <c:pt idx="3787">
                  <c:v>10.491071428571427</c:v>
                </c:pt>
                <c:pt idx="3788">
                  <c:v>10.937499999999998</c:v>
                </c:pt>
                <c:pt idx="3789">
                  <c:v>11.049107142857142</c:v>
                </c:pt>
                <c:pt idx="3790">
                  <c:v>11.383928571428571</c:v>
                </c:pt>
                <c:pt idx="3791">
                  <c:v>11.607142857142856</c:v>
                </c:pt>
                <c:pt idx="3792">
                  <c:v>12.165178571428569</c:v>
                </c:pt>
                <c:pt idx="3793">
                  <c:v>12.165178571428569</c:v>
                </c:pt>
                <c:pt idx="3794">
                  <c:v>12.388392857142856</c:v>
                </c:pt>
                <c:pt idx="3795">
                  <c:v>12.276785714285714</c:v>
                </c:pt>
                <c:pt idx="3796">
                  <c:v>12.388392857142856</c:v>
                </c:pt>
                <c:pt idx="3797">
                  <c:v>12.276785714285714</c:v>
                </c:pt>
                <c:pt idx="3798">
                  <c:v>12.276785714285714</c:v>
                </c:pt>
                <c:pt idx="3799">
                  <c:v>12.388392857142856</c:v>
                </c:pt>
                <c:pt idx="3800">
                  <c:v>12.611607142857142</c:v>
                </c:pt>
                <c:pt idx="3801">
                  <c:v>12.946428571428569</c:v>
                </c:pt>
                <c:pt idx="3802">
                  <c:v>13.169642857142856</c:v>
                </c:pt>
                <c:pt idx="3803">
                  <c:v>13.169642857142856</c:v>
                </c:pt>
                <c:pt idx="3804">
                  <c:v>13.058035714285714</c:v>
                </c:pt>
                <c:pt idx="3805">
                  <c:v>12.611607142857142</c:v>
                </c:pt>
                <c:pt idx="3806">
                  <c:v>12.053571428571427</c:v>
                </c:pt>
                <c:pt idx="3807">
                  <c:v>11.160714285714285</c:v>
                </c:pt>
                <c:pt idx="3808">
                  <c:v>10.714285714285714</c:v>
                </c:pt>
                <c:pt idx="3809">
                  <c:v>10.379464285714285</c:v>
                </c:pt>
                <c:pt idx="3810">
                  <c:v>10.044642857142856</c:v>
                </c:pt>
                <c:pt idx="3811">
                  <c:v>9.9330357142857135</c:v>
                </c:pt>
                <c:pt idx="3812">
                  <c:v>9.3749999999999982</c:v>
                </c:pt>
                <c:pt idx="3813">
                  <c:v>9.1517857142857135</c:v>
                </c:pt>
                <c:pt idx="3814">
                  <c:v>9.1517857142857135</c:v>
                </c:pt>
                <c:pt idx="3815">
                  <c:v>8.59375</c:v>
                </c:pt>
                <c:pt idx="3816">
                  <c:v>8.2589285714285712</c:v>
                </c:pt>
                <c:pt idx="3817">
                  <c:v>7.7008928571428568</c:v>
                </c:pt>
                <c:pt idx="3818">
                  <c:v>7.2544642857142847</c:v>
                </c:pt>
                <c:pt idx="3819">
                  <c:v>7.0312499999999991</c:v>
                </c:pt>
                <c:pt idx="3820">
                  <c:v>7.2544642857142847</c:v>
                </c:pt>
                <c:pt idx="3821">
                  <c:v>7.5892857142857135</c:v>
                </c:pt>
                <c:pt idx="3822">
                  <c:v>8.0357142857142847</c:v>
                </c:pt>
                <c:pt idx="3823">
                  <c:v>8.4821428571428559</c:v>
                </c:pt>
                <c:pt idx="3824">
                  <c:v>8.928571428571427</c:v>
                </c:pt>
                <c:pt idx="3825">
                  <c:v>9.2633928571428559</c:v>
                </c:pt>
                <c:pt idx="3826">
                  <c:v>9.8214285714285712</c:v>
                </c:pt>
                <c:pt idx="3827">
                  <c:v>10.044642857142856</c:v>
                </c:pt>
                <c:pt idx="3828">
                  <c:v>10.267857142857142</c:v>
                </c:pt>
                <c:pt idx="3829">
                  <c:v>10.379464285714285</c:v>
                </c:pt>
                <c:pt idx="3830">
                  <c:v>10.491071428571427</c:v>
                </c:pt>
                <c:pt idx="3831">
                  <c:v>10.267857142857142</c:v>
                </c:pt>
                <c:pt idx="3832">
                  <c:v>9.8214285714285712</c:v>
                </c:pt>
                <c:pt idx="3833">
                  <c:v>9.4866071428571423</c:v>
                </c:pt>
                <c:pt idx="3834">
                  <c:v>8.7053571428571423</c:v>
                </c:pt>
                <c:pt idx="3835">
                  <c:v>8.0357142857142847</c:v>
                </c:pt>
                <c:pt idx="3836">
                  <c:v>7.3660714285714279</c:v>
                </c:pt>
                <c:pt idx="3837">
                  <c:v>6.9196428571428568</c:v>
                </c:pt>
                <c:pt idx="3838">
                  <c:v>6.6964285714285712</c:v>
                </c:pt>
                <c:pt idx="3839">
                  <c:v>6.6964285714285712</c:v>
                </c:pt>
                <c:pt idx="3840">
                  <c:v>6.5848214285714279</c:v>
                </c:pt>
                <c:pt idx="3841">
                  <c:v>6.5848214285714279</c:v>
                </c:pt>
                <c:pt idx="3842">
                  <c:v>6.9196428571428568</c:v>
                </c:pt>
                <c:pt idx="3843">
                  <c:v>7.1428571428571423</c:v>
                </c:pt>
                <c:pt idx="3844">
                  <c:v>7.0312499999999991</c:v>
                </c:pt>
                <c:pt idx="3845">
                  <c:v>6.8080357142857135</c:v>
                </c:pt>
                <c:pt idx="3846">
                  <c:v>6.8080357142857135</c:v>
                </c:pt>
                <c:pt idx="3847">
                  <c:v>6.6964285714285712</c:v>
                </c:pt>
                <c:pt idx="3848">
                  <c:v>6.9196428571428568</c:v>
                </c:pt>
                <c:pt idx="3849">
                  <c:v>7.1428571428571423</c:v>
                </c:pt>
                <c:pt idx="3850">
                  <c:v>7.3660714285714279</c:v>
                </c:pt>
                <c:pt idx="3851">
                  <c:v>7.8124999999999991</c:v>
                </c:pt>
                <c:pt idx="3852">
                  <c:v>8.2589285714285712</c:v>
                </c:pt>
                <c:pt idx="3853">
                  <c:v>9.0401785714285712</c:v>
                </c:pt>
                <c:pt idx="3854">
                  <c:v>9.9330357142857135</c:v>
                </c:pt>
                <c:pt idx="3855">
                  <c:v>10.937499999999998</c:v>
                </c:pt>
                <c:pt idx="3856">
                  <c:v>11.941964285714285</c:v>
                </c:pt>
                <c:pt idx="3857">
                  <c:v>12.834821428571427</c:v>
                </c:pt>
                <c:pt idx="3858">
                  <c:v>13.616071428571427</c:v>
                </c:pt>
                <c:pt idx="3859">
                  <c:v>14.174107142857142</c:v>
                </c:pt>
                <c:pt idx="3860">
                  <c:v>14.732142857142856</c:v>
                </c:pt>
                <c:pt idx="3861">
                  <c:v>15.178571428571427</c:v>
                </c:pt>
                <c:pt idx="3862">
                  <c:v>15.624999999999998</c:v>
                </c:pt>
                <c:pt idx="3863">
                  <c:v>16.294642857142854</c:v>
                </c:pt>
                <c:pt idx="3864">
                  <c:v>16.629464285714285</c:v>
                </c:pt>
                <c:pt idx="3865">
                  <c:v>17.075892857142854</c:v>
                </c:pt>
                <c:pt idx="3866">
                  <c:v>17.522321428571427</c:v>
                </c:pt>
                <c:pt idx="3867">
                  <c:v>17.857142857142854</c:v>
                </c:pt>
                <c:pt idx="3868">
                  <c:v>17.96875</c:v>
                </c:pt>
                <c:pt idx="3869">
                  <c:v>17.96875</c:v>
                </c:pt>
                <c:pt idx="3870">
                  <c:v>17.745535714285712</c:v>
                </c:pt>
                <c:pt idx="3871">
                  <c:v>17.857142857142854</c:v>
                </c:pt>
                <c:pt idx="3872">
                  <c:v>17.857142857142854</c:v>
                </c:pt>
                <c:pt idx="3873">
                  <c:v>17.633928571428569</c:v>
                </c:pt>
                <c:pt idx="3874">
                  <c:v>17.410714285714285</c:v>
                </c:pt>
                <c:pt idx="3875">
                  <c:v>16.964285714285712</c:v>
                </c:pt>
                <c:pt idx="3876">
                  <c:v>16.294642857142854</c:v>
                </c:pt>
                <c:pt idx="3877">
                  <c:v>15.513392857142856</c:v>
                </c:pt>
                <c:pt idx="3878">
                  <c:v>14.732142857142856</c:v>
                </c:pt>
                <c:pt idx="3879">
                  <c:v>13.950892857142856</c:v>
                </c:pt>
                <c:pt idx="3880">
                  <c:v>13.392857142857142</c:v>
                </c:pt>
                <c:pt idx="3881">
                  <c:v>12.723214285714285</c:v>
                </c:pt>
                <c:pt idx="3882">
                  <c:v>12.276785714285714</c:v>
                </c:pt>
                <c:pt idx="3883">
                  <c:v>11.830357142857142</c:v>
                </c:pt>
                <c:pt idx="3884">
                  <c:v>11.607142857142856</c:v>
                </c:pt>
                <c:pt idx="3885">
                  <c:v>11.160714285714285</c:v>
                </c:pt>
                <c:pt idx="3886">
                  <c:v>10.825892857142856</c:v>
                </c:pt>
                <c:pt idx="3887">
                  <c:v>10.602678571428571</c:v>
                </c:pt>
                <c:pt idx="3888">
                  <c:v>10.491071428571427</c:v>
                </c:pt>
                <c:pt idx="3889">
                  <c:v>10.267857142857142</c:v>
                </c:pt>
                <c:pt idx="3890">
                  <c:v>10.156249999999998</c:v>
                </c:pt>
                <c:pt idx="3891">
                  <c:v>9.9330357142857135</c:v>
                </c:pt>
                <c:pt idx="3892">
                  <c:v>9.8214285714285712</c:v>
                </c:pt>
                <c:pt idx="3893">
                  <c:v>9.5982142857142847</c:v>
                </c:pt>
                <c:pt idx="3894">
                  <c:v>9.8214285714285712</c:v>
                </c:pt>
                <c:pt idx="3895">
                  <c:v>10.267857142857142</c:v>
                </c:pt>
                <c:pt idx="3896">
                  <c:v>13.504464285714285</c:v>
                </c:pt>
                <c:pt idx="3897">
                  <c:v>14.620535714285714</c:v>
                </c:pt>
                <c:pt idx="3898">
                  <c:v>15.736607142857141</c:v>
                </c:pt>
                <c:pt idx="3899">
                  <c:v>16.852678571428569</c:v>
                </c:pt>
                <c:pt idx="3900">
                  <c:v>17.745535714285712</c:v>
                </c:pt>
                <c:pt idx="3901">
                  <c:v>18.526785714285712</c:v>
                </c:pt>
                <c:pt idx="3902">
                  <c:v>19.419642857142854</c:v>
                </c:pt>
                <c:pt idx="3903">
                  <c:v>20.089285714285712</c:v>
                </c:pt>
                <c:pt idx="3904">
                  <c:v>20.982142857142854</c:v>
                </c:pt>
                <c:pt idx="3905">
                  <c:v>21.428571428571427</c:v>
                </c:pt>
                <c:pt idx="3906">
                  <c:v>21.874999999999996</c:v>
                </c:pt>
                <c:pt idx="3907">
                  <c:v>21.874999999999996</c:v>
                </c:pt>
                <c:pt idx="3908">
                  <c:v>21.428571428571427</c:v>
                </c:pt>
                <c:pt idx="3909">
                  <c:v>20.870535714285712</c:v>
                </c:pt>
                <c:pt idx="3910">
                  <c:v>20.200892857142854</c:v>
                </c:pt>
                <c:pt idx="3911">
                  <c:v>19.531249999999996</c:v>
                </c:pt>
                <c:pt idx="3912">
                  <c:v>19.084821428571427</c:v>
                </c:pt>
                <c:pt idx="3913">
                  <c:v>18.191964285714285</c:v>
                </c:pt>
                <c:pt idx="3914">
                  <c:v>17.299107142857142</c:v>
                </c:pt>
                <c:pt idx="3915">
                  <c:v>16.071428571428569</c:v>
                </c:pt>
                <c:pt idx="3916">
                  <c:v>14.508928571428569</c:v>
                </c:pt>
                <c:pt idx="3917">
                  <c:v>12.946428571428569</c:v>
                </c:pt>
                <c:pt idx="3918">
                  <c:v>10.825892857142856</c:v>
                </c:pt>
                <c:pt idx="3919">
                  <c:v>9.1517857142857135</c:v>
                </c:pt>
                <c:pt idx="3920">
                  <c:v>7.5892857142857135</c:v>
                </c:pt>
                <c:pt idx="3921">
                  <c:v>6.0267857142857135</c:v>
                </c:pt>
                <c:pt idx="3922">
                  <c:v>6.9196428571428568</c:v>
                </c:pt>
                <c:pt idx="3923">
                  <c:v>8.147321428571427</c:v>
                </c:pt>
                <c:pt idx="3924">
                  <c:v>9.3749999999999982</c:v>
                </c:pt>
                <c:pt idx="3925">
                  <c:v>10.602678571428571</c:v>
                </c:pt>
                <c:pt idx="3926">
                  <c:v>11.830357142857142</c:v>
                </c:pt>
                <c:pt idx="3927">
                  <c:v>13.058035714285714</c:v>
                </c:pt>
                <c:pt idx="3928">
                  <c:v>13.950892857142856</c:v>
                </c:pt>
                <c:pt idx="3929">
                  <c:v>15.066964285714285</c:v>
                </c:pt>
                <c:pt idx="3930">
                  <c:v>16.071428571428569</c:v>
                </c:pt>
                <c:pt idx="3931">
                  <c:v>17.1875</c:v>
                </c:pt>
                <c:pt idx="3932">
                  <c:v>18.303571428571427</c:v>
                </c:pt>
                <c:pt idx="3933">
                  <c:v>19.308035714285712</c:v>
                </c:pt>
                <c:pt idx="3934">
                  <c:v>20.089285714285712</c:v>
                </c:pt>
                <c:pt idx="3935">
                  <c:v>20.982142857142854</c:v>
                </c:pt>
                <c:pt idx="3936">
                  <c:v>21.316964285714285</c:v>
                </c:pt>
                <c:pt idx="3937">
                  <c:v>21.651785714285712</c:v>
                </c:pt>
                <c:pt idx="3938">
                  <c:v>21.763392857142854</c:v>
                </c:pt>
                <c:pt idx="3939">
                  <c:v>21.874999999999996</c:v>
                </c:pt>
                <c:pt idx="3940">
                  <c:v>21.874999999999996</c:v>
                </c:pt>
                <c:pt idx="3941">
                  <c:v>21.763392857142854</c:v>
                </c:pt>
                <c:pt idx="3942">
                  <c:v>21.874999999999996</c:v>
                </c:pt>
                <c:pt idx="3943">
                  <c:v>21.763392857142854</c:v>
                </c:pt>
                <c:pt idx="3944">
                  <c:v>21.763392857142854</c:v>
                </c:pt>
                <c:pt idx="3945">
                  <c:v>21.428571428571427</c:v>
                </c:pt>
                <c:pt idx="3946">
                  <c:v>21.205357142857142</c:v>
                </c:pt>
                <c:pt idx="3947">
                  <c:v>20.870535714285712</c:v>
                </c:pt>
                <c:pt idx="3948">
                  <c:v>20.535714285714285</c:v>
                </c:pt>
                <c:pt idx="3949">
                  <c:v>20.089285714285712</c:v>
                </c:pt>
                <c:pt idx="3950">
                  <c:v>19.531249999999996</c:v>
                </c:pt>
                <c:pt idx="3951">
                  <c:v>19.084821428571427</c:v>
                </c:pt>
                <c:pt idx="3952">
                  <c:v>18.526785714285712</c:v>
                </c:pt>
                <c:pt idx="3953">
                  <c:v>18.191964285714285</c:v>
                </c:pt>
                <c:pt idx="3954">
                  <c:v>17.745535714285712</c:v>
                </c:pt>
                <c:pt idx="3955">
                  <c:v>17.410714285714285</c:v>
                </c:pt>
                <c:pt idx="3956">
                  <c:v>16.852678571428569</c:v>
                </c:pt>
                <c:pt idx="3957">
                  <c:v>16.517857142857142</c:v>
                </c:pt>
                <c:pt idx="3958">
                  <c:v>16.183035714285712</c:v>
                </c:pt>
                <c:pt idx="3959">
                  <c:v>15.736607142857141</c:v>
                </c:pt>
                <c:pt idx="3960">
                  <c:v>15.066964285714285</c:v>
                </c:pt>
                <c:pt idx="3961">
                  <c:v>14.508928571428569</c:v>
                </c:pt>
                <c:pt idx="3962">
                  <c:v>13.950892857142856</c:v>
                </c:pt>
                <c:pt idx="3963">
                  <c:v>13.169642857142856</c:v>
                </c:pt>
                <c:pt idx="3964">
                  <c:v>12.388392857142856</c:v>
                </c:pt>
                <c:pt idx="3965">
                  <c:v>11.718749999999998</c:v>
                </c:pt>
                <c:pt idx="3966">
                  <c:v>11.160714285714285</c:v>
                </c:pt>
                <c:pt idx="3967">
                  <c:v>10.714285714285714</c:v>
                </c:pt>
                <c:pt idx="3968">
                  <c:v>10.044642857142856</c:v>
                </c:pt>
                <c:pt idx="3969">
                  <c:v>9.5982142857142847</c:v>
                </c:pt>
                <c:pt idx="3970">
                  <c:v>8.8169642857142847</c:v>
                </c:pt>
                <c:pt idx="3971">
                  <c:v>8.2589285714285712</c:v>
                </c:pt>
                <c:pt idx="3972">
                  <c:v>7.5892857142857135</c:v>
                </c:pt>
                <c:pt idx="3973">
                  <c:v>7.3660714285714279</c:v>
                </c:pt>
                <c:pt idx="3974">
                  <c:v>7.4776785714285703</c:v>
                </c:pt>
                <c:pt idx="3975">
                  <c:v>7.2544642857142847</c:v>
                </c:pt>
                <c:pt idx="3976">
                  <c:v>7.1428571428571423</c:v>
                </c:pt>
                <c:pt idx="3977">
                  <c:v>6.9196428571428568</c:v>
                </c:pt>
                <c:pt idx="3978">
                  <c:v>6.6964285714285712</c:v>
                </c:pt>
                <c:pt idx="3979">
                  <c:v>6.6964285714285712</c:v>
                </c:pt>
                <c:pt idx="3980">
                  <c:v>6.9196428571428568</c:v>
                </c:pt>
                <c:pt idx="3981">
                  <c:v>7.3660714285714279</c:v>
                </c:pt>
                <c:pt idx="3982">
                  <c:v>7.9241071428571423</c:v>
                </c:pt>
                <c:pt idx="3983">
                  <c:v>8.3705357142857135</c:v>
                </c:pt>
                <c:pt idx="3984">
                  <c:v>8.4821428571428559</c:v>
                </c:pt>
                <c:pt idx="3985">
                  <c:v>8.3705357142857135</c:v>
                </c:pt>
                <c:pt idx="3986">
                  <c:v>8.2589285714285712</c:v>
                </c:pt>
                <c:pt idx="3987">
                  <c:v>8.2589285714285712</c:v>
                </c:pt>
                <c:pt idx="3988">
                  <c:v>8.2589285714285712</c:v>
                </c:pt>
                <c:pt idx="3989">
                  <c:v>8.59375</c:v>
                </c:pt>
                <c:pt idx="3990">
                  <c:v>8.928571428571427</c:v>
                </c:pt>
                <c:pt idx="3991">
                  <c:v>9.2633928571428559</c:v>
                </c:pt>
                <c:pt idx="3992">
                  <c:v>9.3749999999999982</c:v>
                </c:pt>
                <c:pt idx="3993">
                  <c:v>9.1517857142857135</c:v>
                </c:pt>
                <c:pt idx="3994">
                  <c:v>8.4821428571428559</c:v>
                </c:pt>
                <c:pt idx="3995">
                  <c:v>8.4821428571428559</c:v>
                </c:pt>
                <c:pt idx="3996">
                  <c:v>8.7053571428571423</c:v>
                </c:pt>
                <c:pt idx="3997">
                  <c:v>8.8169642857142847</c:v>
                </c:pt>
                <c:pt idx="3998">
                  <c:v>9.0401785714285712</c:v>
                </c:pt>
                <c:pt idx="3999">
                  <c:v>9.2633928571428559</c:v>
                </c:pt>
                <c:pt idx="4000">
                  <c:v>9.4866071428571423</c:v>
                </c:pt>
                <c:pt idx="4001">
                  <c:v>9.8214285714285712</c:v>
                </c:pt>
                <c:pt idx="4002">
                  <c:v>10.044642857142856</c:v>
                </c:pt>
                <c:pt idx="4003">
                  <c:v>10.491071428571427</c:v>
                </c:pt>
                <c:pt idx="4004">
                  <c:v>10.714285714285714</c:v>
                </c:pt>
                <c:pt idx="4005">
                  <c:v>10.825892857142856</c:v>
                </c:pt>
                <c:pt idx="4006">
                  <c:v>11.160714285714285</c:v>
                </c:pt>
                <c:pt idx="4007">
                  <c:v>11.160714285714285</c:v>
                </c:pt>
                <c:pt idx="4008">
                  <c:v>11.272321428571427</c:v>
                </c:pt>
                <c:pt idx="4009">
                  <c:v>11.160714285714285</c:v>
                </c:pt>
                <c:pt idx="4010">
                  <c:v>10.937499999999998</c:v>
                </c:pt>
                <c:pt idx="4011">
                  <c:v>10.714285714285714</c:v>
                </c:pt>
                <c:pt idx="4012">
                  <c:v>10.491071428571427</c:v>
                </c:pt>
                <c:pt idx="4013">
                  <c:v>10.156249999999998</c:v>
                </c:pt>
                <c:pt idx="4014">
                  <c:v>9.709821428571427</c:v>
                </c:pt>
                <c:pt idx="4015">
                  <c:v>9.4866071428571423</c:v>
                </c:pt>
                <c:pt idx="4016">
                  <c:v>9.3749999999999982</c:v>
                </c:pt>
                <c:pt idx="4017">
                  <c:v>9.4866071428571423</c:v>
                </c:pt>
                <c:pt idx="4018">
                  <c:v>9.8214285714285712</c:v>
                </c:pt>
                <c:pt idx="4019">
                  <c:v>9.9330357142857135</c:v>
                </c:pt>
                <c:pt idx="4020">
                  <c:v>9.9330357142857135</c:v>
                </c:pt>
                <c:pt idx="4021">
                  <c:v>10.044642857142856</c:v>
                </c:pt>
                <c:pt idx="4022">
                  <c:v>9.9330357142857135</c:v>
                </c:pt>
                <c:pt idx="4023">
                  <c:v>9.709821428571427</c:v>
                </c:pt>
                <c:pt idx="4024">
                  <c:v>9.4866071428571423</c:v>
                </c:pt>
                <c:pt idx="4025">
                  <c:v>8.928571428571427</c:v>
                </c:pt>
                <c:pt idx="4026">
                  <c:v>8.0357142857142847</c:v>
                </c:pt>
                <c:pt idx="4027">
                  <c:v>7.3660714285714279</c:v>
                </c:pt>
                <c:pt idx="4028">
                  <c:v>6.6964285714285712</c:v>
                </c:pt>
                <c:pt idx="4029">
                  <c:v>6.0267857142857135</c:v>
                </c:pt>
                <c:pt idx="4030">
                  <c:v>6.0267857142857135</c:v>
                </c:pt>
                <c:pt idx="4031">
                  <c:v>6.2499999999999991</c:v>
                </c:pt>
                <c:pt idx="4032">
                  <c:v>6.6964285714285712</c:v>
                </c:pt>
                <c:pt idx="4033">
                  <c:v>6.9196428571428568</c:v>
                </c:pt>
                <c:pt idx="4034">
                  <c:v>7.2544642857142847</c:v>
                </c:pt>
                <c:pt idx="4035">
                  <c:v>7.4776785714285703</c:v>
                </c:pt>
                <c:pt idx="4036">
                  <c:v>7.9241071428571423</c:v>
                </c:pt>
                <c:pt idx="4037">
                  <c:v>8.59375</c:v>
                </c:pt>
                <c:pt idx="4038">
                  <c:v>9.2633928571428559</c:v>
                </c:pt>
                <c:pt idx="4039">
                  <c:v>9.8214285714285712</c:v>
                </c:pt>
                <c:pt idx="4040">
                  <c:v>10.267857142857142</c:v>
                </c:pt>
                <c:pt idx="4041">
                  <c:v>10.044642857142856</c:v>
                </c:pt>
                <c:pt idx="4042">
                  <c:v>9.8214285714285712</c:v>
                </c:pt>
                <c:pt idx="4043">
                  <c:v>9.5982142857142847</c:v>
                </c:pt>
                <c:pt idx="4044">
                  <c:v>9.3749999999999982</c:v>
                </c:pt>
                <c:pt idx="4045">
                  <c:v>9.2633928571428559</c:v>
                </c:pt>
                <c:pt idx="4046">
                  <c:v>9.0401785714285712</c:v>
                </c:pt>
                <c:pt idx="4047">
                  <c:v>8.3705357142857135</c:v>
                </c:pt>
                <c:pt idx="4048">
                  <c:v>7.4776785714285703</c:v>
                </c:pt>
                <c:pt idx="4049">
                  <c:v>6.5848214285714279</c:v>
                </c:pt>
                <c:pt idx="4050">
                  <c:v>5.8035714285714279</c:v>
                </c:pt>
                <c:pt idx="4051">
                  <c:v>6.6964285714285712</c:v>
                </c:pt>
                <c:pt idx="4052">
                  <c:v>7.4776785714285703</c:v>
                </c:pt>
                <c:pt idx="4053">
                  <c:v>8.3705357142857135</c:v>
                </c:pt>
                <c:pt idx="4054">
                  <c:v>9.1517857142857135</c:v>
                </c:pt>
                <c:pt idx="4055">
                  <c:v>9.8214285714285712</c:v>
                </c:pt>
                <c:pt idx="4056">
                  <c:v>10.602678571428571</c:v>
                </c:pt>
                <c:pt idx="4057">
                  <c:v>11.049107142857142</c:v>
                </c:pt>
                <c:pt idx="4058">
                  <c:v>11.383928571428571</c:v>
                </c:pt>
                <c:pt idx="4059">
                  <c:v>11.495535714285714</c:v>
                </c:pt>
                <c:pt idx="4060">
                  <c:v>11.272321428571427</c:v>
                </c:pt>
                <c:pt idx="4061">
                  <c:v>10.937499999999998</c:v>
                </c:pt>
                <c:pt idx="4062">
                  <c:v>10.491071428571427</c:v>
                </c:pt>
                <c:pt idx="4063">
                  <c:v>9.9330357142857135</c:v>
                </c:pt>
                <c:pt idx="4064">
                  <c:v>9.2633928571428559</c:v>
                </c:pt>
                <c:pt idx="4065">
                  <c:v>8.59375</c:v>
                </c:pt>
                <c:pt idx="4066">
                  <c:v>8.147321428571427</c:v>
                </c:pt>
                <c:pt idx="4067">
                  <c:v>7.7008928571428568</c:v>
                </c:pt>
                <c:pt idx="4068">
                  <c:v>7.1428571428571423</c:v>
                </c:pt>
                <c:pt idx="4069">
                  <c:v>6.8080357142857135</c:v>
                </c:pt>
                <c:pt idx="4070">
                  <c:v>6.6964285714285712</c:v>
                </c:pt>
                <c:pt idx="4071">
                  <c:v>6.3616071428571423</c:v>
                </c:pt>
                <c:pt idx="4072">
                  <c:v>6.3616071428571423</c:v>
                </c:pt>
                <c:pt idx="4073">
                  <c:v>6.3616071428571423</c:v>
                </c:pt>
                <c:pt idx="4074">
                  <c:v>6.3616071428571423</c:v>
                </c:pt>
                <c:pt idx="4075">
                  <c:v>6.1383928571428568</c:v>
                </c:pt>
                <c:pt idx="4076">
                  <c:v>6.1383928571428568</c:v>
                </c:pt>
                <c:pt idx="4077">
                  <c:v>6.2499999999999991</c:v>
                </c:pt>
                <c:pt idx="4078">
                  <c:v>6.4732142857142847</c:v>
                </c:pt>
                <c:pt idx="4079">
                  <c:v>6.8080357142857135</c:v>
                </c:pt>
                <c:pt idx="4080">
                  <c:v>7.2544642857142847</c:v>
                </c:pt>
                <c:pt idx="4081">
                  <c:v>7.8124999999999991</c:v>
                </c:pt>
                <c:pt idx="4082">
                  <c:v>8.147321428571427</c:v>
                </c:pt>
                <c:pt idx="4083">
                  <c:v>8.3705357142857135</c:v>
                </c:pt>
                <c:pt idx="4084">
                  <c:v>8.7053571428571423</c:v>
                </c:pt>
                <c:pt idx="4085">
                  <c:v>8.928571428571427</c:v>
                </c:pt>
                <c:pt idx="4086">
                  <c:v>9.1517857142857135</c:v>
                </c:pt>
                <c:pt idx="4087">
                  <c:v>9.4866071428571423</c:v>
                </c:pt>
                <c:pt idx="4088">
                  <c:v>9.8214285714285712</c:v>
                </c:pt>
                <c:pt idx="4089">
                  <c:v>10.267857142857142</c:v>
                </c:pt>
                <c:pt idx="4090">
                  <c:v>10.491071428571427</c:v>
                </c:pt>
                <c:pt idx="4091">
                  <c:v>10.714285714285714</c:v>
                </c:pt>
                <c:pt idx="4092">
                  <c:v>10.937499999999998</c:v>
                </c:pt>
                <c:pt idx="4093">
                  <c:v>10.937499999999998</c:v>
                </c:pt>
                <c:pt idx="4094">
                  <c:v>10.825892857142856</c:v>
                </c:pt>
                <c:pt idx="4095">
                  <c:v>10.602678571428571</c:v>
                </c:pt>
                <c:pt idx="4096">
                  <c:v>10.379464285714285</c:v>
                </c:pt>
                <c:pt idx="4097">
                  <c:v>10.044642857142856</c:v>
                </c:pt>
                <c:pt idx="4098">
                  <c:v>9.709821428571427</c:v>
                </c:pt>
                <c:pt idx="4099">
                  <c:v>9.2633928571428559</c:v>
                </c:pt>
                <c:pt idx="4100">
                  <c:v>8.8169642857142847</c:v>
                </c:pt>
                <c:pt idx="4101">
                  <c:v>8.59375</c:v>
                </c:pt>
                <c:pt idx="4102">
                  <c:v>8.0357142857142847</c:v>
                </c:pt>
                <c:pt idx="4103">
                  <c:v>7.8124999999999991</c:v>
                </c:pt>
                <c:pt idx="4104">
                  <c:v>7.5892857142857135</c:v>
                </c:pt>
                <c:pt idx="4105">
                  <c:v>7.4776785714285703</c:v>
                </c:pt>
                <c:pt idx="4106">
                  <c:v>7.3660714285714279</c:v>
                </c:pt>
                <c:pt idx="4107">
                  <c:v>7.2544642857142847</c:v>
                </c:pt>
                <c:pt idx="4108">
                  <c:v>7.1428571428571423</c:v>
                </c:pt>
                <c:pt idx="4109">
                  <c:v>7.1428571428571423</c:v>
                </c:pt>
                <c:pt idx="4110">
                  <c:v>6.8080357142857135</c:v>
                </c:pt>
                <c:pt idx="4111">
                  <c:v>6.4732142857142847</c:v>
                </c:pt>
                <c:pt idx="4112">
                  <c:v>6.2499999999999991</c:v>
                </c:pt>
                <c:pt idx="4113">
                  <c:v>6.0267857142857135</c:v>
                </c:pt>
                <c:pt idx="4114">
                  <c:v>6.1383928571428568</c:v>
                </c:pt>
                <c:pt idx="4115">
                  <c:v>6.4732142857142847</c:v>
                </c:pt>
                <c:pt idx="4116">
                  <c:v>6.5848214285714279</c:v>
                </c:pt>
                <c:pt idx="4117">
                  <c:v>6.6964285714285712</c:v>
                </c:pt>
                <c:pt idx="4118">
                  <c:v>6.6964285714285712</c:v>
                </c:pt>
                <c:pt idx="4119">
                  <c:v>6.8080357142857135</c:v>
                </c:pt>
                <c:pt idx="4120">
                  <c:v>6.9196428571428568</c:v>
                </c:pt>
                <c:pt idx="4121">
                  <c:v>7.2544642857142847</c:v>
                </c:pt>
                <c:pt idx="4122">
                  <c:v>7.5892857142857135</c:v>
                </c:pt>
                <c:pt idx="4123">
                  <c:v>8.0357142857142847</c:v>
                </c:pt>
                <c:pt idx="4124">
                  <c:v>8.3705357142857135</c:v>
                </c:pt>
                <c:pt idx="4125">
                  <c:v>8.8169642857142847</c:v>
                </c:pt>
                <c:pt idx="4126">
                  <c:v>9.3749999999999982</c:v>
                </c:pt>
                <c:pt idx="4127">
                  <c:v>10.044642857142856</c:v>
                </c:pt>
                <c:pt idx="4128">
                  <c:v>10.602678571428571</c:v>
                </c:pt>
                <c:pt idx="4129">
                  <c:v>11.160714285714285</c:v>
                </c:pt>
                <c:pt idx="4130">
                  <c:v>11.383928571428571</c:v>
                </c:pt>
                <c:pt idx="4131">
                  <c:v>11.495535714285714</c:v>
                </c:pt>
                <c:pt idx="4132">
                  <c:v>11.607142857142856</c:v>
                </c:pt>
                <c:pt idx="4133">
                  <c:v>11.718749999999998</c:v>
                </c:pt>
                <c:pt idx="4134">
                  <c:v>11.607142857142856</c:v>
                </c:pt>
                <c:pt idx="4135">
                  <c:v>11.383928571428571</c:v>
                </c:pt>
                <c:pt idx="4136">
                  <c:v>11.049107142857142</c:v>
                </c:pt>
                <c:pt idx="4137">
                  <c:v>10.714285714285714</c:v>
                </c:pt>
                <c:pt idx="4138">
                  <c:v>10.044642857142856</c:v>
                </c:pt>
                <c:pt idx="4139">
                  <c:v>9.3749999999999982</c:v>
                </c:pt>
                <c:pt idx="4140">
                  <c:v>8.59375</c:v>
                </c:pt>
                <c:pt idx="4141">
                  <c:v>7.5892857142857135</c:v>
                </c:pt>
                <c:pt idx="4142">
                  <c:v>6.8080357142857135</c:v>
                </c:pt>
                <c:pt idx="4143">
                  <c:v>6.1383928571428568</c:v>
                </c:pt>
                <c:pt idx="4144">
                  <c:v>5.8035714285714279</c:v>
                </c:pt>
                <c:pt idx="4145">
                  <c:v>6.1383928571428568</c:v>
                </c:pt>
                <c:pt idx="4146">
                  <c:v>6.9196428571428568</c:v>
                </c:pt>
                <c:pt idx="4147">
                  <c:v>8.0357142857142847</c:v>
                </c:pt>
                <c:pt idx="4148">
                  <c:v>9.1517857142857135</c:v>
                </c:pt>
                <c:pt idx="4149">
                  <c:v>10.156249999999998</c:v>
                </c:pt>
                <c:pt idx="4150">
                  <c:v>11.049107142857142</c:v>
                </c:pt>
                <c:pt idx="4151">
                  <c:v>11.607142857142856</c:v>
                </c:pt>
                <c:pt idx="4152">
                  <c:v>12.276785714285714</c:v>
                </c:pt>
                <c:pt idx="4153">
                  <c:v>12.723214285714285</c:v>
                </c:pt>
                <c:pt idx="4154">
                  <c:v>12.946428571428569</c:v>
                </c:pt>
                <c:pt idx="4155">
                  <c:v>12.834821428571427</c:v>
                </c:pt>
                <c:pt idx="4156">
                  <c:v>12.834821428571427</c:v>
                </c:pt>
                <c:pt idx="4157">
                  <c:v>12.499999999999998</c:v>
                </c:pt>
                <c:pt idx="4158">
                  <c:v>11.941964285714285</c:v>
                </c:pt>
                <c:pt idx="4159">
                  <c:v>11.272321428571427</c:v>
                </c:pt>
                <c:pt idx="4160">
                  <c:v>10.491071428571427</c:v>
                </c:pt>
                <c:pt idx="4161">
                  <c:v>9.4866071428571423</c:v>
                </c:pt>
                <c:pt idx="4162">
                  <c:v>8.3705357142857135</c:v>
                </c:pt>
                <c:pt idx="4163">
                  <c:v>7.3660714285714279</c:v>
                </c:pt>
                <c:pt idx="4164">
                  <c:v>6.3616071428571423</c:v>
                </c:pt>
                <c:pt idx="4165">
                  <c:v>5.8035714285714279</c:v>
                </c:pt>
                <c:pt idx="4166">
                  <c:v>5.8035714285714279</c:v>
                </c:pt>
                <c:pt idx="4167">
                  <c:v>6.2499999999999991</c:v>
                </c:pt>
                <c:pt idx="4168">
                  <c:v>6.6964285714285712</c:v>
                </c:pt>
                <c:pt idx="4169">
                  <c:v>7.3660714285714279</c:v>
                </c:pt>
                <c:pt idx="4170">
                  <c:v>7.8124999999999991</c:v>
                </c:pt>
                <c:pt idx="4171">
                  <c:v>8.0357142857142847</c:v>
                </c:pt>
                <c:pt idx="4172">
                  <c:v>8.2589285714285712</c:v>
                </c:pt>
                <c:pt idx="4173">
                  <c:v>8.3705357142857135</c:v>
                </c:pt>
                <c:pt idx="4174">
                  <c:v>8.147321428571427</c:v>
                </c:pt>
                <c:pt idx="4175">
                  <c:v>7.9241071428571423</c:v>
                </c:pt>
                <c:pt idx="4176">
                  <c:v>7.7008928571428568</c:v>
                </c:pt>
                <c:pt idx="4177">
                  <c:v>7.2544642857142847</c:v>
                </c:pt>
                <c:pt idx="4178">
                  <c:v>6.9196428571428568</c:v>
                </c:pt>
                <c:pt idx="4179">
                  <c:v>6.4732142857142847</c:v>
                </c:pt>
                <c:pt idx="4180">
                  <c:v>6.3616071428571423</c:v>
                </c:pt>
                <c:pt idx="4181">
                  <c:v>6.4732142857142847</c:v>
                </c:pt>
                <c:pt idx="4182">
                  <c:v>6.6964285714285712</c:v>
                </c:pt>
                <c:pt idx="4183">
                  <c:v>6.8080357142857135</c:v>
                </c:pt>
                <c:pt idx="4184">
                  <c:v>7.2544642857142847</c:v>
                </c:pt>
                <c:pt idx="4185">
                  <c:v>7.9241071428571423</c:v>
                </c:pt>
                <c:pt idx="4186">
                  <c:v>8.3705357142857135</c:v>
                </c:pt>
                <c:pt idx="4187">
                  <c:v>8.7053571428571423</c:v>
                </c:pt>
                <c:pt idx="4188">
                  <c:v>8.7053571428571423</c:v>
                </c:pt>
                <c:pt idx="4189">
                  <c:v>8.928571428571427</c:v>
                </c:pt>
                <c:pt idx="4190">
                  <c:v>8.928571428571427</c:v>
                </c:pt>
                <c:pt idx="4191">
                  <c:v>8.8169642857142847</c:v>
                </c:pt>
                <c:pt idx="4192">
                  <c:v>8.59375</c:v>
                </c:pt>
                <c:pt idx="4193">
                  <c:v>8.3705357142857135</c:v>
                </c:pt>
                <c:pt idx="4194">
                  <c:v>7.9241071428571423</c:v>
                </c:pt>
                <c:pt idx="4195">
                  <c:v>7.4776785714285703</c:v>
                </c:pt>
                <c:pt idx="4196">
                  <c:v>7.0312499999999991</c:v>
                </c:pt>
                <c:pt idx="4197">
                  <c:v>6.8080357142857135</c:v>
                </c:pt>
                <c:pt idx="4198">
                  <c:v>6.8080357142857135</c:v>
                </c:pt>
                <c:pt idx="4199">
                  <c:v>6.8080357142857135</c:v>
                </c:pt>
                <c:pt idx="4200">
                  <c:v>7.1428571428571423</c:v>
                </c:pt>
                <c:pt idx="4201">
                  <c:v>7.1428571428571423</c:v>
                </c:pt>
                <c:pt idx="4202">
                  <c:v>7.1428571428571423</c:v>
                </c:pt>
                <c:pt idx="4203">
                  <c:v>6.9196428571428568</c:v>
                </c:pt>
                <c:pt idx="4204">
                  <c:v>6.8080357142857135</c:v>
                </c:pt>
                <c:pt idx="4205">
                  <c:v>6.9196428571428568</c:v>
                </c:pt>
                <c:pt idx="4206">
                  <c:v>6.8080357142857135</c:v>
                </c:pt>
                <c:pt idx="4207">
                  <c:v>6.5848214285714279</c:v>
                </c:pt>
                <c:pt idx="4208">
                  <c:v>6.5848214285714279</c:v>
                </c:pt>
                <c:pt idx="4209">
                  <c:v>6.5848214285714279</c:v>
                </c:pt>
                <c:pt idx="4210">
                  <c:v>6.9196428571428568</c:v>
                </c:pt>
                <c:pt idx="4211">
                  <c:v>6.9196428571428568</c:v>
                </c:pt>
                <c:pt idx="4212">
                  <c:v>6.6964285714285712</c:v>
                </c:pt>
                <c:pt idx="4213">
                  <c:v>6.8080357142857135</c:v>
                </c:pt>
                <c:pt idx="4214">
                  <c:v>6.9196428571428568</c:v>
                </c:pt>
                <c:pt idx="4215">
                  <c:v>7.1428571428571423</c:v>
                </c:pt>
                <c:pt idx="4216">
                  <c:v>7.2544642857142847</c:v>
                </c:pt>
                <c:pt idx="4217">
                  <c:v>7.4776785714285703</c:v>
                </c:pt>
                <c:pt idx="4218">
                  <c:v>7.7008928571428568</c:v>
                </c:pt>
                <c:pt idx="4219">
                  <c:v>7.9241071428571423</c:v>
                </c:pt>
                <c:pt idx="4220">
                  <c:v>7.9241071428571423</c:v>
                </c:pt>
                <c:pt idx="4221">
                  <c:v>8.0357142857142847</c:v>
                </c:pt>
                <c:pt idx="4222">
                  <c:v>8.147321428571427</c:v>
                </c:pt>
                <c:pt idx="4223">
                  <c:v>8.4821428571428559</c:v>
                </c:pt>
                <c:pt idx="4224">
                  <c:v>8.7053571428571423</c:v>
                </c:pt>
                <c:pt idx="4225">
                  <c:v>9.0401785714285712</c:v>
                </c:pt>
                <c:pt idx="4226">
                  <c:v>9.3749999999999982</c:v>
                </c:pt>
                <c:pt idx="4227">
                  <c:v>9.5982142857142847</c:v>
                </c:pt>
                <c:pt idx="4228">
                  <c:v>9.709821428571427</c:v>
                </c:pt>
                <c:pt idx="4229">
                  <c:v>9.8214285714285712</c:v>
                </c:pt>
                <c:pt idx="4230">
                  <c:v>9.709821428571427</c:v>
                </c:pt>
                <c:pt idx="4231">
                  <c:v>9.8214285714285712</c:v>
                </c:pt>
                <c:pt idx="4232">
                  <c:v>9.709821428571427</c:v>
                </c:pt>
                <c:pt idx="4233">
                  <c:v>9.5982142857142847</c:v>
                </c:pt>
                <c:pt idx="4234">
                  <c:v>9.2633928571428559</c:v>
                </c:pt>
                <c:pt idx="4235">
                  <c:v>8.928571428571427</c:v>
                </c:pt>
                <c:pt idx="4236">
                  <c:v>8.4821428571428559</c:v>
                </c:pt>
                <c:pt idx="4237">
                  <c:v>8.0357142857142847</c:v>
                </c:pt>
                <c:pt idx="4238">
                  <c:v>7.7008928571428568</c:v>
                </c:pt>
                <c:pt idx="4239">
                  <c:v>7.2544642857142847</c:v>
                </c:pt>
                <c:pt idx="4240">
                  <c:v>6.9196428571428568</c:v>
                </c:pt>
                <c:pt idx="4241">
                  <c:v>6.9196428571428568</c:v>
                </c:pt>
                <c:pt idx="4242">
                  <c:v>6.9196428571428568</c:v>
                </c:pt>
                <c:pt idx="4243">
                  <c:v>7.2544642857142847</c:v>
                </c:pt>
                <c:pt idx="4244">
                  <c:v>7.5892857142857135</c:v>
                </c:pt>
                <c:pt idx="4245">
                  <c:v>7.9241071428571423</c:v>
                </c:pt>
                <c:pt idx="4246">
                  <c:v>8.147321428571427</c:v>
                </c:pt>
                <c:pt idx="4247">
                  <c:v>8.4821428571428559</c:v>
                </c:pt>
                <c:pt idx="4248">
                  <c:v>8.8169642857142847</c:v>
                </c:pt>
                <c:pt idx="4249">
                  <c:v>8.928571428571427</c:v>
                </c:pt>
                <c:pt idx="4250">
                  <c:v>8.59375</c:v>
                </c:pt>
                <c:pt idx="4251">
                  <c:v>8.0357142857142847</c:v>
                </c:pt>
                <c:pt idx="4252">
                  <c:v>7.2544642857142847</c:v>
                </c:pt>
                <c:pt idx="4253">
                  <c:v>6.4732142857142847</c:v>
                </c:pt>
                <c:pt idx="4254">
                  <c:v>6.2499999999999991</c:v>
                </c:pt>
                <c:pt idx="4255">
                  <c:v>6.9196428571428568</c:v>
                </c:pt>
                <c:pt idx="4256">
                  <c:v>7.3660714285714279</c:v>
                </c:pt>
                <c:pt idx="4257">
                  <c:v>7.8124999999999991</c:v>
                </c:pt>
                <c:pt idx="4258">
                  <c:v>8.147321428571427</c:v>
                </c:pt>
                <c:pt idx="4259">
                  <c:v>8.59375</c:v>
                </c:pt>
                <c:pt idx="4260">
                  <c:v>8.8169642857142847</c:v>
                </c:pt>
                <c:pt idx="4261">
                  <c:v>8.7053571428571423</c:v>
                </c:pt>
                <c:pt idx="4262">
                  <c:v>8.4821428571428559</c:v>
                </c:pt>
                <c:pt idx="4263">
                  <c:v>8.2589285714285712</c:v>
                </c:pt>
                <c:pt idx="4264">
                  <c:v>8.0357142857142847</c:v>
                </c:pt>
                <c:pt idx="4265">
                  <c:v>7.4776785714285703</c:v>
                </c:pt>
                <c:pt idx="4266">
                  <c:v>6.6964285714285712</c:v>
                </c:pt>
                <c:pt idx="4267">
                  <c:v>5.8035714285714279</c:v>
                </c:pt>
                <c:pt idx="4268">
                  <c:v>5.6919642857142856</c:v>
                </c:pt>
                <c:pt idx="4269">
                  <c:v>6.4732142857142847</c:v>
                </c:pt>
                <c:pt idx="4270">
                  <c:v>7.7008928571428568</c:v>
                </c:pt>
                <c:pt idx="4271">
                  <c:v>8.59375</c:v>
                </c:pt>
                <c:pt idx="4272">
                  <c:v>9.3749999999999982</c:v>
                </c:pt>
                <c:pt idx="4273">
                  <c:v>10.044642857142856</c:v>
                </c:pt>
                <c:pt idx="4274">
                  <c:v>10.825892857142856</c:v>
                </c:pt>
                <c:pt idx="4275">
                  <c:v>11.383928571428571</c:v>
                </c:pt>
                <c:pt idx="4276">
                  <c:v>11.718749999999998</c:v>
                </c:pt>
                <c:pt idx="4277">
                  <c:v>12.053571428571427</c:v>
                </c:pt>
                <c:pt idx="4278">
                  <c:v>12.053571428571427</c:v>
                </c:pt>
                <c:pt idx="4279">
                  <c:v>11.718749999999998</c:v>
                </c:pt>
                <c:pt idx="4280">
                  <c:v>11.049107142857142</c:v>
                </c:pt>
                <c:pt idx="4281">
                  <c:v>10.044642857142856</c:v>
                </c:pt>
                <c:pt idx="4282">
                  <c:v>8.8169642857142847</c:v>
                </c:pt>
                <c:pt idx="4283">
                  <c:v>7.3660714285714279</c:v>
                </c:pt>
                <c:pt idx="4284">
                  <c:v>6.1383928571428568</c:v>
                </c:pt>
                <c:pt idx="4285">
                  <c:v>6.4732142857142847</c:v>
                </c:pt>
                <c:pt idx="4286">
                  <c:v>7.4776785714285703</c:v>
                </c:pt>
                <c:pt idx="4287">
                  <c:v>8.2589285714285712</c:v>
                </c:pt>
                <c:pt idx="4288">
                  <c:v>8.928571428571427</c:v>
                </c:pt>
                <c:pt idx="4289">
                  <c:v>9.3749999999999982</c:v>
                </c:pt>
                <c:pt idx="4290">
                  <c:v>9.5982142857142847</c:v>
                </c:pt>
                <c:pt idx="4291">
                  <c:v>9.5982142857142847</c:v>
                </c:pt>
                <c:pt idx="4292">
                  <c:v>9.2633928571428559</c:v>
                </c:pt>
                <c:pt idx="4293">
                  <c:v>9.0401785714285712</c:v>
                </c:pt>
                <c:pt idx="4294">
                  <c:v>8.59375</c:v>
                </c:pt>
                <c:pt idx="4295">
                  <c:v>8.147321428571427</c:v>
                </c:pt>
                <c:pt idx="4296">
                  <c:v>7.7008928571428568</c:v>
                </c:pt>
                <c:pt idx="4297">
                  <c:v>7.3660714285714279</c:v>
                </c:pt>
                <c:pt idx="4298">
                  <c:v>6.9196428571428568</c:v>
                </c:pt>
                <c:pt idx="4299">
                  <c:v>6.6964285714285712</c:v>
                </c:pt>
                <c:pt idx="4300">
                  <c:v>6.6964285714285712</c:v>
                </c:pt>
                <c:pt idx="4301">
                  <c:v>6.6964285714285712</c:v>
                </c:pt>
                <c:pt idx="4302">
                  <c:v>6.8080357142857135</c:v>
                </c:pt>
                <c:pt idx="4303">
                  <c:v>6.9196428571428568</c:v>
                </c:pt>
                <c:pt idx="4304">
                  <c:v>6.9196428571428568</c:v>
                </c:pt>
                <c:pt idx="4305">
                  <c:v>7.1428571428571423</c:v>
                </c:pt>
                <c:pt idx="4306">
                  <c:v>6.9196428571428568</c:v>
                </c:pt>
                <c:pt idx="4307">
                  <c:v>7.0312499999999991</c:v>
                </c:pt>
                <c:pt idx="4308">
                  <c:v>8.2589285714285712</c:v>
                </c:pt>
                <c:pt idx="4309">
                  <c:v>8.928571428571427</c:v>
                </c:pt>
                <c:pt idx="4310">
                  <c:v>9.3749999999999982</c:v>
                </c:pt>
                <c:pt idx="4311">
                  <c:v>9.9330357142857135</c:v>
                </c:pt>
                <c:pt idx="4312">
                  <c:v>9.9330357142857135</c:v>
                </c:pt>
                <c:pt idx="4313">
                  <c:v>9.9330357142857135</c:v>
                </c:pt>
                <c:pt idx="4314">
                  <c:v>9.5982142857142847</c:v>
                </c:pt>
                <c:pt idx="4315">
                  <c:v>9.2633928571428559</c:v>
                </c:pt>
                <c:pt idx="4316">
                  <c:v>8.59375</c:v>
                </c:pt>
                <c:pt idx="4317">
                  <c:v>7.8124999999999991</c:v>
                </c:pt>
                <c:pt idx="4318">
                  <c:v>6.9196428571428568</c:v>
                </c:pt>
                <c:pt idx="4319">
                  <c:v>6.2499999999999991</c:v>
                </c:pt>
                <c:pt idx="4320">
                  <c:v>5.9151785714285712</c:v>
                </c:pt>
                <c:pt idx="4321">
                  <c:v>6.0267857142857135</c:v>
                </c:pt>
                <c:pt idx="4322">
                  <c:v>6.4732142857142847</c:v>
                </c:pt>
                <c:pt idx="4323">
                  <c:v>7.3660714285714279</c:v>
                </c:pt>
                <c:pt idx="4324">
                  <c:v>8.4821428571428559</c:v>
                </c:pt>
                <c:pt idx="4325">
                  <c:v>9.1517857142857135</c:v>
                </c:pt>
                <c:pt idx="4326">
                  <c:v>9.8214285714285712</c:v>
                </c:pt>
                <c:pt idx="4327">
                  <c:v>10.491071428571427</c:v>
                </c:pt>
                <c:pt idx="4328">
                  <c:v>10.602678571428571</c:v>
                </c:pt>
                <c:pt idx="4329">
                  <c:v>10.825892857142856</c:v>
                </c:pt>
                <c:pt idx="4330">
                  <c:v>11.049107142857142</c:v>
                </c:pt>
                <c:pt idx="4331">
                  <c:v>11.049107142857142</c:v>
                </c:pt>
                <c:pt idx="4332">
                  <c:v>10.937499999999998</c:v>
                </c:pt>
                <c:pt idx="4333">
                  <c:v>10.714285714285714</c:v>
                </c:pt>
                <c:pt idx="4334">
                  <c:v>10.156249999999998</c:v>
                </c:pt>
                <c:pt idx="4335">
                  <c:v>9.4866071428571423</c:v>
                </c:pt>
                <c:pt idx="4336">
                  <c:v>8.7053571428571423</c:v>
                </c:pt>
                <c:pt idx="4337">
                  <c:v>8.0357142857142847</c:v>
                </c:pt>
                <c:pt idx="4338">
                  <c:v>7.2544642857142847</c:v>
                </c:pt>
                <c:pt idx="4339">
                  <c:v>6.6964285714285712</c:v>
                </c:pt>
                <c:pt idx="4340">
                  <c:v>6.0267857142857135</c:v>
                </c:pt>
                <c:pt idx="4341">
                  <c:v>5.5803571428571423</c:v>
                </c:pt>
                <c:pt idx="4342">
                  <c:v>6.0267857142857135</c:v>
                </c:pt>
                <c:pt idx="4343">
                  <c:v>6.6964285714285712</c:v>
                </c:pt>
                <c:pt idx="4344">
                  <c:v>7.3660714285714279</c:v>
                </c:pt>
                <c:pt idx="4345">
                  <c:v>8.0357142857142847</c:v>
                </c:pt>
                <c:pt idx="4346">
                  <c:v>8.59375</c:v>
                </c:pt>
                <c:pt idx="4347">
                  <c:v>9.1517857142857135</c:v>
                </c:pt>
                <c:pt idx="4348">
                  <c:v>9.2633928571428559</c:v>
                </c:pt>
                <c:pt idx="4349">
                  <c:v>9.3749999999999982</c:v>
                </c:pt>
                <c:pt idx="4350">
                  <c:v>9.4866071428571423</c:v>
                </c:pt>
                <c:pt idx="4351">
                  <c:v>9.2633928571428559</c:v>
                </c:pt>
                <c:pt idx="4352">
                  <c:v>8.928571428571427</c:v>
                </c:pt>
                <c:pt idx="4353">
                  <c:v>8.2589285714285712</c:v>
                </c:pt>
                <c:pt idx="4354">
                  <c:v>7.4776785714285703</c:v>
                </c:pt>
                <c:pt idx="4355">
                  <c:v>6.5848214285714279</c:v>
                </c:pt>
                <c:pt idx="4356">
                  <c:v>5.8035714285714279</c:v>
                </c:pt>
                <c:pt idx="4357">
                  <c:v>5.8035714285714279</c:v>
                </c:pt>
                <c:pt idx="4358">
                  <c:v>6.4732142857142847</c:v>
                </c:pt>
                <c:pt idx="4359">
                  <c:v>7.3660714285714279</c:v>
                </c:pt>
                <c:pt idx="4360">
                  <c:v>8.2589285714285712</c:v>
                </c:pt>
                <c:pt idx="4361">
                  <c:v>8.928571428571427</c:v>
                </c:pt>
                <c:pt idx="4362">
                  <c:v>9.3749999999999982</c:v>
                </c:pt>
                <c:pt idx="4363">
                  <c:v>9.9330357142857135</c:v>
                </c:pt>
                <c:pt idx="4364">
                  <c:v>10.379464285714285</c:v>
                </c:pt>
                <c:pt idx="4365">
                  <c:v>10.714285714285714</c:v>
                </c:pt>
                <c:pt idx="4366">
                  <c:v>10.602678571428571</c:v>
                </c:pt>
                <c:pt idx="4367">
                  <c:v>10.267857142857142</c:v>
                </c:pt>
                <c:pt idx="4368">
                  <c:v>9.8214285714285712</c:v>
                </c:pt>
                <c:pt idx="4369">
                  <c:v>9.1517857142857135</c:v>
                </c:pt>
                <c:pt idx="4370">
                  <c:v>8.2589285714285712</c:v>
                </c:pt>
                <c:pt idx="4371">
                  <c:v>7.2544642857142847</c:v>
                </c:pt>
                <c:pt idx="4372">
                  <c:v>6.3616071428571423</c:v>
                </c:pt>
                <c:pt idx="4373">
                  <c:v>5.5803571428571423</c:v>
                </c:pt>
                <c:pt idx="4374">
                  <c:v>6.0267857142857135</c:v>
                </c:pt>
                <c:pt idx="4375">
                  <c:v>6.9196428571428568</c:v>
                </c:pt>
                <c:pt idx="4376">
                  <c:v>8.0357142857142847</c:v>
                </c:pt>
                <c:pt idx="4377">
                  <c:v>8.7053571428571423</c:v>
                </c:pt>
                <c:pt idx="4378">
                  <c:v>9.5982142857142847</c:v>
                </c:pt>
                <c:pt idx="4379">
                  <c:v>10.267857142857142</c:v>
                </c:pt>
                <c:pt idx="4380">
                  <c:v>10.937499999999998</c:v>
                </c:pt>
                <c:pt idx="4381">
                  <c:v>11.160714285714285</c:v>
                </c:pt>
                <c:pt idx="4382">
                  <c:v>11.160714285714285</c:v>
                </c:pt>
                <c:pt idx="4383">
                  <c:v>10.825892857142856</c:v>
                </c:pt>
                <c:pt idx="4384">
                  <c:v>10.379464285714285</c:v>
                </c:pt>
                <c:pt idx="4385">
                  <c:v>9.709821428571427</c:v>
                </c:pt>
                <c:pt idx="4386">
                  <c:v>8.928571428571427</c:v>
                </c:pt>
                <c:pt idx="4387">
                  <c:v>8.147321428571427</c:v>
                </c:pt>
                <c:pt idx="4388">
                  <c:v>6.9196428571428568</c:v>
                </c:pt>
                <c:pt idx="4389">
                  <c:v>6.0267857142857135</c:v>
                </c:pt>
                <c:pt idx="4390">
                  <c:v>6.3616071428571423</c:v>
                </c:pt>
                <c:pt idx="4391">
                  <c:v>7.4776785714285703</c:v>
                </c:pt>
                <c:pt idx="4392">
                  <c:v>8.7053571428571423</c:v>
                </c:pt>
                <c:pt idx="4393">
                  <c:v>10.044642857142856</c:v>
                </c:pt>
                <c:pt idx="4394">
                  <c:v>11.272321428571427</c:v>
                </c:pt>
                <c:pt idx="4395">
                  <c:v>12.053571428571427</c:v>
                </c:pt>
                <c:pt idx="4396">
                  <c:v>12.723214285714285</c:v>
                </c:pt>
                <c:pt idx="4397">
                  <c:v>13.058035714285714</c:v>
                </c:pt>
                <c:pt idx="4398">
                  <c:v>13.392857142857142</c:v>
                </c:pt>
                <c:pt idx="4399">
                  <c:v>13.504464285714285</c:v>
                </c:pt>
                <c:pt idx="4400">
                  <c:v>13.727678571428569</c:v>
                </c:pt>
                <c:pt idx="4401">
                  <c:v>13.839285714285714</c:v>
                </c:pt>
                <c:pt idx="4402">
                  <c:v>13.839285714285714</c:v>
                </c:pt>
                <c:pt idx="4403">
                  <c:v>13.281249999999998</c:v>
                </c:pt>
                <c:pt idx="4404">
                  <c:v>12.611607142857142</c:v>
                </c:pt>
                <c:pt idx="4405">
                  <c:v>11.607142857142856</c:v>
                </c:pt>
                <c:pt idx="4406">
                  <c:v>10.267857142857142</c:v>
                </c:pt>
                <c:pt idx="4407">
                  <c:v>8.928571428571427</c:v>
                </c:pt>
                <c:pt idx="4408">
                  <c:v>7.3660714285714279</c:v>
                </c:pt>
                <c:pt idx="4409">
                  <c:v>5.9151785714285712</c:v>
                </c:pt>
                <c:pt idx="4410">
                  <c:v>5.5803571428571423</c:v>
                </c:pt>
                <c:pt idx="4411">
                  <c:v>6.3616071428571423</c:v>
                </c:pt>
                <c:pt idx="4412">
                  <c:v>7.7008928571428568</c:v>
                </c:pt>
                <c:pt idx="4413">
                  <c:v>8.8169642857142847</c:v>
                </c:pt>
                <c:pt idx="4414">
                  <c:v>9.709821428571427</c:v>
                </c:pt>
                <c:pt idx="4415">
                  <c:v>10.267857142857142</c:v>
                </c:pt>
                <c:pt idx="4416">
                  <c:v>10.714285714285714</c:v>
                </c:pt>
                <c:pt idx="4417">
                  <c:v>10.714285714285714</c:v>
                </c:pt>
                <c:pt idx="4418">
                  <c:v>10.602678571428571</c:v>
                </c:pt>
                <c:pt idx="4419">
                  <c:v>10.267857142857142</c:v>
                </c:pt>
                <c:pt idx="4420">
                  <c:v>9.8214285714285712</c:v>
                </c:pt>
                <c:pt idx="4421">
                  <c:v>9.3749999999999982</c:v>
                </c:pt>
                <c:pt idx="4422">
                  <c:v>8.8169642857142847</c:v>
                </c:pt>
                <c:pt idx="4423">
                  <c:v>8.2589285714285712</c:v>
                </c:pt>
                <c:pt idx="4424">
                  <c:v>7.5892857142857135</c:v>
                </c:pt>
                <c:pt idx="4425">
                  <c:v>6.6964285714285712</c:v>
                </c:pt>
                <c:pt idx="4426">
                  <c:v>5.9151785714285712</c:v>
                </c:pt>
                <c:pt idx="4427">
                  <c:v>5.8035714285714279</c:v>
                </c:pt>
                <c:pt idx="4428">
                  <c:v>6.4732142857142847</c:v>
                </c:pt>
                <c:pt idx="4429">
                  <c:v>7.2544642857142847</c:v>
                </c:pt>
                <c:pt idx="4430">
                  <c:v>7.9241071428571423</c:v>
                </c:pt>
                <c:pt idx="4431">
                  <c:v>8.4821428571428559</c:v>
                </c:pt>
                <c:pt idx="4432">
                  <c:v>8.59375</c:v>
                </c:pt>
                <c:pt idx="4433">
                  <c:v>8.7053571428571423</c:v>
                </c:pt>
                <c:pt idx="4434">
                  <c:v>8.8169642857142847</c:v>
                </c:pt>
                <c:pt idx="4435">
                  <c:v>9.0401785714285712</c:v>
                </c:pt>
                <c:pt idx="4436">
                  <c:v>9.2633928571428559</c:v>
                </c:pt>
                <c:pt idx="4437">
                  <c:v>9.5982142857142847</c:v>
                </c:pt>
                <c:pt idx="4438">
                  <c:v>9.5982142857142847</c:v>
                </c:pt>
                <c:pt idx="4439">
                  <c:v>9.5982142857142847</c:v>
                </c:pt>
                <c:pt idx="4440">
                  <c:v>9.5982142857142847</c:v>
                </c:pt>
                <c:pt idx="4441">
                  <c:v>9.4866071428571423</c:v>
                </c:pt>
                <c:pt idx="4442">
                  <c:v>9.3749999999999982</c:v>
                </c:pt>
                <c:pt idx="4443">
                  <c:v>8.8169642857142847</c:v>
                </c:pt>
                <c:pt idx="4444">
                  <c:v>8.147321428571427</c:v>
                </c:pt>
                <c:pt idx="4445">
                  <c:v>7.1428571428571423</c:v>
                </c:pt>
                <c:pt idx="4446">
                  <c:v>6.1383928571428568</c:v>
                </c:pt>
                <c:pt idx="4447">
                  <c:v>5.5803571428571423</c:v>
                </c:pt>
                <c:pt idx="4448">
                  <c:v>6.3616071428571423</c:v>
                </c:pt>
                <c:pt idx="4449">
                  <c:v>7.1428571428571423</c:v>
                </c:pt>
                <c:pt idx="4450">
                  <c:v>7.8124999999999991</c:v>
                </c:pt>
                <c:pt idx="4451">
                  <c:v>8.4821428571428559</c:v>
                </c:pt>
                <c:pt idx="4452">
                  <c:v>8.8169642857142847</c:v>
                </c:pt>
                <c:pt idx="4453">
                  <c:v>9.1517857142857135</c:v>
                </c:pt>
                <c:pt idx="4454">
                  <c:v>8.928571428571427</c:v>
                </c:pt>
                <c:pt idx="4455">
                  <c:v>8.7053571428571423</c:v>
                </c:pt>
                <c:pt idx="4456">
                  <c:v>8.4821428571428559</c:v>
                </c:pt>
                <c:pt idx="4457">
                  <c:v>7.9241071428571423</c:v>
                </c:pt>
                <c:pt idx="4458">
                  <c:v>7.1428571428571423</c:v>
                </c:pt>
                <c:pt idx="4459">
                  <c:v>6.4732142857142847</c:v>
                </c:pt>
                <c:pt idx="4460">
                  <c:v>6.0267857142857135</c:v>
                </c:pt>
                <c:pt idx="4461">
                  <c:v>5.6919642857142856</c:v>
                </c:pt>
                <c:pt idx="4462">
                  <c:v>6.2499999999999991</c:v>
                </c:pt>
                <c:pt idx="4463">
                  <c:v>6.9196428571428568</c:v>
                </c:pt>
                <c:pt idx="4464">
                  <c:v>7.8124999999999991</c:v>
                </c:pt>
                <c:pt idx="4465">
                  <c:v>8.4821428571428559</c:v>
                </c:pt>
                <c:pt idx="4466">
                  <c:v>9.0401785714285712</c:v>
                </c:pt>
                <c:pt idx="4467">
                  <c:v>9.2633928571428559</c:v>
                </c:pt>
                <c:pt idx="4468">
                  <c:v>9.3749999999999982</c:v>
                </c:pt>
                <c:pt idx="4469">
                  <c:v>9.3749999999999982</c:v>
                </c:pt>
                <c:pt idx="4470">
                  <c:v>9.1517857142857135</c:v>
                </c:pt>
                <c:pt idx="4471">
                  <c:v>8.8169642857142847</c:v>
                </c:pt>
                <c:pt idx="4472">
                  <c:v>8.2589285714285712</c:v>
                </c:pt>
                <c:pt idx="4473">
                  <c:v>7.5892857142857135</c:v>
                </c:pt>
                <c:pt idx="4474">
                  <c:v>6.5848214285714279</c:v>
                </c:pt>
                <c:pt idx="4475">
                  <c:v>5.5803571428571423</c:v>
                </c:pt>
                <c:pt idx="4476">
                  <c:v>5.6919642857142856</c:v>
                </c:pt>
                <c:pt idx="4477">
                  <c:v>6.8080357142857135</c:v>
                </c:pt>
                <c:pt idx="4478">
                  <c:v>8.147321428571427</c:v>
                </c:pt>
                <c:pt idx="4479">
                  <c:v>9.4866071428571423</c:v>
                </c:pt>
                <c:pt idx="4480">
                  <c:v>10.267857142857142</c:v>
                </c:pt>
                <c:pt idx="4481">
                  <c:v>10.937499999999998</c:v>
                </c:pt>
                <c:pt idx="4482">
                  <c:v>11.495535714285714</c:v>
                </c:pt>
                <c:pt idx="4483">
                  <c:v>11.941964285714285</c:v>
                </c:pt>
                <c:pt idx="4484">
                  <c:v>11.495535714285714</c:v>
                </c:pt>
                <c:pt idx="4485">
                  <c:v>10.825892857142856</c:v>
                </c:pt>
                <c:pt idx="4486">
                  <c:v>10.156249999999998</c:v>
                </c:pt>
                <c:pt idx="4487">
                  <c:v>9.2633928571428559</c:v>
                </c:pt>
                <c:pt idx="4488">
                  <c:v>8.2589285714285712</c:v>
                </c:pt>
                <c:pt idx="4489">
                  <c:v>7.0312499999999991</c:v>
                </c:pt>
                <c:pt idx="4490">
                  <c:v>6.2499999999999991</c:v>
                </c:pt>
                <c:pt idx="4491">
                  <c:v>5.5803571428571423</c:v>
                </c:pt>
                <c:pt idx="4492">
                  <c:v>6.1383928571428568</c:v>
                </c:pt>
                <c:pt idx="4493">
                  <c:v>6.9196428571428568</c:v>
                </c:pt>
                <c:pt idx="4494">
                  <c:v>7.8124999999999991</c:v>
                </c:pt>
                <c:pt idx="4495">
                  <c:v>8.7053571428571423</c:v>
                </c:pt>
                <c:pt idx="4496">
                  <c:v>9.4866071428571423</c:v>
                </c:pt>
                <c:pt idx="4497">
                  <c:v>10.156249999999998</c:v>
                </c:pt>
                <c:pt idx="4498">
                  <c:v>10.937499999999998</c:v>
                </c:pt>
                <c:pt idx="4499">
                  <c:v>11.383928571428571</c:v>
                </c:pt>
                <c:pt idx="4500">
                  <c:v>11.830357142857142</c:v>
                </c:pt>
                <c:pt idx="4501">
                  <c:v>12.053571428571427</c:v>
                </c:pt>
                <c:pt idx="4502">
                  <c:v>12.053571428571427</c:v>
                </c:pt>
                <c:pt idx="4503">
                  <c:v>12.053571428571427</c:v>
                </c:pt>
                <c:pt idx="4504">
                  <c:v>11.830357142857142</c:v>
                </c:pt>
                <c:pt idx="4505">
                  <c:v>11.383928571428571</c:v>
                </c:pt>
                <c:pt idx="4506">
                  <c:v>10.937499999999998</c:v>
                </c:pt>
                <c:pt idx="4507">
                  <c:v>10.267857142857142</c:v>
                </c:pt>
                <c:pt idx="4508">
                  <c:v>9.5982142857142847</c:v>
                </c:pt>
                <c:pt idx="4509">
                  <c:v>8.59375</c:v>
                </c:pt>
                <c:pt idx="4510">
                  <c:v>7.8124999999999991</c:v>
                </c:pt>
                <c:pt idx="4511">
                  <c:v>6.8080357142857135</c:v>
                </c:pt>
                <c:pt idx="4512">
                  <c:v>6.2499999999999991</c:v>
                </c:pt>
                <c:pt idx="4513">
                  <c:v>5.9151785714285712</c:v>
                </c:pt>
                <c:pt idx="4514">
                  <c:v>6.5848214285714279</c:v>
                </c:pt>
                <c:pt idx="4515">
                  <c:v>7.2544642857142847</c:v>
                </c:pt>
                <c:pt idx="4516">
                  <c:v>8.3705357142857135</c:v>
                </c:pt>
                <c:pt idx="4517">
                  <c:v>9.3749999999999982</c:v>
                </c:pt>
                <c:pt idx="4518">
                  <c:v>10.379464285714285</c:v>
                </c:pt>
                <c:pt idx="4519">
                  <c:v>11.160714285714285</c:v>
                </c:pt>
                <c:pt idx="4520">
                  <c:v>11.495535714285714</c:v>
                </c:pt>
                <c:pt idx="4521">
                  <c:v>11.383928571428571</c:v>
                </c:pt>
                <c:pt idx="4522">
                  <c:v>11.160714285714285</c:v>
                </c:pt>
                <c:pt idx="4523">
                  <c:v>10.602678571428571</c:v>
                </c:pt>
                <c:pt idx="4524">
                  <c:v>9.8214285714285712</c:v>
                </c:pt>
                <c:pt idx="4525">
                  <c:v>8.8169642857142847</c:v>
                </c:pt>
                <c:pt idx="4526">
                  <c:v>7.5892857142857135</c:v>
                </c:pt>
                <c:pt idx="4527">
                  <c:v>6.4732142857142847</c:v>
                </c:pt>
                <c:pt idx="4528">
                  <c:v>6.1383928571428568</c:v>
                </c:pt>
                <c:pt idx="4529">
                  <c:v>7.0312499999999991</c:v>
                </c:pt>
                <c:pt idx="4530">
                  <c:v>7.5892857142857135</c:v>
                </c:pt>
                <c:pt idx="4531">
                  <c:v>8.0357142857142847</c:v>
                </c:pt>
                <c:pt idx="4532">
                  <c:v>8.2589285714285712</c:v>
                </c:pt>
                <c:pt idx="4533">
                  <c:v>8.4821428571428559</c:v>
                </c:pt>
                <c:pt idx="4534">
                  <c:v>8.4821428571428559</c:v>
                </c:pt>
                <c:pt idx="4535">
                  <c:v>8.4821428571428559</c:v>
                </c:pt>
                <c:pt idx="4536">
                  <c:v>8.7053571428571423</c:v>
                </c:pt>
                <c:pt idx="4537">
                  <c:v>8.59375</c:v>
                </c:pt>
                <c:pt idx="4538">
                  <c:v>8.7053571428571423</c:v>
                </c:pt>
                <c:pt idx="4539">
                  <c:v>8.7053571428571423</c:v>
                </c:pt>
                <c:pt idx="4540">
                  <c:v>8.4821428571428559</c:v>
                </c:pt>
                <c:pt idx="4541">
                  <c:v>8.2589285714285712</c:v>
                </c:pt>
                <c:pt idx="4542">
                  <c:v>8.0357142857142847</c:v>
                </c:pt>
                <c:pt idx="4543">
                  <c:v>8.0357142857142847</c:v>
                </c:pt>
                <c:pt idx="4544">
                  <c:v>7.8124999999999991</c:v>
                </c:pt>
                <c:pt idx="4545">
                  <c:v>7.5892857142857135</c:v>
                </c:pt>
                <c:pt idx="4546">
                  <c:v>7.1428571428571423</c:v>
                </c:pt>
                <c:pt idx="4547">
                  <c:v>7.0312499999999991</c:v>
                </c:pt>
                <c:pt idx="4548">
                  <c:v>7.0312499999999991</c:v>
                </c:pt>
                <c:pt idx="4549">
                  <c:v>7.2544642857142847</c:v>
                </c:pt>
                <c:pt idx="4550">
                  <c:v>7.3660714285714279</c:v>
                </c:pt>
                <c:pt idx="4551">
                  <c:v>7.1428571428571423</c:v>
                </c:pt>
                <c:pt idx="4552">
                  <c:v>7.0312499999999991</c:v>
                </c:pt>
                <c:pt idx="4553">
                  <c:v>6.4732142857142847</c:v>
                </c:pt>
                <c:pt idx="4554">
                  <c:v>6.0267857142857135</c:v>
                </c:pt>
                <c:pt idx="4555">
                  <c:v>5.8035714285714279</c:v>
                </c:pt>
                <c:pt idx="4556">
                  <c:v>6.2499999999999991</c:v>
                </c:pt>
                <c:pt idx="4557">
                  <c:v>6.8080357142857135</c:v>
                </c:pt>
                <c:pt idx="4558">
                  <c:v>7.3660714285714279</c:v>
                </c:pt>
                <c:pt idx="4559">
                  <c:v>8.3705357142857135</c:v>
                </c:pt>
                <c:pt idx="4560">
                  <c:v>8.928571428571427</c:v>
                </c:pt>
                <c:pt idx="4561">
                  <c:v>9.709821428571427</c:v>
                </c:pt>
                <c:pt idx="4562">
                  <c:v>10.379464285714285</c:v>
                </c:pt>
                <c:pt idx="4563">
                  <c:v>10.937499999999998</c:v>
                </c:pt>
                <c:pt idx="4564">
                  <c:v>11.049107142857142</c:v>
                </c:pt>
                <c:pt idx="4565">
                  <c:v>11.049107142857142</c:v>
                </c:pt>
                <c:pt idx="4566">
                  <c:v>10.602678571428571</c:v>
                </c:pt>
                <c:pt idx="4567">
                  <c:v>10.156249999999998</c:v>
                </c:pt>
                <c:pt idx="4568">
                  <c:v>9.1517857142857135</c:v>
                </c:pt>
                <c:pt idx="4569">
                  <c:v>8.147321428571427</c:v>
                </c:pt>
                <c:pt idx="4570">
                  <c:v>7.1428571428571423</c:v>
                </c:pt>
                <c:pt idx="4571">
                  <c:v>6.2499999999999991</c:v>
                </c:pt>
                <c:pt idx="4572">
                  <c:v>5.8035714285714279</c:v>
                </c:pt>
                <c:pt idx="4573">
                  <c:v>6.2499999999999991</c:v>
                </c:pt>
                <c:pt idx="4574">
                  <c:v>6.6964285714285712</c:v>
                </c:pt>
                <c:pt idx="4575">
                  <c:v>7.1428571428571423</c:v>
                </c:pt>
                <c:pt idx="4576">
                  <c:v>7.1428571428571423</c:v>
                </c:pt>
                <c:pt idx="4577">
                  <c:v>7.1428571428571423</c:v>
                </c:pt>
                <c:pt idx="4578">
                  <c:v>7.1428571428571423</c:v>
                </c:pt>
                <c:pt idx="4579">
                  <c:v>6.9196428571428568</c:v>
                </c:pt>
                <c:pt idx="4580">
                  <c:v>6.9196428571428568</c:v>
                </c:pt>
                <c:pt idx="4581">
                  <c:v>7.1428571428571423</c:v>
                </c:pt>
                <c:pt idx="4582">
                  <c:v>7.3660714285714279</c:v>
                </c:pt>
                <c:pt idx="4583">
                  <c:v>7.4776785714285703</c:v>
                </c:pt>
                <c:pt idx="4584">
                  <c:v>7.3660714285714279</c:v>
                </c:pt>
                <c:pt idx="4585">
                  <c:v>7.1428571428571423</c:v>
                </c:pt>
                <c:pt idx="4586">
                  <c:v>6.8080357142857135</c:v>
                </c:pt>
                <c:pt idx="4587">
                  <c:v>6.0267857142857135</c:v>
                </c:pt>
                <c:pt idx="4588">
                  <c:v>5.8035714285714279</c:v>
                </c:pt>
                <c:pt idx="4589">
                  <c:v>5.9151785714285712</c:v>
                </c:pt>
                <c:pt idx="4590">
                  <c:v>6.6964285714285712</c:v>
                </c:pt>
                <c:pt idx="4591">
                  <c:v>7.1428571428571423</c:v>
                </c:pt>
                <c:pt idx="4592">
                  <c:v>7.7008928571428568</c:v>
                </c:pt>
                <c:pt idx="4593">
                  <c:v>8.147321428571427</c:v>
                </c:pt>
                <c:pt idx="4594">
                  <c:v>8.3705357142857135</c:v>
                </c:pt>
                <c:pt idx="4595">
                  <c:v>8.8169642857142847</c:v>
                </c:pt>
                <c:pt idx="4596">
                  <c:v>9.1517857142857135</c:v>
                </c:pt>
                <c:pt idx="4597">
                  <c:v>9.3749999999999982</c:v>
                </c:pt>
                <c:pt idx="4598">
                  <c:v>9.3749999999999982</c:v>
                </c:pt>
                <c:pt idx="4599">
                  <c:v>9.1517857142857135</c:v>
                </c:pt>
                <c:pt idx="4600">
                  <c:v>8.928571428571427</c:v>
                </c:pt>
                <c:pt idx="4601">
                  <c:v>8.147321428571427</c:v>
                </c:pt>
                <c:pt idx="4602">
                  <c:v>7.3660714285714279</c:v>
                </c:pt>
                <c:pt idx="4603">
                  <c:v>6.1383928571428568</c:v>
                </c:pt>
                <c:pt idx="4604">
                  <c:v>5.8035714285714279</c:v>
                </c:pt>
                <c:pt idx="4605">
                  <c:v>6.4732142857142847</c:v>
                </c:pt>
                <c:pt idx="4606">
                  <c:v>7.1428571428571423</c:v>
                </c:pt>
                <c:pt idx="4607">
                  <c:v>8.0357142857142847</c:v>
                </c:pt>
                <c:pt idx="4608">
                  <c:v>9.1517857142857135</c:v>
                </c:pt>
                <c:pt idx="4609">
                  <c:v>10.044642857142856</c:v>
                </c:pt>
                <c:pt idx="4610">
                  <c:v>10.714285714285714</c:v>
                </c:pt>
                <c:pt idx="4611">
                  <c:v>11.049107142857142</c:v>
                </c:pt>
                <c:pt idx="4612">
                  <c:v>11.049107142857142</c:v>
                </c:pt>
                <c:pt idx="4613">
                  <c:v>10.602678571428571</c:v>
                </c:pt>
                <c:pt idx="4614">
                  <c:v>10.156249999999998</c:v>
                </c:pt>
                <c:pt idx="4615">
                  <c:v>9.5982142857142847</c:v>
                </c:pt>
                <c:pt idx="4616">
                  <c:v>8.928571428571427</c:v>
                </c:pt>
                <c:pt idx="4617">
                  <c:v>8.0357142857142847</c:v>
                </c:pt>
                <c:pt idx="4618">
                  <c:v>7.2544642857142847</c:v>
                </c:pt>
                <c:pt idx="4619">
                  <c:v>6.3616071428571423</c:v>
                </c:pt>
                <c:pt idx="4620">
                  <c:v>5.9151785714285712</c:v>
                </c:pt>
                <c:pt idx="4621">
                  <c:v>5.6919642857142856</c:v>
                </c:pt>
                <c:pt idx="4622">
                  <c:v>6.2499999999999991</c:v>
                </c:pt>
                <c:pt idx="4623">
                  <c:v>7.0312499999999991</c:v>
                </c:pt>
                <c:pt idx="4624">
                  <c:v>7.7008928571428568</c:v>
                </c:pt>
                <c:pt idx="4625">
                  <c:v>8.2589285714285712</c:v>
                </c:pt>
                <c:pt idx="4626">
                  <c:v>8.7053571428571423</c:v>
                </c:pt>
                <c:pt idx="4627">
                  <c:v>8.8169642857142847</c:v>
                </c:pt>
                <c:pt idx="4628">
                  <c:v>8.3705357142857135</c:v>
                </c:pt>
                <c:pt idx="4629">
                  <c:v>7.8124999999999991</c:v>
                </c:pt>
                <c:pt idx="4630">
                  <c:v>7.3660714285714279</c:v>
                </c:pt>
                <c:pt idx="4631">
                  <c:v>6.8080357142857135</c:v>
                </c:pt>
                <c:pt idx="4632">
                  <c:v>6.4732142857142847</c:v>
                </c:pt>
                <c:pt idx="4633">
                  <c:v>6.2499999999999991</c:v>
                </c:pt>
                <c:pt idx="4634">
                  <c:v>6.0267857142857135</c:v>
                </c:pt>
                <c:pt idx="4635">
                  <c:v>5.9151785714285712</c:v>
                </c:pt>
                <c:pt idx="4636">
                  <c:v>6.2499999999999991</c:v>
                </c:pt>
                <c:pt idx="4637">
                  <c:v>6.6964285714285712</c:v>
                </c:pt>
                <c:pt idx="4638">
                  <c:v>7.3660714285714279</c:v>
                </c:pt>
                <c:pt idx="4639">
                  <c:v>8.2589285714285712</c:v>
                </c:pt>
                <c:pt idx="4640">
                  <c:v>9.2633928571428559</c:v>
                </c:pt>
                <c:pt idx="4641">
                  <c:v>9.9330357142857135</c:v>
                </c:pt>
                <c:pt idx="4642">
                  <c:v>10.379464285714285</c:v>
                </c:pt>
                <c:pt idx="4643">
                  <c:v>10.379464285714285</c:v>
                </c:pt>
                <c:pt idx="4644">
                  <c:v>9.9330357142857135</c:v>
                </c:pt>
                <c:pt idx="4645">
                  <c:v>9.3749999999999982</c:v>
                </c:pt>
                <c:pt idx="4646">
                  <c:v>8.8169642857142847</c:v>
                </c:pt>
                <c:pt idx="4647">
                  <c:v>8.0357142857142847</c:v>
                </c:pt>
                <c:pt idx="4648">
                  <c:v>7.2544642857142847</c:v>
                </c:pt>
                <c:pt idx="4649">
                  <c:v>6.5848214285714279</c:v>
                </c:pt>
                <c:pt idx="4650">
                  <c:v>5.8035714285714279</c:v>
                </c:pt>
                <c:pt idx="4651">
                  <c:v>5.8035714285714279</c:v>
                </c:pt>
                <c:pt idx="4652">
                  <c:v>6.3616071428571423</c:v>
                </c:pt>
                <c:pt idx="4653">
                  <c:v>7.1428571428571423</c:v>
                </c:pt>
                <c:pt idx="4654">
                  <c:v>8.0357142857142847</c:v>
                </c:pt>
                <c:pt idx="4655">
                  <c:v>8.928571428571427</c:v>
                </c:pt>
                <c:pt idx="4656">
                  <c:v>9.709821428571427</c:v>
                </c:pt>
                <c:pt idx="4657">
                  <c:v>10.491071428571427</c:v>
                </c:pt>
                <c:pt idx="4658">
                  <c:v>10.937499999999998</c:v>
                </c:pt>
                <c:pt idx="4659">
                  <c:v>11.272321428571427</c:v>
                </c:pt>
                <c:pt idx="4660">
                  <c:v>11.495535714285714</c:v>
                </c:pt>
                <c:pt idx="4661">
                  <c:v>11.383928571428571</c:v>
                </c:pt>
                <c:pt idx="4662">
                  <c:v>10.937499999999998</c:v>
                </c:pt>
                <c:pt idx="4663">
                  <c:v>10.602678571428571</c:v>
                </c:pt>
                <c:pt idx="4664">
                  <c:v>10.044642857142856</c:v>
                </c:pt>
                <c:pt idx="4665">
                  <c:v>9.4866071428571423</c:v>
                </c:pt>
                <c:pt idx="4666">
                  <c:v>8.928571428571427</c:v>
                </c:pt>
                <c:pt idx="4667">
                  <c:v>8.2589285714285712</c:v>
                </c:pt>
                <c:pt idx="4668">
                  <c:v>7.8124999999999991</c:v>
                </c:pt>
                <c:pt idx="4669">
                  <c:v>7.3660714285714279</c:v>
                </c:pt>
                <c:pt idx="4670">
                  <c:v>7.1428571428571423</c:v>
                </c:pt>
                <c:pt idx="4671">
                  <c:v>7.0312499999999991</c:v>
                </c:pt>
                <c:pt idx="4672">
                  <c:v>7.1428571428571423</c:v>
                </c:pt>
                <c:pt idx="4673">
                  <c:v>7.3660714285714279</c:v>
                </c:pt>
                <c:pt idx="4674">
                  <c:v>7.7008928571428568</c:v>
                </c:pt>
                <c:pt idx="4675">
                  <c:v>7.8124999999999991</c:v>
                </c:pt>
                <c:pt idx="4676">
                  <c:v>7.9241071428571423</c:v>
                </c:pt>
                <c:pt idx="4677">
                  <c:v>7.8124999999999991</c:v>
                </c:pt>
                <c:pt idx="4678">
                  <c:v>7.3660714285714279</c:v>
                </c:pt>
                <c:pt idx="4679">
                  <c:v>6.6964285714285712</c:v>
                </c:pt>
                <c:pt idx="4680">
                  <c:v>6.3616071428571423</c:v>
                </c:pt>
                <c:pt idx="4681">
                  <c:v>6.2499999999999991</c:v>
                </c:pt>
                <c:pt idx="4682">
                  <c:v>6.3616071428571423</c:v>
                </c:pt>
                <c:pt idx="4683">
                  <c:v>6.6964285714285712</c:v>
                </c:pt>
                <c:pt idx="4684">
                  <c:v>6.9196428571428568</c:v>
                </c:pt>
                <c:pt idx="4685">
                  <c:v>7.0312499999999991</c:v>
                </c:pt>
                <c:pt idx="4686">
                  <c:v>7.0312499999999991</c:v>
                </c:pt>
                <c:pt idx="4687">
                  <c:v>7.3660714285714279</c:v>
                </c:pt>
                <c:pt idx="4688">
                  <c:v>7.8124999999999991</c:v>
                </c:pt>
                <c:pt idx="4689">
                  <c:v>8.4821428571428559</c:v>
                </c:pt>
                <c:pt idx="4690">
                  <c:v>8.928571428571427</c:v>
                </c:pt>
                <c:pt idx="4691">
                  <c:v>9.3749999999999982</c:v>
                </c:pt>
                <c:pt idx="4692">
                  <c:v>9.5982142857142847</c:v>
                </c:pt>
                <c:pt idx="4693">
                  <c:v>9.3749999999999982</c:v>
                </c:pt>
                <c:pt idx="4694">
                  <c:v>8.928571428571427</c:v>
                </c:pt>
                <c:pt idx="4695">
                  <c:v>8.2589285714285712</c:v>
                </c:pt>
                <c:pt idx="4696">
                  <c:v>7.4776785714285703</c:v>
                </c:pt>
                <c:pt idx="4697">
                  <c:v>6.5848214285714279</c:v>
                </c:pt>
                <c:pt idx="4698">
                  <c:v>6.0267857142857135</c:v>
                </c:pt>
                <c:pt idx="4699">
                  <c:v>5.6919642857142856</c:v>
                </c:pt>
                <c:pt idx="4700">
                  <c:v>6.1383928571428568</c:v>
                </c:pt>
                <c:pt idx="4701">
                  <c:v>6.8080357142857135</c:v>
                </c:pt>
                <c:pt idx="4702">
                  <c:v>7.3660714285714279</c:v>
                </c:pt>
                <c:pt idx="4703">
                  <c:v>8.147321428571427</c:v>
                </c:pt>
                <c:pt idx="4704">
                  <c:v>8.8169642857142847</c:v>
                </c:pt>
                <c:pt idx="4705">
                  <c:v>9.5982142857142847</c:v>
                </c:pt>
                <c:pt idx="4706">
                  <c:v>10.044642857142856</c:v>
                </c:pt>
                <c:pt idx="4707">
                  <c:v>9.9330357142857135</c:v>
                </c:pt>
                <c:pt idx="4708">
                  <c:v>9.709821428571427</c:v>
                </c:pt>
                <c:pt idx="4709">
                  <c:v>9.0401785714285712</c:v>
                </c:pt>
                <c:pt idx="4710">
                  <c:v>8.2589285714285712</c:v>
                </c:pt>
                <c:pt idx="4711">
                  <c:v>7.5892857142857135</c:v>
                </c:pt>
                <c:pt idx="4712">
                  <c:v>7.0312499999999991</c:v>
                </c:pt>
                <c:pt idx="4713">
                  <c:v>6.6964285714285712</c:v>
                </c:pt>
                <c:pt idx="4714">
                  <c:v>6.1383928571428568</c:v>
                </c:pt>
                <c:pt idx="4715">
                  <c:v>6.0267857142857135</c:v>
                </c:pt>
                <c:pt idx="4716">
                  <c:v>6.2499999999999991</c:v>
                </c:pt>
                <c:pt idx="4717">
                  <c:v>6.6964285714285712</c:v>
                </c:pt>
                <c:pt idx="4718">
                  <c:v>7.2544642857142847</c:v>
                </c:pt>
                <c:pt idx="4719">
                  <c:v>7.7008928571428568</c:v>
                </c:pt>
                <c:pt idx="4720">
                  <c:v>7.3660714285714279</c:v>
                </c:pt>
                <c:pt idx="4721">
                  <c:v>6.8080357142857135</c:v>
                </c:pt>
                <c:pt idx="4722">
                  <c:v>6.2499999999999991</c:v>
                </c:pt>
                <c:pt idx="4723">
                  <c:v>6.0267857142857135</c:v>
                </c:pt>
                <c:pt idx="4724">
                  <c:v>5.9151785714285712</c:v>
                </c:pt>
                <c:pt idx="4725">
                  <c:v>6.1383928571428568</c:v>
                </c:pt>
                <c:pt idx="4726">
                  <c:v>6.1383928571428568</c:v>
                </c:pt>
                <c:pt idx="4727">
                  <c:v>7.0312499999999991</c:v>
                </c:pt>
                <c:pt idx="4728">
                  <c:v>8.147321428571427</c:v>
                </c:pt>
                <c:pt idx="4729">
                  <c:v>9.1517857142857135</c:v>
                </c:pt>
                <c:pt idx="4730">
                  <c:v>9.8214285714285712</c:v>
                </c:pt>
                <c:pt idx="4731">
                  <c:v>10.267857142857142</c:v>
                </c:pt>
                <c:pt idx="4732">
                  <c:v>9.9330357142857135</c:v>
                </c:pt>
                <c:pt idx="4733">
                  <c:v>9.5982142857142847</c:v>
                </c:pt>
                <c:pt idx="4734">
                  <c:v>8.8169642857142847</c:v>
                </c:pt>
                <c:pt idx="4735">
                  <c:v>7.9241071428571423</c:v>
                </c:pt>
                <c:pt idx="4736">
                  <c:v>6.9196428571428568</c:v>
                </c:pt>
                <c:pt idx="4737">
                  <c:v>6.2499999999999991</c:v>
                </c:pt>
                <c:pt idx="4738">
                  <c:v>5.8035714285714279</c:v>
                </c:pt>
                <c:pt idx="4739">
                  <c:v>6.1383928571428568</c:v>
                </c:pt>
                <c:pt idx="4740">
                  <c:v>6.5848214285714279</c:v>
                </c:pt>
                <c:pt idx="4741">
                  <c:v>7.1428571428571423</c:v>
                </c:pt>
                <c:pt idx="4742">
                  <c:v>7.7008928571428568</c:v>
                </c:pt>
                <c:pt idx="4743">
                  <c:v>8.4821428571428559</c:v>
                </c:pt>
                <c:pt idx="4744">
                  <c:v>8.8169642857142847</c:v>
                </c:pt>
                <c:pt idx="4745">
                  <c:v>9.2633928571428559</c:v>
                </c:pt>
                <c:pt idx="4746">
                  <c:v>9.3749999999999982</c:v>
                </c:pt>
                <c:pt idx="4747">
                  <c:v>9.709821428571427</c:v>
                </c:pt>
                <c:pt idx="4748">
                  <c:v>9.709821428571427</c:v>
                </c:pt>
                <c:pt idx="4749">
                  <c:v>9.709821428571427</c:v>
                </c:pt>
                <c:pt idx="4750">
                  <c:v>9.3749999999999982</c:v>
                </c:pt>
                <c:pt idx="4751">
                  <c:v>9.0401785714285712</c:v>
                </c:pt>
                <c:pt idx="4752">
                  <c:v>8.59375</c:v>
                </c:pt>
                <c:pt idx="4753">
                  <c:v>8.2589285714285712</c:v>
                </c:pt>
                <c:pt idx="4754">
                  <c:v>7.8124999999999991</c:v>
                </c:pt>
                <c:pt idx="4755">
                  <c:v>7.1428571428571423</c:v>
                </c:pt>
                <c:pt idx="4756">
                  <c:v>6.6964285714285712</c:v>
                </c:pt>
                <c:pt idx="4757">
                  <c:v>6.6964285714285712</c:v>
                </c:pt>
                <c:pt idx="4758">
                  <c:v>6.6964285714285712</c:v>
                </c:pt>
                <c:pt idx="4759">
                  <c:v>6.8080357142857135</c:v>
                </c:pt>
                <c:pt idx="4760">
                  <c:v>7.0312499999999991</c:v>
                </c:pt>
                <c:pt idx="4761">
                  <c:v>7.3660714285714279</c:v>
                </c:pt>
                <c:pt idx="4762">
                  <c:v>7.8124999999999991</c:v>
                </c:pt>
                <c:pt idx="4763">
                  <c:v>8.0357142857142847</c:v>
                </c:pt>
                <c:pt idx="4764">
                  <c:v>7.8124999999999991</c:v>
                </c:pt>
                <c:pt idx="4765">
                  <c:v>7.2544642857142847</c:v>
                </c:pt>
                <c:pt idx="4766">
                  <c:v>6.6964285714285712</c:v>
                </c:pt>
                <c:pt idx="4767">
                  <c:v>6.0267857142857135</c:v>
                </c:pt>
                <c:pt idx="4768">
                  <c:v>5.9151785714285712</c:v>
                </c:pt>
                <c:pt idx="4769">
                  <c:v>6.1383928571428568</c:v>
                </c:pt>
                <c:pt idx="4770">
                  <c:v>6.9196428571428568</c:v>
                </c:pt>
                <c:pt idx="4771">
                  <c:v>7.2544642857142847</c:v>
                </c:pt>
                <c:pt idx="4772">
                  <c:v>7.4776785714285703</c:v>
                </c:pt>
                <c:pt idx="4773">
                  <c:v>7.5892857142857135</c:v>
                </c:pt>
                <c:pt idx="4774">
                  <c:v>7.5892857142857135</c:v>
                </c:pt>
                <c:pt idx="4775">
                  <c:v>7.2544642857142847</c:v>
                </c:pt>
                <c:pt idx="4776">
                  <c:v>6.9196428571428568</c:v>
                </c:pt>
                <c:pt idx="4777">
                  <c:v>6.8080357142857135</c:v>
                </c:pt>
                <c:pt idx="4778">
                  <c:v>6.6964285714285712</c:v>
                </c:pt>
                <c:pt idx="4779">
                  <c:v>6.2499999999999991</c:v>
                </c:pt>
                <c:pt idx="4780">
                  <c:v>6.0267857142857135</c:v>
                </c:pt>
                <c:pt idx="4781">
                  <c:v>6.0267857142857135</c:v>
                </c:pt>
                <c:pt idx="4782">
                  <c:v>6.5848214285714279</c:v>
                </c:pt>
                <c:pt idx="4783">
                  <c:v>7.4776785714285703</c:v>
                </c:pt>
                <c:pt idx="4784">
                  <c:v>8.147321428571427</c:v>
                </c:pt>
                <c:pt idx="4785">
                  <c:v>8.7053571428571423</c:v>
                </c:pt>
                <c:pt idx="4786">
                  <c:v>8.928571428571427</c:v>
                </c:pt>
                <c:pt idx="4787">
                  <c:v>9.0401785714285712</c:v>
                </c:pt>
                <c:pt idx="4788">
                  <c:v>8.7053571428571423</c:v>
                </c:pt>
                <c:pt idx="4789">
                  <c:v>8.147321428571427</c:v>
                </c:pt>
                <c:pt idx="4790">
                  <c:v>7.3660714285714279</c:v>
                </c:pt>
                <c:pt idx="4791">
                  <c:v>6.2499999999999991</c:v>
                </c:pt>
                <c:pt idx="4792">
                  <c:v>6.9196428571428568</c:v>
                </c:pt>
                <c:pt idx="4793">
                  <c:v>7.5892857142857135</c:v>
                </c:pt>
                <c:pt idx="4794">
                  <c:v>8.147321428571427</c:v>
                </c:pt>
                <c:pt idx="4795">
                  <c:v>8.7053571428571423</c:v>
                </c:pt>
                <c:pt idx="4796">
                  <c:v>9.2633928571428559</c:v>
                </c:pt>
                <c:pt idx="4797">
                  <c:v>9.8214285714285712</c:v>
                </c:pt>
                <c:pt idx="4798">
                  <c:v>10.491071428571427</c:v>
                </c:pt>
                <c:pt idx="4799">
                  <c:v>10.825892857142856</c:v>
                </c:pt>
                <c:pt idx="4800">
                  <c:v>10.937499999999998</c:v>
                </c:pt>
                <c:pt idx="4801">
                  <c:v>11.049107142857142</c:v>
                </c:pt>
                <c:pt idx="4802">
                  <c:v>10.825892857142856</c:v>
                </c:pt>
                <c:pt idx="4803">
                  <c:v>10.825892857142856</c:v>
                </c:pt>
                <c:pt idx="4804">
                  <c:v>10.825892857142856</c:v>
                </c:pt>
                <c:pt idx="4805">
                  <c:v>10.937499999999998</c:v>
                </c:pt>
                <c:pt idx="4806">
                  <c:v>11.160714285714285</c:v>
                </c:pt>
                <c:pt idx="4807">
                  <c:v>11.049107142857142</c:v>
                </c:pt>
                <c:pt idx="4808">
                  <c:v>10.714285714285714</c:v>
                </c:pt>
                <c:pt idx="4809">
                  <c:v>10.156249999999998</c:v>
                </c:pt>
                <c:pt idx="4810">
                  <c:v>9.5982142857142847</c:v>
                </c:pt>
                <c:pt idx="4811">
                  <c:v>8.59375</c:v>
                </c:pt>
                <c:pt idx="4812">
                  <c:v>7.2544642857142847</c:v>
                </c:pt>
                <c:pt idx="4813">
                  <c:v>6.0267857142857135</c:v>
                </c:pt>
                <c:pt idx="4814">
                  <c:v>5.5803571428571423</c:v>
                </c:pt>
                <c:pt idx="4815">
                  <c:v>6.4732142857142847</c:v>
                </c:pt>
                <c:pt idx="4816">
                  <c:v>7.3660714285714279</c:v>
                </c:pt>
                <c:pt idx="4817">
                  <c:v>8.3705357142857135</c:v>
                </c:pt>
                <c:pt idx="4818">
                  <c:v>9.1517857142857135</c:v>
                </c:pt>
                <c:pt idx="4819">
                  <c:v>9.8214285714285712</c:v>
                </c:pt>
                <c:pt idx="4820">
                  <c:v>10.491071428571427</c:v>
                </c:pt>
                <c:pt idx="4821">
                  <c:v>10.714285714285714</c:v>
                </c:pt>
                <c:pt idx="4822">
                  <c:v>10.937499999999998</c:v>
                </c:pt>
                <c:pt idx="4823">
                  <c:v>11.049107142857142</c:v>
                </c:pt>
                <c:pt idx="4824">
                  <c:v>11.383928571428571</c:v>
                </c:pt>
                <c:pt idx="4825">
                  <c:v>11.272321428571427</c:v>
                </c:pt>
                <c:pt idx="4826">
                  <c:v>11.160714285714285</c:v>
                </c:pt>
                <c:pt idx="4827">
                  <c:v>11.160714285714285</c:v>
                </c:pt>
                <c:pt idx="4828">
                  <c:v>10.825892857142856</c:v>
                </c:pt>
                <c:pt idx="4829">
                  <c:v>10.491071428571427</c:v>
                </c:pt>
                <c:pt idx="4830">
                  <c:v>9.9330357142857135</c:v>
                </c:pt>
                <c:pt idx="4831">
                  <c:v>9.5982142857142847</c:v>
                </c:pt>
                <c:pt idx="4832">
                  <c:v>9.1517857142857135</c:v>
                </c:pt>
                <c:pt idx="4833">
                  <c:v>8.928571428571427</c:v>
                </c:pt>
                <c:pt idx="4834">
                  <c:v>8.3705357142857135</c:v>
                </c:pt>
                <c:pt idx="4835">
                  <c:v>8.0357142857142847</c:v>
                </c:pt>
                <c:pt idx="4836">
                  <c:v>7.7008928571428568</c:v>
                </c:pt>
                <c:pt idx="4837">
                  <c:v>7.5892857142857135</c:v>
                </c:pt>
                <c:pt idx="4838">
                  <c:v>7.7008928571428568</c:v>
                </c:pt>
                <c:pt idx="4839">
                  <c:v>8.0357142857142847</c:v>
                </c:pt>
                <c:pt idx="4840">
                  <c:v>8.2589285714285712</c:v>
                </c:pt>
                <c:pt idx="4841">
                  <c:v>8.147321428571427</c:v>
                </c:pt>
                <c:pt idx="4842">
                  <c:v>8.147321428571427</c:v>
                </c:pt>
                <c:pt idx="4843">
                  <c:v>8.0357142857142847</c:v>
                </c:pt>
                <c:pt idx="4844">
                  <c:v>7.4776785714285703</c:v>
                </c:pt>
                <c:pt idx="4845">
                  <c:v>7.0312499999999991</c:v>
                </c:pt>
                <c:pt idx="4846">
                  <c:v>6.4732142857142847</c:v>
                </c:pt>
                <c:pt idx="4847">
                  <c:v>6.0267857142857135</c:v>
                </c:pt>
                <c:pt idx="4848">
                  <c:v>5.8035714285714279</c:v>
                </c:pt>
                <c:pt idx="4849">
                  <c:v>6.2499999999999991</c:v>
                </c:pt>
                <c:pt idx="4850">
                  <c:v>6.6964285714285712</c:v>
                </c:pt>
                <c:pt idx="4851">
                  <c:v>6.9196428571428568</c:v>
                </c:pt>
                <c:pt idx="4852">
                  <c:v>7.2544642857142847</c:v>
                </c:pt>
                <c:pt idx="4853">
                  <c:v>7.8124999999999991</c:v>
                </c:pt>
                <c:pt idx="4854">
                  <c:v>8.4821428571428559</c:v>
                </c:pt>
                <c:pt idx="4855">
                  <c:v>9.3749999999999982</c:v>
                </c:pt>
                <c:pt idx="4856">
                  <c:v>10.267857142857142</c:v>
                </c:pt>
                <c:pt idx="4857">
                  <c:v>11.160714285714285</c:v>
                </c:pt>
                <c:pt idx="4858">
                  <c:v>11.941964285714285</c:v>
                </c:pt>
                <c:pt idx="4859">
                  <c:v>12.499999999999998</c:v>
                </c:pt>
                <c:pt idx="4860">
                  <c:v>12.723214285714285</c:v>
                </c:pt>
                <c:pt idx="4861">
                  <c:v>12.723214285714285</c:v>
                </c:pt>
                <c:pt idx="4862">
                  <c:v>12.834821428571427</c:v>
                </c:pt>
                <c:pt idx="4863">
                  <c:v>12.611607142857142</c:v>
                </c:pt>
                <c:pt idx="4864">
                  <c:v>12.499999999999998</c:v>
                </c:pt>
                <c:pt idx="4865">
                  <c:v>12.388392857142856</c:v>
                </c:pt>
                <c:pt idx="4866">
                  <c:v>12.276785714285714</c:v>
                </c:pt>
                <c:pt idx="4867">
                  <c:v>12.053571428571427</c:v>
                </c:pt>
                <c:pt idx="4868">
                  <c:v>11.495535714285714</c:v>
                </c:pt>
                <c:pt idx="4869">
                  <c:v>10.937499999999998</c:v>
                </c:pt>
                <c:pt idx="4870">
                  <c:v>10.156249999999998</c:v>
                </c:pt>
                <c:pt idx="4871">
                  <c:v>9.3749999999999982</c:v>
                </c:pt>
                <c:pt idx="4872">
                  <c:v>8.7053571428571423</c:v>
                </c:pt>
                <c:pt idx="4873">
                  <c:v>8.2589285714285712</c:v>
                </c:pt>
                <c:pt idx="4874">
                  <c:v>8.0357142857142847</c:v>
                </c:pt>
                <c:pt idx="4875">
                  <c:v>7.8124999999999991</c:v>
                </c:pt>
                <c:pt idx="4876">
                  <c:v>7.5892857142857135</c:v>
                </c:pt>
                <c:pt idx="4877">
                  <c:v>7.3660714285714279</c:v>
                </c:pt>
                <c:pt idx="4878">
                  <c:v>6.9196428571428568</c:v>
                </c:pt>
                <c:pt idx="4879">
                  <c:v>6.6964285714285712</c:v>
                </c:pt>
                <c:pt idx="4880">
                  <c:v>6.8080357142857135</c:v>
                </c:pt>
                <c:pt idx="4881">
                  <c:v>6.9196428571428568</c:v>
                </c:pt>
                <c:pt idx="4882">
                  <c:v>6.8080357142857135</c:v>
                </c:pt>
                <c:pt idx="4883">
                  <c:v>6.8080357142857135</c:v>
                </c:pt>
                <c:pt idx="4884">
                  <c:v>6.8080357142857135</c:v>
                </c:pt>
                <c:pt idx="4885">
                  <c:v>6.6964285714285712</c:v>
                </c:pt>
                <c:pt idx="4886">
                  <c:v>6.6964285714285712</c:v>
                </c:pt>
                <c:pt idx="4887">
                  <c:v>6.8080357142857135</c:v>
                </c:pt>
                <c:pt idx="4888">
                  <c:v>7.2544642857142847</c:v>
                </c:pt>
                <c:pt idx="4889">
                  <c:v>7.7008928571428568</c:v>
                </c:pt>
                <c:pt idx="4890">
                  <c:v>8.3705357142857135</c:v>
                </c:pt>
                <c:pt idx="4891">
                  <c:v>8.8169642857142847</c:v>
                </c:pt>
                <c:pt idx="4892">
                  <c:v>9.1517857142857135</c:v>
                </c:pt>
                <c:pt idx="4893">
                  <c:v>9.4866071428571423</c:v>
                </c:pt>
                <c:pt idx="4894">
                  <c:v>9.8214285714285712</c:v>
                </c:pt>
                <c:pt idx="4895">
                  <c:v>9.8214285714285712</c:v>
                </c:pt>
                <c:pt idx="4896">
                  <c:v>9.8214285714285712</c:v>
                </c:pt>
                <c:pt idx="4897">
                  <c:v>9.5982142857142847</c:v>
                </c:pt>
                <c:pt idx="4898">
                  <c:v>9.4866071428571423</c:v>
                </c:pt>
                <c:pt idx="4899">
                  <c:v>9.3749999999999982</c:v>
                </c:pt>
                <c:pt idx="4900">
                  <c:v>9.4866071428571423</c:v>
                </c:pt>
                <c:pt idx="4901">
                  <c:v>9.4866071428571423</c:v>
                </c:pt>
                <c:pt idx="4902">
                  <c:v>9.5982142857142847</c:v>
                </c:pt>
                <c:pt idx="4903">
                  <c:v>9.5982142857142847</c:v>
                </c:pt>
                <c:pt idx="4904">
                  <c:v>9.3749999999999982</c:v>
                </c:pt>
                <c:pt idx="4905">
                  <c:v>9.1517857142857135</c:v>
                </c:pt>
                <c:pt idx="4906">
                  <c:v>8.7053571428571423</c:v>
                </c:pt>
                <c:pt idx="4907">
                  <c:v>8.2589285714285712</c:v>
                </c:pt>
                <c:pt idx="4908">
                  <c:v>7.7008928571428568</c:v>
                </c:pt>
                <c:pt idx="4909">
                  <c:v>7.1428571428571423</c:v>
                </c:pt>
                <c:pt idx="4910">
                  <c:v>6.4732142857142847</c:v>
                </c:pt>
                <c:pt idx="4911">
                  <c:v>6.2499999999999991</c:v>
                </c:pt>
                <c:pt idx="4912">
                  <c:v>5.9151785714285712</c:v>
                </c:pt>
                <c:pt idx="4913">
                  <c:v>5.9151785714285712</c:v>
                </c:pt>
                <c:pt idx="4914">
                  <c:v>6.3616071428571423</c:v>
                </c:pt>
                <c:pt idx="4915">
                  <c:v>6.8080357142857135</c:v>
                </c:pt>
                <c:pt idx="4916">
                  <c:v>7.3660714285714279</c:v>
                </c:pt>
                <c:pt idx="4917">
                  <c:v>8.0357142857142847</c:v>
                </c:pt>
                <c:pt idx="4918">
                  <c:v>8.7053571428571423</c:v>
                </c:pt>
                <c:pt idx="4919">
                  <c:v>9.5982142857142847</c:v>
                </c:pt>
                <c:pt idx="4920">
                  <c:v>10.602678571428571</c:v>
                </c:pt>
                <c:pt idx="4921">
                  <c:v>11.607142857142856</c:v>
                </c:pt>
                <c:pt idx="4922">
                  <c:v>12.499999999999998</c:v>
                </c:pt>
                <c:pt idx="4923">
                  <c:v>13.169642857142856</c:v>
                </c:pt>
                <c:pt idx="4924">
                  <c:v>13.392857142857142</c:v>
                </c:pt>
                <c:pt idx="4925">
                  <c:v>13.616071428571427</c:v>
                </c:pt>
                <c:pt idx="4926">
                  <c:v>13.504464285714285</c:v>
                </c:pt>
                <c:pt idx="4927">
                  <c:v>13.281249999999998</c:v>
                </c:pt>
                <c:pt idx="4928">
                  <c:v>12.946428571428569</c:v>
                </c:pt>
                <c:pt idx="4929">
                  <c:v>12.499999999999998</c:v>
                </c:pt>
                <c:pt idx="4930">
                  <c:v>11.941964285714285</c:v>
                </c:pt>
                <c:pt idx="4931">
                  <c:v>11.383928571428571</c:v>
                </c:pt>
                <c:pt idx="4932">
                  <c:v>10.714285714285714</c:v>
                </c:pt>
                <c:pt idx="4933">
                  <c:v>10.044642857142856</c:v>
                </c:pt>
                <c:pt idx="4934">
                  <c:v>9.5982142857142847</c:v>
                </c:pt>
                <c:pt idx="4935">
                  <c:v>8.8169642857142847</c:v>
                </c:pt>
                <c:pt idx="4936">
                  <c:v>8.147321428571427</c:v>
                </c:pt>
                <c:pt idx="4937">
                  <c:v>7.5892857142857135</c:v>
                </c:pt>
                <c:pt idx="4938">
                  <c:v>6.9196428571428568</c:v>
                </c:pt>
                <c:pt idx="4939">
                  <c:v>6.4732142857142847</c:v>
                </c:pt>
                <c:pt idx="4940">
                  <c:v>6.4732142857142847</c:v>
                </c:pt>
                <c:pt idx="4941">
                  <c:v>6.5848214285714279</c:v>
                </c:pt>
                <c:pt idx="4942">
                  <c:v>6.5848214285714279</c:v>
                </c:pt>
                <c:pt idx="4943">
                  <c:v>6.6964285714285712</c:v>
                </c:pt>
                <c:pt idx="4944">
                  <c:v>6.8080357142857135</c:v>
                </c:pt>
                <c:pt idx="4945">
                  <c:v>6.9196428571428568</c:v>
                </c:pt>
                <c:pt idx="4946">
                  <c:v>7.2544642857142847</c:v>
                </c:pt>
                <c:pt idx="4947">
                  <c:v>7.4776785714285703</c:v>
                </c:pt>
                <c:pt idx="4948">
                  <c:v>7.4776785714285703</c:v>
                </c:pt>
                <c:pt idx="4949">
                  <c:v>7.3660714285714279</c:v>
                </c:pt>
                <c:pt idx="4950">
                  <c:v>7.1428571428571423</c:v>
                </c:pt>
                <c:pt idx="4951">
                  <c:v>6.8080357142857135</c:v>
                </c:pt>
                <c:pt idx="4952">
                  <c:v>6.4732142857142847</c:v>
                </c:pt>
                <c:pt idx="4953">
                  <c:v>6.3616071428571423</c:v>
                </c:pt>
                <c:pt idx="4954">
                  <c:v>6.2499999999999991</c:v>
                </c:pt>
                <c:pt idx="4955">
                  <c:v>6.4732142857142847</c:v>
                </c:pt>
                <c:pt idx="4956">
                  <c:v>7.0312499999999991</c:v>
                </c:pt>
                <c:pt idx="4957">
                  <c:v>7.7008928571428568</c:v>
                </c:pt>
                <c:pt idx="4958">
                  <c:v>8.3705357142857135</c:v>
                </c:pt>
                <c:pt idx="4959">
                  <c:v>9.1517857142857135</c:v>
                </c:pt>
                <c:pt idx="4960">
                  <c:v>9.9330357142857135</c:v>
                </c:pt>
                <c:pt idx="4961">
                  <c:v>10.602678571428571</c:v>
                </c:pt>
                <c:pt idx="4962">
                  <c:v>11.160714285714285</c:v>
                </c:pt>
                <c:pt idx="4963">
                  <c:v>11.495535714285714</c:v>
                </c:pt>
                <c:pt idx="4964">
                  <c:v>11.495535714285714</c:v>
                </c:pt>
                <c:pt idx="4965">
                  <c:v>11.495535714285714</c:v>
                </c:pt>
                <c:pt idx="4966">
                  <c:v>11.272321428571427</c:v>
                </c:pt>
                <c:pt idx="4967">
                  <c:v>10.937499999999998</c:v>
                </c:pt>
                <c:pt idx="4968">
                  <c:v>10.379464285714285</c:v>
                </c:pt>
                <c:pt idx="4969">
                  <c:v>9.9330357142857135</c:v>
                </c:pt>
                <c:pt idx="4970">
                  <c:v>9.3749999999999982</c:v>
                </c:pt>
                <c:pt idx="4971">
                  <c:v>8.4821428571428559</c:v>
                </c:pt>
                <c:pt idx="4972">
                  <c:v>7.4776785714285703</c:v>
                </c:pt>
                <c:pt idx="4973">
                  <c:v>6.5848214285714279</c:v>
                </c:pt>
                <c:pt idx="4974">
                  <c:v>5.9151785714285712</c:v>
                </c:pt>
                <c:pt idx="4975">
                  <c:v>5.6919642857142856</c:v>
                </c:pt>
                <c:pt idx="4976">
                  <c:v>6.4732142857142847</c:v>
                </c:pt>
                <c:pt idx="4977">
                  <c:v>7.3660714285714279</c:v>
                </c:pt>
                <c:pt idx="4978">
                  <c:v>8.2589285714285712</c:v>
                </c:pt>
                <c:pt idx="4979">
                  <c:v>8.928571428571427</c:v>
                </c:pt>
                <c:pt idx="4980">
                  <c:v>9.2633928571428559</c:v>
                </c:pt>
                <c:pt idx="4981">
                  <c:v>9.4866071428571423</c:v>
                </c:pt>
                <c:pt idx="4982">
                  <c:v>9.3749999999999982</c:v>
                </c:pt>
                <c:pt idx="4983">
                  <c:v>9.2633928571428559</c:v>
                </c:pt>
                <c:pt idx="4984">
                  <c:v>8.928571428571427</c:v>
                </c:pt>
                <c:pt idx="4985">
                  <c:v>8.7053571428571423</c:v>
                </c:pt>
                <c:pt idx="4986">
                  <c:v>8.3705357142857135</c:v>
                </c:pt>
                <c:pt idx="4987">
                  <c:v>7.8124999999999991</c:v>
                </c:pt>
                <c:pt idx="4988">
                  <c:v>6.5848214285714279</c:v>
                </c:pt>
                <c:pt idx="4989">
                  <c:v>7.3660714285714279</c:v>
                </c:pt>
                <c:pt idx="4990">
                  <c:v>8.3705357142857135</c:v>
                </c:pt>
                <c:pt idx="4991">
                  <c:v>8.59375</c:v>
                </c:pt>
                <c:pt idx="4992">
                  <c:v>9.1517857142857135</c:v>
                </c:pt>
                <c:pt idx="4993">
                  <c:v>9.1517857142857135</c:v>
                </c:pt>
                <c:pt idx="4994">
                  <c:v>9.1517857142857135</c:v>
                </c:pt>
                <c:pt idx="4995">
                  <c:v>8.928571428571427</c:v>
                </c:pt>
                <c:pt idx="4996">
                  <c:v>8.7053571428571423</c:v>
                </c:pt>
                <c:pt idx="4997">
                  <c:v>8.3705357142857135</c:v>
                </c:pt>
                <c:pt idx="4998">
                  <c:v>8.147321428571427</c:v>
                </c:pt>
                <c:pt idx="4999">
                  <c:v>7.8124999999999991</c:v>
                </c:pt>
                <c:pt idx="5000">
                  <c:v>7.4776785714285703</c:v>
                </c:pt>
                <c:pt idx="5001">
                  <c:v>7.1428571428571423</c:v>
                </c:pt>
                <c:pt idx="5002">
                  <c:v>7.1428571428571423</c:v>
                </c:pt>
                <c:pt idx="5003">
                  <c:v>6.9196428571428568</c:v>
                </c:pt>
                <c:pt idx="5004">
                  <c:v>6.8080357142857135</c:v>
                </c:pt>
                <c:pt idx="5005">
                  <c:v>6.9196428571428568</c:v>
                </c:pt>
                <c:pt idx="5006">
                  <c:v>6.9196428571428568</c:v>
                </c:pt>
                <c:pt idx="5007">
                  <c:v>6.6964285714285712</c:v>
                </c:pt>
                <c:pt idx="5008">
                  <c:v>6.6964285714285712</c:v>
                </c:pt>
                <c:pt idx="5009">
                  <c:v>6.4732142857142847</c:v>
                </c:pt>
                <c:pt idx="5010">
                  <c:v>6.6964285714285712</c:v>
                </c:pt>
                <c:pt idx="5011">
                  <c:v>7.2544642857142847</c:v>
                </c:pt>
                <c:pt idx="5012">
                  <c:v>7.7008928571428568</c:v>
                </c:pt>
                <c:pt idx="5013">
                  <c:v>8.3705357142857135</c:v>
                </c:pt>
                <c:pt idx="5014">
                  <c:v>8.928571428571427</c:v>
                </c:pt>
                <c:pt idx="5015">
                  <c:v>9.3749999999999982</c:v>
                </c:pt>
                <c:pt idx="5016">
                  <c:v>9.9330357142857135</c:v>
                </c:pt>
                <c:pt idx="5017">
                  <c:v>10.379464285714285</c:v>
                </c:pt>
                <c:pt idx="5018">
                  <c:v>10.714285714285714</c:v>
                </c:pt>
                <c:pt idx="5019">
                  <c:v>11.160714285714285</c:v>
                </c:pt>
                <c:pt idx="5020">
                  <c:v>11.830357142857142</c:v>
                </c:pt>
                <c:pt idx="5021">
                  <c:v>12.165178571428569</c:v>
                </c:pt>
                <c:pt idx="5022">
                  <c:v>12.499999999999998</c:v>
                </c:pt>
                <c:pt idx="5023">
                  <c:v>12.946428571428569</c:v>
                </c:pt>
                <c:pt idx="5024">
                  <c:v>13.169642857142856</c:v>
                </c:pt>
                <c:pt idx="5025">
                  <c:v>13.169642857142856</c:v>
                </c:pt>
                <c:pt idx="5026">
                  <c:v>13.169642857142856</c:v>
                </c:pt>
                <c:pt idx="5027">
                  <c:v>12.834821428571427</c:v>
                </c:pt>
                <c:pt idx="5028">
                  <c:v>12.388392857142856</c:v>
                </c:pt>
                <c:pt idx="5029">
                  <c:v>12.053571428571427</c:v>
                </c:pt>
                <c:pt idx="5030">
                  <c:v>11.607142857142856</c:v>
                </c:pt>
                <c:pt idx="5031">
                  <c:v>11.383928571428571</c:v>
                </c:pt>
                <c:pt idx="5032">
                  <c:v>11.160714285714285</c:v>
                </c:pt>
                <c:pt idx="5033">
                  <c:v>10.714285714285714</c:v>
                </c:pt>
                <c:pt idx="5034">
                  <c:v>9.9330357142857135</c:v>
                </c:pt>
                <c:pt idx="5035">
                  <c:v>9.2633928571428559</c:v>
                </c:pt>
                <c:pt idx="5036">
                  <c:v>5.6919642857142856</c:v>
                </c:pt>
                <c:pt idx="5037">
                  <c:v>6.2499999999999991</c:v>
                </c:pt>
                <c:pt idx="5038">
                  <c:v>7.2544642857142847</c:v>
                </c:pt>
                <c:pt idx="5039">
                  <c:v>8.0357142857142847</c:v>
                </c:pt>
                <c:pt idx="5040">
                  <c:v>8.2589285714285712</c:v>
                </c:pt>
                <c:pt idx="5041">
                  <c:v>8.2589285714285712</c:v>
                </c:pt>
                <c:pt idx="5042">
                  <c:v>8.0357142857142847</c:v>
                </c:pt>
                <c:pt idx="5043">
                  <c:v>7.5892857142857135</c:v>
                </c:pt>
                <c:pt idx="5044">
                  <c:v>6.9196428571428568</c:v>
                </c:pt>
                <c:pt idx="5045">
                  <c:v>6.2499999999999991</c:v>
                </c:pt>
                <c:pt idx="5046">
                  <c:v>7.0312499999999991</c:v>
                </c:pt>
                <c:pt idx="5047">
                  <c:v>7.4776785714285703</c:v>
                </c:pt>
                <c:pt idx="5048">
                  <c:v>8.147321428571427</c:v>
                </c:pt>
                <c:pt idx="5049">
                  <c:v>8.4821428571428559</c:v>
                </c:pt>
                <c:pt idx="5050">
                  <c:v>8.928571428571427</c:v>
                </c:pt>
                <c:pt idx="5051">
                  <c:v>9.1517857142857135</c:v>
                </c:pt>
                <c:pt idx="5052">
                  <c:v>9.1517857142857135</c:v>
                </c:pt>
                <c:pt idx="5053">
                  <c:v>9.1517857142857135</c:v>
                </c:pt>
                <c:pt idx="5054">
                  <c:v>9.1517857142857135</c:v>
                </c:pt>
                <c:pt idx="5055">
                  <c:v>8.928571428571427</c:v>
                </c:pt>
                <c:pt idx="5056">
                  <c:v>8.7053571428571423</c:v>
                </c:pt>
                <c:pt idx="5057">
                  <c:v>8.2589285714285712</c:v>
                </c:pt>
                <c:pt idx="5058">
                  <c:v>7.8124999999999991</c:v>
                </c:pt>
                <c:pt idx="5059">
                  <c:v>7.4776785714285703</c:v>
                </c:pt>
                <c:pt idx="5060">
                  <c:v>7.0312499999999991</c:v>
                </c:pt>
                <c:pt idx="5061">
                  <c:v>6.5848214285714279</c:v>
                </c:pt>
                <c:pt idx="5062">
                  <c:v>6.2499999999999991</c:v>
                </c:pt>
                <c:pt idx="5063">
                  <c:v>6.0267857142857135</c:v>
                </c:pt>
                <c:pt idx="5064">
                  <c:v>6.4732142857142847</c:v>
                </c:pt>
                <c:pt idx="5065">
                  <c:v>7.2544642857142847</c:v>
                </c:pt>
                <c:pt idx="5066">
                  <c:v>8.2589285714285712</c:v>
                </c:pt>
                <c:pt idx="5067">
                  <c:v>9.2633928571428559</c:v>
                </c:pt>
                <c:pt idx="5068">
                  <c:v>9.8214285714285712</c:v>
                </c:pt>
                <c:pt idx="5069">
                  <c:v>10.156249999999998</c:v>
                </c:pt>
                <c:pt idx="5070">
                  <c:v>10.156249999999998</c:v>
                </c:pt>
                <c:pt idx="5071">
                  <c:v>9.9330357142857135</c:v>
                </c:pt>
                <c:pt idx="5072">
                  <c:v>9.2633928571428559</c:v>
                </c:pt>
                <c:pt idx="5073">
                  <c:v>8.4821428571428559</c:v>
                </c:pt>
                <c:pt idx="5074">
                  <c:v>7.5892857142857135</c:v>
                </c:pt>
                <c:pt idx="5075">
                  <c:v>6.6964285714285712</c:v>
                </c:pt>
                <c:pt idx="5076">
                  <c:v>6.5848214285714279</c:v>
                </c:pt>
                <c:pt idx="5077">
                  <c:v>6.6964285714285712</c:v>
                </c:pt>
                <c:pt idx="5078">
                  <c:v>6.9196428571428568</c:v>
                </c:pt>
                <c:pt idx="5079">
                  <c:v>7.3660714285714279</c:v>
                </c:pt>
                <c:pt idx="5080">
                  <c:v>7.8124999999999991</c:v>
                </c:pt>
                <c:pt idx="5081">
                  <c:v>7.8124999999999991</c:v>
                </c:pt>
                <c:pt idx="5082">
                  <c:v>7.8124999999999991</c:v>
                </c:pt>
                <c:pt idx="5083">
                  <c:v>7.5892857142857135</c:v>
                </c:pt>
                <c:pt idx="5084">
                  <c:v>7.2544642857142847</c:v>
                </c:pt>
                <c:pt idx="5085">
                  <c:v>6.9196428571428568</c:v>
                </c:pt>
                <c:pt idx="5086">
                  <c:v>7.0312499999999991</c:v>
                </c:pt>
                <c:pt idx="5087">
                  <c:v>7.2544642857142847</c:v>
                </c:pt>
                <c:pt idx="5088">
                  <c:v>7.8124999999999991</c:v>
                </c:pt>
                <c:pt idx="5089">
                  <c:v>8.4821428571428559</c:v>
                </c:pt>
                <c:pt idx="5090">
                  <c:v>8.928571428571427</c:v>
                </c:pt>
                <c:pt idx="5091">
                  <c:v>9.2633928571428559</c:v>
                </c:pt>
                <c:pt idx="5092">
                  <c:v>9.3749999999999982</c:v>
                </c:pt>
                <c:pt idx="5093">
                  <c:v>9.2633928571428559</c:v>
                </c:pt>
                <c:pt idx="5094">
                  <c:v>8.928571428571427</c:v>
                </c:pt>
                <c:pt idx="5095">
                  <c:v>8.4821428571428559</c:v>
                </c:pt>
                <c:pt idx="5096">
                  <c:v>8.2589285714285712</c:v>
                </c:pt>
                <c:pt idx="5097">
                  <c:v>8.2589285714285712</c:v>
                </c:pt>
                <c:pt idx="5098">
                  <c:v>8.2589285714285712</c:v>
                </c:pt>
                <c:pt idx="5099">
                  <c:v>8.4821428571428559</c:v>
                </c:pt>
                <c:pt idx="5100">
                  <c:v>8.7053571428571423</c:v>
                </c:pt>
                <c:pt idx="5101">
                  <c:v>8.7053571428571423</c:v>
                </c:pt>
                <c:pt idx="5102">
                  <c:v>8.7053571428571423</c:v>
                </c:pt>
                <c:pt idx="5103">
                  <c:v>9.1517857142857135</c:v>
                </c:pt>
                <c:pt idx="5104">
                  <c:v>9.1517857142857135</c:v>
                </c:pt>
                <c:pt idx="5105">
                  <c:v>9.2633928571428559</c:v>
                </c:pt>
                <c:pt idx="5106">
                  <c:v>9.4866071428571423</c:v>
                </c:pt>
                <c:pt idx="5107">
                  <c:v>9.2633928571428559</c:v>
                </c:pt>
                <c:pt idx="5108">
                  <c:v>8.928571428571427</c:v>
                </c:pt>
                <c:pt idx="5109">
                  <c:v>8.4821428571428559</c:v>
                </c:pt>
                <c:pt idx="5110">
                  <c:v>8.0357142857142847</c:v>
                </c:pt>
                <c:pt idx="5111">
                  <c:v>7.5892857142857135</c:v>
                </c:pt>
                <c:pt idx="5112">
                  <c:v>7.1428571428571423</c:v>
                </c:pt>
                <c:pt idx="5113">
                  <c:v>6.5848214285714279</c:v>
                </c:pt>
                <c:pt idx="5114">
                  <c:v>6.2499999999999991</c:v>
                </c:pt>
                <c:pt idx="5115">
                  <c:v>6.5848214285714279</c:v>
                </c:pt>
                <c:pt idx="5116">
                  <c:v>7.0312499999999991</c:v>
                </c:pt>
                <c:pt idx="5117">
                  <c:v>7.0312499999999991</c:v>
                </c:pt>
                <c:pt idx="5118">
                  <c:v>6.9196428571428568</c:v>
                </c:pt>
                <c:pt idx="5119">
                  <c:v>6.5848214285714279</c:v>
                </c:pt>
                <c:pt idx="5120">
                  <c:v>6.1383928571428568</c:v>
                </c:pt>
                <c:pt idx="5121">
                  <c:v>6.0267857142857135</c:v>
                </c:pt>
                <c:pt idx="5122">
                  <c:v>6.4732142857142847</c:v>
                </c:pt>
                <c:pt idx="5123">
                  <c:v>7.0312499999999991</c:v>
                </c:pt>
                <c:pt idx="5124">
                  <c:v>7.9241071428571423</c:v>
                </c:pt>
                <c:pt idx="5125">
                  <c:v>8.7053571428571423</c:v>
                </c:pt>
                <c:pt idx="5126">
                  <c:v>9.5982142857142847</c:v>
                </c:pt>
                <c:pt idx="5127">
                  <c:v>10.491071428571427</c:v>
                </c:pt>
                <c:pt idx="5128">
                  <c:v>11.383928571428571</c:v>
                </c:pt>
                <c:pt idx="5129">
                  <c:v>12.053571428571427</c:v>
                </c:pt>
                <c:pt idx="5130">
                  <c:v>12.276785714285714</c:v>
                </c:pt>
                <c:pt idx="5131">
                  <c:v>12.723214285714285</c:v>
                </c:pt>
                <c:pt idx="5132">
                  <c:v>12.946428571428569</c:v>
                </c:pt>
                <c:pt idx="5133">
                  <c:v>13.392857142857142</c:v>
                </c:pt>
                <c:pt idx="5134">
                  <c:v>13.839285714285714</c:v>
                </c:pt>
                <c:pt idx="5135">
                  <c:v>14.285714285714285</c:v>
                </c:pt>
                <c:pt idx="5136">
                  <c:v>14.508928571428569</c:v>
                </c:pt>
                <c:pt idx="5137">
                  <c:v>14.732142857142856</c:v>
                </c:pt>
                <c:pt idx="5138">
                  <c:v>14.732142857142856</c:v>
                </c:pt>
                <c:pt idx="5139">
                  <c:v>14.620535714285714</c:v>
                </c:pt>
                <c:pt idx="5140">
                  <c:v>14.508928571428569</c:v>
                </c:pt>
                <c:pt idx="5141">
                  <c:v>14.062499999999998</c:v>
                </c:pt>
                <c:pt idx="5142">
                  <c:v>13.839285714285714</c:v>
                </c:pt>
                <c:pt idx="5143">
                  <c:v>13.839285714285714</c:v>
                </c:pt>
                <c:pt idx="5144">
                  <c:v>13.727678571428569</c:v>
                </c:pt>
                <c:pt idx="5145">
                  <c:v>13.839285714285714</c:v>
                </c:pt>
                <c:pt idx="5146">
                  <c:v>13.950892857142856</c:v>
                </c:pt>
                <c:pt idx="5147">
                  <c:v>13.950892857142856</c:v>
                </c:pt>
                <c:pt idx="5148">
                  <c:v>13.950892857142856</c:v>
                </c:pt>
                <c:pt idx="5149">
                  <c:v>13.504464285714285</c:v>
                </c:pt>
                <c:pt idx="5150">
                  <c:v>12.946428571428569</c:v>
                </c:pt>
                <c:pt idx="5151">
                  <c:v>12.053571428571427</c:v>
                </c:pt>
                <c:pt idx="5152">
                  <c:v>11.049107142857142</c:v>
                </c:pt>
                <c:pt idx="5153">
                  <c:v>9.8214285714285712</c:v>
                </c:pt>
                <c:pt idx="5154">
                  <c:v>8.3705357142857135</c:v>
                </c:pt>
                <c:pt idx="5155">
                  <c:v>6.8080357142857135</c:v>
                </c:pt>
                <c:pt idx="5156">
                  <c:v>6.6964285714285712</c:v>
                </c:pt>
                <c:pt idx="5157">
                  <c:v>7.8124999999999991</c:v>
                </c:pt>
                <c:pt idx="5158">
                  <c:v>8.59375</c:v>
                </c:pt>
                <c:pt idx="5159">
                  <c:v>9.5982142857142847</c:v>
                </c:pt>
                <c:pt idx="5160">
                  <c:v>10.491071428571427</c:v>
                </c:pt>
                <c:pt idx="5161">
                  <c:v>10.825892857142856</c:v>
                </c:pt>
                <c:pt idx="5162">
                  <c:v>10.825892857142856</c:v>
                </c:pt>
                <c:pt idx="5163">
                  <c:v>10.491071428571427</c:v>
                </c:pt>
                <c:pt idx="5164">
                  <c:v>9.8214285714285712</c:v>
                </c:pt>
                <c:pt idx="5165">
                  <c:v>8.928571428571427</c:v>
                </c:pt>
                <c:pt idx="5166">
                  <c:v>7.8124999999999991</c:v>
                </c:pt>
                <c:pt idx="5167">
                  <c:v>6.5848214285714279</c:v>
                </c:pt>
                <c:pt idx="5168">
                  <c:v>6.0267857142857135</c:v>
                </c:pt>
                <c:pt idx="5169">
                  <c:v>6.0267857142857135</c:v>
                </c:pt>
                <c:pt idx="5170">
                  <c:v>6.4732142857142847</c:v>
                </c:pt>
                <c:pt idx="5171">
                  <c:v>6.6964285714285712</c:v>
                </c:pt>
                <c:pt idx="5172">
                  <c:v>8.4821428571428559</c:v>
                </c:pt>
                <c:pt idx="5173">
                  <c:v>9.0401785714285712</c:v>
                </c:pt>
                <c:pt idx="5174">
                  <c:v>9.3749999999999982</c:v>
                </c:pt>
                <c:pt idx="5175">
                  <c:v>9.3749999999999982</c:v>
                </c:pt>
                <c:pt idx="5176">
                  <c:v>9.2633928571428559</c:v>
                </c:pt>
                <c:pt idx="5177">
                  <c:v>8.928571428571427</c:v>
                </c:pt>
                <c:pt idx="5178">
                  <c:v>8.3705357142857135</c:v>
                </c:pt>
                <c:pt idx="5179">
                  <c:v>7.7008928571428568</c:v>
                </c:pt>
                <c:pt idx="5180">
                  <c:v>7.2544642857142847</c:v>
                </c:pt>
                <c:pt idx="5181">
                  <c:v>6.8080357142857135</c:v>
                </c:pt>
                <c:pt idx="5182">
                  <c:v>6.4732142857142847</c:v>
                </c:pt>
                <c:pt idx="5183">
                  <c:v>6.4732142857142847</c:v>
                </c:pt>
                <c:pt idx="5184">
                  <c:v>6.6964285714285712</c:v>
                </c:pt>
                <c:pt idx="5185">
                  <c:v>7.1428571428571423</c:v>
                </c:pt>
                <c:pt idx="5186">
                  <c:v>7.8124999999999991</c:v>
                </c:pt>
                <c:pt idx="5187">
                  <c:v>8.4821428571428559</c:v>
                </c:pt>
                <c:pt idx="5188">
                  <c:v>9.2633928571428559</c:v>
                </c:pt>
                <c:pt idx="5189">
                  <c:v>9.9330357142857135</c:v>
                </c:pt>
                <c:pt idx="5190">
                  <c:v>10.267857142857142</c:v>
                </c:pt>
                <c:pt idx="5191">
                  <c:v>10.491071428571427</c:v>
                </c:pt>
                <c:pt idx="5192">
                  <c:v>10.267857142857142</c:v>
                </c:pt>
                <c:pt idx="5193">
                  <c:v>9.709821428571427</c:v>
                </c:pt>
                <c:pt idx="5194">
                  <c:v>9.0401785714285712</c:v>
                </c:pt>
                <c:pt idx="5195">
                  <c:v>8.4821428571428559</c:v>
                </c:pt>
                <c:pt idx="5196">
                  <c:v>7.9241071428571423</c:v>
                </c:pt>
                <c:pt idx="5197">
                  <c:v>7.5892857142857135</c:v>
                </c:pt>
                <c:pt idx="5198">
                  <c:v>6.8080357142857135</c:v>
                </c:pt>
                <c:pt idx="5199">
                  <c:v>6.3616071428571423</c:v>
                </c:pt>
                <c:pt idx="5200">
                  <c:v>5.9151785714285712</c:v>
                </c:pt>
                <c:pt idx="5201">
                  <c:v>5.9151785714285712</c:v>
                </c:pt>
                <c:pt idx="5202">
                  <c:v>7.4776785714285703</c:v>
                </c:pt>
                <c:pt idx="5203">
                  <c:v>8.4821428571428559</c:v>
                </c:pt>
                <c:pt idx="5204">
                  <c:v>9.3749999999999982</c:v>
                </c:pt>
                <c:pt idx="5205">
                  <c:v>10.156249999999998</c:v>
                </c:pt>
                <c:pt idx="5206">
                  <c:v>11.049107142857142</c:v>
                </c:pt>
                <c:pt idx="5207">
                  <c:v>11.495535714285714</c:v>
                </c:pt>
                <c:pt idx="5208">
                  <c:v>11.941964285714285</c:v>
                </c:pt>
                <c:pt idx="5209">
                  <c:v>12.276785714285714</c:v>
                </c:pt>
                <c:pt idx="5210">
                  <c:v>12.165178571428569</c:v>
                </c:pt>
                <c:pt idx="5211">
                  <c:v>11.718749999999998</c:v>
                </c:pt>
                <c:pt idx="5212">
                  <c:v>11.160714285714285</c:v>
                </c:pt>
                <c:pt idx="5213">
                  <c:v>10.044642857142856</c:v>
                </c:pt>
                <c:pt idx="5214">
                  <c:v>9.0401785714285712</c:v>
                </c:pt>
                <c:pt idx="5215">
                  <c:v>8.0357142857142847</c:v>
                </c:pt>
                <c:pt idx="5216">
                  <c:v>7.4776785714285703</c:v>
                </c:pt>
                <c:pt idx="5217">
                  <c:v>7.0312499999999991</c:v>
                </c:pt>
                <c:pt idx="5218">
                  <c:v>6.4732142857142847</c:v>
                </c:pt>
                <c:pt idx="5219">
                  <c:v>6.0267857142857135</c:v>
                </c:pt>
                <c:pt idx="5220">
                  <c:v>6.0267857142857135</c:v>
                </c:pt>
                <c:pt idx="5221">
                  <c:v>6.6964285714285712</c:v>
                </c:pt>
                <c:pt idx="5222">
                  <c:v>7.3660714285714279</c:v>
                </c:pt>
                <c:pt idx="5223">
                  <c:v>8.4821428571428559</c:v>
                </c:pt>
                <c:pt idx="5224">
                  <c:v>9.3749999999999982</c:v>
                </c:pt>
                <c:pt idx="5225">
                  <c:v>10.044642857142856</c:v>
                </c:pt>
                <c:pt idx="5226">
                  <c:v>10.602678571428571</c:v>
                </c:pt>
                <c:pt idx="5227">
                  <c:v>11.607142857142856</c:v>
                </c:pt>
                <c:pt idx="5228">
                  <c:v>12.165178571428569</c:v>
                </c:pt>
                <c:pt idx="5229">
                  <c:v>12.499999999999998</c:v>
                </c:pt>
                <c:pt idx="5230">
                  <c:v>12.611607142857142</c:v>
                </c:pt>
                <c:pt idx="5231">
                  <c:v>12.388392857142856</c:v>
                </c:pt>
                <c:pt idx="5232">
                  <c:v>12.053571428571427</c:v>
                </c:pt>
                <c:pt idx="5233">
                  <c:v>11.830357142857142</c:v>
                </c:pt>
                <c:pt idx="5234">
                  <c:v>11.160714285714285</c:v>
                </c:pt>
                <c:pt idx="5235">
                  <c:v>10.044642857142856</c:v>
                </c:pt>
                <c:pt idx="5236">
                  <c:v>8.4821428571428559</c:v>
                </c:pt>
                <c:pt idx="5237">
                  <c:v>6.9196428571428568</c:v>
                </c:pt>
                <c:pt idx="5238">
                  <c:v>6.0267857142857135</c:v>
                </c:pt>
                <c:pt idx="5239">
                  <c:v>7.1428571428571423</c:v>
                </c:pt>
                <c:pt idx="5240">
                  <c:v>8.7053571428571423</c:v>
                </c:pt>
                <c:pt idx="5241">
                  <c:v>9.8214285714285712</c:v>
                </c:pt>
                <c:pt idx="5242">
                  <c:v>11.160714285714285</c:v>
                </c:pt>
                <c:pt idx="5243">
                  <c:v>12.165178571428569</c:v>
                </c:pt>
                <c:pt idx="5244">
                  <c:v>13.169642857142856</c:v>
                </c:pt>
                <c:pt idx="5245">
                  <c:v>14.174107142857142</c:v>
                </c:pt>
                <c:pt idx="5246">
                  <c:v>15.066964285714285</c:v>
                </c:pt>
                <c:pt idx="5247">
                  <c:v>15.513392857142856</c:v>
                </c:pt>
                <c:pt idx="5248">
                  <c:v>15.848214285714285</c:v>
                </c:pt>
                <c:pt idx="5249">
                  <c:v>15.959821428571427</c:v>
                </c:pt>
                <c:pt idx="5250">
                  <c:v>15.959821428571427</c:v>
                </c:pt>
                <c:pt idx="5251">
                  <c:v>15.959821428571427</c:v>
                </c:pt>
                <c:pt idx="5252">
                  <c:v>15.959821428571427</c:v>
                </c:pt>
                <c:pt idx="5253">
                  <c:v>16.071428571428569</c:v>
                </c:pt>
                <c:pt idx="5254">
                  <c:v>15.848214285714285</c:v>
                </c:pt>
                <c:pt idx="5255">
                  <c:v>15.624999999999998</c:v>
                </c:pt>
                <c:pt idx="5256">
                  <c:v>15.401785714285714</c:v>
                </c:pt>
                <c:pt idx="5257">
                  <c:v>14.955357142857141</c:v>
                </c:pt>
                <c:pt idx="5258">
                  <c:v>14.397321428571427</c:v>
                </c:pt>
                <c:pt idx="5259">
                  <c:v>13.727678571428569</c:v>
                </c:pt>
                <c:pt idx="5260">
                  <c:v>12.834821428571427</c:v>
                </c:pt>
                <c:pt idx="5261">
                  <c:v>11.941964285714285</c:v>
                </c:pt>
                <c:pt idx="5262">
                  <c:v>11.272321428571427</c:v>
                </c:pt>
                <c:pt idx="5263">
                  <c:v>10.602678571428571</c:v>
                </c:pt>
                <c:pt idx="5264">
                  <c:v>9.709821428571427</c:v>
                </c:pt>
                <c:pt idx="5265">
                  <c:v>8.928571428571427</c:v>
                </c:pt>
                <c:pt idx="5266">
                  <c:v>8.0357142857142847</c:v>
                </c:pt>
                <c:pt idx="5267">
                  <c:v>6.9196428571428568</c:v>
                </c:pt>
                <c:pt idx="5268">
                  <c:v>6.0267857142857135</c:v>
                </c:pt>
                <c:pt idx="5269">
                  <c:v>5.9151785714285712</c:v>
                </c:pt>
                <c:pt idx="5270">
                  <c:v>6.3616071428571423</c:v>
                </c:pt>
                <c:pt idx="5271">
                  <c:v>7.3660714285714279</c:v>
                </c:pt>
                <c:pt idx="5272">
                  <c:v>8.2589285714285712</c:v>
                </c:pt>
                <c:pt idx="5273">
                  <c:v>8.928571428571427</c:v>
                </c:pt>
                <c:pt idx="5274">
                  <c:v>9.2633928571428559</c:v>
                </c:pt>
                <c:pt idx="5275">
                  <c:v>9.2633928571428559</c:v>
                </c:pt>
                <c:pt idx="5276">
                  <c:v>9.2633928571428559</c:v>
                </c:pt>
                <c:pt idx="5277">
                  <c:v>8.59375</c:v>
                </c:pt>
                <c:pt idx="5278">
                  <c:v>8.0357142857142847</c:v>
                </c:pt>
                <c:pt idx="5279">
                  <c:v>7.1428571428571423</c:v>
                </c:pt>
                <c:pt idx="5280">
                  <c:v>6.4732142857142847</c:v>
                </c:pt>
                <c:pt idx="5281">
                  <c:v>6.0267857142857135</c:v>
                </c:pt>
                <c:pt idx="5282">
                  <c:v>6.1383928571428568</c:v>
                </c:pt>
                <c:pt idx="5283">
                  <c:v>6.9196428571428568</c:v>
                </c:pt>
                <c:pt idx="5284">
                  <c:v>8.2589285714285712</c:v>
                </c:pt>
                <c:pt idx="5285">
                  <c:v>9.4866071428571423</c:v>
                </c:pt>
                <c:pt idx="5286">
                  <c:v>10.602678571428571</c:v>
                </c:pt>
                <c:pt idx="5287">
                  <c:v>11.383928571428571</c:v>
                </c:pt>
                <c:pt idx="5288">
                  <c:v>11.941964285714285</c:v>
                </c:pt>
                <c:pt idx="5289">
                  <c:v>12.388392857142856</c:v>
                </c:pt>
                <c:pt idx="5290">
                  <c:v>12.946428571428569</c:v>
                </c:pt>
                <c:pt idx="5291">
                  <c:v>13.392857142857142</c:v>
                </c:pt>
                <c:pt idx="5292">
                  <c:v>13.839285714285714</c:v>
                </c:pt>
                <c:pt idx="5293">
                  <c:v>14.174107142857142</c:v>
                </c:pt>
                <c:pt idx="5294">
                  <c:v>14.955357142857141</c:v>
                </c:pt>
                <c:pt idx="5295">
                  <c:v>15.178571428571427</c:v>
                </c:pt>
                <c:pt idx="5296">
                  <c:v>14.955357142857141</c:v>
                </c:pt>
                <c:pt idx="5297">
                  <c:v>14.397321428571427</c:v>
                </c:pt>
                <c:pt idx="5298">
                  <c:v>14.062499999999998</c:v>
                </c:pt>
                <c:pt idx="5299">
                  <c:v>13.281249999999998</c:v>
                </c:pt>
                <c:pt idx="5300">
                  <c:v>12.499999999999998</c:v>
                </c:pt>
                <c:pt idx="5301">
                  <c:v>11.383928571428571</c:v>
                </c:pt>
                <c:pt idx="5302">
                  <c:v>10.491071428571427</c:v>
                </c:pt>
                <c:pt idx="5303">
                  <c:v>9.5982142857142847</c:v>
                </c:pt>
                <c:pt idx="5304">
                  <c:v>8.4821428571428559</c:v>
                </c:pt>
                <c:pt idx="5305">
                  <c:v>7.1428571428571423</c:v>
                </c:pt>
                <c:pt idx="5306">
                  <c:v>6.0267857142857135</c:v>
                </c:pt>
                <c:pt idx="5307">
                  <c:v>6.6964285714285712</c:v>
                </c:pt>
                <c:pt idx="5308">
                  <c:v>7.4776785714285703</c:v>
                </c:pt>
                <c:pt idx="5309">
                  <c:v>8.0357142857142847</c:v>
                </c:pt>
                <c:pt idx="5310">
                  <c:v>8.3705357142857135</c:v>
                </c:pt>
                <c:pt idx="5311">
                  <c:v>8.3705357142857135</c:v>
                </c:pt>
                <c:pt idx="5312">
                  <c:v>7.9241071428571423</c:v>
                </c:pt>
                <c:pt idx="5313">
                  <c:v>7.3660714285714279</c:v>
                </c:pt>
                <c:pt idx="5314">
                  <c:v>6.5848214285714279</c:v>
                </c:pt>
                <c:pt idx="5315">
                  <c:v>5.6919642857142856</c:v>
                </c:pt>
                <c:pt idx="5316">
                  <c:v>6.0267857142857135</c:v>
                </c:pt>
                <c:pt idx="5317">
                  <c:v>6.5848214285714279</c:v>
                </c:pt>
                <c:pt idx="5318">
                  <c:v>7.5892857142857135</c:v>
                </c:pt>
                <c:pt idx="5319">
                  <c:v>8.147321428571427</c:v>
                </c:pt>
                <c:pt idx="5320">
                  <c:v>8.59375</c:v>
                </c:pt>
                <c:pt idx="5321">
                  <c:v>8.8169642857142847</c:v>
                </c:pt>
                <c:pt idx="5322">
                  <c:v>9.2633928571428559</c:v>
                </c:pt>
                <c:pt idx="5323">
                  <c:v>9.3749999999999982</c:v>
                </c:pt>
                <c:pt idx="5324">
                  <c:v>9.5982142857142847</c:v>
                </c:pt>
                <c:pt idx="5325">
                  <c:v>9.5982142857142847</c:v>
                </c:pt>
                <c:pt idx="5326">
                  <c:v>9.4866071428571423</c:v>
                </c:pt>
                <c:pt idx="5327">
                  <c:v>8.928571428571427</c:v>
                </c:pt>
                <c:pt idx="5328">
                  <c:v>8.0357142857142847</c:v>
                </c:pt>
                <c:pt idx="5329">
                  <c:v>6.8080357142857135</c:v>
                </c:pt>
                <c:pt idx="5330">
                  <c:v>6.2499999999999991</c:v>
                </c:pt>
                <c:pt idx="5331">
                  <c:v>6.9196428571428568</c:v>
                </c:pt>
                <c:pt idx="5332">
                  <c:v>7.5892857142857135</c:v>
                </c:pt>
                <c:pt idx="5333">
                  <c:v>8.2589285714285712</c:v>
                </c:pt>
                <c:pt idx="5334">
                  <c:v>8.7053571428571423</c:v>
                </c:pt>
                <c:pt idx="5335">
                  <c:v>8.928571428571427</c:v>
                </c:pt>
                <c:pt idx="5336">
                  <c:v>9.1517857142857135</c:v>
                </c:pt>
                <c:pt idx="5337">
                  <c:v>9.3749999999999982</c:v>
                </c:pt>
                <c:pt idx="5338">
                  <c:v>9.4866071428571423</c:v>
                </c:pt>
                <c:pt idx="5339">
                  <c:v>9.2633928571428559</c:v>
                </c:pt>
                <c:pt idx="5340">
                  <c:v>9.0401785714285712</c:v>
                </c:pt>
                <c:pt idx="5341">
                  <c:v>8.59375</c:v>
                </c:pt>
                <c:pt idx="5342">
                  <c:v>8.0357142857142847</c:v>
                </c:pt>
                <c:pt idx="5343">
                  <c:v>7.4776785714285703</c:v>
                </c:pt>
                <c:pt idx="5344">
                  <c:v>6.9196428571428568</c:v>
                </c:pt>
                <c:pt idx="5345">
                  <c:v>6.5848214285714279</c:v>
                </c:pt>
                <c:pt idx="5346">
                  <c:v>6.6964285714285712</c:v>
                </c:pt>
                <c:pt idx="5347">
                  <c:v>6.9196428571428568</c:v>
                </c:pt>
                <c:pt idx="5348">
                  <c:v>7.2544642857142847</c:v>
                </c:pt>
                <c:pt idx="5349">
                  <c:v>7.8124999999999991</c:v>
                </c:pt>
                <c:pt idx="5350">
                  <c:v>8.0357142857142847</c:v>
                </c:pt>
                <c:pt idx="5351">
                  <c:v>8.3705357142857135</c:v>
                </c:pt>
                <c:pt idx="5352">
                  <c:v>8.4821428571428559</c:v>
                </c:pt>
                <c:pt idx="5353">
                  <c:v>8.59375</c:v>
                </c:pt>
                <c:pt idx="5354">
                  <c:v>8.59375</c:v>
                </c:pt>
                <c:pt idx="5355">
                  <c:v>8.59375</c:v>
                </c:pt>
                <c:pt idx="5356">
                  <c:v>8.4821428571428559</c:v>
                </c:pt>
                <c:pt idx="5357">
                  <c:v>8.147321428571427</c:v>
                </c:pt>
                <c:pt idx="5358">
                  <c:v>7.7008928571428568</c:v>
                </c:pt>
                <c:pt idx="5359">
                  <c:v>7.4776785714285703</c:v>
                </c:pt>
                <c:pt idx="5360">
                  <c:v>7.0312499999999991</c:v>
                </c:pt>
                <c:pt idx="5361">
                  <c:v>6.6964285714285712</c:v>
                </c:pt>
                <c:pt idx="5362">
                  <c:v>6.3616071428571423</c:v>
                </c:pt>
                <c:pt idx="5363">
                  <c:v>6.1383928571428568</c:v>
                </c:pt>
                <c:pt idx="5364">
                  <c:v>6.0267857142857135</c:v>
                </c:pt>
                <c:pt idx="5365">
                  <c:v>6.4732142857142847</c:v>
                </c:pt>
                <c:pt idx="5366">
                  <c:v>7.3660714285714279</c:v>
                </c:pt>
                <c:pt idx="5367">
                  <c:v>8.2589285714285712</c:v>
                </c:pt>
                <c:pt idx="5368">
                  <c:v>9.1517857142857135</c:v>
                </c:pt>
                <c:pt idx="5369">
                  <c:v>9.5982142857142847</c:v>
                </c:pt>
                <c:pt idx="5370">
                  <c:v>9.8214285714285712</c:v>
                </c:pt>
                <c:pt idx="5371">
                  <c:v>9.9330357142857135</c:v>
                </c:pt>
                <c:pt idx="5372">
                  <c:v>9.8214285714285712</c:v>
                </c:pt>
                <c:pt idx="5373">
                  <c:v>9.4866071428571423</c:v>
                </c:pt>
                <c:pt idx="5374">
                  <c:v>8.8169642857142847</c:v>
                </c:pt>
                <c:pt idx="5375">
                  <c:v>8.2589285714285712</c:v>
                </c:pt>
                <c:pt idx="5376">
                  <c:v>7.8124999999999991</c:v>
                </c:pt>
                <c:pt idx="5377">
                  <c:v>7.3660714285714279</c:v>
                </c:pt>
                <c:pt idx="5378">
                  <c:v>6.9196428571428568</c:v>
                </c:pt>
                <c:pt idx="5379">
                  <c:v>6.6964285714285712</c:v>
                </c:pt>
                <c:pt idx="5380">
                  <c:v>6.6964285714285712</c:v>
                </c:pt>
                <c:pt idx="5381">
                  <c:v>8.7053571428571423</c:v>
                </c:pt>
                <c:pt idx="5382">
                  <c:v>9.709821428571427</c:v>
                </c:pt>
                <c:pt idx="5383">
                  <c:v>10.602678571428571</c:v>
                </c:pt>
                <c:pt idx="5384">
                  <c:v>11.160714285714285</c:v>
                </c:pt>
                <c:pt idx="5385">
                  <c:v>11.272321428571427</c:v>
                </c:pt>
                <c:pt idx="5386">
                  <c:v>11.160714285714285</c:v>
                </c:pt>
                <c:pt idx="5387">
                  <c:v>10.825892857142856</c:v>
                </c:pt>
                <c:pt idx="5388">
                  <c:v>10.044642857142856</c:v>
                </c:pt>
                <c:pt idx="5389">
                  <c:v>9.0401785714285712</c:v>
                </c:pt>
                <c:pt idx="5390">
                  <c:v>7.8124999999999991</c:v>
                </c:pt>
                <c:pt idx="5391">
                  <c:v>6.2499999999999991</c:v>
                </c:pt>
                <c:pt idx="5392">
                  <c:v>5.9151785714285712</c:v>
                </c:pt>
                <c:pt idx="5393">
                  <c:v>6.9196428571428568</c:v>
                </c:pt>
                <c:pt idx="5394">
                  <c:v>8.3705357142857135</c:v>
                </c:pt>
                <c:pt idx="5395">
                  <c:v>9.709821428571427</c:v>
                </c:pt>
                <c:pt idx="5396">
                  <c:v>10.825892857142856</c:v>
                </c:pt>
                <c:pt idx="5397">
                  <c:v>12.053571428571427</c:v>
                </c:pt>
                <c:pt idx="5398">
                  <c:v>12.946428571428569</c:v>
                </c:pt>
                <c:pt idx="5399">
                  <c:v>13.504464285714285</c:v>
                </c:pt>
                <c:pt idx="5400">
                  <c:v>14.285714285714285</c:v>
                </c:pt>
                <c:pt idx="5401">
                  <c:v>14.620535714285714</c:v>
                </c:pt>
                <c:pt idx="5402">
                  <c:v>14.955357142857141</c:v>
                </c:pt>
                <c:pt idx="5403">
                  <c:v>14.955357142857141</c:v>
                </c:pt>
                <c:pt idx="5404">
                  <c:v>14.843749999999998</c:v>
                </c:pt>
                <c:pt idx="5405">
                  <c:v>14.508928571428569</c:v>
                </c:pt>
                <c:pt idx="5406">
                  <c:v>14.062499999999998</c:v>
                </c:pt>
                <c:pt idx="5407">
                  <c:v>13.504464285714285</c:v>
                </c:pt>
                <c:pt idx="5408">
                  <c:v>12.946428571428569</c:v>
                </c:pt>
                <c:pt idx="5409">
                  <c:v>12.611607142857142</c:v>
                </c:pt>
                <c:pt idx="5410">
                  <c:v>12.165178571428569</c:v>
                </c:pt>
                <c:pt idx="5411">
                  <c:v>11.830357142857142</c:v>
                </c:pt>
                <c:pt idx="5412">
                  <c:v>11.160714285714285</c:v>
                </c:pt>
                <c:pt idx="5413">
                  <c:v>10.379464285714285</c:v>
                </c:pt>
                <c:pt idx="5414">
                  <c:v>9.2633928571428559</c:v>
                </c:pt>
                <c:pt idx="5415">
                  <c:v>8.147321428571427</c:v>
                </c:pt>
                <c:pt idx="5416">
                  <c:v>7.0312499999999991</c:v>
                </c:pt>
                <c:pt idx="5417">
                  <c:v>5.9151785714285712</c:v>
                </c:pt>
                <c:pt idx="5418">
                  <c:v>5.6919642857142856</c:v>
                </c:pt>
                <c:pt idx="5419">
                  <c:v>6.4732142857142847</c:v>
                </c:pt>
                <c:pt idx="5420">
                  <c:v>7.3660714285714279</c:v>
                </c:pt>
                <c:pt idx="5421">
                  <c:v>8.0357142857142847</c:v>
                </c:pt>
                <c:pt idx="5422">
                  <c:v>8.8169642857142847</c:v>
                </c:pt>
                <c:pt idx="5423">
                  <c:v>9.2633928571428559</c:v>
                </c:pt>
                <c:pt idx="5424">
                  <c:v>9.5982142857142847</c:v>
                </c:pt>
                <c:pt idx="5425">
                  <c:v>9.9330357142857135</c:v>
                </c:pt>
                <c:pt idx="5426">
                  <c:v>9.9330357142857135</c:v>
                </c:pt>
                <c:pt idx="5427">
                  <c:v>10.044642857142856</c:v>
                </c:pt>
                <c:pt idx="5428">
                  <c:v>10.044642857142856</c:v>
                </c:pt>
                <c:pt idx="5429">
                  <c:v>10.044642857142856</c:v>
                </c:pt>
                <c:pt idx="5430">
                  <c:v>10.044642857142856</c:v>
                </c:pt>
                <c:pt idx="5431">
                  <c:v>9.9330357142857135</c:v>
                </c:pt>
                <c:pt idx="5432">
                  <c:v>9.9330357142857135</c:v>
                </c:pt>
                <c:pt idx="5433">
                  <c:v>10.044642857142856</c:v>
                </c:pt>
                <c:pt idx="5434">
                  <c:v>10.044642857142856</c:v>
                </c:pt>
                <c:pt idx="5435">
                  <c:v>10.156249999999998</c:v>
                </c:pt>
                <c:pt idx="5436">
                  <c:v>10.379464285714285</c:v>
                </c:pt>
                <c:pt idx="5437">
                  <c:v>10.491071428571427</c:v>
                </c:pt>
                <c:pt idx="5438">
                  <c:v>10.379464285714285</c:v>
                </c:pt>
                <c:pt idx="5439">
                  <c:v>10.044642857142856</c:v>
                </c:pt>
                <c:pt idx="5440">
                  <c:v>9.5982142857142847</c:v>
                </c:pt>
                <c:pt idx="5441">
                  <c:v>9.1517857142857135</c:v>
                </c:pt>
                <c:pt idx="5442">
                  <c:v>8.2589285714285712</c:v>
                </c:pt>
                <c:pt idx="5443">
                  <c:v>7.1428571428571423</c:v>
                </c:pt>
                <c:pt idx="5444">
                  <c:v>6.2499999999999991</c:v>
                </c:pt>
                <c:pt idx="5445">
                  <c:v>7.3660714285714279</c:v>
                </c:pt>
                <c:pt idx="5446">
                  <c:v>8.2589285714285712</c:v>
                </c:pt>
                <c:pt idx="5447">
                  <c:v>9.4866071428571423</c:v>
                </c:pt>
                <c:pt idx="5448">
                  <c:v>10.379464285714285</c:v>
                </c:pt>
                <c:pt idx="5449">
                  <c:v>11.272321428571427</c:v>
                </c:pt>
                <c:pt idx="5450">
                  <c:v>11.941964285714285</c:v>
                </c:pt>
                <c:pt idx="5451">
                  <c:v>12.723214285714285</c:v>
                </c:pt>
                <c:pt idx="5452">
                  <c:v>13.392857142857142</c:v>
                </c:pt>
                <c:pt idx="5453">
                  <c:v>13.839285714285714</c:v>
                </c:pt>
                <c:pt idx="5454">
                  <c:v>14.174107142857142</c:v>
                </c:pt>
                <c:pt idx="5455">
                  <c:v>14.508928571428569</c:v>
                </c:pt>
                <c:pt idx="5456">
                  <c:v>14.843749999999998</c:v>
                </c:pt>
                <c:pt idx="5457">
                  <c:v>15.066964285714285</c:v>
                </c:pt>
                <c:pt idx="5458">
                  <c:v>15.066964285714285</c:v>
                </c:pt>
                <c:pt idx="5459">
                  <c:v>15.066964285714285</c:v>
                </c:pt>
                <c:pt idx="5460">
                  <c:v>15.178571428571427</c:v>
                </c:pt>
                <c:pt idx="5461">
                  <c:v>14.843749999999998</c:v>
                </c:pt>
                <c:pt idx="5462">
                  <c:v>14.620535714285714</c:v>
                </c:pt>
                <c:pt idx="5463">
                  <c:v>14.397321428571427</c:v>
                </c:pt>
                <c:pt idx="5464">
                  <c:v>14.062499999999998</c:v>
                </c:pt>
                <c:pt idx="5465">
                  <c:v>13.727678571428569</c:v>
                </c:pt>
                <c:pt idx="5466">
                  <c:v>13.392857142857142</c:v>
                </c:pt>
                <c:pt idx="5467">
                  <c:v>12.946428571428569</c:v>
                </c:pt>
                <c:pt idx="5468">
                  <c:v>12.499999999999998</c:v>
                </c:pt>
                <c:pt idx="5469">
                  <c:v>12.053571428571427</c:v>
                </c:pt>
                <c:pt idx="5470">
                  <c:v>11.495535714285714</c:v>
                </c:pt>
                <c:pt idx="5471">
                  <c:v>10.937499999999998</c:v>
                </c:pt>
                <c:pt idx="5472">
                  <c:v>10.491071428571427</c:v>
                </c:pt>
                <c:pt idx="5473">
                  <c:v>10.156249999999998</c:v>
                </c:pt>
                <c:pt idx="5474">
                  <c:v>9.9330357142857135</c:v>
                </c:pt>
                <c:pt idx="5475">
                  <c:v>9.8214285714285712</c:v>
                </c:pt>
                <c:pt idx="5476">
                  <c:v>9.8214285714285712</c:v>
                </c:pt>
                <c:pt idx="5477">
                  <c:v>10.267857142857142</c:v>
                </c:pt>
                <c:pt idx="5478">
                  <c:v>10.714285714285714</c:v>
                </c:pt>
                <c:pt idx="5479">
                  <c:v>10.825892857142856</c:v>
                </c:pt>
                <c:pt idx="5480">
                  <c:v>11.160714285714285</c:v>
                </c:pt>
                <c:pt idx="5481">
                  <c:v>11.160714285714285</c:v>
                </c:pt>
                <c:pt idx="5482">
                  <c:v>11.049107142857142</c:v>
                </c:pt>
                <c:pt idx="5483">
                  <c:v>11.049107142857142</c:v>
                </c:pt>
                <c:pt idx="5484">
                  <c:v>10.937499999999998</c:v>
                </c:pt>
                <c:pt idx="5485">
                  <c:v>10.937499999999998</c:v>
                </c:pt>
                <c:pt idx="5486">
                  <c:v>10.825892857142856</c:v>
                </c:pt>
                <c:pt idx="5487">
                  <c:v>10.714285714285714</c:v>
                </c:pt>
                <c:pt idx="5488">
                  <c:v>10.602678571428571</c:v>
                </c:pt>
                <c:pt idx="5489">
                  <c:v>10.267857142857142</c:v>
                </c:pt>
                <c:pt idx="5490">
                  <c:v>10.044642857142856</c:v>
                </c:pt>
                <c:pt idx="5491">
                  <c:v>9.5982142857142847</c:v>
                </c:pt>
                <c:pt idx="5492">
                  <c:v>9.0401785714285712</c:v>
                </c:pt>
                <c:pt idx="5493">
                  <c:v>8.7053571428571423</c:v>
                </c:pt>
                <c:pt idx="5494">
                  <c:v>8.59375</c:v>
                </c:pt>
                <c:pt idx="5495">
                  <c:v>8.59375</c:v>
                </c:pt>
                <c:pt idx="5496">
                  <c:v>8.59375</c:v>
                </c:pt>
                <c:pt idx="5497">
                  <c:v>8.7053571428571423</c:v>
                </c:pt>
                <c:pt idx="5498">
                  <c:v>8.8169642857142847</c:v>
                </c:pt>
                <c:pt idx="5499">
                  <c:v>8.7053571428571423</c:v>
                </c:pt>
                <c:pt idx="5500">
                  <c:v>8.59375</c:v>
                </c:pt>
                <c:pt idx="5501">
                  <c:v>8.3705357142857135</c:v>
                </c:pt>
                <c:pt idx="5502">
                  <c:v>8.2589285714285712</c:v>
                </c:pt>
                <c:pt idx="5503">
                  <c:v>8.147321428571427</c:v>
                </c:pt>
                <c:pt idx="5504">
                  <c:v>8.0357142857142847</c:v>
                </c:pt>
                <c:pt idx="5505">
                  <c:v>7.7008928571428568</c:v>
                </c:pt>
                <c:pt idx="5506">
                  <c:v>7.5892857142857135</c:v>
                </c:pt>
                <c:pt idx="5507">
                  <c:v>7.4776785714285703</c:v>
                </c:pt>
                <c:pt idx="5508">
                  <c:v>7.4776785714285703</c:v>
                </c:pt>
                <c:pt idx="5509">
                  <c:v>7.4776785714285703</c:v>
                </c:pt>
                <c:pt idx="5510">
                  <c:v>7.5892857142857135</c:v>
                </c:pt>
                <c:pt idx="5511">
                  <c:v>7.4776785714285703</c:v>
                </c:pt>
                <c:pt idx="5512">
                  <c:v>7.7008928571428568</c:v>
                </c:pt>
                <c:pt idx="5513">
                  <c:v>8.0357142857142847</c:v>
                </c:pt>
                <c:pt idx="5514">
                  <c:v>8.4821428571428559</c:v>
                </c:pt>
                <c:pt idx="5515">
                  <c:v>8.928571428571427</c:v>
                </c:pt>
                <c:pt idx="5516">
                  <c:v>9.8214285714285712</c:v>
                </c:pt>
                <c:pt idx="5517">
                  <c:v>10.714285714285714</c:v>
                </c:pt>
                <c:pt idx="5518">
                  <c:v>11.607142857142856</c:v>
                </c:pt>
                <c:pt idx="5519">
                  <c:v>12.276785714285714</c:v>
                </c:pt>
                <c:pt idx="5520">
                  <c:v>12.723214285714285</c:v>
                </c:pt>
                <c:pt idx="5521">
                  <c:v>13.169642857142856</c:v>
                </c:pt>
                <c:pt idx="5522">
                  <c:v>13.281249999999998</c:v>
                </c:pt>
                <c:pt idx="5523">
                  <c:v>13.281249999999998</c:v>
                </c:pt>
                <c:pt idx="5524">
                  <c:v>13.058035714285714</c:v>
                </c:pt>
                <c:pt idx="5525">
                  <c:v>13.169642857142856</c:v>
                </c:pt>
                <c:pt idx="5526">
                  <c:v>13.392857142857142</c:v>
                </c:pt>
                <c:pt idx="5527">
                  <c:v>13.616071428571427</c:v>
                </c:pt>
                <c:pt idx="5528">
                  <c:v>14.062499999999998</c:v>
                </c:pt>
                <c:pt idx="5529">
                  <c:v>14.285714285714285</c:v>
                </c:pt>
                <c:pt idx="5530">
                  <c:v>14.285714285714285</c:v>
                </c:pt>
                <c:pt idx="5531">
                  <c:v>13.950892857142856</c:v>
                </c:pt>
                <c:pt idx="5532">
                  <c:v>13.950892857142856</c:v>
                </c:pt>
                <c:pt idx="5533">
                  <c:v>13.616071428571427</c:v>
                </c:pt>
                <c:pt idx="5534">
                  <c:v>13.058035714285714</c:v>
                </c:pt>
                <c:pt idx="5535">
                  <c:v>12.388392857142856</c:v>
                </c:pt>
                <c:pt idx="5536">
                  <c:v>11.718749999999998</c:v>
                </c:pt>
                <c:pt idx="5537">
                  <c:v>11.049107142857142</c:v>
                </c:pt>
                <c:pt idx="5538">
                  <c:v>10.267857142857142</c:v>
                </c:pt>
                <c:pt idx="5539">
                  <c:v>9.2633928571428559</c:v>
                </c:pt>
                <c:pt idx="5540">
                  <c:v>8.2589285714285712</c:v>
                </c:pt>
                <c:pt idx="5541">
                  <c:v>6.9196428571428568</c:v>
                </c:pt>
                <c:pt idx="5542">
                  <c:v>6.0267857142857135</c:v>
                </c:pt>
                <c:pt idx="5543">
                  <c:v>6.6964285714285712</c:v>
                </c:pt>
                <c:pt idx="5544">
                  <c:v>7.7008928571428568</c:v>
                </c:pt>
                <c:pt idx="5545">
                  <c:v>8.7053571428571423</c:v>
                </c:pt>
                <c:pt idx="5546">
                  <c:v>9.4866071428571423</c:v>
                </c:pt>
                <c:pt idx="5547">
                  <c:v>9.9330357142857135</c:v>
                </c:pt>
                <c:pt idx="5548">
                  <c:v>10.491071428571427</c:v>
                </c:pt>
                <c:pt idx="5549">
                  <c:v>11.160714285714285</c:v>
                </c:pt>
                <c:pt idx="5550">
                  <c:v>11.830357142857142</c:v>
                </c:pt>
                <c:pt idx="5551">
                  <c:v>12.499999999999998</c:v>
                </c:pt>
                <c:pt idx="5552">
                  <c:v>12.946428571428569</c:v>
                </c:pt>
                <c:pt idx="5553">
                  <c:v>13.392857142857142</c:v>
                </c:pt>
                <c:pt idx="5554">
                  <c:v>13.504464285714285</c:v>
                </c:pt>
                <c:pt idx="5555">
                  <c:v>13.616071428571427</c:v>
                </c:pt>
                <c:pt idx="5556">
                  <c:v>13.281249999999998</c:v>
                </c:pt>
                <c:pt idx="5557">
                  <c:v>13.281249999999998</c:v>
                </c:pt>
                <c:pt idx="5558">
                  <c:v>12.611607142857142</c:v>
                </c:pt>
                <c:pt idx="5559">
                  <c:v>11.718749999999998</c:v>
                </c:pt>
                <c:pt idx="5560">
                  <c:v>10.825892857142856</c:v>
                </c:pt>
                <c:pt idx="5561">
                  <c:v>9.5982142857142847</c:v>
                </c:pt>
                <c:pt idx="5562">
                  <c:v>8.4821428571428559</c:v>
                </c:pt>
                <c:pt idx="5563">
                  <c:v>7.3660714285714279</c:v>
                </c:pt>
                <c:pt idx="5564">
                  <c:v>6.2499999999999991</c:v>
                </c:pt>
                <c:pt idx="5565">
                  <c:v>5.6919642857142856</c:v>
                </c:pt>
                <c:pt idx="5566">
                  <c:v>6.0267857142857135</c:v>
                </c:pt>
                <c:pt idx="5567">
                  <c:v>6.8080357142857135</c:v>
                </c:pt>
                <c:pt idx="5568">
                  <c:v>7.5892857142857135</c:v>
                </c:pt>
                <c:pt idx="5569">
                  <c:v>8.2589285714285712</c:v>
                </c:pt>
                <c:pt idx="5570">
                  <c:v>8.8169642857142847</c:v>
                </c:pt>
                <c:pt idx="5571">
                  <c:v>9.3749999999999982</c:v>
                </c:pt>
                <c:pt idx="5572">
                  <c:v>9.8214285714285712</c:v>
                </c:pt>
                <c:pt idx="5573">
                  <c:v>10.044642857142856</c:v>
                </c:pt>
                <c:pt idx="5574">
                  <c:v>10.156249999999998</c:v>
                </c:pt>
                <c:pt idx="5575">
                  <c:v>10.267857142857142</c:v>
                </c:pt>
                <c:pt idx="5576">
                  <c:v>10.156249999999998</c:v>
                </c:pt>
                <c:pt idx="5577">
                  <c:v>10.267857142857142</c:v>
                </c:pt>
                <c:pt idx="5578">
                  <c:v>10.267857142857142</c:v>
                </c:pt>
                <c:pt idx="5579">
                  <c:v>10.044642857142856</c:v>
                </c:pt>
                <c:pt idx="5580">
                  <c:v>10.044642857142856</c:v>
                </c:pt>
                <c:pt idx="5581">
                  <c:v>9.709821428571427</c:v>
                </c:pt>
                <c:pt idx="5582">
                  <c:v>9.4866071428571423</c:v>
                </c:pt>
                <c:pt idx="5583">
                  <c:v>9.2633928571428559</c:v>
                </c:pt>
                <c:pt idx="5584">
                  <c:v>9.0401785714285712</c:v>
                </c:pt>
                <c:pt idx="5585">
                  <c:v>8.8169642857142847</c:v>
                </c:pt>
                <c:pt idx="5586">
                  <c:v>8.59375</c:v>
                </c:pt>
                <c:pt idx="5587">
                  <c:v>8.7053571428571423</c:v>
                </c:pt>
                <c:pt idx="5588">
                  <c:v>8.7053571428571423</c:v>
                </c:pt>
                <c:pt idx="5589">
                  <c:v>8.8169642857142847</c:v>
                </c:pt>
                <c:pt idx="5590">
                  <c:v>8.928571428571427</c:v>
                </c:pt>
                <c:pt idx="5591">
                  <c:v>8.928571428571427</c:v>
                </c:pt>
                <c:pt idx="5592">
                  <c:v>8.928571428571427</c:v>
                </c:pt>
                <c:pt idx="5593">
                  <c:v>8.7053571428571423</c:v>
                </c:pt>
                <c:pt idx="5594">
                  <c:v>8.3705357142857135</c:v>
                </c:pt>
                <c:pt idx="5595">
                  <c:v>8.3705357142857135</c:v>
                </c:pt>
                <c:pt idx="5596">
                  <c:v>8.4821428571428559</c:v>
                </c:pt>
                <c:pt idx="5597">
                  <c:v>8.7053571428571423</c:v>
                </c:pt>
                <c:pt idx="5598">
                  <c:v>8.7053571428571423</c:v>
                </c:pt>
                <c:pt idx="5599">
                  <c:v>8.3705357142857135</c:v>
                </c:pt>
                <c:pt idx="5600">
                  <c:v>8.0357142857142847</c:v>
                </c:pt>
                <c:pt idx="5601">
                  <c:v>7.7008928571428568</c:v>
                </c:pt>
                <c:pt idx="5602">
                  <c:v>6.9196428571428568</c:v>
                </c:pt>
                <c:pt idx="5603">
                  <c:v>6.2499999999999991</c:v>
                </c:pt>
                <c:pt idx="5604">
                  <c:v>5.8035714285714279</c:v>
                </c:pt>
                <c:pt idx="5605">
                  <c:v>5.8035714285714279</c:v>
                </c:pt>
                <c:pt idx="5606">
                  <c:v>6.2499999999999991</c:v>
                </c:pt>
                <c:pt idx="5607">
                  <c:v>7.0312499999999991</c:v>
                </c:pt>
                <c:pt idx="5608">
                  <c:v>7.8124999999999991</c:v>
                </c:pt>
                <c:pt idx="5609">
                  <c:v>8.928571428571427</c:v>
                </c:pt>
                <c:pt idx="5610">
                  <c:v>10.491071428571427</c:v>
                </c:pt>
                <c:pt idx="5611">
                  <c:v>11.941964285714285</c:v>
                </c:pt>
                <c:pt idx="5612">
                  <c:v>13.392857142857142</c:v>
                </c:pt>
                <c:pt idx="5613">
                  <c:v>14.620535714285714</c:v>
                </c:pt>
                <c:pt idx="5614">
                  <c:v>15.624999999999998</c:v>
                </c:pt>
                <c:pt idx="5615">
                  <c:v>16.071428571428569</c:v>
                </c:pt>
                <c:pt idx="5616">
                  <c:v>16.294642857142854</c:v>
                </c:pt>
                <c:pt idx="5617">
                  <c:v>16.294642857142854</c:v>
                </c:pt>
                <c:pt idx="5618">
                  <c:v>16.071428571428569</c:v>
                </c:pt>
                <c:pt idx="5619">
                  <c:v>15.624999999999998</c:v>
                </c:pt>
                <c:pt idx="5620">
                  <c:v>14.955357142857141</c:v>
                </c:pt>
                <c:pt idx="5621">
                  <c:v>14.062499999999998</c:v>
                </c:pt>
                <c:pt idx="5622">
                  <c:v>13.058035714285714</c:v>
                </c:pt>
                <c:pt idx="5623">
                  <c:v>12.053571428571427</c:v>
                </c:pt>
                <c:pt idx="5624">
                  <c:v>10.714285714285714</c:v>
                </c:pt>
                <c:pt idx="5625">
                  <c:v>9.3749999999999982</c:v>
                </c:pt>
                <c:pt idx="5626">
                  <c:v>7.8124999999999991</c:v>
                </c:pt>
                <c:pt idx="5627">
                  <c:v>6.1383928571428568</c:v>
                </c:pt>
                <c:pt idx="5628">
                  <c:v>6.2499999999999991</c:v>
                </c:pt>
                <c:pt idx="5629">
                  <c:v>7.4776785714285703</c:v>
                </c:pt>
                <c:pt idx="5630">
                  <c:v>8.59375</c:v>
                </c:pt>
                <c:pt idx="5631">
                  <c:v>9.8214285714285712</c:v>
                </c:pt>
                <c:pt idx="5632">
                  <c:v>10.267857142857142</c:v>
                </c:pt>
                <c:pt idx="5633">
                  <c:v>10.714285714285714</c:v>
                </c:pt>
                <c:pt idx="5634">
                  <c:v>10.937499999999998</c:v>
                </c:pt>
                <c:pt idx="5635">
                  <c:v>10.937499999999998</c:v>
                </c:pt>
                <c:pt idx="5636">
                  <c:v>10.937499999999998</c:v>
                </c:pt>
                <c:pt idx="5637">
                  <c:v>10.714285714285714</c:v>
                </c:pt>
                <c:pt idx="5638">
                  <c:v>10.379464285714285</c:v>
                </c:pt>
                <c:pt idx="5639">
                  <c:v>9.709821428571427</c:v>
                </c:pt>
                <c:pt idx="5640">
                  <c:v>9.0401785714285712</c:v>
                </c:pt>
                <c:pt idx="5641">
                  <c:v>8.2589285714285712</c:v>
                </c:pt>
                <c:pt idx="5642">
                  <c:v>7.5892857142857135</c:v>
                </c:pt>
                <c:pt idx="5643">
                  <c:v>6.9196428571428568</c:v>
                </c:pt>
                <c:pt idx="5644">
                  <c:v>6.4732142857142847</c:v>
                </c:pt>
                <c:pt idx="5645">
                  <c:v>6.3616071428571423</c:v>
                </c:pt>
                <c:pt idx="5646">
                  <c:v>6.4732142857142847</c:v>
                </c:pt>
                <c:pt idx="5647">
                  <c:v>6.9196428571428568</c:v>
                </c:pt>
                <c:pt idx="5648">
                  <c:v>8.0357142857142847</c:v>
                </c:pt>
                <c:pt idx="5649">
                  <c:v>9.1517857142857135</c:v>
                </c:pt>
                <c:pt idx="5650">
                  <c:v>10.714285714285714</c:v>
                </c:pt>
                <c:pt idx="5651">
                  <c:v>11.718749999999998</c:v>
                </c:pt>
                <c:pt idx="5652">
                  <c:v>13.058035714285714</c:v>
                </c:pt>
                <c:pt idx="5653">
                  <c:v>13.839285714285714</c:v>
                </c:pt>
                <c:pt idx="5654">
                  <c:v>14.732142857142856</c:v>
                </c:pt>
                <c:pt idx="5655">
                  <c:v>15.624999999999998</c:v>
                </c:pt>
                <c:pt idx="5656">
                  <c:v>16.517857142857142</c:v>
                </c:pt>
                <c:pt idx="5657">
                  <c:v>17.1875</c:v>
                </c:pt>
                <c:pt idx="5658">
                  <c:v>18.080357142857142</c:v>
                </c:pt>
                <c:pt idx="5659">
                  <c:v>18.638392857142854</c:v>
                </c:pt>
                <c:pt idx="5660">
                  <c:v>18.973214285714285</c:v>
                </c:pt>
                <c:pt idx="5661">
                  <c:v>19.419642857142854</c:v>
                </c:pt>
                <c:pt idx="5662">
                  <c:v>19.531249999999996</c:v>
                </c:pt>
                <c:pt idx="5663">
                  <c:v>19.308035714285712</c:v>
                </c:pt>
                <c:pt idx="5664">
                  <c:v>19.308035714285712</c:v>
                </c:pt>
                <c:pt idx="5665">
                  <c:v>18.749999999999996</c:v>
                </c:pt>
                <c:pt idx="5666">
                  <c:v>18.526785714285712</c:v>
                </c:pt>
                <c:pt idx="5667">
                  <c:v>18.303571428571427</c:v>
                </c:pt>
                <c:pt idx="5668">
                  <c:v>18.080357142857142</c:v>
                </c:pt>
                <c:pt idx="5669">
                  <c:v>17.857142857142854</c:v>
                </c:pt>
                <c:pt idx="5670">
                  <c:v>17.410714285714285</c:v>
                </c:pt>
                <c:pt idx="5671">
                  <c:v>16.629464285714285</c:v>
                </c:pt>
                <c:pt idx="5672">
                  <c:v>15.848214285714285</c:v>
                </c:pt>
                <c:pt idx="5673">
                  <c:v>14.955357142857141</c:v>
                </c:pt>
                <c:pt idx="5674">
                  <c:v>14.062499999999998</c:v>
                </c:pt>
                <c:pt idx="5675">
                  <c:v>13.169642857142856</c:v>
                </c:pt>
                <c:pt idx="5676">
                  <c:v>12.165178571428569</c:v>
                </c:pt>
                <c:pt idx="5677">
                  <c:v>11.383928571428571</c:v>
                </c:pt>
                <c:pt idx="5678">
                  <c:v>10.714285714285714</c:v>
                </c:pt>
                <c:pt idx="5679">
                  <c:v>9.5982142857142847</c:v>
                </c:pt>
                <c:pt idx="5680">
                  <c:v>8.4821428571428559</c:v>
                </c:pt>
                <c:pt idx="5681">
                  <c:v>7.1428571428571423</c:v>
                </c:pt>
                <c:pt idx="5682">
                  <c:v>5.9151785714285712</c:v>
                </c:pt>
                <c:pt idx="5683">
                  <c:v>6.8080357142857135</c:v>
                </c:pt>
                <c:pt idx="5684">
                  <c:v>8.3705357142857135</c:v>
                </c:pt>
                <c:pt idx="5685">
                  <c:v>9.8214285714285712</c:v>
                </c:pt>
                <c:pt idx="5686">
                  <c:v>11.272321428571427</c:v>
                </c:pt>
                <c:pt idx="5687">
                  <c:v>12.499999999999998</c:v>
                </c:pt>
                <c:pt idx="5688">
                  <c:v>13.504464285714285</c:v>
                </c:pt>
                <c:pt idx="5689">
                  <c:v>14.397321428571427</c:v>
                </c:pt>
                <c:pt idx="5690">
                  <c:v>15.178571428571427</c:v>
                </c:pt>
                <c:pt idx="5691">
                  <c:v>15.624999999999998</c:v>
                </c:pt>
                <c:pt idx="5692">
                  <c:v>16.071428571428569</c:v>
                </c:pt>
                <c:pt idx="5693">
                  <c:v>16.40625</c:v>
                </c:pt>
                <c:pt idx="5694">
                  <c:v>16.294642857142854</c:v>
                </c:pt>
                <c:pt idx="5695">
                  <c:v>16.071428571428569</c:v>
                </c:pt>
                <c:pt idx="5696">
                  <c:v>15.624999999999998</c:v>
                </c:pt>
                <c:pt idx="5697">
                  <c:v>14.955357142857141</c:v>
                </c:pt>
                <c:pt idx="5698">
                  <c:v>14.174107142857142</c:v>
                </c:pt>
                <c:pt idx="5699">
                  <c:v>13.504464285714285</c:v>
                </c:pt>
                <c:pt idx="5700">
                  <c:v>12.946428571428569</c:v>
                </c:pt>
                <c:pt idx="5701">
                  <c:v>12.276785714285714</c:v>
                </c:pt>
                <c:pt idx="5702">
                  <c:v>11.607142857142856</c:v>
                </c:pt>
                <c:pt idx="5703">
                  <c:v>10.825892857142856</c:v>
                </c:pt>
                <c:pt idx="5704">
                  <c:v>10.156249999999998</c:v>
                </c:pt>
                <c:pt idx="5705">
                  <c:v>9.2633928571428559</c:v>
                </c:pt>
                <c:pt idx="5706">
                  <c:v>8.3705357142857135</c:v>
                </c:pt>
                <c:pt idx="5707">
                  <c:v>7.2544642857142847</c:v>
                </c:pt>
                <c:pt idx="5708">
                  <c:v>6.4732142857142847</c:v>
                </c:pt>
                <c:pt idx="5709">
                  <c:v>5.8035714285714279</c:v>
                </c:pt>
                <c:pt idx="5710">
                  <c:v>5.8035714285714279</c:v>
                </c:pt>
                <c:pt idx="5711">
                  <c:v>6.5848214285714279</c:v>
                </c:pt>
                <c:pt idx="5712">
                  <c:v>7.3660714285714279</c:v>
                </c:pt>
                <c:pt idx="5713">
                  <c:v>8.0357142857142847</c:v>
                </c:pt>
                <c:pt idx="5714">
                  <c:v>8.7053571428571423</c:v>
                </c:pt>
                <c:pt idx="5715">
                  <c:v>9.2633928571428559</c:v>
                </c:pt>
                <c:pt idx="5716">
                  <c:v>9.709821428571427</c:v>
                </c:pt>
                <c:pt idx="5717">
                  <c:v>10.044642857142856</c:v>
                </c:pt>
                <c:pt idx="5718">
                  <c:v>10.267857142857142</c:v>
                </c:pt>
                <c:pt idx="5719">
                  <c:v>10.267857142857142</c:v>
                </c:pt>
                <c:pt idx="5720">
                  <c:v>10.156249999999998</c:v>
                </c:pt>
                <c:pt idx="5721">
                  <c:v>9.9330357142857135</c:v>
                </c:pt>
                <c:pt idx="5722">
                  <c:v>9.3749999999999982</c:v>
                </c:pt>
                <c:pt idx="5723">
                  <c:v>8.928571428571427</c:v>
                </c:pt>
                <c:pt idx="5724">
                  <c:v>8.2589285714285712</c:v>
                </c:pt>
                <c:pt idx="5725">
                  <c:v>7.5892857142857135</c:v>
                </c:pt>
                <c:pt idx="5726">
                  <c:v>6.8080357142857135</c:v>
                </c:pt>
                <c:pt idx="5727">
                  <c:v>6.3616071428571423</c:v>
                </c:pt>
                <c:pt idx="5728">
                  <c:v>6.2499999999999991</c:v>
                </c:pt>
                <c:pt idx="5729">
                  <c:v>6.4732142857142847</c:v>
                </c:pt>
                <c:pt idx="5730">
                  <c:v>6.5848214285714279</c:v>
                </c:pt>
                <c:pt idx="5731">
                  <c:v>8.2589285714285712</c:v>
                </c:pt>
                <c:pt idx="5732">
                  <c:v>9.0401785714285712</c:v>
                </c:pt>
                <c:pt idx="5733">
                  <c:v>9.9330357142857135</c:v>
                </c:pt>
                <c:pt idx="5734">
                  <c:v>10.491071428571427</c:v>
                </c:pt>
                <c:pt idx="5735">
                  <c:v>10.825892857142856</c:v>
                </c:pt>
                <c:pt idx="5736">
                  <c:v>11.160714285714285</c:v>
                </c:pt>
                <c:pt idx="5737">
                  <c:v>11.160714285714285</c:v>
                </c:pt>
                <c:pt idx="5738">
                  <c:v>10.825892857142856</c:v>
                </c:pt>
                <c:pt idx="5739">
                  <c:v>10.491071428571427</c:v>
                </c:pt>
                <c:pt idx="5740">
                  <c:v>10.044642857142856</c:v>
                </c:pt>
                <c:pt idx="5741">
                  <c:v>9.5982142857142847</c:v>
                </c:pt>
                <c:pt idx="5742">
                  <c:v>9.3749999999999982</c:v>
                </c:pt>
                <c:pt idx="5743">
                  <c:v>9.1517857142857135</c:v>
                </c:pt>
                <c:pt idx="5744">
                  <c:v>8.928571428571427</c:v>
                </c:pt>
                <c:pt idx="5745">
                  <c:v>8.3705357142857135</c:v>
                </c:pt>
                <c:pt idx="5746">
                  <c:v>8.2589285714285712</c:v>
                </c:pt>
                <c:pt idx="5747">
                  <c:v>7.8124999999999991</c:v>
                </c:pt>
                <c:pt idx="5748">
                  <c:v>7.4776785714285703</c:v>
                </c:pt>
                <c:pt idx="5749">
                  <c:v>7.3660714285714279</c:v>
                </c:pt>
                <c:pt idx="5750">
                  <c:v>7.2544642857142847</c:v>
                </c:pt>
                <c:pt idx="5751">
                  <c:v>7.9241071428571423</c:v>
                </c:pt>
                <c:pt idx="5752">
                  <c:v>8.2589285714285712</c:v>
                </c:pt>
                <c:pt idx="5753">
                  <c:v>8.2589285714285712</c:v>
                </c:pt>
                <c:pt idx="5754">
                  <c:v>8.0357142857142847</c:v>
                </c:pt>
                <c:pt idx="5755">
                  <c:v>7.4776785714285703</c:v>
                </c:pt>
                <c:pt idx="5756">
                  <c:v>6.5848214285714279</c:v>
                </c:pt>
                <c:pt idx="5757">
                  <c:v>5.8035714285714279</c:v>
                </c:pt>
                <c:pt idx="5758">
                  <c:v>6.0267857142857135</c:v>
                </c:pt>
                <c:pt idx="5759">
                  <c:v>7.1428571428571423</c:v>
                </c:pt>
                <c:pt idx="5760">
                  <c:v>7.8124999999999991</c:v>
                </c:pt>
                <c:pt idx="5761">
                  <c:v>8.147321428571427</c:v>
                </c:pt>
                <c:pt idx="5762">
                  <c:v>8.2589285714285712</c:v>
                </c:pt>
                <c:pt idx="5763">
                  <c:v>8.0357142857142847</c:v>
                </c:pt>
                <c:pt idx="5764">
                  <c:v>7.5892857142857135</c:v>
                </c:pt>
                <c:pt idx="5765">
                  <c:v>7.1428571428571423</c:v>
                </c:pt>
                <c:pt idx="5766">
                  <c:v>6.8080357142857135</c:v>
                </c:pt>
                <c:pt idx="5767">
                  <c:v>6.4732142857142847</c:v>
                </c:pt>
                <c:pt idx="5768">
                  <c:v>6.2499999999999991</c:v>
                </c:pt>
                <c:pt idx="5769">
                  <c:v>6.1383928571428568</c:v>
                </c:pt>
                <c:pt idx="5770">
                  <c:v>6.1383928571428568</c:v>
                </c:pt>
                <c:pt idx="5771">
                  <c:v>6.5848214285714279</c:v>
                </c:pt>
                <c:pt idx="5772">
                  <c:v>6.9196428571428568</c:v>
                </c:pt>
                <c:pt idx="5773">
                  <c:v>7.3660714285714279</c:v>
                </c:pt>
                <c:pt idx="5774">
                  <c:v>8.0357142857142847</c:v>
                </c:pt>
                <c:pt idx="5775">
                  <c:v>8.3705357142857135</c:v>
                </c:pt>
                <c:pt idx="5776">
                  <c:v>8.8169642857142847</c:v>
                </c:pt>
                <c:pt idx="5777">
                  <c:v>9.0401785714285712</c:v>
                </c:pt>
                <c:pt idx="5778">
                  <c:v>9.2633928571428559</c:v>
                </c:pt>
                <c:pt idx="5779">
                  <c:v>9.3749999999999982</c:v>
                </c:pt>
                <c:pt idx="5780">
                  <c:v>9.5982142857142847</c:v>
                </c:pt>
                <c:pt idx="5781">
                  <c:v>9.709821428571427</c:v>
                </c:pt>
                <c:pt idx="5782">
                  <c:v>9.8214285714285712</c:v>
                </c:pt>
                <c:pt idx="5783">
                  <c:v>9.8214285714285712</c:v>
                </c:pt>
                <c:pt idx="5784">
                  <c:v>9.709821428571427</c:v>
                </c:pt>
                <c:pt idx="5785">
                  <c:v>9.5982142857142847</c:v>
                </c:pt>
                <c:pt idx="5786">
                  <c:v>9.3749999999999982</c:v>
                </c:pt>
                <c:pt idx="5787">
                  <c:v>9.4866071428571423</c:v>
                </c:pt>
                <c:pt idx="5788">
                  <c:v>9.2633928571428559</c:v>
                </c:pt>
                <c:pt idx="5789">
                  <c:v>9.0401785714285712</c:v>
                </c:pt>
                <c:pt idx="5790">
                  <c:v>9.0401785714285712</c:v>
                </c:pt>
                <c:pt idx="5791">
                  <c:v>8.928571428571427</c:v>
                </c:pt>
                <c:pt idx="5792">
                  <c:v>9.1517857142857135</c:v>
                </c:pt>
                <c:pt idx="5793">
                  <c:v>9.1517857142857135</c:v>
                </c:pt>
                <c:pt idx="5794">
                  <c:v>9.1517857142857135</c:v>
                </c:pt>
                <c:pt idx="5795">
                  <c:v>9.4866071428571423</c:v>
                </c:pt>
                <c:pt idx="5796">
                  <c:v>9.8214285714285712</c:v>
                </c:pt>
                <c:pt idx="5797">
                  <c:v>10.491071428571427</c:v>
                </c:pt>
                <c:pt idx="5798">
                  <c:v>11.383928571428571</c:v>
                </c:pt>
                <c:pt idx="5799">
                  <c:v>12.053571428571427</c:v>
                </c:pt>
                <c:pt idx="5800">
                  <c:v>12.723214285714285</c:v>
                </c:pt>
                <c:pt idx="5801">
                  <c:v>13.504464285714285</c:v>
                </c:pt>
                <c:pt idx="5802">
                  <c:v>13.950892857142856</c:v>
                </c:pt>
                <c:pt idx="5803">
                  <c:v>14.620535714285714</c:v>
                </c:pt>
                <c:pt idx="5804">
                  <c:v>15.290178571428569</c:v>
                </c:pt>
                <c:pt idx="5805">
                  <c:v>15.959821428571427</c:v>
                </c:pt>
                <c:pt idx="5806">
                  <c:v>16.40625</c:v>
                </c:pt>
                <c:pt idx="5807">
                  <c:v>16.852678571428569</c:v>
                </c:pt>
                <c:pt idx="5808">
                  <c:v>17.075892857142854</c:v>
                </c:pt>
                <c:pt idx="5809">
                  <c:v>17.075892857142854</c:v>
                </c:pt>
                <c:pt idx="5810">
                  <c:v>16.964285714285712</c:v>
                </c:pt>
                <c:pt idx="5811">
                  <c:v>16.629464285714285</c:v>
                </c:pt>
                <c:pt idx="5812">
                  <c:v>16.294642857142854</c:v>
                </c:pt>
                <c:pt idx="5813">
                  <c:v>15.736607142857141</c:v>
                </c:pt>
                <c:pt idx="5814">
                  <c:v>15.290178571428569</c:v>
                </c:pt>
                <c:pt idx="5815">
                  <c:v>14.955357142857141</c:v>
                </c:pt>
                <c:pt idx="5816">
                  <c:v>14.732142857142856</c:v>
                </c:pt>
                <c:pt idx="5817">
                  <c:v>14.285714285714285</c:v>
                </c:pt>
                <c:pt idx="5818">
                  <c:v>13.839285714285714</c:v>
                </c:pt>
                <c:pt idx="5819">
                  <c:v>13.392857142857142</c:v>
                </c:pt>
                <c:pt idx="5820">
                  <c:v>13.058035714285714</c:v>
                </c:pt>
                <c:pt idx="5821">
                  <c:v>12.834821428571427</c:v>
                </c:pt>
                <c:pt idx="5822">
                  <c:v>12.499999999999998</c:v>
                </c:pt>
                <c:pt idx="5823">
                  <c:v>12.165178571428569</c:v>
                </c:pt>
                <c:pt idx="5824">
                  <c:v>11.830357142857142</c:v>
                </c:pt>
                <c:pt idx="5825">
                  <c:v>11.495535714285714</c:v>
                </c:pt>
                <c:pt idx="5826">
                  <c:v>10.937499999999998</c:v>
                </c:pt>
                <c:pt idx="5827">
                  <c:v>10.491071428571427</c:v>
                </c:pt>
                <c:pt idx="5828">
                  <c:v>9.9330357142857135</c:v>
                </c:pt>
                <c:pt idx="5829">
                  <c:v>9.3749999999999982</c:v>
                </c:pt>
                <c:pt idx="5830">
                  <c:v>8.7053571428571423</c:v>
                </c:pt>
                <c:pt idx="5831">
                  <c:v>8.3705357142857135</c:v>
                </c:pt>
                <c:pt idx="5832">
                  <c:v>7.8124999999999991</c:v>
                </c:pt>
                <c:pt idx="5833">
                  <c:v>7.4776785714285703</c:v>
                </c:pt>
                <c:pt idx="5834">
                  <c:v>7.4776785714285703</c:v>
                </c:pt>
                <c:pt idx="5835">
                  <c:v>7.4776785714285703</c:v>
                </c:pt>
                <c:pt idx="5836">
                  <c:v>7.4776785714285703</c:v>
                </c:pt>
                <c:pt idx="5837">
                  <c:v>7.5892857142857135</c:v>
                </c:pt>
                <c:pt idx="5838">
                  <c:v>7.9241071428571423</c:v>
                </c:pt>
                <c:pt idx="5839">
                  <c:v>8.2589285714285712</c:v>
                </c:pt>
                <c:pt idx="5840">
                  <c:v>8.4821428571428559</c:v>
                </c:pt>
                <c:pt idx="5841">
                  <c:v>9.0401785714285712</c:v>
                </c:pt>
                <c:pt idx="5842">
                  <c:v>9.3749999999999982</c:v>
                </c:pt>
                <c:pt idx="5843">
                  <c:v>9.5982142857142847</c:v>
                </c:pt>
                <c:pt idx="5844">
                  <c:v>9.8214285714285712</c:v>
                </c:pt>
                <c:pt idx="5845">
                  <c:v>10.044642857142856</c:v>
                </c:pt>
                <c:pt idx="5846">
                  <c:v>10.379464285714285</c:v>
                </c:pt>
                <c:pt idx="5847">
                  <c:v>10.714285714285714</c:v>
                </c:pt>
                <c:pt idx="5848">
                  <c:v>10.825892857142856</c:v>
                </c:pt>
                <c:pt idx="5849">
                  <c:v>11.160714285714285</c:v>
                </c:pt>
                <c:pt idx="5850">
                  <c:v>11.272321428571427</c:v>
                </c:pt>
                <c:pt idx="5851">
                  <c:v>11.495535714285714</c:v>
                </c:pt>
                <c:pt idx="5852">
                  <c:v>11.495535714285714</c:v>
                </c:pt>
                <c:pt idx="5853">
                  <c:v>11.383928571428571</c:v>
                </c:pt>
                <c:pt idx="5854">
                  <c:v>11.272321428571427</c:v>
                </c:pt>
                <c:pt idx="5855">
                  <c:v>10.937499999999998</c:v>
                </c:pt>
                <c:pt idx="5856">
                  <c:v>10.714285714285714</c:v>
                </c:pt>
                <c:pt idx="5857">
                  <c:v>10.379464285714285</c:v>
                </c:pt>
                <c:pt idx="5858">
                  <c:v>10.156249999999998</c:v>
                </c:pt>
                <c:pt idx="5859">
                  <c:v>10.156249999999998</c:v>
                </c:pt>
                <c:pt idx="5860">
                  <c:v>10.044642857142856</c:v>
                </c:pt>
                <c:pt idx="5861">
                  <c:v>10.156249999999998</c:v>
                </c:pt>
                <c:pt idx="5862">
                  <c:v>10.156249999999998</c:v>
                </c:pt>
                <c:pt idx="5863">
                  <c:v>10.267857142857142</c:v>
                </c:pt>
                <c:pt idx="5864">
                  <c:v>10.267857142857142</c:v>
                </c:pt>
                <c:pt idx="5865">
                  <c:v>9.8214285714285712</c:v>
                </c:pt>
                <c:pt idx="5866">
                  <c:v>9.4866071428571423</c:v>
                </c:pt>
                <c:pt idx="5867">
                  <c:v>9.2633928571428559</c:v>
                </c:pt>
                <c:pt idx="5868">
                  <c:v>8.59375</c:v>
                </c:pt>
                <c:pt idx="5869">
                  <c:v>8.0357142857142847</c:v>
                </c:pt>
                <c:pt idx="5870">
                  <c:v>7.5892857142857135</c:v>
                </c:pt>
                <c:pt idx="5871">
                  <c:v>7.0312499999999991</c:v>
                </c:pt>
                <c:pt idx="5872">
                  <c:v>6.4732142857142847</c:v>
                </c:pt>
                <c:pt idx="5873">
                  <c:v>6.1383928571428568</c:v>
                </c:pt>
                <c:pt idx="5874">
                  <c:v>6.0267857142857135</c:v>
                </c:pt>
                <c:pt idx="5875">
                  <c:v>6.4732142857142847</c:v>
                </c:pt>
                <c:pt idx="5876">
                  <c:v>7.0312499999999991</c:v>
                </c:pt>
                <c:pt idx="5877">
                  <c:v>7.8124999999999991</c:v>
                </c:pt>
                <c:pt idx="5878">
                  <c:v>8.4821428571428559</c:v>
                </c:pt>
                <c:pt idx="5879">
                  <c:v>9.3749999999999982</c:v>
                </c:pt>
                <c:pt idx="5880">
                  <c:v>9.8214285714285712</c:v>
                </c:pt>
                <c:pt idx="5881">
                  <c:v>10.267857142857142</c:v>
                </c:pt>
                <c:pt idx="5882">
                  <c:v>10.714285714285714</c:v>
                </c:pt>
                <c:pt idx="5883">
                  <c:v>11.049107142857142</c:v>
                </c:pt>
                <c:pt idx="5884">
                  <c:v>11.049107142857142</c:v>
                </c:pt>
                <c:pt idx="5885">
                  <c:v>11.160714285714285</c:v>
                </c:pt>
                <c:pt idx="5886">
                  <c:v>11.495535714285714</c:v>
                </c:pt>
                <c:pt idx="5887">
                  <c:v>11.383928571428571</c:v>
                </c:pt>
                <c:pt idx="5888">
                  <c:v>11.495535714285714</c:v>
                </c:pt>
                <c:pt idx="5889">
                  <c:v>11.383928571428571</c:v>
                </c:pt>
                <c:pt idx="5890">
                  <c:v>11.383928571428571</c:v>
                </c:pt>
                <c:pt idx="5891">
                  <c:v>11.160714285714285</c:v>
                </c:pt>
                <c:pt idx="5892">
                  <c:v>11.160714285714285</c:v>
                </c:pt>
                <c:pt idx="5893">
                  <c:v>11.160714285714285</c:v>
                </c:pt>
                <c:pt idx="5894">
                  <c:v>11.049107142857142</c:v>
                </c:pt>
                <c:pt idx="5895">
                  <c:v>10.937499999999998</c:v>
                </c:pt>
                <c:pt idx="5896">
                  <c:v>10.937499999999998</c:v>
                </c:pt>
                <c:pt idx="5897">
                  <c:v>10.267857142857142</c:v>
                </c:pt>
                <c:pt idx="5898">
                  <c:v>9.709821428571427</c:v>
                </c:pt>
                <c:pt idx="5899">
                  <c:v>9.0401785714285712</c:v>
                </c:pt>
                <c:pt idx="5900">
                  <c:v>8.0357142857142847</c:v>
                </c:pt>
                <c:pt idx="5901">
                  <c:v>7.1428571428571423</c:v>
                </c:pt>
                <c:pt idx="5902">
                  <c:v>6.4732142857142847</c:v>
                </c:pt>
                <c:pt idx="5903">
                  <c:v>6.0267857142857135</c:v>
                </c:pt>
                <c:pt idx="5904">
                  <c:v>6.2499999999999991</c:v>
                </c:pt>
                <c:pt idx="5905">
                  <c:v>6.8080357142857135</c:v>
                </c:pt>
                <c:pt idx="5906">
                  <c:v>7.2544642857142847</c:v>
                </c:pt>
                <c:pt idx="5907">
                  <c:v>8.0357142857142847</c:v>
                </c:pt>
                <c:pt idx="5908">
                  <c:v>8.59375</c:v>
                </c:pt>
                <c:pt idx="5909">
                  <c:v>9.3749999999999982</c:v>
                </c:pt>
                <c:pt idx="5910">
                  <c:v>10.156249999999998</c:v>
                </c:pt>
                <c:pt idx="5911">
                  <c:v>10.714285714285714</c:v>
                </c:pt>
                <c:pt idx="5912">
                  <c:v>11.272321428571427</c:v>
                </c:pt>
                <c:pt idx="5913">
                  <c:v>11.383928571428571</c:v>
                </c:pt>
                <c:pt idx="5914">
                  <c:v>11.495535714285714</c:v>
                </c:pt>
                <c:pt idx="5915">
                  <c:v>11.830357142857142</c:v>
                </c:pt>
                <c:pt idx="5916">
                  <c:v>12.053571428571427</c:v>
                </c:pt>
                <c:pt idx="5917">
                  <c:v>12.053571428571427</c:v>
                </c:pt>
                <c:pt idx="5918">
                  <c:v>11.830357142857142</c:v>
                </c:pt>
                <c:pt idx="5919">
                  <c:v>11.272321428571427</c:v>
                </c:pt>
                <c:pt idx="5920">
                  <c:v>10.714285714285714</c:v>
                </c:pt>
                <c:pt idx="5921">
                  <c:v>10.491071428571427</c:v>
                </c:pt>
                <c:pt idx="5922">
                  <c:v>10.379464285714285</c:v>
                </c:pt>
                <c:pt idx="5923">
                  <c:v>10.267857142857142</c:v>
                </c:pt>
                <c:pt idx="5924">
                  <c:v>10.044642857142856</c:v>
                </c:pt>
                <c:pt idx="5925">
                  <c:v>9.5982142857142847</c:v>
                </c:pt>
                <c:pt idx="5926">
                  <c:v>8.928571428571427</c:v>
                </c:pt>
                <c:pt idx="5927">
                  <c:v>8.0357142857142847</c:v>
                </c:pt>
                <c:pt idx="5928">
                  <c:v>7.1428571428571423</c:v>
                </c:pt>
                <c:pt idx="5929">
                  <c:v>6.5848214285714279</c:v>
                </c:pt>
                <c:pt idx="5930">
                  <c:v>6.0267857142857135</c:v>
                </c:pt>
                <c:pt idx="5931">
                  <c:v>6.0267857142857135</c:v>
                </c:pt>
                <c:pt idx="5932">
                  <c:v>6.2499999999999991</c:v>
                </c:pt>
                <c:pt idx="5933">
                  <c:v>6.5848214285714279</c:v>
                </c:pt>
                <c:pt idx="5934">
                  <c:v>6.8080357142857135</c:v>
                </c:pt>
                <c:pt idx="5935">
                  <c:v>7.0312499999999991</c:v>
                </c:pt>
                <c:pt idx="5936">
                  <c:v>8.928571428571427</c:v>
                </c:pt>
                <c:pt idx="5937">
                  <c:v>9.9330357142857135</c:v>
                </c:pt>
                <c:pt idx="5938">
                  <c:v>10.937499999999998</c:v>
                </c:pt>
                <c:pt idx="5939">
                  <c:v>11.495535714285714</c:v>
                </c:pt>
                <c:pt idx="5940">
                  <c:v>11.830357142857142</c:v>
                </c:pt>
                <c:pt idx="5941">
                  <c:v>11.941964285714285</c:v>
                </c:pt>
                <c:pt idx="5942">
                  <c:v>12.165178571428569</c:v>
                </c:pt>
                <c:pt idx="5943">
                  <c:v>12.388392857142856</c:v>
                </c:pt>
                <c:pt idx="5944">
                  <c:v>12.499999999999998</c:v>
                </c:pt>
                <c:pt idx="5945">
                  <c:v>12.723214285714285</c:v>
                </c:pt>
                <c:pt idx="5946">
                  <c:v>12.611607142857142</c:v>
                </c:pt>
                <c:pt idx="5947">
                  <c:v>12.276785714285714</c:v>
                </c:pt>
                <c:pt idx="5948">
                  <c:v>11.607142857142856</c:v>
                </c:pt>
                <c:pt idx="5949">
                  <c:v>10.602678571428571</c:v>
                </c:pt>
                <c:pt idx="5950">
                  <c:v>9.2633928571428559</c:v>
                </c:pt>
                <c:pt idx="5951">
                  <c:v>7.8124999999999991</c:v>
                </c:pt>
                <c:pt idx="5952">
                  <c:v>6.2499999999999991</c:v>
                </c:pt>
                <c:pt idx="5953">
                  <c:v>6.1383928571428568</c:v>
                </c:pt>
                <c:pt idx="5954">
                  <c:v>7.3660714285714279</c:v>
                </c:pt>
                <c:pt idx="5955">
                  <c:v>8.3705357142857135</c:v>
                </c:pt>
                <c:pt idx="5956">
                  <c:v>9.1517857142857135</c:v>
                </c:pt>
                <c:pt idx="5957">
                  <c:v>9.709821428571427</c:v>
                </c:pt>
                <c:pt idx="5958">
                  <c:v>9.9330357142857135</c:v>
                </c:pt>
                <c:pt idx="5959">
                  <c:v>9.709821428571427</c:v>
                </c:pt>
                <c:pt idx="5960">
                  <c:v>9.0401785714285712</c:v>
                </c:pt>
                <c:pt idx="5961">
                  <c:v>8.2589285714285712</c:v>
                </c:pt>
                <c:pt idx="5962">
                  <c:v>6.9196428571428568</c:v>
                </c:pt>
                <c:pt idx="5963">
                  <c:v>6.3616071428571423</c:v>
                </c:pt>
                <c:pt idx="5964">
                  <c:v>7.0312499999999991</c:v>
                </c:pt>
                <c:pt idx="5965">
                  <c:v>7.9241071428571423</c:v>
                </c:pt>
                <c:pt idx="5966">
                  <c:v>8.2589285714285712</c:v>
                </c:pt>
                <c:pt idx="5967">
                  <c:v>8.3705357142857135</c:v>
                </c:pt>
                <c:pt idx="5968">
                  <c:v>8.2589285714285712</c:v>
                </c:pt>
                <c:pt idx="5969">
                  <c:v>6.1383928571428568</c:v>
                </c:pt>
                <c:pt idx="5970">
                  <c:v>6.8080357142857135</c:v>
                </c:pt>
                <c:pt idx="5971">
                  <c:v>7.5892857142857135</c:v>
                </c:pt>
                <c:pt idx="5972">
                  <c:v>8.0357142857142847</c:v>
                </c:pt>
                <c:pt idx="5973">
                  <c:v>8.4821428571428559</c:v>
                </c:pt>
                <c:pt idx="5974">
                  <c:v>8.8169642857142847</c:v>
                </c:pt>
                <c:pt idx="5975">
                  <c:v>8.8169642857142847</c:v>
                </c:pt>
                <c:pt idx="5976">
                  <c:v>8.8169642857142847</c:v>
                </c:pt>
                <c:pt idx="5977">
                  <c:v>8.59375</c:v>
                </c:pt>
                <c:pt idx="5978">
                  <c:v>8.147321428571427</c:v>
                </c:pt>
                <c:pt idx="5979">
                  <c:v>7.8124999999999991</c:v>
                </c:pt>
                <c:pt idx="5980">
                  <c:v>6.8080357142857135</c:v>
                </c:pt>
                <c:pt idx="5981">
                  <c:v>6.1383928571428568</c:v>
                </c:pt>
                <c:pt idx="5982">
                  <c:v>5.3571428571428568</c:v>
                </c:pt>
                <c:pt idx="5983">
                  <c:v>5.5803571428571423</c:v>
                </c:pt>
                <c:pt idx="5984">
                  <c:v>6.0267857142857135</c:v>
                </c:pt>
                <c:pt idx="5985">
                  <c:v>6.6964285714285712</c:v>
                </c:pt>
                <c:pt idx="5986">
                  <c:v>7.3660714285714279</c:v>
                </c:pt>
                <c:pt idx="5987">
                  <c:v>8.0357142857142847</c:v>
                </c:pt>
                <c:pt idx="5988">
                  <c:v>8.3705357142857135</c:v>
                </c:pt>
                <c:pt idx="5989">
                  <c:v>8.4821428571428559</c:v>
                </c:pt>
                <c:pt idx="5990">
                  <c:v>8.4821428571428559</c:v>
                </c:pt>
                <c:pt idx="5991">
                  <c:v>8.2589285714285712</c:v>
                </c:pt>
                <c:pt idx="5992">
                  <c:v>8.147321428571427</c:v>
                </c:pt>
                <c:pt idx="5993">
                  <c:v>7.4776785714285703</c:v>
                </c:pt>
                <c:pt idx="5994">
                  <c:v>6.8080357142857135</c:v>
                </c:pt>
                <c:pt idx="5995">
                  <c:v>6.1383928571428568</c:v>
                </c:pt>
                <c:pt idx="5996">
                  <c:v>5.8035714285714279</c:v>
                </c:pt>
                <c:pt idx="5997">
                  <c:v>5.5803571428571423</c:v>
                </c:pt>
                <c:pt idx="5998">
                  <c:v>6.1383928571428568</c:v>
                </c:pt>
                <c:pt idx="5999">
                  <c:v>6.5848214285714279</c:v>
                </c:pt>
                <c:pt idx="6000">
                  <c:v>6.8080357142857135</c:v>
                </c:pt>
                <c:pt idx="6001">
                  <c:v>6.9196428571428568</c:v>
                </c:pt>
                <c:pt idx="6002">
                  <c:v>7.1428571428571423</c:v>
                </c:pt>
                <c:pt idx="6003">
                  <c:v>7.0312499999999991</c:v>
                </c:pt>
                <c:pt idx="6004">
                  <c:v>6.9196428571428568</c:v>
                </c:pt>
                <c:pt idx="6005">
                  <c:v>6.9196428571428568</c:v>
                </c:pt>
                <c:pt idx="6006">
                  <c:v>6.9196428571428568</c:v>
                </c:pt>
                <c:pt idx="6007">
                  <c:v>6.6964285714285712</c:v>
                </c:pt>
                <c:pt idx="6008">
                  <c:v>6.3616071428571423</c:v>
                </c:pt>
                <c:pt idx="6009">
                  <c:v>6.0267857142857135</c:v>
                </c:pt>
                <c:pt idx="6010">
                  <c:v>5.8035714285714279</c:v>
                </c:pt>
                <c:pt idx="6011">
                  <c:v>5.8035714285714279</c:v>
                </c:pt>
                <c:pt idx="6012">
                  <c:v>6.0267857142857135</c:v>
                </c:pt>
                <c:pt idx="6013">
                  <c:v>6.4732142857142847</c:v>
                </c:pt>
                <c:pt idx="6014">
                  <c:v>6.9196428571428568</c:v>
                </c:pt>
                <c:pt idx="6015">
                  <c:v>7.5892857142857135</c:v>
                </c:pt>
                <c:pt idx="6016">
                  <c:v>8.2589285714285712</c:v>
                </c:pt>
                <c:pt idx="6017">
                  <c:v>8.7053571428571423</c:v>
                </c:pt>
                <c:pt idx="6018">
                  <c:v>9.0401785714285712</c:v>
                </c:pt>
                <c:pt idx="6019">
                  <c:v>9.2633928571428559</c:v>
                </c:pt>
                <c:pt idx="6020">
                  <c:v>9.1517857142857135</c:v>
                </c:pt>
                <c:pt idx="6021">
                  <c:v>8.7053571428571423</c:v>
                </c:pt>
                <c:pt idx="6022">
                  <c:v>8.147321428571427</c:v>
                </c:pt>
                <c:pt idx="6023">
                  <c:v>7.3660714285714279</c:v>
                </c:pt>
                <c:pt idx="6024">
                  <c:v>6.2499999999999991</c:v>
                </c:pt>
                <c:pt idx="6025">
                  <c:v>5.5803571428571423</c:v>
                </c:pt>
                <c:pt idx="6026">
                  <c:v>6.4732142857142847</c:v>
                </c:pt>
                <c:pt idx="6027">
                  <c:v>7.2544642857142847</c:v>
                </c:pt>
                <c:pt idx="6028">
                  <c:v>8.147321428571427</c:v>
                </c:pt>
                <c:pt idx="6029">
                  <c:v>9.1517857142857135</c:v>
                </c:pt>
                <c:pt idx="6030">
                  <c:v>9.8214285714285712</c:v>
                </c:pt>
                <c:pt idx="6031">
                  <c:v>10.491071428571427</c:v>
                </c:pt>
                <c:pt idx="6032">
                  <c:v>10.937499999999998</c:v>
                </c:pt>
                <c:pt idx="6033">
                  <c:v>11.160714285714285</c:v>
                </c:pt>
                <c:pt idx="6034">
                  <c:v>11.160714285714285</c:v>
                </c:pt>
                <c:pt idx="6035">
                  <c:v>10.937499999999998</c:v>
                </c:pt>
                <c:pt idx="6036">
                  <c:v>10.267857142857142</c:v>
                </c:pt>
                <c:pt idx="6037">
                  <c:v>9.4866071428571423</c:v>
                </c:pt>
                <c:pt idx="6038">
                  <c:v>8.59375</c:v>
                </c:pt>
                <c:pt idx="6039">
                  <c:v>7.2544642857142847</c:v>
                </c:pt>
                <c:pt idx="6040">
                  <c:v>6.2499999999999991</c:v>
                </c:pt>
                <c:pt idx="6041">
                  <c:v>5.3571428571428568</c:v>
                </c:pt>
                <c:pt idx="6042">
                  <c:v>6.0267857142857135</c:v>
                </c:pt>
                <c:pt idx="6043">
                  <c:v>7.1428571428571423</c:v>
                </c:pt>
                <c:pt idx="6044">
                  <c:v>7.8124999999999991</c:v>
                </c:pt>
                <c:pt idx="6045">
                  <c:v>8.0357142857142847</c:v>
                </c:pt>
                <c:pt idx="6046">
                  <c:v>8.2589285714285712</c:v>
                </c:pt>
                <c:pt idx="6047">
                  <c:v>8.2589285714285712</c:v>
                </c:pt>
                <c:pt idx="6048">
                  <c:v>8.0357142857142847</c:v>
                </c:pt>
                <c:pt idx="6049">
                  <c:v>7.5892857142857135</c:v>
                </c:pt>
                <c:pt idx="6050">
                  <c:v>6.8080357142857135</c:v>
                </c:pt>
                <c:pt idx="6051">
                  <c:v>6.1383928571428568</c:v>
                </c:pt>
                <c:pt idx="6052">
                  <c:v>5.5803571428571423</c:v>
                </c:pt>
                <c:pt idx="6053">
                  <c:v>6.2499999999999991</c:v>
                </c:pt>
                <c:pt idx="6054">
                  <c:v>6.9196428571428568</c:v>
                </c:pt>
                <c:pt idx="6055">
                  <c:v>7.4776785714285703</c:v>
                </c:pt>
                <c:pt idx="6056">
                  <c:v>7.9241071428571423</c:v>
                </c:pt>
                <c:pt idx="6057">
                  <c:v>8.2589285714285712</c:v>
                </c:pt>
                <c:pt idx="6058">
                  <c:v>8.3705357142857135</c:v>
                </c:pt>
                <c:pt idx="6059">
                  <c:v>8.4821428571428559</c:v>
                </c:pt>
                <c:pt idx="6060">
                  <c:v>8.7053571428571423</c:v>
                </c:pt>
                <c:pt idx="6061">
                  <c:v>8.7053571428571423</c:v>
                </c:pt>
                <c:pt idx="6062">
                  <c:v>8.4821428571428559</c:v>
                </c:pt>
                <c:pt idx="6063">
                  <c:v>8.3705357142857135</c:v>
                </c:pt>
                <c:pt idx="6064">
                  <c:v>8.0357142857142847</c:v>
                </c:pt>
                <c:pt idx="6065">
                  <c:v>7.5892857142857135</c:v>
                </c:pt>
                <c:pt idx="6066">
                  <c:v>7.0312499999999991</c:v>
                </c:pt>
                <c:pt idx="6067">
                  <c:v>6.5848214285714279</c:v>
                </c:pt>
                <c:pt idx="6068">
                  <c:v>6.0267857142857135</c:v>
                </c:pt>
                <c:pt idx="6069">
                  <c:v>5.6919642857142856</c:v>
                </c:pt>
                <c:pt idx="6070">
                  <c:v>5.8035714285714279</c:v>
                </c:pt>
                <c:pt idx="6071">
                  <c:v>6.1383928571428568</c:v>
                </c:pt>
                <c:pt idx="6072">
                  <c:v>6.4732142857142847</c:v>
                </c:pt>
                <c:pt idx="6073">
                  <c:v>6.9196428571428568</c:v>
                </c:pt>
                <c:pt idx="6074">
                  <c:v>7.5892857142857135</c:v>
                </c:pt>
                <c:pt idx="6075">
                  <c:v>8.3705357142857135</c:v>
                </c:pt>
                <c:pt idx="6076">
                  <c:v>9.2633928571428559</c:v>
                </c:pt>
                <c:pt idx="6077">
                  <c:v>9.8214285714285712</c:v>
                </c:pt>
                <c:pt idx="6078">
                  <c:v>10.379464285714285</c:v>
                </c:pt>
                <c:pt idx="6079">
                  <c:v>10.825892857142856</c:v>
                </c:pt>
                <c:pt idx="6080">
                  <c:v>10.825892857142856</c:v>
                </c:pt>
                <c:pt idx="6081">
                  <c:v>10.714285714285714</c:v>
                </c:pt>
                <c:pt idx="6082">
                  <c:v>10.379464285714285</c:v>
                </c:pt>
                <c:pt idx="6083">
                  <c:v>9.8214285714285712</c:v>
                </c:pt>
                <c:pt idx="6084">
                  <c:v>9.1517857142857135</c:v>
                </c:pt>
                <c:pt idx="6085">
                  <c:v>8.3705357142857135</c:v>
                </c:pt>
                <c:pt idx="6086">
                  <c:v>7.3660714285714279</c:v>
                </c:pt>
                <c:pt idx="6087">
                  <c:v>6.5848214285714279</c:v>
                </c:pt>
                <c:pt idx="6088">
                  <c:v>5.8035714285714279</c:v>
                </c:pt>
                <c:pt idx="6089">
                  <c:v>5.6919642857142856</c:v>
                </c:pt>
                <c:pt idx="6090">
                  <c:v>5.8035714285714279</c:v>
                </c:pt>
                <c:pt idx="6091">
                  <c:v>6.2499999999999991</c:v>
                </c:pt>
                <c:pt idx="6092">
                  <c:v>6.8080357142857135</c:v>
                </c:pt>
                <c:pt idx="6093">
                  <c:v>7.1428571428571423</c:v>
                </c:pt>
                <c:pt idx="6094">
                  <c:v>7.3660714285714279</c:v>
                </c:pt>
                <c:pt idx="6095">
                  <c:v>7.5892857142857135</c:v>
                </c:pt>
                <c:pt idx="6096">
                  <c:v>7.5892857142857135</c:v>
                </c:pt>
                <c:pt idx="6097">
                  <c:v>7.4776785714285703</c:v>
                </c:pt>
                <c:pt idx="6098">
                  <c:v>7.3660714285714279</c:v>
                </c:pt>
                <c:pt idx="6099">
                  <c:v>6.9196428571428568</c:v>
                </c:pt>
                <c:pt idx="6100">
                  <c:v>6.3616071428571423</c:v>
                </c:pt>
                <c:pt idx="6101">
                  <c:v>5.8035714285714279</c:v>
                </c:pt>
                <c:pt idx="6102">
                  <c:v>5.4687499999999991</c:v>
                </c:pt>
                <c:pt idx="6103">
                  <c:v>5.9151785714285712</c:v>
                </c:pt>
                <c:pt idx="6104">
                  <c:v>6.4732142857142847</c:v>
                </c:pt>
                <c:pt idx="6105">
                  <c:v>7.1428571428571423</c:v>
                </c:pt>
                <c:pt idx="6106">
                  <c:v>7.8124999999999991</c:v>
                </c:pt>
                <c:pt idx="6107">
                  <c:v>8.2589285714285712</c:v>
                </c:pt>
                <c:pt idx="6108">
                  <c:v>8.3705357142857135</c:v>
                </c:pt>
                <c:pt idx="6109">
                  <c:v>8.0357142857142847</c:v>
                </c:pt>
                <c:pt idx="6110">
                  <c:v>7.5892857142857135</c:v>
                </c:pt>
                <c:pt idx="6111">
                  <c:v>6.8080357142857135</c:v>
                </c:pt>
                <c:pt idx="6112">
                  <c:v>5.9151785714285712</c:v>
                </c:pt>
                <c:pt idx="6113">
                  <c:v>5.5803571428571423</c:v>
                </c:pt>
                <c:pt idx="6114">
                  <c:v>6.2499999999999991</c:v>
                </c:pt>
                <c:pt idx="6115">
                  <c:v>6.9196428571428568</c:v>
                </c:pt>
                <c:pt idx="6116">
                  <c:v>7.4776785714285703</c:v>
                </c:pt>
                <c:pt idx="6117">
                  <c:v>7.9241071428571423</c:v>
                </c:pt>
                <c:pt idx="6118">
                  <c:v>8.0357142857142847</c:v>
                </c:pt>
                <c:pt idx="6119">
                  <c:v>7.9241071428571423</c:v>
                </c:pt>
                <c:pt idx="6120">
                  <c:v>7.8124999999999991</c:v>
                </c:pt>
                <c:pt idx="6121">
                  <c:v>7.7008928571428568</c:v>
                </c:pt>
                <c:pt idx="6122">
                  <c:v>7.4776785714285703</c:v>
                </c:pt>
                <c:pt idx="6123">
                  <c:v>7.4776785714285703</c:v>
                </c:pt>
                <c:pt idx="6124">
                  <c:v>7.4776785714285703</c:v>
                </c:pt>
                <c:pt idx="6125">
                  <c:v>7.4776785714285703</c:v>
                </c:pt>
                <c:pt idx="6126">
                  <c:v>7.5892857142857135</c:v>
                </c:pt>
                <c:pt idx="6127">
                  <c:v>7.7008928571428568</c:v>
                </c:pt>
                <c:pt idx="6128">
                  <c:v>7.4776785714285703</c:v>
                </c:pt>
                <c:pt idx="6129">
                  <c:v>7.4776785714285703</c:v>
                </c:pt>
                <c:pt idx="6130">
                  <c:v>7.3660714285714279</c:v>
                </c:pt>
                <c:pt idx="6131">
                  <c:v>7.1428571428571423</c:v>
                </c:pt>
                <c:pt idx="6132">
                  <c:v>6.9196428571428568</c:v>
                </c:pt>
                <c:pt idx="6133">
                  <c:v>6.6964285714285712</c:v>
                </c:pt>
                <c:pt idx="6134">
                  <c:v>6.3616071428571423</c:v>
                </c:pt>
                <c:pt idx="6135">
                  <c:v>6.2499999999999991</c:v>
                </c:pt>
                <c:pt idx="6136">
                  <c:v>6.2499999999999991</c:v>
                </c:pt>
                <c:pt idx="6137">
                  <c:v>6.3616071428571423</c:v>
                </c:pt>
                <c:pt idx="6138">
                  <c:v>6.5848214285714279</c:v>
                </c:pt>
                <c:pt idx="6139">
                  <c:v>6.6964285714285712</c:v>
                </c:pt>
                <c:pt idx="6140">
                  <c:v>6.8080357142857135</c:v>
                </c:pt>
                <c:pt idx="6141">
                  <c:v>7.1428571428571423</c:v>
                </c:pt>
                <c:pt idx="6142">
                  <c:v>7.5892857142857135</c:v>
                </c:pt>
                <c:pt idx="6143">
                  <c:v>8.2589285714285712</c:v>
                </c:pt>
                <c:pt idx="6144">
                  <c:v>8.59375</c:v>
                </c:pt>
                <c:pt idx="6145">
                  <c:v>8.928571428571427</c:v>
                </c:pt>
                <c:pt idx="6146">
                  <c:v>8.928571428571427</c:v>
                </c:pt>
                <c:pt idx="6147">
                  <c:v>8.7053571428571423</c:v>
                </c:pt>
                <c:pt idx="6148">
                  <c:v>8.4821428571428559</c:v>
                </c:pt>
                <c:pt idx="6149">
                  <c:v>8.0357142857142847</c:v>
                </c:pt>
                <c:pt idx="6150">
                  <c:v>7.1428571428571423</c:v>
                </c:pt>
                <c:pt idx="6151">
                  <c:v>6.4732142857142847</c:v>
                </c:pt>
                <c:pt idx="6152">
                  <c:v>5.5803571428571423</c:v>
                </c:pt>
                <c:pt idx="6153">
                  <c:v>5.3571428571428568</c:v>
                </c:pt>
                <c:pt idx="6154">
                  <c:v>6.0267857142857135</c:v>
                </c:pt>
                <c:pt idx="6155">
                  <c:v>6.9196428571428568</c:v>
                </c:pt>
                <c:pt idx="6156">
                  <c:v>7.3660714285714279</c:v>
                </c:pt>
                <c:pt idx="6157">
                  <c:v>8.0357142857142847</c:v>
                </c:pt>
                <c:pt idx="6158">
                  <c:v>8.147321428571427</c:v>
                </c:pt>
                <c:pt idx="6159">
                  <c:v>8.0357142857142847</c:v>
                </c:pt>
                <c:pt idx="6160">
                  <c:v>7.5892857142857135</c:v>
                </c:pt>
                <c:pt idx="6161">
                  <c:v>7.1428571428571423</c:v>
                </c:pt>
                <c:pt idx="6162">
                  <c:v>6.5848214285714279</c:v>
                </c:pt>
                <c:pt idx="6163">
                  <c:v>5.9151785714285712</c:v>
                </c:pt>
                <c:pt idx="6164">
                  <c:v>5.4687499999999991</c:v>
                </c:pt>
                <c:pt idx="6165">
                  <c:v>5.8035714285714279</c:v>
                </c:pt>
                <c:pt idx="6166">
                  <c:v>6.5848214285714279</c:v>
                </c:pt>
                <c:pt idx="6167">
                  <c:v>7.1428571428571423</c:v>
                </c:pt>
                <c:pt idx="6168">
                  <c:v>7.8124999999999991</c:v>
                </c:pt>
                <c:pt idx="6169">
                  <c:v>8.2589285714285712</c:v>
                </c:pt>
                <c:pt idx="6170">
                  <c:v>8.3705357142857135</c:v>
                </c:pt>
                <c:pt idx="6171">
                  <c:v>8.4821428571428559</c:v>
                </c:pt>
                <c:pt idx="6172">
                  <c:v>8.59375</c:v>
                </c:pt>
                <c:pt idx="6173">
                  <c:v>8.4821428571428559</c:v>
                </c:pt>
                <c:pt idx="6174">
                  <c:v>8.4821428571428559</c:v>
                </c:pt>
                <c:pt idx="6175">
                  <c:v>8.0357142857142847</c:v>
                </c:pt>
                <c:pt idx="6176">
                  <c:v>7.3660714285714279</c:v>
                </c:pt>
                <c:pt idx="6177">
                  <c:v>6.8080357142857135</c:v>
                </c:pt>
                <c:pt idx="6178">
                  <c:v>6.5848214285714279</c:v>
                </c:pt>
                <c:pt idx="6179">
                  <c:v>6.4732142857142847</c:v>
                </c:pt>
                <c:pt idx="6180">
                  <c:v>6.2499999999999991</c:v>
                </c:pt>
                <c:pt idx="6181">
                  <c:v>6.1383928571428568</c:v>
                </c:pt>
                <c:pt idx="6182">
                  <c:v>6.1383928571428568</c:v>
                </c:pt>
                <c:pt idx="6183">
                  <c:v>6.2499999999999991</c:v>
                </c:pt>
                <c:pt idx="6184">
                  <c:v>6.5848214285714279</c:v>
                </c:pt>
                <c:pt idx="6185">
                  <c:v>6.6964285714285712</c:v>
                </c:pt>
                <c:pt idx="6186">
                  <c:v>6.8080357142857135</c:v>
                </c:pt>
                <c:pt idx="6187">
                  <c:v>6.9196428571428568</c:v>
                </c:pt>
                <c:pt idx="6188">
                  <c:v>6.9196428571428568</c:v>
                </c:pt>
                <c:pt idx="6189">
                  <c:v>6.9196428571428568</c:v>
                </c:pt>
                <c:pt idx="6190">
                  <c:v>6.6964285714285712</c:v>
                </c:pt>
                <c:pt idx="6191">
                  <c:v>6.2499999999999991</c:v>
                </c:pt>
                <c:pt idx="6192">
                  <c:v>5.9151785714285712</c:v>
                </c:pt>
                <c:pt idx="6193">
                  <c:v>5.8035714285714279</c:v>
                </c:pt>
                <c:pt idx="6194">
                  <c:v>5.8035714285714279</c:v>
                </c:pt>
                <c:pt idx="6195">
                  <c:v>6.2499999999999991</c:v>
                </c:pt>
                <c:pt idx="6196">
                  <c:v>6.5848214285714279</c:v>
                </c:pt>
                <c:pt idx="6197">
                  <c:v>6.9196428571428568</c:v>
                </c:pt>
                <c:pt idx="6198">
                  <c:v>7.0312499999999991</c:v>
                </c:pt>
                <c:pt idx="6199">
                  <c:v>6.9196428571428568</c:v>
                </c:pt>
                <c:pt idx="6200">
                  <c:v>6.8080357142857135</c:v>
                </c:pt>
                <c:pt idx="6201">
                  <c:v>6.5848214285714279</c:v>
                </c:pt>
                <c:pt idx="6202">
                  <c:v>6.2499999999999991</c:v>
                </c:pt>
                <c:pt idx="6203">
                  <c:v>6.1383928571428568</c:v>
                </c:pt>
                <c:pt idx="6204">
                  <c:v>5.9151785714285712</c:v>
                </c:pt>
                <c:pt idx="6205">
                  <c:v>6.1383928571428568</c:v>
                </c:pt>
                <c:pt idx="6206">
                  <c:v>6.2499999999999991</c:v>
                </c:pt>
                <c:pt idx="6207">
                  <c:v>6.4732142857142847</c:v>
                </c:pt>
                <c:pt idx="6208">
                  <c:v>6.4732142857142847</c:v>
                </c:pt>
                <c:pt idx="6209">
                  <c:v>6.8080357142857135</c:v>
                </c:pt>
                <c:pt idx="6210">
                  <c:v>7.3660714285714279</c:v>
                </c:pt>
                <c:pt idx="6211">
                  <c:v>7.5892857142857135</c:v>
                </c:pt>
                <c:pt idx="6212">
                  <c:v>7.8124999999999991</c:v>
                </c:pt>
                <c:pt idx="6213">
                  <c:v>8.0357142857142847</c:v>
                </c:pt>
                <c:pt idx="6214">
                  <c:v>7.9241071428571423</c:v>
                </c:pt>
                <c:pt idx="6215">
                  <c:v>7.9241071428571423</c:v>
                </c:pt>
                <c:pt idx="6216">
                  <c:v>7.8124999999999991</c:v>
                </c:pt>
                <c:pt idx="6217">
                  <c:v>7.3660714285714279</c:v>
                </c:pt>
                <c:pt idx="6218">
                  <c:v>6.9196428571428568</c:v>
                </c:pt>
                <c:pt idx="6219">
                  <c:v>6.0267857142857135</c:v>
                </c:pt>
                <c:pt idx="6220">
                  <c:v>5.4687499999999991</c:v>
                </c:pt>
                <c:pt idx="6221">
                  <c:v>5.8035714285714279</c:v>
                </c:pt>
                <c:pt idx="6222">
                  <c:v>6.4732142857142847</c:v>
                </c:pt>
                <c:pt idx="6223">
                  <c:v>7.3660714285714279</c:v>
                </c:pt>
                <c:pt idx="6224">
                  <c:v>7.8124999999999991</c:v>
                </c:pt>
                <c:pt idx="6225">
                  <c:v>7.9241071428571423</c:v>
                </c:pt>
                <c:pt idx="6226">
                  <c:v>7.4776785714285703</c:v>
                </c:pt>
                <c:pt idx="6227">
                  <c:v>7.1428571428571423</c:v>
                </c:pt>
                <c:pt idx="6228">
                  <c:v>6.3616071428571423</c:v>
                </c:pt>
                <c:pt idx="6229">
                  <c:v>5.8035714285714279</c:v>
                </c:pt>
                <c:pt idx="6230">
                  <c:v>5.5803571428571423</c:v>
                </c:pt>
                <c:pt idx="6231">
                  <c:v>5.9151785714285712</c:v>
                </c:pt>
                <c:pt idx="6232">
                  <c:v>6.4732142857142847</c:v>
                </c:pt>
                <c:pt idx="6233">
                  <c:v>6.9196428571428568</c:v>
                </c:pt>
                <c:pt idx="6234">
                  <c:v>7.1428571428571423</c:v>
                </c:pt>
                <c:pt idx="6235">
                  <c:v>7.3660714285714279</c:v>
                </c:pt>
                <c:pt idx="6236">
                  <c:v>7.2544642857142847</c:v>
                </c:pt>
                <c:pt idx="6237">
                  <c:v>7.0312499999999991</c:v>
                </c:pt>
                <c:pt idx="6238">
                  <c:v>6.6964285714285712</c:v>
                </c:pt>
                <c:pt idx="6239">
                  <c:v>6.4732142857142847</c:v>
                </c:pt>
                <c:pt idx="6240">
                  <c:v>6.0267857142857135</c:v>
                </c:pt>
                <c:pt idx="6241">
                  <c:v>5.8035714285714279</c:v>
                </c:pt>
                <c:pt idx="6242">
                  <c:v>5.8035714285714279</c:v>
                </c:pt>
                <c:pt idx="6243">
                  <c:v>6.0267857142857135</c:v>
                </c:pt>
                <c:pt idx="6244">
                  <c:v>6.5848214285714279</c:v>
                </c:pt>
                <c:pt idx="6245">
                  <c:v>7.1428571428571423</c:v>
                </c:pt>
                <c:pt idx="6246">
                  <c:v>7.4776785714285703</c:v>
                </c:pt>
                <c:pt idx="6247">
                  <c:v>7.5892857142857135</c:v>
                </c:pt>
                <c:pt idx="6248">
                  <c:v>7.5892857142857135</c:v>
                </c:pt>
                <c:pt idx="6249">
                  <c:v>7.2544642857142847</c:v>
                </c:pt>
                <c:pt idx="6250">
                  <c:v>6.9196428571428568</c:v>
                </c:pt>
                <c:pt idx="6251">
                  <c:v>6.4732142857142847</c:v>
                </c:pt>
                <c:pt idx="6252">
                  <c:v>5.9151785714285712</c:v>
                </c:pt>
                <c:pt idx="6253">
                  <c:v>5.8035714285714279</c:v>
                </c:pt>
                <c:pt idx="6254">
                  <c:v>5.9151785714285712</c:v>
                </c:pt>
                <c:pt idx="6255">
                  <c:v>6.1383928571428568</c:v>
                </c:pt>
                <c:pt idx="6256">
                  <c:v>6.5848214285714279</c:v>
                </c:pt>
                <c:pt idx="6257">
                  <c:v>6.8080357142857135</c:v>
                </c:pt>
                <c:pt idx="6258">
                  <c:v>7.1428571428571423</c:v>
                </c:pt>
                <c:pt idx="6259">
                  <c:v>7.3660714285714279</c:v>
                </c:pt>
                <c:pt idx="6260">
                  <c:v>7.9241071428571423</c:v>
                </c:pt>
                <c:pt idx="6261">
                  <c:v>8.147321428571427</c:v>
                </c:pt>
                <c:pt idx="6262">
                  <c:v>8.2589285714285712</c:v>
                </c:pt>
                <c:pt idx="6263">
                  <c:v>8.147321428571427</c:v>
                </c:pt>
                <c:pt idx="6264">
                  <c:v>7.9241071428571423</c:v>
                </c:pt>
                <c:pt idx="6265">
                  <c:v>7.3660714285714279</c:v>
                </c:pt>
                <c:pt idx="6266">
                  <c:v>6.9196428571428568</c:v>
                </c:pt>
                <c:pt idx="6267">
                  <c:v>6.4732142857142847</c:v>
                </c:pt>
                <c:pt idx="6268">
                  <c:v>6.0267857142857135</c:v>
                </c:pt>
                <c:pt idx="6269">
                  <c:v>5.8035714285714279</c:v>
                </c:pt>
                <c:pt idx="6270">
                  <c:v>6.0267857142857135</c:v>
                </c:pt>
                <c:pt idx="6271">
                  <c:v>6.2499999999999991</c:v>
                </c:pt>
                <c:pt idx="6272">
                  <c:v>6.8080357142857135</c:v>
                </c:pt>
                <c:pt idx="6273">
                  <c:v>7.2544642857142847</c:v>
                </c:pt>
                <c:pt idx="6274">
                  <c:v>7.7008928571428568</c:v>
                </c:pt>
                <c:pt idx="6275">
                  <c:v>8.0357142857142847</c:v>
                </c:pt>
                <c:pt idx="6276">
                  <c:v>8.3705357142857135</c:v>
                </c:pt>
                <c:pt idx="6277">
                  <c:v>8.59375</c:v>
                </c:pt>
                <c:pt idx="6278">
                  <c:v>8.4821428571428559</c:v>
                </c:pt>
                <c:pt idx="6279">
                  <c:v>8.2589285714285712</c:v>
                </c:pt>
                <c:pt idx="6280">
                  <c:v>7.8124999999999991</c:v>
                </c:pt>
                <c:pt idx="6281">
                  <c:v>7.1428571428571423</c:v>
                </c:pt>
                <c:pt idx="6282">
                  <c:v>6.5848214285714279</c:v>
                </c:pt>
                <c:pt idx="6283">
                  <c:v>6.0267857142857135</c:v>
                </c:pt>
                <c:pt idx="6284">
                  <c:v>5.5803571428571423</c:v>
                </c:pt>
                <c:pt idx="6285">
                  <c:v>5.8035714285714279</c:v>
                </c:pt>
                <c:pt idx="6286">
                  <c:v>6.4732142857142847</c:v>
                </c:pt>
                <c:pt idx="6287">
                  <c:v>6.9196428571428568</c:v>
                </c:pt>
                <c:pt idx="6288">
                  <c:v>7.5892857142857135</c:v>
                </c:pt>
                <c:pt idx="6289">
                  <c:v>8.0357142857142847</c:v>
                </c:pt>
                <c:pt idx="6290">
                  <c:v>8.4821428571428559</c:v>
                </c:pt>
                <c:pt idx="6291">
                  <c:v>8.928571428571427</c:v>
                </c:pt>
                <c:pt idx="6292">
                  <c:v>9.1517857142857135</c:v>
                </c:pt>
                <c:pt idx="6293">
                  <c:v>9.0401785714285712</c:v>
                </c:pt>
                <c:pt idx="6294">
                  <c:v>8.928571428571427</c:v>
                </c:pt>
                <c:pt idx="6295">
                  <c:v>8.8169642857142847</c:v>
                </c:pt>
                <c:pt idx="6296">
                  <c:v>8.7053571428571423</c:v>
                </c:pt>
                <c:pt idx="6297">
                  <c:v>8.7053571428571423</c:v>
                </c:pt>
                <c:pt idx="6298">
                  <c:v>8.7053571428571423</c:v>
                </c:pt>
                <c:pt idx="6299">
                  <c:v>8.7053571428571423</c:v>
                </c:pt>
                <c:pt idx="6300">
                  <c:v>8.7053571428571423</c:v>
                </c:pt>
                <c:pt idx="6301">
                  <c:v>8.4821428571428559</c:v>
                </c:pt>
                <c:pt idx="6302">
                  <c:v>8.3705357142857135</c:v>
                </c:pt>
                <c:pt idx="6303">
                  <c:v>8.0357142857142847</c:v>
                </c:pt>
                <c:pt idx="6304">
                  <c:v>7.3660714285714279</c:v>
                </c:pt>
                <c:pt idx="6305">
                  <c:v>6.5848214285714279</c:v>
                </c:pt>
                <c:pt idx="6306">
                  <c:v>5.9151785714285712</c:v>
                </c:pt>
                <c:pt idx="6307">
                  <c:v>5.5803571428571423</c:v>
                </c:pt>
                <c:pt idx="6308">
                  <c:v>5.9151785714285712</c:v>
                </c:pt>
                <c:pt idx="6309">
                  <c:v>6.6964285714285712</c:v>
                </c:pt>
                <c:pt idx="6310">
                  <c:v>7.2544642857142847</c:v>
                </c:pt>
                <c:pt idx="6311">
                  <c:v>8.0357142857142847</c:v>
                </c:pt>
                <c:pt idx="6312">
                  <c:v>8.4821428571428559</c:v>
                </c:pt>
                <c:pt idx="6313">
                  <c:v>8.8169642857142847</c:v>
                </c:pt>
                <c:pt idx="6314">
                  <c:v>8.8169642857142847</c:v>
                </c:pt>
                <c:pt idx="6315">
                  <c:v>8.928571428571427</c:v>
                </c:pt>
                <c:pt idx="6316">
                  <c:v>8.59375</c:v>
                </c:pt>
                <c:pt idx="6317">
                  <c:v>8.0357142857142847</c:v>
                </c:pt>
                <c:pt idx="6318">
                  <c:v>7.3660714285714279</c:v>
                </c:pt>
                <c:pt idx="6319">
                  <c:v>6.8080357142857135</c:v>
                </c:pt>
                <c:pt idx="6320">
                  <c:v>6.2499999999999991</c:v>
                </c:pt>
                <c:pt idx="6321">
                  <c:v>6.0267857142857135</c:v>
                </c:pt>
                <c:pt idx="6322">
                  <c:v>5.8035714285714279</c:v>
                </c:pt>
                <c:pt idx="6323">
                  <c:v>6.0267857142857135</c:v>
                </c:pt>
                <c:pt idx="6324">
                  <c:v>6.4732142857142847</c:v>
                </c:pt>
                <c:pt idx="6325">
                  <c:v>6.6964285714285712</c:v>
                </c:pt>
                <c:pt idx="6326">
                  <c:v>6.6964285714285712</c:v>
                </c:pt>
                <c:pt idx="6327">
                  <c:v>6.8080357142857135</c:v>
                </c:pt>
                <c:pt idx="6328">
                  <c:v>6.9196428571428568</c:v>
                </c:pt>
                <c:pt idx="6329">
                  <c:v>6.9196428571428568</c:v>
                </c:pt>
                <c:pt idx="6330">
                  <c:v>7.0312499999999991</c:v>
                </c:pt>
                <c:pt idx="6331">
                  <c:v>7.1428571428571423</c:v>
                </c:pt>
                <c:pt idx="6332">
                  <c:v>7.1428571428571423</c:v>
                </c:pt>
                <c:pt idx="6333">
                  <c:v>7.0312499999999991</c:v>
                </c:pt>
                <c:pt idx="6334">
                  <c:v>7.0312499999999991</c:v>
                </c:pt>
                <c:pt idx="6335">
                  <c:v>6.8080357142857135</c:v>
                </c:pt>
                <c:pt idx="6336">
                  <c:v>6.5848214285714279</c:v>
                </c:pt>
                <c:pt idx="6337">
                  <c:v>6.4732142857142847</c:v>
                </c:pt>
                <c:pt idx="6338">
                  <c:v>6.3616071428571423</c:v>
                </c:pt>
                <c:pt idx="6339">
                  <c:v>6.1383928571428568</c:v>
                </c:pt>
                <c:pt idx="6340">
                  <c:v>6.1383928571428568</c:v>
                </c:pt>
                <c:pt idx="6341">
                  <c:v>6.1383928571428568</c:v>
                </c:pt>
                <c:pt idx="6342">
                  <c:v>6.2499999999999991</c:v>
                </c:pt>
                <c:pt idx="6343">
                  <c:v>6.4732142857142847</c:v>
                </c:pt>
                <c:pt idx="6344">
                  <c:v>6.6964285714285712</c:v>
                </c:pt>
                <c:pt idx="6345">
                  <c:v>7.0312499999999991</c:v>
                </c:pt>
                <c:pt idx="6346">
                  <c:v>7.2544642857142847</c:v>
                </c:pt>
                <c:pt idx="6347">
                  <c:v>7.5892857142857135</c:v>
                </c:pt>
                <c:pt idx="6348">
                  <c:v>8.2589285714285712</c:v>
                </c:pt>
                <c:pt idx="6349">
                  <c:v>8.7053571428571423</c:v>
                </c:pt>
                <c:pt idx="6350">
                  <c:v>9.1517857142857135</c:v>
                </c:pt>
                <c:pt idx="6351">
                  <c:v>9.2633928571428559</c:v>
                </c:pt>
                <c:pt idx="6352">
                  <c:v>9.3749999999999982</c:v>
                </c:pt>
                <c:pt idx="6353">
                  <c:v>9.3749999999999982</c:v>
                </c:pt>
                <c:pt idx="6354">
                  <c:v>9.0401785714285712</c:v>
                </c:pt>
                <c:pt idx="6355">
                  <c:v>8.4821428571428559</c:v>
                </c:pt>
                <c:pt idx="6356">
                  <c:v>7.9241071428571423</c:v>
                </c:pt>
                <c:pt idx="6357">
                  <c:v>7.2544642857142847</c:v>
                </c:pt>
                <c:pt idx="6358">
                  <c:v>6.4732142857142847</c:v>
                </c:pt>
                <c:pt idx="6359">
                  <c:v>5.8035714285714279</c:v>
                </c:pt>
                <c:pt idx="6360">
                  <c:v>5.5803571428571423</c:v>
                </c:pt>
                <c:pt idx="6361">
                  <c:v>5.8035714285714279</c:v>
                </c:pt>
                <c:pt idx="6362">
                  <c:v>6.1383928571428568</c:v>
                </c:pt>
                <c:pt idx="6363">
                  <c:v>6.4732142857142847</c:v>
                </c:pt>
                <c:pt idx="6364">
                  <c:v>7.1428571428571423</c:v>
                </c:pt>
                <c:pt idx="6365">
                  <c:v>7.8124999999999991</c:v>
                </c:pt>
                <c:pt idx="6366">
                  <c:v>8.4821428571428559</c:v>
                </c:pt>
                <c:pt idx="6367">
                  <c:v>9.2633928571428559</c:v>
                </c:pt>
                <c:pt idx="6368">
                  <c:v>9.8214285714285712</c:v>
                </c:pt>
                <c:pt idx="6369">
                  <c:v>10.267857142857142</c:v>
                </c:pt>
                <c:pt idx="6370">
                  <c:v>10.491071428571427</c:v>
                </c:pt>
                <c:pt idx="6371">
                  <c:v>10.379464285714285</c:v>
                </c:pt>
                <c:pt idx="6372">
                  <c:v>10.267857142857142</c:v>
                </c:pt>
                <c:pt idx="6373">
                  <c:v>10.044642857142856</c:v>
                </c:pt>
                <c:pt idx="6374">
                  <c:v>9.8214285714285712</c:v>
                </c:pt>
                <c:pt idx="6375">
                  <c:v>9.3749999999999982</c:v>
                </c:pt>
                <c:pt idx="6376">
                  <c:v>9.1517857142857135</c:v>
                </c:pt>
                <c:pt idx="6377">
                  <c:v>8.7053571428571423</c:v>
                </c:pt>
                <c:pt idx="6378">
                  <c:v>8.2589285714285712</c:v>
                </c:pt>
                <c:pt idx="6379">
                  <c:v>7.4776785714285703</c:v>
                </c:pt>
                <c:pt idx="6380">
                  <c:v>6.6964285714285712</c:v>
                </c:pt>
                <c:pt idx="6381">
                  <c:v>6.0267857142857135</c:v>
                </c:pt>
                <c:pt idx="6382">
                  <c:v>5.3571428571428568</c:v>
                </c:pt>
                <c:pt idx="6383">
                  <c:v>5.9151785714285712</c:v>
                </c:pt>
                <c:pt idx="6384">
                  <c:v>6.6964285714285712</c:v>
                </c:pt>
                <c:pt idx="6385">
                  <c:v>7.3660714285714279</c:v>
                </c:pt>
                <c:pt idx="6386">
                  <c:v>7.8124999999999991</c:v>
                </c:pt>
                <c:pt idx="6387">
                  <c:v>7.9241071428571423</c:v>
                </c:pt>
                <c:pt idx="6388">
                  <c:v>7.9241071428571423</c:v>
                </c:pt>
                <c:pt idx="6389">
                  <c:v>7.5892857142857135</c:v>
                </c:pt>
                <c:pt idx="6390">
                  <c:v>7.0312499999999991</c:v>
                </c:pt>
                <c:pt idx="6391">
                  <c:v>6.4732142857142847</c:v>
                </c:pt>
                <c:pt idx="6392">
                  <c:v>6.2499999999999991</c:v>
                </c:pt>
                <c:pt idx="6393">
                  <c:v>5.9151785714285712</c:v>
                </c:pt>
                <c:pt idx="6394">
                  <c:v>6.0267857142857135</c:v>
                </c:pt>
                <c:pt idx="6395">
                  <c:v>6.2499999999999991</c:v>
                </c:pt>
                <c:pt idx="6396">
                  <c:v>6.3616071428571423</c:v>
                </c:pt>
                <c:pt idx="6397">
                  <c:v>6.2499999999999991</c:v>
                </c:pt>
                <c:pt idx="6398">
                  <c:v>6.2499999999999991</c:v>
                </c:pt>
                <c:pt idx="6399">
                  <c:v>6.0267857142857135</c:v>
                </c:pt>
                <c:pt idx="6400">
                  <c:v>6.0267857142857135</c:v>
                </c:pt>
                <c:pt idx="6401">
                  <c:v>6.2499999999999991</c:v>
                </c:pt>
                <c:pt idx="6402">
                  <c:v>6.5848214285714279</c:v>
                </c:pt>
                <c:pt idx="6403">
                  <c:v>6.6964285714285712</c:v>
                </c:pt>
                <c:pt idx="6404">
                  <c:v>6.9196428571428568</c:v>
                </c:pt>
                <c:pt idx="6405">
                  <c:v>6.8080357142857135</c:v>
                </c:pt>
                <c:pt idx="6406">
                  <c:v>6.5848214285714279</c:v>
                </c:pt>
                <c:pt idx="6407">
                  <c:v>6.1383928571428568</c:v>
                </c:pt>
                <c:pt idx="6408">
                  <c:v>5.9151785714285712</c:v>
                </c:pt>
                <c:pt idx="6409">
                  <c:v>5.9151785714285712</c:v>
                </c:pt>
                <c:pt idx="6410">
                  <c:v>6.3616071428571423</c:v>
                </c:pt>
                <c:pt idx="6411">
                  <c:v>6.9196428571428568</c:v>
                </c:pt>
                <c:pt idx="6412">
                  <c:v>7.3660714285714279</c:v>
                </c:pt>
                <c:pt idx="6413">
                  <c:v>7.8124999999999991</c:v>
                </c:pt>
                <c:pt idx="6414">
                  <c:v>8.2589285714285712</c:v>
                </c:pt>
                <c:pt idx="6415">
                  <c:v>8.7053571428571423</c:v>
                </c:pt>
                <c:pt idx="6416">
                  <c:v>9.1517857142857135</c:v>
                </c:pt>
                <c:pt idx="6417">
                  <c:v>9.4866071428571423</c:v>
                </c:pt>
                <c:pt idx="6418">
                  <c:v>9.5982142857142847</c:v>
                </c:pt>
                <c:pt idx="6419">
                  <c:v>9.4866071428571423</c:v>
                </c:pt>
                <c:pt idx="6420">
                  <c:v>9.3749999999999982</c:v>
                </c:pt>
                <c:pt idx="6421">
                  <c:v>9.0401785714285712</c:v>
                </c:pt>
                <c:pt idx="6422">
                  <c:v>8.8169642857142847</c:v>
                </c:pt>
                <c:pt idx="6423">
                  <c:v>8.4821428571428559</c:v>
                </c:pt>
                <c:pt idx="6424">
                  <c:v>7.8124999999999991</c:v>
                </c:pt>
                <c:pt idx="6425">
                  <c:v>6.9196428571428568</c:v>
                </c:pt>
                <c:pt idx="6426">
                  <c:v>6.4732142857142847</c:v>
                </c:pt>
                <c:pt idx="6427">
                  <c:v>5.9151785714285712</c:v>
                </c:pt>
                <c:pt idx="6428">
                  <c:v>5.9151785714285712</c:v>
                </c:pt>
                <c:pt idx="6429">
                  <c:v>6.1383928571428568</c:v>
                </c:pt>
                <c:pt idx="6430">
                  <c:v>6.6964285714285712</c:v>
                </c:pt>
                <c:pt idx="6431">
                  <c:v>7.4776785714285703</c:v>
                </c:pt>
                <c:pt idx="6432">
                  <c:v>8.3705357142857135</c:v>
                </c:pt>
                <c:pt idx="6433">
                  <c:v>8.928571428571427</c:v>
                </c:pt>
                <c:pt idx="6434">
                  <c:v>9.5982142857142847</c:v>
                </c:pt>
                <c:pt idx="6435">
                  <c:v>9.8214285714285712</c:v>
                </c:pt>
                <c:pt idx="6436">
                  <c:v>9.709821428571427</c:v>
                </c:pt>
                <c:pt idx="6437">
                  <c:v>9.8214285714285712</c:v>
                </c:pt>
                <c:pt idx="6438">
                  <c:v>9.3749999999999982</c:v>
                </c:pt>
                <c:pt idx="6439">
                  <c:v>8.928571428571427</c:v>
                </c:pt>
                <c:pt idx="6440">
                  <c:v>8.4821428571428559</c:v>
                </c:pt>
                <c:pt idx="6441">
                  <c:v>7.8124999999999991</c:v>
                </c:pt>
                <c:pt idx="6442">
                  <c:v>7.2544642857142847</c:v>
                </c:pt>
                <c:pt idx="6443">
                  <c:v>6.5848214285714279</c:v>
                </c:pt>
                <c:pt idx="6444">
                  <c:v>5.9151785714285712</c:v>
                </c:pt>
                <c:pt idx="6445">
                  <c:v>5.6919642857142856</c:v>
                </c:pt>
                <c:pt idx="6446">
                  <c:v>5.9151785714285712</c:v>
                </c:pt>
                <c:pt idx="6447">
                  <c:v>6.4732142857142847</c:v>
                </c:pt>
                <c:pt idx="6448">
                  <c:v>7.5892857142857135</c:v>
                </c:pt>
                <c:pt idx="6449">
                  <c:v>8.4821428571428559</c:v>
                </c:pt>
                <c:pt idx="6450">
                  <c:v>9.5982142857142847</c:v>
                </c:pt>
                <c:pt idx="6451">
                  <c:v>10.491071428571427</c:v>
                </c:pt>
                <c:pt idx="6452">
                  <c:v>11.049107142857142</c:v>
                </c:pt>
                <c:pt idx="6453">
                  <c:v>11.272321428571427</c:v>
                </c:pt>
                <c:pt idx="6454">
                  <c:v>11.160714285714285</c:v>
                </c:pt>
                <c:pt idx="6455">
                  <c:v>10.714285714285714</c:v>
                </c:pt>
                <c:pt idx="6456">
                  <c:v>9.9330357142857135</c:v>
                </c:pt>
                <c:pt idx="6457">
                  <c:v>9.1517857142857135</c:v>
                </c:pt>
                <c:pt idx="6458">
                  <c:v>8.4821428571428559</c:v>
                </c:pt>
                <c:pt idx="6459">
                  <c:v>7.4776785714285703</c:v>
                </c:pt>
                <c:pt idx="6460">
                  <c:v>6.9196428571428568</c:v>
                </c:pt>
                <c:pt idx="6461">
                  <c:v>6.0267857142857135</c:v>
                </c:pt>
                <c:pt idx="6462">
                  <c:v>5.6919642857142856</c:v>
                </c:pt>
                <c:pt idx="6463">
                  <c:v>6.4732142857142847</c:v>
                </c:pt>
                <c:pt idx="6464">
                  <c:v>7.2544642857142847</c:v>
                </c:pt>
                <c:pt idx="6465">
                  <c:v>8.0357142857142847</c:v>
                </c:pt>
                <c:pt idx="6466">
                  <c:v>8.4821428571428559</c:v>
                </c:pt>
                <c:pt idx="6467">
                  <c:v>8.8169642857142847</c:v>
                </c:pt>
                <c:pt idx="6468">
                  <c:v>8.8169642857142847</c:v>
                </c:pt>
                <c:pt idx="6469">
                  <c:v>8.7053571428571423</c:v>
                </c:pt>
                <c:pt idx="6470">
                  <c:v>8.3705357142857135</c:v>
                </c:pt>
                <c:pt idx="6471">
                  <c:v>7.9241071428571423</c:v>
                </c:pt>
                <c:pt idx="6472">
                  <c:v>7.5892857142857135</c:v>
                </c:pt>
                <c:pt idx="6473">
                  <c:v>6.8080357142857135</c:v>
                </c:pt>
                <c:pt idx="6474">
                  <c:v>6.1383928571428568</c:v>
                </c:pt>
                <c:pt idx="6475">
                  <c:v>5.4687499999999991</c:v>
                </c:pt>
                <c:pt idx="6476">
                  <c:v>5.8035714285714279</c:v>
                </c:pt>
                <c:pt idx="6477">
                  <c:v>6.5848214285714279</c:v>
                </c:pt>
                <c:pt idx="6478">
                  <c:v>7.2544642857142847</c:v>
                </c:pt>
                <c:pt idx="6479">
                  <c:v>7.8124999999999991</c:v>
                </c:pt>
                <c:pt idx="6480">
                  <c:v>7.8124999999999991</c:v>
                </c:pt>
                <c:pt idx="6481">
                  <c:v>7.3660714285714279</c:v>
                </c:pt>
                <c:pt idx="6482">
                  <c:v>7.1428571428571423</c:v>
                </c:pt>
                <c:pt idx="6483">
                  <c:v>6.8080357142857135</c:v>
                </c:pt>
                <c:pt idx="6484">
                  <c:v>6.2499999999999991</c:v>
                </c:pt>
                <c:pt idx="6485">
                  <c:v>6.0267857142857135</c:v>
                </c:pt>
                <c:pt idx="6486">
                  <c:v>5.8035714285714279</c:v>
                </c:pt>
                <c:pt idx="6487">
                  <c:v>5.8035714285714279</c:v>
                </c:pt>
                <c:pt idx="6488">
                  <c:v>6.2499999999999991</c:v>
                </c:pt>
                <c:pt idx="6489">
                  <c:v>6.4732142857142847</c:v>
                </c:pt>
                <c:pt idx="6490">
                  <c:v>6.6964285714285712</c:v>
                </c:pt>
                <c:pt idx="6491">
                  <c:v>6.9196428571428568</c:v>
                </c:pt>
                <c:pt idx="6492">
                  <c:v>7.1428571428571423</c:v>
                </c:pt>
                <c:pt idx="6493">
                  <c:v>7.0312499999999991</c:v>
                </c:pt>
                <c:pt idx="6494">
                  <c:v>7.2544642857142847</c:v>
                </c:pt>
                <c:pt idx="6495">
                  <c:v>7.7008928571428568</c:v>
                </c:pt>
                <c:pt idx="6496">
                  <c:v>7.8124999999999991</c:v>
                </c:pt>
                <c:pt idx="6497">
                  <c:v>8.0357142857142847</c:v>
                </c:pt>
                <c:pt idx="6498">
                  <c:v>8.147321428571427</c:v>
                </c:pt>
                <c:pt idx="6499">
                  <c:v>8.2589285714285712</c:v>
                </c:pt>
                <c:pt idx="6500">
                  <c:v>8.2589285714285712</c:v>
                </c:pt>
                <c:pt idx="6501">
                  <c:v>7.9241071428571423</c:v>
                </c:pt>
                <c:pt idx="6502">
                  <c:v>7.2544642857142847</c:v>
                </c:pt>
                <c:pt idx="6503">
                  <c:v>6.6964285714285712</c:v>
                </c:pt>
                <c:pt idx="6504">
                  <c:v>5.9151785714285712</c:v>
                </c:pt>
                <c:pt idx="6505">
                  <c:v>5.9151785714285712</c:v>
                </c:pt>
                <c:pt idx="6506">
                  <c:v>6.4732142857142847</c:v>
                </c:pt>
                <c:pt idx="6507">
                  <c:v>6.5848214285714279</c:v>
                </c:pt>
                <c:pt idx="6508">
                  <c:v>6.9196428571428568</c:v>
                </c:pt>
                <c:pt idx="6509">
                  <c:v>7.0312499999999991</c:v>
                </c:pt>
                <c:pt idx="6510">
                  <c:v>7.1428571428571423</c:v>
                </c:pt>
                <c:pt idx="6511">
                  <c:v>7.2544642857142847</c:v>
                </c:pt>
                <c:pt idx="6512">
                  <c:v>7.2544642857142847</c:v>
                </c:pt>
                <c:pt idx="6513">
                  <c:v>7.1428571428571423</c:v>
                </c:pt>
                <c:pt idx="6514">
                  <c:v>6.9196428571428568</c:v>
                </c:pt>
                <c:pt idx="6515">
                  <c:v>6.4732142857142847</c:v>
                </c:pt>
                <c:pt idx="6516">
                  <c:v>6.1383928571428568</c:v>
                </c:pt>
                <c:pt idx="6517">
                  <c:v>5.9151785714285712</c:v>
                </c:pt>
                <c:pt idx="6518">
                  <c:v>6.0267857142857135</c:v>
                </c:pt>
                <c:pt idx="6519">
                  <c:v>6.4732142857142847</c:v>
                </c:pt>
                <c:pt idx="6520">
                  <c:v>6.9196428571428568</c:v>
                </c:pt>
                <c:pt idx="6521">
                  <c:v>6.9196428571428568</c:v>
                </c:pt>
                <c:pt idx="6522">
                  <c:v>6.9196428571428568</c:v>
                </c:pt>
                <c:pt idx="6523">
                  <c:v>7.0312499999999991</c:v>
                </c:pt>
                <c:pt idx="6524">
                  <c:v>6.9196428571428568</c:v>
                </c:pt>
                <c:pt idx="6525">
                  <c:v>6.8080357142857135</c:v>
                </c:pt>
                <c:pt idx="6526">
                  <c:v>6.5848214285714279</c:v>
                </c:pt>
                <c:pt idx="6527">
                  <c:v>6.3616071428571423</c:v>
                </c:pt>
                <c:pt idx="6528">
                  <c:v>6.0267857142857135</c:v>
                </c:pt>
                <c:pt idx="6529">
                  <c:v>6.0267857142857135</c:v>
                </c:pt>
                <c:pt idx="6530">
                  <c:v>6.0267857142857135</c:v>
                </c:pt>
                <c:pt idx="6531">
                  <c:v>6.4732142857142847</c:v>
                </c:pt>
                <c:pt idx="6532">
                  <c:v>6.6964285714285712</c:v>
                </c:pt>
                <c:pt idx="6533">
                  <c:v>6.9196428571428568</c:v>
                </c:pt>
                <c:pt idx="6534">
                  <c:v>7.3660714285714279</c:v>
                </c:pt>
                <c:pt idx="6535">
                  <c:v>7.4776785714285703</c:v>
                </c:pt>
                <c:pt idx="6536">
                  <c:v>7.4776785714285703</c:v>
                </c:pt>
                <c:pt idx="6537">
                  <c:v>7.4776785714285703</c:v>
                </c:pt>
                <c:pt idx="6538">
                  <c:v>7.4776785714285703</c:v>
                </c:pt>
                <c:pt idx="6539">
                  <c:v>7.4776785714285703</c:v>
                </c:pt>
                <c:pt idx="6540">
                  <c:v>7.4776785714285703</c:v>
                </c:pt>
                <c:pt idx="6541">
                  <c:v>7.1428571428571423</c:v>
                </c:pt>
                <c:pt idx="6542">
                  <c:v>6.9196428571428568</c:v>
                </c:pt>
                <c:pt idx="6543">
                  <c:v>6.6964285714285712</c:v>
                </c:pt>
                <c:pt idx="6544">
                  <c:v>6.3616071428571423</c:v>
                </c:pt>
                <c:pt idx="6545">
                  <c:v>6.1383928571428568</c:v>
                </c:pt>
                <c:pt idx="6546">
                  <c:v>6.2499999999999991</c:v>
                </c:pt>
                <c:pt idx="6547">
                  <c:v>6.2499999999999991</c:v>
                </c:pt>
                <c:pt idx="6548">
                  <c:v>6.4732142857142847</c:v>
                </c:pt>
                <c:pt idx="6549">
                  <c:v>6.6964285714285712</c:v>
                </c:pt>
                <c:pt idx="6550">
                  <c:v>6.9196428571428568</c:v>
                </c:pt>
                <c:pt idx="6551">
                  <c:v>7.2544642857142847</c:v>
                </c:pt>
                <c:pt idx="6552">
                  <c:v>7.8124999999999991</c:v>
                </c:pt>
                <c:pt idx="6553">
                  <c:v>8.3705357142857135</c:v>
                </c:pt>
                <c:pt idx="6554">
                  <c:v>8.7053571428571423</c:v>
                </c:pt>
                <c:pt idx="6555">
                  <c:v>9.0401785714285712</c:v>
                </c:pt>
                <c:pt idx="6556">
                  <c:v>8.928571428571427</c:v>
                </c:pt>
                <c:pt idx="6557">
                  <c:v>8.59375</c:v>
                </c:pt>
                <c:pt idx="6558">
                  <c:v>8.147321428571427</c:v>
                </c:pt>
                <c:pt idx="6559">
                  <c:v>7.3660714285714279</c:v>
                </c:pt>
                <c:pt idx="6560">
                  <c:v>6.6964285714285712</c:v>
                </c:pt>
                <c:pt idx="6561">
                  <c:v>5.8035714285714279</c:v>
                </c:pt>
                <c:pt idx="6562">
                  <c:v>5.5803571428571423</c:v>
                </c:pt>
                <c:pt idx="6563">
                  <c:v>6.0267857142857135</c:v>
                </c:pt>
                <c:pt idx="6564">
                  <c:v>6.4732142857142847</c:v>
                </c:pt>
                <c:pt idx="6565">
                  <c:v>6.9196428571428568</c:v>
                </c:pt>
                <c:pt idx="6566">
                  <c:v>7.1428571428571423</c:v>
                </c:pt>
                <c:pt idx="6567">
                  <c:v>7.1428571428571423</c:v>
                </c:pt>
                <c:pt idx="6568">
                  <c:v>6.9196428571428568</c:v>
                </c:pt>
                <c:pt idx="6569">
                  <c:v>6.6964285714285712</c:v>
                </c:pt>
                <c:pt idx="6570">
                  <c:v>6.3616071428571423</c:v>
                </c:pt>
                <c:pt idx="6571">
                  <c:v>6.1383928571428568</c:v>
                </c:pt>
                <c:pt idx="6572">
                  <c:v>6.0267857142857135</c:v>
                </c:pt>
                <c:pt idx="6573">
                  <c:v>6.0267857142857135</c:v>
                </c:pt>
                <c:pt idx="6574">
                  <c:v>6.1383928571428568</c:v>
                </c:pt>
                <c:pt idx="6575">
                  <c:v>6.3616071428571423</c:v>
                </c:pt>
                <c:pt idx="6576">
                  <c:v>6.5848214285714279</c:v>
                </c:pt>
                <c:pt idx="6577">
                  <c:v>6.4732142857142847</c:v>
                </c:pt>
                <c:pt idx="6578">
                  <c:v>6.5848214285714279</c:v>
                </c:pt>
                <c:pt idx="6579">
                  <c:v>6.3616071428571423</c:v>
                </c:pt>
                <c:pt idx="6580">
                  <c:v>6.2499999999999991</c:v>
                </c:pt>
                <c:pt idx="6581">
                  <c:v>6.2499999999999991</c:v>
                </c:pt>
                <c:pt idx="6582">
                  <c:v>6.1383928571428568</c:v>
                </c:pt>
                <c:pt idx="6583">
                  <c:v>6.2499999999999991</c:v>
                </c:pt>
                <c:pt idx="6584">
                  <c:v>6.4732142857142847</c:v>
                </c:pt>
                <c:pt idx="6585">
                  <c:v>6.6964285714285712</c:v>
                </c:pt>
                <c:pt idx="6586">
                  <c:v>6.8080357142857135</c:v>
                </c:pt>
                <c:pt idx="6587">
                  <c:v>6.9196428571428568</c:v>
                </c:pt>
                <c:pt idx="6588">
                  <c:v>7.1428571428571423</c:v>
                </c:pt>
                <c:pt idx="6589">
                  <c:v>7.3660714285714279</c:v>
                </c:pt>
                <c:pt idx="6590">
                  <c:v>7.4776785714285703</c:v>
                </c:pt>
                <c:pt idx="6591">
                  <c:v>7.7008928571428568</c:v>
                </c:pt>
                <c:pt idx="6592">
                  <c:v>7.5892857142857135</c:v>
                </c:pt>
                <c:pt idx="6593">
                  <c:v>7.4776785714285703</c:v>
                </c:pt>
                <c:pt idx="6594">
                  <c:v>7.3660714285714279</c:v>
                </c:pt>
                <c:pt idx="6595">
                  <c:v>7.3660714285714279</c:v>
                </c:pt>
                <c:pt idx="6596">
                  <c:v>7.3660714285714279</c:v>
                </c:pt>
                <c:pt idx="6597">
                  <c:v>7.0312499999999991</c:v>
                </c:pt>
                <c:pt idx="6598">
                  <c:v>6.9196428571428568</c:v>
                </c:pt>
                <c:pt idx="6599">
                  <c:v>6.6964285714285712</c:v>
                </c:pt>
                <c:pt idx="6600">
                  <c:v>6.6964285714285712</c:v>
                </c:pt>
                <c:pt idx="6601">
                  <c:v>6.6964285714285712</c:v>
                </c:pt>
                <c:pt idx="6602">
                  <c:v>6.8080357142857135</c:v>
                </c:pt>
                <c:pt idx="6603">
                  <c:v>6.9196428571428568</c:v>
                </c:pt>
                <c:pt idx="6604">
                  <c:v>7.1428571428571423</c:v>
                </c:pt>
                <c:pt idx="6605">
                  <c:v>7.2544642857142847</c:v>
                </c:pt>
                <c:pt idx="6606">
                  <c:v>7.5892857142857135</c:v>
                </c:pt>
                <c:pt idx="6607">
                  <c:v>7.8124999999999991</c:v>
                </c:pt>
                <c:pt idx="6608">
                  <c:v>7.9241071428571423</c:v>
                </c:pt>
                <c:pt idx="6609">
                  <c:v>7.8124999999999991</c:v>
                </c:pt>
                <c:pt idx="6610">
                  <c:v>7.8124999999999991</c:v>
                </c:pt>
                <c:pt idx="6611">
                  <c:v>7.4776785714285703</c:v>
                </c:pt>
                <c:pt idx="6612">
                  <c:v>7.1428571428571423</c:v>
                </c:pt>
                <c:pt idx="6613">
                  <c:v>6.8080357142857135</c:v>
                </c:pt>
                <c:pt idx="6614">
                  <c:v>6.3616071428571423</c:v>
                </c:pt>
                <c:pt idx="6615">
                  <c:v>6.0267857142857135</c:v>
                </c:pt>
                <c:pt idx="6616">
                  <c:v>5.9151785714285712</c:v>
                </c:pt>
                <c:pt idx="6617">
                  <c:v>6.0267857142857135</c:v>
                </c:pt>
                <c:pt idx="6618">
                  <c:v>6.3616071428571423</c:v>
                </c:pt>
                <c:pt idx="6619">
                  <c:v>6.4732142857142847</c:v>
                </c:pt>
                <c:pt idx="6620">
                  <c:v>6.9196428571428568</c:v>
                </c:pt>
                <c:pt idx="6621">
                  <c:v>7.3660714285714279</c:v>
                </c:pt>
                <c:pt idx="6622">
                  <c:v>7.9241071428571423</c:v>
                </c:pt>
                <c:pt idx="6623">
                  <c:v>8.7053571428571423</c:v>
                </c:pt>
                <c:pt idx="6624">
                  <c:v>9.2633928571428559</c:v>
                </c:pt>
                <c:pt idx="6625">
                  <c:v>9.8214285714285712</c:v>
                </c:pt>
                <c:pt idx="6626">
                  <c:v>10.267857142857142</c:v>
                </c:pt>
                <c:pt idx="6627">
                  <c:v>10.491071428571427</c:v>
                </c:pt>
                <c:pt idx="6628">
                  <c:v>10.379464285714285</c:v>
                </c:pt>
                <c:pt idx="6629">
                  <c:v>10.156249999999998</c:v>
                </c:pt>
                <c:pt idx="6630">
                  <c:v>9.709821428571427</c:v>
                </c:pt>
                <c:pt idx="6631">
                  <c:v>9.1517857142857135</c:v>
                </c:pt>
                <c:pt idx="6632">
                  <c:v>8.3705357142857135</c:v>
                </c:pt>
                <c:pt idx="6633">
                  <c:v>7.5892857142857135</c:v>
                </c:pt>
                <c:pt idx="6634">
                  <c:v>6.8080357142857135</c:v>
                </c:pt>
                <c:pt idx="6635">
                  <c:v>6.1383928571428568</c:v>
                </c:pt>
                <c:pt idx="6636">
                  <c:v>5.5803571428571423</c:v>
                </c:pt>
                <c:pt idx="6637">
                  <c:v>5.5803571428571423</c:v>
                </c:pt>
                <c:pt idx="6638">
                  <c:v>6.4732142857142847</c:v>
                </c:pt>
                <c:pt idx="6639">
                  <c:v>7.3660714285714279</c:v>
                </c:pt>
                <c:pt idx="6640">
                  <c:v>8.147321428571427</c:v>
                </c:pt>
                <c:pt idx="6641">
                  <c:v>9.1517857142857135</c:v>
                </c:pt>
                <c:pt idx="6642">
                  <c:v>9.9330357142857135</c:v>
                </c:pt>
                <c:pt idx="6643">
                  <c:v>10.825892857142856</c:v>
                </c:pt>
                <c:pt idx="6644">
                  <c:v>11.830357142857142</c:v>
                </c:pt>
                <c:pt idx="6645">
                  <c:v>12.946428571428569</c:v>
                </c:pt>
                <c:pt idx="6646">
                  <c:v>14.174107142857142</c:v>
                </c:pt>
                <c:pt idx="6647">
                  <c:v>15.736607142857141</c:v>
                </c:pt>
                <c:pt idx="6648">
                  <c:v>17.1875</c:v>
                </c:pt>
                <c:pt idx="6649">
                  <c:v>18.526785714285712</c:v>
                </c:pt>
                <c:pt idx="6650">
                  <c:v>19.754464285714285</c:v>
                </c:pt>
                <c:pt idx="6651">
                  <c:v>20.758928571428569</c:v>
                </c:pt>
                <c:pt idx="6652">
                  <c:v>21.316964285714285</c:v>
                </c:pt>
                <c:pt idx="6653">
                  <c:v>21.540178571428569</c:v>
                </c:pt>
                <c:pt idx="6654">
                  <c:v>21.540178571428569</c:v>
                </c:pt>
                <c:pt idx="6655">
                  <c:v>21.316964285714285</c:v>
                </c:pt>
                <c:pt idx="6656">
                  <c:v>20.647321428571427</c:v>
                </c:pt>
                <c:pt idx="6657">
                  <c:v>19.754464285714285</c:v>
                </c:pt>
                <c:pt idx="6658">
                  <c:v>18.638392857142854</c:v>
                </c:pt>
                <c:pt idx="6659">
                  <c:v>17.075892857142854</c:v>
                </c:pt>
                <c:pt idx="6660">
                  <c:v>15.178571428571427</c:v>
                </c:pt>
                <c:pt idx="6661">
                  <c:v>13.281249999999998</c:v>
                </c:pt>
                <c:pt idx="6662">
                  <c:v>11.383928571428571</c:v>
                </c:pt>
                <c:pt idx="6663">
                  <c:v>9.709821428571427</c:v>
                </c:pt>
                <c:pt idx="6664">
                  <c:v>7.8124999999999991</c:v>
                </c:pt>
                <c:pt idx="6665">
                  <c:v>6.0267857142857135</c:v>
                </c:pt>
                <c:pt idx="6666">
                  <c:v>5.8035714285714279</c:v>
                </c:pt>
                <c:pt idx="6667">
                  <c:v>7.5892857142857135</c:v>
                </c:pt>
                <c:pt idx="6668">
                  <c:v>9.2633928571428559</c:v>
                </c:pt>
                <c:pt idx="6669">
                  <c:v>10.937499999999998</c:v>
                </c:pt>
                <c:pt idx="6670">
                  <c:v>12.276785714285714</c:v>
                </c:pt>
                <c:pt idx="6671">
                  <c:v>13.392857142857142</c:v>
                </c:pt>
                <c:pt idx="6672">
                  <c:v>14.508928571428569</c:v>
                </c:pt>
                <c:pt idx="6673">
                  <c:v>15.066964285714285</c:v>
                </c:pt>
                <c:pt idx="6674">
                  <c:v>15.290178571428569</c:v>
                </c:pt>
                <c:pt idx="6675">
                  <c:v>15.401785714285714</c:v>
                </c:pt>
                <c:pt idx="6676">
                  <c:v>15.401785714285714</c:v>
                </c:pt>
                <c:pt idx="6677">
                  <c:v>15.066964285714285</c:v>
                </c:pt>
                <c:pt idx="6678">
                  <c:v>14.843749999999998</c:v>
                </c:pt>
                <c:pt idx="6679">
                  <c:v>14.285714285714285</c:v>
                </c:pt>
                <c:pt idx="6680">
                  <c:v>13.616071428571427</c:v>
                </c:pt>
                <c:pt idx="6681">
                  <c:v>12.723214285714285</c:v>
                </c:pt>
                <c:pt idx="6682">
                  <c:v>11.495535714285714</c:v>
                </c:pt>
                <c:pt idx="6683">
                  <c:v>10.267857142857142</c:v>
                </c:pt>
                <c:pt idx="6684">
                  <c:v>8.928571428571427</c:v>
                </c:pt>
                <c:pt idx="6685">
                  <c:v>7.4776785714285703</c:v>
                </c:pt>
                <c:pt idx="6686">
                  <c:v>6.1383928571428568</c:v>
                </c:pt>
                <c:pt idx="6687">
                  <c:v>5.2455357142857135</c:v>
                </c:pt>
                <c:pt idx="6688">
                  <c:v>5.6919642857142856</c:v>
                </c:pt>
                <c:pt idx="6689">
                  <c:v>6.9196428571428568</c:v>
                </c:pt>
                <c:pt idx="6690">
                  <c:v>8.2589285714285712</c:v>
                </c:pt>
                <c:pt idx="6691">
                  <c:v>9.4866071428571423</c:v>
                </c:pt>
                <c:pt idx="6692">
                  <c:v>10.602678571428571</c:v>
                </c:pt>
                <c:pt idx="6693">
                  <c:v>11.718749999999998</c:v>
                </c:pt>
                <c:pt idx="6694">
                  <c:v>12.723214285714285</c:v>
                </c:pt>
                <c:pt idx="6695">
                  <c:v>13.504464285714285</c:v>
                </c:pt>
                <c:pt idx="6696">
                  <c:v>13.950892857142856</c:v>
                </c:pt>
                <c:pt idx="6697">
                  <c:v>14.285714285714285</c:v>
                </c:pt>
                <c:pt idx="6698">
                  <c:v>14.174107142857142</c:v>
                </c:pt>
                <c:pt idx="6699">
                  <c:v>14.174107142857142</c:v>
                </c:pt>
                <c:pt idx="6700">
                  <c:v>13.839285714285714</c:v>
                </c:pt>
                <c:pt idx="6701">
                  <c:v>13.504464285714285</c:v>
                </c:pt>
                <c:pt idx="6702">
                  <c:v>13.058035714285714</c:v>
                </c:pt>
                <c:pt idx="6703">
                  <c:v>12.499999999999998</c:v>
                </c:pt>
                <c:pt idx="6704">
                  <c:v>11.830357142857142</c:v>
                </c:pt>
                <c:pt idx="6705">
                  <c:v>10.825892857142856</c:v>
                </c:pt>
                <c:pt idx="6706">
                  <c:v>9.8214285714285712</c:v>
                </c:pt>
                <c:pt idx="6707">
                  <c:v>8.7053571428571423</c:v>
                </c:pt>
                <c:pt idx="6708">
                  <c:v>7.5892857142857135</c:v>
                </c:pt>
                <c:pt idx="6709">
                  <c:v>6.4732142857142847</c:v>
                </c:pt>
                <c:pt idx="6710">
                  <c:v>5.5803571428571423</c:v>
                </c:pt>
                <c:pt idx="6711">
                  <c:v>5.4687499999999991</c:v>
                </c:pt>
                <c:pt idx="6712">
                  <c:v>6.1383928571428568</c:v>
                </c:pt>
                <c:pt idx="6713">
                  <c:v>7.1428571428571423</c:v>
                </c:pt>
                <c:pt idx="6714">
                  <c:v>8.147321428571427</c:v>
                </c:pt>
                <c:pt idx="6715">
                  <c:v>9.0401785714285712</c:v>
                </c:pt>
                <c:pt idx="6716">
                  <c:v>9.9330357142857135</c:v>
                </c:pt>
                <c:pt idx="6717">
                  <c:v>10.379464285714285</c:v>
                </c:pt>
                <c:pt idx="6718">
                  <c:v>10.714285714285714</c:v>
                </c:pt>
                <c:pt idx="6719">
                  <c:v>10.825892857142856</c:v>
                </c:pt>
                <c:pt idx="6720">
                  <c:v>10.825892857142856</c:v>
                </c:pt>
                <c:pt idx="6721">
                  <c:v>10.714285714285714</c:v>
                </c:pt>
                <c:pt idx="6722">
                  <c:v>10.491071428571427</c:v>
                </c:pt>
                <c:pt idx="6723">
                  <c:v>10.267857142857142</c:v>
                </c:pt>
                <c:pt idx="6724">
                  <c:v>9.8214285714285712</c:v>
                </c:pt>
                <c:pt idx="6725">
                  <c:v>9.3749999999999982</c:v>
                </c:pt>
                <c:pt idx="6726">
                  <c:v>9.0401785714285712</c:v>
                </c:pt>
                <c:pt idx="6727">
                  <c:v>8.59375</c:v>
                </c:pt>
                <c:pt idx="6728">
                  <c:v>8.147321428571427</c:v>
                </c:pt>
                <c:pt idx="6729">
                  <c:v>7.8124999999999991</c:v>
                </c:pt>
                <c:pt idx="6730">
                  <c:v>7.4776785714285703</c:v>
                </c:pt>
                <c:pt idx="6731">
                  <c:v>7.1428571428571423</c:v>
                </c:pt>
                <c:pt idx="6732">
                  <c:v>6.5848214285714279</c:v>
                </c:pt>
                <c:pt idx="6733">
                  <c:v>6.1383928571428568</c:v>
                </c:pt>
                <c:pt idx="6734">
                  <c:v>5.9151785714285712</c:v>
                </c:pt>
                <c:pt idx="6735">
                  <c:v>5.8035714285714279</c:v>
                </c:pt>
                <c:pt idx="6736">
                  <c:v>6.1383928571428568</c:v>
                </c:pt>
                <c:pt idx="6737">
                  <c:v>6.4732142857142847</c:v>
                </c:pt>
                <c:pt idx="6738">
                  <c:v>6.6964285714285712</c:v>
                </c:pt>
                <c:pt idx="6739">
                  <c:v>7.0312499999999991</c:v>
                </c:pt>
                <c:pt idx="6740">
                  <c:v>7.1428571428571423</c:v>
                </c:pt>
                <c:pt idx="6741">
                  <c:v>7.2544642857142847</c:v>
                </c:pt>
                <c:pt idx="6742">
                  <c:v>7.2544642857142847</c:v>
                </c:pt>
                <c:pt idx="6743">
                  <c:v>7.1428571428571423</c:v>
                </c:pt>
                <c:pt idx="6744">
                  <c:v>7.0312499999999991</c:v>
                </c:pt>
                <c:pt idx="6745">
                  <c:v>6.5848214285714279</c:v>
                </c:pt>
                <c:pt idx="6746">
                  <c:v>6.2499999999999991</c:v>
                </c:pt>
                <c:pt idx="6747">
                  <c:v>5.9151785714285712</c:v>
                </c:pt>
                <c:pt idx="6748">
                  <c:v>5.8035714285714279</c:v>
                </c:pt>
                <c:pt idx="6749">
                  <c:v>6.0267857142857135</c:v>
                </c:pt>
                <c:pt idx="6750">
                  <c:v>6.2499999999999991</c:v>
                </c:pt>
                <c:pt idx="6751">
                  <c:v>6.4732142857142847</c:v>
                </c:pt>
                <c:pt idx="6752">
                  <c:v>6.6964285714285712</c:v>
                </c:pt>
                <c:pt idx="6753">
                  <c:v>6.9196428571428568</c:v>
                </c:pt>
                <c:pt idx="6754">
                  <c:v>6.9196428571428568</c:v>
                </c:pt>
                <c:pt idx="6755">
                  <c:v>7.1428571428571423</c:v>
                </c:pt>
                <c:pt idx="6756">
                  <c:v>7.1428571428571423</c:v>
                </c:pt>
                <c:pt idx="6757">
                  <c:v>7.2544642857142847</c:v>
                </c:pt>
                <c:pt idx="6758">
                  <c:v>7.2544642857142847</c:v>
                </c:pt>
                <c:pt idx="6759">
                  <c:v>7.3660714285714279</c:v>
                </c:pt>
                <c:pt idx="6760">
                  <c:v>7.2544642857142847</c:v>
                </c:pt>
                <c:pt idx="6761">
                  <c:v>7.1428571428571423</c:v>
                </c:pt>
                <c:pt idx="6762">
                  <c:v>7.0312499999999991</c:v>
                </c:pt>
                <c:pt idx="6763">
                  <c:v>6.8080357142857135</c:v>
                </c:pt>
                <c:pt idx="6764">
                  <c:v>6.4732142857142847</c:v>
                </c:pt>
                <c:pt idx="6765">
                  <c:v>6.2499999999999991</c:v>
                </c:pt>
                <c:pt idx="6766">
                  <c:v>6.0267857142857135</c:v>
                </c:pt>
                <c:pt idx="6767">
                  <c:v>6.1383928571428568</c:v>
                </c:pt>
                <c:pt idx="6768">
                  <c:v>6.2499999999999991</c:v>
                </c:pt>
                <c:pt idx="6769">
                  <c:v>6.5848214285714279</c:v>
                </c:pt>
                <c:pt idx="6770">
                  <c:v>7.0312499999999991</c:v>
                </c:pt>
                <c:pt idx="6771">
                  <c:v>7.5892857142857135</c:v>
                </c:pt>
                <c:pt idx="6772">
                  <c:v>8.147321428571427</c:v>
                </c:pt>
                <c:pt idx="6773">
                  <c:v>8.8169642857142847</c:v>
                </c:pt>
                <c:pt idx="6774">
                  <c:v>9.3749999999999982</c:v>
                </c:pt>
                <c:pt idx="6775">
                  <c:v>9.8214285714285712</c:v>
                </c:pt>
                <c:pt idx="6776">
                  <c:v>10.267857142857142</c:v>
                </c:pt>
                <c:pt idx="6777">
                  <c:v>10.156249999999998</c:v>
                </c:pt>
                <c:pt idx="6778">
                  <c:v>10.044642857142856</c:v>
                </c:pt>
                <c:pt idx="6779">
                  <c:v>9.709821428571427</c:v>
                </c:pt>
                <c:pt idx="6780">
                  <c:v>9.2633928571428559</c:v>
                </c:pt>
                <c:pt idx="6781">
                  <c:v>8.8169642857142847</c:v>
                </c:pt>
                <c:pt idx="6782">
                  <c:v>8.147321428571427</c:v>
                </c:pt>
                <c:pt idx="6783">
                  <c:v>7.3660714285714279</c:v>
                </c:pt>
                <c:pt idx="6784">
                  <c:v>6.5848214285714279</c:v>
                </c:pt>
                <c:pt idx="6785">
                  <c:v>5.8035714285714279</c:v>
                </c:pt>
                <c:pt idx="6786">
                  <c:v>5.4687499999999991</c:v>
                </c:pt>
                <c:pt idx="6787">
                  <c:v>6.0267857142857135</c:v>
                </c:pt>
                <c:pt idx="6788">
                  <c:v>6.8080357142857135</c:v>
                </c:pt>
                <c:pt idx="6789">
                  <c:v>7.4776785714285703</c:v>
                </c:pt>
                <c:pt idx="6790">
                  <c:v>8.147321428571427</c:v>
                </c:pt>
                <c:pt idx="6791">
                  <c:v>8.59375</c:v>
                </c:pt>
                <c:pt idx="6792">
                  <c:v>9.0401785714285712</c:v>
                </c:pt>
                <c:pt idx="6793">
                  <c:v>9.4866071428571423</c:v>
                </c:pt>
                <c:pt idx="6794">
                  <c:v>9.5982142857142847</c:v>
                </c:pt>
                <c:pt idx="6795">
                  <c:v>9.8214285714285712</c:v>
                </c:pt>
                <c:pt idx="6796">
                  <c:v>9.8214285714285712</c:v>
                </c:pt>
                <c:pt idx="6797">
                  <c:v>9.709821428571427</c:v>
                </c:pt>
                <c:pt idx="6798">
                  <c:v>9.3749999999999982</c:v>
                </c:pt>
                <c:pt idx="6799">
                  <c:v>8.7053571428571423</c:v>
                </c:pt>
                <c:pt idx="6800">
                  <c:v>8.0357142857142847</c:v>
                </c:pt>
                <c:pt idx="6801">
                  <c:v>7.1428571428571423</c:v>
                </c:pt>
                <c:pt idx="6802">
                  <c:v>6.2499999999999991</c:v>
                </c:pt>
                <c:pt idx="6803">
                  <c:v>5.5803571428571423</c:v>
                </c:pt>
                <c:pt idx="6804">
                  <c:v>5.8035714285714279</c:v>
                </c:pt>
                <c:pt idx="6805">
                  <c:v>6.4732142857142847</c:v>
                </c:pt>
                <c:pt idx="6806">
                  <c:v>7.0312499999999991</c:v>
                </c:pt>
                <c:pt idx="6807">
                  <c:v>7.8124999999999991</c:v>
                </c:pt>
                <c:pt idx="6808">
                  <c:v>8.3705357142857135</c:v>
                </c:pt>
                <c:pt idx="6809">
                  <c:v>9.0401785714285712</c:v>
                </c:pt>
                <c:pt idx="6810">
                  <c:v>9.8214285714285712</c:v>
                </c:pt>
                <c:pt idx="6811">
                  <c:v>10.379464285714285</c:v>
                </c:pt>
                <c:pt idx="6812">
                  <c:v>10.714285714285714</c:v>
                </c:pt>
                <c:pt idx="6813">
                  <c:v>10.825892857142856</c:v>
                </c:pt>
                <c:pt idx="6814">
                  <c:v>10.825892857142856</c:v>
                </c:pt>
                <c:pt idx="6815">
                  <c:v>10.491071428571427</c:v>
                </c:pt>
                <c:pt idx="6816">
                  <c:v>10.267857142857142</c:v>
                </c:pt>
                <c:pt idx="6817">
                  <c:v>9.8214285714285712</c:v>
                </c:pt>
                <c:pt idx="6818">
                  <c:v>9.5982142857142847</c:v>
                </c:pt>
                <c:pt idx="6819">
                  <c:v>9.0401785714285712</c:v>
                </c:pt>
                <c:pt idx="6820">
                  <c:v>8.3705357142857135</c:v>
                </c:pt>
                <c:pt idx="6821">
                  <c:v>7.5892857142857135</c:v>
                </c:pt>
                <c:pt idx="6822">
                  <c:v>6.4732142857142847</c:v>
                </c:pt>
                <c:pt idx="6823">
                  <c:v>5.4687499999999991</c:v>
                </c:pt>
                <c:pt idx="6824">
                  <c:v>6.1383928571428568</c:v>
                </c:pt>
                <c:pt idx="6825">
                  <c:v>7.1428571428571423</c:v>
                </c:pt>
                <c:pt idx="6826">
                  <c:v>8.0357142857142847</c:v>
                </c:pt>
                <c:pt idx="6827">
                  <c:v>9.1517857142857135</c:v>
                </c:pt>
                <c:pt idx="6828">
                  <c:v>10.156249999999998</c:v>
                </c:pt>
                <c:pt idx="6829">
                  <c:v>11.049107142857142</c:v>
                </c:pt>
                <c:pt idx="6830">
                  <c:v>12.053571428571427</c:v>
                </c:pt>
                <c:pt idx="6831">
                  <c:v>12.611607142857142</c:v>
                </c:pt>
                <c:pt idx="6832">
                  <c:v>13.169642857142856</c:v>
                </c:pt>
                <c:pt idx="6833">
                  <c:v>13.281249999999998</c:v>
                </c:pt>
                <c:pt idx="6834">
                  <c:v>12.834821428571427</c:v>
                </c:pt>
                <c:pt idx="6835">
                  <c:v>12.276785714285714</c:v>
                </c:pt>
                <c:pt idx="6836">
                  <c:v>11.272321428571427</c:v>
                </c:pt>
                <c:pt idx="6837">
                  <c:v>10.156249999999998</c:v>
                </c:pt>
                <c:pt idx="6838">
                  <c:v>8.7053571428571423</c:v>
                </c:pt>
                <c:pt idx="6839">
                  <c:v>7.2544642857142847</c:v>
                </c:pt>
                <c:pt idx="6840">
                  <c:v>5.8035714285714279</c:v>
                </c:pt>
                <c:pt idx="6841">
                  <c:v>6.4732142857142847</c:v>
                </c:pt>
                <c:pt idx="6842">
                  <c:v>7.8124999999999991</c:v>
                </c:pt>
                <c:pt idx="6843">
                  <c:v>8.7053571428571423</c:v>
                </c:pt>
                <c:pt idx="6844">
                  <c:v>9.1517857142857135</c:v>
                </c:pt>
                <c:pt idx="6845">
                  <c:v>9.5982142857142847</c:v>
                </c:pt>
                <c:pt idx="6846">
                  <c:v>9.709821428571427</c:v>
                </c:pt>
                <c:pt idx="6847">
                  <c:v>10.044642857142856</c:v>
                </c:pt>
                <c:pt idx="6848">
                  <c:v>9.8214285714285712</c:v>
                </c:pt>
                <c:pt idx="6849">
                  <c:v>9.8214285714285712</c:v>
                </c:pt>
                <c:pt idx="6850">
                  <c:v>9.4866071428571423</c:v>
                </c:pt>
                <c:pt idx="6851">
                  <c:v>9.4866071428571423</c:v>
                </c:pt>
                <c:pt idx="6852">
                  <c:v>9.4866071428571423</c:v>
                </c:pt>
                <c:pt idx="6853">
                  <c:v>9.0401785714285712</c:v>
                </c:pt>
                <c:pt idx="6854">
                  <c:v>8.8169642857142847</c:v>
                </c:pt>
                <c:pt idx="6855">
                  <c:v>8.3705357142857135</c:v>
                </c:pt>
                <c:pt idx="6856">
                  <c:v>7.9241071428571423</c:v>
                </c:pt>
                <c:pt idx="6857">
                  <c:v>7.2544642857142847</c:v>
                </c:pt>
                <c:pt idx="6858">
                  <c:v>6.6964285714285712</c:v>
                </c:pt>
                <c:pt idx="6859">
                  <c:v>5.9151785714285712</c:v>
                </c:pt>
                <c:pt idx="6860">
                  <c:v>6.2499999999999991</c:v>
                </c:pt>
                <c:pt idx="6861">
                  <c:v>6.8080357142857135</c:v>
                </c:pt>
                <c:pt idx="6862">
                  <c:v>7.5892857142857135</c:v>
                </c:pt>
                <c:pt idx="6863">
                  <c:v>8.0357142857142847</c:v>
                </c:pt>
                <c:pt idx="6864">
                  <c:v>8.4821428571428559</c:v>
                </c:pt>
                <c:pt idx="6865">
                  <c:v>9.5982142857142847</c:v>
                </c:pt>
                <c:pt idx="6866">
                  <c:v>10.267857142857142</c:v>
                </c:pt>
                <c:pt idx="6867">
                  <c:v>11.160714285714285</c:v>
                </c:pt>
                <c:pt idx="6868">
                  <c:v>11.830357142857142</c:v>
                </c:pt>
                <c:pt idx="6869">
                  <c:v>12.499999999999998</c:v>
                </c:pt>
                <c:pt idx="6870">
                  <c:v>13.281249999999998</c:v>
                </c:pt>
                <c:pt idx="6871">
                  <c:v>13.839285714285714</c:v>
                </c:pt>
                <c:pt idx="6872">
                  <c:v>14.062499999999998</c:v>
                </c:pt>
                <c:pt idx="6873">
                  <c:v>14.285714285714285</c:v>
                </c:pt>
                <c:pt idx="6874">
                  <c:v>14.174107142857142</c:v>
                </c:pt>
                <c:pt idx="6875">
                  <c:v>14.062499999999998</c:v>
                </c:pt>
                <c:pt idx="6876">
                  <c:v>13.839285714285714</c:v>
                </c:pt>
                <c:pt idx="6877">
                  <c:v>13.169642857142856</c:v>
                </c:pt>
                <c:pt idx="6878">
                  <c:v>12.499999999999998</c:v>
                </c:pt>
                <c:pt idx="6879">
                  <c:v>11.383928571428571</c:v>
                </c:pt>
                <c:pt idx="6880">
                  <c:v>10.379464285714285</c:v>
                </c:pt>
                <c:pt idx="6881">
                  <c:v>9.3749999999999982</c:v>
                </c:pt>
                <c:pt idx="6882">
                  <c:v>8.4821428571428559</c:v>
                </c:pt>
                <c:pt idx="6883">
                  <c:v>7.2544642857142847</c:v>
                </c:pt>
                <c:pt idx="6884">
                  <c:v>6.0267857142857135</c:v>
                </c:pt>
                <c:pt idx="6885">
                  <c:v>6.8080357142857135</c:v>
                </c:pt>
                <c:pt idx="6886">
                  <c:v>7.8124999999999991</c:v>
                </c:pt>
                <c:pt idx="6887">
                  <c:v>8.4821428571428559</c:v>
                </c:pt>
                <c:pt idx="6888">
                  <c:v>8.928571428571427</c:v>
                </c:pt>
                <c:pt idx="6889">
                  <c:v>9.1517857142857135</c:v>
                </c:pt>
                <c:pt idx="6890">
                  <c:v>9.0401785714285712</c:v>
                </c:pt>
                <c:pt idx="6891">
                  <c:v>8.8169642857142847</c:v>
                </c:pt>
                <c:pt idx="6892">
                  <c:v>8.4821428571428559</c:v>
                </c:pt>
                <c:pt idx="6893">
                  <c:v>8.147321428571427</c:v>
                </c:pt>
                <c:pt idx="6894">
                  <c:v>7.8124999999999991</c:v>
                </c:pt>
                <c:pt idx="6895">
                  <c:v>7.3660714285714279</c:v>
                </c:pt>
                <c:pt idx="6896">
                  <c:v>6.9196428571428568</c:v>
                </c:pt>
                <c:pt idx="6897">
                  <c:v>6.4732142857142847</c:v>
                </c:pt>
                <c:pt idx="6898">
                  <c:v>6.2499999999999991</c:v>
                </c:pt>
                <c:pt idx="6899">
                  <c:v>6.0267857142857135</c:v>
                </c:pt>
                <c:pt idx="6900">
                  <c:v>5.9151785714285712</c:v>
                </c:pt>
                <c:pt idx="6901">
                  <c:v>6.0267857142857135</c:v>
                </c:pt>
                <c:pt idx="6902">
                  <c:v>6.2499999999999991</c:v>
                </c:pt>
                <c:pt idx="6903">
                  <c:v>6.4732142857142847</c:v>
                </c:pt>
                <c:pt idx="6904">
                  <c:v>6.6964285714285712</c:v>
                </c:pt>
                <c:pt idx="6905">
                  <c:v>7.0312499999999991</c:v>
                </c:pt>
                <c:pt idx="6906">
                  <c:v>7.3660714285714279</c:v>
                </c:pt>
                <c:pt idx="6907">
                  <c:v>7.5892857142857135</c:v>
                </c:pt>
                <c:pt idx="6908">
                  <c:v>7.5892857142857135</c:v>
                </c:pt>
                <c:pt idx="6909">
                  <c:v>7.5892857142857135</c:v>
                </c:pt>
                <c:pt idx="6910">
                  <c:v>7.3660714285714279</c:v>
                </c:pt>
                <c:pt idx="6911">
                  <c:v>6.8080357142857135</c:v>
                </c:pt>
                <c:pt idx="6912">
                  <c:v>6.3616071428571423</c:v>
                </c:pt>
                <c:pt idx="6913">
                  <c:v>5.8035714285714279</c:v>
                </c:pt>
                <c:pt idx="6914">
                  <c:v>5.6919642857142856</c:v>
                </c:pt>
                <c:pt idx="6915">
                  <c:v>5.9151785714285712</c:v>
                </c:pt>
                <c:pt idx="6916">
                  <c:v>6.4732142857142847</c:v>
                </c:pt>
                <c:pt idx="6917">
                  <c:v>7.1428571428571423</c:v>
                </c:pt>
                <c:pt idx="6918">
                  <c:v>7.5892857142857135</c:v>
                </c:pt>
                <c:pt idx="6919">
                  <c:v>8.147321428571427</c:v>
                </c:pt>
                <c:pt idx="6920">
                  <c:v>8.59375</c:v>
                </c:pt>
                <c:pt idx="6921">
                  <c:v>8.928571428571427</c:v>
                </c:pt>
                <c:pt idx="6922">
                  <c:v>8.928571428571427</c:v>
                </c:pt>
                <c:pt idx="6923">
                  <c:v>8.8169642857142847</c:v>
                </c:pt>
                <c:pt idx="6924">
                  <c:v>8.3705357142857135</c:v>
                </c:pt>
                <c:pt idx="6925">
                  <c:v>7.9241071428571423</c:v>
                </c:pt>
                <c:pt idx="6926">
                  <c:v>7.1428571428571423</c:v>
                </c:pt>
                <c:pt idx="6927">
                  <c:v>6.4732142857142847</c:v>
                </c:pt>
                <c:pt idx="6928">
                  <c:v>5.8035714285714279</c:v>
                </c:pt>
                <c:pt idx="6929">
                  <c:v>5.5803571428571423</c:v>
                </c:pt>
                <c:pt idx="6930">
                  <c:v>6.0267857142857135</c:v>
                </c:pt>
                <c:pt idx="6931">
                  <c:v>6.6964285714285712</c:v>
                </c:pt>
                <c:pt idx="6932">
                  <c:v>7.2544642857142847</c:v>
                </c:pt>
                <c:pt idx="6933">
                  <c:v>7.4776785714285703</c:v>
                </c:pt>
                <c:pt idx="6934">
                  <c:v>7.5892857142857135</c:v>
                </c:pt>
                <c:pt idx="6935">
                  <c:v>7.4776785714285703</c:v>
                </c:pt>
                <c:pt idx="6936">
                  <c:v>7.2544642857142847</c:v>
                </c:pt>
                <c:pt idx="6937">
                  <c:v>7.1428571428571423</c:v>
                </c:pt>
                <c:pt idx="6938">
                  <c:v>7.0312499999999991</c:v>
                </c:pt>
                <c:pt idx="6939">
                  <c:v>6.8080357142857135</c:v>
                </c:pt>
                <c:pt idx="6940">
                  <c:v>6.6964285714285712</c:v>
                </c:pt>
                <c:pt idx="6941">
                  <c:v>6.5848214285714279</c:v>
                </c:pt>
                <c:pt idx="6942">
                  <c:v>6.2499999999999991</c:v>
                </c:pt>
                <c:pt idx="6943">
                  <c:v>6.2499999999999991</c:v>
                </c:pt>
                <c:pt idx="6944">
                  <c:v>6.2499999999999991</c:v>
                </c:pt>
                <c:pt idx="6945">
                  <c:v>6.2499999999999991</c:v>
                </c:pt>
                <c:pt idx="6946">
                  <c:v>6.3616071428571423</c:v>
                </c:pt>
                <c:pt idx="6947">
                  <c:v>6.4732142857142847</c:v>
                </c:pt>
                <c:pt idx="6948">
                  <c:v>6.4732142857142847</c:v>
                </c:pt>
                <c:pt idx="6949">
                  <c:v>6.4732142857142847</c:v>
                </c:pt>
                <c:pt idx="6950">
                  <c:v>6.4732142857142847</c:v>
                </c:pt>
                <c:pt idx="6951">
                  <c:v>6.2499999999999991</c:v>
                </c:pt>
                <c:pt idx="6952">
                  <c:v>6.1383928571428568</c:v>
                </c:pt>
                <c:pt idx="6953">
                  <c:v>6.1383928571428568</c:v>
                </c:pt>
                <c:pt idx="6954">
                  <c:v>6.2499999999999991</c:v>
                </c:pt>
                <c:pt idx="6955">
                  <c:v>6.2499999999999991</c:v>
                </c:pt>
                <c:pt idx="6956">
                  <c:v>6.3616071428571423</c:v>
                </c:pt>
                <c:pt idx="6957">
                  <c:v>6.5848214285714279</c:v>
                </c:pt>
                <c:pt idx="6958">
                  <c:v>6.6964285714285712</c:v>
                </c:pt>
                <c:pt idx="6959">
                  <c:v>6.8080357142857135</c:v>
                </c:pt>
                <c:pt idx="6960">
                  <c:v>6.9196428571428568</c:v>
                </c:pt>
                <c:pt idx="6961">
                  <c:v>7.1428571428571423</c:v>
                </c:pt>
                <c:pt idx="6962">
                  <c:v>7.0312499999999991</c:v>
                </c:pt>
                <c:pt idx="6963">
                  <c:v>7.1428571428571423</c:v>
                </c:pt>
                <c:pt idx="6964">
                  <c:v>7.2544642857142847</c:v>
                </c:pt>
                <c:pt idx="6965">
                  <c:v>7.1428571428571423</c:v>
                </c:pt>
                <c:pt idx="6966">
                  <c:v>7.1428571428571423</c:v>
                </c:pt>
                <c:pt idx="6967">
                  <c:v>6.9196428571428568</c:v>
                </c:pt>
                <c:pt idx="6968">
                  <c:v>6.9196428571428568</c:v>
                </c:pt>
                <c:pt idx="6969">
                  <c:v>6.1383928571428568</c:v>
                </c:pt>
                <c:pt idx="6970">
                  <c:v>5.9151785714285712</c:v>
                </c:pt>
                <c:pt idx="6971">
                  <c:v>6.6964285714285712</c:v>
                </c:pt>
                <c:pt idx="6972">
                  <c:v>7.3660714285714279</c:v>
                </c:pt>
                <c:pt idx="6973">
                  <c:v>7.9241071428571423</c:v>
                </c:pt>
                <c:pt idx="6974">
                  <c:v>8.4821428571428559</c:v>
                </c:pt>
                <c:pt idx="6975">
                  <c:v>8.7053571428571423</c:v>
                </c:pt>
                <c:pt idx="6976">
                  <c:v>8.7053571428571423</c:v>
                </c:pt>
                <c:pt idx="6977">
                  <c:v>8.928571428571427</c:v>
                </c:pt>
                <c:pt idx="6978">
                  <c:v>8.7053571428571423</c:v>
                </c:pt>
                <c:pt idx="6979">
                  <c:v>8.4821428571428559</c:v>
                </c:pt>
                <c:pt idx="6980">
                  <c:v>8.3705357142857135</c:v>
                </c:pt>
                <c:pt idx="6981">
                  <c:v>8.147321428571427</c:v>
                </c:pt>
                <c:pt idx="6982">
                  <c:v>7.9241071428571423</c:v>
                </c:pt>
                <c:pt idx="6983">
                  <c:v>7.8124999999999991</c:v>
                </c:pt>
                <c:pt idx="6984">
                  <c:v>7.9241071428571423</c:v>
                </c:pt>
                <c:pt idx="6985">
                  <c:v>8.0357142857142847</c:v>
                </c:pt>
                <c:pt idx="6986">
                  <c:v>8.2589285714285712</c:v>
                </c:pt>
                <c:pt idx="6987">
                  <c:v>8.2589285714285712</c:v>
                </c:pt>
                <c:pt idx="6988">
                  <c:v>8.2589285714285712</c:v>
                </c:pt>
                <c:pt idx="6989">
                  <c:v>7.9241071428571423</c:v>
                </c:pt>
                <c:pt idx="6990">
                  <c:v>7.7008928571428568</c:v>
                </c:pt>
                <c:pt idx="6991">
                  <c:v>7.2544642857142847</c:v>
                </c:pt>
                <c:pt idx="6992">
                  <c:v>6.6964285714285712</c:v>
                </c:pt>
                <c:pt idx="6993">
                  <c:v>6.4732142857142847</c:v>
                </c:pt>
                <c:pt idx="6994">
                  <c:v>6.0267857142857135</c:v>
                </c:pt>
                <c:pt idx="6995">
                  <c:v>6.2499999999999991</c:v>
                </c:pt>
                <c:pt idx="6996">
                  <c:v>6.4732142857142847</c:v>
                </c:pt>
                <c:pt idx="6997">
                  <c:v>6.6964285714285712</c:v>
                </c:pt>
                <c:pt idx="6998">
                  <c:v>6.6964285714285712</c:v>
                </c:pt>
                <c:pt idx="6999">
                  <c:v>6.8080357142857135</c:v>
                </c:pt>
                <c:pt idx="7000">
                  <c:v>6.6964285714285712</c:v>
                </c:pt>
                <c:pt idx="7001">
                  <c:v>6.4732142857142847</c:v>
                </c:pt>
                <c:pt idx="7002">
                  <c:v>6.2499999999999991</c:v>
                </c:pt>
                <c:pt idx="7003">
                  <c:v>5.6919642857142856</c:v>
                </c:pt>
                <c:pt idx="7004">
                  <c:v>5.4687499999999991</c:v>
                </c:pt>
                <c:pt idx="7005">
                  <c:v>5.6919642857142856</c:v>
                </c:pt>
                <c:pt idx="7006">
                  <c:v>6.2499999999999991</c:v>
                </c:pt>
                <c:pt idx="7007">
                  <c:v>6.8080357142857135</c:v>
                </c:pt>
                <c:pt idx="7008">
                  <c:v>7.3660714285714279</c:v>
                </c:pt>
                <c:pt idx="7009">
                  <c:v>7.8124999999999991</c:v>
                </c:pt>
                <c:pt idx="7010">
                  <c:v>8.0357142857142847</c:v>
                </c:pt>
                <c:pt idx="7011">
                  <c:v>8.147321428571427</c:v>
                </c:pt>
                <c:pt idx="7012">
                  <c:v>8.2589285714285712</c:v>
                </c:pt>
                <c:pt idx="7013">
                  <c:v>8.2589285714285712</c:v>
                </c:pt>
                <c:pt idx="7014">
                  <c:v>8.0357142857142847</c:v>
                </c:pt>
                <c:pt idx="7015">
                  <c:v>7.8124999999999991</c:v>
                </c:pt>
                <c:pt idx="7016">
                  <c:v>7.5892857142857135</c:v>
                </c:pt>
                <c:pt idx="7017">
                  <c:v>7.0312499999999991</c:v>
                </c:pt>
                <c:pt idx="7018">
                  <c:v>6.5848214285714279</c:v>
                </c:pt>
                <c:pt idx="7019">
                  <c:v>6.2499999999999991</c:v>
                </c:pt>
                <c:pt idx="7020">
                  <c:v>6.2499999999999991</c:v>
                </c:pt>
                <c:pt idx="7021">
                  <c:v>6.1383928571428568</c:v>
                </c:pt>
                <c:pt idx="7022">
                  <c:v>6.2499999999999991</c:v>
                </c:pt>
                <c:pt idx="7023">
                  <c:v>6.2499999999999991</c:v>
                </c:pt>
                <c:pt idx="7024">
                  <c:v>6.4732142857142847</c:v>
                </c:pt>
                <c:pt idx="7025">
                  <c:v>6.5848214285714279</c:v>
                </c:pt>
                <c:pt idx="7026">
                  <c:v>6.6964285714285712</c:v>
                </c:pt>
                <c:pt idx="7027">
                  <c:v>6.6964285714285712</c:v>
                </c:pt>
                <c:pt idx="7028">
                  <c:v>6.9196428571428568</c:v>
                </c:pt>
                <c:pt idx="7029">
                  <c:v>7.1428571428571423</c:v>
                </c:pt>
                <c:pt idx="7030">
                  <c:v>7.1428571428571423</c:v>
                </c:pt>
                <c:pt idx="7031">
                  <c:v>7.5892857142857135</c:v>
                </c:pt>
                <c:pt idx="7032">
                  <c:v>7.5892857142857135</c:v>
                </c:pt>
                <c:pt idx="7033">
                  <c:v>8.0357142857142847</c:v>
                </c:pt>
                <c:pt idx="7034">
                  <c:v>8.0357142857142847</c:v>
                </c:pt>
                <c:pt idx="7035">
                  <c:v>8.2589285714285712</c:v>
                </c:pt>
                <c:pt idx="7036">
                  <c:v>8.2589285714285712</c:v>
                </c:pt>
                <c:pt idx="7037">
                  <c:v>8.2589285714285712</c:v>
                </c:pt>
                <c:pt idx="7038">
                  <c:v>8.2589285714285712</c:v>
                </c:pt>
                <c:pt idx="7039">
                  <c:v>8.2589285714285712</c:v>
                </c:pt>
                <c:pt idx="7040">
                  <c:v>8.147321428571427</c:v>
                </c:pt>
                <c:pt idx="7041">
                  <c:v>7.8124999999999991</c:v>
                </c:pt>
                <c:pt idx="7042">
                  <c:v>7.7008928571428568</c:v>
                </c:pt>
                <c:pt idx="7043">
                  <c:v>7.3660714285714279</c:v>
                </c:pt>
                <c:pt idx="7044">
                  <c:v>7.3660714285714279</c:v>
                </c:pt>
                <c:pt idx="7045">
                  <c:v>7.0312499999999991</c:v>
                </c:pt>
                <c:pt idx="7046">
                  <c:v>6.9196428571428568</c:v>
                </c:pt>
                <c:pt idx="7047">
                  <c:v>6.5848214285714279</c:v>
                </c:pt>
                <c:pt idx="7048">
                  <c:v>6.4732142857142847</c:v>
                </c:pt>
                <c:pt idx="7049">
                  <c:v>6.1383928571428568</c:v>
                </c:pt>
                <c:pt idx="7050">
                  <c:v>5.9151785714285712</c:v>
                </c:pt>
                <c:pt idx="7051">
                  <c:v>5.6919642857142856</c:v>
                </c:pt>
                <c:pt idx="7052">
                  <c:v>6.2499999999999991</c:v>
                </c:pt>
                <c:pt idx="7053">
                  <c:v>6.4732142857142847</c:v>
                </c:pt>
                <c:pt idx="7054">
                  <c:v>6.6964285714285712</c:v>
                </c:pt>
                <c:pt idx="7055">
                  <c:v>7.1428571428571423</c:v>
                </c:pt>
                <c:pt idx="7056">
                  <c:v>7.7008928571428568</c:v>
                </c:pt>
                <c:pt idx="7057">
                  <c:v>8.2589285714285712</c:v>
                </c:pt>
                <c:pt idx="7058">
                  <c:v>8.7053571428571423</c:v>
                </c:pt>
                <c:pt idx="7059">
                  <c:v>8.928571428571427</c:v>
                </c:pt>
                <c:pt idx="7060">
                  <c:v>9.0401785714285712</c:v>
                </c:pt>
                <c:pt idx="7061">
                  <c:v>9.1517857142857135</c:v>
                </c:pt>
                <c:pt idx="7062">
                  <c:v>9.1517857142857135</c:v>
                </c:pt>
                <c:pt idx="7063">
                  <c:v>9.1517857142857135</c:v>
                </c:pt>
                <c:pt idx="7064">
                  <c:v>8.8169642857142847</c:v>
                </c:pt>
                <c:pt idx="7065">
                  <c:v>8.59375</c:v>
                </c:pt>
                <c:pt idx="7066">
                  <c:v>8.0357142857142847</c:v>
                </c:pt>
                <c:pt idx="7067">
                  <c:v>7.5892857142857135</c:v>
                </c:pt>
                <c:pt idx="7068">
                  <c:v>6.9196428571428568</c:v>
                </c:pt>
                <c:pt idx="7069">
                  <c:v>6.3616071428571423</c:v>
                </c:pt>
                <c:pt idx="7070">
                  <c:v>5.9151785714285712</c:v>
                </c:pt>
                <c:pt idx="7071">
                  <c:v>5.4687499999999991</c:v>
                </c:pt>
                <c:pt idx="7072">
                  <c:v>5.8035714285714279</c:v>
                </c:pt>
                <c:pt idx="7073">
                  <c:v>6.2499999999999991</c:v>
                </c:pt>
                <c:pt idx="7074">
                  <c:v>6.4732142857142847</c:v>
                </c:pt>
                <c:pt idx="7075">
                  <c:v>6.3616071428571423</c:v>
                </c:pt>
                <c:pt idx="7076">
                  <c:v>6.2499999999999991</c:v>
                </c:pt>
                <c:pt idx="7077">
                  <c:v>5.8035714285714279</c:v>
                </c:pt>
                <c:pt idx="7078">
                  <c:v>5.6919642857142856</c:v>
                </c:pt>
                <c:pt idx="7079">
                  <c:v>5.8035714285714279</c:v>
                </c:pt>
                <c:pt idx="7080">
                  <c:v>6.0267857142857135</c:v>
                </c:pt>
                <c:pt idx="7081">
                  <c:v>6.3616071428571423</c:v>
                </c:pt>
                <c:pt idx="7082">
                  <c:v>6.4732142857142847</c:v>
                </c:pt>
                <c:pt idx="7083">
                  <c:v>6.4732142857142847</c:v>
                </c:pt>
                <c:pt idx="7084">
                  <c:v>6.0267857142857135</c:v>
                </c:pt>
                <c:pt idx="7085">
                  <c:v>6.0267857142857135</c:v>
                </c:pt>
                <c:pt idx="7086">
                  <c:v>6.0267857142857135</c:v>
                </c:pt>
                <c:pt idx="7087">
                  <c:v>6.4732142857142847</c:v>
                </c:pt>
                <c:pt idx="7088">
                  <c:v>6.4732142857142847</c:v>
                </c:pt>
                <c:pt idx="7089">
                  <c:v>6.5848214285714279</c:v>
                </c:pt>
                <c:pt idx="7090">
                  <c:v>6.4732142857142847</c:v>
                </c:pt>
                <c:pt idx="7091">
                  <c:v>6.2499999999999991</c:v>
                </c:pt>
                <c:pt idx="7092">
                  <c:v>6.2499999999999991</c:v>
                </c:pt>
                <c:pt idx="7093">
                  <c:v>5.9151785714285712</c:v>
                </c:pt>
                <c:pt idx="7094">
                  <c:v>5.5803571428571423</c:v>
                </c:pt>
                <c:pt idx="7095">
                  <c:v>5.5803571428571423</c:v>
                </c:pt>
                <c:pt idx="7096">
                  <c:v>5.8035714285714279</c:v>
                </c:pt>
                <c:pt idx="7097">
                  <c:v>6.2499999999999991</c:v>
                </c:pt>
                <c:pt idx="7098">
                  <c:v>6.9196428571428568</c:v>
                </c:pt>
                <c:pt idx="7099">
                  <c:v>7.4776785714285703</c:v>
                </c:pt>
                <c:pt idx="7100">
                  <c:v>8.0357142857142847</c:v>
                </c:pt>
                <c:pt idx="7101">
                  <c:v>8.3705357142857135</c:v>
                </c:pt>
                <c:pt idx="7102">
                  <c:v>8.3705357142857135</c:v>
                </c:pt>
                <c:pt idx="7103">
                  <c:v>8.4821428571428559</c:v>
                </c:pt>
                <c:pt idx="7104">
                  <c:v>8.0357142857142847</c:v>
                </c:pt>
                <c:pt idx="7105">
                  <c:v>7.5892857142857135</c:v>
                </c:pt>
                <c:pt idx="7106">
                  <c:v>6.9196428571428568</c:v>
                </c:pt>
                <c:pt idx="7107">
                  <c:v>6.2499999999999991</c:v>
                </c:pt>
                <c:pt idx="7108">
                  <c:v>5.6919642857142856</c:v>
                </c:pt>
                <c:pt idx="7109">
                  <c:v>5.3571428571428568</c:v>
                </c:pt>
                <c:pt idx="7110">
                  <c:v>5.5803571428571423</c:v>
                </c:pt>
                <c:pt idx="7111">
                  <c:v>6.2499999999999991</c:v>
                </c:pt>
                <c:pt idx="7112">
                  <c:v>7.3660714285714279</c:v>
                </c:pt>
                <c:pt idx="7113">
                  <c:v>8.4821428571428559</c:v>
                </c:pt>
                <c:pt idx="7114">
                  <c:v>9.8214285714285712</c:v>
                </c:pt>
                <c:pt idx="7115">
                  <c:v>10.602678571428571</c:v>
                </c:pt>
                <c:pt idx="7116">
                  <c:v>11.272321428571427</c:v>
                </c:pt>
                <c:pt idx="7117">
                  <c:v>11.495535714285714</c:v>
                </c:pt>
                <c:pt idx="7118">
                  <c:v>11.495535714285714</c:v>
                </c:pt>
                <c:pt idx="7119">
                  <c:v>11.160714285714285</c:v>
                </c:pt>
                <c:pt idx="7120">
                  <c:v>10.714285714285714</c:v>
                </c:pt>
                <c:pt idx="7121">
                  <c:v>10.267857142857142</c:v>
                </c:pt>
                <c:pt idx="7122">
                  <c:v>9.5982142857142847</c:v>
                </c:pt>
                <c:pt idx="7123">
                  <c:v>8.928571428571427</c:v>
                </c:pt>
                <c:pt idx="7124">
                  <c:v>8.0357142857142847</c:v>
                </c:pt>
                <c:pt idx="7125">
                  <c:v>6.9196428571428568</c:v>
                </c:pt>
                <c:pt idx="7126">
                  <c:v>5.6919642857142856</c:v>
                </c:pt>
                <c:pt idx="7127">
                  <c:v>6.0267857142857135</c:v>
                </c:pt>
                <c:pt idx="7128">
                  <c:v>6.9196428571428568</c:v>
                </c:pt>
                <c:pt idx="7129">
                  <c:v>8.0357142857142847</c:v>
                </c:pt>
                <c:pt idx="7130">
                  <c:v>8.928571428571427</c:v>
                </c:pt>
                <c:pt idx="7131">
                  <c:v>10.044642857142856</c:v>
                </c:pt>
                <c:pt idx="7132">
                  <c:v>10.937499999999998</c:v>
                </c:pt>
                <c:pt idx="7133">
                  <c:v>12.053571428571427</c:v>
                </c:pt>
                <c:pt idx="7134">
                  <c:v>12.723214285714285</c:v>
                </c:pt>
                <c:pt idx="7135">
                  <c:v>13.281249999999998</c:v>
                </c:pt>
                <c:pt idx="7136">
                  <c:v>13.616071428571427</c:v>
                </c:pt>
                <c:pt idx="7137">
                  <c:v>14.062499999999998</c:v>
                </c:pt>
                <c:pt idx="7138">
                  <c:v>14.508928571428569</c:v>
                </c:pt>
                <c:pt idx="7139">
                  <c:v>14.732142857142856</c:v>
                </c:pt>
                <c:pt idx="7140">
                  <c:v>14.732142857142856</c:v>
                </c:pt>
                <c:pt idx="7141">
                  <c:v>14.508928571428569</c:v>
                </c:pt>
                <c:pt idx="7142">
                  <c:v>14.062499999999998</c:v>
                </c:pt>
                <c:pt idx="7143">
                  <c:v>13.392857142857142</c:v>
                </c:pt>
                <c:pt idx="7144">
                  <c:v>12.611607142857142</c:v>
                </c:pt>
                <c:pt idx="7145">
                  <c:v>11.830357142857142</c:v>
                </c:pt>
                <c:pt idx="7146">
                  <c:v>10.714285714285714</c:v>
                </c:pt>
                <c:pt idx="7147">
                  <c:v>9.1517857142857135</c:v>
                </c:pt>
                <c:pt idx="7148">
                  <c:v>7.4776785714285703</c:v>
                </c:pt>
                <c:pt idx="7149">
                  <c:v>5.9151785714285712</c:v>
                </c:pt>
                <c:pt idx="7150">
                  <c:v>5.8035714285714279</c:v>
                </c:pt>
                <c:pt idx="7151">
                  <c:v>7.2544642857142847</c:v>
                </c:pt>
                <c:pt idx="7152">
                  <c:v>8.7053571428571423</c:v>
                </c:pt>
                <c:pt idx="7153">
                  <c:v>10.379464285714285</c:v>
                </c:pt>
                <c:pt idx="7154">
                  <c:v>11.941964285714285</c:v>
                </c:pt>
                <c:pt idx="7155">
                  <c:v>13.169642857142856</c:v>
                </c:pt>
                <c:pt idx="7156">
                  <c:v>14.508928571428569</c:v>
                </c:pt>
                <c:pt idx="7157">
                  <c:v>15.624999999999998</c:v>
                </c:pt>
                <c:pt idx="7158">
                  <c:v>16.40625</c:v>
                </c:pt>
                <c:pt idx="7159">
                  <c:v>16.964285714285712</c:v>
                </c:pt>
                <c:pt idx="7160">
                  <c:v>17.410714285714285</c:v>
                </c:pt>
                <c:pt idx="7161">
                  <c:v>17.633928571428569</c:v>
                </c:pt>
                <c:pt idx="7162">
                  <c:v>17.857142857142854</c:v>
                </c:pt>
                <c:pt idx="7163">
                  <c:v>17.857142857142854</c:v>
                </c:pt>
                <c:pt idx="7164">
                  <c:v>17.745535714285712</c:v>
                </c:pt>
                <c:pt idx="7165">
                  <c:v>17.410714285714285</c:v>
                </c:pt>
                <c:pt idx="7166">
                  <c:v>16.741071428571427</c:v>
                </c:pt>
                <c:pt idx="7167">
                  <c:v>15.848214285714285</c:v>
                </c:pt>
                <c:pt idx="7168">
                  <c:v>14.508928571428569</c:v>
                </c:pt>
                <c:pt idx="7169">
                  <c:v>13.058035714285714</c:v>
                </c:pt>
                <c:pt idx="7170">
                  <c:v>11.272321428571427</c:v>
                </c:pt>
                <c:pt idx="7171">
                  <c:v>9.1517857142857135</c:v>
                </c:pt>
                <c:pt idx="7172">
                  <c:v>7.1428571428571423</c:v>
                </c:pt>
                <c:pt idx="7173">
                  <c:v>5.8035714285714279</c:v>
                </c:pt>
                <c:pt idx="7174">
                  <c:v>7.3660714285714279</c:v>
                </c:pt>
                <c:pt idx="7175">
                  <c:v>9.1517857142857135</c:v>
                </c:pt>
                <c:pt idx="7176">
                  <c:v>10.602678571428571</c:v>
                </c:pt>
                <c:pt idx="7177">
                  <c:v>12.053571428571427</c:v>
                </c:pt>
                <c:pt idx="7178">
                  <c:v>13.392857142857142</c:v>
                </c:pt>
                <c:pt idx="7179">
                  <c:v>14.508928571428569</c:v>
                </c:pt>
                <c:pt idx="7180">
                  <c:v>15.624999999999998</c:v>
                </c:pt>
                <c:pt idx="7181">
                  <c:v>16.852678571428569</c:v>
                </c:pt>
                <c:pt idx="7182">
                  <c:v>17.857142857142854</c:v>
                </c:pt>
                <c:pt idx="7183">
                  <c:v>18.973214285714285</c:v>
                </c:pt>
                <c:pt idx="7184">
                  <c:v>19.084821428571427</c:v>
                </c:pt>
                <c:pt idx="7185">
                  <c:v>19.196428571428569</c:v>
                </c:pt>
                <c:pt idx="7186">
                  <c:v>18.973214285714285</c:v>
                </c:pt>
                <c:pt idx="7187">
                  <c:v>18.526785714285712</c:v>
                </c:pt>
                <c:pt idx="7188">
                  <c:v>17.857142857142854</c:v>
                </c:pt>
                <c:pt idx="7189">
                  <c:v>17.1875</c:v>
                </c:pt>
                <c:pt idx="7190">
                  <c:v>16.071428571428569</c:v>
                </c:pt>
                <c:pt idx="7191">
                  <c:v>14.620535714285714</c:v>
                </c:pt>
                <c:pt idx="7192">
                  <c:v>13.058035714285714</c:v>
                </c:pt>
                <c:pt idx="7193">
                  <c:v>11.272321428571427</c:v>
                </c:pt>
                <c:pt idx="7194">
                  <c:v>9.5982142857142847</c:v>
                </c:pt>
                <c:pt idx="7195">
                  <c:v>7.9241071428571423</c:v>
                </c:pt>
                <c:pt idx="7196">
                  <c:v>6.0267857142857135</c:v>
                </c:pt>
                <c:pt idx="7197">
                  <c:v>5.8035714285714279</c:v>
                </c:pt>
                <c:pt idx="7198">
                  <c:v>7.4776785714285703</c:v>
                </c:pt>
                <c:pt idx="7199">
                  <c:v>8.59375</c:v>
                </c:pt>
                <c:pt idx="7200">
                  <c:v>9.709821428571427</c:v>
                </c:pt>
                <c:pt idx="7201">
                  <c:v>10.491071428571427</c:v>
                </c:pt>
                <c:pt idx="7202">
                  <c:v>11.160714285714285</c:v>
                </c:pt>
                <c:pt idx="7203">
                  <c:v>11.607142857142856</c:v>
                </c:pt>
                <c:pt idx="7204">
                  <c:v>11.607142857142856</c:v>
                </c:pt>
                <c:pt idx="7205">
                  <c:v>11.160714285714285</c:v>
                </c:pt>
                <c:pt idx="7206">
                  <c:v>10.491071428571427</c:v>
                </c:pt>
                <c:pt idx="7207">
                  <c:v>9.4866071428571423</c:v>
                </c:pt>
                <c:pt idx="7208">
                  <c:v>8.2589285714285712</c:v>
                </c:pt>
                <c:pt idx="7209">
                  <c:v>6.9196428571428568</c:v>
                </c:pt>
                <c:pt idx="7210">
                  <c:v>5.5803571428571423</c:v>
                </c:pt>
                <c:pt idx="7211">
                  <c:v>5.4687499999999991</c:v>
                </c:pt>
                <c:pt idx="7212">
                  <c:v>6.4732142857142847</c:v>
                </c:pt>
                <c:pt idx="7213">
                  <c:v>7.5892857142857135</c:v>
                </c:pt>
                <c:pt idx="7214">
                  <c:v>8.8169642857142847</c:v>
                </c:pt>
                <c:pt idx="7215">
                  <c:v>10.044642857142856</c:v>
                </c:pt>
                <c:pt idx="7216">
                  <c:v>10.937499999999998</c:v>
                </c:pt>
                <c:pt idx="7217">
                  <c:v>11.941964285714285</c:v>
                </c:pt>
                <c:pt idx="7218">
                  <c:v>12.834821428571427</c:v>
                </c:pt>
                <c:pt idx="7219">
                  <c:v>13.392857142857142</c:v>
                </c:pt>
                <c:pt idx="7220">
                  <c:v>13.727678571428569</c:v>
                </c:pt>
                <c:pt idx="7221">
                  <c:v>13.839285714285714</c:v>
                </c:pt>
                <c:pt idx="7222">
                  <c:v>13.616071428571427</c:v>
                </c:pt>
                <c:pt idx="7223">
                  <c:v>13.169642857142856</c:v>
                </c:pt>
                <c:pt idx="7224">
                  <c:v>12.499999999999998</c:v>
                </c:pt>
                <c:pt idx="7225">
                  <c:v>11.718749999999998</c:v>
                </c:pt>
                <c:pt idx="7226">
                  <c:v>10.602678571428571</c:v>
                </c:pt>
                <c:pt idx="7227">
                  <c:v>9.3749999999999982</c:v>
                </c:pt>
                <c:pt idx="7228">
                  <c:v>8.2589285714285712</c:v>
                </c:pt>
                <c:pt idx="7229">
                  <c:v>7.1428571428571423</c:v>
                </c:pt>
                <c:pt idx="7230">
                  <c:v>6.2499999999999991</c:v>
                </c:pt>
                <c:pt idx="7231">
                  <c:v>5.4687499999999991</c:v>
                </c:pt>
                <c:pt idx="7232">
                  <c:v>5.5803571428571423</c:v>
                </c:pt>
                <c:pt idx="7233">
                  <c:v>6.2499999999999991</c:v>
                </c:pt>
                <c:pt idx="7234">
                  <c:v>6.8080357142857135</c:v>
                </c:pt>
                <c:pt idx="7235">
                  <c:v>7.5892857142857135</c:v>
                </c:pt>
                <c:pt idx="7236">
                  <c:v>8.147321428571427</c:v>
                </c:pt>
                <c:pt idx="7237">
                  <c:v>8.3705357142857135</c:v>
                </c:pt>
                <c:pt idx="7238">
                  <c:v>8.7053571428571423</c:v>
                </c:pt>
                <c:pt idx="7239">
                  <c:v>8.4821428571428559</c:v>
                </c:pt>
                <c:pt idx="7240">
                  <c:v>8.4821428571428559</c:v>
                </c:pt>
                <c:pt idx="7241">
                  <c:v>8.4821428571428559</c:v>
                </c:pt>
                <c:pt idx="7242">
                  <c:v>8.2589285714285712</c:v>
                </c:pt>
                <c:pt idx="7243">
                  <c:v>8.0357142857142847</c:v>
                </c:pt>
                <c:pt idx="7244">
                  <c:v>7.9241071428571423</c:v>
                </c:pt>
                <c:pt idx="7245">
                  <c:v>7.5892857142857135</c:v>
                </c:pt>
                <c:pt idx="7246">
                  <c:v>7.2544642857142847</c:v>
                </c:pt>
                <c:pt idx="7247">
                  <c:v>6.8080357142857135</c:v>
                </c:pt>
                <c:pt idx="7248">
                  <c:v>6.5848214285714279</c:v>
                </c:pt>
                <c:pt idx="7249">
                  <c:v>6.4732142857142847</c:v>
                </c:pt>
                <c:pt idx="7250">
                  <c:v>6.0267857142857135</c:v>
                </c:pt>
                <c:pt idx="7251">
                  <c:v>5.6919642857142856</c:v>
                </c:pt>
                <c:pt idx="7252">
                  <c:v>5.5803571428571423</c:v>
                </c:pt>
                <c:pt idx="7253">
                  <c:v>6.1383928571428568</c:v>
                </c:pt>
                <c:pt idx="7254">
                  <c:v>6.4732142857142847</c:v>
                </c:pt>
                <c:pt idx="7255">
                  <c:v>6.6964285714285712</c:v>
                </c:pt>
                <c:pt idx="7256">
                  <c:v>6.6964285714285712</c:v>
                </c:pt>
                <c:pt idx="7257">
                  <c:v>6.4732142857142847</c:v>
                </c:pt>
                <c:pt idx="7258">
                  <c:v>6.2499999999999991</c:v>
                </c:pt>
                <c:pt idx="7259">
                  <c:v>6.0267857142857135</c:v>
                </c:pt>
                <c:pt idx="7260">
                  <c:v>5.8035714285714279</c:v>
                </c:pt>
                <c:pt idx="7261">
                  <c:v>5.6919642857142856</c:v>
                </c:pt>
                <c:pt idx="7262">
                  <c:v>5.9151785714285712</c:v>
                </c:pt>
                <c:pt idx="7263">
                  <c:v>6.0267857142857135</c:v>
                </c:pt>
                <c:pt idx="7264">
                  <c:v>6.3616071428571423</c:v>
                </c:pt>
                <c:pt idx="7265">
                  <c:v>6.3616071428571423</c:v>
                </c:pt>
                <c:pt idx="7266">
                  <c:v>6.2499999999999991</c:v>
                </c:pt>
                <c:pt idx="7267">
                  <c:v>6.4732142857142847</c:v>
                </c:pt>
                <c:pt idx="7268">
                  <c:v>6.2499999999999991</c:v>
                </c:pt>
                <c:pt idx="7269">
                  <c:v>6.3616071428571423</c:v>
                </c:pt>
                <c:pt idx="7270">
                  <c:v>6.4732142857142847</c:v>
                </c:pt>
                <c:pt idx="7271">
                  <c:v>6.4732142857142847</c:v>
                </c:pt>
                <c:pt idx="7272">
                  <c:v>6.6964285714285712</c:v>
                </c:pt>
                <c:pt idx="7273">
                  <c:v>6.6964285714285712</c:v>
                </c:pt>
                <c:pt idx="7274">
                  <c:v>6.9196428571428568</c:v>
                </c:pt>
                <c:pt idx="7275">
                  <c:v>7.0312499999999991</c:v>
                </c:pt>
                <c:pt idx="7276">
                  <c:v>6.9196428571428568</c:v>
                </c:pt>
                <c:pt idx="7277">
                  <c:v>6.9196428571428568</c:v>
                </c:pt>
                <c:pt idx="7278">
                  <c:v>6.9196428571428568</c:v>
                </c:pt>
                <c:pt idx="7279">
                  <c:v>6.6964285714285712</c:v>
                </c:pt>
                <c:pt idx="7280">
                  <c:v>6.5848214285714279</c:v>
                </c:pt>
                <c:pt idx="7281">
                  <c:v>6.5848214285714279</c:v>
                </c:pt>
                <c:pt idx="7282">
                  <c:v>6.5848214285714279</c:v>
                </c:pt>
                <c:pt idx="7283">
                  <c:v>6.8080357142857135</c:v>
                </c:pt>
                <c:pt idx="7284">
                  <c:v>6.8080357142857135</c:v>
                </c:pt>
                <c:pt idx="7285">
                  <c:v>6.8080357142857135</c:v>
                </c:pt>
                <c:pt idx="7286">
                  <c:v>6.6964285714285712</c:v>
                </c:pt>
                <c:pt idx="7287">
                  <c:v>6.6964285714285712</c:v>
                </c:pt>
                <c:pt idx="7288">
                  <c:v>6.4732142857142847</c:v>
                </c:pt>
                <c:pt idx="7289">
                  <c:v>6.3616071428571423</c:v>
                </c:pt>
                <c:pt idx="7290">
                  <c:v>6.2499999999999991</c:v>
                </c:pt>
                <c:pt idx="7291">
                  <c:v>6.4732142857142847</c:v>
                </c:pt>
                <c:pt idx="7292">
                  <c:v>6.9196428571428568</c:v>
                </c:pt>
                <c:pt idx="7293">
                  <c:v>7.4776785714285703</c:v>
                </c:pt>
                <c:pt idx="7294">
                  <c:v>8.0357142857142847</c:v>
                </c:pt>
                <c:pt idx="7295">
                  <c:v>8.7053571428571423</c:v>
                </c:pt>
                <c:pt idx="7296">
                  <c:v>9.0401785714285712</c:v>
                </c:pt>
                <c:pt idx="7297">
                  <c:v>9.3749999999999982</c:v>
                </c:pt>
                <c:pt idx="7298">
                  <c:v>9.4866071428571423</c:v>
                </c:pt>
                <c:pt idx="7299">
                  <c:v>9.3749999999999982</c:v>
                </c:pt>
                <c:pt idx="7300">
                  <c:v>9.0401785714285712</c:v>
                </c:pt>
                <c:pt idx="7301">
                  <c:v>8.59375</c:v>
                </c:pt>
                <c:pt idx="7302">
                  <c:v>7.9241071428571423</c:v>
                </c:pt>
                <c:pt idx="7303">
                  <c:v>7.3660714285714279</c:v>
                </c:pt>
                <c:pt idx="7304">
                  <c:v>6.9196428571428568</c:v>
                </c:pt>
                <c:pt idx="7305">
                  <c:v>6.4732142857142847</c:v>
                </c:pt>
                <c:pt idx="7306">
                  <c:v>6.0267857142857135</c:v>
                </c:pt>
                <c:pt idx="7307">
                  <c:v>5.8035714285714279</c:v>
                </c:pt>
                <c:pt idx="7308">
                  <c:v>6.0267857142857135</c:v>
                </c:pt>
                <c:pt idx="7309">
                  <c:v>6.2499999999999991</c:v>
                </c:pt>
                <c:pt idx="7310">
                  <c:v>6.9196428571428568</c:v>
                </c:pt>
                <c:pt idx="7311">
                  <c:v>7.5892857142857135</c:v>
                </c:pt>
                <c:pt idx="7312">
                  <c:v>8.2589285714285712</c:v>
                </c:pt>
                <c:pt idx="7313">
                  <c:v>8.928571428571427</c:v>
                </c:pt>
                <c:pt idx="7314">
                  <c:v>9.3749999999999982</c:v>
                </c:pt>
                <c:pt idx="7315">
                  <c:v>10.044642857142856</c:v>
                </c:pt>
                <c:pt idx="7316">
                  <c:v>10.491071428571427</c:v>
                </c:pt>
                <c:pt idx="7317">
                  <c:v>10.937499999999998</c:v>
                </c:pt>
                <c:pt idx="7318">
                  <c:v>11.383928571428571</c:v>
                </c:pt>
                <c:pt idx="7319">
                  <c:v>11.607142857142856</c:v>
                </c:pt>
                <c:pt idx="7320">
                  <c:v>11.718749999999998</c:v>
                </c:pt>
                <c:pt idx="7321">
                  <c:v>11.830357142857142</c:v>
                </c:pt>
                <c:pt idx="7322">
                  <c:v>11.830357142857142</c:v>
                </c:pt>
                <c:pt idx="7323">
                  <c:v>11.607142857142856</c:v>
                </c:pt>
                <c:pt idx="7324">
                  <c:v>11.272321428571427</c:v>
                </c:pt>
                <c:pt idx="7325">
                  <c:v>10.825892857142856</c:v>
                </c:pt>
                <c:pt idx="7326">
                  <c:v>10.267857142857142</c:v>
                </c:pt>
                <c:pt idx="7327">
                  <c:v>9.5982142857142847</c:v>
                </c:pt>
                <c:pt idx="7328">
                  <c:v>8.8169642857142847</c:v>
                </c:pt>
                <c:pt idx="7329">
                  <c:v>8.0357142857142847</c:v>
                </c:pt>
                <c:pt idx="7330">
                  <c:v>7.0312499999999991</c:v>
                </c:pt>
                <c:pt idx="7331">
                  <c:v>6.0267857142857135</c:v>
                </c:pt>
                <c:pt idx="7332">
                  <c:v>5.5803571428571423</c:v>
                </c:pt>
                <c:pt idx="7333">
                  <c:v>6.2499999999999991</c:v>
                </c:pt>
                <c:pt idx="7334">
                  <c:v>7.3660714285714279</c:v>
                </c:pt>
                <c:pt idx="7335">
                  <c:v>8.3705357142857135</c:v>
                </c:pt>
                <c:pt idx="7336">
                  <c:v>9.3749999999999982</c:v>
                </c:pt>
                <c:pt idx="7337">
                  <c:v>10.267857142857142</c:v>
                </c:pt>
                <c:pt idx="7338">
                  <c:v>11.160714285714285</c:v>
                </c:pt>
                <c:pt idx="7339">
                  <c:v>11.830357142857142</c:v>
                </c:pt>
                <c:pt idx="7340">
                  <c:v>12.053571428571427</c:v>
                </c:pt>
                <c:pt idx="7341">
                  <c:v>12.276785714285714</c:v>
                </c:pt>
                <c:pt idx="7342">
                  <c:v>12.611607142857142</c:v>
                </c:pt>
                <c:pt idx="7343">
                  <c:v>12.723214285714285</c:v>
                </c:pt>
                <c:pt idx="7344">
                  <c:v>12.276785714285714</c:v>
                </c:pt>
                <c:pt idx="7345">
                  <c:v>11.830357142857142</c:v>
                </c:pt>
                <c:pt idx="7346">
                  <c:v>11.383928571428571</c:v>
                </c:pt>
                <c:pt idx="7347">
                  <c:v>10.714285714285714</c:v>
                </c:pt>
                <c:pt idx="7348">
                  <c:v>9.709821428571427</c:v>
                </c:pt>
                <c:pt idx="7349">
                  <c:v>8.8169642857142847</c:v>
                </c:pt>
                <c:pt idx="7350">
                  <c:v>7.8124999999999991</c:v>
                </c:pt>
                <c:pt idx="7351">
                  <c:v>6.8080357142857135</c:v>
                </c:pt>
                <c:pt idx="7352">
                  <c:v>5.8035714285714279</c:v>
                </c:pt>
                <c:pt idx="7353">
                  <c:v>5.1339285714285712</c:v>
                </c:pt>
                <c:pt idx="7354">
                  <c:v>5.6919642857142856</c:v>
                </c:pt>
                <c:pt idx="7355">
                  <c:v>6.4732142857142847</c:v>
                </c:pt>
                <c:pt idx="7356">
                  <c:v>7.5892857142857135</c:v>
                </c:pt>
                <c:pt idx="7357">
                  <c:v>8.2589285714285712</c:v>
                </c:pt>
                <c:pt idx="7358">
                  <c:v>8.928571428571427</c:v>
                </c:pt>
                <c:pt idx="7359">
                  <c:v>9.1517857142857135</c:v>
                </c:pt>
                <c:pt idx="7360">
                  <c:v>9.2633928571428559</c:v>
                </c:pt>
                <c:pt idx="7361">
                  <c:v>9.2633928571428559</c:v>
                </c:pt>
                <c:pt idx="7362">
                  <c:v>8.928571428571427</c:v>
                </c:pt>
                <c:pt idx="7363">
                  <c:v>8.59375</c:v>
                </c:pt>
                <c:pt idx="7364">
                  <c:v>8.0357142857142847</c:v>
                </c:pt>
                <c:pt idx="7365">
                  <c:v>7.2544642857142847</c:v>
                </c:pt>
                <c:pt idx="7366">
                  <c:v>6.9196428571428568</c:v>
                </c:pt>
                <c:pt idx="7367">
                  <c:v>6.3616071428571423</c:v>
                </c:pt>
                <c:pt idx="7368">
                  <c:v>6.0267857142857135</c:v>
                </c:pt>
                <c:pt idx="7369">
                  <c:v>5.5803571428571423</c:v>
                </c:pt>
                <c:pt idx="7370">
                  <c:v>5.5803571428571423</c:v>
                </c:pt>
                <c:pt idx="7371">
                  <c:v>6.0267857142857135</c:v>
                </c:pt>
                <c:pt idx="7372">
                  <c:v>6.6964285714285712</c:v>
                </c:pt>
                <c:pt idx="7373">
                  <c:v>7.8124999999999991</c:v>
                </c:pt>
                <c:pt idx="7374">
                  <c:v>8.59375</c:v>
                </c:pt>
                <c:pt idx="7375">
                  <c:v>9.1517857142857135</c:v>
                </c:pt>
                <c:pt idx="7376">
                  <c:v>9.8214285714285712</c:v>
                </c:pt>
                <c:pt idx="7377">
                  <c:v>10.044642857142856</c:v>
                </c:pt>
                <c:pt idx="7378">
                  <c:v>10.267857142857142</c:v>
                </c:pt>
                <c:pt idx="7379">
                  <c:v>10.267857142857142</c:v>
                </c:pt>
                <c:pt idx="7380">
                  <c:v>10.379464285714285</c:v>
                </c:pt>
                <c:pt idx="7381">
                  <c:v>10.379464285714285</c:v>
                </c:pt>
                <c:pt idx="7382">
                  <c:v>10.267857142857142</c:v>
                </c:pt>
                <c:pt idx="7383">
                  <c:v>9.3749999999999982</c:v>
                </c:pt>
                <c:pt idx="7384">
                  <c:v>8.4821428571428559</c:v>
                </c:pt>
                <c:pt idx="7385">
                  <c:v>7.7008928571428568</c:v>
                </c:pt>
                <c:pt idx="7386">
                  <c:v>6.8080357142857135</c:v>
                </c:pt>
                <c:pt idx="7387">
                  <c:v>6.1383928571428568</c:v>
                </c:pt>
                <c:pt idx="7388">
                  <c:v>5.5803571428571423</c:v>
                </c:pt>
                <c:pt idx="7389">
                  <c:v>5.5803571428571423</c:v>
                </c:pt>
                <c:pt idx="7390">
                  <c:v>5.9151785714285712</c:v>
                </c:pt>
                <c:pt idx="7391">
                  <c:v>6.6964285714285712</c:v>
                </c:pt>
                <c:pt idx="7392">
                  <c:v>7.5892857142857135</c:v>
                </c:pt>
                <c:pt idx="7393">
                  <c:v>8.59375</c:v>
                </c:pt>
                <c:pt idx="7394">
                  <c:v>9.1517857142857135</c:v>
                </c:pt>
                <c:pt idx="7395">
                  <c:v>9.709821428571427</c:v>
                </c:pt>
                <c:pt idx="7396">
                  <c:v>9.5982142857142847</c:v>
                </c:pt>
                <c:pt idx="7397">
                  <c:v>9.709821428571427</c:v>
                </c:pt>
                <c:pt idx="7398">
                  <c:v>9.5982142857142847</c:v>
                </c:pt>
                <c:pt idx="7399">
                  <c:v>9.3749999999999982</c:v>
                </c:pt>
                <c:pt idx="7400">
                  <c:v>8.8169642857142847</c:v>
                </c:pt>
                <c:pt idx="7401">
                  <c:v>8.0357142857142847</c:v>
                </c:pt>
                <c:pt idx="7402">
                  <c:v>7.2544642857142847</c:v>
                </c:pt>
                <c:pt idx="7403">
                  <c:v>6.2499999999999991</c:v>
                </c:pt>
                <c:pt idx="7404">
                  <c:v>5.5803571428571423</c:v>
                </c:pt>
                <c:pt idx="7405">
                  <c:v>5.4687499999999991</c:v>
                </c:pt>
                <c:pt idx="7406">
                  <c:v>6.0267857142857135</c:v>
                </c:pt>
                <c:pt idx="7407">
                  <c:v>6.9196428571428568</c:v>
                </c:pt>
                <c:pt idx="7408">
                  <c:v>7.8124999999999991</c:v>
                </c:pt>
                <c:pt idx="7409">
                  <c:v>8.8169642857142847</c:v>
                </c:pt>
                <c:pt idx="7410">
                  <c:v>9.8214285714285712</c:v>
                </c:pt>
                <c:pt idx="7411">
                  <c:v>10.379464285714285</c:v>
                </c:pt>
                <c:pt idx="7412">
                  <c:v>10.937499999999998</c:v>
                </c:pt>
                <c:pt idx="7413">
                  <c:v>11.160714285714285</c:v>
                </c:pt>
                <c:pt idx="7414">
                  <c:v>10.714285714285714</c:v>
                </c:pt>
                <c:pt idx="7415">
                  <c:v>10.267857142857142</c:v>
                </c:pt>
                <c:pt idx="7416">
                  <c:v>9.8214285714285712</c:v>
                </c:pt>
                <c:pt idx="7417">
                  <c:v>9.2633928571428559</c:v>
                </c:pt>
                <c:pt idx="7418">
                  <c:v>8.3705357142857135</c:v>
                </c:pt>
                <c:pt idx="7419">
                  <c:v>7.3660714285714279</c:v>
                </c:pt>
                <c:pt idx="7420">
                  <c:v>6.4732142857142847</c:v>
                </c:pt>
                <c:pt idx="7421">
                  <c:v>5.5803571428571423</c:v>
                </c:pt>
                <c:pt idx="7422">
                  <c:v>5.3571428571428568</c:v>
                </c:pt>
                <c:pt idx="7423">
                  <c:v>5.8035714285714279</c:v>
                </c:pt>
                <c:pt idx="7424">
                  <c:v>6.6964285714285712</c:v>
                </c:pt>
                <c:pt idx="7425">
                  <c:v>7.5892857142857135</c:v>
                </c:pt>
                <c:pt idx="7426">
                  <c:v>8.0357142857142847</c:v>
                </c:pt>
                <c:pt idx="7427">
                  <c:v>8.2589285714285712</c:v>
                </c:pt>
                <c:pt idx="7428">
                  <c:v>8.7053571428571423</c:v>
                </c:pt>
                <c:pt idx="7429">
                  <c:v>8.7053571428571423</c:v>
                </c:pt>
                <c:pt idx="7430">
                  <c:v>8.59375</c:v>
                </c:pt>
                <c:pt idx="7431">
                  <c:v>8.2589285714285712</c:v>
                </c:pt>
                <c:pt idx="7432">
                  <c:v>7.9241071428571423</c:v>
                </c:pt>
                <c:pt idx="7433">
                  <c:v>7.4776785714285703</c:v>
                </c:pt>
                <c:pt idx="7434">
                  <c:v>7.0312499999999991</c:v>
                </c:pt>
                <c:pt idx="7435">
                  <c:v>6.5848214285714279</c:v>
                </c:pt>
                <c:pt idx="7436">
                  <c:v>5.9151785714285712</c:v>
                </c:pt>
                <c:pt idx="7437">
                  <c:v>5.3571428571428568</c:v>
                </c:pt>
                <c:pt idx="7438">
                  <c:v>5.5803571428571423</c:v>
                </c:pt>
                <c:pt idx="7439">
                  <c:v>6.2499999999999991</c:v>
                </c:pt>
                <c:pt idx="7440">
                  <c:v>7.0312499999999991</c:v>
                </c:pt>
                <c:pt idx="7441">
                  <c:v>8.2589285714285712</c:v>
                </c:pt>
                <c:pt idx="7442">
                  <c:v>8.7053571428571423</c:v>
                </c:pt>
                <c:pt idx="7443">
                  <c:v>9.1517857142857135</c:v>
                </c:pt>
                <c:pt idx="7444">
                  <c:v>9.5982142857142847</c:v>
                </c:pt>
                <c:pt idx="7445">
                  <c:v>9.8214285714285712</c:v>
                </c:pt>
                <c:pt idx="7446">
                  <c:v>10.156249999999998</c:v>
                </c:pt>
                <c:pt idx="7447">
                  <c:v>10.156249999999998</c:v>
                </c:pt>
                <c:pt idx="7448">
                  <c:v>9.8214285714285712</c:v>
                </c:pt>
                <c:pt idx="7449">
                  <c:v>9.3749999999999982</c:v>
                </c:pt>
                <c:pt idx="7450">
                  <c:v>8.928571428571427</c:v>
                </c:pt>
                <c:pt idx="7451">
                  <c:v>8.4821428571428559</c:v>
                </c:pt>
                <c:pt idx="7452">
                  <c:v>7.5892857142857135</c:v>
                </c:pt>
                <c:pt idx="7453">
                  <c:v>6.6964285714285712</c:v>
                </c:pt>
                <c:pt idx="7454">
                  <c:v>5.8035714285714279</c:v>
                </c:pt>
                <c:pt idx="7455">
                  <c:v>5.3571428571428568</c:v>
                </c:pt>
                <c:pt idx="7456">
                  <c:v>6.0267857142857135</c:v>
                </c:pt>
                <c:pt idx="7457">
                  <c:v>6.6964285714285712</c:v>
                </c:pt>
                <c:pt idx="7458">
                  <c:v>7.5892857142857135</c:v>
                </c:pt>
                <c:pt idx="7459">
                  <c:v>8.2589285714285712</c:v>
                </c:pt>
                <c:pt idx="7460">
                  <c:v>9.1517857142857135</c:v>
                </c:pt>
                <c:pt idx="7461">
                  <c:v>10.044642857142856</c:v>
                </c:pt>
                <c:pt idx="7462">
                  <c:v>10.379464285714285</c:v>
                </c:pt>
                <c:pt idx="7463">
                  <c:v>10.937499999999998</c:v>
                </c:pt>
                <c:pt idx="7464">
                  <c:v>11.495535714285714</c:v>
                </c:pt>
                <c:pt idx="7465">
                  <c:v>11.941964285714285</c:v>
                </c:pt>
                <c:pt idx="7466">
                  <c:v>12.053571428571427</c:v>
                </c:pt>
                <c:pt idx="7467">
                  <c:v>12.053571428571427</c:v>
                </c:pt>
                <c:pt idx="7468">
                  <c:v>11.830357142857142</c:v>
                </c:pt>
                <c:pt idx="7469">
                  <c:v>11.607142857142856</c:v>
                </c:pt>
                <c:pt idx="7470">
                  <c:v>11.049107142857142</c:v>
                </c:pt>
                <c:pt idx="7471">
                  <c:v>10.267857142857142</c:v>
                </c:pt>
                <c:pt idx="7472">
                  <c:v>9.3749999999999982</c:v>
                </c:pt>
                <c:pt idx="7473">
                  <c:v>8.4821428571428559</c:v>
                </c:pt>
                <c:pt idx="7474">
                  <c:v>7.5892857142857135</c:v>
                </c:pt>
                <c:pt idx="7475">
                  <c:v>6.4732142857142847</c:v>
                </c:pt>
                <c:pt idx="7476">
                  <c:v>5.5803571428571423</c:v>
                </c:pt>
                <c:pt idx="7477">
                  <c:v>5.4687499999999991</c:v>
                </c:pt>
                <c:pt idx="7478">
                  <c:v>6.0267857142857135</c:v>
                </c:pt>
                <c:pt idx="7479">
                  <c:v>6.6964285714285712</c:v>
                </c:pt>
                <c:pt idx="7480">
                  <c:v>7.8124999999999991</c:v>
                </c:pt>
                <c:pt idx="7481">
                  <c:v>8.7053571428571423</c:v>
                </c:pt>
                <c:pt idx="7482">
                  <c:v>9.5982142857142847</c:v>
                </c:pt>
                <c:pt idx="7483">
                  <c:v>10.491071428571427</c:v>
                </c:pt>
                <c:pt idx="7484">
                  <c:v>11.383928571428571</c:v>
                </c:pt>
                <c:pt idx="7485">
                  <c:v>11.607142857142856</c:v>
                </c:pt>
                <c:pt idx="7486">
                  <c:v>12.053571428571427</c:v>
                </c:pt>
                <c:pt idx="7487">
                  <c:v>12.499999999999998</c:v>
                </c:pt>
                <c:pt idx="7488">
                  <c:v>12.388392857142856</c:v>
                </c:pt>
                <c:pt idx="7489">
                  <c:v>12.388392857142856</c:v>
                </c:pt>
                <c:pt idx="7490">
                  <c:v>12.053571428571427</c:v>
                </c:pt>
                <c:pt idx="7491">
                  <c:v>11.830357142857142</c:v>
                </c:pt>
                <c:pt idx="7492">
                  <c:v>11.160714285714285</c:v>
                </c:pt>
                <c:pt idx="7493">
                  <c:v>10.602678571428571</c:v>
                </c:pt>
                <c:pt idx="7494">
                  <c:v>10.044642857142856</c:v>
                </c:pt>
                <c:pt idx="7495">
                  <c:v>9.1517857142857135</c:v>
                </c:pt>
                <c:pt idx="7496">
                  <c:v>8.4821428571428559</c:v>
                </c:pt>
                <c:pt idx="7497">
                  <c:v>7.8124999999999991</c:v>
                </c:pt>
                <c:pt idx="7498">
                  <c:v>6.9196428571428568</c:v>
                </c:pt>
                <c:pt idx="7499">
                  <c:v>6.3616071428571423</c:v>
                </c:pt>
                <c:pt idx="7500">
                  <c:v>6.1383928571428568</c:v>
                </c:pt>
                <c:pt idx="7501">
                  <c:v>5.9151785714285712</c:v>
                </c:pt>
                <c:pt idx="7502">
                  <c:v>5.9151785714285712</c:v>
                </c:pt>
                <c:pt idx="7503">
                  <c:v>6.1383928571428568</c:v>
                </c:pt>
                <c:pt idx="7504">
                  <c:v>6.4732142857142847</c:v>
                </c:pt>
                <c:pt idx="7505">
                  <c:v>6.9196428571428568</c:v>
                </c:pt>
                <c:pt idx="7506">
                  <c:v>7.1428571428571423</c:v>
                </c:pt>
                <c:pt idx="7507">
                  <c:v>7.5892857142857135</c:v>
                </c:pt>
                <c:pt idx="7508">
                  <c:v>7.8124999999999991</c:v>
                </c:pt>
                <c:pt idx="7509">
                  <c:v>7.8124999999999991</c:v>
                </c:pt>
                <c:pt idx="7510">
                  <c:v>8.0357142857142847</c:v>
                </c:pt>
                <c:pt idx="7511">
                  <c:v>7.8124999999999991</c:v>
                </c:pt>
                <c:pt idx="7512">
                  <c:v>7.3660714285714279</c:v>
                </c:pt>
                <c:pt idx="7513">
                  <c:v>6.6964285714285712</c:v>
                </c:pt>
                <c:pt idx="7514">
                  <c:v>5.6919642857142856</c:v>
                </c:pt>
                <c:pt idx="7515">
                  <c:v>5.3571428571428568</c:v>
                </c:pt>
                <c:pt idx="7516">
                  <c:v>5.8035714285714279</c:v>
                </c:pt>
                <c:pt idx="7517">
                  <c:v>6.4732142857142847</c:v>
                </c:pt>
                <c:pt idx="7518">
                  <c:v>6.9196428571428568</c:v>
                </c:pt>
                <c:pt idx="7519">
                  <c:v>7.3660714285714279</c:v>
                </c:pt>
                <c:pt idx="7520">
                  <c:v>7.9241071428571423</c:v>
                </c:pt>
                <c:pt idx="7521">
                  <c:v>8.2589285714285712</c:v>
                </c:pt>
                <c:pt idx="7522">
                  <c:v>8.7053571428571423</c:v>
                </c:pt>
                <c:pt idx="7523">
                  <c:v>9.1517857142857135</c:v>
                </c:pt>
                <c:pt idx="7524">
                  <c:v>9.5982142857142847</c:v>
                </c:pt>
                <c:pt idx="7525">
                  <c:v>9.8214285714285712</c:v>
                </c:pt>
                <c:pt idx="7526">
                  <c:v>9.709821428571427</c:v>
                </c:pt>
                <c:pt idx="7527">
                  <c:v>9.4866071428571423</c:v>
                </c:pt>
                <c:pt idx="7528">
                  <c:v>9.1517857142857135</c:v>
                </c:pt>
                <c:pt idx="7529">
                  <c:v>8.7053571428571423</c:v>
                </c:pt>
                <c:pt idx="7530">
                  <c:v>8.0357142857142847</c:v>
                </c:pt>
                <c:pt idx="7531">
                  <c:v>7.1428571428571423</c:v>
                </c:pt>
                <c:pt idx="7532">
                  <c:v>6.1383928571428568</c:v>
                </c:pt>
                <c:pt idx="7533">
                  <c:v>5.3571428571428568</c:v>
                </c:pt>
                <c:pt idx="7534">
                  <c:v>5.5803571428571423</c:v>
                </c:pt>
                <c:pt idx="7535">
                  <c:v>6.5848214285714279</c:v>
                </c:pt>
                <c:pt idx="7536">
                  <c:v>7.4776785714285703</c:v>
                </c:pt>
                <c:pt idx="7537">
                  <c:v>8.0357142857142847</c:v>
                </c:pt>
                <c:pt idx="7538">
                  <c:v>8.3705357142857135</c:v>
                </c:pt>
                <c:pt idx="7539">
                  <c:v>8.59375</c:v>
                </c:pt>
                <c:pt idx="7540">
                  <c:v>8.4821428571428559</c:v>
                </c:pt>
                <c:pt idx="7541">
                  <c:v>8.2589285714285712</c:v>
                </c:pt>
                <c:pt idx="7542">
                  <c:v>8.2589285714285712</c:v>
                </c:pt>
                <c:pt idx="7543">
                  <c:v>7.9241071428571423</c:v>
                </c:pt>
                <c:pt idx="7544">
                  <c:v>7.3660714285714279</c:v>
                </c:pt>
                <c:pt idx="7545">
                  <c:v>6.4732142857142847</c:v>
                </c:pt>
                <c:pt idx="7546">
                  <c:v>5.8035714285714279</c:v>
                </c:pt>
                <c:pt idx="7547">
                  <c:v>5.5803571428571423</c:v>
                </c:pt>
                <c:pt idx="7548">
                  <c:v>5.8035714285714279</c:v>
                </c:pt>
                <c:pt idx="7549">
                  <c:v>6.3616071428571423</c:v>
                </c:pt>
                <c:pt idx="7550">
                  <c:v>6.9196428571428568</c:v>
                </c:pt>
                <c:pt idx="7551">
                  <c:v>7.1428571428571423</c:v>
                </c:pt>
                <c:pt idx="7552">
                  <c:v>7.3660714285714279</c:v>
                </c:pt>
                <c:pt idx="7553">
                  <c:v>7.4776785714285703</c:v>
                </c:pt>
                <c:pt idx="7554">
                  <c:v>7.1428571428571423</c:v>
                </c:pt>
                <c:pt idx="7555">
                  <c:v>6.6964285714285712</c:v>
                </c:pt>
                <c:pt idx="7556">
                  <c:v>6.2499999999999991</c:v>
                </c:pt>
                <c:pt idx="7557">
                  <c:v>5.8035714285714279</c:v>
                </c:pt>
                <c:pt idx="7558">
                  <c:v>5.9151785714285712</c:v>
                </c:pt>
                <c:pt idx="7559">
                  <c:v>6.2499999999999991</c:v>
                </c:pt>
                <c:pt idx="7560">
                  <c:v>6.4732142857142847</c:v>
                </c:pt>
                <c:pt idx="7561">
                  <c:v>6.4732142857142847</c:v>
                </c:pt>
                <c:pt idx="7562">
                  <c:v>6.2499999999999991</c:v>
                </c:pt>
                <c:pt idx="7563">
                  <c:v>6.0267857142857135</c:v>
                </c:pt>
                <c:pt idx="7564">
                  <c:v>5.6919642857142856</c:v>
                </c:pt>
                <c:pt idx="7565">
                  <c:v>5.8035714285714279</c:v>
                </c:pt>
                <c:pt idx="7566">
                  <c:v>6.0267857142857135</c:v>
                </c:pt>
                <c:pt idx="7567">
                  <c:v>6.4732142857142847</c:v>
                </c:pt>
                <c:pt idx="7568">
                  <c:v>6.9196428571428568</c:v>
                </c:pt>
                <c:pt idx="7569">
                  <c:v>7.3660714285714279</c:v>
                </c:pt>
                <c:pt idx="7570">
                  <c:v>7.8124999999999991</c:v>
                </c:pt>
                <c:pt idx="7571">
                  <c:v>8.147321428571427</c:v>
                </c:pt>
                <c:pt idx="7572">
                  <c:v>8.2589285714285712</c:v>
                </c:pt>
                <c:pt idx="7573">
                  <c:v>8.3705357142857135</c:v>
                </c:pt>
                <c:pt idx="7574">
                  <c:v>8.59375</c:v>
                </c:pt>
                <c:pt idx="7575">
                  <c:v>8.7053571428571423</c:v>
                </c:pt>
                <c:pt idx="7576">
                  <c:v>8.4821428571428559</c:v>
                </c:pt>
                <c:pt idx="7577">
                  <c:v>8.2589285714285712</c:v>
                </c:pt>
                <c:pt idx="7578">
                  <c:v>7.5892857142857135</c:v>
                </c:pt>
                <c:pt idx="7579">
                  <c:v>6.9196428571428568</c:v>
                </c:pt>
                <c:pt idx="7580">
                  <c:v>6.0267857142857135</c:v>
                </c:pt>
                <c:pt idx="7581">
                  <c:v>5.4687499999999991</c:v>
                </c:pt>
                <c:pt idx="7582">
                  <c:v>5.5803571428571423</c:v>
                </c:pt>
                <c:pt idx="7583">
                  <c:v>6.2499999999999991</c:v>
                </c:pt>
                <c:pt idx="7584">
                  <c:v>7.0312499999999991</c:v>
                </c:pt>
                <c:pt idx="7585">
                  <c:v>7.8124999999999991</c:v>
                </c:pt>
                <c:pt idx="7586">
                  <c:v>8.3705357142857135</c:v>
                </c:pt>
                <c:pt idx="7587">
                  <c:v>8.928571428571427</c:v>
                </c:pt>
                <c:pt idx="7588">
                  <c:v>9.3749999999999982</c:v>
                </c:pt>
                <c:pt idx="7589">
                  <c:v>9.5982142857142847</c:v>
                </c:pt>
                <c:pt idx="7590">
                  <c:v>9.8214285714285712</c:v>
                </c:pt>
                <c:pt idx="7591">
                  <c:v>9.9330357142857135</c:v>
                </c:pt>
                <c:pt idx="7592">
                  <c:v>10.044642857142856</c:v>
                </c:pt>
                <c:pt idx="7593">
                  <c:v>9.8214285714285712</c:v>
                </c:pt>
                <c:pt idx="7594">
                  <c:v>9.5982142857142847</c:v>
                </c:pt>
                <c:pt idx="7595">
                  <c:v>9.1517857142857135</c:v>
                </c:pt>
                <c:pt idx="7596">
                  <c:v>8.7053571428571423</c:v>
                </c:pt>
                <c:pt idx="7597">
                  <c:v>7.8124999999999991</c:v>
                </c:pt>
                <c:pt idx="7598">
                  <c:v>7.1428571428571423</c:v>
                </c:pt>
                <c:pt idx="7599">
                  <c:v>6.4732142857142847</c:v>
                </c:pt>
                <c:pt idx="7600">
                  <c:v>5.6919642857142856</c:v>
                </c:pt>
                <c:pt idx="7601">
                  <c:v>5.4687499999999991</c:v>
                </c:pt>
                <c:pt idx="7602">
                  <c:v>5.9151785714285712</c:v>
                </c:pt>
                <c:pt idx="7603">
                  <c:v>6.6964285714285712</c:v>
                </c:pt>
                <c:pt idx="7604">
                  <c:v>7.3660714285714279</c:v>
                </c:pt>
                <c:pt idx="7605">
                  <c:v>8.0357142857142847</c:v>
                </c:pt>
                <c:pt idx="7606">
                  <c:v>8.4821428571428559</c:v>
                </c:pt>
                <c:pt idx="7607">
                  <c:v>8.928571428571427</c:v>
                </c:pt>
                <c:pt idx="7608">
                  <c:v>9.1517857142857135</c:v>
                </c:pt>
                <c:pt idx="7609">
                  <c:v>9.5982142857142847</c:v>
                </c:pt>
                <c:pt idx="7610">
                  <c:v>9.8214285714285712</c:v>
                </c:pt>
                <c:pt idx="7611">
                  <c:v>10.156249999999998</c:v>
                </c:pt>
                <c:pt idx="7612">
                  <c:v>10.044642857142856</c:v>
                </c:pt>
                <c:pt idx="7613">
                  <c:v>10.156249999999998</c:v>
                </c:pt>
                <c:pt idx="7614">
                  <c:v>9.5982142857142847</c:v>
                </c:pt>
                <c:pt idx="7615">
                  <c:v>9.3749999999999982</c:v>
                </c:pt>
                <c:pt idx="7616">
                  <c:v>8.8169642857142847</c:v>
                </c:pt>
                <c:pt idx="7617">
                  <c:v>8.2589285714285712</c:v>
                </c:pt>
                <c:pt idx="7618">
                  <c:v>7.4776785714285703</c:v>
                </c:pt>
                <c:pt idx="7619">
                  <c:v>6.6964285714285712</c:v>
                </c:pt>
                <c:pt idx="7620">
                  <c:v>6.2499999999999991</c:v>
                </c:pt>
                <c:pt idx="7621">
                  <c:v>5.5803571428571423</c:v>
                </c:pt>
                <c:pt idx="7622">
                  <c:v>5.3571428571428568</c:v>
                </c:pt>
                <c:pt idx="7623">
                  <c:v>5.8035714285714279</c:v>
                </c:pt>
                <c:pt idx="7624">
                  <c:v>6.2499999999999991</c:v>
                </c:pt>
                <c:pt idx="7625">
                  <c:v>7.1428571428571423</c:v>
                </c:pt>
                <c:pt idx="7626">
                  <c:v>7.9241071428571423</c:v>
                </c:pt>
                <c:pt idx="7627">
                  <c:v>8.2589285714285712</c:v>
                </c:pt>
                <c:pt idx="7628">
                  <c:v>8.7053571428571423</c:v>
                </c:pt>
                <c:pt idx="7629">
                  <c:v>8.7053571428571423</c:v>
                </c:pt>
                <c:pt idx="7630">
                  <c:v>8.4821428571428559</c:v>
                </c:pt>
                <c:pt idx="7631">
                  <c:v>8.3705357142857135</c:v>
                </c:pt>
                <c:pt idx="7632">
                  <c:v>8.0357142857142847</c:v>
                </c:pt>
                <c:pt idx="7633">
                  <c:v>7.4776785714285703</c:v>
                </c:pt>
                <c:pt idx="7634">
                  <c:v>6.5848214285714279</c:v>
                </c:pt>
                <c:pt idx="7635">
                  <c:v>5.6919642857142856</c:v>
                </c:pt>
                <c:pt idx="7636">
                  <c:v>5.2455357142857135</c:v>
                </c:pt>
                <c:pt idx="7637">
                  <c:v>5.8035714285714279</c:v>
                </c:pt>
                <c:pt idx="7638">
                  <c:v>6.9196428571428568</c:v>
                </c:pt>
                <c:pt idx="7639">
                  <c:v>8.0357142857142847</c:v>
                </c:pt>
                <c:pt idx="7640">
                  <c:v>9.4866071428571423</c:v>
                </c:pt>
                <c:pt idx="7641">
                  <c:v>11.049107142857142</c:v>
                </c:pt>
                <c:pt idx="7642">
                  <c:v>12.611607142857142</c:v>
                </c:pt>
                <c:pt idx="7643">
                  <c:v>13.950892857142856</c:v>
                </c:pt>
                <c:pt idx="7644">
                  <c:v>15.290178571428569</c:v>
                </c:pt>
                <c:pt idx="7645">
                  <c:v>16.071428571428569</c:v>
                </c:pt>
                <c:pt idx="7646">
                  <c:v>16.517857142857142</c:v>
                </c:pt>
                <c:pt idx="7647">
                  <c:v>16.741071428571427</c:v>
                </c:pt>
                <c:pt idx="7648">
                  <c:v>16.741071428571427</c:v>
                </c:pt>
                <c:pt idx="7649">
                  <c:v>16.629464285714285</c:v>
                </c:pt>
                <c:pt idx="7650">
                  <c:v>16.071428571428569</c:v>
                </c:pt>
                <c:pt idx="7651">
                  <c:v>15.290178571428569</c:v>
                </c:pt>
                <c:pt idx="7652">
                  <c:v>14.285714285714285</c:v>
                </c:pt>
                <c:pt idx="7653">
                  <c:v>12.946428571428569</c:v>
                </c:pt>
                <c:pt idx="7654">
                  <c:v>11.607142857142856</c:v>
                </c:pt>
                <c:pt idx="7655">
                  <c:v>9.8214285714285712</c:v>
                </c:pt>
                <c:pt idx="7656">
                  <c:v>8.0357142857142847</c:v>
                </c:pt>
                <c:pt idx="7657">
                  <c:v>6.2499999999999991</c:v>
                </c:pt>
                <c:pt idx="7658">
                  <c:v>5.1339285714285712</c:v>
                </c:pt>
                <c:pt idx="7659">
                  <c:v>6.2499999999999991</c:v>
                </c:pt>
                <c:pt idx="7660">
                  <c:v>8.2589285714285712</c:v>
                </c:pt>
                <c:pt idx="7661">
                  <c:v>10.267857142857142</c:v>
                </c:pt>
                <c:pt idx="7662">
                  <c:v>12.165178571428569</c:v>
                </c:pt>
                <c:pt idx="7663">
                  <c:v>13.950892857142856</c:v>
                </c:pt>
                <c:pt idx="7664">
                  <c:v>15.624999999999998</c:v>
                </c:pt>
                <c:pt idx="7665">
                  <c:v>16.964285714285712</c:v>
                </c:pt>
                <c:pt idx="7666">
                  <c:v>18.191964285714285</c:v>
                </c:pt>
                <c:pt idx="7667">
                  <c:v>18.973214285714285</c:v>
                </c:pt>
                <c:pt idx="7668">
                  <c:v>19.419642857142854</c:v>
                </c:pt>
                <c:pt idx="7669">
                  <c:v>19.642857142857142</c:v>
                </c:pt>
                <c:pt idx="7670">
                  <c:v>19.531249999999996</c:v>
                </c:pt>
                <c:pt idx="7671">
                  <c:v>19.308035714285712</c:v>
                </c:pt>
                <c:pt idx="7672">
                  <c:v>18.749999999999996</c:v>
                </c:pt>
                <c:pt idx="7673">
                  <c:v>17.96875</c:v>
                </c:pt>
                <c:pt idx="7674">
                  <c:v>16.964285714285712</c:v>
                </c:pt>
                <c:pt idx="7675">
                  <c:v>15.624999999999998</c:v>
                </c:pt>
                <c:pt idx="7676">
                  <c:v>14.062499999999998</c:v>
                </c:pt>
                <c:pt idx="7677">
                  <c:v>11.830357142857142</c:v>
                </c:pt>
                <c:pt idx="7678">
                  <c:v>9.5982142857142847</c:v>
                </c:pt>
                <c:pt idx="7679">
                  <c:v>7.2544642857142847</c:v>
                </c:pt>
                <c:pt idx="7680">
                  <c:v>5.5803571428571423</c:v>
                </c:pt>
                <c:pt idx="7681">
                  <c:v>6.6964285714285712</c:v>
                </c:pt>
                <c:pt idx="7682">
                  <c:v>8.2589285714285712</c:v>
                </c:pt>
                <c:pt idx="7683">
                  <c:v>10.044642857142856</c:v>
                </c:pt>
                <c:pt idx="7684">
                  <c:v>11.160714285714285</c:v>
                </c:pt>
                <c:pt idx="7685">
                  <c:v>11.941964285714285</c:v>
                </c:pt>
                <c:pt idx="7686">
                  <c:v>12.499999999999998</c:v>
                </c:pt>
                <c:pt idx="7687">
                  <c:v>12.946428571428569</c:v>
                </c:pt>
                <c:pt idx="7688">
                  <c:v>13.504464285714285</c:v>
                </c:pt>
                <c:pt idx="7689">
                  <c:v>13.727678571428569</c:v>
                </c:pt>
                <c:pt idx="7690">
                  <c:v>13.616071428571427</c:v>
                </c:pt>
                <c:pt idx="7691">
                  <c:v>13.169642857142856</c:v>
                </c:pt>
                <c:pt idx="7692">
                  <c:v>12.499999999999998</c:v>
                </c:pt>
                <c:pt idx="7693">
                  <c:v>11.718749999999998</c:v>
                </c:pt>
                <c:pt idx="7694">
                  <c:v>10.825892857142856</c:v>
                </c:pt>
                <c:pt idx="7695">
                  <c:v>10.044642857142856</c:v>
                </c:pt>
                <c:pt idx="7696">
                  <c:v>8.928571428571427</c:v>
                </c:pt>
                <c:pt idx="7697">
                  <c:v>7.8124999999999991</c:v>
                </c:pt>
                <c:pt idx="7698">
                  <c:v>6.4732142857142847</c:v>
                </c:pt>
                <c:pt idx="7699">
                  <c:v>5.6919642857142856</c:v>
                </c:pt>
                <c:pt idx="7700">
                  <c:v>6.9196428571428568</c:v>
                </c:pt>
                <c:pt idx="7701">
                  <c:v>8.147321428571427</c:v>
                </c:pt>
                <c:pt idx="7702">
                  <c:v>9.3749999999999982</c:v>
                </c:pt>
                <c:pt idx="7703">
                  <c:v>10.491071428571427</c:v>
                </c:pt>
                <c:pt idx="7704">
                  <c:v>11.383928571428571</c:v>
                </c:pt>
                <c:pt idx="7705">
                  <c:v>12.276785714285714</c:v>
                </c:pt>
                <c:pt idx="7706">
                  <c:v>12.946428571428569</c:v>
                </c:pt>
                <c:pt idx="7707">
                  <c:v>13.504464285714285</c:v>
                </c:pt>
                <c:pt idx="7708">
                  <c:v>13.950892857142856</c:v>
                </c:pt>
                <c:pt idx="7709">
                  <c:v>14.285714285714285</c:v>
                </c:pt>
                <c:pt idx="7710">
                  <c:v>14.397321428571427</c:v>
                </c:pt>
                <c:pt idx="7711">
                  <c:v>14.508928571428569</c:v>
                </c:pt>
                <c:pt idx="7712">
                  <c:v>14.285714285714285</c:v>
                </c:pt>
                <c:pt idx="7713">
                  <c:v>13.839285714285714</c:v>
                </c:pt>
                <c:pt idx="7714">
                  <c:v>13.281249999999998</c:v>
                </c:pt>
                <c:pt idx="7715">
                  <c:v>12.499999999999998</c:v>
                </c:pt>
                <c:pt idx="7716">
                  <c:v>11.383928571428571</c:v>
                </c:pt>
                <c:pt idx="7717">
                  <c:v>10.491071428571427</c:v>
                </c:pt>
                <c:pt idx="7718">
                  <c:v>9.5982142857142847</c:v>
                </c:pt>
                <c:pt idx="7719">
                  <c:v>8.59375</c:v>
                </c:pt>
                <c:pt idx="7720">
                  <c:v>7.3660714285714279</c:v>
                </c:pt>
                <c:pt idx="7721">
                  <c:v>6.0267857142857135</c:v>
                </c:pt>
                <c:pt idx="7722">
                  <c:v>5.5803571428571423</c:v>
                </c:pt>
                <c:pt idx="7723">
                  <c:v>6.6964285714285712</c:v>
                </c:pt>
                <c:pt idx="7724">
                  <c:v>7.8124999999999991</c:v>
                </c:pt>
                <c:pt idx="7725">
                  <c:v>8.928571428571427</c:v>
                </c:pt>
                <c:pt idx="7726">
                  <c:v>9.8214285714285712</c:v>
                </c:pt>
                <c:pt idx="7727">
                  <c:v>10.491071428571427</c:v>
                </c:pt>
                <c:pt idx="7728">
                  <c:v>10.937499999999998</c:v>
                </c:pt>
                <c:pt idx="7729">
                  <c:v>11.049107142857142</c:v>
                </c:pt>
                <c:pt idx="7730">
                  <c:v>10.937499999999998</c:v>
                </c:pt>
                <c:pt idx="7731">
                  <c:v>10.602678571428571</c:v>
                </c:pt>
                <c:pt idx="7732">
                  <c:v>10.044642857142856</c:v>
                </c:pt>
                <c:pt idx="7733">
                  <c:v>9.4866071428571423</c:v>
                </c:pt>
                <c:pt idx="7734">
                  <c:v>8.7053571428571423</c:v>
                </c:pt>
                <c:pt idx="7735">
                  <c:v>8.2589285714285712</c:v>
                </c:pt>
                <c:pt idx="7736">
                  <c:v>7.3660714285714279</c:v>
                </c:pt>
                <c:pt idx="7737">
                  <c:v>6.6964285714285712</c:v>
                </c:pt>
                <c:pt idx="7738">
                  <c:v>6.1383928571428568</c:v>
                </c:pt>
                <c:pt idx="7739">
                  <c:v>5.6919642857142856</c:v>
                </c:pt>
                <c:pt idx="7740">
                  <c:v>5.6919642857142856</c:v>
                </c:pt>
                <c:pt idx="7741">
                  <c:v>6.1383928571428568</c:v>
                </c:pt>
                <c:pt idx="7742">
                  <c:v>6.6964285714285712</c:v>
                </c:pt>
                <c:pt idx="7743">
                  <c:v>7.1428571428571423</c:v>
                </c:pt>
                <c:pt idx="7744">
                  <c:v>7.5892857142857135</c:v>
                </c:pt>
                <c:pt idx="7745">
                  <c:v>7.7008928571428568</c:v>
                </c:pt>
                <c:pt idx="7746">
                  <c:v>7.7008928571428568</c:v>
                </c:pt>
                <c:pt idx="7747">
                  <c:v>7.8124999999999991</c:v>
                </c:pt>
                <c:pt idx="7748">
                  <c:v>7.7008928571428568</c:v>
                </c:pt>
                <c:pt idx="7749">
                  <c:v>7.5892857142857135</c:v>
                </c:pt>
                <c:pt idx="7750">
                  <c:v>7.5892857142857135</c:v>
                </c:pt>
                <c:pt idx="7751">
                  <c:v>7.3660714285714279</c:v>
                </c:pt>
                <c:pt idx="7752">
                  <c:v>7.2544642857142847</c:v>
                </c:pt>
                <c:pt idx="7753">
                  <c:v>7.1428571428571423</c:v>
                </c:pt>
                <c:pt idx="7754">
                  <c:v>6.9196428571428568</c:v>
                </c:pt>
                <c:pt idx="7755">
                  <c:v>6.8080357142857135</c:v>
                </c:pt>
                <c:pt idx="7756">
                  <c:v>6.9196428571428568</c:v>
                </c:pt>
                <c:pt idx="7757">
                  <c:v>6.8080357142857135</c:v>
                </c:pt>
                <c:pt idx="7758">
                  <c:v>6.8080357142857135</c:v>
                </c:pt>
                <c:pt idx="7759">
                  <c:v>6.9196428571428568</c:v>
                </c:pt>
                <c:pt idx="7760">
                  <c:v>7.0312499999999991</c:v>
                </c:pt>
                <c:pt idx="7761">
                  <c:v>7.1428571428571423</c:v>
                </c:pt>
                <c:pt idx="7762">
                  <c:v>7.1428571428571423</c:v>
                </c:pt>
                <c:pt idx="7763">
                  <c:v>7.0312499999999991</c:v>
                </c:pt>
                <c:pt idx="7764">
                  <c:v>7.2544642857142847</c:v>
                </c:pt>
                <c:pt idx="7765">
                  <c:v>7.3660714285714279</c:v>
                </c:pt>
                <c:pt idx="7766">
                  <c:v>7.8124999999999991</c:v>
                </c:pt>
                <c:pt idx="7767">
                  <c:v>8.0357142857142847</c:v>
                </c:pt>
                <c:pt idx="7768">
                  <c:v>8.3705357142857135</c:v>
                </c:pt>
                <c:pt idx="7769">
                  <c:v>8.4821428571428559</c:v>
                </c:pt>
                <c:pt idx="7770">
                  <c:v>8.3705357142857135</c:v>
                </c:pt>
                <c:pt idx="7771">
                  <c:v>8.59375</c:v>
                </c:pt>
                <c:pt idx="7772">
                  <c:v>8.4821428571428559</c:v>
                </c:pt>
                <c:pt idx="7773">
                  <c:v>8.4821428571428559</c:v>
                </c:pt>
                <c:pt idx="7774">
                  <c:v>8.0357142857142847</c:v>
                </c:pt>
                <c:pt idx="7775">
                  <c:v>7.5892857142857135</c:v>
                </c:pt>
                <c:pt idx="7776">
                  <c:v>7.1428571428571423</c:v>
                </c:pt>
                <c:pt idx="7777">
                  <c:v>6.6964285714285712</c:v>
                </c:pt>
                <c:pt idx="7778">
                  <c:v>6.1383928571428568</c:v>
                </c:pt>
                <c:pt idx="7779">
                  <c:v>5.8035714285714279</c:v>
                </c:pt>
                <c:pt idx="7780">
                  <c:v>5.6919642857142856</c:v>
                </c:pt>
                <c:pt idx="7781">
                  <c:v>6.0267857142857135</c:v>
                </c:pt>
                <c:pt idx="7782">
                  <c:v>6.4732142857142847</c:v>
                </c:pt>
                <c:pt idx="7783">
                  <c:v>7.0312499999999991</c:v>
                </c:pt>
                <c:pt idx="7784">
                  <c:v>7.5892857142857135</c:v>
                </c:pt>
                <c:pt idx="7785">
                  <c:v>7.8124999999999991</c:v>
                </c:pt>
                <c:pt idx="7786">
                  <c:v>8.0357142857142847</c:v>
                </c:pt>
                <c:pt idx="7787">
                  <c:v>8.147321428571427</c:v>
                </c:pt>
                <c:pt idx="7788">
                  <c:v>8.0357142857142847</c:v>
                </c:pt>
                <c:pt idx="7789">
                  <c:v>7.8124999999999991</c:v>
                </c:pt>
                <c:pt idx="7790">
                  <c:v>7.4776785714285703</c:v>
                </c:pt>
                <c:pt idx="7791">
                  <c:v>7.1428571428571423</c:v>
                </c:pt>
                <c:pt idx="7792">
                  <c:v>7.0312499999999991</c:v>
                </c:pt>
                <c:pt idx="7793">
                  <c:v>6.9196428571428568</c:v>
                </c:pt>
                <c:pt idx="7794">
                  <c:v>7.1428571428571423</c:v>
                </c:pt>
                <c:pt idx="7795">
                  <c:v>7.0312499999999991</c:v>
                </c:pt>
                <c:pt idx="7796">
                  <c:v>6.9196428571428568</c:v>
                </c:pt>
                <c:pt idx="7797">
                  <c:v>6.6964285714285712</c:v>
                </c:pt>
                <c:pt idx="7798">
                  <c:v>6.2499999999999991</c:v>
                </c:pt>
                <c:pt idx="7799">
                  <c:v>6.0267857142857135</c:v>
                </c:pt>
                <c:pt idx="7800">
                  <c:v>5.6919642857142856</c:v>
                </c:pt>
                <c:pt idx="7801">
                  <c:v>5.5803571428571423</c:v>
                </c:pt>
                <c:pt idx="7802">
                  <c:v>5.9151785714285712</c:v>
                </c:pt>
                <c:pt idx="7803">
                  <c:v>6.2499999999999991</c:v>
                </c:pt>
                <c:pt idx="7804">
                  <c:v>6.5848214285714279</c:v>
                </c:pt>
                <c:pt idx="7805">
                  <c:v>6.9196428571428568</c:v>
                </c:pt>
                <c:pt idx="7806">
                  <c:v>7.0312499999999991</c:v>
                </c:pt>
                <c:pt idx="7807">
                  <c:v>7.1428571428571423</c:v>
                </c:pt>
                <c:pt idx="7808">
                  <c:v>6.9196428571428568</c:v>
                </c:pt>
                <c:pt idx="7809">
                  <c:v>6.6964285714285712</c:v>
                </c:pt>
                <c:pt idx="7810">
                  <c:v>6.2499999999999991</c:v>
                </c:pt>
                <c:pt idx="7811">
                  <c:v>5.9151785714285712</c:v>
                </c:pt>
                <c:pt idx="7812">
                  <c:v>5.6919642857142856</c:v>
                </c:pt>
                <c:pt idx="7813">
                  <c:v>5.8035714285714279</c:v>
                </c:pt>
                <c:pt idx="7814">
                  <c:v>6.4732142857142847</c:v>
                </c:pt>
                <c:pt idx="7815">
                  <c:v>6.4732142857142847</c:v>
                </c:pt>
                <c:pt idx="7816">
                  <c:v>6.6964285714285712</c:v>
                </c:pt>
                <c:pt idx="7817">
                  <c:v>7.1428571428571423</c:v>
                </c:pt>
                <c:pt idx="7818">
                  <c:v>7.1428571428571423</c:v>
                </c:pt>
                <c:pt idx="7819">
                  <c:v>7.0312499999999991</c:v>
                </c:pt>
                <c:pt idx="7820">
                  <c:v>6.6964285714285712</c:v>
                </c:pt>
                <c:pt idx="7821">
                  <c:v>6.4732142857142847</c:v>
                </c:pt>
                <c:pt idx="7822">
                  <c:v>6.2499999999999991</c:v>
                </c:pt>
                <c:pt idx="7823">
                  <c:v>6.4732142857142847</c:v>
                </c:pt>
                <c:pt idx="7824">
                  <c:v>6.6964285714285712</c:v>
                </c:pt>
                <c:pt idx="7825">
                  <c:v>6.9196428571428568</c:v>
                </c:pt>
                <c:pt idx="7826">
                  <c:v>6.9196428571428568</c:v>
                </c:pt>
                <c:pt idx="7827">
                  <c:v>6.6964285714285712</c:v>
                </c:pt>
                <c:pt idx="7828">
                  <c:v>6.5848214285714279</c:v>
                </c:pt>
                <c:pt idx="7829">
                  <c:v>6.2499999999999991</c:v>
                </c:pt>
                <c:pt idx="7830">
                  <c:v>5.8035714285714279</c:v>
                </c:pt>
                <c:pt idx="7831">
                  <c:v>5.6919642857142856</c:v>
                </c:pt>
                <c:pt idx="7832">
                  <c:v>5.5803571428571423</c:v>
                </c:pt>
                <c:pt idx="7833">
                  <c:v>5.8035714285714279</c:v>
                </c:pt>
                <c:pt idx="7834">
                  <c:v>6.2499999999999991</c:v>
                </c:pt>
                <c:pt idx="7835">
                  <c:v>6.4732142857142847</c:v>
                </c:pt>
                <c:pt idx="7836">
                  <c:v>6.9196428571428568</c:v>
                </c:pt>
                <c:pt idx="7837">
                  <c:v>7.4776785714285703</c:v>
                </c:pt>
                <c:pt idx="7838">
                  <c:v>8.147321428571427</c:v>
                </c:pt>
                <c:pt idx="7839">
                  <c:v>8.8169642857142847</c:v>
                </c:pt>
                <c:pt idx="7840">
                  <c:v>9.709821428571427</c:v>
                </c:pt>
                <c:pt idx="7841">
                  <c:v>10.714285714285714</c:v>
                </c:pt>
                <c:pt idx="7842">
                  <c:v>11.383928571428571</c:v>
                </c:pt>
                <c:pt idx="7843">
                  <c:v>11.830357142857142</c:v>
                </c:pt>
                <c:pt idx="7844">
                  <c:v>12.388392857142856</c:v>
                </c:pt>
                <c:pt idx="7845">
                  <c:v>12.499999999999998</c:v>
                </c:pt>
                <c:pt idx="7846">
                  <c:v>12.611607142857142</c:v>
                </c:pt>
                <c:pt idx="7847">
                  <c:v>12.499999999999998</c:v>
                </c:pt>
                <c:pt idx="7848">
                  <c:v>12.053571428571427</c:v>
                </c:pt>
                <c:pt idx="7849">
                  <c:v>11.495535714285714</c:v>
                </c:pt>
                <c:pt idx="7850">
                  <c:v>10.602678571428571</c:v>
                </c:pt>
                <c:pt idx="7851">
                  <c:v>9.709821428571427</c:v>
                </c:pt>
                <c:pt idx="7852">
                  <c:v>8.59375</c:v>
                </c:pt>
                <c:pt idx="7853">
                  <c:v>7.3660714285714279</c:v>
                </c:pt>
                <c:pt idx="7854">
                  <c:v>6.1383928571428568</c:v>
                </c:pt>
                <c:pt idx="7855">
                  <c:v>5.3571428571428568</c:v>
                </c:pt>
                <c:pt idx="7856">
                  <c:v>6.4732142857142847</c:v>
                </c:pt>
                <c:pt idx="7857">
                  <c:v>7.8124999999999991</c:v>
                </c:pt>
                <c:pt idx="7858">
                  <c:v>9.1517857142857135</c:v>
                </c:pt>
                <c:pt idx="7859">
                  <c:v>10.714285714285714</c:v>
                </c:pt>
                <c:pt idx="7860">
                  <c:v>11.830357142857142</c:v>
                </c:pt>
                <c:pt idx="7861">
                  <c:v>12.611607142857142</c:v>
                </c:pt>
                <c:pt idx="7862">
                  <c:v>13.616071428571427</c:v>
                </c:pt>
                <c:pt idx="7863">
                  <c:v>14.397321428571427</c:v>
                </c:pt>
                <c:pt idx="7864">
                  <c:v>15.066964285714285</c:v>
                </c:pt>
                <c:pt idx="7865">
                  <c:v>15.848214285714285</c:v>
                </c:pt>
                <c:pt idx="7866">
                  <c:v>16.294642857142854</c:v>
                </c:pt>
                <c:pt idx="7867">
                  <c:v>16.517857142857142</c:v>
                </c:pt>
                <c:pt idx="7868">
                  <c:v>16.741071428571427</c:v>
                </c:pt>
                <c:pt idx="7869">
                  <c:v>16.629464285714285</c:v>
                </c:pt>
                <c:pt idx="7870">
                  <c:v>16.294642857142854</c:v>
                </c:pt>
                <c:pt idx="7871">
                  <c:v>15.624999999999998</c:v>
                </c:pt>
                <c:pt idx="7872">
                  <c:v>14.843749999999998</c:v>
                </c:pt>
                <c:pt idx="7873">
                  <c:v>14.062499999999998</c:v>
                </c:pt>
                <c:pt idx="7874">
                  <c:v>12.723214285714285</c:v>
                </c:pt>
                <c:pt idx="7875">
                  <c:v>11.607142857142856</c:v>
                </c:pt>
                <c:pt idx="7876">
                  <c:v>10.267857142857142</c:v>
                </c:pt>
                <c:pt idx="7877">
                  <c:v>8.8169642857142847</c:v>
                </c:pt>
                <c:pt idx="7878">
                  <c:v>7.2544642857142847</c:v>
                </c:pt>
                <c:pt idx="7879">
                  <c:v>6.1383928571428568</c:v>
                </c:pt>
                <c:pt idx="7880">
                  <c:v>5.5803571428571423</c:v>
                </c:pt>
                <c:pt idx="7881">
                  <c:v>5.5803571428571423</c:v>
                </c:pt>
                <c:pt idx="7882">
                  <c:v>5.8035714285714279</c:v>
                </c:pt>
                <c:pt idx="7883">
                  <c:v>5.9151785714285712</c:v>
                </c:pt>
                <c:pt idx="7884">
                  <c:v>6.1383928571428568</c:v>
                </c:pt>
                <c:pt idx="7885">
                  <c:v>6.2499999999999991</c:v>
                </c:pt>
                <c:pt idx="7886">
                  <c:v>6.1383928571428568</c:v>
                </c:pt>
                <c:pt idx="7887">
                  <c:v>6.1383928571428568</c:v>
                </c:pt>
                <c:pt idx="7888">
                  <c:v>6.2499999999999991</c:v>
                </c:pt>
                <c:pt idx="7889">
                  <c:v>6.3616071428571423</c:v>
                </c:pt>
                <c:pt idx="7890">
                  <c:v>6.3616071428571423</c:v>
                </c:pt>
                <c:pt idx="7891">
                  <c:v>6.4732142857142847</c:v>
                </c:pt>
                <c:pt idx="7892">
                  <c:v>6.4732142857142847</c:v>
                </c:pt>
                <c:pt idx="7893">
                  <c:v>6.3616071428571423</c:v>
                </c:pt>
                <c:pt idx="7894">
                  <c:v>6.2499999999999991</c:v>
                </c:pt>
                <c:pt idx="7895">
                  <c:v>6.0267857142857135</c:v>
                </c:pt>
                <c:pt idx="7896">
                  <c:v>6.2499999999999991</c:v>
                </c:pt>
                <c:pt idx="7897">
                  <c:v>6.3616071428571423</c:v>
                </c:pt>
                <c:pt idx="7898">
                  <c:v>6.6964285714285712</c:v>
                </c:pt>
                <c:pt idx="7899">
                  <c:v>6.9196428571428568</c:v>
                </c:pt>
                <c:pt idx="7900">
                  <c:v>6.9196428571428568</c:v>
                </c:pt>
                <c:pt idx="7901">
                  <c:v>7.0312499999999991</c:v>
                </c:pt>
                <c:pt idx="7902">
                  <c:v>6.9196428571428568</c:v>
                </c:pt>
                <c:pt idx="7903">
                  <c:v>6.6964285714285712</c:v>
                </c:pt>
                <c:pt idx="7904">
                  <c:v>6.4732142857142847</c:v>
                </c:pt>
                <c:pt idx="7905">
                  <c:v>6.3616071428571423</c:v>
                </c:pt>
                <c:pt idx="7906">
                  <c:v>6.1383928571428568</c:v>
                </c:pt>
                <c:pt idx="7907">
                  <c:v>6.0267857142857135</c:v>
                </c:pt>
                <c:pt idx="7908">
                  <c:v>6.0267857142857135</c:v>
                </c:pt>
                <c:pt idx="7909">
                  <c:v>6.2499999999999991</c:v>
                </c:pt>
                <c:pt idx="7910">
                  <c:v>6.6964285714285712</c:v>
                </c:pt>
                <c:pt idx="7911">
                  <c:v>7.1428571428571423</c:v>
                </c:pt>
                <c:pt idx="7912">
                  <c:v>7.8124999999999991</c:v>
                </c:pt>
                <c:pt idx="7913">
                  <c:v>8.2589285714285712</c:v>
                </c:pt>
                <c:pt idx="7914">
                  <c:v>8.7053571428571423</c:v>
                </c:pt>
                <c:pt idx="7915">
                  <c:v>8.928571428571427</c:v>
                </c:pt>
                <c:pt idx="7916">
                  <c:v>8.928571428571427</c:v>
                </c:pt>
                <c:pt idx="7917">
                  <c:v>9.0401785714285712</c:v>
                </c:pt>
                <c:pt idx="7918">
                  <c:v>8.59375</c:v>
                </c:pt>
                <c:pt idx="7919">
                  <c:v>8.0357142857142847</c:v>
                </c:pt>
                <c:pt idx="7920">
                  <c:v>7.3660714285714279</c:v>
                </c:pt>
                <c:pt idx="7921">
                  <c:v>6.4732142857142847</c:v>
                </c:pt>
                <c:pt idx="7922">
                  <c:v>5.5803571428571423</c:v>
                </c:pt>
                <c:pt idx="7923">
                  <c:v>6.0267857142857135</c:v>
                </c:pt>
                <c:pt idx="7924">
                  <c:v>6.6964285714285712</c:v>
                </c:pt>
                <c:pt idx="7925">
                  <c:v>7.3660714285714279</c:v>
                </c:pt>
                <c:pt idx="7926">
                  <c:v>7.9241071428571423</c:v>
                </c:pt>
                <c:pt idx="7927">
                  <c:v>8.2589285714285712</c:v>
                </c:pt>
                <c:pt idx="7928">
                  <c:v>8.4821428571428559</c:v>
                </c:pt>
                <c:pt idx="7929">
                  <c:v>8.4821428571428559</c:v>
                </c:pt>
                <c:pt idx="7930">
                  <c:v>8.2589285714285712</c:v>
                </c:pt>
                <c:pt idx="7931">
                  <c:v>7.9241071428571423</c:v>
                </c:pt>
                <c:pt idx="7932">
                  <c:v>7.2544642857142847</c:v>
                </c:pt>
                <c:pt idx="7933">
                  <c:v>6.8080357142857135</c:v>
                </c:pt>
                <c:pt idx="7934">
                  <c:v>6.4732142857142847</c:v>
                </c:pt>
                <c:pt idx="7935">
                  <c:v>6.3616071428571423</c:v>
                </c:pt>
                <c:pt idx="7936">
                  <c:v>6.2499999999999991</c:v>
                </c:pt>
                <c:pt idx="7937">
                  <c:v>6.0267857142857135</c:v>
                </c:pt>
                <c:pt idx="7938">
                  <c:v>5.8035714285714279</c:v>
                </c:pt>
                <c:pt idx="7939">
                  <c:v>5.6919642857142856</c:v>
                </c:pt>
                <c:pt idx="7940">
                  <c:v>6.0267857142857135</c:v>
                </c:pt>
                <c:pt idx="7941">
                  <c:v>6.4732142857142847</c:v>
                </c:pt>
                <c:pt idx="7942">
                  <c:v>7.5892857142857135</c:v>
                </c:pt>
                <c:pt idx="7943">
                  <c:v>8.59375</c:v>
                </c:pt>
                <c:pt idx="7944">
                  <c:v>9.8214285714285712</c:v>
                </c:pt>
                <c:pt idx="7945">
                  <c:v>11.160714285714285</c:v>
                </c:pt>
                <c:pt idx="7946">
                  <c:v>12.276785714285714</c:v>
                </c:pt>
                <c:pt idx="7947">
                  <c:v>13.169642857142856</c:v>
                </c:pt>
                <c:pt idx="7948">
                  <c:v>13.839285714285714</c:v>
                </c:pt>
                <c:pt idx="7949">
                  <c:v>14.397321428571427</c:v>
                </c:pt>
                <c:pt idx="7950">
                  <c:v>14.732142857142856</c:v>
                </c:pt>
                <c:pt idx="7951">
                  <c:v>14.732142857142856</c:v>
                </c:pt>
                <c:pt idx="7952">
                  <c:v>14.620535714285714</c:v>
                </c:pt>
                <c:pt idx="7953">
                  <c:v>14.285714285714285</c:v>
                </c:pt>
                <c:pt idx="7954">
                  <c:v>13.839285714285714</c:v>
                </c:pt>
                <c:pt idx="7955">
                  <c:v>13.169642857142856</c:v>
                </c:pt>
                <c:pt idx="7956">
                  <c:v>12.499999999999998</c:v>
                </c:pt>
                <c:pt idx="7957">
                  <c:v>11.272321428571427</c:v>
                </c:pt>
                <c:pt idx="7958">
                  <c:v>10.044642857142856</c:v>
                </c:pt>
                <c:pt idx="7959">
                  <c:v>8.7053571428571423</c:v>
                </c:pt>
                <c:pt idx="7960">
                  <c:v>7.3660714285714279</c:v>
                </c:pt>
                <c:pt idx="7961">
                  <c:v>6.2499999999999991</c:v>
                </c:pt>
                <c:pt idx="7962">
                  <c:v>5.3571428571428568</c:v>
                </c:pt>
                <c:pt idx="7963">
                  <c:v>5.3571428571428568</c:v>
                </c:pt>
                <c:pt idx="7964">
                  <c:v>6.2499999999999991</c:v>
                </c:pt>
                <c:pt idx="7965">
                  <c:v>6.8080357142857135</c:v>
                </c:pt>
                <c:pt idx="7966">
                  <c:v>7.5892857142857135</c:v>
                </c:pt>
                <c:pt idx="7967">
                  <c:v>8.147321428571427</c:v>
                </c:pt>
                <c:pt idx="7968">
                  <c:v>6.0267857142857135</c:v>
                </c:pt>
                <c:pt idx="7969">
                  <c:v>5.9151785714285712</c:v>
                </c:pt>
                <c:pt idx="7970">
                  <c:v>5.9151785714285712</c:v>
                </c:pt>
                <c:pt idx="7971">
                  <c:v>6.0267857142857135</c:v>
                </c:pt>
                <c:pt idx="7972">
                  <c:v>6.3616071428571423</c:v>
                </c:pt>
                <c:pt idx="7973">
                  <c:v>6.9196428571428568</c:v>
                </c:pt>
                <c:pt idx="7974">
                  <c:v>7.5892857142857135</c:v>
                </c:pt>
                <c:pt idx="7975">
                  <c:v>8.0357142857142847</c:v>
                </c:pt>
                <c:pt idx="7976">
                  <c:v>8.147321428571427</c:v>
                </c:pt>
                <c:pt idx="7977">
                  <c:v>8.4821428571428559</c:v>
                </c:pt>
                <c:pt idx="7978">
                  <c:v>8.928571428571427</c:v>
                </c:pt>
                <c:pt idx="7979">
                  <c:v>9.1517857142857135</c:v>
                </c:pt>
                <c:pt idx="7980">
                  <c:v>9.0401785714285712</c:v>
                </c:pt>
                <c:pt idx="7981">
                  <c:v>8.928571428571427</c:v>
                </c:pt>
                <c:pt idx="7982">
                  <c:v>8.928571428571427</c:v>
                </c:pt>
                <c:pt idx="7983">
                  <c:v>8.7053571428571423</c:v>
                </c:pt>
                <c:pt idx="7984">
                  <c:v>8.2589285714285712</c:v>
                </c:pt>
                <c:pt idx="7985">
                  <c:v>7.5892857142857135</c:v>
                </c:pt>
                <c:pt idx="7986">
                  <c:v>6.9196428571428568</c:v>
                </c:pt>
                <c:pt idx="7987">
                  <c:v>6.3616071428571423</c:v>
                </c:pt>
                <c:pt idx="7988">
                  <c:v>5.5803571428571423</c:v>
                </c:pt>
                <c:pt idx="7989">
                  <c:v>5.1339285714285712</c:v>
                </c:pt>
                <c:pt idx="7990">
                  <c:v>5.8035714285714279</c:v>
                </c:pt>
                <c:pt idx="7991">
                  <c:v>6.6964285714285712</c:v>
                </c:pt>
                <c:pt idx="7992">
                  <c:v>7.3660714285714279</c:v>
                </c:pt>
                <c:pt idx="7993">
                  <c:v>8.147321428571427</c:v>
                </c:pt>
                <c:pt idx="7994">
                  <c:v>9.0401785714285712</c:v>
                </c:pt>
                <c:pt idx="7995">
                  <c:v>9.9330357142857135</c:v>
                </c:pt>
                <c:pt idx="7996">
                  <c:v>10.379464285714285</c:v>
                </c:pt>
                <c:pt idx="7997">
                  <c:v>10.825892857142856</c:v>
                </c:pt>
                <c:pt idx="7998">
                  <c:v>10.937499999999998</c:v>
                </c:pt>
                <c:pt idx="7999">
                  <c:v>11.272321428571427</c:v>
                </c:pt>
                <c:pt idx="8000">
                  <c:v>11.383928571428571</c:v>
                </c:pt>
                <c:pt idx="8001">
                  <c:v>11.049107142857142</c:v>
                </c:pt>
                <c:pt idx="8002">
                  <c:v>10.714285714285714</c:v>
                </c:pt>
                <c:pt idx="8003">
                  <c:v>10.267857142857142</c:v>
                </c:pt>
                <c:pt idx="8004">
                  <c:v>9.709821428571427</c:v>
                </c:pt>
                <c:pt idx="8005">
                  <c:v>8.928571428571427</c:v>
                </c:pt>
                <c:pt idx="8006">
                  <c:v>8.147321428571427</c:v>
                </c:pt>
                <c:pt idx="8007">
                  <c:v>7.3660714285714279</c:v>
                </c:pt>
                <c:pt idx="8008">
                  <c:v>6.4732142857142847</c:v>
                </c:pt>
                <c:pt idx="8009">
                  <c:v>5.9151785714285712</c:v>
                </c:pt>
                <c:pt idx="8010">
                  <c:v>5.4687499999999991</c:v>
                </c:pt>
                <c:pt idx="8011">
                  <c:v>5.6919642857142856</c:v>
                </c:pt>
                <c:pt idx="8012">
                  <c:v>6.2499999999999991</c:v>
                </c:pt>
                <c:pt idx="8013">
                  <c:v>6.9196428571428568</c:v>
                </c:pt>
                <c:pt idx="8014">
                  <c:v>7.5892857142857135</c:v>
                </c:pt>
                <c:pt idx="8015">
                  <c:v>8.147321428571427</c:v>
                </c:pt>
                <c:pt idx="8016">
                  <c:v>8.3705357142857135</c:v>
                </c:pt>
                <c:pt idx="8017">
                  <c:v>8.59375</c:v>
                </c:pt>
                <c:pt idx="8018">
                  <c:v>8.3705357142857135</c:v>
                </c:pt>
                <c:pt idx="8019">
                  <c:v>8.0357142857142847</c:v>
                </c:pt>
                <c:pt idx="8020">
                  <c:v>7.8124999999999991</c:v>
                </c:pt>
                <c:pt idx="8021">
                  <c:v>7.5892857142857135</c:v>
                </c:pt>
                <c:pt idx="8022">
                  <c:v>7.0312499999999991</c:v>
                </c:pt>
                <c:pt idx="8023">
                  <c:v>6.5848214285714279</c:v>
                </c:pt>
                <c:pt idx="8024">
                  <c:v>6.2499999999999991</c:v>
                </c:pt>
                <c:pt idx="8025">
                  <c:v>5.9151785714285712</c:v>
                </c:pt>
                <c:pt idx="8026">
                  <c:v>5.5803571428571423</c:v>
                </c:pt>
                <c:pt idx="8027">
                  <c:v>5.4687499999999991</c:v>
                </c:pt>
                <c:pt idx="8028">
                  <c:v>6.0267857142857135</c:v>
                </c:pt>
                <c:pt idx="8029">
                  <c:v>6.5848214285714279</c:v>
                </c:pt>
                <c:pt idx="8030">
                  <c:v>6.9196428571428568</c:v>
                </c:pt>
                <c:pt idx="8031">
                  <c:v>6.9196428571428568</c:v>
                </c:pt>
                <c:pt idx="8032">
                  <c:v>6.8080357142857135</c:v>
                </c:pt>
                <c:pt idx="8033">
                  <c:v>6.6964285714285712</c:v>
                </c:pt>
                <c:pt idx="8034">
                  <c:v>6.2499999999999991</c:v>
                </c:pt>
                <c:pt idx="8035">
                  <c:v>6.0267857142857135</c:v>
                </c:pt>
                <c:pt idx="8036">
                  <c:v>6.0267857142857135</c:v>
                </c:pt>
                <c:pt idx="8037">
                  <c:v>6.0267857142857135</c:v>
                </c:pt>
                <c:pt idx="8038">
                  <c:v>6.2499999999999991</c:v>
                </c:pt>
                <c:pt idx="8039">
                  <c:v>6.4732142857142847</c:v>
                </c:pt>
                <c:pt idx="8040">
                  <c:v>6.8080357142857135</c:v>
                </c:pt>
                <c:pt idx="8041">
                  <c:v>6.9196428571428568</c:v>
                </c:pt>
                <c:pt idx="8042">
                  <c:v>7.1428571428571423</c:v>
                </c:pt>
                <c:pt idx="8043">
                  <c:v>7.1428571428571423</c:v>
                </c:pt>
                <c:pt idx="8044">
                  <c:v>7.1428571428571423</c:v>
                </c:pt>
                <c:pt idx="8045">
                  <c:v>7.3660714285714279</c:v>
                </c:pt>
                <c:pt idx="8046">
                  <c:v>7.2544642857142847</c:v>
                </c:pt>
                <c:pt idx="8047">
                  <c:v>7.1428571428571423</c:v>
                </c:pt>
                <c:pt idx="8048">
                  <c:v>7.0312499999999991</c:v>
                </c:pt>
                <c:pt idx="8049">
                  <c:v>6.5848214285714279</c:v>
                </c:pt>
                <c:pt idx="8050">
                  <c:v>6.1383928571428568</c:v>
                </c:pt>
                <c:pt idx="8051">
                  <c:v>5.8035714285714279</c:v>
                </c:pt>
                <c:pt idx="8052">
                  <c:v>5.4687499999999991</c:v>
                </c:pt>
                <c:pt idx="8053">
                  <c:v>5.9151785714285712</c:v>
                </c:pt>
                <c:pt idx="8054">
                  <c:v>6.4732142857142847</c:v>
                </c:pt>
                <c:pt idx="8055">
                  <c:v>7.2544642857142847</c:v>
                </c:pt>
                <c:pt idx="8056">
                  <c:v>8.2589285714285712</c:v>
                </c:pt>
                <c:pt idx="8057">
                  <c:v>9.1517857142857135</c:v>
                </c:pt>
                <c:pt idx="8058">
                  <c:v>10.267857142857142</c:v>
                </c:pt>
                <c:pt idx="8059">
                  <c:v>10.825892857142856</c:v>
                </c:pt>
                <c:pt idx="8060">
                  <c:v>11.607142857142856</c:v>
                </c:pt>
                <c:pt idx="8061">
                  <c:v>12.053571428571427</c:v>
                </c:pt>
                <c:pt idx="8062">
                  <c:v>12.499999999999998</c:v>
                </c:pt>
                <c:pt idx="8063">
                  <c:v>13.058035714285714</c:v>
                </c:pt>
                <c:pt idx="8064">
                  <c:v>13.504464285714285</c:v>
                </c:pt>
                <c:pt idx="8065">
                  <c:v>13.504464285714285</c:v>
                </c:pt>
                <c:pt idx="8066">
                  <c:v>13.504464285714285</c:v>
                </c:pt>
                <c:pt idx="8067">
                  <c:v>13.281249999999998</c:v>
                </c:pt>
                <c:pt idx="8068">
                  <c:v>12.834821428571427</c:v>
                </c:pt>
                <c:pt idx="8069">
                  <c:v>12.276785714285714</c:v>
                </c:pt>
                <c:pt idx="8070">
                  <c:v>11.495535714285714</c:v>
                </c:pt>
                <c:pt idx="8071">
                  <c:v>10.825892857142856</c:v>
                </c:pt>
                <c:pt idx="8072">
                  <c:v>10.044642857142856</c:v>
                </c:pt>
                <c:pt idx="8073">
                  <c:v>8.928571428571427</c:v>
                </c:pt>
                <c:pt idx="8074">
                  <c:v>7.5892857142857135</c:v>
                </c:pt>
                <c:pt idx="8075">
                  <c:v>6.3616071428571423</c:v>
                </c:pt>
                <c:pt idx="8076">
                  <c:v>5.1339285714285712</c:v>
                </c:pt>
                <c:pt idx="8077">
                  <c:v>5.5803571428571423</c:v>
                </c:pt>
                <c:pt idx="8078">
                  <c:v>6.5848214285714279</c:v>
                </c:pt>
                <c:pt idx="8079">
                  <c:v>7.8124999999999991</c:v>
                </c:pt>
                <c:pt idx="8080">
                  <c:v>8.7053571428571423</c:v>
                </c:pt>
                <c:pt idx="8081">
                  <c:v>9.2633928571428559</c:v>
                </c:pt>
                <c:pt idx="8082">
                  <c:v>9.709821428571427</c:v>
                </c:pt>
                <c:pt idx="8083">
                  <c:v>9.709821428571427</c:v>
                </c:pt>
                <c:pt idx="8084">
                  <c:v>9.709821428571427</c:v>
                </c:pt>
                <c:pt idx="8085">
                  <c:v>9.1517857142857135</c:v>
                </c:pt>
                <c:pt idx="8086">
                  <c:v>8.4821428571428559</c:v>
                </c:pt>
                <c:pt idx="8087">
                  <c:v>7.8124999999999991</c:v>
                </c:pt>
                <c:pt idx="8088">
                  <c:v>6.9196428571428568</c:v>
                </c:pt>
                <c:pt idx="8089">
                  <c:v>6.0267857142857135</c:v>
                </c:pt>
                <c:pt idx="8090">
                  <c:v>5.5803571428571423</c:v>
                </c:pt>
                <c:pt idx="8091">
                  <c:v>5.4687499999999991</c:v>
                </c:pt>
                <c:pt idx="8092">
                  <c:v>5.9151785714285712</c:v>
                </c:pt>
                <c:pt idx="8093">
                  <c:v>6.6964285714285712</c:v>
                </c:pt>
                <c:pt idx="8094">
                  <c:v>7.3660714285714279</c:v>
                </c:pt>
                <c:pt idx="8095">
                  <c:v>7.8124999999999991</c:v>
                </c:pt>
                <c:pt idx="8096">
                  <c:v>7.8124999999999991</c:v>
                </c:pt>
                <c:pt idx="8097">
                  <c:v>7.8124999999999991</c:v>
                </c:pt>
                <c:pt idx="8098">
                  <c:v>7.2544642857142847</c:v>
                </c:pt>
                <c:pt idx="8099">
                  <c:v>6.6964285714285712</c:v>
                </c:pt>
                <c:pt idx="8100">
                  <c:v>6.0267857142857135</c:v>
                </c:pt>
                <c:pt idx="8101">
                  <c:v>5.4687499999999991</c:v>
                </c:pt>
                <c:pt idx="8102">
                  <c:v>5.4687499999999991</c:v>
                </c:pt>
                <c:pt idx="8103">
                  <c:v>6.0267857142857135</c:v>
                </c:pt>
                <c:pt idx="8104">
                  <c:v>6.6964285714285712</c:v>
                </c:pt>
                <c:pt idx="8105">
                  <c:v>7.1428571428571423</c:v>
                </c:pt>
                <c:pt idx="8106">
                  <c:v>7.3660714285714279</c:v>
                </c:pt>
                <c:pt idx="8107">
                  <c:v>7.1428571428571423</c:v>
                </c:pt>
                <c:pt idx="8108">
                  <c:v>6.6964285714285712</c:v>
                </c:pt>
                <c:pt idx="8109">
                  <c:v>6.1383928571428568</c:v>
                </c:pt>
                <c:pt idx="8110">
                  <c:v>5.5803571428571423</c:v>
                </c:pt>
                <c:pt idx="8111">
                  <c:v>5.3571428571428568</c:v>
                </c:pt>
                <c:pt idx="8112">
                  <c:v>5.8035714285714279</c:v>
                </c:pt>
                <c:pt idx="8113">
                  <c:v>6.2499999999999991</c:v>
                </c:pt>
                <c:pt idx="8114">
                  <c:v>6.8080357142857135</c:v>
                </c:pt>
                <c:pt idx="8115">
                  <c:v>7.5892857142857135</c:v>
                </c:pt>
                <c:pt idx="8116">
                  <c:v>8.4821428571428559</c:v>
                </c:pt>
                <c:pt idx="8117">
                  <c:v>9.4866071428571423</c:v>
                </c:pt>
                <c:pt idx="8118">
                  <c:v>10.379464285714285</c:v>
                </c:pt>
                <c:pt idx="8119">
                  <c:v>11.160714285714285</c:v>
                </c:pt>
                <c:pt idx="8120">
                  <c:v>11.607142857142856</c:v>
                </c:pt>
                <c:pt idx="8121">
                  <c:v>11.718749999999998</c:v>
                </c:pt>
                <c:pt idx="8122">
                  <c:v>11.718749999999998</c:v>
                </c:pt>
                <c:pt idx="8123">
                  <c:v>11.495535714285714</c:v>
                </c:pt>
                <c:pt idx="8124">
                  <c:v>10.937499999999998</c:v>
                </c:pt>
                <c:pt idx="8125">
                  <c:v>10.379464285714285</c:v>
                </c:pt>
                <c:pt idx="8126">
                  <c:v>9.5982142857142847</c:v>
                </c:pt>
                <c:pt idx="8127">
                  <c:v>8.3705357142857135</c:v>
                </c:pt>
                <c:pt idx="8128">
                  <c:v>7.0312499999999991</c:v>
                </c:pt>
                <c:pt idx="8129">
                  <c:v>5.6919642857142856</c:v>
                </c:pt>
                <c:pt idx="8130">
                  <c:v>5.3571428571428568</c:v>
                </c:pt>
                <c:pt idx="8131">
                  <c:v>6.0267857142857135</c:v>
                </c:pt>
                <c:pt idx="8132">
                  <c:v>6.8080357142857135</c:v>
                </c:pt>
                <c:pt idx="8133">
                  <c:v>7.5892857142857135</c:v>
                </c:pt>
                <c:pt idx="8134">
                  <c:v>8.3705357142857135</c:v>
                </c:pt>
                <c:pt idx="8135">
                  <c:v>8.928571428571427</c:v>
                </c:pt>
                <c:pt idx="8136">
                  <c:v>9.3749999999999982</c:v>
                </c:pt>
                <c:pt idx="8137">
                  <c:v>9.8214285714285712</c:v>
                </c:pt>
                <c:pt idx="8138">
                  <c:v>10.267857142857142</c:v>
                </c:pt>
                <c:pt idx="8139">
                  <c:v>10.714285714285714</c:v>
                </c:pt>
                <c:pt idx="8140">
                  <c:v>10.937499999999998</c:v>
                </c:pt>
                <c:pt idx="8141">
                  <c:v>11.160714285714285</c:v>
                </c:pt>
                <c:pt idx="8142">
                  <c:v>11.383928571428571</c:v>
                </c:pt>
                <c:pt idx="8143">
                  <c:v>11.272321428571427</c:v>
                </c:pt>
                <c:pt idx="8144">
                  <c:v>11.160714285714285</c:v>
                </c:pt>
                <c:pt idx="8145">
                  <c:v>10.825892857142856</c:v>
                </c:pt>
                <c:pt idx="8146">
                  <c:v>10.267857142857142</c:v>
                </c:pt>
                <c:pt idx="8147">
                  <c:v>9.9330357142857135</c:v>
                </c:pt>
                <c:pt idx="8148">
                  <c:v>9.3749999999999982</c:v>
                </c:pt>
                <c:pt idx="8149">
                  <c:v>8.8169642857142847</c:v>
                </c:pt>
                <c:pt idx="8150">
                  <c:v>8.2589285714285712</c:v>
                </c:pt>
                <c:pt idx="8151">
                  <c:v>7.7008928571428568</c:v>
                </c:pt>
                <c:pt idx="8152">
                  <c:v>7.1428571428571423</c:v>
                </c:pt>
                <c:pt idx="8153">
                  <c:v>6.4732142857142847</c:v>
                </c:pt>
                <c:pt idx="8154">
                  <c:v>5.9151785714285712</c:v>
                </c:pt>
                <c:pt idx="8155">
                  <c:v>5.8035714285714279</c:v>
                </c:pt>
                <c:pt idx="8156">
                  <c:v>5.8035714285714279</c:v>
                </c:pt>
                <c:pt idx="8157">
                  <c:v>6.0267857142857135</c:v>
                </c:pt>
                <c:pt idx="8158">
                  <c:v>6.4732142857142847</c:v>
                </c:pt>
                <c:pt idx="8159">
                  <c:v>6.9196428571428568</c:v>
                </c:pt>
                <c:pt idx="8160">
                  <c:v>7.2544642857142847</c:v>
                </c:pt>
                <c:pt idx="8161">
                  <c:v>7.4776785714285703</c:v>
                </c:pt>
                <c:pt idx="8162">
                  <c:v>7.8124999999999991</c:v>
                </c:pt>
                <c:pt idx="8163">
                  <c:v>8.2589285714285712</c:v>
                </c:pt>
                <c:pt idx="8164">
                  <c:v>8.59375</c:v>
                </c:pt>
                <c:pt idx="8165">
                  <c:v>8.928571428571427</c:v>
                </c:pt>
                <c:pt idx="8166">
                  <c:v>8.928571428571427</c:v>
                </c:pt>
                <c:pt idx="8167">
                  <c:v>9.0401785714285712</c:v>
                </c:pt>
                <c:pt idx="8168">
                  <c:v>8.928571428571427</c:v>
                </c:pt>
                <c:pt idx="8169">
                  <c:v>8.7053571428571423</c:v>
                </c:pt>
                <c:pt idx="8170">
                  <c:v>8.4821428571428559</c:v>
                </c:pt>
                <c:pt idx="8171">
                  <c:v>8.147321428571427</c:v>
                </c:pt>
                <c:pt idx="8172">
                  <c:v>8.147321428571427</c:v>
                </c:pt>
                <c:pt idx="8173">
                  <c:v>8.0357142857142847</c:v>
                </c:pt>
                <c:pt idx="8174">
                  <c:v>8.0357142857142847</c:v>
                </c:pt>
                <c:pt idx="8175">
                  <c:v>7.9241071428571423</c:v>
                </c:pt>
                <c:pt idx="8176">
                  <c:v>7.8124999999999991</c:v>
                </c:pt>
                <c:pt idx="8177">
                  <c:v>7.7008928571428568</c:v>
                </c:pt>
                <c:pt idx="8178">
                  <c:v>7.3660714285714279</c:v>
                </c:pt>
                <c:pt idx="8179">
                  <c:v>7.0312499999999991</c:v>
                </c:pt>
                <c:pt idx="8180">
                  <c:v>6.9196428571428568</c:v>
                </c:pt>
                <c:pt idx="8181">
                  <c:v>6.4732142857142847</c:v>
                </c:pt>
                <c:pt idx="8182">
                  <c:v>6.2499999999999991</c:v>
                </c:pt>
                <c:pt idx="8183">
                  <c:v>5.9151785714285712</c:v>
                </c:pt>
                <c:pt idx="8184">
                  <c:v>5.9151785714285712</c:v>
                </c:pt>
                <c:pt idx="8185">
                  <c:v>6.1383928571428568</c:v>
                </c:pt>
                <c:pt idx="8186">
                  <c:v>6.4732142857142847</c:v>
                </c:pt>
                <c:pt idx="8187">
                  <c:v>6.6964285714285712</c:v>
                </c:pt>
                <c:pt idx="8188">
                  <c:v>7.3660714285714279</c:v>
                </c:pt>
                <c:pt idx="8189">
                  <c:v>7.8124999999999991</c:v>
                </c:pt>
                <c:pt idx="8190">
                  <c:v>8.3705357142857135</c:v>
                </c:pt>
                <c:pt idx="8191">
                  <c:v>9.1517857142857135</c:v>
                </c:pt>
                <c:pt idx="8192">
                  <c:v>9.8214285714285712</c:v>
                </c:pt>
                <c:pt idx="8193">
                  <c:v>10.602678571428571</c:v>
                </c:pt>
                <c:pt idx="8194">
                  <c:v>11.160714285714285</c:v>
                </c:pt>
                <c:pt idx="8195">
                  <c:v>11.383928571428571</c:v>
                </c:pt>
                <c:pt idx="8196">
                  <c:v>11.383928571428571</c:v>
                </c:pt>
                <c:pt idx="8197">
                  <c:v>11.160714285714285</c:v>
                </c:pt>
                <c:pt idx="8198">
                  <c:v>10.714285714285714</c:v>
                </c:pt>
                <c:pt idx="8199">
                  <c:v>9.9330357142857135</c:v>
                </c:pt>
                <c:pt idx="8200">
                  <c:v>9.1517857142857135</c:v>
                </c:pt>
                <c:pt idx="8201">
                  <c:v>8.2589285714285712</c:v>
                </c:pt>
                <c:pt idx="8202">
                  <c:v>7.4776785714285703</c:v>
                </c:pt>
                <c:pt idx="8203">
                  <c:v>6.8080357142857135</c:v>
                </c:pt>
                <c:pt idx="8204">
                  <c:v>6.2499999999999991</c:v>
                </c:pt>
                <c:pt idx="8205">
                  <c:v>5.5803571428571423</c:v>
                </c:pt>
                <c:pt idx="8206">
                  <c:v>5.4687499999999991</c:v>
                </c:pt>
                <c:pt idx="8207">
                  <c:v>5.6919642857142856</c:v>
                </c:pt>
                <c:pt idx="8208">
                  <c:v>6.0267857142857135</c:v>
                </c:pt>
                <c:pt idx="8209">
                  <c:v>6.4732142857142847</c:v>
                </c:pt>
                <c:pt idx="8210">
                  <c:v>7.1428571428571423</c:v>
                </c:pt>
                <c:pt idx="8211">
                  <c:v>7.5892857142857135</c:v>
                </c:pt>
                <c:pt idx="8212">
                  <c:v>8.2589285714285712</c:v>
                </c:pt>
                <c:pt idx="8213">
                  <c:v>8.3705357142857135</c:v>
                </c:pt>
                <c:pt idx="8214">
                  <c:v>8.7053571428571423</c:v>
                </c:pt>
                <c:pt idx="8215">
                  <c:v>8.8169642857142847</c:v>
                </c:pt>
                <c:pt idx="8216">
                  <c:v>8.8169642857142847</c:v>
                </c:pt>
                <c:pt idx="8217">
                  <c:v>8.928571428571427</c:v>
                </c:pt>
                <c:pt idx="8218">
                  <c:v>8.7053571428571423</c:v>
                </c:pt>
                <c:pt idx="8219">
                  <c:v>8.4821428571428559</c:v>
                </c:pt>
                <c:pt idx="8220">
                  <c:v>8.2589285714285712</c:v>
                </c:pt>
                <c:pt idx="8221">
                  <c:v>8.0357142857142847</c:v>
                </c:pt>
                <c:pt idx="8222">
                  <c:v>7.5892857142857135</c:v>
                </c:pt>
                <c:pt idx="8223">
                  <c:v>7.4776785714285703</c:v>
                </c:pt>
                <c:pt idx="8224">
                  <c:v>7.3660714285714279</c:v>
                </c:pt>
                <c:pt idx="8225">
                  <c:v>7.2544642857142847</c:v>
                </c:pt>
                <c:pt idx="8226">
                  <c:v>7.0312499999999991</c:v>
                </c:pt>
                <c:pt idx="8227">
                  <c:v>6.8080357142857135</c:v>
                </c:pt>
                <c:pt idx="8228">
                  <c:v>6.5848214285714279</c:v>
                </c:pt>
                <c:pt idx="8229">
                  <c:v>6.3616071428571423</c:v>
                </c:pt>
                <c:pt idx="8230">
                  <c:v>6.2499999999999991</c:v>
                </c:pt>
                <c:pt idx="8231">
                  <c:v>5.9151785714285712</c:v>
                </c:pt>
                <c:pt idx="8232">
                  <c:v>5.9151785714285712</c:v>
                </c:pt>
                <c:pt idx="8233">
                  <c:v>6.1383928571428568</c:v>
                </c:pt>
                <c:pt idx="8234">
                  <c:v>6.4732142857142847</c:v>
                </c:pt>
                <c:pt idx="8235">
                  <c:v>6.9196428571428568</c:v>
                </c:pt>
                <c:pt idx="8236">
                  <c:v>7.2544642857142847</c:v>
                </c:pt>
                <c:pt idx="8237">
                  <c:v>7.3660714285714279</c:v>
                </c:pt>
                <c:pt idx="8238">
                  <c:v>7.2544642857142847</c:v>
                </c:pt>
                <c:pt idx="8239">
                  <c:v>7.1428571428571423</c:v>
                </c:pt>
                <c:pt idx="8240">
                  <c:v>6.8080357142857135</c:v>
                </c:pt>
                <c:pt idx="8241">
                  <c:v>6.4732142857142847</c:v>
                </c:pt>
                <c:pt idx="8242">
                  <c:v>6.2499999999999991</c:v>
                </c:pt>
                <c:pt idx="8243">
                  <c:v>6.0267857142857135</c:v>
                </c:pt>
                <c:pt idx="8244">
                  <c:v>6.2499999999999991</c:v>
                </c:pt>
                <c:pt idx="8245">
                  <c:v>6.5848214285714279</c:v>
                </c:pt>
                <c:pt idx="8246">
                  <c:v>7.0312499999999991</c:v>
                </c:pt>
                <c:pt idx="8247">
                  <c:v>7.3660714285714279</c:v>
                </c:pt>
                <c:pt idx="8248">
                  <c:v>7.1428571428571423</c:v>
                </c:pt>
                <c:pt idx="8249">
                  <c:v>7.0312499999999991</c:v>
                </c:pt>
                <c:pt idx="8250">
                  <c:v>6.4732142857142847</c:v>
                </c:pt>
                <c:pt idx="8251">
                  <c:v>6.0267857142857135</c:v>
                </c:pt>
                <c:pt idx="8252">
                  <c:v>5.6919642857142856</c:v>
                </c:pt>
                <c:pt idx="8253">
                  <c:v>5.8035714285714279</c:v>
                </c:pt>
                <c:pt idx="8254">
                  <c:v>5.8035714285714279</c:v>
                </c:pt>
                <c:pt idx="8255">
                  <c:v>5.9151785714285712</c:v>
                </c:pt>
                <c:pt idx="8256">
                  <c:v>6.2499999999999991</c:v>
                </c:pt>
                <c:pt idx="8257">
                  <c:v>6.5848214285714279</c:v>
                </c:pt>
                <c:pt idx="8258">
                  <c:v>7.2544642857142847</c:v>
                </c:pt>
                <c:pt idx="8259">
                  <c:v>7.7008928571428568</c:v>
                </c:pt>
                <c:pt idx="8260">
                  <c:v>7.5892857142857135</c:v>
                </c:pt>
                <c:pt idx="8261">
                  <c:v>7.2544642857142847</c:v>
                </c:pt>
                <c:pt idx="8262">
                  <c:v>7.0312499999999991</c:v>
                </c:pt>
                <c:pt idx="8263">
                  <c:v>6.4732142857142847</c:v>
                </c:pt>
                <c:pt idx="8264">
                  <c:v>6.0267857142857135</c:v>
                </c:pt>
                <c:pt idx="8265">
                  <c:v>5.5803571428571423</c:v>
                </c:pt>
                <c:pt idx="8266">
                  <c:v>5.5803571428571423</c:v>
                </c:pt>
                <c:pt idx="8267">
                  <c:v>5.8035714285714279</c:v>
                </c:pt>
                <c:pt idx="8268">
                  <c:v>6.2499999999999991</c:v>
                </c:pt>
                <c:pt idx="8269">
                  <c:v>6.6964285714285712</c:v>
                </c:pt>
                <c:pt idx="8270">
                  <c:v>7.1428571428571423</c:v>
                </c:pt>
                <c:pt idx="8271">
                  <c:v>7.4776785714285703</c:v>
                </c:pt>
                <c:pt idx="8272">
                  <c:v>8.0357142857142847</c:v>
                </c:pt>
                <c:pt idx="8273">
                  <c:v>8.4821428571428559</c:v>
                </c:pt>
                <c:pt idx="8274">
                  <c:v>8.928571428571427</c:v>
                </c:pt>
                <c:pt idx="8275">
                  <c:v>8.7053571428571423</c:v>
                </c:pt>
                <c:pt idx="8276">
                  <c:v>8.4821428571428559</c:v>
                </c:pt>
                <c:pt idx="8277">
                  <c:v>8.147321428571427</c:v>
                </c:pt>
                <c:pt idx="8278">
                  <c:v>7.2544642857142847</c:v>
                </c:pt>
                <c:pt idx="8279">
                  <c:v>6.4732142857142847</c:v>
                </c:pt>
                <c:pt idx="8280">
                  <c:v>5.4687499999999991</c:v>
                </c:pt>
                <c:pt idx="8281">
                  <c:v>5.3571428571428568</c:v>
                </c:pt>
                <c:pt idx="8282">
                  <c:v>6.1383928571428568</c:v>
                </c:pt>
                <c:pt idx="8283">
                  <c:v>7.1428571428571423</c:v>
                </c:pt>
                <c:pt idx="8284">
                  <c:v>8.2589285714285712</c:v>
                </c:pt>
                <c:pt idx="8285">
                  <c:v>9.3749999999999982</c:v>
                </c:pt>
                <c:pt idx="8286">
                  <c:v>10.491071428571427</c:v>
                </c:pt>
                <c:pt idx="8287">
                  <c:v>11.383928571428571</c:v>
                </c:pt>
                <c:pt idx="8288">
                  <c:v>12.165178571428569</c:v>
                </c:pt>
                <c:pt idx="8289">
                  <c:v>12.946428571428569</c:v>
                </c:pt>
                <c:pt idx="8290">
                  <c:v>13.504464285714285</c:v>
                </c:pt>
                <c:pt idx="8291">
                  <c:v>14.062499999999998</c:v>
                </c:pt>
                <c:pt idx="8292">
                  <c:v>14.285714285714285</c:v>
                </c:pt>
                <c:pt idx="8293">
                  <c:v>14.508928571428569</c:v>
                </c:pt>
                <c:pt idx="8294">
                  <c:v>14.508928571428569</c:v>
                </c:pt>
                <c:pt idx="8295">
                  <c:v>14.397321428571427</c:v>
                </c:pt>
                <c:pt idx="8296">
                  <c:v>14.062499999999998</c:v>
                </c:pt>
                <c:pt idx="8297">
                  <c:v>13.616071428571427</c:v>
                </c:pt>
                <c:pt idx="8298">
                  <c:v>13.169642857142856</c:v>
                </c:pt>
                <c:pt idx="8299">
                  <c:v>12.499999999999998</c:v>
                </c:pt>
                <c:pt idx="8300">
                  <c:v>11.718749999999998</c:v>
                </c:pt>
                <c:pt idx="8301">
                  <c:v>10.937499999999998</c:v>
                </c:pt>
                <c:pt idx="8302">
                  <c:v>10.044642857142856</c:v>
                </c:pt>
                <c:pt idx="8303">
                  <c:v>8.8169642857142847</c:v>
                </c:pt>
                <c:pt idx="8304">
                  <c:v>7.8124999999999991</c:v>
                </c:pt>
                <c:pt idx="8305">
                  <c:v>6.8080357142857135</c:v>
                </c:pt>
                <c:pt idx="8306">
                  <c:v>6.0267857142857135</c:v>
                </c:pt>
                <c:pt idx="8307">
                  <c:v>5.3571428571428568</c:v>
                </c:pt>
                <c:pt idx="8308">
                  <c:v>5.8035714285714279</c:v>
                </c:pt>
                <c:pt idx="8309">
                  <c:v>6.4732142857142847</c:v>
                </c:pt>
                <c:pt idx="8310">
                  <c:v>7.3660714285714279</c:v>
                </c:pt>
                <c:pt idx="8311">
                  <c:v>7.8124999999999991</c:v>
                </c:pt>
                <c:pt idx="8312">
                  <c:v>8.2589285714285712</c:v>
                </c:pt>
                <c:pt idx="8313">
                  <c:v>8.3705357142857135</c:v>
                </c:pt>
                <c:pt idx="8314">
                  <c:v>8.3705357142857135</c:v>
                </c:pt>
                <c:pt idx="8315">
                  <c:v>8.2589285714285712</c:v>
                </c:pt>
                <c:pt idx="8316">
                  <c:v>8.3705357142857135</c:v>
                </c:pt>
                <c:pt idx="8317">
                  <c:v>8.3705357142857135</c:v>
                </c:pt>
                <c:pt idx="8318">
                  <c:v>8.4821428571428559</c:v>
                </c:pt>
                <c:pt idx="8319">
                  <c:v>8.3705357142857135</c:v>
                </c:pt>
                <c:pt idx="8320">
                  <c:v>8.147321428571427</c:v>
                </c:pt>
                <c:pt idx="8321">
                  <c:v>7.8124999999999991</c:v>
                </c:pt>
                <c:pt idx="8322">
                  <c:v>7.5892857142857135</c:v>
                </c:pt>
                <c:pt idx="8323">
                  <c:v>7.3660714285714279</c:v>
                </c:pt>
                <c:pt idx="8324">
                  <c:v>7.1428571428571423</c:v>
                </c:pt>
                <c:pt idx="8325">
                  <c:v>7.1428571428571423</c:v>
                </c:pt>
                <c:pt idx="8326">
                  <c:v>7.2544642857142847</c:v>
                </c:pt>
                <c:pt idx="8327">
                  <c:v>7.4776785714285703</c:v>
                </c:pt>
                <c:pt idx="8328">
                  <c:v>7.5892857142857135</c:v>
                </c:pt>
                <c:pt idx="8329">
                  <c:v>7.8124999999999991</c:v>
                </c:pt>
                <c:pt idx="8330">
                  <c:v>8.0357142857142847</c:v>
                </c:pt>
                <c:pt idx="8331">
                  <c:v>8.2589285714285712</c:v>
                </c:pt>
                <c:pt idx="8332">
                  <c:v>8.3705357142857135</c:v>
                </c:pt>
                <c:pt idx="8333">
                  <c:v>8.2589285714285712</c:v>
                </c:pt>
                <c:pt idx="8334">
                  <c:v>7.9241071428571423</c:v>
                </c:pt>
                <c:pt idx="8335">
                  <c:v>7.4776785714285703</c:v>
                </c:pt>
                <c:pt idx="8336">
                  <c:v>6.8080357142857135</c:v>
                </c:pt>
                <c:pt idx="8337">
                  <c:v>6.2499999999999991</c:v>
                </c:pt>
                <c:pt idx="8338">
                  <c:v>6.0267857142857135</c:v>
                </c:pt>
                <c:pt idx="8339">
                  <c:v>6.3616071428571423</c:v>
                </c:pt>
                <c:pt idx="8340">
                  <c:v>6.9196428571428568</c:v>
                </c:pt>
                <c:pt idx="8341">
                  <c:v>7.4776785714285703</c:v>
                </c:pt>
                <c:pt idx="8342">
                  <c:v>7.8124999999999991</c:v>
                </c:pt>
                <c:pt idx="8343">
                  <c:v>8.0357142857142847</c:v>
                </c:pt>
                <c:pt idx="8344">
                  <c:v>7.8124999999999991</c:v>
                </c:pt>
                <c:pt idx="8345">
                  <c:v>7.5892857142857135</c:v>
                </c:pt>
                <c:pt idx="8346">
                  <c:v>7.4776785714285703</c:v>
                </c:pt>
                <c:pt idx="8347">
                  <c:v>7.1428571428571423</c:v>
                </c:pt>
                <c:pt idx="8348">
                  <c:v>6.9196428571428568</c:v>
                </c:pt>
                <c:pt idx="8349">
                  <c:v>6.4732142857142847</c:v>
                </c:pt>
                <c:pt idx="8350">
                  <c:v>6.0267857142857135</c:v>
                </c:pt>
                <c:pt idx="8351">
                  <c:v>5.9151785714285712</c:v>
                </c:pt>
                <c:pt idx="8352">
                  <c:v>5.9151785714285712</c:v>
                </c:pt>
                <c:pt idx="8353">
                  <c:v>6.2499999999999991</c:v>
                </c:pt>
                <c:pt idx="8354">
                  <c:v>6.4732142857142847</c:v>
                </c:pt>
                <c:pt idx="8355">
                  <c:v>6.5848214285714279</c:v>
                </c:pt>
                <c:pt idx="8356">
                  <c:v>6.6964285714285712</c:v>
                </c:pt>
                <c:pt idx="8357">
                  <c:v>6.8080357142857135</c:v>
                </c:pt>
                <c:pt idx="8358">
                  <c:v>6.8080357142857135</c:v>
                </c:pt>
                <c:pt idx="8359">
                  <c:v>6.9196428571428568</c:v>
                </c:pt>
                <c:pt idx="8360">
                  <c:v>6.9196428571428568</c:v>
                </c:pt>
                <c:pt idx="8361">
                  <c:v>6.9196428571428568</c:v>
                </c:pt>
                <c:pt idx="8362">
                  <c:v>6.8080357142857135</c:v>
                </c:pt>
                <c:pt idx="8363">
                  <c:v>6.5848214285714279</c:v>
                </c:pt>
                <c:pt idx="8364">
                  <c:v>6.2499999999999991</c:v>
                </c:pt>
                <c:pt idx="8365">
                  <c:v>5.8035714285714279</c:v>
                </c:pt>
                <c:pt idx="8366">
                  <c:v>5.3571428571428568</c:v>
                </c:pt>
                <c:pt idx="8367">
                  <c:v>5.5803571428571423</c:v>
                </c:pt>
                <c:pt idx="8368">
                  <c:v>6.0267857142857135</c:v>
                </c:pt>
                <c:pt idx="8369">
                  <c:v>6.9196428571428568</c:v>
                </c:pt>
                <c:pt idx="8370">
                  <c:v>8.0357142857142847</c:v>
                </c:pt>
                <c:pt idx="8371">
                  <c:v>9.4866071428571423</c:v>
                </c:pt>
                <c:pt idx="8372">
                  <c:v>10.714285714285714</c:v>
                </c:pt>
                <c:pt idx="8373">
                  <c:v>11.495535714285714</c:v>
                </c:pt>
                <c:pt idx="8374">
                  <c:v>12.053571428571427</c:v>
                </c:pt>
                <c:pt idx="8375">
                  <c:v>12.165178571428569</c:v>
                </c:pt>
                <c:pt idx="8376">
                  <c:v>11.718749999999998</c:v>
                </c:pt>
                <c:pt idx="8377">
                  <c:v>11.160714285714285</c:v>
                </c:pt>
                <c:pt idx="8378">
                  <c:v>10.491071428571427</c:v>
                </c:pt>
                <c:pt idx="8379">
                  <c:v>9.709821428571427</c:v>
                </c:pt>
                <c:pt idx="8380">
                  <c:v>8.928571428571427</c:v>
                </c:pt>
                <c:pt idx="8381">
                  <c:v>8.0357142857142847</c:v>
                </c:pt>
                <c:pt idx="8382">
                  <c:v>6.9196428571428568</c:v>
                </c:pt>
                <c:pt idx="8383">
                  <c:v>5.9151785714285712</c:v>
                </c:pt>
                <c:pt idx="8384">
                  <c:v>6.6964285714285712</c:v>
                </c:pt>
                <c:pt idx="8385">
                  <c:v>7.5892857142857135</c:v>
                </c:pt>
                <c:pt idx="8386">
                  <c:v>8.2589285714285712</c:v>
                </c:pt>
                <c:pt idx="8387">
                  <c:v>8.7053571428571423</c:v>
                </c:pt>
                <c:pt idx="8388">
                  <c:v>8.7053571428571423</c:v>
                </c:pt>
                <c:pt idx="8389">
                  <c:v>8.7053571428571423</c:v>
                </c:pt>
                <c:pt idx="8390">
                  <c:v>8.4821428571428559</c:v>
                </c:pt>
                <c:pt idx="8391">
                  <c:v>8.3705357142857135</c:v>
                </c:pt>
                <c:pt idx="8392">
                  <c:v>7.8124999999999991</c:v>
                </c:pt>
                <c:pt idx="8393">
                  <c:v>7.2544642857142847</c:v>
                </c:pt>
                <c:pt idx="8394">
                  <c:v>6.6964285714285712</c:v>
                </c:pt>
                <c:pt idx="8395">
                  <c:v>6.3616071428571423</c:v>
                </c:pt>
                <c:pt idx="8396">
                  <c:v>6.2499999999999991</c:v>
                </c:pt>
                <c:pt idx="8397">
                  <c:v>6.0267857142857135</c:v>
                </c:pt>
                <c:pt idx="8398">
                  <c:v>5.8035714285714279</c:v>
                </c:pt>
                <c:pt idx="8399">
                  <c:v>5.8035714285714279</c:v>
                </c:pt>
                <c:pt idx="8400">
                  <c:v>5.8035714285714279</c:v>
                </c:pt>
                <c:pt idx="8401">
                  <c:v>6.0267857142857135</c:v>
                </c:pt>
                <c:pt idx="8402">
                  <c:v>6.4732142857142847</c:v>
                </c:pt>
                <c:pt idx="8403">
                  <c:v>6.8080357142857135</c:v>
                </c:pt>
                <c:pt idx="8404">
                  <c:v>7.3660714285714279</c:v>
                </c:pt>
                <c:pt idx="8405">
                  <c:v>8.0357142857142847</c:v>
                </c:pt>
                <c:pt idx="8406">
                  <c:v>8.4821428571428559</c:v>
                </c:pt>
                <c:pt idx="8407">
                  <c:v>8.4821428571428559</c:v>
                </c:pt>
                <c:pt idx="8408">
                  <c:v>8.3705357142857135</c:v>
                </c:pt>
                <c:pt idx="8409">
                  <c:v>8.0357142857142847</c:v>
                </c:pt>
                <c:pt idx="8410">
                  <c:v>7.2544642857142847</c:v>
                </c:pt>
                <c:pt idx="8411">
                  <c:v>6.5848214285714279</c:v>
                </c:pt>
                <c:pt idx="8412">
                  <c:v>5.9151785714285712</c:v>
                </c:pt>
                <c:pt idx="8413">
                  <c:v>5.3571428571428568</c:v>
                </c:pt>
                <c:pt idx="8414">
                  <c:v>5.5803571428571423</c:v>
                </c:pt>
                <c:pt idx="8415">
                  <c:v>6.2499999999999991</c:v>
                </c:pt>
                <c:pt idx="8416">
                  <c:v>7.3660714285714279</c:v>
                </c:pt>
                <c:pt idx="8417">
                  <c:v>8.3705357142857135</c:v>
                </c:pt>
                <c:pt idx="8418">
                  <c:v>9.1517857142857135</c:v>
                </c:pt>
                <c:pt idx="8419">
                  <c:v>9.5982142857142847</c:v>
                </c:pt>
                <c:pt idx="8420">
                  <c:v>9.8214285714285712</c:v>
                </c:pt>
                <c:pt idx="8421">
                  <c:v>9.8214285714285712</c:v>
                </c:pt>
                <c:pt idx="8422">
                  <c:v>9.5982142857142847</c:v>
                </c:pt>
                <c:pt idx="8423">
                  <c:v>9.3749999999999982</c:v>
                </c:pt>
                <c:pt idx="8424">
                  <c:v>8.59375</c:v>
                </c:pt>
                <c:pt idx="8425">
                  <c:v>7.8124999999999991</c:v>
                </c:pt>
                <c:pt idx="8426">
                  <c:v>6.6964285714285712</c:v>
                </c:pt>
                <c:pt idx="8427">
                  <c:v>5.6919642857142856</c:v>
                </c:pt>
                <c:pt idx="8428">
                  <c:v>6.1383928571428568</c:v>
                </c:pt>
                <c:pt idx="8429">
                  <c:v>6.9196428571428568</c:v>
                </c:pt>
                <c:pt idx="8430">
                  <c:v>7.8124999999999991</c:v>
                </c:pt>
                <c:pt idx="8431">
                  <c:v>8.4821428571428559</c:v>
                </c:pt>
                <c:pt idx="8432">
                  <c:v>8.8169642857142847</c:v>
                </c:pt>
                <c:pt idx="8433">
                  <c:v>9.1517857142857135</c:v>
                </c:pt>
                <c:pt idx="8434">
                  <c:v>9.3749999999999982</c:v>
                </c:pt>
                <c:pt idx="8435">
                  <c:v>9.3749999999999982</c:v>
                </c:pt>
                <c:pt idx="8436">
                  <c:v>9.5982142857142847</c:v>
                </c:pt>
                <c:pt idx="8437">
                  <c:v>9.3749999999999982</c:v>
                </c:pt>
                <c:pt idx="8438">
                  <c:v>9.0401785714285712</c:v>
                </c:pt>
                <c:pt idx="8439">
                  <c:v>8.3705357142857135</c:v>
                </c:pt>
                <c:pt idx="8440">
                  <c:v>7.5892857142857135</c:v>
                </c:pt>
                <c:pt idx="8441">
                  <c:v>6.2499999999999991</c:v>
                </c:pt>
                <c:pt idx="8442">
                  <c:v>5.5803571428571423</c:v>
                </c:pt>
                <c:pt idx="8443">
                  <c:v>6.4732142857142847</c:v>
                </c:pt>
                <c:pt idx="8444">
                  <c:v>7.5892857142857135</c:v>
                </c:pt>
                <c:pt idx="8445">
                  <c:v>8.7053571428571423</c:v>
                </c:pt>
                <c:pt idx="8446">
                  <c:v>10.044642857142856</c:v>
                </c:pt>
                <c:pt idx="8447">
                  <c:v>11.049107142857142</c:v>
                </c:pt>
                <c:pt idx="8448">
                  <c:v>11.830357142857142</c:v>
                </c:pt>
                <c:pt idx="8449">
                  <c:v>12.499999999999998</c:v>
                </c:pt>
                <c:pt idx="8450">
                  <c:v>12.611607142857142</c:v>
                </c:pt>
                <c:pt idx="8451">
                  <c:v>12.611607142857142</c:v>
                </c:pt>
                <c:pt idx="8452">
                  <c:v>12.165178571428569</c:v>
                </c:pt>
                <c:pt idx="8453">
                  <c:v>11.383928571428571</c:v>
                </c:pt>
                <c:pt idx="8454">
                  <c:v>10.267857142857142</c:v>
                </c:pt>
                <c:pt idx="8455">
                  <c:v>8.928571428571427</c:v>
                </c:pt>
                <c:pt idx="8456">
                  <c:v>7.5892857142857135</c:v>
                </c:pt>
                <c:pt idx="8457">
                  <c:v>6.4732142857142847</c:v>
                </c:pt>
                <c:pt idx="8458">
                  <c:v>5.8035714285714279</c:v>
                </c:pt>
                <c:pt idx="8459">
                  <c:v>6.4732142857142847</c:v>
                </c:pt>
                <c:pt idx="8460">
                  <c:v>7.3660714285714279</c:v>
                </c:pt>
                <c:pt idx="8461">
                  <c:v>7.9241071428571423</c:v>
                </c:pt>
                <c:pt idx="8462">
                  <c:v>8.0357142857142847</c:v>
                </c:pt>
                <c:pt idx="8463">
                  <c:v>7.8124999999999991</c:v>
                </c:pt>
                <c:pt idx="8464">
                  <c:v>7.3660714285714279</c:v>
                </c:pt>
                <c:pt idx="8465">
                  <c:v>7.1428571428571423</c:v>
                </c:pt>
                <c:pt idx="8466">
                  <c:v>6.6964285714285712</c:v>
                </c:pt>
                <c:pt idx="8467">
                  <c:v>6.4732142857142847</c:v>
                </c:pt>
                <c:pt idx="8468">
                  <c:v>6.5848214285714279</c:v>
                </c:pt>
                <c:pt idx="8469">
                  <c:v>6.4732142857142847</c:v>
                </c:pt>
                <c:pt idx="8470">
                  <c:v>6.2499999999999991</c:v>
                </c:pt>
                <c:pt idx="8471">
                  <c:v>6.0267857142857135</c:v>
                </c:pt>
                <c:pt idx="8472">
                  <c:v>6.0267857142857135</c:v>
                </c:pt>
                <c:pt idx="8473">
                  <c:v>6.1383928571428568</c:v>
                </c:pt>
                <c:pt idx="8474">
                  <c:v>6.3616071428571423</c:v>
                </c:pt>
                <c:pt idx="8475">
                  <c:v>6.5848214285714279</c:v>
                </c:pt>
                <c:pt idx="8476">
                  <c:v>6.6964285714285712</c:v>
                </c:pt>
                <c:pt idx="8477">
                  <c:v>6.8080357142857135</c:v>
                </c:pt>
                <c:pt idx="8478">
                  <c:v>6.8080357142857135</c:v>
                </c:pt>
                <c:pt idx="8479">
                  <c:v>6.9196428571428568</c:v>
                </c:pt>
                <c:pt idx="8480">
                  <c:v>6.6964285714285712</c:v>
                </c:pt>
                <c:pt idx="8481">
                  <c:v>6.6964285714285712</c:v>
                </c:pt>
                <c:pt idx="8482">
                  <c:v>6.9196428571428568</c:v>
                </c:pt>
                <c:pt idx="8483">
                  <c:v>7.3660714285714279</c:v>
                </c:pt>
                <c:pt idx="8484">
                  <c:v>7.9241071428571423</c:v>
                </c:pt>
                <c:pt idx="8485">
                  <c:v>8.3705357142857135</c:v>
                </c:pt>
                <c:pt idx="8486">
                  <c:v>8.928571428571427</c:v>
                </c:pt>
                <c:pt idx="8487">
                  <c:v>9.1517857142857135</c:v>
                </c:pt>
                <c:pt idx="8488">
                  <c:v>9.4866071428571423</c:v>
                </c:pt>
                <c:pt idx="8489">
                  <c:v>9.3749999999999982</c:v>
                </c:pt>
                <c:pt idx="8490">
                  <c:v>9.1517857142857135</c:v>
                </c:pt>
                <c:pt idx="8491">
                  <c:v>8.928571428571427</c:v>
                </c:pt>
                <c:pt idx="8492">
                  <c:v>8.4821428571428559</c:v>
                </c:pt>
                <c:pt idx="8493">
                  <c:v>7.8124999999999991</c:v>
                </c:pt>
                <c:pt idx="8494">
                  <c:v>7.1428571428571423</c:v>
                </c:pt>
                <c:pt idx="8495">
                  <c:v>6.9196428571428568</c:v>
                </c:pt>
                <c:pt idx="8496">
                  <c:v>6.3616071428571423</c:v>
                </c:pt>
                <c:pt idx="8497">
                  <c:v>6.0267857142857135</c:v>
                </c:pt>
                <c:pt idx="8498">
                  <c:v>5.8035714285714279</c:v>
                </c:pt>
                <c:pt idx="8499">
                  <c:v>5.9151785714285712</c:v>
                </c:pt>
                <c:pt idx="8500">
                  <c:v>6.1383928571428568</c:v>
                </c:pt>
                <c:pt idx="8501">
                  <c:v>6.4732142857142847</c:v>
                </c:pt>
                <c:pt idx="8502">
                  <c:v>6.8080357142857135</c:v>
                </c:pt>
                <c:pt idx="8503">
                  <c:v>7.1428571428571423</c:v>
                </c:pt>
                <c:pt idx="8504">
                  <c:v>7.4776785714285703</c:v>
                </c:pt>
                <c:pt idx="8505">
                  <c:v>7.8124999999999991</c:v>
                </c:pt>
                <c:pt idx="8506">
                  <c:v>7.9241071428571423</c:v>
                </c:pt>
                <c:pt idx="8507">
                  <c:v>8.0357142857142847</c:v>
                </c:pt>
                <c:pt idx="8508">
                  <c:v>7.5892857142857135</c:v>
                </c:pt>
                <c:pt idx="8509">
                  <c:v>7.1428571428571423</c:v>
                </c:pt>
                <c:pt idx="8510">
                  <c:v>6.9196428571428568</c:v>
                </c:pt>
                <c:pt idx="8511">
                  <c:v>6.4732142857142847</c:v>
                </c:pt>
                <c:pt idx="8512">
                  <c:v>6.1383928571428568</c:v>
                </c:pt>
                <c:pt idx="8513">
                  <c:v>6.0267857142857135</c:v>
                </c:pt>
                <c:pt idx="8514">
                  <c:v>6.0267857142857135</c:v>
                </c:pt>
                <c:pt idx="8515">
                  <c:v>6.2499999999999991</c:v>
                </c:pt>
                <c:pt idx="8516">
                  <c:v>6.4732142857142847</c:v>
                </c:pt>
                <c:pt idx="8517">
                  <c:v>6.6964285714285712</c:v>
                </c:pt>
                <c:pt idx="8518">
                  <c:v>6.9196428571428568</c:v>
                </c:pt>
                <c:pt idx="8519">
                  <c:v>7.1428571428571423</c:v>
                </c:pt>
                <c:pt idx="8520">
                  <c:v>7.1428571428571423</c:v>
                </c:pt>
                <c:pt idx="8521">
                  <c:v>6.9196428571428568</c:v>
                </c:pt>
                <c:pt idx="8522">
                  <c:v>6.5848214285714279</c:v>
                </c:pt>
                <c:pt idx="8523">
                  <c:v>6.2499999999999991</c:v>
                </c:pt>
                <c:pt idx="8524">
                  <c:v>6.0267857142857135</c:v>
                </c:pt>
                <c:pt idx="8525">
                  <c:v>5.9151785714285712</c:v>
                </c:pt>
                <c:pt idx="8526">
                  <c:v>5.9151785714285712</c:v>
                </c:pt>
                <c:pt idx="8527">
                  <c:v>6.2499999999999991</c:v>
                </c:pt>
                <c:pt idx="8528">
                  <c:v>6.4732142857142847</c:v>
                </c:pt>
                <c:pt idx="8529">
                  <c:v>7.0312499999999991</c:v>
                </c:pt>
                <c:pt idx="8530">
                  <c:v>7.3660714285714279</c:v>
                </c:pt>
                <c:pt idx="8531">
                  <c:v>7.4776785714285703</c:v>
                </c:pt>
                <c:pt idx="8532">
                  <c:v>7.4776785714285703</c:v>
                </c:pt>
                <c:pt idx="8533">
                  <c:v>7.3660714285714279</c:v>
                </c:pt>
                <c:pt idx="8534">
                  <c:v>6.9196428571428568</c:v>
                </c:pt>
                <c:pt idx="8535">
                  <c:v>6.3616071428571423</c:v>
                </c:pt>
                <c:pt idx="8536">
                  <c:v>5.8035714285714279</c:v>
                </c:pt>
                <c:pt idx="8537">
                  <c:v>5.5803571428571423</c:v>
                </c:pt>
                <c:pt idx="8538">
                  <c:v>5.6919642857142856</c:v>
                </c:pt>
                <c:pt idx="8539">
                  <c:v>6.0267857142857135</c:v>
                </c:pt>
                <c:pt idx="8540">
                  <c:v>6.6964285714285712</c:v>
                </c:pt>
                <c:pt idx="8541">
                  <c:v>7.1428571428571423</c:v>
                </c:pt>
                <c:pt idx="8542">
                  <c:v>7.4776785714285703</c:v>
                </c:pt>
                <c:pt idx="8543">
                  <c:v>7.5892857142857135</c:v>
                </c:pt>
                <c:pt idx="8544">
                  <c:v>7.4776785714285703</c:v>
                </c:pt>
                <c:pt idx="8545">
                  <c:v>6.9196428571428568</c:v>
                </c:pt>
                <c:pt idx="8546">
                  <c:v>6.3616071428571423</c:v>
                </c:pt>
                <c:pt idx="8547">
                  <c:v>5.9151785714285712</c:v>
                </c:pt>
                <c:pt idx="8548">
                  <c:v>5.9151785714285712</c:v>
                </c:pt>
                <c:pt idx="8549">
                  <c:v>6.0267857142857135</c:v>
                </c:pt>
                <c:pt idx="8550">
                  <c:v>6.4732142857142847</c:v>
                </c:pt>
                <c:pt idx="8551">
                  <c:v>6.6964285714285712</c:v>
                </c:pt>
                <c:pt idx="8552">
                  <c:v>7.0312499999999991</c:v>
                </c:pt>
                <c:pt idx="8553">
                  <c:v>7.2544642857142847</c:v>
                </c:pt>
                <c:pt idx="8554">
                  <c:v>7.3660714285714279</c:v>
                </c:pt>
                <c:pt idx="8555">
                  <c:v>7.1428571428571423</c:v>
                </c:pt>
                <c:pt idx="8556">
                  <c:v>6.9196428571428568</c:v>
                </c:pt>
                <c:pt idx="8557">
                  <c:v>6.6964285714285712</c:v>
                </c:pt>
                <c:pt idx="8558">
                  <c:v>6.3616071428571423</c:v>
                </c:pt>
                <c:pt idx="8559">
                  <c:v>6.2499999999999991</c:v>
                </c:pt>
                <c:pt idx="8560">
                  <c:v>6.4732142857142847</c:v>
                </c:pt>
                <c:pt idx="8561">
                  <c:v>6.6964285714285712</c:v>
                </c:pt>
                <c:pt idx="8562">
                  <c:v>7.1428571428571423</c:v>
                </c:pt>
                <c:pt idx="8563">
                  <c:v>7.5892857142857135</c:v>
                </c:pt>
                <c:pt idx="8564">
                  <c:v>7.9241071428571423</c:v>
                </c:pt>
                <c:pt idx="8565">
                  <c:v>8.2589285714285712</c:v>
                </c:pt>
                <c:pt idx="8566">
                  <c:v>8.59375</c:v>
                </c:pt>
                <c:pt idx="8567">
                  <c:v>8.7053571428571423</c:v>
                </c:pt>
                <c:pt idx="8568">
                  <c:v>8.4821428571428559</c:v>
                </c:pt>
                <c:pt idx="8569">
                  <c:v>8.0357142857142847</c:v>
                </c:pt>
                <c:pt idx="8570">
                  <c:v>7.3660714285714279</c:v>
                </c:pt>
                <c:pt idx="8571">
                  <c:v>6.2499999999999991</c:v>
                </c:pt>
                <c:pt idx="8572">
                  <c:v>5.5803571428571423</c:v>
                </c:pt>
                <c:pt idx="8573">
                  <c:v>6.3616071428571423</c:v>
                </c:pt>
                <c:pt idx="8574">
                  <c:v>7.1428571428571423</c:v>
                </c:pt>
                <c:pt idx="8575">
                  <c:v>7.9241071428571423</c:v>
                </c:pt>
                <c:pt idx="8576">
                  <c:v>8.7053571428571423</c:v>
                </c:pt>
                <c:pt idx="8577">
                  <c:v>9.2633928571428559</c:v>
                </c:pt>
                <c:pt idx="8578">
                  <c:v>9.8214285714285712</c:v>
                </c:pt>
                <c:pt idx="8579">
                  <c:v>10.156249999999998</c:v>
                </c:pt>
                <c:pt idx="8580">
                  <c:v>10.267857142857142</c:v>
                </c:pt>
                <c:pt idx="8581">
                  <c:v>10.267857142857142</c:v>
                </c:pt>
                <c:pt idx="8582">
                  <c:v>10.267857142857142</c:v>
                </c:pt>
                <c:pt idx="8583">
                  <c:v>9.8214285714285712</c:v>
                </c:pt>
                <c:pt idx="8584">
                  <c:v>9.3749999999999982</c:v>
                </c:pt>
                <c:pt idx="8585">
                  <c:v>8.928571428571427</c:v>
                </c:pt>
                <c:pt idx="8586">
                  <c:v>8.59375</c:v>
                </c:pt>
                <c:pt idx="8587">
                  <c:v>8.2589285714285712</c:v>
                </c:pt>
                <c:pt idx="8588">
                  <c:v>7.9241071428571423</c:v>
                </c:pt>
                <c:pt idx="8589">
                  <c:v>7.3660714285714279</c:v>
                </c:pt>
                <c:pt idx="8590">
                  <c:v>6.8080357142857135</c:v>
                </c:pt>
                <c:pt idx="8591">
                  <c:v>6.2499999999999991</c:v>
                </c:pt>
                <c:pt idx="8592">
                  <c:v>5.5803571428571423</c:v>
                </c:pt>
                <c:pt idx="8593">
                  <c:v>5.8035714285714279</c:v>
                </c:pt>
                <c:pt idx="8594">
                  <c:v>6.2499999999999991</c:v>
                </c:pt>
                <c:pt idx="8595">
                  <c:v>6.5848214285714279</c:v>
                </c:pt>
                <c:pt idx="8596">
                  <c:v>7.1428571428571423</c:v>
                </c:pt>
                <c:pt idx="8597">
                  <c:v>7.8124999999999991</c:v>
                </c:pt>
                <c:pt idx="8598">
                  <c:v>8.4821428571428559</c:v>
                </c:pt>
                <c:pt idx="8599">
                  <c:v>8.8169642857142847</c:v>
                </c:pt>
                <c:pt idx="8600">
                  <c:v>9.0401785714285712</c:v>
                </c:pt>
                <c:pt idx="8601">
                  <c:v>8.8169642857142847</c:v>
                </c:pt>
                <c:pt idx="8602">
                  <c:v>8.4821428571428559</c:v>
                </c:pt>
                <c:pt idx="8603">
                  <c:v>7.7008928571428568</c:v>
                </c:pt>
                <c:pt idx="8604">
                  <c:v>6.9196428571428568</c:v>
                </c:pt>
                <c:pt idx="8605">
                  <c:v>6.2499999999999991</c:v>
                </c:pt>
                <c:pt idx="8606">
                  <c:v>5.8035714285714279</c:v>
                </c:pt>
                <c:pt idx="8607">
                  <c:v>5.5803571428571423</c:v>
                </c:pt>
                <c:pt idx="8608">
                  <c:v>5.8035714285714279</c:v>
                </c:pt>
                <c:pt idx="8609">
                  <c:v>6.1383928571428568</c:v>
                </c:pt>
                <c:pt idx="8610">
                  <c:v>6.4732142857142847</c:v>
                </c:pt>
                <c:pt idx="8611">
                  <c:v>6.9196428571428568</c:v>
                </c:pt>
                <c:pt idx="8612">
                  <c:v>7.1428571428571423</c:v>
                </c:pt>
                <c:pt idx="8613">
                  <c:v>7.5892857142857135</c:v>
                </c:pt>
                <c:pt idx="8614">
                  <c:v>7.5892857142857135</c:v>
                </c:pt>
                <c:pt idx="8615">
                  <c:v>7.3660714285714279</c:v>
                </c:pt>
                <c:pt idx="8616">
                  <c:v>6.9196428571428568</c:v>
                </c:pt>
                <c:pt idx="8617">
                  <c:v>6.1383928571428568</c:v>
                </c:pt>
                <c:pt idx="8618">
                  <c:v>5.6919642857142856</c:v>
                </c:pt>
                <c:pt idx="8619">
                  <c:v>5.6919642857142856</c:v>
                </c:pt>
                <c:pt idx="8620">
                  <c:v>6.0267857142857135</c:v>
                </c:pt>
                <c:pt idx="8621">
                  <c:v>6.5848214285714279</c:v>
                </c:pt>
                <c:pt idx="8622">
                  <c:v>6.8080357142857135</c:v>
                </c:pt>
                <c:pt idx="8623">
                  <c:v>6.5848214285714279</c:v>
                </c:pt>
                <c:pt idx="8624">
                  <c:v>6.4732142857142847</c:v>
                </c:pt>
                <c:pt idx="8625">
                  <c:v>6.0267857142857135</c:v>
                </c:pt>
                <c:pt idx="8626">
                  <c:v>5.6919642857142856</c:v>
                </c:pt>
                <c:pt idx="8627">
                  <c:v>5.6919642857142856</c:v>
                </c:pt>
                <c:pt idx="8628">
                  <c:v>6.0267857142857135</c:v>
                </c:pt>
                <c:pt idx="8629">
                  <c:v>6.6964285714285712</c:v>
                </c:pt>
                <c:pt idx="8630">
                  <c:v>7.2544642857142847</c:v>
                </c:pt>
                <c:pt idx="8631">
                  <c:v>8.0357142857142847</c:v>
                </c:pt>
                <c:pt idx="8632">
                  <c:v>8.59375</c:v>
                </c:pt>
                <c:pt idx="8633">
                  <c:v>9.5982142857142847</c:v>
                </c:pt>
                <c:pt idx="8634">
                  <c:v>10.937499999999998</c:v>
                </c:pt>
                <c:pt idx="8635">
                  <c:v>12.388392857142856</c:v>
                </c:pt>
                <c:pt idx="8636">
                  <c:v>14.062499999999998</c:v>
                </c:pt>
                <c:pt idx="8637">
                  <c:v>15.401785714285714</c:v>
                </c:pt>
                <c:pt idx="8638">
                  <c:v>16.40625</c:v>
                </c:pt>
                <c:pt idx="8639">
                  <c:v>17.075892857142854</c:v>
                </c:pt>
                <c:pt idx="8640">
                  <c:v>17.522321428571427</c:v>
                </c:pt>
                <c:pt idx="8641">
                  <c:v>18.080357142857142</c:v>
                </c:pt>
                <c:pt idx="8642">
                  <c:v>18.415178571428569</c:v>
                </c:pt>
                <c:pt idx="8643">
                  <c:v>18.861607142857142</c:v>
                </c:pt>
                <c:pt idx="8644">
                  <c:v>19.084821428571427</c:v>
                </c:pt>
                <c:pt idx="8645">
                  <c:v>18.973214285714285</c:v>
                </c:pt>
                <c:pt idx="8646">
                  <c:v>18.749999999999996</c:v>
                </c:pt>
                <c:pt idx="8647">
                  <c:v>18.526785714285712</c:v>
                </c:pt>
                <c:pt idx="8648">
                  <c:v>17.96875</c:v>
                </c:pt>
                <c:pt idx="8649">
                  <c:v>17.522321428571427</c:v>
                </c:pt>
                <c:pt idx="8650">
                  <c:v>17.075892857142854</c:v>
                </c:pt>
                <c:pt idx="8651">
                  <c:v>16.517857142857142</c:v>
                </c:pt>
                <c:pt idx="8652">
                  <c:v>15.848214285714285</c:v>
                </c:pt>
                <c:pt idx="8653">
                  <c:v>15.066964285714285</c:v>
                </c:pt>
                <c:pt idx="8654">
                  <c:v>14.285714285714285</c:v>
                </c:pt>
                <c:pt idx="8655">
                  <c:v>13.392857142857142</c:v>
                </c:pt>
                <c:pt idx="8656">
                  <c:v>12.499999999999998</c:v>
                </c:pt>
                <c:pt idx="8657">
                  <c:v>11.607142857142856</c:v>
                </c:pt>
                <c:pt idx="8658">
                  <c:v>10.825892857142856</c:v>
                </c:pt>
                <c:pt idx="8659">
                  <c:v>9.8214285714285712</c:v>
                </c:pt>
                <c:pt idx="8660">
                  <c:v>8.7053571428571423</c:v>
                </c:pt>
                <c:pt idx="8661">
                  <c:v>7.7008928571428568</c:v>
                </c:pt>
                <c:pt idx="8662">
                  <c:v>6.4732142857142847</c:v>
                </c:pt>
                <c:pt idx="8663">
                  <c:v>5.4687499999999991</c:v>
                </c:pt>
                <c:pt idx="8664">
                  <c:v>5.8035714285714279</c:v>
                </c:pt>
                <c:pt idx="8665">
                  <c:v>6.8080357142857135</c:v>
                </c:pt>
                <c:pt idx="8666">
                  <c:v>7.5892857142857135</c:v>
                </c:pt>
                <c:pt idx="8667">
                  <c:v>8.2589285714285712</c:v>
                </c:pt>
                <c:pt idx="8668">
                  <c:v>8.7053571428571423</c:v>
                </c:pt>
                <c:pt idx="8669">
                  <c:v>8.8169642857142847</c:v>
                </c:pt>
                <c:pt idx="8670">
                  <c:v>8.7053571428571423</c:v>
                </c:pt>
                <c:pt idx="8671">
                  <c:v>8.4821428571428559</c:v>
                </c:pt>
                <c:pt idx="8672">
                  <c:v>7.9241071428571423</c:v>
                </c:pt>
                <c:pt idx="8673">
                  <c:v>7.3660714285714279</c:v>
                </c:pt>
                <c:pt idx="8674">
                  <c:v>6.6964285714285712</c:v>
                </c:pt>
                <c:pt idx="8675">
                  <c:v>6.2499999999999991</c:v>
                </c:pt>
                <c:pt idx="8676">
                  <c:v>6.1383928571428568</c:v>
                </c:pt>
                <c:pt idx="8677">
                  <c:v>6.1383928571428568</c:v>
                </c:pt>
                <c:pt idx="8678">
                  <c:v>6.0267857142857135</c:v>
                </c:pt>
                <c:pt idx="8679">
                  <c:v>6.2499999999999991</c:v>
                </c:pt>
                <c:pt idx="8680">
                  <c:v>6.4732142857142847</c:v>
                </c:pt>
                <c:pt idx="8681">
                  <c:v>6.4732142857142847</c:v>
                </c:pt>
                <c:pt idx="8682">
                  <c:v>6.6964285714285712</c:v>
                </c:pt>
                <c:pt idx="8683">
                  <c:v>6.6964285714285712</c:v>
                </c:pt>
                <c:pt idx="8684">
                  <c:v>6.6964285714285712</c:v>
                </c:pt>
                <c:pt idx="8685">
                  <c:v>6.5848214285714279</c:v>
                </c:pt>
                <c:pt idx="8686">
                  <c:v>6.2499999999999991</c:v>
                </c:pt>
                <c:pt idx="8687">
                  <c:v>6.0267857142857135</c:v>
                </c:pt>
                <c:pt idx="8688">
                  <c:v>5.8035714285714279</c:v>
                </c:pt>
                <c:pt idx="8689">
                  <c:v>5.8035714285714279</c:v>
                </c:pt>
                <c:pt idx="8690">
                  <c:v>5.9151785714285712</c:v>
                </c:pt>
                <c:pt idx="8691">
                  <c:v>6.2499999999999991</c:v>
                </c:pt>
                <c:pt idx="8692">
                  <c:v>6.6964285714285712</c:v>
                </c:pt>
                <c:pt idx="8693">
                  <c:v>6.8080357142857135</c:v>
                </c:pt>
                <c:pt idx="8694">
                  <c:v>6.5848214285714279</c:v>
                </c:pt>
                <c:pt idx="8695">
                  <c:v>6.1383928571428568</c:v>
                </c:pt>
                <c:pt idx="8696">
                  <c:v>5.8035714285714279</c:v>
                </c:pt>
                <c:pt idx="8697">
                  <c:v>5.5803571428571423</c:v>
                </c:pt>
                <c:pt idx="8698">
                  <c:v>5.8035714285714279</c:v>
                </c:pt>
                <c:pt idx="8699">
                  <c:v>6.4732142857142847</c:v>
                </c:pt>
                <c:pt idx="8700">
                  <c:v>6.9196428571428568</c:v>
                </c:pt>
                <c:pt idx="8701">
                  <c:v>7.0312499999999991</c:v>
                </c:pt>
                <c:pt idx="8702">
                  <c:v>7.2544642857142847</c:v>
                </c:pt>
                <c:pt idx="8703">
                  <c:v>7.2544642857142847</c:v>
                </c:pt>
                <c:pt idx="8704">
                  <c:v>7.4776785714285703</c:v>
                </c:pt>
                <c:pt idx="8705">
                  <c:v>7.8124999999999991</c:v>
                </c:pt>
                <c:pt idx="8706">
                  <c:v>8.3705357142857135</c:v>
                </c:pt>
                <c:pt idx="8707">
                  <c:v>8.8169642857142847</c:v>
                </c:pt>
                <c:pt idx="8708">
                  <c:v>8.928571428571427</c:v>
                </c:pt>
                <c:pt idx="8709">
                  <c:v>9.1517857142857135</c:v>
                </c:pt>
                <c:pt idx="8710">
                  <c:v>9.0401785714285712</c:v>
                </c:pt>
                <c:pt idx="8711">
                  <c:v>8.7053571428571423</c:v>
                </c:pt>
                <c:pt idx="8712">
                  <c:v>8.0357142857142847</c:v>
                </c:pt>
                <c:pt idx="8713">
                  <c:v>7.2544642857142847</c:v>
                </c:pt>
                <c:pt idx="8714">
                  <c:v>6.2499999999999991</c:v>
                </c:pt>
                <c:pt idx="8715">
                  <c:v>5.6919642857142856</c:v>
                </c:pt>
                <c:pt idx="8716">
                  <c:v>5.4687499999999991</c:v>
                </c:pt>
                <c:pt idx="8717">
                  <c:v>5.9151785714285712</c:v>
                </c:pt>
                <c:pt idx="8718">
                  <c:v>6.4732142857142847</c:v>
                </c:pt>
                <c:pt idx="8719">
                  <c:v>6.6964285714285712</c:v>
                </c:pt>
                <c:pt idx="8720">
                  <c:v>7.0312499999999991</c:v>
                </c:pt>
                <c:pt idx="8721">
                  <c:v>7.4776785714285703</c:v>
                </c:pt>
                <c:pt idx="8722">
                  <c:v>7.9241071428571423</c:v>
                </c:pt>
                <c:pt idx="8723">
                  <c:v>8.4821428571428559</c:v>
                </c:pt>
                <c:pt idx="8724">
                  <c:v>8.928571428571427</c:v>
                </c:pt>
                <c:pt idx="8725">
                  <c:v>9.3749999999999982</c:v>
                </c:pt>
                <c:pt idx="8726">
                  <c:v>9.709821428571427</c:v>
                </c:pt>
                <c:pt idx="8727">
                  <c:v>9.8214285714285712</c:v>
                </c:pt>
                <c:pt idx="8728">
                  <c:v>9.5982142857142847</c:v>
                </c:pt>
                <c:pt idx="8729">
                  <c:v>9.1517857142857135</c:v>
                </c:pt>
                <c:pt idx="8730">
                  <c:v>8.4821428571428559</c:v>
                </c:pt>
                <c:pt idx="8731">
                  <c:v>7.5892857142857135</c:v>
                </c:pt>
                <c:pt idx="8732">
                  <c:v>6.4732142857142847</c:v>
                </c:pt>
                <c:pt idx="8733">
                  <c:v>5.4687499999999991</c:v>
                </c:pt>
                <c:pt idx="8734">
                  <c:v>5.5803571428571423</c:v>
                </c:pt>
                <c:pt idx="8735">
                  <c:v>6.4732142857142847</c:v>
                </c:pt>
                <c:pt idx="8736">
                  <c:v>7.1428571428571423</c:v>
                </c:pt>
                <c:pt idx="8737">
                  <c:v>7.8124999999999991</c:v>
                </c:pt>
                <c:pt idx="8738">
                  <c:v>7.9241071428571423</c:v>
                </c:pt>
                <c:pt idx="8739">
                  <c:v>8.2589285714285712</c:v>
                </c:pt>
                <c:pt idx="8740">
                  <c:v>8.0357142857142847</c:v>
                </c:pt>
                <c:pt idx="8741">
                  <c:v>7.8124999999999991</c:v>
                </c:pt>
                <c:pt idx="8742">
                  <c:v>7.5892857142857135</c:v>
                </c:pt>
                <c:pt idx="8743">
                  <c:v>6.9196428571428568</c:v>
                </c:pt>
                <c:pt idx="8744">
                  <c:v>6.2499999999999991</c:v>
                </c:pt>
                <c:pt idx="8745">
                  <c:v>5.8035714285714279</c:v>
                </c:pt>
                <c:pt idx="8746">
                  <c:v>5.5803571428571423</c:v>
                </c:pt>
                <c:pt idx="8747">
                  <c:v>5.6919642857142856</c:v>
                </c:pt>
                <c:pt idx="8748">
                  <c:v>6.0267857142857135</c:v>
                </c:pt>
                <c:pt idx="8749">
                  <c:v>6.4732142857142847</c:v>
                </c:pt>
                <c:pt idx="8750">
                  <c:v>6.9196428571428568</c:v>
                </c:pt>
                <c:pt idx="8751">
                  <c:v>7.3660714285714279</c:v>
                </c:pt>
                <c:pt idx="8752">
                  <c:v>7.4776785714285703</c:v>
                </c:pt>
                <c:pt idx="8753">
                  <c:v>7.4776785714285703</c:v>
                </c:pt>
                <c:pt idx="8754">
                  <c:v>7.1428571428571423</c:v>
                </c:pt>
                <c:pt idx="8755">
                  <c:v>6.8080357142857135</c:v>
                </c:pt>
                <c:pt idx="8756">
                  <c:v>6.1383928571428568</c:v>
                </c:pt>
                <c:pt idx="8757">
                  <c:v>5.8035714285714279</c:v>
                </c:pt>
                <c:pt idx="8758">
                  <c:v>5.5803571428571423</c:v>
                </c:pt>
                <c:pt idx="8759">
                  <c:v>5.9151785714285712</c:v>
                </c:pt>
                <c:pt idx="8760">
                  <c:v>6.4732142857142847</c:v>
                </c:pt>
                <c:pt idx="8761">
                  <c:v>6.6964285714285712</c:v>
                </c:pt>
                <c:pt idx="8762">
                  <c:v>6.6964285714285712</c:v>
                </c:pt>
                <c:pt idx="8763">
                  <c:v>6.6964285714285712</c:v>
                </c:pt>
                <c:pt idx="8764">
                  <c:v>6.4732142857142847</c:v>
                </c:pt>
                <c:pt idx="8765">
                  <c:v>6.2499999999999991</c:v>
                </c:pt>
                <c:pt idx="8766">
                  <c:v>6.2499999999999991</c:v>
                </c:pt>
                <c:pt idx="8767">
                  <c:v>6.3616071428571423</c:v>
                </c:pt>
                <c:pt idx="8768">
                  <c:v>6.5848214285714279</c:v>
                </c:pt>
                <c:pt idx="8769">
                  <c:v>6.9196428571428568</c:v>
                </c:pt>
                <c:pt idx="8770">
                  <c:v>7.0312499999999991</c:v>
                </c:pt>
                <c:pt idx="8771">
                  <c:v>7.1428571428571423</c:v>
                </c:pt>
                <c:pt idx="8772">
                  <c:v>6.6964285714285712</c:v>
                </c:pt>
                <c:pt idx="8773">
                  <c:v>6.3616071428571423</c:v>
                </c:pt>
                <c:pt idx="8774">
                  <c:v>5.9151785714285712</c:v>
                </c:pt>
                <c:pt idx="8775">
                  <c:v>5.8035714285714279</c:v>
                </c:pt>
                <c:pt idx="8776">
                  <c:v>5.8035714285714279</c:v>
                </c:pt>
                <c:pt idx="8777">
                  <c:v>5.8035714285714279</c:v>
                </c:pt>
                <c:pt idx="8778">
                  <c:v>6.2499999999999991</c:v>
                </c:pt>
                <c:pt idx="8779">
                  <c:v>6.4732142857142847</c:v>
                </c:pt>
                <c:pt idx="8780">
                  <c:v>6.9196428571428568</c:v>
                </c:pt>
                <c:pt idx="8781">
                  <c:v>7.3660714285714279</c:v>
                </c:pt>
                <c:pt idx="8782">
                  <c:v>7.7008928571428568</c:v>
                </c:pt>
                <c:pt idx="8783">
                  <c:v>7.9241071428571423</c:v>
                </c:pt>
                <c:pt idx="8784">
                  <c:v>7.8124999999999991</c:v>
                </c:pt>
                <c:pt idx="8785">
                  <c:v>7.2544642857142847</c:v>
                </c:pt>
                <c:pt idx="8786">
                  <c:v>6.6964285714285712</c:v>
                </c:pt>
                <c:pt idx="8787">
                  <c:v>6.0267857142857135</c:v>
                </c:pt>
                <c:pt idx="8788">
                  <c:v>5.9151785714285712</c:v>
                </c:pt>
                <c:pt idx="8789">
                  <c:v>6.1383928571428568</c:v>
                </c:pt>
                <c:pt idx="8790">
                  <c:v>6.4732142857142847</c:v>
                </c:pt>
                <c:pt idx="8791">
                  <c:v>6.6964285714285712</c:v>
                </c:pt>
                <c:pt idx="8792">
                  <c:v>6.8080357142857135</c:v>
                </c:pt>
                <c:pt idx="8793">
                  <c:v>6.6964285714285712</c:v>
                </c:pt>
                <c:pt idx="8794">
                  <c:v>6.4732142857142847</c:v>
                </c:pt>
                <c:pt idx="8795">
                  <c:v>6.2499999999999991</c:v>
                </c:pt>
                <c:pt idx="8796">
                  <c:v>5.9151785714285712</c:v>
                </c:pt>
                <c:pt idx="8797">
                  <c:v>5.8035714285714279</c:v>
                </c:pt>
                <c:pt idx="8798">
                  <c:v>5.8035714285714279</c:v>
                </c:pt>
                <c:pt idx="8799">
                  <c:v>6.2499999999999991</c:v>
                </c:pt>
                <c:pt idx="8800">
                  <c:v>6.2499999999999991</c:v>
                </c:pt>
                <c:pt idx="8801">
                  <c:v>6.2499999999999991</c:v>
                </c:pt>
                <c:pt idx="8802">
                  <c:v>6.2499999999999991</c:v>
                </c:pt>
                <c:pt idx="8803">
                  <c:v>6.2499999999999991</c:v>
                </c:pt>
                <c:pt idx="8804">
                  <c:v>5.8035714285714279</c:v>
                </c:pt>
                <c:pt idx="8805">
                  <c:v>5.9151785714285712</c:v>
                </c:pt>
                <c:pt idx="8806">
                  <c:v>6.1383928571428568</c:v>
                </c:pt>
                <c:pt idx="8807">
                  <c:v>6.4732142857142847</c:v>
                </c:pt>
                <c:pt idx="8808">
                  <c:v>7.0312499999999991</c:v>
                </c:pt>
                <c:pt idx="8809">
                  <c:v>7.5892857142857135</c:v>
                </c:pt>
                <c:pt idx="8810">
                  <c:v>8.0357142857142847</c:v>
                </c:pt>
                <c:pt idx="8811">
                  <c:v>8.147321428571427</c:v>
                </c:pt>
                <c:pt idx="8812">
                  <c:v>7.8124999999999991</c:v>
                </c:pt>
                <c:pt idx="8813">
                  <c:v>7.4776785714285703</c:v>
                </c:pt>
                <c:pt idx="8814">
                  <c:v>6.9196428571428568</c:v>
                </c:pt>
                <c:pt idx="8815">
                  <c:v>6.2499999999999991</c:v>
                </c:pt>
                <c:pt idx="8816">
                  <c:v>5.5803571428571423</c:v>
                </c:pt>
                <c:pt idx="8817">
                  <c:v>5.3571428571428568</c:v>
                </c:pt>
                <c:pt idx="8818">
                  <c:v>5.9151785714285712</c:v>
                </c:pt>
                <c:pt idx="8819">
                  <c:v>6.8080357142857135</c:v>
                </c:pt>
                <c:pt idx="8820">
                  <c:v>7.7008928571428568</c:v>
                </c:pt>
                <c:pt idx="8821">
                  <c:v>8.0357142857142847</c:v>
                </c:pt>
                <c:pt idx="8822">
                  <c:v>8.0357142857142847</c:v>
                </c:pt>
                <c:pt idx="8823">
                  <c:v>7.8124999999999991</c:v>
                </c:pt>
                <c:pt idx="8824">
                  <c:v>7.1428571428571423</c:v>
                </c:pt>
                <c:pt idx="8825">
                  <c:v>6.4732142857142847</c:v>
                </c:pt>
                <c:pt idx="8826">
                  <c:v>6.0267857142857135</c:v>
                </c:pt>
                <c:pt idx="8827">
                  <c:v>5.5803571428571423</c:v>
                </c:pt>
                <c:pt idx="8828">
                  <c:v>5.5803571428571423</c:v>
                </c:pt>
                <c:pt idx="8829">
                  <c:v>5.9151785714285712</c:v>
                </c:pt>
                <c:pt idx="8830">
                  <c:v>6.1383928571428568</c:v>
                </c:pt>
                <c:pt idx="8831">
                  <c:v>6.4732142857142847</c:v>
                </c:pt>
                <c:pt idx="8832">
                  <c:v>6.5848214285714279</c:v>
                </c:pt>
                <c:pt idx="8833">
                  <c:v>6.6964285714285712</c:v>
                </c:pt>
                <c:pt idx="8834">
                  <c:v>6.6964285714285712</c:v>
                </c:pt>
                <c:pt idx="8835">
                  <c:v>7.0312499999999991</c:v>
                </c:pt>
                <c:pt idx="8836">
                  <c:v>7.4776785714285703</c:v>
                </c:pt>
                <c:pt idx="8837">
                  <c:v>7.8124999999999991</c:v>
                </c:pt>
                <c:pt idx="8838">
                  <c:v>7.8124999999999991</c:v>
                </c:pt>
                <c:pt idx="8839">
                  <c:v>7.5892857142857135</c:v>
                </c:pt>
                <c:pt idx="8840">
                  <c:v>7.2544642857142847</c:v>
                </c:pt>
                <c:pt idx="8841">
                  <c:v>6.6964285714285712</c:v>
                </c:pt>
                <c:pt idx="8842">
                  <c:v>6.0267857142857135</c:v>
                </c:pt>
                <c:pt idx="8843">
                  <c:v>5.4687499999999991</c:v>
                </c:pt>
                <c:pt idx="8844">
                  <c:v>5.5803571428571423</c:v>
                </c:pt>
                <c:pt idx="8845">
                  <c:v>6.2499999999999991</c:v>
                </c:pt>
                <c:pt idx="8846">
                  <c:v>7.0312499999999991</c:v>
                </c:pt>
                <c:pt idx="8847">
                  <c:v>7.7008928571428568</c:v>
                </c:pt>
                <c:pt idx="8848">
                  <c:v>8.0357142857142847</c:v>
                </c:pt>
                <c:pt idx="8849">
                  <c:v>7.8124999999999991</c:v>
                </c:pt>
                <c:pt idx="8850">
                  <c:v>7.4776785714285703</c:v>
                </c:pt>
                <c:pt idx="8851">
                  <c:v>7.1428571428571423</c:v>
                </c:pt>
                <c:pt idx="8852">
                  <c:v>6.8080357142857135</c:v>
                </c:pt>
                <c:pt idx="8853">
                  <c:v>6.9196428571428568</c:v>
                </c:pt>
                <c:pt idx="8854">
                  <c:v>7.1428571428571423</c:v>
                </c:pt>
                <c:pt idx="8855">
                  <c:v>7.4776785714285703</c:v>
                </c:pt>
                <c:pt idx="8856">
                  <c:v>7.4776785714285703</c:v>
                </c:pt>
                <c:pt idx="8857">
                  <c:v>7.3660714285714279</c:v>
                </c:pt>
                <c:pt idx="8858">
                  <c:v>6.9196428571428568</c:v>
                </c:pt>
                <c:pt idx="8859">
                  <c:v>6.4732142857142847</c:v>
                </c:pt>
                <c:pt idx="8860">
                  <c:v>6.0267857142857135</c:v>
                </c:pt>
                <c:pt idx="8861">
                  <c:v>5.8035714285714279</c:v>
                </c:pt>
                <c:pt idx="8862">
                  <c:v>5.9151785714285712</c:v>
                </c:pt>
                <c:pt idx="8863">
                  <c:v>6.2499999999999991</c:v>
                </c:pt>
                <c:pt idx="8864">
                  <c:v>6.6964285714285712</c:v>
                </c:pt>
                <c:pt idx="8865">
                  <c:v>7.1428571428571423</c:v>
                </c:pt>
                <c:pt idx="8866">
                  <c:v>7.2544642857142847</c:v>
                </c:pt>
                <c:pt idx="8867">
                  <c:v>7.3660714285714279</c:v>
                </c:pt>
                <c:pt idx="8868">
                  <c:v>7.3660714285714279</c:v>
                </c:pt>
                <c:pt idx="8869">
                  <c:v>6.9196428571428568</c:v>
                </c:pt>
                <c:pt idx="8870">
                  <c:v>6.6964285714285712</c:v>
                </c:pt>
                <c:pt idx="8871">
                  <c:v>6.4732142857142847</c:v>
                </c:pt>
                <c:pt idx="8872">
                  <c:v>6.1383928571428568</c:v>
                </c:pt>
                <c:pt idx="8873">
                  <c:v>5.8035714285714279</c:v>
                </c:pt>
                <c:pt idx="8874">
                  <c:v>5.5803571428571423</c:v>
                </c:pt>
                <c:pt idx="8875">
                  <c:v>6.0267857142857135</c:v>
                </c:pt>
                <c:pt idx="8876">
                  <c:v>6.9196428571428568</c:v>
                </c:pt>
                <c:pt idx="8877">
                  <c:v>7.8124999999999991</c:v>
                </c:pt>
                <c:pt idx="8878">
                  <c:v>8.4821428571428559</c:v>
                </c:pt>
                <c:pt idx="8879">
                  <c:v>9.0401785714285712</c:v>
                </c:pt>
                <c:pt idx="8880">
                  <c:v>9.2633928571428559</c:v>
                </c:pt>
                <c:pt idx="8881">
                  <c:v>9.5982142857142847</c:v>
                </c:pt>
                <c:pt idx="8882">
                  <c:v>9.5982142857142847</c:v>
                </c:pt>
                <c:pt idx="8883">
                  <c:v>9.1517857142857135</c:v>
                </c:pt>
                <c:pt idx="8884">
                  <c:v>8.4821428571428559</c:v>
                </c:pt>
                <c:pt idx="8885">
                  <c:v>7.5892857142857135</c:v>
                </c:pt>
                <c:pt idx="8886">
                  <c:v>6.9196428571428568</c:v>
                </c:pt>
                <c:pt idx="8887">
                  <c:v>6.0267857142857135</c:v>
                </c:pt>
                <c:pt idx="8888">
                  <c:v>5.4687499999999991</c:v>
                </c:pt>
                <c:pt idx="8889">
                  <c:v>5.3571428571428568</c:v>
                </c:pt>
                <c:pt idx="8890">
                  <c:v>5.8035714285714279</c:v>
                </c:pt>
                <c:pt idx="8891">
                  <c:v>6.4732142857142847</c:v>
                </c:pt>
                <c:pt idx="8892">
                  <c:v>7.3660714285714279</c:v>
                </c:pt>
                <c:pt idx="8893">
                  <c:v>8.3705357142857135</c:v>
                </c:pt>
                <c:pt idx="8894">
                  <c:v>9.3749999999999982</c:v>
                </c:pt>
                <c:pt idx="8895">
                  <c:v>10.379464285714285</c:v>
                </c:pt>
                <c:pt idx="8896">
                  <c:v>11.272321428571427</c:v>
                </c:pt>
                <c:pt idx="8897">
                  <c:v>11.718749999999998</c:v>
                </c:pt>
                <c:pt idx="8898">
                  <c:v>12.165178571428569</c:v>
                </c:pt>
                <c:pt idx="8899">
                  <c:v>12.165178571428569</c:v>
                </c:pt>
                <c:pt idx="8900">
                  <c:v>12.053571428571427</c:v>
                </c:pt>
                <c:pt idx="8901">
                  <c:v>11.830357142857142</c:v>
                </c:pt>
                <c:pt idx="8902">
                  <c:v>11.272321428571427</c:v>
                </c:pt>
                <c:pt idx="8903">
                  <c:v>10.379464285714285</c:v>
                </c:pt>
                <c:pt idx="8904">
                  <c:v>9.3749999999999982</c:v>
                </c:pt>
                <c:pt idx="8905">
                  <c:v>8.0357142857142847</c:v>
                </c:pt>
                <c:pt idx="8906">
                  <c:v>6.4732142857142847</c:v>
                </c:pt>
                <c:pt idx="8907">
                  <c:v>5.5803571428571423</c:v>
                </c:pt>
                <c:pt idx="8908">
                  <c:v>7.0312499999999991</c:v>
                </c:pt>
                <c:pt idx="8909">
                  <c:v>8.4821428571428559</c:v>
                </c:pt>
                <c:pt idx="8910">
                  <c:v>10.044642857142856</c:v>
                </c:pt>
                <c:pt idx="8911">
                  <c:v>11.383928571428571</c:v>
                </c:pt>
                <c:pt idx="8912">
                  <c:v>12.276785714285714</c:v>
                </c:pt>
                <c:pt idx="8913">
                  <c:v>13.169642857142856</c:v>
                </c:pt>
                <c:pt idx="8914">
                  <c:v>13.727678571428569</c:v>
                </c:pt>
                <c:pt idx="8915">
                  <c:v>14.285714285714285</c:v>
                </c:pt>
                <c:pt idx="8916">
                  <c:v>14.620535714285714</c:v>
                </c:pt>
                <c:pt idx="8917">
                  <c:v>14.732142857142856</c:v>
                </c:pt>
                <c:pt idx="8918">
                  <c:v>14.732142857142856</c:v>
                </c:pt>
                <c:pt idx="8919">
                  <c:v>14.620535714285714</c:v>
                </c:pt>
                <c:pt idx="8920">
                  <c:v>14.285714285714285</c:v>
                </c:pt>
                <c:pt idx="8921">
                  <c:v>13.727678571428569</c:v>
                </c:pt>
                <c:pt idx="8922">
                  <c:v>13.058035714285714</c:v>
                </c:pt>
                <c:pt idx="8923">
                  <c:v>12.276785714285714</c:v>
                </c:pt>
                <c:pt idx="8924">
                  <c:v>11.272321428571427</c:v>
                </c:pt>
                <c:pt idx="8925">
                  <c:v>10.491071428571427</c:v>
                </c:pt>
                <c:pt idx="8926">
                  <c:v>9.4866071428571423</c:v>
                </c:pt>
                <c:pt idx="8927">
                  <c:v>8.4821428571428559</c:v>
                </c:pt>
                <c:pt idx="8928">
                  <c:v>7.3660714285714279</c:v>
                </c:pt>
                <c:pt idx="8929">
                  <c:v>6.1383928571428568</c:v>
                </c:pt>
                <c:pt idx="8930">
                  <c:v>5.8035714285714279</c:v>
                </c:pt>
                <c:pt idx="8931">
                  <c:v>6.9196428571428568</c:v>
                </c:pt>
                <c:pt idx="8932">
                  <c:v>7.8124999999999991</c:v>
                </c:pt>
                <c:pt idx="8933">
                  <c:v>8.7053571428571423</c:v>
                </c:pt>
                <c:pt idx="8934">
                  <c:v>9.5982142857142847</c:v>
                </c:pt>
                <c:pt idx="8935">
                  <c:v>10.379464285714285</c:v>
                </c:pt>
                <c:pt idx="8936">
                  <c:v>11.160714285714285</c:v>
                </c:pt>
                <c:pt idx="8937">
                  <c:v>11.830357142857142</c:v>
                </c:pt>
                <c:pt idx="8938">
                  <c:v>12.276785714285714</c:v>
                </c:pt>
                <c:pt idx="8939">
                  <c:v>12.611607142857142</c:v>
                </c:pt>
                <c:pt idx="8940">
                  <c:v>12.723214285714285</c:v>
                </c:pt>
                <c:pt idx="8941">
                  <c:v>12.611607142857142</c:v>
                </c:pt>
                <c:pt idx="8942">
                  <c:v>12.388392857142856</c:v>
                </c:pt>
                <c:pt idx="8943">
                  <c:v>11.830357142857142</c:v>
                </c:pt>
                <c:pt idx="8944">
                  <c:v>10.937499999999998</c:v>
                </c:pt>
                <c:pt idx="8945">
                  <c:v>9.9330357142857135</c:v>
                </c:pt>
                <c:pt idx="8946">
                  <c:v>8.7053571428571423</c:v>
                </c:pt>
                <c:pt idx="8947">
                  <c:v>7.1428571428571423</c:v>
                </c:pt>
                <c:pt idx="8948">
                  <c:v>5.5803571428571423</c:v>
                </c:pt>
                <c:pt idx="8949">
                  <c:v>5.6919642857142856</c:v>
                </c:pt>
                <c:pt idx="8950">
                  <c:v>6.9196428571428568</c:v>
                </c:pt>
                <c:pt idx="8951">
                  <c:v>8.0357142857142847</c:v>
                </c:pt>
                <c:pt idx="8952">
                  <c:v>9.0401785714285712</c:v>
                </c:pt>
                <c:pt idx="8953">
                  <c:v>10.156249999999998</c:v>
                </c:pt>
                <c:pt idx="8954">
                  <c:v>11.160714285714285</c:v>
                </c:pt>
                <c:pt idx="8955">
                  <c:v>12.053571428571427</c:v>
                </c:pt>
                <c:pt idx="8956">
                  <c:v>13.169642857142856</c:v>
                </c:pt>
                <c:pt idx="8957">
                  <c:v>14.062499999999998</c:v>
                </c:pt>
                <c:pt idx="8958">
                  <c:v>14.843749999999998</c:v>
                </c:pt>
                <c:pt idx="8959">
                  <c:v>15.290178571428569</c:v>
                </c:pt>
                <c:pt idx="8960">
                  <c:v>15.401785714285714</c:v>
                </c:pt>
                <c:pt idx="8961">
                  <c:v>15.178571428571427</c:v>
                </c:pt>
                <c:pt idx="8962">
                  <c:v>14.843749999999998</c:v>
                </c:pt>
                <c:pt idx="8963">
                  <c:v>14.174107142857142</c:v>
                </c:pt>
                <c:pt idx="8964">
                  <c:v>13.504464285714285</c:v>
                </c:pt>
                <c:pt idx="8965">
                  <c:v>12.611607142857142</c:v>
                </c:pt>
                <c:pt idx="8966">
                  <c:v>11.495535714285714</c:v>
                </c:pt>
                <c:pt idx="8967">
                  <c:v>10.267857142857142</c:v>
                </c:pt>
                <c:pt idx="8968">
                  <c:v>8.0357142857142847</c:v>
                </c:pt>
                <c:pt idx="8969">
                  <c:v>7.1428571428571423</c:v>
                </c:pt>
                <c:pt idx="8970">
                  <c:v>6.2499999999999991</c:v>
                </c:pt>
                <c:pt idx="8971">
                  <c:v>5.5803571428571423</c:v>
                </c:pt>
                <c:pt idx="8972">
                  <c:v>5.9151785714285712</c:v>
                </c:pt>
                <c:pt idx="8973">
                  <c:v>6.0267857142857135</c:v>
                </c:pt>
                <c:pt idx="8974">
                  <c:v>6.6964285714285712</c:v>
                </c:pt>
                <c:pt idx="8975">
                  <c:v>7.1428571428571423</c:v>
                </c:pt>
                <c:pt idx="8976">
                  <c:v>7.7008928571428568</c:v>
                </c:pt>
                <c:pt idx="8977">
                  <c:v>8.3705357142857135</c:v>
                </c:pt>
                <c:pt idx="8978">
                  <c:v>8.8169642857142847</c:v>
                </c:pt>
                <c:pt idx="8979">
                  <c:v>9.3749999999999982</c:v>
                </c:pt>
                <c:pt idx="8980">
                  <c:v>9.8214285714285712</c:v>
                </c:pt>
                <c:pt idx="8981">
                  <c:v>10.267857142857142</c:v>
                </c:pt>
                <c:pt idx="8982">
                  <c:v>10.491071428571427</c:v>
                </c:pt>
                <c:pt idx="8983">
                  <c:v>10.825892857142856</c:v>
                </c:pt>
                <c:pt idx="8984">
                  <c:v>11.160714285714285</c:v>
                </c:pt>
                <c:pt idx="8985">
                  <c:v>11.383928571428571</c:v>
                </c:pt>
                <c:pt idx="8986">
                  <c:v>11.607142857142856</c:v>
                </c:pt>
                <c:pt idx="8987">
                  <c:v>11.607142857142856</c:v>
                </c:pt>
                <c:pt idx="8988">
                  <c:v>11.607142857142856</c:v>
                </c:pt>
                <c:pt idx="8989">
                  <c:v>11.383928571428571</c:v>
                </c:pt>
                <c:pt idx="8990">
                  <c:v>11.160714285714285</c:v>
                </c:pt>
                <c:pt idx="8991">
                  <c:v>10.825892857142856</c:v>
                </c:pt>
                <c:pt idx="8992">
                  <c:v>10.379464285714285</c:v>
                </c:pt>
                <c:pt idx="8993">
                  <c:v>10.267857142857142</c:v>
                </c:pt>
                <c:pt idx="8994">
                  <c:v>10.156249999999998</c:v>
                </c:pt>
                <c:pt idx="8995">
                  <c:v>10.156249999999998</c:v>
                </c:pt>
                <c:pt idx="8996">
                  <c:v>10.267857142857142</c:v>
                </c:pt>
                <c:pt idx="8997">
                  <c:v>10.491071428571427</c:v>
                </c:pt>
                <c:pt idx="8998">
                  <c:v>10.937499999999998</c:v>
                </c:pt>
                <c:pt idx="8999">
                  <c:v>11.272321428571427</c:v>
                </c:pt>
                <c:pt idx="9000">
                  <c:v>11.941964285714285</c:v>
                </c:pt>
                <c:pt idx="9001">
                  <c:v>12.611607142857142</c:v>
                </c:pt>
                <c:pt idx="9002">
                  <c:v>13.058035714285714</c:v>
                </c:pt>
                <c:pt idx="9003">
                  <c:v>13.392857142857142</c:v>
                </c:pt>
                <c:pt idx="9004">
                  <c:v>13.616071428571427</c:v>
                </c:pt>
                <c:pt idx="9005">
                  <c:v>13.504464285714285</c:v>
                </c:pt>
                <c:pt idx="9006">
                  <c:v>13.392857142857142</c:v>
                </c:pt>
                <c:pt idx="9007">
                  <c:v>13.281249999999998</c:v>
                </c:pt>
                <c:pt idx="9008">
                  <c:v>13.058035714285714</c:v>
                </c:pt>
                <c:pt idx="9009">
                  <c:v>13.058035714285714</c:v>
                </c:pt>
                <c:pt idx="9010">
                  <c:v>13.058035714285714</c:v>
                </c:pt>
                <c:pt idx="9011">
                  <c:v>13.169642857142856</c:v>
                </c:pt>
                <c:pt idx="9012">
                  <c:v>13.392857142857142</c:v>
                </c:pt>
                <c:pt idx="9013">
                  <c:v>13.504464285714285</c:v>
                </c:pt>
                <c:pt idx="9014">
                  <c:v>13.504464285714285</c:v>
                </c:pt>
                <c:pt idx="9015">
                  <c:v>13.392857142857142</c:v>
                </c:pt>
                <c:pt idx="9016">
                  <c:v>13.169642857142856</c:v>
                </c:pt>
                <c:pt idx="9017">
                  <c:v>12.946428571428569</c:v>
                </c:pt>
                <c:pt idx="9018">
                  <c:v>12.834821428571427</c:v>
                </c:pt>
                <c:pt idx="9019">
                  <c:v>12.946428571428569</c:v>
                </c:pt>
                <c:pt idx="9020">
                  <c:v>13.169642857142856</c:v>
                </c:pt>
                <c:pt idx="9021">
                  <c:v>13.281249999999998</c:v>
                </c:pt>
                <c:pt idx="9022">
                  <c:v>13.281249999999998</c:v>
                </c:pt>
                <c:pt idx="9023">
                  <c:v>13.169642857142856</c:v>
                </c:pt>
                <c:pt idx="9024">
                  <c:v>13.169642857142856</c:v>
                </c:pt>
                <c:pt idx="9025">
                  <c:v>12.834821428571427</c:v>
                </c:pt>
                <c:pt idx="9026">
                  <c:v>12.723214285714285</c:v>
                </c:pt>
                <c:pt idx="9027">
                  <c:v>12.611607142857142</c:v>
                </c:pt>
                <c:pt idx="9028">
                  <c:v>12.834821428571427</c:v>
                </c:pt>
                <c:pt idx="9029">
                  <c:v>13.058035714285714</c:v>
                </c:pt>
                <c:pt idx="9030">
                  <c:v>13.504464285714285</c:v>
                </c:pt>
                <c:pt idx="9031">
                  <c:v>13.727678571428569</c:v>
                </c:pt>
                <c:pt idx="9032">
                  <c:v>13.616071428571427</c:v>
                </c:pt>
                <c:pt idx="9033">
                  <c:v>13.281249999999998</c:v>
                </c:pt>
                <c:pt idx="9034">
                  <c:v>12.723214285714285</c:v>
                </c:pt>
                <c:pt idx="9035">
                  <c:v>12.165178571428569</c:v>
                </c:pt>
                <c:pt idx="9036">
                  <c:v>11.830357142857142</c:v>
                </c:pt>
                <c:pt idx="9037">
                  <c:v>11.383928571428571</c:v>
                </c:pt>
                <c:pt idx="9038">
                  <c:v>10.937499999999998</c:v>
                </c:pt>
                <c:pt idx="9039">
                  <c:v>10.267857142857142</c:v>
                </c:pt>
                <c:pt idx="9040">
                  <c:v>9.3749999999999982</c:v>
                </c:pt>
                <c:pt idx="9041">
                  <c:v>8.4821428571428559</c:v>
                </c:pt>
                <c:pt idx="9042">
                  <c:v>7.7008928571428568</c:v>
                </c:pt>
                <c:pt idx="9043">
                  <c:v>7.2544642857142847</c:v>
                </c:pt>
                <c:pt idx="9044">
                  <c:v>7.1428571428571423</c:v>
                </c:pt>
                <c:pt idx="9045">
                  <c:v>7.1428571428571423</c:v>
                </c:pt>
                <c:pt idx="9046">
                  <c:v>7.0312499999999991</c:v>
                </c:pt>
                <c:pt idx="9047">
                  <c:v>6.9196428571428568</c:v>
                </c:pt>
                <c:pt idx="9048">
                  <c:v>6.5848214285714279</c:v>
                </c:pt>
                <c:pt idx="9049">
                  <c:v>6.4732142857142847</c:v>
                </c:pt>
                <c:pt idx="9050">
                  <c:v>6.3616071428571423</c:v>
                </c:pt>
                <c:pt idx="9051">
                  <c:v>6.4732142857142847</c:v>
                </c:pt>
                <c:pt idx="9052">
                  <c:v>6.9196428571428568</c:v>
                </c:pt>
                <c:pt idx="9053">
                  <c:v>7.8124999999999991</c:v>
                </c:pt>
                <c:pt idx="9054">
                  <c:v>8.4821428571428559</c:v>
                </c:pt>
                <c:pt idx="9055">
                  <c:v>9.1517857142857135</c:v>
                </c:pt>
                <c:pt idx="9056">
                  <c:v>9.8214285714285712</c:v>
                </c:pt>
                <c:pt idx="9057">
                  <c:v>10.267857142857142</c:v>
                </c:pt>
                <c:pt idx="9058">
                  <c:v>10.379464285714285</c:v>
                </c:pt>
                <c:pt idx="9059">
                  <c:v>10.602678571428571</c:v>
                </c:pt>
                <c:pt idx="9060">
                  <c:v>10.602678571428571</c:v>
                </c:pt>
                <c:pt idx="9061">
                  <c:v>10.602678571428571</c:v>
                </c:pt>
                <c:pt idx="9062">
                  <c:v>10.491071428571427</c:v>
                </c:pt>
                <c:pt idx="9063">
                  <c:v>10.602678571428571</c:v>
                </c:pt>
                <c:pt idx="9064">
                  <c:v>10.937499999999998</c:v>
                </c:pt>
                <c:pt idx="9065">
                  <c:v>11.383928571428571</c:v>
                </c:pt>
                <c:pt idx="9066">
                  <c:v>11.830357142857142</c:v>
                </c:pt>
                <c:pt idx="9067">
                  <c:v>12.165178571428569</c:v>
                </c:pt>
                <c:pt idx="9068">
                  <c:v>12.499999999999998</c:v>
                </c:pt>
                <c:pt idx="9069">
                  <c:v>12.723214285714285</c:v>
                </c:pt>
                <c:pt idx="9070">
                  <c:v>12.834821428571427</c:v>
                </c:pt>
                <c:pt idx="9071">
                  <c:v>12.946428571428569</c:v>
                </c:pt>
                <c:pt idx="9072">
                  <c:v>12.946428571428569</c:v>
                </c:pt>
                <c:pt idx="9073">
                  <c:v>13.058035714285714</c:v>
                </c:pt>
                <c:pt idx="9074">
                  <c:v>12.946428571428569</c:v>
                </c:pt>
                <c:pt idx="9075">
                  <c:v>12.723214285714285</c:v>
                </c:pt>
                <c:pt idx="9076">
                  <c:v>12.276785714285714</c:v>
                </c:pt>
                <c:pt idx="9077">
                  <c:v>11.830357142857142</c:v>
                </c:pt>
                <c:pt idx="9078">
                  <c:v>11.049107142857142</c:v>
                </c:pt>
                <c:pt idx="9079">
                  <c:v>10.491071428571427</c:v>
                </c:pt>
                <c:pt idx="9080">
                  <c:v>10.267857142857142</c:v>
                </c:pt>
                <c:pt idx="9081">
                  <c:v>10.379464285714285</c:v>
                </c:pt>
                <c:pt idx="9082">
                  <c:v>11.049107142857142</c:v>
                </c:pt>
                <c:pt idx="9083">
                  <c:v>12.053571428571427</c:v>
                </c:pt>
                <c:pt idx="9084">
                  <c:v>12.834821428571427</c:v>
                </c:pt>
                <c:pt idx="9085">
                  <c:v>13.950892857142856</c:v>
                </c:pt>
                <c:pt idx="9086">
                  <c:v>14.732142857142856</c:v>
                </c:pt>
                <c:pt idx="9087">
                  <c:v>15.401785714285714</c:v>
                </c:pt>
                <c:pt idx="9088">
                  <c:v>16.071428571428569</c:v>
                </c:pt>
                <c:pt idx="9089">
                  <c:v>16.40625</c:v>
                </c:pt>
                <c:pt idx="9090">
                  <c:v>16.517857142857142</c:v>
                </c:pt>
                <c:pt idx="9091">
                  <c:v>16.294642857142854</c:v>
                </c:pt>
                <c:pt idx="9092">
                  <c:v>15.959821428571427</c:v>
                </c:pt>
                <c:pt idx="9093">
                  <c:v>15.513392857142856</c:v>
                </c:pt>
                <c:pt idx="9094">
                  <c:v>15.290178571428569</c:v>
                </c:pt>
                <c:pt idx="9095">
                  <c:v>15.290178571428569</c:v>
                </c:pt>
                <c:pt idx="9096">
                  <c:v>15.066964285714285</c:v>
                </c:pt>
                <c:pt idx="9097">
                  <c:v>14.732142857142856</c:v>
                </c:pt>
                <c:pt idx="9098">
                  <c:v>14.174107142857142</c:v>
                </c:pt>
                <c:pt idx="9099">
                  <c:v>13.281249999999998</c:v>
                </c:pt>
                <c:pt idx="9100">
                  <c:v>12.388392857142856</c:v>
                </c:pt>
                <c:pt idx="9101">
                  <c:v>11.160714285714285</c:v>
                </c:pt>
                <c:pt idx="9102">
                  <c:v>9.8214285714285712</c:v>
                </c:pt>
                <c:pt idx="9103">
                  <c:v>8.7053571428571423</c:v>
                </c:pt>
                <c:pt idx="9104">
                  <c:v>7.7008928571428568</c:v>
                </c:pt>
                <c:pt idx="9105">
                  <c:v>6.9196428571428568</c:v>
                </c:pt>
                <c:pt idx="9106">
                  <c:v>6.1383928571428568</c:v>
                </c:pt>
                <c:pt idx="9107">
                  <c:v>6.1383928571428568</c:v>
                </c:pt>
                <c:pt idx="9108">
                  <c:v>6.6964285714285712</c:v>
                </c:pt>
                <c:pt idx="9109">
                  <c:v>7.5892857142857135</c:v>
                </c:pt>
                <c:pt idx="9110">
                  <c:v>8.3705357142857135</c:v>
                </c:pt>
                <c:pt idx="9111">
                  <c:v>8.928571428571427</c:v>
                </c:pt>
                <c:pt idx="9112">
                  <c:v>9.3749999999999982</c:v>
                </c:pt>
                <c:pt idx="9113">
                  <c:v>9.3749999999999982</c:v>
                </c:pt>
                <c:pt idx="9114">
                  <c:v>9.2633928571428559</c:v>
                </c:pt>
                <c:pt idx="9115">
                  <c:v>8.928571428571427</c:v>
                </c:pt>
                <c:pt idx="9116">
                  <c:v>8.59375</c:v>
                </c:pt>
                <c:pt idx="9117">
                  <c:v>8.3705357142857135</c:v>
                </c:pt>
                <c:pt idx="9118">
                  <c:v>8.2589285714285712</c:v>
                </c:pt>
                <c:pt idx="9119">
                  <c:v>8.2589285714285712</c:v>
                </c:pt>
                <c:pt idx="9120">
                  <c:v>8.2589285714285712</c:v>
                </c:pt>
                <c:pt idx="9121">
                  <c:v>8.2589285714285712</c:v>
                </c:pt>
                <c:pt idx="9122">
                  <c:v>8.147321428571427</c:v>
                </c:pt>
                <c:pt idx="9123">
                  <c:v>8.0357142857142847</c:v>
                </c:pt>
                <c:pt idx="9124">
                  <c:v>7.9241071428571423</c:v>
                </c:pt>
                <c:pt idx="9125">
                  <c:v>7.9241071428571423</c:v>
                </c:pt>
                <c:pt idx="9126">
                  <c:v>7.8124999999999991</c:v>
                </c:pt>
                <c:pt idx="9127">
                  <c:v>7.8124999999999991</c:v>
                </c:pt>
                <c:pt idx="9128">
                  <c:v>8.0357142857142847</c:v>
                </c:pt>
                <c:pt idx="9129">
                  <c:v>8.3705357142857135</c:v>
                </c:pt>
                <c:pt idx="9130">
                  <c:v>8.8169642857142847</c:v>
                </c:pt>
                <c:pt idx="9131">
                  <c:v>9.3749999999999982</c:v>
                </c:pt>
                <c:pt idx="9132">
                  <c:v>9.9330357142857135</c:v>
                </c:pt>
                <c:pt idx="9133">
                  <c:v>10.491071428571427</c:v>
                </c:pt>
                <c:pt idx="9134">
                  <c:v>10.714285714285714</c:v>
                </c:pt>
                <c:pt idx="9135">
                  <c:v>10.825892857142856</c:v>
                </c:pt>
                <c:pt idx="9136">
                  <c:v>11.049107142857142</c:v>
                </c:pt>
                <c:pt idx="9137">
                  <c:v>11.160714285714285</c:v>
                </c:pt>
                <c:pt idx="9138">
                  <c:v>11.272321428571427</c:v>
                </c:pt>
                <c:pt idx="9139">
                  <c:v>11.383928571428571</c:v>
                </c:pt>
                <c:pt idx="9140">
                  <c:v>11.607142857142856</c:v>
                </c:pt>
                <c:pt idx="9141">
                  <c:v>11.607142857142856</c:v>
                </c:pt>
                <c:pt idx="9142">
                  <c:v>11.830357142857142</c:v>
                </c:pt>
                <c:pt idx="9143">
                  <c:v>11.941964285714285</c:v>
                </c:pt>
                <c:pt idx="9144">
                  <c:v>12.053571428571427</c:v>
                </c:pt>
                <c:pt idx="9145">
                  <c:v>12.388392857142856</c:v>
                </c:pt>
                <c:pt idx="9146">
                  <c:v>13.058035714285714</c:v>
                </c:pt>
                <c:pt idx="9147">
                  <c:v>13.727678571428569</c:v>
                </c:pt>
                <c:pt idx="9148">
                  <c:v>14.732142857142856</c:v>
                </c:pt>
                <c:pt idx="9149">
                  <c:v>15.736607142857141</c:v>
                </c:pt>
                <c:pt idx="9150">
                  <c:v>16.517857142857142</c:v>
                </c:pt>
                <c:pt idx="9151">
                  <c:v>17.299107142857142</c:v>
                </c:pt>
                <c:pt idx="9152">
                  <c:v>17.96875</c:v>
                </c:pt>
                <c:pt idx="9153">
                  <c:v>18.526785714285712</c:v>
                </c:pt>
                <c:pt idx="9154">
                  <c:v>18.973214285714285</c:v>
                </c:pt>
                <c:pt idx="9155">
                  <c:v>19.642857142857142</c:v>
                </c:pt>
                <c:pt idx="9156">
                  <c:v>20.312499999999996</c:v>
                </c:pt>
                <c:pt idx="9157">
                  <c:v>20.982142857142854</c:v>
                </c:pt>
                <c:pt idx="9158">
                  <c:v>21.428571428571427</c:v>
                </c:pt>
                <c:pt idx="9159">
                  <c:v>21.763392857142854</c:v>
                </c:pt>
                <c:pt idx="9160">
                  <c:v>21.986607142857142</c:v>
                </c:pt>
                <c:pt idx="9161">
                  <c:v>22.098214285714285</c:v>
                </c:pt>
                <c:pt idx="9162">
                  <c:v>22.209821428571427</c:v>
                </c:pt>
                <c:pt idx="9163">
                  <c:v>22.098214285714285</c:v>
                </c:pt>
                <c:pt idx="9164">
                  <c:v>21.874999999999996</c:v>
                </c:pt>
                <c:pt idx="9165">
                  <c:v>21.540178571428569</c:v>
                </c:pt>
                <c:pt idx="9166">
                  <c:v>20.982142857142854</c:v>
                </c:pt>
                <c:pt idx="9167">
                  <c:v>20.089285714285712</c:v>
                </c:pt>
                <c:pt idx="9168">
                  <c:v>19.308035714285712</c:v>
                </c:pt>
                <c:pt idx="9169">
                  <c:v>18.303571428571427</c:v>
                </c:pt>
                <c:pt idx="9170">
                  <c:v>17.522321428571427</c:v>
                </c:pt>
                <c:pt idx="9171">
                  <c:v>16.852678571428569</c:v>
                </c:pt>
                <c:pt idx="9172">
                  <c:v>16.294642857142854</c:v>
                </c:pt>
                <c:pt idx="9173">
                  <c:v>15.736607142857141</c:v>
                </c:pt>
                <c:pt idx="9174">
                  <c:v>15.401785714285714</c:v>
                </c:pt>
                <c:pt idx="9175">
                  <c:v>15.066964285714285</c:v>
                </c:pt>
                <c:pt idx="9176">
                  <c:v>14.955357142857141</c:v>
                </c:pt>
                <c:pt idx="9177">
                  <c:v>14.843749999999998</c:v>
                </c:pt>
                <c:pt idx="9178">
                  <c:v>14.843749999999998</c:v>
                </c:pt>
                <c:pt idx="9179">
                  <c:v>14.955357142857141</c:v>
                </c:pt>
                <c:pt idx="9180">
                  <c:v>15.178571428571427</c:v>
                </c:pt>
                <c:pt idx="9181">
                  <c:v>15.513392857142856</c:v>
                </c:pt>
                <c:pt idx="9182">
                  <c:v>15.959821428571427</c:v>
                </c:pt>
                <c:pt idx="9183">
                  <c:v>16.40625</c:v>
                </c:pt>
                <c:pt idx="9184">
                  <c:v>16.964285714285712</c:v>
                </c:pt>
                <c:pt idx="9185">
                  <c:v>17.410714285714285</c:v>
                </c:pt>
                <c:pt idx="9186">
                  <c:v>17.522321428571427</c:v>
                </c:pt>
                <c:pt idx="9187">
                  <c:v>17.745535714285712</c:v>
                </c:pt>
                <c:pt idx="9188">
                  <c:v>17.857142857142854</c:v>
                </c:pt>
                <c:pt idx="9189">
                  <c:v>17.857142857142854</c:v>
                </c:pt>
                <c:pt idx="9190">
                  <c:v>17.96875</c:v>
                </c:pt>
                <c:pt idx="9191">
                  <c:v>17.745535714285712</c:v>
                </c:pt>
                <c:pt idx="9192">
                  <c:v>17.633928571428569</c:v>
                </c:pt>
                <c:pt idx="9193">
                  <c:v>17.410714285714285</c:v>
                </c:pt>
                <c:pt idx="9194">
                  <c:v>17.299107142857142</c:v>
                </c:pt>
                <c:pt idx="9195">
                  <c:v>17.1875</c:v>
                </c:pt>
                <c:pt idx="9196">
                  <c:v>16.852678571428569</c:v>
                </c:pt>
                <c:pt idx="9197">
                  <c:v>16.741071428571427</c:v>
                </c:pt>
                <c:pt idx="9198">
                  <c:v>16.517857142857142</c:v>
                </c:pt>
                <c:pt idx="9199">
                  <c:v>16.294642857142854</c:v>
                </c:pt>
                <c:pt idx="9200">
                  <c:v>16.183035714285712</c:v>
                </c:pt>
                <c:pt idx="9201">
                  <c:v>16.071428571428569</c:v>
                </c:pt>
                <c:pt idx="9202">
                  <c:v>15.848214285714285</c:v>
                </c:pt>
                <c:pt idx="9203">
                  <c:v>15.624999999999998</c:v>
                </c:pt>
                <c:pt idx="9204">
                  <c:v>15.401785714285714</c:v>
                </c:pt>
                <c:pt idx="9205">
                  <c:v>15.066964285714285</c:v>
                </c:pt>
                <c:pt idx="9206">
                  <c:v>14.732142857142856</c:v>
                </c:pt>
                <c:pt idx="9207">
                  <c:v>14.508928571428569</c:v>
                </c:pt>
                <c:pt idx="9208">
                  <c:v>13.950892857142856</c:v>
                </c:pt>
                <c:pt idx="9209">
                  <c:v>13.616071428571427</c:v>
                </c:pt>
                <c:pt idx="9210">
                  <c:v>13.058035714285714</c:v>
                </c:pt>
                <c:pt idx="9211">
                  <c:v>12.611607142857142</c:v>
                </c:pt>
                <c:pt idx="9212">
                  <c:v>12.276785714285714</c:v>
                </c:pt>
                <c:pt idx="9213">
                  <c:v>11.607142857142856</c:v>
                </c:pt>
                <c:pt idx="9214">
                  <c:v>10.937499999999998</c:v>
                </c:pt>
                <c:pt idx="9215">
                  <c:v>9.8214285714285712</c:v>
                </c:pt>
                <c:pt idx="9216">
                  <c:v>8.7053571428571423</c:v>
                </c:pt>
                <c:pt idx="9217">
                  <c:v>7.5892857142857135</c:v>
                </c:pt>
                <c:pt idx="9218">
                  <c:v>6.6964285714285712</c:v>
                </c:pt>
                <c:pt idx="9219">
                  <c:v>6.3616071428571423</c:v>
                </c:pt>
                <c:pt idx="9220">
                  <c:v>6.4732142857142847</c:v>
                </c:pt>
                <c:pt idx="9221">
                  <c:v>6.9196428571428568</c:v>
                </c:pt>
                <c:pt idx="9222">
                  <c:v>7.3660714285714279</c:v>
                </c:pt>
                <c:pt idx="9223">
                  <c:v>7.5892857142857135</c:v>
                </c:pt>
                <c:pt idx="9224">
                  <c:v>7.8124999999999991</c:v>
                </c:pt>
                <c:pt idx="9225">
                  <c:v>8.2589285714285712</c:v>
                </c:pt>
                <c:pt idx="9226">
                  <c:v>9.1517857142857135</c:v>
                </c:pt>
                <c:pt idx="9227">
                  <c:v>10.267857142857142</c:v>
                </c:pt>
                <c:pt idx="9228">
                  <c:v>11.272321428571427</c:v>
                </c:pt>
                <c:pt idx="9229">
                  <c:v>11.830357142857142</c:v>
                </c:pt>
                <c:pt idx="9230">
                  <c:v>12.053571428571427</c:v>
                </c:pt>
                <c:pt idx="9231">
                  <c:v>12.276785714285714</c:v>
                </c:pt>
                <c:pt idx="9232">
                  <c:v>12.165178571428569</c:v>
                </c:pt>
                <c:pt idx="9233">
                  <c:v>12.276785714285714</c:v>
                </c:pt>
                <c:pt idx="9234">
                  <c:v>12.276785714285714</c:v>
                </c:pt>
                <c:pt idx="9235">
                  <c:v>12.165178571428569</c:v>
                </c:pt>
                <c:pt idx="9236">
                  <c:v>11.941964285714285</c:v>
                </c:pt>
                <c:pt idx="9237">
                  <c:v>11.272321428571427</c:v>
                </c:pt>
                <c:pt idx="9238">
                  <c:v>10.379464285714285</c:v>
                </c:pt>
                <c:pt idx="9239">
                  <c:v>9.5982142857142847</c:v>
                </c:pt>
                <c:pt idx="9240">
                  <c:v>8.8169642857142847</c:v>
                </c:pt>
                <c:pt idx="9241">
                  <c:v>8.2589285714285712</c:v>
                </c:pt>
                <c:pt idx="9242">
                  <c:v>7.7008928571428568</c:v>
                </c:pt>
                <c:pt idx="9243">
                  <c:v>7.1428571428571423</c:v>
                </c:pt>
                <c:pt idx="9244">
                  <c:v>7.1428571428571423</c:v>
                </c:pt>
                <c:pt idx="9245">
                  <c:v>7.3660714285714279</c:v>
                </c:pt>
                <c:pt idx="9246">
                  <c:v>7.2544642857142847</c:v>
                </c:pt>
                <c:pt idx="9247">
                  <c:v>7.0312499999999991</c:v>
                </c:pt>
                <c:pt idx="9248">
                  <c:v>6.8080357142857135</c:v>
                </c:pt>
                <c:pt idx="9249">
                  <c:v>6.4732142857142847</c:v>
                </c:pt>
                <c:pt idx="9250">
                  <c:v>6.5848214285714279</c:v>
                </c:pt>
                <c:pt idx="9251">
                  <c:v>6.8080357142857135</c:v>
                </c:pt>
                <c:pt idx="9252">
                  <c:v>7.1428571428571423</c:v>
                </c:pt>
                <c:pt idx="9253">
                  <c:v>7.0312499999999991</c:v>
                </c:pt>
                <c:pt idx="9254">
                  <c:v>6.9196428571428568</c:v>
                </c:pt>
                <c:pt idx="9255">
                  <c:v>6.8080357142857135</c:v>
                </c:pt>
                <c:pt idx="9256">
                  <c:v>6.6964285714285712</c:v>
                </c:pt>
                <c:pt idx="9257">
                  <c:v>6.5848214285714279</c:v>
                </c:pt>
                <c:pt idx="9258">
                  <c:v>6.8080357142857135</c:v>
                </c:pt>
                <c:pt idx="9259">
                  <c:v>6.9196428571428568</c:v>
                </c:pt>
                <c:pt idx="9260">
                  <c:v>7.3660714285714279</c:v>
                </c:pt>
                <c:pt idx="9261">
                  <c:v>7.7008928571428568</c:v>
                </c:pt>
                <c:pt idx="9262">
                  <c:v>8.2589285714285712</c:v>
                </c:pt>
                <c:pt idx="9263">
                  <c:v>8.59375</c:v>
                </c:pt>
                <c:pt idx="9264">
                  <c:v>8.928571428571427</c:v>
                </c:pt>
                <c:pt idx="9265">
                  <c:v>9.3749999999999982</c:v>
                </c:pt>
                <c:pt idx="9266">
                  <c:v>9.9330357142857135</c:v>
                </c:pt>
                <c:pt idx="9267">
                  <c:v>10.937499999999998</c:v>
                </c:pt>
                <c:pt idx="9268">
                  <c:v>11.830357142857142</c:v>
                </c:pt>
                <c:pt idx="9269">
                  <c:v>12.499999999999998</c:v>
                </c:pt>
                <c:pt idx="9270">
                  <c:v>12.834821428571427</c:v>
                </c:pt>
                <c:pt idx="9271">
                  <c:v>13.058035714285714</c:v>
                </c:pt>
                <c:pt idx="9272">
                  <c:v>12.723214285714285</c:v>
                </c:pt>
                <c:pt idx="9273">
                  <c:v>12.388392857142856</c:v>
                </c:pt>
                <c:pt idx="9274">
                  <c:v>11.718749999999998</c:v>
                </c:pt>
                <c:pt idx="9275">
                  <c:v>11.160714285714285</c:v>
                </c:pt>
                <c:pt idx="9276">
                  <c:v>10.491071428571427</c:v>
                </c:pt>
                <c:pt idx="9277">
                  <c:v>10.044642857142856</c:v>
                </c:pt>
                <c:pt idx="9278">
                  <c:v>9.2633928571428559</c:v>
                </c:pt>
                <c:pt idx="9279">
                  <c:v>8.3705357142857135</c:v>
                </c:pt>
                <c:pt idx="9280">
                  <c:v>7.4776785714285703</c:v>
                </c:pt>
                <c:pt idx="9281">
                  <c:v>6.9196428571428568</c:v>
                </c:pt>
                <c:pt idx="9282">
                  <c:v>6.2499999999999991</c:v>
                </c:pt>
                <c:pt idx="9283">
                  <c:v>5.6919642857142856</c:v>
                </c:pt>
                <c:pt idx="9284">
                  <c:v>5.9151785714285712</c:v>
                </c:pt>
                <c:pt idx="9285">
                  <c:v>6.9196428571428568</c:v>
                </c:pt>
                <c:pt idx="9286">
                  <c:v>7.8124999999999991</c:v>
                </c:pt>
                <c:pt idx="9287">
                  <c:v>8.2589285714285712</c:v>
                </c:pt>
                <c:pt idx="9288">
                  <c:v>8.4821428571428559</c:v>
                </c:pt>
                <c:pt idx="9289">
                  <c:v>8.4821428571428559</c:v>
                </c:pt>
                <c:pt idx="9290">
                  <c:v>8.928571428571427</c:v>
                </c:pt>
                <c:pt idx="9291">
                  <c:v>9.1517857142857135</c:v>
                </c:pt>
                <c:pt idx="9292">
                  <c:v>9.2633928571428559</c:v>
                </c:pt>
                <c:pt idx="9293">
                  <c:v>8.8169642857142847</c:v>
                </c:pt>
                <c:pt idx="9294">
                  <c:v>8.2589285714285712</c:v>
                </c:pt>
                <c:pt idx="9295">
                  <c:v>7.5892857142857135</c:v>
                </c:pt>
                <c:pt idx="9296">
                  <c:v>7.2544642857142847</c:v>
                </c:pt>
                <c:pt idx="9297">
                  <c:v>7.3660714285714279</c:v>
                </c:pt>
                <c:pt idx="9298">
                  <c:v>7.1428571428571423</c:v>
                </c:pt>
                <c:pt idx="9299">
                  <c:v>6.8080357142857135</c:v>
                </c:pt>
                <c:pt idx="9300">
                  <c:v>6.3616071428571423</c:v>
                </c:pt>
                <c:pt idx="9301">
                  <c:v>6.6964285714285712</c:v>
                </c:pt>
                <c:pt idx="9302">
                  <c:v>6.8080357142857135</c:v>
                </c:pt>
                <c:pt idx="9303">
                  <c:v>6.6964285714285712</c:v>
                </c:pt>
                <c:pt idx="9304">
                  <c:v>6.5848214285714279</c:v>
                </c:pt>
                <c:pt idx="9305">
                  <c:v>6.5848214285714279</c:v>
                </c:pt>
                <c:pt idx="9306">
                  <c:v>6.6964285714285712</c:v>
                </c:pt>
                <c:pt idx="9307">
                  <c:v>7.1428571428571423</c:v>
                </c:pt>
                <c:pt idx="9308">
                  <c:v>7.8124999999999991</c:v>
                </c:pt>
                <c:pt idx="9309">
                  <c:v>8.2589285714285712</c:v>
                </c:pt>
                <c:pt idx="9310">
                  <c:v>8.928571428571427</c:v>
                </c:pt>
                <c:pt idx="9311">
                  <c:v>9.3749999999999982</c:v>
                </c:pt>
                <c:pt idx="9312">
                  <c:v>9.9330357142857135</c:v>
                </c:pt>
                <c:pt idx="9313">
                  <c:v>10.602678571428571</c:v>
                </c:pt>
                <c:pt idx="9314">
                  <c:v>10.937499999999998</c:v>
                </c:pt>
                <c:pt idx="9315">
                  <c:v>11.495535714285714</c:v>
                </c:pt>
                <c:pt idx="9316">
                  <c:v>12.053571428571427</c:v>
                </c:pt>
                <c:pt idx="9317">
                  <c:v>12.388392857142856</c:v>
                </c:pt>
                <c:pt idx="9318">
                  <c:v>13.058035714285714</c:v>
                </c:pt>
                <c:pt idx="9319">
                  <c:v>13.727678571428569</c:v>
                </c:pt>
                <c:pt idx="9320">
                  <c:v>14.285714285714285</c:v>
                </c:pt>
                <c:pt idx="9321">
                  <c:v>14.955357142857141</c:v>
                </c:pt>
                <c:pt idx="9322">
                  <c:v>15.736607142857141</c:v>
                </c:pt>
                <c:pt idx="9323">
                  <c:v>16.40625</c:v>
                </c:pt>
                <c:pt idx="9324">
                  <c:v>16.852678571428569</c:v>
                </c:pt>
                <c:pt idx="9325">
                  <c:v>17.1875</c:v>
                </c:pt>
                <c:pt idx="9326">
                  <c:v>17.299107142857142</c:v>
                </c:pt>
                <c:pt idx="9327">
                  <c:v>17.410714285714285</c:v>
                </c:pt>
                <c:pt idx="9328">
                  <c:v>17.410714285714285</c:v>
                </c:pt>
                <c:pt idx="9329">
                  <c:v>17.1875</c:v>
                </c:pt>
                <c:pt idx="9330">
                  <c:v>16.852678571428569</c:v>
                </c:pt>
                <c:pt idx="9331">
                  <c:v>16.40625</c:v>
                </c:pt>
                <c:pt idx="9332">
                  <c:v>15.848214285714285</c:v>
                </c:pt>
                <c:pt idx="9333">
                  <c:v>15.178571428571427</c:v>
                </c:pt>
                <c:pt idx="9334">
                  <c:v>14.508928571428569</c:v>
                </c:pt>
                <c:pt idx="9335">
                  <c:v>13.727678571428569</c:v>
                </c:pt>
                <c:pt idx="9336">
                  <c:v>13.058035714285714</c:v>
                </c:pt>
                <c:pt idx="9337">
                  <c:v>12.388392857142856</c:v>
                </c:pt>
                <c:pt idx="9338">
                  <c:v>11.941964285714285</c:v>
                </c:pt>
                <c:pt idx="9339">
                  <c:v>11.495535714285714</c:v>
                </c:pt>
                <c:pt idx="9340">
                  <c:v>11.049107142857142</c:v>
                </c:pt>
                <c:pt idx="9341">
                  <c:v>10.379464285714285</c:v>
                </c:pt>
                <c:pt idx="9342">
                  <c:v>9.8214285714285712</c:v>
                </c:pt>
                <c:pt idx="9343">
                  <c:v>9.1517857142857135</c:v>
                </c:pt>
                <c:pt idx="9344">
                  <c:v>8.59375</c:v>
                </c:pt>
                <c:pt idx="9345">
                  <c:v>8.0357142857142847</c:v>
                </c:pt>
                <c:pt idx="9346">
                  <c:v>7.4776785714285703</c:v>
                </c:pt>
                <c:pt idx="9347">
                  <c:v>7.0312499999999991</c:v>
                </c:pt>
                <c:pt idx="9348">
                  <c:v>6.5848214285714279</c:v>
                </c:pt>
                <c:pt idx="9349">
                  <c:v>6.1383928571428568</c:v>
                </c:pt>
                <c:pt idx="9350">
                  <c:v>5.9151785714285712</c:v>
                </c:pt>
                <c:pt idx="9351">
                  <c:v>6.0267857142857135</c:v>
                </c:pt>
                <c:pt idx="9352">
                  <c:v>6.6964285714285712</c:v>
                </c:pt>
                <c:pt idx="9353">
                  <c:v>7.8124999999999991</c:v>
                </c:pt>
                <c:pt idx="9354">
                  <c:v>8.928571428571427</c:v>
                </c:pt>
                <c:pt idx="9355">
                  <c:v>10.267857142857142</c:v>
                </c:pt>
                <c:pt idx="9356">
                  <c:v>11.272321428571427</c:v>
                </c:pt>
                <c:pt idx="9357">
                  <c:v>12.388392857142856</c:v>
                </c:pt>
                <c:pt idx="9358">
                  <c:v>13.392857142857142</c:v>
                </c:pt>
                <c:pt idx="9359">
                  <c:v>14.285714285714285</c:v>
                </c:pt>
                <c:pt idx="9360">
                  <c:v>15.178571428571427</c:v>
                </c:pt>
                <c:pt idx="9361">
                  <c:v>16.183035714285712</c:v>
                </c:pt>
                <c:pt idx="9362">
                  <c:v>17.299107142857142</c:v>
                </c:pt>
                <c:pt idx="9363">
                  <c:v>18.191964285714285</c:v>
                </c:pt>
                <c:pt idx="9364">
                  <c:v>19.084821428571427</c:v>
                </c:pt>
                <c:pt idx="9365">
                  <c:v>19.642857142857142</c:v>
                </c:pt>
                <c:pt idx="9366">
                  <c:v>20.089285714285712</c:v>
                </c:pt>
                <c:pt idx="9367">
                  <c:v>20.089285714285712</c:v>
                </c:pt>
                <c:pt idx="9368">
                  <c:v>20.424107142857142</c:v>
                </c:pt>
                <c:pt idx="9369">
                  <c:v>20.647321428571427</c:v>
                </c:pt>
                <c:pt idx="9370">
                  <c:v>20.982142857142854</c:v>
                </c:pt>
                <c:pt idx="9371">
                  <c:v>21.428571428571427</c:v>
                </c:pt>
                <c:pt idx="9372">
                  <c:v>21.986607142857142</c:v>
                </c:pt>
                <c:pt idx="9373">
                  <c:v>22.321428571428569</c:v>
                </c:pt>
                <c:pt idx="9374">
                  <c:v>22.321428571428569</c:v>
                </c:pt>
                <c:pt idx="9375">
                  <c:v>22.209821428571427</c:v>
                </c:pt>
                <c:pt idx="9376">
                  <c:v>21.986607142857142</c:v>
                </c:pt>
                <c:pt idx="9377">
                  <c:v>21.540178571428569</c:v>
                </c:pt>
                <c:pt idx="9378">
                  <c:v>21.205357142857142</c:v>
                </c:pt>
                <c:pt idx="9379">
                  <c:v>20.758928571428569</c:v>
                </c:pt>
                <c:pt idx="9380">
                  <c:v>19.977678571428569</c:v>
                </c:pt>
                <c:pt idx="9381">
                  <c:v>19.419642857142854</c:v>
                </c:pt>
                <c:pt idx="9382">
                  <c:v>18.749999999999996</c:v>
                </c:pt>
                <c:pt idx="9383">
                  <c:v>17.96875</c:v>
                </c:pt>
                <c:pt idx="9384">
                  <c:v>17.410714285714285</c:v>
                </c:pt>
                <c:pt idx="9385">
                  <c:v>16.852678571428569</c:v>
                </c:pt>
                <c:pt idx="9386">
                  <c:v>16.40625</c:v>
                </c:pt>
                <c:pt idx="9387">
                  <c:v>15.736607142857141</c:v>
                </c:pt>
                <c:pt idx="9388">
                  <c:v>15.066964285714285</c:v>
                </c:pt>
                <c:pt idx="9389">
                  <c:v>14.062499999999998</c:v>
                </c:pt>
                <c:pt idx="9390">
                  <c:v>12.834821428571427</c:v>
                </c:pt>
                <c:pt idx="9391">
                  <c:v>11.495535714285714</c:v>
                </c:pt>
                <c:pt idx="9392">
                  <c:v>10.491071428571427</c:v>
                </c:pt>
                <c:pt idx="9393">
                  <c:v>9.2633928571428559</c:v>
                </c:pt>
                <c:pt idx="9394">
                  <c:v>8.3705357142857135</c:v>
                </c:pt>
                <c:pt idx="9395">
                  <c:v>7.4776785714285703</c:v>
                </c:pt>
                <c:pt idx="9396">
                  <c:v>6.9196428571428568</c:v>
                </c:pt>
                <c:pt idx="9397">
                  <c:v>6.6964285714285712</c:v>
                </c:pt>
                <c:pt idx="9398">
                  <c:v>6.4732142857142847</c:v>
                </c:pt>
                <c:pt idx="9399">
                  <c:v>6.2499999999999991</c:v>
                </c:pt>
                <c:pt idx="9400">
                  <c:v>8.2589285714285712</c:v>
                </c:pt>
                <c:pt idx="9401">
                  <c:v>9.709821428571427</c:v>
                </c:pt>
                <c:pt idx="9402">
                  <c:v>10.937499999999998</c:v>
                </c:pt>
                <c:pt idx="9403">
                  <c:v>11.718749999999998</c:v>
                </c:pt>
                <c:pt idx="9404">
                  <c:v>11.941964285714285</c:v>
                </c:pt>
                <c:pt idx="9405">
                  <c:v>12.388392857142856</c:v>
                </c:pt>
                <c:pt idx="9406">
                  <c:v>12.946428571428569</c:v>
                </c:pt>
                <c:pt idx="9407">
                  <c:v>13.392857142857142</c:v>
                </c:pt>
                <c:pt idx="9408">
                  <c:v>13.169642857142856</c:v>
                </c:pt>
                <c:pt idx="9409">
                  <c:v>12.946428571428569</c:v>
                </c:pt>
                <c:pt idx="9410">
                  <c:v>12.611607142857142</c:v>
                </c:pt>
                <c:pt idx="9411">
                  <c:v>12.276785714285714</c:v>
                </c:pt>
                <c:pt idx="9412">
                  <c:v>11.495535714285714</c:v>
                </c:pt>
                <c:pt idx="9413">
                  <c:v>10.491071428571427</c:v>
                </c:pt>
                <c:pt idx="9414">
                  <c:v>9.4866071428571423</c:v>
                </c:pt>
                <c:pt idx="9415">
                  <c:v>8.2589285714285712</c:v>
                </c:pt>
                <c:pt idx="9416">
                  <c:v>7.1428571428571423</c:v>
                </c:pt>
                <c:pt idx="9417">
                  <c:v>6.3616071428571423</c:v>
                </c:pt>
                <c:pt idx="9418">
                  <c:v>6.2499999999999991</c:v>
                </c:pt>
                <c:pt idx="9419">
                  <c:v>6.9196428571428568</c:v>
                </c:pt>
                <c:pt idx="9420">
                  <c:v>7.5892857142857135</c:v>
                </c:pt>
                <c:pt idx="9421">
                  <c:v>9.5982142857142847</c:v>
                </c:pt>
                <c:pt idx="9422">
                  <c:v>11.049107142857142</c:v>
                </c:pt>
                <c:pt idx="9423">
                  <c:v>12.165178571428569</c:v>
                </c:pt>
                <c:pt idx="9424">
                  <c:v>12.834821428571427</c:v>
                </c:pt>
                <c:pt idx="9425">
                  <c:v>13.058035714285714</c:v>
                </c:pt>
                <c:pt idx="9426">
                  <c:v>12.834821428571427</c:v>
                </c:pt>
                <c:pt idx="9427">
                  <c:v>13.058035714285714</c:v>
                </c:pt>
                <c:pt idx="9428">
                  <c:v>13.281249999999998</c:v>
                </c:pt>
                <c:pt idx="9429">
                  <c:v>13.616071428571427</c:v>
                </c:pt>
                <c:pt idx="9430">
                  <c:v>13.839285714285714</c:v>
                </c:pt>
                <c:pt idx="9431">
                  <c:v>14.062499999999998</c:v>
                </c:pt>
                <c:pt idx="9432">
                  <c:v>14.285714285714285</c:v>
                </c:pt>
                <c:pt idx="9433">
                  <c:v>14.955357142857141</c:v>
                </c:pt>
                <c:pt idx="9434">
                  <c:v>15.848214285714285</c:v>
                </c:pt>
                <c:pt idx="9435">
                  <c:v>16.741071428571427</c:v>
                </c:pt>
                <c:pt idx="9436">
                  <c:v>17.857142857142854</c:v>
                </c:pt>
                <c:pt idx="9437">
                  <c:v>18.973214285714285</c:v>
                </c:pt>
                <c:pt idx="9438">
                  <c:v>20.089285714285712</c:v>
                </c:pt>
                <c:pt idx="9439">
                  <c:v>21.093749999999996</c:v>
                </c:pt>
                <c:pt idx="9440">
                  <c:v>21.874999999999996</c:v>
                </c:pt>
                <c:pt idx="9441">
                  <c:v>22.321428571428569</c:v>
                </c:pt>
                <c:pt idx="9442">
                  <c:v>22.656249999999996</c:v>
                </c:pt>
                <c:pt idx="9443">
                  <c:v>22.991071428571427</c:v>
                </c:pt>
                <c:pt idx="9444">
                  <c:v>23.549107142857142</c:v>
                </c:pt>
                <c:pt idx="9445">
                  <c:v>23.772321428571427</c:v>
                </c:pt>
                <c:pt idx="9446">
                  <c:v>24.218749999999996</c:v>
                </c:pt>
                <c:pt idx="9447">
                  <c:v>24.665178571428569</c:v>
                </c:pt>
                <c:pt idx="9448">
                  <c:v>25.111607142857139</c:v>
                </c:pt>
                <c:pt idx="9449">
                  <c:v>25.446428571428569</c:v>
                </c:pt>
                <c:pt idx="9450">
                  <c:v>25.446428571428569</c:v>
                </c:pt>
                <c:pt idx="9451">
                  <c:v>25.669642857142854</c:v>
                </c:pt>
                <c:pt idx="9452">
                  <c:v>25.558035714285712</c:v>
                </c:pt>
                <c:pt idx="9453">
                  <c:v>25.334821428571427</c:v>
                </c:pt>
                <c:pt idx="9454">
                  <c:v>25.111607142857139</c:v>
                </c:pt>
                <c:pt idx="9455">
                  <c:v>24.776785714285712</c:v>
                </c:pt>
                <c:pt idx="9456">
                  <c:v>24.441964285714285</c:v>
                </c:pt>
                <c:pt idx="9457">
                  <c:v>23.995535714285712</c:v>
                </c:pt>
                <c:pt idx="9458">
                  <c:v>23.214285714285712</c:v>
                </c:pt>
                <c:pt idx="9459">
                  <c:v>22.433035714285712</c:v>
                </c:pt>
                <c:pt idx="9460">
                  <c:v>21.651785714285712</c:v>
                </c:pt>
                <c:pt idx="9461">
                  <c:v>20.312499999999996</c:v>
                </c:pt>
                <c:pt idx="9462">
                  <c:v>19.084821428571427</c:v>
                </c:pt>
                <c:pt idx="9463">
                  <c:v>17.96875</c:v>
                </c:pt>
                <c:pt idx="9464">
                  <c:v>16.629464285714285</c:v>
                </c:pt>
                <c:pt idx="9465">
                  <c:v>15.513392857142856</c:v>
                </c:pt>
                <c:pt idx="9466">
                  <c:v>14.174107142857142</c:v>
                </c:pt>
                <c:pt idx="9467">
                  <c:v>12.946428571428569</c:v>
                </c:pt>
                <c:pt idx="9468">
                  <c:v>11.607142857142856</c:v>
                </c:pt>
                <c:pt idx="9469">
                  <c:v>10.491071428571427</c:v>
                </c:pt>
                <c:pt idx="9470">
                  <c:v>9.709821428571427</c:v>
                </c:pt>
                <c:pt idx="9471">
                  <c:v>9.0401785714285712</c:v>
                </c:pt>
                <c:pt idx="9472">
                  <c:v>8.928571428571427</c:v>
                </c:pt>
                <c:pt idx="9473">
                  <c:v>8.7053571428571423</c:v>
                </c:pt>
                <c:pt idx="9474">
                  <c:v>8.4821428571428559</c:v>
                </c:pt>
                <c:pt idx="9475">
                  <c:v>8.0357142857142847</c:v>
                </c:pt>
                <c:pt idx="9476">
                  <c:v>7.2544642857142847</c:v>
                </c:pt>
                <c:pt idx="9477">
                  <c:v>6.4732142857142847</c:v>
                </c:pt>
                <c:pt idx="9478">
                  <c:v>6.0267857142857135</c:v>
                </c:pt>
                <c:pt idx="9479">
                  <c:v>6.0267857142857135</c:v>
                </c:pt>
                <c:pt idx="9480">
                  <c:v>6.3616071428571423</c:v>
                </c:pt>
                <c:pt idx="9481">
                  <c:v>6.9196428571428568</c:v>
                </c:pt>
                <c:pt idx="9482">
                  <c:v>7.7008928571428568</c:v>
                </c:pt>
                <c:pt idx="9483">
                  <c:v>8.7053571428571423</c:v>
                </c:pt>
                <c:pt idx="9484">
                  <c:v>9.9330357142857135</c:v>
                </c:pt>
                <c:pt idx="9485">
                  <c:v>11.160714285714285</c:v>
                </c:pt>
                <c:pt idx="9486">
                  <c:v>12.388392857142856</c:v>
                </c:pt>
                <c:pt idx="9487">
                  <c:v>13.504464285714285</c:v>
                </c:pt>
                <c:pt idx="9488">
                  <c:v>14.508928571428569</c:v>
                </c:pt>
                <c:pt idx="9489">
                  <c:v>15.290178571428569</c:v>
                </c:pt>
                <c:pt idx="9490">
                  <c:v>16.071428571428569</c:v>
                </c:pt>
                <c:pt idx="9491">
                  <c:v>16.741071428571427</c:v>
                </c:pt>
                <c:pt idx="9492">
                  <c:v>17.633928571428569</c:v>
                </c:pt>
                <c:pt idx="9493">
                  <c:v>18.526785714285712</c:v>
                </c:pt>
                <c:pt idx="9494">
                  <c:v>19.419642857142854</c:v>
                </c:pt>
                <c:pt idx="9495">
                  <c:v>20.089285714285712</c:v>
                </c:pt>
                <c:pt idx="9496">
                  <c:v>20.424107142857142</c:v>
                </c:pt>
                <c:pt idx="9497">
                  <c:v>20.535714285714285</c:v>
                </c:pt>
                <c:pt idx="9498">
                  <c:v>20.312499999999996</c:v>
                </c:pt>
                <c:pt idx="9499">
                  <c:v>19.977678571428569</c:v>
                </c:pt>
                <c:pt idx="9500">
                  <c:v>19.419642857142854</c:v>
                </c:pt>
                <c:pt idx="9501">
                  <c:v>18.415178571428569</c:v>
                </c:pt>
                <c:pt idx="9502">
                  <c:v>17.299107142857142</c:v>
                </c:pt>
                <c:pt idx="9503">
                  <c:v>16.183035714285712</c:v>
                </c:pt>
                <c:pt idx="9504">
                  <c:v>14.843749999999998</c:v>
                </c:pt>
                <c:pt idx="9505">
                  <c:v>13.616071428571427</c:v>
                </c:pt>
                <c:pt idx="9506">
                  <c:v>12.276785714285714</c:v>
                </c:pt>
                <c:pt idx="9507">
                  <c:v>10.825892857142856</c:v>
                </c:pt>
                <c:pt idx="9508">
                  <c:v>9.9330357142857135</c:v>
                </c:pt>
                <c:pt idx="9509">
                  <c:v>9.3749999999999982</c:v>
                </c:pt>
                <c:pt idx="9510">
                  <c:v>8.7053571428571423</c:v>
                </c:pt>
                <c:pt idx="9511">
                  <c:v>8.0357142857142847</c:v>
                </c:pt>
                <c:pt idx="9512">
                  <c:v>6.9196428571428568</c:v>
                </c:pt>
                <c:pt idx="9513">
                  <c:v>6.9196428571428568</c:v>
                </c:pt>
                <c:pt idx="9514">
                  <c:v>7.5892857142857135</c:v>
                </c:pt>
                <c:pt idx="9515">
                  <c:v>8.147321428571427</c:v>
                </c:pt>
                <c:pt idx="9516">
                  <c:v>8.147321428571427</c:v>
                </c:pt>
                <c:pt idx="9517">
                  <c:v>7.9241071428571423</c:v>
                </c:pt>
                <c:pt idx="9518">
                  <c:v>7.3660714285714279</c:v>
                </c:pt>
                <c:pt idx="9519">
                  <c:v>6.8080357142857135</c:v>
                </c:pt>
                <c:pt idx="9520">
                  <c:v>6.4732142857142847</c:v>
                </c:pt>
                <c:pt idx="9521">
                  <c:v>6.2499999999999991</c:v>
                </c:pt>
                <c:pt idx="9522">
                  <c:v>6.3616071428571423</c:v>
                </c:pt>
                <c:pt idx="9523">
                  <c:v>6.5848214285714279</c:v>
                </c:pt>
                <c:pt idx="9524">
                  <c:v>7.1428571428571423</c:v>
                </c:pt>
                <c:pt idx="9525">
                  <c:v>7.2544642857142847</c:v>
                </c:pt>
                <c:pt idx="9526">
                  <c:v>7.5892857142857135</c:v>
                </c:pt>
                <c:pt idx="9527">
                  <c:v>7.8124999999999991</c:v>
                </c:pt>
                <c:pt idx="9528">
                  <c:v>8.2589285714285712</c:v>
                </c:pt>
                <c:pt idx="9529">
                  <c:v>8.59375</c:v>
                </c:pt>
                <c:pt idx="9530">
                  <c:v>8.928571428571427</c:v>
                </c:pt>
                <c:pt idx="9531">
                  <c:v>9.0401785714285712</c:v>
                </c:pt>
                <c:pt idx="9532">
                  <c:v>9.1517857142857135</c:v>
                </c:pt>
                <c:pt idx="9533">
                  <c:v>9.2633928571428559</c:v>
                </c:pt>
                <c:pt idx="9534">
                  <c:v>9.709821428571427</c:v>
                </c:pt>
                <c:pt idx="9535">
                  <c:v>10.267857142857142</c:v>
                </c:pt>
                <c:pt idx="9536">
                  <c:v>10.714285714285714</c:v>
                </c:pt>
                <c:pt idx="9537">
                  <c:v>11.160714285714285</c:v>
                </c:pt>
                <c:pt idx="9538">
                  <c:v>11.383928571428571</c:v>
                </c:pt>
                <c:pt idx="9539">
                  <c:v>11.272321428571427</c:v>
                </c:pt>
                <c:pt idx="9540">
                  <c:v>11.160714285714285</c:v>
                </c:pt>
                <c:pt idx="9541">
                  <c:v>11.272321428571427</c:v>
                </c:pt>
                <c:pt idx="9542">
                  <c:v>11.160714285714285</c:v>
                </c:pt>
                <c:pt idx="9543">
                  <c:v>11.272321428571427</c:v>
                </c:pt>
                <c:pt idx="9544">
                  <c:v>11.495535714285714</c:v>
                </c:pt>
                <c:pt idx="9545">
                  <c:v>11.607142857142856</c:v>
                </c:pt>
                <c:pt idx="9546">
                  <c:v>11.941964285714285</c:v>
                </c:pt>
                <c:pt idx="9547">
                  <c:v>12.276785714285714</c:v>
                </c:pt>
                <c:pt idx="9548">
                  <c:v>12.499999999999998</c:v>
                </c:pt>
                <c:pt idx="9549">
                  <c:v>12.834821428571427</c:v>
                </c:pt>
                <c:pt idx="9550">
                  <c:v>13.058035714285714</c:v>
                </c:pt>
                <c:pt idx="9551">
                  <c:v>13.392857142857142</c:v>
                </c:pt>
                <c:pt idx="9552">
                  <c:v>13.727678571428569</c:v>
                </c:pt>
                <c:pt idx="9553">
                  <c:v>13.950892857142856</c:v>
                </c:pt>
                <c:pt idx="9554">
                  <c:v>14.174107142857142</c:v>
                </c:pt>
                <c:pt idx="9555">
                  <c:v>14.508928571428569</c:v>
                </c:pt>
                <c:pt idx="9556">
                  <c:v>14.843749999999998</c:v>
                </c:pt>
                <c:pt idx="9557">
                  <c:v>15.401785714285714</c:v>
                </c:pt>
                <c:pt idx="9558">
                  <c:v>15.959821428571427</c:v>
                </c:pt>
                <c:pt idx="9559">
                  <c:v>16.629464285714285</c:v>
                </c:pt>
                <c:pt idx="9560">
                  <c:v>17.410714285714285</c:v>
                </c:pt>
                <c:pt idx="9561">
                  <c:v>17.96875</c:v>
                </c:pt>
                <c:pt idx="9562">
                  <c:v>18.526785714285712</c:v>
                </c:pt>
                <c:pt idx="9563">
                  <c:v>18.861607142857142</c:v>
                </c:pt>
                <c:pt idx="9564">
                  <c:v>19.196428571428569</c:v>
                </c:pt>
                <c:pt idx="9565">
                  <c:v>19.531249999999996</c:v>
                </c:pt>
                <c:pt idx="9566">
                  <c:v>19.531249999999996</c:v>
                </c:pt>
                <c:pt idx="9567">
                  <c:v>19.642857142857142</c:v>
                </c:pt>
                <c:pt idx="9568">
                  <c:v>19.531249999999996</c:v>
                </c:pt>
                <c:pt idx="9569">
                  <c:v>19.196428571428569</c:v>
                </c:pt>
                <c:pt idx="9570">
                  <c:v>19.084821428571427</c:v>
                </c:pt>
                <c:pt idx="9571">
                  <c:v>19.084821428571427</c:v>
                </c:pt>
                <c:pt idx="9572">
                  <c:v>19.196428571428569</c:v>
                </c:pt>
                <c:pt idx="9573">
                  <c:v>19.531249999999996</c:v>
                </c:pt>
                <c:pt idx="9574">
                  <c:v>19.754464285714285</c:v>
                </c:pt>
                <c:pt idx="9575">
                  <c:v>20.200892857142854</c:v>
                </c:pt>
                <c:pt idx="9576">
                  <c:v>20.424107142857142</c:v>
                </c:pt>
                <c:pt idx="9577">
                  <c:v>20.647321428571427</c:v>
                </c:pt>
                <c:pt idx="9578">
                  <c:v>20.758928571428569</c:v>
                </c:pt>
                <c:pt idx="9579">
                  <c:v>20.870535714285712</c:v>
                </c:pt>
                <c:pt idx="9580">
                  <c:v>21.093749999999996</c:v>
                </c:pt>
                <c:pt idx="9581">
                  <c:v>21.316964285714285</c:v>
                </c:pt>
                <c:pt idx="9582">
                  <c:v>21.428571428571427</c:v>
                </c:pt>
                <c:pt idx="9583">
                  <c:v>21.763392857142854</c:v>
                </c:pt>
                <c:pt idx="9584">
                  <c:v>21.874999999999996</c:v>
                </c:pt>
                <c:pt idx="9585">
                  <c:v>22.098214285714285</c:v>
                </c:pt>
                <c:pt idx="9586">
                  <c:v>21.986607142857142</c:v>
                </c:pt>
                <c:pt idx="9587">
                  <c:v>22.209821428571427</c:v>
                </c:pt>
                <c:pt idx="9588">
                  <c:v>22.209821428571427</c:v>
                </c:pt>
                <c:pt idx="9589">
                  <c:v>22.209821428571427</c:v>
                </c:pt>
                <c:pt idx="9590">
                  <c:v>22.209821428571427</c:v>
                </c:pt>
                <c:pt idx="9591">
                  <c:v>22.098214285714285</c:v>
                </c:pt>
                <c:pt idx="9592">
                  <c:v>22.321428571428569</c:v>
                </c:pt>
                <c:pt idx="9593">
                  <c:v>22.433035714285712</c:v>
                </c:pt>
                <c:pt idx="9594">
                  <c:v>22.879464285714285</c:v>
                </c:pt>
                <c:pt idx="9595">
                  <c:v>23.325892857142854</c:v>
                </c:pt>
                <c:pt idx="9596">
                  <c:v>24.107142857142854</c:v>
                </c:pt>
                <c:pt idx="9597">
                  <c:v>24.553571428571427</c:v>
                </c:pt>
                <c:pt idx="9598">
                  <c:v>25.223214285714285</c:v>
                </c:pt>
                <c:pt idx="9599">
                  <c:v>25.558035714285712</c:v>
                </c:pt>
                <c:pt idx="9600">
                  <c:v>25.892857142857139</c:v>
                </c:pt>
                <c:pt idx="9601">
                  <c:v>26.116071428571427</c:v>
                </c:pt>
                <c:pt idx="9602">
                  <c:v>26.227678571428569</c:v>
                </c:pt>
                <c:pt idx="9603">
                  <c:v>26.339285714285712</c:v>
                </c:pt>
                <c:pt idx="9604">
                  <c:v>26.785714285714285</c:v>
                </c:pt>
                <c:pt idx="9605">
                  <c:v>27.232142857142854</c:v>
                </c:pt>
                <c:pt idx="9606">
                  <c:v>27.678571428571427</c:v>
                </c:pt>
                <c:pt idx="9607">
                  <c:v>27.790178571428569</c:v>
                </c:pt>
                <c:pt idx="9608">
                  <c:v>27.901785714285712</c:v>
                </c:pt>
                <c:pt idx="9609">
                  <c:v>28.236607142857139</c:v>
                </c:pt>
                <c:pt idx="9610">
                  <c:v>28.124999999999996</c:v>
                </c:pt>
                <c:pt idx="9611">
                  <c:v>27.678571428571427</c:v>
                </c:pt>
                <c:pt idx="9612">
                  <c:v>27.455357142857139</c:v>
                </c:pt>
                <c:pt idx="9613">
                  <c:v>27.232142857142854</c:v>
                </c:pt>
                <c:pt idx="9614">
                  <c:v>27.008928571428569</c:v>
                </c:pt>
                <c:pt idx="9615">
                  <c:v>26.450892857142854</c:v>
                </c:pt>
                <c:pt idx="9616">
                  <c:v>26.004464285714285</c:v>
                </c:pt>
                <c:pt idx="9617">
                  <c:v>25.223214285714285</c:v>
                </c:pt>
                <c:pt idx="9618">
                  <c:v>24.441964285714285</c:v>
                </c:pt>
                <c:pt idx="9619">
                  <c:v>23.437499999999996</c:v>
                </c:pt>
                <c:pt idx="9620">
                  <c:v>22.433035714285712</c:v>
                </c:pt>
                <c:pt idx="9621">
                  <c:v>21.874999999999996</c:v>
                </c:pt>
                <c:pt idx="9622">
                  <c:v>21.540178571428569</c:v>
                </c:pt>
                <c:pt idx="9623">
                  <c:v>21.093749999999996</c:v>
                </c:pt>
                <c:pt idx="9624">
                  <c:v>20.982142857142854</c:v>
                </c:pt>
                <c:pt idx="9625">
                  <c:v>20.535714285714285</c:v>
                </c:pt>
                <c:pt idx="9626">
                  <c:v>19.642857142857142</c:v>
                </c:pt>
                <c:pt idx="9627">
                  <c:v>18.861607142857142</c:v>
                </c:pt>
                <c:pt idx="9628">
                  <c:v>18.303571428571427</c:v>
                </c:pt>
                <c:pt idx="9629">
                  <c:v>17.745535714285712</c:v>
                </c:pt>
                <c:pt idx="9630">
                  <c:v>17.299107142857142</c:v>
                </c:pt>
                <c:pt idx="9631">
                  <c:v>16.629464285714285</c:v>
                </c:pt>
                <c:pt idx="9632">
                  <c:v>15.959821428571427</c:v>
                </c:pt>
                <c:pt idx="9633">
                  <c:v>15.513392857142856</c:v>
                </c:pt>
                <c:pt idx="9634">
                  <c:v>15.066964285714285</c:v>
                </c:pt>
                <c:pt idx="9635">
                  <c:v>14.620535714285714</c:v>
                </c:pt>
                <c:pt idx="9636">
                  <c:v>13.950892857142856</c:v>
                </c:pt>
                <c:pt idx="9637">
                  <c:v>13.058035714285714</c:v>
                </c:pt>
                <c:pt idx="9638">
                  <c:v>11.830357142857142</c:v>
                </c:pt>
                <c:pt idx="9639">
                  <c:v>10.714285714285714</c:v>
                </c:pt>
                <c:pt idx="9640">
                  <c:v>9.3749999999999982</c:v>
                </c:pt>
                <c:pt idx="9641">
                  <c:v>7.7008928571428568</c:v>
                </c:pt>
                <c:pt idx="9642">
                  <c:v>5.8035714285714279</c:v>
                </c:pt>
                <c:pt idx="9643">
                  <c:v>6.4732142857142847</c:v>
                </c:pt>
                <c:pt idx="9644">
                  <c:v>7.2544642857142847</c:v>
                </c:pt>
                <c:pt idx="9645">
                  <c:v>8.147321428571427</c:v>
                </c:pt>
                <c:pt idx="9646">
                  <c:v>9.0401785714285712</c:v>
                </c:pt>
                <c:pt idx="9647">
                  <c:v>9.8214285714285712</c:v>
                </c:pt>
                <c:pt idx="9648">
                  <c:v>10.825892857142856</c:v>
                </c:pt>
                <c:pt idx="9649">
                  <c:v>11.607142857142856</c:v>
                </c:pt>
                <c:pt idx="9650">
                  <c:v>12.276785714285714</c:v>
                </c:pt>
                <c:pt idx="9651">
                  <c:v>12.946428571428569</c:v>
                </c:pt>
                <c:pt idx="9652">
                  <c:v>13.616071428571427</c:v>
                </c:pt>
                <c:pt idx="9653">
                  <c:v>14.174107142857142</c:v>
                </c:pt>
                <c:pt idx="9654">
                  <c:v>14.620535714285714</c:v>
                </c:pt>
                <c:pt idx="9655">
                  <c:v>14.732142857142856</c:v>
                </c:pt>
                <c:pt idx="9656">
                  <c:v>14.843749999999998</c:v>
                </c:pt>
                <c:pt idx="9657">
                  <c:v>14.843749999999998</c:v>
                </c:pt>
                <c:pt idx="9658">
                  <c:v>14.732142857142856</c:v>
                </c:pt>
                <c:pt idx="9659">
                  <c:v>14.620535714285714</c:v>
                </c:pt>
                <c:pt idx="9660">
                  <c:v>14.620535714285714</c:v>
                </c:pt>
                <c:pt idx="9661">
                  <c:v>14.732142857142856</c:v>
                </c:pt>
                <c:pt idx="9662">
                  <c:v>14.843749999999998</c:v>
                </c:pt>
                <c:pt idx="9663">
                  <c:v>15.401785714285714</c:v>
                </c:pt>
                <c:pt idx="9664">
                  <c:v>15.959821428571427</c:v>
                </c:pt>
                <c:pt idx="9665">
                  <c:v>16.852678571428569</c:v>
                </c:pt>
                <c:pt idx="9666">
                  <c:v>17.745535714285712</c:v>
                </c:pt>
                <c:pt idx="9667">
                  <c:v>18.303571428571427</c:v>
                </c:pt>
                <c:pt idx="9668">
                  <c:v>18.749999999999996</c:v>
                </c:pt>
                <c:pt idx="9669">
                  <c:v>18.861607142857142</c:v>
                </c:pt>
                <c:pt idx="9670">
                  <c:v>18.749999999999996</c:v>
                </c:pt>
                <c:pt idx="9671">
                  <c:v>18.415178571428569</c:v>
                </c:pt>
                <c:pt idx="9672">
                  <c:v>17.96875</c:v>
                </c:pt>
                <c:pt idx="9673">
                  <c:v>17.522321428571427</c:v>
                </c:pt>
                <c:pt idx="9674">
                  <c:v>17.1875</c:v>
                </c:pt>
                <c:pt idx="9675">
                  <c:v>16.741071428571427</c:v>
                </c:pt>
                <c:pt idx="9676">
                  <c:v>16.071428571428569</c:v>
                </c:pt>
                <c:pt idx="9677">
                  <c:v>15.290178571428569</c:v>
                </c:pt>
                <c:pt idx="9678">
                  <c:v>14.285714285714285</c:v>
                </c:pt>
                <c:pt idx="9679">
                  <c:v>12.834821428571427</c:v>
                </c:pt>
                <c:pt idx="9680">
                  <c:v>11.272321428571427</c:v>
                </c:pt>
                <c:pt idx="9681">
                  <c:v>9.5982142857142847</c:v>
                </c:pt>
                <c:pt idx="9682">
                  <c:v>8.3705357142857135</c:v>
                </c:pt>
                <c:pt idx="9683">
                  <c:v>7.4776785714285703</c:v>
                </c:pt>
                <c:pt idx="9684">
                  <c:v>6.8080357142857135</c:v>
                </c:pt>
                <c:pt idx="9685">
                  <c:v>6.2499999999999991</c:v>
                </c:pt>
                <c:pt idx="9686">
                  <c:v>6.9196428571428568</c:v>
                </c:pt>
                <c:pt idx="9687">
                  <c:v>8.7053571428571423</c:v>
                </c:pt>
                <c:pt idx="9688">
                  <c:v>10.044642857142856</c:v>
                </c:pt>
                <c:pt idx="9689">
                  <c:v>11.049107142857142</c:v>
                </c:pt>
                <c:pt idx="9690">
                  <c:v>11.941964285714285</c:v>
                </c:pt>
                <c:pt idx="9691">
                  <c:v>11.941964285714285</c:v>
                </c:pt>
                <c:pt idx="9692">
                  <c:v>11.718749999999998</c:v>
                </c:pt>
                <c:pt idx="9693">
                  <c:v>11.160714285714285</c:v>
                </c:pt>
                <c:pt idx="9694">
                  <c:v>10.602678571428571</c:v>
                </c:pt>
                <c:pt idx="9695">
                  <c:v>10.156249999999998</c:v>
                </c:pt>
                <c:pt idx="9696">
                  <c:v>9.3749999999999982</c:v>
                </c:pt>
                <c:pt idx="9697">
                  <c:v>8.3705357142857135</c:v>
                </c:pt>
                <c:pt idx="9698">
                  <c:v>7.3660714285714279</c:v>
                </c:pt>
                <c:pt idx="9699">
                  <c:v>7.1428571428571423</c:v>
                </c:pt>
                <c:pt idx="9700">
                  <c:v>6.9196428571428568</c:v>
                </c:pt>
                <c:pt idx="9701">
                  <c:v>7.0312499999999991</c:v>
                </c:pt>
                <c:pt idx="9702">
                  <c:v>6.9196428571428568</c:v>
                </c:pt>
                <c:pt idx="9703">
                  <c:v>6.9196428571428568</c:v>
                </c:pt>
                <c:pt idx="9704">
                  <c:v>6.9196428571428568</c:v>
                </c:pt>
                <c:pt idx="9705">
                  <c:v>6.4732142857142847</c:v>
                </c:pt>
                <c:pt idx="9706">
                  <c:v>5.9151785714285712</c:v>
                </c:pt>
                <c:pt idx="9707">
                  <c:v>5.8035714285714279</c:v>
                </c:pt>
                <c:pt idx="9708">
                  <c:v>5.9151785714285712</c:v>
                </c:pt>
                <c:pt idx="9709">
                  <c:v>6.5848214285714279</c:v>
                </c:pt>
                <c:pt idx="9710">
                  <c:v>7.3660714285714279</c:v>
                </c:pt>
                <c:pt idx="9711">
                  <c:v>7.8124999999999991</c:v>
                </c:pt>
                <c:pt idx="9712">
                  <c:v>8.0357142857142847</c:v>
                </c:pt>
                <c:pt idx="9713">
                  <c:v>8.147321428571427</c:v>
                </c:pt>
                <c:pt idx="9714">
                  <c:v>8.2589285714285712</c:v>
                </c:pt>
                <c:pt idx="9715">
                  <c:v>8.4821428571428559</c:v>
                </c:pt>
                <c:pt idx="9716">
                  <c:v>9.0401785714285712</c:v>
                </c:pt>
                <c:pt idx="9717">
                  <c:v>9.709821428571427</c:v>
                </c:pt>
                <c:pt idx="9718">
                  <c:v>11.049107142857142</c:v>
                </c:pt>
                <c:pt idx="9719">
                  <c:v>12.276785714285714</c:v>
                </c:pt>
                <c:pt idx="9720">
                  <c:v>13.281249999999998</c:v>
                </c:pt>
                <c:pt idx="9721">
                  <c:v>13.950892857142856</c:v>
                </c:pt>
                <c:pt idx="9722">
                  <c:v>14.955357142857141</c:v>
                </c:pt>
                <c:pt idx="9723">
                  <c:v>15.401785714285714</c:v>
                </c:pt>
                <c:pt idx="9724">
                  <c:v>15.848214285714285</c:v>
                </c:pt>
                <c:pt idx="9725">
                  <c:v>16.071428571428569</c:v>
                </c:pt>
                <c:pt idx="9726">
                  <c:v>16.183035714285712</c:v>
                </c:pt>
                <c:pt idx="9727">
                  <c:v>16.183035714285712</c:v>
                </c:pt>
                <c:pt idx="9728">
                  <c:v>16.294642857142854</c:v>
                </c:pt>
                <c:pt idx="9729">
                  <c:v>16.629464285714285</c:v>
                </c:pt>
                <c:pt idx="9730">
                  <c:v>16.852678571428569</c:v>
                </c:pt>
                <c:pt idx="9731">
                  <c:v>16.964285714285712</c:v>
                </c:pt>
                <c:pt idx="9732">
                  <c:v>16.964285714285712</c:v>
                </c:pt>
                <c:pt idx="9733">
                  <c:v>16.852678571428569</c:v>
                </c:pt>
                <c:pt idx="9734">
                  <c:v>16.741071428571427</c:v>
                </c:pt>
                <c:pt idx="9735">
                  <c:v>16.629464285714285</c:v>
                </c:pt>
                <c:pt idx="9736">
                  <c:v>16.852678571428569</c:v>
                </c:pt>
                <c:pt idx="9737">
                  <c:v>17.1875</c:v>
                </c:pt>
                <c:pt idx="9738">
                  <c:v>17.299107142857142</c:v>
                </c:pt>
                <c:pt idx="9739">
                  <c:v>17.410714285714285</c:v>
                </c:pt>
                <c:pt idx="9740">
                  <c:v>17.410714285714285</c:v>
                </c:pt>
                <c:pt idx="9741">
                  <c:v>17.299107142857142</c:v>
                </c:pt>
                <c:pt idx="9742">
                  <c:v>16.964285714285712</c:v>
                </c:pt>
                <c:pt idx="9743">
                  <c:v>16.517857142857142</c:v>
                </c:pt>
                <c:pt idx="9744">
                  <c:v>15.959821428571427</c:v>
                </c:pt>
                <c:pt idx="9745">
                  <c:v>15.401785714285714</c:v>
                </c:pt>
                <c:pt idx="9746">
                  <c:v>14.955357142857141</c:v>
                </c:pt>
                <c:pt idx="9747">
                  <c:v>14.620535714285714</c:v>
                </c:pt>
                <c:pt idx="9748">
                  <c:v>14.508928571428569</c:v>
                </c:pt>
                <c:pt idx="9749">
                  <c:v>14.397321428571427</c:v>
                </c:pt>
                <c:pt idx="9750">
                  <c:v>14.397321428571427</c:v>
                </c:pt>
                <c:pt idx="9751">
                  <c:v>14.062499999999998</c:v>
                </c:pt>
                <c:pt idx="9752">
                  <c:v>14.062499999999998</c:v>
                </c:pt>
                <c:pt idx="9753">
                  <c:v>14.062499999999998</c:v>
                </c:pt>
                <c:pt idx="9754">
                  <c:v>13.950892857142856</c:v>
                </c:pt>
                <c:pt idx="9755">
                  <c:v>13.950892857142856</c:v>
                </c:pt>
                <c:pt idx="9756">
                  <c:v>13.950892857142856</c:v>
                </c:pt>
                <c:pt idx="9757">
                  <c:v>14.062499999999998</c:v>
                </c:pt>
                <c:pt idx="9758">
                  <c:v>14.397321428571427</c:v>
                </c:pt>
                <c:pt idx="9759">
                  <c:v>14.843749999999998</c:v>
                </c:pt>
                <c:pt idx="9760">
                  <c:v>15.290178571428569</c:v>
                </c:pt>
                <c:pt idx="9761">
                  <c:v>15.624999999999998</c:v>
                </c:pt>
                <c:pt idx="9762">
                  <c:v>15.736607142857141</c:v>
                </c:pt>
                <c:pt idx="9763">
                  <c:v>15.624999999999998</c:v>
                </c:pt>
                <c:pt idx="9764">
                  <c:v>15.624999999999998</c:v>
                </c:pt>
                <c:pt idx="9765">
                  <c:v>15.513392857142856</c:v>
                </c:pt>
                <c:pt idx="9766">
                  <c:v>15.736607142857141</c:v>
                </c:pt>
                <c:pt idx="9767">
                  <c:v>15.959821428571427</c:v>
                </c:pt>
                <c:pt idx="9768">
                  <c:v>16.071428571428569</c:v>
                </c:pt>
                <c:pt idx="9769">
                  <c:v>15.959821428571427</c:v>
                </c:pt>
                <c:pt idx="9770">
                  <c:v>15.624999999999998</c:v>
                </c:pt>
                <c:pt idx="9771">
                  <c:v>15.290178571428569</c:v>
                </c:pt>
                <c:pt idx="9772">
                  <c:v>14.732142857142856</c:v>
                </c:pt>
                <c:pt idx="9773">
                  <c:v>14.174107142857142</c:v>
                </c:pt>
                <c:pt idx="9774">
                  <c:v>13.727678571428569</c:v>
                </c:pt>
                <c:pt idx="9775">
                  <c:v>13.392857142857142</c:v>
                </c:pt>
                <c:pt idx="9776">
                  <c:v>12.946428571428569</c:v>
                </c:pt>
                <c:pt idx="9777">
                  <c:v>12.499999999999998</c:v>
                </c:pt>
                <c:pt idx="9778">
                  <c:v>11.383928571428571</c:v>
                </c:pt>
                <c:pt idx="9779">
                  <c:v>10.044642857142856</c:v>
                </c:pt>
                <c:pt idx="9780">
                  <c:v>8.7053571428571423</c:v>
                </c:pt>
                <c:pt idx="9781">
                  <c:v>7.1428571428571423</c:v>
                </c:pt>
                <c:pt idx="9782">
                  <c:v>8.147321428571427</c:v>
                </c:pt>
                <c:pt idx="9783">
                  <c:v>9.3749999999999982</c:v>
                </c:pt>
                <c:pt idx="9784">
                  <c:v>10.602678571428571</c:v>
                </c:pt>
                <c:pt idx="9785">
                  <c:v>11.383928571428571</c:v>
                </c:pt>
                <c:pt idx="9786">
                  <c:v>11.830357142857142</c:v>
                </c:pt>
                <c:pt idx="9787">
                  <c:v>12.499999999999998</c:v>
                </c:pt>
                <c:pt idx="9788">
                  <c:v>12.946428571428569</c:v>
                </c:pt>
                <c:pt idx="9789">
                  <c:v>13.616071428571427</c:v>
                </c:pt>
                <c:pt idx="9790">
                  <c:v>14.397321428571427</c:v>
                </c:pt>
                <c:pt idx="9791">
                  <c:v>15.066964285714285</c:v>
                </c:pt>
                <c:pt idx="9792">
                  <c:v>15.624999999999998</c:v>
                </c:pt>
                <c:pt idx="9793">
                  <c:v>16.071428571428569</c:v>
                </c:pt>
                <c:pt idx="9794">
                  <c:v>16.294642857142854</c:v>
                </c:pt>
                <c:pt idx="9795">
                  <c:v>16.517857142857142</c:v>
                </c:pt>
                <c:pt idx="9796">
                  <c:v>16.741071428571427</c:v>
                </c:pt>
                <c:pt idx="9797">
                  <c:v>16.629464285714285</c:v>
                </c:pt>
                <c:pt idx="9798">
                  <c:v>16.741071428571427</c:v>
                </c:pt>
                <c:pt idx="9799">
                  <c:v>16.629464285714285</c:v>
                </c:pt>
                <c:pt idx="9800">
                  <c:v>16.629464285714285</c:v>
                </c:pt>
                <c:pt idx="9801">
                  <c:v>16.629464285714285</c:v>
                </c:pt>
                <c:pt idx="9802">
                  <c:v>16.741071428571427</c:v>
                </c:pt>
                <c:pt idx="9803">
                  <c:v>17.075892857142854</c:v>
                </c:pt>
                <c:pt idx="9804">
                  <c:v>17.633928571428569</c:v>
                </c:pt>
                <c:pt idx="9805">
                  <c:v>17.96875</c:v>
                </c:pt>
                <c:pt idx="9806">
                  <c:v>18.303571428571427</c:v>
                </c:pt>
                <c:pt idx="9807">
                  <c:v>18.526785714285712</c:v>
                </c:pt>
                <c:pt idx="9808">
                  <c:v>18.638392857142854</c:v>
                </c:pt>
                <c:pt idx="9809">
                  <c:v>18.526785714285712</c:v>
                </c:pt>
                <c:pt idx="9810">
                  <c:v>18.080357142857142</c:v>
                </c:pt>
                <c:pt idx="9811">
                  <c:v>17.522321428571427</c:v>
                </c:pt>
                <c:pt idx="9812">
                  <c:v>17.075892857142854</c:v>
                </c:pt>
                <c:pt idx="9813">
                  <c:v>16.629464285714285</c:v>
                </c:pt>
                <c:pt idx="9814">
                  <c:v>16.183035714285712</c:v>
                </c:pt>
                <c:pt idx="9815">
                  <c:v>15.736607142857141</c:v>
                </c:pt>
                <c:pt idx="9816">
                  <c:v>15.178571428571427</c:v>
                </c:pt>
                <c:pt idx="9817">
                  <c:v>14.620535714285714</c:v>
                </c:pt>
                <c:pt idx="9818">
                  <c:v>14.397321428571427</c:v>
                </c:pt>
                <c:pt idx="9819">
                  <c:v>14.285714285714285</c:v>
                </c:pt>
                <c:pt idx="9820">
                  <c:v>14.174107142857142</c:v>
                </c:pt>
                <c:pt idx="9821">
                  <c:v>13.727678571428569</c:v>
                </c:pt>
                <c:pt idx="9822">
                  <c:v>13.169642857142856</c:v>
                </c:pt>
                <c:pt idx="9823">
                  <c:v>12.276785714285714</c:v>
                </c:pt>
                <c:pt idx="9824">
                  <c:v>11.607142857142856</c:v>
                </c:pt>
                <c:pt idx="9825">
                  <c:v>11.272321428571427</c:v>
                </c:pt>
                <c:pt idx="9826">
                  <c:v>10.937499999999998</c:v>
                </c:pt>
                <c:pt idx="9827">
                  <c:v>11.049107142857142</c:v>
                </c:pt>
                <c:pt idx="9828">
                  <c:v>10.825892857142856</c:v>
                </c:pt>
                <c:pt idx="9829">
                  <c:v>10.602678571428571</c:v>
                </c:pt>
                <c:pt idx="9830">
                  <c:v>10.379464285714285</c:v>
                </c:pt>
                <c:pt idx="9831">
                  <c:v>10.379464285714285</c:v>
                </c:pt>
                <c:pt idx="9832">
                  <c:v>10.602678571428571</c:v>
                </c:pt>
                <c:pt idx="9833">
                  <c:v>10.825892857142856</c:v>
                </c:pt>
                <c:pt idx="9834">
                  <c:v>11.272321428571427</c:v>
                </c:pt>
                <c:pt idx="9835">
                  <c:v>11.607142857142856</c:v>
                </c:pt>
                <c:pt idx="9836">
                  <c:v>11.941964285714285</c:v>
                </c:pt>
                <c:pt idx="9837">
                  <c:v>12.053571428571427</c:v>
                </c:pt>
                <c:pt idx="9838">
                  <c:v>12.499999999999998</c:v>
                </c:pt>
                <c:pt idx="9839">
                  <c:v>12.723214285714285</c:v>
                </c:pt>
                <c:pt idx="9840">
                  <c:v>13.281249999999998</c:v>
                </c:pt>
                <c:pt idx="9841">
                  <c:v>13.839285714285714</c:v>
                </c:pt>
                <c:pt idx="9842">
                  <c:v>14.062499999999998</c:v>
                </c:pt>
                <c:pt idx="9843">
                  <c:v>14.397321428571427</c:v>
                </c:pt>
                <c:pt idx="9844">
                  <c:v>14.620535714285714</c:v>
                </c:pt>
                <c:pt idx="9845">
                  <c:v>14.843749999999998</c:v>
                </c:pt>
                <c:pt idx="9846">
                  <c:v>15.401785714285714</c:v>
                </c:pt>
                <c:pt idx="9847">
                  <c:v>15.959821428571427</c:v>
                </c:pt>
                <c:pt idx="9848">
                  <c:v>16.40625</c:v>
                </c:pt>
                <c:pt idx="9849">
                  <c:v>16.517857142857142</c:v>
                </c:pt>
                <c:pt idx="9850">
                  <c:v>16.40625</c:v>
                </c:pt>
                <c:pt idx="9851">
                  <c:v>16.40625</c:v>
                </c:pt>
                <c:pt idx="9852">
                  <c:v>16.183035714285712</c:v>
                </c:pt>
                <c:pt idx="9853">
                  <c:v>15.736607142857141</c:v>
                </c:pt>
                <c:pt idx="9854">
                  <c:v>15.401785714285714</c:v>
                </c:pt>
                <c:pt idx="9855">
                  <c:v>14.732142857142856</c:v>
                </c:pt>
                <c:pt idx="9856">
                  <c:v>14.062499999999998</c:v>
                </c:pt>
                <c:pt idx="9857">
                  <c:v>13.392857142857142</c:v>
                </c:pt>
                <c:pt idx="9858">
                  <c:v>12.611607142857142</c:v>
                </c:pt>
                <c:pt idx="9859">
                  <c:v>12.053571428571427</c:v>
                </c:pt>
                <c:pt idx="9860">
                  <c:v>11.272321428571427</c:v>
                </c:pt>
                <c:pt idx="9861">
                  <c:v>10.267857142857142</c:v>
                </c:pt>
                <c:pt idx="9862">
                  <c:v>9.2633928571428559</c:v>
                </c:pt>
                <c:pt idx="9863">
                  <c:v>8.4821428571428559</c:v>
                </c:pt>
                <c:pt idx="9864">
                  <c:v>7.8124999999999991</c:v>
                </c:pt>
                <c:pt idx="9865">
                  <c:v>7.2544642857142847</c:v>
                </c:pt>
                <c:pt idx="9866">
                  <c:v>6.9196428571428568</c:v>
                </c:pt>
                <c:pt idx="9867">
                  <c:v>6.5848214285714279</c:v>
                </c:pt>
                <c:pt idx="9868">
                  <c:v>6.4732142857142847</c:v>
                </c:pt>
                <c:pt idx="9869">
                  <c:v>6.0267857142857135</c:v>
                </c:pt>
                <c:pt idx="9870">
                  <c:v>6.0267857142857135</c:v>
                </c:pt>
                <c:pt idx="9871">
                  <c:v>6.2499999999999991</c:v>
                </c:pt>
                <c:pt idx="9872">
                  <c:v>6.9196428571428568</c:v>
                </c:pt>
                <c:pt idx="9873">
                  <c:v>7.4776785714285703</c:v>
                </c:pt>
                <c:pt idx="9874">
                  <c:v>7.9241071428571423</c:v>
                </c:pt>
                <c:pt idx="9875">
                  <c:v>8.147321428571427</c:v>
                </c:pt>
                <c:pt idx="9876">
                  <c:v>8.2589285714285712</c:v>
                </c:pt>
                <c:pt idx="9877">
                  <c:v>8.928571428571427</c:v>
                </c:pt>
                <c:pt idx="9878">
                  <c:v>9.8214285714285712</c:v>
                </c:pt>
                <c:pt idx="9879">
                  <c:v>10.937499999999998</c:v>
                </c:pt>
                <c:pt idx="9880">
                  <c:v>12.053571428571427</c:v>
                </c:pt>
                <c:pt idx="9881">
                  <c:v>12.723214285714285</c:v>
                </c:pt>
                <c:pt idx="9882">
                  <c:v>13.392857142857142</c:v>
                </c:pt>
                <c:pt idx="9883">
                  <c:v>13.616071428571427</c:v>
                </c:pt>
                <c:pt idx="9884">
                  <c:v>13.839285714285714</c:v>
                </c:pt>
                <c:pt idx="9885">
                  <c:v>13.950892857142856</c:v>
                </c:pt>
                <c:pt idx="9886">
                  <c:v>13.950892857142856</c:v>
                </c:pt>
                <c:pt idx="9887">
                  <c:v>13.727678571428569</c:v>
                </c:pt>
                <c:pt idx="9888">
                  <c:v>13.392857142857142</c:v>
                </c:pt>
                <c:pt idx="9889">
                  <c:v>13.169642857142856</c:v>
                </c:pt>
                <c:pt idx="9890">
                  <c:v>12.834821428571427</c:v>
                </c:pt>
                <c:pt idx="9891">
                  <c:v>12.499999999999998</c:v>
                </c:pt>
                <c:pt idx="9892">
                  <c:v>12.276785714285714</c:v>
                </c:pt>
                <c:pt idx="9893">
                  <c:v>12.053571428571427</c:v>
                </c:pt>
                <c:pt idx="9894">
                  <c:v>11.941964285714285</c:v>
                </c:pt>
                <c:pt idx="9895">
                  <c:v>11.830357142857142</c:v>
                </c:pt>
                <c:pt idx="9896">
                  <c:v>11.941964285714285</c:v>
                </c:pt>
                <c:pt idx="9897">
                  <c:v>12.165178571428569</c:v>
                </c:pt>
                <c:pt idx="9898">
                  <c:v>12.276785714285714</c:v>
                </c:pt>
                <c:pt idx="9899">
                  <c:v>12.499999999999998</c:v>
                </c:pt>
                <c:pt idx="9900">
                  <c:v>12.946428571428569</c:v>
                </c:pt>
                <c:pt idx="9901">
                  <c:v>13.392857142857142</c:v>
                </c:pt>
                <c:pt idx="9902">
                  <c:v>14.062499999999998</c:v>
                </c:pt>
                <c:pt idx="9903">
                  <c:v>14.508928571428569</c:v>
                </c:pt>
                <c:pt idx="9904">
                  <c:v>15.178571428571427</c:v>
                </c:pt>
                <c:pt idx="9905">
                  <c:v>15.624999999999998</c:v>
                </c:pt>
                <c:pt idx="9906">
                  <c:v>16.183035714285712</c:v>
                </c:pt>
                <c:pt idx="9907">
                  <c:v>16.294642857142854</c:v>
                </c:pt>
                <c:pt idx="9908">
                  <c:v>16.40625</c:v>
                </c:pt>
                <c:pt idx="9909">
                  <c:v>16.294642857142854</c:v>
                </c:pt>
                <c:pt idx="9910">
                  <c:v>15.848214285714285</c:v>
                </c:pt>
                <c:pt idx="9911">
                  <c:v>15.624999999999998</c:v>
                </c:pt>
                <c:pt idx="9912">
                  <c:v>15.290178571428569</c:v>
                </c:pt>
                <c:pt idx="9913">
                  <c:v>14.843749999999998</c:v>
                </c:pt>
                <c:pt idx="9914">
                  <c:v>14.397321428571427</c:v>
                </c:pt>
                <c:pt idx="9915">
                  <c:v>13.950892857142856</c:v>
                </c:pt>
                <c:pt idx="9916">
                  <c:v>13.504464285714285</c:v>
                </c:pt>
                <c:pt idx="9917">
                  <c:v>13.058035714285714</c:v>
                </c:pt>
                <c:pt idx="9918">
                  <c:v>12.723214285714285</c:v>
                </c:pt>
                <c:pt idx="9919">
                  <c:v>12.165178571428569</c:v>
                </c:pt>
                <c:pt idx="9920">
                  <c:v>11.383928571428571</c:v>
                </c:pt>
                <c:pt idx="9921">
                  <c:v>10.714285714285714</c:v>
                </c:pt>
                <c:pt idx="9922">
                  <c:v>10.044642857142856</c:v>
                </c:pt>
                <c:pt idx="9923">
                  <c:v>9.5982142857142847</c:v>
                </c:pt>
                <c:pt idx="9924">
                  <c:v>9.2633928571428559</c:v>
                </c:pt>
                <c:pt idx="9925">
                  <c:v>8.7053571428571423</c:v>
                </c:pt>
                <c:pt idx="9926">
                  <c:v>8.147321428571427</c:v>
                </c:pt>
                <c:pt idx="9927">
                  <c:v>7.2544642857142847</c:v>
                </c:pt>
                <c:pt idx="9928">
                  <c:v>6.5848214285714279</c:v>
                </c:pt>
                <c:pt idx="9929">
                  <c:v>6.5848214285714279</c:v>
                </c:pt>
                <c:pt idx="9930">
                  <c:v>6.9196428571428568</c:v>
                </c:pt>
                <c:pt idx="9931">
                  <c:v>7.5892857142857135</c:v>
                </c:pt>
                <c:pt idx="9932">
                  <c:v>7.9241071428571423</c:v>
                </c:pt>
                <c:pt idx="9933">
                  <c:v>8.2589285714285712</c:v>
                </c:pt>
                <c:pt idx="9934">
                  <c:v>8.147321428571427</c:v>
                </c:pt>
                <c:pt idx="9935">
                  <c:v>8.147321428571427</c:v>
                </c:pt>
                <c:pt idx="9936">
                  <c:v>8.147321428571427</c:v>
                </c:pt>
                <c:pt idx="9937">
                  <c:v>8.4821428571428559</c:v>
                </c:pt>
                <c:pt idx="9938">
                  <c:v>9.0401785714285712</c:v>
                </c:pt>
                <c:pt idx="9939">
                  <c:v>9.5982142857142847</c:v>
                </c:pt>
                <c:pt idx="9940">
                  <c:v>9.5982142857142847</c:v>
                </c:pt>
                <c:pt idx="9941">
                  <c:v>9.8214285714285712</c:v>
                </c:pt>
                <c:pt idx="9942">
                  <c:v>9.8214285714285712</c:v>
                </c:pt>
                <c:pt idx="9943">
                  <c:v>9.9330357142857135</c:v>
                </c:pt>
                <c:pt idx="9944">
                  <c:v>10.156249999999998</c:v>
                </c:pt>
                <c:pt idx="9945">
                  <c:v>10.602678571428571</c:v>
                </c:pt>
                <c:pt idx="9946">
                  <c:v>11.160714285714285</c:v>
                </c:pt>
                <c:pt idx="9947">
                  <c:v>11.383928571428571</c:v>
                </c:pt>
                <c:pt idx="9948">
                  <c:v>11.495535714285714</c:v>
                </c:pt>
                <c:pt idx="9949">
                  <c:v>11.160714285714285</c:v>
                </c:pt>
                <c:pt idx="9950">
                  <c:v>10.714285714285714</c:v>
                </c:pt>
                <c:pt idx="9951">
                  <c:v>9.9330357142857135</c:v>
                </c:pt>
                <c:pt idx="9952">
                  <c:v>9.1517857142857135</c:v>
                </c:pt>
                <c:pt idx="9953">
                  <c:v>8.2589285714285712</c:v>
                </c:pt>
                <c:pt idx="9954">
                  <c:v>7.4776785714285703</c:v>
                </c:pt>
                <c:pt idx="9955">
                  <c:v>7.1428571428571423</c:v>
                </c:pt>
                <c:pt idx="9956">
                  <c:v>6.8080357142857135</c:v>
                </c:pt>
                <c:pt idx="9957">
                  <c:v>6.5848214285714279</c:v>
                </c:pt>
                <c:pt idx="9958">
                  <c:v>6.1383928571428568</c:v>
                </c:pt>
                <c:pt idx="9959">
                  <c:v>6.0267857142857135</c:v>
                </c:pt>
                <c:pt idx="9960">
                  <c:v>6.2499999999999991</c:v>
                </c:pt>
                <c:pt idx="9961">
                  <c:v>6.8080357142857135</c:v>
                </c:pt>
                <c:pt idx="9962">
                  <c:v>7.1428571428571423</c:v>
                </c:pt>
                <c:pt idx="9963">
                  <c:v>7.3660714285714279</c:v>
                </c:pt>
                <c:pt idx="9964">
                  <c:v>7.5892857142857135</c:v>
                </c:pt>
                <c:pt idx="9965">
                  <c:v>7.5892857142857135</c:v>
                </c:pt>
                <c:pt idx="9966">
                  <c:v>7.7008928571428568</c:v>
                </c:pt>
                <c:pt idx="9967">
                  <c:v>7.8124999999999991</c:v>
                </c:pt>
                <c:pt idx="9968">
                  <c:v>7.8124999999999991</c:v>
                </c:pt>
                <c:pt idx="9969">
                  <c:v>7.8124999999999991</c:v>
                </c:pt>
                <c:pt idx="9970">
                  <c:v>7.3660714285714279</c:v>
                </c:pt>
                <c:pt idx="9971">
                  <c:v>6.9196428571428568</c:v>
                </c:pt>
                <c:pt idx="9972">
                  <c:v>6.4732142857142847</c:v>
                </c:pt>
                <c:pt idx="9973">
                  <c:v>6.0267857142857135</c:v>
                </c:pt>
                <c:pt idx="9974">
                  <c:v>5.9151785714285712</c:v>
                </c:pt>
                <c:pt idx="9975">
                  <c:v>6.3616071428571423</c:v>
                </c:pt>
                <c:pt idx="9976">
                  <c:v>6.8080357142857135</c:v>
                </c:pt>
                <c:pt idx="9977">
                  <c:v>7.5892857142857135</c:v>
                </c:pt>
                <c:pt idx="9978">
                  <c:v>7.9241071428571423</c:v>
                </c:pt>
                <c:pt idx="9979">
                  <c:v>8.147321428571427</c:v>
                </c:pt>
                <c:pt idx="9980">
                  <c:v>8.0357142857142847</c:v>
                </c:pt>
                <c:pt idx="9981">
                  <c:v>7.5892857142857135</c:v>
                </c:pt>
                <c:pt idx="9982">
                  <c:v>7.1428571428571423</c:v>
                </c:pt>
                <c:pt idx="9983">
                  <c:v>7.1428571428571423</c:v>
                </c:pt>
                <c:pt idx="9984">
                  <c:v>6.8080357142857135</c:v>
                </c:pt>
                <c:pt idx="9985">
                  <c:v>6.6964285714285712</c:v>
                </c:pt>
                <c:pt idx="9986">
                  <c:v>6.4732142857142847</c:v>
                </c:pt>
                <c:pt idx="9987">
                  <c:v>6.3616071428571423</c:v>
                </c:pt>
                <c:pt idx="9988">
                  <c:v>6.0267857142857135</c:v>
                </c:pt>
                <c:pt idx="9989">
                  <c:v>6.0267857142857135</c:v>
                </c:pt>
                <c:pt idx="9990">
                  <c:v>5.8035714285714279</c:v>
                </c:pt>
                <c:pt idx="9991">
                  <c:v>5.8035714285714279</c:v>
                </c:pt>
                <c:pt idx="9992">
                  <c:v>6.2499999999999991</c:v>
                </c:pt>
                <c:pt idx="9993">
                  <c:v>6.6964285714285712</c:v>
                </c:pt>
                <c:pt idx="9994">
                  <c:v>7.2544642857142847</c:v>
                </c:pt>
                <c:pt idx="9995">
                  <c:v>7.8124999999999991</c:v>
                </c:pt>
                <c:pt idx="9996">
                  <c:v>8.2589285714285712</c:v>
                </c:pt>
                <c:pt idx="9997">
                  <c:v>8.7053571428571423</c:v>
                </c:pt>
                <c:pt idx="9998">
                  <c:v>8.928571428571427</c:v>
                </c:pt>
                <c:pt idx="9999">
                  <c:v>9.1517857142857135</c:v>
                </c:pt>
                <c:pt idx="10000">
                  <c:v>9.1517857142857135</c:v>
                </c:pt>
                <c:pt idx="10001">
                  <c:v>9.2633928571428559</c:v>
                </c:pt>
                <c:pt idx="10002">
                  <c:v>8.928571428571427</c:v>
                </c:pt>
                <c:pt idx="10003">
                  <c:v>8.7053571428571423</c:v>
                </c:pt>
                <c:pt idx="10004">
                  <c:v>8.2589285714285712</c:v>
                </c:pt>
                <c:pt idx="10005">
                  <c:v>7.8124999999999991</c:v>
                </c:pt>
                <c:pt idx="10006">
                  <c:v>7.3660714285714279</c:v>
                </c:pt>
                <c:pt idx="10007">
                  <c:v>7.0312499999999991</c:v>
                </c:pt>
                <c:pt idx="10008">
                  <c:v>6.6964285714285712</c:v>
                </c:pt>
                <c:pt idx="10009">
                  <c:v>6.4732142857142847</c:v>
                </c:pt>
                <c:pt idx="10010">
                  <c:v>6.5848214285714279</c:v>
                </c:pt>
                <c:pt idx="10011">
                  <c:v>6.9196428571428568</c:v>
                </c:pt>
                <c:pt idx="10012">
                  <c:v>7.2544642857142847</c:v>
                </c:pt>
                <c:pt idx="10013">
                  <c:v>7.9241071428571423</c:v>
                </c:pt>
                <c:pt idx="10014">
                  <c:v>8.2589285714285712</c:v>
                </c:pt>
                <c:pt idx="10015">
                  <c:v>8.2589285714285712</c:v>
                </c:pt>
                <c:pt idx="10016">
                  <c:v>8.0357142857142847</c:v>
                </c:pt>
                <c:pt idx="10017">
                  <c:v>7.5892857142857135</c:v>
                </c:pt>
                <c:pt idx="10018">
                  <c:v>6.9196428571428568</c:v>
                </c:pt>
                <c:pt idx="10019">
                  <c:v>6.2499999999999991</c:v>
                </c:pt>
                <c:pt idx="10020">
                  <c:v>5.6919642857142856</c:v>
                </c:pt>
                <c:pt idx="10021">
                  <c:v>5.8035714285714279</c:v>
                </c:pt>
                <c:pt idx="10022">
                  <c:v>6.6964285714285712</c:v>
                </c:pt>
                <c:pt idx="10023">
                  <c:v>7.3660714285714279</c:v>
                </c:pt>
                <c:pt idx="10024">
                  <c:v>7.5892857142857135</c:v>
                </c:pt>
                <c:pt idx="10025">
                  <c:v>7.2544642857142847</c:v>
                </c:pt>
                <c:pt idx="10026">
                  <c:v>6.8080357142857135</c:v>
                </c:pt>
                <c:pt idx="10027">
                  <c:v>6.2499999999999991</c:v>
                </c:pt>
                <c:pt idx="10028">
                  <c:v>5.8035714285714279</c:v>
                </c:pt>
                <c:pt idx="10029">
                  <c:v>5.6919642857142856</c:v>
                </c:pt>
                <c:pt idx="10030">
                  <c:v>6.1383928571428568</c:v>
                </c:pt>
                <c:pt idx="10031">
                  <c:v>6.8080357142857135</c:v>
                </c:pt>
                <c:pt idx="10032">
                  <c:v>7.2544642857142847</c:v>
                </c:pt>
                <c:pt idx="10033">
                  <c:v>7.8124999999999991</c:v>
                </c:pt>
                <c:pt idx="10034">
                  <c:v>8.147321428571427</c:v>
                </c:pt>
                <c:pt idx="10035">
                  <c:v>8.4821428571428559</c:v>
                </c:pt>
                <c:pt idx="10036">
                  <c:v>8.7053571428571423</c:v>
                </c:pt>
                <c:pt idx="10037">
                  <c:v>8.7053571428571423</c:v>
                </c:pt>
                <c:pt idx="10038">
                  <c:v>8.4821428571428559</c:v>
                </c:pt>
                <c:pt idx="10039">
                  <c:v>8.4821428571428559</c:v>
                </c:pt>
                <c:pt idx="10040">
                  <c:v>8.2589285714285712</c:v>
                </c:pt>
                <c:pt idx="10041">
                  <c:v>7.8124999999999991</c:v>
                </c:pt>
                <c:pt idx="10042">
                  <c:v>7.1428571428571423</c:v>
                </c:pt>
                <c:pt idx="10043">
                  <c:v>6.4732142857142847</c:v>
                </c:pt>
                <c:pt idx="10044">
                  <c:v>5.8035714285714279</c:v>
                </c:pt>
                <c:pt idx="10045">
                  <c:v>5.8035714285714279</c:v>
                </c:pt>
                <c:pt idx="10046">
                  <c:v>6.5848214285714279</c:v>
                </c:pt>
                <c:pt idx="10047">
                  <c:v>7.0312499999999991</c:v>
                </c:pt>
                <c:pt idx="10048">
                  <c:v>7.2544642857142847</c:v>
                </c:pt>
                <c:pt idx="10049">
                  <c:v>7.3660714285714279</c:v>
                </c:pt>
                <c:pt idx="10050">
                  <c:v>7.3660714285714279</c:v>
                </c:pt>
                <c:pt idx="10051">
                  <c:v>7.2544642857142847</c:v>
                </c:pt>
                <c:pt idx="10052">
                  <c:v>7.2544642857142847</c:v>
                </c:pt>
                <c:pt idx="10053">
                  <c:v>7.1428571428571423</c:v>
                </c:pt>
                <c:pt idx="10054">
                  <c:v>6.9196428571428568</c:v>
                </c:pt>
                <c:pt idx="10055">
                  <c:v>6.5848214285714279</c:v>
                </c:pt>
                <c:pt idx="10056">
                  <c:v>6.1383928571428568</c:v>
                </c:pt>
                <c:pt idx="10057">
                  <c:v>6.0267857142857135</c:v>
                </c:pt>
                <c:pt idx="10058">
                  <c:v>6.2499999999999991</c:v>
                </c:pt>
                <c:pt idx="10059">
                  <c:v>6.2499999999999991</c:v>
                </c:pt>
                <c:pt idx="10060">
                  <c:v>6.6964285714285712</c:v>
                </c:pt>
                <c:pt idx="10061">
                  <c:v>7.1428571428571423</c:v>
                </c:pt>
                <c:pt idx="10062">
                  <c:v>7.7008928571428568</c:v>
                </c:pt>
                <c:pt idx="10063">
                  <c:v>8.2589285714285712</c:v>
                </c:pt>
                <c:pt idx="10064">
                  <c:v>8.7053571428571423</c:v>
                </c:pt>
                <c:pt idx="10065">
                  <c:v>9.1517857142857135</c:v>
                </c:pt>
                <c:pt idx="10066">
                  <c:v>9.5982142857142847</c:v>
                </c:pt>
                <c:pt idx="10067">
                  <c:v>10.156249999999998</c:v>
                </c:pt>
                <c:pt idx="10068">
                  <c:v>10.156249999999998</c:v>
                </c:pt>
                <c:pt idx="10069">
                  <c:v>10.156249999999998</c:v>
                </c:pt>
                <c:pt idx="10070">
                  <c:v>9.9330357142857135</c:v>
                </c:pt>
                <c:pt idx="10071">
                  <c:v>9.3749999999999982</c:v>
                </c:pt>
                <c:pt idx="10072">
                  <c:v>8.7053571428571423</c:v>
                </c:pt>
                <c:pt idx="10073">
                  <c:v>7.9241071428571423</c:v>
                </c:pt>
                <c:pt idx="10074">
                  <c:v>7.0312499999999991</c:v>
                </c:pt>
                <c:pt idx="10075">
                  <c:v>6.4732142857142847</c:v>
                </c:pt>
                <c:pt idx="10076">
                  <c:v>6.0267857142857135</c:v>
                </c:pt>
                <c:pt idx="10077">
                  <c:v>5.8035714285714279</c:v>
                </c:pt>
                <c:pt idx="10078">
                  <c:v>6.1383928571428568</c:v>
                </c:pt>
                <c:pt idx="10079">
                  <c:v>6.5848214285714279</c:v>
                </c:pt>
                <c:pt idx="10080">
                  <c:v>6.6964285714285712</c:v>
                </c:pt>
                <c:pt idx="10081">
                  <c:v>6.9196428571428568</c:v>
                </c:pt>
                <c:pt idx="10082">
                  <c:v>6.9196428571428568</c:v>
                </c:pt>
                <c:pt idx="10083">
                  <c:v>6.6964285714285712</c:v>
                </c:pt>
                <c:pt idx="10084">
                  <c:v>6.3616071428571423</c:v>
                </c:pt>
                <c:pt idx="10085">
                  <c:v>6.0267857142857135</c:v>
                </c:pt>
                <c:pt idx="10086">
                  <c:v>6.1383928571428568</c:v>
                </c:pt>
                <c:pt idx="10087">
                  <c:v>6.2499999999999991</c:v>
                </c:pt>
                <c:pt idx="10088">
                  <c:v>6.6964285714285712</c:v>
                </c:pt>
                <c:pt idx="10089">
                  <c:v>7.1428571428571423</c:v>
                </c:pt>
                <c:pt idx="10090">
                  <c:v>7.5892857142857135</c:v>
                </c:pt>
                <c:pt idx="10091">
                  <c:v>7.5892857142857135</c:v>
                </c:pt>
                <c:pt idx="10092">
                  <c:v>7.7008928571428568</c:v>
                </c:pt>
                <c:pt idx="10093">
                  <c:v>7.7008928571428568</c:v>
                </c:pt>
                <c:pt idx="10094">
                  <c:v>7.8124999999999991</c:v>
                </c:pt>
                <c:pt idx="10095">
                  <c:v>8.0357142857142847</c:v>
                </c:pt>
                <c:pt idx="10096">
                  <c:v>8.0357142857142847</c:v>
                </c:pt>
                <c:pt idx="10097">
                  <c:v>8.0357142857142847</c:v>
                </c:pt>
                <c:pt idx="10098">
                  <c:v>8.147321428571427</c:v>
                </c:pt>
                <c:pt idx="10099">
                  <c:v>8.0357142857142847</c:v>
                </c:pt>
                <c:pt idx="10100">
                  <c:v>8.0357142857142847</c:v>
                </c:pt>
                <c:pt idx="10101">
                  <c:v>8.0357142857142847</c:v>
                </c:pt>
                <c:pt idx="10102">
                  <c:v>7.9241071428571423</c:v>
                </c:pt>
                <c:pt idx="10103">
                  <c:v>8.0357142857142847</c:v>
                </c:pt>
                <c:pt idx="10104">
                  <c:v>8.147321428571427</c:v>
                </c:pt>
                <c:pt idx="10105">
                  <c:v>8.147321428571427</c:v>
                </c:pt>
                <c:pt idx="10106">
                  <c:v>8.0357142857142847</c:v>
                </c:pt>
                <c:pt idx="10107">
                  <c:v>7.5892857142857135</c:v>
                </c:pt>
                <c:pt idx="10108">
                  <c:v>7.1428571428571423</c:v>
                </c:pt>
                <c:pt idx="10109">
                  <c:v>6.6964285714285712</c:v>
                </c:pt>
                <c:pt idx="10110">
                  <c:v>6.0267857142857135</c:v>
                </c:pt>
                <c:pt idx="10111">
                  <c:v>5.8035714285714279</c:v>
                </c:pt>
                <c:pt idx="10112">
                  <c:v>6.0267857142857135</c:v>
                </c:pt>
                <c:pt idx="10113">
                  <c:v>6.5848214285714279</c:v>
                </c:pt>
                <c:pt idx="10114">
                  <c:v>7.3660714285714279</c:v>
                </c:pt>
                <c:pt idx="10115">
                  <c:v>8.147321428571427</c:v>
                </c:pt>
                <c:pt idx="10116">
                  <c:v>8.928571428571427</c:v>
                </c:pt>
                <c:pt idx="10117">
                  <c:v>9.8214285714285712</c:v>
                </c:pt>
                <c:pt idx="10118">
                  <c:v>10.491071428571427</c:v>
                </c:pt>
                <c:pt idx="10119">
                  <c:v>11.160714285714285</c:v>
                </c:pt>
                <c:pt idx="10120">
                  <c:v>11.718749999999998</c:v>
                </c:pt>
                <c:pt idx="10121">
                  <c:v>11.941964285714285</c:v>
                </c:pt>
                <c:pt idx="10122">
                  <c:v>12.388392857142856</c:v>
                </c:pt>
                <c:pt idx="10123">
                  <c:v>12.499999999999998</c:v>
                </c:pt>
                <c:pt idx="10124">
                  <c:v>12.611607142857142</c:v>
                </c:pt>
                <c:pt idx="10125">
                  <c:v>12.723214285714285</c:v>
                </c:pt>
                <c:pt idx="10126">
                  <c:v>12.611607142857142</c:v>
                </c:pt>
                <c:pt idx="10127">
                  <c:v>12.388392857142856</c:v>
                </c:pt>
                <c:pt idx="10128">
                  <c:v>12.053571428571427</c:v>
                </c:pt>
                <c:pt idx="10129">
                  <c:v>11.718749999999998</c:v>
                </c:pt>
                <c:pt idx="10130">
                  <c:v>11.383928571428571</c:v>
                </c:pt>
                <c:pt idx="10131">
                  <c:v>10.714285714285714</c:v>
                </c:pt>
                <c:pt idx="10132">
                  <c:v>9.8214285714285712</c:v>
                </c:pt>
                <c:pt idx="10133">
                  <c:v>8.928571428571427</c:v>
                </c:pt>
                <c:pt idx="10134">
                  <c:v>8.147321428571427</c:v>
                </c:pt>
                <c:pt idx="10135">
                  <c:v>7.1428571428571423</c:v>
                </c:pt>
                <c:pt idx="10136">
                  <c:v>6.4732142857142847</c:v>
                </c:pt>
                <c:pt idx="10137">
                  <c:v>6.0267857142857135</c:v>
                </c:pt>
                <c:pt idx="10138">
                  <c:v>5.8035714285714279</c:v>
                </c:pt>
                <c:pt idx="10139">
                  <c:v>6.1383928571428568</c:v>
                </c:pt>
                <c:pt idx="10140">
                  <c:v>6.6964285714285712</c:v>
                </c:pt>
                <c:pt idx="10141">
                  <c:v>7.1428571428571423</c:v>
                </c:pt>
                <c:pt idx="10142">
                  <c:v>7.8124999999999991</c:v>
                </c:pt>
                <c:pt idx="10143">
                  <c:v>8.0357142857142847</c:v>
                </c:pt>
                <c:pt idx="10144">
                  <c:v>8.3705357142857135</c:v>
                </c:pt>
                <c:pt idx="10145">
                  <c:v>8.7053571428571423</c:v>
                </c:pt>
                <c:pt idx="10146">
                  <c:v>8.928571428571427</c:v>
                </c:pt>
                <c:pt idx="10147">
                  <c:v>9.4866071428571423</c:v>
                </c:pt>
                <c:pt idx="10148">
                  <c:v>9.709821428571427</c:v>
                </c:pt>
                <c:pt idx="10149">
                  <c:v>9.8214285714285712</c:v>
                </c:pt>
                <c:pt idx="10150">
                  <c:v>9.9330357142857135</c:v>
                </c:pt>
                <c:pt idx="10151">
                  <c:v>9.8214285714285712</c:v>
                </c:pt>
                <c:pt idx="10152">
                  <c:v>9.5982142857142847</c:v>
                </c:pt>
                <c:pt idx="10153">
                  <c:v>9.2633928571428559</c:v>
                </c:pt>
                <c:pt idx="10154">
                  <c:v>8.928571428571427</c:v>
                </c:pt>
                <c:pt idx="10155">
                  <c:v>8.4821428571428559</c:v>
                </c:pt>
                <c:pt idx="10156">
                  <c:v>7.9241071428571423</c:v>
                </c:pt>
                <c:pt idx="10157">
                  <c:v>7.1428571428571423</c:v>
                </c:pt>
                <c:pt idx="10158">
                  <c:v>6.3616071428571423</c:v>
                </c:pt>
                <c:pt idx="10159">
                  <c:v>5.8035714285714279</c:v>
                </c:pt>
                <c:pt idx="10160">
                  <c:v>5.9151785714285712</c:v>
                </c:pt>
                <c:pt idx="10161">
                  <c:v>6.4732142857142847</c:v>
                </c:pt>
                <c:pt idx="10162">
                  <c:v>6.9196428571428568</c:v>
                </c:pt>
                <c:pt idx="10163">
                  <c:v>7.1428571428571423</c:v>
                </c:pt>
                <c:pt idx="10164">
                  <c:v>7.2544642857142847</c:v>
                </c:pt>
                <c:pt idx="10165">
                  <c:v>7.0312499999999991</c:v>
                </c:pt>
                <c:pt idx="10166">
                  <c:v>6.9196428571428568</c:v>
                </c:pt>
                <c:pt idx="10167">
                  <c:v>6.3616071428571423</c:v>
                </c:pt>
                <c:pt idx="10168">
                  <c:v>6.2499999999999991</c:v>
                </c:pt>
                <c:pt idx="10169">
                  <c:v>6.3616071428571423</c:v>
                </c:pt>
                <c:pt idx="10170">
                  <c:v>6.6964285714285712</c:v>
                </c:pt>
                <c:pt idx="10171">
                  <c:v>7.2544642857142847</c:v>
                </c:pt>
                <c:pt idx="10172">
                  <c:v>7.9241071428571423</c:v>
                </c:pt>
                <c:pt idx="10173">
                  <c:v>8.4821428571428559</c:v>
                </c:pt>
                <c:pt idx="10174">
                  <c:v>9.2633928571428559</c:v>
                </c:pt>
                <c:pt idx="10175">
                  <c:v>9.8214285714285712</c:v>
                </c:pt>
                <c:pt idx="10176">
                  <c:v>10.267857142857142</c:v>
                </c:pt>
                <c:pt idx="10177">
                  <c:v>10.714285714285714</c:v>
                </c:pt>
                <c:pt idx="10178">
                  <c:v>10.937499999999998</c:v>
                </c:pt>
                <c:pt idx="10179">
                  <c:v>11.049107142857142</c:v>
                </c:pt>
                <c:pt idx="10180">
                  <c:v>10.937499999999998</c:v>
                </c:pt>
                <c:pt idx="10181">
                  <c:v>10.602678571428571</c:v>
                </c:pt>
                <c:pt idx="10182">
                  <c:v>10.156249999999998</c:v>
                </c:pt>
                <c:pt idx="10183">
                  <c:v>9.5982142857142847</c:v>
                </c:pt>
                <c:pt idx="10184">
                  <c:v>9.1517857142857135</c:v>
                </c:pt>
                <c:pt idx="10185">
                  <c:v>8.59375</c:v>
                </c:pt>
                <c:pt idx="10186">
                  <c:v>7.9241071428571423</c:v>
                </c:pt>
                <c:pt idx="10187">
                  <c:v>7.3660714285714279</c:v>
                </c:pt>
                <c:pt idx="10188">
                  <c:v>6.6964285714285712</c:v>
                </c:pt>
                <c:pt idx="10189">
                  <c:v>6.0267857142857135</c:v>
                </c:pt>
                <c:pt idx="10190">
                  <c:v>5.6919642857142856</c:v>
                </c:pt>
                <c:pt idx="10191">
                  <c:v>5.6919642857142856</c:v>
                </c:pt>
                <c:pt idx="10192">
                  <c:v>5.9151785714285712</c:v>
                </c:pt>
                <c:pt idx="10193">
                  <c:v>6.4732142857142847</c:v>
                </c:pt>
                <c:pt idx="10194">
                  <c:v>6.9196428571428568</c:v>
                </c:pt>
                <c:pt idx="10195">
                  <c:v>7.0312499999999991</c:v>
                </c:pt>
                <c:pt idx="10196">
                  <c:v>7.1428571428571423</c:v>
                </c:pt>
                <c:pt idx="10197">
                  <c:v>7.0312499999999991</c:v>
                </c:pt>
                <c:pt idx="10198">
                  <c:v>7.0312499999999991</c:v>
                </c:pt>
                <c:pt idx="10199">
                  <c:v>7.0312499999999991</c:v>
                </c:pt>
                <c:pt idx="10200">
                  <c:v>7.1428571428571423</c:v>
                </c:pt>
                <c:pt idx="10201">
                  <c:v>7.1428571428571423</c:v>
                </c:pt>
                <c:pt idx="10202">
                  <c:v>7.1428571428571423</c:v>
                </c:pt>
                <c:pt idx="10203">
                  <c:v>7.0312499999999991</c:v>
                </c:pt>
                <c:pt idx="10204">
                  <c:v>6.8080357142857135</c:v>
                </c:pt>
                <c:pt idx="10205">
                  <c:v>6.6964285714285712</c:v>
                </c:pt>
                <c:pt idx="10206">
                  <c:v>6.4732142857142847</c:v>
                </c:pt>
                <c:pt idx="10207">
                  <c:v>6.3616071428571423</c:v>
                </c:pt>
                <c:pt idx="10208">
                  <c:v>6.4732142857142847</c:v>
                </c:pt>
                <c:pt idx="10209">
                  <c:v>6.6964285714285712</c:v>
                </c:pt>
                <c:pt idx="10210">
                  <c:v>7.0312499999999991</c:v>
                </c:pt>
                <c:pt idx="10211">
                  <c:v>7.8124999999999991</c:v>
                </c:pt>
                <c:pt idx="10212">
                  <c:v>8.3705357142857135</c:v>
                </c:pt>
                <c:pt idx="10213">
                  <c:v>9.1517857142857135</c:v>
                </c:pt>
                <c:pt idx="10214">
                  <c:v>10.044642857142856</c:v>
                </c:pt>
                <c:pt idx="10215">
                  <c:v>10.602678571428571</c:v>
                </c:pt>
                <c:pt idx="10216">
                  <c:v>11.160714285714285</c:v>
                </c:pt>
                <c:pt idx="10217">
                  <c:v>11.830357142857142</c:v>
                </c:pt>
                <c:pt idx="10218">
                  <c:v>11.941964285714285</c:v>
                </c:pt>
                <c:pt idx="10219">
                  <c:v>12.165178571428569</c:v>
                </c:pt>
                <c:pt idx="10220">
                  <c:v>11.830357142857142</c:v>
                </c:pt>
                <c:pt idx="10221">
                  <c:v>11.160714285714285</c:v>
                </c:pt>
                <c:pt idx="10222">
                  <c:v>10.267857142857142</c:v>
                </c:pt>
                <c:pt idx="10223">
                  <c:v>9.1517857142857135</c:v>
                </c:pt>
                <c:pt idx="10224">
                  <c:v>7.8124999999999991</c:v>
                </c:pt>
                <c:pt idx="10225">
                  <c:v>6.4732142857142847</c:v>
                </c:pt>
                <c:pt idx="10226">
                  <c:v>5.5803571428571423</c:v>
                </c:pt>
                <c:pt idx="10227">
                  <c:v>6.4732142857142847</c:v>
                </c:pt>
                <c:pt idx="10228">
                  <c:v>7.4776785714285703</c:v>
                </c:pt>
                <c:pt idx="10229">
                  <c:v>8.4821428571428559</c:v>
                </c:pt>
                <c:pt idx="10230">
                  <c:v>9.3749999999999982</c:v>
                </c:pt>
                <c:pt idx="10231">
                  <c:v>10.379464285714285</c:v>
                </c:pt>
                <c:pt idx="10232">
                  <c:v>11.383928571428571</c:v>
                </c:pt>
                <c:pt idx="10233">
                  <c:v>12.276785714285714</c:v>
                </c:pt>
                <c:pt idx="10234">
                  <c:v>13.392857142857142</c:v>
                </c:pt>
                <c:pt idx="10235">
                  <c:v>14.285714285714285</c:v>
                </c:pt>
                <c:pt idx="10236">
                  <c:v>15.066964285714285</c:v>
                </c:pt>
                <c:pt idx="10237">
                  <c:v>15.401785714285714</c:v>
                </c:pt>
                <c:pt idx="10238">
                  <c:v>15.624999999999998</c:v>
                </c:pt>
                <c:pt idx="10239">
                  <c:v>15.513392857142856</c:v>
                </c:pt>
                <c:pt idx="10240">
                  <c:v>14.843749999999998</c:v>
                </c:pt>
                <c:pt idx="10241">
                  <c:v>14.062499999999998</c:v>
                </c:pt>
                <c:pt idx="10242">
                  <c:v>13.058035714285714</c:v>
                </c:pt>
                <c:pt idx="10243">
                  <c:v>11.830357142857142</c:v>
                </c:pt>
                <c:pt idx="10244">
                  <c:v>10.825892857142856</c:v>
                </c:pt>
                <c:pt idx="10245">
                  <c:v>10.156249999999998</c:v>
                </c:pt>
                <c:pt idx="10246">
                  <c:v>9.4866071428571423</c:v>
                </c:pt>
                <c:pt idx="10247">
                  <c:v>8.8169642857142847</c:v>
                </c:pt>
                <c:pt idx="10248">
                  <c:v>8.2589285714285712</c:v>
                </c:pt>
                <c:pt idx="10249">
                  <c:v>7.7008928571428568</c:v>
                </c:pt>
                <c:pt idx="10250">
                  <c:v>7.5892857142857135</c:v>
                </c:pt>
                <c:pt idx="10251">
                  <c:v>7.7008928571428568</c:v>
                </c:pt>
                <c:pt idx="10252">
                  <c:v>7.5892857142857135</c:v>
                </c:pt>
                <c:pt idx="10253">
                  <c:v>7.7008928571428568</c:v>
                </c:pt>
                <c:pt idx="10254">
                  <c:v>8.4821428571428559</c:v>
                </c:pt>
                <c:pt idx="10255">
                  <c:v>8.8169642857142847</c:v>
                </c:pt>
                <c:pt idx="10256">
                  <c:v>9.0401785714285712</c:v>
                </c:pt>
                <c:pt idx="10257">
                  <c:v>9.3749999999999982</c:v>
                </c:pt>
                <c:pt idx="10258">
                  <c:v>9.3749999999999982</c:v>
                </c:pt>
                <c:pt idx="10259">
                  <c:v>9.2633928571428559</c:v>
                </c:pt>
                <c:pt idx="10260">
                  <c:v>9.1517857142857135</c:v>
                </c:pt>
                <c:pt idx="10261">
                  <c:v>8.7053571428571423</c:v>
                </c:pt>
                <c:pt idx="10262">
                  <c:v>8.147321428571427</c:v>
                </c:pt>
                <c:pt idx="10263">
                  <c:v>7.4776785714285703</c:v>
                </c:pt>
                <c:pt idx="10264">
                  <c:v>6.6964285714285712</c:v>
                </c:pt>
                <c:pt idx="10265">
                  <c:v>6.3616071428571423</c:v>
                </c:pt>
                <c:pt idx="10266">
                  <c:v>6.2499999999999991</c:v>
                </c:pt>
                <c:pt idx="10267">
                  <c:v>6.2499999999999991</c:v>
                </c:pt>
                <c:pt idx="10268">
                  <c:v>6.3616071428571423</c:v>
                </c:pt>
                <c:pt idx="10269">
                  <c:v>6.5848214285714279</c:v>
                </c:pt>
                <c:pt idx="10270">
                  <c:v>6.8080357142857135</c:v>
                </c:pt>
                <c:pt idx="10271">
                  <c:v>7.1428571428571423</c:v>
                </c:pt>
                <c:pt idx="10272">
                  <c:v>7.2544642857142847</c:v>
                </c:pt>
                <c:pt idx="10273">
                  <c:v>7.2544642857142847</c:v>
                </c:pt>
                <c:pt idx="10274">
                  <c:v>7.3660714285714279</c:v>
                </c:pt>
                <c:pt idx="10275">
                  <c:v>7.3660714285714279</c:v>
                </c:pt>
                <c:pt idx="10276">
                  <c:v>7.5892857142857135</c:v>
                </c:pt>
                <c:pt idx="10277">
                  <c:v>7.5892857142857135</c:v>
                </c:pt>
                <c:pt idx="10278">
                  <c:v>7.5892857142857135</c:v>
                </c:pt>
                <c:pt idx="10279">
                  <c:v>7.8124999999999991</c:v>
                </c:pt>
                <c:pt idx="10280">
                  <c:v>7.7008928571428568</c:v>
                </c:pt>
                <c:pt idx="10281">
                  <c:v>7.8124999999999991</c:v>
                </c:pt>
                <c:pt idx="10282">
                  <c:v>7.9241071428571423</c:v>
                </c:pt>
                <c:pt idx="10283">
                  <c:v>7.9241071428571423</c:v>
                </c:pt>
                <c:pt idx="10284">
                  <c:v>8.0357142857142847</c:v>
                </c:pt>
                <c:pt idx="10285">
                  <c:v>7.8124999999999991</c:v>
                </c:pt>
                <c:pt idx="10286">
                  <c:v>7.7008928571428568</c:v>
                </c:pt>
                <c:pt idx="10287">
                  <c:v>7.7008928571428568</c:v>
                </c:pt>
                <c:pt idx="10288">
                  <c:v>7.7008928571428568</c:v>
                </c:pt>
                <c:pt idx="10289">
                  <c:v>7.5892857142857135</c:v>
                </c:pt>
                <c:pt idx="10290">
                  <c:v>7.3660714285714279</c:v>
                </c:pt>
                <c:pt idx="10291">
                  <c:v>7.3660714285714279</c:v>
                </c:pt>
                <c:pt idx="10292">
                  <c:v>7.4776785714285703</c:v>
                </c:pt>
                <c:pt idx="10293">
                  <c:v>7.5892857142857135</c:v>
                </c:pt>
                <c:pt idx="10294">
                  <c:v>7.9241071428571423</c:v>
                </c:pt>
                <c:pt idx="10295">
                  <c:v>8.0357142857142847</c:v>
                </c:pt>
                <c:pt idx="10296">
                  <c:v>7.9241071428571423</c:v>
                </c:pt>
                <c:pt idx="10297">
                  <c:v>8.0357142857142847</c:v>
                </c:pt>
                <c:pt idx="10298">
                  <c:v>7.9241071428571423</c:v>
                </c:pt>
                <c:pt idx="10299">
                  <c:v>7.8124999999999991</c:v>
                </c:pt>
                <c:pt idx="10300">
                  <c:v>7.7008928571428568</c:v>
                </c:pt>
                <c:pt idx="10301">
                  <c:v>7.7008928571428568</c:v>
                </c:pt>
                <c:pt idx="10302">
                  <c:v>7.2544642857142847</c:v>
                </c:pt>
                <c:pt idx="10303">
                  <c:v>6.9196428571428568</c:v>
                </c:pt>
                <c:pt idx="10304">
                  <c:v>6.6964285714285712</c:v>
                </c:pt>
                <c:pt idx="10305">
                  <c:v>6.3616071428571423</c:v>
                </c:pt>
                <c:pt idx="10306">
                  <c:v>6.2499999999999991</c:v>
                </c:pt>
                <c:pt idx="10307">
                  <c:v>6.4732142857142847</c:v>
                </c:pt>
                <c:pt idx="10308">
                  <c:v>6.6964285714285712</c:v>
                </c:pt>
                <c:pt idx="10309">
                  <c:v>7.2544642857142847</c:v>
                </c:pt>
                <c:pt idx="10310">
                  <c:v>8.0357142857142847</c:v>
                </c:pt>
                <c:pt idx="10311">
                  <c:v>8.928571428571427</c:v>
                </c:pt>
                <c:pt idx="10312">
                  <c:v>9.8214285714285712</c:v>
                </c:pt>
                <c:pt idx="10313">
                  <c:v>10.491071428571427</c:v>
                </c:pt>
                <c:pt idx="10314">
                  <c:v>11.160714285714285</c:v>
                </c:pt>
                <c:pt idx="10315">
                  <c:v>11.607142857142856</c:v>
                </c:pt>
                <c:pt idx="10316">
                  <c:v>11.718749999999998</c:v>
                </c:pt>
                <c:pt idx="10317">
                  <c:v>12.053571428571427</c:v>
                </c:pt>
                <c:pt idx="10318">
                  <c:v>12.053571428571427</c:v>
                </c:pt>
                <c:pt idx="10319">
                  <c:v>11.941964285714285</c:v>
                </c:pt>
                <c:pt idx="10320">
                  <c:v>11.718749999999998</c:v>
                </c:pt>
                <c:pt idx="10321">
                  <c:v>11.607142857142856</c:v>
                </c:pt>
                <c:pt idx="10322">
                  <c:v>11.383928571428571</c:v>
                </c:pt>
                <c:pt idx="10323">
                  <c:v>11.049107142857142</c:v>
                </c:pt>
                <c:pt idx="10324">
                  <c:v>10.602678571428571</c:v>
                </c:pt>
                <c:pt idx="10325">
                  <c:v>10.044642857142856</c:v>
                </c:pt>
                <c:pt idx="10326">
                  <c:v>9.1517857142857135</c:v>
                </c:pt>
                <c:pt idx="10327">
                  <c:v>8.3705357142857135</c:v>
                </c:pt>
                <c:pt idx="10328">
                  <c:v>7.9241071428571423</c:v>
                </c:pt>
                <c:pt idx="10329">
                  <c:v>7.1428571428571423</c:v>
                </c:pt>
                <c:pt idx="10330">
                  <c:v>6.8080357142857135</c:v>
                </c:pt>
                <c:pt idx="10331">
                  <c:v>6.2499999999999991</c:v>
                </c:pt>
                <c:pt idx="10332">
                  <c:v>5.9151785714285712</c:v>
                </c:pt>
                <c:pt idx="10333">
                  <c:v>6.0267857142857135</c:v>
                </c:pt>
                <c:pt idx="10334">
                  <c:v>6.4732142857142847</c:v>
                </c:pt>
                <c:pt idx="10335">
                  <c:v>6.9196428571428568</c:v>
                </c:pt>
                <c:pt idx="10336">
                  <c:v>7.1428571428571423</c:v>
                </c:pt>
                <c:pt idx="10337">
                  <c:v>7.1428571428571423</c:v>
                </c:pt>
                <c:pt idx="10338">
                  <c:v>7.1428571428571423</c:v>
                </c:pt>
                <c:pt idx="10339">
                  <c:v>7.1428571428571423</c:v>
                </c:pt>
                <c:pt idx="10340">
                  <c:v>7.0312499999999991</c:v>
                </c:pt>
                <c:pt idx="10341">
                  <c:v>6.9196428571428568</c:v>
                </c:pt>
                <c:pt idx="10342">
                  <c:v>6.9196428571428568</c:v>
                </c:pt>
                <c:pt idx="10343">
                  <c:v>6.9196428571428568</c:v>
                </c:pt>
                <c:pt idx="10344">
                  <c:v>6.9196428571428568</c:v>
                </c:pt>
                <c:pt idx="10345">
                  <c:v>7.0312499999999991</c:v>
                </c:pt>
                <c:pt idx="10346">
                  <c:v>7.3660714285714279</c:v>
                </c:pt>
                <c:pt idx="10347">
                  <c:v>8.0357142857142847</c:v>
                </c:pt>
                <c:pt idx="10348">
                  <c:v>8.7053571428571423</c:v>
                </c:pt>
                <c:pt idx="10349">
                  <c:v>9.5982142857142847</c:v>
                </c:pt>
                <c:pt idx="10350">
                  <c:v>10.156249999999998</c:v>
                </c:pt>
                <c:pt idx="10351">
                  <c:v>10.602678571428571</c:v>
                </c:pt>
                <c:pt idx="10352">
                  <c:v>10.714285714285714</c:v>
                </c:pt>
                <c:pt idx="10353">
                  <c:v>10.714285714285714</c:v>
                </c:pt>
                <c:pt idx="10354">
                  <c:v>10.491071428571427</c:v>
                </c:pt>
                <c:pt idx="10355">
                  <c:v>9.9330357142857135</c:v>
                </c:pt>
                <c:pt idx="10356">
                  <c:v>9.2633928571428559</c:v>
                </c:pt>
                <c:pt idx="10357">
                  <c:v>8.4821428571428559</c:v>
                </c:pt>
                <c:pt idx="10358">
                  <c:v>7.8124999999999991</c:v>
                </c:pt>
                <c:pt idx="10359">
                  <c:v>7.1428571428571423</c:v>
                </c:pt>
                <c:pt idx="10360">
                  <c:v>6.5848214285714279</c:v>
                </c:pt>
                <c:pt idx="10361">
                  <c:v>6.0267857142857135</c:v>
                </c:pt>
                <c:pt idx="10362">
                  <c:v>5.5803571428571423</c:v>
                </c:pt>
                <c:pt idx="10363">
                  <c:v>5.9151785714285712</c:v>
                </c:pt>
                <c:pt idx="10364">
                  <c:v>6.6964285714285712</c:v>
                </c:pt>
                <c:pt idx="10365">
                  <c:v>7.3660714285714279</c:v>
                </c:pt>
                <c:pt idx="10366">
                  <c:v>8.3705357142857135</c:v>
                </c:pt>
                <c:pt idx="10367">
                  <c:v>9.1517857142857135</c:v>
                </c:pt>
                <c:pt idx="10368">
                  <c:v>10.044642857142856</c:v>
                </c:pt>
                <c:pt idx="10369">
                  <c:v>11.049107142857142</c:v>
                </c:pt>
                <c:pt idx="10370">
                  <c:v>11.830357142857142</c:v>
                </c:pt>
                <c:pt idx="10371">
                  <c:v>12.499999999999998</c:v>
                </c:pt>
                <c:pt idx="10372">
                  <c:v>12.723214285714285</c:v>
                </c:pt>
                <c:pt idx="10373">
                  <c:v>12.611607142857142</c:v>
                </c:pt>
                <c:pt idx="10374">
                  <c:v>12.165178571428569</c:v>
                </c:pt>
                <c:pt idx="10375">
                  <c:v>11.607142857142856</c:v>
                </c:pt>
                <c:pt idx="10376">
                  <c:v>10.825892857142856</c:v>
                </c:pt>
                <c:pt idx="10377">
                  <c:v>10.044642857142856</c:v>
                </c:pt>
                <c:pt idx="10378">
                  <c:v>8.928571428571427</c:v>
                </c:pt>
                <c:pt idx="10379">
                  <c:v>7.5892857142857135</c:v>
                </c:pt>
                <c:pt idx="10380">
                  <c:v>6.0267857142857135</c:v>
                </c:pt>
                <c:pt idx="10381">
                  <c:v>5.4687499999999991</c:v>
                </c:pt>
                <c:pt idx="10382">
                  <c:v>6.1383928571428568</c:v>
                </c:pt>
                <c:pt idx="10383">
                  <c:v>7.0312499999999991</c:v>
                </c:pt>
                <c:pt idx="10384">
                  <c:v>7.8124999999999991</c:v>
                </c:pt>
                <c:pt idx="10385">
                  <c:v>8.2589285714285712</c:v>
                </c:pt>
                <c:pt idx="10386">
                  <c:v>8.8169642857142847</c:v>
                </c:pt>
                <c:pt idx="10387">
                  <c:v>9.5982142857142847</c:v>
                </c:pt>
                <c:pt idx="10388">
                  <c:v>10.044642857142856</c:v>
                </c:pt>
                <c:pt idx="10389">
                  <c:v>10.044642857142856</c:v>
                </c:pt>
                <c:pt idx="10390">
                  <c:v>10.044642857142856</c:v>
                </c:pt>
                <c:pt idx="10391">
                  <c:v>10.156249999999998</c:v>
                </c:pt>
                <c:pt idx="10392">
                  <c:v>9.8214285714285712</c:v>
                </c:pt>
                <c:pt idx="10393">
                  <c:v>9.2633928571428559</c:v>
                </c:pt>
                <c:pt idx="10394">
                  <c:v>8.147321428571427</c:v>
                </c:pt>
                <c:pt idx="10395">
                  <c:v>7.1428571428571423</c:v>
                </c:pt>
                <c:pt idx="10396">
                  <c:v>6.2499999999999991</c:v>
                </c:pt>
                <c:pt idx="10397">
                  <c:v>6.2499999999999991</c:v>
                </c:pt>
                <c:pt idx="10398">
                  <c:v>6.8080357142857135</c:v>
                </c:pt>
                <c:pt idx="10399">
                  <c:v>7.2544642857142847</c:v>
                </c:pt>
                <c:pt idx="10400">
                  <c:v>7.4776785714285703</c:v>
                </c:pt>
                <c:pt idx="10401">
                  <c:v>7.5892857142857135</c:v>
                </c:pt>
                <c:pt idx="10402">
                  <c:v>7.8124999999999991</c:v>
                </c:pt>
                <c:pt idx="10403">
                  <c:v>7.8124999999999991</c:v>
                </c:pt>
                <c:pt idx="10404">
                  <c:v>7.5892857142857135</c:v>
                </c:pt>
                <c:pt idx="10405">
                  <c:v>7.8124999999999991</c:v>
                </c:pt>
                <c:pt idx="10406">
                  <c:v>7.9241071428571423</c:v>
                </c:pt>
                <c:pt idx="10407">
                  <c:v>7.8124999999999991</c:v>
                </c:pt>
                <c:pt idx="10408">
                  <c:v>7.4776785714285703</c:v>
                </c:pt>
                <c:pt idx="10409">
                  <c:v>7.2544642857142847</c:v>
                </c:pt>
                <c:pt idx="10410">
                  <c:v>7.1428571428571423</c:v>
                </c:pt>
                <c:pt idx="10411">
                  <c:v>6.9196428571428568</c:v>
                </c:pt>
                <c:pt idx="10412">
                  <c:v>6.8080357142857135</c:v>
                </c:pt>
                <c:pt idx="10413">
                  <c:v>6.6964285714285712</c:v>
                </c:pt>
                <c:pt idx="10414">
                  <c:v>6.6964285714285712</c:v>
                </c:pt>
                <c:pt idx="10415">
                  <c:v>6.8080357142857135</c:v>
                </c:pt>
                <c:pt idx="10416">
                  <c:v>6.8080357142857135</c:v>
                </c:pt>
                <c:pt idx="10417">
                  <c:v>6.9196428571428568</c:v>
                </c:pt>
                <c:pt idx="10418">
                  <c:v>7.1428571428571423</c:v>
                </c:pt>
                <c:pt idx="10419">
                  <c:v>7.4776785714285703</c:v>
                </c:pt>
                <c:pt idx="10420">
                  <c:v>7.8124999999999991</c:v>
                </c:pt>
                <c:pt idx="10421">
                  <c:v>7.9241071428571423</c:v>
                </c:pt>
                <c:pt idx="10422">
                  <c:v>7.8124999999999991</c:v>
                </c:pt>
                <c:pt idx="10423">
                  <c:v>7.7008928571428568</c:v>
                </c:pt>
                <c:pt idx="10424">
                  <c:v>7.4776785714285703</c:v>
                </c:pt>
                <c:pt idx="10425">
                  <c:v>7.2544642857142847</c:v>
                </c:pt>
                <c:pt idx="10426">
                  <c:v>6.9196428571428568</c:v>
                </c:pt>
                <c:pt idx="10427">
                  <c:v>6.9196428571428568</c:v>
                </c:pt>
                <c:pt idx="10428">
                  <c:v>6.8080357142857135</c:v>
                </c:pt>
                <c:pt idx="10429">
                  <c:v>6.6964285714285712</c:v>
                </c:pt>
                <c:pt idx="10430">
                  <c:v>6.8080357142857135</c:v>
                </c:pt>
                <c:pt idx="10431">
                  <c:v>6.8080357142857135</c:v>
                </c:pt>
                <c:pt idx="10432">
                  <c:v>7.1428571428571423</c:v>
                </c:pt>
                <c:pt idx="10433">
                  <c:v>7.3660714285714279</c:v>
                </c:pt>
                <c:pt idx="10434">
                  <c:v>7.7008928571428568</c:v>
                </c:pt>
                <c:pt idx="10435">
                  <c:v>8.0357142857142847</c:v>
                </c:pt>
                <c:pt idx="10436">
                  <c:v>8.3705357142857135</c:v>
                </c:pt>
                <c:pt idx="10437">
                  <c:v>8.7053571428571423</c:v>
                </c:pt>
                <c:pt idx="10438">
                  <c:v>9.1517857142857135</c:v>
                </c:pt>
                <c:pt idx="10439">
                  <c:v>9.3749999999999982</c:v>
                </c:pt>
                <c:pt idx="10440">
                  <c:v>9.5982142857142847</c:v>
                </c:pt>
                <c:pt idx="10441">
                  <c:v>9.8214285714285712</c:v>
                </c:pt>
                <c:pt idx="10442">
                  <c:v>9.9330357142857135</c:v>
                </c:pt>
                <c:pt idx="10443">
                  <c:v>9.9330357142857135</c:v>
                </c:pt>
                <c:pt idx="10444">
                  <c:v>9.9330357142857135</c:v>
                </c:pt>
                <c:pt idx="10445">
                  <c:v>9.9330357142857135</c:v>
                </c:pt>
                <c:pt idx="10446">
                  <c:v>9.8214285714285712</c:v>
                </c:pt>
                <c:pt idx="10447">
                  <c:v>9.709821428571427</c:v>
                </c:pt>
                <c:pt idx="10448">
                  <c:v>9.5982142857142847</c:v>
                </c:pt>
                <c:pt idx="10449">
                  <c:v>9.3749999999999982</c:v>
                </c:pt>
                <c:pt idx="10450">
                  <c:v>8.8169642857142847</c:v>
                </c:pt>
                <c:pt idx="10451">
                  <c:v>8.4821428571428559</c:v>
                </c:pt>
                <c:pt idx="10452">
                  <c:v>8.0357142857142847</c:v>
                </c:pt>
                <c:pt idx="10453">
                  <c:v>7.3660714285714279</c:v>
                </c:pt>
                <c:pt idx="10454">
                  <c:v>7.1428571428571423</c:v>
                </c:pt>
                <c:pt idx="10455">
                  <c:v>6.8080357142857135</c:v>
                </c:pt>
                <c:pt idx="10456">
                  <c:v>6.9196428571428568</c:v>
                </c:pt>
                <c:pt idx="10457">
                  <c:v>6.9196428571428568</c:v>
                </c:pt>
                <c:pt idx="10458">
                  <c:v>7.1428571428571423</c:v>
                </c:pt>
                <c:pt idx="10459">
                  <c:v>7.2544642857142847</c:v>
                </c:pt>
                <c:pt idx="10460">
                  <c:v>7.5892857142857135</c:v>
                </c:pt>
                <c:pt idx="10461">
                  <c:v>7.8124999999999991</c:v>
                </c:pt>
                <c:pt idx="10462">
                  <c:v>7.9241071428571423</c:v>
                </c:pt>
                <c:pt idx="10463">
                  <c:v>7.9241071428571423</c:v>
                </c:pt>
                <c:pt idx="10464">
                  <c:v>7.8124999999999991</c:v>
                </c:pt>
                <c:pt idx="10465">
                  <c:v>7.3660714285714279</c:v>
                </c:pt>
                <c:pt idx="10466">
                  <c:v>7.1428571428571423</c:v>
                </c:pt>
                <c:pt idx="10467">
                  <c:v>6.9196428571428568</c:v>
                </c:pt>
                <c:pt idx="10468">
                  <c:v>6.4732142857142847</c:v>
                </c:pt>
                <c:pt idx="10469">
                  <c:v>6.3616071428571423</c:v>
                </c:pt>
                <c:pt idx="10470">
                  <c:v>6.2499999999999991</c:v>
                </c:pt>
                <c:pt idx="10471">
                  <c:v>6.4732142857142847</c:v>
                </c:pt>
                <c:pt idx="10472">
                  <c:v>6.6964285714285712</c:v>
                </c:pt>
                <c:pt idx="10473">
                  <c:v>6.9196428571428568</c:v>
                </c:pt>
                <c:pt idx="10474">
                  <c:v>7.1428571428571423</c:v>
                </c:pt>
                <c:pt idx="10475">
                  <c:v>7.3660714285714279</c:v>
                </c:pt>
                <c:pt idx="10476">
                  <c:v>7.4776785714285703</c:v>
                </c:pt>
                <c:pt idx="10477">
                  <c:v>7.9241071428571423</c:v>
                </c:pt>
                <c:pt idx="10478">
                  <c:v>8.0357142857142847</c:v>
                </c:pt>
                <c:pt idx="10479">
                  <c:v>8.3705357142857135</c:v>
                </c:pt>
                <c:pt idx="10480">
                  <c:v>8.59375</c:v>
                </c:pt>
                <c:pt idx="10481">
                  <c:v>8.7053571428571423</c:v>
                </c:pt>
                <c:pt idx="10482">
                  <c:v>8.7053571428571423</c:v>
                </c:pt>
                <c:pt idx="10483">
                  <c:v>8.7053571428571423</c:v>
                </c:pt>
                <c:pt idx="10484">
                  <c:v>8.4821428571428559</c:v>
                </c:pt>
                <c:pt idx="10485">
                  <c:v>8.2589285714285712</c:v>
                </c:pt>
                <c:pt idx="10486">
                  <c:v>8.0357142857142847</c:v>
                </c:pt>
                <c:pt idx="10487">
                  <c:v>7.9241071428571423</c:v>
                </c:pt>
                <c:pt idx="10488">
                  <c:v>7.8124999999999991</c:v>
                </c:pt>
                <c:pt idx="10489">
                  <c:v>7.4776785714285703</c:v>
                </c:pt>
                <c:pt idx="10490">
                  <c:v>7.2544642857142847</c:v>
                </c:pt>
                <c:pt idx="10491">
                  <c:v>7.1428571428571423</c:v>
                </c:pt>
                <c:pt idx="10492">
                  <c:v>6.9196428571428568</c:v>
                </c:pt>
                <c:pt idx="10493">
                  <c:v>6.8080357142857135</c:v>
                </c:pt>
                <c:pt idx="10494">
                  <c:v>6.6964285714285712</c:v>
                </c:pt>
                <c:pt idx="10495">
                  <c:v>6.6964285714285712</c:v>
                </c:pt>
                <c:pt idx="10496">
                  <c:v>6.9196428571428568</c:v>
                </c:pt>
                <c:pt idx="10497">
                  <c:v>7.0312499999999991</c:v>
                </c:pt>
                <c:pt idx="10498">
                  <c:v>7.1428571428571423</c:v>
                </c:pt>
                <c:pt idx="10499">
                  <c:v>7.2544642857142847</c:v>
                </c:pt>
                <c:pt idx="10500">
                  <c:v>7.2544642857142847</c:v>
                </c:pt>
                <c:pt idx="10501">
                  <c:v>7.4776785714285703</c:v>
                </c:pt>
                <c:pt idx="10502">
                  <c:v>7.5892857142857135</c:v>
                </c:pt>
                <c:pt idx="10503">
                  <c:v>7.5892857142857135</c:v>
                </c:pt>
                <c:pt idx="10504">
                  <c:v>7.8124999999999991</c:v>
                </c:pt>
                <c:pt idx="10505">
                  <c:v>7.8124999999999991</c:v>
                </c:pt>
                <c:pt idx="10506">
                  <c:v>7.9241071428571423</c:v>
                </c:pt>
                <c:pt idx="10507">
                  <c:v>8.0357142857142847</c:v>
                </c:pt>
                <c:pt idx="10508">
                  <c:v>7.9241071428571423</c:v>
                </c:pt>
                <c:pt idx="10509">
                  <c:v>7.8124999999999991</c:v>
                </c:pt>
                <c:pt idx="10510">
                  <c:v>7.4776785714285703</c:v>
                </c:pt>
                <c:pt idx="10511">
                  <c:v>7.3660714285714279</c:v>
                </c:pt>
                <c:pt idx="10512">
                  <c:v>7.1428571428571423</c:v>
                </c:pt>
                <c:pt idx="10513">
                  <c:v>6.8080357142857135</c:v>
                </c:pt>
                <c:pt idx="10514">
                  <c:v>6.6964285714285712</c:v>
                </c:pt>
                <c:pt idx="10515">
                  <c:v>6.6964285714285712</c:v>
                </c:pt>
                <c:pt idx="10516">
                  <c:v>6.9196428571428568</c:v>
                </c:pt>
                <c:pt idx="10517">
                  <c:v>7.3660714285714279</c:v>
                </c:pt>
                <c:pt idx="10518">
                  <c:v>7.8124999999999991</c:v>
                </c:pt>
                <c:pt idx="10519">
                  <c:v>8.59375</c:v>
                </c:pt>
                <c:pt idx="10520">
                  <c:v>9.1517857142857135</c:v>
                </c:pt>
                <c:pt idx="10521">
                  <c:v>9.5982142857142847</c:v>
                </c:pt>
                <c:pt idx="10522">
                  <c:v>9.9330357142857135</c:v>
                </c:pt>
                <c:pt idx="10523">
                  <c:v>10.044642857142856</c:v>
                </c:pt>
                <c:pt idx="10524">
                  <c:v>9.8214285714285712</c:v>
                </c:pt>
                <c:pt idx="10525">
                  <c:v>9.3749999999999982</c:v>
                </c:pt>
                <c:pt idx="10526">
                  <c:v>8.8169642857142847</c:v>
                </c:pt>
                <c:pt idx="10527">
                  <c:v>8.2589285714285712</c:v>
                </c:pt>
                <c:pt idx="10528">
                  <c:v>7.4776785714285703</c:v>
                </c:pt>
                <c:pt idx="10529">
                  <c:v>7.0312499999999991</c:v>
                </c:pt>
                <c:pt idx="10530">
                  <c:v>6.6964285714285712</c:v>
                </c:pt>
                <c:pt idx="10531">
                  <c:v>6.3616071428571423</c:v>
                </c:pt>
                <c:pt idx="10532">
                  <c:v>6.1383928571428568</c:v>
                </c:pt>
                <c:pt idx="10533">
                  <c:v>6.0267857142857135</c:v>
                </c:pt>
                <c:pt idx="10534">
                  <c:v>6.1383928571428568</c:v>
                </c:pt>
                <c:pt idx="10535">
                  <c:v>6.3616071428571423</c:v>
                </c:pt>
                <c:pt idx="10536">
                  <c:v>6.4732142857142847</c:v>
                </c:pt>
                <c:pt idx="10537">
                  <c:v>6.8080357142857135</c:v>
                </c:pt>
                <c:pt idx="10538">
                  <c:v>6.6964285714285712</c:v>
                </c:pt>
                <c:pt idx="10539">
                  <c:v>6.4732142857142847</c:v>
                </c:pt>
                <c:pt idx="10540">
                  <c:v>6.2499999999999991</c:v>
                </c:pt>
                <c:pt idx="10541">
                  <c:v>6.2499999999999991</c:v>
                </c:pt>
                <c:pt idx="10542">
                  <c:v>6.4732142857142847</c:v>
                </c:pt>
                <c:pt idx="10543">
                  <c:v>6.6964285714285712</c:v>
                </c:pt>
                <c:pt idx="10544">
                  <c:v>7.0312499999999991</c:v>
                </c:pt>
                <c:pt idx="10545">
                  <c:v>7.2544642857142847</c:v>
                </c:pt>
                <c:pt idx="10546">
                  <c:v>7.5892857142857135</c:v>
                </c:pt>
                <c:pt idx="10547">
                  <c:v>7.9241071428571423</c:v>
                </c:pt>
                <c:pt idx="10548">
                  <c:v>8.147321428571427</c:v>
                </c:pt>
                <c:pt idx="10549">
                  <c:v>8.59375</c:v>
                </c:pt>
                <c:pt idx="10550">
                  <c:v>8.8169642857142847</c:v>
                </c:pt>
                <c:pt idx="10551">
                  <c:v>9.0401785714285712</c:v>
                </c:pt>
                <c:pt idx="10552">
                  <c:v>9.2633928571428559</c:v>
                </c:pt>
                <c:pt idx="10553">
                  <c:v>9.4866071428571423</c:v>
                </c:pt>
                <c:pt idx="10554">
                  <c:v>9.4866071428571423</c:v>
                </c:pt>
                <c:pt idx="10555">
                  <c:v>9.8214285714285712</c:v>
                </c:pt>
                <c:pt idx="10556">
                  <c:v>9.8214285714285712</c:v>
                </c:pt>
                <c:pt idx="10557">
                  <c:v>10.044642857142856</c:v>
                </c:pt>
                <c:pt idx="10558">
                  <c:v>10.156249999999998</c:v>
                </c:pt>
                <c:pt idx="10559">
                  <c:v>10.156249999999998</c:v>
                </c:pt>
                <c:pt idx="10560">
                  <c:v>10.267857142857142</c:v>
                </c:pt>
                <c:pt idx="10561">
                  <c:v>10.156249999999998</c:v>
                </c:pt>
                <c:pt idx="10562">
                  <c:v>10.044642857142856</c:v>
                </c:pt>
                <c:pt idx="10563">
                  <c:v>9.5982142857142847</c:v>
                </c:pt>
                <c:pt idx="10564">
                  <c:v>9.2633928571428559</c:v>
                </c:pt>
                <c:pt idx="10565">
                  <c:v>8.928571428571427</c:v>
                </c:pt>
                <c:pt idx="10566">
                  <c:v>8.59375</c:v>
                </c:pt>
                <c:pt idx="10567">
                  <c:v>8.2589285714285712</c:v>
                </c:pt>
                <c:pt idx="10568">
                  <c:v>7.9241071428571423</c:v>
                </c:pt>
                <c:pt idx="10569">
                  <c:v>7.8124999999999991</c:v>
                </c:pt>
                <c:pt idx="10570">
                  <c:v>7.4776785714285703</c:v>
                </c:pt>
                <c:pt idx="10571">
                  <c:v>7.1428571428571423</c:v>
                </c:pt>
                <c:pt idx="10572">
                  <c:v>7.1428571428571423</c:v>
                </c:pt>
                <c:pt idx="10573">
                  <c:v>6.8080357142857135</c:v>
                </c:pt>
                <c:pt idx="10574">
                  <c:v>7.1428571428571423</c:v>
                </c:pt>
                <c:pt idx="10575">
                  <c:v>7.9241071428571423</c:v>
                </c:pt>
                <c:pt idx="10576">
                  <c:v>8.4821428571428559</c:v>
                </c:pt>
                <c:pt idx="10577">
                  <c:v>9.1517857142857135</c:v>
                </c:pt>
                <c:pt idx="10578">
                  <c:v>9.709821428571427</c:v>
                </c:pt>
                <c:pt idx="10579">
                  <c:v>10.267857142857142</c:v>
                </c:pt>
                <c:pt idx="10580">
                  <c:v>10.379464285714285</c:v>
                </c:pt>
                <c:pt idx="10581">
                  <c:v>10.491071428571427</c:v>
                </c:pt>
                <c:pt idx="10582">
                  <c:v>10.267857142857142</c:v>
                </c:pt>
                <c:pt idx="10583">
                  <c:v>10.156249999999998</c:v>
                </c:pt>
                <c:pt idx="10584">
                  <c:v>9.8214285714285712</c:v>
                </c:pt>
                <c:pt idx="10585">
                  <c:v>9.2633928571428559</c:v>
                </c:pt>
                <c:pt idx="10586">
                  <c:v>8.7053571428571423</c:v>
                </c:pt>
                <c:pt idx="10587">
                  <c:v>8.0357142857142847</c:v>
                </c:pt>
                <c:pt idx="10588">
                  <c:v>7.3660714285714279</c:v>
                </c:pt>
                <c:pt idx="10589">
                  <c:v>6.6964285714285712</c:v>
                </c:pt>
                <c:pt idx="10590">
                  <c:v>6.1383928571428568</c:v>
                </c:pt>
                <c:pt idx="10591">
                  <c:v>5.8035714285714279</c:v>
                </c:pt>
                <c:pt idx="10592">
                  <c:v>6.0267857142857135</c:v>
                </c:pt>
                <c:pt idx="10593">
                  <c:v>6.4732142857142847</c:v>
                </c:pt>
                <c:pt idx="10594">
                  <c:v>7.3660714285714279</c:v>
                </c:pt>
                <c:pt idx="10595">
                  <c:v>8.0357142857142847</c:v>
                </c:pt>
                <c:pt idx="10596">
                  <c:v>8.4821428571428559</c:v>
                </c:pt>
                <c:pt idx="10597">
                  <c:v>8.59375</c:v>
                </c:pt>
                <c:pt idx="10598">
                  <c:v>8.4821428571428559</c:v>
                </c:pt>
                <c:pt idx="10599">
                  <c:v>8.0357142857142847</c:v>
                </c:pt>
                <c:pt idx="10600">
                  <c:v>7.4776785714285703</c:v>
                </c:pt>
                <c:pt idx="10601">
                  <c:v>6.6964285714285712</c:v>
                </c:pt>
                <c:pt idx="10602">
                  <c:v>5.9151785714285712</c:v>
                </c:pt>
                <c:pt idx="10603">
                  <c:v>6.5848214285714279</c:v>
                </c:pt>
                <c:pt idx="10604">
                  <c:v>7.2544642857142847</c:v>
                </c:pt>
                <c:pt idx="10605">
                  <c:v>7.9241071428571423</c:v>
                </c:pt>
                <c:pt idx="10606">
                  <c:v>8.147321428571427</c:v>
                </c:pt>
                <c:pt idx="10607">
                  <c:v>8.2589285714285712</c:v>
                </c:pt>
                <c:pt idx="10608">
                  <c:v>8.3705357142857135</c:v>
                </c:pt>
                <c:pt idx="10609">
                  <c:v>8.2589285714285712</c:v>
                </c:pt>
                <c:pt idx="10610">
                  <c:v>7.9241071428571423</c:v>
                </c:pt>
                <c:pt idx="10611">
                  <c:v>7.8124999999999991</c:v>
                </c:pt>
                <c:pt idx="10612">
                  <c:v>7.4776785714285703</c:v>
                </c:pt>
                <c:pt idx="10613">
                  <c:v>7.3660714285714279</c:v>
                </c:pt>
                <c:pt idx="10614">
                  <c:v>7.0312499999999991</c:v>
                </c:pt>
                <c:pt idx="10615">
                  <c:v>7.0312499999999991</c:v>
                </c:pt>
                <c:pt idx="10616">
                  <c:v>7.0312499999999991</c:v>
                </c:pt>
                <c:pt idx="10617">
                  <c:v>6.9196428571428568</c:v>
                </c:pt>
                <c:pt idx="10618">
                  <c:v>6.9196428571428568</c:v>
                </c:pt>
                <c:pt idx="10619">
                  <c:v>6.9196428571428568</c:v>
                </c:pt>
                <c:pt idx="10620">
                  <c:v>6.8080357142857135</c:v>
                </c:pt>
                <c:pt idx="10621">
                  <c:v>6.6964285714285712</c:v>
                </c:pt>
                <c:pt idx="10622">
                  <c:v>6.6964285714285712</c:v>
                </c:pt>
                <c:pt idx="10623">
                  <c:v>6.4732142857142847</c:v>
                </c:pt>
                <c:pt idx="10624">
                  <c:v>6.5848214285714279</c:v>
                </c:pt>
                <c:pt idx="10625">
                  <c:v>6.5848214285714279</c:v>
                </c:pt>
                <c:pt idx="10626">
                  <c:v>6.6964285714285712</c:v>
                </c:pt>
                <c:pt idx="10627">
                  <c:v>7.0312499999999991</c:v>
                </c:pt>
                <c:pt idx="10628">
                  <c:v>7.2544642857142847</c:v>
                </c:pt>
                <c:pt idx="10629">
                  <c:v>7.3660714285714279</c:v>
                </c:pt>
                <c:pt idx="10630">
                  <c:v>7.3660714285714279</c:v>
                </c:pt>
                <c:pt idx="10631">
                  <c:v>7.3660714285714279</c:v>
                </c:pt>
                <c:pt idx="10632">
                  <c:v>7.3660714285714279</c:v>
                </c:pt>
                <c:pt idx="10633">
                  <c:v>7.2544642857142847</c:v>
                </c:pt>
                <c:pt idx="10634">
                  <c:v>7.0312499999999991</c:v>
                </c:pt>
                <c:pt idx="10635">
                  <c:v>6.8080357142857135</c:v>
                </c:pt>
                <c:pt idx="10636">
                  <c:v>6.5848214285714279</c:v>
                </c:pt>
                <c:pt idx="10637">
                  <c:v>6.6964285714285712</c:v>
                </c:pt>
                <c:pt idx="10638">
                  <c:v>6.8080357142857135</c:v>
                </c:pt>
                <c:pt idx="10639">
                  <c:v>7.0312499999999991</c:v>
                </c:pt>
                <c:pt idx="10640">
                  <c:v>7.3660714285714279</c:v>
                </c:pt>
                <c:pt idx="10641">
                  <c:v>7.4776785714285703</c:v>
                </c:pt>
                <c:pt idx="10642">
                  <c:v>7.8124999999999991</c:v>
                </c:pt>
                <c:pt idx="10643">
                  <c:v>7.9241071428571423</c:v>
                </c:pt>
                <c:pt idx="10644">
                  <c:v>8.147321428571427</c:v>
                </c:pt>
                <c:pt idx="10645">
                  <c:v>8.2589285714285712</c:v>
                </c:pt>
                <c:pt idx="10646">
                  <c:v>8.2589285714285712</c:v>
                </c:pt>
                <c:pt idx="10647">
                  <c:v>8.2589285714285712</c:v>
                </c:pt>
                <c:pt idx="10648">
                  <c:v>8.3705357142857135</c:v>
                </c:pt>
                <c:pt idx="10649">
                  <c:v>8.3705357142857135</c:v>
                </c:pt>
                <c:pt idx="10650">
                  <c:v>8.4821428571428559</c:v>
                </c:pt>
                <c:pt idx="10651">
                  <c:v>8.4821428571428559</c:v>
                </c:pt>
                <c:pt idx="10652">
                  <c:v>8.7053571428571423</c:v>
                </c:pt>
                <c:pt idx="10653">
                  <c:v>8.8169642857142847</c:v>
                </c:pt>
                <c:pt idx="10654">
                  <c:v>8.8169642857142847</c:v>
                </c:pt>
                <c:pt idx="10655">
                  <c:v>8.7053571428571423</c:v>
                </c:pt>
                <c:pt idx="10656">
                  <c:v>8.59375</c:v>
                </c:pt>
                <c:pt idx="10657">
                  <c:v>8.59375</c:v>
                </c:pt>
                <c:pt idx="10658">
                  <c:v>8.4821428571428559</c:v>
                </c:pt>
                <c:pt idx="10659">
                  <c:v>8.4821428571428559</c:v>
                </c:pt>
                <c:pt idx="10660">
                  <c:v>8.3705357142857135</c:v>
                </c:pt>
                <c:pt idx="10661">
                  <c:v>8.4821428571428559</c:v>
                </c:pt>
                <c:pt idx="10662">
                  <c:v>8.3705357142857135</c:v>
                </c:pt>
                <c:pt idx="10663">
                  <c:v>8.3705357142857135</c:v>
                </c:pt>
                <c:pt idx="10664">
                  <c:v>8.3705357142857135</c:v>
                </c:pt>
                <c:pt idx="10665">
                  <c:v>8.2589285714285712</c:v>
                </c:pt>
                <c:pt idx="10666">
                  <c:v>8.0357142857142847</c:v>
                </c:pt>
                <c:pt idx="10667">
                  <c:v>8.0357142857142847</c:v>
                </c:pt>
                <c:pt idx="10668">
                  <c:v>8.2589285714285712</c:v>
                </c:pt>
                <c:pt idx="10669">
                  <c:v>8.4821428571428559</c:v>
                </c:pt>
                <c:pt idx="10670">
                  <c:v>8.7053571428571423</c:v>
                </c:pt>
                <c:pt idx="10671">
                  <c:v>8.7053571428571423</c:v>
                </c:pt>
                <c:pt idx="10672">
                  <c:v>8.59375</c:v>
                </c:pt>
                <c:pt idx="10673">
                  <c:v>8.4821428571428559</c:v>
                </c:pt>
                <c:pt idx="10674">
                  <c:v>8.147321428571427</c:v>
                </c:pt>
                <c:pt idx="10675">
                  <c:v>8.0357142857142847</c:v>
                </c:pt>
                <c:pt idx="10676">
                  <c:v>7.7008928571428568</c:v>
                </c:pt>
                <c:pt idx="10677">
                  <c:v>7.2544642857142847</c:v>
                </c:pt>
                <c:pt idx="10678">
                  <c:v>6.6964285714285712</c:v>
                </c:pt>
                <c:pt idx="10679">
                  <c:v>6.4732142857142847</c:v>
                </c:pt>
                <c:pt idx="10680">
                  <c:v>6.2499999999999991</c:v>
                </c:pt>
                <c:pt idx="10681">
                  <c:v>6.4732142857142847</c:v>
                </c:pt>
                <c:pt idx="10682">
                  <c:v>6.6964285714285712</c:v>
                </c:pt>
                <c:pt idx="10683">
                  <c:v>7.2544642857142847</c:v>
                </c:pt>
                <c:pt idx="10684">
                  <c:v>7.9241071428571423</c:v>
                </c:pt>
                <c:pt idx="10685">
                  <c:v>8.4821428571428559</c:v>
                </c:pt>
                <c:pt idx="10686">
                  <c:v>8.8169642857142847</c:v>
                </c:pt>
                <c:pt idx="10687">
                  <c:v>8.928571428571427</c:v>
                </c:pt>
                <c:pt idx="10688">
                  <c:v>8.7053571428571423</c:v>
                </c:pt>
                <c:pt idx="10689">
                  <c:v>8.2589285714285712</c:v>
                </c:pt>
                <c:pt idx="10690">
                  <c:v>7.7008928571428568</c:v>
                </c:pt>
                <c:pt idx="10691">
                  <c:v>6.8080357142857135</c:v>
                </c:pt>
                <c:pt idx="10692">
                  <c:v>6.0267857142857135</c:v>
                </c:pt>
                <c:pt idx="10693">
                  <c:v>5.4687499999999991</c:v>
                </c:pt>
                <c:pt idx="10694">
                  <c:v>5.8035714285714279</c:v>
                </c:pt>
                <c:pt idx="10695">
                  <c:v>6.6964285714285712</c:v>
                </c:pt>
                <c:pt idx="10696">
                  <c:v>7.7008928571428568</c:v>
                </c:pt>
                <c:pt idx="10697">
                  <c:v>8.928571428571427</c:v>
                </c:pt>
                <c:pt idx="10698">
                  <c:v>9.9330357142857135</c:v>
                </c:pt>
                <c:pt idx="10699">
                  <c:v>10.937499999999998</c:v>
                </c:pt>
                <c:pt idx="10700">
                  <c:v>11.607142857142856</c:v>
                </c:pt>
                <c:pt idx="10701">
                  <c:v>12.388392857142856</c:v>
                </c:pt>
                <c:pt idx="10702">
                  <c:v>12.834821428571427</c:v>
                </c:pt>
                <c:pt idx="10703">
                  <c:v>13.504464285714285</c:v>
                </c:pt>
                <c:pt idx="10704">
                  <c:v>13.392857142857142</c:v>
                </c:pt>
                <c:pt idx="10705">
                  <c:v>13.281249999999998</c:v>
                </c:pt>
                <c:pt idx="10706">
                  <c:v>12.946428571428569</c:v>
                </c:pt>
                <c:pt idx="10707">
                  <c:v>12.276785714285714</c:v>
                </c:pt>
                <c:pt idx="10708">
                  <c:v>11.607142857142856</c:v>
                </c:pt>
                <c:pt idx="10709">
                  <c:v>10.714285714285714</c:v>
                </c:pt>
                <c:pt idx="10710">
                  <c:v>10.044642857142856</c:v>
                </c:pt>
                <c:pt idx="10711">
                  <c:v>9.1517857142857135</c:v>
                </c:pt>
                <c:pt idx="10712">
                  <c:v>8.2589285714285712</c:v>
                </c:pt>
                <c:pt idx="10713">
                  <c:v>7.2544642857142847</c:v>
                </c:pt>
                <c:pt idx="10714">
                  <c:v>6.4732142857142847</c:v>
                </c:pt>
                <c:pt idx="10715">
                  <c:v>5.9151785714285712</c:v>
                </c:pt>
                <c:pt idx="10716">
                  <c:v>5.9151785714285712</c:v>
                </c:pt>
                <c:pt idx="10717">
                  <c:v>6.2499999999999991</c:v>
                </c:pt>
                <c:pt idx="10718">
                  <c:v>6.9196428571428568</c:v>
                </c:pt>
                <c:pt idx="10719">
                  <c:v>7.3660714285714279</c:v>
                </c:pt>
                <c:pt idx="10720">
                  <c:v>7.8124999999999991</c:v>
                </c:pt>
                <c:pt idx="10721">
                  <c:v>8.2589285714285712</c:v>
                </c:pt>
                <c:pt idx="10722">
                  <c:v>8.7053571428571423</c:v>
                </c:pt>
                <c:pt idx="10723">
                  <c:v>9.0401785714285712</c:v>
                </c:pt>
                <c:pt idx="10724">
                  <c:v>9.3749999999999982</c:v>
                </c:pt>
                <c:pt idx="10725">
                  <c:v>9.5982142857142847</c:v>
                </c:pt>
                <c:pt idx="10726">
                  <c:v>9.5982142857142847</c:v>
                </c:pt>
                <c:pt idx="10727">
                  <c:v>9.1517857142857135</c:v>
                </c:pt>
                <c:pt idx="10728">
                  <c:v>8.928571428571427</c:v>
                </c:pt>
                <c:pt idx="10729">
                  <c:v>8.3705357142857135</c:v>
                </c:pt>
                <c:pt idx="10730">
                  <c:v>8.0357142857142847</c:v>
                </c:pt>
                <c:pt idx="10731">
                  <c:v>7.5892857142857135</c:v>
                </c:pt>
                <c:pt idx="10732">
                  <c:v>7.2544642857142847</c:v>
                </c:pt>
                <c:pt idx="10733">
                  <c:v>6.9196428571428568</c:v>
                </c:pt>
                <c:pt idx="10734">
                  <c:v>6.6964285714285712</c:v>
                </c:pt>
                <c:pt idx="10735">
                  <c:v>6.5848214285714279</c:v>
                </c:pt>
                <c:pt idx="10736">
                  <c:v>6.2499999999999991</c:v>
                </c:pt>
                <c:pt idx="10737">
                  <c:v>6.2499999999999991</c:v>
                </c:pt>
                <c:pt idx="10738">
                  <c:v>6.4732142857142847</c:v>
                </c:pt>
                <c:pt idx="10739">
                  <c:v>6.9196428571428568</c:v>
                </c:pt>
                <c:pt idx="10740">
                  <c:v>7.2544642857142847</c:v>
                </c:pt>
                <c:pt idx="10741">
                  <c:v>8.147321428571427</c:v>
                </c:pt>
                <c:pt idx="10742">
                  <c:v>8.4821428571428559</c:v>
                </c:pt>
                <c:pt idx="10743">
                  <c:v>8.8169642857142847</c:v>
                </c:pt>
                <c:pt idx="10744">
                  <c:v>8.928571428571427</c:v>
                </c:pt>
                <c:pt idx="10745">
                  <c:v>9.1517857142857135</c:v>
                </c:pt>
                <c:pt idx="10746">
                  <c:v>8.928571428571427</c:v>
                </c:pt>
                <c:pt idx="10747">
                  <c:v>8.59375</c:v>
                </c:pt>
                <c:pt idx="10748">
                  <c:v>8.147321428571427</c:v>
                </c:pt>
                <c:pt idx="10749">
                  <c:v>7.5892857142857135</c:v>
                </c:pt>
                <c:pt idx="10750">
                  <c:v>7.0312499999999991</c:v>
                </c:pt>
                <c:pt idx="10751">
                  <c:v>6.2499999999999991</c:v>
                </c:pt>
                <c:pt idx="10752">
                  <c:v>5.5803571428571423</c:v>
                </c:pt>
                <c:pt idx="10753">
                  <c:v>6.1383928571428568</c:v>
                </c:pt>
                <c:pt idx="10754">
                  <c:v>7.2544642857142847</c:v>
                </c:pt>
                <c:pt idx="10755">
                  <c:v>8.0357142857142847</c:v>
                </c:pt>
                <c:pt idx="10756">
                  <c:v>8.59375</c:v>
                </c:pt>
                <c:pt idx="10757">
                  <c:v>9.1517857142857135</c:v>
                </c:pt>
                <c:pt idx="10758">
                  <c:v>8.928571428571427</c:v>
                </c:pt>
                <c:pt idx="10759">
                  <c:v>8.7053571428571423</c:v>
                </c:pt>
                <c:pt idx="10760">
                  <c:v>8.2589285714285712</c:v>
                </c:pt>
                <c:pt idx="10761">
                  <c:v>7.7008928571428568</c:v>
                </c:pt>
                <c:pt idx="10762">
                  <c:v>7.1428571428571423</c:v>
                </c:pt>
                <c:pt idx="10763">
                  <c:v>6.6964285714285712</c:v>
                </c:pt>
                <c:pt idx="10764">
                  <c:v>6.0267857142857135</c:v>
                </c:pt>
                <c:pt idx="10765">
                  <c:v>5.8035714285714279</c:v>
                </c:pt>
                <c:pt idx="10766">
                  <c:v>6.0267857142857135</c:v>
                </c:pt>
                <c:pt idx="10767">
                  <c:v>6.4732142857142847</c:v>
                </c:pt>
                <c:pt idx="10768">
                  <c:v>6.9196428571428568</c:v>
                </c:pt>
                <c:pt idx="10769">
                  <c:v>7.0312499999999991</c:v>
                </c:pt>
                <c:pt idx="10770">
                  <c:v>7.0312499999999991</c:v>
                </c:pt>
                <c:pt idx="10771">
                  <c:v>6.9196428571428568</c:v>
                </c:pt>
                <c:pt idx="10772">
                  <c:v>6.3616071428571423</c:v>
                </c:pt>
                <c:pt idx="10773">
                  <c:v>5.8035714285714279</c:v>
                </c:pt>
                <c:pt idx="10774">
                  <c:v>5.8035714285714279</c:v>
                </c:pt>
                <c:pt idx="10775">
                  <c:v>6.2499999999999991</c:v>
                </c:pt>
                <c:pt idx="10776">
                  <c:v>6.9196428571428568</c:v>
                </c:pt>
                <c:pt idx="10777">
                  <c:v>7.7008928571428568</c:v>
                </c:pt>
                <c:pt idx="10778">
                  <c:v>8.2589285714285712</c:v>
                </c:pt>
                <c:pt idx="10779">
                  <c:v>8.59375</c:v>
                </c:pt>
                <c:pt idx="10780">
                  <c:v>8.59375</c:v>
                </c:pt>
                <c:pt idx="10781">
                  <c:v>8.2589285714285712</c:v>
                </c:pt>
                <c:pt idx="10782">
                  <c:v>7.7008928571428568</c:v>
                </c:pt>
                <c:pt idx="10783">
                  <c:v>6.8080357142857135</c:v>
                </c:pt>
                <c:pt idx="10784">
                  <c:v>6.2499999999999991</c:v>
                </c:pt>
                <c:pt idx="10785">
                  <c:v>5.6919642857142856</c:v>
                </c:pt>
                <c:pt idx="10786">
                  <c:v>5.9151785714285712</c:v>
                </c:pt>
                <c:pt idx="10787">
                  <c:v>6.6964285714285712</c:v>
                </c:pt>
                <c:pt idx="10788">
                  <c:v>7.3660714285714279</c:v>
                </c:pt>
                <c:pt idx="10789">
                  <c:v>8.2589285714285712</c:v>
                </c:pt>
                <c:pt idx="10790">
                  <c:v>8.8169642857142847</c:v>
                </c:pt>
                <c:pt idx="10791">
                  <c:v>9.2633928571428559</c:v>
                </c:pt>
                <c:pt idx="10792">
                  <c:v>9.5982142857142847</c:v>
                </c:pt>
                <c:pt idx="10793">
                  <c:v>9.8214285714285712</c:v>
                </c:pt>
                <c:pt idx="10794">
                  <c:v>9.9330357142857135</c:v>
                </c:pt>
                <c:pt idx="10795">
                  <c:v>9.5982142857142847</c:v>
                </c:pt>
                <c:pt idx="10796">
                  <c:v>8.8169642857142847</c:v>
                </c:pt>
                <c:pt idx="10797">
                  <c:v>7.8124999999999991</c:v>
                </c:pt>
                <c:pt idx="10798">
                  <c:v>6.6964285714285712</c:v>
                </c:pt>
                <c:pt idx="10799">
                  <c:v>5.6919642857142856</c:v>
                </c:pt>
                <c:pt idx="10800">
                  <c:v>5.9151785714285712</c:v>
                </c:pt>
                <c:pt idx="10801">
                  <c:v>7.0312499999999991</c:v>
                </c:pt>
                <c:pt idx="10802">
                  <c:v>8.2589285714285712</c:v>
                </c:pt>
                <c:pt idx="10803">
                  <c:v>9.0401785714285712</c:v>
                </c:pt>
                <c:pt idx="10804">
                  <c:v>9.5982142857142847</c:v>
                </c:pt>
                <c:pt idx="10805">
                  <c:v>9.8214285714285712</c:v>
                </c:pt>
                <c:pt idx="10806">
                  <c:v>9.709821428571427</c:v>
                </c:pt>
                <c:pt idx="10807">
                  <c:v>9.1517857142857135</c:v>
                </c:pt>
                <c:pt idx="10808">
                  <c:v>8.4821428571428559</c:v>
                </c:pt>
                <c:pt idx="10809">
                  <c:v>7.9241071428571423</c:v>
                </c:pt>
                <c:pt idx="10810">
                  <c:v>7.0312499999999991</c:v>
                </c:pt>
                <c:pt idx="10811">
                  <c:v>6.1383928571428568</c:v>
                </c:pt>
                <c:pt idx="10812">
                  <c:v>5.5803571428571423</c:v>
                </c:pt>
                <c:pt idx="10813">
                  <c:v>6.2499999999999991</c:v>
                </c:pt>
                <c:pt idx="10814">
                  <c:v>6.8080357142857135</c:v>
                </c:pt>
                <c:pt idx="10815">
                  <c:v>7.3660714285714279</c:v>
                </c:pt>
                <c:pt idx="10816">
                  <c:v>7.8124999999999991</c:v>
                </c:pt>
                <c:pt idx="10817">
                  <c:v>8.147321428571427</c:v>
                </c:pt>
                <c:pt idx="10818">
                  <c:v>8.3705357142857135</c:v>
                </c:pt>
                <c:pt idx="10819">
                  <c:v>8.8169642857142847</c:v>
                </c:pt>
                <c:pt idx="10820">
                  <c:v>9.4866071428571423</c:v>
                </c:pt>
                <c:pt idx="10821">
                  <c:v>10.267857142857142</c:v>
                </c:pt>
                <c:pt idx="10822">
                  <c:v>10.714285714285714</c:v>
                </c:pt>
                <c:pt idx="10823">
                  <c:v>10.714285714285714</c:v>
                </c:pt>
                <c:pt idx="10824">
                  <c:v>10.714285714285714</c:v>
                </c:pt>
                <c:pt idx="10825">
                  <c:v>10.379464285714285</c:v>
                </c:pt>
                <c:pt idx="10826">
                  <c:v>9.8214285714285712</c:v>
                </c:pt>
                <c:pt idx="10827">
                  <c:v>9.4866071428571423</c:v>
                </c:pt>
                <c:pt idx="10828">
                  <c:v>9.0401785714285712</c:v>
                </c:pt>
                <c:pt idx="10829">
                  <c:v>8.4821428571428559</c:v>
                </c:pt>
                <c:pt idx="10830">
                  <c:v>7.8124999999999991</c:v>
                </c:pt>
                <c:pt idx="10831">
                  <c:v>6.8080357142857135</c:v>
                </c:pt>
                <c:pt idx="10832">
                  <c:v>6.2499999999999991</c:v>
                </c:pt>
                <c:pt idx="10833">
                  <c:v>5.5803571428571423</c:v>
                </c:pt>
                <c:pt idx="10834">
                  <c:v>5.6919642857142856</c:v>
                </c:pt>
                <c:pt idx="10835">
                  <c:v>7.3660714285714279</c:v>
                </c:pt>
                <c:pt idx="10836">
                  <c:v>8.4821428571428559</c:v>
                </c:pt>
                <c:pt idx="10837">
                  <c:v>9.8214285714285712</c:v>
                </c:pt>
                <c:pt idx="10838">
                  <c:v>10.937499999999998</c:v>
                </c:pt>
                <c:pt idx="10839">
                  <c:v>11.830357142857142</c:v>
                </c:pt>
                <c:pt idx="10840">
                  <c:v>12.388392857142856</c:v>
                </c:pt>
                <c:pt idx="10841">
                  <c:v>12.499999999999998</c:v>
                </c:pt>
                <c:pt idx="10842">
                  <c:v>12.388392857142856</c:v>
                </c:pt>
                <c:pt idx="10843">
                  <c:v>11.718749999999998</c:v>
                </c:pt>
                <c:pt idx="10844">
                  <c:v>11.049107142857142</c:v>
                </c:pt>
                <c:pt idx="10845">
                  <c:v>10.379464285714285</c:v>
                </c:pt>
                <c:pt idx="10846">
                  <c:v>9.3749999999999982</c:v>
                </c:pt>
                <c:pt idx="10847">
                  <c:v>8.59375</c:v>
                </c:pt>
                <c:pt idx="10848">
                  <c:v>8.0357142857142847</c:v>
                </c:pt>
                <c:pt idx="10849">
                  <c:v>7.3660714285714279</c:v>
                </c:pt>
                <c:pt idx="10850">
                  <c:v>6.6964285714285712</c:v>
                </c:pt>
                <c:pt idx="10851">
                  <c:v>5.8035714285714279</c:v>
                </c:pt>
                <c:pt idx="10852">
                  <c:v>5.5803571428571423</c:v>
                </c:pt>
                <c:pt idx="10853">
                  <c:v>6.0267857142857135</c:v>
                </c:pt>
                <c:pt idx="10854">
                  <c:v>6.6964285714285712</c:v>
                </c:pt>
                <c:pt idx="10855">
                  <c:v>7.5892857142857135</c:v>
                </c:pt>
                <c:pt idx="10856">
                  <c:v>8.4821428571428559</c:v>
                </c:pt>
                <c:pt idx="10857">
                  <c:v>9.1517857142857135</c:v>
                </c:pt>
                <c:pt idx="10858">
                  <c:v>9.709821428571427</c:v>
                </c:pt>
                <c:pt idx="10859">
                  <c:v>10.044642857142856</c:v>
                </c:pt>
                <c:pt idx="10860">
                  <c:v>10.491071428571427</c:v>
                </c:pt>
                <c:pt idx="10861">
                  <c:v>10.825892857142856</c:v>
                </c:pt>
                <c:pt idx="10862">
                  <c:v>10.825892857142856</c:v>
                </c:pt>
                <c:pt idx="10863">
                  <c:v>10.714285714285714</c:v>
                </c:pt>
                <c:pt idx="10864">
                  <c:v>10.044642857142856</c:v>
                </c:pt>
                <c:pt idx="10865">
                  <c:v>8.928571428571427</c:v>
                </c:pt>
                <c:pt idx="10866">
                  <c:v>7.9241071428571423</c:v>
                </c:pt>
                <c:pt idx="10867">
                  <c:v>7.1428571428571423</c:v>
                </c:pt>
                <c:pt idx="10868">
                  <c:v>6.2499999999999991</c:v>
                </c:pt>
                <c:pt idx="10869">
                  <c:v>5.8035714285714279</c:v>
                </c:pt>
                <c:pt idx="10870">
                  <c:v>6.3616071428571423</c:v>
                </c:pt>
                <c:pt idx="10871">
                  <c:v>6.8080357142857135</c:v>
                </c:pt>
                <c:pt idx="10872">
                  <c:v>6.9196428571428568</c:v>
                </c:pt>
                <c:pt idx="10873">
                  <c:v>7.1428571428571423</c:v>
                </c:pt>
                <c:pt idx="10874">
                  <c:v>7.1428571428571423</c:v>
                </c:pt>
                <c:pt idx="10875">
                  <c:v>6.9196428571428568</c:v>
                </c:pt>
                <c:pt idx="10876">
                  <c:v>6.5848214285714279</c:v>
                </c:pt>
                <c:pt idx="10877">
                  <c:v>6.2499999999999991</c:v>
                </c:pt>
                <c:pt idx="10878">
                  <c:v>6.0267857142857135</c:v>
                </c:pt>
                <c:pt idx="10879">
                  <c:v>5.9151785714285712</c:v>
                </c:pt>
                <c:pt idx="10880">
                  <c:v>6.0267857142857135</c:v>
                </c:pt>
                <c:pt idx="10881">
                  <c:v>6.3616071428571423</c:v>
                </c:pt>
                <c:pt idx="10882">
                  <c:v>6.5848214285714279</c:v>
                </c:pt>
                <c:pt idx="10883">
                  <c:v>7.0312499999999991</c:v>
                </c:pt>
                <c:pt idx="10884">
                  <c:v>7.1428571428571423</c:v>
                </c:pt>
                <c:pt idx="10885">
                  <c:v>7.2544642857142847</c:v>
                </c:pt>
                <c:pt idx="10886">
                  <c:v>7.1428571428571423</c:v>
                </c:pt>
                <c:pt idx="10887">
                  <c:v>7.1428571428571423</c:v>
                </c:pt>
                <c:pt idx="10888">
                  <c:v>6.8080357142857135</c:v>
                </c:pt>
                <c:pt idx="10889">
                  <c:v>6.6964285714285712</c:v>
                </c:pt>
                <c:pt idx="10890">
                  <c:v>6.5848214285714279</c:v>
                </c:pt>
                <c:pt idx="10891">
                  <c:v>6.6964285714285712</c:v>
                </c:pt>
                <c:pt idx="10892">
                  <c:v>6.9196428571428568</c:v>
                </c:pt>
                <c:pt idx="10893">
                  <c:v>7.3660714285714279</c:v>
                </c:pt>
                <c:pt idx="10894">
                  <c:v>7.9241071428571423</c:v>
                </c:pt>
                <c:pt idx="10895">
                  <c:v>8.2589285714285712</c:v>
                </c:pt>
                <c:pt idx="10896">
                  <c:v>8.7053571428571423</c:v>
                </c:pt>
                <c:pt idx="10897">
                  <c:v>9.3749999999999982</c:v>
                </c:pt>
                <c:pt idx="10898">
                  <c:v>9.9330357142857135</c:v>
                </c:pt>
                <c:pt idx="10899">
                  <c:v>10.491071428571427</c:v>
                </c:pt>
                <c:pt idx="10900">
                  <c:v>11.049107142857142</c:v>
                </c:pt>
                <c:pt idx="10901">
                  <c:v>11.160714285714285</c:v>
                </c:pt>
                <c:pt idx="10902">
                  <c:v>11.049107142857142</c:v>
                </c:pt>
                <c:pt idx="10903">
                  <c:v>10.714285714285714</c:v>
                </c:pt>
                <c:pt idx="10904">
                  <c:v>10.267857142857142</c:v>
                </c:pt>
                <c:pt idx="10905">
                  <c:v>9.3749999999999982</c:v>
                </c:pt>
                <c:pt idx="10906">
                  <c:v>8.59375</c:v>
                </c:pt>
                <c:pt idx="10907">
                  <c:v>7.5892857142857135</c:v>
                </c:pt>
                <c:pt idx="10908">
                  <c:v>6.6964285714285712</c:v>
                </c:pt>
                <c:pt idx="10909">
                  <c:v>5.8035714285714279</c:v>
                </c:pt>
                <c:pt idx="10910">
                  <c:v>6.4732142857142847</c:v>
                </c:pt>
                <c:pt idx="10911">
                  <c:v>7.2544642857142847</c:v>
                </c:pt>
                <c:pt idx="10912">
                  <c:v>8.147321428571427</c:v>
                </c:pt>
                <c:pt idx="10913">
                  <c:v>9.0401785714285712</c:v>
                </c:pt>
                <c:pt idx="10914">
                  <c:v>10.156249999999998</c:v>
                </c:pt>
                <c:pt idx="10915">
                  <c:v>11.383928571428571</c:v>
                </c:pt>
                <c:pt idx="10916">
                  <c:v>12.723214285714285</c:v>
                </c:pt>
                <c:pt idx="10917">
                  <c:v>13.616071428571427</c:v>
                </c:pt>
                <c:pt idx="10918">
                  <c:v>14.732142857142856</c:v>
                </c:pt>
                <c:pt idx="10919">
                  <c:v>15.736607142857141</c:v>
                </c:pt>
                <c:pt idx="10920">
                  <c:v>16.40625</c:v>
                </c:pt>
                <c:pt idx="10921">
                  <c:v>16.741071428571427</c:v>
                </c:pt>
                <c:pt idx="10922">
                  <c:v>17.075892857142854</c:v>
                </c:pt>
                <c:pt idx="10923">
                  <c:v>17.075892857142854</c:v>
                </c:pt>
                <c:pt idx="10924">
                  <c:v>16.852678571428569</c:v>
                </c:pt>
                <c:pt idx="10925">
                  <c:v>16.40625</c:v>
                </c:pt>
                <c:pt idx="10926">
                  <c:v>15.624999999999998</c:v>
                </c:pt>
                <c:pt idx="10927">
                  <c:v>14.843749999999998</c:v>
                </c:pt>
                <c:pt idx="10928">
                  <c:v>13.727678571428569</c:v>
                </c:pt>
                <c:pt idx="10929">
                  <c:v>12.611607142857142</c:v>
                </c:pt>
                <c:pt idx="10930">
                  <c:v>11.495535714285714</c:v>
                </c:pt>
                <c:pt idx="10931">
                  <c:v>10.379464285714285</c:v>
                </c:pt>
                <c:pt idx="10932">
                  <c:v>9.2633928571428559</c:v>
                </c:pt>
                <c:pt idx="10933">
                  <c:v>8.3705357142857135</c:v>
                </c:pt>
                <c:pt idx="10934">
                  <c:v>7.2544642857142847</c:v>
                </c:pt>
                <c:pt idx="10935">
                  <c:v>6.3616071428571423</c:v>
                </c:pt>
                <c:pt idx="10936">
                  <c:v>5.6919642857142856</c:v>
                </c:pt>
                <c:pt idx="10937">
                  <c:v>6.4732142857142847</c:v>
                </c:pt>
                <c:pt idx="10938">
                  <c:v>7.4776785714285703</c:v>
                </c:pt>
                <c:pt idx="10939">
                  <c:v>8.3705357142857135</c:v>
                </c:pt>
                <c:pt idx="10940">
                  <c:v>9.1517857142857135</c:v>
                </c:pt>
                <c:pt idx="10941">
                  <c:v>9.9330357142857135</c:v>
                </c:pt>
                <c:pt idx="10942">
                  <c:v>10.602678571428571</c:v>
                </c:pt>
                <c:pt idx="10943">
                  <c:v>11.160714285714285</c:v>
                </c:pt>
                <c:pt idx="10944">
                  <c:v>11.718749999999998</c:v>
                </c:pt>
                <c:pt idx="10945">
                  <c:v>11.830357142857142</c:v>
                </c:pt>
                <c:pt idx="10946">
                  <c:v>11.941964285714285</c:v>
                </c:pt>
                <c:pt idx="10947">
                  <c:v>11.718749999999998</c:v>
                </c:pt>
                <c:pt idx="10948">
                  <c:v>11.495535714285714</c:v>
                </c:pt>
                <c:pt idx="10949">
                  <c:v>11.272321428571427</c:v>
                </c:pt>
                <c:pt idx="10950">
                  <c:v>11.160714285714285</c:v>
                </c:pt>
                <c:pt idx="10951">
                  <c:v>11.049107142857142</c:v>
                </c:pt>
                <c:pt idx="10952">
                  <c:v>11.160714285714285</c:v>
                </c:pt>
                <c:pt idx="10953">
                  <c:v>10.044642857142856</c:v>
                </c:pt>
                <c:pt idx="10954">
                  <c:v>10.156249999999998</c:v>
                </c:pt>
                <c:pt idx="10955">
                  <c:v>10.156249999999998</c:v>
                </c:pt>
                <c:pt idx="10956">
                  <c:v>9.8214285714285712</c:v>
                </c:pt>
                <c:pt idx="10957">
                  <c:v>9.2633928571428559</c:v>
                </c:pt>
                <c:pt idx="10958">
                  <c:v>8.4821428571428559</c:v>
                </c:pt>
                <c:pt idx="10959">
                  <c:v>7.3660714285714279</c:v>
                </c:pt>
                <c:pt idx="10960">
                  <c:v>6.2499999999999991</c:v>
                </c:pt>
                <c:pt idx="10961">
                  <c:v>6.4732142857142847</c:v>
                </c:pt>
                <c:pt idx="10962">
                  <c:v>7.1428571428571423</c:v>
                </c:pt>
                <c:pt idx="10963">
                  <c:v>7.8124999999999991</c:v>
                </c:pt>
                <c:pt idx="10964">
                  <c:v>8.147321428571427</c:v>
                </c:pt>
                <c:pt idx="10965">
                  <c:v>8.3705357142857135</c:v>
                </c:pt>
                <c:pt idx="10966">
                  <c:v>8.4821428571428559</c:v>
                </c:pt>
                <c:pt idx="10967">
                  <c:v>8.7053571428571423</c:v>
                </c:pt>
                <c:pt idx="10968">
                  <c:v>8.59375</c:v>
                </c:pt>
                <c:pt idx="10969">
                  <c:v>8.4821428571428559</c:v>
                </c:pt>
                <c:pt idx="10970">
                  <c:v>8.2589285714285712</c:v>
                </c:pt>
                <c:pt idx="10971">
                  <c:v>7.4776785714285703</c:v>
                </c:pt>
                <c:pt idx="10972">
                  <c:v>6.9196428571428568</c:v>
                </c:pt>
                <c:pt idx="10973">
                  <c:v>6.3616071428571423</c:v>
                </c:pt>
                <c:pt idx="10974">
                  <c:v>5.9151785714285712</c:v>
                </c:pt>
                <c:pt idx="10975">
                  <c:v>5.9151785714285712</c:v>
                </c:pt>
                <c:pt idx="10976">
                  <c:v>6.3616071428571423</c:v>
                </c:pt>
                <c:pt idx="10977">
                  <c:v>7.0312499999999991</c:v>
                </c:pt>
                <c:pt idx="10978">
                  <c:v>7.8124999999999991</c:v>
                </c:pt>
                <c:pt idx="10979">
                  <c:v>8.3705357142857135</c:v>
                </c:pt>
                <c:pt idx="10980">
                  <c:v>8.928571428571427</c:v>
                </c:pt>
                <c:pt idx="10981">
                  <c:v>8.928571428571427</c:v>
                </c:pt>
                <c:pt idx="10982">
                  <c:v>9.0401785714285712</c:v>
                </c:pt>
                <c:pt idx="10983">
                  <c:v>8.59375</c:v>
                </c:pt>
                <c:pt idx="10984">
                  <c:v>8.0357142857142847</c:v>
                </c:pt>
                <c:pt idx="10985">
                  <c:v>7.2544642857142847</c:v>
                </c:pt>
                <c:pt idx="10986">
                  <c:v>6.4732142857142847</c:v>
                </c:pt>
                <c:pt idx="10987">
                  <c:v>5.8035714285714279</c:v>
                </c:pt>
                <c:pt idx="10988">
                  <c:v>6.6964285714285712</c:v>
                </c:pt>
                <c:pt idx="10989">
                  <c:v>7.3660714285714279</c:v>
                </c:pt>
                <c:pt idx="10990">
                  <c:v>8.147321428571427</c:v>
                </c:pt>
                <c:pt idx="10991">
                  <c:v>9.0401785714285712</c:v>
                </c:pt>
                <c:pt idx="10992">
                  <c:v>9.8214285714285712</c:v>
                </c:pt>
                <c:pt idx="10993">
                  <c:v>10.379464285714285</c:v>
                </c:pt>
                <c:pt idx="10994">
                  <c:v>11.160714285714285</c:v>
                </c:pt>
                <c:pt idx="10995">
                  <c:v>11.607142857142856</c:v>
                </c:pt>
                <c:pt idx="10996">
                  <c:v>11.941964285714285</c:v>
                </c:pt>
                <c:pt idx="10997">
                  <c:v>12.276785714285714</c:v>
                </c:pt>
                <c:pt idx="10998">
                  <c:v>12.276785714285714</c:v>
                </c:pt>
                <c:pt idx="10999">
                  <c:v>12.053571428571427</c:v>
                </c:pt>
                <c:pt idx="11000">
                  <c:v>11.495535714285714</c:v>
                </c:pt>
                <c:pt idx="11001">
                  <c:v>10.714285714285714</c:v>
                </c:pt>
                <c:pt idx="11002">
                  <c:v>9.8214285714285712</c:v>
                </c:pt>
                <c:pt idx="11003">
                  <c:v>8.928571428571427</c:v>
                </c:pt>
                <c:pt idx="11004">
                  <c:v>7.7008928571428568</c:v>
                </c:pt>
                <c:pt idx="11005">
                  <c:v>6.6964285714285712</c:v>
                </c:pt>
                <c:pt idx="11006">
                  <c:v>5.8035714285714279</c:v>
                </c:pt>
                <c:pt idx="11007">
                  <c:v>6.4732142857142847</c:v>
                </c:pt>
                <c:pt idx="11008">
                  <c:v>7.4776785714285703</c:v>
                </c:pt>
                <c:pt idx="11009">
                  <c:v>8.4821428571428559</c:v>
                </c:pt>
                <c:pt idx="11010">
                  <c:v>9.0401785714285712</c:v>
                </c:pt>
                <c:pt idx="11011">
                  <c:v>9.5982142857142847</c:v>
                </c:pt>
                <c:pt idx="11012">
                  <c:v>9.8214285714285712</c:v>
                </c:pt>
                <c:pt idx="11013">
                  <c:v>10.044642857142856</c:v>
                </c:pt>
                <c:pt idx="11014">
                  <c:v>10.044642857142856</c:v>
                </c:pt>
                <c:pt idx="11015">
                  <c:v>10.044642857142856</c:v>
                </c:pt>
                <c:pt idx="11016">
                  <c:v>9.5982142857142847</c:v>
                </c:pt>
                <c:pt idx="11017">
                  <c:v>9.1517857142857135</c:v>
                </c:pt>
                <c:pt idx="11018">
                  <c:v>8.7053571428571423</c:v>
                </c:pt>
                <c:pt idx="11019">
                  <c:v>8.0357142857142847</c:v>
                </c:pt>
                <c:pt idx="11020">
                  <c:v>7.2544642857142847</c:v>
                </c:pt>
                <c:pt idx="11021">
                  <c:v>6.3616071428571423</c:v>
                </c:pt>
                <c:pt idx="11022">
                  <c:v>6.0267857142857135</c:v>
                </c:pt>
                <c:pt idx="11023">
                  <c:v>6.8080357142857135</c:v>
                </c:pt>
                <c:pt idx="11024">
                  <c:v>7.5892857142857135</c:v>
                </c:pt>
                <c:pt idx="11025">
                  <c:v>8.3705357142857135</c:v>
                </c:pt>
                <c:pt idx="11026">
                  <c:v>8.928571428571427</c:v>
                </c:pt>
                <c:pt idx="11027">
                  <c:v>9.4866071428571423</c:v>
                </c:pt>
                <c:pt idx="11028">
                  <c:v>10.044642857142856</c:v>
                </c:pt>
                <c:pt idx="11029">
                  <c:v>10.714285714285714</c:v>
                </c:pt>
                <c:pt idx="11030">
                  <c:v>10.937499999999998</c:v>
                </c:pt>
                <c:pt idx="11031">
                  <c:v>11.272321428571427</c:v>
                </c:pt>
                <c:pt idx="11032">
                  <c:v>11.272321428571427</c:v>
                </c:pt>
                <c:pt idx="11033">
                  <c:v>11.607142857142856</c:v>
                </c:pt>
                <c:pt idx="11034">
                  <c:v>11.830357142857142</c:v>
                </c:pt>
                <c:pt idx="11035">
                  <c:v>12.165178571428569</c:v>
                </c:pt>
                <c:pt idx="11036">
                  <c:v>12.388392857142856</c:v>
                </c:pt>
                <c:pt idx="11037">
                  <c:v>12.388392857142856</c:v>
                </c:pt>
                <c:pt idx="11038">
                  <c:v>12.165178571428569</c:v>
                </c:pt>
                <c:pt idx="11039">
                  <c:v>11.607142857142856</c:v>
                </c:pt>
                <c:pt idx="11040">
                  <c:v>10.825892857142856</c:v>
                </c:pt>
                <c:pt idx="11041">
                  <c:v>9.8214285714285712</c:v>
                </c:pt>
                <c:pt idx="11042">
                  <c:v>8.7053571428571423</c:v>
                </c:pt>
                <c:pt idx="11043">
                  <c:v>7.3660714285714279</c:v>
                </c:pt>
                <c:pt idx="11044">
                  <c:v>6.0267857142857135</c:v>
                </c:pt>
                <c:pt idx="11045">
                  <c:v>7.0312499999999991</c:v>
                </c:pt>
                <c:pt idx="11046">
                  <c:v>8.2589285714285712</c:v>
                </c:pt>
                <c:pt idx="11047">
                  <c:v>9.4866071428571423</c:v>
                </c:pt>
                <c:pt idx="11048">
                  <c:v>10.379464285714285</c:v>
                </c:pt>
                <c:pt idx="11049">
                  <c:v>11.160714285714285</c:v>
                </c:pt>
                <c:pt idx="11050">
                  <c:v>11.607142857142856</c:v>
                </c:pt>
                <c:pt idx="11051">
                  <c:v>11.718749999999998</c:v>
                </c:pt>
                <c:pt idx="11052">
                  <c:v>11.607142857142856</c:v>
                </c:pt>
                <c:pt idx="11053">
                  <c:v>11.160714285714285</c:v>
                </c:pt>
                <c:pt idx="11054">
                  <c:v>10.379464285714285</c:v>
                </c:pt>
                <c:pt idx="11055">
                  <c:v>9.709821428571427</c:v>
                </c:pt>
                <c:pt idx="11056">
                  <c:v>8.7053571428571423</c:v>
                </c:pt>
                <c:pt idx="11057">
                  <c:v>7.5892857142857135</c:v>
                </c:pt>
                <c:pt idx="11058">
                  <c:v>6.6964285714285712</c:v>
                </c:pt>
                <c:pt idx="11059">
                  <c:v>7.4776785714285703</c:v>
                </c:pt>
                <c:pt idx="11060">
                  <c:v>8.147321428571427</c:v>
                </c:pt>
                <c:pt idx="11061">
                  <c:v>8.3705357142857135</c:v>
                </c:pt>
                <c:pt idx="11062">
                  <c:v>8.2589285714285712</c:v>
                </c:pt>
                <c:pt idx="11063">
                  <c:v>8.0357142857142847</c:v>
                </c:pt>
                <c:pt idx="11064">
                  <c:v>7.4776785714285703</c:v>
                </c:pt>
                <c:pt idx="11065">
                  <c:v>6.8080357142857135</c:v>
                </c:pt>
                <c:pt idx="11066">
                  <c:v>6.3616071428571423</c:v>
                </c:pt>
                <c:pt idx="11067">
                  <c:v>5.9151785714285712</c:v>
                </c:pt>
                <c:pt idx="11068">
                  <c:v>6.2499999999999991</c:v>
                </c:pt>
                <c:pt idx="11069">
                  <c:v>6.8080357142857135</c:v>
                </c:pt>
                <c:pt idx="11070">
                  <c:v>7.1428571428571423</c:v>
                </c:pt>
                <c:pt idx="11071">
                  <c:v>7.2544642857142847</c:v>
                </c:pt>
                <c:pt idx="11072">
                  <c:v>7.4776785714285703</c:v>
                </c:pt>
                <c:pt idx="11073">
                  <c:v>7.5892857142857135</c:v>
                </c:pt>
                <c:pt idx="11074">
                  <c:v>7.5892857142857135</c:v>
                </c:pt>
                <c:pt idx="11075">
                  <c:v>7.7008928571428568</c:v>
                </c:pt>
                <c:pt idx="11076">
                  <c:v>7.8124999999999991</c:v>
                </c:pt>
                <c:pt idx="11077">
                  <c:v>7.7008928571428568</c:v>
                </c:pt>
                <c:pt idx="11078">
                  <c:v>7.5892857142857135</c:v>
                </c:pt>
                <c:pt idx="11079">
                  <c:v>7.2544642857142847</c:v>
                </c:pt>
                <c:pt idx="11080">
                  <c:v>7.0312499999999991</c:v>
                </c:pt>
                <c:pt idx="11081">
                  <c:v>6.4732142857142847</c:v>
                </c:pt>
                <c:pt idx="11082">
                  <c:v>6.2499999999999991</c:v>
                </c:pt>
                <c:pt idx="11083">
                  <c:v>6.1383928571428568</c:v>
                </c:pt>
                <c:pt idx="11084">
                  <c:v>6.2499999999999991</c:v>
                </c:pt>
                <c:pt idx="11085">
                  <c:v>6.4732142857142847</c:v>
                </c:pt>
                <c:pt idx="11086">
                  <c:v>7.0312499999999991</c:v>
                </c:pt>
                <c:pt idx="11087">
                  <c:v>7.3660714285714279</c:v>
                </c:pt>
                <c:pt idx="11088">
                  <c:v>7.7008928571428568</c:v>
                </c:pt>
                <c:pt idx="11089">
                  <c:v>8.0357142857142847</c:v>
                </c:pt>
                <c:pt idx="11090">
                  <c:v>8.147321428571427</c:v>
                </c:pt>
                <c:pt idx="11091">
                  <c:v>8.3705357142857135</c:v>
                </c:pt>
                <c:pt idx="11092">
                  <c:v>8.7053571428571423</c:v>
                </c:pt>
                <c:pt idx="11093">
                  <c:v>8.7053571428571423</c:v>
                </c:pt>
                <c:pt idx="11094">
                  <c:v>8.8169642857142847</c:v>
                </c:pt>
                <c:pt idx="11095">
                  <c:v>8.928571428571427</c:v>
                </c:pt>
                <c:pt idx="11096">
                  <c:v>8.8169642857142847</c:v>
                </c:pt>
                <c:pt idx="11097">
                  <c:v>8.59375</c:v>
                </c:pt>
                <c:pt idx="11098">
                  <c:v>8.3705357142857135</c:v>
                </c:pt>
                <c:pt idx="11099">
                  <c:v>8.2589285714285712</c:v>
                </c:pt>
                <c:pt idx="11100">
                  <c:v>7.7008928571428568</c:v>
                </c:pt>
                <c:pt idx="11101">
                  <c:v>7.2544642857142847</c:v>
                </c:pt>
                <c:pt idx="11102">
                  <c:v>6.9196428571428568</c:v>
                </c:pt>
                <c:pt idx="11103">
                  <c:v>6.8080357142857135</c:v>
                </c:pt>
                <c:pt idx="11104">
                  <c:v>6.8080357142857135</c:v>
                </c:pt>
                <c:pt idx="11105">
                  <c:v>6.9196428571428568</c:v>
                </c:pt>
                <c:pt idx="11106">
                  <c:v>7.2544642857142847</c:v>
                </c:pt>
                <c:pt idx="11107">
                  <c:v>7.8124999999999991</c:v>
                </c:pt>
                <c:pt idx="11108">
                  <c:v>8.4821428571428559</c:v>
                </c:pt>
                <c:pt idx="11109">
                  <c:v>9.2633928571428559</c:v>
                </c:pt>
                <c:pt idx="11110">
                  <c:v>9.8214285714285712</c:v>
                </c:pt>
                <c:pt idx="11111">
                  <c:v>10.267857142857142</c:v>
                </c:pt>
                <c:pt idx="11112">
                  <c:v>10.379464285714285</c:v>
                </c:pt>
                <c:pt idx="11113">
                  <c:v>10.379464285714285</c:v>
                </c:pt>
                <c:pt idx="11114">
                  <c:v>10.379464285714285</c:v>
                </c:pt>
                <c:pt idx="11115">
                  <c:v>10.156249999999998</c:v>
                </c:pt>
                <c:pt idx="11116">
                  <c:v>9.8214285714285712</c:v>
                </c:pt>
                <c:pt idx="11117">
                  <c:v>9.4866071428571423</c:v>
                </c:pt>
                <c:pt idx="11118">
                  <c:v>9.2633928571428559</c:v>
                </c:pt>
                <c:pt idx="11119">
                  <c:v>8.928571428571427</c:v>
                </c:pt>
                <c:pt idx="11120">
                  <c:v>8.4821428571428559</c:v>
                </c:pt>
                <c:pt idx="11121">
                  <c:v>8.0357142857142847</c:v>
                </c:pt>
                <c:pt idx="11122">
                  <c:v>7.5892857142857135</c:v>
                </c:pt>
                <c:pt idx="11123">
                  <c:v>7.2544642857142847</c:v>
                </c:pt>
                <c:pt idx="11124">
                  <c:v>7.0312499999999991</c:v>
                </c:pt>
                <c:pt idx="11125">
                  <c:v>6.6964285714285712</c:v>
                </c:pt>
                <c:pt idx="11126">
                  <c:v>6.4732142857142847</c:v>
                </c:pt>
                <c:pt idx="11127">
                  <c:v>6.2499999999999991</c:v>
                </c:pt>
                <c:pt idx="11128">
                  <c:v>6.3616071428571423</c:v>
                </c:pt>
                <c:pt idx="11129">
                  <c:v>6.2499999999999991</c:v>
                </c:pt>
                <c:pt idx="11130">
                  <c:v>6.3616071428571423</c:v>
                </c:pt>
                <c:pt idx="11131">
                  <c:v>6.4732142857142847</c:v>
                </c:pt>
                <c:pt idx="11132">
                  <c:v>6.5848214285714279</c:v>
                </c:pt>
                <c:pt idx="11133">
                  <c:v>6.6964285714285712</c:v>
                </c:pt>
                <c:pt idx="11134">
                  <c:v>7.2544642857142847</c:v>
                </c:pt>
                <c:pt idx="11135">
                  <c:v>7.8124999999999991</c:v>
                </c:pt>
                <c:pt idx="11136">
                  <c:v>8.0357142857142847</c:v>
                </c:pt>
                <c:pt idx="11137">
                  <c:v>8.147321428571427</c:v>
                </c:pt>
                <c:pt idx="11138">
                  <c:v>8.147321428571427</c:v>
                </c:pt>
                <c:pt idx="11139">
                  <c:v>7.7008928571428568</c:v>
                </c:pt>
                <c:pt idx="11140">
                  <c:v>7.1428571428571423</c:v>
                </c:pt>
                <c:pt idx="11141">
                  <c:v>6.6964285714285712</c:v>
                </c:pt>
                <c:pt idx="11142">
                  <c:v>5.9151785714285712</c:v>
                </c:pt>
                <c:pt idx="11143">
                  <c:v>6.0267857142857135</c:v>
                </c:pt>
                <c:pt idx="11144">
                  <c:v>6.4732142857142847</c:v>
                </c:pt>
                <c:pt idx="11145">
                  <c:v>7.4776785714285703</c:v>
                </c:pt>
                <c:pt idx="11146">
                  <c:v>8.59375</c:v>
                </c:pt>
                <c:pt idx="11147">
                  <c:v>9.3749999999999982</c:v>
                </c:pt>
                <c:pt idx="11148">
                  <c:v>10.044642857142856</c:v>
                </c:pt>
                <c:pt idx="11149">
                  <c:v>10.156249999999998</c:v>
                </c:pt>
                <c:pt idx="11150">
                  <c:v>10.491071428571427</c:v>
                </c:pt>
                <c:pt idx="11151">
                  <c:v>10.379464285714285</c:v>
                </c:pt>
                <c:pt idx="11152">
                  <c:v>9.9330357142857135</c:v>
                </c:pt>
                <c:pt idx="11153">
                  <c:v>9.2633928571428559</c:v>
                </c:pt>
                <c:pt idx="11154">
                  <c:v>8.2589285714285712</c:v>
                </c:pt>
                <c:pt idx="11155">
                  <c:v>6.9196428571428568</c:v>
                </c:pt>
                <c:pt idx="11156">
                  <c:v>5.8035714285714279</c:v>
                </c:pt>
                <c:pt idx="11157">
                  <c:v>6.4732142857142847</c:v>
                </c:pt>
                <c:pt idx="11158">
                  <c:v>7.3660714285714279</c:v>
                </c:pt>
                <c:pt idx="11159">
                  <c:v>8.2589285714285712</c:v>
                </c:pt>
                <c:pt idx="11160">
                  <c:v>8.4821428571428559</c:v>
                </c:pt>
                <c:pt idx="11161">
                  <c:v>8.2589285714285712</c:v>
                </c:pt>
                <c:pt idx="11162">
                  <c:v>8.0357142857142847</c:v>
                </c:pt>
                <c:pt idx="11163">
                  <c:v>7.3660714285714279</c:v>
                </c:pt>
                <c:pt idx="11164">
                  <c:v>6.5848214285714279</c:v>
                </c:pt>
                <c:pt idx="11165">
                  <c:v>6.2499999999999991</c:v>
                </c:pt>
                <c:pt idx="11166">
                  <c:v>6.2499999999999991</c:v>
                </c:pt>
                <c:pt idx="11167">
                  <c:v>6.6964285714285712</c:v>
                </c:pt>
                <c:pt idx="11168">
                  <c:v>6.9196428571428568</c:v>
                </c:pt>
                <c:pt idx="11169">
                  <c:v>7.3660714285714279</c:v>
                </c:pt>
                <c:pt idx="11170">
                  <c:v>7.4776785714285703</c:v>
                </c:pt>
                <c:pt idx="11171">
                  <c:v>7.7008928571428568</c:v>
                </c:pt>
                <c:pt idx="11172">
                  <c:v>7.8124999999999991</c:v>
                </c:pt>
                <c:pt idx="11173">
                  <c:v>7.8124999999999991</c:v>
                </c:pt>
                <c:pt idx="11174">
                  <c:v>7.7008928571428568</c:v>
                </c:pt>
                <c:pt idx="11175">
                  <c:v>7.9241071428571423</c:v>
                </c:pt>
                <c:pt idx="11176">
                  <c:v>8.0357142857142847</c:v>
                </c:pt>
                <c:pt idx="11177">
                  <c:v>8.2589285714285712</c:v>
                </c:pt>
                <c:pt idx="11178">
                  <c:v>8.3705357142857135</c:v>
                </c:pt>
                <c:pt idx="11179">
                  <c:v>8.2589285714285712</c:v>
                </c:pt>
                <c:pt idx="11180">
                  <c:v>8.147321428571427</c:v>
                </c:pt>
                <c:pt idx="11181">
                  <c:v>7.8124999999999991</c:v>
                </c:pt>
                <c:pt idx="11182">
                  <c:v>7.4776785714285703</c:v>
                </c:pt>
                <c:pt idx="11183">
                  <c:v>7.3660714285714279</c:v>
                </c:pt>
                <c:pt idx="11184">
                  <c:v>7.1428571428571423</c:v>
                </c:pt>
                <c:pt idx="11185">
                  <c:v>6.9196428571428568</c:v>
                </c:pt>
                <c:pt idx="11186">
                  <c:v>6.6964285714285712</c:v>
                </c:pt>
                <c:pt idx="11187">
                  <c:v>6.4732142857142847</c:v>
                </c:pt>
                <c:pt idx="11188">
                  <c:v>6.2499999999999991</c:v>
                </c:pt>
                <c:pt idx="11189">
                  <c:v>6.4732142857142847</c:v>
                </c:pt>
                <c:pt idx="11190">
                  <c:v>6.4732142857142847</c:v>
                </c:pt>
                <c:pt idx="11191">
                  <c:v>6.9196428571428568</c:v>
                </c:pt>
                <c:pt idx="11192">
                  <c:v>7.1428571428571423</c:v>
                </c:pt>
                <c:pt idx="11193">
                  <c:v>7.4776785714285703</c:v>
                </c:pt>
                <c:pt idx="11194">
                  <c:v>7.9241071428571423</c:v>
                </c:pt>
                <c:pt idx="11195">
                  <c:v>8.147321428571427</c:v>
                </c:pt>
                <c:pt idx="11196">
                  <c:v>8.4821428571428559</c:v>
                </c:pt>
                <c:pt idx="11197">
                  <c:v>8.8169642857142847</c:v>
                </c:pt>
                <c:pt idx="11198">
                  <c:v>8.928571428571427</c:v>
                </c:pt>
                <c:pt idx="11199">
                  <c:v>8.8169642857142847</c:v>
                </c:pt>
                <c:pt idx="11200">
                  <c:v>8.7053571428571423</c:v>
                </c:pt>
                <c:pt idx="11201">
                  <c:v>8.3705357142857135</c:v>
                </c:pt>
                <c:pt idx="11202">
                  <c:v>7.9241071428571423</c:v>
                </c:pt>
                <c:pt idx="11203">
                  <c:v>7.3660714285714279</c:v>
                </c:pt>
                <c:pt idx="11204">
                  <c:v>6.8080357142857135</c:v>
                </c:pt>
                <c:pt idx="11205">
                  <c:v>6.1383928571428568</c:v>
                </c:pt>
                <c:pt idx="11206">
                  <c:v>6.1383928571428568</c:v>
                </c:pt>
                <c:pt idx="11207">
                  <c:v>6.6964285714285712</c:v>
                </c:pt>
                <c:pt idx="11208">
                  <c:v>7.7008928571428568</c:v>
                </c:pt>
                <c:pt idx="11209">
                  <c:v>8.928571428571427</c:v>
                </c:pt>
                <c:pt idx="11210">
                  <c:v>10.156249999999998</c:v>
                </c:pt>
                <c:pt idx="11211">
                  <c:v>12.053571428571427</c:v>
                </c:pt>
                <c:pt idx="11212">
                  <c:v>12.834821428571427</c:v>
                </c:pt>
                <c:pt idx="11213">
                  <c:v>13.169642857142856</c:v>
                </c:pt>
                <c:pt idx="11214">
                  <c:v>13.392857142857142</c:v>
                </c:pt>
                <c:pt idx="11215">
                  <c:v>13.281249999999998</c:v>
                </c:pt>
                <c:pt idx="11216">
                  <c:v>12.834821428571427</c:v>
                </c:pt>
                <c:pt idx="11217">
                  <c:v>12.053571428571427</c:v>
                </c:pt>
                <c:pt idx="11218">
                  <c:v>10.937499999999998</c:v>
                </c:pt>
                <c:pt idx="11219">
                  <c:v>9.5982142857142847</c:v>
                </c:pt>
                <c:pt idx="11220">
                  <c:v>8.0357142857142847</c:v>
                </c:pt>
                <c:pt idx="11221">
                  <c:v>6.6964285714285712</c:v>
                </c:pt>
                <c:pt idx="11222">
                  <c:v>7.5892857142857135</c:v>
                </c:pt>
                <c:pt idx="11223">
                  <c:v>8.4821428571428559</c:v>
                </c:pt>
                <c:pt idx="11224">
                  <c:v>9.2633928571428559</c:v>
                </c:pt>
                <c:pt idx="11225">
                  <c:v>9.709821428571427</c:v>
                </c:pt>
                <c:pt idx="11226">
                  <c:v>10.044642857142856</c:v>
                </c:pt>
                <c:pt idx="11227">
                  <c:v>10.156249999999998</c:v>
                </c:pt>
                <c:pt idx="11228">
                  <c:v>10.267857142857142</c:v>
                </c:pt>
                <c:pt idx="11229">
                  <c:v>10.379464285714285</c:v>
                </c:pt>
                <c:pt idx="11230">
                  <c:v>10.267857142857142</c:v>
                </c:pt>
                <c:pt idx="11231">
                  <c:v>10.044642857142856</c:v>
                </c:pt>
                <c:pt idx="11232">
                  <c:v>9.709821428571427</c:v>
                </c:pt>
                <c:pt idx="11233">
                  <c:v>9.1517857142857135</c:v>
                </c:pt>
                <c:pt idx="11234">
                  <c:v>8.7053571428571423</c:v>
                </c:pt>
                <c:pt idx="11235">
                  <c:v>7.8124999999999991</c:v>
                </c:pt>
                <c:pt idx="11236">
                  <c:v>7.0312499999999991</c:v>
                </c:pt>
                <c:pt idx="11237">
                  <c:v>6.6964285714285712</c:v>
                </c:pt>
                <c:pt idx="11238">
                  <c:v>7.4776785714285703</c:v>
                </c:pt>
                <c:pt idx="11239">
                  <c:v>8.59375</c:v>
                </c:pt>
                <c:pt idx="11240">
                  <c:v>9.8214285714285712</c:v>
                </c:pt>
                <c:pt idx="11241">
                  <c:v>10.825892857142856</c:v>
                </c:pt>
                <c:pt idx="11242">
                  <c:v>12.053571428571427</c:v>
                </c:pt>
                <c:pt idx="11243">
                  <c:v>12.946428571428569</c:v>
                </c:pt>
                <c:pt idx="11244">
                  <c:v>13.839285714285714</c:v>
                </c:pt>
                <c:pt idx="11245">
                  <c:v>14.285714285714285</c:v>
                </c:pt>
                <c:pt idx="11246">
                  <c:v>14.732142857142856</c:v>
                </c:pt>
                <c:pt idx="11247">
                  <c:v>14.732142857142856</c:v>
                </c:pt>
                <c:pt idx="11248">
                  <c:v>14.620535714285714</c:v>
                </c:pt>
                <c:pt idx="11249">
                  <c:v>14.397321428571427</c:v>
                </c:pt>
                <c:pt idx="11250">
                  <c:v>13.839285714285714</c:v>
                </c:pt>
                <c:pt idx="11251">
                  <c:v>13.281249999999998</c:v>
                </c:pt>
                <c:pt idx="11252">
                  <c:v>12.388392857142856</c:v>
                </c:pt>
                <c:pt idx="11253">
                  <c:v>11.049107142857142</c:v>
                </c:pt>
                <c:pt idx="11254">
                  <c:v>10.044642857142856</c:v>
                </c:pt>
                <c:pt idx="11255">
                  <c:v>8.928571428571427</c:v>
                </c:pt>
                <c:pt idx="11256">
                  <c:v>8.0357142857142847</c:v>
                </c:pt>
                <c:pt idx="11257">
                  <c:v>7.1428571428571423</c:v>
                </c:pt>
                <c:pt idx="11258">
                  <c:v>6.2499999999999991</c:v>
                </c:pt>
                <c:pt idx="11259">
                  <c:v>6.8080357142857135</c:v>
                </c:pt>
                <c:pt idx="11260">
                  <c:v>7.4776785714285703</c:v>
                </c:pt>
                <c:pt idx="11261">
                  <c:v>7.9241071428571423</c:v>
                </c:pt>
                <c:pt idx="11262">
                  <c:v>7.8124999999999991</c:v>
                </c:pt>
                <c:pt idx="11263">
                  <c:v>7.4776785714285703</c:v>
                </c:pt>
                <c:pt idx="11264">
                  <c:v>7.1428571428571423</c:v>
                </c:pt>
                <c:pt idx="11265">
                  <c:v>6.3616071428571423</c:v>
                </c:pt>
                <c:pt idx="11266">
                  <c:v>6.6964285714285712</c:v>
                </c:pt>
                <c:pt idx="11267">
                  <c:v>7.4776785714285703</c:v>
                </c:pt>
                <c:pt idx="11268">
                  <c:v>7.7008928571428568</c:v>
                </c:pt>
                <c:pt idx="11269">
                  <c:v>8.2589285714285712</c:v>
                </c:pt>
                <c:pt idx="11270">
                  <c:v>8.4821428571428559</c:v>
                </c:pt>
                <c:pt idx="11271">
                  <c:v>8.928571428571427</c:v>
                </c:pt>
                <c:pt idx="11272">
                  <c:v>9.3749999999999982</c:v>
                </c:pt>
                <c:pt idx="11273">
                  <c:v>9.709821428571427</c:v>
                </c:pt>
                <c:pt idx="11274">
                  <c:v>9.8214285714285712</c:v>
                </c:pt>
                <c:pt idx="11275">
                  <c:v>10.044642857142856</c:v>
                </c:pt>
                <c:pt idx="11276">
                  <c:v>10.044642857142856</c:v>
                </c:pt>
                <c:pt idx="11277">
                  <c:v>9.9330357142857135</c:v>
                </c:pt>
                <c:pt idx="11278">
                  <c:v>9.9330357142857135</c:v>
                </c:pt>
                <c:pt idx="11279">
                  <c:v>9.5982142857142847</c:v>
                </c:pt>
                <c:pt idx="11280">
                  <c:v>9.3749999999999982</c:v>
                </c:pt>
                <c:pt idx="11281">
                  <c:v>9.1517857142857135</c:v>
                </c:pt>
                <c:pt idx="11282">
                  <c:v>8.7053571428571423</c:v>
                </c:pt>
                <c:pt idx="11283">
                  <c:v>8.4821428571428559</c:v>
                </c:pt>
                <c:pt idx="11284">
                  <c:v>8.0357142857142847</c:v>
                </c:pt>
                <c:pt idx="11285">
                  <c:v>7.4776785714285703</c:v>
                </c:pt>
                <c:pt idx="11286">
                  <c:v>6.9196428571428568</c:v>
                </c:pt>
                <c:pt idx="11287">
                  <c:v>6.3616071428571423</c:v>
                </c:pt>
                <c:pt idx="11288">
                  <c:v>6.0267857142857135</c:v>
                </c:pt>
                <c:pt idx="11289">
                  <c:v>6.0267857142857135</c:v>
                </c:pt>
                <c:pt idx="11290">
                  <c:v>6.4732142857142847</c:v>
                </c:pt>
                <c:pt idx="11291">
                  <c:v>6.8080357142857135</c:v>
                </c:pt>
                <c:pt idx="11292">
                  <c:v>7.3660714285714279</c:v>
                </c:pt>
                <c:pt idx="11293">
                  <c:v>7.3660714285714279</c:v>
                </c:pt>
                <c:pt idx="11294">
                  <c:v>7.5892857142857135</c:v>
                </c:pt>
                <c:pt idx="11295">
                  <c:v>7.9241071428571423</c:v>
                </c:pt>
                <c:pt idx="11296">
                  <c:v>8.2589285714285712</c:v>
                </c:pt>
                <c:pt idx="11297">
                  <c:v>8.4821428571428559</c:v>
                </c:pt>
                <c:pt idx="11298">
                  <c:v>8.7053571428571423</c:v>
                </c:pt>
                <c:pt idx="11299">
                  <c:v>8.8169642857142847</c:v>
                </c:pt>
                <c:pt idx="11300">
                  <c:v>8.8169642857142847</c:v>
                </c:pt>
                <c:pt idx="11301">
                  <c:v>8.7053571428571423</c:v>
                </c:pt>
                <c:pt idx="11302">
                  <c:v>8.59375</c:v>
                </c:pt>
                <c:pt idx="11303">
                  <c:v>8.2589285714285712</c:v>
                </c:pt>
                <c:pt idx="11304">
                  <c:v>7.5892857142857135</c:v>
                </c:pt>
                <c:pt idx="11305">
                  <c:v>7.1428571428571423</c:v>
                </c:pt>
                <c:pt idx="11306">
                  <c:v>6.8080357142857135</c:v>
                </c:pt>
                <c:pt idx="11307">
                  <c:v>6.4732142857142847</c:v>
                </c:pt>
                <c:pt idx="11308">
                  <c:v>6.1383928571428568</c:v>
                </c:pt>
                <c:pt idx="11309">
                  <c:v>6.2499999999999991</c:v>
                </c:pt>
                <c:pt idx="11310">
                  <c:v>6.2499999999999991</c:v>
                </c:pt>
                <c:pt idx="11311">
                  <c:v>6.4732142857142847</c:v>
                </c:pt>
                <c:pt idx="11312">
                  <c:v>6.8080357142857135</c:v>
                </c:pt>
                <c:pt idx="11313">
                  <c:v>7.1428571428571423</c:v>
                </c:pt>
                <c:pt idx="11314">
                  <c:v>7.3660714285714279</c:v>
                </c:pt>
                <c:pt idx="11315">
                  <c:v>7.4776785714285703</c:v>
                </c:pt>
                <c:pt idx="11316">
                  <c:v>7.7008928571428568</c:v>
                </c:pt>
                <c:pt idx="11317">
                  <c:v>7.4776785714285703</c:v>
                </c:pt>
                <c:pt idx="11318">
                  <c:v>7.5892857142857135</c:v>
                </c:pt>
                <c:pt idx="11319">
                  <c:v>7.5892857142857135</c:v>
                </c:pt>
                <c:pt idx="11320">
                  <c:v>7.5892857142857135</c:v>
                </c:pt>
                <c:pt idx="11321">
                  <c:v>7.4776785714285703</c:v>
                </c:pt>
                <c:pt idx="11322">
                  <c:v>7.3660714285714279</c:v>
                </c:pt>
                <c:pt idx="11323">
                  <c:v>7.3660714285714279</c:v>
                </c:pt>
                <c:pt idx="11324">
                  <c:v>7.5892857142857135</c:v>
                </c:pt>
                <c:pt idx="11325">
                  <c:v>7.5892857142857135</c:v>
                </c:pt>
                <c:pt idx="11326">
                  <c:v>7.5892857142857135</c:v>
                </c:pt>
                <c:pt idx="11327">
                  <c:v>7.4776785714285703</c:v>
                </c:pt>
                <c:pt idx="11328">
                  <c:v>7.5892857142857135</c:v>
                </c:pt>
                <c:pt idx="11329">
                  <c:v>7.4776785714285703</c:v>
                </c:pt>
                <c:pt idx="11330">
                  <c:v>7.4776785714285703</c:v>
                </c:pt>
                <c:pt idx="11331">
                  <c:v>7.4776785714285703</c:v>
                </c:pt>
                <c:pt idx="11332">
                  <c:v>7.1428571428571423</c:v>
                </c:pt>
                <c:pt idx="11333">
                  <c:v>6.9196428571428568</c:v>
                </c:pt>
                <c:pt idx="11334">
                  <c:v>6.5848214285714279</c:v>
                </c:pt>
                <c:pt idx="11335">
                  <c:v>6.4732142857142847</c:v>
                </c:pt>
                <c:pt idx="11336">
                  <c:v>6.0267857142857135</c:v>
                </c:pt>
                <c:pt idx="11337">
                  <c:v>6.2499999999999991</c:v>
                </c:pt>
                <c:pt idx="11338">
                  <c:v>6.6964285714285712</c:v>
                </c:pt>
                <c:pt idx="11339">
                  <c:v>7.3660714285714279</c:v>
                </c:pt>
                <c:pt idx="11340">
                  <c:v>7.9241071428571423</c:v>
                </c:pt>
                <c:pt idx="11341">
                  <c:v>8.4821428571428559</c:v>
                </c:pt>
                <c:pt idx="11342">
                  <c:v>8.928571428571427</c:v>
                </c:pt>
                <c:pt idx="11343">
                  <c:v>9.5982142857142847</c:v>
                </c:pt>
                <c:pt idx="11344">
                  <c:v>10.267857142857142</c:v>
                </c:pt>
                <c:pt idx="11345">
                  <c:v>10.937499999999998</c:v>
                </c:pt>
                <c:pt idx="11346">
                  <c:v>11.607142857142856</c:v>
                </c:pt>
                <c:pt idx="11347">
                  <c:v>12.165178571428569</c:v>
                </c:pt>
                <c:pt idx="11348">
                  <c:v>12.723214285714285</c:v>
                </c:pt>
                <c:pt idx="11349">
                  <c:v>12.946428571428569</c:v>
                </c:pt>
                <c:pt idx="11350">
                  <c:v>13.058035714285714</c:v>
                </c:pt>
                <c:pt idx="11351">
                  <c:v>12.946428571428569</c:v>
                </c:pt>
                <c:pt idx="11352">
                  <c:v>12.946428571428569</c:v>
                </c:pt>
                <c:pt idx="11353">
                  <c:v>12.723214285714285</c:v>
                </c:pt>
                <c:pt idx="11354">
                  <c:v>12.276785714285714</c:v>
                </c:pt>
                <c:pt idx="11355">
                  <c:v>11.607142857142856</c:v>
                </c:pt>
                <c:pt idx="11356">
                  <c:v>10.825892857142856</c:v>
                </c:pt>
                <c:pt idx="11357">
                  <c:v>10.044642857142856</c:v>
                </c:pt>
                <c:pt idx="11358">
                  <c:v>9.2633928571428559</c:v>
                </c:pt>
                <c:pt idx="11359">
                  <c:v>8.4821428571428559</c:v>
                </c:pt>
                <c:pt idx="11360">
                  <c:v>7.8124999999999991</c:v>
                </c:pt>
                <c:pt idx="11361">
                  <c:v>7.5892857142857135</c:v>
                </c:pt>
                <c:pt idx="11362">
                  <c:v>7.5892857142857135</c:v>
                </c:pt>
                <c:pt idx="11363">
                  <c:v>7.3660714285714279</c:v>
                </c:pt>
                <c:pt idx="11364">
                  <c:v>7.1428571428571423</c:v>
                </c:pt>
                <c:pt idx="11365">
                  <c:v>6.9196428571428568</c:v>
                </c:pt>
                <c:pt idx="11366">
                  <c:v>6.3616071428571423</c:v>
                </c:pt>
                <c:pt idx="11367">
                  <c:v>6.2499999999999991</c:v>
                </c:pt>
                <c:pt idx="11368">
                  <c:v>6.6964285714285712</c:v>
                </c:pt>
                <c:pt idx="11369">
                  <c:v>7.1428571428571423</c:v>
                </c:pt>
                <c:pt idx="11370">
                  <c:v>7.3660714285714279</c:v>
                </c:pt>
                <c:pt idx="11371">
                  <c:v>7.5892857142857135</c:v>
                </c:pt>
                <c:pt idx="11372">
                  <c:v>7.4776785714285703</c:v>
                </c:pt>
                <c:pt idx="11373">
                  <c:v>7.3660714285714279</c:v>
                </c:pt>
                <c:pt idx="11374">
                  <c:v>7.0312499999999991</c:v>
                </c:pt>
                <c:pt idx="11375">
                  <c:v>6.6964285714285712</c:v>
                </c:pt>
                <c:pt idx="11376">
                  <c:v>6.1383928571428568</c:v>
                </c:pt>
                <c:pt idx="11377">
                  <c:v>6.6964285714285712</c:v>
                </c:pt>
                <c:pt idx="11378">
                  <c:v>7.1428571428571423</c:v>
                </c:pt>
                <c:pt idx="11379">
                  <c:v>7.3660714285714279</c:v>
                </c:pt>
                <c:pt idx="11380">
                  <c:v>7.7008928571428568</c:v>
                </c:pt>
                <c:pt idx="11381">
                  <c:v>7.9241071428571423</c:v>
                </c:pt>
                <c:pt idx="11382">
                  <c:v>8.2589285714285712</c:v>
                </c:pt>
                <c:pt idx="11383">
                  <c:v>8.3705357142857135</c:v>
                </c:pt>
                <c:pt idx="11384">
                  <c:v>8.3705357142857135</c:v>
                </c:pt>
                <c:pt idx="11385">
                  <c:v>8.2589285714285712</c:v>
                </c:pt>
                <c:pt idx="11386">
                  <c:v>7.8124999999999991</c:v>
                </c:pt>
                <c:pt idx="11387">
                  <c:v>7.2544642857142847</c:v>
                </c:pt>
                <c:pt idx="11388">
                  <c:v>6.6964285714285712</c:v>
                </c:pt>
                <c:pt idx="11389">
                  <c:v>6.2499999999999991</c:v>
                </c:pt>
                <c:pt idx="11390">
                  <c:v>5.9151785714285712</c:v>
                </c:pt>
                <c:pt idx="11391">
                  <c:v>6.6964285714285712</c:v>
                </c:pt>
                <c:pt idx="11392">
                  <c:v>7.1428571428571423</c:v>
                </c:pt>
                <c:pt idx="11393">
                  <c:v>7.5892857142857135</c:v>
                </c:pt>
                <c:pt idx="11394">
                  <c:v>8.0357142857142847</c:v>
                </c:pt>
                <c:pt idx="11395">
                  <c:v>8.0357142857142847</c:v>
                </c:pt>
                <c:pt idx="11396">
                  <c:v>7.7008928571428568</c:v>
                </c:pt>
                <c:pt idx="11397">
                  <c:v>7.1428571428571423</c:v>
                </c:pt>
                <c:pt idx="11398">
                  <c:v>6.1383928571428568</c:v>
                </c:pt>
                <c:pt idx="11399">
                  <c:v>5.5803571428571423</c:v>
                </c:pt>
                <c:pt idx="11400">
                  <c:v>6.5848214285714279</c:v>
                </c:pt>
                <c:pt idx="11401">
                  <c:v>7.5892857142857135</c:v>
                </c:pt>
                <c:pt idx="11402">
                  <c:v>8.3705357142857135</c:v>
                </c:pt>
                <c:pt idx="11403">
                  <c:v>8.8169642857142847</c:v>
                </c:pt>
                <c:pt idx="11404">
                  <c:v>9.3749999999999982</c:v>
                </c:pt>
                <c:pt idx="11405">
                  <c:v>9.5982142857142847</c:v>
                </c:pt>
                <c:pt idx="11406">
                  <c:v>9.4866071428571423</c:v>
                </c:pt>
                <c:pt idx="11407">
                  <c:v>9.4866071428571423</c:v>
                </c:pt>
                <c:pt idx="11408">
                  <c:v>9.2633928571428559</c:v>
                </c:pt>
                <c:pt idx="11409">
                  <c:v>9.1517857142857135</c:v>
                </c:pt>
                <c:pt idx="11410">
                  <c:v>8.7053571428571423</c:v>
                </c:pt>
                <c:pt idx="11411">
                  <c:v>8.2589285714285712</c:v>
                </c:pt>
                <c:pt idx="11412">
                  <c:v>7.8124999999999991</c:v>
                </c:pt>
                <c:pt idx="11413">
                  <c:v>7.5892857142857135</c:v>
                </c:pt>
                <c:pt idx="11414">
                  <c:v>7.2544642857142847</c:v>
                </c:pt>
                <c:pt idx="11415">
                  <c:v>7.2544642857142847</c:v>
                </c:pt>
                <c:pt idx="11416">
                  <c:v>7.0312499999999991</c:v>
                </c:pt>
                <c:pt idx="11417">
                  <c:v>6.9196428571428568</c:v>
                </c:pt>
                <c:pt idx="11418">
                  <c:v>6.5848214285714279</c:v>
                </c:pt>
                <c:pt idx="11419">
                  <c:v>6.4732142857142847</c:v>
                </c:pt>
                <c:pt idx="11420">
                  <c:v>6.1383928571428568</c:v>
                </c:pt>
                <c:pt idx="11421">
                  <c:v>6.5848214285714279</c:v>
                </c:pt>
                <c:pt idx="11422">
                  <c:v>8.7053571428571423</c:v>
                </c:pt>
                <c:pt idx="11423">
                  <c:v>11.383928571428571</c:v>
                </c:pt>
                <c:pt idx="11424">
                  <c:v>12.499999999999998</c:v>
                </c:pt>
                <c:pt idx="11425">
                  <c:v>13.727678571428569</c:v>
                </c:pt>
                <c:pt idx="11426">
                  <c:v>14.620535714285714</c:v>
                </c:pt>
                <c:pt idx="11427">
                  <c:v>15.290178571428569</c:v>
                </c:pt>
                <c:pt idx="11428">
                  <c:v>15.624999999999998</c:v>
                </c:pt>
                <c:pt idx="11429">
                  <c:v>15.848214285714285</c:v>
                </c:pt>
                <c:pt idx="11430">
                  <c:v>15.736607142857141</c:v>
                </c:pt>
                <c:pt idx="11431">
                  <c:v>15.290178571428569</c:v>
                </c:pt>
                <c:pt idx="11432">
                  <c:v>14.732142857142856</c:v>
                </c:pt>
                <c:pt idx="11433">
                  <c:v>13.727678571428569</c:v>
                </c:pt>
                <c:pt idx="11434">
                  <c:v>12.611607142857142</c:v>
                </c:pt>
                <c:pt idx="11435">
                  <c:v>11.607142857142856</c:v>
                </c:pt>
                <c:pt idx="11436">
                  <c:v>10.937499999999998</c:v>
                </c:pt>
                <c:pt idx="11437">
                  <c:v>10.044642857142856</c:v>
                </c:pt>
                <c:pt idx="11438">
                  <c:v>9.0401785714285712</c:v>
                </c:pt>
                <c:pt idx="11439">
                  <c:v>7.8124999999999991</c:v>
                </c:pt>
                <c:pt idx="11440">
                  <c:v>6.2499999999999991</c:v>
                </c:pt>
                <c:pt idx="11441">
                  <c:v>5.8035714285714279</c:v>
                </c:pt>
                <c:pt idx="11442">
                  <c:v>7.1428571428571423</c:v>
                </c:pt>
                <c:pt idx="11443">
                  <c:v>8.59375</c:v>
                </c:pt>
                <c:pt idx="11444">
                  <c:v>10.267857142857142</c:v>
                </c:pt>
                <c:pt idx="11445">
                  <c:v>11.830357142857142</c:v>
                </c:pt>
                <c:pt idx="11446">
                  <c:v>13.058035714285714</c:v>
                </c:pt>
                <c:pt idx="11447">
                  <c:v>14.285714285714285</c:v>
                </c:pt>
                <c:pt idx="11448">
                  <c:v>14.955357142857141</c:v>
                </c:pt>
                <c:pt idx="11449">
                  <c:v>15.401785714285714</c:v>
                </c:pt>
                <c:pt idx="11450">
                  <c:v>15.624999999999998</c:v>
                </c:pt>
                <c:pt idx="11451">
                  <c:v>15.401785714285714</c:v>
                </c:pt>
                <c:pt idx="11452">
                  <c:v>15.066964285714285</c:v>
                </c:pt>
                <c:pt idx="11453">
                  <c:v>14.508928571428569</c:v>
                </c:pt>
                <c:pt idx="11454">
                  <c:v>13.504464285714285</c:v>
                </c:pt>
                <c:pt idx="11455">
                  <c:v>12.276785714285714</c:v>
                </c:pt>
                <c:pt idx="11456">
                  <c:v>10.825892857142856</c:v>
                </c:pt>
                <c:pt idx="11457">
                  <c:v>9.2633928571428559</c:v>
                </c:pt>
                <c:pt idx="11458">
                  <c:v>7.2544642857142847</c:v>
                </c:pt>
                <c:pt idx="11459">
                  <c:v>6.8080357142857135</c:v>
                </c:pt>
                <c:pt idx="11460">
                  <c:v>8.3705357142857135</c:v>
                </c:pt>
                <c:pt idx="11461">
                  <c:v>10.044642857142856</c:v>
                </c:pt>
                <c:pt idx="11462">
                  <c:v>11.830357142857142</c:v>
                </c:pt>
                <c:pt idx="11463">
                  <c:v>14.955357142857141</c:v>
                </c:pt>
                <c:pt idx="11464">
                  <c:v>16.40625</c:v>
                </c:pt>
                <c:pt idx="11465">
                  <c:v>17.410714285714285</c:v>
                </c:pt>
                <c:pt idx="11466">
                  <c:v>18.303571428571427</c:v>
                </c:pt>
                <c:pt idx="11467">
                  <c:v>18.749999999999996</c:v>
                </c:pt>
                <c:pt idx="11468">
                  <c:v>18.973214285714285</c:v>
                </c:pt>
                <c:pt idx="11469">
                  <c:v>18.749999999999996</c:v>
                </c:pt>
                <c:pt idx="11470">
                  <c:v>18.191964285714285</c:v>
                </c:pt>
                <c:pt idx="11471">
                  <c:v>17.299107142857142</c:v>
                </c:pt>
                <c:pt idx="11472">
                  <c:v>16.071428571428569</c:v>
                </c:pt>
                <c:pt idx="11473">
                  <c:v>14.397321428571427</c:v>
                </c:pt>
                <c:pt idx="11474">
                  <c:v>12.723214285714285</c:v>
                </c:pt>
                <c:pt idx="11475">
                  <c:v>10.491071428571427</c:v>
                </c:pt>
                <c:pt idx="11476">
                  <c:v>8.147321428571427</c:v>
                </c:pt>
                <c:pt idx="11477">
                  <c:v>5.8035714285714279</c:v>
                </c:pt>
                <c:pt idx="11478">
                  <c:v>7.1428571428571423</c:v>
                </c:pt>
                <c:pt idx="11479">
                  <c:v>9.0401785714285712</c:v>
                </c:pt>
                <c:pt idx="11480">
                  <c:v>14.062499999999998</c:v>
                </c:pt>
                <c:pt idx="11481">
                  <c:v>15.178571428571427</c:v>
                </c:pt>
                <c:pt idx="11482">
                  <c:v>15.959821428571427</c:v>
                </c:pt>
                <c:pt idx="11483">
                  <c:v>16.517857142857142</c:v>
                </c:pt>
                <c:pt idx="11484">
                  <c:v>16.964285714285712</c:v>
                </c:pt>
                <c:pt idx="11485">
                  <c:v>17.075892857142854</c:v>
                </c:pt>
                <c:pt idx="11486">
                  <c:v>17.1875</c:v>
                </c:pt>
                <c:pt idx="11487">
                  <c:v>16.629464285714285</c:v>
                </c:pt>
                <c:pt idx="11488">
                  <c:v>15.959821428571427</c:v>
                </c:pt>
                <c:pt idx="11489">
                  <c:v>14.955357142857141</c:v>
                </c:pt>
                <c:pt idx="11490">
                  <c:v>13.727678571428569</c:v>
                </c:pt>
                <c:pt idx="11491">
                  <c:v>12.388392857142856</c:v>
                </c:pt>
                <c:pt idx="11492">
                  <c:v>10.937499999999998</c:v>
                </c:pt>
                <c:pt idx="11493">
                  <c:v>9.5982142857142847</c:v>
                </c:pt>
                <c:pt idx="11494">
                  <c:v>8.2589285714285712</c:v>
                </c:pt>
                <c:pt idx="11495">
                  <c:v>6.6964285714285712</c:v>
                </c:pt>
                <c:pt idx="11496">
                  <c:v>6.0267857142857135</c:v>
                </c:pt>
                <c:pt idx="11497">
                  <c:v>7.3660714285714279</c:v>
                </c:pt>
                <c:pt idx="11498">
                  <c:v>8.7053571428571423</c:v>
                </c:pt>
                <c:pt idx="11499">
                  <c:v>9.9330357142857135</c:v>
                </c:pt>
                <c:pt idx="11500">
                  <c:v>10.937499999999998</c:v>
                </c:pt>
                <c:pt idx="11501">
                  <c:v>11.830357142857142</c:v>
                </c:pt>
                <c:pt idx="11502">
                  <c:v>12.499999999999998</c:v>
                </c:pt>
                <c:pt idx="11503">
                  <c:v>12.946428571428569</c:v>
                </c:pt>
                <c:pt idx="11504">
                  <c:v>13.392857142857142</c:v>
                </c:pt>
                <c:pt idx="11505">
                  <c:v>13.392857142857142</c:v>
                </c:pt>
                <c:pt idx="11506">
                  <c:v>13.504464285714285</c:v>
                </c:pt>
                <c:pt idx="11507">
                  <c:v>13.169642857142856</c:v>
                </c:pt>
                <c:pt idx="11508">
                  <c:v>12.946428571428569</c:v>
                </c:pt>
                <c:pt idx="11509">
                  <c:v>12.834821428571427</c:v>
                </c:pt>
                <c:pt idx="11510">
                  <c:v>12.611607142857142</c:v>
                </c:pt>
                <c:pt idx="11511">
                  <c:v>12.165178571428569</c:v>
                </c:pt>
                <c:pt idx="11512">
                  <c:v>11.607142857142856</c:v>
                </c:pt>
                <c:pt idx="11513">
                  <c:v>11.049107142857142</c:v>
                </c:pt>
                <c:pt idx="11514">
                  <c:v>10.491071428571427</c:v>
                </c:pt>
                <c:pt idx="11515">
                  <c:v>9.5982142857142847</c:v>
                </c:pt>
                <c:pt idx="11516">
                  <c:v>8.7053571428571423</c:v>
                </c:pt>
                <c:pt idx="11517">
                  <c:v>7.4776785714285703</c:v>
                </c:pt>
                <c:pt idx="11518">
                  <c:v>6.4732142857142847</c:v>
                </c:pt>
                <c:pt idx="11519">
                  <c:v>5.8035714285714279</c:v>
                </c:pt>
                <c:pt idx="11520">
                  <c:v>5.8035714285714279</c:v>
                </c:pt>
                <c:pt idx="11521">
                  <c:v>6.3616071428571423</c:v>
                </c:pt>
                <c:pt idx="11522">
                  <c:v>7.0312499999999991</c:v>
                </c:pt>
                <c:pt idx="11523">
                  <c:v>7.5892857142857135</c:v>
                </c:pt>
                <c:pt idx="11524">
                  <c:v>7.8124999999999991</c:v>
                </c:pt>
                <c:pt idx="11525">
                  <c:v>7.9241071428571423</c:v>
                </c:pt>
                <c:pt idx="11526">
                  <c:v>7.9241071428571423</c:v>
                </c:pt>
                <c:pt idx="11527">
                  <c:v>7.8124999999999991</c:v>
                </c:pt>
                <c:pt idx="11528">
                  <c:v>7.5892857142857135</c:v>
                </c:pt>
                <c:pt idx="11529">
                  <c:v>7.2544642857142847</c:v>
                </c:pt>
                <c:pt idx="11530">
                  <c:v>7.0312499999999991</c:v>
                </c:pt>
                <c:pt idx="11531">
                  <c:v>6.6964285714285712</c:v>
                </c:pt>
                <c:pt idx="11532">
                  <c:v>6.4732142857142847</c:v>
                </c:pt>
                <c:pt idx="11533">
                  <c:v>6.2499999999999991</c:v>
                </c:pt>
                <c:pt idx="11534">
                  <c:v>6.2499999999999991</c:v>
                </c:pt>
                <c:pt idx="11535">
                  <c:v>6.4732142857142847</c:v>
                </c:pt>
                <c:pt idx="11536">
                  <c:v>6.9196428571428568</c:v>
                </c:pt>
                <c:pt idx="11537">
                  <c:v>7.9241071428571423</c:v>
                </c:pt>
                <c:pt idx="11538">
                  <c:v>8.4821428571428559</c:v>
                </c:pt>
                <c:pt idx="11539">
                  <c:v>9.0401785714285712</c:v>
                </c:pt>
                <c:pt idx="11540">
                  <c:v>9.0401785714285712</c:v>
                </c:pt>
                <c:pt idx="11541">
                  <c:v>9.1517857142857135</c:v>
                </c:pt>
                <c:pt idx="11542">
                  <c:v>9.0401785714285712</c:v>
                </c:pt>
                <c:pt idx="11543">
                  <c:v>8.8169642857142847</c:v>
                </c:pt>
                <c:pt idx="11544">
                  <c:v>8.59375</c:v>
                </c:pt>
                <c:pt idx="11545">
                  <c:v>8.2589285714285712</c:v>
                </c:pt>
                <c:pt idx="11546">
                  <c:v>7.8124999999999991</c:v>
                </c:pt>
                <c:pt idx="11547">
                  <c:v>6.9196428571428568</c:v>
                </c:pt>
                <c:pt idx="11548">
                  <c:v>6.2499999999999991</c:v>
                </c:pt>
                <c:pt idx="11549">
                  <c:v>5.9151785714285712</c:v>
                </c:pt>
                <c:pt idx="11550">
                  <c:v>5.9151785714285712</c:v>
                </c:pt>
                <c:pt idx="11551">
                  <c:v>6.6964285714285712</c:v>
                </c:pt>
                <c:pt idx="11552">
                  <c:v>7.5892857142857135</c:v>
                </c:pt>
                <c:pt idx="11553">
                  <c:v>8.4821428571428559</c:v>
                </c:pt>
                <c:pt idx="11554">
                  <c:v>9.0401785714285712</c:v>
                </c:pt>
                <c:pt idx="11555">
                  <c:v>9.2633928571428559</c:v>
                </c:pt>
                <c:pt idx="11556">
                  <c:v>9.1517857142857135</c:v>
                </c:pt>
                <c:pt idx="11557">
                  <c:v>9.0401785714285712</c:v>
                </c:pt>
                <c:pt idx="11558">
                  <c:v>8.3705357142857135</c:v>
                </c:pt>
                <c:pt idx="11559">
                  <c:v>7.5892857142857135</c:v>
                </c:pt>
                <c:pt idx="11560">
                  <c:v>6.3616071428571423</c:v>
                </c:pt>
                <c:pt idx="11561">
                  <c:v>6.0267857142857135</c:v>
                </c:pt>
                <c:pt idx="11562">
                  <c:v>6.9196428571428568</c:v>
                </c:pt>
                <c:pt idx="11563">
                  <c:v>8.0357142857142847</c:v>
                </c:pt>
                <c:pt idx="11564">
                  <c:v>8.8169642857142847</c:v>
                </c:pt>
                <c:pt idx="11565">
                  <c:v>9.709821428571427</c:v>
                </c:pt>
                <c:pt idx="11566">
                  <c:v>10.379464285714285</c:v>
                </c:pt>
                <c:pt idx="11567">
                  <c:v>11.272321428571427</c:v>
                </c:pt>
                <c:pt idx="11568">
                  <c:v>11.941964285714285</c:v>
                </c:pt>
                <c:pt idx="11569">
                  <c:v>12.611607142857142</c:v>
                </c:pt>
                <c:pt idx="11570">
                  <c:v>13.169642857142856</c:v>
                </c:pt>
                <c:pt idx="11571">
                  <c:v>13.727678571428569</c:v>
                </c:pt>
                <c:pt idx="11572">
                  <c:v>13.727678571428569</c:v>
                </c:pt>
                <c:pt idx="11573">
                  <c:v>13.727678571428569</c:v>
                </c:pt>
                <c:pt idx="11574">
                  <c:v>13.281249999999998</c:v>
                </c:pt>
                <c:pt idx="11575">
                  <c:v>12.834821428571427</c:v>
                </c:pt>
                <c:pt idx="11576">
                  <c:v>11.941964285714285</c:v>
                </c:pt>
                <c:pt idx="11577">
                  <c:v>11.383928571428571</c:v>
                </c:pt>
                <c:pt idx="11578">
                  <c:v>10.602678571428571</c:v>
                </c:pt>
                <c:pt idx="11579">
                  <c:v>9.5982142857142847</c:v>
                </c:pt>
                <c:pt idx="11580">
                  <c:v>8.59375</c:v>
                </c:pt>
                <c:pt idx="11581">
                  <c:v>7.3660714285714279</c:v>
                </c:pt>
                <c:pt idx="11582">
                  <c:v>6.2499999999999991</c:v>
                </c:pt>
                <c:pt idx="11583">
                  <c:v>6.0267857142857135</c:v>
                </c:pt>
                <c:pt idx="11584">
                  <c:v>7.3660714285714279</c:v>
                </c:pt>
                <c:pt idx="11585">
                  <c:v>8.59375</c:v>
                </c:pt>
                <c:pt idx="11586">
                  <c:v>9.5982142857142847</c:v>
                </c:pt>
                <c:pt idx="11587">
                  <c:v>10.267857142857142</c:v>
                </c:pt>
                <c:pt idx="11588">
                  <c:v>10.937499999999998</c:v>
                </c:pt>
                <c:pt idx="11589">
                  <c:v>11.830357142857142</c:v>
                </c:pt>
                <c:pt idx="11590">
                  <c:v>12.388392857142856</c:v>
                </c:pt>
                <c:pt idx="11591">
                  <c:v>12.388392857142856</c:v>
                </c:pt>
                <c:pt idx="11592">
                  <c:v>12.276785714285714</c:v>
                </c:pt>
                <c:pt idx="11593">
                  <c:v>11.830357142857142</c:v>
                </c:pt>
                <c:pt idx="11594">
                  <c:v>11.049107142857142</c:v>
                </c:pt>
                <c:pt idx="11595">
                  <c:v>10.156249999999998</c:v>
                </c:pt>
                <c:pt idx="11596">
                  <c:v>9.1517857142857135</c:v>
                </c:pt>
                <c:pt idx="11597">
                  <c:v>8.2589285714285712</c:v>
                </c:pt>
                <c:pt idx="11598">
                  <c:v>7.2544642857142847</c:v>
                </c:pt>
                <c:pt idx="11599">
                  <c:v>6.2499999999999991</c:v>
                </c:pt>
                <c:pt idx="11600">
                  <c:v>6.6964285714285712</c:v>
                </c:pt>
                <c:pt idx="11601">
                  <c:v>7.4776785714285703</c:v>
                </c:pt>
                <c:pt idx="11602">
                  <c:v>8.0357142857142847</c:v>
                </c:pt>
                <c:pt idx="11603">
                  <c:v>8.147321428571427</c:v>
                </c:pt>
                <c:pt idx="11604">
                  <c:v>8.0357142857142847</c:v>
                </c:pt>
                <c:pt idx="11605">
                  <c:v>7.9241071428571423</c:v>
                </c:pt>
                <c:pt idx="11606">
                  <c:v>7.5892857142857135</c:v>
                </c:pt>
                <c:pt idx="11607">
                  <c:v>7.1428571428571423</c:v>
                </c:pt>
                <c:pt idx="11608">
                  <c:v>6.8080357142857135</c:v>
                </c:pt>
                <c:pt idx="11609">
                  <c:v>6.4732142857142847</c:v>
                </c:pt>
                <c:pt idx="11610">
                  <c:v>6.0267857142857135</c:v>
                </c:pt>
                <c:pt idx="11611">
                  <c:v>5.9151785714285712</c:v>
                </c:pt>
                <c:pt idx="11612">
                  <c:v>6.0267857142857135</c:v>
                </c:pt>
                <c:pt idx="11613">
                  <c:v>6.4732142857142847</c:v>
                </c:pt>
                <c:pt idx="11614">
                  <c:v>7.2544642857142847</c:v>
                </c:pt>
                <c:pt idx="11615">
                  <c:v>8.2589285714285712</c:v>
                </c:pt>
                <c:pt idx="11616">
                  <c:v>9.1517857142857135</c:v>
                </c:pt>
                <c:pt idx="11617">
                  <c:v>9.709821428571427</c:v>
                </c:pt>
                <c:pt idx="11618">
                  <c:v>10.156249999999998</c:v>
                </c:pt>
                <c:pt idx="11619">
                  <c:v>10.379464285714285</c:v>
                </c:pt>
                <c:pt idx="11620">
                  <c:v>10.156249999999998</c:v>
                </c:pt>
                <c:pt idx="11621">
                  <c:v>9.5982142857142847</c:v>
                </c:pt>
                <c:pt idx="11622">
                  <c:v>8.8169642857142847</c:v>
                </c:pt>
                <c:pt idx="11623">
                  <c:v>7.8124999999999991</c:v>
                </c:pt>
                <c:pt idx="11624">
                  <c:v>6.6964285714285712</c:v>
                </c:pt>
                <c:pt idx="11625">
                  <c:v>6.3616071428571423</c:v>
                </c:pt>
                <c:pt idx="11626">
                  <c:v>7.1428571428571423</c:v>
                </c:pt>
                <c:pt idx="11627">
                  <c:v>8.0357142857142847</c:v>
                </c:pt>
                <c:pt idx="11628">
                  <c:v>8.8169642857142847</c:v>
                </c:pt>
                <c:pt idx="11629">
                  <c:v>9.1517857142857135</c:v>
                </c:pt>
                <c:pt idx="11630">
                  <c:v>9.5982142857142847</c:v>
                </c:pt>
                <c:pt idx="11631">
                  <c:v>10.044642857142856</c:v>
                </c:pt>
                <c:pt idx="11632">
                  <c:v>10.267857142857142</c:v>
                </c:pt>
                <c:pt idx="11633">
                  <c:v>10.491071428571427</c:v>
                </c:pt>
                <c:pt idx="11634">
                  <c:v>10.602678571428571</c:v>
                </c:pt>
                <c:pt idx="11635">
                  <c:v>10.602678571428571</c:v>
                </c:pt>
                <c:pt idx="11636">
                  <c:v>10.602678571428571</c:v>
                </c:pt>
                <c:pt idx="11637">
                  <c:v>10.379464285714285</c:v>
                </c:pt>
                <c:pt idx="11638">
                  <c:v>10.156249999999998</c:v>
                </c:pt>
                <c:pt idx="11639">
                  <c:v>9.9330357142857135</c:v>
                </c:pt>
                <c:pt idx="11640">
                  <c:v>9.709821428571427</c:v>
                </c:pt>
                <c:pt idx="11641">
                  <c:v>9.2633928571428559</c:v>
                </c:pt>
                <c:pt idx="11642">
                  <c:v>8.928571428571427</c:v>
                </c:pt>
                <c:pt idx="11643">
                  <c:v>8.59375</c:v>
                </c:pt>
                <c:pt idx="11644">
                  <c:v>8.2589285714285712</c:v>
                </c:pt>
                <c:pt idx="11645">
                  <c:v>7.8124999999999991</c:v>
                </c:pt>
                <c:pt idx="11646">
                  <c:v>7.3660714285714279</c:v>
                </c:pt>
                <c:pt idx="11647">
                  <c:v>6.9196428571428568</c:v>
                </c:pt>
                <c:pt idx="11648">
                  <c:v>6.5848214285714279</c:v>
                </c:pt>
                <c:pt idx="11649">
                  <c:v>6.4732142857142847</c:v>
                </c:pt>
                <c:pt idx="11650">
                  <c:v>6.4732142857142847</c:v>
                </c:pt>
                <c:pt idx="11651">
                  <c:v>6.6964285714285712</c:v>
                </c:pt>
                <c:pt idx="11652">
                  <c:v>7.1428571428571423</c:v>
                </c:pt>
                <c:pt idx="11653">
                  <c:v>7.5892857142857135</c:v>
                </c:pt>
                <c:pt idx="11654">
                  <c:v>7.8124999999999991</c:v>
                </c:pt>
                <c:pt idx="11655">
                  <c:v>8.147321428571427</c:v>
                </c:pt>
                <c:pt idx="11656">
                  <c:v>8.4821428571428559</c:v>
                </c:pt>
                <c:pt idx="11657">
                  <c:v>8.8169642857142847</c:v>
                </c:pt>
                <c:pt idx="11658">
                  <c:v>9.1517857142857135</c:v>
                </c:pt>
                <c:pt idx="11659">
                  <c:v>9.1517857142857135</c:v>
                </c:pt>
                <c:pt idx="11660">
                  <c:v>9.1517857142857135</c:v>
                </c:pt>
                <c:pt idx="11661">
                  <c:v>9.0401785714285712</c:v>
                </c:pt>
                <c:pt idx="11662">
                  <c:v>8.8169642857142847</c:v>
                </c:pt>
                <c:pt idx="11663">
                  <c:v>8.4821428571428559</c:v>
                </c:pt>
                <c:pt idx="11664">
                  <c:v>8.0357142857142847</c:v>
                </c:pt>
                <c:pt idx="11665">
                  <c:v>7.3660714285714279</c:v>
                </c:pt>
                <c:pt idx="11666">
                  <c:v>6.8080357142857135</c:v>
                </c:pt>
                <c:pt idx="11667">
                  <c:v>6.3616071428571423</c:v>
                </c:pt>
                <c:pt idx="11668">
                  <c:v>6.2499999999999991</c:v>
                </c:pt>
                <c:pt idx="11669">
                  <c:v>6.3616071428571423</c:v>
                </c:pt>
                <c:pt idx="11670">
                  <c:v>6.5848214285714279</c:v>
                </c:pt>
                <c:pt idx="11671">
                  <c:v>6.9196428571428568</c:v>
                </c:pt>
                <c:pt idx="11672">
                  <c:v>7.1428571428571423</c:v>
                </c:pt>
                <c:pt idx="11673">
                  <c:v>7.2544642857142847</c:v>
                </c:pt>
                <c:pt idx="11674">
                  <c:v>7.2544642857142847</c:v>
                </c:pt>
                <c:pt idx="11675">
                  <c:v>7.3660714285714279</c:v>
                </c:pt>
                <c:pt idx="11676">
                  <c:v>7.1428571428571423</c:v>
                </c:pt>
                <c:pt idx="11677">
                  <c:v>6.8080357142857135</c:v>
                </c:pt>
                <c:pt idx="11678">
                  <c:v>6.6964285714285712</c:v>
                </c:pt>
                <c:pt idx="11679">
                  <c:v>6.5848214285714279</c:v>
                </c:pt>
                <c:pt idx="11680">
                  <c:v>6.5848214285714279</c:v>
                </c:pt>
                <c:pt idx="11681">
                  <c:v>6.2499999999999991</c:v>
                </c:pt>
                <c:pt idx="11682">
                  <c:v>6.1383928571428568</c:v>
                </c:pt>
                <c:pt idx="11683">
                  <c:v>6.0267857142857135</c:v>
                </c:pt>
                <c:pt idx="11684">
                  <c:v>6.1383928571428568</c:v>
                </c:pt>
                <c:pt idx="11685">
                  <c:v>6.6964285714285712</c:v>
                </c:pt>
                <c:pt idx="11686">
                  <c:v>7.2544642857142847</c:v>
                </c:pt>
                <c:pt idx="11687">
                  <c:v>7.9241071428571423</c:v>
                </c:pt>
                <c:pt idx="11688">
                  <c:v>8.3705357142857135</c:v>
                </c:pt>
                <c:pt idx="11689">
                  <c:v>8.8169642857142847</c:v>
                </c:pt>
                <c:pt idx="11690">
                  <c:v>8.928571428571427</c:v>
                </c:pt>
                <c:pt idx="11691">
                  <c:v>8.4821428571428559</c:v>
                </c:pt>
                <c:pt idx="11692">
                  <c:v>7.8124999999999991</c:v>
                </c:pt>
                <c:pt idx="11693">
                  <c:v>6.8080357142857135</c:v>
                </c:pt>
                <c:pt idx="11694">
                  <c:v>6.0267857142857135</c:v>
                </c:pt>
                <c:pt idx="11695">
                  <c:v>6.4732142857142847</c:v>
                </c:pt>
                <c:pt idx="11696">
                  <c:v>7.2544642857142847</c:v>
                </c:pt>
                <c:pt idx="11697">
                  <c:v>8.2589285714285712</c:v>
                </c:pt>
                <c:pt idx="11698">
                  <c:v>8.8169642857142847</c:v>
                </c:pt>
                <c:pt idx="11699">
                  <c:v>9.3749999999999982</c:v>
                </c:pt>
                <c:pt idx="11700">
                  <c:v>9.8214285714285712</c:v>
                </c:pt>
                <c:pt idx="11701">
                  <c:v>10.156249999999998</c:v>
                </c:pt>
                <c:pt idx="11702">
                  <c:v>10.379464285714285</c:v>
                </c:pt>
                <c:pt idx="11703">
                  <c:v>10.379464285714285</c:v>
                </c:pt>
                <c:pt idx="11704">
                  <c:v>10.156249999999998</c:v>
                </c:pt>
                <c:pt idx="11705">
                  <c:v>9.9330357142857135</c:v>
                </c:pt>
                <c:pt idx="11706">
                  <c:v>9.3749999999999982</c:v>
                </c:pt>
                <c:pt idx="11707">
                  <c:v>8.7053571428571423</c:v>
                </c:pt>
                <c:pt idx="11708">
                  <c:v>7.9241071428571423</c:v>
                </c:pt>
                <c:pt idx="11709">
                  <c:v>7.1428571428571423</c:v>
                </c:pt>
                <c:pt idx="11710">
                  <c:v>6.5848214285714279</c:v>
                </c:pt>
                <c:pt idx="11711">
                  <c:v>5.9151785714285712</c:v>
                </c:pt>
                <c:pt idx="11712">
                  <c:v>6.0267857142857135</c:v>
                </c:pt>
                <c:pt idx="11713">
                  <c:v>6.3616071428571423</c:v>
                </c:pt>
                <c:pt idx="11714">
                  <c:v>6.9196428571428568</c:v>
                </c:pt>
                <c:pt idx="11715">
                  <c:v>7.3660714285714279</c:v>
                </c:pt>
                <c:pt idx="11716">
                  <c:v>7.9241071428571423</c:v>
                </c:pt>
                <c:pt idx="11717">
                  <c:v>8.4821428571428559</c:v>
                </c:pt>
                <c:pt idx="11718">
                  <c:v>9.0401785714285712</c:v>
                </c:pt>
                <c:pt idx="11719">
                  <c:v>9.709821428571427</c:v>
                </c:pt>
                <c:pt idx="11720">
                  <c:v>10.267857142857142</c:v>
                </c:pt>
                <c:pt idx="11721">
                  <c:v>10.937499999999998</c:v>
                </c:pt>
                <c:pt idx="11722">
                  <c:v>11.383928571428571</c:v>
                </c:pt>
                <c:pt idx="11723">
                  <c:v>11.383928571428571</c:v>
                </c:pt>
                <c:pt idx="11724">
                  <c:v>11.049107142857142</c:v>
                </c:pt>
                <c:pt idx="11725">
                  <c:v>10.714285714285714</c:v>
                </c:pt>
                <c:pt idx="11726">
                  <c:v>9.709821428571427</c:v>
                </c:pt>
                <c:pt idx="11727">
                  <c:v>8.928571428571427</c:v>
                </c:pt>
                <c:pt idx="11728">
                  <c:v>8.0357142857142847</c:v>
                </c:pt>
                <c:pt idx="11729">
                  <c:v>7.1428571428571423</c:v>
                </c:pt>
                <c:pt idx="11730">
                  <c:v>6.2499999999999991</c:v>
                </c:pt>
                <c:pt idx="11731">
                  <c:v>5.6919642857142856</c:v>
                </c:pt>
                <c:pt idx="11732">
                  <c:v>6.2499999999999991</c:v>
                </c:pt>
                <c:pt idx="11733">
                  <c:v>6.8080357142857135</c:v>
                </c:pt>
                <c:pt idx="11734">
                  <c:v>7.5892857142857135</c:v>
                </c:pt>
                <c:pt idx="11735">
                  <c:v>8.2589285714285712</c:v>
                </c:pt>
                <c:pt idx="11736">
                  <c:v>8.7053571428571423</c:v>
                </c:pt>
                <c:pt idx="11737">
                  <c:v>9.1517857142857135</c:v>
                </c:pt>
                <c:pt idx="11738">
                  <c:v>9.3749999999999982</c:v>
                </c:pt>
                <c:pt idx="11739">
                  <c:v>9.4866071428571423</c:v>
                </c:pt>
                <c:pt idx="11740">
                  <c:v>9.3749999999999982</c:v>
                </c:pt>
                <c:pt idx="11741">
                  <c:v>9.1517857142857135</c:v>
                </c:pt>
                <c:pt idx="11742">
                  <c:v>8.7053571428571423</c:v>
                </c:pt>
                <c:pt idx="11743">
                  <c:v>8.3705357142857135</c:v>
                </c:pt>
                <c:pt idx="11744">
                  <c:v>7.9241071428571423</c:v>
                </c:pt>
                <c:pt idx="11745">
                  <c:v>7.4776785714285703</c:v>
                </c:pt>
                <c:pt idx="11746">
                  <c:v>7.0312499999999991</c:v>
                </c:pt>
                <c:pt idx="11747">
                  <c:v>6.5848214285714279</c:v>
                </c:pt>
                <c:pt idx="11748">
                  <c:v>6.1383928571428568</c:v>
                </c:pt>
                <c:pt idx="11749">
                  <c:v>6.0267857142857135</c:v>
                </c:pt>
                <c:pt idx="11750">
                  <c:v>6.2499999999999991</c:v>
                </c:pt>
                <c:pt idx="11751">
                  <c:v>6.4732142857142847</c:v>
                </c:pt>
                <c:pt idx="11752">
                  <c:v>6.8080357142857135</c:v>
                </c:pt>
                <c:pt idx="11753">
                  <c:v>7.1428571428571423</c:v>
                </c:pt>
                <c:pt idx="11754">
                  <c:v>7.3660714285714279</c:v>
                </c:pt>
                <c:pt idx="11755">
                  <c:v>7.8124999999999991</c:v>
                </c:pt>
                <c:pt idx="11756">
                  <c:v>8.0357142857142847</c:v>
                </c:pt>
                <c:pt idx="11757">
                  <c:v>8.4821428571428559</c:v>
                </c:pt>
                <c:pt idx="11758">
                  <c:v>8.928571428571427</c:v>
                </c:pt>
                <c:pt idx="11759">
                  <c:v>9.4866071428571423</c:v>
                </c:pt>
                <c:pt idx="11760">
                  <c:v>9.9330357142857135</c:v>
                </c:pt>
                <c:pt idx="11761">
                  <c:v>10.044642857142856</c:v>
                </c:pt>
                <c:pt idx="11762">
                  <c:v>10.044642857142856</c:v>
                </c:pt>
                <c:pt idx="11763">
                  <c:v>9.709821428571427</c:v>
                </c:pt>
                <c:pt idx="11764">
                  <c:v>9.2633928571428559</c:v>
                </c:pt>
                <c:pt idx="11765">
                  <c:v>8.7053571428571423</c:v>
                </c:pt>
                <c:pt idx="11766">
                  <c:v>8.147321428571427</c:v>
                </c:pt>
                <c:pt idx="11767">
                  <c:v>7.3660714285714279</c:v>
                </c:pt>
                <c:pt idx="11768">
                  <c:v>6.6964285714285712</c:v>
                </c:pt>
                <c:pt idx="11769">
                  <c:v>6.0267857142857135</c:v>
                </c:pt>
                <c:pt idx="11770">
                  <c:v>6.2499999999999991</c:v>
                </c:pt>
                <c:pt idx="11771">
                  <c:v>6.5848214285714279</c:v>
                </c:pt>
                <c:pt idx="11772">
                  <c:v>7.0312499999999991</c:v>
                </c:pt>
                <c:pt idx="11773">
                  <c:v>7.4776785714285703</c:v>
                </c:pt>
                <c:pt idx="11774">
                  <c:v>7.8124999999999991</c:v>
                </c:pt>
                <c:pt idx="11775">
                  <c:v>8.4821428571428559</c:v>
                </c:pt>
                <c:pt idx="11776">
                  <c:v>9.3749999999999982</c:v>
                </c:pt>
                <c:pt idx="11777">
                  <c:v>10.267857142857142</c:v>
                </c:pt>
                <c:pt idx="11778">
                  <c:v>11.160714285714285</c:v>
                </c:pt>
                <c:pt idx="11779">
                  <c:v>11.830357142857142</c:v>
                </c:pt>
                <c:pt idx="11780">
                  <c:v>12.053571428571427</c:v>
                </c:pt>
                <c:pt idx="11781">
                  <c:v>12.276785714285714</c:v>
                </c:pt>
                <c:pt idx="11782">
                  <c:v>12.276785714285714</c:v>
                </c:pt>
                <c:pt idx="11783">
                  <c:v>11.941964285714285</c:v>
                </c:pt>
                <c:pt idx="11784">
                  <c:v>11.383928571428571</c:v>
                </c:pt>
                <c:pt idx="11785">
                  <c:v>10.825892857142856</c:v>
                </c:pt>
                <c:pt idx="11786">
                  <c:v>9.9330357142857135</c:v>
                </c:pt>
                <c:pt idx="11787">
                  <c:v>9.0401785714285712</c:v>
                </c:pt>
                <c:pt idx="11788">
                  <c:v>8.0357142857142847</c:v>
                </c:pt>
                <c:pt idx="11789">
                  <c:v>7.2544642857142847</c:v>
                </c:pt>
                <c:pt idx="11790">
                  <c:v>6.4732142857142847</c:v>
                </c:pt>
                <c:pt idx="11791">
                  <c:v>6.2499999999999991</c:v>
                </c:pt>
                <c:pt idx="11792">
                  <c:v>6.9196428571428568</c:v>
                </c:pt>
                <c:pt idx="11793">
                  <c:v>7.4776785714285703</c:v>
                </c:pt>
                <c:pt idx="11794">
                  <c:v>8.0357142857142847</c:v>
                </c:pt>
                <c:pt idx="11795">
                  <c:v>8.3705357142857135</c:v>
                </c:pt>
                <c:pt idx="11796">
                  <c:v>8.4821428571428559</c:v>
                </c:pt>
                <c:pt idx="11797">
                  <c:v>8.59375</c:v>
                </c:pt>
                <c:pt idx="11798">
                  <c:v>8.2589285714285712</c:v>
                </c:pt>
                <c:pt idx="11799">
                  <c:v>8.2589285714285712</c:v>
                </c:pt>
                <c:pt idx="11800">
                  <c:v>7.8124999999999991</c:v>
                </c:pt>
                <c:pt idx="11801">
                  <c:v>7.5892857142857135</c:v>
                </c:pt>
                <c:pt idx="11802">
                  <c:v>7.3660714285714279</c:v>
                </c:pt>
                <c:pt idx="11803">
                  <c:v>7.2544642857142847</c:v>
                </c:pt>
                <c:pt idx="11804">
                  <c:v>7.1428571428571423</c:v>
                </c:pt>
                <c:pt idx="11805">
                  <c:v>6.9196428571428568</c:v>
                </c:pt>
                <c:pt idx="11806">
                  <c:v>6.5848214285714279</c:v>
                </c:pt>
                <c:pt idx="11807">
                  <c:v>6.4732142857142847</c:v>
                </c:pt>
                <c:pt idx="11808">
                  <c:v>6.2499999999999991</c:v>
                </c:pt>
                <c:pt idx="11809">
                  <c:v>6.4732142857142847</c:v>
                </c:pt>
                <c:pt idx="11810">
                  <c:v>6.4732142857142847</c:v>
                </c:pt>
                <c:pt idx="11811">
                  <c:v>6.6964285714285712</c:v>
                </c:pt>
                <c:pt idx="11812">
                  <c:v>6.6964285714285712</c:v>
                </c:pt>
                <c:pt idx="11813">
                  <c:v>6.9196428571428568</c:v>
                </c:pt>
                <c:pt idx="11814">
                  <c:v>7.2544642857142847</c:v>
                </c:pt>
                <c:pt idx="11815">
                  <c:v>7.5892857142857135</c:v>
                </c:pt>
                <c:pt idx="11816">
                  <c:v>7.7008928571428568</c:v>
                </c:pt>
                <c:pt idx="11817">
                  <c:v>7.5892857142857135</c:v>
                </c:pt>
                <c:pt idx="11818">
                  <c:v>7.5892857142857135</c:v>
                </c:pt>
                <c:pt idx="11819">
                  <c:v>7.2544642857142847</c:v>
                </c:pt>
                <c:pt idx="11820">
                  <c:v>7.0312499999999991</c:v>
                </c:pt>
                <c:pt idx="11821">
                  <c:v>6.4732142857142847</c:v>
                </c:pt>
                <c:pt idx="11822">
                  <c:v>6.2499999999999991</c:v>
                </c:pt>
                <c:pt idx="11823">
                  <c:v>5.9151785714285712</c:v>
                </c:pt>
                <c:pt idx="11824">
                  <c:v>6.1383928571428568</c:v>
                </c:pt>
                <c:pt idx="11825">
                  <c:v>6.2499999999999991</c:v>
                </c:pt>
                <c:pt idx="11826">
                  <c:v>6.6964285714285712</c:v>
                </c:pt>
                <c:pt idx="11827">
                  <c:v>7.2544642857142847</c:v>
                </c:pt>
                <c:pt idx="11828">
                  <c:v>7.8124999999999991</c:v>
                </c:pt>
                <c:pt idx="11829">
                  <c:v>8.147321428571427</c:v>
                </c:pt>
                <c:pt idx="11830">
                  <c:v>8.4821428571428559</c:v>
                </c:pt>
                <c:pt idx="11831">
                  <c:v>8.8169642857142847</c:v>
                </c:pt>
                <c:pt idx="11832">
                  <c:v>9.3749999999999982</c:v>
                </c:pt>
                <c:pt idx="11833">
                  <c:v>9.5982142857142847</c:v>
                </c:pt>
                <c:pt idx="11834">
                  <c:v>9.8214285714285712</c:v>
                </c:pt>
                <c:pt idx="11835">
                  <c:v>9.8214285714285712</c:v>
                </c:pt>
                <c:pt idx="11836">
                  <c:v>9.9330357142857135</c:v>
                </c:pt>
                <c:pt idx="11837">
                  <c:v>9.709821428571427</c:v>
                </c:pt>
                <c:pt idx="11838">
                  <c:v>9.5982142857142847</c:v>
                </c:pt>
                <c:pt idx="11839">
                  <c:v>9.4866071428571423</c:v>
                </c:pt>
                <c:pt idx="11840">
                  <c:v>9.3749999999999982</c:v>
                </c:pt>
                <c:pt idx="11841">
                  <c:v>8.928571428571427</c:v>
                </c:pt>
                <c:pt idx="11842">
                  <c:v>8.4821428571428559</c:v>
                </c:pt>
                <c:pt idx="11843">
                  <c:v>8.0357142857142847</c:v>
                </c:pt>
                <c:pt idx="11844">
                  <c:v>7.3660714285714279</c:v>
                </c:pt>
                <c:pt idx="11845">
                  <c:v>7.0312499999999991</c:v>
                </c:pt>
                <c:pt idx="11846">
                  <c:v>6.5848214285714279</c:v>
                </c:pt>
                <c:pt idx="11847">
                  <c:v>6.1383928571428568</c:v>
                </c:pt>
                <c:pt idx="11848">
                  <c:v>6.3616071428571423</c:v>
                </c:pt>
                <c:pt idx="11849">
                  <c:v>6.8080357142857135</c:v>
                </c:pt>
                <c:pt idx="11850">
                  <c:v>7.7008928571428568</c:v>
                </c:pt>
                <c:pt idx="11851">
                  <c:v>8.4821428571428559</c:v>
                </c:pt>
                <c:pt idx="11852">
                  <c:v>9.1517857142857135</c:v>
                </c:pt>
                <c:pt idx="11853">
                  <c:v>9.709821428571427</c:v>
                </c:pt>
                <c:pt idx="11854">
                  <c:v>9.9330357142857135</c:v>
                </c:pt>
                <c:pt idx="11855">
                  <c:v>10.044642857142856</c:v>
                </c:pt>
                <c:pt idx="11856">
                  <c:v>10.267857142857142</c:v>
                </c:pt>
                <c:pt idx="11857">
                  <c:v>10.044642857142856</c:v>
                </c:pt>
                <c:pt idx="11858">
                  <c:v>10.156249999999998</c:v>
                </c:pt>
                <c:pt idx="11859">
                  <c:v>9.8214285714285712</c:v>
                </c:pt>
                <c:pt idx="11860">
                  <c:v>9.5982142857142847</c:v>
                </c:pt>
                <c:pt idx="11861">
                  <c:v>9.1517857142857135</c:v>
                </c:pt>
                <c:pt idx="11862">
                  <c:v>8.7053571428571423</c:v>
                </c:pt>
                <c:pt idx="11863">
                  <c:v>8.2589285714285712</c:v>
                </c:pt>
                <c:pt idx="11864">
                  <c:v>7.5892857142857135</c:v>
                </c:pt>
                <c:pt idx="11865">
                  <c:v>6.8080357142857135</c:v>
                </c:pt>
                <c:pt idx="11866">
                  <c:v>6.2499999999999991</c:v>
                </c:pt>
                <c:pt idx="11867">
                  <c:v>5.9151785714285712</c:v>
                </c:pt>
                <c:pt idx="11868">
                  <c:v>6.6964285714285712</c:v>
                </c:pt>
                <c:pt idx="11869">
                  <c:v>7.8124999999999991</c:v>
                </c:pt>
                <c:pt idx="11870">
                  <c:v>8.8169642857142847</c:v>
                </c:pt>
                <c:pt idx="11871">
                  <c:v>9.5982142857142847</c:v>
                </c:pt>
                <c:pt idx="11872">
                  <c:v>10.267857142857142</c:v>
                </c:pt>
                <c:pt idx="11873">
                  <c:v>10.602678571428571</c:v>
                </c:pt>
                <c:pt idx="11874">
                  <c:v>10.491071428571427</c:v>
                </c:pt>
                <c:pt idx="11875">
                  <c:v>10.156249999999998</c:v>
                </c:pt>
                <c:pt idx="11876">
                  <c:v>9.3749999999999982</c:v>
                </c:pt>
                <c:pt idx="11877">
                  <c:v>8.59375</c:v>
                </c:pt>
                <c:pt idx="11878">
                  <c:v>7.3660714285714279</c:v>
                </c:pt>
                <c:pt idx="11879">
                  <c:v>6.6964285714285712</c:v>
                </c:pt>
                <c:pt idx="11880">
                  <c:v>6.1383928571428568</c:v>
                </c:pt>
                <c:pt idx="11881">
                  <c:v>6.0267857142857135</c:v>
                </c:pt>
                <c:pt idx="11882">
                  <c:v>6.9196428571428568</c:v>
                </c:pt>
                <c:pt idx="11883">
                  <c:v>7.5892857142857135</c:v>
                </c:pt>
                <c:pt idx="11884">
                  <c:v>8.59375</c:v>
                </c:pt>
                <c:pt idx="11885">
                  <c:v>9.2633928571428559</c:v>
                </c:pt>
                <c:pt idx="11886">
                  <c:v>9.709821428571427</c:v>
                </c:pt>
                <c:pt idx="11887">
                  <c:v>10.156249999999998</c:v>
                </c:pt>
                <c:pt idx="11888">
                  <c:v>10.491071428571427</c:v>
                </c:pt>
                <c:pt idx="11889">
                  <c:v>10.491071428571427</c:v>
                </c:pt>
                <c:pt idx="11890">
                  <c:v>10.491071428571427</c:v>
                </c:pt>
                <c:pt idx="11891">
                  <c:v>10.491071428571427</c:v>
                </c:pt>
                <c:pt idx="11892">
                  <c:v>10.156249999999998</c:v>
                </c:pt>
                <c:pt idx="11893">
                  <c:v>9.5982142857142847</c:v>
                </c:pt>
                <c:pt idx="11894">
                  <c:v>9.0401785714285712</c:v>
                </c:pt>
                <c:pt idx="11895">
                  <c:v>8.59375</c:v>
                </c:pt>
                <c:pt idx="11896">
                  <c:v>8.0357142857142847</c:v>
                </c:pt>
                <c:pt idx="11897">
                  <c:v>7.4776785714285703</c:v>
                </c:pt>
                <c:pt idx="11898">
                  <c:v>6.9196428571428568</c:v>
                </c:pt>
                <c:pt idx="11899">
                  <c:v>6.6964285714285712</c:v>
                </c:pt>
                <c:pt idx="11900">
                  <c:v>6.4732142857142847</c:v>
                </c:pt>
                <c:pt idx="11901">
                  <c:v>6.4732142857142847</c:v>
                </c:pt>
                <c:pt idx="11902">
                  <c:v>6.4732142857142847</c:v>
                </c:pt>
                <c:pt idx="11903">
                  <c:v>6.4732142857142847</c:v>
                </c:pt>
                <c:pt idx="11904">
                  <c:v>6.3616071428571423</c:v>
                </c:pt>
                <c:pt idx="11905">
                  <c:v>6.3616071428571423</c:v>
                </c:pt>
                <c:pt idx="11906">
                  <c:v>6.3616071428571423</c:v>
                </c:pt>
                <c:pt idx="11907">
                  <c:v>6.5848214285714279</c:v>
                </c:pt>
                <c:pt idx="11908">
                  <c:v>6.9196428571428568</c:v>
                </c:pt>
                <c:pt idx="11909">
                  <c:v>7.3660714285714279</c:v>
                </c:pt>
                <c:pt idx="11910">
                  <c:v>7.9241071428571423</c:v>
                </c:pt>
                <c:pt idx="11911">
                  <c:v>8.4821428571428559</c:v>
                </c:pt>
                <c:pt idx="11912">
                  <c:v>9.0401785714285712</c:v>
                </c:pt>
                <c:pt idx="11913">
                  <c:v>6.0267857142857135</c:v>
                </c:pt>
                <c:pt idx="11914">
                  <c:v>5.5803571428571423</c:v>
                </c:pt>
                <c:pt idx="11915">
                  <c:v>5.3571428571428568</c:v>
                </c:pt>
                <c:pt idx="11916">
                  <c:v>5.5803571428571423</c:v>
                </c:pt>
                <c:pt idx="11917">
                  <c:v>6.2499999999999991</c:v>
                </c:pt>
                <c:pt idx="11918">
                  <c:v>7.3660714285714279</c:v>
                </c:pt>
                <c:pt idx="11919">
                  <c:v>8.4821428571428559</c:v>
                </c:pt>
                <c:pt idx="11920">
                  <c:v>9.2633928571428559</c:v>
                </c:pt>
                <c:pt idx="11921">
                  <c:v>10.044642857142856</c:v>
                </c:pt>
                <c:pt idx="11922">
                  <c:v>10.937499999999998</c:v>
                </c:pt>
                <c:pt idx="11923">
                  <c:v>11.941964285714285</c:v>
                </c:pt>
                <c:pt idx="11924">
                  <c:v>12.723214285714285</c:v>
                </c:pt>
                <c:pt idx="11925">
                  <c:v>12.946428571428569</c:v>
                </c:pt>
                <c:pt idx="11926">
                  <c:v>12.946428571428569</c:v>
                </c:pt>
                <c:pt idx="11927">
                  <c:v>12.834821428571427</c:v>
                </c:pt>
                <c:pt idx="11928">
                  <c:v>12.723214285714285</c:v>
                </c:pt>
                <c:pt idx="11929">
                  <c:v>12.499999999999998</c:v>
                </c:pt>
                <c:pt idx="11930">
                  <c:v>11.607142857142856</c:v>
                </c:pt>
                <c:pt idx="11931">
                  <c:v>10.491071428571427</c:v>
                </c:pt>
                <c:pt idx="11932">
                  <c:v>9.3749999999999982</c:v>
                </c:pt>
                <c:pt idx="11933">
                  <c:v>8.3705357142857135</c:v>
                </c:pt>
                <c:pt idx="11934">
                  <c:v>7.1428571428571423</c:v>
                </c:pt>
                <c:pt idx="11935">
                  <c:v>5.8035714285714279</c:v>
                </c:pt>
                <c:pt idx="11936">
                  <c:v>5.9151785714285712</c:v>
                </c:pt>
                <c:pt idx="11937">
                  <c:v>6.9196428571428568</c:v>
                </c:pt>
                <c:pt idx="11938">
                  <c:v>8.0357142857142847</c:v>
                </c:pt>
                <c:pt idx="11939">
                  <c:v>9.1517857142857135</c:v>
                </c:pt>
                <c:pt idx="11940">
                  <c:v>10.491071428571427</c:v>
                </c:pt>
                <c:pt idx="11941">
                  <c:v>12.053571428571427</c:v>
                </c:pt>
                <c:pt idx="11942">
                  <c:v>13.616071428571427</c:v>
                </c:pt>
                <c:pt idx="11943">
                  <c:v>15.066964285714285</c:v>
                </c:pt>
                <c:pt idx="11944">
                  <c:v>16.183035714285712</c:v>
                </c:pt>
                <c:pt idx="11945">
                  <c:v>16.852678571428569</c:v>
                </c:pt>
                <c:pt idx="11946">
                  <c:v>17.299107142857142</c:v>
                </c:pt>
                <c:pt idx="11947">
                  <c:v>17.522321428571427</c:v>
                </c:pt>
                <c:pt idx="11948">
                  <c:v>17.745535714285712</c:v>
                </c:pt>
                <c:pt idx="11949">
                  <c:v>17.745535714285712</c:v>
                </c:pt>
                <c:pt idx="11950">
                  <c:v>17.522321428571427</c:v>
                </c:pt>
                <c:pt idx="11951">
                  <c:v>16.964285714285712</c:v>
                </c:pt>
                <c:pt idx="11952">
                  <c:v>15.848214285714285</c:v>
                </c:pt>
                <c:pt idx="11953">
                  <c:v>14.397321428571427</c:v>
                </c:pt>
                <c:pt idx="11954">
                  <c:v>12.946428571428569</c:v>
                </c:pt>
                <c:pt idx="11955">
                  <c:v>10.937499999999998</c:v>
                </c:pt>
                <c:pt idx="11956">
                  <c:v>9.5982142857142847</c:v>
                </c:pt>
                <c:pt idx="11957">
                  <c:v>8.4821428571428559</c:v>
                </c:pt>
                <c:pt idx="11958">
                  <c:v>7.4776785714285703</c:v>
                </c:pt>
                <c:pt idx="11959">
                  <c:v>6.0267857142857135</c:v>
                </c:pt>
                <c:pt idx="11960">
                  <c:v>4.9107142857142856</c:v>
                </c:pt>
                <c:pt idx="11961">
                  <c:v>5.1339285714285712</c:v>
                </c:pt>
                <c:pt idx="11962">
                  <c:v>6.2499999999999991</c:v>
                </c:pt>
                <c:pt idx="11963">
                  <c:v>7.8124999999999991</c:v>
                </c:pt>
                <c:pt idx="11964">
                  <c:v>8.928571428571427</c:v>
                </c:pt>
                <c:pt idx="11965">
                  <c:v>9.2633928571428559</c:v>
                </c:pt>
                <c:pt idx="11966">
                  <c:v>9.2633928571428559</c:v>
                </c:pt>
                <c:pt idx="11967">
                  <c:v>9.3749999999999982</c:v>
                </c:pt>
                <c:pt idx="11968">
                  <c:v>9.2633928571428559</c:v>
                </c:pt>
                <c:pt idx="11969">
                  <c:v>9.1517857142857135</c:v>
                </c:pt>
                <c:pt idx="11970">
                  <c:v>8.8169642857142847</c:v>
                </c:pt>
                <c:pt idx="11971">
                  <c:v>8.2589285714285712</c:v>
                </c:pt>
                <c:pt idx="11972">
                  <c:v>7.3660714285714279</c:v>
                </c:pt>
                <c:pt idx="11973">
                  <c:v>6.2499999999999991</c:v>
                </c:pt>
                <c:pt idx="11974">
                  <c:v>5.3571428571428568</c:v>
                </c:pt>
                <c:pt idx="11975">
                  <c:v>5.5803571428571423</c:v>
                </c:pt>
                <c:pt idx="11976">
                  <c:v>6.2499999999999991</c:v>
                </c:pt>
                <c:pt idx="11977">
                  <c:v>6.9196428571428568</c:v>
                </c:pt>
                <c:pt idx="11978">
                  <c:v>7.3660714285714279</c:v>
                </c:pt>
                <c:pt idx="11979">
                  <c:v>7.5892857142857135</c:v>
                </c:pt>
                <c:pt idx="11980">
                  <c:v>7.5892857142857135</c:v>
                </c:pt>
                <c:pt idx="11981">
                  <c:v>7.5892857142857135</c:v>
                </c:pt>
                <c:pt idx="11982">
                  <c:v>7.3660714285714279</c:v>
                </c:pt>
                <c:pt idx="11983">
                  <c:v>7.1428571428571423</c:v>
                </c:pt>
                <c:pt idx="11984">
                  <c:v>6.4732142857142847</c:v>
                </c:pt>
                <c:pt idx="11985">
                  <c:v>5.8035714285714279</c:v>
                </c:pt>
                <c:pt idx="11986">
                  <c:v>5.0223214285714279</c:v>
                </c:pt>
                <c:pt idx="11987">
                  <c:v>5.5803571428571423</c:v>
                </c:pt>
                <c:pt idx="11988">
                  <c:v>6.4732142857142847</c:v>
                </c:pt>
                <c:pt idx="11989">
                  <c:v>7.7008928571428568</c:v>
                </c:pt>
                <c:pt idx="11990">
                  <c:v>8.4821428571428559</c:v>
                </c:pt>
                <c:pt idx="11991">
                  <c:v>9.2633928571428559</c:v>
                </c:pt>
                <c:pt idx="11992">
                  <c:v>9.5982142857142847</c:v>
                </c:pt>
                <c:pt idx="11993">
                  <c:v>9.5982142857142847</c:v>
                </c:pt>
                <c:pt idx="11994">
                  <c:v>9.5982142857142847</c:v>
                </c:pt>
                <c:pt idx="11995">
                  <c:v>9.5982142857142847</c:v>
                </c:pt>
                <c:pt idx="11996">
                  <c:v>9.3749999999999982</c:v>
                </c:pt>
                <c:pt idx="11997">
                  <c:v>9.1517857142857135</c:v>
                </c:pt>
                <c:pt idx="11998">
                  <c:v>8.8169642857142847</c:v>
                </c:pt>
                <c:pt idx="11999">
                  <c:v>8.4821428571428559</c:v>
                </c:pt>
                <c:pt idx="12000">
                  <c:v>8.147321428571427</c:v>
                </c:pt>
                <c:pt idx="12001">
                  <c:v>7.8124999999999991</c:v>
                </c:pt>
                <c:pt idx="12002">
                  <c:v>7.2544642857142847</c:v>
                </c:pt>
                <c:pt idx="12003">
                  <c:v>6.2499999999999991</c:v>
                </c:pt>
                <c:pt idx="12004">
                  <c:v>5.5803571428571423</c:v>
                </c:pt>
                <c:pt idx="12005">
                  <c:v>5.8035714285714279</c:v>
                </c:pt>
                <c:pt idx="12006">
                  <c:v>6.3616071428571423</c:v>
                </c:pt>
                <c:pt idx="12007">
                  <c:v>6.9196428571428568</c:v>
                </c:pt>
                <c:pt idx="12008">
                  <c:v>7.2544642857142847</c:v>
                </c:pt>
                <c:pt idx="12009">
                  <c:v>7.1428571428571423</c:v>
                </c:pt>
                <c:pt idx="12010">
                  <c:v>6.9196428571428568</c:v>
                </c:pt>
                <c:pt idx="12011">
                  <c:v>6.5848214285714279</c:v>
                </c:pt>
                <c:pt idx="12012">
                  <c:v>6.2499999999999991</c:v>
                </c:pt>
                <c:pt idx="12013">
                  <c:v>6.0267857142857135</c:v>
                </c:pt>
                <c:pt idx="12014">
                  <c:v>5.8035714285714279</c:v>
                </c:pt>
                <c:pt idx="12015">
                  <c:v>5.6919642857142856</c:v>
                </c:pt>
                <c:pt idx="12016">
                  <c:v>5.8035714285714279</c:v>
                </c:pt>
                <c:pt idx="12017">
                  <c:v>6.0267857142857135</c:v>
                </c:pt>
                <c:pt idx="12018">
                  <c:v>6.0267857142857135</c:v>
                </c:pt>
                <c:pt idx="12019">
                  <c:v>6.3616071428571423</c:v>
                </c:pt>
                <c:pt idx="12020">
                  <c:v>7.1428571428571423</c:v>
                </c:pt>
                <c:pt idx="12021">
                  <c:v>8.0357142857142847</c:v>
                </c:pt>
                <c:pt idx="12022">
                  <c:v>9.3749999999999982</c:v>
                </c:pt>
                <c:pt idx="12023">
                  <c:v>10.491071428571427</c:v>
                </c:pt>
                <c:pt idx="12024">
                  <c:v>11.830357142857142</c:v>
                </c:pt>
                <c:pt idx="12025">
                  <c:v>12.499999999999998</c:v>
                </c:pt>
                <c:pt idx="12026">
                  <c:v>12.946428571428569</c:v>
                </c:pt>
                <c:pt idx="12027">
                  <c:v>13.169642857142856</c:v>
                </c:pt>
                <c:pt idx="12028">
                  <c:v>13.058035714285714</c:v>
                </c:pt>
                <c:pt idx="12029">
                  <c:v>12.723214285714285</c:v>
                </c:pt>
                <c:pt idx="12030">
                  <c:v>12.276785714285714</c:v>
                </c:pt>
                <c:pt idx="12031">
                  <c:v>11.383928571428571</c:v>
                </c:pt>
                <c:pt idx="12032">
                  <c:v>10.044642857142856</c:v>
                </c:pt>
                <c:pt idx="12033">
                  <c:v>8.7053571428571423</c:v>
                </c:pt>
                <c:pt idx="12034">
                  <c:v>7.3660714285714279</c:v>
                </c:pt>
                <c:pt idx="12035">
                  <c:v>5.5803571428571423</c:v>
                </c:pt>
                <c:pt idx="12036">
                  <c:v>4.9107142857142856</c:v>
                </c:pt>
                <c:pt idx="12037">
                  <c:v>5.8035714285714279</c:v>
                </c:pt>
                <c:pt idx="12038">
                  <c:v>8.4821428571428559</c:v>
                </c:pt>
                <c:pt idx="12039">
                  <c:v>9.9330357142857135</c:v>
                </c:pt>
                <c:pt idx="12040">
                  <c:v>11.607142857142856</c:v>
                </c:pt>
                <c:pt idx="12041">
                  <c:v>13.169642857142856</c:v>
                </c:pt>
                <c:pt idx="12042">
                  <c:v>14.285714285714285</c:v>
                </c:pt>
                <c:pt idx="12043">
                  <c:v>15.624999999999998</c:v>
                </c:pt>
                <c:pt idx="12044">
                  <c:v>16.294642857142854</c:v>
                </c:pt>
                <c:pt idx="12045">
                  <c:v>16.964285714285712</c:v>
                </c:pt>
                <c:pt idx="12046">
                  <c:v>17.1875</c:v>
                </c:pt>
                <c:pt idx="12047">
                  <c:v>17.410714285714285</c:v>
                </c:pt>
                <c:pt idx="12048">
                  <c:v>17.522321428571427</c:v>
                </c:pt>
                <c:pt idx="12049">
                  <c:v>17.410714285714285</c:v>
                </c:pt>
                <c:pt idx="12050">
                  <c:v>17.1875</c:v>
                </c:pt>
                <c:pt idx="12051">
                  <c:v>16.964285714285712</c:v>
                </c:pt>
                <c:pt idx="12052">
                  <c:v>16.40625</c:v>
                </c:pt>
                <c:pt idx="12053">
                  <c:v>15.848214285714285</c:v>
                </c:pt>
                <c:pt idx="12054">
                  <c:v>15.401785714285714</c:v>
                </c:pt>
                <c:pt idx="12055">
                  <c:v>14.955357142857141</c:v>
                </c:pt>
                <c:pt idx="12056">
                  <c:v>14.508928571428569</c:v>
                </c:pt>
                <c:pt idx="12057">
                  <c:v>14.285714285714285</c:v>
                </c:pt>
                <c:pt idx="12058">
                  <c:v>14.062499999999998</c:v>
                </c:pt>
                <c:pt idx="12059">
                  <c:v>13.392857142857142</c:v>
                </c:pt>
                <c:pt idx="12060">
                  <c:v>12.499999999999998</c:v>
                </c:pt>
                <c:pt idx="12061">
                  <c:v>11.383928571428571</c:v>
                </c:pt>
                <c:pt idx="12062">
                  <c:v>9.8214285714285712</c:v>
                </c:pt>
                <c:pt idx="12063">
                  <c:v>8.4821428571428559</c:v>
                </c:pt>
                <c:pt idx="12064">
                  <c:v>6.9196428571428568</c:v>
                </c:pt>
                <c:pt idx="12065">
                  <c:v>5.3571428571428568</c:v>
                </c:pt>
                <c:pt idx="12066">
                  <c:v>5.8035714285714279</c:v>
                </c:pt>
                <c:pt idx="12067">
                  <c:v>7.0312499999999991</c:v>
                </c:pt>
                <c:pt idx="12068">
                  <c:v>8.7053571428571423</c:v>
                </c:pt>
                <c:pt idx="12069">
                  <c:v>10.379464285714285</c:v>
                </c:pt>
                <c:pt idx="12070">
                  <c:v>11.830357142857142</c:v>
                </c:pt>
                <c:pt idx="12071">
                  <c:v>13.058035714285714</c:v>
                </c:pt>
                <c:pt idx="12072">
                  <c:v>13.839285714285714</c:v>
                </c:pt>
                <c:pt idx="12073">
                  <c:v>14.620535714285714</c:v>
                </c:pt>
                <c:pt idx="12074">
                  <c:v>14.955357142857141</c:v>
                </c:pt>
                <c:pt idx="12075">
                  <c:v>14.843749999999998</c:v>
                </c:pt>
                <c:pt idx="12076">
                  <c:v>14.732142857142856</c:v>
                </c:pt>
                <c:pt idx="12077">
                  <c:v>14.508928571428569</c:v>
                </c:pt>
                <c:pt idx="12078">
                  <c:v>14.062499999999998</c:v>
                </c:pt>
                <c:pt idx="12079">
                  <c:v>13.839285714285714</c:v>
                </c:pt>
                <c:pt idx="12080">
                  <c:v>13.281249999999998</c:v>
                </c:pt>
                <c:pt idx="12081">
                  <c:v>12.723214285714285</c:v>
                </c:pt>
                <c:pt idx="12082">
                  <c:v>12.053571428571427</c:v>
                </c:pt>
                <c:pt idx="12083">
                  <c:v>11.607142857142856</c:v>
                </c:pt>
                <c:pt idx="12084">
                  <c:v>10.937499999999998</c:v>
                </c:pt>
                <c:pt idx="12085">
                  <c:v>10.044642857142856</c:v>
                </c:pt>
                <c:pt idx="12086">
                  <c:v>9.0401785714285712</c:v>
                </c:pt>
                <c:pt idx="12087">
                  <c:v>7.9241071428571423</c:v>
                </c:pt>
                <c:pt idx="12088">
                  <c:v>6.9196428571428568</c:v>
                </c:pt>
                <c:pt idx="12089">
                  <c:v>5.5803571428571423</c:v>
                </c:pt>
                <c:pt idx="12090">
                  <c:v>5.2455357142857135</c:v>
                </c:pt>
                <c:pt idx="12091">
                  <c:v>5.5803571428571423</c:v>
                </c:pt>
                <c:pt idx="12092">
                  <c:v>6.2499999999999991</c:v>
                </c:pt>
                <c:pt idx="12093">
                  <c:v>7.5892857142857135</c:v>
                </c:pt>
                <c:pt idx="12094">
                  <c:v>8.928571428571427</c:v>
                </c:pt>
                <c:pt idx="12095">
                  <c:v>10.267857142857142</c:v>
                </c:pt>
                <c:pt idx="12096">
                  <c:v>11.718749999999998</c:v>
                </c:pt>
                <c:pt idx="12097">
                  <c:v>12.946428571428569</c:v>
                </c:pt>
                <c:pt idx="12098">
                  <c:v>14.062499999999998</c:v>
                </c:pt>
                <c:pt idx="12099">
                  <c:v>14.955357142857141</c:v>
                </c:pt>
                <c:pt idx="12100">
                  <c:v>15.736607142857141</c:v>
                </c:pt>
                <c:pt idx="12101">
                  <c:v>16.183035714285712</c:v>
                </c:pt>
                <c:pt idx="12102">
                  <c:v>16.741071428571427</c:v>
                </c:pt>
                <c:pt idx="12103">
                  <c:v>17.075892857142854</c:v>
                </c:pt>
                <c:pt idx="12104">
                  <c:v>17.410714285714285</c:v>
                </c:pt>
                <c:pt idx="12105">
                  <c:v>17.633928571428569</c:v>
                </c:pt>
                <c:pt idx="12106">
                  <c:v>17.633928571428569</c:v>
                </c:pt>
                <c:pt idx="12107">
                  <c:v>17.857142857142854</c:v>
                </c:pt>
                <c:pt idx="12108">
                  <c:v>17.857142857142854</c:v>
                </c:pt>
                <c:pt idx="12109">
                  <c:v>17.857142857142854</c:v>
                </c:pt>
                <c:pt idx="12110">
                  <c:v>17.633928571428569</c:v>
                </c:pt>
                <c:pt idx="12111">
                  <c:v>17.410714285714285</c:v>
                </c:pt>
                <c:pt idx="12112">
                  <c:v>16.964285714285712</c:v>
                </c:pt>
                <c:pt idx="12113">
                  <c:v>16.294642857142854</c:v>
                </c:pt>
                <c:pt idx="12114">
                  <c:v>15.401785714285714</c:v>
                </c:pt>
                <c:pt idx="12115">
                  <c:v>14.508928571428569</c:v>
                </c:pt>
                <c:pt idx="12116">
                  <c:v>13.504464285714285</c:v>
                </c:pt>
                <c:pt idx="12117">
                  <c:v>12.611607142857142</c:v>
                </c:pt>
                <c:pt idx="12118">
                  <c:v>11.830357142857142</c:v>
                </c:pt>
                <c:pt idx="12119">
                  <c:v>10.937499999999998</c:v>
                </c:pt>
                <c:pt idx="12120">
                  <c:v>10.267857142857142</c:v>
                </c:pt>
                <c:pt idx="12121">
                  <c:v>9.0401785714285712</c:v>
                </c:pt>
                <c:pt idx="12122">
                  <c:v>7.3660714285714279</c:v>
                </c:pt>
                <c:pt idx="12123">
                  <c:v>5.9151785714285712</c:v>
                </c:pt>
                <c:pt idx="12124">
                  <c:v>5.4687499999999991</c:v>
                </c:pt>
                <c:pt idx="12125">
                  <c:v>6.6964285714285712</c:v>
                </c:pt>
                <c:pt idx="12126">
                  <c:v>7.5892857142857135</c:v>
                </c:pt>
                <c:pt idx="12127">
                  <c:v>8.4821428571428559</c:v>
                </c:pt>
                <c:pt idx="12128">
                  <c:v>9.4866071428571423</c:v>
                </c:pt>
                <c:pt idx="12129">
                  <c:v>10.267857142857142</c:v>
                </c:pt>
                <c:pt idx="12130">
                  <c:v>10.825892857142856</c:v>
                </c:pt>
                <c:pt idx="12131">
                  <c:v>11.049107142857142</c:v>
                </c:pt>
                <c:pt idx="12132">
                  <c:v>10.937499999999998</c:v>
                </c:pt>
                <c:pt idx="12133">
                  <c:v>10.602678571428571</c:v>
                </c:pt>
                <c:pt idx="12134">
                  <c:v>10.044642857142856</c:v>
                </c:pt>
                <c:pt idx="12135">
                  <c:v>8.928571428571427</c:v>
                </c:pt>
                <c:pt idx="12136">
                  <c:v>7.8124999999999991</c:v>
                </c:pt>
                <c:pt idx="12137">
                  <c:v>6.8080357142857135</c:v>
                </c:pt>
                <c:pt idx="12138">
                  <c:v>5.8035714285714279</c:v>
                </c:pt>
                <c:pt idx="12139">
                  <c:v>5.1339285714285712</c:v>
                </c:pt>
                <c:pt idx="12140">
                  <c:v>5.5803571428571423</c:v>
                </c:pt>
                <c:pt idx="12141">
                  <c:v>6.0267857142857135</c:v>
                </c:pt>
                <c:pt idx="12142">
                  <c:v>6.9196428571428568</c:v>
                </c:pt>
                <c:pt idx="12143">
                  <c:v>7.5892857142857135</c:v>
                </c:pt>
                <c:pt idx="12144">
                  <c:v>8.0357142857142847</c:v>
                </c:pt>
                <c:pt idx="12145">
                  <c:v>8.2589285714285712</c:v>
                </c:pt>
                <c:pt idx="12146">
                  <c:v>8.2589285714285712</c:v>
                </c:pt>
                <c:pt idx="12147">
                  <c:v>8.2589285714285712</c:v>
                </c:pt>
                <c:pt idx="12148">
                  <c:v>8.147321428571427</c:v>
                </c:pt>
                <c:pt idx="12149">
                  <c:v>7.8124999999999991</c:v>
                </c:pt>
                <c:pt idx="12150">
                  <c:v>7.3660714285714279</c:v>
                </c:pt>
                <c:pt idx="12151">
                  <c:v>6.6964285714285712</c:v>
                </c:pt>
                <c:pt idx="12152">
                  <c:v>6.2499999999999991</c:v>
                </c:pt>
                <c:pt idx="12153">
                  <c:v>6.0267857142857135</c:v>
                </c:pt>
                <c:pt idx="12154">
                  <c:v>6.0267857142857135</c:v>
                </c:pt>
                <c:pt idx="12155">
                  <c:v>6.1383928571428568</c:v>
                </c:pt>
                <c:pt idx="12156">
                  <c:v>6.1383928571428568</c:v>
                </c:pt>
                <c:pt idx="12157">
                  <c:v>6.2499999999999991</c:v>
                </c:pt>
                <c:pt idx="12158">
                  <c:v>6.0267857142857135</c:v>
                </c:pt>
                <c:pt idx="12159">
                  <c:v>6.2499999999999991</c:v>
                </c:pt>
                <c:pt idx="12160">
                  <c:v>6.6964285714285712</c:v>
                </c:pt>
                <c:pt idx="12161">
                  <c:v>7.1428571428571423</c:v>
                </c:pt>
                <c:pt idx="12162">
                  <c:v>7.8124999999999991</c:v>
                </c:pt>
                <c:pt idx="12163">
                  <c:v>8.2589285714285712</c:v>
                </c:pt>
                <c:pt idx="12164">
                  <c:v>8.4821428571428559</c:v>
                </c:pt>
                <c:pt idx="12165">
                  <c:v>8.7053571428571423</c:v>
                </c:pt>
                <c:pt idx="12166">
                  <c:v>8.8169642857142847</c:v>
                </c:pt>
                <c:pt idx="12167">
                  <c:v>8.928571428571427</c:v>
                </c:pt>
                <c:pt idx="12168">
                  <c:v>8.8169642857142847</c:v>
                </c:pt>
                <c:pt idx="12169">
                  <c:v>8.7053571428571423</c:v>
                </c:pt>
                <c:pt idx="12170">
                  <c:v>8.7053571428571423</c:v>
                </c:pt>
                <c:pt idx="12171">
                  <c:v>8.7053571428571423</c:v>
                </c:pt>
                <c:pt idx="12172">
                  <c:v>8.8169642857142847</c:v>
                </c:pt>
                <c:pt idx="12173">
                  <c:v>8.928571428571427</c:v>
                </c:pt>
                <c:pt idx="12174">
                  <c:v>9.1517857142857135</c:v>
                </c:pt>
                <c:pt idx="12175">
                  <c:v>8.928571428571427</c:v>
                </c:pt>
                <c:pt idx="12176">
                  <c:v>8.8169642857142847</c:v>
                </c:pt>
                <c:pt idx="12177">
                  <c:v>8.59375</c:v>
                </c:pt>
                <c:pt idx="12178">
                  <c:v>8.4821428571428559</c:v>
                </c:pt>
                <c:pt idx="12179">
                  <c:v>8.59375</c:v>
                </c:pt>
                <c:pt idx="12180">
                  <c:v>8.7053571428571423</c:v>
                </c:pt>
                <c:pt idx="12181">
                  <c:v>8.928571428571427</c:v>
                </c:pt>
                <c:pt idx="12182">
                  <c:v>9.1517857142857135</c:v>
                </c:pt>
                <c:pt idx="12183">
                  <c:v>9.3749999999999982</c:v>
                </c:pt>
                <c:pt idx="12184">
                  <c:v>9.3749999999999982</c:v>
                </c:pt>
                <c:pt idx="12185">
                  <c:v>8.928571428571427</c:v>
                </c:pt>
                <c:pt idx="12186">
                  <c:v>8.4821428571428559</c:v>
                </c:pt>
                <c:pt idx="12187">
                  <c:v>8.0357142857142847</c:v>
                </c:pt>
                <c:pt idx="12188">
                  <c:v>7.1428571428571423</c:v>
                </c:pt>
                <c:pt idx="12189">
                  <c:v>6.4732142857142847</c:v>
                </c:pt>
                <c:pt idx="12190">
                  <c:v>6.2499999999999991</c:v>
                </c:pt>
                <c:pt idx="12191">
                  <c:v>6.1383928571428568</c:v>
                </c:pt>
                <c:pt idx="12192">
                  <c:v>6.2499999999999991</c:v>
                </c:pt>
                <c:pt idx="12193">
                  <c:v>6.2499999999999991</c:v>
                </c:pt>
                <c:pt idx="12194">
                  <c:v>6.3616071428571423</c:v>
                </c:pt>
                <c:pt idx="12195">
                  <c:v>6.5848214285714279</c:v>
                </c:pt>
                <c:pt idx="12196">
                  <c:v>6.4732142857142847</c:v>
                </c:pt>
                <c:pt idx="12197">
                  <c:v>6.8080357142857135</c:v>
                </c:pt>
                <c:pt idx="12198">
                  <c:v>7.1428571428571423</c:v>
                </c:pt>
                <c:pt idx="12199">
                  <c:v>7.5892857142857135</c:v>
                </c:pt>
                <c:pt idx="12200">
                  <c:v>7.8124999999999991</c:v>
                </c:pt>
                <c:pt idx="12201">
                  <c:v>8.4821428571428559</c:v>
                </c:pt>
                <c:pt idx="12202">
                  <c:v>8.928571428571427</c:v>
                </c:pt>
                <c:pt idx="12203">
                  <c:v>9.3749999999999982</c:v>
                </c:pt>
                <c:pt idx="12204">
                  <c:v>9.3749999999999982</c:v>
                </c:pt>
                <c:pt idx="12205">
                  <c:v>9.2633928571428559</c:v>
                </c:pt>
                <c:pt idx="12206">
                  <c:v>9.0401785714285712</c:v>
                </c:pt>
                <c:pt idx="12207">
                  <c:v>8.7053571428571423</c:v>
                </c:pt>
                <c:pt idx="12208">
                  <c:v>8.3705357142857135</c:v>
                </c:pt>
                <c:pt idx="12209">
                  <c:v>8.2589285714285712</c:v>
                </c:pt>
                <c:pt idx="12210">
                  <c:v>7.9241071428571423</c:v>
                </c:pt>
                <c:pt idx="12211">
                  <c:v>7.8124999999999991</c:v>
                </c:pt>
                <c:pt idx="12212">
                  <c:v>8.0357142857142847</c:v>
                </c:pt>
                <c:pt idx="12213">
                  <c:v>7.8124999999999991</c:v>
                </c:pt>
                <c:pt idx="12214">
                  <c:v>7.7008928571428568</c:v>
                </c:pt>
                <c:pt idx="12215">
                  <c:v>7.7008928571428568</c:v>
                </c:pt>
                <c:pt idx="12216">
                  <c:v>7.5892857142857135</c:v>
                </c:pt>
                <c:pt idx="12217">
                  <c:v>7.5892857142857135</c:v>
                </c:pt>
                <c:pt idx="12218">
                  <c:v>7.5892857142857135</c:v>
                </c:pt>
                <c:pt idx="12219">
                  <c:v>7.5892857142857135</c:v>
                </c:pt>
                <c:pt idx="12220">
                  <c:v>7.5892857142857135</c:v>
                </c:pt>
                <c:pt idx="12221">
                  <c:v>8.0357142857142847</c:v>
                </c:pt>
                <c:pt idx="12222">
                  <c:v>7.8124999999999991</c:v>
                </c:pt>
                <c:pt idx="12223">
                  <c:v>8.0357142857142847</c:v>
                </c:pt>
                <c:pt idx="12224">
                  <c:v>7.9241071428571423</c:v>
                </c:pt>
                <c:pt idx="12225">
                  <c:v>8.147321428571427</c:v>
                </c:pt>
                <c:pt idx="12226">
                  <c:v>7.9241071428571423</c:v>
                </c:pt>
                <c:pt idx="12227">
                  <c:v>7.8124999999999991</c:v>
                </c:pt>
                <c:pt idx="12228">
                  <c:v>7.5892857142857135</c:v>
                </c:pt>
                <c:pt idx="12229">
                  <c:v>7.3660714285714279</c:v>
                </c:pt>
                <c:pt idx="12230">
                  <c:v>7.3660714285714279</c:v>
                </c:pt>
                <c:pt idx="12231">
                  <c:v>7.3660714285714279</c:v>
                </c:pt>
                <c:pt idx="12232">
                  <c:v>7.3660714285714279</c:v>
                </c:pt>
                <c:pt idx="12233">
                  <c:v>7.3660714285714279</c:v>
                </c:pt>
                <c:pt idx="12234">
                  <c:v>7.4776785714285703</c:v>
                </c:pt>
                <c:pt idx="12235">
                  <c:v>7.5892857142857135</c:v>
                </c:pt>
                <c:pt idx="12236">
                  <c:v>7.5892857142857135</c:v>
                </c:pt>
                <c:pt idx="12237">
                  <c:v>7.2544642857142847</c:v>
                </c:pt>
                <c:pt idx="12238">
                  <c:v>7.3660714285714279</c:v>
                </c:pt>
                <c:pt idx="12239">
                  <c:v>7.3660714285714279</c:v>
                </c:pt>
                <c:pt idx="12240">
                  <c:v>7.5892857142857135</c:v>
                </c:pt>
                <c:pt idx="12241">
                  <c:v>7.8124999999999991</c:v>
                </c:pt>
                <c:pt idx="12242">
                  <c:v>7.9241071428571423</c:v>
                </c:pt>
                <c:pt idx="12243">
                  <c:v>7.8124999999999991</c:v>
                </c:pt>
                <c:pt idx="12244">
                  <c:v>7.8124999999999991</c:v>
                </c:pt>
                <c:pt idx="12245">
                  <c:v>7.8124999999999991</c:v>
                </c:pt>
                <c:pt idx="12246">
                  <c:v>7.9241071428571423</c:v>
                </c:pt>
                <c:pt idx="12247">
                  <c:v>8.0357142857142847</c:v>
                </c:pt>
                <c:pt idx="12248">
                  <c:v>8.2589285714285712</c:v>
                </c:pt>
                <c:pt idx="12249">
                  <c:v>8.4821428571428559</c:v>
                </c:pt>
                <c:pt idx="12250">
                  <c:v>8.7053571428571423</c:v>
                </c:pt>
                <c:pt idx="12251">
                  <c:v>8.7053571428571423</c:v>
                </c:pt>
                <c:pt idx="12252">
                  <c:v>8.4821428571428559</c:v>
                </c:pt>
                <c:pt idx="12253">
                  <c:v>8.0357142857142847</c:v>
                </c:pt>
                <c:pt idx="12254">
                  <c:v>7.2544642857142847</c:v>
                </c:pt>
                <c:pt idx="12255">
                  <c:v>6.6964285714285712</c:v>
                </c:pt>
                <c:pt idx="12256">
                  <c:v>6.2499999999999991</c:v>
                </c:pt>
                <c:pt idx="12257">
                  <c:v>5.9151785714285712</c:v>
                </c:pt>
                <c:pt idx="12258">
                  <c:v>5.8035714285714279</c:v>
                </c:pt>
                <c:pt idx="12259">
                  <c:v>5.9151785714285712</c:v>
                </c:pt>
                <c:pt idx="12260">
                  <c:v>6.3616071428571423</c:v>
                </c:pt>
                <c:pt idx="12261">
                  <c:v>6.9196428571428568</c:v>
                </c:pt>
                <c:pt idx="12262">
                  <c:v>7.3660714285714279</c:v>
                </c:pt>
                <c:pt idx="12263">
                  <c:v>8.0357142857142847</c:v>
                </c:pt>
                <c:pt idx="12264">
                  <c:v>8.4821428571428559</c:v>
                </c:pt>
                <c:pt idx="12265">
                  <c:v>8.8169642857142847</c:v>
                </c:pt>
                <c:pt idx="12266">
                  <c:v>9.1517857142857135</c:v>
                </c:pt>
                <c:pt idx="12267">
                  <c:v>9.3749999999999982</c:v>
                </c:pt>
                <c:pt idx="12268">
                  <c:v>9.709821428571427</c:v>
                </c:pt>
                <c:pt idx="12269">
                  <c:v>9.8214285714285712</c:v>
                </c:pt>
                <c:pt idx="12270">
                  <c:v>10.156249999999998</c:v>
                </c:pt>
                <c:pt idx="12271">
                  <c:v>10.491071428571427</c:v>
                </c:pt>
                <c:pt idx="12272">
                  <c:v>10.825892857142856</c:v>
                </c:pt>
                <c:pt idx="12273">
                  <c:v>10.937499999999998</c:v>
                </c:pt>
                <c:pt idx="12274">
                  <c:v>11.160714285714285</c:v>
                </c:pt>
                <c:pt idx="12275">
                  <c:v>11.160714285714285</c:v>
                </c:pt>
                <c:pt idx="12276">
                  <c:v>11.160714285714285</c:v>
                </c:pt>
                <c:pt idx="12277">
                  <c:v>11.160714285714285</c:v>
                </c:pt>
                <c:pt idx="12278">
                  <c:v>11.160714285714285</c:v>
                </c:pt>
                <c:pt idx="12279">
                  <c:v>10.937499999999998</c:v>
                </c:pt>
                <c:pt idx="12280">
                  <c:v>10.825892857142856</c:v>
                </c:pt>
                <c:pt idx="12281">
                  <c:v>10.714285714285714</c:v>
                </c:pt>
                <c:pt idx="12282">
                  <c:v>10.714285714285714</c:v>
                </c:pt>
                <c:pt idx="12283">
                  <c:v>10.714285714285714</c:v>
                </c:pt>
                <c:pt idx="12284">
                  <c:v>10.491071428571427</c:v>
                </c:pt>
                <c:pt idx="12285">
                  <c:v>10.267857142857142</c:v>
                </c:pt>
                <c:pt idx="12286">
                  <c:v>10.044642857142856</c:v>
                </c:pt>
                <c:pt idx="12287">
                  <c:v>9.5982142857142847</c:v>
                </c:pt>
                <c:pt idx="12288">
                  <c:v>9.1517857142857135</c:v>
                </c:pt>
                <c:pt idx="12289">
                  <c:v>8.7053571428571423</c:v>
                </c:pt>
                <c:pt idx="12290">
                  <c:v>8.2589285714285712</c:v>
                </c:pt>
                <c:pt idx="12291">
                  <c:v>8.0357142857142847</c:v>
                </c:pt>
                <c:pt idx="12292">
                  <c:v>8.0357142857142847</c:v>
                </c:pt>
                <c:pt idx="12293">
                  <c:v>8.0357142857142847</c:v>
                </c:pt>
                <c:pt idx="12294">
                  <c:v>8.0357142857142847</c:v>
                </c:pt>
                <c:pt idx="12295">
                  <c:v>8.2589285714285712</c:v>
                </c:pt>
                <c:pt idx="12296">
                  <c:v>8.2589285714285712</c:v>
                </c:pt>
                <c:pt idx="12297">
                  <c:v>8.4821428571428559</c:v>
                </c:pt>
                <c:pt idx="12298">
                  <c:v>8.7053571428571423</c:v>
                </c:pt>
                <c:pt idx="12299">
                  <c:v>8.928571428571427</c:v>
                </c:pt>
                <c:pt idx="12300">
                  <c:v>9.0401785714285712</c:v>
                </c:pt>
                <c:pt idx="12301">
                  <c:v>9.1517857142857135</c:v>
                </c:pt>
                <c:pt idx="12302">
                  <c:v>9.2633928571428559</c:v>
                </c:pt>
                <c:pt idx="12303">
                  <c:v>9.2633928571428559</c:v>
                </c:pt>
                <c:pt idx="12304">
                  <c:v>9.3749999999999982</c:v>
                </c:pt>
                <c:pt idx="12305">
                  <c:v>9.4866071428571423</c:v>
                </c:pt>
                <c:pt idx="12306">
                  <c:v>9.8214285714285712</c:v>
                </c:pt>
                <c:pt idx="12307">
                  <c:v>10.044642857142856</c:v>
                </c:pt>
                <c:pt idx="12308">
                  <c:v>10.602678571428571</c:v>
                </c:pt>
                <c:pt idx="12309">
                  <c:v>11.160714285714285</c:v>
                </c:pt>
                <c:pt idx="12310">
                  <c:v>11.383928571428571</c:v>
                </c:pt>
                <c:pt idx="12311">
                  <c:v>11.272321428571427</c:v>
                </c:pt>
                <c:pt idx="12312">
                  <c:v>11.160714285714285</c:v>
                </c:pt>
                <c:pt idx="12313">
                  <c:v>10.937499999999998</c:v>
                </c:pt>
                <c:pt idx="12314">
                  <c:v>10.714285714285714</c:v>
                </c:pt>
                <c:pt idx="12315">
                  <c:v>10.156249999999998</c:v>
                </c:pt>
                <c:pt idx="12316">
                  <c:v>9.5982142857142847</c:v>
                </c:pt>
                <c:pt idx="12317">
                  <c:v>8.928571428571427</c:v>
                </c:pt>
                <c:pt idx="12318">
                  <c:v>8.4821428571428559</c:v>
                </c:pt>
                <c:pt idx="12319">
                  <c:v>8.147321428571427</c:v>
                </c:pt>
                <c:pt idx="12320">
                  <c:v>7.8124999999999991</c:v>
                </c:pt>
                <c:pt idx="12321">
                  <c:v>7.3660714285714279</c:v>
                </c:pt>
                <c:pt idx="12322">
                  <c:v>6.9196428571428568</c:v>
                </c:pt>
                <c:pt idx="12323">
                  <c:v>6.6964285714285712</c:v>
                </c:pt>
                <c:pt idx="12324">
                  <c:v>6.5848214285714279</c:v>
                </c:pt>
                <c:pt idx="12325">
                  <c:v>6.6964285714285712</c:v>
                </c:pt>
                <c:pt idx="12326">
                  <c:v>7.1428571428571423</c:v>
                </c:pt>
                <c:pt idx="12327">
                  <c:v>7.3660714285714279</c:v>
                </c:pt>
                <c:pt idx="12328">
                  <c:v>7.9241071428571423</c:v>
                </c:pt>
                <c:pt idx="12329">
                  <c:v>8.0357142857142847</c:v>
                </c:pt>
                <c:pt idx="12330">
                  <c:v>8.2589285714285712</c:v>
                </c:pt>
                <c:pt idx="12331">
                  <c:v>8.2589285714285712</c:v>
                </c:pt>
                <c:pt idx="12332">
                  <c:v>8.0357142857142847</c:v>
                </c:pt>
                <c:pt idx="12333">
                  <c:v>7.7008928571428568</c:v>
                </c:pt>
                <c:pt idx="12334">
                  <c:v>7.2544642857142847</c:v>
                </c:pt>
                <c:pt idx="12335">
                  <c:v>6.8080357142857135</c:v>
                </c:pt>
                <c:pt idx="12336">
                  <c:v>6.1383928571428568</c:v>
                </c:pt>
                <c:pt idx="12337">
                  <c:v>5.6919642857142856</c:v>
                </c:pt>
                <c:pt idx="12338">
                  <c:v>5.3571428571428568</c:v>
                </c:pt>
                <c:pt idx="12339">
                  <c:v>5.5803571428571423</c:v>
                </c:pt>
                <c:pt idx="12340">
                  <c:v>6.0267857142857135</c:v>
                </c:pt>
                <c:pt idx="12341">
                  <c:v>6.9196428571428568</c:v>
                </c:pt>
                <c:pt idx="12342">
                  <c:v>7.5892857142857135</c:v>
                </c:pt>
                <c:pt idx="12343">
                  <c:v>8.2589285714285712</c:v>
                </c:pt>
                <c:pt idx="12344">
                  <c:v>8.928571428571427</c:v>
                </c:pt>
                <c:pt idx="12345">
                  <c:v>9.709821428571427</c:v>
                </c:pt>
                <c:pt idx="12346">
                  <c:v>10.491071428571427</c:v>
                </c:pt>
                <c:pt idx="12347">
                  <c:v>11.495535714285714</c:v>
                </c:pt>
                <c:pt idx="12348">
                  <c:v>12.276785714285714</c:v>
                </c:pt>
                <c:pt idx="12349">
                  <c:v>12.723214285714285</c:v>
                </c:pt>
                <c:pt idx="12350">
                  <c:v>12.946428571428569</c:v>
                </c:pt>
                <c:pt idx="12351">
                  <c:v>13.169642857142856</c:v>
                </c:pt>
                <c:pt idx="12352">
                  <c:v>13.281249999999998</c:v>
                </c:pt>
                <c:pt idx="12353">
                  <c:v>13.392857142857142</c:v>
                </c:pt>
                <c:pt idx="12354">
                  <c:v>13.281249999999998</c:v>
                </c:pt>
                <c:pt idx="12355">
                  <c:v>13.058035714285714</c:v>
                </c:pt>
                <c:pt idx="12356">
                  <c:v>12.946428571428569</c:v>
                </c:pt>
                <c:pt idx="12357">
                  <c:v>12.723214285714285</c:v>
                </c:pt>
                <c:pt idx="12358">
                  <c:v>12.499999999999998</c:v>
                </c:pt>
                <c:pt idx="12359">
                  <c:v>12.276785714285714</c:v>
                </c:pt>
                <c:pt idx="12360">
                  <c:v>12.053571428571427</c:v>
                </c:pt>
                <c:pt idx="12361">
                  <c:v>11.830357142857142</c:v>
                </c:pt>
                <c:pt idx="12362">
                  <c:v>11.830357142857142</c:v>
                </c:pt>
                <c:pt idx="12363">
                  <c:v>11.830357142857142</c:v>
                </c:pt>
                <c:pt idx="12364">
                  <c:v>12.053571428571427</c:v>
                </c:pt>
                <c:pt idx="12365">
                  <c:v>12.276785714285714</c:v>
                </c:pt>
                <c:pt idx="12366">
                  <c:v>12.165178571428569</c:v>
                </c:pt>
                <c:pt idx="12367">
                  <c:v>11.941964285714285</c:v>
                </c:pt>
                <c:pt idx="12368">
                  <c:v>11.383928571428571</c:v>
                </c:pt>
                <c:pt idx="12369">
                  <c:v>11.160714285714285</c:v>
                </c:pt>
                <c:pt idx="12370">
                  <c:v>10.491071428571427</c:v>
                </c:pt>
                <c:pt idx="12371">
                  <c:v>9.8214285714285712</c:v>
                </c:pt>
                <c:pt idx="12372">
                  <c:v>9.1517857142857135</c:v>
                </c:pt>
                <c:pt idx="12373">
                  <c:v>8.4821428571428559</c:v>
                </c:pt>
                <c:pt idx="12374">
                  <c:v>7.9241071428571423</c:v>
                </c:pt>
                <c:pt idx="12375">
                  <c:v>6.9196428571428568</c:v>
                </c:pt>
                <c:pt idx="12376">
                  <c:v>6.3616071428571423</c:v>
                </c:pt>
                <c:pt idx="12377">
                  <c:v>6.1383928571428568</c:v>
                </c:pt>
                <c:pt idx="12378">
                  <c:v>6.2499999999999991</c:v>
                </c:pt>
                <c:pt idx="12379">
                  <c:v>6.4732142857142847</c:v>
                </c:pt>
                <c:pt idx="12380">
                  <c:v>7.1428571428571423</c:v>
                </c:pt>
                <c:pt idx="12381">
                  <c:v>7.8124999999999991</c:v>
                </c:pt>
                <c:pt idx="12382">
                  <c:v>8.7053571428571423</c:v>
                </c:pt>
                <c:pt idx="12383">
                  <c:v>9.5982142857142847</c:v>
                </c:pt>
                <c:pt idx="12384">
                  <c:v>10.156249999999998</c:v>
                </c:pt>
                <c:pt idx="12385">
                  <c:v>10.491071428571427</c:v>
                </c:pt>
                <c:pt idx="12386">
                  <c:v>10.825892857142856</c:v>
                </c:pt>
                <c:pt idx="12387">
                  <c:v>11.049107142857142</c:v>
                </c:pt>
                <c:pt idx="12388">
                  <c:v>11.049107142857142</c:v>
                </c:pt>
                <c:pt idx="12389">
                  <c:v>11.049107142857142</c:v>
                </c:pt>
                <c:pt idx="12390">
                  <c:v>10.937499999999998</c:v>
                </c:pt>
                <c:pt idx="12391">
                  <c:v>10.825892857142856</c:v>
                </c:pt>
                <c:pt idx="12392">
                  <c:v>10.491071428571427</c:v>
                </c:pt>
                <c:pt idx="12393">
                  <c:v>10.156249999999998</c:v>
                </c:pt>
                <c:pt idx="12394">
                  <c:v>10.044642857142856</c:v>
                </c:pt>
                <c:pt idx="12395">
                  <c:v>9.8214285714285712</c:v>
                </c:pt>
                <c:pt idx="12396">
                  <c:v>9.5982142857142847</c:v>
                </c:pt>
                <c:pt idx="12397">
                  <c:v>9.2633928571428559</c:v>
                </c:pt>
                <c:pt idx="12398">
                  <c:v>8.8169642857142847</c:v>
                </c:pt>
                <c:pt idx="12399">
                  <c:v>8.2589285714285712</c:v>
                </c:pt>
                <c:pt idx="12400">
                  <c:v>7.8124999999999991</c:v>
                </c:pt>
                <c:pt idx="12401">
                  <c:v>7.8124999999999991</c:v>
                </c:pt>
                <c:pt idx="12402">
                  <c:v>7.9241071428571423</c:v>
                </c:pt>
                <c:pt idx="12403">
                  <c:v>8.0357142857142847</c:v>
                </c:pt>
                <c:pt idx="12404">
                  <c:v>7.8124999999999991</c:v>
                </c:pt>
                <c:pt idx="12405">
                  <c:v>7.5892857142857135</c:v>
                </c:pt>
                <c:pt idx="12406">
                  <c:v>7.3660714285714279</c:v>
                </c:pt>
                <c:pt idx="12407">
                  <c:v>6.9196428571428568</c:v>
                </c:pt>
                <c:pt idx="12408">
                  <c:v>6.2499999999999991</c:v>
                </c:pt>
                <c:pt idx="12409">
                  <c:v>5.3571428571428568</c:v>
                </c:pt>
                <c:pt idx="12410">
                  <c:v>5.5803571428571423</c:v>
                </c:pt>
                <c:pt idx="12411">
                  <c:v>6.4732142857142847</c:v>
                </c:pt>
                <c:pt idx="12412">
                  <c:v>7.4776785714285703</c:v>
                </c:pt>
                <c:pt idx="12413">
                  <c:v>8.59375</c:v>
                </c:pt>
                <c:pt idx="12414">
                  <c:v>9.8214285714285712</c:v>
                </c:pt>
                <c:pt idx="12415">
                  <c:v>11.160714285714285</c:v>
                </c:pt>
                <c:pt idx="12416">
                  <c:v>12.053571428571427</c:v>
                </c:pt>
                <c:pt idx="12417">
                  <c:v>13.392857142857142</c:v>
                </c:pt>
                <c:pt idx="12418">
                  <c:v>14.508928571428569</c:v>
                </c:pt>
                <c:pt idx="12419">
                  <c:v>15.624999999999998</c:v>
                </c:pt>
                <c:pt idx="12420">
                  <c:v>16.517857142857142</c:v>
                </c:pt>
                <c:pt idx="12421">
                  <c:v>17.1875</c:v>
                </c:pt>
                <c:pt idx="12422">
                  <c:v>17.745535714285712</c:v>
                </c:pt>
                <c:pt idx="12423">
                  <c:v>18.080357142857142</c:v>
                </c:pt>
                <c:pt idx="12424">
                  <c:v>18.080357142857142</c:v>
                </c:pt>
                <c:pt idx="12425">
                  <c:v>17.96875</c:v>
                </c:pt>
                <c:pt idx="12426">
                  <c:v>17.410714285714285</c:v>
                </c:pt>
                <c:pt idx="12427">
                  <c:v>16.517857142857142</c:v>
                </c:pt>
                <c:pt idx="12428">
                  <c:v>15.624999999999998</c:v>
                </c:pt>
                <c:pt idx="12429">
                  <c:v>14.285714285714285</c:v>
                </c:pt>
                <c:pt idx="12430">
                  <c:v>12.946428571428569</c:v>
                </c:pt>
                <c:pt idx="12431">
                  <c:v>11.607142857142856</c:v>
                </c:pt>
                <c:pt idx="12432">
                  <c:v>10.379464285714285</c:v>
                </c:pt>
                <c:pt idx="12433">
                  <c:v>9.1517857142857135</c:v>
                </c:pt>
                <c:pt idx="12434">
                  <c:v>7.9241071428571423</c:v>
                </c:pt>
                <c:pt idx="12435">
                  <c:v>6.4732142857142847</c:v>
                </c:pt>
                <c:pt idx="12436">
                  <c:v>5.3571428571428568</c:v>
                </c:pt>
                <c:pt idx="12437">
                  <c:v>5.5803571428571423</c:v>
                </c:pt>
                <c:pt idx="12438">
                  <c:v>6.4732142857142847</c:v>
                </c:pt>
                <c:pt idx="12439">
                  <c:v>7.8124999999999991</c:v>
                </c:pt>
                <c:pt idx="12440">
                  <c:v>9.1517857142857135</c:v>
                </c:pt>
                <c:pt idx="12441">
                  <c:v>10.825892857142856</c:v>
                </c:pt>
                <c:pt idx="12442">
                  <c:v>12.165178571428569</c:v>
                </c:pt>
                <c:pt idx="12443">
                  <c:v>13.616071428571427</c:v>
                </c:pt>
                <c:pt idx="12444">
                  <c:v>14.732142857142856</c:v>
                </c:pt>
                <c:pt idx="12445">
                  <c:v>15.624999999999998</c:v>
                </c:pt>
                <c:pt idx="12446">
                  <c:v>16.071428571428569</c:v>
                </c:pt>
                <c:pt idx="12447">
                  <c:v>16.517857142857142</c:v>
                </c:pt>
                <c:pt idx="12448">
                  <c:v>16.517857142857142</c:v>
                </c:pt>
                <c:pt idx="12449">
                  <c:v>16.294642857142854</c:v>
                </c:pt>
                <c:pt idx="12450">
                  <c:v>15.624999999999998</c:v>
                </c:pt>
                <c:pt idx="12451">
                  <c:v>14.732142857142856</c:v>
                </c:pt>
                <c:pt idx="12452">
                  <c:v>13.504464285714285</c:v>
                </c:pt>
                <c:pt idx="12453">
                  <c:v>12.276785714285714</c:v>
                </c:pt>
                <c:pt idx="12454">
                  <c:v>11.160714285714285</c:v>
                </c:pt>
                <c:pt idx="12455">
                  <c:v>10.156249999999998</c:v>
                </c:pt>
                <c:pt idx="12456">
                  <c:v>9.3749999999999982</c:v>
                </c:pt>
                <c:pt idx="12457">
                  <c:v>8.7053571428571423</c:v>
                </c:pt>
                <c:pt idx="12458">
                  <c:v>7.8124999999999991</c:v>
                </c:pt>
                <c:pt idx="12459">
                  <c:v>6.6964285714285712</c:v>
                </c:pt>
                <c:pt idx="12460">
                  <c:v>5.3571428571428568</c:v>
                </c:pt>
                <c:pt idx="12461">
                  <c:v>5.4687499999999991</c:v>
                </c:pt>
                <c:pt idx="12462">
                  <c:v>6.2499999999999991</c:v>
                </c:pt>
                <c:pt idx="12463">
                  <c:v>6.9196428571428568</c:v>
                </c:pt>
                <c:pt idx="12464">
                  <c:v>8.147321428571427</c:v>
                </c:pt>
                <c:pt idx="12465">
                  <c:v>8.928571428571427</c:v>
                </c:pt>
                <c:pt idx="12466">
                  <c:v>9.1517857142857135</c:v>
                </c:pt>
                <c:pt idx="12467">
                  <c:v>8.928571428571427</c:v>
                </c:pt>
                <c:pt idx="12468">
                  <c:v>8.2589285714285712</c:v>
                </c:pt>
                <c:pt idx="12469">
                  <c:v>7.5892857142857135</c:v>
                </c:pt>
                <c:pt idx="12470">
                  <c:v>6.3616071428571423</c:v>
                </c:pt>
                <c:pt idx="12471">
                  <c:v>5.4687499999999991</c:v>
                </c:pt>
                <c:pt idx="12472">
                  <c:v>6.4732142857142847</c:v>
                </c:pt>
                <c:pt idx="12473">
                  <c:v>7.5892857142857135</c:v>
                </c:pt>
                <c:pt idx="12474">
                  <c:v>8.7053571428571423</c:v>
                </c:pt>
                <c:pt idx="12475">
                  <c:v>9.3749999999999982</c:v>
                </c:pt>
                <c:pt idx="12476">
                  <c:v>10.156249999999998</c:v>
                </c:pt>
                <c:pt idx="12477">
                  <c:v>10.602678571428571</c:v>
                </c:pt>
                <c:pt idx="12478">
                  <c:v>10.937499999999998</c:v>
                </c:pt>
                <c:pt idx="12479">
                  <c:v>10.937499999999998</c:v>
                </c:pt>
                <c:pt idx="12480">
                  <c:v>10.937499999999998</c:v>
                </c:pt>
                <c:pt idx="12481">
                  <c:v>10.491071428571427</c:v>
                </c:pt>
                <c:pt idx="12482">
                  <c:v>10.044642857142856</c:v>
                </c:pt>
                <c:pt idx="12483">
                  <c:v>9.1517857142857135</c:v>
                </c:pt>
                <c:pt idx="12484">
                  <c:v>8.4821428571428559</c:v>
                </c:pt>
                <c:pt idx="12485">
                  <c:v>7.3660714285714279</c:v>
                </c:pt>
                <c:pt idx="12486">
                  <c:v>6.5848214285714279</c:v>
                </c:pt>
                <c:pt idx="12487">
                  <c:v>5.8035714285714279</c:v>
                </c:pt>
                <c:pt idx="12488">
                  <c:v>5.3571428571428568</c:v>
                </c:pt>
                <c:pt idx="12489">
                  <c:v>5.4687499999999991</c:v>
                </c:pt>
                <c:pt idx="12490">
                  <c:v>6.3616071428571423</c:v>
                </c:pt>
                <c:pt idx="12491">
                  <c:v>7.1428571428571423</c:v>
                </c:pt>
                <c:pt idx="12492">
                  <c:v>8.0357142857142847</c:v>
                </c:pt>
                <c:pt idx="12493">
                  <c:v>8.928571428571427</c:v>
                </c:pt>
                <c:pt idx="12494">
                  <c:v>9.8214285714285712</c:v>
                </c:pt>
                <c:pt idx="12495">
                  <c:v>10.491071428571427</c:v>
                </c:pt>
                <c:pt idx="12496">
                  <c:v>11.160714285714285</c:v>
                </c:pt>
                <c:pt idx="12497">
                  <c:v>11.941964285714285</c:v>
                </c:pt>
                <c:pt idx="12498">
                  <c:v>12.723214285714285</c:v>
                </c:pt>
                <c:pt idx="12499">
                  <c:v>13.839285714285714</c:v>
                </c:pt>
                <c:pt idx="12500">
                  <c:v>14.955357142857141</c:v>
                </c:pt>
                <c:pt idx="12501">
                  <c:v>15.848214285714285</c:v>
                </c:pt>
                <c:pt idx="12502">
                  <c:v>16.964285714285712</c:v>
                </c:pt>
                <c:pt idx="12503">
                  <c:v>17.96875</c:v>
                </c:pt>
                <c:pt idx="12504">
                  <c:v>18.638392857142854</c:v>
                </c:pt>
                <c:pt idx="12505">
                  <c:v>18.861607142857142</c:v>
                </c:pt>
                <c:pt idx="12506">
                  <c:v>18.526785714285712</c:v>
                </c:pt>
                <c:pt idx="12507">
                  <c:v>17.857142857142854</c:v>
                </c:pt>
                <c:pt idx="12508">
                  <c:v>16.964285714285712</c:v>
                </c:pt>
                <c:pt idx="12509">
                  <c:v>16.071428571428569</c:v>
                </c:pt>
                <c:pt idx="12510">
                  <c:v>14.955357142857141</c:v>
                </c:pt>
                <c:pt idx="12511">
                  <c:v>13.616071428571427</c:v>
                </c:pt>
                <c:pt idx="12512">
                  <c:v>12.499999999999998</c:v>
                </c:pt>
                <c:pt idx="12513">
                  <c:v>10.714285714285714</c:v>
                </c:pt>
                <c:pt idx="12514">
                  <c:v>8.7053571428571423</c:v>
                </c:pt>
                <c:pt idx="12515">
                  <c:v>6.9196428571428568</c:v>
                </c:pt>
                <c:pt idx="12516">
                  <c:v>5.4687499999999991</c:v>
                </c:pt>
                <c:pt idx="12517">
                  <c:v>5.6919642857142856</c:v>
                </c:pt>
                <c:pt idx="12518">
                  <c:v>6.8080357142857135</c:v>
                </c:pt>
                <c:pt idx="12519">
                  <c:v>7.8124999999999991</c:v>
                </c:pt>
                <c:pt idx="12520">
                  <c:v>8.4821428571428559</c:v>
                </c:pt>
                <c:pt idx="12521">
                  <c:v>9.4866071428571423</c:v>
                </c:pt>
                <c:pt idx="12522">
                  <c:v>10.267857142857142</c:v>
                </c:pt>
                <c:pt idx="12523">
                  <c:v>10.714285714285714</c:v>
                </c:pt>
                <c:pt idx="12524">
                  <c:v>10.937499999999998</c:v>
                </c:pt>
                <c:pt idx="12525">
                  <c:v>10.937499999999998</c:v>
                </c:pt>
                <c:pt idx="12526">
                  <c:v>10.714285714285714</c:v>
                </c:pt>
                <c:pt idx="12527">
                  <c:v>10.491071428571427</c:v>
                </c:pt>
                <c:pt idx="12528">
                  <c:v>9.8214285714285712</c:v>
                </c:pt>
                <c:pt idx="12529">
                  <c:v>8.7053571428571423</c:v>
                </c:pt>
                <c:pt idx="12530">
                  <c:v>7.8124999999999991</c:v>
                </c:pt>
                <c:pt idx="12531">
                  <c:v>6.5848214285714279</c:v>
                </c:pt>
                <c:pt idx="12532">
                  <c:v>5.5803571428571423</c:v>
                </c:pt>
                <c:pt idx="12533">
                  <c:v>5.1339285714285712</c:v>
                </c:pt>
                <c:pt idx="12534">
                  <c:v>5.3571428571428568</c:v>
                </c:pt>
                <c:pt idx="12535">
                  <c:v>6.0267857142857135</c:v>
                </c:pt>
                <c:pt idx="12536">
                  <c:v>7.3660714285714279</c:v>
                </c:pt>
                <c:pt idx="12537">
                  <c:v>8.4821428571428559</c:v>
                </c:pt>
                <c:pt idx="12538">
                  <c:v>9.3749999999999982</c:v>
                </c:pt>
                <c:pt idx="12539">
                  <c:v>9.9330357142857135</c:v>
                </c:pt>
                <c:pt idx="12540">
                  <c:v>10.379464285714285</c:v>
                </c:pt>
                <c:pt idx="12541">
                  <c:v>10.491071428571427</c:v>
                </c:pt>
                <c:pt idx="12542">
                  <c:v>10.267857142857142</c:v>
                </c:pt>
                <c:pt idx="12543">
                  <c:v>9.5982142857142847</c:v>
                </c:pt>
                <c:pt idx="12544">
                  <c:v>8.928571428571427</c:v>
                </c:pt>
                <c:pt idx="12545">
                  <c:v>7.9241071428571423</c:v>
                </c:pt>
                <c:pt idx="12546">
                  <c:v>6.4732142857142847</c:v>
                </c:pt>
                <c:pt idx="12547">
                  <c:v>5.3571428571428568</c:v>
                </c:pt>
                <c:pt idx="12548">
                  <c:v>5.0223214285714279</c:v>
                </c:pt>
                <c:pt idx="12549">
                  <c:v>5.5803571428571423</c:v>
                </c:pt>
                <c:pt idx="12550">
                  <c:v>6.6964285714285712</c:v>
                </c:pt>
                <c:pt idx="12551">
                  <c:v>7.5892857142857135</c:v>
                </c:pt>
                <c:pt idx="12552">
                  <c:v>8.59375</c:v>
                </c:pt>
                <c:pt idx="12553">
                  <c:v>9.3749999999999982</c:v>
                </c:pt>
                <c:pt idx="12554">
                  <c:v>9.8214285714285712</c:v>
                </c:pt>
                <c:pt idx="12555">
                  <c:v>10.156249999999998</c:v>
                </c:pt>
                <c:pt idx="12556">
                  <c:v>10.044642857142856</c:v>
                </c:pt>
                <c:pt idx="12557">
                  <c:v>9.8214285714285712</c:v>
                </c:pt>
                <c:pt idx="12558">
                  <c:v>9.3749999999999982</c:v>
                </c:pt>
                <c:pt idx="12559">
                  <c:v>8.7053571428571423</c:v>
                </c:pt>
                <c:pt idx="12560">
                  <c:v>8.0357142857142847</c:v>
                </c:pt>
                <c:pt idx="12561">
                  <c:v>7.3660714285714279</c:v>
                </c:pt>
                <c:pt idx="12562">
                  <c:v>6.9196428571428568</c:v>
                </c:pt>
                <c:pt idx="12563">
                  <c:v>6.3616071428571423</c:v>
                </c:pt>
                <c:pt idx="12564">
                  <c:v>6.0267857142857135</c:v>
                </c:pt>
                <c:pt idx="12565">
                  <c:v>6.0267857142857135</c:v>
                </c:pt>
                <c:pt idx="12566">
                  <c:v>6.0267857142857135</c:v>
                </c:pt>
                <c:pt idx="12567">
                  <c:v>6.2499999999999991</c:v>
                </c:pt>
                <c:pt idx="12568">
                  <c:v>6.3616071428571423</c:v>
                </c:pt>
                <c:pt idx="12569">
                  <c:v>6.4732142857142847</c:v>
                </c:pt>
                <c:pt idx="12570">
                  <c:v>6.6964285714285712</c:v>
                </c:pt>
                <c:pt idx="12571">
                  <c:v>7.1428571428571423</c:v>
                </c:pt>
                <c:pt idx="12572">
                  <c:v>7.5892857142857135</c:v>
                </c:pt>
                <c:pt idx="12573">
                  <c:v>7.8124999999999991</c:v>
                </c:pt>
                <c:pt idx="12574">
                  <c:v>8.0357142857142847</c:v>
                </c:pt>
                <c:pt idx="12575">
                  <c:v>8.0357142857142847</c:v>
                </c:pt>
                <c:pt idx="12576">
                  <c:v>8.0357142857142847</c:v>
                </c:pt>
                <c:pt idx="12577">
                  <c:v>8.0357142857142847</c:v>
                </c:pt>
                <c:pt idx="12578">
                  <c:v>8.0357142857142847</c:v>
                </c:pt>
                <c:pt idx="12579">
                  <c:v>7.8124999999999991</c:v>
                </c:pt>
                <c:pt idx="12580">
                  <c:v>7.7008928571428568</c:v>
                </c:pt>
                <c:pt idx="12581">
                  <c:v>7.7008928571428568</c:v>
                </c:pt>
                <c:pt idx="12582">
                  <c:v>7.5892857142857135</c:v>
                </c:pt>
                <c:pt idx="12583">
                  <c:v>7.5892857142857135</c:v>
                </c:pt>
                <c:pt idx="12584">
                  <c:v>7.7008928571428568</c:v>
                </c:pt>
                <c:pt idx="12585">
                  <c:v>7.7008928571428568</c:v>
                </c:pt>
                <c:pt idx="12586">
                  <c:v>7.5892857142857135</c:v>
                </c:pt>
                <c:pt idx="12587">
                  <c:v>7.7008928571428568</c:v>
                </c:pt>
                <c:pt idx="12588">
                  <c:v>7.5892857142857135</c:v>
                </c:pt>
                <c:pt idx="12589">
                  <c:v>7.3660714285714279</c:v>
                </c:pt>
                <c:pt idx="12590">
                  <c:v>7.2544642857142847</c:v>
                </c:pt>
                <c:pt idx="12591">
                  <c:v>7.2544642857142847</c:v>
                </c:pt>
                <c:pt idx="12592">
                  <c:v>7.3660714285714279</c:v>
                </c:pt>
                <c:pt idx="12593">
                  <c:v>7.4776785714285703</c:v>
                </c:pt>
                <c:pt idx="12594">
                  <c:v>7.4776785714285703</c:v>
                </c:pt>
                <c:pt idx="12595">
                  <c:v>7.4776785714285703</c:v>
                </c:pt>
                <c:pt idx="12596">
                  <c:v>7.8124999999999991</c:v>
                </c:pt>
                <c:pt idx="12597">
                  <c:v>7.9241071428571423</c:v>
                </c:pt>
                <c:pt idx="12598">
                  <c:v>8.0357142857142847</c:v>
                </c:pt>
                <c:pt idx="12599">
                  <c:v>8.0357142857142847</c:v>
                </c:pt>
                <c:pt idx="12600">
                  <c:v>8.147321428571427</c:v>
                </c:pt>
                <c:pt idx="12601">
                  <c:v>8.147321428571427</c:v>
                </c:pt>
                <c:pt idx="12602">
                  <c:v>8.2589285714285712</c:v>
                </c:pt>
                <c:pt idx="12603">
                  <c:v>8.4821428571428559</c:v>
                </c:pt>
                <c:pt idx="12604">
                  <c:v>8.7053571428571423</c:v>
                </c:pt>
                <c:pt idx="12605">
                  <c:v>8.8169642857142847</c:v>
                </c:pt>
                <c:pt idx="12606">
                  <c:v>8.8169642857142847</c:v>
                </c:pt>
                <c:pt idx="12607">
                  <c:v>8.928571428571427</c:v>
                </c:pt>
                <c:pt idx="12608">
                  <c:v>9.0401785714285712</c:v>
                </c:pt>
                <c:pt idx="12609">
                  <c:v>9.1517857142857135</c:v>
                </c:pt>
                <c:pt idx="12610">
                  <c:v>9.2633928571428559</c:v>
                </c:pt>
                <c:pt idx="12611">
                  <c:v>9.3749999999999982</c:v>
                </c:pt>
                <c:pt idx="12612">
                  <c:v>9.5982142857142847</c:v>
                </c:pt>
                <c:pt idx="12613">
                  <c:v>9.5982142857142847</c:v>
                </c:pt>
                <c:pt idx="12614">
                  <c:v>9.8214285714285712</c:v>
                </c:pt>
                <c:pt idx="12615">
                  <c:v>9.709821428571427</c:v>
                </c:pt>
                <c:pt idx="12616">
                  <c:v>9.8214285714285712</c:v>
                </c:pt>
                <c:pt idx="12617">
                  <c:v>10.044642857142856</c:v>
                </c:pt>
                <c:pt idx="12618">
                  <c:v>10.491071428571427</c:v>
                </c:pt>
                <c:pt idx="12619">
                  <c:v>10.825892857142856</c:v>
                </c:pt>
                <c:pt idx="12620">
                  <c:v>11.383928571428571</c:v>
                </c:pt>
                <c:pt idx="12621">
                  <c:v>11.830357142857142</c:v>
                </c:pt>
                <c:pt idx="12622">
                  <c:v>12.611607142857142</c:v>
                </c:pt>
                <c:pt idx="12623">
                  <c:v>13.392857142857142</c:v>
                </c:pt>
                <c:pt idx="12624">
                  <c:v>14.062499999999998</c:v>
                </c:pt>
                <c:pt idx="12625">
                  <c:v>14.843749999999998</c:v>
                </c:pt>
                <c:pt idx="12626">
                  <c:v>15.513392857142856</c:v>
                </c:pt>
                <c:pt idx="12627">
                  <c:v>16.071428571428569</c:v>
                </c:pt>
                <c:pt idx="12628">
                  <c:v>16.40625</c:v>
                </c:pt>
                <c:pt idx="12629">
                  <c:v>16.629464285714285</c:v>
                </c:pt>
                <c:pt idx="12630">
                  <c:v>16.741071428571427</c:v>
                </c:pt>
                <c:pt idx="12631">
                  <c:v>16.517857142857142</c:v>
                </c:pt>
                <c:pt idx="12632">
                  <c:v>16.294642857142854</c:v>
                </c:pt>
                <c:pt idx="12633">
                  <c:v>15.959821428571427</c:v>
                </c:pt>
                <c:pt idx="12634">
                  <c:v>15.624999999999998</c:v>
                </c:pt>
                <c:pt idx="12635">
                  <c:v>15.178571428571427</c:v>
                </c:pt>
                <c:pt idx="12636">
                  <c:v>14.732142857142856</c:v>
                </c:pt>
                <c:pt idx="12637">
                  <c:v>14.285714285714285</c:v>
                </c:pt>
                <c:pt idx="12638">
                  <c:v>13.950892857142856</c:v>
                </c:pt>
                <c:pt idx="12639">
                  <c:v>13.616071428571427</c:v>
                </c:pt>
                <c:pt idx="12640">
                  <c:v>12.946428571428569</c:v>
                </c:pt>
                <c:pt idx="12641">
                  <c:v>12.388392857142856</c:v>
                </c:pt>
                <c:pt idx="12642">
                  <c:v>11.830357142857142</c:v>
                </c:pt>
                <c:pt idx="12643">
                  <c:v>11.495535714285714</c:v>
                </c:pt>
                <c:pt idx="12644">
                  <c:v>10.937499999999998</c:v>
                </c:pt>
                <c:pt idx="12645">
                  <c:v>10.491071428571427</c:v>
                </c:pt>
                <c:pt idx="12646">
                  <c:v>10.044642857142856</c:v>
                </c:pt>
                <c:pt idx="12647">
                  <c:v>9.5982142857142847</c:v>
                </c:pt>
                <c:pt idx="12648">
                  <c:v>8.8169642857142847</c:v>
                </c:pt>
                <c:pt idx="12649">
                  <c:v>8.2589285714285712</c:v>
                </c:pt>
                <c:pt idx="12650">
                  <c:v>7.3660714285714279</c:v>
                </c:pt>
                <c:pt idx="12651">
                  <c:v>6.4732142857142847</c:v>
                </c:pt>
                <c:pt idx="12652">
                  <c:v>5.8035714285714279</c:v>
                </c:pt>
                <c:pt idx="12653">
                  <c:v>6.3616071428571423</c:v>
                </c:pt>
                <c:pt idx="12654">
                  <c:v>7.0312499999999991</c:v>
                </c:pt>
                <c:pt idx="12655">
                  <c:v>7.5892857142857135</c:v>
                </c:pt>
                <c:pt idx="12656">
                  <c:v>7.8124999999999991</c:v>
                </c:pt>
                <c:pt idx="12657">
                  <c:v>8.0357142857142847</c:v>
                </c:pt>
                <c:pt idx="12658">
                  <c:v>7.9241071428571423</c:v>
                </c:pt>
                <c:pt idx="12659">
                  <c:v>7.5892857142857135</c:v>
                </c:pt>
                <c:pt idx="12660">
                  <c:v>7.3660714285714279</c:v>
                </c:pt>
                <c:pt idx="12661">
                  <c:v>7.2544642857142847</c:v>
                </c:pt>
                <c:pt idx="12662">
                  <c:v>7.3660714285714279</c:v>
                </c:pt>
                <c:pt idx="12663">
                  <c:v>7.8124999999999991</c:v>
                </c:pt>
                <c:pt idx="12664">
                  <c:v>8.59375</c:v>
                </c:pt>
                <c:pt idx="12665">
                  <c:v>9.1517857142857135</c:v>
                </c:pt>
                <c:pt idx="12666">
                  <c:v>9.3749999999999982</c:v>
                </c:pt>
                <c:pt idx="12667">
                  <c:v>9.5982142857142847</c:v>
                </c:pt>
                <c:pt idx="12668">
                  <c:v>9.4866071428571423</c:v>
                </c:pt>
                <c:pt idx="12669">
                  <c:v>9.3749999999999982</c:v>
                </c:pt>
                <c:pt idx="12670">
                  <c:v>8.928571428571427</c:v>
                </c:pt>
                <c:pt idx="12671">
                  <c:v>8.7053571428571423</c:v>
                </c:pt>
                <c:pt idx="12672">
                  <c:v>8.4821428571428559</c:v>
                </c:pt>
                <c:pt idx="12673">
                  <c:v>8.3705357142857135</c:v>
                </c:pt>
                <c:pt idx="12674">
                  <c:v>8.0357142857142847</c:v>
                </c:pt>
                <c:pt idx="12675">
                  <c:v>7.3660714285714279</c:v>
                </c:pt>
                <c:pt idx="12676">
                  <c:v>6.4732142857142847</c:v>
                </c:pt>
                <c:pt idx="12677">
                  <c:v>5.8035714285714279</c:v>
                </c:pt>
                <c:pt idx="12678">
                  <c:v>5.3571428571428568</c:v>
                </c:pt>
                <c:pt idx="12679">
                  <c:v>5.5803571428571423</c:v>
                </c:pt>
                <c:pt idx="12680">
                  <c:v>6.4732142857142847</c:v>
                </c:pt>
                <c:pt idx="12681">
                  <c:v>7.8124999999999991</c:v>
                </c:pt>
                <c:pt idx="12682">
                  <c:v>8.7053571428571423</c:v>
                </c:pt>
                <c:pt idx="12683">
                  <c:v>9.2633928571428559</c:v>
                </c:pt>
                <c:pt idx="12684">
                  <c:v>9.3749999999999982</c:v>
                </c:pt>
                <c:pt idx="12685">
                  <c:v>9.3749999999999982</c:v>
                </c:pt>
                <c:pt idx="12686">
                  <c:v>9.4866071428571423</c:v>
                </c:pt>
                <c:pt idx="12687">
                  <c:v>9.5982142857142847</c:v>
                </c:pt>
                <c:pt idx="12688">
                  <c:v>9.709821428571427</c:v>
                </c:pt>
                <c:pt idx="12689">
                  <c:v>9.5982142857142847</c:v>
                </c:pt>
                <c:pt idx="12690">
                  <c:v>9.1517857142857135</c:v>
                </c:pt>
                <c:pt idx="12691">
                  <c:v>8.2589285714285712</c:v>
                </c:pt>
                <c:pt idx="12692">
                  <c:v>7.5892857142857135</c:v>
                </c:pt>
                <c:pt idx="12693">
                  <c:v>7.3660714285714279</c:v>
                </c:pt>
                <c:pt idx="12694">
                  <c:v>7.3660714285714279</c:v>
                </c:pt>
                <c:pt idx="12695">
                  <c:v>7.2544642857142847</c:v>
                </c:pt>
                <c:pt idx="12696">
                  <c:v>6.9196428571428568</c:v>
                </c:pt>
                <c:pt idx="12697">
                  <c:v>6.5848214285714279</c:v>
                </c:pt>
                <c:pt idx="12698">
                  <c:v>6.4732142857142847</c:v>
                </c:pt>
                <c:pt idx="12699">
                  <c:v>6.1383928571428568</c:v>
                </c:pt>
                <c:pt idx="12700">
                  <c:v>5.8035714285714279</c:v>
                </c:pt>
                <c:pt idx="12701">
                  <c:v>5.5803571428571423</c:v>
                </c:pt>
                <c:pt idx="12702">
                  <c:v>5.6919642857142856</c:v>
                </c:pt>
                <c:pt idx="12703">
                  <c:v>6.2499999999999991</c:v>
                </c:pt>
                <c:pt idx="12704">
                  <c:v>7.1428571428571423</c:v>
                </c:pt>
                <c:pt idx="12705">
                  <c:v>7.8124999999999991</c:v>
                </c:pt>
                <c:pt idx="12706">
                  <c:v>7.8124999999999991</c:v>
                </c:pt>
                <c:pt idx="12707">
                  <c:v>7.8124999999999991</c:v>
                </c:pt>
                <c:pt idx="12708">
                  <c:v>7.8124999999999991</c:v>
                </c:pt>
                <c:pt idx="12709">
                  <c:v>8.0357142857142847</c:v>
                </c:pt>
                <c:pt idx="12710">
                  <c:v>8.0357142857142847</c:v>
                </c:pt>
                <c:pt idx="12711">
                  <c:v>7.9241071428571423</c:v>
                </c:pt>
                <c:pt idx="12712">
                  <c:v>7.3660714285714279</c:v>
                </c:pt>
                <c:pt idx="12713">
                  <c:v>6.5848214285714279</c:v>
                </c:pt>
                <c:pt idx="12714">
                  <c:v>6.4732142857142847</c:v>
                </c:pt>
                <c:pt idx="12715">
                  <c:v>6.5848214285714279</c:v>
                </c:pt>
                <c:pt idx="12716">
                  <c:v>6.4732142857142847</c:v>
                </c:pt>
                <c:pt idx="12717">
                  <c:v>6.1383928571428568</c:v>
                </c:pt>
                <c:pt idx="12718">
                  <c:v>5.8035714285714279</c:v>
                </c:pt>
                <c:pt idx="12719">
                  <c:v>6.0267857142857135</c:v>
                </c:pt>
                <c:pt idx="12720">
                  <c:v>6.3616071428571423</c:v>
                </c:pt>
                <c:pt idx="12721">
                  <c:v>6.9196428571428568</c:v>
                </c:pt>
                <c:pt idx="12722">
                  <c:v>7.3660714285714279</c:v>
                </c:pt>
                <c:pt idx="12723">
                  <c:v>7.5892857142857135</c:v>
                </c:pt>
                <c:pt idx="12724">
                  <c:v>8.0357142857142847</c:v>
                </c:pt>
                <c:pt idx="12725">
                  <c:v>8.7053571428571423</c:v>
                </c:pt>
                <c:pt idx="12726">
                  <c:v>9.1517857142857135</c:v>
                </c:pt>
                <c:pt idx="12727">
                  <c:v>9.1517857142857135</c:v>
                </c:pt>
                <c:pt idx="12728">
                  <c:v>8.928571428571427</c:v>
                </c:pt>
                <c:pt idx="12729">
                  <c:v>8.928571428571427</c:v>
                </c:pt>
                <c:pt idx="12730">
                  <c:v>8.7053571428571423</c:v>
                </c:pt>
                <c:pt idx="12731">
                  <c:v>8.2589285714285712</c:v>
                </c:pt>
                <c:pt idx="12732">
                  <c:v>7.2544642857142847</c:v>
                </c:pt>
                <c:pt idx="12733">
                  <c:v>6.4732142857142847</c:v>
                </c:pt>
                <c:pt idx="12734">
                  <c:v>5.9151785714285712</c:v>
                </c:pt>
                <c:pt idx="12735">
                  <c:v>5.5803571428571423</c:v>
                </c:pt>
                <c:pt idx="12736">
                  <c:v>5.5803571428571423</c:v>
                </c:pt>
                <c:pt idx="12737">
                  <c:v>5.8035714285714279</c:v>
                </c:pt>
                <c:pt idx="12738">
                  <c:v>6.1383928571428568</c:v>
                </c:pt>
                <c:pt idx="12739">
                  <c:v>6.3616071428571423</c:v>
                </c:pt>
                <c:pt idx="12740">
                  <c:v>6.4732142857142847</c:v>
                </c:pt>
                <c:pt idx="12741">
                  <c:v>6.5848214285714279</c:v>
                </c:pt>
                <c:pt idx="12742">
                  <c:v>6.8080357142857135</c:v>
                </c:pt>
                <c:pt idx="12743">
                  <c:v>7.1428571428571423</c:v>
                </c:pt>
                <c:pt idx="12744">
                  <c:v>7.7008928571428568</c:v>
                </c:pt>
                <c:pt idx="12745">
                  <c:v>7.9241071428571423</c:v>
                </c:pt>
                <c:pt idx="12746">
                  <c:v>8.2589285714285712</c:v>
                </c:pt>
                <c:pt idx="12747">
                  <c:v>8.147321428571427</c:v>
                </c:pt>
                <c:pt idx="12748">
                  <c:v>7.5892857142857135</c:v>
                </c:pt>
                <c:pt idx="12749">
                  <c:v>7.1428571428571423</c:v>
                </c:pt>
                <c:pt idx="12750">
                  <c:v>6.4732142857142847</c:v>
                </c:pt>
                <c:pt idx="12751">
                  <c:v>6.1383928571428568</c:v>
                </c:pt>
                <c:pt idx="12752">
                  <c:v>6.0267857142857135</c:v>
                </c:pt>
                <c:pt idx="12753">
                  <c:v>6.2499999999999991</c:v>
                </c:pt>
                <c:pt idx="12754">
                  <c:v>6.4732142857142847</c:v>
                </c:pt>
                <c:pt idx="12755">
                  <c:v>6.3616071428571423</c:v>
                </c:pt>
                <c:pt idx="12756">
                  <c:v>6.2499999999999991</c:v>
                </c:pt>
                <c:pt idx="12757">
                  <c:v>6.1383928571428568</c:v>
                </c:pt>
                <c:pt idx="12758">
                  <c:v>6.2499999999999991</c:v>
                </c:pt>
                <c:pt idx="12759">
                  <c:v>6.6964285714285712</c:v>
                </c:pt>
                <c:pt idx="12760">
                  <c:v>6.9196428571428568</c:v>
                </c:pt>
                <c:pt idx="12761">
                  <c:v>6.9196428571428568</c:v>
                </c:pt>
                <c:pt idx="12762">
                  <c:v>6.4732142857142847</c:v>
                </c:pt>
                <c:pt idx="12763">
                  <c:v>5.8035714285714279</c:v>
                </c:pt>
                <c:pt idx="12764">
                  <c:v>5.5803571428571423</c:v>
                </c:pt>
                <c:pt idx="12765">
                  <c:v>5.6919642857142856</c:v>
                </c:pt>
                <c:pt idx="12766">
                  <c:v>6.0267857142857135</c:v>
                </c:pt>
                <c:pt idx="12767">
                  <c:v>6.6964285714285712</c:v>
                </c:pt>
                <c:pt idx="12768">
                  <c:v>6.9196428571428568</c:v>
                </c:pt>
                <c:pt idx="12769">
                  <c:v>7.0312499999999991</c:v>
                </c:pt>
                <c:pt idx="12770">
                  <c:v>6.9196428571428568</c:v>
                </c:pt>
                <c:pt idx="12771">
                  <c:v>7.0312499999999991</c:v>
                </c:pt>
                <c:pt idx="12772">
                  <c:v>7.2544642857142847</c:v>
                </c:pt>
                <c:pt idx="12773">
                  <c:v>7.3660714285714279</c:v>
                </c:pt>
                <c:pt idx="12774">
                  <c:v>7.1428571428571423</c:v>
                </c:pt>
                <c:pt idx="12775">
                  <c:v>6.8080357142857135</c:v>
                </c:pt>
                <c:pt idx="12776">
                  <c:v>6.2499999999999991</c:v>
                </c:pt>
                <c:pt idx="12777">
                  <c:v>5.4687499999999991</c:v>
                </c:pt>
                <c:pt idx="12778">
                  <c:v>5.3571428571428568</c:v>
                </c:pt>
                <c:pt idx="12779">
                  <c:v>5.8035714285714279</c:v>
                </c:pt>
                <c:pt idx="12780">
                  <c:v>6.6964285714285712</c:v>
                </c:pt>
                <c:pt idx="12781">
                  <c:v>7.8124999999999991</c:v>
                </c:pt>
                <c:pt idx="12782">
                  <c:v>8.7053571428571423</c:v>
                </c:pt>
                <c:pt idx="12783">
                  <c:v>9.3749999999999982</c:v>
                </c:pt>
                <c:pt idx="12784">
                  <c:v>10.044642857142856</c:v>
                </c:pt>
                <c:pt idx="12785">
                  <c:v>10.491071428571427</c:v>
                </c:pt>
                <c:pt idx="12786">
                  <c:v>11.272321428571427</c:v>
                </c:pt>
                <c:pt idx="12787">
                  <c:v>12.053571428571427</c:v>
                </c:pt>
                <c:pt idx="12788">
                  <c:v>12.388392857142856</c:v>
                </c:pt>
                <c:pt idx="12789">
                  <c:v>12.499999999999998</c:v>
                </c:pt>
                <c:pt idx="12790">
                  <c:v>11.830357142857142</c:v>
                </c:pt>
                <c:pt idx="12791">
                  <c:v>11.049107142857142</c:v>
                </c:pt>
                <c:pt idx="12792">
                  <c:v>9.9330357142857135</c:v>
                </c:pt>
                <c:pt idx="12793">
                  <c:v>8.928571428571427</c:v>
                </c:pt>
                <c:pt idx="12794">
                  <c:v>7.8124999999999991</c:v>
                </c:pt>
                <c:pt idx="12795">
                  <c:v>6.9196428571428568</c:v>
                </c:pt>
                <c:pt idx="12796">
                  <c:v>6.0267857142857135</c:v>
                </c:pt>
                <c:pt idx="12797">
                  <c:v>5.5803571428571423</c:v>
                </c:pt>
                <c:pt idx="12798">
                  <c:v>5.4687499999999991</c:v>
                </c:pt>
                <c:pt idx="12799">
                  <c:v>5.4687499999999991</c:v>
                </c:pt>
                <c:pt idx="12800">
                  <c:v>5.6919642857142856</c:v>
                </c:pt>
                <c:pt idx="12801">
                  <c:v>6.0267857142857135</c:v>
                </c:pt>
                <c:pt idx="12802">
                  <c:v>6.2499999999999991</c:v>
                </c:pt>
                <c:pt idx="12803">
                  <c:v>6.6964285714285712</c:v>
                </c:pt>
                <c:pt idx="12804">
                  <c:v>6.6964285714285712</c:v>
                </c:pt>
                <c:pt idx="12805">
                  <c:v>6.4732142857142847</c:v>
                </c:pt>
                <c:pt idx="12806">
                  <c:v>6.2499999999999991</c:v>
                </c:pt>
                <c:pt idx="12807">
                  <c:v>6.1383928571428568</c:v>
                </c:pt>
                <c:pt idx="12808">
                  <c:v>6.0267857142857135</c:v>
                </c:pt>
                <c:pt idx="12809">
                  <c:v>6.0267857142857135</c:v>
                </c:pt>
                <c:pt idx="12810">
                  <c:v>6.1383928571428568</c:v>
                </c:pt>
                <c:pt idx="12811">
                  <c:v>6.3616071428571423</c:v>
                </c:pt>
                <c:pt idx="12812">
                  <c:v>6.4732142857142847</c:v>
                </c:pt>
                <c:pt idx="12813">
                  <c:v>6.6964285714285712</c:v>
                </c:pt>
                <c:pt idx="12814">
                  <c:v>7.0312499999999991</c:v>
                </c:pt>
                <c:pt idx="12815">
                  <c:v>7.1428571428571423</c:v>
                </c:pt>
                <c:pt idx="12816">
                  <c:v>7.3660714285714279</c:v>
                </c:pt>
                <c:pt idx="12817">
                  <c:v>7.8124999999999991</c:v>
                </c:pt>
                <c:pt idx="12818">
                  <c:v>8.59375</c:v>
                </c:pt>
                <c:pt idx="12819">
                  <c:v>9.5982142857142847</c:v>
                </c:pt>
                <c:pt idx="12820">
                  <c:v>10.491071428571427</c:v>
                </c:pt>
                <c:pt idx="12821">
                  <c:v>10.937499999999998</c:v>
                </c:pt>
                <c:pt idx="12822">
                  <c:v>11.383928571428571</c:v>
                </c:pt>
                <c:pt idx="12823">
                  <c:v>11.607142857142856</c:v>
                </c:pt>
                <c:pt idx="12824">
                  <c:v>11.607142857142856</c:v>
                </c:pt>
                <c:pt idx="12825">
                  <c:v>11.607142857142856</c:v>
                </c:pt>
                <c:pt idx="12826">
                  <c:v>11.383928571428571</c:v>
                </c:pt>
                <c:pt idx="12827">
                  <c:v>11.049107142857142</c:v>
                </c:pt>
                <c:pt idx="12828">
                  <c:v>10.379464285714285</c:v>
                </c:pt>
                <c:pt idx="12829">
                  <c:v>9.1517857142857135</c:v>
                </c:pt>
                <c:pt idx="12830">
                  <c:v>8.2589285714285712</c:v>
                </c:pt>
                <c:pt idx="12831">
                  <c:v>7.5892857142857135</c:v>
                </c:pt>
                <c:pt idx="12832">
                  <c:v>6.9196428571428568</c:v>
                </c:pt>
                <c:pt idx="12833">
                  <c:v>6.2499999999999991</c:v>
                </c:pt>
                <c:pt idx="12834">
                  <c:v>5.6919642857142856</c:v>
                </c:pt>
                <c:pt idx="12835">
                  <c:v>5.5803571428571423</c:v>
                </c:pt>
                <c:pt idx="12836">
                  <c:v>5.8035714285714279</c:v>
                </c:pt>
                <c:pt idx="12837">
                  <c:v>6.6964285714285712</c:v>
                </c:pt>
                <c:pt idx="12838">
                  <c:v>7.8124999999999991</c:v>
                </c:pt>
                <c:pt idx="12839">
                  <c:v>8.2589285714285712</c:v>
                </c:pt>
                <c:pt idx="12840">
                  <c:v>8.4821428571428559</c:v>
                </c:pt>
                <c:pt idx="12841">
                  <c:v>8.8169642857142847</c:v>
                </c:pt>
                <c:pt idx="12842">
                  <c:v>9.1517857142857135</c:v>
                </c:pt>
                <c:pt idx="12843">
                  <c:v>9.2633928571428559</c:v>
                </c:pt>
                <c:pt idx="12844">
                  <c:v>9.0401785714285712</c:v>
                </c:pt>
                <c:pt idx="12845">
                  <c:v>8.7053571428571423</c:v>
                </c:pt>
                <c:pt idx="12846">
                  <c:v>8.3705357142857135</c:v>
                </c:pt>
                <c:pt idx="12847">
                  <c:v>8.2589285714285712</c:v>
                </c:pt>
                <c:pt idx="12848">
                  <c:v>7.9241071428571423</c:v>
                </c:pt>
                <c:pt idx="12849">
                  <c:v>7.1428571428571423</c:v>
                </c:pt>
                <c:pt idx="12850">
                  <c:v>6.4732142857142847</c:v>
                </c:pt>
                <c:pt idx="12851">
                  <c:v>6.2499999999999991</c:v>
                </c:pt>
                <c:pt idx="12852">
                  <c:v>6.3616071428571423</c:v>
                </c:pt>
                <c:pt idx="12853">
                  <c:v>6.4732142857142847</c:v>
                </c:pt>
                <c:pt idx="12854">
                  <c:v>6.3616071428571423</c:v>
                </c:pt>
                <c:pt idx="12855">
                  <c:v>6.3616071428571423</c:v>
                </c:pt>
                <c:pt idx="12856">
                  <c:v>6.2499999999999991</c:v>
                </c:pt>
                <c:pt idx="12857">
                  <c:v>6.5848214285714279</c:v>
                </c:pt>
                <c:pt idx="12858">
                  <c:v>6.9196428571428568</c:v>
                </c:pt>
                <c:pt idx="12859">
                  <c:v>6.4732142857142847</c:v>
                </c:pt>
                <c:pt idx="12860">
                  <c:v>6.0267857142857135</c:v>
                </c:pt>
                <c:pt idx="12861">
                  <c:v>6.2499999999999991</c:v>
                </c:pt>
                <c:pt idx="12862">
                  <c:v>6.3616071428571423</c:v>
                </c:pt>
                <c:pt idx="12863">
                  <c:v>6.6964285714285712</c:v>
                </c:pt>
                <c:pt idx="12864">
                  <c:v>6.6964285714285712</c:v>
                </c:pt>
                <c:pt idx="12865">
                  <c:v>6.3616071428571423</c:v>
                </c:pt>
                <c:pt idx="12866">
                  <c:v>6.3616071428571423</c:v>
                </c:pt>
                <c:pt idx="12867">
                  <c:v>6.9196428571428568</c:v>
                </c:pt>
                <c:pt idx="12868">
                  <c:v>7.5892857142857135</c:v>
                </c:pt>
                <c:pt idx="12869">
                  <c:v>7.7008928571428568</c:v>
                </c:pt>
                <c:pt idx="12870">
                  <c:v>7.9241071428571423</c:v>
                </c:pt>
                <c:pt idx="12871">
                  <c:v>8.4821428571428559</c:v>
                </c:pt>
                <c:pt idx="12872">
                  <c:v>9.1517857142857135</c:v>
                </c:pt>
                <c:pt idx="12873">
                  <c:v>9.2633928571428559</c:v>
                </c:pt>
                <c:pt idx="12874">
                  <c:v>9.4866071428571423</c:v>
                </c:pt>
                <c:pt idx="12875">
                  <c:v>9.5982142857142847</c:v>
                </c:pt>
                <c:pt idx="12876">
                  <c:v>9.3749999999999982</c:v>
                </c:pt>
                <c:pt idx="12877">
                  <c:v>9.2633928571428559</c:v>
                </c:pt>
                <c:pt idx="12878">
                  <c:v>8.4821428571428559</c:v>
                </c:pt>
                <c:pt idx="12879">
                  <c:v>7.7008928571428568</c:v>
                </c:pt>
                <c:pt idx="12880">
                  <c:v>6.9196428571428568</c:v>
                </c:pt>
                <c:pt idx="12881">
                  <c:v>6.0267857142857135</c:v>
                </c:pt>
                <c:pt idx="12882">
                  <c:v>5.3571428571428568</c:v>
                </c:pt>
                <c:pt idx="12883">
                  <c:v>5.8035714285714279</c:v>
                </c:pt>
                <c:pt idx="12884">
                  <c:v>6.4732142857142847</c:v>
                </c:pt>
                <c:pt idx="12885">
                  <c:v>7.0312499999999991</c:v>
                </c:pt>
                <c:pt idx="12886">
                  <c:v>7.3660714285714279</c:v>
                </c:pt>
                <c:pt idx="12887">
                  <c:v>7.4776785714285703</c:v>
                </c:pt>
                <c:pt idx="12888">
                  <c:v>7.5892857142857135</c:v>
                </c:pt>
                <c:pt idx="12889">
                  <c:v>7.2544642857142847</c:v>
                </c:pt>
                <c:pt idx="12890">
                  <c:v>7.0312499999999991</c:v>
                </c:pt>
                <c:pt idx="12891">
                  <c:v>6.4732142857142847</c:v>
                </c:pt>
                <c:pt idx="12892">
                  <c:v>5.9151785714285712</c:v>
                </c:pt>
                <c:pt idx="12893">
                  <c:v>5.2455357142857135</c:v>
                </c:pt>
                <c:pt idx="12894">
                  <c:v>5.3571428571428568</c:v>
                </c:pt>
                <c:pt idx="12895">
                  <c:v>6.0267857142857135</c:v>
                </c:pt>
                <c:pt idx="12896">
                  <c:v>6.5848214285714279</c:v>
                </c:pt>
                <c:pt idx="12897">
                  <c:v>7.5892857142857135</c:v>
                </c:pt>
                <c:pt idx="12898">
                  <c:v>8.4821428571428559</c:v>
                </c:pt>
                <c:pt idx="12899">
                  <c:v>9.4866071428571423</c:v>
                </c:pt>
                <c:pt idx="12900">
                  <c:v>10.044642857142856</c:v>
                </c:pt>
                <c:pt idx="12901">
                  <c:v>10.491071428571427</c:v>
                </c:pt>
                <c:pt idx="12902">
                  <c:v>10.491071428571427</c:v>
                </c:pt>
                <c:pt idx="12903">
                  <c:v>10.491071428571427</c:v>
                </c:pt>
                <c:pt idx="12904">
                  <c:v>9.8214285714285712</c:v>
                </c:pt>
                <c:pt idx="12905">
                  <c:v>9.1517857142857135</c:v>
                </c:pt>
                <c:pt idx="12906">
                  <c:v>8.2589285714285712</c:v>
                </c:pt>
                <c:pt idx="12907">
                  <c:v>7.0312499999999991</c:v>
                </c:pt>
                <c:pt idx="12908">
                  <c:v>5.8035714285714279</c:v>
                </c:pt>
                <c:pt idx="12909">
                  <c:v>5.0223214285714279</c:v>
                </c:pt>
                <c:pt idx="12910">
                  <c:v>5.3571428571428568</c:v>
                </c:pt>
                <c:pt idx="12911">
                  <c:v>6.4732142857142847</c:v>
                </c:pt>
                <c:pt idx="12912">
                  <c:v>7.5892857142857135</c:v>
                </c:pt>
                <c:pt idx="12913">
                  <c:v>7.5892857142857135</c:v>
                </c:pt>
                <c:pt idx="12914">
                  <c:v>7.3660714285714279</c:v>
                </c:pt>
                <c:pt idx="12915">
                  <c:v>6.9196428571428568</c:v>
                </c:pt>
                <c:pt idx="12916">
                  <c:v>6.4732142857142847</c:v>
                </c:pt>
                <c:pt idx="12917">
                  <c:v>6.0267857142857135</c:v>
                </c:pt>
                <c:pt idx="12918">
                  <c:v>5.8035714285714279</c:v>
                </c:pt>
                <c:pt idx="12919">
                  <c:v>5.8035714285714279</c:v>
                </c:pt>
                <c:pt idx="12920">
                  <c:v>5.5803571428571423</c:v>
                </c:pt>
                <c:pt idx="12921">
                  <c:v>5.5803571428571423</c:v>
                </c:pt>
                <c:pt idx="12922">
                  <c:v>5.5803571428571423</c:v>
                </c:pt>
                <c:pt idx="12923">
                  <c:v>5.6919642857142856</c:v>
                </c:pt>
                <c:pt idx="12924">
                  <c:v>5.9151785714285712</c:v>
                </c:pt>
                <c:pt idx="12925">
                  <c:v>6.4732142857142847</c:v>
                </c:pt>
                <c:pt idx="12926">
                  <c:v>7.1428571428571423</c:v>
                </c:pt>
                <c:pt idx="12927">
                  <c:v>7.8124999999999991</c:v>
                </c:pt>
                <c:pt idx="12928">
                  <c:v>8.59375</c:v>
                </c:pt>
                <c:pt idx="12929">
                  <c:v>9.1517857142857135</c:v>
                </c:pt>
                <c:pt idx="12930">
                  <c:v>9.1517857142857135</c:v>
                </c:pt>
                <c:pt idx="12931">
                  <c:v>9.0401785714285712</c:v>
                </c:pt>
                <c:pt idx="12932">
                  <c:v>8.7053571428571423</c:v>
                </c:pt>
                <c:pt idx="12933">
                  <c:v>8.4821428571428559</c:v>
                </c:pt>
                <c:pt idx="12934">
                  <c:v>8.7053571428571423</c:v>
                </c:pt>
                <c:pt idx="12935">
                  <c:v>9.1517857142857135</c:v>
                </c:pt>
                <c:pt idx="12936">
                  <c:v>9.3749999999999982</c:v>
                </c:pt>
                <c:pt idx="12937">
                  <c:v>9.3749999999999982</c:v>
                </c:pt>
                <c:pt idx="12938">
                  <c:v>9.3749999999999982</c:v>
                </c:pt>
                <c:pt idx="12939">
                  <c:v>8.928571428571427</c:v>
                </c:pt>
                <c:pt idx="12940">
                  <c:v>8.59375</c:v>
                </c:pt>
                <c:pt idx="12941">
                  <c:v>8.0357142857142847</c:v>
                </c:pt>
                <c:pt idx="12942">
                  <c:v>7.2544642857142847</c:v>
                </c:pt>
                <c:pt idx="12943">
                  <c:v>6.5848214285714279</c:v>
                </c:pt>
                <c:pt idx="12944">
                  <c:v>5.8035714285714279</c:v>
                </c:pt>
                <c:pt idx="12945">
                  <c:v>5.3571428571428568</c:v>
                </c:pt>
                <c:pt idx="12946">
                  <c:v>5.1339285714285712</c:v>
                </c:pt>
                <c:pt idx="12947">
                  <c:v>5.3571428571428568</c:v>
                </c:pt>
                <c:pt idx="12948">
                  <c:v>5.8035714285714279</c:v>
                </c:pt>
                <c:pt idx="12949">
                  <c:v>6.4732142857142847</c:v>
                </c:pt>
                <c:pt idx="12950">
                  <c:v>6.9196428571428568</c:v>
                </c:pt>
                <c:pt idx="12951">
                  <c:v>7.2544642857142847</c:v>
                </c:pt>
                <c:pt idx="12952">
                  <c:v>7.5892857142857135</c:v>
                </c:pt>
                <c:pt idx="12953">
                  <c:v>8.147321428571427</c:v>
                </c:pt>
                <c:pt idx="12954">
                  <c:v>8.3705357142857135</c:v>
                </c:pt>
                <c:pt idx="12955">
                  <c:v>8.8169642857142847</c:v>
                </c:pt>
                <c:pt idx="12956">
                  <c:v>9.1517857142857135</c:v>
                </c:pt>
                <c:pt idx="12957">
                  <c:v>9.1517857142857135</c:v>
                </c:pt>
                <c:pt idx="12958">
                  <c:v>8.8169642857142847</c:v>
                </c:pt>
                <c:pt idx="12959">
                  <c:v>8.2589285714285712</c:v>
                </c:pt>
                <c:pt idx="12960">
                  <c:v>7.5892857142857135</c:v>
                </c:pt>
                <c:pt idx="12961">
                  <c:v>6.9196428571428568</c:v>
                </c:pt>
                <c:pt idx="12962">
                  <c:v>6.4732142857142847</c:v>
                </c:pt>
                <c:pt idx="12963">
                  <c:v>6.4732142857142847</c:v>
                </c:pt>
                <c:pt idx="12964">
                  <c:v>6.2499999999999991</c:v>
                </c:pt>
                <c:pt idx="12965">
                  <c:v>6.4732142857142847</c:v>
                </c:pt>
                <c:pt idx="12966">
                  <c:v>6.9196428571428568</c:v>
                </c:pt>
                <c:pt idx="12967">
                  <c:v>7.3660714285714279</c:v>
                </c:pt>
                <c:pt idx="12968">
                  <c:v>8.2589285714285712</c:v>
                </c:pt>
                <c:pt idx="12969">
                  <c:v>9.1517857142857135</c:v>
                </c:pt>
                <c:pt idx="12970">
                  <c:v>10.379464285714285</c:v>
                </c:pt>
                <c:pt idx="12971">
                  <c:v>11.607142857142856</c:v>
                </c:pt>
                <c:pt idx="12972">
                  <c:v>12.834821428571427</c:v>
                </c:pt>
                <c:pt idx="12973">
                  <c:v>13.839285714285714</c:v>
                </c:pt>
                <c:pt idx="12974">
                  <c:v>14.732142857142856</c:v>
                </c:pt>
                <c:pt idx="12975">
                  <c:v>15.178571428571427</c:v>
                </c:pt>
                <c:pt idx="12976">
                  <c:v>15.401785714285714</c:v>
                </c:pt>
                <c:pt idx="12977">
                  <c:v>14.955357142857141</c:v>
                </c:pt>
                <c:pt idx="12978">
                  <c:v>14.397321428571427</c:v>
                </c:pt>
                <c:pt idx="12979">
                  <c:v>13.616071428571427</c:v>
                </c:pt>
                <c:pt idx="12980">
                  <c:v>12.388392857142856</c:v>
                </c:pt>
                <c:pt idx="12981">
                  <c:v>11.383928571428571</c:v>
                </c:pt>
                <c:pt idx="12982">
                  <c:v>9.709821428571427</c:v>
                </c:pt>
                <c:pt idx="12983">
                  <c:v>8.0357142857142847</c:v>
                </c:pt>
                <c:pt idx="12984">
                  <c:v>6.2499999999999991</c:v>
                </c:pt>
                <c:pt idx="12985">
                  <c:v>5.1339285714285712</c:v>
                </c:pt>
                <c:pt idx="12986">
                  <c:v>5.6919642857142856</c:v>
                </c:pt>
                <c:pt idx="12987">
                  <c:v>7.3660714285714279</c:v>
                </c:pt>
                <c:pt idx="12988">
                  <c:v>8.7053571428571423</c:v>
                </c:pt>
                <c:pt idx="12989">
                  <c:v>10.044642857142856</c:v>
                </c:pt>
                <c:pt idx="12990">
                  <c:v>11.160714285714285</c:v>
                </c:pt>
                <c:pt idx="12991">
                  <c:v>12.053571428571427</c:v>
                </c:pt>
                <c:pt idx="12992">
                  <c:v>12.611607142857142</c:v>
                </c:pt>
                <c:pt idx="12993">
                  <c:v>13.058035714285714</c:v>
                </c:pt>
                <c:pt idx="12994">
                  <c:v>13.392857142857142</c:v>
                </c:pt>
                <c:pt idx="12995">
                  <c:v>13.392857142857142</c:v>
                </c:pt>
                <c:pt idx="12996">
                  <c:v>13.392857142857142</c:v>
                </c:pt>
                <c:pt idx="12997">
                  <c:v>13.169642857142856</c:v>
                </c:pt>
                <c:pt idx="12998">
                  <c:v>12.723214285714285</c:v>
                </c:pt>
                <c:pt idx="12999">
                  <c:v>12.276785714285714</c:v>
                </c:pt>
                <c:pt idx="13000">
                  <c:v>11.607142857142856</c:v>
                </c:pt>
                <c:pt idx="13001">
                  <c:v>10.714285714285714</c:v>
                </c:pt>
                <c:pt idx="13002">
                  <c:v>8.59375</c:v>
                </c:pt>
                <c:pt idx="13003">
                  <c:v>6.6964285714285712</c:v>
                </c:pt>
                <c:pt idx="13004">
                  <c:v>5.8035714285714279</c:v>
                </c:pt>
                <c:pt idx="13005">
                  <c:v>5.1339285714285712</c:v>
                </c:pt>
                <c:pt idx="13006">
                  <c:v>5.1339285714285712</c:v>
                </c:pt>
                <c:pt idx="13007">
                  <c:v>5.5803571428571423</c:v>
                </c:pt>
                <c:pt idx="13008">
                  <c:v>6.0267857142857135</c:v>
                </c:pt>
                <c:pt idx="13009">
                  <c:v>6.6964285714285712</c:v>
                </c:pt>
                <c:pt idx="13010">
                  <c:v>7.5892857142857135</c:v>
                </c:pt>
                <c:pt idx="13011">
                  <c:v>7.8124999999999991</c:v>
                </c:pt>
                <c:pt idx="13012">
                  <c:v>7.8124999999999991</c:v>
                </c:pt>
                <c:pt idx="13013">
                  <c:v>7.5892857142857135</c:v>
                </c:pt>
                <c:pt idx="13014">
                  <c:v>7.2544642857142847</c:v>
                </c:pt>
                <c:pt idx="13015">
                  <c:v>6.9196428571428568</c:v>
                </c:pt>
                <c:pt idx="13016">
                  <c:v>6.6964285714285712</c:v>
                </c:pt>
                <c:pt idx="13017">
                  <c:v>6.4732142857142847</c:v>
                </c:pt>
                <c:pt idx="13018">
                  <c:v>6.2499999999999991</c:v>
                </c:pt>
                <c:pt idx="13019">
                  <c:v>6.2499999999999991</c:v>
                </c:pt>
                <c:pt idx="13020">
                  <c:v>6.2499999999999991</c:v>
                </c:pt>
                <c:pt idx="13021">
                  <c:v>6.2499999999999991</c:v>
                </c:pt>
                <c:pt idx="13022">
                  <c:v>6.2499999999999991</c:v>
                </c:pt>
                <c:pt idx="13023">
                  <c:v>6.3616071428571423</c:v>
                </c:pt>
                <c:pt idx="13024">
                  <c:v>6.4732142857142847</c:v>
                </c:pt>
                <c:pt idx="13025">
                  <c:v>6.3616071428571423</c:v>
                </c:pt>
                <c:pt idx="13026">
                  <c:v>6.4732142857142847</c:v>
                </c:pt>
                <c:pt idx="13027">
                  <c:v>6.3616071428571423</c:v>
                </c:pt>
                <c:pt idx="13028">
                  <c:v>6.2499999999999991</c:v>
                </c:pt>
                <c:pt idx="13029">
                  <c:v>6.2499999999999991</c:v>
                </c:pt>
                <c:pt idx="13030">
                  <c:v>6.2499999999999991</c:v>
                </c:pt>
                <c:pt idx="13031">
                  <c:v>6.6964285714285712</c:v>
                </c:pt>
                <c:pt idx="13032">
                  <c:v>6.9196428571428568</c:v>
                </c:pt>
                <c:pt idx="13033">
                  <c:v>7.3660714285714279</c:v>
                </c:pt>
                <c:pt idx="13034">
                  <c:v>7.5892857142857135</c:v>
                </c:pt>
                <c:pt idx="13035">
                  <c:v>7.8124999999999991</c:v>
                </c:pt>
                <c:pt idx="13036">
                  <c:v>7.4776785714285703</c:v>
                </c:pt>
                <c:pt idx="13037">
                  <c:v>7.2544642857142847</c:v>
                </c:pt>
                <c:pt idx="13038">
                  <c:v>6.9196428571428568</c:v>
                </c:pt>
                <c:pt idx="13039">
                  <c:v>6.5848214285714279</c:v>
                </c:pt>
                <c:pt idx="13040">
                  <c:v>6.2499999999999991</c:v>
                </c:pt>
                <c:pt idx="13041">
                  <c:v>5.9151785714285712</c:v>
                </c:pt>
                <c:pt idx="13042">
                  <c:v>5.6919642857142856</c:v>
                </c:pt>
                <c:pt idx="13043">
                  <c:v>5.9151785714285712</c:v>
                </c:pt>
                <c:pt idx="13044">
                  <c:v>6.2499999999999991</c:v>
                </c:pt>
                <c:pt idx="13045">
                  <c:v>6.6964285714285712</c:v>
                </c:pt>
                <c:pt idx="13046">
                  <c:v>7.3660714285714279</c:v>
                </c:pt>
                <c:pt idx="13047">
                  <c:v>7.5892857142857135</c:v>
                </c:pt>
                <c:pt idx="13048">
                  <c:v>7.8124999999999991</c:v>
                </c:pt>
                <c:pt idx="13049">
                  <c:v>8.0357142857142847</c:v>
                </c:pt>
                <c:pt idx="13050">
                  <c:v>7.9241071428571423</c:v>
                </c:pt>
                <c:pt idx="13051">
                  <c:v>7.5892857142857135</c:v>
                </c:pt>
                <c:pt idx="13052">
                  <c:v>7.1428571428571423</c:v>
                </c:pt>
                <c:pt idx="13053">
                  <c:v>6.2499999999999991</c:v>
                </c:pt>
                <c:pt idx="13054">
                  <c:v>5.5803571428571423</c:v>
                </c:pt>
                <c:pt idx="13055">
                  <c:v>5.2455357142857135</c:v>
                </c:pt>
                <c:pt idx="13056">
                  <c:v>5.2455357142857135</c:v>
                </c:pt>
                <c:pt idx="13057">
                  <c:v>5.5803571428571423</c:v>
                </c:pt>
                <c:pt idx="13058">
                  <c:v>6.2499999999999991</c:v>
                </c:pt>
                <c:pt idx="13059">
                  <c:v>6.8080357142857135</c:v>
                </c:pt>
                <c:pt idx="13060">
                  <c:v>7.1428571428571423</c:v>
                </c:pt>
                <c:pt idx="13061">
                  <c:v>7.7008928571428568</c:v>
                </c:pt>
                <c:pt idx="13062">
                  <c:v>8.2589285714285712</c:v>
                </c:pt>
                <c:pt idx="13063">
                  <c:v>8.7053571428571423</c:v>
                </c:pt>
                <c:pt idx="13064">
                  <c:v>8.928571428571427</c:v>
                </c:pt>
                <c:pt idx="13065">
                  <c:v>8.928571428571427</c:v>
                </c:pt>
                <c:pt idx="13066">
                  <c:v>8.928571428571427</c:v>
                </c:pt>
                <c:pt idx="13067">
                  <c:v>8.4821428571428559</c:v>
                </c:pt>
                <c:pt idx="13068">
                  <c:v>7.8124999999999991</c:v>
                </c:pt>
                <c:pt idx="13069">
                  <c:v>6.9196428571428568</c:v>
                </c:pt>
                <c:pt idx="13070">
                  <c:v>6.0267857142857135</c:v>
                </c:pt>
                <c:pt idx="13071">
                  <c:v>5.3571428571428568</c:v>
                </c:pt>
                <c:pt idx="13072">
                  <c:v>4.9107142857142856</c:v>
                </c:pt>
                <c:pt idx="13073">
                  <c:v>5.3571428571428568</c:v>
                </c:pt>
                <c:pt idx="13074">
                  <c:v>6.3616071428571423</c:v>
                </c:pt>
                <c:pt idx="13075">
                  <c:v>7.8124999999999991</c:v>
                </c:pt>
                <c:pt idx="13076">
                  <c:v>9.3749999999999982</c:v>
                </c:pt>
                <c:pt idx="13077">
                  <c:v>10.379464285714285</c:v>
                </c:pt>
                <c:pt idx="13078">
                  <c:v>11.160714285714285</c:v>
                </c:pt>
                <c:pt idx="13079">
                  <c:v>12.053571428571427</c:v>
                </c:pt>
                <c:pt idx="13080">
                  <c:v>12.276785714285714</c:v>
                </c:pt>
                <c:pt idx="13081">
                  <c:v>12.499999999999998</c:v>
                </c:pt>
                <c:pt idx="13082">
                  <c:v>12.499999999999998</c:v>
                </c:pt>
                <c:pt idx="13083">
                  <c:v>12.388392857142856</c:v>
                </c:pt>
                <c:pt idx="13084">
                  <c:v>12.053571428571427</c:v>
                </c:pt>
                <c:pt idx="13085">
                  <c:v>11.718749999999998</c:v>
                </c:pt>
                <c:pt idx="13086">
                  <c:v>11.607142857142856</c:v>
                </c:pt>
                <c:pt idx="13087">
                  <c:v>11.160714285714285</c:v>
                </c:pt>
                <c:pt idx="13088">
                  <c:v>10.714285714285714</c:v>
                </c:pt>
                <c:pt idx="13089">
                  <c:v>9.8214285714285712</c:v>
                </c:pt>
                <c:pt idx="13090">
                  <c:v>8.928571428571427</c:v>
                </c:pt>
                <c:pt idx="13091">
                  <c:v>7.4776785714285703</c:v>
                </c:pt>
                <c:pt idx="13092">
                  <c:v>6.2499999999999991</c:v>
                </c:pt>
                <c:pt idx="13093">
                  <c:v>5.0223214285714279</c:v>
                </c:pt>
                <c:pt idx="13094">
                  <c:v>6.0267857142857135</c:v>
                </c:pt>
                <c:pt idx="13095">
                  <c:v>8.0357142857142847</c:v>
                </c:pt>
                <c:pt idx="13096">
                  <c:v>8.7053571428571423</c:v>
                </c:pt>
                <c:pt idx="13097">
                  <c:v>9.5982142857142847</c:v>
                </c:pt>
                <c:pt idx="13098">
                  <c:v>9.9330357142857135</c:v>
                </c:pt>
                <c:pt idx="13099">
                  <c:v>10.267857142857142</c:v>
                </c:pt>
                <c:pt idx="13100">
                  <c:v>10.491071428571427</c:v>
                </c:pt>
                <c:pt idx="13101">
                  <c:v>10.491071428571427</c:v>
                </c:pt>
                <c:pt idx="13102">
                  <c:v>10.491071428571427</c:v>
                </c:pt>
                <c:pt idx="13103">
                  <c:v>10.267857142857142</c:v>
                </c:pt>
                <c:pt idx="13104">
                  <c:v>10.044642857142856</c:v>
                </c:pt>
                <c:pt idx="13105">
                  <c:v>9.8214285714285712</c:v>
                </c:pt>
                <c:pt idx="13106">
                  <c:v>9.2633928571428559</c:v>
                </c:pt>
                <c:pt idx="13107">
                  <c:v>8.7053571428571423</c:v>
                </c:pt>
                <c:pt idx="13108">
                  <c:v>8.2589285714285712</c:v>
                </c:pt>
                <c:pt idx="13109">
                  <c:v>7.5892857142857135</c:v>
                </c:pt>
                <c:pt idx="13110">
                  <c:v>6.9196428571428568</c:v>
                </c:pt>
                <c:pt idx="13111">
                  <c:v>6.0267857142857135</c:v>
                </c:pt>
                <c:pt idx="13112">
                  <c:v>5.5803571428571423</c:v>
                </c:pt>
                <c:pt idx="13113">
                  <c:v>5.1339285714285712</c:v>
                </c:pt>
                <c:pt idx="13114">
                  <c:v>5.3571428571428568</c:v>
                </c:pt>
                <c:pt idx="13115">
                  <c:v>6.0267857142857135</c:v>
                </c:pt>
                <c:pt idx="13116">
                  <c:v>8.2589285714285712</c:v>
                </c:pt>
                <c:pt idx="13117">
                  <c:v>9.2633928571428559</c:v>
                </c:pt>
                <c:pt idx="13118">
                  <c:v>10.156249999999998</c:v>
                </c:pt>
                <c:pt idx="13119">
                  <c:v>10.491071428571427</c:v>
                </c:pt>
                <c:pt idx="13120">
                  <c:v>10.602678571428571</c:v>
                </c:pt>
                <c:pt idx="13121">
                  <c:v>10.714285714285714</c:v>
                </c:pt>
                <c:pt idx="13122">
                  <c:v>10.714285714285714</c:v>
                </c:pt>
                <c:pt idx="13123">
                  <c:v>10.491071428571427</c:v>
                </c:pt>
                <c:pt idx="13124">
                  <c:v>9.9330357142857135</c:v>
                </c:pt>
                <c:pt idx="13125">
                  <c:v>9.1517857142857135</c:v>
                </c:pt>
                <c:pt idx="13126">
                  <c:v>8.147321428571427</c:v>
                </c:pt>
                <c:pt idx="13127">
                  <c:v>7.3660714285714279</c:v>
                </c:pt>
                <c:pt idx="13128">
                  <c:v>6.6964285714285712</c:v>
                </c:pt>
                <c:pt idx="13129">
                  <c:v>6.2499999999999991</c:v>
                </c:pt>
                <c:pt idx="13130">
                  <c:v>5.8035714285714279</c:v>
                </c:pt>
                <c:pt idx="13131">
                  <c:v>5.1339285714285712</c:v>
                </c:pt>
                <c:pt idx="13132">
                  <c:v>4.9107142857142856</c:v>
                </c:pt>
                <c:pt idx="13133">
                  <c:v>5.3571428571428568</c:v>
                </c:pt>
                <c:pt idx="13134">
                  <c:v>6.2499999999999991</c:v>
                </c:pt>
                <c:pt idx="13135">
                  <c:v>7.1428571428571423</c:v>
                </c:pt>
                <c:pt idx="13136">
                  <c:v>7.8124999999999991</c:v>
                </c:pt>
                <c:pt idx="13137">
                  <c:v>8.0357142857142847</c:v>
                </c:pt>
                <c:pt idx="13138">
                  <c:v>7.8124999999999991</c:v>
                </c:pt>
                <c:pt idx="13139">
                  <c:v>7.8124999999999991</c:v>
                </c:pt>
                <c:pt idx="13140">
                  <c:v>7.7008928571428568</c:v>
                </c:pt>
                <c:pt idx="13141">
                  <c:v>7.8124999999999991</c:v>
                </c:pt>
                <c:pt idx="13142">
                  <c:v>7.4776785714285703</c:v>
                </c:pt>
                <c:pt idx="13143">
                  <c:v>7.1428571428571423</c:v>
                </c:pt>
                <c:pt idx="13144">
                  <c:v>6.0267857142857135</c:v>
                </c:pt>
                <c:pt idx="13145">
                  <c:v>5.4687499999999991</c:v>
                </c:pt>
                <c:pt idx="13146">
                  <c:v>5.5803571428571423</c:v>
                </c:pt>
                <c:pt idx="13147">
                  <c:v>6.0267857142857135</c:v>
                </c:pt>
                <c:pt idx="13148">
                  <c:v>6.4732142857142847</c:v>
                </c:pt>
                <c:pt idx="13149">
                  <c:v>7.0312499999999991</c:v>
                </c:pt>
                <c:pt idx="13150">
                  <c:v>7.7008928571428568</c:v>
                </c:pt>
                <c:pt idx="13151">
                  <c:v>8.7053571428571423</c:v>
                </c:pt>
                <c:pt idx="13152">
                  <c:v>9.5982142857142847</c:v>
                </c:pt>
                <c:pt idx="13153">
                  <c:v>10.044642857142856</c:v>
                </c:pt>
                <c:pt idx="13154">
                  <c:v>10.267857142857142</c:v>
                </c:pt>
                <c:pt idx="13155">
                  <c:v>10.714285714285714</c:v>
                </c:pt>
                <c:pt idx="13156">
                  <c:v>10.825892857142856</c:v>
                </c:pt>
                <c:pt idx="13157">
                  <c:v>10.937499999999998</c:v>
                </c:pt>
                <c:pt idx="13158">
                  <c:v>10.491071428571427</c:v>
                </c:pt>
                <c:pt idx="13159">
                  <c:v>10.044642857142856</c:v>
                </c:pt>
                <c:pt idx="13160">
                  <c:v>9.5982142857142847</c:v>
                </c:pt>
                <c:pt idx="13161">
                  <c:v>8.928571428571427</c:v>
                </c:pt>
                <c:pt idx="13162">
                  <c:v>8.3705357142857135</c:v>
                </c:pt>
                <c:pt idx="13163">
                  <c:v>7.3660714285714279</c:v>
                </c:pt>
                <c:pt idx="13164">
                  <c:v>6.0267857142857135</c:v>
                </c:pt>
                <c:pt idx="13165">
                  <c:v>5.3571428571428568</c:v>
                </c:pt>
                <c:pt idx="13166">
                  <c:v>5.1339285714285712</c:v>
                </c:pt>
                <c:pt idx="13167">
                  <c:v>5.4687499999999991</c:v>
                </c:pt>
                <c:pt idx="13168">
                  <c:v>6.0267857142857135</c:v>
                </c:pt>
                <c:pt idx="13169">
                  <c:v>6.6964285714285712</c:v>
                </c:pt>
                <c:pt idx="13170">
                  <c:v>8.2589285714285712</c:v>
                </c:pt>
                <c:pt idx="13171">
                  <c:v>9.3749999999999982</c:v>
                </c:pt>
                <c:pt idx="13172">
                  <c:v>10.044642857142856</c:v>
                </c:pt>
                <c:pt idx="13173">
                  <c:v>10.044642857142856</c:v>
                </c:pt>
                <c:pt idx="13174">
                  <c:v>10.379464285714285</c:v>
                </c:pt>
                <c:pt idx="13175">
                  <c:v>10.937499999999998</c:v>
                </c:pt>
                <c:pt idx="13176">
                  <c:v>10.937499999999998</c:v>
                </c:pt>
                <c:pt idx="13177">
                  <c:v>10.714285714285714</c:v>
                </c:pt>
                <c:pt idx="13178">
                  <c:v>10.379464285714285</c:v>
                </c:pt>
                <c:pt idx="13179">
                  <c:v>10.044642857142856</c:v>
                </c:pt>
                <c:pt idx="13180">
                  <c:v>9.709821428571427</c:v>
                </c:pt>
                <c:pt idx="13181">
                  <c:v>9.2633928571428559</c:v>
                </c:pt>
                <c:pt idx="13182">
                  <c:v>8.59375</c:v>
                </c:pt>
                <c:pt idx="13183">
                  <c:v>7.8124999999999991</c:v>
                </c:pt>
                <c:pt idx="13184">
                  <c:v>7.1428571428571423</c:v>
                </c:pt>
                <c:pt idx="13185">
                  <c:v>6.6964285714285712</c:v>
                </c:pt>
                <c:pt idx="13186">
                  <c:v>6.4732142857142847</c:v>
                </c:pt>
                <c:pt idx="13187">
                  <c:v>6.2499999999999991</c:v>
                </c:pt>
                <c:pt idx="13188">
                  <c:v>5.8035714285714279</c:v>
                </c:pt>
                <c:pt idx="13189">
                  <c:v>5.1339285714285712</c:v>
                </c:pt>
                <c:pt idx="13190">
                  <c:v>5.1339285714285712</c:v>
                </c:pt>
                <c:pt idx="13191">
                  <c:v>5.4687499999999991</c:v>
                </c:pt>
                <c:pt idx="13192">
                  <c:v>6.4732142857142847</c:v>
                </c:pt>
                <c:pt idx="13193">
                  <c:v>7.5892857142857135</c:v>
                </c:pt>
                <c:pt idx="13194">
                  <c:v>8.2589285714285712</c:v>
                </c:pt>
                <c:pt idx="13195">
                  <c:v>8.928571428571427</c:v>
                </c:pt>
                <c:pt idx="13196">
                  <c:v>9.3749999999999982</c:v>
                </c:pt>
                <c:pt idx="13197">
                  <c:v>10.044642857142856</c:v>
                </c:pt>
                <c:pt idx="13198">
                  <c:v>10.714285714285714</c:v>
                </c:pt>
                <c:pt idx="13199">
                  <c:v>11.160714285714285</c:v>
                </c:pt>
                <c:pt idx="13200">
                  <c:v>11.160714285714285</c:v>
                </c:pt>
                <c:pt idx="13201">
                  <c:v>11.272321428571427</c:v>
                </c:pt>
                <c:pt idx="13202">
                  <c:v>11.383928571428571</c:v>
                </c:pt>
                <c:pt idx="13203">
                  <c:v>11.383928571428571</c:v>
                </c:pt>
                <c:pt idx="13204">
                  <c:v>11.495535714285714</c:v>
                </c:pt>
                <c:pt idx="13205">
                  <c:v>11.272321428571427</c:v>
                </c:pt>
                <c:pt idx="13206">
                  <c:v>10.714285714285714</c:v>
                </c:pt>
                <c:pt idx="13207">
                  <c:v>10.491071428571427</c:v>
                </c:pt>
                <c:pt idx="13208">
                  <c:v>10.491071428571427</c:v>
                </c:pt>
                <c:pt idx="13209">
                  <c:v>10.267857142857142</c:v>
                </c:pt>
                <c:pt idx="13210">
                  <c:v>9.8214285714285712</c:v>
                </c:pt>
                <c:pt idx="13211">
                  <c:v>9.3749999999999982</c:v>
                </c:pt>
                <c:pt idx="13212">
                  <c:v>9.1517857142857135</c:v>
                </c:pt>
                <c:pt idx="13213">
                  <c:v>8.7053571428571423</c:v>
                </c:pt>
                <c:pt idx="13214">
                  <c:v>8.0357142857142847</c:v>
                </c:pt>
                <c:pt idx="13215">
                  <c:v>6.9196428571428568</c:v>
                </c:pt>
                <c:pt idx="13216">
                  <c:v>6.3616071428571423</c:v>
                </c:pt>
                <c:pt idx="13217">
                  <c:v>5.8035714285714279</c:v>
                </c:pt>
                <c:pt idx="13218">
                  <c:v>5.3571428571428568</c:v>
                </c:pt>
                <c:pt idx="13219">
                  <c:v>5.2455357142857135</c:v>
                </c:pt>
                <c:pt idx="13220">
                  <c:v>5.5803571428571423</c:v>
                </c:pt>
                <c:pt idx="13221">
                  <c:v>6.1383928571428568</c:v>
                </c:pt>
                <c:pt idx="13222">
                  <c:v>6.4732142857142847</c:v>
                </c:pt>
                <c:pt idx="13223">
                  <c:v>7.1428571428571423</c:v>
                </c:pt>
                <c:pt idx="13224">
                  <c:v>7.8124999999999991</c:v>
                </c:pt>
                <c:pt idx="13225">
                  <c:v>8.2589285714285712</c:v>
                </c:pt>
                <c:pt idx="13226">
                  <c:v>8.4821428571428559</c:v>
                </c:pt>
                <c:pt idx="13227">
                  <c:v>8.7053571428571423</c:v>
                </c:pt>
                <c:pt idx="13228">
                  <c:v>9.1517857142857135</c:v>
                </c:pt>
                <c:pt idx="13229">
                  <c:v>8.7053571428571423</c:v>
                </c:pt>
                <c:pt idx="13230">
                  <c:v>8.2589285714285712</c:v>
                </c:pt>
                <c:pt idx="13231">
                  <c:v>8.147321428571427</c:v>
                </c:pt>
                <c:pt idx="13232">
                  <c:v>8.0357142857142847</c:v>
                </c:pt>
                <c:pt idx="13233">
                  <c:v>7.3660714285714279</c:v>
                </c:pt>
                <c:pt idx="13234">
                  <c:v>6.9196428571428568</c:v>
                </c:pt>
                <c:pt idx="13235">
                  <c:v>6.0267857142857135</c:v>
                </c:pt>
                <c:pt idx="13236">
                  <c:v>5.5803571428571423</c:v>
                </c:pt>
                <c:pt idx="13237">
                  <c:v>5.3571428571428568</c:v>
                </c:pt>
                <c:pt idx="13238">
                  <c:v>5.3571428571428568</c:v>
                </c:pt>
                <c:pt idx="13239">
                  <c:v>5.3571428571428568</c:v>
                </c:pt>
                <c:pt idx="13240">
                  <c:v>5.6919642857142856</c:v>
                </c:pt>
                <c:pt idx="13241">
                  <c:v>5.8035714285714279</c:v>
                </c:pt>
                <c:pt idx="13242">
                  <c:v>6.1383928571428568</c:v>
                </c:pt>
                <c:pt idx="13243">
                  <c:v>6.4732142857142847</c:v>
                </c:pt>
                <c:pt idx="13244">
                  <c:v>6.8080357142857135</c:v>
                </c:pt>
                <c:pt idx="13245">
                  <c:v>7.1428571428571423</c:v>
                </c:pt>
                <c:pt idx="13246">
                  <c:v>7.2544642857142847</c:v>
                </c:pt>
                <c:pt idx="13247">
                  <c:v>7.1428571428571423</c:v>
                </c:pt>
                <c:pt idx="13248">
                  <c:v>6.9196428571428568</c:v>
                </c:pt>
                <c:pt idx="13249">
                  <c:v>6.5848214285714279</c:v>
                </c:pt>
                <c:pt idx="13250">
                  <c:v>6.1383928571428568</c:v>
                </c:pt>
                <c:pt idx="13251">
                  <c:v>5.8035714285714279</c:v>
                </c:pt>
                <c:pt idx="13252">
                  <c:v>5.5803571428571423</c:v>
                </c:pt>
                <c:pt idx="13253">
                  <c:v>5.3571428571428568</c:v>
                </c:pt>
                <c:pt idx="13254">
                  <c:v>5.4687499999999991</c:v>
                </c:pt>
                <c:pt idx="13255">
                  <c:v>5.5803571428571423</c:v>
                </c:pt>
                <c:pt idx="13256">
                  <c:v>6.0267857142857135</c:v>
                </c:pt>
                <c:pt idx="13257">
                  <c:v>6.3616071428571423</c:v>
                </c:pt>
                <c:pt idx="13258">
                  <c:v>7.0312499999999991</c:v>
                </c:pt>
                <c:pt idx="13259">
                  <c:v>7.5892857142857135</c:v>
                </c:pt>
                <c:pt idx="13260">
                  <c:v>8.4821428571428559</c:v>
                </c:pt>
                <c:pt idx="13261">
                  <c:v>9.1517857142857135</c:v>
                </c:pt>
                <c:pt idx="13262">
                  <c:v>9.8214285714285712</c:v>
                </c:pt>
                <c:pt idx="13263">
                  <c:v>10.714285714285714</c:v>
                </c:pt>
                <c:pt idx="13264">
                  <c:v>11.383928571428571</c:v>
                </c:pt>
                <c:pt idx="13265">
                  <c:v>11.830357142857142</c:v>
                </c:pt>
                <c:pt idx="13266">
                  <c:v>12.388392857142856</c:v>
                </c:pt>
                <c:pt idx="13267">
                  <c:v>12.723214285714285</c:v>
                </c:pt>
                <c:pt idx="13268">
                  <c:v>12.946428571428569</c:v>
                </c:pt>
                <c:pt idx="13269">
                  <c:v>13.169642857142856</c:v>
                </c:pt>
                <c:pt idx="13270">
                  <c:v>13.169642857142856</c:v>
                </c:pt>
                <c:pt idx="13271">
                  <c:v>13.169642857142856</c:v>
                </c:pt>
                <c:pt idx="13272">
                  <c:v>12.946428571428569</c:v>
                </c:pt>
                <c:pt idx="13273">
                  <c:v>12.946428571428569</c:v>
                </c:pt>
                <c:pt idx="13274">
                  <c:v>12.946428571428569</c:v>
                </c:pt>
                <c:pt idx="13275">
                  <c:v>12.946428571428569</c:v>
                </c:pt>
                <c:pt idx="13276">
                  <c:v>12.834821428571427</c:v>
                </c:pt>
                <c:pt idx="13277">
                  <c:v>12.946428571428569</c:v>
                </c:pt>
                <c:pt idx="13278">
                  <c:v>13.169642857142856</c:v>
                </c:pt>
                <c:pt idx="13279">
                  <c:v>13.504464285714285</c:v>
                </c:pt>
                <c:pt idx="13280">
                  <c:v>13.950892857142856</c:v>
                </c:pt>
                <c:pt idx="13281">
                  <c:v>14.285714285714285</c:v>
                </c:pt>
                <c:pt idx="13282">
                  <c:v>14.620535714285714</c:v>
                </c:pt>
                <c:pt idx="13283">
                  <c:v>14.620535714285714</c:v>
                </c:pt>
                <c:pt idx="13284">
                  <c:v>14.508928571428569</c:v>
                </c:pt>
                <c:pt idx="13285">
                  <c:v>14.508928571428569</c:v>
                </c:pt>
                <c:pt idx="13286">
                  <c:v>14.285714285714285</c:v>
                </c:pt>
                <c:pt idx="13287">
                  <c:v>14.397321428571427</c:v>
                </c:pt>
                <c:pt idx="13288">
                  <c:v>14.508928571428569</c:v>
                </c:pt>
                <c:pt idx="13289">
                  <c:v>14.620535714285714</c:v>
                </c:pt>
                <c:pt idx="13290">
                  <c:v>14.732142857142856</c:v>
                </c:pt>
                <c:pt idx="13291">
                  <c:v>14.843749999999998</c:v>
                </c:pt>
                <c:pt idx="13292">
                  <c:v>14.955357142857141</c:v>
                </c:pt>
                <c:pt idx="13293">
                  <c:v>14.843749999999998</c:v>
                </c:pt>
                <c:pt idx="13294">
                  <c:v>14.732142857142856</c:v>
                </c:pt>
                <c:pt idx="13295">
                  <c:v>14.843749999999998</c:v>
                </c:pt>
                <c:pt idx="13296">
                  <c:v>14.732142857142856</c:v>
                </c:pt>
                <c:pt idx="13297">
                  <c:v>14.620535714285714</c:v>
                </c:pt>
                <c:pt idx="13298">
                  <c:v>14.285714285714285</c:v>
                </c:pt>
                <c:pt idx="13299">
                  <c:v>14.285714285714285</c:v>
                </c:pt>
                <c:pt idx="13300">
                  <c:v>14.174107142857142</c:v>
                </c:pt>
                <c:pt idx="13301">
                  <c:v>13.839285714285714</c:v>
                </c:pt>
                <c:pt idx="13302">
                  <c:v>13.727678571428569</c:v>
                </c:pt>
                <c:pt idx="13303">
                  <c:v>13.616071428571427</c:v>
                </c:pt>
                <c:pt idx="13304">
                  <c:v>13.616071428571427</c:v>
                </c:pt>
                <c:pt idx="13305">
                  <c:v>13.504464285714285</c:v>
                </c:pt>
                <c:pt idx="13306">
                  <c:v>13.392857142857142</c:v>
                </c:pt>
                <c:pt idx="13307">
                  <c:v>13.169642857142856</c:v>
                </c:pt>
                <c:pt idx="13308">
                  <c:v>13.058035714285714</c:v>
                </c:pt>
                <c:pt idx="13309">
                  <c:v>12.946428571428569</c:v>
                </c:pt>
                <c:pt idx="13310">
                  <c:v>12.946428571428569</c:v>
                </c:pt>
                <c:pt idx="13311">
                  <c:v>12.946428571428569</c:v>
                </c:pt>
                <c:pt idx="13312">
                  <c:v>13.058035714285714</c:v>
                </c:pt>
                <c:pt idx="13313">
                  <c:v>13.169642857142856</c:v>
                </c:pt>
                <c:pt idx="13314">
                  <c:v>13.392857142857142</c:v>
                </c:pt>
                <c:pt idx="13315">
                  <c:v>13.616071428571427</c:v>
                </c:pt>
                <c:pt idx="13316">
                  <c:v>13.839285714285714</c:v>
                </c:pt>
                <c:pt idx="13317">
                  <c:v>13.950892857142856</c:v>
                </c:pt>
                <c:pt idx="13318">
                  <c:v>13.839285714285714</c:v>
                </c:pt>
                <c:pt idx="13319">
                  <c:v>13.616071428571427</c:v>
                </c:pt>
                <c:pt idx="13320">
                  <c:v>13.504464285714285</c:v>
                </c:pt>
                <c:pt idx="13321">
                  <c:v>13.504464285714285</c:v>
                </c:pt>
                <c:pt idx="13322">
                  <c:v>13.169642857142856</c:v>
                </c:pt>
                <c:pt idx="13323">
                  <c:v>12.946428571428569</c:v>
                </c:pt>
                <c:pt idx="13324">
                  <c:v>12.723214285714285</c:v>
                </c:pt>
                <c:pt idx="13325">
                  <c:v>12.611607142857142</c:v>
                </c:pt>
                <c:pt idx="13326">
                  <c:v>12.499999999999998</c:v>
                </c:pt>
                <c:pt idx="13327">
                  <c:v>12.276785714285714</c:v>
                </c:pt>
                <c:pt idx="13328">
                  <c:v>12.165178571428569</c:v>
                </c:pt>
                <c:pt idx="13329">
                  <c:v>11.607142857142856</c:v>
                </c:pt>
                <c:pt idx="13330">
                  <c:v>11.160714285714285</c:v>
                </c:pt>
                <c:pt idx="13331">
                  <c:v>10.825892857142856</c:v>
                </c:pt>
                <c:pt idx="13332">
                  <c:v>10.267857142857142</c:v>
                </c:pt>
                <c:pt idx="13333">
                  <c:v>9.9330357142857135</c:v>
                </c:pt>
                <c:pt idx="13334">
                  <c:v>9.5982142857142847</c:v>
                </c:pt>
                <c:pt idx="13335">
                  <c:v>9.3749999999999982</c:v>
                </c:pt>
                <c:pt idx="13336">
                  <c:v>8.928571428571427</c:v>
                </c:pt>
                <c:pt idx="13337">
                  <c:v>8.4821428571428559</c:v>
                </c:pt>
                <c:pt idx="13338">
                  <c:v>8.147321428571427</c:v>
                </c:pt>
                <c:pt idx="13339">
                  <c:v>7.9241071428571423</c:v>
                </c:pt>
                <c:pt idx="13340">
                  <c:v>7.7008928571428568</c:v>
                </c:pt>
                <c:pt idx="13341">
                  <c:v>7.5892857142857135</c:v>
                </c:pt>
                <c:pt idx="13342">
                  <c:v>7.3660714285714279</c:v>
                </c:pt>
                <c:pt idx="13343">
                  <c:v>6.9196428571428568</c:v>
                </c:pt>
                <c:pt idx="13344">
                  <c:v>6.9196428571428568</c:v>
                </c:pt>
                <c:pt idx="13345">
                  <c:v>6.9196428571428568</c:v>
                </c:pt>
                <c:pt idx="13346">
                  <c:v>7.0312499999999991</c:v>
                </c:pt>
                <c:pt idx="13347">
                  <c:v>7.1428571428571423</c:v>
                </c:pt>
                <c:pt idx="13348">
                  <c:v>7.3660714285714279</c:v>
                </c:pt>
                <c:pt idx="13349">
                  <c:v>7.7008928571428568</c:v>
                </c:pt>
                <c:pt idx="13350">
                  <c:v>8.0357142857142847</c:v>
                </c:pt>
                <c:pt idx="13351">
                  <c:v>8.2589285714285712</c:v>
                </c:pt>
                <c:pt idx="13352">
                  <c:v>8.4821428571428559</c:v>
                </c:pt>
                <c:pt idx="13353">
                  <c:v>8.4821428571428559</c:v>
                </c:pt>
                <c:pt idx="13354">
                  <c:v>8.928571428571427</c:v>
                </c:pt>
                <c:pt idx="13355">
                  <c:v>9.4866071428571423</c:v>
                </c:pt>
                <c:pt idx="13356">
                  <c:v>10.267857142857142</c:v>
                </c:pt>
                <c:pt idx="13357">
                  <c:v>10.937499999999998</c:v>
                </c:pt>
                <c:pt idx="13358">
                  <c:v>11.830357142857142</c:v>
                </c:pt>
                <c:pt idx="13359">
                  <c:v>12.053571428571427</c:v>
                </c:pt>
                <c:pt idx="13360">
                  <c:v>12.276785714285714</c:v>
                </c:pt>
                <c:pt idx="13361">
                  <c:v>12.276785714285714</c:v>
                </c:pt>
                <c:pt idx="13362">
                  <c:v>12.165178571428569</c:v>
                </c:pt>
                <c:pt idx="13363">
                  <c:v>12.053571428571427</c:v>
                </c:pt>
                <c:pt idx="13364">
                  <c:v>12.053571428571427</c:v>
                </c:pt>
                <c:pt idx="13365">
                  <c:v>11.718749999999998</c:v>
                </c:pt>
                <c:pt idx="13366">
                  <c:v>11.607142857142856</c:v>
                </c:pt>
                <c:pt idx="13367">
                  <c:v>11.160714285714285</c:v>
                </c:pt>
                <c:pt idx="13368">
                  <c:v>10.491071428571427</c:v>
                </c:pt>
                <c:pt idx="13369">
                  <c:v>10.156249999999998</c:v>
                </c:pt>
                <c:pt idx="13370">
                  <c:v>10.044642857142856</c:v>
                </c:pt>
                <c:pt idx="13371">
                  <c:v>9.8214285714285712</c:v>
                </c:pt>
                <c:pt idx="13372">
                  <c:v>9.9330357142857135</c:v>
                </c:pt>
                <c:pt idx="13373">
                  <c:v>9.709821428571427</c:v>
                </c:pt>
                <c:pt idx="13374">
                  <c:v>9.5982142857142847</c:v>
                </c:pt>
                <c:pt idx="13375">
                  <c:v>9.3749999999999982</c:v>
                </c:pt>
                <c:pt idx="13376">
                  <c:v>9.2633928571428559</c:v>
                </c:pt>
                <c:pt idx="13377">
                  <c:v>9.1517857142857135</c:v>
                </c:pt>
                <c:pt idx="13378">
                  <c:v>9.1517857142857135</c:v>
                </c:pt>
                <c:pt idx="13379">
                  <c:v>9.2633928571428559</c:v>
                </c:pt>
                <c:pt idx="13380">
                  <c:v>9.1517857142857135</c:v>
                </c:pt>
                <c:pt idx="13381">
                  <c:v>9.2633928571428559</c:v>
                </c:pt>
                <c:pt idx="13382">
                  <c:v>9.3749999999999982</c:v>
                </c:pt>
                <c:pt idx="13383">
                  <c:v>9.0401785714285712</c:v>
                </c:pt>
                <c:pt idx="13384">
                  <c:v>8.928571428571427</c:v>
                </c:pt>
                <c:pt idx="13385">
                  <c:v>8.7053571428571423</c:v>
                </c:pt>
                <c:pt idx="13386">
                  <c:v>8.4821428571428559</c:v>
                </c:pt>
                <c:pt idx="13387">
                  <c:v>8.4821428571428559</c:v>
                </c:pt>
                <c:pt idx="13388">
                  <c:v>8.7053571428571423</c:v>
                </c:pt>
                <c:pt idx="13389">
                  <c:v>8.59375</c:v>
                </c:pt>
                <c:pt idx="13390">
                  <c:v>8.7053571428571423</c:v>
                </c:pt>
                <c:pt idx="13391">
                  <c:v>8.7053571428571423</c:v>
                </c:pt>
                <c:pt idx="13392">
                  <c:v>8.928571428571427</c:v>
                </c:pt>
                <c:pt idx="13393">
                  <c:v>8.928571428571427</c:v>
                </c:pt>
                <c:pt idx="13394">
                  <c:v>9.1517857142857135</c:v>
                </c:pt>
                <c:pt idx="13395">
                  <c:v>9.3749999999999982</c:v>
                </c:pt>
                <c:pt idx="13396">
                  <c:v>9.3749999999999982</c:v>
                </c:pt>
                <c:pt idx="13397">
                  <c:v>9.5982142857142847</c:v>
                </c:pt>
                <c:pt idx="13398">
                  <c:v>9.8214285714285712</c:v>
                </c:pt>
                <c:pt idx="13399">
                  <c:v>9.8214285714285712</c:v>
                </c:pt>
                <c:pt idx="13400">
                  <c:v>9.5982142857142847</c:v>
                </c:pt>
                <c:pt idx="13401">
                  <c:v>9.8214285714285712</c:v>
                </c:pt>
                <c:pt idx="13402">
                  <c:v>9.9330357142857135</c:v>
                </c:pt>
                <c:pt idx="13403">
                  <c:v>10.156249999999998</c:v>
                </c:pt>
                <c:pt idx="13404">
                  <c:v>10.379464285714285</c:v>
                </c:pt>
                <c:pt idx="13405">
                  <c:v>10.379464285714285</c:v>
                </c:pt>
                <c:pt idx="13406">
                  <c:v>10.267857142857142</c:v>
                </c:pt>
                <c:pt idx="13407">
                  <c:v>10.267857142857142</c:v>
                </c:pt>
                <c:pt idx="13408">
                  <c:v>10.044642857142856</c:v>
                </c:pt>
                <c:pt idx="13409">
                  <c:v>10.044642857142856</c:v>
                </c:pt>
                <c:pt idx="13410">
                  <c:v>10.044642857142856</c:v>
                </c:pt>
                <c:pt idx="13411">
                  <c:v>9.9330357142857135</c:v>
                </c:pt>
                <c:pt idx="13412">
                  <c:v>10.044642857142856</c:v>
                </c:pt>
                <c:pt idx="13413">
                  <c:v>9.9330357142857135</c:v>
                </c:pt>
                <c:pt idx="13414">
                  <c:v>9.8214285714285712</c:v>
                </c:pt>
                <c:pt idx="13415">
                  <c:v>9.4866071428571423</c:v>
                </c:pt>
                <c:pt idx="13416">
                  <c:v>9.0401785714285712</c:v>
                </c:pt>
                <c:pt idx="13417">
                  <c:v>8.7053571428571423</c:v>
                </c:pt>
                <c:pt idx="13418">
                  <c:v>8.7053571428571423</c:v>
                </c:pt>
                <c:pt idx="13419">
                  <c:v>8.928571428571427</c:v>
                </c:pt>
                <c:pt idx="13420">
                  <c:v>9.3749999999999982</c:v>
                </c:pt>
                <c:pt idx="13421">
                  <c:v>9.709821428571427</c:v>
                </c:pt>
                <c:pt idx="13422">
                  <c:v>10.379464285714285</c:v>
                </c:pt>
                <c:pt idx="13423">
                  <c:v>10.825892857142856</c:v>
                </c:pt>
                <c:pt idx="13424">
                  <c:v>11.160714285714285</c:v>
                </c:pt>
                <c:pt idx="13425">
                  <c:v>11.160714285714285</c:v>
                </c:pt>
                <c:pt idx="13426">
                  <c:v>10.937499999999998</c:v>
                </c:pt>
                <c:pt idx="13427">
                  <c:v>10.714285714285714</c:v>
                </c:pt>
                <c:pt idx="13428">
                  <c:v>10.491071428571427</c:v>
                </c:pt>
                <c:pt idx="13429">
                  <c:v>10.156249999999998</c:v>
                </c:pt>
                <c:pt idx="13430">
                  <c:v>10.044642857142856</c:v>
                </c:pt>
                <c:pt idx="13431">
                  <c:v>10.044642857142856</c:v>
                </c:pt>
                <c:pt idx="13432">
                  <c:v>10.044642857142856</c:v>
                </c:pt>
                <c:pt idx="13433">
                  <c:v>10.491071428571427</c:v>
                </c:pt>
                <c:pt idx="13434">
                  <c:v>10.937499999999998</c:v>
                </c:pt>
                <c:pt idx="13435">
                  <c:v>11.383928571428571</c:v>
                </c:pt>
                <c:pt idx="13436">
                  <c:v>12.053571428571427</c:v>
                </c:pt>
                <c:pt idx="13437">
                  <c:v>12.834821428571427</c:v>
                </c:pt>
                <c:pt idx="13438">
                  <c:v>13.616071428571427</c:v>
                </c:pt>
                <c:pt idx="13439">
                  <c:v>14.285714285714285</c:v>
                </c:pt>
                <c:pt idx="13440">
                  <c:v>14.843749999999998</c:v>
                </c:pt>
                <c:pt idx="13441">
                  <c:v>15.178571428571427</c:v>
                </c:pt>
                <c:pt idx="13442">
                  <c:v>15.513392857142856</c:v>
                </c:pt>
                <c:pt idx="13443">
                  <c:v>15.401785714285714</c:v>
                </c:pt>
                <c:pt idx="13444">
                  <c:v>15.290178571428569</c:v>
                </c:pt>
                <c:pt idx="13445">
                  <c:v>15.178571428571427</c:v>
                </c:pt>
                <c:pt idx="13446">
                  <c:v>14.955357142857141</c:v>
                </c:pt>
                <c:pt idx="13447">
                  <c:v>14.620535714285714</c:v>
                </c:pt>
                <c:pt idx="13448">
                  <c:v>14.508928571428569</c:v>
                </c:pt>
                <c:pt idx="13449">
                  <c:v>14.174107142857142</c:v>
                </c:pt>
                <c:pt idx="13450">
                  <c:v>13.727678571428569</c:v>
                </c:pt>
                <c:pt idx="13451">
                  <c:v>13.169642857142856</c:v>
                </c:pt>
                <c:pt idx="13452">
                  <c:v>12.723214285714285</c:v>
                </c:pt>
                <c:pt idx="13453">
                  <c:v>12.499999999999998</c:v>
                </c:pt>
                <c:pt idx="13454">
                  <c:v>12.165178571428569</c:v>
                </c:pt>
                <c:pt idx="13455">
                  <c:v>12.053571428571427</c:v>
                </c:pt>
                <c:pt idx="13456">
                  <c:v>12.276785714285714</c:v>
                </c:pt>
                <c:pt idx="13457">
                  <c:v>12.499999999999998</c:v>
                </c:pt>
                <c:pt idx="13458">
                  <c:v>12.388392857142856</c:v>
                </c:pt>
                <c:pt idx="13459">
                  <c:v>12.276785714285714</c:v>
                </c:pt>
                <c:pt idx="13460">
                  <c:v>11.607142857142856</c:v>
                </c:pt>
                <c:pt idx="13461">
                  <c:v>11.049107142857142</c:v>
                </c:pt>
                <c:pt idx="13462">
                  <c:v>10.267857142857142</c:v>
                </c:pt>
                <c:pt idx="13463">
                  <c:v>10.044642857142856</c:v>
                </c:pt>
                <c:pt idx="13464">
                  <c:v>10.044642857142856</c:v>
                </c:pt>
                <c:pt idx="13465">
                  <c:v>10.044642857142856</c:v>
                </c:pt>
                <c:pt idx="13466">
                  <c:v>10.267857142857142</c:v>
                </c:pt>
                <c:pt idx="13467">
                  <c:v>10.267857142857142</c:v>
                </c:pt>
                <c:pt idx="13468">
                  <c:v>10.491071428571427</c:v>
                </c:pt>
                <c:pt idx="13469">
                  <c:v>10.491071428571427</c:v>
                </c:pt>
                <c:pt idx="13470">
                  <c:v>10.491071428571427</c:v>
                </c:pt>
                <c:pt idx="13471">
                  <c:v>10.602678571428571</c:v>
                </c:pt>
                <c:pt idx="13472">
                  <c:v>10.714285714285714</c:v>
                </c:pt>
                <c:pt idx="13473">
                  <c:v>10.937499999999998</c:v>
                </c:pt>
                <c:pt idx="13474">
                  <c:v>11.160714285714285</c:v>
                </c:pt>
                <c:pt idx="13475">
                  <c:v>11.383928571428571</c:v>
                </c:pt>
                <c:pt idx="13476">
                  <c:v>11.383928571428571</c:v>
                </c:pt>
                <c:pt idx="13477">
                  <c:v>11.160714285714285</c:v>
                </c:pt>
                <c:pt idx="13478">
                  <c:v>11.160714285714285</c:v>
                </c:pt>
                <c:pt idx="13479">
                  <c:v>10.937499999999998</c:v>
                </c:pt>
                <c:pt idx="13480">
                  <c:v>10.825892857142856</c:v>
                </c:pt>
                <c:pt idx="13481">
                  <c:v>10.714285714285714</c:v>
                </c:pt>
                <c:pt idx="13482">
                  <c:v>10.602678571428571</c:v>
                </c:pt>
                <c:pt idx="13483">
                  <c:v>10.267857142857142</c:v>
                </c:pt>
                <c:pt idx="13484">
                  <c:v>10.044642857142856</c:v>
                </c:pt>
                <c:pt idx="13485">
                  <c:v>9.5982142857142847</c:v>
                </c:pt>
                <c:pt idx="13486">
                  <c:v>9.2633928571428559</c:v>
                </c:pt>
                <c:pt idx="13487">
                  <c:v>9.1517857142857135</c:v>
                </c:pt>
                <c:pt idx="13488">
                  <c:v>9.1517857142857135</c:v>
                </c:pt>
                <c:pt idx="13489">
                  <c:v>9.4866071428571423</c:v>
                </c:pt>
                <c:pt idx="13490">
                  <c:v>9.8214285714285712</c:v>
                </c:pt>
                <c:pt idx="13491">
                  <c:v>10.156249999999998</c:v>
                </c:pt>
                <c:pt idx="13492">
                  <c:v>10.156249999999998</c:v>
                </c:pt>
                <c:pt idx="13493">
                  <c:v>10.044642857142856</c:v>
                </c:pt>
                <c:pt idx="13494">
                  <c:v>10.044642857142856</c:v>
                </c:pt>
                <c:pt idx="13495">
                  <c:v>10.044642857142856</c:v>
                </c:pt>
                <c:pt idx="13496">
                  <c:v>9.9330357142857135</c:v>
                </c:pt>
                <c:pt idx="13497">
                  <c:v>9.8214285714285712</c:v>
                </c:pt>
                <c:pt idx="13498">
                  <c:v>9.709821428571427</c:v>
                </c:pt>
                <c:pt idx="13499">
                  <c:v>9.8214285714285712</c:v>
                </c:pt>
                <c:pt idx="13500">
                  <c:v>10.044642857142856</c:v>
                </c:pt>
                <c:pt idx="13501">
                  <c:v>10.044642857142856</c:v>
                </c:pt>
                <c:pt idx="13502">
                  <c:v>10.044642857142856</c:v>
                </c:pt>
                <c:pt idx="13503">
                  <c:v>10.156249999999998</c:v>
                </c:pt>
                <c:pt idx="13504">
                  <c:v>10.267857142857142</c:v>
                </c:pt>
                <c:pt idx="13505">
                  <c:v>10.602678571428571</c:v>
                </c:pt>
                <c:pt idx="13506">
                  <c:v>11.160714285714285</c:v>
                </c:pt>
                <c:pt idx="13507">
                  <c:v>11.607142857142856</c:v>
                </c:pt>
                <c:pt idx="13508">
                  <c:v>12.388392857142856</c:v>
                </c:pt>
                <c:pt idx="13509">
                  <c:v>13.169642857142856</c:v>
                </c:pt>
                <c:pt idx="13510">
                  <c:v>13.839285714285714</c:v>
                </c:pt>
                <c:pt idx="13511">
                  <c:v>14.285714285714285</c:v>
                </c:pt>
                <c:pt idx="13512">
                  <c:v>14.732142857142856</c:v>
                </c:pt>
                <c:pt idx="13513">
                  <c:v>15.290178571428569</c:v>
                </c:pt>
                <c:pt idx="13514">
                  <c:v>15.736607142857141</c:v>
                </c:pt>
                <c:pt idx="13515">
                  <c:v>16.071428571428569</c:v>
                </c:pt>
                <c:pt idx="13516">
                  <c:v>16.40625</c:v>
                </c:pt>
                <c:pt idx="13517">
                  <c:v>16.517857142857142</c:v>
                </c:pt>
                <c:pt idx="13518">
                  <c:v>16.629464285714285</c:v>
                </c:pt>
                <c:pt idx="13519">
                  <c:v>16.40625</c:v>
                </c:pt>
                <c:pt idx="13520">
                  <c:v>16.294642857142854</c:v>
                </c:pt>
                <c:pt idx="13521">
                  <c:v>16.183035714285712</c:v>
                </c:pt>
                <c:pt idx="13522">
                  <c:v>15.848214285714285</c:v>
                </c:pt>
                <c:pt idx="13523">
                  <c:v>15.178571428571427</c:v>
                </c:pt>
                <c:pt idx="13524">
                  <c:v>14.843749999999998</c:v>
                </c:pt>
                <c:pt idx="13525">
                  <c:v>14.397321428571427</c:v>
                </c:pt>
                <c:pt idx="13526">
                  <c:v>13.950892857142856</c:v>
                </c:pt>
                <c:pt idx="13527">
                  <c:v>13.616071428571427</c:v>
                </c:pt>
                <c:pt idx="13528">
                  <c:v>13.169642857142856</c:v>
                </c:pt>
                <c:pt idx="13529">
                  <c:v>12.946428571428569</c:v>
                </c:pt>
                <c:pt idx="13530">
                  <c:v>12.723214285714285</c:v>
                </c:pt>
                <c:pt idx="13531">
                  <c:v>12.499999999999998</c:v>
                </c:pt>
                <c:pt idx="13532">
                  <c:v>12.276785714285714</c:v>
                </c:pt>
                <c:pt idx="13533">
                  <c:v>12.276785714285714</c:v>
                </c:pt>
                <c:pt idx="13534">
                  <c:v>12.276785714285714</c:v>
                </c:pt>
                <c:pt idx="13535">
                  <c:v>12.276785714285714</c:v>
                </c:pt>
                <c:pt idx="13536">
                  <c:v>12.276785714285714</c:v>
                </c:pt>
                <c:pt idx="13537">
                  <c:v>12.499999999999998</c:v>
                </c:pt>
                <c:pt idx="13538">
                  <c:v>12.499999999999998</c:v>
                </c:pt>
                <c:pt idx="13539">
                  <c:v>12.723214285714285</c:v>
                </c:pt>
                <c:pt idx="13540">
                  <c:v>12.723214285714285</c:v>
                </c:pt>
                <c:pt idx="13541">
                  <c:v>12.723214285714285</c:v>
                </c:pt>
                <c:pt idx="13542">
                  <c:v>12.723214285714285</c:v>
                </c:pt>
                <c:pt idx="13543">
                  <c:v>12.834821428571427</c:v>
                </c:pt>
                <c:pt idx="13544">
                  <c:v>13.169642857142856</c:v>
                </c:pt>
                <c:pt idx="13545">
                  <c:v>13.392857142857142</c:v>
                </c:pt>
                <c:pt idx="13546">
                  <c:v>13.727678571428569</c:v>
                </c:pt>
                <c:pt idx="13547">
                  <c:v>14.062499999999998</c:v>
                </c:pt>
                <c:pt idx="13548">
                  <c:v>14.285714285714285</c:v>
                </c:pt>
                <c:pt idx="13549">
                  <c:v>14.285714285714285</c:v>
                </c:pt>
                <c:pt idx="13550">
                  <c:v>14.174107142857142</c:v>
                </c:pt>
                <c:pt idx="13551">
                  <c:v>13.839285714285714</c:v>
                </c:pt>
                <c:pt idx="13552">
                  <c:v>13.504464285714285</c:v>
                </c:pt>
                <c:pt idx="13553">
                  <c:v>13.169642857142856</c:v>
                </c:pt>
                <c:pt idx="13554">
                  <c:v>12.946428571428569</c:v>
                </c:pt>
                <c:pt idx="13555">
                  <c:v>12.499999999999998</c:v>
                </c:pt>
                <c:pt idx="13556">
                  <c:v>12.276785714285714</c:v>
                </c:pt>
                <c:pt idx="13557">
                  <c:v>11.830357142857142</c:v>
                </c:pt>
                <c:pt idx="13558">
                  <c:v>11.383928571428571</c:v>
                </c:pt>
                <c:pt idx="13559">
                  <c:v>11.049107142857142</c:v>
                </c:pt>
                <c:pt idx="13560">
                  <c:v>10.714285714285714</c:v>
                </c:pt>
                <c:pt idx="13561">
                  <c:v>10.714285714285714</c:v>
                </c:pt>
                <c:pt idx="13562">
                  <c:v>10.714285714285714</c:v>
                </c:pt>
                <c:pt idx="13563">
                  <c:v>11.049107142857142</c:v>
                </c:pt>
                <c:pt idx="13564">
                  <c:v>11.160714285714285</c:v>
                </c:pt>
                <c:pt idx="13565">
                  <c:v>11.495535714285714</c:v>
                </c:pt>
                <c:pt idx="13566">
                  <c:v>11.383928571428571</c:v>
                </c:pt>
                <c:pt idx="13567">
                  <c:v>11.160714285714285</c:v>
                </c:pt>
                <c:pt idx="13568">
                  <c:v>10.714285714285714</c:v>
                </c:pt>
                <c:pt idx="13569">
                  <c:v>10.267857142857142</c:v>
                </c:pt>
                <c:pt idx="13570">
                  <c:v>10.267857142857142</c:v>
                </c:pt>
                <c:pt idx="13571">
                  <c:v>10.267857142857142</c:v>
                </c:pt>
                <c:pt idx="13572">
                  <c:v>10.602678571428571</c:v>
                </c:pt>
                <c:pt idx="13573">
                  <c:v>10.602678571428571</c:v>
                </c:pt>
                <c:pt idx="13574">
                  <c:v>10.602678571428571</c:v>
                </c:pt>
                <c:pt idx="13575">
                  <c:v>10.491071428571427</c:v>
                </c:pt>
                <c:pt idx="13576">
                  <c:v>10.491071428571427</c:v>
                </c:pt>
                <c:pt idx="13577">
                  <c:v>10.379464285714285</c:v>
                </c:pt>
                <c:pt idx="13578">
                  <c:v>10.379464285714285</c:v>
                </c:pt>
                <c:pt idx="13579">
                  <c:v>10.379464285714285</c:v>
                </c:pt>
                <c:pt idx="13580">
                  <c:v>10.491071428571427</c:v>
                </c:pt>
                <c:pt idx="13581">
                  <c:v>10.714285714285714</c:v>
                </c:pt>
                <c:pt idx="13582">
                  <c:v>10.937499999999998</c:v>
                </c:pt>
                <c:pt idx="13583">
                  <c:v>11.272321428571427</c:v>
                </c:pt>
                <c:pt idx="13584">
                  <c:v>11.607142857142856</c:v>
                </c:pt>
                <c:pt idx="13585">
                  <c:v>11.830357142857142</c:v>
                </c:pt>
                <c:pt idx="13586">
                  <c:v>11.941964285714285</c:v>
                </c:pt>
                <c:pt idx="13587">
                  <c:v>12.053571428571427</c:v>
                </c:pt>
                <c:pt idx="13588">
                  <c:v>12.276785714285714</c:v>
                </c:pt>
                <c:pt idx="13589">
                  <c:v>12.165178571428569</c:v>
                </c:pt>
                <c:pt idx="13590">
                  <c:v>12.276785714285714</c:v>
                </c:pt>
                <c:pt idx="13591">
                  <c:v>12.276785714285714</c:v>
                </c:pt>
                <c:pt idx="13592">
                  <c:v>12.276785714285714</c:v>
                </c:pt>
                <c:pt idx="13593">
                  <c:v>12.165178571428569</c:v>
                </c:pt>
                <c:pt idx="13594">
                  <c:v>12.053571428571427</c:v>
                </c:pt>
                <c:pt idx="13595">
                  <c:v>11.830357142857142</c:v>
                </c:pt>
                <c:pt idx="13596">
                  <c:v>11.830357142857142</c:v>
                </c:pt>
                <c:pt idx="13597">
                  <c:v>11.830357142857142</c:v>
                </c:pt>
                <c:pt idx="13598">
                  <c:v>12.053571428571427</c:v>
                </c:pt>
                <c:pt idx="13599">
                  <c:v>12.165178571428569</c:v>
                </c:pt>
                <c:pt idx="13600">
                  <c:v>12.499999999999998</c:v>
                </c:pt>
                <c:pt idx="13601">
                  <c:v>12.723214285714285</c:v>
                </c:pt>
                <c:pt idx="13602">
                  <c:v>12.946428571428569</c:v>
                </c:pt>
                <c:pt idx="13603">
                  <c:v>13.169642857142856</c:v>
                </c:pt>
                <c:pt idx="13604">
                  <c:v>13.616071428571427</c:v>
                </c:pt>
                <c:pt idx="13605">
                  <c:v>14.285714285714285</c:v>
                </c:pt>
                <c:pt idx="13606">
                  <c:v>14.955357142857141</c:v>
                </c:pt>
                <c:pt idx="13607">
                  <c:v>15.401785714285714</c:v>
                </c:pt>
                <c:pt idx="13608">
                  <c:v>15.624999999999998</c:v>
                </c:pt>
                <c:pt idx="13609">
                  <c:v>15.848214285714285</c:v>
                </c:pt>
                <c:pt idx="13610">
                  <c:v>15.848214285714285</c:v>
                </c:pt>
                <c:pt idx="13611">
                  <c:v>15.848214285714285</c:v>
                </c:pt>
                <c:pt idx="13612">
                  <c:v>15.959821428571427</c:v>
                </c:pt>
                <c:pt idx="13613">
                  <c:v>16.294642857142854</c:v>
                </c:pt>
                <c:pt idx="13614">
                  <c:v>16.741071428571427</c:v>
                </c:pt>
                <c:pt idx="13615">
                  <c:v>17.1875</c:v>
                </c:pt>
                <c:pt idx="13616">
                  <c:v>17.633928571428569</c:v>
                </c:pt>
                <c:pt idx="13617">
                  <c:v>17.857142857142854</c:v>
                </c:pt>
                <c:pt idx="13618">
                  <c:v>17.857142857142854</c:v>
                </c:pt>
                <c:pt idx="13619">
                  <c:v>17.745535714285712</c:v>
                </c:pt>
                <c:pt idx="13620">
                  <c:v>17.522321428571427</c:v>
                </c:pt>
                <c:pt idx="13621">
                  <c:v>17.299107142857142</c:v>
                </c:pt>
                <c:pt idx="13622">
                  <c:v>16.964285714285712</c:v>
                </c:pt>
                <c:pt idx="13623">
                  <c:v>16.852678571428569</c:v>
                </c:pt>
                <c:pt idx="13624">
                  <c:v>16.517857142857142</c:v>
                </c:pt>
                <c:pt idx="13625">
                  <c:v>16.294642857142854</c:v>
                </c:pt>
                <c:pt idx="13626">
                  <c:v>15.736607142857141</c:v>
                </c:pt>
                <c:pt idx="13627">
                  <c:v>15.178571428571427</c:v>
                </c:pt>
                <c:pt idx="13628">
                  <c:v>14.508928571428569</c:v>
                </c:pt>
                <c:pt idx="13629">
                  <c:v>13.839285714285714</c:v>
                </c:pt>
                <c:pt idx="13630">
                  <c:v>13.504464285714285</c:v>
                </c:pt>
                <c:pt idx="13631">
                  <c:v>13.169642857142856</c:v>
                </c:pt>
                <c:pt idx="13632">
                  <c:v>13.058035714285714</c:v>
                </c:pt>
                <c:pt idx="13633">
                  <c:v>12.946428571428569</c:v>
                </c:pt>
                <c:pt idx="13634">
                  <c:v>12.723214285714285</c:v>
                </c:pt>
                <c:pt idx="13635">
                  <c:v>12.723214285714285</c:v>
                </c:pt>
                <c:pt idx="13636">
                  <c:v>12.723214285714285</c:v>
                </c:pt>
                <c:pt idx="13637">
                  <c:v>12.165178571428569</c:v>
                </c:pt>
                <c:pt idx="13638">
                  <c:v>11.607142857142856</c:v>
                </c:pt>
                <c:pt idx="13639">
                  <c:v>10.602678571428571</c:v>
                </c:pt>
                <c:pt idx="13640">
                  <c:v>9.8214285714285712</c:v>
                </c:pt>
                <c:pt idx="13641">
                  <c:v>8.928571428571427</c:v>
                </c:pt>
                <c:pt idx="13642">
                  <c:v>7.7008928571428568</c:v>
                </c:pt>
                <c:pt idx="13643">
                  <c:v>6.4732142857142847</c:v>
                </c:pt>
                <c:pt idx="13644">
                  <c:v>5.1339285714285712</c:v>
                </c:pt>
                <c:pt idx="13645">
                  <c:v>4.6874999999999991</c:v>
                </c:pt>
                <c:pt idx="13646">
                  <c:v>5.0223214285714279</c:v>
                </c:pt>
                <c:pt idx="13647">
                  <c:v>6.2499999999999991</c:v>
                </c:pt>
                <c:pt idx="13648">
                  <c:v>7.3660714285714279</c:v>
                </c:pt>
                <c:pt idx="13649">
                  <c:v>8.7053571428571423</c:v>
                </c:pt>
                <c:pt idx="13650">
                  <c:v>9.8214285714285712</c:v>
                </c:pt>
                <c:pt idx="13651">
                  <c:v>10.714285714285714</c:v>
                </c:pt>
                <c:pt idx="13652">
                  <c:v>11.830357142857142</c:v>
                </c:pt>
                <c:pt idx="13653">
                  <c:v>12.723214285714285</c:v>
                </c:pt>
                <c:pt idx="13654">
                  <c:v>13.169642857142856</c:v>
                </c:pt>
                <c:pt idx="13655">
                  <c:v>12.946428571428569</c:v>
                </c:pt>
                <c:pt idx="13656">
                  <c:v>13.169642857142856</c:v>
                </c:pt>
                <c:pt idx="13657">
                  <c:v>13.169642857142856</c:v>
                </c:pt>
                <c:pt idx="13658">
                  <c:v>12.723214285714285</c:v>
                </c:pt>
                <c:pt idx="13659">
                  <c:v>11.830357142857142</c:v>
                </c:pt>
                <c:pt idx="13660">
                  <c:v>10.937499999999998</c:v>
                </c:pt>
                <c:pt idx="13661">
                  <c:v>10.044642857142856</c:v>
                </c:pt>
                <c:pt idx="13662">
                  <c:v>8.7053571428571423</c:v>
                </c:pt>
                <c:pt idx="13663">
                  <c:v>6.9196428571428568</c:v>
                </c:pt>
                <c:pt idx="13664">
                  <c:v>5.2455357142857135</c:v>
                </c:pt>
                <c:pt idx="13665">
                  <c:v>4.7991071428571423</c:v>
                </c:pt>
                <c:pt idx="13666">
                  <c:v>6.0267857142857135</c:v>
                </c:pt>
                <c:pt idx="13667">
                  <c:v>8.7053571428571423</c:v>
                </c:pt>
                <c:pt idx="13668">
                  <c:v>9.5982142857142847</c:v>
                </c:pt>
                <c:pt idx="13669">
                  <c:v>10.491071428571427</c:v>
                </c:pt>
                <c:pt idx="13670">
                  <c:v>10.937499999999998</c:v>
                </c:pt>
                <c:pt idx="13671">
                  <c:v>10.937499999999998</c:v>
                </c:pt>
                <c:pt idx="13672">
                  <c:v>10.825892857142856</c:v>
                </c:pt>
                <c:pt idx="13673">
                  <c:v>10.602678571428571</c:v>
                </c:pt>
                <c:pt idx="13674">
                  <c:v>10.714285714285714</c:v>
                </c:pt>
                <c:pt idx="13675">
                  <c:v>10.825892857142856</c:v>
                </c:pt>
                <c:pt idx="13676">
                  <c:v>10.714285714285714</c:v>
                </c:pt>
                <c:pt idx="13677">
                  <c:v>10.379464285714285</c:v>
                </c:pt>
                <c:pt idx="13678">
                  <c:v>9.5982142857142847</c:v>
                </c:pt>
                <c:pt idx="13679">
                  <c:v>8.928571428571427</c:v>
                </c:pt>
                <c:pt idx="13680">
                  <c:v>8.0357142857142847</c:v>
                </c:pt>
                <c:pt idx="13681">
                  <c:v>6.9196428571428568</c:v>
                </c:pt>
                <c:pt idx="13682">
                  <c:v>5.8035714285714279</c:v>
                </c:pt>
                <c:pt idx="13683">
                  <c:v>5.8035714285714279</c:v>
                </c:pt>
                <c:pt idx="13684">
                  <c:v>6.6964285714285712</c:v>
                </c:pt>
                <c:pt idx="13685">
                  <c:v>7.3660714285714279</c:v>
                </c:pt>
                <c:pt idx="13686">
                  <c:v>7.9241071428571423</c:v>
                </c:pt>
                <c:pt idx="13687">
                  <c:v>8.2589285714285712</c:v>
                </c:pt>
                <c:pt idx="13688">
                  <c:v>8.4821428571428559</c:v>
                </c:pt>
                <c:pt idx="13689">
                  <c:v>8.7053571428571423</c:v>
                </c:pt>
                <c:pt idx="13690">
                  <c:v>8.928571428571427</c:v>
                </c:pt>
                <c:pt idx="13691">
                  <c:v>9.1517857142857135</c:v>
                </c:pt>
                <c:pt idx="13692">
                  <c:v>9.2633928571428559</c:v>
                </c:pt>
                <c:pt idx="13693">
                  <c:v>9.2633928571428559</c:v>
                </c:pt>
                <c:pt idx="13694">
                  <c:v>9.1517857142857135</c:v>
                </c:pt>
                <c:pt idx="13695">
                  <c:v>8.8169642857142847</c:v>
                </c:pt>
                <c:pt idx="13696">
                  <c:v>8.2589285714285712</c:v>
                </c:pt>
                <c:pt idx="13697">
                  <c:v>7.7008928571428568</c:v>
                </c:pt>
                <c:pt idx="13698">
                  <c:v>6.9196428571428568</c:v>
                </c:pt>
                <c:pt idx="13699">
                  <c:v>6.2499999999999991</c:v>
                </c:pt>
                <c:pt idx="13700">
                  <c:v>5.3571428571428568</c:v>
                </c:pt>
                <c:pt idx="13701">
                  <c:v>5.3571428571428568</c:v>
                </c:pt>
                <c:pt idx="13702">
                  <c:v>5.6919642857142856</c:v>
                </c:pt>
                <c:pt idx="13703">
                  <c:v>6.0267857142857135</c:v>
                </c:pt>
                <c:pt idx="13704">
                  <c:v>6.4732142857142847</c:v>
                </c:pt>
                <c:pt idx="13705">
                  <c:v>7.1428571428571423</c:v>
                </c:pt>
                <c:pt idx="13706">
                  <c:v>7.4776785714285703</c:v>
                </c:pt>
                <c:pt idx="13707">
                  <c:v>7.9241071428571423</c:v>
                </c:pt>
                <c:pt idx="13708">
                  <c:v>8.4821428571428559</c:v>
                </c:pt>
                <c:pt idx="13709">
                  <c:v>8.928571428571427</c:v>
                </c:pt>
                <c:pt idx="13710">
                  <c:v>9.4866071428571423</c:v>
                </c:pt>
                <c:pt idx="13711">
                  <c:v>9.8214285714285712</c:v>
                </c:pt>
                <c:pt idx="13712">
                  <c:v>10.267857142857142</c:v>
                </c:pt>
                <c:pt idx="13713">
                  <c:v>10.491071428571427</c:v>
                </c:pt>
                <c:pt idx="13714">
                  <c:v>10.714285714285714</c:v>
                </c:pt>
                <c:pt idx="13715">
                  <c:v>10.937499999999998</c:v>
                </c:pt>
                <c:pt idx="13716">
                  <c:v>11.049107142857142</c:v>
                </c:pt>
                <c:pt idx="13717">
                  <c:v>11.383928571428571</c:v>
                </c:pt>
                <c:pt idx="13718">
                  <c:v>11.495535714285714</c:v>
                </c:pt>
                <c:pt idx="13719">
                  <c:v>11.830357142857142</c:v>
                </c:pt>
                <c:pt idx="13720">
                  <c:v>12.053571428571427</c:v>
                </c:pt>
                <c:pt idx="13721">
                  <c:v>12.276785714285714</c:v>
                </c:pt>
                <c:pt idx="13722">
                  <c:v>12.388392857142856</c:v>
                </c:pt>
                <c:pt idx="13723">
                  <c:v>12.499999999999998</c:v>
                </c:pt>
                <c:pt idx="13724">
                  <c:v>12.499999999999998</c:v>
                </c:pt>
                <c:pt idx="13725">
                  <c:v>12.611607142857142</c:v>
                </c:pt>
                <c:pt idx="13726">
                  <c:v>12.723214285714285</c:v>
                </c:pt>
                <c:pt idx="13727">
                  <c:v>12.946428571428569</c:v>
                </c:pt>
                <c:pt idx="13728">
                  <c:v>13.169642857142856</c:v>
                </c:pt>
                <c:pt idx="13729">
                  <c:v>13.392857142857142</c:v>
                </c:pt>
                <c:pt idx="13730">
                  <c:v>13.504464285714285</c:v>
                </c:pt>
                <c:pt idx="13731">
                  <c:v>13.616071428571427</c:v>
                </c:pt>
                <c:pt idx="13732">
                  <c:v>13.616071428571427</c:v>
                </c:pt>
                <c:pt idx="13733">
                  <c:v>13.392857142857142</c:v>
                </c:pt>
                <c:pt idx="13734">
                  <c:v>13.169642857142856</c:v>
                </c:pt>
                <c:pt idx="13735">
                  <c:v>12.946428571428569</c:v>
                </c:pt>
                <c:pt idx="13736">
                  <c:v>12.723214285714285</c:v>
                </c:pt>
                <c:pt idx="13737">
                  <c:v>12.499999999999998</c:v>
                </c:pt>
                <c:pt idx="13738">
                  <c:v>12.165178571428569</c:v>
                </c:pt>
                <c:pt idx="13739">
                  <c:v>11.941964285714285</c:v>
                </c:pt>
                <c:pt idx="13740">
                  <c:v>11.607142857142856</c:v>
                </c:pt>
                <c:pt idx="13741">
                  <c:v>11.383928571428571</c:v>
                </c:pt>
                <c:pt idx="13742">
                  <c:v>11.160714285714285</c:v>
                </c:pt>
                <c:pt idx="13743">
                  <c:v>10.825892857142856</c:v>
                </c:pt>
                <c:pt idx="13744">
                  <c:v>10.714285714285714</c:v>
                </c:pt>
                <c:pt idx="13745">
                  <c:v>10.714285714285714</c:v>
                </c:pt>
                <c:pt idx="13746">
                  <c:v>10.491071428571427</c:v>
                </c:pt>
                <c:pt idx="13747">
                  <c:v>10.491071428571427</c:v>
                </c:pt>
                <c:pt idx="13748">
                  <c:v>10.491071428571427</c:v>
                </c:pt>
                <c:pt idx="13749">
                  <c:v>10.491071428571427</c:v>
                </c:pt>
                <c:pt idx="13750">
                  <c:v>10.491071428571427</c:v>
                </c:pt>
                <c:pt idx="13751">
                  <c:v>10.267857142857142</c:v>
                </c:pt>
                <c:pt idx="13752">
                  <c:v>9.8214285714285712</c:v>
                </c:pt>
                <c:pt idx="13753">
                  <c:v>9.5982142857142847</c:v>
                </c:pt>
                <c:pt idx="13754">
                  <c:v>9.3749999999999982</c:v>
                </c:pt>
                <c:pt idx="13755">
                  <c:v>9.2633928571428559</c:v>
                </c:pt>
                <c:pt idx="13756">
                  <c:v>9.2633928571428559</c:v>
                </c:pt>
                <c:pt idx="13757">
                  <c:v>8.928571428571427</c:v>
                </c:pt>
                <c:pt idx="13758">
                  <c:v>8.8169642857142847</c:v>
                </c:pt>
                <c:pt idx="13759">
                  <c:v>8.7053571428571423</c:v>
                </c:pt>
                <c:pt idx="13760">
                  <c:v>8.59375</c:v>
                </c:pt>
                <c:pt idx="13761">
                  <c:v>8.928571428571427</c:v>
                </c:pt>
                <c:pt idx="13762">
                  <c:v>9.2633928571428559</c:v>
                </c:pt>
                <c:pt idx="13763">
                  <c:v>9.709821428571427</c:v>
                </c:pt>
                <c:pt idx="13764">
                  <c:v>10.044642857142856</c:v>
                </c:pt>
                <c:pt idx="13765">
                  <c:v>10.267857142857142</c:v>
                </c:pt>
                <c:pt idx="13766">
                  <c:v>10.156249999999998</c:v>
                </c:pt>
                <c:pt idx="13767">
                  <c:v>9.5982142857142847</c:v>
                </c:pt>
                <c:pt idx="13768">
                  <c:v>9.1517857142857135</c:v>
                </c:pt>
                <c:pt idx="13769">
                  <c:v>9.0401785714285712</c:v>
                </c:pt>
                <c:pt idx="13770">
                  <c:v>9.1517857142857135</c:v>
                </c:pt>
                <c:pt idx="13771">
                  <c:v>9.3749999999999982</c:v>
                </c:pt>
                <c:pt idx="13772">
                  <c:v>9.5982142857142847</c:v>
                </c:pt>
                <c:pt idx="13773">
                  <c:v>10.044642857142856</c:v>
                </c:pt>
                <c:pt idx="13774">
                  <c:v>9.9330357142857135</c:v>
                </c:pt>
                <c:pt idx="13775">
                  <c:v>9.8214285714285712</c:v>
                </c:pt>
                <c:pt idx="13776">
                  <c:v>9.8214285714285712</c:v>
                </c:pt>
                <c:pt idx="13777">
                  <c:v>9.8214285714285712</c:v>
                </c:pt>
                <c:pt idx="13778">
                  <c:v>9.8214285714285712</c:v>
                </c:pt>
                <c:pt idx="13779">
                  <c:v>9.9330357142857135</c:v>
                </c:pt>
                <c:pt idx="13780">
                  <c:v>10.491071428571427</c:v>
                </c:pt>
                <c:pt idx="13781">
                  <c:v>10.937499999999998</c:v>
                </c:pt>
                <c:pt idx="13782">
                  <c:v>11.049107142857142</c:v>
                </c:pt>
                <c:pt idx="13783">
                  <c:v>11.272321428571427</c:v>
                </c:pt>
                <c:pt idx="13784">
                  <c:v>11.160714285714285</c:v>
                </c:pt>
                <c:pt idx="13785">
                  <c:v>10.937499999999998</c:v>
                </c:pt>
                <c:pt idx="13786">
                  <c:v>10.714285714285714</c:v>
                </c:pt>
                <c:pt idx="13787">
                  <c:v>10.491071428571427</c:v>
                </c:pt>
                <c:pt idx="13788">
                  <c:v>10.267857142857142</c:v>
                </c:pt>
                <c:pt idx="13789">
                  <c:v>10.156249999999998</c:v>
                </c:pt>
                <c:pt idx="13790">
                  <c:v>10.044642857142856</c:v>
                </c:pt>
                <c:pt idx="13791">
                  <c:v>10.044642857142856</c:v>
                </c:pt>
                <c:pt idx="13792">
                  <c:v>9.5982142857142847</c:v>
                </c:pt>
                <c:pt idx="13793">
                  <c:v>9.3749999999999982</c:v>
                </c:pt>
                <c:pt idx="13794">
                  <c:v>9.1517857142857135</c:v>
                </c:pt>
                <c:pt idx="13795">
                  <c:v>8.928571428571427</c:v>
                </c:pt>
                <c:pt idx="13796">
                  <c:v>8.928571428571427</c:v>
                </c:pt>
                <c:pt idx="13797">
                  <c:v>8.928571428571427</c:v>
                </c:pt>
                <c:pt idx="13798">
                  <c:v>9.0401785714285712</c:v>
                </c:pt>
                <c:pt idx="13799">
                  <c:v>9.3749999999999982</c:v>
                </c:pt>
                <c:pt idx="13800">
                  <c:v>9.709821428571427</c:v>
                </c:pt>
                <c:pt idx="13801">
                  <c:v>10.044642857142856</c:v>
                </c:pt>
                <c:pt idx="13802">
                  <c:v>10.267857142857142</c:v>
                </c:pt>
                <c:pt idx="13803">
                  <c:v>10.267857142857142</c:v>
                </c:pt>
                <c:pt idx="13804">
                  <c:v>10.156249999999998</c:v>
                </c:pt>
                <c:pt idx="13805">
                  <c:v>10.267857142857142</c:v>
                </c:pt>
                <c:pt idx="13806">
                  <c:v>10.267857142857142</c:v>
                </c:pt>
                <c:pt idx="13807">
                  <c:v>10.491071428571427</c:v>
                </c:pt>
                <c:pt idx="13808">
                  <c:v>10.379464285714285</c:v>
                </c:pt>
                <c:pt idx="13809">
                  <c:v>10.491071428571427</c:v>
                </c:pt>
                <c:pt idx="13810">
                  <c:v>10.156249999999998</c:v>
                </c:pt>
                <c:pt idx="13811">
                  <c:v>9.8214285714285712</c:v>
                </c:pt>
                <c:pt idx="13812">
                  <c:v>9.709821428571427</c:v>
                </c:pt>
                <c:pt idx="13813">
                  <c:v>9.5982142857142847</c:v>
                </c:pt>
                <c:pt idx="13814">
                  <c:v>9.5982142857142847</c:v>
                </c:pt>
                <c:pt idx="13815">
                  <c:v>9.4866071428571423</c:v>
                </c:pt>
                <c:pt idx="13816">
                  <c:v>9.3749999999999982</c:v>
                </c:pt>
                <c:pt idx="13817">
                  <c:v>9.3749999999999982</c:v>
                </c:pt>
                <c:pt idx="13818">
                  <c:v>9.2633928571428559</c:v>
                </c:pt>
                <c:pt idx="13819">
                  <c:v>9.0401785714285712</c:v>
                </c:pt>
                <c:pt idx="13820">
                  <c:v>8.928571428571427</c:v>
                </c:pt>
                <c:pt idx="13821">
                  <c:v>8.7053571428571423</c:v>
                </c:pt>
                <c:pt idx="13822">
                  <c:v>8.4821428571428559</c:v>
                </c:pt>
                <c:pt idx="13823">
                  <c:v>8.3705357142857135</c:v>
                </c:pt>
                <c:pt idx="13824">
                  <c:v>8.0357142857142847</c:v>
                </c:pt>
                <c:pt idx="13825">
                  <c:v>7.5892857142857135</c:v>
                </c:pt>
                <c:pt idx="13826">
                  <c:v>7.3660714285714279</c:v>
                </c:pt>
                <c:pt idx="13827">
                  <c:v>7.1428571428571423</c:v>
                </c:pt>
                <c:pt idx="13828">
                  <c:v>7.1428571428571423</c:v>
                </c:pt>
                <c:pt idx="13829">
                  <c:v>7.7008928571428568</c:v>
                </c:pt>
                <c:pt idx="13830">
                  <c:v>8.2589285714285712</c:v>
                </c:pt>
                <c:pt idx="13831">
                  <c:v>9.1517857142857135</c:v>
                </c:pt>
                <c:pt idx="13832">
                  <c:v>10.044642857142856</c:v>
                </c:pt>
                <c:pt idx="13833">
                  <c:v>10.937499999999998</c:v>
                </c:pt>
                <c:pt idx="13834">
                  <c:v>11.830357142857142</c:v>
                </c:pt>
                <c:pt idx="13835">
                  <c:v>12.611607142857142</c:v>
                </c:pt>
                <c:pt idx="13836">
                  <c:v>13.169642857142856</c:v>
                </c:pt>
                <c:pt idx="13837">
                  <c:v>13.616071428571427</c:v>
                </c:pt>
                <c:pt idx="13838">
                  <c:v>13.839285714285714</c:v>
                </c:pt>
                <c:pt idx="13839">
                  <c:v>13.950892857142856</c:v>
                </c:pt>
                <c:pt idx="13840">
                  <c:v>14.285714285714285</c:v>
                </c:pt>
                <c:pt idx="13841">
                  <c:v>14.508928571428569</c:v>
                </c:pt>
                <c:pt idx="13842">
                  <c:v>14.732142857142856</c:v>
                </c:pt>
                <c:pt idx="13843">
                  <c:v>14.955357142857141</c:v>
                </c:pt>
                <c:pt idx="13844">
                  <c:v>14.955357142857141</c:v>
                </c:pt>
                <c:pt idx="13845">
                  <c:v>14.955357142857141</c:v>
                </c:pt>
                <c:pt idx="13846">
                  <c:v>14.620535714285714</c:v>
                </c:pt>
                <c:pt idx="13847">
                  <c:v>14.508928571428569</c:v>
                </c:pt>
                <c:pt idx="13848">
                  <c:v>14.174107142857142</c:v>
                </c:pt>
                <c:pt idx="13849">
                  <c:v>14.174107142857142</c:v>
                </c:pt>
                <c:pt idx="13850">
                  <c:v>14.062499999999998</c:v>
                </c:pt>
                <c:pt idx="13851">
                  <c:v>13.839285714285714</c:v>
                </c:pt>
                <c:pt idx="13852">
                  <c:v>13.727678571428569</c:v>
                </c:pt>
                <c:pt idx="13853">
                  <c:v>13.392857142857142</c:v>
                </c:pt>
                <c:pt idx="13854">
                  <c:v>13.169642857142856</c:v>
                </c:pt>
                <c:pt idx="13855">
                  <c:v>12.723214285714285</c:v>
                </c:pt>
                <c:pt idx="13856">
                  <c:v>12.276785714285714</c:v>
                </c:pt>
                <c:pt idx="13857">
                  <c:v>12.053571428571427</c:v>
                </c:pt>
                <c:pt idx="13858">
                  <c:v>11.830357142857142</c:v>
                </c:pt>
                <c:pt idx="13859">
                  <c:v>11.830357142857142</c:v>
                </c:pt>
                <c:pt idx="13860">
                  <c:v>11.718749999999998</c:v>
                </c:pt>
                <c:pt idx="13861">
                  <c:v>11.607142857142856</c:v>
                </c:pt>
                <c:pt idx="13862">
                  <c:v>11.607142857142856</c:v>
                </c:pt>
                <c:pt idx="13863">
                  <c:v>11.383928571428571</c:v>
                </c:pt>
                <c:pt idx="13864">
                  <c:v>11.160714285714285</c:v>
                </c:pt>
                <c:pt idx="13865">
                  <c:v>10.714285714285714</c:v>
                </c:pt>
                <c:pt idx="13866">
                  <c:v>10.379464285714285</c:v>
                </c:pt>
                <c:pt idx="13867">
                  <c:v>10.044642857142856</c:v>
                </c:pt>
                <c:pt idx="13868">
                  <c:v>9.8214285714285712</c:v>
                </c:pt>
                <c:pt idx="13869">
                  <c:v>9.709821428571427</c:v>
                </c:pt>
                <c:pt idx="13870">
                  <c:v>9.709821428571427</c:v>
                </c:pt>
                <c:pt idx="13871">
                  <c:v>9.8214285714285712</c:v>
                </c:pt>
                <c:pt idx="13872">
                  <c:v>10.044642857142856</c:v>
                </c:pt>
                <c:pt idx="13873">
                  <c:v>10.267857142857142</c:v>
                </c:pt>
                <c:pt idx="13874">
                  <c:v>10.379464285714285</c:v>
                </c:pt>
                <c:pt idx="13875">
                  <c:v>10.491071428571427</c:v>
                </c:pt>
                <c:pt idx="13876">
                  <c:v>10.602678571428571</c:v>
                </c:pt>
                <c:pt idx="13877">
                  <c:v>10.714285714285714</c:v>
                </c:pt>
                <c:pt idx="13878">
                  <c:v>10.714285714285714</c:v>
                </c:pt>
                <c:pt idx="13879">
                  <c:v>10.714285714285714</c:v>
                </c:pt>
                <c:pt idx="13880">
                  <c:v>10.714285714285714</c:v>
                </c:pt>
                <c:pt idx="13881">
                  <c:v>10.825892857142856</c:v>
                </c:pt>
                <c:pt idx="13882">
                  <c:v>11.049107142857142</c:v>
                </c:pt>
                <c:pt idx="13883">
                  <c:v>11.049107142857142</c:v>
                </c:pt>
                <c:pt idx="13884">
                  <c:v>11.272321428571427</c:v>
                </c:pt>
                <c:pt idx="13885">
                  <c:v>11.607142857142856</c:v>
                </c:pt>
                <c:pt idx="13886">
                  <c:v>11.830357142857142</c:v>
                </c:pt>
                <c:pt idx="13887">
                  <c:v>12.388392857142856</c:v>
                </c:pt>
                <c:pt idx="13888">
                  <c:v>12.723214285714285</c:v>
                </c:pt>
                <c:pt idx="13889">
                  <c:v>13.281249999999998</c:v>
                </c:pt>
                <c:pt idx="13890">
                  <c:v>13.616071428571427</c:v>
                </c:pt>
                <c:pt idx="13891">
                  <c:v>13.839285714285714</c:v>
                </c:pt>
                <c:pt idx="13892">
                  <c:v>14.062499999999998</c:v>
                </c:pt>
                <c:pt idx="13893">
                  <c:v>14.062499999999998</c:v>
                </c:pt>
                <c:pt idx="13894">
                  <c:v>14.062499999999998</c:v>
                </c:pt>
                <c:pt idx="13895">
                  <c:v>14.062499999999998</c:v>
                </c:pt>
                <c:pt idx="13896">
                  <c:v>14.062499999999998</c:v>
                </c:pt>
                <c:pt idx="13897">
                  <c:v>14.062499999999998</c:v>
                </c:pt>
                <c:pt idx="13898">
                  <c:v>13.839285714285714</c:v>
                </c:pt>
                <c:pt idx="13899">
                  <c:v>13.839285714285714</c:v>
                </c:pt>
                <c:pt idx="13900">
                  <c:v>13.616071428571427</c:v>
                </c:pt>
                <c:pt idx="13901">
                  <c:v>13.392857142857142</c:v>
                </c:pt>
                <c:pt idx="13902">
                  <c:v>13.169642857142856</c:v>
                </c:pt>
                <c:pt idx="13903">
                  <c:v>13.169642857142856</c:v>
                </c:pt>
              </c:numCache>
            </c:numRef>
          </c:val>
          <c:smooth val="0"/>
          <c:extLst xmlns:c16r2="http://schemas.microsoft.com/office/drawing/2015/06/chart">
            <c:ext xmlns:c16="http://schemas.microsoft.com/office/drawing/2014/chart" uri="{C3380CC4-5D6E-409C-BE32-E72D297353CC}">
              <c16:uniqueId val="{00000000-0705-4EA7-B0AC-5706EB2AD242}"/>
            </c:ext>
          </c:extLst>
        </c:ser>
        <c:dLbls>
          <c:showLegendKey val="0"/>
          <c:showVal val="0"/>
          <c:showCatName val="0"/>
          <c:showSerName val="0"/>
          <c:showPercent val="0"/>
          <c:showBubbleSize val="0"/>
        </c:dLbls>
        <c:marker val="1"/>
        <c:smooth val="0"/>
        <c:axId val="422002048"/>
        <c:axId val="422008320"/>
      </c:lineChart>
      <c:catAx>
        <c:axId val="422002048"/>
        <c:scaling>
          <c:orientation val="minMax"/>
        </c:scaling>
        <c:delete val="0"/>
        <c:axPos val="b"/>
        <c:title>
          <c:tx>
            <c:rich>
              <a:bodyPr/>
              <a:lstStyle/>
              <a:p>
                <a:pPr>
                  <a:defRPr/>
                </a:pPr>
                <a:r>
                  <a:rPr lang="en-GB" i="1"/>
                  <a:t>t</a:t>
                </a:r>
                <a:r>
                  <a:rPr lang="en-GB"/>
                  <a:t> (s)</a:t>
                </a:r>
              </a:p>
            </c:rich>
          </c:tx>
          <c:layout>
            <c:manualLayout>
              <c:xMode val="edge"/>
              <c:yMode val="edge"/>
              <c:x val="0.49825667960914682"/>
              <c:y val="0.87868037328667248"/>
            </c:manualLayout>
          </c:layout>
          <c:overlay val="0"/>
        </c:title>
        <c:numFmt formatCode="0.00" sourceLinked="1"/>
        <c:majorTickMark val="in"/>
        <c:minorTickMark val="none"/>
        <c:tickLblPos val="nextTo"/>
        <c:crossAx val="422008320"/>
        <c:crosses val="autoZero"/>
        <c:auto val="1"/>
        <c:lblAlgn val="ctr"/>
        <c:lblOffset val="100"/>
        <c:tickLblSkip val="1000"/>
        <c:tickMarkSkip val="1000"/>
        <c:noMultiLvlLbl val="0"/>
      </c:catAx>
      <c:valAx>
        <c:axId val="422008320"/>
        <c:scaling>
          <c:orientation val="minMax"/>
        </c:scaling>
        <c:delete val="0"/>
        <c:axPos val="l"/>
        <c:title>
          <c:tx>
            <c:rich>
              <a:bodyPr rot="-5400000" vert="horz"/>
              <a:lstStyle/>
              <a:p>
                <a:pPr>
                  <a:defRPr/>
                </a:pPr>
                <a:r>
                  <a:rPr lang="en-GB"/>
                  <a:t>Bead height (mm)</a:t>
                </a:r>
              </a:p>
            </c:rich>
          </c:tx>
          <c:overlay val="0"/>
        </c:title>
        <c:numFmt formatCode="General" sourceLinked="1"/>
        <c:majorTickMark val="in"/>
        <c:minorTickMark val="none"/>
        <c:tickLblPos val="nextTo"/>
        <c:crossAx val="422002048"/>
        <c:crosses val="autoZero"/>
        <c:crossBetween val="midCat"/>
      </c:valAx>
      <c:spPr>
        <a:ln w="3175">
          <a:solidFill>
            <a:schemeClr val="tx1">
              <a:lumMod val="50000"/>
              <a:lumOff val="50000"/>
            </a:schemeClr>
          </a:solidFill>
        </a:ln>
      </c:spPr>
    </c:plotArea>
    <c:plotVisOnly val="1"/>
    <c:dispBlanksAs val="gap"/>
    <c:showDLblsOverMax val="0"/>
  </c:chart>
  <c:spPr>
    <a:ln>
      <a:noFill/>
    </a:ln>
  </c:spPr>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49665789887435"/>
          <c:y val="2.9577132711760875E-2"/>
          <c:w val="0.75192504390806669"/>
          <c:h val="0.75423388739202191"/>
        </c:manualLayout>
      </c:layout>
      <c:lineChart>
        <c:grouping val="standard"/>
        <c:varyColors val="0"/>
        <c:ser>
          <c:idx val="0"/>
          <c:order val="0"/>
          <c:tx>
            <c:strRef>
              <c:f>Analysis_cont!$Q$2</c:f>
              <c:strCache>
                <c:ptCount val="1"/>
                <c:pt idx="0">
                  <c:v>4.05</c:v>
                </c:pt>
              </c:strCache>
            </c:strRef>
          </c:tx>
          <c:marker>
            <c:symbol val="none"/>
          </c:marker>
          <c:cat>
            <c:numRef>
              <c:f>Analysis_cont!$O$3:$O$196</c:f>
              <c:numCache>
                <c:formatCode>0.000</c:formatCode>
                <c:ptCount val="194"/>
                <c:pt idx="0">
                  <c:v>6.2760455891951597E-3</c:v>
                </c:pt>
                <c:pt idx="1">
                  <c:v>1.2552091178390319E-2</c:v>
                </c:pt>
                <c:pt idx="2">
                  <c:v>1.882813676758548E-2</c:v>
                </c:pt>
                <c:pt idx="3">
                  <c:v>2.5104182356780639E-2</c:v>
                </c:pt>
                <c:pt idx="4">
                  <c:v>3.1380227945975801E-2</c:v>
                </c:pt>
                <c:pt idx="5">
                  <c:v>3.765627353517096E-2</c:v>
                </c:pt>
                <c:pt idx="6">
                  <c:v>4.3932319124366119E-2</c:v>
                </c:pt>
                <c:pt idx="7">
                  <c:v>5.0208364713561278E-2</c:v>
                </c:pt>
                <c:pt idx="8">
                  <c:v>5.6484410302756437E-2</c:v>
                </c:pt>
                <c:pt idx="9">
                  <c:v>6.2760455891951603E-2</c:v>
                </c:pt>
                <c:pt idx="10">
                  <c:v>6.9036501481146761E-2</c:v>
                </c:pt>
                <c:pt idx="11">
                  <c:v>7.531254707034192E-2</c:v>
                </c:pt>
                <c:pt idx="12">
                  <c:v>8.1588592659537079E-2</c:v>
                </c:pt>
                <c:pt idx="13">
                  <c:v>8.7864638248732238E-2</c:v>
                </c:pt>
                <c:pt idx="14">
                  <c:v>9.4140683837927397E-2</c:v>
                </c:pt>
                <c:pt idx="15">
                  <c:v>0.10041672942712256</c:v>
                </c:pt>
                <c:pt idx="16">
                  <c:v>0.10669277501631771</c:v>
                </c:pt>
                <c:pt idx="17">
                  <c:v>0.11296882060551287</c:v>
                </c:pt>
                <c:pt idx="18">
                  <c:v>0.11924486619470803</c:v>
                </c:pt>
                <c:pt idx="19">
                  <c:v>0.12552091178390321</c:v>
                </c:pt>
                <c:pt idx="20">
                  <c:v>0.13179695737309838</c:v>
                </c:pt>
                <c:pt idx="21">
                  <c:v>0.13807300296229355</c:v>
                </c:pt>
                <c:pt idx="22">
                  <c:v>0.14434904855148872</c:v>
                </c:pt>
                <c:pt idx="23">
                  <c:v>0.1506250941406839</c:v>
                </c:pt>
                <c:pt idx="24">
                  <c:v>0.15690113972987907</c:v>
                </c:pt>
                <c:pt idx="25">
                  <c:v>0.16317718531907424</c:v>
                </c:pt>
                <c:pt idx="26">
                  <c:v>0.16945323090826941</c:v>
                </c:pt>
                <c:pt idx="27">
                  <c:v>0.17572927649746459</c:v>
                </c:pt>
                <c:pt idx="28">
                  <c:v>0.18200532208665976</c:v>
                </c:pt>
                <c:pt idx="29">
                  <c:v>0.18828136767585493</c:v>
                </c:pt>
                <c:pt idx="30">
                  <c:v>0.19455741326505011</c:v>
                </c:pt>
                <c:pt idx="31">
                  <c:v>0.20083345885424528</c:v>
                </c:pt>
                <c:pt idx="32">
                  <c:v>0.20710950444344045</c:v>
                </c:pt>
                <c:pt idx="33">
                  <c:v>0.21338555003263562</c:v>
                </c:pt>
                <c:pt idx="34">
                  <c:v>0.2196615956218308</c:v>
                </c:pt>
                <c:pt idx="35">
                  <c:v>0.22593764121102597</c:v>
                </c:pt>
                <c:pt idx="36">
                  <c:v>0.23221368680022114</c:v>
                </c:pt>
                <c:pt idx="37">
                  <c:v>0.23848973238941631</c:v>
                </c:pt>
                <c:pt idx="38">
                  <c:v>0.24476577797861149</c:v>
                </c:pt>
                <c:pt idx="39">
                  <c:v>0.25104182356780663</c:v>
                </c:pt>
                <c:pt idx="40">
                  <c:v>0.25731786915700178</c:v>
                </c:pt>
                <c:pt idx="41">
                  <c:v>0.26359391474619692</c:v>
                </c:pt>
                <c:pt idx="42">
                  <c:v>0.26986996033539207</c:v>
                </c:pt>
                <c:pt idx="43">
                  <c:v>0.27614600592458721</c:v>
                </c:pt>
                <c:pt idx="44">
                  <c:v>0.28242205151378236</c:v>
                </c:pt>
                <c:pt idx="45">
                  <c:v>0.2886980971029775</c:v>
                </c:pt>
                <c:pt idx="46">
                  <c:v>0.29497414269217265</c:v>
                </c:pt>
                <c:pt idx="47">
                  <c:v>0.30125018828136779</c:v>
                </c:pt>
                <c:pt idx="48">
                  <c:v>0.30752623387056294</c:v>
                </c:pt>
                <c:pt idx="49">
                  <c:v>0.31380227945975808</c:v>
                </c:pt>
                <c:pt idx="50">
                  <c:v>0.32007832504895323</c:v>
                </c:pt>
                <c:pt idx="51">
                  <c:v>0.32635437063814837</c:v>
                </c:pt>
                <c:pt idx="52">
                  <c:v>0.33263041622734352</c:v>
                </c:pt>
                <c:pt idx="53">
                  <c:v>0.33890646181653866</c:v>
                </c:pt>
                <c:pt idx="54">
                  <c:v>0.34518250740573381</c:v>
                </c:pt>
                <c:pt idx="55">
                  <c:v>0.35145855299492895</c:v>
                </c:pt>
                <c:pt idx="56">
                  <c:v>0.3577345985841241</c:v>
                </c:pt>
                <c:pt idx="57">
                  <c:v>0.36401064417331924</c:v>
                </c:pt>
                <c:pt idx="58">
                  <c:v>0.37028668976251439</c:v>
                </c:pt>
                <c:pt idx="59">
                  <c:v>0.37656273535170953</c:v>
                </c:pt>
                <c:pt idx="60">
                  <c:v>0.38283878094090468</c:v>
                </c:pt>
                <c:pt idx="61">
                  <c:v>0.38911482653009982</c:v>
                </c:pt>
                <c:pt idx="62">
                  <c:v>0.39539087211929497</c:v>
                </c:pt>
                <c:pt idx="63">
                  <c:v>0.40166691770849011</c:v>
                </c:pt>
                <c:pt idx="64">
                  <c:v>0.40794296329768526</c:v>
                </c:pt>
                <c:pt idx="65">
                  <c:v>0.4142190088868804</c:v>
                </c:pt>
                <c:pt idx="66">
                  <c:v>0.42049505447607555</c:v>
                </c:pt>
                <c:pt idx="67">
                  <c:v>0.42677110006527069</c:v>
                </c:pt>
                <c:pt idx="68">
                  <c:v>0.43304714565446584</c:v>
                </c:pt>
                <c:pt idx="69">
                  <c:v>0.43932319124366098</c:v>
                </c:pt>
                <c:pt idx="70">
                  <c:v>0.44559923683285613</c:v>
                </c:pt>
                <c:pt idx="71">
                  <c:v>0.45187528242205127</c:v>
                </c:pt>
                <c:pt idx="72">
                  <c:v>0.45815132801124642</c:v>
                </c:pt>
                <c:pt idx="73">
                  <c:v>0.46442737360044156</c:v>
                </c:pt>
                <c:pt idx="74">
                  <c:v>0.47070341918963671</c:v>
                </c:pt>
                <c:pt idx="75">
                  <c:v>0.47697946477883185</c:v>
                </c:pt>
                <c:pt idx="76">
                  <c:v>0.483255510368027</c:v>
                </c:pt>
                <c:pt idx="77">
                  <c:v>0.48953155595722214</c:v>
                </c:pt>
                <c:pt idx="78">
                  <c:v>0.49580760154641729</c:v>
                </c:pt>
                <c:pt idx="79">
                  <c:v>0.50208364713561249</c:v>
                </c:pt>
                <c:pt idx="80">
                  <c:v>0.50835969272480763</c:v>
                </c:pt>
                <c:pt idx="81">
                  <c:v>0.51463573831400278</c:v>
                </c:pt>
                <c:pt idx="82">
                  <c:v>0.52091178390319792</c:v>
                </c:pt>
                <c:pt idx="83">
                  <c:v>0.52718782949239307</c:v>
                </c:pt>
                <c:pt idx="84">
                  <c:v>0.53346387508158821</c:v>
                </c:pt>
                <c:pt idx="85">
                  <c:v>0.53973992067078336</c:v>
                </c:pt>
                <c:pt idx="86">
                  <c:v>0.5460159662599785</c:v>
                </c:pt>
                <c:pt idx="87">
                  <c:v>0.55229201184917365</c:v>
                </c:pt>
                <c:pt idx="88">
                  <c:v>0.55856805743836879</c:v>
                </c:pt>
                <c:pt idx="89">
                  <c:v>0.56484410302756394</c:v>
                </c:pt>
                <c:pt idx="90">
                  <c:v>0.57112014861675908</c:v>
                </c:pt>
                <c:pt idx="91">
                  <c:v>0.57739619420595423</c:v>
                </c:pt>
                <c:pt idx="92">
                  <c:v>0.58367223979514937</c:v>
                </c:pt>
                <c:pt idx="93">
                  <c:v>0.58994828538434452</c:v>
                </c:pt>
                <c:pt idx="94">
                  <c:v>0.59622433097353966</c:v>
                </c:pt>
                <c:pt idx="95">
                  <c:v>0.60250037656273481</c:v>
                </c:pt>
                <c:pt idx="96">
                  <c:v>0.60877642215192995</c:v>
                </c:pt>
                <c:pt idx="97">
                  <c:v>0.6150524677411251</c:v>
                </c:pt>
                <c:pt idx="98">
                  <c:v>0.62132851333032024</c:v>
                </c:pt>
                <c:pt idx="99">
                  <c:v>0.62760455891951539</c:v>
                </c:pt>
                <c:pt idx="100">
                  <c:v>0.63388060450871053</c:v>
                </c:pt>
                <c:pt idx="101">
                  <c:v>0.64015665009790568</c:v>
                </c:pt>
                <c:pt idx="102">
                  <c:v>0.64643269568710082</c:v>
                </c:pt>
                <c:pt idx="103">
                  <c:v>0.65270874127629597</c:v>
                </c:pt>
                <c:pt idx="104">
                  <c:v>0.65898478686549111</c:v>
                </c:pt>
                <c:pt idx="105">
                  <c:v>0.66526083245468626</c:v>
                </c:pt>
                <c:pt idx="106">
                  <c:v>0.6715368780438814</c:v>
                </c:pt>
                <c:pt idx="107">
                  <c:v>0.67781292363307655</c:v>
                </c:pt>
                <c:pt idx="108">
                  <c:v>0.68408896922227169</c:v>
                </c:pt>
                <c:pt idx="109">
                  <c:v>0.69036501481146684</c:v>
                </c:pt>
                <c:pt idx="110">
                  <c:v>0.69664106040066198</c:v>
                </c:pt>
                <c:pt idx="111">
                  <c:v>0.70291710598985713</c:v>
                </c:pt>
                <c:pt idx="112">
                  <c:v>0.70919315157905227</c:v>
                </c:pt>
                <c:pt idx="113">
                  <c:v>0.71546919716824742</c:v>
                </c:pt>
                <c:pt idx="114">
                  <c:v>0.72174524275744256</c:v>
                </c:pt>
                <c:pt idx="115">
                  <c:v>0.72802128834663771</c:v>
                </c:pt>
                <c:pt idx="116">
                  <c:v>0.73429733393583285</c:v>
                </c:pt>
                <c:pt idx="117">
                  <c:v>0.740573379525028</c:v>
                </c:pt>
                <c:pt idx="118">
                  <c:v>0.74684942511422314</c:v>
                </c:pt>
                <c:pt idx="119">
                  <c:v>0.75312547070341829</c:v>
                </c:pt>
                <c:pt idx="120">
                  <c:v>0.75940151629261343</c:v>
                </c:pt>
                <c:pt idx="121">
                  <c:v>0.76567756188180858</c:v>
                </c:pt>
                <c:pt idx="122">
                  <c:v>0.77195360747100372</c:v>
                </c:pt>
                <c:pt idx="123">
                  <c:v>0.77822965306019887</c:v>
                </c:pt>
                <c:pt idx="124">
                  <c:v>0.78450569864939401</c:v>
                </c:pt>
                <c:pt idx="125">
                  <c:v>0.79078174423858916</c:v>
                </c:pt>
                <c:pt idx="126">
                  <c:v>0.7970577898277843</c:v>
                </c:pt>
                <c:pt idx="127">
                  <c:v>0.80333383541697945</c:v>
                </c:pt>
                <c:pt idx="128">
                  <c:v>0.80960988100617459</c:v>
                </c:pt>
                <c:pt idx="129">
                  <c:v>0.81588592659536974</c:v>
                </c:pt>
                <c:pt idx="130">
                  <c:v>0.82216197218456488</c:v>
                </c:pt>
                <c:pt idx="131">
                  <c:v>0.82843801777376003</c:v>
                </c:pt>
                <c:pt idx="132">
                  <c:v>0.83471406336295517</c:v>
                </c:pt>
                <c:pt idx="133">
                  <c:v>0.84099010895215032</c:v>
                </c:pt>
                <c:pt idx="134">
                  <c:v>0.84726615454134546</c:v>
                </c:pt>
                <c:pt idx="135">
                  <c:v>0.85354220013054061</c:v>
                </c:pt>
                <c:pt idx="136">
                  <c:v>0.85981824571973575</c:v>
                </c:pt>
                <c:pt idx="137">
                  <c:v>0.8660942913089309</c:v>
                </c:pt>
                <c:pt idx="138">
                  <c:v>0.87237033689812604</c:v>
                </c:pt>
                <c:pt idx="139">
                  <c:v>0.87864638248732119</c:v>
                </c:pt>
                <c:pt idx="140">
                  <c:v>0.88492242807651633</c:v>
                </c:pt>
                <c:pt idx="141">
                  <c:v>0.89119847366571148</c:v>
                </c:pt>
                <c:pt idx="142">
                  <c:v>0.89747451925490662</c:v>
                </c:pt>
                <c:pt idx="143">
                  <c:v>0.90375056484410177</c:v>
                </c:pt>
                <c:pt idx="144">
                  <c:v>0.91002661043329691</c:v>
                </c:pt>
                <c:pt idx="145">
                  <c:v>0.91630265602249206</c:v>
                </c:pt>
                <c:pt idx="146">
                  <c:v>0.9225787016116872</c:v>
                </c:pt>
                <c:pt idx="147">
                  <c:v>0.92885474720088235</c:v>
                </c:pt>
                <c:pt idx="148">
                  <c:v>0.93513079279007749</c:v>
                </c:pt>
                <c:pt idx="149">
                  <c:v>0.94140683837927264</c:v>
                </c:pt>
                <c:pt idx="150">
                  <c:v>0.94768288396846778</c:v>
                </c:pt>
                <c:pt idx="151">
                  <c:v>0.95395892955766293</c:v>
                </c:pt>
                <c:pt idx="152">
                  <c:v>0.96023497514685807</c:v>
                </c:pt>
                <c:pt idx="153">
                  <c:v>0.96651102073605322</c:v>
                </c:pt>
                <c:pt idx="154">
                  <c:v>0.97278706632524836</c:v>
                </c:pt>
                <c:pt idx="155">
                  <c:v>0.97906311191444351</c:v>
                </c:pt>
                <c:pt idx="156">
                  <c:v>0.98533915750363865</c:v>
                </c:pt>
                <c:pt idx="157">
                  <c:v>0.9916152030928338</c:v>
                </c:pt>
                <c:pt idx="158">
                  <c:v>0.99789124868202894</c:v>
                </c:pt>
                <c:pt idx="159">
                  <c:v>1.0041672942712241</c:v>
                </c:pt>
                <c:pt idx="160">
                  <c:v>1.0104433398604193</c:v>
                </c:pt>
                <c:pt idx="161">
                  <c:v>1.0167193854496146</c:v>
                </c:pt>
                <c:pt idx="162">
                  <c:v>1.0229954310388099</c:v>
                </c:pt>
                <c:pt idx="163">
                  <c:v>1.0292714766280051</c:v>
                </c:pt>
                <c:pt idx="164">
                  <c:v>1.0355475222172004</c:v>
                </c:pt>
                <c:pt idx="165">
                  <c:v>1.0418235678063956</c:v>
                </c:pt>
                <c:pt idx="166">
                  <c:v>1.0480996133955909</c:v>
                </c:pt>
                <c:pt idx="167">
                  <c:v>1.0543756589847861</c:v>
                </c:pt>
                <c:pt idx="168">
                  <c:v>1.0606517045739814</c:v>
                </c:pt>
                <c:pt idx="169">
                  <c:v>1.0669277501631766</c:v>
                </c:pt>
                <c:pt idx="170">
                  <c:v>1.0732037957523719</c:v>
                </c:pt>
                <c:pt idx="171">
                  <c:v>1.0794798413415672</c:v>
                </c:pt>
                <c:pt idx="172">
                  <c:v>1.0857558869307624</c:v>
                </c:pt>
                <c:pt idx="173">
                  <c:v>1.0920319325199577</c:v>
                </c:pt>
                <c:pt idx="174">
                  <c:v>1.0983079781091529</c:v>
                </c:pt>
                <c:pt idx="175">
                  <c:v>1.1045840236983482</c:v>
                </c:pt>
                <c:pt idx="176">
                  <c:v>1.1108600692875434</c:v>
                </c:pt>
                <c:pt idx="177">
                  <c:v>1.1171361148767387</c:v>
                </c:pt>
                <c:pt idx="178">
                  <c:v>1.123412160465934</c:v>
                </c:pt>
                <c:pt idx="179">
                  <c:v>1.1296882060551292</c:v>
                </c:pt>
                <c:pt idx="180">
                  <c:v>1.1359642516443245</c:v>
                </c:pt>
                <c:pt idx="181">
                  <c:v>1.1422402972335197</c:v>
                </c:pt>
                <c:pt idx="182">
                  <c:v>1.148516342822715</c:v>
                </c:pt>
                <c:pt idx="183">
                  <c:v>1.1547923884119102</c:v>
                </c:pt>
                <c:pt idx="184">
                  <c:v>1.1610684340011055</c:v>
                </c:pt>
                <c:pt idx="185">
                  <c:v>1.1673444795903007</c:v>
                </c:pt>
                <c:pt idx="186">
                  <c:v>1.173620525179496</c:v>
                </c:pt>
                <c:pt idx="187">
                  <c:v>1.1798965707686913</c:v>
                </c:pt>
                <c:pt idx="188">
                  <c:v>1.1861726163578865</c:v>
                </c:pt>
                <c:pt idx="189">
                  <c:v>1.1924486619470818</c:v>
                </c:pt>
                <c:pt idx="190">
                  <c:v>1.198724707536277</c:v>
                </c:pt>
                <c:pt idx="191">
                  <c:v>1.2050007531254723</c:v>
                </c:pt>
                <c:pt idx="192">
                  <c:v>1.2112767987146675</c:v>
                </c:pt>
                <c:pt idx="193">
                  <c:v>1.2175528443038628</c:v>
                </c:pt>
              </c:numCache>
            </c:numRef>
          </c:cat>
          <c:val>
            <c:numRef>
              <c:f>Analysis_cont!$Q$891:$Q$1084</c:f>
              <c:numCache>
                <c:formatCode>General</c:formatCode>
                <c:ptCount val="194"/>
                <c:pt idx="0">
                  <c:v>1.7079207920792099</c:v>
                </c:pt>
                <c:pt idx="1">
                  <c:v>1.745049504950497</c:v>
                </c:pt>
                <c:pt idx="2">
                  <c:v>2.1905940594059432</c:v>
                </c:pt>
                <c:pt idx="3">
                  <c:v>2.8960396039603995</c:v>
                </c:pt>
                <c:pt idx="4">
                  <c:v>3.9356435643564405</c:v>
                </c:pt>
                <c:pt idx="5">
                  <c:v>4.975247524752481</c:v>
                </c:pt>
                <c:pt idx="6">
                  <c:v>6.1633663366336711</c:v>
                </c:pt>
                <c:pt idx="7">
                  <c:v>6.9801980198019882</c:v>
                </c:pt>
                <c:pt idx="8">
                  <c:v>7.1287128712871368</c:v>
                </c:pt>
                <c:pt idx="9">
                  <c:v>6.5717821782178296</c:v>
                </c:pt>
                <c:pt idx="10">
                  <c:v>2.3019801980198049</c:v>
                </c:pt>
                <c:pt idx="11">
                  <c:v>2.7475247524752509</c:v>
                </c:pt>
                <c:pt idx="12">
                  <c:v>4.3069306930693116</c:v>
                </c:pt>
                <c:pt idx="13">
                  <c:v>5.0495049504950558</c:v>
                </c:pt>
                <c:pt idx="14">
                  <c:v>5.0866336633663423</c:v>
                </c:pt>
                <c:pt idx="15">
                  <c:v>4.3811881188118864</c:v>
                </c:pt>
                <c:pt idx="16">
                  <c:v>3.1188118811881225</c:v>
                </c:pt>
                <c:pt idx="17">
                  <c:v>1.7079207920792099</c:v>
                </c:pt>
                <c:pt idx="18">
                  <c:v>1.6707920792079227</c:v>
                </c:pt>
                <c:pt idx="19">
                  <c:v>1.6707920792079227</c:v>
                </c:pt>
                <c:pt idx="20">
                  <c:v>2.1163366336633689</c:v>
                </c:pt>
                <c:pt idx="21">
                  <c:v>2.2648514851485175</c:v>
                </c:pt>
                <c:pt idx="22">
                  <c:v>2.1905940594059432</c:v>
                </c:pt>
                <c:pt idx="23">
                  <c:v>1.9678217821782202</c:v>
                </c:pt>
                <c:pt idx="24">
                  <c:v>1.8935643564356457</c:v>
                </c:pt>
                <c:pt idx="25">
                  <c:v>2.0049504950495072</c:v>
                </c:pt>
                <c:pt idx="26">
                  <c:v>2.3019801980198049</c:v>
                </c:pt>
                <c:pt idx="27">
                  <c:v>2.8960396039603995</c:v>
                </c:pt>
                <c:pt idx="28">
                  <c:v>3.6386138613861427</c:v>
                </c:pt>
                <c:pt idx="29">
                  <c:v>4.0099009900990144</c:v>
                </c:pt>
                <c:pt idx="30">
                  <c:v>4.158415841584163</c:v>
                </c:pt>
                <c:pt idx="31">
                  <c:v>3.9727722772277274</c:v>
                </c:pt>
                <c:pt idx="32">
                  <c:v>3.5643564356435684</c:v>
                </c:pt>
                <c:pt idx="33">
                  <c:v>2.8589108910891121</c:v>
                </c:pt>
                <c:pt idx="34">
                  <c:v>2.3019801980198049</c:v>
                </c:pt>
                <c:pt idx="35">
                  <c:v>2.3019801980198049</c:v>
                </c:pt>
                <c:pt idx="36">
                  <c:v>2.7475247524752509</c:v>
                </c:pt>
                <c:pt idx="37">
                  <c:v>3.0816831683168355</c:v>
                </c:pt>
                <c:pt idx="38">
                  <c:v>3.1559405940594099</c:v>
                </c:pt>
                <c:pt idx="39">
                  <c:v>3.0445544554455481</c:v>
                </c:pt>
                <c:pt idx="40">
                  <c:v>2.8217821782178252</c:v>
                </c:pt>
                <c:pt idx="41">
                  <c:v>2.4504950495049536</c:v>
                </c:pt>
                <c:pt idx="42">
                  <c:v>2.0049504950495072</c:v>
                </c:pt>
                <c:pt idx="43">
                  <c:v>2.0792079207920815</c:v>
                </c:pt>
                <c:pt idx="44">
                  <c:v>1.9678217821782202</c:v>
                </c:pt>
                <c:pt idx="45">
                  <c:v>1.9306930693069331</c:v>
                </c:pt>
                <c:pt idx="46">
                  <c:v>1.8193069306930714</c:v>
                </c:pt>
                <c:pt idx="47">
                  <c:v>1.7079207920792099</c:v>
                </c:pt>
                <c:pt idx="48">
                  <c:v>1.4851485148514869</c:v>
                </c:pt>
                <c:pt idx="49">
                  <c:v>1.5594059405940612</c:v>
                </c:pt>
                <c:pt idx="50">
                  <c:v>1.7079207920792099</c:v>
                </c:pt>
                <c:pt idx="51">
                  <c:v>1.9678217821782202</c:v>
                </c:pt>
                <c:pt idx="52">
                  <c:v>1.8564356435643585</c:v>
                </c:pt>
                <c:pt idx="53">
                  <c:v>1.7079207920792099</c:v>
                </c:pt>
                <c:pt idx="54">
                  <c:v>1.5965346534653484</c:v>
                </c:pt>
                <c:pt idx="55">
                  <c:v>1.6336633663366356</c:v>
                </c:pt>
                <c:pt idx="56">
                  <c:v>1.9678217821782202</c:v>
                </c:pt>
                <c:pt idx="57">
                  <c:v>2.3391089108910919</c:v>
                </c:pt>
                <c:pt idx="58">
                  <c:v>3.0445544554455481</c:v>
                </c:pt>
                <c:pt idx="59">
                  <c:v>4.0841584158415891</c:v>
                </c:pt>
                <c:pt idx="60">
                  <c:v>5.1237623762376296</c:v>
                </c:pt>
                <c:pt idx="61">
                  <c:v>6.2376237623762449</c:v>
                </c:pt>
                <c:pt idx="62">
                  <c:v>6.7202970297029783</c:v>
                </c:pt>
                <c:pt idx="63">
                  <c:v>6.5346534653465422</c:v>
                </c:pt>
                <c:pt idx="64">
                  <c:v>5.1980198019802044</c:v>
                </c:pt>
                <c:pt idx="65">
                  <c:v>2.5990099009901022</c:v>
                </c:pt>
                <c:pt idx="66">
                  <c:v>3.6386138613861427</c:v>
                </c:pt>
                <c:pt idx="67">
                  <c:v>4.6039603960396098</c:v>
                </c:pt>
                <c:pt idx="68">
                  <c:v>4.975247524752481</c:v>
                </c:pt>
                <c:pt idx="69">
                  <c:v>4.9009900990099071</c:v>
                </c:pt>
                <c:pt idx="70">
                  <c:v>4.1212871287128765</c:v>
                </c:pt>
                <c:pt idx="71">
                  <c:v>2.5618811881188148</c:v>
                </c:pt>
                <c:pt idx="72">
                  <c:v>1.8564356435643585</c:v>
                </c:pt>
                <c:pt idx="73">
                  <c:v>2.5990099009901022</c:v>
                </c:pt>
                <c:pt idx="74">
                  <c:v>2.8960396039603995</c:v>
                </c:pt>
                <c:pt idx="75">
                  <c:v>2.6732673267326765</c:v>
                </c:pt>
                <c:pt idx="76">
                  <c:v>2.2277227722772301</c:v>
                </c:pt>
                <c:pt idx="77">
                  <c:v>2.2277227722772301</c:v>
                </c:pt>
                <c:pt idx="78">
                  <c:v>2.1905940594059432</c:v>
                </c:pt>
                <c:pt idx="79">
                  <c:v>2.0049504950495072</c:v>
                </c:pt>
                <c:pt idx="80">
                  <c:v>1.745049504950497</c:v>
                </c:pt>
                <c:pt idx="81">
                  <c:v>1.5594059405940612</c:v>
                </c:pt>
                <c:pt idx="82">
                  <c:v>1.4851485148514869</c:v>
                </c:pt>
                <c:pt idx="83">
                  <c:v>1.6336633663366356</c:v>
                </c:pt>
                <c:pt idx="84">
                  <c:v>1.9306930693069331</c:v>
                </c:pt>
                <c:pt idx="85">
                  <c:v>2.4133663366336662</c:v>
                </c:pt>
                <c:pt idx="86">
                  <c:v>3.0445544554455481</c:v>
                </c:pt>
                <c:pt idx="87">
                  <c:v>3.6014851485148558</c:v>
                </c:pt>
                <c:pt idx="88">
                  <c:v>4.158415841584163</c:v>
                </c:pt>
                <c:pt idx="89">
                  <c:v>4.344059405940599</c:v>
                </c:pt>
                <c:pt idx="90">
                  <c:v>4.0841584158415891</c:v>
                </c:pt>
                <c:pt idx="91">
                  <c:v>3.2673267326732711</c:v>
                </c:pt>
                <c:pt idx="92">
                  <c:v>2.0420792079207946</c:v>
                </c:pt>
                <c:pt idx="93">
                  <c:v>2.1163366336633689</c:v>
                </c:pt>
                <c:pt idx="94">
                  <c:v>2.5990099009901022</c:v>
                </c:pt>
                <c:pt idx="95">
                  <c:v>2.8960396039603995</c:v>
                </c:pt>
                <c:pt idx="96">
                  <c:v>2.7103960396039635</c:v>
                </c:pt>
                <c:pt idx="97">
                  <c:v>1.9306930693069331</c:v>
                </c:pt>
                <c:pt idx="98">
                  <c:v>1.7821782178217842</c:v>
                </c:pt>
                <c:pt idx="99">
                  <c:v>1.9678217821782202</c:v>
                </c:pt>
                <c:pt idx="100">
                  <c:v>1.7821782178217842</c:v>
                </c:pt>
                <c:pt idx="101">
                  <c:v>1.7079207920792099</c:v>
                </c:pt>
                <c:pt idx="102">
                  <c:v>2.0420792079207946</c:v>
                </c:pt>
                <c:pt idx="103">
                  <c:v>2.4876237623762405</c:v>
                </c:pt>
                <c:pt idx="104">
                  <c:v>3.8242574257425788</c:v>
                </c:pt>
                <c:pt idx="105">
                  <c:v>2.3762376237623792</c:v>
                </c:pt>
                <c:pt idx="106">
                  <c:v>2.7475247524752509</c:v>
                </c:pt>
                <c:pt idx="107">
                  <c:v>2.8589108910891121</c:v>
                </c:pt>
                <c:pt idx="108">
                  <c:v>2.2277227722772301</c:v>
                </c:pt>
                <c:pt idx="109">
                  <c:v>2.4504950495049536</c:v>
                </c:pt>
                <c:pt idx="110">
                  <c:v>2.6732673267326765</c:v>
                </c:pt>
                <c:pt idx="111">
                  <c:v>2.5247524752475279</c:v>
                </c:pt>
                <c:pt idx="112">
                  <c:v>2.2648514851485175</c:v>
                </c:pt>
                <c:pt idx="113">
                  <c:v>2.4504950495049536</c:v>
                </c:pt>
                <c:pt idx="114">
                  <c:v>2.5990099009901022</c:v>
                </c:pt>
                <c:pt idx="115">
                  <c:v>3.1559405940594099</c:v>
                </c:pt>
                <c:pt idx="116">
                  <c:v>3.5643564356435684</c:v>
                </c:pt>
                <c:pt idx="117">
                  <c:v>3.7500000000000044</c:v>
                </c:pt>
                <c:pt idx="118">
                  <c:v>3.4900990099009941</c:v>
                </c:pt>
                <c:pt idx="119">
                  <c:v>2.8217821782178252</c:v>
                </c:pt>
                <c:pt idx="120">
                  <c:v>2.1905940594059432</c:v>
                </c:pt>
                <c:pt idx="121">
                  <c:v>2.3762376237623792</c:v>
                </c:pt>
                <c:pt idx="122">
                  <c:v>2.2277227722772301</c:v>
                </c:pt>
                <c:pt idx="123">
                  <c:v>1.9306930693069331</c:v>
                </c:pt>
                <c:pt idx="124">
                  <c:v>2.3019801980198049</c:v>
                </c:pt>
                <c:pt idx="125">
                  <c:v>2.9331683168316864</c:v>
                </c:pt>
                <c:pt idx="126">
                  <c:v>3.3415841584158454</c:v>
                </c:pt>
                <c:pt idx="127">
                  <c:v>3.4529702970297071</c:v>
                </c:pt>
                <c:pt idx="128">
                  <c:v>3.1188118811881225</c:v>
                </c:pt>
                <c:pt idx="129">
                  <c:v>2.6361386138613891</c:v>
                </c:pt>
                <c:pt idx="130">
                  <c:v>2.3019801980198049</c:v>
                </c:pt>
                <c:pt idx="131">
                  <c:v>2.3019801980198049</c:v>
                </c:pt>
                <c:pt idx="132">
                  <c:v>2.2277227722772301</c:v>
                </c:pt>
                <c:pt idx="133">
                  <c:v>2.0420792079207946</c:v>
                </c:pt>
                <c:pt idx="134">
                  <c:v>2.1905940594059432</c:v>
                </c:pt>
                <c:pt idx="135">
                  <c:v>2.4504950495049536</c:v>
                </c:pt>
                <c:pt idx="136">
                  <c:v>2.7103960396039635</c:v>
                </c:pt>
                <c:pt idx="137">
                  <c:v>3.2301980198019842</c:v>
                </c:pt>
                <c:pt idx="138">
                  <c:v>3.9356435643564405</c:v>
                </c:pt>
                <c:pt idx="139">
                  <c:v>4.8267326732673324</c:v>
                </c:pt>
                <c:pt idx="140">
                  <c:v>5.606435643564363</c:v>
                </c:pt>
                <c:pt idx="141">
                  <c:v>6.2747524752475323</c:v>
                </c:pt>
                <c:pt idx="142">
                  <c:v>6.2376237623762449</c:v>
                </c:pt>
                <c:pt idx="143">
                  <c:v>5.2722772277227783</c:v>
                </c:pt>
                <c:pt idx="144">
                  <c:v>2.1534653465346558</c:v>
                </c:pt>
                <c:pt idx="145">
                  <c:v>2.5618811881188148</c:v>
                </c:pt>
                <c:pt idx="146">
                  <c:v>2.3391089108910919</c:v>
                </c:pt>
                <c:pt idx="147">
                  <c:v>2.2277227722772301</c:v>
                </c:pt>
                <c:pt idx="148">
                  <c:v>2.3762376237623792</c:v>
                </c:pt>
                <c:pt idx="149">
                  <c:v>2.3391089108910919</c:v>
                </c:pt>
                <c:pt idx="150">
                  <c:v>2.1163366336633689</c:v>
                </c:pt>
                <c:pt idx="151">
                  <c:v>2.0420792079207946</c:v>
                </c:pt>
                <c:pt idx="152">
                  <c:v>2.1534653465346558</c:v>
                </c:pt>
                <c:pt idx="153">
                  <c:v>2.3762376237623792</c:v>
                </c:pt>
                <c:pt idx="154">
                  <c:v>2.4504950495049536</c:v>
                </c:pt>
                <c:pt idx="155">
                  <c:v>2.6732673267326765</c:v>
                </c:pt>
                <c:pt idx="156">
                  <c:v>2.4876237623762405</c:v>
                </c:pt>
                <c:pt idx="157">
                  <c:v>1.9306930693069331</c:v>
                </c:pt>
                <c:pt idx="158">
                  <c:v>2.4504950495049536</c:v>
                </c:pt>
                <c:pt idx="159">
                  <c:v>2.3762376237623792</c:v>
                </c:pt>
                <c:pt idx="160">
                  <c:v>2.0420792079207946</c:v>
                </c:pt>
                <c:pt idx="161">
                  <c:v>2.4133663366336662</c:v>
                </c:pt>
                <c:pt idx="162">
                  <c:v>3.0445544554455481</c:v>
                </c:pt>
                <c:pt idx="163">
                  <c:v>3.3415841584158454</c:v>
                </c:pt>
                <c:pt idx="164">
                  <c:v>3.2301980198019842</c:v>
                </c:pt>
                <c:pt idx="165">
                  <c:v>2.6361386138613891</c:v>
                </c:pt>
                <c:pt idx="166">
                  <c:v>2.0792079207920815</c:v>
                </c:pt>
                <c:pt idx="167">
                  <c:v>2.1534653465346558</c:v>
                </c:pt>
                <c:pt idx="168">
                  <c:v>2.0792079207920815</c:v>
                </c:pt>
                <c:pt idx="169">
                  <c:v>2.1905940594059432</c:v>
                </c:pt>
                <c:pt idx="170">
                  <c:v>2.1905940594059432</c:v>
                </c:pt>
                <c:pt idx="171">
                  <c:v>1.9678217821782202</c:v>
                </c:pt>
                <c:pt idx="172">
                  <c:v>1.9306930693069331</c:v>
                </c:pt>
                <c:pt idx="173">
                  <c:v>1.7821782178217842</c:v>
                </c:pt>
                <c:pt idx="174">
                  <c:v>1.9306930693069331</c:v>
                </c:pt>
                <c:pt idx="175">
                  <c:v>2.4133663366336662</c:v>
                </c:pt>
                <c:pt idx="176">
                  <c:v>3.0445544554455481</c:v>
                </c:pt>
                <c:pt idx="177">
                  <c:v>3.6014851485148558</c:v>
                </c:pt>
                <c:pt idx="178">
                  <c:v>4.2326732673267378</c:v>
                </c:pt>
                <c:pt idx="179">
                  <c:v>4.975247524752481</c:v>
                </c:pt>
                <c:pt idx="180">
                  <c:v>5.4950495049505017</c:v>
                </c:pt>
                <c:pt idx="181">
                  <c:v>5.5693069306930756</c:v>
                </c:pt>
                <c:pt idx="182">
                  <c:v>5.160891089108917</c:v>
                </c:pt>
                <c:pt idx="183">
                  <c:v>4.0470297029703017</c:v>
                </c:pt>
                <c:pt idx="184">
                  <c:v>2.3391089108910919</c:v>
                </c:pt>
                <c:pt idx="185">
                  <c:v>2.9331683168316864</c:v>
                </c:pt>
                <c:pt idx="186">
                  <c:v>2.9331683168316864</c:v>
                </c:pt>
                <c:pt idx="187">
                  <c:v>2.4504950495049536</c:v>
                </c:pt>
                <c:pt idx="188">
                  <c:v>3.0445544554455481</c:v>
                </c:pt>
                <c:pt idx="189">
                  <c:v>3.8242574257425788</c:v>
                </c:pt>
                <c:pt idx="190">
                  <c:v>4.0841584158415891</c:v>
                </c:pt>
                <c:pt idx="191">
                  <c:v>3.8242574257425788</c:v>
                </c:pt>
                <c:pt idx="192">
                  <c:v>3.3415841584158454</c:v>
                </c:pt>
                <c:pt idx="193">
                  <c:v>2.7846534653465378</c:v>
                </c:pt>
              </c:numCache>
            </c:numRef>
          </c:val>
          <c:smooth val="0"/>
          <c:extLst xmlns:c16r2="http://schemas.microsoft.com/office/drawing/2015/06/chart">
            <c:ext xmlns:c16="http://schemas.microsoft.com/office/drawing/2014/chart" uri="{C3380CC4-5D6E-409C-BE32-E72D297353CC}">
              <c16:uniqueId val="{00000000-3C49-42D7-BCEA-40DFC7734FA0}"/>
            </c:ext>
          </c:extLst>
        </c:ser>
        <c:dLbls>
          <c:showLegendKey val="0"/>
          <c:showVal val="0"/>
          <c:showCatName val="0"/>
          <c:showSerName val="0"/>
          <c:showPercent val="0"/>
          <c:showBubbleSize val="0"/>
        </c:dLbls>
        <c:marker val="1"/>
        <c:smooth val="0"/>
        <c:axId val="538392064"/>
        <c:axId val="538393984"/>
      </c:lineChart>
      <c:catAx>
        <c:axId val="538392064"/>
        <c:scaling>
          <c:orientation val="minMax"/>
        </c:scaling>
        <c:delete val="0"/>
        <c:axPos val="b"/>
        <c:title>
          <c:tx>
            <c:rich>
              <a:bodyPr/>
              <a:lstStyle/>
              <a:p>
                <a:pPr>
                  <a:defRPr/>
                </a:pPr>
                <a:r>
                  <a:rPr lang="en-GB"/>
                  <a:t>t (s)</a:t>
                </a:r>
              </a:p>
            </c:rich>
          </c:tx>
          <c:overlay val="0"/>
        </c:title>
        <c:numFmt formatCode="0.000" sourceLinked="1"/>
        <c:majorTickMark val="in"/>
        <c:minorTickMark val="none"/>
        <c:tickLblPos val="nextTo"/>
        <c:crossAx val="538393984"/>
        <c:crosses val="autoZero"/>
        <c:auto val="1"/>
        <c:lblAlgn val="ctr"/>
        <c:lblOffset val="100"/>
        <c:tickLblSkip val="50"/>
        <c:tickMarkSkip val="50"/>
        <c:noMultiLvlLbl val="0"/>
      </c:catAx>
      <c:valAx>
        <c:axId val="538393984"/>
        <c:scaling>
          <c:orientation val="minMax"/>
          <c:max val="7.5"/>
          <c:min val="0"/>
        </c:scaling>
        <c:delete val="0"/>
        <c:axPos val="l"/>
        <c:title>
          <c:tx>
            <c:rich>
              <a:bodyPr rot="-5400000" vert="horz"/>
              <a:lstStyle/>
              <a:p>
                <a:pPr>
                  <a:defRPr/>
                </a:pPr>
                <a:r>
                  <a:rPr lang="en-GB"/>
                  <a:t>Bead height (mm)</a:t>
                </a:r>
              </a:p>
            </c:rich>
          </c:tx>
          <c:overlay val="0"/>
        </c:title>
        <c:numFmt formatCode="General" sourceLinked="1"/>
        <c:majorTickMark val="in"/>
        <c:minorTickMark val="none"/>
        <c:tickLblPos val="nextTo"/>
        <c:crossAx val="538392064"/>
        <c:crosses val="autoZero"/>
        <c:crossBetween val="between"/>
      </c:valAx>
      <c:spPr>
        <a:ln w="1905">
          <a:solidFill>
            <a:schemeClr val="bg1">
              <a:lumMod val="50000"/>
            </a:schemeClr>
          </a:solidFill>
        </a:ln>
      </c:spPr>
    </c:plotArea>
    <c:plotVisOnly val="1"/>
    <c:dispBlanksAs val="gap"/>
    <c:showDLblsOverMax val="0"/>
  </c:chart>
  <c:spPr>
    <a:ln>
      <a:noFill/>
    </a:ln>
  </c:spPr>
  <c:externalData r:id="rId1">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79500639343158"/>
          <c:y val="2.9577132711760875E-2"/>
          <c:w val="0.70887228839984751"/>
          <c:h val="0.75150699912510932"/>
        </c:manualLayout>
      </c:layout>
      <c:lineChart>
        <c:grouping val="standard"/>
        <c:varyColors val="0"/>
        <c:ser>
          <c:idx val="0"/>
          <c:order val="0"/>
          <c:tx>
            <c:strRef>
              <c:f>Analysis_cont!$R$2</c:f>
              <c:strCache>
                <c:ptCount val="1"/>
                <c:pt idx="0">
                  <c:v>4.42</c:v>
                </c:pt>
              </c:strCache>
            </c:strRef>
          </c:tx>
          <c:marker>
            <c:symbol val="none"/>
          </c:marker>
          <c:cat>
            <c:numRef>
              <c:f>Analysis_cont!$O$3:$O$196</c:f>
              <c:numCache>
                <c:formatCode>0.000</c:formatCode>
                <c:ptCount val="194"/>
                <c:pt idx="0">
                  <c:v>6.2760455891951597E-3</c:v>
                </c:pt>
                <c:pt idx="1">
                  <c:v>1.2552091178390319E-2</c:v>
                </c:pt>
                <c:pt idx="2">
                  <c:v>1.882813676758548E-2</c:v>
                </c:pt>
                <c:pt idx="3">
                  <c:v>2.5104182356780639E-2</c:v>
                </c:pt>
                <c:pt idx="4">
                  <c:v>3.1380227945975801E-2</c:v>
                </c:pt>
                <c:pt idx="5">
                  <c:v>3.765627353517096E-2</c:v>
                </c:pt>
                <c:pt idx="6">
                  <c:v>4.3932319124366119E-2</c:v>
                </c:pt>
                <c:pt idx="7">
                  <c:v>5.0208364713561278E-2</c:v>
                </c:pt>
                <c:pt idx="8">
                  <c:v>5.6484410302756437E-2</c:v>
                </c:pt>
                <c:pt idx="9">
                  <c:v>6.2760455891951603E-2</c:v>
                </c:pt>
                <c:pt idx="10">
                  <c:v>6.9036501481146761E-2</c:v>
                </c:pt>
                <c:pt idx="11">
                  <c:v>7.531254707034192E-2</c:v>
                </c:pt>
                <c:pt idx="12">
                  <c:v>8.1588592659537079E-2</c:v>
                </c:pt>
                <c:pt idx="13">
                  <c:v>8.7864638248732238E-2</c:v>
                </c:pt>
                <c:pt idx="14">
                  <c:v>9.4140683837927397E-2</c:v>
                </c:pt>
                <c:pt idx="15">
                  <c:v>0.10041672942712256</c:v>
                </c:pt>
                <c:pt idx="16">
                  <c:v>0.10669277501631771</c:v>
                </c:pt>
                <c:pt idx="17">
                  <c:v>0.11296882060551287</c:v>
                </c:pt>
                <c:pt idx="18">
                  <c:v>0.11924486619470803</c:v>
                </c:pt>
                <c:pt idx="19">
                  <c:v>0.12552091178390321</c:v>
                </c:pt>
                <c:pt idx="20">
                  <c:v>0.13179695737309838</c:v>
                </c:pt>
                <c:pt idx="21">
                  <c:v>0.13807300296229355</c:v>
                </c:pt>
                <c:pt idx="22">
                  <c:v>0.14434904855148872</c:v>
                </c:pt>
                <c:pt idx="23">
                  <c:v>0.1506250941406839</c:v>
                </c:pt>
                <c:pt idx="24">
                  <c:v>0.15690113972987907</c:v>
                </c:pt>
                <c:pt idx="25">
                  <c:v>0.16317718531907424</c:v>
                </c:pt>
                <c:pt idx="26">
                  <c:v>0.16945323090826941</c:v>
                </c:pt>
                <c:pt idx="27">
                  <c:v>0.17572927649746459</c:v>
                </c:pt>
                <c:pt idx="28">
                  <c:v>0.18200532208665976</c:v>
                </c:pt>
                <c:pt idx="29">
                  <c:v>0.18828136767585493</c:v>
                </c:pt>
                <c:pt idx="30">
                  <c:v>0.19455741326505011</c:v>
                </c:pt>
                <c:pt idx="31">
                  <c:v>0.20083345885424528</c:v>
                </c:pt>
                <c:pt idx="32">
                  <c:v>0.20710950444344045</c:v>
                </c:pt>
                <c:pt idx="33">
                  <c:v>0.21338555003263562</c:v>
                </c:pt>
                <c:pt idx="34">
                  <c:v>0.2196615956218308</c:v>
                </c:pt>
                <c:pt idx="35">
                  <c:v>0.22593764121102597</c:v>
                </c:pt>
                <c:pt idx="36">
                  <c:v>0.23221368680022114</c:v>
                </c:pt>
                <c:pt idx="37">
                  <c:v>0.23848973238941631</c:v>
                </c:pt>
                <c:pt idx="38">
                  <c:v>0.24476577797861149</c:v>
                </c:pt>
                <c:pt idx="39">
                  <c:v>0.25104182356780663</c:v>
                </c:pt>
                <c:pt idx="40">
                  <c:v>0.25731786915700178</c:v>
                </c:pt>
                <c:pt idx="41">
                  <c:v>0.26359391474619692</c:v>
                </c:pt>
                <c:pt idx="42">
                  <c:v>0.26986996033539207</c:v>
                </c:pt>
                <c:pt idx="43">
                  <c:v>0.27614600592458721</c:v>
                </c:pt>
                <c:pt idx="44">
                  <c:v>0.28242205151378236</c:v>
                </c:pt>
                <c:pt idx="45">
                  <c:v>0.2886980971029775</c:v>
                </c:pt>
                <c:pt idx="46">
                  <c:v>0.29497414269217265</c:v>
                </c:pt>
                <c:pt idx="47">
                  <c:v>0.30125018828136779</c:v>
                </c:pt>
                <c:pt idx="48">
                  <c:v>0.30752623387056294</c:v>
                </c:pt>
                <c:pt idx="49">
                  <c:v>0.31380227945975808</c:v>
                </c:pt>
                <c:pt idx="50">
                  <c:v>0.32007832504895323</c:v>
                </c:pt>
                <c:pt idx="51">
                  <c:v>0.32635437063814837</c:v>
                </c:pt>
                <c:pt idx="52">
                  <c:v>0.33263041622734352</c:v>
                </c:pt>
                <c:pt idx="53">
                  <c:v>0.33890646181653866</c:v>
                </c:pt>
                <c:pt idx="54">
                  <c:v>0.34518250740573381</c:v>
                </c:pt>
                <c:pt idx="55">
                  <c:v>0.35145855299492895</c:v>
                </c:pt>
                <c:pt idx="56">
                  <c:v>0.3577345985841241</c:v>
                </c:pt>
                <c:pt idx="57">
                  <c:v>0.36401064417331924</c:v>
                </c:pt>
                <c:pt idx="58">
                  <c:v>0.37028668976251439</c:v>
                </c:pt>
                <c:pt idx="59">
                  <c:v>0.37656273535170953</c:v>
                </c:pt>
                <c:pt idx="60">
                  <c:v>0.38283878094090468</c:v>
                </c:pt>
                <c:pt idx="61">
                  <c:v>0.38911482653009982</c:v>
                </c:pt>
                <c:pt idx="62">
                  <c:v>0.39539087211929497</c:v>
                </c:pt>
                <c:pt idx="63">
                  <c:v>0.40166691770849011</c:v>
                </c:pt>
                <c:pt idx="64">
                  <c:v>0.40794296329768526</c:v>
                </c:pt>
                <c:pt idx="65">
                  <c:v>0.4142190088868804</c:v>
                </c:pt>
                <c:pt idx="66">
                  <c:v>0.42049505447607555</c:v>
                </c:pt>
                <c:pt idx="67">
                  <c:v>0.42677110006527069</c:v>
                </c:pt>
                <c:pt idx="68">
                  <c:v>0.43304714565446584</c:v>
                </c:pt>
                <c:pt idx="69">
                  <c:v>0.43932319124366098</c:v>
                </c:pt>
                <c:pt idx="70">
                  <c:v>0.44559923683285613</c:v>
                </c:pt>
                <c:pt idx="71">
                  <c:v>0.45187528242205127</c:v>
                </c:pt>
                <c:pt idx="72">
                  <c:v>0.45815132801124642</c:v>
                </c:pt>
                <c:pt idx="73">
                  <c:v>0.46442737360044156</c:v>
                </c:pt>
                <c:pt idx="74">
                  <c:v>0.47070341918963671</c:v>
                </c:pt>
                <c:pt idx="75">
                  <c:v>0.47697946477883185</c:v>
                </c:pt>
                <c:pt idx="76">
                  <c:v>0.483255510368027</c:v>
                </c:pt>
                <c:pt idx="77">
                  <c:v>0.48953155595722214</c:v>
                </c:pt>
                <c:pt idx="78">
                  <c:v>0.49580760154641729</c:v>
                </c:pt>
                <c:pt idx="79">
                  <c:v>0.50208364713561249</c:v>
                </c:pt>
                <c:pt idx="80">
                  <c:v>0.50835969272480763</c:v>
                </c:pt>
                <c:pt idx="81">
                  <c:v>0.51463573831400278</c:v>
                </c:pt>
                <c:pt idx="82">
                  <c:v>0.52091178390319792</c:v>
                </c:pt>
                <c:pt idx="83">
                  <c:v>0.52718782949239307</c:v>
                </c:pt>
                <c:pt idx="84">
                  <c:v>0.53346387508158821</c:v>
                </c:pt>
                <c:pt idx="85">
                  <c:v>0.53973992067078336</c:v>
                </c:pt>
                <c:pt idx="86">
                  <c:v>0.5460159662599785</c:v>
                </c:pt>
                <c:pt idx="87">
                  <c:v>0.55229201184917365</c:v>
                </c:pt>
                <c:pt idx="88">
                  <c:v>0.55856805743836879</c:v>
                </c:pt>
                <c:pt idx="89">
                  <c:v>0.56484410302756394</c:v>
                </c:pt>
                <c:pt idx="90">
                  <c:v>0.57112014861675908</c:v>
                </c:pt>
                <c:pt idx="91">
                  <c:v>0.57739619420595423</c:v>
                </c:pt>
                <c:pt idx="92">
                  <c:v>0.58367223979514937</c:v>
                </c:pt>
                <c:pt idx="93">
                  <c:v>0.58994828538434452</c:v>
                </c:pt>
                <c:pt idx="94">
                  <c:v>0.59622433097353966</c:v>
                </c:pt>
                <c:pt idx="95">
                  <c:v>0.60250037656273481</c:v>
                </c:pt>
                <c:pt idx="96">
                  <c:v>0.60877642215192995</c:v>
                </c:pt>
                <c:pt idx="97">
                  <c:v>0.6150524677411251</c:v>
                </c:pt>
                <c:pt idx="98">
                  <c:v>0.62132851333032024</c:v>
                </c:pt>
                <c:pt idx="99">
                  <c:v>0.62760455891951539</c:v>
                </c:pt>
                <c:pt idx="100">
                  <c:v>0.63388060450871053</c:v>
                </c:pt>
                <c:pt idx="101">
                  <c:v>0.64015665009790568</c:v>
                </c:pt>
                <c:pt idx="102">
                  <c:v>0.64643269568710082</c:v>
                </c:pt>
                <c:pt idx="103">
                  <c:v>0.65270874127629597</c:v>
                </c:pt>
                <c:pt idx="104">
                  <c:v>0.65898478686549111</c:v>
                </c:pt>
                <c:pt idx="105">
                  <c:v>0.66526083245468626</c:v>
                </c:pt>
                <c:pt idx="106">
                  <c:v>0.6715368780438814</c:v>
                </c:pt>
                <c:pt idx="107">
                  <c:v>0.67781292363307655</c:v>
                </c:pt>
                <c:pt idx="108">
                  <c:v>0.68408896922227169</c:v>
                </c:pt>
                <c:pt idx="109">
                  <c:v>0.69036501481146684</c:v>
                </c:pt>
                <c:pt idx="110">
                  <c:v>0.69664106040066198</c:v>
                </c:pt>
                <c:pt idx="111">
                  <c:v>0.70291710598985713</c:v>
                </c:pt>
                <c:pt idx="112">
                  <c:v>0.70919315157905227</c:v>
                </c:pt>
                <c:pt idx="113">
                  <c:v>0.71546919716824742</c:v>
                </c:pt>
                <c:pt idx="114">
                  <c:v>0.72174524275744256</c:v>
                </c:pt>
                <c:pt idx="115">
                  <c:v>0.72802128834663771</c:v>
                </c:pt>
                <c:pt idx="116">
                  <c:v>0.73429733393583285</c:v>
                </c:pt>
                <c:pt idx="117">
                  <c:v>0.740573379525028</c:v>
                </c:pt>
                <c:pt idx="118">
                  <c:v>0.74684942511422314</c:v>
                </c:pt>
                <c:pt idx="119">
                  <c:v>0.75312547070341829</c:v>
                </c:pt>
                <c:pt idx="120">
                  <c:v>0.75940151629261343</c:v>
                </c:pt>
                <c:pt idx="121">
                  <c:v>0.76567756188180858</c:v>
                </c:pt>
                <c:pt idx="122">
                  <c:v>0.77195360747100372</c:v>
                </c:pt>
                <c:pt idx="123">
                  <c:v>0.77822965306019887</c:v>
                </c:pt>
                <c:pt idx="124">
                  <c:v>0.78450569864939401</c:v>
                </c:pt>
                <c:pt idx="125">
                  <c:v>0.79078174423858916</c:v>
                </c:pt>
                <c:pt idx="126">
                  <c:v>0.7970577898277843</c:v>
                </c:pt>
                <c:pt idx="127">
                  <c:v>0.80333383541697945</c:v>
                </c:pt>
                <c:pt idx="128">
                  <c:v>0.80960988100617459</c:v>
                </c:pt>
                <c:pt idx="129">
                  <c:v>0.81588592659536974</c:v>
                </c:pt>
                <c:pt idx="130">
                  <c:v>0.82216197218456488</c:v>
                </c:pt>
                <c:pt idx="131">
                  <c:v>0.82843801777376003</c:v>
                </c:pt>
                <c:pt idx="132">
                  <c:v>0.83471406336295517</c:v>
                </c:pt>
                <c:pt idx="133">
                  <c:v>0.84099010895215032</c:v>
                </c:pt>
                <c:pt idx="134">
                  <c:v>0.84726615454134546</c:v>
                </c:pt>
                <c:pt idx="135">
                  <c:v>0.85354220013054061</c:v>
                </c:pt>
                <c:pt idx="136">
                  <c:v>0.85981824571973575</c:v>
                </c:pt>
                <c:pt idx="137">
                  <c:v>0.8660942913089309</c:v>
                </c:pt>
                <c:pt idx="138">
                  <c:v>0.87237033689812604</c:v>
                </c:pt>
                <c:pt idx="139">
                  <c:v>0.87864638248732119</c:v>
                </c:pt>
                <c:pt idx="140">
                  <c:v>0.88492242807651633</c:v>
                </c:pt>
                <c:pt idx="141">
                  <c:v>0.89119847366571148</c:v>
                </c:pt>
                <c:pt idx="142">
                  <c:v>0.89747451925490662</c:v>
                </c:pt>
                <c:pt idx="143">
                  <c:v>0.90375056484410177</c:v>
                </c:pt>
                <c:pt idx="144">
                  <c:v>0.91002661043329691</c:v>
                </c:pt>
                <c:pt idx="145">
                  <c:v>0.91630265602249206</c:v>
                </c:pt>
                <c:pt idx="146">
                  <c:v>0.9225787016116872</c:v>
                </c:pt>
                <c:pt idx="147">
                  <c:v>0.92885474720088235</c:v>
                </c:pt>
                <c:pt idx="148">
                  <c:v>0.93513079279007749</c:v>
                </c:pt>
                <c:pt idx="149">
                  <c:v>0.94140683837927264</c:v>
                </c:pt>
                <c:pt idx="150">
                  <c:v>0.94768288396846778</c:v>
                </c:pt>
                <c:pt idx="151">
                  <c:v>0.95395892955766293</c:v>
                </c:pt>
                <c:pt idx="152">
                  <c:v>0.96023497514685807</c:v>
                </c:pt>
                <c:pt idx="153">
                  <c:v>0.96651102073605322</c:v>
                </c:pt>
                <c:pt idx="154">
                  <c:v>0.97278706632524836</c:v>
                </c:pt>
                <c:pt idx="155">
                  <c:v>0.97906311191444351</c:v>
                </c:pt>
                <c:pt idx="156">
                  <c:v>0.98533915750363865</c:v>
                </c:pt>
                <c:pt idx="157">
                  <c:v>0.9916152030928338</c:v>
                </c:pt>
                <c:pt idx="158">
                  <c:v>0.99789124868202894</c:v>
                </c:pt>
                <c:pt idx="159">
                  <c:v>1.0041672942712241</c:v>
                </c:pt>
                <c:pt idx="160">
                  <c:v>1.0104433398604193</c:v>
                </c:pt>
                <c:pt idx="161">
                  <c:v>1.0167193854496146</c:v>
                </c:pt>
                <c:pt idx="162">
                  <c:v>1.0229954310388099</c:v>
                </c:pt>
                <c:pt idx="163">
                  <c:v>1.0292714766280051</c:v>
                </c:pt>
                <c:pt idx="164">
                  <c:v>1.0355475222172004</c:v>
                </c:pt>
                <c:pt idx="165">
                  <c:v>1.0418235678063956</c:v>
                </c:pt>
                <c:pt idx="166">
                  <c:v>1.0480996133955909</c:v>
                </c:pt>
                <c:pt idx="167">
                  <c:v>1.0543756589847861</c:v>
                </c:pt>
                <c:pt idx="168">
                  <c:v>1.0606517045739814</c:v>
                </c:pt>
                <c:pt idx="169">
                  <c:v>1.0669277501631766</c:v>
                </c:pt>
                <c:pt idx="170">
                  <c:v>1.0732037957523719</c:v>
                </c:pt>
                <c:pt idx="171">
                  <c:v>1.0794798413415672</c:v>
                </c:pt>
                <c:pt idx="172">
                  <c:v>1.0857558869307624</c:v>
                </c:pt>
                <c:pt idx="173">
                  <c:v>1.0920319325199577</c:v>
                </c:pt>
                <c:pt idx="174">
                  <c:v>1.0983079781091529</c:v>
                </c:pt>
                <c:pt idx="175">
                  <c:v>1.1045840236983482</c:v>
                </c:pt>
                <c:pt idx="176">
                  <c:v>1.1108600692875434</c:v>
                </c:pt>
                <c:pt idx="177">
                  <c:v>1.1171361148767387</c:v>
                </c:pt>
                <c:pt idx="178">
                  <c:v>1.123412160465934</c:v>
                </c:pt>
                <c:pt idx="179">
                  <c:v>1.1296882060551292</c:v>
                </c:pt>
                <c:pt idx="180">
                  <c:v>1.1359642516443245</c:v>
                </c:pt>
                <c:pt idx="181">
                  <c:v>1.1422402972335197</c:v>
                </c:pt>
                <c:pt idx="182">
                  <c:v>1.148516342822715</c:v>
                </c:pt>
                <c:pt idx="183">
                  <c:v>1.1547923884119102</c:v>
                </c:pt>
                <c:pt idx="184">
                  <c:v>1.1610684340011055</c:v>
                </c:pt>
                <c:pt idx="185">
                  <c:v>1.1673444795903007</c:v>
                </c:pt>
                <c:pt idx="186">
                  <c:v>1.173620525179496</c:v>
                </c:pt>
                <c:pt idx="187">
                  <c:v>1.1798965707686913</c:v>
                </c:pt>
                <c:pt idx="188">
                  <c:v>1.1861726163578865</c:v>
                </c:pt>
                <c:pt idx="189">
                  <c:v>1.1924486619470818</c:v>
                </c:pt>
                <c:pt idx="190">
                  <c:v>1.198724707536277</c:v>
                </c:pt>
                <c:pt idx="191">
                  <c:v>1.2050007531254723</c:v>
                </c:pt>
                <c:pt idx="192">
                  <c:v>1.2112767987146675</c:v>
                </c:pt>
                <c:pt idx="193">
                  <c:v>1.2175528443038628</c:v>
                </c:pt>
              </c:numCache>
            </c:numRef>
          </c:cat>
          <c:val>
            <c:numRef>
              <c:f>Analysis_cont!$S$598:$S$791</c:f>
              <c:numCache>
                <c:formatCode>General</c:formatCode>
                <c:ptCount val="194"/>
                <c:pt idx="0">
                  <c:v>5.977722772277235</c:v>
                </c:pt>
                <c:pt idx="1">
                  <c:v>7.8712871287128809</c:v>
                </c:pt>
                <c:pt idx="2">
                  <c:v>8.6138613861386233</c:v>
                </c:pt>
                <c:pt idx="3">
                  <c:v>8.5396039603960503</c:v>
                </c:pt>
                <c:pt idx="4">
                  <c:v>7.9084158415841674</c:v>
                </c:pt>
                <c:pt idx="5">
                  <c:v>6.9430693069307017</c:v>
                </c:pt>
                <c:pt idx="6">
                  <c:v>1.4851485148514869</c:v>
                </c:pt>
                <c:pt idx="7">
                  <c:v>2.1905940594059432</c:v>
                </c:pt>
                <c:pt idx="8">
                  <c:v>4.0099009900990144</c:v>
                </c:pt>
                <c:pt idx="9">
                  <c:v>5.7178217821782242</c:v>
                </c:pt>
                <c:pt idx="10">
                  <c:v>6.9801980198019882</c:v>
                </c:pt>
                <c:pt idx="11">
                  <c:v>7.7970297029703062</c:v>
                </c:pt>
                <c:pt idx="12">
                  <c:v>7.9455445544554548</c:v>
                </c:pt>
                <c:pt idx="13">
                  <c:v>7.5742574257425828</c:v>
                </c:pt>
                <c:pt idx="14">
                  <c:v>6.2747524752475323</c:v>
                </c:pt>
                <c:pt idx="15">
                  <c:v>2.4504950495049536</c:v>
                </c:pt>
                <c:pt idx="16">
                  <c:v>3.2301980198019842</c:v>
                </c:pt>
                <c:pt idx="17">
                  <c:v>3.5272277227722815</c:v>
                </c:pt>
                <c:pt idx="18">
                  <c:v>4.158415841584163</c:v>
                </c:pt>
                <c:pt idx="19">
                  <c:v>5.4950495049505017</c:v>
                </c:pt>
                <c:pt idx="20">
                  <c:v>6.2747524752475323</c:v>
                </c:pt>
                <c:pt idx="21">
                  <c:v>6.3861386138613936</c:v>
                </c:pt>
                <c:pt idx="22">
                  <c:v>5.9034653465346603</c:v>
                </c:pt>
                <c:pt idx="23">
                  <c:v>3.9727722772277274</c:v>
                </c:pt>
                <c:pt idx="24">
                  <c:v>2.4133663366336662</c:v>
                </c:pt>
                <c:pt idx="25">
                  <c:v>3.3415841584158454</c:v>
                </c:pt>
                <c:pt idx="26">
                  <c:v>3.9356435643564405</c:v>
                </c:pt>
                <c:pt idx="27">
                  <c:v>4.8267326732673324</c:v>
                </c:pt>
                <c:pt idx="28">
                  <c:v>6.3118811881188197</c:v>
                </c:pt>
                <c:pt idx="29">
                  <c:v>6.8688118811881269</c:v>
                </c:pt>
                <c:pt idx="30">
                  <c:v>6.3118811881188197</c:v>
                </c:pt>
                <c:pt idx="31">
                  <c:v>2.5990099009901022</c:v>
                </c:pt>
                <c:pt idx="32">
                  <c:v>4.6782178217821837</c:v>
                </c:pt>
                <c:pt idx="33">
                  <c:v>6.2376237623762449</c:v>
                </c:pt>
                <c:pt idx="34">
                  <c:v>7.7599009900990188</c:v>
                </c:pt>
                <c:pt idx="35">
                  <c:v>8.6138613861386233</c:v>
                </c:pt>
                <c:pt idx="36">
                  <c:v>8.5396039603960503</c:v>
                </c:pt>
                <c:pt idx="37">
                  <c:v>7.1287128712871368</c:v>
                </c:pt>
                <c:pt idx="38">
                  <c:v>2.4504950495049536</c:v>
                </c:pt>
                <c:pt idx="39">
                  <c:v>2.7475247524752509</c:v>
                </c:pt>
                <c:pt idx="40">
                  <c:v>2.2277227722772301</c:v>
                </c:pt>
                <c:pt idx="41">
                  <c:v>2.3762376237623792</c:v>
                </c:pt>
                <c:pt idx="42">
                  <c:v>4.5297029702970351</c:v>
                </c:pt>
                <c:pt idx="43">
                  <c:v>5.8663366336633729</c:v>
                </c:pt>
                <c:pt idx="44">
                  <c:v>7.0544554455445629</c:v>
                </c:pt>
                <c:pt idx="45">
                  <c:v>6.9059405940594143</c:v>
                </c:pt>
                <c:pt idx="46">
                  <c:v>5.8663366336633729</c:v>
                </c:pt>
                <c:pt idx="47">
                  <c:v>3.1188118811881225</c:v>
                </c:pt>
                <c:pt idx="48">
                  <c:v>3.7871287128712914</c:v>
                </c:pt>
                <c:pt idx="49">
                  <c:v>4.0841584158415891</c:v>
                </c:pt>
                <c:pt idx="50">
                  <c:v>3.1930693069306968</c:v>
                </c:pt>
                <c:pt idx="51">
                  <c:v>2.0420792079207946</c:v>
                </c:pt>
                <c:pt idx="52">
                  <c:v>1.7079207920792099</c:v>
                </c:pt>
                <c:pt idx="53">
                  <c:v>1.7821782178217842</c:v>
                </c:pt>
                <c:pt idx="54">
                  <c:v>2.6732673267326765</c:v>
                </c:pt>
                <c:pt idx="55">
                  <c:v>4.2326732673267378</c:v>
                </c:pt>
                <c:pt idx="56">
                  <c:v>5.9034653465346603</c:v>
                </c:pt>
                <c:pt idx="57">
                  <c:v>7.6113861386138701</c:v>
                </c:pt>
                <c:pt idx="58">
                  <c:v>9.5792079207920899</c:v>
                </c:pt>
                <c:pt idx="59">
                  <c:v>11.658415841584173</c:v>
                </c:pt>
                <c:pt idx="60">
                  <c:v>13.551980198019818</c:v>
                </c:pt>
                <c:pt idx="61">
                  <c:v>15.111386138613879</c:v>
                </c:pt>
                <c:pt idx="62">
                  <c:v>15.965346534653484</c:v>
                </c:pt>
                <c:pt idx="63">
                  <c:v>16.113861386138634</c:v>
                </c:pt>
                <c:pt idx="64">
                  <c:v>15.668316831683187</c:v>
                </c:pt>
                <c:pt idx="65">
                  <c:v>14.368811881188135</c:v>
                </c:pt>
                <c:pt idx="66">
                  <c:v>12.400990099009915</c:v>
                </c:pt>
                <c:pt idx="67">
                  <c:v>10.061881188118823</c:v>
                </c:pt>
                <c:pt idx="68">
                  <c:v>3.5272277227722815</c:v>
                </c:pt>
                <c:pt idx="69">
                  <c:v>2.3762376237623792</c:v>
                </c:pt>
                <c:pt idx="70">
                  <c:v>3.4529702970297071</c:v>
                </c:pt>
                <c:pt idx="71">
                  <c:v>6.9801980198019882</c:v>
                </c:pt>
                <c:pt idx="72">
                  <c:v>8.8366336633663476</c:v>
                </c:pt>
                <c:pt idx="73">
                  <c:v>9.6905940594059512</c:v>
                </c:pt>
                <c:pt idx="74">
                  <c:v>9.7277227722772395</c:v>
                </c:pt>
                <c:pt idx="75">
                  <c:v>8.7995049504950593</c:v>
                </c:pt>
                <c:pt idx="76">
                  <c:v>6.2004950495049576</c:v>
                </c:pt>
                <c:pt idx="77">
                  <c:v>4.7524752475247585</c:v>
                </c:pt>
                <c:pt idx="78">
                  <c:v>2.7475247524752509</c:v>
                </c:pt>
                <c:pt idx="79">
                  <c:v>1.8193069306930714</c:v>
                </c:pt>
                <c:pt idx="80">
                  <c:v>2.9331683168316864</c:v>
                </c:pt>
                <c:pt idx="81">
                  <c:v>3.5643564356435684</c:v>
                </c:pt>
                <c:pt idx="82">
                  <c:v>4.2698019801980251</c:v>
                </c:pt>
                <c:pt idx="83">
                  <c:v>4.6782178217821837</c:v>
                </c:pt>
                <c:pt idx="84">
                  <c:v>4.8638613861386197</c:v>
                </c:pt>
                <c:pt idx="85">
                  <c:v>4.975247524752481</c:v>
                </c:pt>
                <c:pt idx="86">
                  <c:v>4.789603960396045</c:v>
                </c:pt>
                <c:pt idx="87">
                  <c:v>4.8267326732673324</c:v>
                </c:pt>
                <c:pt idx="88">
                  <c:v>4.8267326732673324</c:v>
                </c:pt>
                <c:pt idx="89">
                  <c:v>4.789603960396045</c:v>
                </c:pt>
                <c:pt idx="90">
                  <c:v>4.9009900990099071</c:v>
                </c:pt>
                <c:pt idx="91">
                  <c:v>5.0866336633663423</c:v>
                </c:pt>
                <c:pt idx="92">
                  <c:v>5.606435643564363</c:v>
                </c:pt>
                <c:pt idx="93">
                  <c:v>6.2376237623762449</c:v>
                </c:pt>
                <c:pt idx="94">
                  <c:v>6.8688118811881269</c:v>
                </c:pt>
                <c:pt idx="95">
                  <c:v>7.2029702970297116</c:v>
                </c:pt>
                <c:pt idx="96">
                  <c:v>6.9059405940594143</c:v>
                </c:pt>
                <c:pt idx="97">
                  <c:v>5.4579207920792143</c:v>
                </c:pt>
                <c:pt idx="98">
                  <c:v>3.2673267326732711</c:v>
                </c:pt>
                <c:pt idx="99">
                  <c:v>4.6039603960396098</c:v>
                </c:pt>
                <c:pt idx="100">
                  <c:v>5.6806930693069377</c:v>
                </c:pt>
                <c:pt idx="101">
                  <c:v>5.9405940594059476</c:v>
                </c:pt>
                <c:pt idx="102">
                  <c:v>5.7549504950495116</c:v>
                </c:pt>
                <c:pt idx="103">
                  <c:v>4.789603960396045</c:v>
                </c:pt>
                <c:pt idx="104">
                  <c:v>3.7871287128712914</c:v>
                </c:pt>
                <c:pt idx="105">
                  <c:v>4.1212871287128765</c:v>
                </c:pt>
                <c:pt idx="106">
                  <c:v>4.9381188118811936</c:v>
                </c:pt>
                <c:pt idx="107">
                  <c:v>5.4207920792079269</c:v>
                </c:pt>
                <c:pt idx="108">
                  <c:v>5.792079207920799</c:v>
                </c:pt>
                <c:pt idx="109">
                  <c:v>5.8292079207920864</c:v>
                </c:pt>
                <c:pt idx="110">
                  <c:v>5.4579207920792143</c:v>
                </c:pt>
                <c:pt idx="111">
                  <c:v>3.6386138613861427</c:v>
                </c:pt>
                <c:pt idx="112">
                  <c:v>3.7871287128712914</c:v>
                </c:pt>
                <c:pt idx="113">
                  <c:v>4.975247524752481</c:v>
                </c:pt>
                <c:pt idx="114">
                  <c:v>4.4925742574257477</c:v>
                </c:pt>
                <c:pt idx="115">
                  <c:v>2.2277227722772301</c:v>
                </c:pt>
                <c:pt idx="116">
                  <c:v>2.7846534653465378</c:v>
                </c:pt>
                <c:pt idx="117">
                  <c:v>3.6386138613861427</c:v>
                </c:pt>
                <c:pt idx="118">
                  <c:v>4.2698019801980251</c:v>
                </c:pt>
                <c:pt idx="119">
                  <c:v>4.8267326732673324</c:v>
                </c:pt>
                <c:pt idx="120">
                  <c:v>5.160891089108917</c:v>
                </c:pt>
                <c:pt idx="121">
                  <c:v>5.1980198019802044</c:v>
                </c:pt>
                <c:pt idx="122">
                  <c:v>4.975247524752481</c:v>
                </c:pt>
                <c:pt idx="123">
                  <c:v>4.2326732673267378</c:v>
                </c:pt>
                <c:pt idx="124">
                  <c:v>2.9702970297029738</c:v>
                </c:pt>
                <c:pt idx="125">
                  <c:v>1.9306930693069331</c:v>
                </c:pt>
                <c:pt idx="126">
                  <c:v>2.9702970297029738</c:v>
                </c:pt>
                <c:pt idx="127">
                  <c:v>4.2326732673267378</c:v>
                </c:pt>
                <c:pt idx="128">
                  <c:v>5.3094059405940657</c:v>
                </c:pt>
                <c:pt idx="129">
                  <c:v>6.0891089108910963</c:v>
                </c:pt>
                <c:pt idx="130">
                  <c:v>6.5346534653465422</c:v>
                </c:pt>
                <c:pt idx="131">
                  <c:v>6.6460396039604035</c:v>
                </c:pt>
                <c:pt idx="132">
                  <c:v>6.4975247524752549</c:v>
                </c:pt>
                <c:pt idx="133">
                  <c:v>6.1633663366336711</c:v>
                </c:pt>
                <c:pt idx="134">
                  <c:v>5.4950495049505017</c:v>
                </c:pt>
                <c:pt idx="135">
                  <c:v>5.6435643564356504</c:v>
                </c:pt>
                <c:pt idx="136">
                  <c:v>5.3094059405940657</c:v>
                </c:pt>
                <c:pt idx="137">
                  <c:v>2.9331683168316864</c:v>
                </c:pt>
                <c:pt idx="138">
                  <c:v>1.7821782178217842</c:v>
                </c:pt>
                <c:pt idx="139">
                  <c:v>2.3019801980198049</c:v>
                </c:pt>
                <c:pt idx="140">
                  <c:v>2.9702970297029738</c:v>
                </c:pt>
                <c:pt idx="141">
                  <c:v>3.4900990099009941</c:v>
                </c:pt>
                <c:pt idx="142">
                  <c:v>3.3787128712871328</c:v>
                </c:pt>
                <c:pt idx="143">
                  <c:v>3.3787128712871328</c:v>
                </c:pt>
                <c:pt idx="144">
                  <c:v>3.3787128712871328</c:v>
                </c:pt>
                <c:pt idx="145">
                  <c:v>3.3044554455445585</c:v>
                </c:pt>
                <c:pt idx="146">
                  <c:v>3.0445544554455481</c:v>
                </c:pt>
                <c:pt idx="147">
                  <c:v>2.8960396039603995</c:v>
                </c:pt>
                <c:pt idx="148">
                  <c:v>2.5247524752475279</c:v>
                </c:pt>
                <c:pt idx="149">
                  <c:v>2.3019801980198049</c:v>
                </c:pt>
                <c:pt idx="150">
                  <c:v>2.3391089108910919</c:v>
                </c:pt>
                <c:pt idx="151">
                  <c:v>2.5247524752475279</c:v>
                </c:pt>
                <c:pt idx="152">
                  <c:v>3.7128712871287171</c:v>
                </c:pt>
                <c:pt idx="153">
                  <c:v>4.8267326732673324</c:v>
                </c:pt>
                <c:pt idx="154">
                  <c:v>6.0148514851485215</c:v>
                </c:pt>
                <c:pt idx="155">
                  <c:v>6.9801980198019882</c:v>
                </c:pt>
                <c:pt idx="156">
                  <c:v>7.5371287128712963</c:v>
                </c:pt>
                <c:pt idx="157">
                  <c:v>7.6485148514851575</c:v>
                </c:pt>
                <c:pt idx="158">
                  <c:v>6.9430693069307017</c:v>
                </c:pt>
                <c:pt idx="159">
                  <c:v>2.9702970297029738</c:v>
                </c:pt>
                <c:pt idx="160">
                  <c:v>3.0816831683168355</c:v>
                </c:pt>
                <c:pt idx="161">
                  <c:v>2.8217821782178252</c:v>
                </c:pt>
                <c:pt idx="162">
                  <c:v>2.8217821782178252</c:v>
                </c:pt>
                <c:pt idx="163">
                  <c:v>2.3762376237623792</c:v>
                </c:pt>
                <c:pt idx="164">
                  <c:v>2.1905940594059432</c:v>
                </c:pt>
                <c:pt idx="165">
                  <c:v>2.6732673267326765</c:v>
                </c:pt>
                <c:pt idx="166">
                  <c:v>3.2673267326732711</c:v>
                </c:pt>
                <c:pt idx="167">
                  <c:v>3.7871287128712914</c:v>
                </c:pt>
                <c:pt idx="168">
                  <c:v>4.0841584158415891</c:v>
                </c:pt>
                <c:pt idx="169">
                  <c:v>3.8242574257425788</c:v>
                </c:pt>
                <c:pt idx="170">
                  <c:v>3.7500000000000044</c:v>
                </c:pt>
                <c:pt idx="171">
                  <c:v>3.8242574257425788</c:v>
                </c:pt>
                <c:pt idx="172">
                  <c:v>4.158415841584163</c:v>
                </c:pt>
                <c:pt idx="173">
                  <c:v>4.2326732673267378</c:v>
                </c:pt>
                <c:pt idx="174">
                  <c:v>4.0841584158415891</c:v>
                </c:pt>
                <c:pt idx="175">
                  <c:v>3.8242574257425788</c:v>
                </c:pt>
                <c:pt idx="176">
                  <c:v>3.8985148514851531</c:v>
                </c:pt>
                <c:pt idx="177">
                  <c:v>4.0470297029703017</c:v>
                </c:pt>
                <c:pt idx="178">
                  <c:v>4.0099009900990144</c:v>
                </c:pt>
                <c:pt idx="179">
                  <c:v>4.158415841584163</c:v>
                </c:pt>
                <c:pt idx="180">
                  <c:v>4.5297029702970351</c:v>
                </c:pt>
                <c:pt idx="181">
                  <c:v>4.789603960396045</c:v>
                </c:pt>
                <c:pt idx="182">
                  <c:v>4.975247524752481</c:v>
                </c:pt>
                <c:pt idx="183">
                  <c:v>5.3465346534653531</c:v>
                </c:pt>
                <c:pt idx="184">
                  <c:v>5.6435643564356504</c:v>
                </c:pt>
                <c:pt idx="185">
                  <c:v>5.5321782178217891</c:v>
                </c:pt>
                <c:pt idx="186">
                  <c:v>3.9727722772277274</c:v>
                </c:pt>
                <c:pt idx="187">
                  <c:v>3.2673267326732711</c:v>
                </c:pt>
                <c:pt idx="188">
                  <c:v>3.5272277227722815</c:v>
                </c:pt>
                <c:pt idx="189">
                  <c:v>2.6732673267326765</c:v>
                </c:pt>
                <c:pt idx="190">
                  <c:v>2.4504950495049536</c:v>
                </c:pt>
                <c:pt idx="191">
                  <c:v>3.4900990099009941</c:v>
                </c:pt>
                <c:pt idx="192">
                  <c:v>4.0470297029703017</c:v>
                </c:pt>
                <c:pt idx="193">
                  <c:v>3.9356435643564405</c:v>
                </c:pt>
              </c:numCache>
            </c:numRef>
          </c:val>
          <c:smooth val="0"/>
          <c:extLst xmlns:c16r2="http://schemas.microsoft.com/office/drawing/2015/06/chart">
            <c:ext xmlns:c16="http://schemas.microsoft.com/office/drawing/2014/chart" uri="{C3380CC4-5D6E-409C-BE32-E72D297353CC}">
              <c16:uniqueId val="{00000000-3FB8-49FF-8818-F1A59C7276E3}"/>
            </c:ext>
          </c:extLst>
        </c:ser>
        <c:dLbls>
          <c:showLegendKey val="0"/>
          <c:showVal val="0"/>
          <c:showCatName val="0"/>
          <c:showSerName val="0"/>
          <c:showPercent val="0"/>
          <c:showBubbleSize val="0"/>
        </c:dLbls>
        <c:marker val="1"/>
        <c:smooth val="0"/>
        <c:axId val="538406272"/>
        <c:axId val="539043328"/>
      </c:lineChart>
      <c:catAx>
        <c:axId val="538406272"/>
        <c:scaling>
          <c:orientation val="minMax"/>
        </c:scaling>
        <c:delete val="0"/>
        <c:axPos val="b"/>
        <c:title>
          <c:tx>
            <c:rich>
              <a:bodyPr/>
              <a:lstStyle/>
              <a:p>
                <a:pPr>
                  <a:defRPr/>
                </a:pPr>
                <a:r>
                  <a:rPr lang="en-GB"/>
                  <a:t>t (s)</a:t>
                </a:r>
              </a:p>
            </c:rich>
          </c:tx>
          <c:overlay val="0"/>
        </c:title>
        <c:numFmt formatCode="0.000" sourceLinked="1"/>
        <c:majorTickMark val="in"/>
        <c:minorTickMark val="none"/>
        <c:tickLblPos val="nextTo"/>
        <c:crossAx val="539043328"/>
        <c:crosses val="autoZero"/>
        <c:auto val="1"/>
        <c:lblAlgn val="ctr"/>
        <c:lblOffset val="100"/>
        <c:tickLblSkip val="50"/>
        <c:tickMarkSkip val="25"/>
        <c:noMultiLvlLbl val="0"/>
      </c:catAx>
      <c:valAx>
        <c:axId val="539043328"/>
        <c:scaling>
          <c:orientation val="minMax"/>
          <c:max val="16"/>
        </c:scaling>
        <c:delete val="0"/>
        <c:axPos val="l"/>
        <c:title>
          <c:tx>
            <c:rich>
              <a:bodyPr rot="-5400000" vert="horz"/>
              <a:lstStyle/>
              <a:p>
                <a:pPr>
                  <a:defRPr/>
                </a:pPr>
                <a:r>
                  <a:rPr lang="en-GB"/>
                  <a:t>Bead height (mm)</a:t>
                </a:r>
              </a:p>
            </c:rich>
          </c:tx>
          <c:overlay val="0"/>
        </c:title>
        <c:numFmt formatCode="General" sourceLinked="1"/>
        <c:majorTickMark val="in"/>
        <c:minorTickMark val="none"/>
        <c:tickLblPos val="nextTo"/>
        <c:crossAx val="538406272"/>
        <c:crosses val="autoZero"/>
        <c:crossBetween val="between"/>
      </c:valAx>
      <c:spPr>
        <a:ln w="1905">
          <a:solidFill>
            <a:schemeClr val="bg1">
              <a:lumMod val="50000"/>
            </a:schemeClr>
          </a:solidFill>
        </a:ln>
      </c:spPr>
    </c:plotArea>
    <c:plotVisOnly val="1"/>
    <c:dispBlanksAs val="gap"/>
    <c:showDLblsOverMax val="0"/>
  </c:chart>
  <c:spPr>
    <a:ln>
      <a:noFill/>
    </a:ln>
  </c:spPr>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290400446932084"/>
          <c:y val="2.9577132711760875E-2"/>
          <c:w val="0.7257801810918213"/>
          <c:h val="0.72804777875465154"/>
        </c:manualLayout>
      </c:layout>
      <c:lineChart>
        <c:grouping val="standard"/>
        <c:varyColors val="0"/>
        <c:ser>
          <c:idx val="0"/>
          <c:order val="0"/>
          <c:tx>
            <c:strRef>
              <c:f>Analysis_cont!$S$2</c:f>
              <c:strCache>
                <c:ptCount val="1"/>
                <c:pt idx="0">
                  <c:v>4.79</c:v>
                </c:pt>
              </c:strCache>
            </c:strRef>
          </c:tx>
          <c:marker>
            <c:symbol val="none"/>
          </c:marker>
          <c:cat>
            <c:numRef>
              <c:f>Analysis_cont!$O$3:$O$196</c:f>
              <c:numCache>
                <c:formatCode>0.000</c:formatCode>
                <c:ptCount val="194"/>
                <c:pt idx="0">
                  <c:v>6.2760455891951597E-3</c:v>
                </c:pt>
                <c:pt idx="1">
                  <c:v>1.2552091178390319E-2</c:v>
                </c:pt>
                <c:pt idx="2">
                  <c:v>1.882813676758548E-2</c:v>
                </c:pt>
                <c:pt idx="3">
                  <c:v>2.5104182356780639E-2</c:v>
                </c:pt>
                <c:pt idx="4">
                  <c:v>3.1380227945975801E-2</c:v>
                </c:pt>
                <c:pt idx="5">
                  <c:v>3.765627353517096E-2</c:v>
                </c:pt>
                <c:pt idx="6">
                  <c:v>4.3932319124366119E-2</c:v>
                </c:pt>
                <c:pt idx="7">
                  <c:v>5.0208364713561278E-2</c:v>
                </c:pt>
                <c:pt idx="8">
                  <c:v>5.6484410302756437E-2</c:v>
                </c:pt>
                <c:pt idx="9">
                  <c:v>6.2760455891951603E-2</c:v>
                </c:pt>
                <c:pt idx="10">
                  <c:v>6.9036501481146761E-2</c:v>
                </c:pt>
                <c:pt idx="11">
                  <c:v>7.531254707034192E-2</c:v>
                </c:pt>
                <c:pt idx="12">
                  <c:v>8.1588592659537079E-2</c:v>
                </c:pt>
                <c:pt idx="13">
                  <c:v>8.7864638248732238E-2</c:v>
                </c:pt>
                <c:pt idx="14">
                  <c:v>9.4140683837927397E-2</c:v>
                </c:pt>
                <c:pt idx="15">
                  <c:v>0.10041672942712256</c:v>
                </c:pt>
                <c:pt idx="16">
                  <c:v>0.10669277501631771</c:v>
                </c:pt>
                <c:pt idx="17">
                  <c:v>0.11296882060551287</c:v>
                </c:pt>
                <c:pt idx="18">
                  <c:v>0.11924486619470803</c:v>
                </c:pt>
                <c:pt idx="19">
                  <c:v>0.12552091178390321</c:v>
                </c:pt>
                <c:pt idx="20">
                  <c:v>0.13179695737309838</c:v>
                </c:pt>
                <c:pt idx="21">
                  <c:v>0.13807300296229355</c:v>
                </c:pt>
                <c:pt idx="22">
                  <c:v>0.14434904855148872</c:v>
                </c:pt>
                <c:pt idx="23">
                  <c:v>0.1506250941406839</c:v>
                </c:pt>
                <c:pt idx="24">
                  <c:v>0.15690113972987907</c:v>
                </c:pt>
                <c:pt idx="25">
                  <c:v>0.16317718531907424</c:v>
                </c:pt>
                <c:pt idx="26">
                  <c:v>0.16945323090826941</c:v>
                </c:pt>
                <c:pt idx="27">
                  <c:v>0.17572927649746459</c:v>
                </c:pt>
                <c:pt idx="28">
                  <c:v>0.18200532208665976</c:v>
                </c:pt>
                <c:pt idx="29">
                  <c:v>0.18828136767585493</c:v>
                </c:pt>
                <c:pt idx="30">
                  <c:v>0.19455741326505011</c:v>
                </c:pt>
                <c:pt idx="31">
                  <c:v>0.20083345885424528</c:v>
                </c:pt>
                <c:pt idx="32">
                  <c:v>0.20710950444344045</c:v>
                </c:pt>
                <c:pt idx="33">
                  <c:v>0.21338555003263562</c:v>
                </c:pt>
                <c:pt idx="34">
                  <c:v>0.2196615956218308</c:v>
                </c:pt>
                <c:pt idx="35">
                  <c:v>0.22593764121102597</c:v>
                </c:pt>
                <c:pt idx="36">
                  <c:v>0.23221368680022114</c:v>
                </c:pt>
                <c:pt idx="37">
                  <c:v>0.23848973238941631</c:v>
                </c:pt>
                <c:pt idx="38">
                  <c:v>0.24476577797861149</c:v>
                </c:pt>
                <c:pt idx="39">
                  <c:v>0.25104182356780663</c:v>
                </c:pt>
                <c:pt idx="40">
                  <c:v>0.25731786915700178</c:v>
                </c:pt>
                <c:pt idx="41">
                  <c:v>0.26359391474619692</c:v>
                </c:pt>
                <c:pt idx="42">
                  <c:v>0.26986996033539207</c:v>
                </c:pt>
                <c:pt idx="43">
                  <c:v>0.27614600592458721</c:v>
                </c:pt>
                <c:pt idx="44">
                  <c:v>0.28242205151378236</c:v>
                </c:pt>
                <c:pt idx="45">
                  <c:v>0.2886980971029775</c:v>
                </c:pt>
                <c:pt idx="46">
                  <c:v>0.29497414269217265</c:v>
                </c:pt>
                <c:pt idx="47">
                  <c:v>0.30125018828136779</c:v>
                </c:pt>
                <c:pt idx="48">
                  <c:v>0.30752623387056294</c:v>
                </c:pt>
                <c:pt idx="49">
                  <c:v>0.31380227945975808</c:v>
                </c:pt>
                <c:pt idx="50">
                  <c:v>0.32007832504895323</c:v>
                </c:pt>
                <c:pt idx="51">
                  <c:v>0.32635437063814837</c:v>
                </c:pt>
                <c:pt idx="52">
                  <c:v>0.33263041622734352</c:v>
                </c:pt>
                <c:pt idx="53">
                  <c:v>0.33890646181653866</c:v>
                </c:pt>
                <c:pt idx="54">
                  <c:v>0.34518250740573381</c:v>
                </c:pt>
                <c:pt idx="55">
                  <c:v>0.35145855299492895</c:v>
                </c:pt>
                <c:pt idx="56">
                  <c:v>0.3577345985841241</c:v>
                </c:pt>
                <c:pt idx="57">
                  <c:v>0.36401064417331924</c:v>
                </c:pt>
                <c:pt idx="58">
                  <c:v>0.37028668976251439</c:v>
                </c:pt>
                <c:pt idx="59">
                  <c:v>0.37656273535170953</c:v>
                </c:pt>
                <c:pt idx="60">
                  <c:v>0.38283878094090468</c:v>
                </c:pt>
                <c:pt idx="61">
                  <c:v>0.38911482653009982</c:v>
                </c:pt>
                <c:pt idx="62">
                  <c:v>0.39539087211929497</c:v>
                </c:pt>
                <c:pt idx="63">
                  <c:v>0.40166691770849011</c:v>
                </c:pt>
                <c:pt idx="64">
                  <c:v>0.40794296329768526</c:v>
                </c:pt>
                <c:pt idx="65">
                  <c:v>0.4142190088868804</c:v>
                </c:pt>
                <c:pt idx="66">
                  <c:v>0.42049505447607555</c:v>
                </c:pt>
                <c:pt idx="67">
                  <c:v>0.42677110006527069</c:v>
                </c:pt>
                <c:pt idx="68">
                  <c:v>0.43304714565446584</c:v>
                </c:pt>
                <c:pt idx="69">
                  <c:v>0.43932319124366098</c:v>
                </c:pt>
                <c:pt idx="70">
                  <c:v>0.44559923683285613</c:v>
                </c:pt>
                <c:pt idx="71">
                  <c:v>0.45187528242205127</c:v>
                </c:pt>
                <c:pt idx="72">
                  <c:v>0.45815132801124642</c:v>
                </c:pt>
                <c:pt idx="73">
                  <c:v>0.46442737360044156</c:v>
                </c:pt>
                <c:pt idx="74">
                  <c:v>0.47070341918963671</c:v>
                </c:pt>
                <c:pt idx="75">
                  <c:v>0.47697946477883185</c:v>
                </c:pt>
                <c:pt idx="76">
                  <c:v>0.483255510368027</c:v>
                </c:pt>
                <c:pt idx="77">
                  <c:v>0.48953155595722214</c:v>
                </c:pt>
                <c:pt idx="78">
                  <c:v>0.49580760154641729</c:v>
                </c:pt>
                <c:pt idx="79">
                  <c:v>0.50208364713561249</c:v>
                </c:pt>
                <c:pt idx="80">
                  <c:v>0.50835969272480763</c:v>
                </c:pt>
                <c:pt idx="81">
                  <c:v>0.51463573831400278</c:v>
                </c:pt>
                <c:pt idx="82">
                  <c:v>0.52091178390319792</c:v>
                </c:pt>
                <c:pt idx="83">
                  <c:v>0.52718782949239307</c:v>
                </c:pt>
                <c:pt idx="84">
                  <c:v>0.53346387508158821</c:v>
                </c:pt>
                <c:pt idx="85">
                  <c:v>0.53973992067078336</c:v>
                </c:pt>
                <c:pt idx="86">
                  <c:v>0.5460159662599785</c:v>
                </c:pt>
                <c:pt idx="87">
                  <c:v>0.55229201184917365</c:v>
                </c:pt>
                <c:pt idx="88">
                  <c:v>0.55856805743836879</c:v>
                </c:pt>
                <c:pt idx="89">
                  <c:v>0.56484410302756394</c:v>
                </c:pt>
                <c:pt idx="90">
                  <c:v>0.57112014861675908</c:v>
                </c:pt>
                <c:pt idx="91">
                  <c:v>0.57739619420595423</c:v>
                </c:pt>
                <c:pt idx="92">
                  <c:v>0.58367223979514937</c:v>
                </c:pt>
                <c:pt idx="93">
                  <c:v>0.58994828538434452</c:v>
                </c:pt>
                <c:pt idx="94">
                  <c:v>0.59622433097353966</c:v>
                </c:pt>
                <c:pt idx="95">
                  <c:v>0.60250037656273481</c:v>
                </c:pt>
                <c:pt idx="96">
                  <c:v>0.60877642215192995</c:v>
                </c:pt>
                <c:pt idx="97">
                  <c:v>0.6150524677411251</c:v>
                </c:pt>
                <c:pt idx="98">
                  <c:v>0.62132851333032024</c:v>
                </c:pt>
                <c:pt idx="99">
                  <c:v>0.62760455891951539</c:v>
                </c:pt>
                <c:pt idx="100">
                  <c:v>0.63388060450871053</c:v>
                </c:pt>
                <c:pt idx="101">
                  <c:v>0.64015665009790568</c:v>
                </c:pt>
                <c:pt idx="102">
                  <c:v>0.64643269568710082</c:v>
                </c:pt>
                <c:pt idx="103">
                  <c:v>0.65270874127629597</c:v>
                </c:pt>
                <c:pt idx="104">
                  <c:v>0.65898478686549111</c:v>
                </c:pt>
                <c:pt idx="105">
                  <c:v>0.66526083245468626</c:v>
                </c:pt>
                <c:pt idx="106">
                  <c:v>0.6715368780438814</c:v>
                </c:pt>
                <c:pt idx="107">
                  <c:v>0.67781292363307655</c:v>
                </c:pt>
                <c:pt idx="108">
                  <c:v>0.68408896922227169</c:v>
                </c:pt>
                <c:pt idx="109">
                  <c:v>0.69036501481146684</c:v>
                </c:pt>
                <c:pt idx="110">
                  <c:v>0.69664106040066198</c:v>
                </c:pt>
                <c:pt idx="111">
                  <c:v>0.70291710598985713</c:v>
                </c:pt>
                <c:pt idx="112">
                  <c:v>0.70919315157905227</c:v>
                </c:pt>
                <c:pt idx="113">
                  <c:v>0.71546919716824742</c:v>
                </c:pt>
                <c:pt idx="114">
                  <c:v>0.72174524275744256</c:v>
                </c:pt>
                <c:pt idx="115">
                  <c:v>0.72802128834663771</c:v>
                </c:pt>
                <c:pt idx="116">
                  <c:v>0.73429733393583285</c:v>
                </c:pt>
                <c:pt idx="117">
                  <c:v>0.740573379525028</c:v>
                </c:pt>
                <c:pt idx="118">
                  <c:v>0.74684942511422314</c:v>
                </c:pt>
                <c:pt idx="119">
                  <c:v>0.75312547070341829</c:v>
                </c:pt>
                <c:pt idx="120">
                  <c:v>0.75940151629261343</c:v>
                </c:pt>
                <c:pt idx="121">
                  <c:v>0.76567756188180858</c:v>
                </c:pt>
                <c:pt idx="122">
                  <c:v>0.77195360747100372</c:v>
                </c:pt>
                <c:pt idx="123">
                  <c:v>0.77822965306019887</c:v>
                </c:pt>
                <c:pt idx="124">
                  <c:v>0.78450569864939401</c:v>
                </c:pt>
                <c:pt idx="125">
                  <c:v>0.79078174423858916</c:v>
                </c:pt>
                <c:pt idx="126">
                  <c:v>0.7970577898277843</c:v>
                </c:pt>
                <c:pt idx="127">
                  <c:v>0.80333383541697945</c:v>
                </c:pt>
                <c:pt idx="128">
                  <c:v>0.80960988100617459</c:v>
                </c:pt>
                <c:pt idx="129">
                  <c:v>0.81588592659536974</c:v>
                </c:pt>
                <c:pt idx="130">
                  <c:v>0.82216197218456488</c:v>
                </c:pt>
                <c:pt idx="131">
                  <c:v>0.82843801777376003</c:v>
                </c:pt>
                <c:pt idx="132">
                  <c:v>0.83471406336295517</c:v>
                </c:pt>
                <c:pt idx="133">
                  <c:v>0.84099010895215032</c:v>
                </c:pt>
                <c:pt idx="134">
                  <c:v>0.84726615454134546</c:v>
                </c:pt>
                <c:pt idx="135">
                  <c:v>0.85354220013054061</c:v>
                </c:pt>
                <c:pt idx="136">
                  <c:v>0.85981824571973575</c:v>
                </c:pt>
                <c:pt idx="137">
                  <c:v>0.8660942913089309</c:v>
                </c:pt>
                <c:pt idx="138">
                  <c:v>0.87237033689812604</c:v>
                </c:pt>
                <c:pt idx="139">
                  <c:v>0.87864638248732119</c:v>
                </c:pt>
                <c:pt idx="140">
                  <c:v>0.88492242807651633</c:v>
                </c:pt>
                <c:pt idx="141">
                  <c:v>0.89119847366571148</c:v>
                </c:pt>
                <c:pt idx="142">
                  <c:v>0.89747451925490662</c:v>
                </c:pt>
                <c:pt idx="143">
                  <c:v>0.90375056484410177</c:v>
                </c:pt>
                <c:pt idx="144">
                  <c:v>0.91002661043329691</c:v>
                </c:pt>
                <c:pt idx="145">
                  <c:v>0.91630265602249206</c:v>
                </c:pt>
                <c:pt idx="146">
                  <c:v>0.9225787016116872</c:v>
                </c:pt>
                <c:pt idx="147">
                  <c:v>0.92885474720088235</c:v>
                </c:pt>
                <c:pt idx="148">
                  <c:v>0.93513079279007749</c:v>
                </c:pt>
                <c:pt idx="149">
                  <c:v>0.94140683837927264</c:v>
                </c:pt>
                <c:pt idx="150">
                  <c:v>0.94768288396846778</c:v>
                </c:pt>
                <c:pt idx="151">
                  <c:v>0.95395892955766293</c:v>
                </c:pt>
                <c:pt idx="152">
                  <c:v>0.96023497514685807</c:v>
                </c:pt>
                <c:pt idx="153">
                  <c:v>0.96651102073605322</c:v>
                </c:pt>
                <c:pt idx="154">
                  <c:v>0.97278706632524836</c:v>
                </c:pt>
                <c:pt idx="155">
                  <c:v>0.97906311191444351</c:v>
                </c:pt>
                <c:pt idx="156">
                  <c:v>0.98533915750363865</c:v>
                </c:pt>
                <c:pt idx="157">
                  <c:v>0.9916152030928338</c:v>
                </c:pt>
                <c:pt idx="158">
                  <c:v>0.99789124868202894</c:v>
                </c:pt>
                <c:pt idx="159">
                  <c:v>1.0041672942712241</c:v>
                </c:pt>
                <c:pt idx="160">
                  <c:v>1.0104433398604193</c:v>
                </c:pt>
                <c:pt idx="161">
                  <c:v>1.0167193854496146</c:v>
                </c:pt>
                <c:pt idx="162">
                  <c:v>1.0229954310388099</c:v>
                </c:pt>
                <c:pt idx="163">
                  <c:v>1.0292714766280051</c:v>
                </c:pt>
                <c:pt idx="164">
                  <c:v>1.0355475222172004</c:v>
                </c:pt>
                <c:pt idx="165">
                  <c:v>1.0418235678063956</c:v>
                </c:pt>
                <c:pt idx="166">
                  <c:v>1.0480996133955909</c:v>
                </c:pt>
                <c:pt idx="167">
                  <c:v>1.0543756589847861</c:v>
                </c:pt>
                <c:pt idx="168">
                  <c:v>1.0606517045739814</c:v>
                </c:pt>
                <c:pt idx="169">
                  <c:v>1.0669277501631766</c:v>
                </c:pt>
                <c:pt idx="170">
                  <c:v>1.0732037957523719</c:v>
                </c:pt>
                <c:pt idx="171">
                  <c:v>1.0794798413415672</c:v>
                </c:pt>
                <c:pt idx="172">
                  <c:v>1.0857558869307624</c:v>
                </c:pt>
                <c:pt idx="173">
                  <c:v>1.0920319325199577</c:v>
                </c:pt>
                <c:pt idx="174">
                  <c:v>1.0983079781091529</c:v>
                </c:pt>
                <c:pt idx="175">
                  <c:v>1.1045840236983482</c:v>
                </c:pt>
                <c:pt idx="176">
                  <c:v>1.1108600692875434</c:v>
                </c:pt>
                <c:pt idx="177">
                  <c:v>1.1171361148767387</c:v>
                </c:pt>
                <c:pt idx="178">
                  <c:v>1.123412160465934</c:v>
                </c:pt>
                <c:pt idx="179">
                  <c:v>1.1296882060551292</c:v>
                </c:pt>
                <c:pt idx="180">
                  <c:v>1.1359642516443245</c:v>
                </c:pt>
                <c:pt idx="181">
                  <c:v>1.1422402972335197</c:v>
                </c:pt>
                <c:pt idx="182">
                  <c:v>1.148516342822715</c:v>
                </c:pt>
                <c:pt idx="183">
                  <c:v>1.1547923884119102</c:v>
                </c:pt>
                <c:pt idx="184">
                  <c:v>1.1610684340011055</c:v>
                </c:pt>
                <c:pt idx="185">
                  <c:v>1.1673444795903007</c:v>
                </c:pt>
                <c:pt idx="186">
                  <c:v>1.173620525179496</c:v>
                </c:pt>
                <c:pt idx="187">
                  <c:v>1.1798965707686913</c:v>
                </c:pt>
                <c:pt idx="188">
                  <c:v>1.1861726163578865</c:v>
                </c:pt>
                <c:pt idx="189">
                  <c:v>1.1924486619470818</c:v>
                </c:pt>
                <c:pt idx="190">
                  <c:v>1.198724707536277</c:v>
                </c:pt>
                <c:pt idx="191">
                  <c:v>1.2050007531254723</c:v>
                </c:pt>
                <c:pt idx="192">
                  <c:v>1.2112767987146675</c:v>
                </c:pt>
                <c:pt idx="193">
                  <c:v>1.2175528443038628</c:v>
                </c:pt>
              </c:numCache>
            </c:numRef>
          </c:cat>
          <c:val>
            <c:numRef>
              <c:f>Analysis_cont!$T$598:$T$791</c:f>
              <c:numCache>
                <c:formatCode>General</c:formatCode>
                <c:ptCount val="194"/>
                <c:pt idx="0">
                  <c:v>3.4158415841584198</c:v>
                </c:pt>
                <c:pt idx="1">
                  <c:v>4.975247524752481</c:v>
                </c:pt>
                <c:pt idx="2">
                  <c:v>5.8663366336633729</c:v>
                </c:pt>
                <c:pt idx="3">
                  <c:v>5.606435643564363</c:v>
                </c:pt>
                <c:pt idx="4">
                  <c:v>3.8613861386138661</c:v>
                </c:pt>
                <c:pt idx="5">
                  <c:v>3.7128712871287171</c:v>
                </c:pt>
                <c:pt idx="6">
                  <c:v>5.0123762376237684</c:v>
                </c:pt>
                <c:pt idx="7">
                  <c:v>5.1237623762376296</c:v>
                </c:pt>
                <c:pt idx="8">
                  <c:v>5.3465346534653531</c:v>
                </c:pt>
                <c:pt idx="9">
                  <c:v>5.4950495049505017</c:v>
                </c:pt>
                <c:pt idx="10">
                  <c:v>5.160891089108917</c:v>
                </c:pt>
                <c:pt idx="11">
                  <c:v>3.7128712871287171</c:v>
                </c:pt>
                <c:pt idx="12">
                  <c:v>2.0792079207920815</c:v>
                </c:pt>
                <c:pt idx="13">
                  <c:v>3.4900990099009941</c:v>
                </c:pt>
                <c:pt idx="14">
                  <c:v>5.3836633663366404</c:v>
                </c:pt>
                <c:pt idx="15">
                  <c:v>8.0940594059406035</c:v>
                </c:pt>
                <c:pt idx="16">
                  <c:v>11.138613861386151</c:v>
                </c:pt>
                <c:pt idx="17">
                  <c:v>14.44306930693071</c:v>
                </c:pt>
                <c:pt idx="18">
                  <c:v>17.376237623762396</c:v>
                </c:pt>
                <c:pt idx="19">
                  <c:v>19.826732673267351</c:v>
                </c:pt>
                <c:pt idx="20">
                  <c:v>20.792079207920818</c:v>
                </c:pt>
                <c:pt idx="21">
                  <c:v>21.16336633663369</c:v>
                </c:pt>
                <c:pt idx="22">
                  <c:v>21.089108910891113</c:v>
                </c:pt>
                <c:pt idx="23">
                  <c:v>20.569306930693095</c:v>
                </c:pt>
                <c:pt idx="24">
                  <c:v>19.603960396039628</c:v>
                </c:pt>
                <c:pt idx="25">
                  <c:v>18.341584158415863</c:v>
                </c:pt>
                <c:pt idx="26">
                  <c:v>16.596534653465365</c:v>
                </c:pt>
                <c:pt idx="27">
                  <c:v>14.888613861386157</c:v>
                </c:pt>
                <c:pt idx="28">
                  <c:v>13.069306930693084</c:v>
                </c:pt>
                <c:pt idx="29">
                  <c:v>10.990099009901003</c:v>
                </c:pt>
                <c:pt idx="30">
                  <c:v>8.4653465346534755</c:v>
                </c:pt>
                <c:pt idx="31">
                  <c:v>5.4579207920792143</c:v>
                </c:pt>
                <c:pt idx="32">
                  <c:v>2.8589108910891121</c:v>
                </c:pt>
                <c:pt idx="33">
                  <c:v>3.4529702970297071</c:v>
                </c:pt>
                <c:pt idx="34">
                  <c:v>5.8292079207920864</c:v>
                </c:pt>
                <c:pt idx="35">
                  <c:v>14.888613861386157</c:v>
                </c:pt>
                <c:pt idx="36">
                  <c:v>16.707920792079229</c:v>
                </c:pt>
                <c:pt idx="37">
                  <c:v>17.970297029702991</c:v>
                </c:pt>
                <c:pt idx="38">
                  <c:v>18.787128712871308</c:v>
                </c:pt>
                <c:pt idx="39">
                  <c:v>19.121287128712893</c:v>
                </c:pt>
                <c:pt idx="40">
                  <c:v>19.009900990099034</c:v>
                </c:pt>
                <c:pt idx="41">
                  <c:v>18.11881188118814</c:v>
                </c:pt>
                <c:pt idx="42">
                  <c:v>16.336633663366356</c:v>
                </c:pt>
                <c:pt idx="43">
                  <c:v>14.405940594059423</c:v>
                </c:pt>
                <c:pt idx="44">
                  <c:v>11.806930693069321</c:v>
                </c:pt>
                <c:pt idx="45">
                  <c:v>8.8737623762376341</c:v>
                </c:pt>
                <c:pt idx="46">
                  <c:v>2.6732673267326765</c:v>
                </c:pt>
                <c:pt idx="47">
                  <c:v>3.8242574257425788</c:v>
                </c:pt>
                <c:pt idx="48">
                  <c:v>6.3118811881188197</c:v>
                </c:pt>
                <c:pt idx="49">
                  <c:v>7.7227722772277323</c:v>
                </c:pt>
                <c:pt idx="50">
                  <c:v>8.0940594059406035</c:v>
                </c:pt>
                <c:pt idx="51">
                  <c:v>7.7970297029703062</c:v>
                </c:pt>
                <c:pt idx="52">
                  <c:v>6.7574257425742656</c:v>
                </c:pt>
                <c:pt idx="53">
                  <c:v>2.7475247524752509</c:v>
                </c:pt>
                <c:pt idx="54">
                  <c:v>5.2722772277227783</c:v>
                </c:pt>
                <c:pt idx="55">
                  <c:v>7.6113861386138701</c:v>
                </c:pt>
                <c:pt idx="56">
                  <c:v>8.13118811881189</c:v>
                </c:pt>
                <c:pt idx="57">
                  <c:v>7.9826732673267422</c:v>
                </c:pt>
                <c:pt idx="58">
                  <c:v>7.240099009900999</c:v>
                </c:pt>
                <c:pt idx="59">
                  <c:v>5.6435643564356504</c:v>
                </c:pt>
                <c:pt idx="60">
                  <c:v>4.158415841584163</c:v>
                </c:pt>
                <c:pt idx="61">
                  <c:v>2.7103960396039635</c:v>
                </c:pt>
                <c:pt idx="62">
                  <c:v>4.6039603960396098</c:v>
                </c:pt>
                <c:pt idx="63">
                  <c:v>5.160891089108917</c:v>
                </c:pt>
                <c:pt idx="64">
                  <c:v>7.2772277227722855</c:v>
                </c:pt>
                <c:pt idx="65">
                  <c:v>9.5792079207920899</c:v>
                </c:pt>
                <c:pt idx="66">
                  <c:v>10.396039603960409</c:v>
                </c:pt>
                <c:pt idx="67">
                  <c:v>10.470297029702982</c:v>
                </c:pt>
                <c:pt idx="68">
                  <c:v>10.136138613861398</c:v>
                </c:pt>
                <c:pt idx="69">
                  <c:v>8.9851485148514953</c:v>
                </c:pt>
                <c:pt idx="70">
                  <c:v>6.9801980198019882</c:v>
                </c:pt>
                <c:pt idx="71">
                  <c:v>2.9331683168316864</c:v>
                </c:pt>
                <c:pt idx="72">
                  <c:v>5.6435643564356504</c:v>
                </c:pt>
                <c:pt idx="73">
                  <c:v>9.6534653465346647</c:v>
                </c:pt>
                <c:pt idx="74">
                  <c:v>11.064356435643578</c:v>
                </c:pt>
                <c:pt idx="75">
                  <c:v>11.361386138613875</c:v>
                </c:pt>
                <c:pt idx="76">
                  <c:v>11.212871287128726</c:v>
                </c:pt>
                <c:pt idx="77">
                  <c:v>10.247524752475259</c:v>
                </c:pt>
                <c:pt idx="78">
                  <c:v>8.428217821782189</c:v>
                </c:pt>
                <c:pt idx="79">
                  <c:v>3.1930693069306968</c:v>
                </c:pt>
                <c:pt idx="80">
                  <c:v>5.7549504950495116</c:v>
                </c:pt>
                <c:pt idx="81">
                  <c:v>8.1683168316831782</c:v>
                </c:pt>
                <c:pt idx="82">
                  <c:v>9.5049504950495169</c:v>
                </c:pt>
                <c:pt idx="83">
                  <c:v>9.9133663366336755</c:v>
                </c:pt>
                <c:pt idx="84">
                  <c:v>9.6534653465346647</c:v>
                </c:pt>
                <c:pt idx="85">
                  <c:v>8.7995049504950593</c:v>
                </c:pt>
                <c:pt idx="86">
                  <c:v>7.0915841584158503</c:v>
                </c:pt>
                <c:pt idx="87">
                  <c:v>2.8960396039603995</c:v>
                </c:pt>
                <c:pt idx="88">
                  <c:v>5.2351485148514909</c:v>
                </c:pt>
                <c:pt idx="89">
                  <c:v>6.4975247524752549</c:v>
                </c:pt>
                <c:pt idx="90">
                  <c:v>7.7227722772277323</c:v>
                </c:pt>
                <c:pt idx="91">
                  <c:v>8.0198019801980287</c:v>
                </c:pt>
                <c:pt idx="92">
                  <c:v>7.5000000000000089</c:v>
                </c:pt>
                <c:pt idx="93">
                  <c:v>6.6831683168316909</c:v>
                </c:pt>
                <c:pt idx="94">
                  <c:v>4.8267326732673324</c:v>
                </c:pt>
                <c:pt idx="95">
                  <c:v>2.5618811881188148</c:v>
                </c:pt>
                <c:pt idx="96">
                  <c:v>5.1980198019802044</c:v>
                </c:pt>
                <c:pt idx="97">
                  <c:v>6.608910891089117</c:v>
                </c:pt>
                <c:pt idx="98">
                  <c:v>6.9059405940594143</c:v>
                </c:pt>
                <c:pt idx="99">
                  <c:v>6.6831683168316909</c:v>
                </c:pt>
                <c:pt idx="100">
                  <c:v>5.4950495049505017</c:v>
                </c:pt>
                <c:pt idx="101">
                  <c:v>3.7128712871287171</c:v>
                </c:pt>
                <c:pt idx="102">
                  <c:v>3.0445544554455481</c:v>
                </c:pt>
                <c:pt idx="103">
                  <c:v>4.6410891089108963</c:v>
                </c:pt>
                <c:pt idx="104">
                  <c:v>5.0495049504950558</c:v>
                </c:pt>
                <c:pt idx="105">
                  <c:v>4.6782178217821837</c:v>
                </c:pt>
                <c:pt idx="106">
                  <c:v>3.7871287128712914</c:v>
                </c:pt>
                <c:pt idx="107">
                  <c:v>2.6732673267326765</c:v>
                </c:pt>
                <c:pt idx="108">
                  <c:v>2.4876237623762405</c:v>
                </c:pt>
                <c:pt idx="109">
                  <c:v>3.4529702970297071</c:v>
                </c:pt>
                <c:pt idx="110">
                  <c:v>4.6039603960396098</c:v>
                </c:pt>
                <c:pt idx="111">
                  <c:v>5.0495049504950558</c:v>
                </c:pt>
                <c:pt idx="112">
                  <c:v>4.8267326732673324</c:v>
                </c:pt>
                <c:pt idx="113">
                  <c:v>3.0816831683168355</c:v>
                </c:pt>
                <c:pt idx="114">
                  <c:v>10.767326732673281</c:v>
                </c:pt>
                <c:pt idx="115">
                  <c:v>12.883663366336648</c:v>
                </c:pt>
                <c:pt idx="116">
                  <c:v>14.405940594059423</c:v>
                </c:pt>
                <c:pt idx="117">
                  <c:v>15.668316831683187</c:v>
                </c:pt>
                <c:pt idx="118">
                  <c:v>16.930693069306951</c:v>
                </c:pt>
                <c:pt idx="119">
                  <c:v>17.896039603960418</c:v>
                </c:pt>
                <c:pt idx="120">
                  <c:v>18.415841584158439</c:v>
                </c:pt>
                <c:pt idx="121">
                  <c:v>18.11881188118814</c:v>
                </c:pt>
                <c:pt idx="122">
                  <c:v>17.19059405940596</c:v>
                </c:pt>
                <c:pt idx="123">
                  <c:v>15.742574257425762</c:v>
                </c:pt>
                <c:pt idx="124">
                  <c:v>14.034653465346551</c:v>
                </c:pt>
                <c:pt idx="125">
                  <c:v>12.215346534653479</c:v>
                </c:pt>
                <c:pt idx="126">
                  <c:v>10.247524752475259</c:v>
                </c:pt>
                <c:pt idx="127">
                  <c:v>8.7623762376237728</c:v>
                </c:pt>
                <c:pt idx="128">
                  <c:v>7.6113861386138701</c:v>
                </c:pt>
                <c:pt idx="129">
                  <c:v>6.9801980198019882</c:v>
                </c:pt>
                <c:pt idx="130">
                  <c:v>6.423267326732681</c:v>
                </c:pt>
                <c:pt idx="131">
                  <c:v>5.0495049504950558</c:v>
                </c:pt>
                <c:pt idx="132">
                  <c:v>2.6361386138613891</c:v>
                </c:pt>
                <c:pt idx="133">
                  <c:v>3.7128712871287171</c:v>
                </c:pt>
                <c:pt idx="134">
                  <c:v>4.6039603960396098</c:v>
                </c:pt>
                <c:pt idx="135">
                  <c:v>5.2722772277227783</c:v>
                </c:pt>
                <c:pt idx="136">
                  <c:v>5.7549504950495116</c:v>
                </c:pt>
                <c:pt idx="137">
                  <c:v>5.6435643564356504</c:v>
                </c:pt>
                <c:pt idx="138">
                  <c:v>5.0495049504950558</c:v>
                </c:pt>
                <c:pt idx="139">
                  <c:v>4.1212871287128765</c:v>
                </c:pt>
                <c:pt idx="140">
                  <c:v>3.2301980198019842</c:v>
                </c:pt>
                <c:pt idx="141">
                  <c:v>2.3762376237623792</c:v>
                </c:pt>
                <c:pt idx="142">
                  <c:v>3.0074257425742608</c:v>
                </c:pt>
                <c:pt idx="143">
                  <c:v>3.7871287128712914</c:v>
                </c:pt>
                <c:pt idx="144">
                  <c:v>4.6782178217821837</c:v>
                </c:pt>
                <c:pt idx="145">
                  <c:v>4.9381188118811936</c:v>
                </c:pt>
                <c:pt idx="146">
                  <c:v>5.2722772277227783</c:v>
                </c:pt>
                <c:pt idx="147">
                  <c:v>5.5693069306930756</c:v>
                </c:pt>
                <c:pt idx="148">
                  <c:v>5.792079207920799</c:v>
                </c:pt>
                <c:pt idx="149">
                  <c:v>5.8292079207920864</c:v>
                </c:pt>
                <c:pt idx="150">
                  <c:v>5.4579207920792143</c:v>
                </c:pt>
                <c:pt idx="151">
                  <c:v>4.6782178217821837</c:v>
                </c:pt>
                <c:pt idx="152">
                  <c:v>3.1930693069306968</c:v>
                </c:pt>
                <c:pt idx="153">
                  <c:v>2.6361386138613891</c:v>
                </c:pt>
                <c:pt idx="154">
                  <c:v>4.0841584158415891</c:v>
                </c:pt>
                <c:pt idx="155">
                  <c:v>5.0495049504950558</c:v>
                </c:pt>
                <c:pt idx="156">
                  <c:v>5.0123762376237684</c:v>
                </c:pt>
                <c:pt idx="157">
                  <c:v>4.158415841584163</c:v>
                </c:pt>
                <c:pt idx="158">
                  <c:v>3.1188118811881225</c:v>
                </c:pt>
                <c:pt idx="159">
                  <c:v>4.789603960396045</c:v>
                </c:pt>
                <c:pt idx="160">
                  <c:v>7.7599009900990188</c:v>
                </c:pt>
                <c:pt idx="161">
                  <c:v>10.618811881188131</c:v>
                </c:pt>
                <c:pt idx="162">
                  <c:v>12.957920792079223</c:v>
                </c:pt>
                <c:pt idx="163">
                  <c:v>15.037128712871304</c:v>
                </c:pt>
                <c:pt idx="164">
                  <c:v>16.559405940594079</c:v>
                </c:pt>
                <c:pt idx="165">
                  <c:v>17.524752475247546</c:v>
                </c:pt>
                <c:pt idx="166">
                  <c:v>17.710396039603982</c:v>
                </c:pt>
                <c:pt idx="167">
                  <c:v>17.561881188118832</c:v>
                </c:pt>
                <c:pt idx="168">
                  <c:v>16.930693069306951</c:v>
                </c:pt>
                <c:pt idx="169">
                  <c:v>15.965346534653484</c:v>
                </c:pt>
                <c:pt idx="170">
                  <c:v>14.554455445544571</c:v>
                </c:pt>
                <c:pt idx="171">
                  <c:v>12.809405940594074</c:v>
                </c:pt>
                <c:pt idx="172">
                  <c:v>10.470297029702982</c:v>
                </c:pt>
                <c:pt idx="173">
                  <c:v>8.0940594059406035</c:v>
                </c:pt>
                <c:pt idx="174">
                  <c:v>3.2301980198019842</c:v>
                </c:pt>
                <c:pt idx="175">
                  <c:v>4.4554455445544603</c:v>
                </c:pt>
                <c:pt idx="176">
                  <c:v>6.3118811881188197</c:v>
                </c:pt>
                <c:pt idx="177">
                  <c:v>7.6485148514851575</c:v>
                </c:pt>
                <c:pt idx="178">
                  <c:v>8.1683168316831782</c:v>
                </c:pt>
                <c:pt idx="179">
                  <c:v>7.6485148514851575</c:v>
                </c:pt>
                <c:pt idx="180">
                  <c:v>6.4603960396039684</c:v>
                </c:pt>
                <c:pt idx="181">
                  <c:v>3.7128712871287171</c:v>
                </c:pt>
                <c:pt idx="182">
                  <c:v>3.8613861386138661</c:v>
                </c:pt>
                <c:pt idx="183">
                  <c:v>4.789603960396045</c:v>
                </c:pt>
                <c:pt idx="184">
                  <c:v>4.5297029702970351</c:v>
                </c:pt>
                <c:pt idx="185">
                  <c:v>3.0445544554455481</c:v>
                </c:pt>
                <c:pt idx="186">
                  <c:v>2.8960396039603995</c:v>
                </c:pt>
                <c:pt idx="187">
                  <c:v>3.5272277227722815</c:v>
                </c:pt>
                <c:pt idx="188">
                  <c:v>3.6014851485148558</c:v>
                </c:pt>
                <c:pt idx="189">
                  <c:v>3.4529702970297071</c:v>
                </c:pt>
                <c:pt idx="190">
                  <c:v>3.1188118811881225</c:v>
                </c:pt>
                <c:pt idx="191">
                  <c:v>2.3762376237623792</c:v>
                </c:pt>
                <c:pt idx="192">
                  <c:v>2.2277227722772301</c:v>
                </c:pt>
                <c:pt idx="193">
                  <c:v>2.1534653465346558</c:v>
                </c:pt>
              </c:numCache>
            </c:numRef>
          </c:val>
          <c:smooth val="0"/>
          <c:extLst xmlns:c16r2="http://schemas.microsoft.com/office/drawing/2015/06/chart">
            <c:ext xmlns:c16="http://schemas.microsoft.com/office/drawing/2014/chart" uri="{C3380CC4-5D6E-409C-BE32-E72D297353CC}">
              <c16:uniqueId val="{00000000-06DC-40E0-9AF4-EE08076119D1}"/>
            </c:ext>
          </c:extLst>
        </c:ser>
        <c:dLbls>
          <c:showLegendKey val="0"/>
          <c:showVal val="0"/>
          <c:showCatName val="0"/>
          <c:showSerName val="0"/>
          <c:showPercent val="0"/>
          <c:showBubbleSize val="0"/>
        </c:dLbls>
        <c:marker val="1"/>
        <c:smooth val="0"/>
        <c:axId val="539067904"/>
        <c:axId val="539069824"/>
      </c:lineChart>
      <c:catAx>
        <c:axId val="539067904"/>
        <c:scaling>
          <c:orientation val="minMax"/>
        </c:scaling>
        <c:delete val="0"/>
        <c:axPos val="b"/>
        <c:title>
          <c:tx>
            <c:rich>
              <a:bodyPr/>
              <a:lstStyle/>
              <a:p>
                <a:pPr>
                  <a:defRPr/>
                </a:pPr>
                <a:r>
                  <a:rPr lang="en-GB"/>
                  <a:t>t (s)</a:t>
                </a:r>
              </a:p>
            </c:rich>
          </c:tx>
          <c:overlay val="0"/>
        </c:title>
        <c:numFmt formatCode="0.000" sourceLinked="1"/>
        <c:majorTickMark val="in"/>
        <c:minorTickMark val="none"/>
        <c:tickLblPos val="nextTo"/>
        <c:crossAx val="539069824"/>
        <c:crosses val="autoZero"/>
        <c:auto val="1"/>
        <c:lblAlgn val="ctr"/>
        <c:lblOffset val="100"/>
        <c:tickLblSkip val="50"/>
        <c:tickMarkSkip val="25"/>
        <c:noMultiLvlLbl val="0"/>
      </c:catAx>
      <c:valAx>
        <c:axId val="539069824"/>
        <c:scaling>
          <c:orientation val="minMax"/>
          <c:max val="22"/>
          <c:min val="0"/>
        </c:scaling>
        <c:delete val="0"/>
        <c:axPos val="l"/>
        <c:title>
          <c:tx>
            <c:rich>
              <a:bodyPr rot="-5400000" vert="horz"/>
              <a:lstStyle/>
              <a:p>
                <a:pPr>
                  <a:defRPr/>
                </a:pPr>
                <a:r>
                  <a:rPr lang="en-GB"/>
                  <a:t>Bead height (mm)</a:t>
                </a:r>
              </a:p>
            </c:rich>
          </c:tx>
          <c:overlay val="0"/>
        </c:title>
        <c:numFmt formatCode="General" sourceLinked="1"/>
        <c:majorTickMark val="in"/>
        <c:minorTickMark val="none"/>
        <c:tickLblPos val="nextTo"/>
        <c:crossAx val="539067904"/>
        <c:crosses val="autoZero"/>
        <c:crossBetween val="between"/>
      </c:valAx>
      <c:spPr>
        <a:ln w="1905">
          <a:solidFill>
            <a:schemeClr val="bg1">
              <a:lumMod val="50000"/>
            </a:schemeClr>
          </a:solidFill>
        </a:ln>
      </c:spPr>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590496012500885"/>
          <c:y val="5.1400554097404488E-2"/>
          <c:w val="0.7559541358700026"/>
          <c:h val="0.80484179060950711"/>
        </c:manualLayout>
      </c:layout>
      <c:scatterChart>
        <c:scatterStyle val="lineMarker"/>
        <c:varyColors val="0"/>
        <c:ser>
          <c:idx val="0"/>
          <c:order val="0"/>
          <c:tx>
            <c:strRef>
              <c:f>'45deg'!$E$58</c:f>
              <c:strCache>
                <c:ptCount val="1"/>
                <c:pt idx="0">
                  <c:v>20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58:$O$58</c:f>
              <c:numCache>
                <c:formatCode>General</c:formatCode>
                <c:ptCount val="10"/>
                <c:pt idx="0">
                  <c:v>1422.2896133280003</c:v>
                </c:pt>
                <c:pt idx="1">
                  <c:v>1535.0644427430002</c:v>
                </c:pt>
                <c:pt idx="2">
                  <c:v>1712.8506444090001</c:v>
                </c:pt>
                <c:pt idx="3">
                  <c:v>2065.7695223430001</c:v>
                </c:pt>
                <c:pt idx="4">
                  <c:v>2423.9954510730004</c:v>
                </c:pt>
                <c:pt idx="5">
                  <c:v>2925.5117512950005</c:v>
                </c:pt>
                <c:pt idx="6">
                  <c:v>3133.8134950380004</c:v>
                </c:pt>
                <c:pt idx="7">
                  <c:v>3562.3578468150004</c:v>
                </c:pt>
                <c:pt idx="8">
                  <c:v>3708.3017437050003</c:v>
                </c:pt>
                <c:pt idx="9">
                  <c:v>4128.8855192880001</c:v>
                </c:pt>
              </c:numCache>
            </c:numRef>
          </c:yVal>
          <c:smooth val="0"/>
          <c:extLst xmlns:c16r2="http://schemas.microsoft.com/office/drawing/2015/06/chart">
            <c:ext xmlns:c16="http://schemas.microsoft.com/office/drawing/2014/chart" uri="{C3380CC4-5D6E-409C-BE32-E72D297353CC}">
              <c16:uniqueId val="{00000000-2A13-4E4A-BE7A-FE3E4A002606}"/>
            </c:ext>
          </c:extLst>
        </c:ser>
        <c:ser>
          <c:idx val="1"/>
          <c:order val="1"/>
          <c:tx>
            <c:strRef>
              <c:f>'45deg'!$E$59</c:f>
              <c:strCache>
                <c:ptCount val="1"/>
                <c:pt idx="0">
                  <c:v>25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59:$O$59</c:f>
              <c:numCache>
                <c:formatCode>General</c:formatCode>
                <c:ptCount val="10"/>
                <c:pt idx="3">
                  <c:v>2125.4738437980004</c:v>
                </c:pt>
                <c:pt idx="5">
                  <c:v>2768.9537528130004</c:v>
                </c:pt>
                <c:pt idx="7">
                  <c:v>2977.2554965560007</c:v>
                </c:pt>
                <c:pt idx="9">
                  <c:v>4179.3025018500002</c:v>
                </c:pt>
              </c:numCache>
            </c:numRef>
          </c:yVal>
          <c:smooth val="0"/>
          <c:extLst xmlns:c16r2="http://schemas.microsoft.com/office/drawing/2015/06/chart">
            <c:ext xmlns:c16="http://schemas.microsoft.com/office/drawing/2014/chart" uri="{C3380CC4-5D6E-409C-BE32-E72D297353CC}">
              <c16:uniqueId val="{00000001-2A13-4E4A-BE7A-FE3E4A002606}"/>
            </c:ext>
          </c:extLst>
        </c:ser>
        <c:ser>
          <c:idx val="2"/>
          <c:order val="2"/>
          <c:tx>
            <c:strRef>
              <c:f>'45deg'!$E$60</c:f>
              <c:strCache>
                <c:ptCount val="1"/>
                <c:pt idx="0">
                  <c:v>30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60:$O$60</c:f>
              <c:numCache>
                <c:formatCode>General</c:formatCode>
                <c:ptCount val="10"/>
                <c:pt idx="3">
                  <c:v>2047.1948445570001</c:v>
                </c:pt>
                <c:pt idx="5">
                  <c:v>2768.9537528130004</c:v>
                </c:pt>
                <c:pt idx="7">
                  <c:v>3917.9302501470002</c:v>
                </c:pt>
                <c:pt idx="9">
                  <c:v>4797.5739195840006</c:v>
                </c:pt>
              </c:numCache>
            </c:numRef>
          </c:yVal>
          <c:smooth val="0"/>
          <c:extLst xmlns:c16r2="http://schemas.microsoft.com/office/drawing/2015/06/chart">
            <c:ext xmlns:c16="http://schemas.microsoft.com/office/drawing/2014/chart" uri="{C3380CC4-5D6E-409C-BE32-E72D297353CC}">
              <c16:uniqueId val="{00000002-2A13-4E4A-BE7A-FE3E4A002606}"/>
            </c:ext>
          </c:extLst>
        </c:ser>
        <c:ser>
          <c:idx val="3"/>
          <c:order val="3"/>
          <c:tx>
            <c:strRef>
              <c:f>'45deg'!$E$61</c:f>
              <c:strCache>
                <c:ptCount val="1"/>
                <c:pt idx="0">
                  <c:v>35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61:$O$61</c:f>
              <c:numCache>
                <c:formatCode>General</c:formatCode>
                <c:ptCount val="10"/>
                <c:pt idx="3">
                  <c:v>2227.6345716210003</c:v>
                </c:pt>
                <c:pt idx="5">
                  <c:v>3076.7626989810001</c:v>
                </c:pt>
                <c:pt idx="7">
                  <c:v>3761.3722516650005</c:v>
                </c:pt>
                <c:pt idx="9">
                  <c:v>5066.9067474809999</c:v>
                </c:pt>
              </c:numCache>
            </c:numRef>
          </c:yVal>
          <c:smooth val="0"/>
          <c:extLst xmlns:c16r2="http://schemas.microsoft.com/office/drawing/2015/06/chart">
            <c:ext xmlns:c16="http://schemas.microsoft.com/office/drawing/2014/chart" uri="{C3380CC4-5D6E-409C-BE32-E72D297353CC}">
              <c16:uniqueId val="{00000003-2A13-4E4A-BE7A-FE3E4A002606}"/>
            </c:ext>
          </c:extLst>
        </c:ser>
        <c:ser>
          <c:idx val="4"/>
          <c:order val="4"/>
          <c:tx>
            <c:strRef>
              <c:f>'45deg'!$E$62</c:f>
              <c:strCache>
                <c:ptCount val="1"/>
                <c:pt idx="0">
                  <c:v>40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62:$O$62</c:f>
              <c:numCache>
                <c:formatCode>General</c:formatCode>
                <c:ptCount val="10"/>
                <c:pt idx="3">
                  <c:v>2194.4655041460001</c:v>
                </c:pt>
                <c:pt idx="5">
                  <c:v>2977.2554965560007</c:v>
                </c:pt>
                <c:pt idx="7">
                  <c:v>3761.3722516650005</c:v>
                </c:pt>
                <c:pt idx="9">
                  <c:v>4646.3229718980001</c:v>
                </c:pt>
              </c:numCache>
            </c:numRef>
          </c:yVal>
          <c:smooth val="0"/>
          <c:extLst xmlns:c16r2="http://schemas.microsoft.com/office/drawing/2015/06/chart">
            <c:ext xmlns:c16="http://schemas.microsoft.com/office/drawing/2014/chart" uri="{C3380CC4-5D6E-409C-BE32-E72D297353CC}">
              <c16:uniqueId val="{00000004-2A13-4E4A-BE7A-FE3E4A002606}"/>
            </c:ext>
          </c:extLst>
        </c:ser>
        <c:ser>
          <c:idx val="5"/>
          <c:order val="5"/>
          <c:tx>
            <c:strRef>
              <c:f>'45deg'!$E$63</c:f>
              <c:strCache>
                <c:ptCount val="1"/>
                <c:pt idx="0">
                  <c:v>45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63:$O$63</c:f>
              <c:numCache>
                <c:formatCode>General</c:formatCode>
                <c:ptCount val="10"/>
                <c:pt idx="3">
                  <c:v>2222.3275208250002</c:v>
                </c:pt>
                <c:pt idx="5">
                  <c:v>2977.2554965560007</c:v>
                </c:pt>
                <c:pt idx="7">
                  <c:v>4066.5276724350001</c:v>
                </c:pt>
                <c:pt idx="9">
                  <c:v>5015.1630022199997</c:v>
                </c:pt>
              </c:numCache>
            </c:numRef>
          </c:yVal>
          <c:smooth val="0"/>
          <c:extLst xmlns:c16r2="http://schemas.microsoft.com/office/drawing/2015/06/chart">
            <c:ext xmlns:c16="http://schemas.microsoft.com/office/drawing/2014/chart" uri="{C3380CC4-5D6E-409C-BE32-E72D297353CC}">
              <c16:uniqueId val="{00000005-2A13-4E4A-BE7A-FE3E4A002606}"/>
            </c:ext>
          </c:extLst>
        </c:ser>
        <c:dLbls>
          <c:showLegendKey val="0"/>
          <c:showVal val="0"/>
          <c:showCatName val="0"/>
          <c:showSerName val="0"/>
          <c:showPercent val="0"/>
          <c:showBubbleSize val="0"/>
        </c:dLbls>
        <c:axId val="439089408"/>
        <c:axId val="439353728"/>
      </c:scatterChart>
      <c:valAx>
        <c:axId val="439089408"/>
        <c:scaling>
          <c:orientation val="minMax"/>
          <c:max val="10"/>
          <c:min val="2.9499999999999997"/>
        </c:scaling>
        <c:delete val="0"/>
        <c:axPos val="b"/>
        <c:title>
          <c:tx>
            <c:rich>
              <a:bodyPr/>
              <a:lstStyle/>
              <a:p>
                <a:pPr>
                  <a:defRPr/>
                </a:pPr>
                <a:r>
                  <a:rPr lang="en-GB"/>
                  <a:t>U (m/s)</a:t>
                </a:r>
              </a:p>
            </c:rich>
          </c:tx>
          <c:overlay val="0"/>
        </c:title>
        <c:numFmt formatCode="#,##0" sourceLinked="0"/>
        <c:majorTickMark val="in"/>
        <c:minorTickMark val="none"/>
        <c:tickLblPos val="nextTo"/>
        <c:crossAx val="439353728"/>
        <c:crosses val="autoZero"/>
        <c:crossBetween val="midCat"/>
      </c:valAx>
      <c:valAx>
        <c:axId val="439353728"/>
        <c:scaling>
          <c:orientation val="minMax"/>
          <c:max val="5100"/>
          <c:min val="0"/>
        </c:scaling>
        <c:delete val="0"/>
        <c:axPos val="l"/>
        <c:title>
          <c:tx>
            <c:rich>
              <a:bodyPr rot="-5400000" vert="horz"/>
              <a:lstStyle/>
              <a:p>
                <a:pPr>
                  <a:defRPr/>
                </a:pPr>
                <a:r>
                  <a:rPr lang="en-GB"/>
                  <a:t>Pressure (Pa)</a:t>
                </a:r>
              </a:p>
            </c:rich>
          </c:tx>
          <c:overlay val="0"/>
        </c:title>
        <c:numFmt formatCode="General" sourceLinked="1"/>
        <c:majorTickMark val="in"/>
        <c:minorTickMark val="none"/>
        <c:tickLblPos val="nextTo"/>
        <c:crossAx val="439089408"/>
        <c:crosses val="autoZero"/>
        <c:crossBetween val="midCat"/>
      </c:valAx>
      <c:spPr>
        <a:ln>
          <a:solidFill>
            <a:schemeClr val="bg1">
              <a:lumMod val="50000"/>
            </a:schemeClr>
          </a:solidFill>
        </a:ln>
      </c:spPr>
    </c:plotArea>
    <c:legend>
      <c:legendPos val="r"/>
      <c:layout>
        <c:manualLayout>
          <c:xMode val="edge"/>
          <c:yMode val="edge"/>
          <c:x val="0.75423058566383883"/>
          <c:y val="0.3923669437153689"/>
          <c:w val="0.19040154227296929"/>
          <c:h val="0.43748833479148441"/>
        </c:manualLayout>
      </c:layout>
      <c:overlay val="0"/>
    </c:legend>
    <c:plotVisOnly val="1"/>
    <c:dispBlanksAs val="gap"/>
    <c:showDLblsOverMax val="0"/>
  </c:chart>
  <c:spPr>
    <a:ln>
      <a:noFill/>
    </a:ln>
  </c:spPr>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939969042331246"/>
          <c:y val="2.9577132711760875E-2"/>
          <c:w val="0.70325279852838907"/>
          <c:h val="0.73672945577935356"/>
        </c:manualLayout>
      </c:layout>
      <c:lineChart>
        <c:grouping val="standard"/>
        <c:varyColors val="0"/>
        <c:ser>
          <c:idx val="0"/>
          <c:order val="0"/>
          <c:tx>
            <c:strRef>
              <c:f>Analysis_cont!$W$2</c:f>
              <c:strCache>
                <c:ptCount val="1"/>
                <c:pt idx="0">
                  <c:v>6.26</c:v>
                </c:pt>
              </c:strCache>
            </c:strRef>
          </c:tx>
          <c:marker>
            <c:symbol val="none"/>
          </c:marker>
          <c:cat>
            <c:numRef>
              <c:f>Analysis_cont!$O$3:$O$196</c:f>
              <c:numCache>
                <c:formatCode>0.000</c:formatCode>
                <c:ptCount val="194"/>
                <c:pt idx="0">
                  <c:v>6.2760455891951597E-3</c:v>
                </c:pt>
                <c:pt idx="1">
                  <c:v>1.2552091178390319E-2</c:v>
                </c:pt>
                <c:pt idx="2">
                  <c:v>1.882813676758548E-2</c:v>
                </c:pt>
                <c:pt idx="3">
                  <c:v>2.5104182356780639E-2</c:v>
                </c:pt>
                <c:pt idx="4">
                  <c:v>3.1380227945975801E-2</c:v>
                </c:pt>
                <c:pt idx="5">
                  <c:v>3.765627353517096E-2</c:v>
                </c:pt>
                <c:pt idx="6">
                  <c:v>4.3932319124366119E-2</c:v>
                </c:pt>
                <c:pt idx="7">
                  <c:v>5.0208364713561278E-2</c:v>
                </c:pt>
                <c:pt idx="8">
                  <c:v>5.6484410302756437E-2</c:v>
                </c:pt>
                <c:pt idx="9">
                  <c:v>6.2760455891951603E-2</c:v>
                </c:pt>
                <c:pt idx="10">
                  <c:v>6.9036501481146761E-2</c:v>
                </c:pt>
                <c:pt idx="11">
                  <c:v>7.531254707034192E-2</c:v>
                </c:pt>
                <c:pt idx="12">
                  <c:v>8.1588592659537079E-2</c:v>
                </c:pt>
                <c:pt idx="13">
                  <c:v>8.7864638248732238E-2</c:v>
                </c:pt>
                <c:pt idx="14">
                  <c:v>9.4140683837927397E-2</c:v>
                </c:pt>
                <c:pt idx="15">
                  <c:v>0.10041672942712256</c:v>
                </c:pt>
                <c:pt idx="16">
                  <c:v>0.10669277501631771</c:v>
                </c:pt>
                <c:pt idx="17">
                  <c:v>0.11296882060551287</c:v>
                </c:pt>
                <c:pt idx="18">
                  <c:v>0.11924486619470803</c:v>
                </c:pt>
                <c:pt idx="19">
                  <c:v>0.12552091178390321</c:v>
                </c:pt>
                <c:pt idx="20">
                  <c:v>0.13179695737309838</c:v>
                </c:pt>
                <c:pt idx="21">
                  <c:v>0.13807300296229355</c:v>
                </c:pt>
                <c:pt idx="22">
                  <c:v>0.14434904855148872</c:v>
                </c:pt>
                <c:pt idx="23">
                  <c:v>0.1506250941406839</c:v>
                </c:pt>
                <c:pt idx="24">
                  <c:v>0.15690113972987907</c:v>
                </c:pt>
                <c:pt idx="25">
                  <c:v>0.16317718531907424</c:v>
                </c:pt>
                <c:pt idx="26">
                  <c:v>0.16945323090826941</c:v>
                </c:pt>
                <c:pt idx="27">
                  <c:v>0.17572927649746459</c:v>
                </c:pt>
                <c:pt idx="28">
                  <c:v>0.18200532208665976</c:v>
                </c:pt>
                <c:pt idx="29">
                  <c:v>0.18828136767585493</c:v>
                </c:pt>
                <c:pt idx="30">
                  <c:v>0.19455741326505011</c:v>
                </c:pt>
                <c:pt idx="31">
                  <c:v>0.20083345885424528</c:v>
                </c:pt>
                <c:pt idx="32">
                  <c:v>0.20710950444344045</c:v>
                </c:pt>
                <c:pt idx="33">
                  <c:v>0.21338555003263562</c:v>
                </c:pt>
                <c:pt idx="34">
                  <c:v>0.2196615956218308</c:v>
                </c:pt>
                <c:pt idx="35">
                  <c:v>0.22593764121102597</c:v>
                </c:pt>
                <c:pt idx="36">
                  <c:v>0.23221368680022114</c:v>
                </c:pt>
                <c:pt idx="37">
                  <c:v>0.23848973238941631</c:v>
                </c:pt>
                <c:pt idx="38">
                  <c:v>0.24476577797861149</c:v>
                </c:pt>
                <c:pt idx="39">
                  <c:v>0.25104182356780663</c:v>
                </c:pt>
                <c:pt idx="40">
                  <c:v>0.25731786915700178</c:v>
                </c:pt>
                <c:pt idx="41">
                  <c:v>0.26359391474619692</c:v>
                </c:pt>
                <c:pt idx="42">
                  <c:v>0.26986996033539207</c:v>
                </c:pt>
                <c:pt idx="43">
                  <c:v>0.27614600592458721</c:v>
                </c:pt>
                <c:pt idx="44">
                  <c:v>0.28242205151378236</c:v>
                </c:pt>
                <c:pt idx="45">
                  <c:v>0.2886980971029775</c:v>
                </c:pt>
                <c:pt idx="46">
                  <c:v>0.29497414269217265</c:v>
                </c:pt>
                <c:pt idx="47">
                  <c:v>0.30125018828136779</c:v>
                </c:pt>
                <c:pt idx="48">
                  <c:v>0.30752623387056294</c:v>
                </c:pt>
                <c:pt idx="49">
                  <c:v>0.31380227945975808</c:v>
                </c:pt>
                <c:pt idx="50">
                  <c:v>0.32007832504895323</c:v>
                </c:pt>
                <c:pt idx="51">
                  <c:v>0.32635437063814837</c:v>
                </c:pt>
                <c:pt idx="52">
                  <c:v>0.33263041622734352</c:v>
                </c:pt>
                <c:pt idx="53">
                  <c:v>0.33890646181653866</c:v>
                </c:pt>
                <c:pt idx="54">
                  <c:v>0.34518250740573381</c:v>
                </c:pt>
                <c:pt idx="55">
                  <c:v>0.35145855299492895</c:v>
                </c:pt>
                <c:pt idx="56">
                  <c:v>0.3577345985841241</c:v>
                </c:pt>
                <c:pt idx="57">
                  <c:v>0.36401064417331924</c:v>
                </c:pt>
                <c:pt idx="58">
                  <c:v>0.37028668976251439</c:v>
                </c:pt>
                <c:pt idx="59">
                  <c:v>0.37656273535170953</c:v>
                </c:pt>
                <c:pt idx="60">
                  <c:v>0.38283878094090468</c:v>
                </c:pt>
                <c:pt idx="61">
                  <c:v>0.38911482653009982</c:v>
                </c:pt>
                <c:pt idx="62">
                  <c:v>0.39539087211929497</c:v>
                </c:pt>
                <c:pt idx="63">
                  <c:v>0.40166691770849011</c:v>
                </c:pt>
                <c:pt idx="64">
                  <c:v>0.40794296329768526</c:v>
                </c:pt>
                <c:pt idx="65">
                  <c:v>0.4142190088868804</c:v>
                </c:pt>
                <c:pt idx="66">
                  <c:v>0.42049505447607555</c:v>
                </c:pt>
                <c:pt idx="67">
                  <c:v>0.42677110006527069</c:v>
                </c:pt>
                <c:pt idx="68">
                  <c:v>0.43304714565446584</c:v>
                </c:pt>
                <c:pt idx="69">
                  <c:v>0.43932319124366098</c:v>
                </c:pt>
                <c:pt idx="70">
                  <c:v>0.44559923683285613</c:v>
                </c:pt>
                <c:pt idx="71">
                  <c:v>0.45187528242205127</c:v>
                </c:pt>
                <c:pt idx="72">
                  <c:v>0.45815132801124642</c:v>
                </c:pt>
                <c:pt idx="73">
                  <c:v>0.46442737360044156</c:v>
                </c:pt>
                <c:pt idx="74">
                  <c:v>0.47070341918963671</c:v>
                </c:pt>
                <c:pt idx="75">
                  <c:v>0.47697946477883185</c:v>
                </c:pt>
                <c:pt idx="76">
                  <c:v>0.483255510368027</c:v>
                </c:pt>
                <c:pt idx="77">
                  <c:v>0.48953155595722214</c:v>
                </c:pt>
                <c:pt idx="78">
                  <c:v>0.49580760154641729</c:v>
                </c:pt>
                <c:pt idx="79">
                  <c:v>0.50208364713561249</c:v>
                </c:pt>
                <c:pt idx="80">
                  <c:v>0.50835969272480763</c:v>
                </c:pt>
                <c:pt idx="81">
                  <c:v>0.51463573831400278</c:v>
                </c:pt>
                <c:pt idx="82">
                  <c:v>0.52091178390319792</c:v>
                </c:pt>
                <c:pt idx="83">
                  <c:v>0.52718782949239307</c:v>
                </c:pt>
                <c:pt idx="84">
                  <c:v>0.53346387508158821</c:v>
                </c:pt>
                <c:pt idx="85">
                  <c:v>0.53973992067078336</c:v>
                </c:pt>
                <c:pt idx="86">
                  <c:v>0.5460159662599785</c:v>
                </c:pt>
                <c:pt idx="87">
                  <c:v>0.55229201184917365</c:v>
                </c:pt>
                <c:pt idx="88">
                  <c:v>0.55856805743836879</c:v>
                </c:pt>
                <c:pt idx="89">
                  <c:v>0.56484410302756394</c:v>
                </c:pt>
                <c:pt idx="90">
                  <c:v>0.57112014861675908</c:v>
                </c:pt>
                <c:pt idx="91">
                  <c:v>0.57739619420595423</c:v>
                </c:pt>
                <c:pt idx="92">
                  <c:v>0.58367223979514937</c:v>
                </c:pt>
                <c:pt idx="93">
                  <c:v>0.58994828538434452</c:v>
                </c:pt>
                <c:pt idx="94">
                  <c:v>0.59622433097353966</c:v>
                </c:pt>
                <c:pt idx="95">
                  <c:v>0.60250037656273481</c:v>
                </c:pt>
                <c:pt idx="96">
                  <c:v>0.60877642215192995</c:v>
                </c:pt>
                <c:pt idx="97">
                  <c:v>0.6150524677411251</c:v>
                </c:pt>
                <c:pt idx="98">
                  <c:v>0.62132851333032024</c:v>
                </c:pt>
                <c:pt idx="99">
                  <c:v>0.62760455891951539</c:v>
                </c:pt>
                <c:pt idx="100">
                  <c:v>0.63388060450871053</c:v>
                </c:pt>
                <c:pt idx="101">
                  <c:v>0.64015665009790568</c:v>
                </c:pt>
                <c:pt idx="102">
                  <c:v>0.64643269568710082</c:v>
                </c:pt>
                <c:pt idx="103">
                  <c:v>0.65270874127629597</c:v>
                </c:pt>
                <c:pt idx="104">
                  <c:v>0.65898478686549111</c:v>
                </c:pt>
                <c:pt idx="105">
                  <c:v>0.66526083245468626</c:v>
                </c:pt>
                <c:pt idx="106">
                  <c:v>0.6715368780438814</c:v>
                </c:pt>
                <c:pt idx="107">
                  <c:v>0.67781292363307655</c:v>
                </c:pt>
                <c:pt idx="108">
                  <c:v>0.68408896922227169</c:v>
                </c:pt>
                <c:pt idx="109">
                  <c:v>0.69036501481146684</c:v>
                </c:pt>
                <c:pt idx="110">
                  <c:v>0.69664106040066198</c:v>
                </c:pt>
                <c:pt idx="111">
                  <c:v>0.70291710598985713</c:v>
                </c:pt>
                <c:pt idx="112">
                  <c:v>0.70919315157905227</c:v>
                </c:pt>
                <c:pt idx="113">
                  <c:v>0.71546919716824742</c:v>
                </c:pt>
                <c:pt idx="114">
                  <c:v>0.72174524275744256</c:v>
                </c:pt>
                <c:pt idx="115">
                  <c:v>0.72802128834663771</c:v>
                </c:pt>
                <c:pt idx="116">
                  <c:v>0.73429733393583285</c:v>
                </c:pt>
                <c:pt idx="117">
                  <c:v>0.740573379525028</c:v>
                </c:pt>
                <c:pt idx="118">
                  <c:v>0.74684942511422314</c:v>
                </c:pt>
                <c:pt idx="119">
                  <c:v>0.75312547070341829</c:v>
                </c:pt>
                <c:pt idx="120">
                  <c:v>0.75940151629261343</c:v>
                </c:pt>
                <c:pt idx="121">
                  <c:v>0.76567756188180858</c:v>
                </c:pt>
                <c:pt idx="122">
                  <c:v>0.77195360747100372</c:v>
                </c:pt>
                <c:pt idx="123">
                  <c:v>0.77822965306019887</c:v>
                </c:pt>
                <c:pt idx="124">
                  <c:v>0.78450569864939401</c:v>
                </c:pt>
                <c:pt idx="125">
                  <c:v>0.79078174423858916</c:v>
                </c:pt>
                <c:pt idx="126">
                  <c:v>0.7970577898277843</c:v>
                </c:pt>
                <c:pt idx="127">
                  <c:v>0.80333383541697945</c:v>
                </c:pt>
                <c:pt idx="128">
                  <c:v>0.80960988100617459</c:v>
                </c:pt>
                <c:pt idx="129">
                  <c:v>0.81588592659536974</c:v>
                </c:pt>
                <c:pt idx="130">
                  <c:v>0.82216197218456488</c:v>
                </c:pt>
                <c:pt idx="131">
                  <c:v>0.82843801777376003</c:v>
                </c:pt>
                <c:pt idx="132">
                  <c:v>0.83471406336295517</c:v>
                </c:pt>
                <c:pt idx="133">
                  <c:v>0.84099010895215032</c:v>
                </c:pt>
                <c:pt idx="134">
                  <c:v>0.84726615454134546</c:v>
                </c:pt>
                <c:pt idx="135">
                  <c:v>0.85354220013054061</c:v>
                </c:pt>
                <c:pt idx="136">
                  <c:v>0.85981824571973575</c:v>
                </c:pt>
                <c:pt idx="137">
                  <c:v>0.8660942913089309</c:v>
                </c:pt>
                <c:pt idx="138">
                  <c:v>0.87237033689812604</c:v>
                </c:pt>
                <c:pt idx="139">
                  <c:v>0.87864638248732119</c:v>
                </c:pt>
                <c:pt idx="140">
                  <c:v>0.88492242807651633</c:v>
                </c:pt>
                <c:pt idx="141">
                  <c:v>0.89119847366571148</c:v>
                </c:pt>
                <c:pt idx="142">
                  <c:v>0.89747451925490662</c:v>
                </c:pt>
                <c:pt idx="143">
                  <c:v>0.90375056484410177</c:v>
                </c:pt>
                <c:pt idx="144">
                  <c:v>0.91002661043329691</c:v>
                </c:pt>
                <c:pt idx="145">
                  <c:v>0.91630265602249206</c:v>
                </c:pt>
                <c:pt idx="146">
                  <c:v>0.9225787016116872</c:v>
                </c:pt>
                <c:pt idx="147">
                  <c:v>0.92885474720088235</c:v>
                </c:pt>
                <c:pt idx="148">
                  <c:v>0.93513079279007749</c:v>
                </c:pt>
                <c:pt idx="149">
                  <c:v>0.94140683837927264</c:v>
                </c:pt>
                <c:pt idx="150">
                  <c:v>0.94768288396846778</c:v>
                </c:pt>
                <c:pt idx="151">
                  <c:v>0.95395892955766293</c:v>
                </c:pt>
                <c:pt idx="152">
                  <c:v>0.96023497514685807</c:v>
                </c:pt>
                <c:pt idx="153">
                  <c:v>0.96651102073605322</c:v>
                </c:pt>
                <c:pt idx="154">
                  <c:v>0.97278706632524836</c:v>
                </c:pt>
                <c:pt idx="155">
                  <c:v>0.97906311191444351</c:v>
                </c:pt>
                <c:pt idx="156">
                  <c:v>0.98533915750363865</c:v>
                </c:pt>
                <c:pt idx="157">
                  <c:v>0.9916152030928338</c:v>
                </c:pt>
                <c:pt idx="158">
                  <c:v>0.99789124868202894</c:v>
                </c:pt>
                <c:pt idx="159">
                  <c:v>1.0041672942712241</c:v>
                </c:pt>
                <c:pt idx="160">
                  <c:v>1.0104433398604193</c:v>
                </c:pt>
                <c:pt idx="161">
                  <c:v>1.0167193854496146</c:v>
                </c:pt>
                <c:pt idx="162">
                  <c:v>1.0229954310388099</c:v>
                </c:pt>
                <c:pt idx="163">
                  <c:v>1.0292714766280051</c:v>
                </c:pt>
                <c:pt idx="164">
                  <c:v>1.0355475222172004</c:v>
                </c:pt>
                <c:pt idx="165">
                  <c:v>1.0418235678063956</c:v>
                </c:pt>
                <c:pt idx="166">
                  <c:v>1.0480996133955909</c:v>
                </c:pt>
                <c:pt idx="167">
                  <c:v>1.0543756589847861</c:v>
                </c:pt>
                <c:pt idx="168">
                  <c:v>1.0606517045739814</c:v>
                </c:pt>
                <c:pt idx="169">
                  <c:v>1.0669277501631766</c:v>
                </c:pt>
                <c:pt idx="170">
                  <c:v>1.0732037957523719</c:v>
                </c:pt>
                <c:pt idx="171">
                  <c:v>1.0794798413415672</c:v>
                </c:pt>
                <c:pt idx="172">
                  <c:v>1.0857558869307624</c:v>
                </c:pt>
                <c:pt idx="173">
                  <c:v>1.0920319325199577</c:v>
                </c:pt>
                <c:pt idx="174">
                  <c:v>1.0983079781091529</c:v>
                </c:pt>
                <c:pt idx="175">
                  <c:v>1.1045840236983482</c:v>
                </c:pt>
                <c:pt idx="176">
                  <c:v>1.1108600692875434</c:v>
                </c:pt>
                <c:pt idx="177">
                  <c:v>1.1171361148767387</c:v>
                </c:pt>
                <c:pt idx="178">
                  <c:v>1.123412160465934</c:v>
                </c:pt>
                <c:pt idx="179">
                  <c:v>1.1296882060551292</c:v>
                </c:pt>
                <c:pt idx="180">
                  <c:v>1.1359642516443245</c:v>
                </c:pt>
                <c:pt idx="181">
                  <c:v>1.1422402972335197</c:v>
                </c:pt>
                <c:pt idx="182">
                  <c:v>1.148516342822715</c:v>
                </c:pt>
                <c:pt idx="183">
                  <c:v>1.1547923884119102</c:v>
                </c:pt>
                <c:pt idx="184">
                  <c:v>1.1610684340011055</c:v>
                </c:pt>
                <c:pt idx="185">
                  <c:v>1.1673444795903007</c:v>
                </c:pt>
                <c:pt idx="186">
                  <c:v>1.173620525179496</c:v>
                </c:pt>
                <c:pt idx="187">
                  <c:v>1.1798965707686913</c:v>
                </c:pt>
                <c:pt idx="188">
                  <c:v>1.1861726163578865</c:v>
                </c:pt>
                <c:pt idx="189">
                  <c:v>1.1924486619470818</c:v>
                </c:pt>
                <c:pt idx="190">
                  <c:v>1.198724707536277</c:v>
                </c:pt>
                <c:pt idx="191">
                  <c:v>1.2050007531254723</c:v>
                </c:pt>
                <c:pt idx="192">
                  <c:v>1.2112767987146675</c:v>
                </c:pt>
                <c:pt idx="193">
                  <c:v>1.2175528443038628</c:v>
                </c:pt>
              </c:numCache>
            </c:numRef>
          </c:cat>
          <c:val>
            <c:numRef>
              <c:f>Analysis_cont!$W$2713:$W$2906</c:f>
              <c:numCache>
                <c:formatCode>General</c:formatCode>
                <c:ptCount val="194"/>
                <c:pt idx="0">
                  <c:v>3.1559405940594099</c:v>
                </c:pt>
                <c:pt idx="1">
                  <c:v>12.99504950495051</c:v>
                </c:pt>
                <c:pt idx="2">
                  <c:v>14.888613861386157</c:v>
                </c:pt>
                <c:pt idx="3">
                  <c:v>16.15099009900992</c:v>
                </c:pt>
                <c:pt idx="4">
                  <c:v>16.930693069306951</c:v>
                </c:pt>
                <c:pt idx="5">
                  <c:v>17.116336633663387</c:v>
                </c:pt>
                <c:pt idx="6">
                  <c:v>17.004950495049524</c:v>
                </c:pt>
                <c:pt idx="7">
                  <c:v>16.633663366336652</c:v>
                </c:pt>
                <c:pt idx="8">
                  <c:v>15.668316831683187</c:v>
                </c:pt>
                <c:pt idx="9">
                  <c:v>14.108910891089126</c:v>
                </c:pt>
                <c:pt idx="10">
                  <c:v>11.806930693069321</c:v>
                </c:pt>
                <c:pt idx="11">
                  <c:v>9.3193069306930809</c:v>
                </c:pt>
                <c:pt idx="12">
                  <c:v>7.4257425742574341</c:v>
                </c:pt>
                <c:pt idx="13">
                  <c:v>6.2376237623762449</c:v>
                </c:pt>
                <c:pt idx="14">
                  <c:v>6.0148514851485215</c:v>
                </c:pt>
                <c:pt idx="15">
                  <c:v>6.2747524752475323</c:v>
                </c:pt>
                <c:pt idx="16">
                  <c:v>7.9455445544554548</c:v>
                </c:pt>
                <c:pt idx="17">
                  <c:v>10.024752475247537</c:v>
                </c:pt>
                <c:pt idx="18">
                  <c:v>12.029702970297043</c:v>
                </c:pt>
                <c:pt idx="19">
                  <c:v>13.811881188118829</c:v>
                </c:pt>
                <c:pt idx="20">
                  <c:v>14.480198019801998</c:v>
                </c:pt>
                <c:pt idx="21">
                  <c:v>14.888613861386157</c:v>
                </c:pt>
                <c:pt idx="22">
                  <c:v>14.925742574257443</c:v>
                </c:pt>
                <c:pt idx="23">
                  <c:v>14.777227722772295</c:v>
                </c:pt>
                <c:pt idx="24">
                  <c:v>14.405940594059423</c:v>
                </c:pt>
                <c:pt idx="25">
                  <c:v>13.811881188118829</c:v>
                </c:pt>
                <c:pt idx="26">
                  <c:v>13.143564356435659</c:v>
                </c:pt>
                <c:pt idx="27">
                  <c:v>12.326732673267342</c:v>
                </c:pt>
                <c:pt idx="28">
                  <c:v>11.361386138613875</c:v>
                </c:pt>
                <c:pt idx="29">
                  <c:v>10.321782178217834</c:v>
                </c:pt>
                <c:pt idx="30">
                  <c:v>9.0965346534653566</c:v>
                </c:pt>
                <c:pt idx="31">
                  <c:v>7.6485148514851575</c:v>
                </c:pt>
                <c:pt idx="32">
                  <c:v>6.608910891089117</c:v>
                </c:pt>
                <c:pt idx="33">
                  <c:v>7.5742574257425828</c:v>
                </c:pt>
                <c:pt idx="34">
                  <c:v>8.8366336633663476</c:v>
                </c:pt>
                <c:pt idx="35">
                  <c:v>8.8737623762376341</c:v>
                </c:pt>
                <c:pt idx="36">
                  <c:v>8.2054455445544647</c:v>
                </c:pt>
                <c:pt idx="37">
                  <c:v>6.1262376237623837</c:v>
                </c:pt>
                <c:pt idx="38">
                  <c:v>3.7500000000000044</c:v>
                </c:pt>
                <c:pt idx="39">
                  <c:v>5.7178217821782242</c:v>
                </c:pt>
                <c:pt idx="40">
                  <c:v>7.8712871287128809</c:v>
                </c:pt>
                <c:pt idx="41">
                  <c:v>9.8019801980198142</c:v>
                </c:pt>
                <c:pt idx="42">
                  <c:v>11.881188118811895</c:v>
                </c:pt>
                <c:pt idx="43">
                  <c:v>10.396039603960409</c:v>
                </c:pt>
                <c:pt idx="44">
                  <c:v>14.480198019801998</c:v>
                </c:pt>
                <c:pt idx="45">
                  <c:v>16.819306930693088</c:v>
                </c:pt>
                <c:pt idx="46">
                  <c:v>19.306930693069329</c:v>
                </c:pt>
                <c:pt idx="47">
                  <c:v>20.383663366336659</c:v>
                </c:pt>
                <c:pt idx="48">
                  <c:v>21.01485148514854</c:v>
                </c:pt>
                <c:pt idx="49">
                  <c:v>21.274752475247549</c:v>
                </c:pt>
                <c:pt idx="50">
                  <c:v>21.349009900990126</c:v>
                </c:pt>
                <c:pt idx="51">
                  <c:v>21.200495049504976</c:v>
                </c:pt>
                <c:pt idx="52">
                  <c:v>20.754950495049531</c:v>
                </c:pt>
                <c:pt idx="53">
                  <c:v>20.049504950495074</c:v>
                </c:pt>
                <c:pt idx="54">
                  <c:v>19.15841584158418</c:v>
                </c:pt>
                <c:pt idx="55">
                  <c:v>18.044554455445567</c:v>
                </c:pt>
                <c:pt idx="56">
                  <c:v>16.633663366336652</c:v>
                </c:pt>
                <c:pt idx="57">
                  <c:v>15.445544554455465</c:v>
                </c:pt>
                <c:pt idx="58">
                  <c:v>13.811881188118829</c:v>
                </c:pt>
                <c:pt idx="59">
                  <c:v>11.806930693069321</c:v>
                </c:pt>
                <c:pt idx="60">
                  <c:v>8.7623762376237728</c:v>
                </c:pt>
                <c:pt idx="61">
                  <c:v>9.4678217821782287</c:v>
                </c:pt>
                <c:pt idx="62">
                  <c:v>6.9430693069307017</c:v>
                </c:pt>
                <c:pt idx="63">
                  <c:v>5.1980198019802044</c:v>
                </c:pt>
                <c:pt idx="64">
                  <c:v>6.0148514851485215</c:v>
                </c:pt>
                <c:pt idx="65">
                  <c:v>8.1683168316831782</c:v>
                </c:pt>
                <c:pt idx="66">
                  <c:v>13.477722772277243</c:v>
                </c:pt>
                <c:pt idx="67">
                  <c:v>24.876237623762407</c:v>
                </c:pt>
                <c:pt idx="68">
                  <c:v>27.660891089108944</c:v>
                </c:pt>
                <c:pt idx="69">
                  <c:v>30.816831683168353</c:v>
                </c:pt>
                <c:pt idx="70">
                  <c:v>32.858910891089145</c:v>
                </c:pt>
                <c:pt idx="71">
                  <c:v>34.492574257425787</c:v>
                </c:pt>
                <c:pt idx="72">
                  <c:v>35.792079207920835</c:v>
                </c:pt>
                <c:pt idx="73">
                  <c:v>36.757425742574299</c:v>
                </c:pt>
                <c:pt idx="74">
                  <c:v>37.388613861386183</c:v>
                </c:pt>
                <c:pt idx="75">
                  <c:v>37.648514851485196</c:v>
                </c:pt>
                <c:pt idx="76">
                  <c:v>37.685643564356482</c:v>
                </c:pt>
                <c:pt idx="77">
                  <c:v>37.500000000000043</c:v>
                </c:pt>
                <c:pt idx="78">
                  <c:v>36.683168316831726</c:v>
                </c:pt>
                <c:pt idx="79">
                  <c:v>35.717821782178262</c:v>
                </c:pt>
                <c:pt idx="80">
                  <c:v>34.418316831683207</c:v>
                </c:pt>
                <c:pt idx="81">
                  <c:v>32.821782178217859</c:v>
                </c:pt>
                <c:pt idx="82">
                  <c:v>30.891089108910929</c:v>
                </c:pt>
                <c:pt idx="83">
                  <c:v>28.440594059405974</c:v>
                </c:pt>
                <c:pt idx="84">
                  <c:v>25.990099009901019</c:v>
                </c:pt>
                <c:pt idx="85">
                  <c:v>22.945544554455473</c:v>
                </c:pt>
                <c:pt idx="86">
                  <c:v>3.6014851485148558</c:v>
                </c:pt>
                <c:pt idx="87">
                  <c:v>5.1980198019802044</c:v>
                </c:pt>
                <c:pt idx="88">
                  <c:v>7.5742574257425828</c:v>
                </c:pt>
                <c:pt idx="89">
                  <c:v>10.767326732673281</c:v>
                </c:pt>
                <c:pt idx="90">
                  <c:v>13.069306930693084</c:v>
                </c:pt>
                <c:pt idx="91">
                  <c:v>15.37128712871289</c:v>
                </c:pt>
                <c:pt idx="92">
                  <c:v>18.26732673267329</c:v>
                </c:pt>
                <c:pt idx="93">
                  <c:v>20.012376237623787</c:v>
                </c:pt>
                <c:pt idx="94">
                  <c:v>21.831683168316857</c:v>
                </c:pt>
                <c:pt idx="95">
                  <c:v>23.242574257425769</c:v>
                </c:pt>
                <c:pt idx="96">
                  <c:v>24.356435643564385</c:v>
                </c:pt>
                <c:pt idx="97">
                  <c:v>25.061881188118843</c:v>
                </c:pt>
                <c:pt idx="98">
                  <c:v>25.470297029703001</c:v>
                </c:pt>
                <c:pt idx="99">
                  <c:v>25.284653465346565</c:v>
                </c:pt>
                <c:pt idx="100">
                  <c:v>24.95049504950498</c:v>
                </c:pt>
                <c:pt idx="101">
                  <c:v>24.059405940594086</c:v>
                </c:pt>
                <c:pt idx="102">
                  <c:v>22.722772277227751</c:v>
                </c:pt>
                <c:pt idx="103">
                  <c:v>21.200495049504976</c:v>
                </c:pt>
                <c:pt idx="104">
                  <c:v>19.344059405940616</c:v>
                </c:pt>
                <c:pt idx="105">
                  <c:v>17.004950495049524</c:v>
                </c:pt>
                <c:pt idx="106">
                  <c:v>14.331683168316848</c:v>
                </c:pt>
                <c:pt idx="107">
                  <c:v>2.3762376237623792</c:v>
                </c:pt>
                <c:pt idx="108">
                  <c:v>7.3514851485148602</c:v>
                </c:pt>
                <c:pt idx="109">
                  <c:v>8.316831683168326</c:v>
                </c:pt>
                <c:pt idx="110">
                  <c:v>9.6905940594059512</c:v>
                </c:pt>
                <c:pt idx="111">
                  <c:v>9.950495049504962</c:v>
                </c:pt>
                <c:pt idx="112">
                  <c:v>9.5420792079208034</c:v>
                </c:pt>
                <c:pt idx="113">
                  <c:v>8.2797029702970395</c:v>
                </c:pt>
                <c:pt idx="114">
                  <c:v>2.2648514851485175</c:v>
                </c:pt>
                <c:pt idx="115">
                  <c:v>6.9059405940594143</c:v>
                </c:pt>
                <c:pt idx="116">
                  <c:v>10.210396039603973</c:v>
                </c:pt>
                <c:pt idx="117">
                  <c:v>12.660891089108926</c:v>
                </c:pt>
                <c:pt idx="118">
                  <c:v>14.257425742574274</c:v>
                </c:pt>
                <c:pt idx="119">
                  <c:v>15.22277227722774</c:v>
                </c:pt>
                <c:pt idx="120">
                  <c:v>15.297029702970315</c:v>
                </c:pt>
                <c:pt idx="121">
                  <c:v>14.925742574257443</c:v>
                </c:pt>
                <c:pt idx="122">
                  <c:v>14.108910891089126</c:v>
                </c:pt>
                <c:pt idx="123">
                  <c:v>12.957920792079223</c:v>
                </c:pt>
                <c:pt idx="124">
                  <c:v>11.212871287128726</c:v>
                </c:pt>
                <c:pt idx="125">
                  <c:v>8.9851485148514953</c:v>
                </c:pt>
                <c:pt idx="126">
                  <c:v>3.7871287128712914</c:v>
                </c:pt>
                <c:pt idx="127">
                  <c:v>2.2648514851485175</c:v>
                </c:pt>
                <c:pt idx="128">
                  <c:v>3.0816831683168355</c:v>
                </c:pt>
                <c:pt idx="129">
                  <c:v>5.9405940594059476</c:v>
                </c:pt>
                <c:pt idx="130">
                  <c:v>7.5742574257425828</c:v>
                </c:pt>
                <c:pt idx="131">
                  <c:v>8.0940594059406035</c:v>
                </c:pt>
                <c:pt idx="132">
                  <c:v>7.8712871287128809</c:v>
                </c:pt>
                <c:pt idx="133">
                  <c:v>6.4603960396039684</c:v>
                </c:pt>
                <c:pt idx="134">
                  <c:v>4.3811881188118864</c:v>
                </c:pt>
                <c:pt idx="135">
                  <c:v>3.0816831683168355</c:v>
                </c:pt>
                <c:pt idx="136">
                  <c:v>3.2301980198019842</c:v>
                </c:pt>
                <c:pt idx="137">
                  <c:v>14.331683168316848</c:v>
                </c:pt>
                <c:pt idx="138">
                  <c:v>17.784653465346555</c:v>
                </c:pt>
                <c:pt idx="139">
                  <c:v>20.940594059405964</c:v>
                </c:pt>
                <c:pt idx="140">
                  <c:v>23.168316831683196</c:v>
                </c:pt>
                <c:pt idx="141">
                  <c:v>24.579207920792108</c:v>
                </c:pt>
                <c:pt idx="142">
                  <c:v>25.73019801980201</c:v>
                </c:pt>
                <c:pt idx="143">
                  <c:v>26.547029702970327</c:v>
                </c:pt>
                <c:pt idx="144">
                  <c:v>26.844059405940627</c:v>
                </c:pt>
                <c:pt idx="145">
                  <c:v>26.844059405940627</c:v>
                </c:pt>
                <c:pt idx="146">
                  <c:v>26.695544554455477</c:v>
                </c:pt>
                <c:pt idx="147">
                  <c:v>26.138613861386169</c:v>
                </c:pt>
                <c:pt idx="148">
                  <c:v>25.396039603960425</c:v>
                </c:pt>
                <c:pt idx="149">
                  <c:v>24.430693069306958</c:v>
                </c:pt>
                <c:pt idx="150">
                  <c:v>22.908415841584187</c:v>
                </c:pt>
                <c:pt idx="151">
                  <c:v>21.01485148514854</c:v>
                </c:pt>
                <c:pt idx="152">
                  <c:v>19.15841584158418</c:v>
                </c:pt>
                <c:pt idx="153">
                  <c:v>16.559405940594079</c:v>
                </c:pt>
                <c:pt idx="154">
                  <c:v>2.6732673267326765</c:v>
                </c:pt>
                <c:pt idx="155">
                  <c:v>4.6410891089108963</c:v>
                </c:pt>
                <c:pt idx="156">
                  <c:v>6.0891089108910963</c:v>
                </c:pt>
                <c:pt idx="157">
                  <c:v>7.7599009900990188</c:v>
                </c:pt>
                <c:pt idx="158">
                  <c:v>10.099009900990112</c:v>
                </c:pt>
                <c:pt idx="159">
                  <c:v>15.631188118811899</c:v>
                </c:pt>
                <c:pt idx="160">
                  <c:v>17.004950495049524</c:v>
                </c:pt>
                <c:pt idx="161">
                  <c:v>17.673267326732695</c:v>
                </c:pt>
                <c:pt idx="162">
                  <c:v>17.747524752475268</c:v>
                </c:pt>
                <c:pt idx="163">
                  <c:v>17.376237623762396</c:v>
                </c:pt>
                <c:pt idx="164">
                  <c:v>16.707920792079229</c:v>
                </c:pt>
                <c:pt idx="165">
                  <c:v>15.519801980198038</c:v>
                </c:pt>
                <c:pt idx="166">
                  <c:v>13.997524752475265</c:v>
                </c:pt>
                <c:pt idx="167">
                  <c:v>12.178217821782193</c:v>
                </c:pt>
                <c:pt idx="168">
                  <c:v>10.136138613861398</c:v>
                </c:pt>
                <c:pt idx="169">
                  <c:v>8.0940594059406035</c:v>
                </c:pt>
                <c:pt idx="170">
                  <c:v>6.7574257425742656</c:v>
                </c:pt>
                <c:pt idx="171">
                  <c:v>6.2004950495049576</c:v>
                </c:pt>
                <c:pt idx="172">
                  <c:v>4.6039603960396098</c:v>
                </c:pt>
                <c:pt idx="173">
                  <c:v>2.5990099009901022</c:v>
                </c:pt>
                <c:pt idx="174">
                  <c:v>2.3762376237623792</c:v>
                </c:pt>
                <c:pt idx="175">
                  <c:v>2.8960396039603995</c:v>
                </c:pt>
                <c:pt idx="176">
                  <c:v>3.6386138613861427</c:v>
                </c:pt>
                <c:pt idx="177">
                  <c:v>5.8292079207920864</c:v>
                </c:pt>
                <c:pt idx="178">
                  <c:v>8.316831683168326</c:v>
                </c:pt>
                <c:pt idx="179">
                  <c:v>10.321782178217834</c:v>
                </c:pt>
                <c:pt idx="180">
                  <c:v>11.584158415841598</c:v>
                </c:pt>
                <c:pt idx="181">
                  <c:v>12.326732673267342</c:v>
                </c:pt>
                <c:pt idx="182">
                  <c:v>12.400990099009915</c:v>
                </c:pt>
                <c:pt idx="183">
                  <c:v>11.918316831683182</c:v>
                </c:pt>
                <c:pt idx="184">
                  <c:v>11.064356435643578</c:v>
                </c:pt>
                <c:pt idx="185">
                  <c:v>9.764851485148526</c:v>
                </c:pt>
                <c:pt idx="186">
                  <c:v>7.3514851485148602</c:v>
                </c:pt>
                <c:pt idx="187">
                  <c:v>2.5247524752475279</c:v>
                </c:pt>
                <c:pt idx="188">
                  <c:v>4.9381188118811936</c:v>
                </c:pt>
                <c:pt idx="189">
                  <c:v>14.962871287128731</c:v>
                </c:pt>
                <c:pt idx="190">
                  <c:v>18.415841584158439</c:v>
                </c:pt>
                <c:pt idx="191">
                  <c:v>19.492574257425765</c:v>
                </c:pt>
                <c:pt idx="192">
                  <c:v>20.198019801980223</c:v>
                </c:pt>
                <c:pt idx="193">
                  <c:v>20.643564356435668</c:v>
                </c:pt>
              </c:numCache>
            </c:numRef>
          </c:val>
          <c:smooth val="0"/>
          <c:extLst xmlns:c16r2="http://schemas.microsoft.com/office/drawing/2015/06/chart">
            <c:ext xmlns:c16="http://schemas.microsoft.com/office/drawing/2014/chart" uri="{C3380CC4-5D6E-409C-BE32-E72D297353CC}">
              <c16:uniqueId val="{00000000-0C4B-42A7-B192-A049D99842EA}"/>
            </c:ext>
          </c:extLst>
        </c:ser>
        <c:dLbls>
          <c:showLegendKey val="0"/>
          <c:showVal val="0"/>
          <c:showCatName val="0"/>
          <c:showSerName val="0"/>
          <c:showPercent val="0"/>
          <c:showBubbleSize val="0"/>
        </c:dLbls>
        <c:marker val="1"/>
        <c:smooth val="0"/>
        <c:axId val="539094400"/>
        <c:axId val="539100672"/>
      </c:lineChart>
      <c:catAx>
        <c:axId val="539094400"/>
        <c:scaling>
          <c:orientation val="minMax"/>
        </c:scaling>
        <c:delete val="0"/>
        <c:axPos val="b"/>
        <c:title>
          <c:tx>
            <c:rich>
              <a:bodyPr/>
              <a:lstStyle/>
              <a:p>
                <a:pPr>
                  <a:defRPr/>
                </a:pPr>
                <a:r>
                  <a:rPr lang="en-GB"/>
                  <a:t>t (s)</a:t>
                </a:r>
              </a:p>
            </c:rich>
          </c:tx>
          <c:overlay val="0"/>
        </c:title>
        <c:numFmt formatCode="0.000" sourceLinked="1"/>
        <c:majorTickMark val="in"/>
        <c:minorTickMark val="none"/>
        <c:tickLblPos val="nextTo"/>
        <c:crossAx val="539100672"/>
        <c:crosses val="autoZero"/>
        <c:auto val="1"/>
        <c:lblAlgn val="ctr"/>
        <c:lblOffset val="100"/>
        <c:tickLblSkip val="50"/>
        <c:tickMarkSkip val="25"/>
        <c:noMultiLvlLbl val="0"/>
      </c:catAx>
      <c:valAx>
        <c:axId val="539100672"/>
        <c:scaling>
          <c:orientation val="minMax"/>
        </c:scaling>
        <c:delete val="0"/>
        <c:axPos val="l"/>
        <c:title>
          <c:tx>
            <c:rich>
              <a:bodyPr rot="-5400000" vert="horz"/>
              <a:lstStyle/>
              <a:p>
                <a:pPr>
                  <a:defRPr/>
                </a:pPr>
                <a:r>
                  <a:rPr lang="en-GB"/>
                  <a:t>Bead height (mm)</a:t>
                </a:r>
              </a:p>
            </c:rich>
          </c:tx>
          <c:overlay val="0"/>
        </c:title>
        <c:numFmt formatCode="General" sourceLinked="1"/>
        <c:majorTickMark val="in"/>
        <c:minorTickMark val="none"/>
        <c:tickLblPos val="nextTo"/>
        <c:crossAx val="539094400"/>
        <c:crosses val="autoZero"/>
        <c:crossBetween val="between"/>
      </c:valAx>
      <c:spPr>
        <a:ln w="1905">
          <a:solidFill>
            <a:schemeClr val="bg1">
              <a:lumMod val="50000"/>
            </a:schemeClr>
          </a:solidFill>
        </a:ln>
      </c:spPr>
    </c:plotArea>
    <c:plotVisOnly val="1"/>
    <c:dispBlanksAs val="gap"/>
    <c:showDLblsOverMax val="0"/>
  </c:chart>
  <c:spPr>
    <a:ln>
      <a:noFill/>
    </a:ln>
  </c:spPr>
  <c:externalData r:id="rId1">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004770505125163"/>
          <c:y val="2.9577132711760875E-2"/>
          <c:w val="0.72736410688106601"/>
          <c:h val="0.70084531136274741"/>
        </c:manualLayout>
      </c:layout>
      <c:lineChart>
        <c:grouping val="standard"/>
        <c:varyColors val="0"/>
        <c:ser>
          <c:idx val="0"/>
          <c:order val="0"/>
          <c:tx>
            <c:strRef>
              <c:f>Analysis_cont!$X$2</c:f>
              <c:strCache>
                <c:ptCount val="1"/>
                <c:pt idx="0">
                  <c:v>6.63</c:v>
                </c:pt>
              </c:strCache>
            </c:strRef>
          </c:tx>
          <c:marker>
            <c:symbol val="none"/>
          </c:marker>
          <c:cat>
            <c:numRef>
              <c:f>Analysis_cont!$O$3:$O$196</c:f>
              <c:numCache>
                <c:formatCode>0.000</c:formatCode>
                <c:ptCount val="194"/>
                <c:pt idx="0">
                  <c:v>6.2760455891951597E-3</c:v>
                </c:pt>
                <c:pt idx="1">
                  <c:v>1.2552091178390319E-2</c:v>
                </c:pt>
                <c:pt idx="2">
                  <c:v>1.882813676758548E-2</c:v>
                </c:pt>
                <c:pt idx="3">
                  <c:v>2.5104182356780639E-2</c:v>
                </c:pt>
                <c:pt idx="4">
                  <c:v>3.1380227945975801E-2</c:v>
                </c:pt>
                <c:pt idx="5">
                  <c:v>3.765627353517096E-2</c:v>
                </c:pt>
                <c:pt idx="6">
                  <c:v>4.3932319124366119E-2</c:v>
                </c:pt>
                <c:pt idx="7">
                  <c:v>5.0208364713561278E-2</c:v>
                </c:pt>
                <c:pt idx="8">
                  <c:v>5.6484410302756437E-2</c:v>
                </c:pt>
                <c:pt idx="9">
                  <c:v>6.2760455891951603E-2</c:v>
                </c:pt>
                <c:pt idx="10">
                  <c:v>6.9036501481146761E-2</c:v>
                </c:pt>
                <c:pt idx="11">
                  <c:v>7.531254707034192E-2</c:v>
                </c:pt>
                <c:pt idx="12">
                  <c:v>8.1588592659537079E-2</c:v>
                </c:pt>
                <c:pt idx="13">
                  <c:v>8.7864638248732238E-2</c:v>
                </c:pt>
                <c:pt idx="14">
                  <c:v>9.4140683837927397E-2</c:v>
                </c:pt>
                <c:pt idx="15">
                  <c:v>0.10041672942712256</c:v>
                </c:pt>
                <c:pt idx="16">
                  <c:v>0.10669277501631771</c:v>
                </c:pt>
                <c:pt idx="17">
                  <c:v>0.11296882060551287</c:v>
                </c:pt>
                <c:pt idx="18">
                  <c:v>0.11924486619470803</c:v>
                </c:pt>
                <c:pt idx="19">
                  <c:v>0.12552091178390321</c:v>
                </c:pt>
                <c:pt idx="20">
                  <c:v>0.13179695737309838</c:v>
                </c:pt>
                <c:pt idx="21">
                  <c:v>0.13807300296229355</c:v>
                </c:pt>
                <c:pt idx="22">
                  <c:v>0.14434904855148872</c:v>
                </c:pt>
                <c:pt idx="23">
                  <c:v>0.1506250941406839</c:v>
                </c:pt>
                <c:pt idx="24">
                  <c:v>0.15690113972987907</c:v>
                </c:pt>
                <c:pt idx="25">
                  <c:v>0.16317718531907424</c:v>
                </c:pt>
                <c:pt idx="26">
                  <c:v>0.16945323090826941</c:v>
                </c:pt>
                <c:pt idx="27">
                  <c:v>0.17572927649746459</c:v>
                </c:pt>
                <c:pt idx="28">
                  <c:v>0.18200532208665976</c:v>
                </c:pt>
                <c:pt idx="29">
                  <c:v>0.18828136767585493</c:v>
                </c:pt>
                <c:pt idx="30">
                  <c:v>0.19455741326505011</c:v>
                </c:pt>
                <c:pt idx="31">
                  <c:v>0.20083345885424528</c:v>
                </c:pt>
                <c:pt idx="32">
                  <c:v>0.20710950444344045</c:v>
                </c:pt>
                <c:pt idx="33">
                  <c:v>0.21338555003263562</c:v>
                </c:pt>
                <c:pt idx="34">
                  <c:v>0.2196615956218308</c:v>
                </c:pt>
                <c:pt idx="35">
                  <c:v>0.22593764121102597</c:v>
                </c:pt>
                <c:pt idx="36">
                  <c:v>0.23221368680022114</c:v>
                </c:pt>
                <c:pt idx="37">
                  <c:v>0.23848973238941631</c:v>
                </c:pt>
                <c:pt idx="38">
                  <c:v>0.24476577797861149</c:v>
                </c:pt>
                <c:pt idx="39">
                  <c:v>0.25104182356780663</c:v>
                </c:pt>
                <c:pt idx="40">
                  <c:v>0.25731786915700178</c:v>
                </c:pt>
                <c:pt idx="41">
                  <c:v>0.26359391474619692</c:v>
                </c:pt>
                <c:pt idx="42">
                  <c:v>0.26986996033539207</c:v>
                </c:pt>
                <c:pt idx="43">
                  <c:v>0.27614600592458721</c:v>
                </c:pt>
                <c:pt idx="44">
                  <c:v>0.28242205151378236</c:v>
                </c:pt>
                <c:pt idx="45">
                  <c:v>0.2886980971029775</c:v>
                </c:pt>
                <c:pt idx="46">
                  <c:v>0.29497414269217265</c:v>
                </c:pt>
                <c:pt idx="47">
                  <c:v>0.30125018828136779</c:v>
                </c:pt>
                <c:pt idx="48">
                  <c:v>0.30752623387056294</c:v>
                </c:pt>
                <c:pt idx="49">
                  <c:v>0.31380227945975808</c:v>
                </c:pt>
                <c:pt idx="50">
                  <c:v>0.32007832504895323</c:v>
                </c:pt>
                <c:pt idx="51">
                  <c:v>0.32635437063814837</c:v>
                </c:pt>
                <c:pt idx="52">
                  <c:v>0.33263041622734352</c:v>
                </c:pt>
                <c:pt idx="53">
                  <c:v>0.33890646181653866</c:v>
                </c:pt>
                <c:pt idx="54">
                  <c:v>0.34518250740573381</c:v>
                </c:pt>
                <c:pt idx="55">
                  <c:v>0.35145855299492895</c:v>
                </c:pt>
                <c:pt idx="56">
                  <c:v>0.3577345985841241</c:v>
                </c:pt>
                <c:pt idx="57">
                  <c:v>0.36401064417331924</c:v>
                </c:pt>
                <c:pt idx="58">
                  <c:v>0.37028668976251439</c:v>
                </c:pt>
                <c:pt idx="59">
                  <c:v>0.37656273535170953</c:v>
                </c:pt>
                <c:pt idx="60">
                  <c:v>0.38283878094090468</c:v>
                </c:pt>
                <c:pt idx="61">
                  <c:v>0.38911482653009982</c:v>
                </c:pt>
                <c:pt idx="62">
                  <c:v>0.39539087211929497</c:v>
                </c:pt>
                <c:pt idx="63">
                  <c:v>0.40166691770849011</c:v>
                </c:pt>
                <c:pt idx="64">
                  <c:v>0.40794296329768526</c:v>
                </c:pt>
                <c:pt idx="65">
                  <c:v>0.4142190088868804</c:v>
                </c:pt>
                <c:pt idx="66">
                  <c:v>0.42049505447607555</c:v>
                </c:pt>
                <c:pt idx="67">
                  <c:v>0.42677110006527069</c:v>
                </c:pt>
                <c:pt idx="68">
                  <c:v>0.43304714565446584</c:v>
                </c:pt>
                <c:pt idx="69">
                  <c:v>0.43932319124366098</c:v>
                </c:pt>
                <c:pt idx="70">
                  <c:v>0.44559923683285613</c:v>
                </c:pt>
                <c:pt idx="71">
                  <c:v>0.45187528242205127</c:v>
                </c:pt>
                <c:pt idx="72">
                  <c:v>0.45815132801124642</c:v>
                </c:pt>
                <c:pt idx="73">
                  <c:v>0.46442737360044156</c:v>
                </c:pt>
                <c:pt idx="74">
                  <c:v>0.47070341918963671</c:v>
                </c:pt>
                <c:pt idx="75">
                  <c:v>0.47697946477883185</c:v>
                </c:pt>
                <c:pt idx="76">
                  <c:v>0.483255510368027</c:v>
                </c:pt>
                <c:pt idx="77">
                  <c:v>0.48953155595722214</c:v>
                </c:pt>
                <c:pt idx="78">
                  <c:v>0.49580760154641729</c:v>
                </c:pt>
                <c:pt idx="79">
                  <c:v>0.50208364713561249</c:v>
                </c:pt>
                <c:pt idx="80">
                  <c:v>0.50835969272480763</c:v>
                </c:pt>
                <c:pt idx="81">
                  <c:v>0.51463573831400278</c:v>
                </c:pt>
                <c:pt idx="82">
                  <c:v>0.52091178390319792</c:v>
                </c:pt>
                <c:pt idx="83">
                  <c:v>0.52718782949239307</c:v>
                </c:pt>
                <c:pt idx="84">
                  <c:v>0.53346387508158821</c:v>
                </c:pt>
                <c:pt idx="85">
                  <c:v>0.53973992067078336</c:v>
                </c:pt>
                <c:pt idx="86">
                  <c:v>0.5460159662599785</c:v>
                </c:pt>
                <c:pt idx="87">
                  <c:v>0.55229201184917365</c:v>
                </c:pt>
                <c:pt idx="88">
                  <c:v>0.55856805743836879</c:v>
                </c:pt>
                <c:pt idx="89">
                  <c:v>0.56484410302756394</c:v>
                </c:pt>
                <c:pt idx="90">
                  <c:v>0.57112014861675908</c:v>
                </c:pt>
                <c:pt idx="91">
                  <c:v>0.57739619420595423</c:v>
                </c:pt>
                <c:pt idx="92">
                  <c:v>0.58367223979514937</c:v>
                </c:pt>
                <c:pt idx="93">
                  <c:v>0.58994828538434452</c:v>
                </c:pt>
                <c:pt idx="94">
                  <c:v>0.59622433097353966</c:v>
                </c:pt>
                <c:pt idx="95">
                  <c:v>0.60250037656273481</c:v>
                </c:pt>
                <c:pt idx="96">
                  <c:v>0.60877642215192995</c:v>
                </c:pt>
                <c:pt idx="97">
                  <c:v>0.6150524677411251</c:v>
                </c:pt>
                <c:pt idx="98">
                  <c:v>0.62132851333032024</c:v>
                </c:pt>
                <c:pt idx="99">
                  <c:v>0.62760455891951539</c:v>
                </c:pt>
                <c:pt idx="100">
                  <c:v>0.63388060450871053</c:v>
                </c:pt>
                <c:pt idx="101">
                  <c:v>0.64015665009790568</c:v>
                </c:pt>
                <c:pt idx="102">
                  <c:v>0.64643269568710082</c:v>
                </c:pt>
                <c:pt idx="103">
                  <c:v>0.65270874127629597</c:v>
                </c:pt>
                <c:pt idx="104">
                  <c:v>0.65898478686549111</c:v>
                </c:pt>
                <c:pt idx="105">
                  <c:v>0.66526083245468626</c:v>
                </c:pt>
                <c:pt idx="106">
                  <c:v>0.6715368780438814</c:v>
                </c:pt>
                <c:pt idx="107">
                  <c:v>0.67781292363307655</c:v>
                </c:pt>
                <c:pt idx="108">
                  <c:v>0.68408896922227169</c:v>
                </c:pt>
                <c:pt idx="109">
                  <c:v>0.69036501481146684</c:v>
                </c:pt>
                <c:pt idx="110">
                  <c:v>0.69664106040066198</c:v>
                </c:pt>
                <c:pt idx="111">
                  <c:v>0.70291710598985713</c:v>
                </c:pt>
                <c:pt idx="112">
                  <c:v>0.70919315157905227</c:v>
                </c:pt>
                <c:pt idx="113">
                  <c:v>0.71546919716824742</c:v>
                </c:pt>
                <c:pt idx="114">
                  <c:v>0.72174524275744256</c:v>
                </c:pt>
                <c:pt idx="115">
                  <c:v>0.72802128834663771</c:v>
                </c:pt>
                <c:pt idx="116">
                  <c:v>0.73429733393583285</c:v>
                </c:pt>
                <c:pt idx="117">
                  <c:v>0.740573379525028</c:v>
                </c:pt>
                <c:pt idx="118">
                  <c:v>0.74684942511422314</c:v>
                </c:pt>
                <c:pt idx="119">
                  <c:v>0.75312547070341829</c:v>
                </c:pt>
                <c:pt idx="120">
                  <c:v>0.75940151629261343</c:v>
                </c:pt>
                <c:pt idx="121">
                  <c:v>0.76567756188180858</c:v>
                </c:pt>
                <c:pt idx="122">
                  <c:v>0.77195360747100372</c:v>
                </c:pt>
                <c:pt idx="123">
                  <c:v>0.77822965306019887</c:v>
                </c:pt>
                <c:pt idx="124">
                  <c:v>0.78450569864939401</c:v>
                </c:pt>
                <c:pt idx="125">
                  <c:v>0.79078174423858916</c:v>
                </c:pt>
                <c:pt idx="126">
                  <c:v>0.7970577898277843</c:v>
                </c:pt>
                <c:pt idx="127">
                  <c:v>0.80333383541697945</c:v>
                </c:pt>
                <c:pt idx="128">
                  <c:v>0.80960988100617459</c:v>
                </c:pt>
                <c:pt idx="129">
                  <c:v>0.81588592659536974</c:v>
                </c:pt>
                <c:pt idx="130">
                  <c:v>0.82216197218456488</c:v>
                </c:pt>
                <c:pt idx="131">
                  <c:v>0.82843801777376003</c:v>
                </c:pt>
                <c:pt idx="132">
                  <c:v>0.83471406336295517</c:v>
                </c:pt>
                <c:pt idx="133">
                  <c:v>0.84099010895215032</c:v>
                </c:pt>
                <c:pt idx="134">
                  <c:v>0.84726615454134546</c:v>
                </c:pt>
                <c:pt idx="135">
                  <c:v>0.85354220013054061</c:v>
                </c:pt>
                <c:pt idx="136">
                  <c:v>0.85981824571973575</c:v>
                </c:pt>
                <c:pt idx="137">
                  <c:v>0.8660942913089309</c:v>
                </c:pt>
                <c:pt idx="138">
                  <c:v>0.87237033689812604</c:v>
                </c:pt>
                <c:pt idx="139">
                  <c:v>0.87864638248732119</c:v>
                </c:pt>
                <c:pt idx="140">
                  <c:v>0.88492242807651633</c:v>
                </c:pt>
                <c:pt idx="141">
                  <c:v>0.89119847366571148</c:v>
                </c:pt>
                <c:pt idx="142">
                  <c:v>0.89747451925490662</c:v>
                </c:pt>
                <c:pt idx="143">
                  <c:v>0.90375056484410177</c:v>
                </c:pt>
                <c:pt idx="144">
                  <c:v>0.91002661043329691</c:v>
                </c:pt>
                <c:pt idx="145">
                  <c:v>0.91630265602249206</c:v>
                </c:pt>
                <c:pt idx="146">
                  <c:v>0.9225787016116872</c:v>
                </c:pt>
                <c:pt idx="147">
                  <c:v>0.92885474720088235</c:v>
                </c:pt>
                <c:pt idx="148">
                  <c:v>0.93513079279007749</c:v>
                </c:pt>
                <c:pt idx="149">
                  <c:v>0.94140683837927264</c:v>
                </c:pt>
                <c:pt idx="150">
                  <c:v>0.94768288396846778</c:v>
                </c:pt>
                <c:pt idx="151">
                  <c:v>0.95395892955766293</c:v>
                </c:pt>
                <c:pt idx="152">
                  <c:v>0.96023497514685807</c:v>
                </c:pt>
                <c:pt idx="153">
                  <c:v>0.96651102073605322</c:v>
                </c:pt>
                <c:pt idx="154">
                  <c:v>0.97278706632524836</c:v>
                </c:pt>
                <c:pt idx="155">
                  <c:v>0.97906311191444351</c:v>
                </c:pt>
                <c:pt idx="156">
                  <c:v>0.98533915750363865</c:v>
                </c:pt>
                <c:pt idx="157">
                  <c:v>0.9916152030928338</c:v>
                </c:pt>
                <c:pt idx="158">
                  <c:v>0.99789124868202894</c:v>
                </c:pt>
                <c:pt idx="159">
                  <c:v>1.0041672942712241</c:v>
                </c:pt>
                <c:pt idx="160">
                  <c:v>1.0104433398604193</c:v>
                </c:pt>
                <c:pt idx="161">
                  <c:v>1.0167193854496146</c:v>
                </c:pt>
                <c:pt idx="162">
                  <c:v>1.0229954310388099</c:v>
                </c:pt>
                <c:pt idx="163">
                  <c:v>1.0292714766280051</c:v>
                </c:pt>
                <c:pt idx="164">
                  <c:v>1.0355475222172004</c:v>
                </c:pt>
                <c:pt idx="165">
                  <c:v>1.0418235678063956</c:v>
                </c:pt>
                <c:pt idx="166">
                  <c:v>1.0480996133955909</c:v>
                </c:pt>
                <c:pt idx="167">
                  <c:v>1.0543756589847861</c:v>
                </c:pt>
                <c:pt idx="168">
                  <c:v>1.0606517045739814</c:v>
                </c:pt>
                <c:pt idx="169">
                  <c:v>1.0669277501631766</c:v>
                </c:pt>
                <c:pt idx="170">
                  <c:v>1.0732037957523719</c:v>
                </c:pt>
                <c:pt idx="171">
                  <c:v>1.0794798413415672</c:v>
                </c:pt>
                <c:pt idx="172">
                  <c:v>1.0857558869307624</c:v>
                </c:pt>
                <c:pt idx="173">
                  <c:v>1.0920319325199577</c:v>
                </c:pt>
                <c:pt idx="174">
                  <c:v>1.0983079781091529</c:v>
                </c:pt>
                <c:pt idx="175">
                  <c:v>1.1045840236983482</c:v>
                </c:pt>
                <c:pt idx="176">
                  <c:v>1.1108600692875434</c:v>
                </c:pt>
                <c:pt idx="177">
                  <c:v>1.1171361148767387</c:v>
                </c:pt>
                <c:pt idx="178">
                  <c:v>1.123412160465934</c:v>
                </c:pt>
                <c:pt idx="179">
                  <c:v>1.1296882060551292</c:v>
                </c:pt>
                <c:pt idx="180">
                  <c:v>1.1359642516443245</c:v>
                </c:pt>
                <c:pt idx="181">
                  <c:v>1.1422402972335197</c:v>
                </c:pt>
                <c:pt idx="182">
                  <c:v>1.148516342822715</c:v>
                </c:pt>
                <c:pt idx="183">
                  <c:v>1.1547923884119102</c:v>
                </c:pt>
                <c:pt idx="184">
                  <c:v>1.1610684340011055</c:v>
                </c:pt>
                <c:pt idx="185">
                  <c:v>1.1673444795903007</c:v>
                </c:pt>
                <c:pt idx="186">
                  <c:v>1.173620525179496</c:v>
                </c:pt>
                <c:pt idx="187">
                  <c:v>1.1798965707686913</c:v>
                </c:pt>
                <c:pt idx="188">
                  <c:v>1.1861726163578865</c:v>
                </c:pt>
                <c:pt idx="189">
                  <c:v>1.1924486619470818</c:v>
                </c:pt>
                <c:pt idx="190">
                  <c:v>1.198724707536277</c:v>
                </c:pt>
                <c:pt idx="191">
                  <c:v>1.2050007531254723</c:v>
                </c:pt>
                <c:pt idx="192">
                  <c:v>1.2112767987146675</c:v>
                </c:pt>
                <c:pt idx="193">
                  <c:v>1.2175528443038628</c:v>
                </c:pt>
              </c:numCache>
            </c:numRef>
          </c:cat>
          <c:val>
            <c:numRef>
              <c:f>Analysis_cont!$X$21:$X$214</c:f>
              <c:numCache>
                <c:formatCode>General</c:formatCode>
                <c:ptCount val="194"/>
                <c:pt idx="0">
                  <c:v>11.398514851485162</c:v>
                </c:pt>
                <c:pt idx="1">
                  <c:v>13.217821782178234</c:v>
                </c:pt>
                <c:pt idx="2">
                  <c:v>14.740099009901007</c:v>
                </c:pt>
                <c:pt idx="3">
                  <c:v>16.336633663366356</c:v>
                </c:pt>
                <c:pt idx="4">
                  <c:v>18.230198019802003</c:v>
                </c:pt>
                <c:pt idx="5">
                  <c:v>20.272277227722796</c:v>
                </c:pt>
                <c:pt idx="6">
                  <c:v>22.722772277227751</c:v>
                </c:pt>
                <c:pt idx="7">
                  <c:v>24.95049504950498</c:v>
                </c:pt>
                <c:pt idx="8">
                  <c:v>27.066831683168349</c:v>
                </c:pt>
                <c:pt idx="9">
                  <c:v>28.849009900990133</c:v>
                </c:pt>
                <c:pt idx="10">
                  <c:v>30.074257425742609</c:v>
                </c:pt>
                <c:pt idx="11">
                  <c:v>30.965346534653502</c:v>
                </c:pt>
                <c:pt idx="12">
                  <c:v>31.63366336633667</c:v>
                </c:pt>
                <c:pt idx="13">
                  <c:v>32.227722772277268</c:v>
                </c:pt>
                <c:pt idx="14">
                  <c:v>32.59900990099014</c:v>
                </c:pt>
                <c:pt idx="15">
                  <c:v>32.636138613861426</c:v>
                </c:pt>
                <c:pt idx="16">
                  <c:v>32.636138613861426</c:v>
                </c:pt>
                <c:pt idx="17">
                  <c:v>32.487623762376273</c:v>
                </c:pt>
                <c:pt idx="18">
                  <c:v>32.153465346534695</c:v>
                </c:pt>
                <c:pt idx="19">
                  <c:v>31.485148514851524</c:v>
                </c:pt>
                <c:pt idx="20">
                  <c:v>30.779702970297066</c:v>
                </c:pt>
                <c:pt idx="21">
                  <c:v>29.702970297029736</c:v>
                </c:pt>
                <c:pt idx="22">
                  <c:v>28.254950495049538</c:v>
                </c:pt>
                <c:pt idx="23">
                  <c:v>26.509900990099041</c:v>
                </c:pt>
                <c:pt idx="24">
                  <c:v>24.542079207920821</c:v>
                </c:pt>
                <c:pt idx="25">
                  <c:v>22.462871287128738</c:v>
                </c:pt>
                <c:pt idx="26">
                  <c:v>19.900990099009924</c:v>
                </c:pt>
                <c:pt idx="27">
                  <c:v>16.819306930693088</c:v>
                </c:pt>
                <c:pt idx="28">
                  <c:v>4.1955445544554504</c:v>
                </c:pt>
                <c:pt idx="29">
                  <c:v>3.6014851485148558</c:v>
                </c:pt>
                <c:pt idx="30">
                  <c:v>3.3787128712871328</c:v>
                </c:pt>
                <c:pt idx="31">
                  <c:v>4.5297029702970351</c:v>
                </c:pt>
                <c:pt idx="32">
                  <c:v>5.0123762376237684</c:v>
                </c:pt>
                <c:pt idx="33">
                  <c:v>4.2326732673267378</c:v>
                </c:pt>
                <c:pt idx="34">
                  <c:v>4.0841584158415891</c:v>
                </c:pt>
                <c:pt idx="35">
                  <c:v>4.4925742574257477</c:v>
                </c:pt>
                <c:pt idx="36">
                  <c:v>2.7103960396039635</c:v>
                </c:pt>
                <c:pt idx="37">
                  <c:v>29.405940594059441</c:v>
                </c:pt>
                <c:pt idx="38">
                  <c:v>32.301980198019841</c:v>
                </c:pt>
                <c:pt idx="39">
                  <c:v>34.232673267326774</c:v>
                </c:pt>
                <c:pt idx="40">
                  <c:v>35.903465346534695</c:v>
                </c:pt>
                <c:pt idx="41">
                  <c:v>36.980198019802025</c:v>
                </c:pt>
                <c:pt idx="42">
                  <c:v>37.500000000000043</c:v>
                </c:pt>
                <c:pt idx="43">
                  <c:v>37.759900990099055</c:v>
                </c:pt>
                <c:pt idx="44">
                  <c:v>37.797029702970342</c:v>
                </c:pt>
                <c:pt idx="45">
                  <c:v>37.500000000000043</c:v>
                </c:pt>
                <c:pt idx="46">
                  <c:v>36.683168316831726</c:v>
                </c:pt>
                <c:pt idx="47">
                  <c:v>35.792079207920835</c:v>
                </c:pt>
                <c:pt idx="48">
                  <c:v>34.752475247524792</c:v>
                </c:pt>
                <c:pt idx="49">
                  <c:v>33.898514851485189</c:v>
                </c:pt>
                <c:pt idx="50">
                  <c:v>33.49009900990103</c:v>
                </c:pt>
                <c:pt idx="51">
                  <c:v>32.970297029703012</c:v>
                </c:pt>
                <c:pt idx="52">
                  <c:v>32.784653465346572</c:v>
                </c:pt>
                <c:pt idx="53">
                  <c:v>32.821782178217859</c:v>
                </c:pt>
                <c:pt idx="54">
                  <c:v>33.044554455445585</c:v>
                </c:pt>
                <c:pt idx="55">
                  <c:v>33.118811881188158</c:v>
                </c:pt>
                <c:pt idx="56">
                  <c:v>33.118811881188158</c:v>
                </c:pt>
                <c:pt idx="57">
                  <c:v>33.155940594059444</c:v>
                </c:pt>
                <c:pt idx="58">
                  <c:v>33.007425742574299</c:v>
                </c:pt>
                <c:pt idx="59">
                  <c:v>32.52475247524756</c:v>
                </c:pt>
                <c:pt idx="60">
                  <c:v>31.63366336633667</c:v>
                </c:pt>
                <c:pt idx="61">
                  <c:v>30.445544554455481</c:v>
                </c:pt>
                <c:pt idx="62">
                  <c:v>29.071782178217855</c:v>
                </c:pt>
                <c:pt idx="63">
                  <c:v>27.363861386138645</c:v>
                </c:pt>
                <c:pt idx="64">
                  <c:v>25.247524752475279</c:v>
                </c:pt>
                <c:pt idx="65">
                  <c:v>23.094059405940623</c:v>
                </c:pt>
                <c:pt idx="66">
                  <c:v>20.569306930693095</c:v>
                </c:pt>
                <c:pt idx="67">
                  <c:v>18.081683168316854</c:v>
                </c:pt>
                <c:pt idx="68">
                  <c:v>1.7821782178217842</c:v>
                </c:pt>
                <c:pt idx="69">
                  <c:v>34.56683168316836</c:v>
                </c:pt>
                <c:pt idx="70">
                  <c:v>37.42574257425747</c:v>
                </c:pt>
                <c:pt idx="71">
                  <c:v>40.990099009901037</c:v>
                </c:pt>
                <c:pt idx="72">
                  <c:v>43.960396039604014</c:v>
                </c:pt>
                <c:pt idx="73">
                  <c:v>46.299504950495106</c:v>
                </c:pt>
                <c:pt idx="74">
                  <c:v>48.750000000000057</c:v>
                </c:pt>
                <c:pt idx="75">
                  <c:v>49.975247524752533</c:v>
                </c:pt>
                <c:pt idx="76">
                  <c:v>50.717821782178277</c:v>
                </c:pt>
                <c:pt idx="77">
                  <c:v>51.460396039604021</c:v>
                </c:pt>
                <c:pt idx="78">
                  <c:v>51.905940594059466</c:v>
                </c:pt>
                <c:pt idx="79">
                  <c:v>52.277227722772338</c:v>
                </c:pt>
                <c:pt idx="80">
                  <c:v>52.462871287128777</c:v>
                </c:pt>
                <c:pt idx="81">
                  <c:v>52.425742574257491</c:v>
                </c:pt>
                <c:pt idx="82">
                  <c:v>52.351485148514911</c:v>
                </c:pt>
                <c:pt idx="83">
                  <c:v>52.128712871287192</c:v>
                </c:pt>
                <c:pt idx="84">
                  <c:v>51.868811881188179</c:v>
                </c:pt>
                <c:pt idx="85">
                  <c:v>51.237623762376295</c:v>
                </c:pt>
                <c:pt idx="86">
                  <c:v>50.569306930693131</c:v>
                </c:pt>
                <c:pt idx="87">
                  <c:v>49.60396039603966</c:v>
                </c:pt>
                <c:pt idx="88">
                  <c:v>48.452970297029758</c:v>
                </c:pt>
                <c:pt idx="89">
                  <c:v>46.930693069306983</c:v>
                </c:pt>
                <c:pt idx="90">
                  <c:v>45.371287128712922</c:v>
                </c:pt>
                <c:pt idx="91">
                  <c:v>43.663366336633715</c:v>
                </c:pt>
                <c:pt idx="92">
                  <c:v>41.658415841584208</c:v>
                </c:pt>
                <c:pt idx="93">
                  <c:v>39.28217821782183</c:v>
                </c:pt>
                <c:pt idx="94">
                  <c:v>36.683168316831726</c:v>
                </c:pt>
                <c:pt idx="95">
                  <c:v>33.60148514851489</c:v>
                </c:pt>
                <c:pt idx="96">
                  <c:v>12.920792079207937</c:v>
                </c:pt>
                <c:pt idx="97">
                  <c:v>10.544554455445557</c:v>
                </c:pt>
                <c:pt idx="98">
                  <c:v>8.8366336633663476</c:v>
                </c:pt>
                <c:pt idx="99">
                  <c:v>8.2797029702970395</c:v>
                </c:pt>
                <c:pt idx="100">
                  <c:v>8.6138613861386233</c:v>
                </c:pt>
                <c:pt idx="101">
                  <c:v>8.3539603960396143</c:v>
                </c:pt>
                <c:pt idx="102">
                  <c:v>7.2029702970297116</c:v>
                </c:pt>
                <c:pt idx="103">
                  <c:v>1.7821782178217842</c:v>
                </c:pt>
                <c:pt idx="104">
                  <c:v>3.1188118811881225</c:v>
                </c:pt>
                <c:pt idx="105">
                  <c:v>36.757425742574299</c:v>
                </c:pt>
                <c:pt idx="106">
                  <c:v>40.28465346534658</c:v>
                </c:pt>
                <c:pt idx="107">
                  <c:v>43.069306930693124</c:v>
                </c:pt>
                <c:pt idx="108">
                  <c:v>45.668316831683221</c:v>
                </c:pt>
                <c:pt idx="109">
                  <c:v>47.970297029703026</c:v>
                </c:pt>
                <c:pt idx="110">
                  <c:v>49.60396039603966</c:v>
                </c:pt>
                <c:pt idx="111">
                  <c:v>50.940594059406003</c:v>
                </c:pt>
                <c:pt idx="112">
                  <c:v>51.905940594059466</c:v>
                </c:pt>
                <c:pt idx="113">
                  <c:v>52.574257425742637</c:v>
                </c:pt>
                <c:pt idx="114">
                  <c:v>52.982673267326795</c:v>
                </c:pt>
                <c:pt idx="115">
                  <c:v>52.945544554455509</c:v>
                </c:pt>
                <c:pt idx="116">
                  <c:v>52.685643564356496</c:v>
                </c:pt>
                <c:pt idx="117">
                  <c:v>52.202970297029765</c:v>
                </c:pt>
                <c:pt idx="118">
                  <c:v>51.64603960396046</c:v>
                </c:pt>
                <c:pt idx="119">
                  <c:v>50.79207920792085</c:v>
                </c:pt>
                <c:pt idx="120">
                  <c:v>49.752475247524814</c:v>
                </c:pt>
                <c:pt idx="121">
                  <c:v>48.750000000000057</c:v>
                </c:pt>
                <c:pt idx="122">
                  <c:v>47.599009900990154</c:v>
                </c:pt>
                <c:pt idx="123">
                  <c:v>46.485148514851538</c:v>
                </c:pt>
                <c:pt idx="124">
                  <c:v>45.371287128712922</c:v>
                </c:pt>
                <c:pt idx="125">
                  <c:v>44.034653465346587</c:v>
                </c:pt>
                <c:pt idx="126">
                  <c:v>42.846534653465397</c:v>
                </c:pt>
                <c:pt idx="127">
                  <c:v>41.547029702970349</c:v>
                </c:pt>
                <c:pt idx="128">
                  <c:v>40.321782178217866</c:v>
                </c:pt>
                <c:pt idx="129">
                  <c:v>39.17079207920797</c:v>
                </c:pt>
                <c:pt idx="130">
                  <c:v>37.871287128712915</c:v>
                </c:pt>
                <c:pt idx="131">
                  <c:v>37.017326732673311</c:v>
                </c:pt>
                <c:pt idx="132">
                  <c:v>36.014851485148554</c:v>
                </c:pt>
                <c:pt idx="133">
                  <c:v>35.049504950495091</c:v>
                </c:pt>
                <c:pt idx="134">
                  <c:v>34.009900990099048</c:v>
                </c:pt>
                <c:pt idx="135">
                  <c:v>32.896039603960432</c:v>
                </c:pt>
                <c:pt idx="136">
                  <c:v>31.410891089108947</c:v>
                </c:pt>
                <c:pt idx="137">
                  <c:v>29.925742574257463</c:v>
                </c:pt>
                <c:pt idx="138">
                  <c:v>27.84653465346538</c:v>
                </c:pt>
                <c:pt idx="139">
                  <c:v>25.915841584158446</c:v>
                </c:pt>
                <c:pt idx="140">
                  <c:v>23.539603960396068</c:v>
                </c:pt>
                <c:pt idx="141">
                  <c:v>21.01485148514854</c:v>
                </c:pt>
                <c:pt idx="142">
                  <c:v>17.933168316831704</c:v>
                </c:pt>
                <c:pt idx="143">
                  <c:v>2.7475247524752509</c:v>
                </c:pt>
                <c:pt idx="144">
                  <c:v>3.3415841584158454</c:v>
                </c:pt>
                <c:pt idx="145">
                  <c:v>2.3762376237623792</c:v>
                </c:pt>
                <c:pt idx="146">
                  <c:v>4.6782178217821837</c:v>
                </c:pt>
                <c:pt idx="147">
                  <c:v>6.2004950495049576</c:v>
                </c:pt>
                <c:pt idx="148">
                  <c:v>5.5693069306930756</c:v>
                </c:pt>
                <c:pt idx="149">
                  <c:v>15.334158415841602</c:v>
                </c:pt>
                <c:pt idx="150">
                  <c:v>17.413366336633683</c:v>
                </c:pt>
                <c:pt idx="151">
                  <c:v>19.009900990099034</c:v>
                </c:pt>
                <c:pt idx="152">
                  <c:v>20.420792079207946</c:v>
                </c:pt>
                <c:pt idx="153">
                  <c:v>20.792079207920818</c:v>
                </c:pt>
                <c:pt idx="154">
                  <c:v>20.643564356435668</c:v>
                </c:pt>
                <c:pt idx="155">
                  <c:v>19.93811881188121</c:v>
                </c:pt>
                <c:pt idx="156">
                  <c:v>18.712871287128735</c:v>
                </c:pt>
                <c:pt idx="157">
                  <c:v>17.33910891089111</c:v>
                </c:pt>
                <c:pt idx="158">
                  <c:v>15.594059405940612</c:v>
                </c:pt>
                <c:pt idx="159">
                  <c:v>13.514851485148531</c:v>
                </c:pt>
                <c:pt idx="160">
                  <c:v>11.287128712871301</c:v>
                </c:pt>
                <c:pt idx="161">
                  <c:v>2.1534653465346558</c:v>
                </c:pt>
                <c:pt idx="162">
                  <c:v>18.415841584158439</c:v>
                </c:pt>
                <c:pt idx="163">
                  <c:v>21.608910891089135</c:v>
                </c:pt>
                <c:pt idx="164">
                  <c:v>22.871287128712897</c:v>
                </c:pt>
                <c:pt idx="165">
                  <c:v>23.353960396039632</c:v>
                </c:pt>
                <c:pt idx="166">
                  <c:v>23.13118811881191</c:v>
                </c:pt>
                <c:pt idx="167">
                  <c:v>22.165841584158443</c:v>
                </c:pt>
                <c:pt idx="168">
                  <c:v>20.866336633663391</c:v>
                </c:pt>
                <c:pt idx="169">
                  <c:v>19.603960396039628</c:v>
                </c:pt>
                <c:pt idx="170">
                  <c:v>18.712871287128735</c:v>
                </c:pt>
                <c:pt idx="171">
                  <c:v>18.378712871287149</c:v>
                </c:pt>
                <c:pt idx="172">
                  <c:v>18.490099009901012</c:v>
                </c:pt>
                <c:pt idx="173">
                  <c:v>18.712871287128735</c:v>
                </c:pt>
                <c:pt idx="174">
                  <c:v>19.009900990099034</c:v>
                </c:pt>
                <c:pt idx="175">
                  <c:v>19.269801980198043</c:v>
                </c:pt>
                <c:pt idx="176">
                  <c:v>19.306930693069329</c:v>
                </c:pt>
                <c:pt idx="177">
                  <c:v>19.492574257425765</c:v>
                </c:pt>
                <c:pt idx="178">
                  <c:v>19.529702970297052</c:v>
                </c:pt>
                <c:pt idx="179">
                  <c:v>19.455445544554479</c:v>
                </c:pt>
                <c:pt idx="180">
                  <c:v>19.344059405940616</c:v>
                </c:pt>
                <c:pt idx="181">
                  <c:v>19.232673267326756</c:v>
                </c:pt>
                <c:pt idx="182">
                  <c:v>19.19554455445547</c:v>
                </c:pt>
                <c:pt idx="183">
                  <c:v>19.19554455445547</c:v>
                </c:pt>
                <c:pt idx="184">
                  <c:v>19.15841584158418</c:v>
                </c:pt>
                <c:pt idx="185">
                  <c:v>19.084158415841607</c:v>
                </c:pt>
                <c:pt idx="186">
                  <c:v>18.972772277227744</c:v>
                </c:pt>
                <c:pt idx="187">
                  <c:v>18.638613861386162</c:v>
                </c:pt>
                <c:pt idx="188">
                  <c:v>17.933168316831704</c:v>
                </c:pt>
                <c:pt idx="189">
                  <c:v>17.079207920792101</c:v>
                </c:pt>
                <c:pt idx="190">
                  <c:v>15.928217821782196</c:v>
                </c:pt>
                <c:pt idx="191">
                  <c:v>14.368811881188135</c:v>
                </c:pt>
                <c:pt idx="192">
                  <c:v>12.623762376237639</c:v>
                </c:pt>
                <c:pt idx="193">
                  <c:v>4.6782178217821837</c:v>
                </c:pt>
              </c:numCache>
            </c:numRef>
          </c:val>
          <c:smooth val="0"/>
          <c:extLst xmlns:c16r2="http://schemas.microsoft.com/office/drawing/2015/06/chart">
            <c:ext xmlns:c16="http://schemas.microsoft.com/office/drawing/2014/chart" uri="{C3380CC4-5D6E-409C-BE32-E72D297353CC}">
              <c16:uniqueId val="{00000000-F34F-42A6-B9F0-F3A7931DA198}"/>
            </c:ext>
          </c:extLst>
        </c:ser>
        <c:dLbls>
          <c:showLegendKey val="0"/>
          <c:showVal val="0"/>
          <c:showCatName val="0"/>
          <c:showSerName val="0"/>
          <c:showPercent val="0"/>
          <c:showBubbleSize val="0"/>
        </c:dLbls>
        <c:marker val="1"/>
        <c:smooth val="0"/>
        <c:axId val="539129344"/>
        <c:axId val="539131264"/>
      </c:lineChart>
      <c:catAx>
        <c:axId val="539129344"/>
        <c:scaling>
          <c:orientation val="minMax"/>
        </c:scaling>
        <c:delete val="0"/>
        <c:axPos val="b"/>
        <c:title>
          <c:tx>
            <c:rich>
              <a:bodyPr/>
              <a:lstStyle/>
              <a:p>
                <a:pPr>
                  <a:defRPr/>
                </a:pPr>
                <a:r>
                  <a:rPr lang="en-GB"/>
                  <a:t>t (s)</a:t>
                </a:r>
              </a:p>
            </c:rich>
          </c:tx>
          <c:overlay val="0"/>
        </c:title>
        <c:numFmt formatCode="0.000" sourceLinked="1"/>
        <c:majorTickMark val="in"/>
        <c:minorTickMark val="none"/>
        <c:tickLblPos val="nextTo"/>
        <c:crossAx val="539131264"/>
        <c:crosses val="autoZero"/>
        <c:auto val="1"/>
        <c:lblAlgn val="ctr"/>
        <c:lblOffset val="100"/>
        <c:tickLblSkip val="50"/>
        <c:tickMarkSkip val="25"/>
        <c:noMultiLvlLbl val="0"/>
      </c:catAx>
      <c:valAx>
        <c:axId val="539131264"/>
        <c:scaling>
          <c:orientation val="minMax"/>
          <c:max val="55"/>
          <c:min val="0"/>
        </c:scaling>
        <c:delete val="0"/>
        <c:axPos val="l"/>
        <c:title>
          <c:tx>
            <c:rich>
              <a:bodyPr rot="-5400000" vert="horz"/>
              <a:lstStyle/>
              <a:p>
                <a:pPr>
                  <a:defRPr/>
                </a:pPr>
                <a:r>
                  <a:rPr lang="en-GB"/>
                  <a:t>Bead height (mm)</a:t>
                </a:r>
              </a:p>
            </c:rich>
          </c:tx>
          <c:overlay val="0"/>
        </c:title>
        <c:numFmt formatCode="General" sourceLinked="1"/>
        <c:majorTickMark val="in"/>
        <c:minorTickMark val="none"/>
        <c:tickLblPos val="nextTo"/>
        <c:crossAx val="539129344"/>
        <c:crosses val="autoZero"/>
        <c:crossBetween val="between"/>
      </c:valAx>
      <c:spPr>
        <a:ln w="1905">
          <a:solidFill>
            <a:schemeClr val="bg1">
              <a:lumMod val="50000"/>
            </a:schemeClr>
          </a:solidFill>
        </a:ln>
      </c:spPr>
    </c:plotArea>
    <c:plotVisOnly val="1"/>
    <c:dispBlanksAs val="gap"/>
    <c:showDLblsOverMax val="0"/>
  </c:chart>
  <c:spPr>
    <a:ln>
      <a:noFill/>
    </a:ln>
  </c:spPr>
  <c:externalData r:id="rId1">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265966754155731"/>
          <c:y val="2.9577132711760875E-2"/>
          <c:w val="0.69317513393017649"/>
          <c:h val="0.69229255274376511"/>
        </c:manualLayout>
      </c:layout>
      <c:lineChart>
        <c:grouping val="standard"/>
        <c:varyColors val="0"/>
        <c:ser>
          <c:idx val="0"/>
          <c:order val="0"/>
          <c:tx>
            <c:strRef>
              <c:f>Analysis_cont!$Z$2</c:f>
              <c:strCache>
                <c:ptCount val="1"/>
                <c:pt idx="0">
                  <c:v>7.37</c:v>
                </c:pt>
              </c:strCache>
            </c:strRef>
          </c:tx>
          <c:marker>
            <c:symbol val="none"/>
          </c:marker>
          <c:cat>
            <c:numRef>
              <c:f>Analysis_cont!$O$3:$O$196</c:f>
              <c:numCache>
                <c:formatCode>0.000</c:formatCode>
                <c:ptCount val="194"/>
                <c:pt idx="0">
                  <c:v>6.2760455891951597E-3</c:v>
                </c:pt>
                <c:pt idx="1">
                  <c:v>1.2552091178390319E-2</c:v>
                </c:pt>
                <c:pt idx="2">
                  <c:v>1.882813676758548E-2</c:v>
                </c:pt>
                <c:pt idx="3">
                  <c:v>2.5104182356780639E-2</c:v>
                </c:pt>
                <c:pt idx="4">
                  <c:v>3.1380227945975801E-2</c:v>
                </c:pt>
                <c:pt idx="5">
                  <c:v>3.765627353517096E-2</c:v>
                </c:pt>
                <c:pt idx="6">
                  <c:v>4.3932319124366119E-2</c:v>
                </c:pt>
                <c:pt idx="7">
                  <c:v>5.0208364713561278E-2</c:v>
                </c:pt>
                <c:pt idx="8">
                  <c:v>5.6484410302756437E-2</c:v>
                </c:pt>
                <c:pt idx="9">
                  <c:v>6.2760455891951603E-2</c:v>
                </c:pt>
                <c:pt idx="10">
                  <c:v>6.9036501481146761E-2</c:v>
                </c:pt>
                <c:pt idx="11">
                  <c:v>7.531254707034192E-2</c:v>
                </c:pt>
                <c:pt idx="12">
                  <c:v>8.1588592659537079E-2</c:v>
                </c:pt>
                <c:pt idx="13">
                  <c:v>8.7864638248732238E-2</c:v>
                </c:pt>
                <c:pt idx="14">
                  <c:v>9.4140683837927397E-2</c:v>
                </c:pt>
                <c:pt idx="15">
                  <c:v>0.10041672942712256</c:v>
                </c:pt>
                <c:pt idx="16">
                  <c:v>0.10669277501631771</c:v>
                </c:pt>
                <c:pt idx="17">
                  <c:v>0.11296882060551287</c:v>
                </c:pt>
                <c:pt idx="18">
                  <c:v>0.11924486619470803</c:v>
                </c:pt>
                <c:pt idx="19">
                  <c:v>0.12552091178390321</c:v>
                </c:pt>
                <c:pt idx="20">
                  <c:v>0.13179695737309838</c:v>
                </c:pt>
                <c:pt idx="21">
                  <c:v>0.13807300296229355</c:v>
                </c:pt>
                <c:pt idx="22">
                  <c:v>0.14434904855148872</c:v>
                </c:pt>
                <c:pt idx="23">
                  <c:v>0.1506250941406839</c:v>
                </c:pt>
                <c:pt idx="24">
                  <c:v>0.15690113972987907</c:v>
                </c:pt>
                <c:pt idx="25">
                  <c:v>0.16317718531907424</c:v>
                </c:pt>
                <c:pt idx="26">
                  <c:v>0.16945323090826941</c:v>
                </c:pt>
                <c:pt idx="27">
                  <c:v>0.17572927649746459</c:v>
                </c:pt>
                <c:pt idx="28">
                  <c:v>0.18200532208665976</c:v>
                </c:pt>
                <c:pt idx="29">
                  <c:v>0.18828136767585493</c:v>
                </c:pt>
                <c:pt idx="30">
                  <c:v>0.19455741326505011</c:v>
                </c:pt>
                <c:pt idx="31">
                  <c:v>0.20083345885424528</c:v>
                </c:pt>
                <c:pt idx="32">
                  <c:v>0.20710950444344045</c:v>
                </c:pt>
                <c:pt idx="33">
                  <c:v>0.21338555003263562</c:v>
                </c:pt>
                <c:pt idx="34">
                  <c:v>0.2196615956218308</c:v>
                </c:pt>
                <c:pt idx="35">
                  <c:v>0.22593764121102597</c:v>
                </c:pt>
                <c:pt idx="36">
                  <c:v>0.23221368680022114</c:v>
                </c:pt>
                <c:pt idx="37">
                  <c:v>0.23848973238941631</c:v>
                </c:pt>
                <c:pt idx="38">
                  <c:v>0.24476577797861149</c:v>
                </c:pt>
                <c:pt idx="39">
                  <c:v>0.25104182356780663</c:v>
                </c:pt>
                <c:pt idx="40">
                  <c:v>0.25731786915700178</c:v>
                </c:pt>
                <c:pt idx="41">
                  <c:v>0.26359391474619692</c:v>
                </c:pt>
                <c:pt idx="42">
                  <c:v>0.26986996033539207</c:v>
                </c:pt>
                <c:pt idx="43">
                  <c:v>0.27614600592458721</c:v>
                </c:pt>
                <c:pt idx="44">
                  <c:v>0.28242205151378236</c:v>
                </c:pt>
                <c:pt idx="45">
                  <c:v>0.2886980971029775</c:v>
                </c:pt>
                <c:pt idx="46">
                  <c:v>0.29497414269217265</c:v>
                </c:pt>
                <c:pt idx="47">
                  <c:v>0.30125018828136779</c:v>
                </c:pt>
                <c:pt idx="48">
                  <c:v>0.30752623387056294</c:v>
                </c:pt>
                <c:pt idx="49">
                  <c:v>0.31380227945975808</c:v>
                </c:pt>
                <c:pt idx="50">
                  <c:v>0.32007832504895323</c:v>
                </c:pt>
                <c:pt idx="51">
                  <c:v>0.32635437063814837</c:v>
                </c:pt>
                <c:pt idx="52">
                  <c:v>0.33263041622734352</c:v>
                </c:pt>
                <c:pt idx="53">
                  <c:v>0.33890646181653866</c:v>
                </c:pt>
                <c:pt idx="54">
                  <c:v>0.34518250740573381</c:v>
                </c:pt>
                <c:pt idx="55">
                  <c:v>0.35145855299492895</c:v>
                </c:pt>
                <c:pt idx="56">
                  <c:v>0.3577345985841241</c:v>
                </c:pt>
                <c:pt idx="57">
                  <c:v>0.36401064417331924</c:v>
                </c:pt>
                <c:pt idx="58">
                  <c:v>0.37028668976251439</c:v>
                </c:pt>
                <c:pt idx="59">
                  <c:v>0.37656273535170953</c:v>
                </c:pt>
                <c:pt idx="60">
                  <c:v>0.38283878094090468</c:v>
                </c:pt>
                <c:pt idx="61">
                  <c:v>0.38911482653009982</c:v>
                </c:pt>
                <c:pt idx="62">
                  <c:v>0.39539087211929497</c:v>
                </c:pt>
                <c:pt idx="63">
                  <c:v>0.40166691770849011</c:v>
                </c:pt>
                <c:pt idx="64">
                  <c:v>0.40794296329768526</c:v>
                </c:pt>
                <c:pt idx="65">
                  <c:v>0.4142190088868804</c:v>
                </c:pt>
                <c:pt idx="66">
                  <c:v>0.42049505447607555</c:v>
                </c:pt>
                <c:pt idx="67">
                  <c:v>0.42677110006527069</c:v>
                </c:pt>
                <c:pt idx="68">
                  <c:v>0.43304714565446584</c:v>
                </c:pt>
                <c:pt idx="69">
                  <c:v>0.43932319124366098</c:v>
                </c:pt>
                <c:pt idx="70">
                  <c:v>0.44559923683285613</c:v>
                </c:pt>
                <c:pt idx="71">
                  <c:v>0.45187528242205127</c:v>
                </c:pt>
                <c:pt idx="72">
                  <c:v>0.45815132801124642</c:v>
                </c:pt>
                <c:pt idx="73">
                  <c:v>0.46442737360044156</c:v>
                </c:pt>
                <c:pt idx="74">
                  <c:v>0.47070341918963671</c:v>
                </c:pt>
                <c:pt idx="75">
                  <c:v>0.47697946477883185</c:v>
                </c:pt>
                <c:pt idx="76">
                  <c:v>0.483255510368027</c:v>
                </c:pt>
                <c:pt idx="77">
                  <c:v>0.48953155595722214</c:v>
                </c:pt>
                <c:pt idx="78">
                  <c:v>0.49580760154641729</c:v>
                </c:pt>
                <c:pt idx="79">
                  <c:v>0.50208364713561249</c:v>
                </c:pt>
                <c:pt idx="80">
                  <c:v>0.50835969272480763</c:v>
                </c:pt>
                <c:pt idx="81">
                  <c:v>0.51463573831400278</c:v>
                </c:pt>
                <c:pt idx="82">
                  <c:v>0.52091178390319792</c:v>
                </c:pt>
                <c:pt idx="83">
                  <c:v>0.52718782949239307</c:v>
                </c:pt>
                <c:pt idx="84">
                  <c:v>0.53346387508158821</c:v>
                </c:pt>
                <c:pt idx="85">
                  <c:v>0.53973992067078336</c:v>
                </c:pt>
                <c:pt idx="86">
                  <c:v>0.5460159662599785</c:v>
                </c:pt>
                <c:pt idx="87">
                  <c:v>0.55229201184917365</c:v>
                </c:pt>
                <c:pt idx="88">
                  <c:v>0.55856805743836879</c:v>
                </c:pt>
                <c:pt idx="89">
                  <c:v>0.56484410302756394</c:v>
                </c:pt>
                <c:pt idx="90">
                  <c:v>0.57112014861675908</c:v>
                </c:pt>
                <c:pt idx="91">
                  <c:v>0.57739619420595423</c:v>
                </c:pt>
                <c:pt idx="92">
                  <c:v>0.58367223979514937</c:v>
                </c:pt>
                <c:pt idx="93">
                  <c:v>0.58994828538434452</c:v>
                </c:pt>
                <c:pt idx="94">
                  <c:v>0.59622433097353966</c:v>
                </c:pt>
                <c:pt idx="95">
                  <c:v>0.60250037656273481</c:v>
                </c:pt>
                <c:pt idx="96">
                  <c:v>0.60877642215192995</c:v>
                </c:pt>
                <c:pt idx="97">
                  <c:v>0.6150524677411251</c:v>
                </c:pt>
                <c:pt idx="98">
                  <c:v>0.62132851333032024</c:v>
                </c:pt>
                <c:pt idx="99">
                  <c:v>0.62760455891951539</c:v>
                </c:pt>
                <c:pt idx="100">
                  <c:v>0.63388060450871053</c:v>
                </c:pt>
                <c:pt idx="101">
                  <c:v>0.64015665009790568</c:v>
                </c:pt>
                <c:pt idx="102">
                  <c:v>0.64643269568710082</c:v>
                </c:pt>
                <c:pt idx="103">
                  <c:v>0.65270874127629597</c:v>
                </c:pt>
                <c:pt idx="104">
                  <c:v>0.65898478686549111</c:v>
                </c:pt>
                <c:pt idx="105">
                  <c:v>0.66526083245468626</c:v>
                </c:pt>
                <c:pt idx="106">
                  <c:v>0.6715368780438814</c:v>
                </c:pt>
                <c:pt idx="107">
                  <c:v>0.67781292363307655</c:v>
                </c:pt>
                <c:pt idx="108">
                  <c:v>0.68408896922227169</c:v>
                </c:pt>
                <c:pt idx="109">
                  <c:v>0.69036501481146684</c:v>
                </c:pt>
                <c:pt idx="110">
                  <c:v>0.69664106040066198</c:v>
                </c:pt>
                <c:pt idx="111">
                  <c:v>0.70291710598985713</c:v>
                </c:pt>
                <c:pt idx="112">
                  <c:v>0.70919315157905227</c:v>
                </c:pt>
                <c:pt idx="113">
                  <c:v>0.71546919716824742</c:v>
                </c:pt>
                <c:pt idx="114">
                  <c:v>0.72174524275744256</c:v>
                </c:pt>
                <c:pt idx="115">
                  <c:v>0.72802128834663771</c:v>
                </c:pt>
                <c:pt idx="116">
                  <c:v>0.73429733393583285</c:v>
                </c:pt>
                <c:pt idx="117">
                  <c:v>0.740573379525028</c:v>
                </c:pt>
                <c:pt idx="118">
                  <c:v>0.74684942511422314</c:v>
                </c:pt>
                <c:pt idx="119">
                  <c:v>0.75312547070341829</c:v>
                </c:pt>
                <c:pt idx="120">
                  <c:v>0.75940151629261343</c:v>
                </c:pt>
                <c:pt idx="121">
                  <c:v>0.76567756188180858</c:v>
                </c:pt>
                <c:pt idx="122">
                  <c:v>0.77195360747100372</c:v>
                </c:pt>
                <c:pt idx="123">
                  <c:v>0.77822965306019887</c:v>
                </c:pt>
                <c:pt idx="124">
                  <c:v>0.78450569864939401</c:v>
                </c:pt>
                <c:pt idx="125">
                  <c:v>0.79078174423858916</c:v>
                </c:pt>
                <c:pt idx="126">
                  <c:v>0.7970577898277843</c:v>
                </c:pt>
                <c:pt idx="127">
                  <c:v>0.80333383541697945</c:v>
                </c:pt>
                <c:pt idx="128">
                  <c:v>0.80960988100617459</c:v>
                </c:pt>
                <c:pt idx="129">
                  <c:v>0.81588592659536974</c:v>
                </c:pt>
                <c:pt idx="130">
                  <c:v>0.82216197218456488</c:v>
                </c:pt>
                <c:pt idx="131">
                  <c:v>0.82843801777376003</c:v>
                </c:pt>
                <c:pt idx="132">
                  <c:v>0.83471406336295517</c:v>
                </c:pt>
                <c:pt idx="133">
                  <c:v>0.84099010895215032</c:v>
                </c:pt>
                <c:pt idx="134">
                  <c:v>0.84726615454134546</c:v>
                </c:pt>
                <c:pt idx="135">
                  <c:v>0.85354220013054061</c:v>
                </c:pt>
                <c:pt idx="136">
                  <c:v>0.85981824571973575</c:v>
                </c:pt>
                <c:pt idx="137">
                  <c:v>0.8660942913089309</c:v>
                </c:pt>
                <c:pt idx="138">
                  <c:v>0.87237033689812604</c:v>
                </c:pt>
                <c:pt idx="139">
                  <c:v>0.87864638248732119</c:v>
                </c:pt>
                <c:pt idx="140">
                  <c:v>0.88492242807651633</c:v>
                </c:pt>
                <c:pt idx="141">
                  <c:v>0.89119847366571148</c:v>
                </c:pt>
                <c:pt idx="142">
                  <c:v>0.89747451925490662</c:v>
                </c:pt>
                <c:pt idx="143">
                  <c:v>0.90375056484410177</c:v>
                </c:pt>
                <c:pt idx="144">
                  <c:v>0.91002661043329691</c:v>
                </c:pt>
                <c:pt idx="145">
                  <c:v>0.91630265602249206</c:v>
                </c:pt>
                <c:pt idx="146">
                  <c:v>0.9225787016116872</c:v>
                </c:pt>
                <c:pt idx="147">
                  <c:v>0.92885474720088235</c:v>
                </c:pt>
                <c:pt idx="148">
                  <c:v>0.93513079279007749</c:v>
                </c:pt>
                <c:pt idx="149">
                  <c:v>0.94140683837927264</c:v>
                </c:pt>
                <c:pt idx="150">
                  <c:v>0.94768288396846778</c:v>
                </c:pt>
                <c:pt idx="151">
                  <c:v>0.95395892955766293</c:v>
                </c:pt>
                <c:pt idx="152">
                  <c:v>0.96023497514685807</c:v>
                </c:pt>
                <c:pt idx="153">
                  <c:v>0.96651102073605322</c:v>
                </c:pt>
                <c:pt idx="154">
                  <c:v>0.97278706632524836</c:v>
                </c:pt>
                <c:pt idx="155">
                  <c:v>0.97906311191444351</c:v>
                </c:pt>
                <c:pt idx="156">
                  <c:v>0.98533915750363865</c:v>
                </c:pt>
                <c:pt idx="157">
                  <c:v>0.9916152030928338</c:v>
                </c:pt>
                <c:pt idx="158">
                  <c:v>0.99789124868202894</c:v>
                </c:pt>
                <c:pt idx="159">
                  <c:v>1.0041672942712241</c:v>
                </c:pt>
                <c:pt idx="160">
                  <c:v>1.0104433398604193</c:v>
                </c:pt>
                <c:pt idx="161">
                  <c:v>1.0167193854496146</c:v>
                </c:pt>
                <c:pt idx="162">
                  <c:v>1.0229954310388099</c:v>
                </c:pt>
                <c:pt idx="163">
                  <c:v>1.0292714766280051</c:v>
                </c:pt>
                <c:pt idx="164">
                  <c:v>1.0355475222172004</c:v>
                </c:pt>
                <c:pt idx="165">
                  <c:v>1.0418235678063956</c:v>
                </c:pt>
                <c:pt idx="166">
                  <c:v>1.0480996133955909</c:v>
                </c:pt>
                <c:pt idx="167">
                  <c:v>1.0543756589847861</c:v>
                </c:pt>
                <c:pt idx="168">
                  <c:v>1.0606517045739814</c:v>
                </c:pt>
                <c:pt idx="169">
                  <c:v>1.0669277501631766</c:v>
                </c:pt>
                <c:pt idx="170">
                  <c:v>1.0732037957523719</c:v>
                </c:pt>
                <c:pt idx="171">
                  <c:v>1.0794798413415672</c:v>
                </c:pt>
                <c:pt idx="172">
                  <c:v>1.0857558869307624</c:v>
                </c:pt>
                <c:pt idx="173">
                  <c:v>1.0920319325199577</c:v>
                </c:pt>
                <c:pt idx="174">
                  <c:v>1.0983079781091529</c:v>
                </c:pt>
                <c:pt idx="175">
                  <c:v>1.1045840236983482</c:v>
                </c:pt>
                <c:pt idx="176">
                  <c:v>1.1108600692875434</c:v>
                </c:pt>
                <c:pt idx="177">
                  <c:v>1.1171361148767387</c:v>
                </c:pt>
                <c:pt idx="178">
                  <c:v>1.123412160465934</c:v>
                </c:pt>
                <c:pt idx="179">
                  <c:v>1.1296882060551292</c:v>
                </c:pt>
                <c:pt idx="180">
                  <c:v>1.1359642516443245</c:v>
                </c:pt>
                <c:pt idx="181">
                  <c:v>1.1422402972335197</c:v>
                </c:pt>
                <c:pt idx="182">
                  <c:v>1.148516342822715</c:v>
                </c:pt>
                <c:pt idx="183">
                  <c:v>1.1547923884119102</c:v>
                </c:pt>
                <c:pt idx="184">
                  <c:v>1.1610684340011055</c:v>
                </c:pt>
                <c:pt idx="185">
                  <c:v>1.1673444795903007</c:v>
                </c:pt>
                <c:pt idx="186">
                  <c:v>1.173620525179496</c:v>
                </c:pt>
                <c:pt idx="187">
                  <c:v>1.1798965707686913</c:v>
                </c:pt>
                <c:pt idx="188">
                  <c:v>1.1861726163578865</c:v>
                </c:pt>
                <c:pt idx="189">
                  <c:v>1.1924486619470818</c:v>
                </c:pt>
                <c:pt idx="190">
                  <c:v>1.198724707536277</c:v>
                </c:pt>
                <c:pt idx="191">
                  <c:v>1.2050007531254723</c:v>
                </c:pt>
                <c:pt idx="192">
                  <c:v>1.2112767987146675</c:v>
                </c:pt>
                <c:pt idx="193">
                  <c:v>1.2175528443038628</c:v>
                </c:pt>
              </c:numCache>
            </c:numRef>
          </c:cat>
          <c:val>
            <c:numRef>
              <c:f>Analysis_cont!$Z$3:$Z$196</c:f>
              <c:numCache>
                <c:formatCode>General</c:formatCode>
                <c:ptCount val="194"/>
                <c:pt idx="0">
                  <c:v>59.368811881188186</c:v>
                </c:pt>
                <c:pt idx="1">
                  <c:v>58.032178217821851</c:v>
                </c:pt>
                <c:pt idx="2">
                  <c:v>56.806930693069376</c:v>
                </c:pt>
                <c:pt idx="3">
                  <c:v>55.470297029703033</c:v>
                </c:pt>
                <c:pt idx="4">
                  <c:v>53.836633663366399</c:v>
                </c:pt>
                <c:pt idx="5">
                  <c:v>52.314356435643624</c:v>
                </c:pt>
                <c:pt idx="6">
                  <c:v>50.717821782178277</c:v>
                </c:pt>
                <c:pt idx="7">
                  <c:v>49.158415841584215</c:v>
                </c:pt>
                <c:pt idx="8">
                  <c:v>47.376237623762435</c:v>
                </c:pt>
                <c:pt idx="9">
                  <c:v>45.668316831683221</c:v>
                </c:pt>
                <c:pt idx="10">
                  <c:v>43.737623762376288</c:v>
                </c:pt>
                <c:pt idx="11">
                  <c:v>41.881188118811927</c:v>
                </c:pt>
                <c:pt idx="12">
                  <c:v>39.839108910891134</c:v>
                </c:pt>
                <c:pt idx="13">
                  <c:v>37.648514851485196</c:v>
                </c:pt>
                <c:pt idx="14">
                  <c:v>35.272277227722817</c:v>
                </c:pt>
                <c:pt idx="15">
                  <c:v>32.896039603960432</c:v>
                </c:pt>
                <c:pt idx="16">
                  <c:v>30.445544554455481</c:v>
                </c:pt>
                <c:pt idx="17">
                  <c:v>27.995049504950529</c:v>
                </c:pt>
                <c:pt idx="18">
                  <c:v>25.470297029703001</c:v>
                </c:pt>
                <c:pt idx="19">
                  <c:v>23.168316831683196</c:v>
                </c:pt>
                <c:pt idx="20">
                  <c:v>20.866336633663391</c:v>
                </c:pt>
                <c:pt idx="21">
                  <c:v>18.824257425742598</c:v>
                </c:pt>
                <c:pt idx="22">
                  <c:v>17.264851485148537</c:v>
                </c:pt>
                <c:pt idx="23">
                  <c:v>16.26237623762378</c:v>
                </c:pt>
                <c:pt idx="24">
                  <c:v>15.965346534653484</c:v>
                </c:pt>
                <c:pt idx="25">
                  <c:v>15.816831683168335</c:v>
                </c:pt>
                <c:pt idx="26">
                  <c:v>15.853960396039623</c:v>
                </c:pt>
                <c:pt idx="27">
                  <c:v>15.816831683168335</c:v>
                </c:pt>
                <c:pt idx="28">
                  <c:v>15.631188118811899</c:v>
                </c:pt>
                <c:pt idx="29">
                  <c:v>15.037128712871304</c:v>
                </c:pt>
                <c:pt idx="30">
                  <c:v>14.183168316831701</c:v>
                </c:pt>
                <c:pt idx="31">
                  <c:v>13.366336633663382</c:v>
                </c:pt>
                <c:pt idx="32">
                  <c:v>12.512376237623776</c:v>
                </c:pt>
                <c:pt idx="33">
                  <c:v>11.769801980198034</c:v>
                </c:pt>
                <c:pt idx="34">
                  <c:v>11.472772277227737</c:v>
                </c:pt>
                <c:pt idx="35">
                  <c:v>11.584158415841598</c:v>
                </c:pt>
                <c:pt idx="36">
                  <c:v>12.029702970297043</c:v>
                </c:pt>
                <c:pt idx="37">
                  <c:v>12.252475247524767</c:v>
                </c:pt>
                <c:pt idx="38">
                  <c:v>12.066831683168331</c:v>
                </c:pt>
                <c:pt idx="39">
                  <c:v>11.287128712871301</c:v>
                </c:pt>
                <c:pt idx="40">
                  <c:v>9.6534653465346647</c:v>
                </c:pt>
                <c:pt idx="41">
                  <c:v>7.7227722772277323</c:v>
                </c:pt>
                <c:pt idx="42">
                  <c:v>5.4950495049505017</c:v>
                </c:pt>
                <c:pt idx="43">
                  <c:v>6.2376237623762449</c:v>
                </c:pt>
                <c:pt idx="44">
                  <c:v>11.547029702970312</c:v>
                </c:pt>
                <c:pt idx="45">
                  <c:v>17.153465346534674</c:v>
                </c:pt>
                <c:pt idx="46">
                  <c:v>23.799504950495077</c:v>
                </c:pt>
                <c:pt idx="47">
                  <c:v>28.551980198019837</c:v>
                </c:pt>
                <c:pt idx="48">
                  <c:v>32.004950495049542</c:v>
                </c:pt>
                <c:pt idx="49">
                  <c:v>35.569306930693109</c:v>
                </c:pt>
                <c:pt idx="50">
                  <c:v>38.910891089108958</c:v>
                </c:pt>
                <c:pt idx="51">
                  <c:v>41.806930693069354</c:v>
                </c:pt>
                <c:pt idx="52">
                  <c:v>43.9975247524753</c:v>
                </c:pt>
                <c:pt idx="53">
                  <c:v>45.96534653465352</c:v>
                </c:pt>
                <c:pt idx="54">
                  <c:v>47.747524752475307</c:v>
                </c:pt>
                <c:pt idx="55">
                  <c:v>49.195544554455502</c:v>
                </c:pt>
                <c:pt idx="56">
                  <c:v>50.495049504950558</c:v>
                </c:pt>
                <c:pt idx="57">
                  <c:v>51.460396039604021</c:v>
                </c:pt>
                <c:pt idx="58">
                  <c:v>51.980198019802039</c:v>
                </c:pt>
                <c:pt idx="59">
                  <c:v>52.685643564356496</c:v>
                </c:pt>
                <c:pt idx="60">
                  <c:v>53.391089108910954</c:v>
                </c:pt>
                <c:pt idx="61">
                  <c:v>54.133663366336698</c:v>
                </c:pt>
                <c:pt idx="62">
                  <c:v>55.099009900990161</c:v>
                </c:pt>
                <c:pt idx="63">
                  <c:v>55.990099009901058</c:v>
                </c:pt>
                <c:pt idx="64">
                  <c:v>56.844059405940662</c:v>
                </c:pt>
                <c:pt idx="65">
                  <c:v>57.846534653465412</c:v>
                </c:pt>
                <c:pt idx="66">
                  <c:v>58.960396039604028</c:v>
                </c:pt>
                <c:pt idx="67">
                  <c:v>59.554455445544626</c:v>
                </c:pt>
                <c:pt idx="68">
                  <c:v>59.183168316831754</c:v>
                </c:pt>
                <c:pt idx="69">
                  <c:v>58.811881188118882</c:v>
                </c:pt>
                <c:pt idx="70">
                  <c:v>58.292079207920864</c:v>
                </c:pt>
                <c:pt idx="71">
                  <c:v>57.846534653465412</c:v>
                </c:pt>
                <c:pt idx="72">
                  <c:v>57.47524752475254</c:v>
                </c:pt>
                <c:pt idx="73">
                  <c:v>57.252475247524821</c:v>
                </c:pt>
                <c:pt idx="74">
                  <c:v>57.178217821782248</c:v>
                </c:pt>
                <c:pt idx="75">
                  <c:v>57.141089108910961</c:v>
                </c:pt>
                <c:pt idx="76">
                  <c:v>56.992574257425808</c:v>
                </c:pt>
                <c:pt idx="77">
                  <c:v>56.806930693069376</c:v>
                </c:pt>
                <c:pt idx="78">
                  <c:v>56.658415841584223</c:v>
                </c:pt>
                <c:pt idx="79">
                  <c:v>56.435643564356504</c:v>
                </c:pt>
                <c:pt idx="80">
                  <c:v>56.435643564356504</c:v>
                </c:pt>
                <c:pt idx="81">
                  <c:v>56.361386138613931</c:v>
                </c:pt>
                <c:pt idx="82">
                  <c:v>56.212871287128777</c:v>
                </c:pt>
                <c:pt idx="83">
                  <c:v>56.064356435643631</c:v>
                </c:pt>
                <c:pt idx="84">
                  <c:v>55.841584158415905</c:v>
                </c:pt>
                <c:pt idx="85">
                  <c:v>55.618811881188186</c:v>
                </c:pt>
                <c:pt idx="86">
                  <c:v>55.39603960396046</c:v>
                </c:pt>
                <c:pt idx="87">
                  <c:v>55.173267326732741</c:v>
                </c:pt>
                <c:pt idx="88">
                  <c:v>54.950495049505015</c:v>
                </c:pt>
                <c:pt idx="89">
                  <c:v>54.61633663366343</c:v>
                </c:pt>
                <c:pt idx="90">
                  <c:v>54.170792079207985</c:v>
                </c:pt>
                <c:pt idx="91">
                  <c:v>53.576732673267387</c:v>
                </c:pt>
                <c:pt idx="92">
                  <c:v>52.908415841584223</c:v>
                </c:pt>
                <c:pt idx="93">
                  <c:v>52.017326732673325</c:v>
                </c:pt>
                <c:pt idx="94">
                  <c:v>50.86633663366343</c:v>
                </c:pt>
                <c:pt idx="95">
                  <c:v>49.752475247524814</c:v>
                </c:pt>
                <c:pt idx="96">
                  <c:v>48.267326732673325</c:v>
                </c:pt>
                <c:pt idx="97">
                  <c:v>47.153465346534709</c:v>
                </c:pt>
                <c:pt idx="98">
                  <c:v>45.96534653465352</c:v>
                </c:pt>
                <c:pt idx="99">
                  <c:v>44.554455445544605</c:v>
                </c:pt>
                <c:pt idx="100">
                  <c:v>43.366336633663416</c:v>
                </c:pt>
                <c:pt idx="101">
                  <c:v>41.584158415841635</c:v>
                </c:pt>
                <c:pt idx="102">
                  <c:v>40.024752475247574</c:v>
                </c:pt>
                <c:pt idx="103">
                  <c:v>38.242574257425787</c:v>
                </c:pt>
                <c:pt idx="104">
                  <c:v>36.497524752475293</c:v>
                </c:pt>
                <c:pt idx="105">
                  <c:v>34.789603960396079</c:v>
                </c:pt>
                <c:pt idx="106">
                  <c:v>33.564356435643603</c:v>
                </c:pt>
                <c:pt idx="107">
                  <c:v>32.227722772277268</c:v>
                </c:pt>
                <c:pt idx="108">
                  <c:v>30.668316831683203</c:v>
                </c:pt>
                <c:pt idx="109">
                  <c:v>29.108910891089142</c:v>
                </c:pt>
                <c:pt idx="110">
                  <c:v>26.955445544554486</c:v>
                </c:pt>
                <c:pt idx="111">
                  <c:v>25.173267326732702</c:v>
                </c:pt>
                <c:pt idx="112">
                  <c:v>23.242574257425769</c:v>
                </c:pt>
                <c:pt idx="113">
                  <c:v>21.01485148514854</c:v>
                </c:pt>
                <c:pt idx="114">
                  <c:v>18.935643564356457</c:v>
                </c:pt>
                <c:pt idx="115">
                  <c:v>16.707920792079229</c:v>
                </c:pt>
                <c:pt idx="116">
                  <c:v>14.480198019801998</c:v>
                </c:pt>
                <c:pt idx="117">
                  <c:v>12.586633663366351</c:v>
                </c:pt>
                <c:pt idx="118">
                  <c:v>10.470297029702982</c:v>
                </c:pt>
                <c:pt idx="119">
                  <c:v>8.0940594059406035</c:v>
                </c:pt>
                <c:pt idx="120">
                  <c:v>6.6460396039604035</c:v>
                </c:pt>
                <c:pt idx="121">
                  <c:v>6.3118811881188197</c:v>
                </c:pt>
                <c:pt idx="122">
                  <c:v>5.9405940594059476</c:v>
                </c:pt>
                <c:pt idx="123">
                  <c:v>2.3391089108910919</c:v>
                </c:pt>
                <c:pt idx="124">
                  <c:v>2.5618811881188148</c:v>
                </c:pt>
                <c:pt idx="125">
                  <c:v>3.9727722772277274</c:v>
                </c:pt>
                <c:pt idx="126">
                  <c:v>9.5049504950495169</c:v>
                </c:pt>
                <c:pt idx="127">
                  <c:v>11.658415841584173</c:v>
                </c:pt>
                <c:pt idx="128">
                  <c:v>14.628712871287146</c:v>
                </c:pt>
                <c:pt idx="129">
                  <c:v>32.710396039603999</c:v>
                </c:pt>
                <c:pt idx="130">
                  <c:v>41.175742574257477</c:v>
                </c:pt>
                <c:pt idx="131">
                  <c:v>46.633663366336691</c:v>
                </c:pt>
                <c:pt idx="132">
                  <c:v>50.420792079207978</c:v>
                </c:pt>
                <c:pt idx="133">
                  <c:v>53.985148514851552</c:v>
                </c:pt>
                <c:pt idx="134">
                  <c:v>56.175742574257491</c:v>
                </c:pt>
                <c:pt idx="135">
                  <c:v>58.514851485148583</c:v>
                </c:pt>
                <c:pt idx="136">
                  <c:v>59.480198019802053</c:v>
                </c:pt>
                <c:pt idx="137">
                  <c:v>59.257425742574327</c:v>
                </c:pt>
                <c:pt idx="138">
                  <c:v>59.146039603960467</c:v>
                </c:pt>
                <c:pt idx="139">
                  <c:v>58.997524752475314</c:v>
                </c:pt>
                <c:pt idx="140">
                  <c:v>59.108910891089181</c:v>
                </c:pt>
                <c:pt idx="141">
                  <c:v>59.443069306930767</c:v>
                </c:pt>
                <c:pt idx="142">
                  <c:v>59.480198019802053</c:v>
                </c:pt>
                <c:pt idx="143">
                  <c:v>59.034653465346601</c:v>
                </c:pt>
                <c:pt idx="144">
                  <c:v>58.514851485148583</c:v>
                </c:pt>
                <c:pt idx="145">
                  <c:v>57.995049504950565</c:v>
                </c:pt>
                <c:pt idx="146">
                  <c:v>57.586633663366406</c:v>
                </c:pt>
                <c:pt idx="147">
                  <c:v>57.252475247524821</c:v>
                </c:pt>
                <c:pt idx="148">
                  <c:v>57.178217821782248</c:v>
                </c:pt>
                <c:pt idx="149">
                  <c:v>57.103960396039675</c:v>
                </c:pt>
                <c:pt idx="150">
                  <c:v>57.178217821782248</c:v>
                </c:pt>
                <c:pt idx="151">
                  <c:v>57.215346534653534</c:v>
                </c:pt>
                <c:pt idx="152">
                  <c:v>57.252475247524821</c:v>
                </c:pt>
                <c:pt idx="153">
                  <c:v>57.252475247524821</c:v>
                </c:pt>
                <c:pt idx="154">
                  <c:v>57.066831683168381</c:v>
                </c:pt>
                <c:pt idx="155">
                  <c:v>56.806930693069376</c:v>
                </c:pt>
                <c:pt idx="156">
                  <c:v>56.361386138613931</c:v>
                </c:pt>
                <c:pt idx="157">
                  <c:v>55.730198019802046</c:v>
                </c:pt>
                <c:pt idx="158">
                  <c:v>55.099009900990161</c:v>
                </c:pt>
                <c:pt idx="159">
                  <c:v>54.50495049504957</c:v>
                </c:pt>
                <c:pt idx="160">
                  <c:v>53.799504950495113</c:v>
                </c:pt>
                <c:pt idx="161">
                  <c:v>53.056930693069368</c:v>
                </c:pt>
                <c:pt idx="162">
                  <c:v>52.351485148514911</c:v>
                </c:pt>
                <c:pt idx="163">
                  <c:v>51.460396039604021</c:v>
                </c:pt>
                <c:pt idx="164">
                  <c:v>50.717821782178277</c:v>
                </c:pt>
                <c:pt idx="165">
                  <c:v>50.309405940594118</c:v>
                </c:pt>
                <c:pt idx="166">
                  <c:v>50.049504950495106</c:v>
                </c:pt>
                <c:pt idx="167">
                  <c:v>49.826732673267387</c:v>
                </c:pt>
                <c:pt idx="168">
                  <c:v>49.7896039603961</c:v>
                </c:pt>
                <c:pt idx="169">
                  <c:v>50.049504950495106</c:v>
                </c:pt>
                <c:pt idx="170">
                  <c:v>50.420792079207978</c:v>
                </c:pt>
                <c:pt idx="171">
                  <c:v>50.86633663366343</c:v>
                </c:pt>
                <c:pt idx="172">
                  <c:v>51.534653465346594</c:v>
                </c:pt>
                <c:pt idx="173">
                  <c:v>52.351485148514911</c:v>
                </c:pt>
                <c:pt idx="174">
                  <c:v>53.391089108910954</c:v>
                </c:pt>
                <c:pt idx="175">
                  <c:v>54.356435643564417</c:v>
                </c:pt>
                <c:pt idx="176">
                  <c:v>55.247524752475314</c:v>
                </c:pt>
                <c:pt idx="177">
                  <c:v>55.990099009901058</c:v>
                </c:pt>
                <c:pt idx="178">
                  <c:v>56.732673267326803</c:v>
                </c:pt>
                <c:pt idx="179">
                  <c:v>57.400990099009967</c:v>
                </c:pt>
                <c:pt idx="180">
                  <c:v>58.069306930693138</c:v>
                </c:pt>
                <c:pt idx="181">
                  <c:v>58.663366336633736</c:v>
                </c:pt>
                <c:pt idx="182">
                  <c:v>59.146039603960467</c:v>
                </c:pt>
                <c:pt idx="183">
                  <c:v>59.554455445544626</c:v>
                </c:pt>
                <c:pt idx="184">
                  <c:v>59.51732673267334</c:v>
                </c:pt>
                <c:pt idx="185">
                  <c:v>59.183168316831754</c:v>
                </c:pt>
                <c:pt idx="186">
                  <c:v>58.886138613861455</c:v>
                </c:pt>
                <c:pt idx="187">
                  <c:v>58.514851485148583</c:v>
                </c:pt>
                <c:pt idx="188">
                  <c:v>58.25495049504957</c:v>
                </c:pt>
                <c:pt idx="189">
                  <c:v>58.217821782178284</c:v>
                </c:pt>
                <c:pt idx="190">
                  <c:v>58.366336633663437</c:v>
                </c:pt>
                <c:pt idx="191">
                  <c:v>58.663366336633736</c:v>
                </c:pt>
                <c:pt idx="192">
                  <c:v>58.960396039604028</c:v>
                </c:pt>
                <c:pt idx="193">
                  <c:v>59.3316831683169</c:v>
                </c:pt>
              </c:numCache>
            </c:numRef>
          </c:val>
          <c:smooth val="0"/>
          <c:extLst xmlns:c16r2="http://schemas.microsoft.com/office/drawing/2015/06/chart">
            <c:ext xmlns:c16="http://schemas.microsoft.com/office/drawing/2014/chart" uri="{C3380CC4-5D6E-409C-BE32-E72D297353CC}">
              <c16:uniqueId val="{00000000-5DE7-44DD-888F-92D58B24AC40}"/>
            </c:ext>
          </c:extLst>
        </c:ser>
        <c:dLbls>
          <c:showLegendKey val="0"/>
          <c:showVal val="0"/>
          <c:showCatName val="0"/>
          <c:showSerName val="0"/>
          <c:showPercent val="0"/>
          <c:showBubbleSize val="0"/>
        </c:dLbls>
        <c:marker val="1"/>
        <c:smooth val="0"/>
        <c:axId val="539155840"/>
        <c:axId val="539178496"/>
      </c:lineChart>
      <c:catAx>
        <c:axId val="539155840"/>
        <c:scaling>
          <c:orientation val="minMax"/>
        </c:scaling>
        <c:delete val="0"/>
        <c:axPos val="b"/>
        <c:title>
          <c:tx>
            <c:rich>
              <a:bodyPr/>
              <a:lstStyle/>
              <a:p>
                <a:pPr>
                  <a:defRPr/>
                </a:pPr>
                <a:r>
                  <a:rPr lang="en-GB"/>
                  <a:t>t (s)</a:t>
                </a:r>
              </a:p>
            </c:rich>
          </c:tx>
          <c:overlay val="0"/>
        </c:title>
        <c:numFmt formatCode="0.000" sourceLinked="1"/>
        <c:majorTickMark val="in"/>
        <c:minorTickMark val="none"/>
        <c:tickLblPos val="nextTo"/>
        <c:crossAx val="539178496"/>
        <c:crosses val="autoZero"/>
        <c:auto val="1"/>
        <c:lblAlgn val="ctr"/>
        <c:lblOffset val="100"/>
        <c:tickLblSkip val="50"/>
        <c:tickMarkSkip val="25"/>
        <c:noMultiLvlLbl val="0"/>
      </c:catAx>
      <c:valAx>
        <c:axId val="539178496"/>
        <c:scaling>
          <c:orientation val="minMax"/>
          <c:max val="60"/>
        </c:scaling>
        <c:delete val="0"/>
        <c:axPos val="l"/>
        <c:title>
          <c:tx>
            <c:rich>
              <a:bodyPr rot="-5400000" vert="horz"/>
              <a:lstStyle/>
              <a:p>
                <a:pPr>
                  <a:defRPr/>
                </a:pPr>
                <a:r>
                  <a:rPr lang="en-GB"/>
                  <a:t>Bead height (mm)</a:t>
                </a:r>
              </a:p>
            </c:rich>
          </c:tx>
          <c:overlay val="0"/>
        </c:title>
        <c:numFmt formatCode="General" sourceLinked="1"/>
        <c:majorTickMark val="in"/>
        <c:minorTickMark val="none"/>
        <c:tickLblPos val="nextTo"/>
        <c:crossAx val="539155840"/>
        <c:crosses val="autoZero"/>
        <c:crossBetween val="between"/>
      </c:valAx>
      <c:spPr>
        <a:ln w="1905">
          <a:solidFill>
            <a:schemeClr val="bg1">
              <a:lumMod val="50000"/>
            </a:schemeClr>
          </a:solidFill>
        </a:ln>
      </c:spPr>
    </c:plotArea>
    <c:plotVisOnly val="1"/>
    <c:dispBlanksAs val="gap"/>
    <c:showDLblsOverMax val="0"/>
  </c:chart>
  <c:spPr>
    <a:ln>
      <a:noFill/>
    </a:ln>
  </c:spPr>
  <c:externalData r:id="rId1">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400240594925636"/>
          <c:y val="2.4453764331113726E-2"/>
          <c:w val="0.845830271216098"/>
          <c:h val="0.86068119465431481"/>
        </c:manualLayout>
      </c:layout>
      <c:scatterChart>
        <c:scatterStyle val="smoothMarker"/>
        <c:varyColors val="0"/>
        <c:ser>
          <c:idx val="0"/>
          <c:order val="0"/>
          <c:tx>
            <c:strRef>
              <c:f>Analysis_cont!$BO$2</c:f>
              <c:strCache>
                <c:ptCount val="1"/>
                <c:pt idx="0">
                  <c:v>3.68 m/s</c:v>
                </c:pt>
              </c:strCache>
            </c:strRef>
          </c:tx>
          <c:marker>
            <c:symbol val="none"/>
          </c:marker>
          <c:xVal>
            <c:numRef>
              <c:f>Analysis_cont!$BN$3:$BN$63</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xVal>
          <c:yVal>
            <c:numRef>
              <c:f>Analysis_cont!$BO$3:$BO$63</c:f>
              <c:numCache>
                <c:formatCode>General</c:formatCode>
                <c:ptCount val="61"/>
                <c:pt idx="0">
                  <c:v>0</c:v>
                </c:pt>
                <c:pt idx="1">
                  <c:v>0</c:v>
                </c:pt>
                <c:pt idx="2">
                  <c:v>81.100000000000009</c:v>
                </c:pt>
                <c:pt idx="3">
                  <c:v>7.5</c:v>
                </c:pt>
                <c:pt idx="4">
                  <c:v>3.3000000000000003</c:v>
                </c:pt>
                <c:pt idx="5">
                  <c:v>1.7000000000000002</c:v>
                </c:pt>
                <c:pt idx="6">
                  <c:v>2</c:v>
                </c:pt>
                <c:pt idx="7">
                  <c:v>1.9</c:v>
                </c:pt>
                <c:pt idx="8">
                  <c:v>2.4</c:v>
                </c:pt>
                <c:pt idx="9">
                  <c:v>0.1</c:v>
                </c:pt>
              </c:numCache>
            </c:numRef>
          </c:yVal>
          <c:smooth val="1"/>
          <c:extLst xmlns:c16r2="http://schemas.microsoft.com/office/drawing/2015/06/chart">
            <c:ext xmlns:c16="http://schemas.microsoft.com/office/drawing/2014/chart" uri="{C3380CC4-5D6E-409C-BE32-E72D297353CC}">
              <c16:uniqueId val="{00000000-713D-46FB-AA48-299D30F0F188}"/>
            </c:ext>
          </c:extLst>
        </c:ser>
        <c:ser>
          <c:idx val="1"/>
          <c:order val="1"/>
          <c:tx>
            <c:strRef>
              <c:f>Analysis_cont!$BP$2</c:f>
              <c:strCache>
                <c:ptCount val="1"/>
                <c:pt idx="0">
                  <c:v>4.05 m/s</c:v>
                </c:pt>
              </c:strCache>
            </c:strRef>
          </c:tx>
          <c:marker>
            <c:symbol val="none"/>
          </c:marker>
          <c:xVal>
            <c:numRef>
              <c:f>Analysis_cont!$BN$3:$BN$63</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xVal>
          <c:yVal>
            <c:numRef>
              <c:f>Analysis_cont!$BP$3:$BP$63</c:f>
              <c:numCache>
                <c:formatCode>General</c:formatCode>
                <c:ptCount val="61"/>
                <c:pt idx="0">
                  <c:v>0</c:v>
                </c:pt>
                <c:pt idx="1">
                  <c:v>0</c:v>
                </c:pt>
                <c:pt idx="2">
                  <c:v>53.056486974464789</c:v>
                </c:pt>
                <c:pt idx="3">
                  <c:v>24.271343822543205</c:v>
                </c:pt>
                <c:pt idx="4">
                  <c:v>8.511735878256383</c:v>
                </c:pt>
                <c:pt idx="5">
                  <c:v>4.6427650245034817</c:v>
                </c:pt>
                <c:pt idx="6">
                  <c:v>3.7657982976528248</c:v>
                </c:pt>
                <c:pt idx="7">
                  <c:v>2.398761929326799</c:v>
                </c:pt>
                <c:pt idx="8">
                  <c:v>1.2122775341759091</c:v>
                </c:pt>
                <c:pt idx="9">
                  <c:v>0.6964147536755223</c:v>
                </c:pt>
                <c:pt idx="10">
                  <c:v>0.5674490585504256</c:v>
                </c:pt>
                <c:pt idx="11">
                  <c:v>0.20634511220015478</c:v>
                </c:pt>
                <c:pt idx="12">
                  <c:v>0.18055197317513541</c:v>
                </c:pt>
                <c:pt idx="13">
                  <c:v>0.20634511220015478</c:v>
                </c:pt>
                <c:pt idx="14">
                  <c:v>0.12896569512509673</c:v>
                </c:pt>
                <c:pt idx="15">
                  <c:v>0</c:v>
                </c:pt>
                <c:pt idx="16">
                  <c:v>5.1586278050038695E-2</c:v>
                </c:pt>
                <c:pt idx="17">
                  <c:v>0.10317255610007739</c:v>
                </c:pt>
              </c:numCache>
            </c:numRef>
          </c:yVal>
          <c:smooth val="1"/>
          <c:extLst xmlns:c16r2="http://schemas.microsoft.com/office/drawing/2015/06/chart">
            <c:ext xmlns:c16="http://schemas.microsoft.com/office/drawing/2014/chart" uri="{C3380CC4-5D6E-409C-BE32-E72D297353CC}">
              <c16:uniqueId val="{00000001-713D-46FB-AA48-299D30F0F188}"/>
            </c:ext>
          </c:extLst>
        </c:ser>
        <c:ser>
          <c:idx val="2"/>
          <c:order val="2"/>
          <c:tx>
            <c:strRef>
              <c:f>Analysis_cont!$BQ$2</c:f>
              <c:strCache>
                <c:ptCount val="1"/>
                <c:pt idx="0">
                  <c:v>4.42 m/s</c:v>
                </c:pt>
              </c:strCache>
            </c:strRef>
          </c:tx>
          <c:marker>
            <c:symbol val="none"/>
          </c:marker>
          <c:xVal>
            <c:numRef>
              <c:f>Analysis_cont!$BN$3:$BN$63</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xVal>
          <c:yVal>
            <c:numRef>
              <c:f>Analysis_cont!$BQ$3:$BQ$63</c:f>
              <c:numCache>
                <c:formatCode>General</c:formatCode>
                <c:ptCount val="61"/>
                <c:pt idx="0">
                  <c:v>0</c:v>
                </c:pt>
                <c:pt idx="1">
                  <c:v>0</c:v>
                </c:pt>
                <c:pt idx="2">
                  <c:v>21.334053470159333</c:v>
                </c:pt>
                <c:pt idx="3">
                  <c:v>28.490413178503914</c:v>
                </c:pt>
                <c:pt idx="4">
                  <c:v>15.906022144207398</c:v>
                </c:pt>
                <c:pt idx="5">
                  <c:v>9.9378881987577632</c:v>
                </c:pt>
                <c:pt idx="6">
                  <c:v>5.5900621118012426</c:v>
                </c:pt>
                <c:pt idx="7">
                  <c:v>3.618687550634621</c:v>
                </c:pt>
                <c:pt idx="8">
                  <c:v>3.1325951930866869</c:v>
                </c:pt>
                <c:pt idx="9">
                  <c:v>2.6194977045638672</c:v>
                </c:pt>
                <c:pt idx="10">
                  <c:v>2.0523899540912773</c:v>
                </c:pt>
                <c:pt idx="11">
                  <c:v>1.4852822036186877</c:v>
                </c:pt>
                <c:pt idx="12">
                  <c:v>1.5122873345935728</c:v>
                </c:pt>
                <c:pt idx="13">
                  <c:v>0.9181744531460978</c:v>
                </c:pt>
                <c:pt idx="14">
                  <c:v>0.83715906022144204</c:v>
                </c:pt>
                <c:pt idx="15">
                  <c:v>0.56710775047258988</c:v>
                </c:pt>
                <c:pt idx="16">
                  <c:v>0.35106670267350798</c:v>
                </c:pt>
                <c:pt idx="17">
                  <c:v>0.35106670267350798</c:v>
                </c:pt>
                <c:pt idx="18">
                  <c:v>0.27005130974885228</c:v>
                </c:pt>
                <c:pt idx="19">
                  <c:v>0.3780718336483932</c:v>
                </c:pt>
                <c:pt idx="20">
                  <c:v>0.27005130974885228</c:v>
                </c:pt>
                <c:pt idx="21">
                  <c:v>0.24304617877396706</c:v>
                </c:pt>
                <c:pt idx="22">
                  <c:v>0.13502565487442614</c:v>
                </c:pt>
              </c:numCache>
            </c:numRef>
          </c:yVal>
          <c:smooth val="1"/>
          <c:extLst xmlns:c16r2="http://schemas.microsoft.com/office/drawing/2015/06/chart">
            <c:ext xmlns:c16="http://schemas.microsoft.com/office/drawing/2014/chart" uri="{C3380CC4-5D6E-409C-BE32-E72D297353CC}">
              <c16:uniqueId val="{00000002-713D-46FB-AA48-299D30F0F188}"/>
            </c:ext>
          </c:extLst>
        </c:ser>
        <c:ser>
          <c:idx val="3"/>
          <c:order val="3"/>
          <c:tx>
            <c:strRef>
              <c:f>Analysis_cont!$BR$2</c:f>
              <c:strCache>
                <c:ptCount val="1"/>
                <c:pt idx="0">
                  <c:v>4.79 m/s</c:v>
                </c:pt>
              </c:strCache>
            </c:strRef>
          </c:tx>
          <c:marker>
            <c:symbol val="none"/>
          </c:marker>
          <c:xVal>
            <c:numRef>
              <c:f>Analysis_cont!$BN$3:$BN$63</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xVal>
          <c:yVal>
            <c:numRef>
              <c:f>Analysis_cont!$BR$3:$BR$63</c:f>
              <c:numCache>
                <c:formatCode>General</c:formatCode>
                <c:ptCount val="61"/>
                <c:pt idx="0">
                  <c:v>0</c:v>
                </c:pt>
                <c:pt idx="1">
                  <c:v>0</c:v>
                </c:pt>
                <c:pt idx="2">
                  <c:v>3.0713890426120645</c:v>
                </c:pt>
                <c:pt idx="3">
                  <c:v>24.322080796900941</c:v>
                </c:pt>
                <c:pt idx="4">
                  <c:v>21.638074156059766</c:v>
                </c:pt>
                <c:pt idx="5">
                  <c:v>12.949640287769784</c:v>
                </c:pt>
                <c:pt idx="6">
                  <c:v>7.9690094078583282</c:v>
                </c:pt>
                <c:pt idx="7">
                  <c:v>5.2296624239070288</c:v>
                </c:pt>
                <c:pt idx="8">
                  <c:v>4.1228555617044824</c:v>
                </c:pt>
                <c:pt idx="9">
                  <c:v>2.9053680132816821</c:v>
                </c:pt>
                <c:pt idx="10">
                  <c:v>2.9607083563918097</c:v>
                </c:pt>
                <c:pt idx="11">
                  <c:v>2.850027670171555</c:v>
                </c:pt>
                <c:pt idx="12">
                  <c:v>2.3519645821804094</c:v>
                </c:pt>
                <c:pt idx="13">
                  <c:v>1.549529607083564</c:v>
                </c:pt>
                <c:pt idx="14">
                  <c:v>1.5218594355285002</c:v>
                </c:pt>
                <c:pt idx="15">
                  <c:v>1.2728278915329274</c:v>
                </c:pt>
                <c:pt idx="16">
                  <c:v>1.079136690647482</c:v>
                </c:pt>
                <c:pt idx="17">
                  <c:v>0.83010514665190926</c:v>
                </c:pt>
                <c:pt idx="18">
                  <c:v>0.83010514665190926</c:v>
                </c:pt>
                <c:pt idx="19">
                  <c:v>0.5257332595462092</c:v>
                </c:pt>
                <c:pt idx="20">
                  <c:v>0.60874377421140002</c:v>
                </c:pt>
                <c:pt idx="21">
                  <c:v>0.66408411732152739</c:v>
                </c:pt>
                <c:pt idx="22">
                  <c:v>0.24903154399557276</c:v>
                </c:pt>
                <c:pt idx="23">
                  <c:v>0.13835085777531819</c:v>
                </c:pt>
                <c:pt idx="24">
                  <c:v>5.5340343110127282E-2</c:v>
                </c:pt>
                <c:pt idx="25">
                  <c:v>2.7670171555063641E-2</c:v>
                </c:pt>
                <c:pt idx="26">
                  <c:v>2.7670171555063641E-2</c:v>
                </c:pt>
                <c:pt idx="27">
                  <c:v>5.5340343110127282E-2</c:v>
                </c:pt>
                <c:pt idx="28">
                  <c:v>5.5340343110127282E-2</c:v>
                </c:pt>
                <c:pt idx="29">
                  <c:v>8.3010514665190924E-2</c:v>
                </c:pt>
                <c:pt idx="30">
                  <c:v>5.5340343110127282E-2</c:v>
                </c:pt>
              </c:numCache>
            </c:numRef>
          </c:yVal>
          <c:smooth val="1"/>
          <c:extLst xmlns:c16r2="http://schemas.microsoft.com/office/drawing/2015/06/chart">
            <c:ext xmlns:c16="http://schemas.microsoft.com/office/drawing/2014/chart" uri="{C3380CC4-5D6E-409C-BE32-E72D297353CC}">
              <c16:uniqueId val="{00000003-713D-46FB-AA48-299D30F0F188}"/>
            </c:ext>
          </c:extLst>
        </c:ser>
        <c:ser>
          <c:idx val="4"/>
          <c:order val="4"/>
          <c:tx>
            <c:strRef>
              <c:f>Analysis_cont!$BS$2</c:f>
              <c:strCache>
                <c:ptCount val="1"/>
                <c:pt idx="0">
                  <c:v>5.16 m/s</c:v>
                </c:pt>
              </c:strCache>
            </c:strRef>
          </c:tx>
          <c:marker>
            <c:symbol val="none"/>
          </c:marker>
          <c:xVal>
            <c:numRef>
              <c:f>Analysis_cont!$BN$3:$BN$63</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xVal>
          <c:yVal>
            <c:numRef>
              <c:f>Analysis_cont!$BS$3:$BS$63</c:f>
              <c:numCache>
                <c:formatCode>General</c:formatCode>
                <c:ptCount val="61"/>
                <c:pt idx="0">
                  <c:v>0</c:v>
                </c:pt>
                <c:pt idx="1">
                  <c:v>0</c:v>
                </c:pt>
                <c:pt idx="2">
                  <c:v>1.2219959266802443</c:v>
                </c:pt>
                <c:pt idx="3">
                  <c:v>17.718940936863543</c:v>
                </c:pt>
                <c:pt idx="4">
                  <c:v>14.198428862379982</c:v>
                </c:pt>
                <c:pt idx="5">
                  <c:v>10.881582775676463</c:v>
                </c:pt>
                <c:pt idx="6">
                  <c:v>8.2921152167588019</c:v>
                </c:pt>
                <c:pt idx="7">
                  <c:v>6.8082630200756471</c:v>
                </c:pt>
                <c:pt idx="8">
                  <c:v>5.9063136456211813</c:v>
                </c:pt>
                <c:pt idx="9">
                  <c:v>5.382601105615362</c:v>
                </c:pt>
                <c:pt idx="10">
                  <c:v>4.1315100378236833</c:v>
                </c:pt>
                <c:pt idx="11">
                  <c:v>3.2877509455920864</c:v>
                </c:pt>
                <c:pt idx="12">
                  <c:v>3.0549898167006111</c:v>
                </c:pt>
                <c:pt idx="13">
                  <c:v>2.5021821355833578</c:v>
                </c:pt>
                <c:pt idx="14">
                  <c:v>2.9677043933663079</c:v>
                </c:pt>
                <c:pt idx="15">
                  <c:v>2.5603724178062266</c:v>
                </c:pt>
                <c:pt idx="16">
                  <c:v>2.0075647366889728</c:v>
                </c:pt>
                <c:pt idx="17">
                  <c:v>1.9784695955775384</c:v>
                </c:pt>
                <c:pt idx="18">
                  <c:v>1.3674716322374163</c:v>
                </c:pt>
                <c:pt idx="19">
                  <c:v>1.0765202211230724</c:v>
                </c:pt>
                <c:pt idx="20">
                  <c:v>1.047425080011638</c:v>
                </c:pt>
                <c:pt idx="21">
                  <c:v>0.75647366889729417</c:v>
                </c:pt>
                <c:pt idx="22">
                  <c:v>0.66918824556299106</c:v>
                </c:pt>
                <c:pt idx="23">
                  <c:v>0.55280768111725342</c:v>
                </c:pt>
                <c:pt idx="24">
                  <c:v>0.37823683444864709</c:v>
                </c:pt>
                <c:pt idx="25">
                  <c:v>0.29095141111434386</c:v>
                </c:pt>
                <c:pt idx="26">
                  <c:v>0.11638056444573756</c:v>
                </c:pt>
                <c:pt idx="27">
                  <c:v>8.7285423334303169E-2</c:v>
                </c:pt>
                <c:pt idx="28">
                  <c:v>0.17457084666860634</c:v>
                </c:pt>
                <c:pt idx="29">
                  <c:v>0.17457084666860634</c:v>
                </c:pt>
                <c:pt idx="30">
                  <c:v>5.8190282222868782E-2</c:v>
                </c:pt>
                <c:pt idx="31">
                  <c:v>2.9095141111434391E-2</c:v>
                </c:pt>
                <c:pt idx="32">
                  <c:v>2.9095141111434391E-2</c:v>
                </c:pt>
                <c:pt idx="33">
                  <c:v>2.9095141111434391E-2</c:v>
                </c:pt>
                <c:pt idx="34">
                  <c:v>2.9095141111434391E-2</c:v>
                </c:pt>
                <c:pt idx="35">
                  <c:v>5.8190282222868782E-2</c:v>
                </c:pt>
                <c:pt idx="36">
                  <c:v>2.9095141111434391E-2</c:v>
                </c:pt>
                <c:pt idx="37">
                  <c:v>0.14547570555717193</c:v>
                </c:pt>
              </c:numCache>
            </c:numRef>
          </c:yVal>
          <c:smooth val="1"/>
          <c:extLst xmlns:c16r2="http://schemas.microsoft.com/office/drawing/2015/06/chart">
            <c:ext xmlns:c16="http://schemas.microsoft.com/office/drawing/2014/chart" uri="{C3380CC4-5D6E-409C-BE32-E72D297353CC}">
              <c16:uniqueId val="{00000004-713D-46FB-AA48-299D30F0F188}"/>
            </c:ext>
          </c:extLst>
        </c:ser>
        <c:ser>
          <c:idx val="5"/>
          <c:order val="5"/>
          <c:tx>
            <c:strRef>
              <c:f>Analysis_cont!$BT$2</c:f>
              <c:strCache>
                <c:ptCount val="1"/>
                <c:pt idx="0">
                  <c:v>5.53 m/s</c:v>
                </c:pt>
              </c:strCache>
            </c:strRef>
          </c:tx>
          <c:marker>
            <c:symbol val="none"/>
          </c:marker>
          <c:xVal>
            <c:numRef>
              <c:f>Analysis_cont!$BN$3:$BN$63</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xVal>
          <c:yVal>
            <c:numRef>
              <c:f>Analysis_cont!$BT$3:$BT$63</c:f>
              <c:numCache>
                <c:formatCode>General</c:formatCode>
                <c:ptCount val="61"/>
                <c:pt idx="0">
                  <c:v>0</c:v>
                </c:pt>
                <c:pt idx="1">
                  <c:v>0</c:v>
                </c:pt>
                <c:pt idx="2">
                  <c:v>0.6082725060827251</c:v>
                </c:pt>
                <c:pt idx="3">
                  <c:v>10.888077858880779</c:v>
                </c:pt>
                <c:pt idx="4">
                  <c:v>9.8844282238442833</c:v>
                </c:pt>
                <c:pt idx="5">
                  <c:v>9.2761557177615561</c:v>
                </c:pt>
                <c:pt idx="6">
                  <c:v>7.4817518248175192</c:v>
                </c:pt>
                <c:pt idx="7">
                  <c:v>6.2956204379562051</c:v>
                </c:pt>
                <c:pt idx="8">
                  <c:v>5.7177615571776155</c:v>
                </c:pt>
                <c:pt idx="9">
                  <c:v>4.7749391727493915</c:v>
                </c:pt>
                <c:pt idx="10">
                  <c:v>5.2919708029197077</c:v>
                </c:pt>
                <c:pt idx="11">
                  <c:v>4.4099756690997571</c:v>
                </c:pt>
                <c:pt idx="12">
                  <c:v>4.4099756690997571</c:v>
                </c:pt>
                <c:pt idx="13">
                  <c:v>3.8625304136253042</c:v>
                </c:pt>
                <c:pt idx="14">
                  <c:v>3.9537712895377131</c:v>
                </c:pt>
                <c:pt idx="15">
                  <c:v>3.8017031630170317</c:v>
                </c:pt>
                <c:pt idx="16">
                  <c:v>3.1326034063260346</c:v>
                </c:pt>
                <c:pt idx="17">
                  <c:v>2.5243309002433092</c:v>
                </c:pt>
                <c:pt idx="18">
                  <c:v>1.8856447688564477</c:v>
                </c:pt>
                <c:pt idx="19">
                  <c:v>1.8856447688564477</c:v>
                </c:pt>
                <c:pt idx="20">
                  <c:v>1.2165450121654502</c:v>
                </c:pt>
                <c:pt idx="21">
                  <c:v>1.6423357664233578</c:v>
                </c:pt>
                <c:pt idx="22">
                  <c:v>1.1557177615571776</c:v>
                </c:pt>
                <c:pt idx="23">
                  <c:v>0.48661800486618007</c:v>
                </c:pt>
                <c:pt idx="24">
                  <c:v>0.66909975669099753</c:v>
                </c:pt>
                <c:pt idx="25">
                  <c:v>0.82116788321167888</c:v>
                </c:pt>
                <c:pt idx="26">
                  <c:v>0.82116788321167888</c:v>
                </c:pt>
                <c:pt idx="27">
                  <c:v>0.36496350364963503</c:v>
                </c:pt>
                <c:pt idx="28">
                  <c:v>0.72992700729927007</c:v>
                </c:pt>
                <c:pt idx="29">
                  <c:v>0.39537712895377131</c:v>
                </c:pt>
                <c:pt idx="30">
                  <c:v>0.27372262773722628</c:v>
                </c:pt>
                <c:pt idx="31">
                  <c:v>0.15206812652068127</c:v>
                </c:pt>
                <c:pt idx="32">
                  <c:v>0.15206812652068127</c:v>
                </c:pt>
                <c:pt idx="33">
                  <c:v>0.36496350364963503</c:v>
                </c:pt>
                <c:pt idx="34">
                  <c:v>9.1240875912408759E-2</c:v>
                </c:pt>
                <c:pt idx="35">
                  <c:v>0.12165450121654502</c:v>
                </c:pt>
                <c:pt idx="36">
                  <c:v>6.0827250608272508E-2</c:v>
                </c:pt>
                <c:pt idx="37">
                  <c:v>9.1240875912408759E-2</c:v>
                </c:pt>
                <c:pt idx="38">
                  <c:v>0.18248175182481752</c:v>
                </c:pt>
                <c:pt idx="39">
                  <c:v>0.12165450121654502</c:v>
                </c:pt>
              </c:numCache>
            </c:numRef>
          </c:yVal>
          <c:smooth val="1"/>
          <c:extLst xmlns:c16r2="http://schemas.microsoft.com/office/drawing/2015/06/chart">
            <c:ext xmlns:c16="http://schemas.microsoft.com/office/drawing/2014/chart" uri="{C3380CC4-5D6E-409C-BE32-E72D297353CC}">
              <c16:uniqueId val="{00000005-713D-46FB-AA48-299D30F0F188}"/>
            </c:ext>
          </c:extLst>
        </c:ser>
        <c:ser>
          <c:idx val="6"/>
          <c:order val="6"/>
          <c:tx>
            <c:strRef>
              <c:f>Analysis_cont!$BU$2</c:f>
              <c:strCache>
                <c:ptCount val="1"/>
                <c:pt idx="0">
                  <c:v>5.89 m/s</c:v>
                </c:pt>
              </c:strCache>
            </c:strRef>
          </c:tx>
          <c:marker>
            <c:symbol val="none"/>
          </c:marker>
          <c:xVal>
            <c:numRef>
              <c:f>Analysis_cont!$BN$3:$BN$63</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xVal>
          <c:yVal>
            <c:numRef>
              <c:f>Analysis_cont!$BU$3:$BU$63</c:f>
              <c:numCache>
                <c:formatCode>General</c:formatCode>
                <c:ptCount val="61"/>
                <c:pt idx="0">
                  <c:v>0</c:v>
                </c:pt>
                <c:pt idx="1">
                  <c:v>0</c:v>
                </c:pt>
                <c:pt idx="2">
                  <c:v>0.84251458198314966</c:v>
                </c:pt>
                <c:pt idx="3">
                  <c:v>7.1613739468567719</c:v>
                </c:pt>
                <c:pt idx="4">
                  <c:v>7.3882047958522366</c:v>
                </c:pt>
                <c:pt idx="5">
                  <c:v>6.7401166558651973</c:v>
                </c:pt>
                <c:pt idx="6">
                  <c:v>5.2819183408943617</c:v>
                </c:pt>
                <c:pt idx="7">
                  <c:v>5.8327932598833439</c:v>
                </c:pt>
                <c:pt idx="8">
                  <c:v>5.8651976668826959</c:v>
                </c:pt>
                <c:pt idx="9">
                  <c:v>5.6383668178872322</c:v>
                </c:pt>
                <c:pt idx="10">
                  <c:v>5.7679844458846405</c:v>
                </c:pt>
                <c:pt idx="11">
                  <c:v>5.0226830848995467</c:v>
                </c:pt>
                <c:pt idx="12">
                  <c:v>4.1801685029163966</c:v>
                </c:pt>
                <c:pt idx="13">
                  <c:v>3.6616979909267662</c:v>
                </c:pt>
                <c:pt idx="14">
                  <c:v>3.0784186649384315</c:v>
                </c:pt>
                <c:pt idx="15">
                  <c:v>3.5644847699287099</c:v>
                </c:pt>
                <c:pt idx="16">
                  <c:v>2.9163966299416719</c:v>
                </c:pt>
                <c:pt idx="17">
                  <c:v>2.8191834089436161</c:v>
                </c:pt>
                <c:pt idx="18">
                  <c:v>2.0090732339598185</c:v>
                </c:pt>
                <c:pt idx="19">
                  <c:v>1.9118600129617629</c:v>
                </c:pt>
                <c:pt idx="20">
                  <c:v>1.9766688269604666</c:v>
                </c:pt>
                <c:pt idx="21">
                  <c:v>2.1062864549578744</c:v>
                </c:pt>
                <c:pt idx="22">
                  <c:v>2.0090732339598185</c:v>
                </c:pt>
                <c:pt idx="23">
                  <c:v>1.6526247569669477</c:v>
                </c:pt>
                <c:pt idx="24">
                  <c:v>1.9442644199611145</c:v>
                </c:pt>
                <c:pt idx="25">
                  <c:v>1.134154244977317</c:v>
                </c:pt>
                <c:pt idx="26">
                  <c:v>1.069345430978613</c:v>
                </c:pt>
                <c:pt idx="27">
                  <c:v>0.84251458198314966</c:v>
                </c:pt>
                <c:pt idx="28">
                  <c:v>0.48606610499027864</c:v>
                </c:pt>
                <c:pt idx="29">
                  <c:v>0.48606610499027864</c:v>
                </c:pt>
                <c:pt idx="30">
                  <c:v>0.48606610499027864</c:v>
                </c:pt>
                <c:pt idx="31">
                  <c:v>0.42125729099157483</c:v>
                </c:pt>
                <c:pt idx="32">
                  <c:v>0.25923525599481528</c:v>
                </c:pt>
                <c:pt idx="33">
                  <c:v>0.25923525599481528</c:v>
                </c:pt>
                <c:pt idx="34">
                  <c:v>0.25923525599481528</c:v>
                </c:pt>
                <c:pt idx="35">
                  <c:v>0.19442644199611148</c:v>
                </c:pt>
                <c:pt idx="36">
                  <c:v>0.35644847699287102</c:v>
                </c:pt>
                <c:pt idx="37">
                  <c:v>0.42125729099157483</c:v>
                </c:pt>
                <c:pt idx="38">
                  <c:v>0.48606610499027864</c:v>
                </c:pt>
                <c:pt idx="39">
                  <c:v>0.42125729099157483</c:v>
                </c:pt>
                <c:pt idx="40">
                  <c:v>0.38885288399222295</c:v>
                </c:pt>
                <c:pt idx="41">
                  <c:v>0.19442644199611148</c:v>
                </c:pt>
                <c:pt idx="42">
                  <c:v>0.22683084899546338</c:v>
                </c:pt>
                <c:pt idx="43">
                  <c:v>0.12961762799740764</c:v>
                </c:pt>
                <c:pt idx="44">
                  <c:v>0.12961762799740764</c:v>
                </c:pt>
                <c:pt idx="45">
                  <c:v>0.12961762799740764</c:v>
                </c:pt>
                <c:pt idx="46">
                  <c:v>0.22683084899546338</c:v>
                </c:pt>
                <c:pt idx="47">
                  <c:v>0.12961762799740764</c:v>
                </c:pt>
                <c:pt idx="48">
                  <c:v>0.19442644199611148</c:v>
                </c:pt>
                <c:pt idx="49">
                  <c:v>0.32404406999351915</c:v>
                </c:pt>
                <c:pt idx="50">
                  <c:v>0.19442644199611148</c:v>
                </c:pt>
                <c:pt idx="51">
                  <c:v>0.35644847699287102</c:v>
                </c:pt>
                <c:pt idx="52">
                  <c:v>0.12961762799740764</c:v>
                </c:pt>
                <c:pt idx="53">
                  <c:v>6.4808813998703821E-2</c:v>
                </c:pt>
                <c:pt idx="54">
                  <c:v>3.240440699935191E-2</c:v>
                </c:pt>
                <c:pt idx="55">
                  <c:v>6.4808813998703821E-2</c:v>
                </c:pt>
                <c:pt idx="56">
                  <c:v>3.240440699935191E-2</c:v>
                </c:pt>
                <c:pt idx="57">
                  <c:v>0</c:v>
                </c:pt>
                <c:pt idx="58">
                  <c:v>6.4808813998703821E-2</c:v>
                </c:pt>
                <c:pt idx="59">
                  <c:v>0</c:v>
                </c:pt>
                <c:pt idx="60">
                  <c:v>3.240440699935191E-2</c:v>
                </c:pt>
              </c:numCache>
            </c:numRef>
          </c:yVal>
          <c:smooth val="1"/>
          <c:extLst xmlns:c16r2="http://schemas.microsoft.com/office/drawing/2015/06/chart">
            <c:ext xmlns:c16="http://schemas.microsoft.com/office/drawing/2014/chart" uri="{C3380CC4-5D6E-409C-BE32-E72D297353CC}">
              <c16:uniqueId val="{00000006-713D-46FB-AA48-299D30F0F188}"/>
            </c:ext>
          </c:extLst>
        </c:ser>
        <c:ser>
          <c:idx val="7"/>
          <c:order val="7"/>
          <c:tx>
            <c:strRef>
              <c:f>Analysis_cont!$BV$2</c:f>
              <c:strCache>
                <c:ptCount val="1"/>
                <c:pt idx="0">
                  <c:v>6.26 m/s</c:v>
                </c:pt>
              </c:strCache>
            </c:strRef>
          </c:tx>
          <c:marker>
            <c:symbol val="none"/>
          </c:marker>
          <c:xVal>
            <c:numRef>
              <c:f>Analysis_cont!$BN$3:$BN$63</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xVal>
          <c:yVal>
            <c:numRef>
              <c:f>Analysis_cont!$BV$3:$BV$63</c:f>
              <c:numCache>
                <c:formatCode>General</c:formatCode>
                <c:ptCount val="61"/>
                <c:pt idx="0">
                  <c:v>0</c:v>
                </c:pt>
                <c:pt idx="1">
                  <c:v>0</c:v>
                </c:pt>
                <c:pt idx="2">
                  <c:v>0.61429033301002267</c:v>
                </c:pt>
                <c:pt idx="3">
                  <c:v>5.7872615583575815</c:v>
                </c:pt>
                <c:pt idx="4">
                  <c:v>5.4639508567733595</c:v>
                </c:pt>
                <c:pt idx="5">
                  <c:v>5.1083090850307142</c:v>
                </c:pt>
                <c:pt idx="6">
                  <c:v>5.0759780148722919</c:v>
                </c:pt>
                <c:pt idx="7">
                  <c:v>5.2376333656644034</c:v>
                </c:pt>
                <c:pt idx="8">
                  <c:v>5.8842547688328484</c:v>
                </c:pt>
                <c:pt idx="9">
                  <c:v>4.2677012609117364</c:v>
                </c:pt>
                <c:pt idx="10">
                  <c:v>4.4940187520206916</c:v>
                </c:pt>
                <c:pt idx="11">
                  <c:v>4.6233430326543807</c:v>
                </c:pt>
                <c:pt idx="12">
                  <c:v>3.9120594891690916</c:v>
                </c:pt>
                <c:pt idx="13">
                  <c:v>3.3624312964759131</c:v>
                </c:pt>
                <c:pt idx="14">
                  <c:v>3.0714516650501134</c:v>
                </c:pt>
                <c:pt idx="15">
                  <c:v>3.4917555771096023</c:v>
                </c:pt>
                <c:pt idx="16">
                  <c:v>3.45942450695118</c:v>
                </c:pt>
                <c:pt idx="17">
                  <c:v>2.9744584545748465</c:v>
                </c:pt>
                <c:pt idx="18">
                  <c:v>2.7158098933074686</c:v>
                </c:pt>
                <c:pt idx="19">
                  <c:v>2.5218234723569348</c:v>
                </c:pt>
                <c:pt idx="20">
                  <c:v>2.0368574199806013</c:v>
                </c:pt>
                <c:pt idx="21">
                  <c:v>2.3278370514064015</c:v>
                </c:pt>
                <c:pt idx="22">
                  <c:v>2.9421273844164242</c:v>
                </c:pt>
                <c:pt idx="23">
                  <c:v>1.7782088587132234</c:v>
                </c:pt>
                <c:pt idx="24">
                  <c:v>1.7458777885548011</c:v>
                </c:pt>
                <c:pt idx="25">
                  <c:v>1.6488845780795343</c:v>
                </c:pt>
                <c:pt idx="26">
                  <c:v>1.1639185257032008</c:v>
                </c:pt>
                <c:pt idx="27">
                  <c:v>1.0992563853863564</c:v>
                </c:pt>
                <c:pt idx="28">
                  <c:v>1.1639185257032008</c:v>
                </c:pt>
                <c:pt idx="29">
                  <c:v>0.90526996443582286</c:v>
                </c:pt>
                <c:pt idx="30">
                  <c:v>1.1639185257032008</c:v>
                </c:pt>
                <c:pt idx="31">
                  <c:v>1.1639185257032008</c:v>
                </c:pt>
                <c:pt idx="32">
                  <c:v>1.0345942450695118</c:v>
                </c:pt>
                <c:pt idx="33">
                  <c:v>0.96993210475266745</c:v>
                </c:pt>
                <c:pt idx="34">
                  <c:v>1.0992563853863564</c:v>
                </c:pt>
                <c:pt idx="35">
                  <c:v>0.71128354348528933</c:v>
                </c:pt>
                <c:pt idx="36">
                  <c:v>0.48496605237633372</c:v>
                </c:pt>
                <c:pt idx="37">
                  <c:v>0.64662140316844485</c:v>
                </c:pt>
                <c:pt idx="38">
                  <c:v>0.58195926285160038</c:v>
                </c:pt>
                <c:pt idx="39">
                  <c:v>0.25864856126737795</c:v>
                </c:pt>
                <c:pt idx="40">
                  <c:v>0.35564177174264466</c:v>
                </c:pt>
                <c:pt idx="41">
                  <c:v>0.16165535079211121</c:v>
                </c:pt>
                <c:pt idx="42">
                  <c:v>0.19398642095053348</c:v>
                </c:pt>
                <c:pt idx="43">
                  <c:v>9.6993210475266739E-2</c:v>
                </c:pt>
                <c:pt idx="44">
                  <c:v>0.16165535079211121</c:v>
                </c:pt>
                <c:pt idx="45">
                  <c:v>0.19398642095053348</c:v>
                </c:pt>
                <c:pt idx="46">
                  <c:v>0.16165535079211121</c:v>
                </c:pt>
                <c:pt idx="47">
                  <c:v>0.19398642095053348</c:v>
                </c:pt>
                <c:pt idx="48">
                  <c:v>6.4662140316844488E-2</c:v>
                </c:pt>
                <c:pt idx="49">
                  <c:v>0.19398642095053348</c:v>
                </c:pt>
                <c:pt idx="50">
                  <c:v>0.22631749110895572</c:v>
                </c:pt>
                <c:pt idx="51">
                  <c:v>0.25864856126737795</c:v>
                </c:pt>
                <c:pt idx="52">
                  <c:v>0.12932428063368898</c:v>
                </c:pt>
                <c:pt idx="53">
                  <c:v>6.4662140316844488E-2</c:v>
                </c:pt>
                <c:pt idx="54">
                  <c:v>9.6993210475266739E-2</c:v>
                </c:pt>
                <c:pt idx="55">
                  <c:v>0.12932428063368898</c:v>
                </c:pt>
                <c:pt idx="56">
                  <c:v>9.6993210475266739E-2</c:v>
                </c:pt>
                <c:pt idx="57">
                  <c:v>6.4662140316844488E-2</c:v>
                </c:pt>
                <c:pt idx="58">
                  <c:v>0.12932428063368898</c:v>
                </c:pt>
                <c:pt idx="59">
                  <c:v>0</c:v>
                </c:pt>
                <c:pt idx="60">
                  <c:v>3.2331070158422244E-2</c:v>
                </c:pt>
              </c:numCache>
            </c:numRef>
          </c:yVal>
          <c:smooth val="1"/>
          <c:extLst xmlns:c16r2="http://schemas.microsoft.com/office/drawing/2015/06/chart">
            <c:ext xmlns:c16="http://schemas.microsoft.com/office/drawing/2014/chart" uri="{C3380CC4-5D6E-409C-BE32-E72D297353CC}">
              <c16:uniqueId val="{00000007-713D-46FB-AA48-299D30F0F188}"/>
            </c:ext>
          </c:extLst>
        </c:ser>
        <c:ser>
          <c:idx val="8"/>
          <c:order val="8"/>
          <c:tx>
            <c:strRef>
              <c:f>Analysis_cont!$BW$2</c:f>
              <c:strCache>
                <c:ptCount val="1"/>
                <c:pt idx="0">
                  <c:v>6.63 m/s</c:v>
                </c:pt>
              </c:strCache>
            </c:strRef>
          </c:tx>
          <c:marker>
            <c:symbol val="none"/>
          </c:marker>
          <c:xVal>
            <c:numRef>
              <c:f>Analysis_cont!$BN$3:$BN$63</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xVal>
          <c:yVal>
            <c:numRef>
              <c:f>Analysis_cont!$BW$3:$BW$63</c:f>
              <c:numCache>
                <c:formatCode>General</c:formatCode>
                <c:ptCount val="61"/>
                <c:pt idx="0">
                  <c:v>0</c:v>
                </c:pt>
                <c:pt idx="1">
                  <c:v>0</c:v>
                </c:pt>
                <c:pt idx="2">
                  <c:v>0.38449214995193848</c:v>
                </c:pt>
                <c:pt idx="3">
                  <c:v>2.7555270746555593</c:v>
                </c:pt>
                <c:pt idx="4">
                  <c:v>3.2681832745914767</c:v>
                </c:pt>
                <c:pt idx="5">
                  <c:v>3.2361422620954823</c:v>
                </c:pt>
                <c:pt idx="6">
                  <c:v>3.4604293495674461</c:v>
                </c:pt>
                <c:pt idx="7">
                  <c:v>2.5953220121755849</c:v>
                </c:pt>
                <c:pt idx="8">
                  <c:v>3.1720602371034925</c:v>
                </c:pt>
                <c:pt idx="9">
                  <c:v>3.8769625120153797</c:v>
                </c:pt>
                <c:pt idx="10">
                  <c:v>3.5565523870554312</c:v>
                </c:pt>
                <c:pt idx="11">
                  <c:v>2.9798141621275231</c:v>
                </c:pt>
                <c:pt idx="12">
                  <c:v>3.1720602371034925</c:v>
                </c:pt>
                <c:pt idx="13">
                  <c:v>3.3643063120794618</c:v>
                </c:pt>
                <c:pt idx="14">
                  <c:v>2.9798141621275231</c:v>
                </c:pt>
                <c:pt idx="15">
                  <c:v>2.4030759371996155</c:v>
                </c:pt>
                <c:pt idx="16">
                  <c:v>3.0759371996155078</c:v>
                </c:pt>
                <c:pt idx="17">
                  <c:v>2.5312399871835951</c:v>
                </c:pt>
                <c:pt idx="18">
                  <c:v>2.9157321371355334</c:v>
                </c:pt>
                <c:pt idx="19">
                  <c:v>2.6273630246715798</c:v>
                </c:pt>
                <c:pt idx="20">
                  <c:v>2.6594040371675747</c:v>
                </c:pt>
                <c:pt idx="21">
                  <c:v>2.8196090996475487</c:v>
                </c:pt>
                <c:pt idx="22">
                  <c:v>2.274911887215636</c:v>
                </c:pt>
                <c:pt idx="23">
                  <c:v>2.9798141621275231</c:v>
                </c:pt>
                <c:pt idx="24">
                  <c:v>2.7234860621595645</c:v>
                </c:pt>
                <c:pt idx="25">
                  <c:v>2.1787888497276513</c:v>
                </c:pt>
                <c:pt idx="26">
                  <c:v>2.3389939122076258</c:v>
                </c:pt>
                <c:pt idx="27">
                  <c:v>2.4671579621916053</c:v>
                </c:pt>
                <c:pt idx="28">
                  <c:v>2.1147068247356615</c:v>
                </c:pt>
                <c:pt idx="29">
                  <c:v>2.4991989746876002</c:v>
                </c:pt>
                <c:pt idx="30">
                  <c:v>2.1147068247356615</c:v>
                </c:pt>
                <c:pt idx="31">
                  <c:v>1.6020506247997435</c:v>
                </c:pt>
                <c:pt idx="32">
                  <c:v>1.0253123998718359</c:v>
                </c:pt>
                <c:pt idx="33">
                  <c:v>1.4418455623197692</c:v>
                </c:pt>
                <c:pt idx="34">
                  <c:v>1.2175584748478052</c:v>
                </c:pt>
                <c:pt idx="35">
                  <c:v>1.3457225248317848</c:v>
                </c:pt>
                <c:pt idx="36">
                  <c:v>1.3457225248317848</c:v>
                </c:pt>
                <c:pt idx="37">
                  <c:v>0.76898429990387696</c:v>
                </c:pt>
                <c:pt idx="38">
                  <c:v>0.83306632489586663</c:v>
                </c:pt>
                <c:pt idx="39">
                  <c:v>0.86510733739186152</c:v>
                </c:pt>
                <c:pt idx="40">
                  <c:v>0.89714834988785641</c:v>
                </c:pt>
                <c:pt idx="41">
                  <c:v>0.89714834988785641</c:v>
                </c:pt>
                <c:pt idx="42">
                  <c:v>0.70490227491188717</c:v>
                </c:pt>
                <c:pt idx="43">
                  <c:v>0.4806151874399231</c:v>
                </c:pt>
                <c:pt idx="44">
                  <c:v>0.70490227491188717</c:v>
                </c:pt>
                <c:pt idx="45">
                  <c:v>0.54469721243191283</c:v>
                </c:pt>
                <c:pt idx="46">
                  <c:v>0.76898429990387696</c:v>
                </c:pt>
                <c:pt idx="47">
                  <c:v>0.67286126241589239</c:v>
                </c:pt>
                <c:pt idx="48">
                  <c:v>0.96123037487984619</c:v>
                </c:pt>
                <c:pt idx="49">
                  <c:v>0.38449214995193848</c:v>
                </c:pt>
                <c:pt idx="50">
                  <c:v>0.41653316244793331</c:v>
                </c:pt>
                <c:pt idx="51">
                  <c:v>0.41653316244793331</c:v>
                </c:pt>
                <c:pt idx="52">
                  <c:v>0.4806151874399231</c:v>
                </c:pt>
                <c:pt idx="53">
                  <c:v>0.41653316244793331</c:v>
                </c:pt>
                <c:pt idx="54">
                  <c:v>0.32041012495994875</c:v>
                </c:pt>
                <c:pt idx="55">
                  <c:v>0.12816404998397948</c:v>
                </c:pt>
                <c:pt idx="56">
                  <c:v>0.12816404998397948</c:v>
                </c:pt>
                <c:pt idx="57">
                  <c:v>0.25632809996795897</c:v>
                </c:pt>
                <c:pt idx="58">
                  <c:v>0.2242870874719641</c:v>
                </c:pt>
                <c:pt idx="59">
                  <c:v>0.2242870874719641</c:v>
                </c:pt>
                <c:pt idx="60">
                  <c:v>0</c:v>
                </c:pt>
              </c:numCache>
            </c:numRef>
          </c:yVal>
          <c:smooth val="1"/>
          <c:extLst xmlns:c16r2="http://schemas.microsoft.com/office/drawing/2015/06/chart">
            <c:ext xmlns:c16="http://schemas.microsoft.com/office/drawing/2014/chart" uri="{C3380CC4-5D6E-409C-BE32-E72D297353CC}">
              <c16:uniqueId val="{00000008-713D-46FB-AA48-299D30F0F188}"/>
            </c:ext>
          </c:extLst>
        </c:ser>
        <c:ser>
          <c:idx val="9"/>
          <c:order val="9"/>
          <c:tx>
            <c:strRef>
              <c:f>Analysis_cont!$BX$2</c:f>
              <c:strCache>
                <c:ptCount val="1"/>
                <c:pt idx="0">
                  <c:v>7 m/s</c:v>
                </c:pt>
              </c:strCache>
            </c:strRef>
          </c:tx>
          <c:marker>
            <c:symbol val="none"/>
          </c:marker>
          <c:xVal>
            <c:numRef>
              <c:f>Analysis_cont!$BN$3:$BN$63</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xVal>
          <c:yVal>
            <c:numRef>
              <c:f>Analysis_cont!$BX$3:$BX$63</c:f>
              <c:numCache>
                <c:formatCode>General</c:formatCode>
                <c:ptCount val="61"/>
                <c:pt idx="0">
                  <c:v>0</c:v>
                </c:pt>
                <c:pt idx="1">
                  <c:v>0</c:v>
                </c:pt>
                <c:pt idx="2">
                  <c:v>9.0415913200723327E-2</c:v>
                </c:pt>
                <c:pt idx="3">
                  <c:v>2.1699819168173597</c:v>
                </c:pt>
                <c:pt idx="4">
                  <c:v>2.3809523809523809</c:v>
                </c:pt>
                <c:pt idx="5">
                  <c:v>2.7727546714888489</c:v>
                </c:pt>
                <c:pt idx="6">
                  <c:v>2.8933092224231465</c:v>
                </c:pt>
                <c:pt idx="7">
                  <c:v>2.0795660036166366</c:v>
                </c:pt>
                <c:pt idx="8">
                  <c:v>2.1699819168173597</c:v>
                </c:pt>
                <c:pt idx="9">
                  <c:v>2.230259192284509</c:v>
                </c:pt>
                <c:pt idx="10">
                  <c:v>2.0192887281494878</c:v>
                </c:pt>
                <c:pt idx="11">
                  <c:v>2.7124773960216997</c:v>
                </c:pt>
                <c:pt idx="12">
                  <c:v>3.2248342374924652</c:v>
                </c:pt>
                <c:pt idx="13">
                  <c:v>3.52622061482821</c:v>
                </c:pt>
                <c:pt idx="14">
                  <c:v>3.2248342374924652</c:v>
                </c:pt>
                <c:pt idx="15">
                  <c:v>3.285111512959614</c:v>
                </c:pt>
                <c:pt idx="16">
                  <c:v>3.1344183242917421</c:v>
                </c:pt>
                <c:pt idx="17">
                  <c:v>3.0138637733574445</c:v>
                </c:pt>
                <c:pt idx="18">
                  <c:v>3.4960819770946352</c:v>
                </c:pt>
                <c:pt idx="19">
                  <c:v>3.2248342374924652</c:v>
                </c:pt>
                <c:pt idx="20">
                  <c:v>3.7673297166968052</c:v>
                </c:pt>
                <c:pt idx="21">
                  <c:v>3.1042796865581677</c:v>
                </c:pt>
                <c:pt idx="22">
                  <c:v>2.5919228450874021</c:v>
                </c:pt>
                <c:pt idx="23">
                  <c:v>2.7124773960216997</c:v>
                </c:pt>
                <c:pt idx="24">
                  <c:v>2.5617842073538273</c:v>
                </c:pt>
                <c:pt idx="25">
                  <c:v>2.3508137432188065</c:v>
                </c:pt>
                <c:pt idx="26">
                  <c:v>1.89873417721519</c:v>
                </c:pt>
                <c:pt idx="27">
                  <c:v>1.5973477998794454</c:v>
                </c:pt>
                <c:pt idx="28">
                  <c:v>2.2001205545509341</c:v>
                </c:pt>
                <c:pt idx="29">
                  <c:v>2.1398432790837854</c:v>
                </c:pt>
                <c:pt idx="30">
                  <c:v>2.109704641350211</c:v>
                </c:pt>
                <c:pt idx="31">
                  <c:v>2.3206751054852321</c:v>
                </c:pt>
                <c:pt idx="32">
                  <c:v>1.62748643761302</c:v>
                </c:pt>
                <c:pt idx="33">
                  <c:v>1.9891500904159132</c:v>
                </c:pt>
                <c:pt idx="34">
                  <c:v>1.5069318866787222</c:v>
                </c:pt>
                <c:pt idx="35">
                  <c:v>1.6877637130801686</c:v>
                </c:pt>
                <c:pt idx="36">
                  <c:v>1.778179626280892</c:v>
                </c:pt>
                <c:pt idx="37">
                  <c:v>1.778179626280892</c:v>
                </c:pt>
                <c:pt idx="38">
                  <c:v>1.1754068716094033</c:v>
                </c:pt>
                <c:pt idx="39">
                  <c:v>1.5370705244122964</c:v>
                </c:pt>
                <c:pt idx="40">
                  <c:v>1.2055455093429777</c:v>
                </c:pt>
                <c:pt idx="41">
                  <c:v>1.3261000602772754</c:v>
                </c:pt>
                <c:pt idx="42">
                  <c:v>0.8438818565400843</c:v>
                </c:pt>
                <c:pt idx="43">
                  <c:v>1.4466546112115732</c:v>
                </c:pt>
                <c:pt idx="44">
                  <c:v>0.72332730560578662</c:v>
                </c:pt>
                <c:pt idx="45">
                  <c:v>0.75346594333936112</c:v>
                </c:pt>
                <c:pt idx="46">
                  <c:v>0.39180229053646776</c:v>
                </c:pt>
                <c:pt idx="47">
                  <c:v>0.24110910186859552</c:v>
                </c:pt>
                <c:pt idx="48">
                  <c:v>0.33152501506931886</c:v>
                </c:pt>
                <c:pt idx="49">
                  <c:v>0.21097046413502107</c:v>
                </c:pt>
                <c:pt idx="50">
                  <c:v>0.24110910186859552</c:v>
                </c:pt>
                <c:pt idx="51">
                  <c:v>0.12055455093429776</c:v>
                </c:pt>
                <c:pt idx="52">
                  <c:v>0.18083182640144665</c:v>
                </c:pt>
                <c:pt idx="53">
                  <c:v>0.27124773960216997</c:v>
                </c:pt>
                <c:pt idx="54">
                  <c:v>0.24110910186859552</c:v>
                </c:pt>
                <c:pt idx="55">
                  <c:v>0.30138637733574442</c:v>
                </c:pt>
                <c:pt idx="56">
                  <c:v>0.30138637733574442</c:v>
                </c:pt>
                <c:pt idx="57">
                  <c:v>0.18083182640144665</c:v>
                </c:pt>
                <c:pt idx="58">
                  <c:v>0.24110910186859552</c:v>
                </c:pt>
                <c:pt idx="59">
                  <c:v>0.27124773960216997</c:v>
                </c:pt>
                <c:pt idx="60">
                  <c:v>9.0415913200723327E-2</c:v>
                </c:pt>
              </c:numCache>
            </c:numRef>
          </c:yVal>
          <c:smooth val="1"/>
          <c:extLst xmlns:c16r2="http://schemas.microsoft.com/office/drawing/2015/06/chart">
            <c:ext xmlns:c16="http://schemas.microsoft.com/office/drawing/2014/chart" uri="{C3380CC4-5D6E-409C-BE32-E72D297353CC}">
              <c16:uniqueId val="{00000009-713D-46FB-AA48-299D30F0F188}"/>
            </c:ext>
          </c:extLst>
        </c:ser>
        <c:ser>
          <c:idx val="10"/>
          <c:order val="10"/>
          <c:tx>
            <c:strRef>
              <c:f>Analysis_cont!$BY$2</c:f>
              <c:strCache>
                <c:ptCount val="1"/>
                <c:pt idx="0">
                  <c:v>7.37 m/s</c:v>
                </c:pt>
              </c:strCache>
            </c:strRef>
          </c:tx>
          <c:marker>
            <c:symbol val="none"/>
          </c:marker>
          <c:xVal>
            <c:numRef>
              <c:f>Analysis_cont!$BN$3:$BN$63</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xVal>
          <c:yVal>
            <c:numRef>
              <c:f>Analysis_cont!$BY$3:$BY$63</c:f>
              <c:numCache>
                <c:formatCode>General</c:formatCode>
                <c:ptCount val="61"/>
                <c:pt idx="0">
                  <c:v>0</c:v>
                </c:pt>
                <c:pt idx="1">
                  <c:v>0</c:v>
                </c:pt>
                <c:pt idx="2">
                  <c:v>0</c:v>
                </c:pt>
                <c:pt idx="3">
                  <c:v>1.0309278350515463</c:v>
                </c:pt>
                <c:pt idx="4">
                  <c:v>0.51546391752577314</c:v>
                </c:pt>
                <c:pt idx="5">
                  <c:v>0</c:v>
                </c:pt>
                <c:pt idx="6">
                  <c:v>1.0309278350515463</c:v>
                </c:pt>
                <c:pt idx="7">
                  <c:v>1.5463917525773196</c:v>
                </c:pt>
                <c:pt idx="8">
                  <c:v>0.51546391752577314</c:v>
                </c:pt>
                <c:pt idx="9">
                  <c:v>0.51546391752577314</c:v>
                </c:pt>
                <c:pt idx="10">
                  <c:v>1.0309278350515463</c:v>
                </c:pt>
                <c:pt idx="11">
                  <c:v>0.51546391752577314</c:v>
                </c:pt>
                <c:pt idx="12">
                  <c:v>3.0927835051546393</c:v>
                </c:pt>
                <c:pt idx="13">
                  <c:v>2.5773195876288657</c:v>
                </c:pt>
                <c:pt idx="14">
                  <c:v>0.51546391752577314</c:v>
                </c:pt>
                <c:pt idx="15">
                  <c:v>1.5463917525773196</c:v>
                </c:pt>
                <c:pt idx="16">
                  <c:v>3.0927835051546393</c:v>
                </c:pt>
                <c:pt idx="17">
                  <c:v>1.0309278350515463</c:v>
                </c:pt>
                <c:pt idx="18">
                  <c:v>1.0309278350515463</c:v>
                </c:pt>
                <c:pt idx="19">
                  <c:v>1.0309278350515463</c:v>
                </c:pt>
                <c:pt idx="20">
                  <c:v>0</c:v>
                </c:pt>
                <c:pt idx="21">
                  <c:v>0.51546391752577314</c:v>
                </c:pt>
                <c:pt idx="22">
                  <c:v>0.51546391752577314</c:v>
                </c:pt>
                <c:pt idx="23">
                  <c:v>0</c:v>
                </c:pt>
                <c:pt idx="24">
                  <c:v>1.5463917525773196</c:v>
                </c:pt>
                <c:pt idx="25">
                  <c:v>0</c:v>
                </c:pt>
                <c:pt idx="26">
                  <c:v>1.0309278350515463</c:v>
                </c:pt>
                <c:pt idx="27">
                  <c:v>0.51546391752577314</c:v>
                </c:pt>
                <c:pt idx="28">
                  <c:v>0</c:v>
                </c:pt>
                <c:pt idx="29">
                  <c:v>1.0309278350515463</c:v>
                </c:pt>
                <c:pt idx="30">
                  <c:v>0.51546391752577314</c:v>
                </c:pt>
                <c:pt idx="31">
                  <c:v>1.0309278350515463</c:v>
                </c:pt>
                <c:pt idx="32">
                  <c:v>0</c:v>
                </c:pt>
                <c:pt idx="33">
                  <c:v>2.0618556701030926</c:v>
                </c:pt>
                <c:pt idx="34">
                  <c:v>0.51546391752577314</c:v>
                </c:pt>
                <c:pt idx="35">
                  <c:v>0.51546391752577314</c:v>
                </c:pt>
                <c:pt idx="36">
                  <c:v>1.0309278350515463</c:v>
                </c:pt>
                <c:pt idx="37">
                  <c:v>0.51546391752577314</c:v>
                </c:pt>
                <c:pt idx="38">
                  <c:v>0.51546391752577314</c:v>
                </c:pt>
                <c:pt idx="39">
                  <c:v>1.0309278350515463</c:v>
                </c:pt>
                <c:pt idx="40">
                  <c:v>0.51546391752577314</c:v>
                </c:pt>
                <c:pt idx="41">
                  <c:v>0.51546391752577314</c:v>
                </c:pt>
                <c:pt idx="42">
                  <c:v>2.0618556701030926</c:v>
                </c:pt>
                <c:pt idx="43">
                  <c:v>0</c:v>
                </c:pt>
                <c:pt idx="44">
                  <c:v>1.0309278350515463</c:v>
                </c:pt>
                <c:pt idx="45">
                  <c:v>1.0309278350515463</c:v>
                </c:pt>
                <c:pt idx="46">
                  <c:v>1.5463917525773196</c:v>
                </c:pt>
                <c:pt idx="47">
                  <c:v>0.51546391752577314</c:v>
                </c:pt>
                <c:pt idx="48">
                  <c:v>1.5463917525773196</c:v>
                </c:pt>
                <c:pt idx="49">
                  <c:v>0.51546391752577314</c:v>
                </c:pt>
                <c:pt idx="50">
                  <c:v>2.5773195876288657</c:v>
                </c:pt>
                <c:pt idx="51">
                  <c:v>5.1546391752577314</c:v>
                </c:pt>
                <c:pt idx="52">
                  <c:v>2.0618556701030926</c:v>
                </c:pt>
                <c:pt idx="53">
                  <c:v>3.0927835051546393</c:v>
                </c:pt>
                <c:pt idx="54">
                  <c:v>3.608247422680412</c:v>
                </c:pt>
                <c:pt idx="55">
                  <c:v>3.0927835051546393</c:v>
                </c:pt>
                <c:pt idx="56">
                  <c:v>4.6391752577319592</c:v>
                </c:pt>
                <c:pt idx="57">
                  <c:v>7.731958762886598</c:v>
                </c:pt>
                <c:pt idx="58">
                  <c:v>8.7628865979381434</c:v>
                </c:pt>
                <c:pt idx="59">
                  <c:v>8.2474226804123703</c:v>
                </c:pt>
                <c:pt idx="60">
                  <c:v>8.2474226804123703</c:v>
                </c:pt>
              </c:numCache>
            </c:numRef>
          </c:yVal>
          <c:smooth val="1"/>
          <c:extLst xmlns:c16r2="http://schemas.microsoft.com/office/drawing/2015/06/chart">
            <c:ext xmlns:c16="http://schemas.microsoft.com/office/drawing/2014/chart" uri="{C3380CC4-5D6E-409C-BE32-E72D297353CC}">
              <c16:uniqueId val="{0000000A-713D-46FB-AA48-299D30F0F188}"/>
            </c:ext>
          </c:extLst>
        </c:ser>
        <c:dLbls>
          <c:showLegendKey val="0"/>
          <c:showVal val="0"/>
          <c:showCatName val="0"/>
          <c:showSerName val="0"/>
          <c:showPercent val="0"/>
          <c:showBubbleSize val="0"/>
        </c:dLbls>
        <c:axId val="539264512"/>
        <c:axId val="539266432"/>
      </c:scatterChart>
      <c:valAx>
        <c:axId val="539264512"/>
        <c:scaling>
          <c:orientation val="minMax"/>
          <c:max val="60"/>
          <c:min val="0"/>
        </c:scaling>
        <c:delete val="0"/>
        <c:axPos val="b"/>
        <c:title>
          <c:tx>
            <c:rich>
              <a:bodyPr/>
              <a:lstStyle/>
              <a:p>
                <a:pPr>
                  <a:defRPr/>
                </a:pPr>
                <a:r>
                  <a:rPr lang="en-GB"/>
                  <a:t>Bead height (mm)</a:t>
                </a:r>
              </a:p>
            </c:rich>
          </c:tx>
          <c:overlay val="0"/>
        </c:title>
        <c:numFmt formatCode="General" sourceLinked="0"/>
        <c:majorTickMark val="in"/>
        <c:minorTickMark val="none"/>
        <c:tickLblPos val="nextTo"/>
        <c:crossAx val="539266432"/>
        <c:crosses val="autoZero"/>
        <c:crossBetween val="midCat"/>
      </c:valAx>
      <c:valAx>
        <c:axId val="539266432"/>
        <c:scaling>
          <c:orientation val="minMax"/>
          <c:max val="82"/>
          <c:min val="0"/>
        </c:scaling>
        <c:delete val="0"/>
        <c:axPos val="l"/>
        <c:title>
          <c:tx>
            <c:rich>
              <a:bodyPr rot="-5400000" vert="horz"/>
              <a:lstStyle/>
              <a:p>
                <a:pPr>
                  <a:defRPr/>
                </a:pPr>
                <a:r>
                  <a:rPr lang="en-GB"/>
                  <a:t>Proportion of total frames (%)</a:t>
                </a:r>
              </a:p>
            </c:rich>
          </c:tx>
          <c:overlay val="0"/>
        </c:title>
        <c:numFmt formatCode="#,##0" sourceLinked="0"/>
        <c:majorTickMark val="in"/>
        <c:minorTickMark val="none"/>
        <c:tickLblPos val="nextTo"/>
        <c:crossAx val="539264512"/>
        <c:crosses val="autoZero"/>
        <c:crossBetween val="midCat"/>
      </c:valAx>
      <c:spPr>
        <a:ln>
          <a:solidFill>
            <a:schemeClr val="bg1">
              <a:lumMod val="50000"/>
            </a:schemeClr>
          </a:solidFill>
        </a:ln>
      </c:spPr>
    </c:plotArea>
    <c:legend>
      <c:legendPos val="r"/>
      <c:layout>
        <c:manualLayout>
          <c:xMode val="edge"/>
          <c:yMode val="edge"/>
          <c:x val="0.72081098871398752"/>
          <c:y val="7.4410507991770847E-2"/>
          <c:w val="0.21237576552930884"/>
          <c:h val="0.31488200487226725"/>
        </c:manualLayout>
      </c:layout>
      <c:overlay val="0"/>
    </c:legend>
    <c:plotVisOnly val="1"/>
    <c:dispBlanksAs val="gap"/>
    <c:showDLblsOverMax val="0"/>
  </c:chart>
  <c:spPr>
    <a:ln>
      <a:noFill/>
    </a:ln>
  </c:spPr>
  <c:externalData r:id="rId2">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745586880795573"/>
          <c:y val="2.6615831168634928E-2"/>
          <c:w val="0.8223766554246682"/>
          <c:h val="0.85555500218961178"/>
        </c:manualLayout>
      </c:layout>
      <c:scatterChart>
        <c:scatterStyle val="smoothMarker"/>
        <c:varyColors val="0"/>
        <c:ser>
          <c:idx val="0"/>
          <c:order val="0"/>
          <c:tx>
            <c:strRef>
              <c:f>Comp!$J$4</c:f>
              <c:strCache>
                <c:ptCount val="1"/>
                <c:pt idx="0">
                  <c:v>Continuous</c:v>
                </c:pt>
              </c:strCache>
            </c:strRef>
          </c:tx>
          <c:spPr>
            <a:ln>
              <a:noFill/>
            </a:ln>
          </c:spPr>
          <c:errBars>
            <c:errDir val="y"/>
            <c:errBarType val="both"/>
            <c:errValType val="cust"/>
            <c:noEndCap val="0"/>
            <c:plus>
              <c:numRef>
                <c:f>Comp!$C$6:$F$6</c:f>
                <c:numCache>
                  <c:formatCode>General</c:formatCode>
                  <c:ptCount val="4"/>
                  <c:pt idx="0">
                    <c:v>0.17674282499467103</c:v>
                  </c:pt>
                  <c:pt idx="1">
                    <c:v>0.18984543064520759</c:v>
                  </c:pt>
                  <c:pt idx="2">
                    <c:v>0.2300361097507001</c:v>
                  </c:pt>
                  <c:pt idx="3">
                    <c:v>0.21492179198361211</c:v>
                  </c:pt>
                </c:numCache>
              </c:numRef>
            </c:plus>
            <c:minus>
              <c:numRef>
                <c:f>Comp!$C$6:$F$6</c:f>
                <c:numCache>
                  <c:formatCode>General</c:formatCode>
                  <c:ptCount val="4"/>
                  <c:pt idx="0">
                    <c:v>0.17674282499467103</c:v>
                  </c:pt>
                  <c:pt idx="1">
                    <c:v>0.18984543064520759</c:v>
                  </c:pt>
                  <c:pt idx="2">
                    <c:v>0.2300361097507001</c:v>
                  </c:pt>
                  <c:pt idx="3">
                    <c:v>0.21492179198361211</c:v>
                  </c:pt>
                </c:numCache>
              </c:numRef>
            </c:minus>
          </c:errBars>
          <c:xVal>
            <c:numRef>
              <c:f>Comp!$K$3:$N$3</c:f>
              <c:numCache>
                <c:formatCode>0.00</c:formatCode>
                <c:ptCount val="4"/>
                <c:pt idx="0">
                  <c:v>5.8944792399999999</c:v>
                </c:pt>
                <c:pt idx="1">
                  <c:v>6.2628841925000005</c:v>
                </c:pt>
                <c:pt idx="2">
                  <c:v>6.6312891450000002</c:v>
                </c:pt>
                <c:pt idx="3">
                  <c:v>6.9996940974999999</c:v>
                </c:pt>
              </c:numCache>
            </c:numRef>
          </c:xVal>
          <c:yVal>
            <c:numRef>
              <c:f>Comp!$K$4:$N$4</c:f>
              <c:numCache>
                <c:formatCode>General</c:formatCode>
                <c:ptCount val="4"/>
                <c:pt idx="0">
                  <c:v>12.655693550560516</c:v>
                </c:pt>
                <c:pt idx="1">
                  <c:v>14.652192910852717</c:v>
                </c:pt>
                <c:pt idx="2">
                  <c:v>20.14436696793685</c:v>
                </c:pt>
                <c:pt idx="3">
                  <c:v>21.523385046461261</c:v>
                </c:pt>
              </c:numCache>
            </c:numRef>
          </c:yVal>
          <c:smooth val="1"/>
          <c:extLst xmlns:c16r2="http://schemas.microsoft.com/office/drawing/2015/06/chart">
            <c:ext xmlns:c16="http://schemas.microsoft.com/office/drawing/2014/chart" uri="{C3380CC4-5D6E-409C-BE32-E72D297353CC}">
              <c16:uniqueId val="{00000000-1D26-4C86-90EB-DB636376297A}"/>
            </c:ext>
          </c:extLst>
        </c:ser>
        <c:ser>
          <c:idx val="1"/>
          <c:order val="1"/>
          <c:tx>
            <c:strRef>
              <c:f>Comp!$J$5</c:f>
              <c:strCache>
                <c:ptCount val="1"/>
                <c:pt idx="0">
                  <c:v>241 Hz</c:v>
                </c:pt>
              </c:strCache>
            </c:strRef>
          </c:tx>
          <c:spPr>
            <a:ln>
              <a:noFill/>
            </a:ln>
          </c:spPr>
          <c:errBars>
            <c:errDir val="y"/>
            <c:errBarType val="both"/>
            <c:errValType val="cust"/>
            <c:noEndCap val="0"/>
            <c:plus>
              <c:numRef>
                <c:f>Comp!$C$12:$F$12</c:f>
                <c:numCache>
                  <c:formatCode>General</c:formatCode>
                  <c:ptCount val="4"/>
                  <c:pt idx="0">
                    <c:v>0.1613107676954319</c:v>
                  </c:pt>
                  <c:pt idx="1">
                    <c:v>0.17934682699991769</c:v>
                  </c:pt>
                  <c:pt idx="2">
                    <c:v>0.22066176717367458</c:v>
                  </c:pt>
                  <c:pt idx="3">
                    <c:v>0.26245442950121467</c:v>
                  </c:pt>
                </c:numCache>
              </c:numRef>
            </c:plus>
            <c:minus>
              <c:numRef>
                <c:f>Comp!$C$12:$F$12</c:f>
                <c:numCache>
                  <c:formatCode>General</c:formatCode>
                  <c:ptCount val="4"/>
                  <c:pt idx="0">
                    <c:v>0.1613107676954319</c:v>
                  </c:pt>
                  <c:pt idx="1">
                    <c:v>0.17934682699991769</c:v>
                  </c:pt>
                  <c:pt idx="2">
                    <c:v>0.22066176717367458</c:v>
                  </c:pt>
                  <c:pt idx="3">
                    <c:v>0.26245442950121467</c:v>
                  </c:pt>
                </c:numCache>
              </c:numRef>
            </c:minus>
          </c:errBars>
          <c:xVal>
            <c:numRef>
              <c:f>Comp!$K$3:$N$3</c:f>
              <c:numCache>
                <c:formatCode>0.00</c:formatCode>
                <c:ptCount val="4"/>
                <c:pt idx="0">
                  <c:v>5.8944792399999999</c:v>
                </c:pt>
                <c:pt idx="1">
                  <c:v>6.2628841925000005</c:v>
                </c:pt>
                <c:pt idx="2">
                  <c:v>6.6312891450000002</c:v>
                </c:pt>
                <c:pt idx="3">
                  <c:v>6.9996940974999999</c:v>
                </c:pt>
              </c:numCache>
            </c:numRef>
          </c:xVal>
          <c:yVal>
            <c:numRef>
              <c:f>Comp!$K$5:$N$5</c:f>
              <c:numCache>
                <c:formatCode>General</c:formatCode>
                <c:ptCount val="4"/>
                <c:pt idx="0">
                  <c:v>12.155588277805883</c:v>
                </c:pt>
                <c:pt idx="1">
                  <c:v>15.680579077644616</c:v>
                </c:pt>
                <c:pt idx="2">
                  <c:v>18.214251713632958</c:v>
                </c:pt>
                <c:pt idx="3">
                  <c:v>25.669937225681352</c:v>
                </c:pt>
              </c:numCache>
            </c:numRef>
          </c:yVal>
          <c:smooth val="1"/>
          <c:extLst xmlns:c16r2="http://schemas.microsoft.com/office/drawing/2015/06/chart">
            <c:ext xmlns:c16="http://schemas.microsoft.com/office/drawing/2014/chart" uri="{C3380CC4-5D6E-409C-BE32-E72D297353CC}">
              <c16:uniqueId val="{00000001-1D26-4C86-90EB-DB636376297A}"/>
            </c:ext>
          </c:extLst>
        </c:ser>
        <c:ser>
          <c:idx val="2"/>
          <c:order val="2"/>
          <c:tx>
            <c:strRef>
              <c:f>Comp!$J$6</c:f>
              <c:strCache>
                <c:ptCount val="1"/>
                <c:pt idx="0">
                  <c:v>231 Hz</c:v>
                </c:pt>
              </c:strCache>
            </c:strRef>
          </c:tx>
          <c:spPr>
            <a:ln>
              <a:noFill/>
            </a:ln>
          </c:spPr>
          <c:errBars>
            <c:errDir val="y"/>
            <c:errBarType val="both"/>
            <c:errValType val="cust"/>
            <c:noEndCap val="0"/>
            <c:plus>
              <c:numRef>
                <c:f>Comp!$C$18:$F$18</c:f>
                <c:numCache>
                  <c:formatCode>General</c:formatCode>
                  <c:ptCount val="4"/>
                  <c:pt idx="0">
                    <c:v>0.33178984825791275</c:v>
                  </c:pt>
                  <c:pt idx="1">
                    <c:v>0.38266840943795843</c:v>
                  </c:pt>
                  <c:pt idx="2">
                    <c:v>0.44750120359875584</c:v>
                  </c:pt>
                  <c:pt idx="3">
                    <c:v>0.51038984215801875</c:v>
                  </c:pt>
                </c:numCache>
              </c:numRef>
            </c:plus>
            <c:minus>
              <c:numRef>
                <c:f>Comp!$C$18:$F$18</c:f>
                <c:numCache>
                  <c:formatCode>General</c:formatCode>
                  <c:ptCount val="4"/>
                  <c:pt idx="0">
                    <c:v>0.33178984825791275</c:v>
                  </c:pt>
                  <c:pt idx="1">
                    <c:v>0.38266840943795843</c:v>
                  </c:pt>
                  <c:pt idx="2">
                    <c:v>0.44750120359875584</c:v>
                  </c:pt>
                  <c:pt idx="3">
                    <c:v>0.51038984215801875</c:v>
                  </c:pt>
                </c:numCache>
              </c:numRef>
            </c:minus>
          </c:errBars>
          <c:xVal>
            <c:numRef>
              <c:f>Comp!$K$3:$N$3</c:f>
              <c:numCache>
                <c:formatCode>0.00</c:formatCode>
                <c:ptCount val="4"/>
                <c:pt idx="0">
                  <c:v>5.8944792399999999</c:v>
                </c:pt>
                <c:pt idx="1">
                  <c:v>6.2628841925000005</c:v>
                </c:pt>
                <c:pt idx="2">
                  <c:v>6.6312891450000002</c:v>
                </c:pt>
                <c:pt idx="3">
                  <c:v>6.9996940974999999</c:v>
                </c:pt>
              </c:numCache>
            </c:numRef>
          </c:xVal>
          <c:yVal>
            <c:numRef>
              <c:f>Comp!$K$6:$N$6</c:f>
              <c:numCache>
                <c:formatCode>General</c:formatCode>
                <c:ptCount val="4"/>
                <c:pt idx="0">
                  <c:v>13.518581505956627</c:v>
                </c:pt>
                <c:pt idx="1">
                  <c:v>16.338751744301945</c:v>
                </c:pt>
                <c:pt idx="2">
                  <c:v>18.51639851485152</c:v>
                </c:pt>
                <c:pt idx="3">
                  <c:v>28.300266565118083</c:v>
                </c:pt>
              </c:numCache>
            </c:numRef>
          </c:yVal>
          <c:smooth val="1"/>
          <c:extLst xmlns:c16r2="http://schemas.microsoft.com/office/drawing/2015/06/chart">
            <c:ext xmlns:c16="http://schemas.microsoft.com/office/drawing/2014/chart" uri="{C3380CC4-5D6E-409C-BE32-E72D297353CC}">
              <c16:uniqueId val="{00000002-1D26-4C86-90EB-DB636376297A}"/>
            </c:ext>
          </c:extLst>
        </c:ser>
        <c:ser>
          <c:idx val="3"/>
          <c:order val="3"/>
          <c:tx>
            <c:strRef>
              <c:f>Comp!$J$7</c:f>
              <c:strCache>
                <c:ptCount val="1"/>
                <c:pt idx="0">
                  <c:v>214 Hz</c:v>
                </c:pt>
              </c:strCache>
            </c:strRef>
          </c:tx>
          <c:spPr>
            <a:ln>
              <a:noFill/>
            </a:ln>
          </c:spPr>
          <c:errBars>
            <c:errDir val="y"/>
            <c:errBarType val="both"/>
            <c:errValType val="cust"/>
            <c:noEndCap val="0"/>
            <c:plus>
              <c:numRef>
                <c:f>Comp!$C$24:$F$24</c:f>
                <c:numCache>
                  <c:formatCode>General</c:formatCode>
                  <c:ptCount val="4"/>
                  <c:pt idx="0">
                    <c:v>0.32266983502868241</c:v>
                  </c:pt>
                  <c:pt idx="1">
                    <c:v>0.34296022998112102</c:v>
                  </c:pt>
                  <c:pt idx="2">
                    <c:v>0.53153580900589692</c:v>
                  </c:pt>
                  <c:pt idx="3">
                    <c:v>0.46947744395605623</c:v>
                  </c:pt>
                </c:numCache>
              </c:numRef>
            </c:plus>
            <c:minus>
              <c:numRef>
                <c:f>Comp!$C$24:$F$24</c:f>
                <c:numCache>
                  <c:formatCode>General</c:formatCode>
                  <c:ptCount val="4"/>
                  <c:pt idx="0">
                    <c:v>0.32266983502868241</c:v>
                  </c:pt>
                  <c:pt idx="1">
                    <c:v>0.34296022998112102</c:v>
                  </c:pt>
                  <c:pt idx="2">
                    <c:v>0.53153580900589692</c:v>
                  </c:pt>
                  <c:pt idx="3">
                    <c:v>0.46947744395605623</c:v>
                  </c:pt>
                </c:numCache>
              </c:numRef>
            </c:minus>
          </c:errBars>
          <c:xVal>
            <c:numRef>
              <c:f>Comp!$K$3:$N$3</c:f>
              <c:numCache>
                <c:formatCode>0.00</c:formatCode>
                <c:ptCount val="4"/>
                <c:pt idx="0">
                  <c:v>5.8944792399999999</c:v>
                </c:pt>
                <c:pt idx="1">
                  <c:v>6.2628841925000005</c:v>
                </c:pt>
                <c:pt idx="2">
                  <c:v>6.6312891450000002</c:v>
                </c:pt>
                <c:pt idx="3">
                  <c:v>6.9996940974999999</c:v>
                </c:pt>
              </c:numCache>
            </c:numRef>
          </c:xVal>
          <c:yVal>
            <c:numRef>
              <c:f>Comp!$K$7:$N$7</c:f>
              <c:numCache>
                <c:formatCode>General</c:formatCode>
                <c:ptCount val="4"/>
                <c:pt idx="0">
                  <c:v>12.062406052399481</c:v>
                </c:pt>
                <c:pt idx="1">
                  <c:v>14.2855740385482</c:v>
                </c:pt>
                <c:pt idx="2">
                  <c:v>20.897951682089232</c:v>
                </c:pt>
                <c:pt idx="3">
                  <c:v>23.153865264127425</c:v>
                </c:pt>
              </c:numCache>
            </c:numRef>
          </c:yVal>
          <c:smooth val="1"/>
          <c:extLst xmlns:c16r2="http://schemas.microsoft.com/office/drawing/2015/06/chart">
            <c:ext xmlns:c16="http://schemas.microsoft.com/office/drawing/2014/chart" uri="{C3380CC4-5D6E-409C-BE32-E72D297353CC}">
              <c16:uniqueId val="{00000003-1D26-4C86-90EB-DB636376297A}"/>
            </c:ext>
          </c:extLst>
        </c:ser>
        <c:ser>
          <c:idx val="4"/>
          <c:order val="4"/>
          <c:tx>
            <c:strRef>
              <c:f>Comp!$J$8</c:f>
              <c:strCache>
                <c:ptCount val="1"/>
                <c:pt idx="0">
                  <c:v>205 Hz</c:v>
                </c:pt>
              </c:strCache>
            </c:strRef>
          </c:tx>
          <c:spPr>
            <a:ln>
              <a:noFill/>
            </a:ln>
          </c:spPr>
          <c:errBars>
            <c:errDir val="y"/>
            <c:errBarType val="both"/>
            <c:errValType val="cust"/>
            <c:noEndCap val="0"/>
            <c:plus>
              <c:numRef>
                <c:f>Comp!$C$30:$F$30</c:f>
                <c:numCache>
                  <c:formatCode>General</c:formatCode>
                  <c:ptCount val="4"/>
                  <c:pt idx="0">
                    <c:v>0.35884451427610492</c:v>
                  </c:pt>
                  <c:pt idx="1">
                    <c:v>0.43989890850998092</c:v>
                  </c:pt>
                  <c:pt idx="2">
                    <c:v>0.36093578792921188</c:v>
                  </c:pt>
                  <c:pt idx="3">
                    <c:v>0.49875825470599022</c:v>
                  </c:pt>
                </c:numCache>
              </c:numRef>
            </c:plus>
            <c:minus>
              <c:numRef>
                <c:f>Comp!$C$30:$F$30</c:f>
                <c:numCache>
                  <c:formatCode>General</c:formatCode>
                  <c:ptCount val="4"/>
                  <c:pt idx="0">
                    <c:v>0.35884451427610492</c:v>
                  </c:pt>
                  <c:pt idx="1">
                    <c:v>0.43989890850998092</c:v>
                  </c:pt>
                  <c:pt idx="2">
                    <c:v>0.36093578792921188</c:v>
                  </c:pt>
                  <c:pt idx="3">
                    <c:v>0.49875825470599022</c:v>
                  </c:pt>
                </c:numCache>
              </c:numRef>
            </c:minus>
          </c:errBars>
          <c:xVal>
            <c:numRef>
              <c:f>Comp!$K$3:$N$3</c:f>
              <c:numCache>
                <c:formatCode>0.00</c:formatCode>
                <c:ptCount val="4"/>
                <c:pt idx="0">
                  <c:v>5.8944792399999999</c:v>
                </c:pt>
                <c:pt idx="1">
                  <c:v>6.2628841925000005</c:v>
                </c:pt>
                <c:pt idx="2">
                  <c:v>6.6312891450000002</c:v>
                </c:pt>
                <c:pt idx="3">
                  <c:v>6.9996940974999999</c:v>
                </c:pt>
              </c:numCache>
            </c:numRef>
          </c:xVal>
          <c:yVal>
            <c:numRef>
              <c:f>Comp!$K$8:$N$8</c:f>
              <c:numCache>
                <c:formatCode>General</c:formatCode>
                <c:ptCount val="4"/>
                <c:pt idx="0">
                  <c:v>12.572203070509504</c:v>
                </c:pt>
                <c:pt idx="1">
                  <c:v>14.376821004337472</c:v>
                </c:pt>
                <c:pt idx="2">
                  <c:v>16.051946336904571</c:v>
                </c:pt>
                <c:pt idx="3">
                  <c:v>25.844260101685862</c:v>
                </c:pt>
              </c:numCache>
            </c:numRef>
          </c:yVal>
          <c:smooth val="1"/>
          <c:extLst xmlns:c16r2="http://schemas.microsoft.com/office/drawing/2015/06/chart">
            <c:ext xmlns:c16="http://schemas.microsoft.com/office/drawing/2014/chart" uri="{C3380CC4-5D6E-409C-BE32-E72D297353CC}">
              <c16:uniqueId val="{00000004-1D26-4C86-90EB-DB636376297A}"/>
            </c:ext>
          </c:extLst>
        </c:ser>
        <c:dLbls>
          <c:showLegendKey val="0"/>
          <c:showVal val="0"/>
          <c:showCatName val="0"/>
          <c:showSerName val="0"/>
          <c:showPercent val="0"/>
          <c:showBubbleSize val="0"/>
        </c:dLbls>
        <c:axId val="539789952"/>
        <c:axId val="539808512"/>
      </c:scatterChart>
      <c:valAx>
        <c:axId val="539789952"/>
        <c:scaling>
          <c:orientation val="minMax"/>
          <c:max val="7"/>
          <c:min val="5.89"/>
        </c:scaling>
        <c:delete val="0"/>
        <c:axPos val="b"/>
        <c:title>
          <c:tx>
            <c:rich>
              <a:bodyPr/>
              <a:lstStyle/>
              <a:p>
                <a:pPr>
                  <a:defRPr/>
                </a:pPr>
                <a:r>
                  <a:rPr lang="en-GB"/>
                  <a:t>U (m/s)</a:t>
                </a:r>
              </a:p>
            </c:rich>
          </c:tx>
          <c:overlay val="0"/>
        </c:title>
        <c:numFmt formatCode="0.00" sourceLinked="0"/>
        <c:majorTickMark val="in"/>
        <c:minorTickMark val="none"/>
        <c:tickLblPos val="nextTo"/>
        <c:crossAx val="539808512"/>
        <c:crosses val="autoZero"/>
        <c:crossBetween val="midCat"/>
      </c:valAx>
      <c:valAx>
        <c:axId val="539808512"/>
        <c:scaling>
          <c:orientation val="minMax"/>
          <c:max val="30"/>
          <c:min val="10"/>
        </c:scaling>
        <c:delete val="0"/>
        <c:axPos val="l"/>
        <c:title>
          <c:tx>
            <c:rich>
              <a:bodyPr rot="-5400000" vert="horz"/>
              <a:lstStyle/>
              <a:p>
                <a:pPr>
                  <a:defRPr/>
                </a:pPr>
                <a:r>
                  <a:rPr lang="en-GB"/>
                  <a:t>Average bead height (mm)</a:t>
                </a:r>
              </a:p>
            </c:rich>
          </c:tx>
          <c:overlay val="0"/>
        </c:title>
        <c:numFmt formatCode="#,##0" sourceLinked="0"/>
        <c:majorTickMark val="in"/>
        <c:minorTickMark val="none"/>
        <c:tickLblPos val="nextTo"/>
        <c:crossAx val="539789952"/>
        <c:crosses val="autoZero"/>
        <c:crossBetween val="midCat"/>
      </c:valAx>
      <c:spPr>
        <a:ln>
          <a:solidFill>
            <a:schemeClr val="bg1">
              <a:lumMod val="50000"/>
            </a:schemeClr>
          </a:solidFill>
        </a:ln>
      </c:spPr>
    </c:plotArea>
    <c:legend>
      <c:legendPos val="r"/>
      <c:layout>
        <c:manualLayout>
          <c:xMode val="edge"/>
          <c:yMode val="edge"/>
          <c:x val="0.76602613484106918"/>
          <c:y val="0.53164557831446113"/>
          <c:w val="0.17383470699648865"/>
          <c:h val="0.30098077434977122"/>
        </c:manualLayout>
      </c:layout>
      <c:overlay val="0"/>
    </c:legend>
    <c:plotVisOnly val="1"/>
    <c:dispBlanksAs val="gap"/>
    <c:showDLblsOverMax val="0"/>
  </c:chart>
  <c:spPr>
    <a:ln>
      <a:noFill/>
    </a:ln>
  </c:spPr>
  <c:externalData r:id="rId2">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596523007762328"/>
          <c:y val="5.1400554097404488E-2"/>
          <c:w val="0.84328474898084549"/>
          <c:h val="0.81653872889176526"/>
        </c:manualLayout>
      </c:layout>
      <c:scatterChart>
        <c:scatterStyle val="smoothMarker"/>
        <c:varyColors val="0"/>
        <c:ser>
          <c:idx val="0"/>
          <c:order val="0"/>
          <c:tx>
            <c:strRef>
              <c:f>Analysis_320!$V$3</c:f>
              <c:strCache>
                <c:ptCount val="1"/>
                <c:pt idx="0">
                  <c:v>5.89 m/s</c:v>
                </c:pt>
              </c:strCache>
            </c:strRef>
          </c:tx>
          <c:spPr>
            <a:ln w="19050"/>
          </c:spPr>
          <c:marker>
            <c:symbol val="circle"/>
            <c:size val="4"/>
          </c:marker>
          <c:xVal>
            <c:numRef>
              <c:f>Analysis_320!$U$4:$U$65</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Analysis_320!$V$4:$V$65</c:f>
              <c:numCache>
                <c:formatCode>General</c:formatCode>
                <c:ptCount val="62"/>
                <c:pt idx="0">
                  <c:v>0</c:v>
                </c:pt>
                <c:pt idx="1">
                  <c:v>5.6403450564034502E-3</c:v>
                </c:pt>
                <c:pt idx="2">
                  <c:v>7.7305905773059055E-2</c:v>
                </c:pt>
                <c:pt idx="3">
                  <c:v>6.7352355673523559E-2</c:v>
                </c:pt>
                <c:pt idx="4">
                  <c:v>7.3988055739880557E-2</c:v>
                </c:pt>
                <c:pt idx="5">
                  <c:v>5.9057730590577305E-2</c:v>
                </c:pt>
                <c:pt idx="6">
                  <c:v>6.1048440610484409E-2</c:v>
                </c:pt>
                <c:pt idx="7">
                  <c:v>5.5739880557398806E-2</c:v>
                </c:pt>
                <c:pt idx="8">
                  <c:v>6.2043795620437957E-2</c:v>
                </c:pt>
                <c:pt idx="9">
                  <c:v>4.9104180491041802E-2</c:v>
                </c:pt>
                <c:pt idx="10">
                  <c:v>4.8108825481088253E-2</c:v>
                </c:pt>
                <c:pt idx="11">
                  <c:v>4.6118115461181157E-2</c:v>
                </c:pt>
                <c:pt idx="12">
                  <c:v>4.3463835434638352E-2</c:v>
                </c:pt>
                <c:pt idx="13">
                  <c:v>3.2514930325149301E-2</c:v>
                </c:pt>
                <c:pt idx="14">
                  <c:v>3.5832780358327807E-2</c:v>
                </c:pt>
                <c:pt idx="15">
                  <c:v>3.3842070338420703E-2</c:v>
                </c:pt>
                <c:pt idx="16">
                  <c:v>2.1234240212342402E-2</c:v>
                </c:pt>
                <c:pt idx="17">
                  <c:v>2.0902455209024551E-2</c:v>
                </c:pt>
                <c:pt idx="18">
                  <c:v>1.5262110152621102E-2</c:v>
                </c:pt>
                <c:pt idx="19">
                  <c:v>1.7584605175846053E-2</c:v>
                </c:pt>
                <c:pt idx="20">
                  <c:v>1.4266755142667552E-2</c:v>
                </c:pt>
                <c:pt idx="21">
                  <c:v>1.6589250165892501E-2</c:v>
                </c:pt>
                <c:pt idx="22">
                  <c:v>1.5262110152621102E-2</c:v>
                </c:pt>
                <c:pt idx="23">
                  <c:v>1.4598540145985401E-2</c:v>
                </c:pt>
                <c:pt idx="24">
                  <c:v>1.5593895155938951E-2</c:v>
                </c:pt>
                <c:pt idx="25">
                  <c:v>8.6264100862641011E-3</c:v>
                </c:pt>
                <c:pt idx="26">
                  <c:v>7.9628400796284016E-3</c:v>
                </c:pt>
                <c:pt idx="27">
                  <c:v>8.2946250829462505E-3</c:v>
                </c:pt>
                <c:pt idx="28">
                  <c:v>9.9535500995355016E-3</c:v>
                </c:pt>
                <c:pt idx="29">
                  <c:v>9.9535500995355016E-3</c:v>
                </c:pt>
                <c:pt idx="30">
                  <c:v>8.2946250829462505E-3</c:v>
                </c:pt>
                <c:pt idx="31">
                  <c:v>5.3085600530856005E-3</c:v>
                </c:pt>
                <c:pt idx="32">
                  <c:v>5.3085600530856005E-3</c:v>
                </c:pt>
                <c:pt idx="33">
                  <c:v>2.9860650298606504E-3</c:v>
                </c:pt>
                <c:pt idx="34">
                  <c:v>3.9814200398142008E-3</c:v>
                </c:pt>
                <c:pt idx="35">
                  <c:v>3.6496350364963502E-3</c:v>
                </c:pt>
                <c:pt idx="36">
                  <c:v>9.953550099535502E-4</c:v>
                </c:pt>
                <c:pt idx="37">
                  <c:v>3.3178500331785005E-3</c:v>
                </c:pt>
                <c:pt idx="38">
                  <c:v>1.9907100199071004E-3</c:v>
                </c:pt>
                <c:pt idx="39">
                  <c:v>2.6542800265428003E-3</c:v>
                </c:pt>
                <c:pt idx="40">
                  <c:v>2.6542800265428003E-3</c:v>
                </c:pt>
                <c:pt idx="41">
                  <c:v>2.3224950232249501E-3</c:v>
                </c:pt>
                <c:pt idx="42">
                  <c:v>2.9860650298606504E-3</c:v>
                </c:pt>
                <c:pt idx="43">
                  <c:v>2.6542800265428003E-3</c:v>
                </c:pt>
                <c:pt idx="44">
                  <c:v>1.9907100199071004E-3</c:v>
                </c:pt>
                <c:pt idx="45">
                  <c:v>1.6589250165892503E-3</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numCache>
            </c:numRef>
          </c:yVal>
          <c:smooth val="1"/>
          <c:extLst xmlns:c16r2="http://schemas.microsoft.com/office/drawing/2015/06/chart">
            <c:ext xmlns:c16="http://schemas.microsoft.com/office/drawing/2014/chart" uri="{C3380CC4-5D6E-409C-BE32-E72D297353CC}">
              <c16:uniqueId val="{00000000-83F7-4495-A2A5-44D9DA129C68}"/>
            </c:ext>
          </c:extLst>
        </c:ser>
        <c:ser>
          <c:idx val="1"/>
          <c:order val="1"/>
          <c:tx>
            <c:strRef>
              <c:f>Analysis_320!$W$3</c:f>
              <c:strCache>
                <c:ptCount val="1"/>
                <c:pt idx="0">
                  <c:v>6.26 m/s</c:v>
                </c:pt>
              </c:strCache>
            </c:strRef>
          </c:tx>
          <c:spPr>
            <a:ln w="19050"/>
          </c:spPr>
          <c:marker>
            <c:symbol val="circle"/>
            <c:size val="4"/>
          </c:marker>
          <c:xVal>
            <c:numRef>
              <c:f>Analysis_320!$U$4:$U$65</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Analysis_320!$W$4:$W$65</c:f>
              <c:numCache>
                <c:formatCode>General</c:formatCode>
                <c:ptCount val="62"/>
                <c:pt idx="0">
                  <c:v>0</c:v>
                </c:pt>
                <c:pt idx="1">
                  <c:v>2.3026315789473682E-3</c:v>
                </c:pt>
                <c:pt idx="2">
                  <c:v>5.2960526315789472E-2</c:v>
                </c:pt>
                <c:pt idx="3">
                  <c:v>4.3749999999999997E-2</c:v>
                </c:pt>
                <c:pt idx="4">
                  <c:v>4.7039473684210527E-2</c:v>
                </c:pt>
                <c:pt idx="5">
                  <c:v>3.9802631578947367E-2</c:v>
                </c:pt>
                <c:pt idx="6">
                  <c:v>3.7828947368421052E-2</c:v>
                </c:pt>
                <c:pt idx="7">
                  <c:v>3.3552631578947369E-2</c:v>
                </c:pt>
                <c:pt idx="8">
                  <c:v>4.2105263157894736E-2</c:v>
                </c:pt>
                <c:pt idx="9">
                  <c:v>3.7499999999999999E-2</c:v>
                </c:pt>
                <c:pt idx="10">
                  <c:v>3.8157894736842106E-2</c:v>
                </c:pt>
                <c:pt idx="11">
                  <c:v>3.8157894736842106E-2</c:v>
                </c:pt>
                <c:pt idx="12">
                  <c:v>4.2105263157894736E-2</c:v>
                </c:pt>
                <c:pt idx="13">
                  <c:v>4.0460526315789475E-2</c:v>
                </c:pt>
                <c:pt idx="14">
                  <c:v>4.1776315789473682E-2</c:v>
                </c:pt>
                <c:pt idx="15">
                  <c:v>3.9473684210526314E-2</c:v>
                </c:pt>
                <c:pt idx="16">
                  <c:v>3.3881578947368422E-2</c:v>
                </c:pt>
                <c:pt idx="17">
                  <c:v>3.2565789473684208E-2</c:v>
                </c:pt>
                <c:pt idx="18">
                  <c:v>2.9276315789473685E-2</c:v>
                </c:pt>
                <c:pt idx="19">
                  <c:v>3.3552631578947369E-2</c:v>
                </c:pt>
                <c:pt idx="20">
                  <c:v>2.6315789473684209E-2</c:v>
                </c:pt>
                <c:pt idx="21">
                  <c:v>2.730263157894737E-2</c:v>
                </c:pt>
                <c:pt idx="22">
                  <c:v>2.3355263157894737E-2</c:v>
                </c:pt>
                <c:pt idx="23">
                  <c:v>2.1052631578947368E-2</c:v>
                </c:pt>
                <c:pt idx="24">
                  <c:v>1.8092105263157895E-2</c:v>
                </c:pt>
                <c:pt idx="25">
                  <c:v>1.6776315789473684E-2</c:v>
                </c:pt>
                <c:pt idx="26">
                  <c:v>2.0394736842105264E-2</c:v>
                </c:pt>
                <c:pt idx="27">
                  <c:v>1.4802631578947368E-2</c:v>
                </c:pt>
                <c:pt idx="28">
                  <c:v>1.2171052631578947E-2</c:v>
                </c:pt>
                <c:pt idx="29">
                  <c:v>1.118421052631579E-2</c:v>
                </c:pt>
                <c:pt idx="30">
                  <c:v>1.4473684210526316E-2</c:v>
                </c:pt>
                <c:pt idx="31">
                  <c:v>1.3486842105263158E-2</c:v>
                </c:pt>
                <c:pt idx="32">
                  <c:v>1.1513157894736841E-2</c:v>
                </c:pt>
                <c:pt idx="33">
                  <c:v>8.2236842105263153E-3</c:v>
                </c:pt>
                <c:pt idx="34">
                  <c:v>7.8947368421052634E-3</c:v>
                </c:pt>
                <c:pt idx="35">
                  <c:v>4.9342105263157892E-3</c:v>
                </c:pt>
                <c:pt idx="36">
                  <c:v>7.2368421052631578E-3</c:v>
                </c:pt>
                <c:pt idx="37">
                  <c:v>5.9210526315789476E-3</c:v>
                </c:pt>
                <c:pt idx="38">
                  <c:v>4.2763157894736845E-3</c:v>
                </c:pt>
                <c:pt idx="39">
                  <c:v>4.9342105263157892E-3</c:v>
                </c:pt>
                <c:pt idx="40">
                  <c:v>4.6052631578947364E-3</c:v>
                </c:pt>
                <c:pt idx="41">
                  <c:v>3.6184210526315789E-3</c:v>
                </c:pt>
                <c:pt idx="42">
                  <c:v>1.9736842105263159E-3</c:v>
                </c:pt>
                <c:pt idx="43">
                  <c:v>2.631578947368421E-3</c:v>
                </c:pt>
                <c:pt idx="44">
                  <c:v>1.9736842105263159E-3</c:v>
                </c:pt>
                <c:pt idx="45">
                  <c:v>3.2894736842105262E-4</c:v>
                </c:pt>
                <c:pt idx="46">
                  <c:v>3.2894736842105262E-4</c:v>
                </c:pt>
                <c:pt idx="47">
                  <c:v>3.2894736842105262E-4</c:v>
                </c:pt>
                <c:pt idx="48">
                  <c:v>3.2894736842105262E-4</c:v>
                </c:pt>
                <c:pt idx="49">
                  <c:v>6.5789473684210525E-4</c:v>
                </c:pt>
                <c:pt idx="50">
                  <c:v>3.2894736842105262E-4</c:v>
                </c:pt>
                <c:pt idx="51">
                  <c:v>6.5789473684210525E-4</c:v>
                </c:pt>
                <c:pt idx="52">
                  <c:v>9.8684210526315793E-4</c:v>
                </c:pt>
                <c:pt idx="53">
                  <c:v>6.5789473684210525E-4</c:v>
                </c:pt>
                <c:pt idx="54">
                  <c:v>0</c:v>
                </c:pt>
                <c:pt idx="55">
                  <c:v>0</c:v>
                </c:pt>
                <c:pt idx="56">
                  <c:v>0</c:v>
                </c:pt>
                <c:pt idx="57">
                  <c:v>0</c:v>
                </c:pt>
                <c:pt idx="58">
                  <c:v>0</c:v>
                </c:pt>
                <c:pt idx="59">
                  <c:v>0</c:v>
                </c:pt>
                <c:pt idx="60">
                  <c:v>0</c:v>
                </c:pt>
                <c:pt idx="61">
                  <c:v>0</c:v>
                </c:pt>
              </c:numCache>
            </c:numRef>
          </c:yVal>
          <c:smooth val="1"/>
          <c:extLst xmlns:c16r2="http://schemas.microsoft.com/office/drawing/2015/06/chart">
            <c:ext xmlns:c16="http://schemas.microsoft.com/office/drawing/2014/chart" uri="{C3380CC4-5D6E-409C-BE32-E72D297353CC}">
              <c16:uniqueId val="{00000001-83F7-4495-A2A5-44D9DA129C68}"/>
            </c:ext>
          </c:extLst>
        </c:ser>
        <c:ser>
          <c:idx val="2"/>
          <c:order val="2"/>
          <c:tx>
            <c:strRef>
              <c:f>Analysis_320!$X$3</c:f>
              <c:strCache>
                <c:ptCount val="1"/>
                <c:pt idx="0">
                  <c:v>6.63 m/s</c:v>
                </c:pt>
              </c:strCache>
            </c:strRef>
          </c:tx>
          <c:spPr>
            <a:ln w="19050"/>
          </c:spPr>
          <c:marker>
            <c:symbol val="circle"/>
            <c:size val="4"/>
          </c:marker>
          <c:xVal>
            <c:numRef>
              <c:f>Analysis_320!$U$4:$U$65</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Analysis_320!$X$4:$X$65</c:f>
              <c:numCache>
                <c:formatCode>General</c:formatCode>
                <c:ptCount val="62"/>
                <c:pt idx="0">
                  <c:v>0</c:v>
                </c:pt>
                <c:pt idx="1">
                  <c:v>1.0121457489878543E-3</c:v>
                </c:pt>
                <c:pt idx="2">
                  <c:v>3.54251012145749E-2</c:v>
                </c:pt>
                <c:pt idx="3">
                  <c:v>4.1160593792172739E-2</c:v>
                </c:pt>
                <c:pt idx="4">
                  <c:v>3.7786774628879895E-2</c:v>
                </c:pt>
                <c:pt idx="5">
                  <c:v>3.9811066126855602E-2</c:v>
                </c:pt>
                <c:pt idx="6">
                  <c:v>2.9689608636977057E-2</c:v>
                </c:pt>
                <c:pt idx="7">
                  <c:v>3.2051282051282048E-2</c:v>
                </c:pt>
                <c:pt idx="8">
                  <c:v>3.643724696356275E-2</c:v>
                </c:pt>
                <c:pt idx="9">
                  <c:v>2.9352226720647773E-2</c:v>
                </c:pt>
                <c:pt idx="10">
                  <c:v>3.3063427800269905E-2</c:v>
                </c:pt>
                <c:pt idx="11">
                  <c:v>3.2726045883940617E-2</c:v>
                </c:pt>
                <c:pt idx="12">
                  <c:v>3.9136302294197033E-2</c:v>
                </c:pt>
                <c:pt idx="13">
                  <c:v>3.5087719298245612E-2</c:v>
                </c:pt>
                <c:pt idx="14">
                  <c:v>4.0823211875843451E-2</c:v>
                </c:pt>
                <c:pt idx="15">
                  <c:v>3.5762483130904181E-2</c:v>
                </c:pt>
                <c:pt idx="16">
                  <c:v>3.5087719298245612E-2</c:v>
                </c:pt>
                <c:pt idx="17">
                  <c:v>3.2051282051282048E-2</c:v>
                </c:pt>
                <c:pt idx="18">
                  <c:v>3.0026990553306342E-2</c:v>
                </c:pt>
                <c:pt idx="19">
                  <c:v>3.3063427800269905E-2</c:v>
                </c:pt>
                <c:pt idx="20">
                  <c:v>3.3063427800269905E-2</c:v>
                </c:pt>
                <c:pt idx="21">
                  <c:v>2.9689608636977057E-2</c:v>
                </c:pt>
                <c:pt idx="22">
                  <c:v>2.564102564102564E-2</c:v>
                </c:pt>
                <c:pt idx="23">
                  <c:v>2.4291497975708502E-2</c:v>
                </c:pt>
                <c:pt idx="24">
                  <c:v>1.7543859649122806E-2</c:v>
                </c:pt>
                <c:pt idx="25">
                  <c:v>2.3279352226720649E-2</c:v>
                </c:pt>
                <c:pt idx="26">
                  <c:v>1.5519568151147099E-2</c:v>
                </c:pt>
                <c:pt idx="27">
                  <c:v>1.4507422402159244E-2</c:v>
                </c:pt>
                <c:pt idx="28">
                  <c:v>1.7543859649122806E-2</c:v>
                </c:pt>
                <c:pt idx="29">
                  <c:v>1.6194331983805668E-2</c:v>
                </c:pt>
                <c:pt idx="30">
                  <c:v>2.0917678812415654E-2</c:v>
                </c:pt>
                <c:pt idx="31">
                  <c:v>1.6194331983805668E-2</c:v>
                </c:pt>
                <c:pt idx="32">
                  <c:v>1.2483130904183536E-2</c:v>
                </c:pt>
                <c:pt idx="33">
                  <c:v>4.3859649122807015E-3</c:v>
                </c:pt>
                <c:pt idx="34">
                  <c:v>3.7112010796221321E-3</c:v>
                </c:pt>
                <c:pt idx="35">
                  <c:v>4.3859649122807015E-3</c:v>
                </c:pt>
                <c:pt idx="36">
                  <c:v>5.0607287449392713E-3</c:v>
                </c:pt>
                <c:pt idx="37">
                  <c:v>5.0607287449392713E-3</c:v>
                </c:pt>
                <c:pt idx="38">
                  <c:v>6.0728744939271256E-3</c:v>
                </c:pt>
                <c:pt idx="39">
                  <c:v>3.7112010796221321E-3</c:v>
                </c:pt>
                <c:pt idx="40">
                  <c:v>4.7233468286099868E-3</c:v>
                </c:pt>
                <c:pt idx="41">
                  <c:v>6.41025641025641E-3</c:v>
                </c:pt>
                <c:pt idx="42">
                  <c:v>4.3859649122807015E-3</c:v>
                </c:pt>
                <c:pt idx="43">
                  <c:v>4.048582995951417E-3</c:v>
                </c:pt>
                <c:pt idx="44">
                  <c:v>5.3981106612685558E-3</c:v>
                </c:pt>
                <c:pt idx="45">
                  <c:v>4.048582995951417E-3</c:v>
                </c:pt>
                <c:pt idx="46">
                  <c:v>4.048582995951417E-3</c:v>
                </c:pt>
                <c:pt idx="47">
                  <c:v>6.41025641025641E-3</c:v>
                </c:pt>
                <c:pt idx="48">
                  <c:v>3.7112010796221321E-3</c:v>
                </c:pt>
                <c:pt idx="49">
                  <c:v>4.7233468286099868E-3</c:v>
                </c:pt>
                <c:pt idx="50">
                  <c:v>4.3859649122807015E-3</c:v>
                </c:pt>
                <c:pt idx="51">
                  <c:v>2.6990553306342779E-3</c:v>
                </c:pt>
                <c:pt idx="52">
                  <c:v>4.7233468286099868E-3</c:v>
                </c:pt>
                <c:pt idx="53">
                  <c:v>3.7112010796221321E-3</c:v>
                </c:pt>
                <c:pt idx="54">
                  <c:v>3.0364372469635628E-3</c:v>
                </c:pt>
                <c:pt idx="55">
                  <c:v>1.0121457489878543E-3</c:v>
                </c:pt>
                <c:pt idx="56">
                  <c:v>6.7476383265856947E-4</c:v>
                </c:pt>
                <c:pt idx="57">
                  <c:v>1.0121457489878543E-3</c:v>
                </c:pt>
                <c:pt idx="58">
                  <c:v>1.0121457489878543E-3</c:v>
                </c:pt>
                <c:pt idx="59">
                  <c:v>1.0121457489878543E-3</c:v>
                </c:pt>
                <c:pt idx="60">
                  <c:v>0</c:v>
                </c:pt>
                <c:pt idx="61">
                  <c:v>0</c:v>
                </c:pt>
              </c:numCache>
            </c:numRef>
          </c:yVal>
          <c:smooth val="1"/>
          <c:extLst xmlns:c16r2="http://schemas.microsoft.com/office/drawing/2015/06/chart">
            <c:ext xmlns:c16="http://schemas.microsoft.com/office/drawing/2014/chart" uri="{C3380CC4-5D6E-409C-BE32-E72D297353CC}">
              <c16:uniqueId val="{00000002-83F7-4495-A2A5-44D9DA129C68}"/>
            </c:ext>
          </c:extLst>
        </c:ser>
        <c:ser>
          <c:idx val="3"/>
          <c:order val="3"/>
          <c:tx>
            <c:strRef>
              <c:f>Analysis_320!$Y$3</c:f>
              <c:strCache>
                <c:ptCount val="1"/>
                <c:pt idx="0">
                  <c:v>7 m/s</c:v>
                </c:pt>
              </c:strCache>
            </c:strRef>
          </c:tx>
          <c:spPr>
            <a:ln w="19050"/>
          </c:spPr>
          <c:marker>
            <c:symbol val="circle"/>
            <c:size val="4"/>
          </c:marker>
          <c:xVal>
            <c:numRef>
              <c:f>Analysis_320!$U$4:$U$65</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Analysis_320!$Y$4:$Y$65</c:f>
              <c:numCache>
                <c:formatCode>General</c:formatCode>
                <c:ptCount val="62"/>
                <c:pt idx="0">
                  <c:v>0</c:v>
                </c:pt>
                <c:pt idx="1">
                  <c:v>1.3745704467353953E-3</c:v>
                </c:pt>
                <c:pt idx="2">
                  <c:v>1.7182130584192441E-2</c:v>
                </c:pt>
                <c:pt idx="3">
                  <c:v>1.4089347079037801E-2</c:v>
                </c:pt>
                <c:pt idx="4">
                  <c:v>1.9243986254295534E-2</c:v>
                </c:pt>
                <c:pt idx="5">
                  <c:v>2.1305841924398626E-2</c:v>
                </c:pt>
                <c:pt idx="6">
                  <c:v>1.6494845360824743E-2</c:v>
                </c:pt>
                <c:pt idx="7">
                  <c:v>1.4089347079037801E-2</c:v>
                </c:pt>
                <c:pt idx="8">
                  <c:v>1.9587628865979381E-2</c:v>
                </c:pt>
                <c:pt idx="9">
                  <c:v>2.3367697594501718E-2</c:v>
                </c:pt>
                <c:pt idx="10">
                  <c:v>1.7182130584192441E-2</c:v>
                </c:pt>
                <c:pt idx="11">
                  <c:v>2.4054982817869417E-2</c:v>
                </c:pt>
                <c:pt idx="12">
                  <c:v>2.268041237113402E-2</c:v>
                </c:pt>
                <c:pt idx="13">
                  <c:v>2.88659793814433E-2</c:v>
                </c:pt>
                <c:pt idx="14">
                  <c:v>2.6804123711340205E-2</c:v>
                </c:pt>
                <c:pt idx="15">
                  <c:v>2.8178694158075602E-2</c:v>
                </c:pt>
                <c:pt idx="16">
                  <c:v>2.9209621993127148E-2</c:v>
                </c:pt>
                <c:pt idx="17">
                  <c:v>2.5429553264604811E-2</c:v>
                </c:pt>
                <c:pt idx="18">
                  <c:v>2.7491408934707903E-2</c:v>
                </c:pt>
                <c:pt idx="19">
                  <c:v>2.9209621993127148E-2</c:v>
                </c:pt>
                <c:pt idx="20">
                  <c:v>2.5085910652920963E-2</c:v>
                </c:pt>
                <c:pt idx="21">
                  <c:v>2.8522336769759449E-2</c:v>
                </c:pt>
                <c:pt idx="22">
                  <c:v>2.5429553264604811E-2</c:v>
                </c:pt>
                <c:pt idx="23">
                  <c:v>2.1305841924398626E-2</c:v>
                </c:pt>
                <c:pt idx="24">
                  <c:v>2.1993127147766325E-2</c:v>
                </c:pt>
                <c:pt idx="25">
                  <c:v>1.8213058419243987E-2</c:v>
                </c:pt>
                <c:pt idx="26">
                  <c:v>1.7182130584192441E-2</c:v>
                </c:pt>
                <c:pt idx="27">
                  <c:v>2.0962199312714775E-2</c:v>
                </c:pt>
                <c:pt idx="28">
                  <c:v>2.3024054982817871E-2</c:v>
                </c:pt>
                <c:pt idx="29">
                  <c:v>1.6151202749140895E-2</c:v>
                </c:pt>
                <c:pt idx="30">
                  <c:v>2.1649484536082474E-2</c:v>
                </c:pt>
                <c:pt idx="31">
                  <c:v>2.3024054982817871E-2</c:v>
                </c:pt>
                <c:pt idx="32">
                  <c:v>1.8213058419243987E-2</c:v>
                </c:pt>
                <c:pt idx="33">
                  <c:v>2.0962199312714775E-2</c:v>
                </c:pt>
                <c:pt idx="34">
                  <c:v>1.8556701030927835E-2</c:v>
                </c:pt>
                <c:pt idx="35">
                  <c:v>1.8900343642611683E-2</c:v>
                </c:pt>
                <c:pt idx="36">
                  <c:v>2.1649484536082474E-2</c:v>
                </c:pt>
                <c:pt idx="37">
                  <c:v>1.4089347079037801E-2</c:v>
                </c:pt>
                <c:pt idx="38">
                  <c:v>1.6151202749140895E-2</c:v>
                </c:pt>
                <c:pt idx="39">
                  <c:v>1.2371134020618556E-2</c:v>
                </c:pt>
                <c:pt idx="40">
                  <c:v>1.683848797250859E-2</c:v>
                </c:pt>
                <c:pt idx="41">
                  <c:v>1.5120274914089347E-2</c:v>
                </c:pt>
                <c:pt idx="42">
                  <c:v>1.7182130584192441E-2</c:v>
                </c:pt>
                <c:pt idx="43">
                  <c:v>1.3402061855670102E-2</c:v>
                </c:pt>
                <c:pt idx="44">
                  <c:v>1.7869415807560136E-2</c:v>
                </c:pt>
                <c:pt idx="45">
                  <c:v>1.2027491408934709E-2</c:v>
                </c:pt>
                <c:pt idx="46">
                  <c:v>1.134020618556701E-2</c:v>
                </c:pt>
                <c:pt idx="47">
                  <c:v>1.443298969072165E-2</c:v>
                </c:pt>
                <c:pt idx="48">
                  <c:v>7.903780068728522E-3</c:v>
                </c:pt>
                <c:pt idx="49">
                  <c:v>6.1855670103092781E-3</c:v>
                </c:pt>
                <c:pt idx="50">
                  <c:v>5.4982817869415812E-3</c:v>
                </c:pt>
                <c:pt idx="51">
                  <c:v>8.2474226804123713E-3</c:v>
                </c:pt>
                <c:pt idx="52">
                  <c:v>9.9656357388316144E-3</c:v>
                </c:pt>
                <c:pt idx="53">
                  <c:v>7.903780068728522E-3</c:v>
                </c:pt>
                <c:pt idx="54">
                  <c:v>6.1855670103092781E-3</c:v>
                </c:pt>
                <c:pt idx="55">
                  <c:v>5.1546391752577319E-3</c:v>
                </c:pt>
                <c:pt idx="56">
                  <c:v>4.4673539518900341E-3</c:v>
                </c:pt>
                <c:pt idx="57">
                  <c:v>3.7800687285223368E-3</c:v>
                </c:pt>
                <c:pt idx="58">
                  <c:v>3.7800687285223368E-3</c:v>
                </c:pt>
                <c:pt idx="59">
                  <c:v>3.4364261168384879E-3</c:v>
                </c:pt>
                <c:pt idx="60">
                  <c:v>0</c:v>
                </c:pt>
                <c:pt idx="61">
                  <c:v>0</c:v>
                </c:pt>
              </c:numCache>
            </c:numRef>
          </c:yVal>
          <c:smooth val="1"/>
          <c:extLst xmlns:c16r2="http://schemas.microsoft.com/office/drawing/2015/06/chart">
            <c:ext xmlns:c16="http://schemas.microsoft.com/office/drawing/2014/chart" uri="{C3380CC4-5D6E-409C-BE32-E72D297353CC}">
              <c16:uniqueId val="{00000003-83F7-4495-A2A5-44D9DA129C68}"/>
            </c:ext>
          </c:extLst>
        </c:ser>
        <c:dLbls>
          <c:showLegendKey val="0"/>
          <c:showVal val="0"/>
          <c:showCatName val="0"/>
          <c:showSerName val="0"/>
          <c:showPercent val="0"/>
          <c:showBubbleSize val="0"/>
        </c:dLbls>
        <c:axId val="539849472"/>
        <c:axId val="539851392"/>
      </c:scatterChart>
      <c:valAx>
        <c:axId val="539849472"/>
        <c:scaling>
          <c:orientation val="minMax"/>
          <c:max val="62"/>
          <c:min val="0"/>
        </c:scaling>
        <c:delete val="0"/>
        <c:axPos val="b"/>
        <c:title>
          <c:tx>
            <c:rich>
              <a:bodyPr/>
              <a:lstStyle/>
              <a:p>
                <a:pPr>
                  <a:defRPr/>
                </a:pPr>
                <a:r>
                  <a:rPr lang="en-GB"/>
                  <a:t>Bead height (mm)</a:t>
                </a:r>
              </a:p>
            </c:rich>
          </c:tx>
          <c:overlay val="0"/>
        </c:title>
        <c:numFmt formatCode="General" sourceLinked="1"/>
        <c:majorTickMark val="in"/>
        <c:minorTickMark val="none"/>
        <c:tickLblPos val="nextTo"/>
        <c:crossAx val="539851392"/>
        <c:crosses val="autoZero"/>
        <c:crossBetween val="midCat"/>
      </c:valAx>
      <c:valAx>
        <c:axId val="539851392"/>
        <c:scaling>
          <c:orientation val="minMax"/>
          <c:min val="0"/>
        </c:scaling>
        <c:delete val="0"/>
        <c:axPos val="l"/>
        <c:title>
          <c:tx>
            <c:rich>
              <a:bodyPr rot="-5400000" vert="horz"/>
              <a:lstStyle/>
              <a:p>
                <a:pPr>
                  <a:defRPr/>
                </a:pPr>
                <a:r>
                  <a:rPr lang="en-GB"/>
                  <a:t>Proportion of total frames (%)</a:t>
                </a:r>
              </a:p>
            </c:rich>
          </c:tx>
          <c:overlay val="0"/>
        </c:title>
        <c:numFmt formatCode="General" sourceLinked="1"/>
        <c:majorTickMark val="in"/>
        <c:minorTickMark val="none"/>
        <c:tickLblPos val="nextTo"/>
        <c:crossAx val="539849472"/>
        <c:crosses val="autoZero"/>
        <c:crossBetween val="midCat"/>
      </c:valAx>
      <c:spPr>
        <a:ln w="1905">
          <a:solidFill>
            <a:schemeClr val="bg1">
              <a:lumMod val="50000"/>
            </a:schemeClr>
          </a:solidFill>
        </a:ln>
      </c:spPr>
    </c:plotArea>
    <c:legend>
      <c:legendPos val="r"/>
      <c:layout>
        <c:manualLayout>
          <c:xMode val="edge"/>
          <c:yMode val="edge"/>
          <c:x val="0.77937968343366792"/>
          <c:y val="0.11364320011581801"/>
          <c:w val="0.16180226115296659"/>
          <c:h val="0.27230422873317722"/>
        </c:manualLayout>
      </c:layout>
      <c:overlay val="0"/>
    </c:legend>
    <c:plotVisOnly val="1"/>
    <c:dispBlanksAs val="gap"/>
    <c:showDLblsOverMax val="0"/>
  </c:chart>
  <c:spPr>
    <a:ln>
      <a:noFill/>
    </a:ln>
  </c:spPr>
  <c:externalData r:id="rId1">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709071466107849"/>
          <c:y val="5.1400554097404488E-2"/>
          <c:w val="0.8521597161599147"/>
          <c:h val="0.79330940775260239"/>
        </c:manualLayout>
      </c:layout>
      <c:scatterChart>
        <c:scatterStyle val="smoothMarker"/>
        <c:varyColors val="0"/>
        <c:ser>
          <c:idx val="0"/>
          <c:order val="0"/>
          <c:tx>
            <c:strRef>
              <c:f>Comp!$O$3</c:f>
              <c:strCache>
                <c:ptCount val="1"/>
                <c:pt idx="0">
                  <c:v>Continuous</c:v>
                </c:pt>
              </c:strCache>
            </c:strRef>
          </c:tx>
          <c:spPr>
            <a:ln>
              <a:noFill/>
            </a:ln>
          </c:spPr>
          <c:errBars>
            <c:errDir val="y"/>
            <c:errBarType val="both"/>
            <c:errValType val="cust"/>
            <c:noEndCap val="0"/>
            <c:plus>
              <c:numRef>
                <c:f>Comp!$B$5:$L$5</c:f>
                <c:numCache>
                  <c:formatCode>General</c:formatCode>
                  <c:ptCount val="11"/>
                  <c:pt idx="0">
                    <c:v>3.9718811018197082E-2</c:v>
                  </c:pt>
                  <c:pt idx="1">
                    <c:v>6.7567081093092146E-2</c:v>
                  </c:pt>
                  <c:pt idx="2">
                    <c:v>0.1114511631834405</c:v>
                  </c:pt>
                  <c:pt idx="3">
                    <c:v>3.6419934745252826E-2</c:v>
                  </c:pt>
                  <c:pt idx="4">
                    <c:v>0.14631457583300692</c:v>
                  </c:pt>
                  <c:pt idx="5">
                    <c:v>0.17413443735233808</c:v>
                  </c:pt>
                  <c:pt idx="6">
                    <c:v>0.25006017232663857</c:v>
                  </c:pt>
                  <c:pt idx="7">
                    <c:v>0.23759567583069807</c:v>
                  </c:pt>
                  <c:pt idx="8">
                    <c:v>0.27302341786449608</c:v>
                  </c:pt>
                  <c:pt idx="9">
                    <c:v>0.42975335275545035</c:v>
                  </c:pt>
                  <c:pt idx="10">
                    <c:v>0.49836266203899282</c:v>
                  </c:pt>
                </c:numCache>
              </c:numRef>
            </c:plus>
            <c:minus>
              <c:numRef>
                <c:f>Comp!$B$5:$L$5</c:f>
                <c:numCache>
                  <c:formatCode>General</c:formatCode>
                  <c:ptCount val="11"/>
                  <c:pt idx="0">
                    <c:v>3.9718811018197082E-2</c:v>
                  </c:pt>
                  <c:pt idx="1">
                    <c:v>6.7567081093092146E-2</c:v>
                  </c:pt>
                  <c:pt idx="2">
                    <c:v>0.1114511631834405</c:v>
                  </c:pt>
                  <c:pt idx="3">
                    <c:v>3.6419934745252826E-2</c:v>
                  </c:pt>
                  <c:pt idx="4">
                    <c:v>0.14631457583300692</c:v>
                  </c:pt>
                  <c:pt idx="5">
                    <c:v>0.17413443735233808</c:v>
                  </c:pt>
                  <c:pt idx="6">
                    <c:v>0.25006017232663857</c:v>
                  </c:pt>
                  <c:pt idx="7">
                    <c:v>0.23759567583069807</c:v>
                  </c:pt>
                  <c:pt idx="8">
                    <c:v>0.27302341786449608</c:v>
                  </c:pt>
                  <c:pt idx="9">
                    <c:v>0.42975335275545035</c:v>
                  </c:pt>
                  <c:pt idx="10">
                    <c:v>0.49836266203899282</c:v>
                  </c:pt>
                </c:numCache>
              </c:numRef>
            </c:minus>
          </c:errBars>
          <c:xVal>
            <c:numRef>
              <c:f>Comp!$P$2:$Z$2</c:f>
              <c:numCache>
                <c:formatCode>0.00</c:formatCode>
                <c:ptCount val="11"/>
                <c:pt idx="0">
                  <c:v>4.7892643824999999</c:v>
                </c:pt>
                <c:pt idx="1">
                  <c:v>5.1576693350000005</c:v>
                </c:pt>
                <c:pt idx="2">
                  <c:v>5.5260742875000002</c:v>
                </c:pt>
                <c:pt idx="3">
                  <c:v>5.8944792399999999</c:v>
                </c:pt>
                <c:pt idx="4">
                  <c:v>6.2628841925000005</c:v>
                </c:pt>
                <c:pt idx="5">
                  <c:v>6.6312891450000002</c:v>
                </c:pt>
                <c:pt idx="6">
                  <c:v>6.9996940974999999</c:v>
                </c:pt>
                <c:pt idx="7">
                  <c:v>7.3680990500000005</c:v>
                </c:pt>
                <c:pt idx="8">
                  <c:v>7.7365040025000003</c:v>
                </c:pt>
                <c:pt idx="9">
                  <c:v>8.1049089550000009</c:v>
                </c:pt>
                <c:pt idx="10">
                  <c:v>8.4733139074999997</c:v>
                </c:pt>
              </c:numCache>
            </c:numRef>
          </c:xVal>
          <c:yVal>
            <c:numRef>
              <c:f>Comp!$P$3:$Z$3</c:f>
              <c:numCache>
                <c:formatCode>General</c:formatCode>
                <c:ptCount val="11"/>
                <c:pt idx="0">
                  <c:v>2.9712722679397769</c:v>
                </c:pt>
                <c:pt idx="1">
                  <c:v>3.4839807344165989</c:v>
                </c:pt>
                <c:pt idx="2">
                  <c:v>4.5539862043076882</c:v>
                </c:pt>
                <c:pt idx="3">
                  <c:v>2.4274829826732973</c:v>
                </c:pt>
                <c:pt idx="4">
                  <c:v>6.6351266342104767</c:v>
                </c:pt>
                <c:pt idx="5">
                  <c:v>5.8509977445621768</c:v>
                </c:pt>
                <c:pt idx="6">
                  <c:v>7.1597090139894579</c:v>
                </c:pt>
                <c:pt idx="7">
                  <c:v>9.5669730105148609</c:v>
                </c:pt>
                <c:pt idx="8">
                  <c:v>13.386031813841448</c:v>
                </c:pt>
                <c:pt idx="9">
                  <c:v>16.345553703214449</c:v>
                </c:pt>
                <c:pt idx="10">
                  <c:v>17.83720291365541</c:v>
                </c:pt>
              </c:numCache>
            </c:numRef>
          </c:yVal>
          <c:smooth val="1"/>
          <c:extLst xmlns:c16r2="http://schemas.microsoft.com/office/drawing/2015/06/chart">
            <c:ext xmlns:c16="http://schemas.microsoft.com/office/drawing/2014/chart" uri="{C3380CC4-5D6E-409C-BE32-E72D297353CC}">
              <c16:uniqueId val="{00000000-E5CA-4E8D-9F8B-9AFFAEEB13A7}"/>
            </c:ext>
          </c:extLst>
        </c:ser>
        <c:ser>
          <c:idx val="1"/>
          <c:order val="1"/>
          <c:tx>
            <c:strRef>
              <c:f>Comp!$O$4</c:f>
              <c:strCache>
                <c:ptCount val="1"/>
                <c:pt idx="0">
                  <c:v>251 Hz</c:v>
                </c:pt>
              </c:strCache>
            </c:strRef>
          </c:tx>
          <c:spPr>
            <a:ln>
              <a:noFill/>
            </a:ln>
          </c:spPr>
          <c:errBars>
            <c:errDir val="y"/>
            <c:errBarType val="both"/>
            <c:errValType val="cust"/>
            <c:noEndCap val="0"/>
            <c:plus>
              <c:numRef>
                <c:f>Comp!$B$11:$I$11</c:f>
                <c:numCache>
                  <c:formatCode>General</c:formatCode>
                  <c:ptCount val="8"/>
                  <c:pt idx="0">
                    <c:v>0.13704033229013443</c:v>
                  </c:pt>
                  <c:pt idx="1">
                    <c:v>0.23111113405780831</c:v>
                  </c:pt>
                  <c:pt idx="2">
                    <c:v>0.99103424953849173</c:v>
                  </c:pt>
                  <c:pt idx="3">
                    <c:v>0.43258420369969486</c:v>
                  </c:pt>
                  <c:pt idx="4">
                    <c:v>0.61555649638698151</c:v>
                  </c:pt>
                  <c:pt idx="5">
                    <c:v>0.30927357056217836</c:v>
                  </c:pt>
                  <c:pt idx="6">
                    <c:v>0.56551780392910955</c:v>
                  </c:pt>
                  <c:pt idx="7">
                    <c:v>0.62658318630135645</c:v>
                  </c:pt>
                </c:numCache>
              </c:numRef>
            </c:plus>
            <c:minus>
              <c:numRef>
                <c:f>Comp!$B$11:$I$11</c:f>
                <c:numCache>
                  <c:formatCode>General</c:formatCode>
                  <c:ptCount val="8"/>
                  <c:pt idx="0">
                    <c:v>0.13704033229013443</c:v>
                  </c:pt>
                  <c:pt idx="1">
                    <c:v>0.23111113405780831</c:v>
                  </c:pt>
                  <c:pt idx="2">
                    <c:v>0.99103424953849173</c:v>
                  </c:pt>
                  <c:pt idx="3">
                    <c:v>0.43258420369969486</c:v>
                  </c:pt>
                  <c:pt idx="4">
                    <c:v>0.61555649638698151</c:v>
                  </c:pt>
                  <c:pt idx="5">
                    <c:v>0.30927357056217836</c:v>
                  </c:pt>
                  <c:pt idx="6">
                    <c:v>0.56551780392910955</c:v>
                  </c:pt>
                  <c:pt idx="7">
                    <c:v>0.62658318630135645</c:v>
                  </c:pt>
                </c:numCache>
              </c:numRef>
            </c:minus>
          </c:errBars>
          <c:xVal>
            <c:numRef>
              <c:f>Comp!$P$2:$Z$2</c:f>
              <c:numCache>
                <c:formatCode>0.00</c:formatCode>
                <c:ptCount val="11"/>
                <c:pt idx="0">
                  <c:v>4.7892643824999999</c:v>
                </c:pt>
                <c:pt idx="1">
                  <c:v>5.1576693350000005</c:v>
                </c:pt>
                <c:pt idx="2">
                  <c:v>5.5260742875000002</c:v>
                </c:pt>
                <c:pt idx="3">
                  <c:v>5.8944792399999999</c:v>
                </c:pt>
                <c:pt idx="4">
                  <c:v>6.2628841925000005</c:v>
                </c:pt>
                <c:pt idx="5">
                  <c:v>6.6312891450000002</c:v>
                </c:pt>
                <c:pt idx="6">
                  <c:v>6.9996940974999999</c:v>
                </c:pt>
                <c:pt idx="7">
                  <c:v>7.3680990500000005</c:v>
                </c:pt>
                <c:pt idx="8">
                  <c:v>7.7365040025000003</c:v>
                </c:pt>
                <c:pt idx="9">
                  <c:v>8.1049089550000009</c:v>
                </c:pt>
                <c:pt idx="10">
                  <c:v>8.4733139074999997</c:v>
                </c:pt>
              </c:numCache>
            </c:numRef>
          </c:xVal>
          <c:yVal>
            <c:numRef>
              <c:f>Comp!$P$4:$Z$4</c:f>
              <c:numCache>
                <c:formatCode>General</c:formatCode>
                <c:ptCount val="11"/>
                <c:pt idx="3">
                  <c:v>3.2124859192506516</c:v>
                </c:pt>
                <c:pt idx="4">
                  <c:v>6.2099429809053053</c:v>
                </c:pt>
                <c:pt idx="5">
                  <c:v>8.4851085915044173</c:v>
                </c:pt>
                <c:pt idx="6">
                  <c:v>7.680722891566357</c:v>
                </c:pt>
                <c:pt idx="7">
                  <c:v>10.8725866336635</c:v>
                </c:pt>
                <c:pt idx="8">
                  <c:v>10.661574693129543</c:v>
                </c:pt>
                <c:pt idx="9">
                  <c:v>14.960496049605155</c:v>
                </c:pt>
                <c:pt idx="10">
                  <c:v>23.804559750951082</c:v>
                </c:pt>
              </c:numCache>
            </c:numRef>
          </c:yVal>
          <c:smooth val="1"/>
          <c:extLst xmlns:c16r2="http://schemas.microsoft.com/office/drawing/2015/06/chart">
            <c:ext xmlns:c16="http://schemas.microsoft.com/office/drawing/2014/chart" uri="{C3380CC4-5D6E-409C-BE32-E72D297353CC}">
              <c16:uniqueId val="{00000001-E5CA-4E8D-9F8B-9AFFAEEB13A7}"/>
            </c:ext>
          </c:extLst>
        </c:ser>
        <c:dLbls>
          <c:showLegendKey val="0"/>
          <c:showVal val="0"/>
          <c:showCatName val="0"/>
          <c:showSerName val="0"/>
          <c:showPercent val="0"/>
          <c:showBubbleSize val="0"/>
        </c:dLbls>
        <c:axId val="539911296"/>
        <c:axId val="539913216"/>
      </c:scatterChart>
      <c:valAx>
        <c:axId val="539911296"/>
        <c:scaling>
          <c:orientation val="minMax"/>
          <c:max val="8.48"/>
          <c:min val="4.78"/>
        </c:scaling>
        <c:delete val="0"/>
        <c:axPos val="b"/>
        <c:title>
          <c:tx>
            <c:rich>
              <a:bodyPr/>
              <a:lstStyle/>
              <a:p>
                <a:pPr>
                  <a:defRPr/>
                </a:pPr>
                <a:r>
                  <a:rPr lang="en-GB"/>
                  <a:t>U (m/s)</a:t>
                </a:r>
              </a:p>
            </c:rich>
          </c:tx>
          <c:overlay val="0"/>
        </c:title>
        <c:numFmt formatCode="General" sourceLinked="0"/>
        <c:majorTickMark val="in"/>
        <c:minorTickMark val="none"/>
        <c:tickLblPos val="nextTo"/>
        <c:crossAx val="539913216"/>
        <c:crosses val="autoZero"/>
        <c:crossBetween val="midCat"/>
      </c:valAx>
      <c:valAx>
        <c:axId val="539913216"/>
        <c:scaling>
          <c:orientation val="minMax"/>
        </c:scaling>
        <c:delete val="0"/>
        <c:axPos val="l"/>
        <c:title>
          <c:tx>
            <c:rich>
              <a:bodyPr rot="-5400000" vert="horz"/>
              <a:lstStyle/>
              <a:p>
                <a:pPr>
                  <a:defRPr/>
                </a:pPr>
                <a:r>
                  <a:rPr lang="en-GB"/>
                  <a:t>Average bead height (mm)</a:t>
                </a:r>
              </a:p>
            </c:rich>
          </c:tx>
          <c:overlay val="0"/>
        </c:title>
        <c:numFmt formatCode="#,##0" sourceLinked="0"/>
        <c:majorTickMark val="in"/>
        <c:minorTickMark val="none"/>
        <c:tickLblPos val="nextTo"/>
        <c:crossAx val="539911296"/>
        <c:crosses val="autoZero"/>
        <c:crossBetween val="midCat"/>
      </c:valAx>
      <c:spPr>
        <a:ln>
          <a:solidFill>
            <a:schemeClr val="bg1">
              <a:lumMod val="50000"/>
            </a:schemeClr>
          </a:solidFill>
        </a:ln>
      </c:spPr>
    </c:plotArea>
    <c:legend>
      <c:legendPos val="r"/>
      <c:layout>
        <c:manualLayout>
          <c:xMode val="edge"/>
          <c:yMode val="edge"/>
          <c:x val="0.15611795169899062"/>
          <c:y val="0.1145385716108149"/>
          <c:w val="0.21237576552930884"/>
          <c:h val="0.16743438320209975"/>
        </c:manualLayout>
      </c:layout>
      <c:overlay val="0"/>
    </c:legend>
    <c:plotVisOnly val="1"/>
    <c:dispBlanksAs val="gap"/>
    <c:showDLblsOverMax val="0"/>
  </c:chart>
  <c:spPr>
    <a:ln>
      <a:noFill/>
    </a:ln>
  </c:spPr>
  <c:txPr>
    <a:bodyPr/>
    <a:lstStyle/>
    <a:p>
      <a:pPr>
        <a:defRPr sz="1050"/>
      </a:pPr>
      <a:endParaRPr lang="en-US"/>
    </a:p>
  </c:txPr>
  <c:externalData r:id="rId2">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139728501679226"/>
          <c:y val="2.8465732632228114E-2"/>
          <c:w val="0.85303323643684326"/>
          <c:h val="0.82984164424380868"/>
        </c:manualLayout>
      </c:layout>
      <c:scatterChart>
        <c:scatterStyle val="smoothMarker"/>
        <c:varyColors val="0"/>
        <c:ser>
          <c:idx val="0"/>
          <c:order val="0"/>
          <c:tx>
            <c:strRef>
              <c:f>Analysis_cont!$AR$3</c:f>
              <c:strCache>
                <c:ptCount val="1"/>
                <c:pt idx="0">
                  <c:v>4.79 m/s</c:v>
                </c:pt>
              </c:strCache>
            </c:strRef>
          </c:tx>
          <c:marker>
            <c:symbol val="none"/>
          </c:marker>
          <c:xVal>
            <c:numRef>
              <c:f>Analysis_cont!$AQ$4:$AQ$65</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Analysis_cont!$AR$4:$AR$65</c:f>
              <c:numCache>
                <c:formatCode>General</c:formatCode>
                <c:ptCount val="62"/>
                <c:pt idx="0">
                  <c:v>0</c:v>
                </c:pt>
                <c:pt idx="1">
                  <c:v>1.876172607879925E-3</c:v>
                </c:pt>
                <c:pt idx="2">
                  <c:v>0.55909943714821764</c:v>
                </c:pt>
                <c:pt idx="3">
                  <c:v>0.28893058161350843</c:v>
                </c:pt>
                <c:pt idx="4">
                  <c:v>0.11069418386491557</c:v>
                </c:pt>
                <c:pt idx="5">
                  <c:v>3.9399624765478425E-2</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numCache>
            </c:numRef>
          </c:yVal>
          <c:smooth val="1"/>
          <c:extLst xmlns:c16r2="http://schemas.microsoft.com/office/drawing/2015/06/chart">
            <c:ext xmlns:c16="http://schemas.microsoft.com/office/drawing/2014/chart" uri="{C3380CC4-5D6E-409C-BE32-E72D297353CC}">
              <c16:uniqueId val="{00000000-D423-4437-8B14-137718996565}"/>
            </c:ext>
          </c:extLst>
        </c:ser>
        <c:ser>
          <c:idx val="1"/>
          <c:order val="1"/>
          <c:tx>
            <c:strRef>
              <c:f>Analysis_cont!$AS$3</c:f>
              <c:strCache>
                <c:ptCount val="1"/>
                <c:pt idx="0">
                  <c:v>5.16 m/s</c:v>
                </c:pt>
              </c:strCache>
            </c:strRef>
          </c:tx>
          <c:marker>
            <c:symbol val="none"/>
          </c:marker>
          <c:xVal>
            <c:numRef>
              <c:f>Analysis_cont!$AQ$4:$AQ$65</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Analysis_cont!$AS$4:$AS$65</c:f>
              <c:numCache>
                <c:formatCode>General</c:formatCode>
                <c:ptCount val="62"/>
                <c:pt idx="0">
                  <c:v>0</c:v>
                </c:pt>
                <c:pt idx="1">
                  <c:v>2.257336343115124E-3</c:v>
                </c:pt>
                <c:pt idx="2">
                  <c:v>0.42663656884875845</c:v>
                </c:pt>
                <c:pt idx="3">
                  <c:v>0.2595936794582393</c:v>
                </c:pt>
                <c:pt idx="4">
                  <c:v>0.16027088036117382</c:v>
                </c:pt>
                <c:pt idx="5">
                  <c:v>9.7065462753950338E-2</c:v>
                </c:pt>
                <c:pt idx="6">
                  <c:v>3.6117381489841983E-2</c:v>
                </c:pt>
                <c:pt idx="7">
                  <c:v>1.8058690744920992E-2</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numCache>
            </c:numRef>
          </c:yVal>
          <c:smooth val="1"/>
          <c:extLst xmlns:c16r2="http://schemas.microsoft.com/office/drawing/2015/06/chart">
            <c:ext xmlns:c16="http://schemas.microsoft.com/office/drawing/2014/chart" uri="{C3380CC4-5D6E-409C-BE32-E72D297353CC}">
              <c16:uniqueId val="{00000001-D423-4437-8B14-137718996565}"/>
            </c:ext>
          </c:extLst>
        </c:ser>
        <c:ser>
          <c:idx val="4"/>
          <c:order val="2"/>
          <c:tx>
            <c:strRef>
              <c:f>Analysis_cont!$AV$3</c:f>
              <c:strCache>
                <c:ptCount val="1"/>
                <c:pt idx="0">
                  <c:v>6.26 m/s</c:v>
                </c:pt>
              </c:strCache>
            </c:strRef>
          </c:tx>
          <c:marker>
            <c:symbol val="none"/>
          </c:marker>
          <c:xVal>
            <c:numRef>
              <c:f>Analysis_cont!$AQ$4:$AQ$65</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Analysis_cont!$AV$4:$AV$65</c:f>
              <c:numCache>
                <c:formatCode>General</c:formatCode>
                <c:ptCount val="62"/>
                <c:pt idx="0">
                  <c:v>0</c:v>
                </c:pt>
                <c:pt idx="1">
                  <c:v>0</c:v>
                </c:pt>
                <c:pt idx="2">
                  <c:v>0.29171270718232045</c:v>
                </c:pt>
                <c:pt idx="3">
                  <c:v>0.10276243093922652</c:v>
                </c:pt>
                <c:pt idx="4">
                  <c:v>7.8453038674033151E-2</c:v>
                </c:pt>
                <c:pt idx="5">
                  <c:v>6.6298342541436461E-2</c:v>
                </c:pt>
                <c:pt idx="6">
                  <c:v>6.1878453038674036E-2</c:v>
                </c:pt>
                <c:pt idx="7">
                  <c:v>6.2983425414364635E-2</c:v>
                </c:pt>
                <c:pt idx="8">
                  <c:v>5.5248618784530384E-2</c:v>
                </c:pt>
                <c:pt idx="9">
                  <c:v>5.9668508287292817E-2</c:v>
                </c:pt>
                <c:pt idx="10">
                  <c:v>3.9779005524861875E-2</c:v>
                </c:pt>
                <c:pt idx="11">
                  <c:v>4.4198895027624308E-2</c:v>
                </c:pt>
                <c:pt idx="12">
                  <c:v>3.2044198895027624E-2</c:v>
                </c:pt>
                <c:pt idx="13">
                  <c:v>1.9889502762430938E-2</c:v>
                </c:pt>
                <c:pt idx="14">
                  <c:v>2.8729281767955802E-2</c:v>
                </c:pt>
                <c:pt idx="15">
                  <c:v>2.0994475138121547E-2</c:v>
                </c:pt>
                <c:pt idx="16">
                  <c:v>1.3259668508287293E-2</c:v>
                </c:pt>
                <c:pt idx="17">
                  <c:v>8.8397790055248626E-3</c:v>
                </c:pt>
                <c:pt idx="18">
                  <c:v>4.4198895027624313E-3</c:v>
                </c:pt>
                <c:pt idx="19">
                  <c:v>3.3149171270718232E-3</c:v>
                </c:pt>
                <c:pt idx="20">
                  <c:v>3.3149171270718232E-3</c:v>
                </c:pt>
                <c:pt idx="21">
                  <c:v>2.2099447513812156E-3</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numCache>
            </c:numRef>
          </c:yVal>
          <c:smooth val="1"/>
          <c:extLst xmlns:c16r2="http://schemas.microsoft.com/office/drawing/2015/06/chart">
            <c:ext xmlns:c16="http://schemas.microsoft.com/office/drawing/2014/chart" uri="{C3380CC4-5D6E-409C-BE32-E72D297353CC}">
              <c16:uniqueId val="{00000002-D423-4437-8B14-137718996565}"/>
            </c:ext>
          </c:extLst>
        </c:ser>
        <c:ser>
          <c:idx val="7"/>
          <c:order val="3"/>
          <c:tx>
            <c:strRef>
              <c:f>Analysis_cont!$AY$3</c:f>
              <c:strCache>
                <c:ptCount val="1"/>
                <c:pt idx="0">
                  <c:v>7.37 m/s</c:v>
                </c:pt>
              </c:strCache>
            </c:strRef>
          </c:tx>
          <c:marker>
            <c:symbol val="none"/>
          </c:marker>
          <c:xVal>
            <c:numRef>
              <c:f>Analysis_cont!$AQ$4:$AQ$65</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Analysis_cont!$AY$4:$AY$65</c:f>
              <c:numCache>
                <c:formatCode>General</c:formatCode>
                <c:ptCount val="62"/>
                <c:pt idx="0">
                  <c:v>0</c:v>
                </c:pt>
                <c:pt idx="1">
                  <c:v>0</c:v>
                </c:pt>
                <c:pt idx="2">
                  <c:v>0.13213703099510604</c:v>
                </c:pt>
                <c:pt idx="3">
                  <c:v>7.8303425774877644E-2</c:v>
                </c:pt>
                <c:pt idx="4">
                  <c:v>4.4045676998368678E-2</c:v>
                </c:pt>
                <c:pt idx="5">
                  <c:v>6.6884176182707991E-2</c:v>
                </c:pt>
                <c:pt idx="6">
                  <c:v>6.3621533442088096E-2</c:v>
                </c:pt>
                <c:pt idx="7">
                  <c:v>5.3833605220228384E-2</c:v>
                </c:pt>
                <c:pt idx="8">
                  <c:v>8.8091353996737357E-2</c:v>
                </c:pt>
                <c:pt idx="9">
                  <c:v>6.0358890701468187E-2</c:v>
                </c:pt>
                <c:pt idx="10">
                  <c:v>5.872756933115824E-2</c:v>
                </c:pt>
                <c:pt idx="11">
                  <c:v>7.8303425774877644E-2</c:v>
                </c:pt>
                <c:pt idx="12">
                  <c:v>5.5464926590538338E-2</c:v>
                </c:pt>
                <c:pt idx="13">
                  <c:v>3.0995106035889071E-2</c:v>
                </c:pt>
                <c:pt idx="14">
                  <c:v>2.936378466557912E-2</c:v>
                </c:pt>
                <c:pt idx="15">
                  <c:v>2.1207177814029365E-2</c:v>
                </c:pt>
                <c:pt idx="16">
                  <c:v>2.1207177814029365E-2</c:v>
                </c:pt>
                <c:pt idx="17">
                  <c:v>2.2838499184339316E-2</c:v>
                </c:pt>
                <c:pt idx="18">
                  <c:v>1.3050570962479609E-2</c:v>
                </c:pt>
                <c:pt idx="19">
                  <c:v>1.9575856443719411E-2</c:v>
                </c:pt>
                <c:pt idx="20">
                  <c:v>6.5252854812398045E-3</c:v>
                </c:pt>
                <c:pt idx="21">
                  <c:v>9.7879282218597055E-3</c:v>
                </c:pt>
                <c:pt idx="22">
                  <c:v>6.5252854812398045E-3</c:v>
                </c:pt>
                <c:pt idx="23">
                  <c:v>6.5252854812398045E-3</c:v>
                </c:pt>
                <c:pt idx="24">
                  <c:v>4.8939641109298528E-3</c:v>
                </c:pt>
                <c:pt idx="25">
                  <c:v>8.1566068515497546E-3</c:v>
                </c:pt>
                <c:pt idx="26">
                  <c:v>8.1566068515497546E-3</c:v>
                </c:pt>
                <c:pt idx="27">
                  <c:v>8.1566068515497546E-3</c:v>
                </c:pt>
                <c:pt idx="28">
                  <c:v>3.2626427406199023E-3</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numCache>
            </c:numRef>
          </c:yVal>
          <c:smooth val="1"/>
          <c:extLst xmlns:c16r2="http://schemas.microsoft.com/office/drawing/2015/06/chart">
            <c:ext xmlns:c16="http://schemas.microsoft.com/office/drawing/2014/chart" uri="{C3380CC4-5D6E-409C-BE32-E72D297353CC}">
              <c16:uniqueId val="{00000003-D423-4437-8B14-137718996565}"/>
            </c:ext>
          </c:extLst>
        </c:ser>
        <c:ser>
          <c:idx val="8"/>
          <c:order val="4"/>
          <c:tx>
            <c:strRef>
              <c:f>Analysis_cont!$AZ$3</c:f>
              <c:strCache>
                <c:ptCount val="1"/>
                <c:pt idx="0">
                  <c:v>7.74 m/s</c:v>
                </c:pt>
              </c:strCache>
            </c:strRef>
          </c:tx>
          <c:marker>
            <c:symbol val="none"/>
          </c:marker>
          <c:xVal>
            <c:numRef>
              <c:f>Analysis_cont!$AQ$4:$AQ$65</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Analysis_cont!$AZ$4:$AZ$65</c:f>
              <c:numCache>
                <c:formatCode>General</c:formatCode>
                <c:ptCount val="62"/>
                <c:pt idx="0">
                  <c:v>0</c:v>
                </c:pt>
                <c:pt idx="1">
                  <c:v>0</c:v>
                </c:pt>
                <c:pt idx="2">
                  <c:v>3.6802030456852791E-2</c:v>
                </c:pt>
                <c:pt idx="3">
                  <c:v>6.7258883248730958E-2</c:v>
                </c:pt>
                <c:pt idx="4">
                  <c:v>3.0456852791878174E-2</c:v>
                </c:pt>
                <c:pt idx="5">
                  <c:v>4.4416243654822336E-2</c:v>
                </c:pt>
                <c:pt idx="6">
                  <c:v>4.060913705583756E-2</c:v>
                </c:pt>
                <c:pt idx="7">
                  <c:v>4.4416243654822336E-2</c:v>
                </c:pt>
                <c:pt idx="8">
                  <c:v>6.4720812182741116E-2</c:v>
                </c:pt>
                <c:pt idx="9">
                  <c:v>4.6954314720812185E-2</c:v>
                </c:pt>
                <c:pt idx="10">
                  <c:v>7.1065989847715741E-2</c:v>
                </c:pt>
                <c:pt idx="11">
                  <c:v>5.4568527918781723E-2</c:v>
                </c:pt>
                <c:pt idx="12">
                  <c:v>4.8223350253807105E-2</c:v>
                </c:pt>
                <c:pt idx="13">
                  <c:v>5.3299492385786802E-2</c:v>
                </c:pt>
                <c:pt idx="14">
                  <c:v>4.4416243654822336E-2</c:v>
                </c:pt>
                <c:pt idx="15">
                  <c:v>3.934010152284264E-2</c:v>
                </c:pt>
                <c:pt idx="16">
                  <c:v>3.0456852791878174E-2</c:v>
                </c:pt>
                <c:pt idx="17">
                  <c:v>2.7918781725888325E-2</c:v>
                </c:pt>
                <c:pt idx="18">
                  <c:v>3.1725888324873094E-2</c:v>
                </c:pt>
                <c:pt idx="19">
                  <c:v>2.1573604060913704E-2</c:v>
                </c:pt>
                <c:pt idx="20">
                  <c:v>3.0456852791878174E-2</c:v>
                </c:pt>
                <c:pt idx="21">
                  <c:v>2.9187817258883249E-2</c:v>
                </c:pt>
                <c:pt idx="22">
                  <c:v>2.2842639593908629E-2</c:v>
                </c:pt>
                <c:pt idx="23">
                  <c:v>1.3959390862944163E-2</c:v>
                </c:pt>
                <c:pt idx="24">
                  <c:v>1.2690355329949238E-2</c:v>
                </c:pt>
                <c:pt idx="25">
                  <c:v>1.015228426395939E-2</c:v>
                </c:pt>
                <c:pt idx="26">
                  <c:v>1.6497461928934011E-2</c:v>
                </c:pt>
                <c:pt idx="27">
                  <c:v>5.076142131979695E-3</c:v>
                </c:pt>
                <c:pt idx="28">
                  <c:v>1.3959390862944163E-2</c:v>
                </c:pt>
                <c:pt idx="29">
                  <c:v>6.3451776649746192E-3</c:v>
                </c:pt>
                <c:pt idx="30">
                  <c:v>6.3451776649746192E-3</c:v>
                </c:pt>
                <c:pt idx="31">
                  <c:v>1.015228426395939E-2</c:v>
                </c:pt>
                <c:pt idx="32">
                  <c:v>8.8832487309644676E-3</c:v>
                </c:pt>
                <c:pt idx="33">
                  <c:v>8.8832487309644676E-3</c:v>
                </c:pt>
                <c:pt idx="34">
                  <c:v>6.3451776649746192E-3</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numCache>
            </c:numRef>
          </c:yVal>
          <c:smooth val="1"/>
          <c:extLst xmlns:c16r2="http://schemas.microsoft.com/office/drawing/2015/06/chart">
            <c:ext xmlns:c16="http://schemas.microsoft.com/office/drawing/2014/chart" uri="{C3380CC4-5D6E-409C-BE32-E72D297353CC}">
              <c16:uniqueId val="{00000004-D423-4437-8B14-137718996565}"/>
            </c:ext>
          </c:extLst>
        </c:ser>
        <c:dLbls>
          <c:showLegendKey val="0"/>
          <c:showVal val="0"/>
          <c:showCatName val="0"/>
          <c:showSerName val="0"/>
          <c:showPercent val="0"/>
          <c:showBubbleSize val="0"/>
        </c:dLbls>
        <c:axId val="540017024"/>
        <c:axId val="540018944"/>
      </c:scatterChart>
      <c:valAx>
        <c:axId val="540017024"/>
        <c:scaling>
          <c:orientation val="minMax"/>
          <c:max val="36"/>
          <c:min val="0"/>
        </c:scaling>
        <c:delete val="0"/>
        <c:axPos val="b"/>
        <c:title>
          <c:tx>
            <c:rich>
              <a:bodyPr/>
              <a:lstStyle/>
              <a:p>
                <a:pPr>
                  <a:defRPr/>
                </a:pPr>
                <a:r>
                  <a:rPr lang="en-GB"/>
                  <a:t>Bead height (mm)</a:t>
                </a:r>
              </a:p>
            </c:rich>
          </c:tx>
          <c:overlay val="0"/>
        </c:title>
        <c:numFmt formatCode="General" sourceLinked="1"/>
        <c:majorTickMark val="in"/>
        <c:minorTickMark val="none"/>
        <c:tickLblPos val="nextTo"/>
        <c:crossAx val="540018944"/>
        <c:crosses val="autoZero"/>
        <c:crossBetween val="midCat"/>
      </c:valAx>
      <c:valAx>
        <c:axId val="540018944"/>
        <c:scaling>
          <c:orientation val="minMax"/>
          <c:max val="0.57000000000000006"/>
          <c:min val="0"/>
        </c:scaling>
        <c:delete val="0"/>
        <c:axPos val="l"/>
        <c:title>
          <c:tx>
            <c:rich>
              <a:bodyPr rot="-5400000" vert="horz"/>
              <a:lstStyle/>
              <a:p>
                <a:pPr>
                  <a:defRPr/>
                </a:pPr>
                <a:r>
                  <a:rPr lang="en-GB"/>
                  <a:t>Proportion of total frames (%)</a:t>
                </a:r>
              </a:p>
            </c:rich>
          </c:tx>
          <c:overlay val="0"/>
        </c:title>
        <c:numFmt formatCode="General" sourceLinked="1"/>
        <c:majorTickMark val="in"/>
        <c:minorTickMark val="none"/>
        <c:tickLblPos val="nextTo"/>
        <c:crossAx val="540017024"/>
        <c:crosses val="autoZero"/>
        <c:crossBetween val="midCat"/>
      </c:valAx>
      <c:spPr>
        <a:ln w="1905">
          <a:solidFill>
            <a:schemeClr val="bg1">
              <a:lumMod val="50000"/>
            </a:schemeClr>
          </a:solidFill>
        </a:ln>
      </c:spPr>
    </c:plotArea>
    <c:legend>
      <c:legendPos val="r"/>
      <c:layout>
        <c:manualLayout>
          <c:xMode val="edge"/>
          <c:yMode val="edge"/>
          <c:x val="0.77602341645631001"/>
          <c:y val="5.3979666334811612E-2"/>
          <c:w val="0.17859189644305218"/>
          <c:h val="0.39051598017768568"/>
        </c:manualLayout>
      </c:layout>
      <c:overlay val="0"/>
    </c:legend>
    <c:plotVisOnly val="1"/>
    <c:dispBlanksAs val="gap"/>
    <c:showDLblsOverMax val="0"/>
  </c:chart>
  <c:spPr>
    <a:ln>
      <a:noFill/>
    </a:ln>
  </c:spPr>
  <c:txPr>
    <a:bodyPr/>
    <a:lstStyle/>
    <a:p>
      <a:pPr>
        <a:defRPr sz="1050"/>
      </a:pPr>
      <a:endParaRPr lang="en-US"/>
    </a:p>
  </c:txPr>
  <c:externalData r:id="rId1">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96422283350338"/>
          <c:y val="5.1400554097404488E-2"/>
          <c:w val="0.79328708313374707"/>
          <c:h val="0.78734999013857498"/>
        </c:manualLayout>
      </c:layout>
      <c:scatterChart>
        <c:scatterStyle val="smoothMarker"/>
        <c:varyColors val="0"/>
        <c:ser>
          <c:idx val="0"/>
          <c:order val="0"/>
          <c:tx>
            <c:strRef>
              <c:f>Analysis_cont!$S$2</c:f>
              <c:strCache>
                <c:ptCount val="1"/>
                <c:pt idx="0">
                  <c:v>5.89</c:v>
                </c:pt>
              </c:strCache>
            </c:strRef>
          </c:tx>
          <c:marker>
            <c:symbol val="none"/>
          </c:marker>
          <c:xVal>
            <c:numRef>
              <c:f>Analysis_cont!$O$3:$O$194</c:f>
              <c:numCache>
                <c:formatCode>General</c:formatCode>
                <c:ptCount val="192"/>
                <c:pt idx="0">
                  <c:v>7.5260400987416402E-3</c:v>
                </c:pt>
                <c:pt idx="1">
                  <c:v>1.505208019748328E-2</c:v>
                </c:pt>
                <c:pt idx="2">
                  <c:v>2.257812029622492E-2</c:v>
                </c:pt>
                <c:pt idx="3">
                  <c:v>3.0104160394966561E-2</c:v>
                </c:pt>
                <c:pt idx="4">
                  <c:v>3.7630200493708202E-2</c:v>
                </c:pt>
                <c:pt idx="5">
                  <c:v>4.5156240592449839E-2</c:v>
                </c:pt>
                <c:pt idx="6">
                  <c:v>5.2682280691191477E-2</c:v>
                </c:pt>
                <c:pt idx="7">
                  <c:v>6.0208320789933115E-2</c:v>
                </c:pt>
                <c:pt idx="8">
                  <c:v>6.7734360888674752E-2</c:v>
                </c:pt>
                <c:pt idx="9">
                  <c:v>7.526040098741639E-2</c:v>
                </c:pt>
                <c:pt idx="10">
                  <c:v>8.2786441086158027E-2</c:v>
                </c:pt>
                <c:pt idx="11">
                  <c:v>9.0312481184899665E-2</c:v>
                </c:pt>
                <c:pt idx="12">
                  <c:v>9.7838521283641303E-2</c:v>
                </c:pt>
                <c:pt idx="13">
                  <c:v>0.10536456138238294</c:v>
                </c:pt>
                <c:pt idx="14">
                  <c:v>0.11289060148112458</c:v>
                </c:pt>
                <c:pt idx="15">
                  <c:v>0.12041664157986622</c:v>
                </c:pt>
                <c:pt idx="16">
                  <c:v>0.12794268167860787</c:v>
                </c:pt>
                <c:pt idx="17">
                  <c:v>0.1354687217773495</c:v>
                </c:pt>
                <c:pt idx="18">
                  <c:v>0.14299476187609114</c:v>
                </c:pt>
                <c:pt idx="19">
                  <c:v>0.15052080197483278</c:v>
                </c:pt>
                <c:pt idx="20">
                  <c:v>0.15804684207357442</c:v>
                </c:pt>
                <c:pt idx="21">
                  <c:v>0.16557288217231605</c:v>
                </c:pt>
                <c:pt idx="22">
                  <c:v>0.17309892227105769</c:v>
                </c:pt>
                <c:pt idx="23">
                  <c:v>0.18062496236979933</c:v>
                </c:pt>
                <c:pt idx="24">
                  <c:v>0.18815100246854097</c:v>
                </c:pt>
                <c:pt idx="25">
                  <c:v>0.19567704256728261</c:v>
                </c:pt>
                <c:pt idx="26">
                  <c:v>0.20320308266602424</c:v>
                </c:pt>
                <c:pt idx="27">
                  <c:v>0.21072912276476588</c:v>
                </c:pt>
                <c:pt idx="28">
                  <c:v>0.21825516286350752</c:v>
                </c:pt>
                <c:pt idx="29">
                  <c:v>0.22578120296224916</c:v>
                </c:pt>
                <c:pt idx="30">
                  <c:v>0.23330724306099079</c:v>
                </c:pt>
                <c:pt idx="31">
                  <c:v>0.24083328315973243</c:v>
                </c:pt>
                <c:pt idx="32">
                  <c:v>0.24835932325847407</c:v>
                </c:pt>
                <c:pt idx="33">
                  <c:v>0.25588536335721573</c:v>
                </c:pt>
                <c:pt idx="34">
                  <c:v>0.26341140345595737</c:v>
                </c:pt>
                <c:pt idx="35">
                  <c:v>0.27093744355469901</c:v>
                </c:pt>
                <c:pt idx="36">
                  <c:v>0.27846348365344065</c:v>
                </c:pt>
                <c:pt idx="37">
                  <c:v>0.28598952375218228</c:v>
                </c:pt>
                <c:pt idx="38">
                  <c:v>0.29351556385092392</c:v>
                </c:pt>
                <c:pt idx="39">
                  <c:v>0.30104160394966556</c:v>
                </c:pt>
                <c:pt idx="40">
                  <c:v>0.3085676440484072</c:v>
                </c:pt>
                <c:pt idx="41">
                  <c:v>0.31609368414714883</c:v>
                </c:pt>
                <c:pt idx="42">
                  <c:v>0.32361972424589047</c:v>
                </c:pt>
                <c:pt idx="43">
                  <c:v>0.33114576434463211</c:v>
                </c:pt>
                <c:pt idx="44">
                  <c:v>0.33867180444337375</c:v>
                </c:pt>
                <c:pt idx="45">
                  <c:v>0.34619784454211538</c:v>
                </c:pt>
                <c:pt idx="46">
                  <c:v>0.35372388464085702</c:v>
                </c:pt>
                <c:pt idx="47">
                  <c:v>0.36124992473959866</c:v>
                </c:pt>
                <c:pt idx="48">
                  <c:v>0.3687759648383403</c:v>
                </c:pt>
                <c:pt idx="49">
                  <c:v>0.37630200493708194</c:v>
                </c:pt>
                <c:pt idx="50">
                  <c:v>0.38382804503582357</c:v>
                </c:pt>
                <c:pt idx="51">
                  <c:v>0.39135408513456521</c:v>
                </c:pt>
                <c:pt idx="52">
                  <c:v>0.39888012523330685</c:v>
                </c:pt>
                <c:pt idx="53">
                  <c:v>0.40640616533204849</c:v>
                </c:pt>
                <c:pt idx="54">
                  <c:v>0.41393220543079012</c:v>
                </c:pt>
                <c:pt idx="55">
                  <c:v>0.42145824552953176</c:v>
                </c:pt>
                <c:pt idx="56">
                  <c:v>0.4289842856282734</c:v>
                </c:pt>
                <c:pt idx="57">
                  <c:v>0.43651032572701504</c:v>
                </c:pt>
                <c:pt idx="58">
                  <c:v>0.44403636582575667</c:v>
                </c:pt>
                <c:pt idx="59">
                  <c:v>0.45156240592449831</c:v>
                </c:pt>
                <c:pt idx="60">
                  <c:v>0.45908844602323995</c:v>
                </c:pt>
                <c:pt idx="61">
                  <c:v>0.46661448612198159</c:v>
                </c:pt>
                <c:pt idx="62">
                  <c:v>0.47414052622072322</c:v>
                </c:pt>
                <c:pt idx="63">
                  <c:v>0.48166656631946486</c:v>
                </c:pt>
                <c:pt idx="64">
                  <c:v>0.4891926064182065</c:v>
                </c:pt>
                <c:pt idx="65">
                  <c:v>0.49671864651694814</c:v>
                </c:pt>
                <c:pt idx="66">
                  <c:v>0.50424468661568977</c:v>
                </c:pt>
                <c:pt idx="67">
                  <c:v>0.51177072671443147</c:v>
                </c:pt>
                <c:pt idx="68">
                  <c:v>0.51929676681317316</c:v>
                </c:pt>
                <c:pt idx="69">
                  <c:v>0.52682280691191485</c:v>
                </c:pt>
                <c:pt idx="70">
                  <c:v>0.53434884701065655</c:v>
                </c:pt>
                <c:pt idx="71">
                  <c:v>0.54187488710939824</c:v>
                </c:pt>
                <c:pt idx="72">
                  <c:v>0.54940092720813993</c:v>
                </c:pt>
                <c:pt idx="73">
                  <c:v>0.55692696730688163</c:v>
                </c:pt>
                <c:pt idx="74">
                  <c:v>0.56445300740562332</c:v>
                </c:pt>
                <c:pt idx="75">
                  <c:v>0.57197904750436501</c:v>
                </c:pt>
                <c:pt idx="76">
                  <c:v>0.57950508760310671</c:v>
                </c:pt>
                <c:pt idx="77">
                  <c:v>0.5870311277018484</c:v>
                </c:pt>
                <c:pt idx="78">
                  <c:v>0.59455716780059009</c:v>
                </c:pt>
                <c:pt idx="79">
                  <c:v>0.60208320789933178</c:v>
                </c:pt>
                <c:pt idx="80">
                  <c:v>0.60960924799807348</c:v>
                </c:pt>
                <c:pt idx="81">
                  <c:v>0.61713528809681517</c:v>
                </c:pt>
                <c:pt idx="82">
                  <c:v>0.62466132819555686</c:v>
                </c:pt>
                <c:pt idx="83">
                  <c:v>0.63218736829429856</c:v>
                </c:pt>
                <c:pt idx="84">
                  <c:v>0.63971340839304025</c:v>
                </c:pt>
                <c:pt idx="85">
                  <c:v>0.64723944849178194</c:v>
                </c:pt>
                <c:pt idx="86">
                  <c:v>0.65476548859052364</c:v>
                </c:pt>
                <c:pt idx="87">
                  <c:v>0.66229152868926533</c:v>
                </c:pt>
                <c:pt idx="88">
                  <c:v>0.66981756878800702</c:v>
                </c:pt>
                <c:pt idx="89">
                  <c:v>0.67734360888674872</c:v>
                </c:pt>
                <c:pt idx="90">
                  <c:v>0.68486964898549041</c:v>
                </c:pt>
                <c:pt idx="91">
                  <c:v>0.6923956890842321</c:v>
                </c:pt>
                <c:pt idx="92">
                  <c:v>0.6999217291829738</c:v>
                </c:pt>
                <c:pt idx="93">
                  <c:v>0.70744776928171549</c:v>
                </c:pt>
                <c:pt idx="94">
                  <c:v>0.71497380938045718</c:v>
                </c:pt>
                <c:pt idx="95">
                  <c:v>0.72249984947919887</c:v>
                </c:pt>
                <c:pt idx="96">
                  <c:v>0.73002588957794057</c:v>
                </c:pt>
                <c:pt idx="97">
                  <c:v>0.73755192967668226</c:v>
                </c:pt>
                <c:pt idx="98">
                  <c:v>0.74507796977542395</c:v>
                </c:pt>
                <c:pt idx="99">
                  <c:v>0.75260400987416565</c:v>
                </c:pt>
                <c:pt idx="100">
                  <c:v>0.76013004997290734</c:v>
                </c:pt>
                <c:pt idx="101">
                  <c:v>0.76765609007164903</c:v>
                </c:pt>
                <c:pt idx="102">
                  <c:v>0.77518213017039073</c:v>
                </c:pt>
                <c:pt idx="103">
                  <c:v>0.78270817026913242</c:v>
                </c:pt>
                <c:pt idx="104">
                  <c:v>0.79023421036787411</c:v>
                </c:pt>
                <c:pt idx="105">
                  <c:v>0.79776025046661581</c:v>
                </c:pt>
                <c:pt idx="106">
                  <c:v>0.8052862905653575</c:v>
                </c:pt>
                <c:pt idx="107">
                  <c:v>0.81281233066409919</c:v>
                </c:pt>
                <c:pt idx="108">
                  <c:v>0.82033837076284088</c:v>
                </c:pt>
                <c:pt idx="109">
                  <c:v>0.82786441086158258</c:v>
                </c:pt>
                <c:pt idx="110">
                  <c:v>0.83539045096032427</c:v>
                </c:pt>
                <c:pt idx="111">
                  <c:v>0.84291649105906596</c:v>
                </c:pt>
                <c:pt idx="112">
                  <c:v>0.85044253115780766</c:v>
                </c:pt>
                <c:pt idx="113">
                  <c:v>0.85796857125654935</c:v>
                </c:pt>
                <c:pt idx="114">
                  <c:v>0.86549461135529104</c:v>
                </c:pt>
                <c:pt idx="115">
                  <c:v>0.87302065145403274</c:v>
                </c:pt>
                <c:pt idx="116">
                  <c:v>0.88054669155277443</c:v>
                </c:pt>
                <c:pt idx="117">
                  <c:v>0.88807273165151612</c:v>
                </c:pt>
                <c:pt idx="118">
                  <c:v>0.89559877175025782</c:v>
                </c:pt>
                <c:pt idx="119">
                  <c:v>0.90312481184899951</c:v>
                </c:pt>
                <c:pt idx="120">
                  <c:v>0.9106508519477412</c:v>
                </c:pt>
                <c:pt idx="121">
                  <c:v>0.9181768920464829</c:v>
                </c:pt>
                <c:pt idx="122">
                  <c:v>0.92570293214522459</c:v>
                </c:pt>
                <c:pt idx="123">
                  <c:v>0.93322897224396628</c:v>
                </c:pt>
                <c:pt idx="124">
                  <c:v>0.94075501234270797</c:v>
                </c:pt>
                <c:pt idx="125">
                  <c:v>0.94828105244144967</c:v>
                </c:pt>
                <c:pt idx="126">
                  <c:v>0.95580709254019136</c:v>
                </c:pt>
                <c:pt idx="127">
                  <c:v>0.96333313263893305</c:v>
                </c:pt>
                <c:pt idx="128">
                  <c:v>0.97085917273767475</c:v>
                </c:pt>
                <c:pt idx="129">
                  <c:v>0.97838521283641644</c:v>
                </c:pt>
                <c:pt idx="130">
                  <c:v>0.98591125293515813</c:v>
                </c:pt>
                <c:pt idx="131">
                  <c:v>0.99343729303389983</c:v>
                </c:pt>
                <c:pt idx="132">
                  <c:v>1.0009633331326415</c:v>
                </c:pt>
                <c:pt idx="133">
                  <c:v>1.0084893732313831</c:v>
                </c:pt>
                <c:pt idx="134">
                  <c:v>1.0160154133301247</c:v>
                </c:pt>
                <c:pt idx="135">
                  <c:v>1.0235414534288663</c:v>
                </c:pt>
                <c:pt idx="136">
                  <c:v>1.0310674935276078</c:v>
                </c:pt>
                <c:pt idx="137">
                  <c:v>1.0385935336263494</c:v>
                </c:pt>
                <c:pt idx="138">
                  <c:v>1.046119573725091</c:v>
                </c:pt>
                <c:pt idx="139">
                  <c:v>1.0536456138238326</c:v>
                </c:pt>
                <c:pt idx="140">
                  <c:v>1.0611716539225742</c:v>
                </c:pt>
                <c:pt idx="141">
                  <c:v>1.0686976940213158</c:v>
                </c:pt>
                <c:pt idx="142">
                  <c:v>1.0762237341200573</c:v>
                </c:pt>
                <c:pt idx="143">
                  <c:v>1.0837497742187989</c:v>
                </c:pt>
                <c:pt idx="144">
                  <c:v>1.0912758143175405</c:v>
                </c:pt>
                <c:pt idx="145">
                  <c:v>1.0988018544162821</c:v>
                </c:pt>
                <c:pt idx="146">
                  <c:v>1.1063278945150237</c:v>
                </c:pt>
                <c:pt idx="147">
                  <c:v>1.1138539346137653</c:v>
                </c:pt>
                <c:pt idx="148">
                  <c:v>1.1213799747125068</c:v>
                </c:pt>
                <c:pt idx="149">
                  <c:v>1.1289060148112484</c:v>
                </c:pt>
                <c:pt idx="150">
                  <c:v>1.13643205490999</c:v>
                </c:pt>
                <c:pt idx="151">
                  <c:v>1.1439580950087316</c:v>
                </c:pt>
                <c:pt idx="152">
                  <c:v>1.1514841351074732</c:v>
                </c:pt>
                <c:pt idx="153">
                  <c:v>1.1590101752062147</c:v>
                </c:pt>
                <c:pt idx="154">
                  <c:v>1.1665362153049563</c:v>
                </c:pt>
                <c:pt idx="155">
                  <c:v>1.1740622554036979</c:v>
                </c:pt>
                <c:pt idx="156">
                  <c:v>1.1815882955024395</c:v>
                </c:pt>
                <c:pt idx="157">
                  <c:v>1.1891143356011811</c:v>
                </c:pt>
                <c:pt idx="158">
                  <c:v>1.1966403756999227</c:v>
                </c:pt>
                <c:pt idx="159">
                  <c:v>1.2041664157986642</c:v>
                </c:pt>
                <c:pt idx="160">
                  <c:v>1.2116924558974058</c:v>
                </c:pt>
                <c:pt idx="161">
                  <c:v>1.2192184959961474</c:v>
                </c:pt>
                <c:pt idx="162">
                  <c:v>1.226744536094889</c:v>
                </c:pt>
                <c:pt idx="163">
                  <c:v>1.2342705761936306</c:v>
                </c:pt>
                <c:pt idx="164">
                  <c:v>1.2417966162923721</c:v>
                </c:pt>
                <c:pt idx="165">
                  <c:v>1.2493226563911137</c:v>
                </c:pt>
                <c:pt idx="166">
                  <c:v>1.2568486964898553</c:v>
                </c:pt>
                <c:pt idx="167">
                  <c:v>1.2643747365885969</c:v>
                </c:pt>
                <c:pt idx="168">
                  <c:v>1.2719007766873385</c:v>
                </c:pt>
                <c:pt idx="169">
                  <c:v>1.2794268167860801</c:v>
                </c:pt>
                <c:pt idx="170">
                  <c:v>1.2869528568848216</c:v>
                </c:pt>
                <c:pt idx="171">
                  <c:v>1.2944788969835632</c:v>
                </c:pt>
                <c:pt idx="172">
                  <c:v>1.3020049370823048</c:v>
                </c:pt>
                <c:pt idx="173">
                  <c:v>1.3095309771810464</c:v>
                </c:pt>
                <c:pt idx="174">
                  <c:v>1.317057017279788</c:v>
                </c:pt>
                <c:pt idx="175">
                  <c:v>1.3245830573785295</c:v>
                </c:pt>
                <c:pt idx="176">
                  <c:v>1.3321090974772711</c:v>
                </c:pt>
                <c:pt idx="177">
                  <c:v>1.3396351375760127</c:v>
                </c:pt>
                <c:pt idx="178">
                  <c:v>1.3471611776747543</c:v>
                </c:pt>
                <c:pt idx="179">
                  <c:v>1.3546872177734959</c:v>
                </c:pt>
                <c:pt idx="180">
                  <c:v>1.3622132578722375</c:v>
                </c:pt>
                <c:pt idx="181">
                  <c:v>1.369739297970979</c:v>
                </c:pt>
                <c:pt idx="182">
                  <c:v>1.3772653380697206</c:v>
                </c:pt>
                <c:pt idx="183">
                  <c:v>1.3847913781684622</c:v>
                </c:pt>
                <c:pt idx="184">
                  <c:v>1.3923174182672038</c:v>
                </c:pt>
                <c:pt idx="185">
                  <c:v>1.3998434583659454</c:v>
                </c:pt>
                <c:pt idx="186">
                  <c:v>1.407369498464687</c:v>
                </c:pt>
                <c:pt idx="187">
                  <c:v>1.4148955385634285</c:v>
                </c:pt>
                <c:pt idx="188">
                  <c:v>1.4224215786621701</c:v>
                </c:pt>
                <c:pt idx="189">
                  <c:v>1.4299476187609117</c:v>
                </c:pt>
                <c:pt idx="190">
                  <c:v>1.4374736588596533</c:v>
                </c:pt>
                <c:pt idx="191">
                  <c:v>1.4449996989583949</c:v>
                </c:pt>
              </c:numCache>
            </c:numRef>
          </c:xVal>
          <c:yVal>
            <c:numRef>
              <c:f>Analysis_cont!$S$3:$S$194</c:f>
              <c:numCache>
                <c:formatCode>General</c:formatCode>
                <c:ptCount val="192"/>
                <c:pt idx="0">
                  <c:v>5.606435643564426</c:v>
                </c:pt>
                <c:pt idx="1">
                  <c:v>4.4925742574257983</c:v>
                </c:pt>
                <c:pt idx="2">
                  <c:v>3.415841584158458</c:v>
                </c:pt>
                <c:pt idx="3">
                  <c:v>2.6732673267327063</c:v>
                </c:pt>
                <c:pt idx="4">
                  <c:v>2.6732673267327063</c:v>
                </c:pt>
                <c:pt idx="5">
                  <c:v>2.3019801980198307</c:v>
                </c:pt>
                <c:pt idx="6">
                  <c:v>2.3019801980198307</c:v>
                </c:pt>
                <c:pt idx="7">
                  <c:v>2.7103960396039941</c:v>
                </c:pt>
                <c:pt idx="8">
                  <c:v>2.5618811881188437</c:v>
                </c:pt>
                <c:pt idx="9">
                  <c:v>2.8960396039604319</c:v>
                </c:pt>
                <c:pt idx="10">
                  <c:v>2.8589108910891445</c:v>
                </c:pt>
                <c:pt idx="11">
                  <c:v>2.1534653465346802</c:v>
                </c:pt>
                <c:pt idx="12">
                  <c:v>2.1905940594059676</c:v>
                </c:pt>
                <c:pt idx="13">
                  <c:v>2.3762376237624059</c:v>
                </c:pt>
                <c:pt idx="14">
                  <c:v>2.3762376237624059</c:v>
                </c:pt>
                <c:pt idx="15">
                  <c:v>2.3762376237624059</c:v>
                </c:pt>
                <c:pt idx="16">
                  <c:v>2.0049504950495298</c:v>
                </c:pt>
                <c:pt idx="17">
                  <c:v>2.3391089108911181</c:v>
                </c:pt>
                <c:pt idx="18">
                  <c:v>2.5247524752475559</c:v>
                </c:pt>
                <c:pt idx="19">
                  <c:v>3.0074257425742945</c:v>
                </c:pt>
                <c:pt idx="20">
                  <c:v>3.5643564356436084</c:v>
                </c:pt>
                <c:pt idx="21">
                  <c:v>3.6386138613861836</c:v>
                </c:pt>
                <c:pt idx="22">
                  <c:v>3.1559405940594449</c:v>
                </c:pt>
                <c:pt idx="23">
                  <c:v>2.6732673267327063</c:v>
                </c:pt>
                <c:pt idx="24">
                  <c:v>3.1930693069307328</c:v>
                </c:pt>
                <c:pt idx="25">
                  <c:v>3.1559405940594449</c:v>
                </c:pt>
                <c:pt idx="26">
                  <c:v>2.6732673267327063</c:v>
                </c:pt>
                <c:pt idx="27">
                  <c:v>2.6732673267327063</c:v>
                </c:pt>
                <c:pt idx="28">
                  <c:v>2.5247524752475559</c:v>
                </c:pt>
                <c:pt idx="29">
                  <c:v>2.2648514851485428</c:v>
                </c:pt>
                <c:pt idx="30">
                  <c:v>2.2277227722772555</c:v>
                </c:pt>
                <c:pt idx="31">
                  <c:v>2.1534653465346802</c:v>
                </c:pt>
                <c:pt idx="32">
                  <c:v>2.1905940594059676</c:v>
                </c:pt>
                <c:pt idx="33">
                  <c:v>2.1534653465346802</c:v>
                </c:pt>
                <c:pt idx="34">
                  <c:v>2.2277227722772555</c:v>
                </c:pt>
                <c:pt idx="35">
                  <c:v>2.5247524752475559</c:v>
                </c:pt>
                <c:pt idx="36">
                  <c:v>2.4504950495049806</c:v>
                </c:pt>
                <c:pt idx="37">
                  <c:v>2.1905940594059676</c:v>
                </c:pt>
                <c:pt idx="38">
                  <c:v>2.079207920792105</c:v>
                </c:pt>
                <c:pt idx="39">
                  <c:v>2.3019801980198307</c:v>
                </c:pt>
                <c:pt idx="40">
                  <c:v>2.1905940594059676</c:v>
                </c:pt>
                <c:pt idx="41">
                  <c:v>2.3019801980198307</c:v>
                </c:pt>
                <c:pt idx="42">
                  <c:v>2.3762376237624059</c:v>
                </c:pt>
                <c:pt idx="43">
                  <c:v>2.3391089108911181</c:v>
                </c:pt>
                <c:pt idx="44">
                  <c:v>2.1534653465346802</c:v>
                </c:pt>
                <c:pt idx="45">
                  <c:v>2.1163366336633924</c:v>
                </c:pt>
                <c:pt idx="46">
                  <c:v>2.2277227722772555</c:v>
                </c:pt>
                <c:pt idx="47">
                  <c:v>2.2648514851485428</c:v>
                </c:pt>
                <c:pt idx="48">
                  <c:v>2.2648514851485428</c:v>
                </c:pt>
                <c:pt idx="49">
                  <c:v>2.1534653465346802</c:v>
                </c:pt>
                <c:pt idx="50">
                  <c:v>2.1905940594059676</c:v>
                </c:pt>
                <c:pt idx="51">
                  <c:v>2.2277227722772555</c:v>
                </c:pt>
                <c:pt idx="52">
                  <c:v>2.1905940594059676</c:v>
                </c:pt>
                <c:pt idx="53">
                  <c:v>2.079207920792105</c:v>
                </c:pt>
                <c:pt idx="54">
                  <c:v>2.3391089108911181</c:v>
                </c:pt>
                <c:pt idx="55">
                  <c:v>2.2277227722772555</c:v>
                </c:pt>
                <c:pt idx="56">
                  <c:v>2.0420792079208172</c:v>
                </c:pt>
                <c:pt idx="57">
                  <c:v>2.2277227722772555</c:v>
                </c:pt>
                <c:pt idx="58">
                  <c:v>2.2277227722772555</c:v>
                </c:pt>
                <c:pt idx="59">
                  <c:v>2.1534653465346802</c:v>
                </c:pt>
                <c:pt idx="60">
                  <c:v>2.0420792079208172</c:v>
                </c:pt>
                <c:pt idx="61">
                  <c:v>2.1163366336633924</c:v>
                </c:pt>
                <c:pt idx="62">
                  <c:v>2.1534653465346802</c:v>
                </c:pt>
                <c:pt idx="63">
                  <c:v>2.4876237623762685</c:v>
                </c:pt>
                <c:pt idx="64">
                  <c:v>2.4504950495049806</c:v>
                </c:pt>
                <c:pt idx="65">
                  <c:v>2.4876237623762685</c:v>
                </c:pt>
                <c:pt idx="66">
                  <c:v>2.3019801980198307</c:v>
                </c:pt>
                <c:pt idx="67">
                  <c:v>2.3391089108911181</c:v>
                </c:pt>
                <c:pt idx="68">
                  <c:v>2.4876237623762685</c:v>
                </c:pt>
                <c:pt idx="69">
                  <c:v>2.3762376237624059</c:v>
                </c:pt>
                <c:pt idx="70">
                  <c:v>2.3019801980198307</c:v>
                </c:pt>
                <c:pt idx="71">
                  <c:v>2.5247524752475559</c:v>
                </c:pt>
                <c:pt idx="72">
                  <c:v>2.3762376237624059</c:v>
                </c:pt>
                <c:pt idx="73">
                  <c:v>2.2277227722772555</c:v>
                </c:pt>
                <c:pt idx="74">
                  <c:v>2.3391089108911181</c:v>
                </c:pt>
                <c:pt idx="75">
                  <c:v>2.4133663366336933</c:v>
                </c:pt>
                <c:pt idx="76">
                  <c:v>2.1163366336633924</c:v>
                </c:pt>
                <c:pt idx="77">
                  <c:v>2.1905940594059676</c:v>
                </c:pt>
                <c:pt idx="78">
                  <c:v>2.1905940594059676</c:v>
                </c:pt>
                <c:pt idx="79">
                  <c:v>2.2648514851485428</c:v>
                </c:pt>
                <c:pt idx="80">
                  <c:v>2.3019801980198307</c:v>
                </c:pt>
                <c:pt idx="81">
                  <c:v>2.079207920792105</c:v>
                </c:pt>
                <c:pt idx="82">
                  <c:v>2.079207920792105</c:v>
                </c:pt>
                <c:pt idx="83">
                  <c:v>2.1905940594059676</c:v>
                </c:pt>
                <c:pt idx="84">
                  <c:v>2.2277227722772555</c:v>
                </c:pt>
                <c:pt idx="85">
                  <c:v>2.1163366336633924</c:v>
                </c:pt>
                <c:pt idx="86">
                  <c:v>2.079207920792105</c:v>
                </c:pt>
                <c:pt idx="87">
                  <c:v>2.1905940594059676</c:v>
                </c:pt>
                <c:pt idx="88">
                  <c:v>2.2277227722772555</c:v>
                </c:pt>
                <c:pt idx="89">
                  <c:v>2.0420792079208172</c:v>
                </c:pt>
                <c:pt idx="90">
                  <c:v>2.1163366336633924</c:v>
                </c:pt>
                <c:pt idx="91">
                  <c:v>2.1163366336633924</c:v>
                </c:pt>
                <c:pt idx="92">
                  <c:v>2.079207920792105</c:v>
                </c:pt>
                <c:pt idx="93">
                  <c:v>2.079207920792105</c:v>
                </c:pt>
                <c:pt idx="94">
                  <c:v>2.1534653465346802</c:v>
                </c:pt>
                <c:pt idx="95">
                  <c:v>2.1163366336633924</c:v>
                </c:pt>
                <c:pt idx="96">
                  <c:v>2.3762376237624059</c:v>
                </c:pt>
                <c:pt idx="97">
                  <c:v>2.3391089108911181</c:v>
                </c:pt>
                <c:pt idx="98">
                  <c:v>2.1534653465346802</c:v>
                </c:pt>
                <c:pt idx="99">
                  <c:v>2.3019801980198307</c:v>
                </c:pt>
                <c:pt idx="100">
                  <c:v>2.4876237623762685</c:v>
                </c:pt>
                <c:pt idx="101">
                  <c:v>2.1534653465346802</c:v>
                </c:pt>
                <c:pt idx="102">
                  <c:v>2.3391089108911181</c:v>
                </c:pt>
                <c:pt idx="103">
                  <c:v>2.3391089108911181</c:v>
                </c:pt>
                <c:pt idx="104">
                  <c:v>2.1534653465346802</c:v>
                </c:pt>
                <c:pt idx="105">
                  <c:v>1.9678217821782422</c:v>
                </c:pt>
                <c:pt idx="106">
                  <c:v>2.079207920792105</c:v>
                </c:pt>
                <c:pt idx="107">
                  <c:v>2.1905940594059676</c:v>
                </c:pt>
                <c:pt idx="108">
                  <c:v>2.3391089108911181</c:v>
                </c:pt>
                <c:pt idx="109">
                  <c:v>2.4133663366336933</c:v>
                </c:pt>
                <c:pt idx="110">
                  <c:v>2.3391089108911181</c:v>
                </c:pt>
                <c:pt idx="111">
                  <c:v>2.0420792079208172</c:v>
                </c:pt>
                <c:pt idx="112">
                  <c:v>2.1905940594059676</c:v>
                </c:pt>
                <c:pt idx="113">
                  <c:v>2.4133663366336933</c:v>
                </c:pt>
                <c:pt idx="114">
                  <c:v>2.6732673267327063</c:v>
                </c:pt>
                <c:pt idx="115">
                  <c:v>2.3391089108911181</c:v>
                </c:pt>
                <c:pt idx="116">
                  <c:v>2.1534653465346802</c:v>
                </c:pt>
                <c:pt idx="117">
                  <c:v>2.2277227722772555</c:v>
                </c:pt>
                <c:pt idx="118">
                  <c:v>2.5990099009901311</c:v>
                </c:pt>
                <c:pt idx="119">
                  <c:v>2.5990099009901311</c:v>
                </c:pt>
                <c:pt idx="120">
                  <c:v>2.2277227722772555</c:v>
                </c:pt>
                <c:pt idx="121">
                  <c:v>2.4876237623762685</c:v>
                </c:pt>
                <c:pt idx="122">
                  <c:v>2.3391089108911181</c:v>
                </c:pt>
                <c:pt idx="123">
                  <c:v>2.1534653465346802</c:v>
                </c:pt>
                <c:pt idx="124">
                  <c:v>2.3762376237624059</c:v>
                </c:pt>
                <c:pt idx="125">
                  <c:v>2.4133663366336933</c:v>
                </c:pt>
                <c:pt idx="126">
                  <c:v>2.079207920792105</c:v>
                </c:pt>
                <c:pt idx="127">
                  <c:v>2.1534653465346802</c:v>
                </c:pt>
                <c:pt idx="128">
                  <c:v>2.2277227722772555</c:v>
                </c:pt>
                <c:pt idx="129">
                  <c:v>2.2648514851485428</c:v>
                </c:pt>
                <c:pt idx="130">
                  <c:v>2.1905940594059676</c:v>
                </c:pt>
                <c:pt idx="131">
                  <c:v>2.3019801980198307</c:v>
                </c:pt>
                <c:pt idx="132">
                  <c:v>2.2277227722772555</c:v>
                </c:pt>
                <c:pt idx="133">
                  <c:v>2.1534653465346802</c:v>
                </c:pt>
                <c:pt idx="134">
                  <c:v>2.2277227722772555</c:v>
                </c:pt>
                <c:pt idx="135">
                  <c:v>2.1905940594059676</c:v>
                </c:pt>
                <c:pt idx="136">
                  <c:v>2.079207920792105</c:v>
                </c:pt>
                <c:pt idx="137">
                  <c:v>2.1534653465346802</c:v>
                </c:pt>
                <c:pt idx="138">
                  <c:v>2.1905940594059676</c:v>
                </c:pt>
                <c:pt idx="139">
                  <c:v>2.3019801980198307</c:v>
                </c:pt>
                <c:pt idx="140">
                  <c:v>2.5990099009901311</c:v>
                </c:pt>
                <c:pt idx="141">
                  <c:v>2.3762376237624059</c:v>
                </c:pt>
                <c:pt idx="142">
                  <c:v>2.2277227722772555</c:v>
                </c:pt>
                <c:pt idx="143">
                  <c:v>2.3019801980198307</c:v>
                </c:pt>
                <c:pt idx="144">
                  <c:v>2.4504950495049806</c:v>
                </c:pt>
                <c:pt idx="145">
                  <c:v>2.3019801980198307</c:v>
                </c:pt>
                <c:pt idx="146">
                  <c:v>2.079207920792105</c:v>
                </c:pt>
                <c:pt idx="147">
                  <c:v>2.3391089108911181</c:v>
                </c:pt>
                <c:pt idx="148">
                  <c:v>2.6732673267327063</c:v>
                </c:pt>
                <c:pt idx="149">
                  <c:v>2.9702970297030071</c:v>
                </c:pt>
                <c:pt idx="150">
                  <c:v>2.5990099009901311</c:v>
                </c:pt>
                <c:pt idx="151">
                  <c:v>2.3762376237624059</c:v>
                </c:pt>
                <c:pt idx="152">
                  <c:v>3.0445544554455823</c:v>
                </c:pt>
                <c:pt idx="153">
                  <c:v>3.9727722772277718</c:v>
                </c:pt>
                <c:pt idx="154">
                  <c:v>5.2722772277228378</c:v>
                </c:pt>
                <c:pt idx="155">
                  <c:v>4.7524752475248118</c:v>
                </c:pt>
                <c:pt idx="156">
                  <c:v>2.9702970297030071</c:v>
                </c:pt>
                <c:pt idx="157">
                  <c:v>3.3415841584158832</c:v>
                </c:pt>
                <c:pt idx="158">
                  <c:v>2.6732673267327063</c:v>
                </c:pt>
                <c:pt idx="159">
                  <c:v>2.3019801980198307</c:v>
                </c:pt>
                <c:pt idx="160">
                  <c:v>2.3762376237624059</c:v>
                </c:pt>
                <c:pt idx="161">
                  <c:v>2.2648514851485428</c:v>
                </c:pt>
                <c:pt idx="162">
                  <c:v>2.4504950495049806</c:v>
                </c:pt>
                <c:pt idx="163">
                  <c:v>3.1188118811881576</c:v>
                </c:pt>
                <c:pt idx="164">
                  <c:v>3.8985148514851966</c:v>
                </c:pt>
                <c:pt idx="165">
                  <c:v>2.7475247524752815</c:v>
                </c:pt>
                <c:pt idx="166">
                  <c:v>2.4504950495049806</c:v>
                </c:pt>
                <c:pt idx="167">
                  <c:v>2.2277227722772555</c:v>
                </c:pt>
                <c:pt idx="168">
                  <c:v>2.3019801980198307</c:v>
                </c:pt>
                <c:pt idx="169">
                  <c:v>2.1905940594059676</c:v>
                </c:pt>
                <c:pt idx="170">
                  <c:v>2.2277227722772555</c:v>
                </c:pt>
                <c:pt idx="171">
                  <c:v>2.3391089108911181</c:v>
                </c:pt>
                <c:pt idx="172">
                  <c:v>2.2648514851485428</c:v>
                </c:pt>
                <c:pt idx="173">
                  <c:v>2.1905940594059676</c:v>
                </c:pt>
                <c:pt idx="174">
                  <c:v>2.2648514851485428</c:v>
                </c:pt>
                <c:pt idx="175">
                  <c:v>2.3019801980198307</c:v>
                </c:pt>
                <c:pt idx="176">
                  <c:v>2.3762376237624059</c:v>
                </c:pt>
                <c:pt idx="177">
                  <c:v>2.1905940594059676</c:v>
                </c:pt>
                <c:pt idx="178">
                  <c:v>2.2277227722772555</c:v>
                </c:pt>
                <c:pt idx="179">
                  <c:v>2.3019801980198307</c:v>
                </c:pt>
                <c:pt idx="180">
                  <c:v>2.3019801980198307</c:v>
                </c:pt>
                <c:pt idx="181">
                  <c:v>2.3019801980198307</c:v>
                </c:pt>
                <c:pt idx="182">
                  <c:v>2.1163366336633924</c:v>
                </c:pt>
                <c:pt idx="183">
                  <c:v>2.3019801980198307</c:v>
                </c:pt>
                <c:pt idx="184">
                  <c:v>2.4133663366336933</c:v>
                </c:pt>
                <c:pt idx="185">
                  <c:v>2.2648514851485428</c:v>
                </c:pt>
                <c:pt idx="186">
                  <c:v>2.2277227722772555</c:v>
                </c:pt>
                <c:pt idx="187">
                  <c:v>2.2277227722772555</c:v>
                </c:pt>
                <c:pt idx="188">
                  <c:v>2.3019801980198307</c:v>
                </c:pt>
                <c:pt idx="189">
                  <c:v>2.4133663366336933</c:v>
                </c:pt>
                <c:pt idx="190">
                  <c:v>2.2277227722772555</c:v>
                </c:pt>
                <c:pt idx="191">
                  <c:v>2.1534653465346802</c:v>
                </c:pt>
              </c:numCache>
            </c:numRef>
          </c:yVal>
          <c:smooth val="1"/>
          <c:extLst xmlns:c16r2="http://schemas.microsoft.com/office/drawing/2015/06/chart">
            <c:ext xmlns:c16="http://schemas.microsoft.com/office/drawing/2014/chart" uri="{C3380CC4-5D6E-409C-BE32-E72D297353CC}">
              <c16:uniqueId val="{00000000-1045-45A7-AD34-8E6A42BA48B5}"/>
            </c:ext>
          </c:extLst>
        </c:ser>
        <c:dLbls>
          <c:showLegendKey val="0"/>
          <c:showVal val="0"/>
          <c:showCatName val="0"/>
          <c:showSerName val="0"/>
          <c:showPercent val="0"/>
          <c:showBubbleSize val="0"/>
        </c:dLbls>
        <c:axId val="540068480"/>
        <c:axId val="540070656"/>
      </c:scatterChart>
      <c:valAx>
        <c:axId val="540068480"/>
        <c:scaling>
          <c:orientation val="minMax"/>
          <c:max val="1.45"/>
          <c:min val="0"/>
        </c:scaling>
        <c:delete val="0"/>
        <c:axPos val="b"/>
        <c:title>
          <c:tx>
            <c:rich>
              <a:bodyPr/>
              <a:lstStyle/>
              <a:p>
                <a:pPr>
                  <a:defRPr/>
                </a:pPr>
                <a:r>
                  <a:rPr lang="en-GB"/>
                  <a:t>t (s)</a:t>
                </a:r>
              </a:p>
            </c:rich>
          </c:tx>
          <c:overlay val="0"/>
        </c:title>
        <c:numFmt formatCode="General" sourceLinked="1"/>
        <c:majorTickMark val="in"/>
        <c:minorTickMark val="none"/>
        <c:tickLblPos val="nextTo"/>
        <c:crossAx val="540070656"/>
        <c:crosses val="autoZero"/>
        <c:crossBetween val="midCat"/>
      </c:valAx>
      <c:valAx>
        <c:axId val="540070656"/>
        <c:scaling>
          <c:orientation val="minMax"/>
          <c:max val="5.8"/>
          <c:min val="0"/>
        </c:scaling>
        <c:delete val="0"/>
        <c:axPos val="l"/>
        <c:title>
          <c:tx>
            <c:rich>
              <a:bodyPr rot="-5400000" vert="horz"/>
              <a:lstStyle/>
              <a:p>
                <a:pPr>
                  <a:defRPr/>
                </a:pPr>
                <a:r>
                  <a:rPr lang="en-GB"/>
                  <a:t>Bead height (mm)</a:t>
                </a:r>
              </a:p>
            </c:rich>
          </c:tx>
          <c:overlay val="0"/>
        </c:title>
        <c:numFmt formatCode="General" sourceLinked="1"/>
        <c:majorTickMark val="in"/>
        <c:minorTickMark val="none"/>
        <c:tickLblPos val="nextTo"/>
        <c:crossAx val="540068480"/>
        <c:crosses val="autoZero"/>
        <c:crossBetween val="midCat"/>
      </c:valAx>
      <c:spPr>
        <a:noFill/>
        <a:ln w="1905">
          <a:solidFill>
            <a:schemeClr val="bg1">
              <a:lumMod val="50000"/>
            </a:schemeClr>
          </a:solidFill>
        </a:ln>
      </c:spPr>
    </c:plotArea>
    <c:plotVisOnly val="1"/>
    <c:dispBlanksAs val="gap"/>
    <c:showDLblsOverMax val="0"/>
  </c:chart>
  <c:spPr>
    <a:ln>
      <a:noFill/>
    </a:ln>
  </c:spPr>
  <c:externalData r:id="rId1">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84396946457047"/>
          <c:y val="5.1400554097404488E-2"/>
          <c:w val="0.78184101842670983"/>
          <c:h val="0.78763389867982525"/>
        </c:manualLayout>
      </c:layout>
      <c:scatterChart>
        <c:scatterStyle val="smoothMarker"/>
        <c:varyColors val="0"/>
        <c:ser>
          <c:idx val="0"/>
          <c:order val="0"/>
          <c:tx>
            <c:strRef>
              <c:f>Analysis_cont!$Y$2</c:f>
              <c:strCache>
                <c:ptCount val="1"/>
                <c:pt idx="0">
                  <c:v>8.10</c:v>
                </c:pt>
              </c:strCache>
            </c:strRef>
          </c:tx>
          <c:marker>
            <c:symbol val="none"/>
          </c:marker>
          <c:xVal>
            <c:numRef>
              <c:f>Analysis_cont!$O$3:$O$204</c:f>
              <c:numCache>
                <c:formatCode>General</c:formatCode>
                <c:ptCount val="202"/>
                <c:pt idx="0">
                  <c:v>7.5260400987416402E-3</c:v>
                </c:pt>
                <c:pt idx="1">
                  <c:v>1.505208019748328E-2</c:v>
                </c:pt>
                <c:pt idx="2">
                  <c:v>2.257812029622492E-2</c:v>
                </c:pt>
                <c:pt idx="3">
                  <c:v>3.0104160394966561E-2</c:v>
                </c:pt>
                <c:pt idx="4">
                  <c:v>3.7630200493708202E-2</c:v>
                </c:pt>
                <c:pt idx="5">
                  <c:v>4.5156240592449839E-2</c:v>
                </c:pt>
                <c:pt idx="6">
                  <c:v>5.2682280691191477E-2</c:v>
                </c:pt>
                <c:pt idx="7">
                  <c:v>6.0208320789933115E-2</c:v>
                </c:pt>
                <c:pt idx="8">
                  <c:v>6.7734360888674752E-2</c:v>
                </c:pt>
                <c:pt idx="9">
                  <c:v>7.526040098741639E-2</c:v>
                </c:pt>
                <c:pt idx="10">
                  <c:v>8.2786441086158027E-2</c:v>
                </c:pt>
                <c:pt idx="11">
                  <c:v>9.0312481184899665E-2</c:v>
                </c:pt>
                <c:pt idx="12">
                  <c:v>9.7838521283641303E-2</c:v>
                </c:pt>
                <c:pt idx="13">
                  <c:v>0.10536456138238294</c:v>
                </c:pt>
                <c:pt idx="14">
                  <c:v>0.11289060148112458</c:v>
                </c:pt>
                <c:pt idx="15">
                  <c:v>0.12041664157986622</c:v>
                </c:pt>
                <c:pt idx="16">
                  <c:v>0.12794268167860787</c:v>
                </c:pt>
                <c:pt idx="17">
                  <c:v>0.1354687217773495</c:v>
                </c:pt>
                <c:pt idx="18">
                  <c:v>0.14299476187609114</c:v>
                </c:pt>
                <c:pt idx="19">
                  <c:v>0.15052080197483278</c:v>
                </c:pt>
                <c:pt idx="20">
                  <c:v>0.15804684207357442</c:v>
                </c:pt>
                <c:pt idx="21">
                  <c:v>0.16557288217231605</c:v>
                </c:pt>
                <c:pt idx="22">
                  <c:v>0.17309892227105769</c:v>
                </c:pt>
                <c:pt idx="23">
                  <c:v>0.18062496236979933</c:v>
                </c:pt>
                <c:pt idx="24">
                  <c:v>0.18815100246854097</c:v>
                </c:pt>
                <c:pt idx="25">
                  <c:v>0.19567704256728261</c:v>
                </c:pt>
                <c:pt idx="26">
                  <c:v>0.20320308266602424</c:v>
                </c:pt>
                <c:pt idx="27">
                  <c:v>0.21072912276476588</c:v>
                </c:pt>
                <c:pt idx="28">
                  <c:v>0.21825516286350752</c:v>
                </c:pt>
                <c:pt idx="29">
                  <c:v>0.22578120296224916</c:v>
                </c:pt>
                <c:pt idx="30">
                  <c:v>0.23330724306099079</c:v>
                </c:pt>
                <c:pt idx="31">
                  <c:v>0.24083328315973243</c:v>
                </c:pt>
                <c:pt idx="32">
                  <c:v>0.24835932325847407</c:v>
                </c:pt>
                <c:pt idx="33">
                  <c:v>0.25588536335721573</c:v>
                </c:pt>
                <c:pt idx="34">
                  <c:v>0.26341140345595737</c:v>
                </c:pt>
                <c:pt idx="35">
                  <c:v>0.27093744355469901</c:v>
                </c:pt>
                <c:pt idx="36">
                  <c:v>0.27846348365344065</c:v>
                </c:pt>
                <c:pt idx="37">
                  <c:v>0.28598952375218228</c:v>
                </c:pt>
                <c:pt idx="38">
                  <c:v>0.29351556385092392</c:v>
                </c:pt>
                <c:pt idx="39">
                  <c:v>0.30104160394966556</c:v>
                </c:pt>
                <c:pt idx="40">
                  <c:v>0.3085676440484072</c:v>
                </c:pt>
                <c:pt idx="41">
                  <c:v>0.31609368414714883</c:v>
                </c:pt>
                <c:pt idx="42">
                  <c:v>0.32361972424589047</c:v>
                </c:pt>
                <c:pt idx="43">
                  <c:v>0.33114576434463211</c:v>
                </c:pt>
                <c:pt idx="44">
                  <c:v>0.33867180444337375</c:v>
                </c:pt>
                <c:pt idx="45">
                  <c:v>0.34619784454211538</c:v>
                </c:pt>
                <c:pt idx="46">
                  <c:v>0.35372388464085702</c:v>
                </c:pt>
                <c:pt idx="47">
                  <c:v>0.36124992473959866</c:v>
                </c:pt>
                <c:pt idx="48">
                  <c:v>0.3687759648383403</c:v>
                </c:pt>
                <c:pt idx="49">
                  <c:v>0.37630200493708194</c:v>
                </c:pt>
                <c:pt idx="50">
                  <c:v>0.38382804503582357</c:v>
                </c:pt>
                <c:pt idx="51">
                  <c:v>0.39135408513456521</c:v>
                </c:pt>
                <c:pt idx="52">
                  <c:v>0.39888012523330685</c:v>
                </c:pt>
                <c:pt idx="53">
                  <c:v>0.40640616533204849</c:v>
                </c:pt>
                <c:pt idx="54">
                  <c:v>0.41393220543079012</c:v>
                </c:pt>
                <c:pt idx="55">
                  <c:v>0.42145824552953176</c:v>
                </c:pt>
                <c:pt idx="56">
                  <c:v>0.4289842856282734</c:v>
                </c:pt>
                <c:pt idx="57">
                  <c:v>0.43651032572701504</c:v>
                </c:pt>
                <c:pt idx="58">
                  <c:v>0.44403636582575667</c:v>
                </c:pt>
                <c:pt idx="59">
                  <c:v>0.45156240592449831</c:v>
                </c:pt>
                <c:pt idx="60">
                  <c:v>0.45908844602323995</c:v>
                </c:pt>
                <c:pt idx="61">
                  <c:v>0.46661448612198159</c:v>
                </c:pt>
                <c:pt idx="62">
                  <c:v>0.47414052622072322</c:v>
                </c:pt>
                <c:pt idx="63">
                  <c:v>0.48166656631946486</c:v>
                </c:pt>
                <c:pt idx="64">
                  <c:v>0.4891926064182065</c:v>
                </c:pt>
                <c:pt idx="65">
                  <c:v>0.49671864651694814</c:v>
                </c:pt>
                <c:pt idx="66">
                  <c:v>0.50424468661568977</c:v>
                </c:pt>
                <c:pt idx="67">
                  <c:v>0.51177072671443147</c:v>
                </c:pt>
                <c:pt idx="68">
                  <c:v>0.51929676681317316</c:v>
                </c:pt>
                <c:pt idx="69">
                  <c:v>0.52682280691191485</c:v>
                </c:pt>
                <c:pt idx="70">
                  <c:v>0.53434884701065655</c:v>
                </c:pt>
                <c:pt idx="71">
                  <c:v>0.54187488710939824</c:v>
                </c:pt>
                <c:pt idx="72">
                  <c:v>0.54940092720813993</c:v>
                </c:pt>
                <c:pt idx="73">
                  <c:v>0.55692696730688163</c:v>
                </c:pt>
                <c:pt idx="74">
                  <c:v>0.56445300740562332</c:v>
                </c:pt>
                <c:pt idx="75">
                  <c:v>0.57197904750436501</c:v>
                </c:pt>
                <c:pt idx="76">
                  <c:v>0.57950508760310671</c:v>
                </c:pt>
                <c:pt idx="77">
                  <c:v>0.5870311277018484</c:v>
                </c:pt>
                <c:pt idx="78">
                  <c:v>0.59455716780059009</c:v>
                </c:pt>
                <c:pt idx="79">
                  <c:v>0.60208320789933178</c:v>
                </c:pt>
                <c:pt idx="80">
                  <c:v>0.60960924799807348</c:v>
                </c:pt>
                <c:pt idx="81">
                  <c:v>0.61713528809681517</c:v>
                </c:pt>
                <c:pt idx="82">
                  <c:v>0.62466132819555686</c:v>
                </c:pt>
                <c:pt idx="83">
                  <c:v>0.63218736829429856</c:v>
                </c:pt>
                <c:pt idx="84">
                  <c:v>0.63971340839304025</c:v>
                </c:pt>
                <c:pt idx="85">
                  <c:v>0.64723944849178194</c:v>
                </c:pt>
                <c:pt idx="86">
                  <c:v>0.65476548859052364</c:v>
                </c:pt>
                <c:pt idx="87">
                  <c:v>0.66229152868926533</c:v>
                </c:pt>
                <c:pt idx="88">
                  <c:v>0.66981756878800702</c:v>
                </c:pt>
                <c:pt idx="89">
                  <c:v>0.67734360888674872</c:v>
                </c:pt>
                <c:pt idx="90">
                  <c:v>0.68486964898549041</c:v>
                </c:pt>
                <c:pt idx="91">
                  <c:v>0.6923956890842321</c:v>
                </c:pt>
                <c:pt idx="92">
                  <c:v>0.6999217291829738</c:v>
                </c:pt>
                <c:pt idx="93">
                  <c:v>0.70744776928171549</c:v>
                </c:pt>
                <c:pt idx="94">
                  <c:v>0.71497380938045718</c:v>
                </c:pt>
                <c:pt idx="95">
                  <c:v>0.72249984947919887</c:v>
                </c:pt>
                <c:pt idx="96">
                  <c:v>0.73002588957794057</c:v>
                </c:pt>
                <c:pt idx="97">
                  <c:v>0.73755192967668226</c:v>
                </c:pt>
                <c:pt idx="98">
                  <c:v>0.74507796977542395</c:v>
                </c:pt>
                <c:pt idx="99">
                  <c:v>0.75260400987416565</c:v>
                </c:pt>
                <c:pt idx="100">
                  <c:v>0.76013004997290734</c:v>
                </c:pt>
                <c:pt idx="101">
                  <c:v>0.76765609007164903</c:v>
                </c:pt>
                <c:pt idx="102">
                  <c:v>0.77518213017039073</c:v>
                </c:pt>
                <c:pt idx="103">
                  <c:v>0.78270817026913242</c:v>
                </c:pt>
                <c:pt idx="104">
                  <c:v>0.79023421036787411</c:v>
                </c:pt>
                <c:pt idx="105">
                  <c:v>0.79776025046661581</c:v>
                </c:pt>
                <c:pt idx="106">
                  <c:v>0.8052862905653575</c:v>
                </c:pt>
                <c:pt idx="107">
                  <c:v>0.81281233066409919</c:v>
                </c:pt>
                <c:pt idx="108">
                  <c:v>0.82033837076284088</c:v>
                </c:pt>
                <c:pt idx="109">
                  <c:v>0.82786441086158258</c:v>
                </c:pt>
                <c:pt idx="110">
                  <c:v>0.83539045096032427</c:v>
                </c:pt>
                <c:pt idx="111">
                  <c:v>0.84291649105906596</c:v>
                </c:pt>
                <c:pt idx="112">
                  <c:v>0.85044253115780766</c:v>
                </c:pt>
                <c:pt idx="113">
                  <c:v>0.85796857125654935</c:v>
                </c:pt>
                <c:pt idx="114">
                  <c:v>0.86549461135529104</c:v>
                </c:pt>
                <c:pt idx="115">
                  <c:v>0.87302065145403274</c:v>
                </c:pt>
                <c:pt idx="116">
                  <c:v>0.88054669155277443</c:v>
                </c:pt>
                <c:pt idx="117">
                  <c:v>0.88807273165151612</c:v>
                </c:pt>
                <c:pt idx="118">
                  <c:v>0.89559877175025782</c:v>
                </c:pt>
                <c:pt idx="119">
                  <c:v>0.90312481184899951</c:v>
                </c:pt>
                <c:pt idx="120">
                  <c:v>0.9106508519477412</c:v>
                </c:pt>
                <c:pt idx="121">
                  <c:v>0.9181768920464829</c:v>
                </c:pt>
                <c:pt idx="122">
                  <c:v>0.92570293214522459</c:v>
                </c:pt>
                <c:pt idx="123">
                  <c:v>0.93322897224396628</c:v>
                </c:pt>
                <c:pt idx="124">
                  <c:v>0.94075501234270797</c:v>
                </c:pt>
                <c:pt idx="125">
                  <c:v>0.94828105244144967</c:v>
                </c:pt>
                <c:pt idx="126">
                  <c:v>0.95580709254019136</c:v>
                </c:pt>
                <c:pt idx="127">
                  <c:v>0.96333313263893305</c:v>
                </c:pt>
                <c:pt idx="128">
                  <c:v>0.97085917273767475</c:v>
                </c:pt>
                <c:pt idx="129">
                  <c:v>0.97838521283641644</c:v>
                </c:pt>
                <c:pt idx="130">
                  <c:v>0.98591125293515813</c:v>
                </c:pt>
                <c:pt idx="131">
                  <c:v>0.99343729303389983</c:v>
                </c:pt>
                <c:pt idx="132">
                  <c:v>1.0009633331326415</c:v>
                </c:pt>
                <c:pt idx="133">
                  <c:v>1.0084893732313831</c:v>
                </c:pt>
                <c:pt idx="134">
                  <c:v>1.0160154133301247</c:v>
                </c:pt>
                <c:pt idx="135">
                  <c:v>1.0235414534288663</c:v>
                </c:pt>
                <c:pt idx="136">
                  <c:v>1.0310674935276078</c:v>
                </c:pt>
                <c:pt idx="137">
                  <c:v>1.0385935336263494</c:v>
                </c:pt>
                <c:pt idx="138">
                  <c:v>1.046119573725091</c:v>
                </c:pt>
                <c:pt idx="139">
                  <c:v>1.0536456138238326</c:v>
                </c:pt>
                <c:pt idx="140">
                  <c:v>1.0611716539225742</c:v>
                </c:pt>
                <c:pt idx="141">
                  <c:v>1.0686976940213158</c:v>
                </c:pt>
                <c:pt idx="142">
                  <c:v>1.0762237341200573</c:v>
                </c:pt>
                <c:pt idx="143">
                  <c:v>1.0837497742187989</c:v>
                </c:pt>
                <c:pt idx="144">
                  <c:v>1.0912758143175405</c:v>
                </c:pt>
                <c:pt idx="145">
                  <c:v>1.0988018544162821</c:v>
                </c:pt>
                <c:pt idx="146">
                  <c:v>1.1063278945150237</c:v>
                </c:pt>
                <c:pt idx="147">
                  <c:v>1.1138539346137653</c:v>
                </c:pt>
                <c:pt idx="148">
                  <c:v>1.1213799747125068</c:v>
                </c:pt>
                <c:pt idx="149">
                  <c:v>1.1289060148112484</c:v>
                </c:pt>
                <c:pt idx="150">
                  <c:v>1.13643205490999</c:v>
                </c:pt>
                <c:pt idx="151">
                  <c:v>1.1439580950087316</c:v>
                </c:pt>
                <c:pt idx="152">
                  <c:v>1.1514841351074732</c:v>
                </c:pt>
                <c:pt idx="153">
                  <c:v>1.1590101752062147</c:v>
                </c:pt>
                <c:pt idx="154">
                  <c:v>1.1665362153049563</c:v>
                </c:pt>
                <c:pt idx="155">
                  <c:v>1.1740622554036979</c:v>
                </c:pt>
                <c:pt idx="156">
                  <c:v>1.1815882955024395</c:v>
                </c:pt>
                <c:pt idx="157">
                  <c:v>1.1891143356011811</c:v>
                </c:pt>
                <c:pt idx="158">
                  <c:v>1.1966403756999227</c:v>
                </c:pt>
                <c:pt idx="159">
                  <c:v>1.2041664157986642</c:v>
                </c:pt>
                <c:pt idx="160">
                  <c:v>1.2116924558974058</c:v>
                </c:pt>
                <c:pt idx="161">
                  <c:v>1.2192184959961474</c:v>
                </c:pt>
                <c:pt idx="162">
                  <c:v>1.226744536094889</c:v>
                </c:pt>
                <c:pt idx="163">
                  <c:v>1.2342705761936306</c:v>
                </c:pt>
                <c:pt idx="164">
                  <c:v>1.2417966162923721</c:v>
                </c:pt>
                <c:pt idx="165">
                  <c:v>1.2493226563911137</c:v>
                </c:pt>
                <c:pt idx="166">
                  <c:v>1.2568486964898553</c:v>
                </c:pt>
                <c:pt idx="167">
                  <c:v>1.2643747365885969</c:v>
                </c:pt>
                <c:pt idx="168">
                  <c:v>1.2719007766873385</c:v>
                </c:pt>
                <c:pt idx="169">
                  <c:v>1.2794268167860801</c:v>
                </c:pt>
                <c:pt idx="170">
                  <c:v>1.2869528568848216</c:v>
                </c:pt>
                <c:pt idx="171">
                  <c:v>1.2944788969835632</c:v>
                </c:pt>
                <c:pt idx="172">
                  <c:v>1.3020049370823048</c:v>
                </c:pt>
                <c:pt idx="173">
                  <c:v>1.3095309771810464</c:v>
                </c:pt>
                <c:pt idx="174">
                  <c:v>1.317057017279788</c:v>
                </c:pt>
                <c:pt idx="175">
                  <c:v>1.3245830573785295</c:v>
                </c:pt>
                <c:pt idx="176">
                  <c:v>1.3321090974772711</c:v>
                </c:pt>
                <c:pt idx="177">
                  <c:v>1.3396351375760127</c:v>
                </c:pt>
                <c:pt idx="178">
                  <c:v>1.3471611776747543</c:v>
                </c:pt>
                <c:pt idx="179">
                  <c:v>1.3546872177734959</c:v>
                </c:pt>
                <c:pt idx="180">
                  <c:v>1.3622132578722375</c:v>
                </c:pt>
                <c:pt idx="181">
                  <c:v>1.369739297970979</c:v>
                </c:pt>
                <c:pt idx="182">
                  <c:v>1.3772653380697206</c:v>
                </c:pt>
                <c:pt idx="183">
                  <c:v>1.3847913781684622</c:v>
                </c:pt>
                <c:pt idx="184">
                  <c:v>1.3923174182672038</c:v>
                </c:pt>
                <c:pt idx="185">
                  <c:v>1.3998434583659454</c:v>
                </c:pt>
                <c:pt idx="186">
                  <c:v>1.407369498464687</c:v>
                </c:pt>
                <c:pt idx="187">
                  <c:v>1.4148955385634285</c:v>
                </c:pt>
                <c:pt idx="188">
                  <c:v>1.4224215786621701</c:v>
                </c:pt>
                <c:pt idx="189">
                  <c:v>1.4299476187609117</c:v>
                </c:pt>
                <c:pt idx="190">
                  <c:v>1.4374736588596533</c:v>
                </c:pt>
                <c:pt idx="191">
                  <c:v>1.4449996989583949</c:v>
                </c:pt>
                <c:pt idx="192">
                  <c:v>1.4525257390571364</c:v>
                </c:pt>
                <c:pt idx="193">
                  <c:v>1.460051779155878</c:v>
                </c:pt>
                <c:pt idx="194">
                  <c:v>1.4675778192546196</c:v>
                </c:pt>
                <c:pt idx="195">
                  <c:v>1.4751038593533612</c:v>
                </c:pt>
                <c:pt idx="196">
                  <c:v>1.4826298994521028</c:v>
                </c:pt>
                <c:pt idx="197">
                  <c:v>1.4901559395508444</c:v>
                </c:pt>
                <c:pt idx="198">
                  <c:v>1.4976819796495859</c:v>
                </c:pt>
                <c:pt idx="199">
                  <c:v>1.5052080197483275</c:v>
                </c:pt>
                <c:pt idx="200">
                  <c:v>1.5127340598470691</c:v>
                </c:pt>
                <c:pt idx="201">
                  <c:v>1.5202600999458107</c:v>
                </c:pt>
              </c:numCache>
            </c:numRef>
          </c:xVal>
          <c:yVal>
            <c:numRef>
              <c:f>Analysis_cont!$Y$330:$Y$521</c:f>
              <c:numCache>
                <c:formatCode>General</c:formatCode>
                <c:ptCount val="192"/>
                <c:pt idx="0">
                  <c:v>14.14603960396057</c:v>
                </c:pt>
                <c:pt idx="1">
                  <c:v>16.039603960396239</c:v>
                </c:pt>
                <c:pt idx="2">
                  <c:v>17.821782178218044</c:v>
                </c:pt>
                <c:pt idx="3">
                  <c:v>19.381188118812123</c:v>
                </c:pt>
                <c:pt idx="4">
                  <c:v>20.569306930693322</c:v>
                </c:pt>
                <c:pt idx="5">
                  <c:v>21.57178217821809</c:v>
                </c:pt>
                <c:pt idx="6">
                  <c:v>22.128712871287401</c:v>
                </c:pt>
                <c:pt idx="7">
                  <c:v>22.314356435643841</c:v>
                </c:pt>
                <c:pt idx="8">
                  <c:v>22.240099009901265</c:v>
                </c:pt>
                <c:pt idx="9">
                  <c:v>21.831683168317102</c:v>
                </c:pt>
                <c:pt idx="10">
                  <c:v>21.163366336633924</c:v>
                </c:pt>
                <c:pt idx="11">
                  <c:v>20.198019801980447</c:v>
                </c:pt>
                <c:pt idx="12">
                  <c:v>18.935643564356671</c:v>
                </c:pt>
                <c:pt idx="13">
                  <c:v>17.450495049505168</c:v>
                </c:pt>
                <c:pt idx="14">
                  <c:v>15.5569306930695</c:v>
                </c:pt>
                <c:pt idx="15">
                  <c:v>13.589108910891257</c:v>
                </c:pt>
                <c:pt idx="16">
                  <c:v>11.39851485148529</c:v>
                </c:pt>
                <c:pt idx="17">
                  <c:v>9.3564356435644722</c:v>
                </c:pt>
                <c:pt idx="18">
                  <c:v>7.5371287128713806</c:v>
                </c:pt>
                <c:pt idx="19">
                  <c:v>6.2376237623763151</c:v>
                </c:pt>
                <c:pt idx="20">
                  <c:v>5.6435643564357134</c:v>
                </c:pt>
                <c:pt idx="21">
                  <c:v>5.1237623762376874</c:v>
                </c:pt>
                <c:pt idx="22">
                  <c:v>5.7178217821782891</c:v>
                </c:pt>
                <c:pt idx="23">
                  <c:v>6.7574257425743411</c:v>
                </c:pt>
                <c:pt idx="24">
                  <c:v>8.0940594059406941</c:v>
                </c:pt>
                <c:pt idx="25">
                  <c:v>9.7648514851486361</c:v>
                </c:pt>
                <c:pt idx="26">
                  <c:v>11.732673267326877</c:v>
                </c:pt>
                <c:pt idx="27">
                  <c:v>13.811881188118983</c:v>
                </c:pt>
                <c:pt idx="28">
                  <c:v>14.962871287128898</c:v>
                </c:pt>
                <c:pt idx="29">
                  <c:v>15.853960396039801</c:v>
                </c:pt>
                <c:pt idx="30">
                  <c:v>16.670792079208127</c:v>
                </c:pt>
                <c:pt idx="31">
                  <c:v>17.227722772277442</c:v>
                </c:pt>
                <c:pt idx="32">
                  <c:v>17.599009900990318</c:v>
                </c:pt>
                <c:pt idx="33">
                  <c:v>17.933168316831907</c:v>
                </c:pt>
                <c:pt idx="34">
                  <c:v>18.081683168317056</c:v>
                </c:pt>
                <c:pt idx="35">
                  <c:v>18.155940594059629</c:v>
                </c:pt>
                <c:pt idx="36">
                  <c:v>18.00742574257448</c:v>
                </c:pt>
                <c:pt idx="37">
                  <c:v>17.599009900990318</c:v>
                </c:pt>
                <c:pt idx="38">
                  <c:v>16.856435643564566</c:v>
                </c:pt>
                <c:pt idx="39">
                  <c:v>15.705445544554649</c:v>
                </c:pt>
                <c:pt idx="40">
                  <c:v>14.108910891089284</c:v>
                </c:pt>
                <c:pt idx="41">
                  <c:v>12.141089108911041</c:v>
                </c:pt>
                <c:pt idx="42">
                  <c:v>9.6534653465347731</c:v>
                </c:pt>
                <c:pt idx="43">
                  <c:v>3.5643564356436084</c:v>
                </c:pt>
                <c:pt idx="44">
                  <c:v>3.1930693069307328</c:v>
                </c:pt>
                <c:pt idx="45">
                  <c:v>4.6782178217822361</c:v>
                </c:pt>
                <c:pt idx="46">
                  <c:v>7.3514851485149428</c:v>
                </c:pt>
                <c:pt idx="47">
                  <c:v>10.544554455445676</c:v>
                </c:pt>
                <c:pt idx="48">
                  <c:v>13.143564356435807</c:v>
                </c:pt>
                <c:pt idx="49">
                  <c:v>15.371287128713062</c:v>
                </c:pt>
                <c:pt idx="50">
                  <c:v>16.967821782178429</c:v>
                </c:pt>
                <c:pt idx="51">
                  <c:v>17.970297029703193</c:v>
                </c:pt>
                <c:pt idx="52">
                  <c:v>18.564356435643795</c:v>
                </c:pt>
                <c:pt idx="53">
                  <c:v>18.675742574257658</c:v>
                </c:pt>
                <c:pt idx="54">
                  <c:v>18.601485148515081</c:v>
                </c:pt>
                <c:pt idx="55">
                  <c:v>18.193069306930919</c:v>
                </c:pt>
                <c:pt idx="56">
                  <c:v>17.450495049505168</c:v>
                </c:pt>
                <c:pt idx="57">
                  <c:v>16.596534653465554</c:v>
                </c:pt>
                <c:pt idx="58">
                  <c:v>15.668316831683363</c:v>
                </c:pt>
                <c:pt idx="59">
                  <c:v>14.77722772277246</c:v>
                </c:pt>
                <c:pt idx="60">
                  <c:v>13.811881188118983</c:v>
                </c:pt>
                <c:pt idx="61">
                  <c:v>13.069306930693232</c:v>
                </c:pt>
                <c:pt idx="62">
                  <c:v>12.549504950495205</c:v>
                </c:pt>
                <c:pt idx="63">
                  <c:v>12.512376237623917</c:v>
                </c:pt>
                <c:pt idx="64">
                  <c:v>12.920792079208081</c:v>
                </c:pt>
                <c:pt idx="65">
                  <c:v>13.811881188118983</c:v>
                </c:pt>
                <c:pt idx="66">
                  <c:v>15.000000000000187</c:v>
                </c:pt>
                <c:pt idx="67">
                  <c:v>16.262376237623965</c:v>
                </c:pt>
                <c:pt idx="68">
                  <c:v>17.079207920792292</c:v>
                </c:pt>
                <c:pt idx="69">
                  <c:v>17.747524752475467</c:v>
                </c:pt>
                <c:pt idx="70">
                  <c:v>18.04455445544577</c:v>
                </c:pt>
                <c:pt idx="71">
                  <c:v>18.118811881188343</c:v>
                </c:pt>
                <c:pt idx="72">
                  <c:v>17.933168316831907</c:v>
                </c:pt>
                <c:pt idx="73">
                  <c:v>17.673267326732891</c:v>
                </c:pt>
                <c:pt idx="74">
                  <c:v>17.227722772277442</c:v>
                </c:pt>
                <c:pt idx="75">
                  <c:v>16.485148514851691</c:v>
                </c:pt>
                <c:pt idx="76">
                  <c:v>15.519801980198212</c:v>
                </c:pt>
                <c:pt idx="77">
                  <c:v>14.368811881188297</c:v>
                </c:pt>
                <c:pt idx="78">
                  <c:v>13.143564356435807</c:v>
                </c:pt>
                <c:pt idx="79">
                  <c:v>11.84405940594074</c:v>
                </c:pt>
                <c:pt idx="80">
                  <c:v>10.396039603960524</c:v>
                </c:pt>
                <c:pt idx="81">
                  <c:v>8.6509900990100075</c:v>
                </c:pt>
                <c:pt idx="82">
                  <c:v>3.5643564356436084</c:v>
                </c:pt>
                <c:pt idx="83">
                  <c:v>5.7549504950495765</c:v>
                </c:pt>
                <c:pt idx="84">
                  <c:v>17.190594059406152</c:v>
                </c:pt>
                <c:pt idx="85">
                  <c:v>21.497524752475513</c:v>
                </c:pt>
                <c:pt idx="86">
                  <c:v>24.876237623762684</c:v>
                </c:pt>
                <c:pt idx="87">
                  <c:v>27.178217821782514</c:v>
                </c:pt>
                <c:pt idx="88">
                  <c:v>27.178217821782514</c:v>
                </c:pt>
                <c:pt idx="89">
                  <c:v>28.477722772277581</c:v>
                </c:pt>
                <c:pt idx="90">
                  <c:v>29.777227722772647</c:v>
                </c:pt>
                <c:pt idx="91">
                  <c:v>30.668316831683548</c:v>
                </c:pt>
                <c:pt idx="92">
                  <c:v>31.448019801980589</c:v>
                </c:pt>
                <c:pt idx="93">
                  <c:v>32.042079207921191</c:v>
                </c:pt>
                <c:pt idx="94">
                  <c:v>32.413366336634063</c:v>
                </c:pt>
                <c:pt idx="95">
                  <c:v>32.673267326733075</c:v>
                </c:pt>
                <c:pt idx="96">
                  <c:v>32.599009900990502</c:v>
                </c:pt>
                <c:pt idx="97">
                  <c:v>32.450495049505349</c:v>
                </c:pt>
                <c:pt idx="98">
                  <c:v>32.15346534653505</c:v>
                </c:pt>
                <c:pt idx="99">
                  <c:v>31.707920792079602</c:v>
                </c:pt>
                <c:pt idx="100">
                  <c:v>31.039603960396423</c:v>
                </c:pt>
                <c:pt idx="101">
                  <c:v>30.222772277228096</c:v>
                </c:pt>
                <c:pt idx="102">
                  <c:v>29.034653465346896</c:v>
                </c:pt>
                <c:pt idx="103">
                  <c:v>27.623762376237966</c:v>
                </c:pt>
                <c:pt idx="104">
                  <c:v>25.841584158416161</c:v>
                </c:pt>
                <c:pt idx="105">
                  <c:v>24.096534653465646</c:v>
                </c:pt>
                <c:pt idx="106">
                  <c:v>22.054455445544829</c:v>
                </c:pt>
                <c:pt idx="107">
                  <c:v>19.826732673267571</c:v>
                </c:pt>
                <c:pt idx="108">
                  <c:v>17.079207920792292</c:v>
                </c:pt>
                <c:pt idx="109">
                  <c:v>13.886138613861558</c:v>
                </c:pt>
                <c:pt idx="110">
                  <c:v>3.3044554455445954</c:v>
                </c:pt>
                <c:pt idx="111">
                  <c:v>3.415841584158458</c:v>
                </c:pt>
                <c:pt idx="112">
                  <c:v>5.1237623762376874</c:v>
                </c:pt>
                <c:pt idx="113">
                  <c:v>11.881188118812029</c:v>
                </c:pt>
                <c:pt idx="114">
                  <c:v>14.48019801980216</c:v>
                </c:pt>
                <c:pt idx="115">
                  <c:v>16.967821782178429</c:v>
                </c:pt>
                <c:pt idx="116">
                  <c:v>19.009900990099247</c:v>
                </c:pt>
                <c:pt idx="117">
                  <c:v>20.272277227723023</c:v>
                </c:pt>
                <c:pt idx="118">
                  <c:v>21.051980198020061</c:v>
                </c:pt>
                <c:pt idx="119">
                  <c:v>21.460396039604227</c:v>
                </c:pt>
                <c:pt idx="120">
                  <c:v>21.683168316831953</c:v>
                </c:pt>
                <c:pt idx="121">
                  <c:v>21.757425742574526</c:v>
                </c:pt>
                <c:pt idx="122">
                  <c:v>21.460396039604227</c:v>
                </c:pt>
                <c:pt idx="123">
                  <c:v>20.940594059406202</c:v>
                </c:pt>
                <c:pt idx="124">
                  <c:v>20.235148514851737</c:v>
                </c:pt>
                <c:pt idx="125">
                  <c:v>19.381188118812123</c:v>
                </c:pt>
                <c:pt idx="126">
                  <c:v>18.564356435643795</c:v>
                </c:pt>
                <c:pt idx="127">
                  <c:v>17.710396039604181</c:v>
                </c:pt>
                <c:pt idx="128">
                  <c:v>17.079207920792292</c:v>
                </c:pt>
                <c:pt idx="129">
                  <c:v>16.78217821782199</c:v>
                </c:pt>
                <c:pt idx="130">
                  <c:v>16.819306930693276</c:v>
                </c:pt>
                <c:pt idx="131">
                  <c:v>16.930693069307139</c:v>
                </c:pt>
                <c:pt idx="132">
                  <c:v>16.893564356435853</c:v>
                </c:pt>
                <c:pt idx="133">
                  <c:v>16.559405940594264</c:v>
                </c:pt>
                <c:pt idx="134">
                  <c:v>15.779702970297226</c:v>
                </c:pt>
                <c:pt idx="135">
                  <c:v>14.92574257425761</c:v>
                </c:pt>
                <c:pt idx="136">
                  <c:v>13.589108910891257</c:v>
                </c:pt>
                <c:pt idx="137">
                  <c:v>11.992574257425892</c:v>
                </c:pt>
                <c:pt idx="138">
                  <c:v>10.1732673267328</c:v>
                </c:pt>
                <c:pt idx="139">
                  <c:v>8.1683168316832688</c:v>
                </c:pt>
                <c:pt idx="140">
                  <c:v>6.014851485148589</c:v>
                </c:pt>
                <c:pt idx="141">
                  <c:v>3.9727722772277718</c:v>
                </c:pt>
                <c:pt idx="142">
                  <c:v>3.1188118811881576</c:v>
                </c:pt>
                <c:pt idx="143">
                  <c:v>3.787128712871334</c:v>
                </c:pt>
                <c:pt idx="144">
                  <c:v>5.7920792079208638</c:v>
                </c:pt>
                <c:pt idx="145">
                  <c:v>7.9455445544555436</c:v>
                </c:pt>
                <c:pt idx="146">
                  <c:v>10.915841584158551</c:v>
                </c:pt>
                <c:pt idx="147">
                  <c:v>14.071782178217996</c:v>
                </c:pt>
                <c:pt idx="148">
                  <c:v>17.450495049505168</c:v>
                </c:pt>
                <c:pt idx="149">
                  <c:v>20.30940594059431</c:v>
                </c:pt>
                <c:pt idx="150">
                  <c:v>23.539603960396331</c:v>
                </c:pt>
                <c:pt idx="151">
                  <c:v>25.990099009901311</c:v>
                </c:pt>
                <c:pt idx="152">
                  <c:v>27.623762376237966</c:v>
                </c:pt>
                <c:pt idx="153">
                  <c:v>28.737623762376593</c:v>
                </c:pt>
                <c:pt idx="154">
                  <c:v>29.591584158416207</c:v>
                </c:pt>
                <c:pt idx="155">
                  <c:v>30.148514851485523</c:v>
                </c:pt>
                <c:pt idx="156">
                  <c:v>30.519801980198398</c:v>
                </c:pt>
                <c:pt idx="157">
                  <c:v>30.556930693069685</c:v>
                </c:pt>
                <c:pt idx="158">
                  <c:v>30.185643564356809</c:v>
                </c:pt>
                <c:pt idx="159">
                  <c:v>29.665841584158784</c:v>
                </c:pt>
                <c:pt idx="160">
                  <c:v>28.960396039604319</c:v>
                </c:pt>
                <c:pt idx="161">
                  <c:v>28.032178217822128</c:v>
                </c:pt>
                <c:pt idx="162">
                  <c:v>27.029702970297365</c:v>
                </c:pt>
                <c:pt idx="163">
                  <c:v>26.064356435643887</c:v>
                </c:pt>
                <c:pt idx="164">
                  <c:v>25.173267326732987</c:v>
                </c:pt>
                <c:pt idx="165">
                  <c:v>24.356435643564659</c:v>
                </c:pt>
                <c:pt idx="166">
                  <c:v>23.68811881188148</c:v>
                </c:pt>
                <c:pt idx="167">
                  <c:v>22.982673267327016</c:v>
                </c:pt>
                <c:pt idx="168">
                  <c:v>22.277227722772555</c:v>
                </c:pt>
                <c:pt idx="169">
                  <c:v>21.5346534653468</c:v>
                </c:pt>
                <c:pt idx="170">
                  <c:v>20.866336633663625</c:v>
                </c:pt>
                <c:pt idx="171">
                  <c:v>20.012376237624011</c:v>
                </c:pt>
                <c:pt idx="172">
                  <c:v>19.009900990099247</c:v>
                </c:pt>
                <c:pt idx="173">
                  <c:v>17.85891089108933</c:v>
                </c:pt>
                <c:pt idx="174">
                  <c:v>16.670792079208127</c:v>
                </c:pt>
                <c:pt idx="175">
                  <c:v>15.222772277227911</c:v>
                </c:pt>
                <c:pt idx="176">
                  <c:v>13.514851485148682</c:v>
                </c:pt>
                <c:pt idx="177">
                  <c:v>11.769801980198165</c:v>
                </c:pt>
                <c:pt idx="178">
                  <c:v>10.024752475247649</c:v>
                </c:pt>
                <c:pt idx="179">
                  <c:v>8.7623762376238705</c:v>
                </c:pt>
                <c:pt idx="180">
                  <c:v>7.7970297029703932</c:v>
                </c:pt>
                <c:pt idx="181">
                  <c:v>7.574257425742668</c:v>
                </c:pt>
                <c:pt idx="182">
                  <c:v>7.6113861386139554</c:v>
                </c:pt>
                <c:pt idx="183">
                  <c:v>7.3886138613862302</c:v>
                </c:pt>
                <c:pt idx="184">
                  <c:v>6.6831683168317664</c:v>
                </c:pt>
                <c:pt idx="185">
                  <c:v>5.7178217821782891</c:v>
                </c:pt>
                <c:pt idx="186">
                  <c:v>4.6782178217822361</c:v>
                </c:pt>
                <c:pt idx="187">
                  <c:v>4.4554455445545109</c:v>
                </c:pt>
                <c:pt idx="188">
                  <c:v>5.0495049504951117</c:v>
                </c:pt>
                <c:pt idx="189">
                  <c:v>6.1633663366337395</c:v>
                </c:pt>
                <c:pt idx="190">
                  <c:v>6.9801980198020663</c:v>
                </c:pt>
                <c:pt idx="191">
                  <c:v>8.0569306930694076</c:v>
                </c:pt>
              </c:numCache>
            </c:numRef>
          </c:yVal>
          <c:smooth val="1"/>
          <c:extLst xmlns:c16r2="http://schemas.microsoft.com/office/drawing/2015/06/chart">
            <c:ext xmlns:c16="http://schemas.microsoft.com/office/drawing/2014/chart" uri="{C3380CC4-5D6E-409C-BE32-E72D297353CC}">
              <c16:uniqueId val="{00000000-B084-4581-A6BA-98D79FC7BF59}"/>
            </c:ext>
          </c:extLst>
        </c:ser>
        <c:dLbls>
          <c:showLegendKey val="0"/>
          <c:showVal val="0"/>
          <c:showCatName val="0"/>
          <c:showSerName val="0"/>
          <c:showPercent val="0"/>
          <c:showBubbleSize val="0"/>
        </c:dLbls>
        <c:axId val="540091136"/>
        <c:axId val="540093056"/>
      </c:scatterChart>
      <c:valAx>
        <c:axId val="540091136"/>
        <c:scaling>
          <c:orientation val="minMax"/>
          <c:max val="1.5"/>
        </c:scaling>
        <c:delete val="0"/>
        <c:axPos val="b"/>
        <c:title>
          <c:tx>
            <c:rich>
              <a:bodyPr/>
              <a:lstStyle/>
              <a:p>
                <a:pPr>
                  <a:defRPr/>
                </a:pPr>
                <a:r>
                  <a:rPr lang="en-GB"/>
                  <a:t>t (s)</a:t>
                </a:r>
              </a:p>
            </c:rich>
          </c:tx>
          <c:overlay val="0"/>
        </c:title>
        <c:numFmt formatCode="General" sourceLinked="1"/>
        <c:majorTickMark val="in"/>
        <c:minorTickMark val="none"/>
        <c:tickLblPos val="nextTo"/>
        <c:crossAx val="540093056"/>
        <c:crosses val="autoZero"/>
        <c:crossBetween val="midCat"/>
      </c:valAx>
      <c:valAx>
        <c:axId val="540093056"/>
        <c:scaling>
          <c:orientation val="minMax"/>
        </c:scaling>
        <c:delete val="0"/>
        <c:axPos val="l"/>
        <c:title>
          <c:tx>
            <c:rich>
              <a:bodyPr rot="-5400000" vert="horz"/>
              <a:lstStyle/>
              <a:p>
                <a:pPr>
                  <a:defRPr/>
                </a:pPr>
                <a:r>
                  <a:rPr lang="en-GB"/>
                  <a:t>Bead height (mm)</a:t>
                </a:r>
              </a:p>
            </c:rich>
          </c:tx>
          <c:overlay val="0"/>
        </c:title>
        <c:numFmt formatCode="General" sourceLinked="1"/>
        <c:majorTickMark val="in"/>
        <c:minorTickMark val="none"/>
        <c:tickLblPos val="nextTo"/>
        <c:crossAx val="540091136"/>
        <c:crosses val="autoZero"/>
        <c:crossBetween val="midCat"/>
      </c:valAx>
      <c:spPr>
        <a:noFill/>
        <a:ln w="1905">
          <a:solidFill>
            <a:schemeClr val="bg1">
              <a:lumMod val="50000"/>
            </a:schemeClr>
          </a:solidFill>
        </a:ln>
      </c:spPr>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042922788393707"/>
          <c:y val="5.1400554097404488E-2"/>
          <c:w val="0.76172108592326115"/>
          <c:h val="0.80484179060950711"/>
        </c:manualLayout>
      </c:layout>
      <c:scatterChart>
        <c:scatterStyle val="lineMarker"/>
        <c:varyColors val="0"/>
        <c:ser>
          <c:idx val="0"/>
          <c:order val="0"/>
          <c:tx>
            <c:strRef>
              <c:f>'45deg'!$E$68</c:f>
              <c:strCache>
                <c:ptCount val="1"/>
                <c:pt idx="0">
                  <c:v>20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68:$O$68</c:f>
              <c:numCache>
                <c:formatCode>General</c:formatCode>
                <c:ptCount val="10"/>
                <c:pt idx="3">
                  <c:v>1407.695223639</c:v>
                </c:pt>
                <c:pt idx="4">
                  <c:v>1543.0250189370001</c:v>
                </c:pt>
                <c:pt idx="5">
                  <c:v>1612.0166792850002</c:v>
                </c:pt>
                <c:pt idx="6">
                  <c:v>2071.0765731390002</c:v>
                </c:pt>
                <c:pt idx="7">
                  <c:v>2114.8597422060002</c:v>
                </c:pt>
                <c:pt idx="8">
                  <c:v>2880.401819529</c:v>
                </c:pt>
                <c:pt idx="9">
                  <c:v>3270.4700530350001</c:v>
                </c:pt>
              </c:numCache>
            </c:numRef>
          </c:yVal>
          <c:smooth val="0"/>
          <c:extLst xmlns:c16r2="http://schemas.microsoft.com/office/drawing/2015/06/chart">
            <c:ext xmlns:c16="http://schemas.microsoft.com/office/drawing/2014/chart" uri="{C3380CC4-5D6E-409C-BE32-E72D297353CC}">
              <c16:uniqueId val="{00000000-5F03-4CF6-8E9A-CE7970F96F38}"/>
            </c:ext>
          </c:extLst>
        </c:ser>
        <c:ser>
          <c:idx val="1"/>
          <c:order val="1"/>
          <c:tx>
            <c:strRef>
              <c:f>'45deg'!$E$69</c:f>
              <c:strCache>
                <c:ptCount val="1"/>
                <c:pt idx="0">
                  <c:v>25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69:$O$69</c:f>
              <c:numCache>
                <c:formatCode>General</c:formatCode>
                <c:ptCount val="10"/>
                <c:pt idx="3">
                  <c:v>1353.2979529800002</c:v>
                </c:pt>
                <c:pt idx="5">
                  <c:v>1679.6815769340001</c:v>
                </c:pt>
                <c:pt idx="7">
                  <c:v>2348.3699772300001</c:v>
                </c:pt>
                <c:pt idx="9">
                  <c:v>2788.8551932979999</c:v>
                </c:pt>
              </c:numCache>
            </c:numRef>
          </c:yVal>
          <c:smooth val="0"/>
          <c:extLst xmlns:c16r2="http://schemas.microsoft.com/office/drawing/2015/06/chart">
            <c:ext xmlns:c16="http://schemas.microsoft.com/office/drawing/2014/chart" uri="{C3380CC4-5D6E-409C-BE32-E72D297353CC}">
              <c16:uniqueId val="{00000001-5F03-4CF6-8E9A-CE7970F96F38}"/>
            </c:ext>
          </c:extLst>
        </c:ser>
        <c:ser>
          <c:idx val="2"/>
          <c:order val="2"/>
          <c:tx>
            <c:strRef>
              <c:f>'45deg'!$E$70</c:f>
              <c:strCache>
                <c:ptCount val="1"/>
                <c:pt idx="0">
                  <c:v>30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70:$O$70</c:f>
              <c:numCache>
                <c:formatCode>General</c:formatCode>
                <c:ptCount val="10"/>
                <c:pt idx="3">
                  <c:v>1282.3161485835001</c:v>
                </c:pt>
                <c:pt idx="5">
                  <c:v>1718.157695205</c:v>
                </c:pt>
                <c:pt idx="7">
                  <c:v>2515.542077304</c:v>
                </c:pt>
                <c:pt idx="9">
                  <c:v>3050.227445001</c:v>
                </c:pt>
              </c:numCache>
            </c:numRef>
          </c:yVal>
          <c:smooth val="0"/>
          <c:extLst xmlns:c16r2="http://schemas.microsoft.com/office/drawing/2015/06/chart">
            <c:ext xmlns:c16="http://schemas.microsoft.com/office/drawing/2014/chart" uri="{C3380CC4-5D6E-409C-BE32-E72D297353CC}">
              <c16:uniqueId val="{00000002-5F03-4CF6-8E9A-CE7970F96F38}"/>
            </c:ext>
          </c:extLst>
        </c:ser>
        <c:ser>
          <c:idx val="3"/>
          <c:order val="3"/>
          <c:tx>
            <c:strRef>
              <c:f>'45deg'!$E$71</c:f>
              <c:strCache>
                <c:ptCount val="1"/>
                <c:pt idx="0">
                  <c:v>35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71:$O$71</c:f>
              <c:numCache>
                <c:formatCode>General</c:formatCode>
                <c:ptCount val="10"/>
                <c:pt idx="3">
                  <c:v>1329.4162243980002</c:v>
                </c:pt>
                <c:pt idx="5">
                  <c:v>1781.8423047570002</c:v>
                </c:pt>
                <c:pt idx="7">
                  <c:v>2721.1902956490003</c:v>
                </c:pt>
                <c:pt idx="9">
                  <c:v>3505.3070507580001</c:v>
                </c:pt>
              </c:numCache>
            </c:numRef>
          </c:yVal>
          <c:smooth val="0"/>
          <c:extLst xmlns:c16r2="http://schemas.microsoft.com/office/drawing/2015/06/chart">
            <c:ext xmlns:c16="http://schemas.microsoft.com/office/drawing/2014/chart" uri="{C3380CC4-5D6E-409C-BE32-E72D297353CC}">
              <c16:uniqueId val="{00000003-5F03-4CF6-8E9A-CE7970F96F38}"/>
            </c:ext>
          </c:extLst>
        </c:ser>
        <c:ser>
          <c:idx val="4"/>
          <c:order val="4"/>
          <c:tx>
            <c:strRef>
              <c:f>'45deg'!$E$72</c:f>
              <c:strCache>
                <c:ptCount val="1"/>
                <c:pt idx="0">
                  <c:v>40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72:$O$72</c:f>
              <c:numCache>
                <c:formatCode>General</c:formatCode>
                <c:ptCount val="10"/>
                <c:pt idx="3">
                  <c:v>1363.9120545720002</c:v>
                </c:pt>
                <c:pt idx="5">
                  <c:v>1771.2282031650002</c:v>
                </c:pt>
                <c:pt idx="7">
                  <c:v>2831.3115996659999</c:v>
                </c:pt>
                <c:pt idx="9">
                  <c:v>3541.1296436310004</c:v>
                </c:pt>
              </c:numCache>
            </c:numRef>
          </c:yVal>
          <c:smooth val="0"/>
          <c:extLst xmlns:c16r2="http://schemas.microsoft.com/office/drawing/2015/06/chart">
            <c:ext xmlns:c16="http://schemas.microsoft.com/office/drawing/2014/chart" uri="{C3380CC4-5D6E-409C-BE32-E72D297353CC}">
              <c16:uniqueId val="{00000004-5F03-4CF6-8E9A-CE7970F96F38}"/>
            </c:ext>
          </c:extLst>
        </c:ser>
        <c:ser>
          <c:idx val="5"/>
          <c:order val="5"/>
          <c:tx>
            <c:strRef>
              <c:f>'45deg'!$E$73</c:f>
              <c:strCache>
                <c:ptCount val="1"/>
                <c:pt idx="0">
                  <c:v>45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73:$O$73</c:f>
              <c:numCache>
                <c:formatCode>General</c:formatCode>
                <c:ptCount val="10"/>
                <c:pt idx="3">
                  <c:v>1378.5064442610001</c:v>
                </c:pt>
                <c:pt idx="5">
                  <c:v>1718.157695205</c:v>
                </c:pt>
                <c:pt idx="7">
                  <c:v>2394.8066716950002</c:v>
                </c:pt>
                <c:pt idx="9">
                  <c:v>3718.915845297</c:v>
                </c:pt>
              </c:numCache>
            </c:numRef>
          </c:yVal>
          <c:smooth val="0"/>
          <c:extLst xmlns:c16r2="http://schemas.microsoft.com/office/drawing/2015/06/chart">
            <c:ext xmlns:c16="http://schemas.microsoft.com/office/drawing/2014/chart" uri="{C3380CC4-5D6E-409C-BE32-E72D297353CC}">
              <c16:uniqueId val="{00000005-5F03-4CF6-8E9A-CE7970F96F38}"/>
            </c:ext>
          </c:extLst>
        </c:ser>
        <c:dLbls>
          <c:showLegendKey val="0"/>
          <c:showVal val="0"/>
          <c:showCatName val="0"/>
          <c:showSerName val="0"/>
          <c:showPercent val="0"/>
          <c:showBubbleSize val="0"/>
        </c:dLbls>
        <c:axId val="439392896"/>
        <c:axId val="439403264"/>
      </c:scatterChart>
      <c:valAx>
        <c:axId val="439392896"/>
        <c:scaling>
          <c:orientation val="minMax"/>
          <c:max val="10"/>
          <c:min val="4"/>
        </c:scaling>
        <c:delete val="0"/>
        <c:axPos val="b"/>
        <c:title>
          <c:tx>
            <c:rich>
              <a:bodyPr/>
              <a:lstStyle/>
              <a:p>
                <a:pPr>
                  <a:defRPr/>
                </a:pPr>
                <a:r>
                  <a:rPr lang="en-GB"/>
                  <a:t>U (m/s)</a:t>
                </a:r>
              </a:p>
            </c:rich>
          </c:tx>
          <c:overlay val="0"/>
        </c:title>
        <c:majorTickMark val="in"/>
        <c:minorTickMark val="none"/>
        <c:tickLblPos val="nextTo"/>
        <c:crossAx val="439403264"/>
        <c:crosses val="autoZero"/>
        <c:crossBetween val="midCat"/>
      </c:valAx>
      <c:valAx>
        <c:axId val="439403264"/>
        <c:scaling>
          <c:orientation val="minMax"/>
          <c:max val="3800"/>
          <c:min val="0"/>
        </c:scaling>
        <c:delete val="0"/>
        <c:axPos val="l"/>
        <c:title>
          <c:tx>
            <c:rich>
              <a:bodyPr rot="-5400000" vert="horz"/>
              <a:lstStyle/>
              <a:p>
                <a:pPr>
                  <a:defRPr/>
                </a:pPr>
                <a:r>
                  <a:rPr lang="en-GB"/>
                  <a:t>Pressure (Pa)</a:t>
                </a:r>
              </a:p>
            </c:rich>
          </c:tx>
          <c:overlay val="0"/>
        </c:title>
        <c:numFmt formatCode="General" sourceLinked="1"/>
        <c:majorTickMark val="in"/>
        <c:minorTickMark val="none"/>
        <c:tickLblPos val="nextTo"/>
        <c:crossAx val="439392896"/>
        <c:crosses val="autoZero"/>
        <c:crossBetween val="midCat"/>
      </c:valAx>
      <c:spPr>
        <a:ln>
          <a:solidFill>
            <a:schemeClr val="bg1">
              <a:lumMod val="50000"/>
            </a:schemeClr>
          </a:solidFill>
        </a:ln>
      </c:spPr>
    </c:plotArea>
    <c:legend>
      <c:legendPos val="r"/>
      <c:layout>
        <c:manualLayout>
          <c:xMode val="edge"/>
          <c:yMode val="edge"/>
          <c:x val="0.76516730083181639"/>
          <c:y val="0.44329286964129483"/>
          <c:w val="0.1726304054198915"/>
          <c:h val="0.40045129775444738"/>
        </c:manualLayout>
      </c:layout>
      <c:overlay val="0"/>
    </c:legend>
    <c:plotVisOnly val="1"/>
    <c:dispBlanksAs val="gap"/>
    <c:showDLblsOverMax val="0"/>
  </c:chart>
  <c:spPr>
    <a:ln>
      <a:noFill/>
    </a:ln>
  </c:spPr>
  <c:externalData r:id="rId1">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389981384700345"/>
          <c:y val="5.1400554097404488E-2"/>
          <c:w val="0.77468344986435389"/>
          <c:h val="0.7944734576162169"/>
        </c:manualLayout>
      </c:layout>
      <c:scatterChart>
        <c:scatterStyle val="smoothMarker"/>
        <c:varyColors val="0"/>
        <c:ser>
          <c:idx val="0"/>
          <c:order val="0"/>
          <c:tx>
            <c:strRef>
              <c:f>Comp!$B$33</c:f>
              <c:strCache>
                <c:ptCount val="1"/>
                <c:pt idx="0">
                  <c:v>Continuous</c:v>
                </c:pt>
              </c:strCache>
            </c:strRef>
          </c:tx>
          <c:spPr>
            <a:ln w="19050"/>
          </c:spPr>
          <c:marker>
            <c:symbol val="circle"/>
            <c:size val="4"/>
          </c:marker>
          <c:xVal>
            <c:numRef>
              <c:f>Comp!$A$34:$A$54</c:f>
              <c:numCache>
                <c:formatCode>General</c:formatCode>
                <c:ptCount val="2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numCache>
            </c:numRef>
          </c:xVal>
          <c:yVal>
            <c:numRef>
              <c:f>Comp!$B$34:$B$54</c:f>
              <c:numCache>
                <c:formatCode>General</c:formatCode>
                <c:ptCount val="21"/>
                <c:pt idx="0">
                  <c:v>0</c:v>
                </c:pt>
                <c:pt idx="1">
                  <c:v>5.208333333333333E-3</c:v>
                </c:pt>
                <c:pt idx="2">
                  <c:v>0.91145833333333337</c:v>
                </c:pt>
                <c:pt idx="3">
                  <c:v>6.25E-2</c:v>
                </c:pt>
                <c:pt idx="4">
                  <c:v>1.0416666666666666E-2</c:v>
                </c:pt>
                <c:pt idx="5">
                  <c:v>1.0416666666666666E-2</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numCache>
            </c:numRef>
          </c:yVal>
          <c:smooth val="1"/>
          <c:extLst xmlns:c16r2="http://schemas.microsoft.com/office/drawing/2015/06/chart">
            <c:ext xmlns:c16="http://schemas.microsoft.com/office/drawing/2014/chart" uri="{C3380CC4-5D6E-409C-BE32-E72D297353CC}">
              <c16:uniqueId val="{00000000-962D-4D6A-95D9-97042743B340}"/>
            </c:ext>
          </c:extLst>
        </c:ser>
        <c:ser>
          <c:idx val="1"/>
          <c:order val="1"/>
          <c:tx>
            <c:strRef>
              <c:f>Comp!$C$33</c:f>
              <c:strCache>
                <c:ptCount val="1"/>
                <c:pt idx="0">
                  <c:v>320mm</c:v>
                </c:pt>
              </c:strCache>
            </c:strRef>
          </c:tx>
          <c:spPr>
            <a:ln w="19050"/>
          </c:spPr>
          <c:marker>
            <c:symbol val="circle"/>
            <c:size val="4"/>
          </c:marker>
          <c:xVal>
            <c:numRef>
              <c:f>Comp!$A$34:$A$54</c:f>
              <c:numCache>
                <c:formatCode>General</c:formatCode>
                <c:ptCount val="2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numCache>
            </c:numRef>
          </c:xVal>
          <c:yVal>
            <c:numRef>
              <c:f>Comp!$C$34:$C$54</c:f>
              <c:numCache>
                <c:formatCode>General</c:formatCode>
                <c:ptCount val="21"/>
                <c:pt idx="0">
                  <c:v>0</c:v>
                </c:pt>
                <c:pt idx="1">
                  <c:v>0</c:v>
                </c:pt>
                <c:pt idx="2">
                  <c:v>0.85029940119760483</c:v>
                </c:pt>
                <c:pt idx="3">
                  <c:v>1.9960079840319361E-2</c:v>
                </c:pt>
                <c:pt idx="4">
                  <c:v>1.9960079840319361E-2</c:v>
                </c:pt>
                <c:pt idx="5">
                  <c:v>1.9960079840319361E-2</c:v>
                </c:pt>
                <c:pt idx="6">
                  <c:v>1.3972055888223553E-2</c:v>
                </c:pt>
                <c:pt idx="7">
                  <c:v>1.7964071856287425E-2</c:v>
                </c:pt>
                <c:pt idx="8">
                  <c:v>1.996007984031936E-3</c:v>
                </c:pt>
                <c:pt idx="9">
                  <c:v>7.9840319361277438E-3</c:v>
                </c:pt>
                <c:pt idx="10">
                  <c:v>3.9920159680638719E-3</c:v>
                </c:pt>
                <c:pt idx="11">
                  <c:v>3.9920159680638719E-3</c:v>
                </c:pt>
                <c:pt idx="12">
                  <c:v>1.996007984031936E-3</c:v>
                </c:pt>
                <c:pt idx="13">
                  <c:v>5.9880239520958087E-3</c:v>
                </c:pt>
                <c:pt idx="14">
                  <c:v>1.996007984031936E-3</c:v>
                </c:pt>
                <c:pt idx="15">
                  <c:v>7.9840319361277438E-3</c:v>
                </c:pt>
                <c:pt idx="16">
                  <c:v>1.996007984031936E-3</c:v>
                </c:pt>
                <c:pt idx="17">
                  <c:v>7.9840319361277438E-3</c:v>
                </c:pt>
                <c:pt idx="18">
                  <c:v>7.9840319361277438E-3</c:v>
                </c:pt>
                <c:pt idx="19">
                  <c:v>3.9920159680638719E-3</c:v>
                </c:pt>
                <c:pt idx="20">
                  <c:v>0</c:v>
                </c:pt>
              </c:numCache>
            </c:numRef>
          </c:yVal>
          <c:smooth val="1"/>
          <c:extLst xmlns:c16r2="http://schemas.microsoft.com/office/drawing/2015/06/chart">
            <c:ext xmlns:c16="http://schemas.microsoft.com/office/drawing/2014/chart" uri="{C3380CC4-5D6E-409C-BE32-E72D297353CC}">
              <c16:uniqueId val="{00000001-962D-4D6A-95D9-97042743B340}"/>
            </c:ext>
          </c:extLst>
        </c:ser>
        <c:dLbls>
          <c:showLegendKey val="0"/>
          <c:showVal val="0"/>
          <c:showCatName val="0"/>
          <c:showSerName val="0"/>
          <c:showPercent val="0"/>
          <c:showBubbleSize val="0"/>
        </c:dLbls>
        <c:axId val="540153344"/>
        <c:axId val="540155264"/>
      </c:scatterChart>
      <c:valAx>
        <c:axId val="540153344"/>
        <c:scaling>
          <c:orientation val="minMax"/>
          <c:max val="21"/>
          <c:min val="0"/>
        </c:scaling>
        <c:delete val="0"/>
        <c:axPos val="b"/>
        <c:title>
          <c:tx>
            <c:rich>
              <a:bodyPr/>
              <a:lstStyle/>
              <a:p>
                <a:pPr>
                  <a:defRPr/>
                </a:pPr>
                <a:r>
                  <a:rPr lang="en-GB"/>
                  <a:t>Height bracket </a:t>
                </a:r>
                <a:r>
                  <a:rPr lang="en-GB" baseline="0"/>
                  <a:t>(mm)</a:t>
                </a:r>
                <a:endParaRPr lang="en-GB"/>
              </a:p>
            </c:rich>
          </c:tx>
          <c:overlay val="0"/>
        </c:title>
        <c:numFmt formatCode="General" sourceLinked="1"/>
        <c:majorTickMark val="in"/>
        <c:minorTickMark val="none"/>
        <c:tickLblPos val="nextTo"/>
        <c:crossAx val="540155264"/>
        <c:crosses val="autoZero"/>
        <c:crossBetween val="midCat"/>
      </c:valAx>
      <c:valAx>
        <c:axId val="540155264"/>
        <c:scaling>
          <c:orientation val="minMax"/>
          <c:min val="0"/>
        </c:scaling>
        <c:delete val="0"/>
        <c:axPos val="l"/>
        <c:title>
          <c:tx>
            <c:rich>
              <a:bodyPr rot="-5400000" vert="horz"/>
              <a:lstStyle/>
              <a:p>
                <a:pPr>
                  <a:defRPr/>
                </a:pPr>
                <a:r>
                  <a:rPr lang="en-GB"/>
                  <a:t>Proportion of total frames (%)</a:t>
                </a:r>
              </a:p>
            </c:rich>
          </c:tx>
          <c:overlay val="0"/>
        </c:title>
        <c:numFmt formatCode="General" sourceLinked="1"/>
        <c:majorTickMark val="in"/>
        <c:minorTickMark val="none"/>
        <c:tickLblPos val="nextTo"/>
        <c:crossAx val="540153344"/>
        <c:crosses val="autoZero"/>
        <c:crossBetween val="midCat"/>
      </c:valAx>
      <c:spPr>
        <a:ln w="1905">
          <a:solidFill>
            <a:schemeClr val="bg1">
              <a:lumMod val="50000"/>
            </a:schemeClr>
          </a:solidFill>
        </a:ln>
      </c:spPr>
    </c:plotArea>
    <c:legend>
      <c:legendPos val="r"/>
      <c:layout>
        <c:manualLayout>
          <c:xMode val="edge"/>
          <c:yMode val="edge"/>
          <c:x val="0.60635177568698928"/>
          <c:y val="0.12866980169145525"/>
          <c:w val="0.3381664844147152"/>
          <c:h val="0.15343508567743611"/>
        </c:manualLayout>
      </c:layout>
      <c:overlay val="0"/>
    </c:legend>
    <c:plotVisOnly val="1"/>
    <c:dispBlanksAs val="gap"/>
    <c:showDLblsOverMax val="0"/>
  </c:chart>
  <c:spPr>
    <a:ln>
      <a:noFill/>
    </a:ln>
  </c:spPr>
  <c:externalData r:id="rId1">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490617444890015"/>
          <c:y val="5.1400554097404488E-2"/>
          <c:w val="0.75432562179741525"/>
          <c:h val="0.79404521075181822"/>
        </c:manualLayout>
      </c:layout>
      <c:scatterChart>
        <c:scatterStyle val="smoothMarker"/>
        <c:varyColors val="0"/>
        <c:ser>
          <c:idx val="0"/>
          <c:order val="0"/>
          <c:tx>
            <c:strRef>
              <c:f>Comp!$V$33</c:f>
              <c:strCache>
                <c:ptCount val="1"/>
                <c:pt idx="0">
                  <c:v>Continuous</c:v>
                </c:pt>
              </c:strCache>
            </c:strRef>
          </c:tx>
          <c:spPr>
            <a:ln w="19050"/>
          </c:spPr>
          <c:marker>
            <c:symbol val="circle"/>
            <c:size val="4"/>
          </c:marker>
          <c:xVal>
            <c:numRef>
              <c:f>Comp!$A$34:$A$70</c:f>
              <c:numCache>
                <c:formatCode>General</c:formatCode>
                <c:ptCount val="37"/>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numCache>
            </c:numRef>
          </c:xVal>
          <c:yVal>
            <c:numRef>
              <c:f>Comp!$V$34:$V$70</c:f>
              <c:numCache>
                <c:formatCode>General</c:formatCode>
                <c:ptCount val="37"/>
                <c:pt idx="0">
                  <c:v>0</c:v>
                </c:pt>
                <c:pt idx="1">
                  <c:v>0</c:v>
                </c:pt>
                <c:pt idx="2">
                  <c:v>0.13213703099510604</c:v>
                </c:pt>
                <c:pt idx="3">
                  <c:v>7.8303425774877644E-2</c:v>
                </c:pt>
                <c:pt idx="4">
                  <c:v>4.4045676998368678E-2</c:v>
                </c:pt>
                <c:pt idx="5">
                  <c:v>6.6884176182707991E-2</c:v>
                </c:pt>
                <c:pt idx="6">
                  <c:v>6.3621533442088096E-2</c:v>
                </c:pt>
                <c:pt idx="7">
                  <c:v>5.3833605220228384E-2</c:v>
                </c:pt>
                <c:pt idx="8">
                  <c:v>8.8091353996737357E-2</c:v>
                </c:pt>
                <c:pt idx="9">
                  <c:v>6.0358890701468187E-2</c:v>
                </c:pt>
                <c:pt idx="10">
                  <c:v>5.872756933115824E-2</c:v>
                </c:pt>
                <c:pt idx="11">
                  <c:v>7.8303425774877644E-2</c:v>
                </c:pt>
                <c:pt idx="12">
                  <c:v>5.5464926590538338E-2</c:v>
                </c:pt>
                <c:pt idx="13">
                  <c:v>3.0995106035889071E-2</c:v>
                </c:pt>
                <c:pt idx="14">
                  <c:v>2.936378466557912E-2</c:v>
                </c:pt>
                <c:pt idx="15">
                  <c:v>2.1207177814029365E-2</c:v>
                </c:pt>
                <c:pt idx="16">
                  <c:v>2.1207177814029365E-2</c:v>
                </c:pt>
                <c:pt idx="17">
                  <c:v>2.2838499184339316E-2</c:v>
                </c:pt>
                <c:pt idx="18">
                  <c:v>1.3050570962479609E-2</c:v>
                </c:pt>
                <c:pt idx="19">
                  <c:v>1.9575856443719411E-2</c:v>
                </c:pt>
                <c:pt idx="20">
                  <c:v>6.5252854812398045E-3</c:v>
                </c:pt>
                <c:pt idx="21">
                  <c:v>9.7879282218597055E-3</c:v>
                </c:pt>
                <c:pt idx="22">
                  <c:v>6.5252854812398045E-3</c:v>
                </c:pt>
                <c:pt idx="23">
                  <c:v>6.5252854812398045E-3</c:v>
                </c:pt>
                <c:pt idx="24">
                  <c:v>4.8939641109298528E-3</c:v>
                </c:pt>
                <c:pt idx="25">
                  <c:v>8.1566068515497546E-3</c:v>
                </c:pt>
                <c:pt idx="26">
                  <c:v>8.1566068515497546E-3</c:v>
                </c:pt>
                <c:pt idx="27">
                  <c:v>8.1566068515497546E-3</c:v>
                </c:pt>
                <c:pt idx="28">
                  <c:v>3.2626427406199023E-3</c:v>
                </c:pt>
                <c:pt idx="29">
                  <c:v>0</c:v>
                </c:pt>
                <c:pt idx="30">
                  <c:v>0</c:v>
                </c:pt>
                <c:pt idx="31">
                  <c:v>0</c:v>
                </c:pt>
                <c:pt idx="32">
                  <c:v>0</c:v>
                </c:pt>
                <c:pt idx="33">
                  <c:v>0</c:v>
                </c:pt>
                <c:pt idx="34">
                  <c:v>0</c:v>
                </c:pt>
                <c:pt idx="35">
                  <c:v>0</c:v>
                </c:pt>
                <c:pt idx="36">
                  <c:v>0</c:v>
                </c:pt>
              </c:numCache>
            </c:numRef>
          </c:yVal>
          <c:smooth val="1"/>
          <c:extLst xmlns:c16r2="http://schemas.microsoft.com/office/drawing/2015/06/chart">
            <c:ext xmlns:c16="http://schemas.microsoft.com/office/drawing/2014/chart" uri="{C3380CC4-5D6E-409C-BE32-E72D297353CC}">
              <c16:uniqueId val="{00000000-AB66-499E-9477-8D0BB34BED96}"/>
            </c:ext>
          </c:extLst>
        </c:ser>
        <c:ser>
          <c:idx val="1"/>
          <c:order val="1"/>
          <c:tx>
            <c:strRef>
              <c:f>Comp!$W$33</c:f>
              <c:strCache>
                <c:ptCount val="1"/>
                <c:pt idx="0">
                  <c:v>320mm</c:v>
                </c:pt>
              </c:strCache>
            </c:strRef>
          </c:tx>
          <c:spPr>
            <a:ln w="19050"/>
          </c:spPr>
          <c:marker>
            <c:symbol val="circle"/>
            <c:size val="4"/>
          </c:marker>
          <c:xVal>
            <c:numRef>
              <c:f>Comp!$A$34:$A$70</c:f>
              <c:numCache>
                <c:formatCode>General</c:formatCode>
                <c:ptCount val="37"/>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numCache>
            </c:numRef>
          </c:xVal>
          <c:yVal>
            <c:numRef>
              <c:f>Comp!$W$34:$W$70</c:f>
              <c:numCache>
                <c:formatCode>General</c:formatCode>
                <c:ptCount val="37"/>
                <c:pt idx="0">
                  <c:v>0</c:v>
                </c:pt>
                <c:pt idx="1">
                  <c:v>0</c:v>
                </c:pt>
                <c:pt idx="2">
                  <c:v>0.16</c:v>
                </c:pt>
                <c:pt idx="3">
                  <c:v>0.125</c:v>
                </c:pt>
                <c:pt idx="4">
                  <c:v>7.0000000000000007E-2</c:v>
                </c:pt>
                <c:pt idx="5">
                  <c:v>0.05</c:v>
                </c:pt>
                <c:pt idx="6">
                  <c:v>0.04</c:v>
                </c:pt>
                <c:pt idx="7">
                  <c:v>0.05</c:v>
                </c:pt>
                <c:pt idx="8">
                  <c:v>0.05</c:v>
                </c:pt>
                <c:pt idx="9">
                  <c:v>0.03</c:v>
                </c:pt>
                <c:pt idx="10">
                  <c:v>0.03</c:v>
                </c:pt>
                <c:pt idx="11">
                  <c:v>0.04</c:v>
                </c:pt>
                <c:pt idx="12">
                  <c:v>0.02</c:v>
                </c:pt>
                <c:pt idx="13">
                  <c:v>1.4999999999999999E-2</c:v>
                </c:pt>
                <c:pt idx="14">
                  <c:v>0.02</c:v>
                </c:pt>
                <c:pt idx="15">
                  <c:v>2.5000000000000001E-2</c:v>
                </c:pt>
                <c:pt idx="16">
                  <c:v>3.5000000000000003E-2</c:v>
                </c:pt>
                <c:pt idx="17">
                  <c:v>0.05</c:v>
                </c:pt>
                <c:pt idx="18">
                  <c:v>0.02</c:v>
                </c:pt>
                <c:pt idx="19">
                  <c:v>0.04</c:v>
                </c:pt>
                <c:pt idx="20">
                  <c:v>2.5000000000000001E-2</c:v>
                </c:pt>
                <c:pt idx="21">
                  <c:v>0.02</c:v>
                </c:pt>
                <c:pt idx="22">
                  <c:v>5.0000000000000001E-3</c:v>
                </c:pt>
                <c:pt idx="23">
                  <c:v>0</c:v>
                </c:pt>
                <c:pt idx="24">
                  <c:v>0.01</c:v>
                </c:pt>
                <c:pt idx="25">
                  <c:v>0</c:v>
                </c:pt>
                <c:pt idx="26">
                  <c:v>5.0000000000000001E-3</c:v>
                </c:pt>
                <c:pt idx="27">
                  <c:v>0</c:v>
                </c:pt>
                <c:pt idx="28">
                  <c:v>5.0000000000000001E-3</c:v>
                </c:pt>
                <c:pt idx="29">
                  <c:v>5.0000000000000001E-3</c:v>
                </c:pt>
                <c:pt idx="30">
                  <c:v>0</c:v>
                </c:pt>
                <c:pt idx="31">
                  <c:v>5.0000000000000001E-3</c:v>
                </c:pt>
                <c:pt idx="32">
                  <c:v>5.0000000000000001E-3</c:v>
                </c:pt>
                <c:pt idx="33">
                  <c:v>5.0000000000000001E-3</c:v>
                </c:pt>
                <c:pt idx="34">
                  <c:v>0.01</c:v>
                </c:pt>
                <c:pt idx="35">
                  <c:v>0.02</c:v>
                </c:pt>
                <c:pt idx="36">
                  <c:v>0.01</c:v>
                </c:pt>
              </c:numCache>
            </c:numRef>
          </c:yVal>
          <c:smooth val="1"/>
          <c:extLst xmlns:c16r2="http://schemas.microsoft.com/office/drawing/2015/06/chart">
            <c:ext xmlns:c16="http://schemas.microsoft.com/office/drawing/2014/chart" uri="{C3380CC4-5D6E-409C-BE32-E72D297353CC}">
              <c16:uniqueId val="{00000001-AB66-499E-9477-8D0BB34BED96}"/>
            </c:ext>
          </c:extLst>
        </c:ser>
        <c:dLbls>
          <c:showLegendKey val="0"/>
          <c:showVal val="0"/>
          <c:showCatName val="0"/>
          <c:showSerName val="0"/>
          <c:showPercent val="0"/>
          <c:showBubbleSize val="0"/>
        </c:dLbls>
        <c:axId val="540192128"/>
        <c:axId val="540194304"/>
      </c:scatterChart>
      <c:valAx>
        <c:axId val="540192128"/>
        <c:scaling>
          <c:orientation val="minMax"/>
          <c:max val="37"/>
          <c:min val="0"/>
        </c:scaling>
        <c:delete val="0"/>
        <c:axPos val="b"/>
        <c:title>
          <c:tx>
            <c:rich>
              <a:bodyPr/>
              <a:lstStyle/>
              <a:p>
                <a:pPr>
                  <a:defRPr/>
                </a:pPr>
                <a:r>
                  <a:rPr lang="en-GB"/>
                  <a:t>Height bracket </a:t>
                </a:r>
                <a:r>
                  <a:rPr lang="en-GB" baseline="0"/>
                  <a:t>(mm)</a:t>
                </a:r>
                <a:endParaRPr lang="en-GB"/>
              </a:p>
            </c:rich>
          </c:tx>
          <c:overlay val="0"/>
        </c:title>
        <c:numFmt formatCode="General" sourceLinked="1"/>
        <c:majorTickMark val="in"/>
        <c:minorTickMark val="none"/>
        <c:tickLblPos val="nextTo"/>
        <c:crossAx val="540194304"/>
        <c:crosses val="autoZero"/>
        <c:crossBetween val="midCat"/>
      </c:valAx>
      <c:valAx>
        <c:axId val="540194304"/>
        <c:scaling>
          <c:orientation val="minMax"/>
          <c:min val="0"/>
        </c:scaling>
        <c:delete val="0"/>
        <c:axPos val="l"/>
        <c:title>
          <c:tx>
            <c:rich>
              <a:bodyPr rot="-5400000" vert="horz"/>
              <a:lstStyle/>
              <a:p>
                <a:pPr>
                  <a:defRPr/>
                </a:pPr>
                <a:r>
                  <a:rPr lang="en-GB"/>
                  <a:t>Proportion of total frames (%)</a:t>
                </a:r>
              </a:p>
            </c:rich>
          </c:tx>
          <c:overlay val="0"/>
        </c:title>
        <c:numFmt formatCode="General" sourceLinked="1"/>
        <c:majorTickMark val="in"/>
        <c:minorTickMark val="none"/>
        <c:tickLblPos val="nextTo"/>
        <c:crossAx val="540192128"/>
        <c:crosses val="autoZero"/>
        <c:crossBetween val="midCat"/>
      </c:valAx>
      <c:spPr>
        <a:ln w="1905">
          <a:solidFill>
            <a:schemeClr val="bg1">
              <a:lumMod val="50000"/>
            </a:schemeClr>
          </a:solidFill>
        </a:ln>
      </c:spPr>
    </c:plotArea>
    <c:legend>
      <c:legendPos val="r"/>
      <c:layout>
        <c:manualLayout>
          <c:xMode val="edge"/>
          <c:yMode val="edge"/>
          <c:x val="0.58575372594665454"/>
          <c:y val="0.1309686938483339"/>
          <c:w val="0.3587813963062001"/>
          <c:h val="0.13288694132965176"/>
        </c:manualLayout>
      </c:layout>
      <c:overlay val="0"/>
    </c:legend>
    <c:plotVisOnly val="1"/>
    <c:dispBlanksAs val="gap"/>
    <c:showDLblsOverMax val="0"/>
  </c:chart>
  <c:spPr>
    <a:ln>
      <a:noFill/>
    </a:ln>
  </c:spPr>
  <c:externalData r:id="rId1">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400240594925636"/>
          <c:y val="5.1400554097404488E-2"/>
          <c:w val="0.845830271216098"/>
          <c:h val="0.81706751080687234"/>
        </c:manualLayout>
      </c:layout>
      <c:scatterChart>
        <c:scatterStyle val="smoothMarker"/>
        <c:varyColors val="0"/>
        <c:ser>
          <c:idx val="0"/>
          <c:order val="0"/>
          <c:tx>
            <c:strRef>
              <c:f>Comp!$N$8</c:f>
              <c:strCache>
                <c:ptCount val="1"/>
                <c:pt idx="0">
                  <c:v>Continuous</c:v>
                </c:pt>
              </c:strCache>
            </c:strRef>
          </c:tx>
          <c:errBars>
            <c:errDir val="y"/>
            <c:errBarType val="both"/>
            <c:errValType val="cust"/>
            <c:noEndCap val="0"/>
            <c:plus>
              <c:numRef>
                <c:f>Comp!$C$4:$Q$4</c:f>
                <c:numCache>
                  <c:formatCode>General</c:formatCode>
                  <c:ptCount val="15"/>
                  <c:pt idx="0">
                    <c:v>2.6010523150077529E-3</c:v>
                  </c:pt>
                  <c:pt idx="1">
                    <c:v>2.8067660866618344E-3</c:v>
                  </c:pt>
                  <c:pt idx="2">
                    <c:v>2.2943906430924177E-3</c:v>
                  </c:pt>
                  <c:pt idx="3">
                    <c:v>2.6220156997855469E-3</c:v>
                  </c:pt>
                  <c:pt idx="4">
                    <c:v>1.6602853662410723E-3</c:v>
                  </c:pt>
                  <c:pt idx="5">
                    <c:v>1.5528533668559884E-3</c:v>
                  </c:pt>
                  <c:pt idx="6">
                    <c:v>2.1374953049479794E-2</c:v>
                  </c:pt>
                  <c:pt idx="7">
                    <c:v>2.9685852581908458E-2</c:v>
                  </c:pt>
                  <c:pt idx="8">
                    <c:v>1.0103528840674756E-3</c:v>
                  </c:pt>
                  <c:pt idx="9">
                    <c:v>1.0335371377805072E-3</c:v>
                  </c:pt>
                  <c:pt idx="10">
                    <c:v>1.0076236940526691E-3</c:v>
                  </c:pt>
                  <c:pt idx="11">
                    <c:v>4.2411697084761245E-2</c:v>
                  </c:pt>
                  <c:pt idx="12">
                    <c:v>9.00162224450025E-2</c:v>
                  </c:pt>
                  <c:pt idx="13">
                    <c:v>0.3190741431484761</c:v>
                  </c:pt>
                  <c:pt idx="14">
                    <c:v>0.40597642472985829</c:v>
                  </c:pt>
                </c:numCache>
              </c:numRef>
            </c:plus>
            <c:minus>
              <c:numRef>
                <c:f>Comp!$C$4:$Q$4</c:f>
                <c:numCache>
                  <c:formatCode>General</c:formatCode>
                  <c:ptCount val="15"/>
                  <c:pt idx="0">
                    <c:v>2.6010523150077529E-3</c:v>
                  </c:pt>
                  <c:pt idx="1">
                    <c:v>2.8067660866618344E-3</c:v>
                  </c:pt>
                  <c:pt idx="2">
                    <c:v>2.2943906430924177E-3</c:v>
                  </c:pt>
                  <c:pt idx="3">
                    <c:v>2.6220156997855469E-3</c:v>
                  </c:pt>
                  <c:pt idx="4">
                    <c:v>1.6602853662410723E-3</c:v>
                  </c:pt>
                  <c:pt idx="5">
                    <c:v>1.5528533668559884E-3</c:v>
                  </c:pt>
                  <c:pt idx="6">
                    <c:v>2.1374953049479794E-2</c:v>
                  </c:pt>
                  <c:pt idx="7">
                    <c:v>2.9685852581908458E-2</c:v>
                  </c:pt>
                  <c:pt idx="8">
                    <c:v>1.0103528840674756E-3</c:v>
                  </c:pt>
                  <c:pt idx="9">
                    <c:v>1.0335371377805072E-3</c:v>
                  </c:pt>
                  <c:pt idx="10">
                    <c:v>1.0076236940526691E-3</c:v>
                  </c:pt>
                  <c:pt idx="11">
                    <c:v>4.2411697084761245E-2</c:v>
                  </c:pt>
                  <c:pt idx="12">
                    <c:v>9.00162224450025E-2</c:v>
                  </c:pt>
                  <c:pt idx="13">
                    <c:v>0.3190741431484761</c:v>
                  </c:pt>
                  <c:pt idx="14">
                    <c:v>0.40597642472985829</c:v>
                  </c:pt>
                </c:numCache>
              </c:numRef>
            </c:minus>
          </c:errBars>
          <c:xVal>
            <c:numRef>
              <c:f>Comp!$O$7:$AC$7</c:f>
              <c:numCache>
                <c:formatCode>0.00</c:formatCode>
                <c:ptCount val="15"/>
                <c:pt idx="0">
                  <c:v>4.4208594300000001</c:v>
                </c:pt>
                <c:pt idx="1">
                  <c:v>4.7892643824999999</c:v>
                </c:pt>
                <c:pt idx="2">
                  <c:v>5.1576693350000005</c:v>
                </c:pt>
                <c:pt idx="3">
                  <c:v>5.5260742875000002</c:v>
                </c:pt>
                <c:pt idx="4">
                  <c:v>5.8944792399999999</c:v>
                </c:pt>
                <c:pt idx="5">
                  <c:v>6.2628841925000005</c:v>
                </c:pt>
                <c:pt idx="6">
                  <c:v>6.6312891450000002</c:v>
                </c:pt>
                <c:pt idx="7">
                  <c:v>6.9996940974999999</c:v>
                </c:pt>
                <c:pt idx="8">
                  <c:v>7.3680990500000005</c:v>
                </c:pt>
                <c:pt idx="9">
                  <c:v>7.7365040025000003</c:v>
                </c:pt>
                <c:pt idx="10">
                  <c:v>8.1049089550000009</c:v>
                </c:pt>
                <c:pt idx="11">
                  <c:v>8.4733139074999997</c:v>
                </c:pt>
                <c:pt idx="12">
                  <c:v>8.8417188600000003</c:v>
                </c:pt>
                <c:pt idx="13">
                  <c:v>9.2101238125000009</c:v>
                </c:pt>
                <c:pt idx="14">
                  <c:v>9.5785287649999997</c:v>
                </c:pt>
              </c:numCache>
            </c:numRef>
          </c:xVal>
          <c:yVal>
            <c:numRef>
              <c:f>Comp!$O$8:$AC$8</c:f>
              <c:numCache>
                <c:formatCode>General</c:formatCode>
                <c:ptCount val="15"/>
                <c:pt idx="0">
                  <c:v>3.9685353670502437</c:v>
                </c:pt>
                <c:pt idx="1">
                  <c:v>3.967017326732698</c:v>
                </c:pt>
                <c:pt idx="2">
                  <c:v>3.9795297029703143</c:v>
                </c:pt>
                <c:pt idx="3">
                  <c:v>3.9845049504950758</c:v>
                </c:pt>
                <c:pt idx="4">
                  <c:v>3.9570297029702943</c:v>
                </c:pt>
                <c:pt idx="5">
                  <c:v>3.9669801980198014</c:v>
                </c:pt>
                <c:pt idx="6">
                  <c:v>4.2041212871287419</c:v>
                </c:pt>
                <c:pt idx="7">
                  <c:v>4.4818997524752975</c:v>
                </c:pt>
                <c:pt idx="8">
                  <c:v>3.9966831683168871</c:v>
                </c:pt>
                <c:pt idx="9">
                  <c:v>3.9965903465347044</c:v>
                </c:pt>
                <c:pt idx="10">
                  <c:v>3.9975185643564797</c:v>
                </c:pt>
                <c:pt idx="11">
                  <c:v>4.650761138613924</c:v>
                </c:pt>
                <c:pt idx="12">
                  <c:v>12.917463591175792</c:v>
                </c:pt>
                <c:pt idx="13">
                  <c:v>15.172128712871494</c:v>
                </c:pt>
                <c:pt idx="14">
                  <c:v>13.966772115295823</c:v>
                </c:pt>
              </c:numCache>
            </c:numRef>
          </c:yVal>
          <c:smooth val="1"/>
          <c:extLst xmlns:c16r2="http://schemas.microsoft.com/office/drawing/2015/06/chart">
            <c:ext xmlns:c16="http://schemas.microsoft.com/office/drawing/2014/chart" uri="{C3380CC4-5D6E-409C-BE32-E72D297353CC}">
              <c16:uniqueId val="{00000000-96AA-4D7C-9B39-41BD642BA724}"/>
            </c:ext>
          </c:extLst>
        </c:ser>
        <c:ser>
          <c:idx val="1"/>
          <c:order val="1"/>
          <c:tx>
            <c:strRef>
              <c:f>Comp!$N$9</c:f>
              <c:strCache>
                <c:ptCount val="1"/>
                <c:pt idx="0">
                  <c:v>254 Hz</c:v>
                </c:pt>
              </c:strCache>
            </c:strRef>
          </c:tx>
          <c:errBars>
            <c:errDir val="y"/>
            <c:errBarType val="both"/>
            <c:errValType val="cust"/>
            <c:noEndCap val="0"/>
            <c:plus>
              <c:numRef>
                <c:f>Comp!$C$9:$L$9</c:f>
                <c:numCache>
                  <c:formatCode>General</c:formatCode>
                  <c:ptCount val="10"/>
                  <c:pt idx="0">
                    <c:v>6.2715502245220423E-3</c:v>
                  </c:pt>
                  <c:pt idx="1">
                    <c:v>1.6472631082583777E-3</c:v>
                  </c:pt>
                  <c:pt idx="2">
                    <c:v>9.3990648385209447E-4</c:v>
                  </c:pt>
                  <c:pt idx="3">
                    <c:v>9.1282316048122748E-4</c:v>
                  </c:pt>
                  <c:pt idx="4">
                    <c:v>9.0417147684312353E-4</c:v>
                  </c:pt>
                  <c:pt idx="5">
                    <c:v>9.0814605015560686E-4</c:v>
                  </c:pt>
                  <c:pt idx="6">
                    <c:v>9.7577951202937189E-4</c:v>
                  </c:pt>
                  <c:pt idx="7">
                    <c:v>1.1456696755314294E-3</c:v>
                  </c:pt>
                  <c:pt idx="8">
                    <c:v>8.9054707114928744E-2</c:v>
                  </c:pt>
                  <c:pt idx="9">
                    <c:v>0.32449991373735221</c:v>
                  </c:pt>
                </c:numCache>
              </c:numRef>
            </c:plus>
            <c:minus>
              <c:numRef>
                <c:f>Comp!$C$9:$L$9</c:f>
                <c:numCache>
                  <c:formatCode>General</c:formatCode>
                  <c:ptCount val="10"/>
                  <c:pt idx="0">
                    <c:v>6.2715502245220423E-3</c:v>
                  </c:pt>
                  <c:pt idx="1">
                    <c:v>1.6472631082583777E-3</c:v>
                  </c:pt>
                  <c:pt idx="2">
                    <c:v>9.3990648385209447E-4</c:v>
                  </c:pt>
                  <c:pt idx="3">
                    <c:v>9.1282316048122748E-4</c:v>
                  </c:pt>
                  <c:pt idx="4">
                    <c:v>9.0417147684312353E-4</c:v>
                  </c:pt>
                  <c:pt idx="5">
                    <c:v>9.0814605015560686E-4</c:v>
                  </c:pt>
                  <c:pt idx="6">
                    <c:v>9.7577951202937189E-4</c:v>
                  </c:pt>
                  <c:pt idx="7">
                    <c:v>1.1456696755314294E-3</c:v>
                  </c:pt>
                  <c:pt idx="8">
                    <c:v>8.9054707114928744E-2</c:v>
                  </c:pt>
                  <c:pt idx="9">
                    <c:v>0.32449991373735221</c:v>
                  </c:pt>
                </c:numCache>
              </c:numRef>
            </c:minus>
          </c:errBars>
          <c:xVal>
            <c:numRef>
              <c:f>Comp!$O$7:$AC$7</c:f>
              <c:numCache>
                <c:formatCode>0.00</c:formatCode>
                <c:ptCount val="15"/>
                <c:pt idx="0">
                  <c:v>4.4208594300000001</c:v>
                </c:pt>
                <c:pt idx="1">
                  <c:v>4.7892643824999999</c:v>
                </c:pt>
                <c:pt idx="2">
                  <c:v>5.1576693350000005</c:v>
                </c:pt>
                <c:pt idx="3">
                  <c:v>5.5260742875000002</c:v>
                </c:pt>
                <c:pt idx="4">
                  <c:v>5.8944792399999999</c:v>
                </c:pt>
                <c:pt idx="5">
                  <c:v>6.2628841925000005</c:v>
                </c:pt>
                <c:pt idx="6">
                  <c:v>6.6312891450000002</c:v>
                </c:pt>
                <c:pt idx="7">
                  <c:v>6.9996940974999999</c:v>
                </c:pt>
                <c:pt idx="8">
                  <c:v>7.3680990500000005</c:v>
                </c:pt>
                <c:pt idx="9">
                  <c:v>7.7365040025000003</c:v>
                </c:pt>
                <c:pt idx="10">
                  <c:v>8.1049089550000009</c:v>
                </c:pt>
                <c:pt idx="11">
                  <c:v>8.4733139074999997</c:v>
                </c:pt>
                <c:pt idx="12">
                  <c:v>8.8417188600000003</c:v>
                </c:pt>
                <c:pt idx="13">
                  <c:v>9.2101238125000009</c:v>
                </c:pt>
                <c:pt idx="14">
                  <c:v>9.5785287649999997</c:v>
                </c:pt>
              </c:numCache>
            </c:numRef>
          </c:xVal>
          <c:yVal>
            <c:numRef>
              <c:f>Comp!$O$9:$AC$9</c:f>
              <c:numCache>
                <c:formatCode>General</c:formatCode>
                <c:ptCount val="15"/>
                <c:pt idx="4">
                  <c:v>3.6005198019802207</c:v>
                </c:pt>
                <c:pt idx="5">
                  <c:v>3.9468193069307071</c:v>
                </c:pt>
                <c:pt idx="6">
                  <c:v>3.9671658415841637</c:v>
                </c:pt>
                <c:pt idx="7">
                  <c:v>3.9675000000000078</c:v>
                </c:pt>
                <c:pt idx="8">
                  <c:v>3.966608910891094</c:v>
                </c:pt>
                <c:pt idx="9">
                  <c:v>3.9669801980198098</c:v>
                </c:pt>
                <c:pt idx="10">
                  <c:v>3.9616336633663396</c:v>
                </c:pt>
                <c:pt idx="11">
                  <c:v>3.96891089108912</c:v>
                </c:pt>
                <c:pt idx="12">
                  <c:v>11.20175245766152</c:v>
                </c:pt>
                <c:pt idx="13">
                  <c:v>13.855804455445728</c:v>
                </c:pt>
              </c:numCache>
            </c:numRef>
          </c:yVal>
          <c:smooth val="1"/>
          <c:extLst xmlns:c16r2="http://schemas.microsoft.com/office/drawing/2015/06/chart">
            <c:ext xmlns:c16="http://schemas.microsoft.com/office/drawing/2014/chart" uri="{C3380CC4-5D6E-409C-BE32-E72D297353CC}">
              <c16:uniqueId val="{00000001-96AA-4D7C-9B39-41BD642BA724}"/>
            </c:ext>
          </c:extLst>
        </c:ser>
        <c:ser>
          <c:idx val="2"/>
          <c:order val="2"/>
          <c:tx>
            <c:strRef>
              <c:f>Comp!$N$10</c:f>
              <c:strCache>
                <c:ptCount val="1"/>
                <c:pt idx="0">
                  <c:v>243 Hz</c:v>
                </c:pt>
              </c:strCache>
            </c:strRef>
          </c:tx>
          <c:errBars>
            <c:errDir val="y"/>
            <c:errBarType val="both"/>
            <c:errValType val="cust"/>
            <c:noEndCap val="0"/>
            <c:plus>
              <c:numRef>
                <c:f>Comp!$C$14:$K$14</c:f>
                <c:numCache>
                  <c:formatCode>General</c:formatCode>
                  <c:ptCount val="9"/>
                  <c:pt idx="0">
                    <c:v>9.0762243398803298E-4</c:v>
                  </c:pt>
                  <c:pt idx="1">
                    <c:v>1.0205537979273141E-3</c:v>
                  </c:pt>
                  <c:pt idx="2">
                    <c:v>2.7676342416264837E-3</c:v>
                  </c:pt>
                  <c:pt idx="3">
                    <c:v>8.4140849031293825E-3</c:v>
                  </c:pt>
                  <c:pt idx="4">
                    <c:v>5.3374494769469476E-2</c:v>
                  </c:pt>
                  <c:pt idx="5">
                    <c:v>7.8324474457356699E-2</c:v>
                  </c:pt>
                  <c:pt idx="6">
                    <c:v>0.10135619788740147</c:v>
                  </c:pt>
                  <c:pt idx="7">
                    <c:v>0.19725524207365761</c:v>
                  </c:pt>
                  <c:pt idx="8">
                    <c:v>0.34434329638184741</c:v>
                  </c:pt>
                </c:numCache>
              </c:numRef>
            </c:plus>
            <c:minus>
              <c:numRef>
                <c:f>Comp!$C$14:$K$14</c:f>
                <c:numCache>
                  <c:formatCode>General</c:formatCode>
                  <c:ptCount val="9"/>
                  <c:pt idx="0">
                    <c:v>9.0762243398803298E-4</c:v>
                  </c:pt>
                  <c:pt idx="1">
                    <c:v>1.0205537979273141E-3</c:v>
                  </c:pt>
                  <c:pt idx="2">
                    <c:v>2.7676342416264837E-3</c:v>
                  </c:pt>
                  <c:pt idx="3">
                    <c:v>8.4140849031293825E-3</c:v>
                  </c:pt>
                  <c:pt idx="4">
                    <c:v>5.3374494769469476E-2</c:v>
                  </c:pt>
                  <c:pt idx="5">
                    <c:v>7.8324474457356699E-2</c:v>
                  </c:pt>
                  <c:pt idx="6">
                    <c:v>0.10135619788740147</c:v>
                  </c:pt>
                  <c:pt idx="7">
                    <c:v>0.19725524207365761</c:v>
                  </c:pt>
                  <c:pt idx="8">
                    <c:v>0.34434329638184741</c:v>
                  </c:pt>
                </c:numCache>
              </c:numRef>
            </c:minus>
          </c:errBars>
          <c:xVal>
            <c:numRef>
              <c:f>Comp!$O$7:$AC$7</c:f>
              <c:numCache>
                <c:formatCode>0.00</c:formatCode>
                <c:ptCount val="15"/>
                <c:pt idx="0">
                  <c:v>4.4208594300000001</c:v>
                </c:pt>
                <c:pt idx="1">
                  <c:v>4.7892643824999999</c:v>
                </c:pt>
                <c:pt idx="2">
                  <c:v>5.1576693350000005</c:v>
                </c:pt>
                <c:pt idx="3">
                  <c:v>5.5260742875000002</c:v>
                </c:pt>
                <c:pt idx="4">
                  <c:v>5.8944792399999999</c:v>
                </c:pt>
                <c:pt idx="5">
                  <c:v>6.2628841925000005</c:v>
                </c:pt>
                <c:pt idx="6">
                  <c:v>6.6312891450000002</c:v>
                </c:pt>
                <c:pt idx="7">
                  <c:v>6.9996940974999999</c:v>
                </c:pt>
                <c:pt idx="8">
                  <c:v>7.3680990500000005</c:v>
                </c:pt>
                <c:pt idx="9">
                  <c:v>7.7365040025000003</c:v>
                </c:pt>
                <c:pt idx="10">
                  <c:v>8.1049089550000009</c:v>
                </c:pt>
                <c:pt idx="11">
                  <c:v>8.4733139074999997</c:v>
                </c:pt>
                <c:pt idx="12">
                  <c:v>8.8417188600000003</c:v>
                </c:pt>
                <c:pt idx="13">
                  <c:v>9.2101238125000009</c:v>
                </c:pt>
                <c:pt idx="14">
                  <c:v>9.5785287649999997</c:v>
                </c:pt>
              </c:numCache>
            </c:numRef>
          </c:xVal>
          <c:yVal>
            <c:numRef>
              <c:f>Comp!$O$10:$AC$10</c:f>
              <c:numCache>
                <c:formatCode>General</c:formatCode>
                <c:ptCount val="15"/>
                <c:pt idx="4">
                  <c:v>3.4843440594059749</c:v>
                </c:pt>
                <c:pt idx="5">
                  <c:v>3.472834158415893</c:v>
                </c:pt>
                <c:pt idx="6">
                  <c:v>3.9412871287128972</c:v>
                </c:pt>
                <c:pt idx="7">
                  <c:v>4.0249381188119067</c:v>
                </c:pt>
                <c:pt idx="8">
                  <c:v>4.4992945544554948</c:v>
                </c:pt>
                <c:pt idx="9">
                  <c:v>5.6861509900990601</c:v>
                </c:pt>
                <c:pt idx="10">
                  <c:v>6.2744183168317678</c:v>
                </c:pt>
                <c:pt idx="11">
                  <c:v>7.0526732673267905</c:v>
                </c:pt>
                <c:pt idx="12">
                  <c:v>12.066200495049658</c:v>
                </c:pt>
              </c:numCache>
            </c:numRef>
          </c:yVal>
          <c:smooth val="1"/>
          <c:extLst xmlns:c16r2="http://schemas.microsoft.com/office/drawing/2015/06/chart">
            <c:ext xmlns:c16="http://schemas.microsoft.com/office/drawing/2014/chart" uri="{C3380CC4-5D6E-409C-BE32-E72D297353CC}">
              <c16:uniqueId val="{00000002-96AA-4D7C-9B39-41BD642BA724}"/>
            </c:ext>
          </c:extLst>
        </c:ser>
        <c:ser>
          <c:idx val="3"/>
          <c:order val="3"/>
          <c:tx>
            <c:strRef>
              <c:f>Comp!$N$11</c:f>
              <c:strCache>
                <c:ptCount val="1"/>
                <c:pt idx="0">
                  <c:v>229 Hz</c:v>
                </c:pt>
              </c:strCache>
            </c:strRef>
          </c:tx>
          <c:errBars>
            <c:errDir val="y"/>
            <c:errBarType val="both"/>
            <c:errValType val="cust"/>
            <c:noEndCap val="0"/>
            <c:plus>
              <c:numRef>
                <c:f>Comp!$C$19:$K$19</c:f>
                <c:numCache>
                  <c:formatCode>General</c:formatCode>
                  <c:ptCount val="9"/>
                  <c:pt idx="0">
                    <c:v>2.809053497544148E-3</c:v>
                  </c:pt>
                  <c:pt idx="1">
                    <c:v>1.9946663368232802E-3</c:v>
                  </c:pt>
                  <c:pt idx="2">
                    <c:v>2.6675870429471271E-3</c:v>
                  </c:pt>
                  <c:pt idx="3">
                    <c:v>2.7631130528120635E-3</c:v>
                  </c:pt>
                  <c:pt idx="4">
                    <c:v>6.3940167659379585E-2</c:v>
                  </c:pt>
                  <c:pt idx="5">
                    <c:v>5.696399173505648E-2</c:v>
                  </c:pt>
                  <c:pt idx="6">
                    <c:v>0.10358456058001436</c:v>
                  </c:pt>
                  <c:pt idx="7">
                    <c:v>0.10853132497058833</c:v>
                  </c:pt>
                  <c:pt idx="8">
                    <c:v>0.38397853693308609</c:v>
                  </c:pt>
                </c:numCache>
              </c:numRef>
            </c:plus>
            <c:minus>
              <c:numRef>
                <c:f>Comp!$C$19:$K$19</c:f>
                <c:numCache>
                  <c:formatCode>General</c:formatCode>
                  <c:ptCount val="9"/>
                  <c:pt idx="0">
                    <c:v>2.809053497544148E-3</c:v>
                  </c:pt>
                  <c:pt idx="1">
                    <c:v>1.9946663368232802E-3</c:v>
                  </c:pt>
                  <c:pt idx="2">
                    <c:v>2.6675870429471271E-3</c:v>
                  </c:pt>
                  <c:pt idx="3">
                    <c:v>2.7631130528120635E-3</c:v>
                  </c:pt>
                  <c:pt idx="4">
                    <c:v>6.3940167659379585E-2</c:v>
                  </c:pt>
                  <c:pt idx="5">
                    <c:v>5.696399173505648E-2</c:v>
                  </c:pt>
                  <c:pt idx="6">
                    <c:v>0.10358456058001436</c:v>
                  </c:pt>
                  <c:pt idx="7">
                    <c:v>0.10853132497058833</c:v>
                  </c:pt>
                  <c:pt idx="8">
                    <c:v>0.38397853693308609</c:v>
                  </c:pt>
                </c:numCache>
              </c:numRef>
            </c:minus>
          </c:errBars>
          <c:xVal>
            <c:numRef>
              <c:f>Comp!$O$7:$AC$7</c:f>
              <c:numCache>
                <c:formatCode>0.00</c:formatCode>
                <c:ptCount val="15"/>
                <c:pt idx="0">
                  <c:v>4.4208594300000001</c:v>
                </c:pt>
                <c:pt idx="1">
                  <c:v>4.7892643824999999</c:v>
                </c:pt>
                <c:pt idx="2">
                  <c:v>5.1576693350000005</c:v>
                </c:pt>
                <c:pt idx="3">
                  <c:v>5.5260742875000002</c:v>
                </c:pt>
                <c:pt idx="4">
                  <c:v>5.8944792399999999</c:v>
                </c:pt>
                <c:pt idx="5">
                  <c:v>6.2628841925000005</c:v>
                </c:pt>
                <c:pt idx="6">
                  <c:v>6.6312891450000002</c:v>
                </c:pt>
                <c:pt idx="7">
                  <c:v>6.9996940974999999</c:v>
                </c:pt>
                <c:pt idx="8">
                  <c:v>7.3680990500000005</c:v>
                </c:pt>
                <c:pt idx="9">
                  <c:v>7.7365040025000003</c:v>
                </c:pt>
                <c:pt idx="10">
                  <c:v>8.1049089550000009</c:v>
                </c:pt>
                <c:pt idx="11">
                  <c:v>8.4733139074999997</c:v>
                </c:pt>
                <c:pt idx="12">
                  <c:v>8.8417188600000003</c:v>
                </c:pt>
                <c:pt idx="13">
                  <c:v>9.2101238125000009</c:v>
                </c:pt>
                <c:pt idx="14">
                  <c:v>9.5785287649999997</c:v>
                </c:pt>
              </c:numCache>
            </c:numRef>
          </c:xVal>
          <c:yVal>
            <c:numRef>
              <c:f>Comp!$O$11:$AC$11</c:f>
              <c:numCache>
                <c:formatCode>General</c:formatCode>
                <c:ptCount val="15"/>
                <c:pt idx="4">
                  <c:v>3.9042326732673511</c:v>
                </c:pt>
                <c:pt idx="5">
                  <c:v>3.8829950495049781</c:v>
                </c:pt>
                <c:pt idx="6">
                  <c:v>3.9073143564356689</c:v>
                </c:pt>
                <c:pt idx="7">
                  <c:v>3.9109529702970636</c:v>
                </c:pt>
                <c:pt idx="8">
                  <c:v>4.8664975247525106</c:v>
                </c:pt>
                <c:pt idx="9">
                  <c:v>4.9836014851485828</c:v>
                </c:pt>
                <c:pt idx="10">
                  <c:v>5.698106435643604</c:v>
                </c:pt>
                <c:pt idx="11">
                  <c:v>7.0722400990099699</c:v>
                </c:pt>
                <c:pt idx="12">
                  <c:v>14.10211633663387</c:v>
                </c:pt>
              </c:numCache>
            </c:numRef>
          </c:yVal>
          <c:smooth val="1"/>
          <c:extLst xmlns:c16r2="http://schemas.microsoft.com/office/drawing/2015/06/chart">
            <c:ext xmlns:c16="http://schemas.microsoft.com/office/drawing/2014/chart" uri="{C3380CC4-5D6E-409C-BE32-E72D297353CC}">
              <c16:uniqueId val="{00000003-96AA-4D7C-9B39-41BD642BA724}"/>
            </c:ext>
          </c:extLst>
        </c:ser>
        <c:ser>
          <c:idx val="4"/>
          <c:order val="4"/>
          <c:tx>
            <c:strRef>
              <c:f>Comp!$N$12</c:f>
              <c:strCache>
                <c:ptCount val="1"/>
                <c:pt idx="0">
                  <c:v>220 Hz</c:v>
                </c:pt>
              </c:strCache>
            </c:strRef>
          </c:tx>
          <c:errBars>
            <c:errDir val="y"/>
            <c:errBarType val="both"/>
            <c:errValType val="cust"/>
            <c:noEndCap val="0"/>
            <c:plus>
              <c:numRef>
                <c:f>Comp!$C$24:$K$24</c:f>
                <c:numCache>
                  <c:formatCode>General</c:formatCode>
                  <c:ptCount val="9"/>
                  <c:pt idx="0">
                    <c:v>2.3343624960716165E-3</c:v>
                  </c:pt>
                  <c:pt idx="1">
                    <c:v>2.4401667915599336E-3</c:v>
                  </c:pt>
                  <c:pt idx="2">
                    <c:v>2.4071074917397465E-3</c:v>
                  </c:pt>
                  <c:pt idx="3">
                    <c:v>2.2549889742567194E-3</c:v>
                  </c:pt>
                  <c:pt idx="4">
                    <c:v>7.0757521125138717E-3</c:v>
                  </c:pt>
                  <c:pt idx="5">
                    <c:v>4.2721274316400423E-2</c:v>
                  </c:pt>
                  <c:pt idx="6">
                    <c:v>9.5460862799729221E-2</c:v>
                  </c:pt>
                  <c:pt idx="7">
                    <c:v>6.7197236609896058E-2</c:v>
                  </c:pt>
                  <c:pt idx="8">
                    <c:v>0.18152005144621999</c:v>
                  </c:pt>
                </c:numCache>
              </c:numRef>
            </c:plus>
            <c:minus>
              <c:numRef>
                <c:f>Comp!$C$24:$K$24</c:f>
                <c:numCache>
                  <c:formatCode>General</c:formatCode>
                  <c:ptCount val="9"/>
                  <c:pt idx="0">
                    <c:v>2.3343624960716165E-3</c:v>
                  </c:pt>
                  <c:pt idx="1">
                    <c:v>2.4401667915599336E-3</c:v>
                  </c:pt>
                  <c:pt idx="2">
                    <c:v>2.4071074917397465E-3</c:v>
                  </c:pt>
                  <c:pt idx="3">
                    <c:v>2.2549889742567194E-3</c:v>
                  </c:pt>
                  <c:pt idx="4">
                    <c:v>7.0757521125138717E-3</c:v>
                  </c:pt>
                  <c:pt idx="5">
                    <c:v>4.2721274316400423E-2</c:v>
                  </c:pt>
                  <c:pt idx="6">
                    <c:v>9.5460862799729221E-2</c:v>
                  </c:pt>
                  <c:pt idx="7">
                    <c:v>6.7197236609896058E-2</c:v>
                  </c:pt>
                  <c:pt idx="8">
                    <c:v>0.18152005144621999</c:v>
                  </c:pt>
                </c:numCache>
              </c:numRef>
            </c:minus>
          </c:errBars>
          <c:xVal>
            <c:numRef>
              <c:f>Comp!$O$7:$AC$7</c:f>
              <c:numCache>
                <c:formatCode>0.00</c:formatCode>
                <c:ptCount val="15"/>
                <c:pt idx="0">
                  <c:v>4.4208594300000001</c:v>
                </c:pt>
                <c:pt idx="1">
                  <c:v>4.7892643824999999</c:v>
                </c:pt>
                <c:pt idx="2">
                  <c:v>5.1576693350000005</c:v>
                </c:pt>
                <c:pt idx="3">
                  <c:v>5.5260742875000002</c:v>
                </c:pt>
                <c:pt idx="4">
                  <c:v>5.8944792399999999</c:v>
                </c:pt>
                <c:pt idx="5">
                  <c:v>6.2628841925000005</c:v>
                </c:pt>
                <c:pt idx="6">
                  <c:v>6.6312891450000002</c:v>
                </c:pt>
                <c:pt idx="7">
                  <c:v>6.9996940974999999</c:v>
                </c:pt>
                <c:pt idx="8">
                  <c:v>7.3680990500000005</c:v>
                </c:pt>
                <c:pt idx="9">
                  <c:v>7.7365040025000003</c:v>
                </c:pt>
                <c:pt idx="10">
                  <c:v>8.1049089550000009</c:v>
                </c:pt>
                <c:pt idx="11">
                  <c:v>8.4733139074999997</c:v>
                </c:pt>
                <c:pt idx="12">
                  <c:v>8.8417188600000003</c:v>
                </c:pt>
                <c:pt idx="13">
                  <c:v>9.2101238125000009</c:v>
                </c:pt>
                <c:pt idx="14">
                  <c:v>9.5785287649999997</c:v>
                </c:pt>
              </c:numCache>
            </c:numRef>
          </c:xVal>
          <c:yVal>
            <c:numRef>
              <c:f>Comp!$O$12:$AC$12</c:f>
              <c:numCache>
                <c:formatCode>General</c:formatCode>
                <c:ptCount val="15"/>
                <c:pt idx="4">
                  <c:v>3.8933910891089414</c:v>
                </c:pt>
                <c:pt idx="5">
                  <c:v>3.8787995049505266</c:v>
                </c:pt>
                <c:pt idx="6">
                  <c:v>3.8880074257426056</c:v>
                </c:pt>
                <c:pt idx="7">
                  <c:v>3.8987004950495288</c:v>
                </c:pt>
                <c:pt idx="8">
                  <c:v>3.9748143564356808</c:v>
                </c:pt>
                <c:pt idx="9">
                  <c:v>4.3717945544554908</c:v>
                </c:pt>
                <c:pt idx="10">
                  <c:v>5.5061881188119157</c:v>
                </c:pt>
                <c:pt idx="11">
                  <c:v>5.165049504950554</c:v>
                </c:pt>
                <c:pt idx="12">
                  <c:v>7.4283415841584981</c:v>
                </c:pt>
              </c:numCache>
            </c:numRef>
          </c:yVal>
          <c:smooth val="1"/>
          <c:extLst xmlns:c16r2="http://schemas.microsoft.com/office/drawing/2015/06/chart">
            <c:ext xmlns:c16="http://schemas.microsoft.com/office/drawing/2014/chart" uri="{C3380CC4-5D6E-409C-BE32-E72D297353CC}">
              <c16:uniqueId val="{00000004-96AA-4D7C-9B39-41BD642BA724}"/>
            </c:ext>
          </c:extLst>
        </c:ser>
        <c:dLbls>
          <c:showLegendKey val="0"/>
          <c:showVal val="0"/>
          <c:showCatName val="0"/>
          <c:showSerName val="0"/>
          <c:showPercent val="0"/>
          <c:showBubbleSize val="0"/>
        </c:dLbls>
        <c:axId val="540328704"/>
        <c:axId val="540330624"/>
      </c:scatterChart>
      <c:valAx>
        <c:axId val="540328704"/>
        <c:scaling>
          <c:orientation val="minMax"/>
          <c:max val="9.58"/>
          <c:min val="4.42"/>
        </c:scaling>
        <c:delete val="0"/>
        <c:axPos val="b"/>
        <c:title>
          <c:tx>
            <c:rich>
              <a:bodyPr/>
              <a:lstStyle/>
              <a:p>
                <a:pPr>
                  <a:defRPr/>
                </a:pPr>
                <a:r>
                  <a:rPr lang="en-GB"/>
                  <a:t>U (m/s)</a:t>
                </a:r>
              </a:p>
            </c:rich>
          </c:tx>
          <c:overlay val="0"/>
        </c:title>
        <c:numFmt formatCode="0.00" sourceLinked="0"/>
        <c:majorTickMark val="in"/>
        <c:minorTickMark val="none"/>
        <c:tickLblPos val="nextTo"/>
        <c:crossAx val="540330624"/>
        <c:crosses val="autoZero"/>
        <c:crossBetween val="midCat"/>
      </c:valAx>
      <c:valAx>
        <c:axId val="540330624"/>
        <c:scaling>
          <c:orientation val="minMax"/>
          <c:max val="16"/>
        </c:scaling>
        <c:delete val="0"/>
        <c:axPos val="l"/>
        <c:title>
          <c:tx>
            <c:rich>
              <a:bodyPr rot="-5400000" vert="horz"/>
              <a:lstStyle/>
              <a:p>
                <a:pPr>
                  <a:defRPr/>
                </a:pPr>
                <a:r>
                  <a:rPr lang="en-GB"/>
                  <a:t>Average bead height (mm)</a:t>
                </a:r>
              </a:p>
            </c:rich>
          </c:tx>
          <c:overlay val="0"/>
        </c:title>
        <c:numFmt formatCode="#,##0" sourceLinked="0"/>
        <c:majorTickMark val="in"/>
        <c:minorTickMark val="none"/>
        <c:tickLblPos val="nextTo"/>
        <c:crossAx val="540328704"/>
        <c:crosses val="autoZero"/>
        <c:crossBetween val="midCat"/>
      </c:valAx>
      <c:spPr>
        <a:ln>
          <a:solidFill>
            <a:schemeClr val="bg1">
              <a:lumMod val="50000"/>
            </a:schemeClr>
          </a:solidFill>
        </a:ln>
      </c:spPr>
    </c:plotArea>
    <c:legend>
      <c:legendPos val="r"/>
      <c:layout>
        <c:manualLayout>
          <c:xMode val="edge"/>
          <c:yMode val="edge"/>
          <c:x val="0.15611795169899062"/>
          <c:y val="0.1145385716108149"/>
          <c:w val="0.21237576552930884"/>
          <c:h val="0.24129259352784985"/>
        </c:manualLayout>
      </c:layout>
      <c:overlay val="0"/>
    </c:legend>
    <c:plotVisOnly val="1"/>
    <c:dispBlanksAs val="gap"/>
    <c:showDLblsOverMax val="0"/>
  </c:chart>
  <c:spPr>
    <a:ln>
      <a:noFill/>
    </a:ln>
  </c:spPr>
  <c:externalData r:id="rId2">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0707509888319146E-2"/>
          <c:y val="1.8576924459784993E-2"/>
          <c:w val="0.85912525669500706"/>
          <c:h val="0.88291757589265918"/>
        </c:manualLayout>
      </c:layout>
      <c:scatterChart>
        <c:scatterStyle val="smoothMarker"/>
        <c:varyColors val="0"/>
        <c:ser>
          <c:idx val="0"/>
          <c:order val="0"/>
          <c:tx>
            <c:strRef>
              <c:f>Comp!$B$27:$B$28</c:f>
              <c:strCache>
                <c:ptCount val="1"/>
                <c:pt idx="0">
                  <c:v>7.74 m/s Continuous</c:v>
                </c:pt>
              </c:strCache>
            </c:strRef>
          </c:tx>
          <c:xVal>
            <c:numRef>
              <c:f>Comp!$A$29:$A$90</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Comp!$B$29:$B$40</c:f>
              <c:numCache>
                <c:formatCode>General</c:formatCode>
                <c:ptCount val="12"/>
                <c:pt idx="0">
                  <c:v>0</c:v>
                </c:pt>
                <c:pt idx="1">
                  <c:v>0</c:v>
                </c:pt>
                <c:pt idx="2">
                  <c:v>0</c:v>
                </c:pt>
                <c:pt idx="3">
                  <c:v>0.42699999999999999</c:v>
                </c:pt>
                <c:pt idx="4">
                  <c:v>0.57299999999999995</c:v>
                </c:pt>
                <c:pt idx="5">
                  <c:v>0</c:v>
                </c:pt>
                <c:pt idx="6">
                  <c:v>0</c:v>
                </c:pt>
                <c:pt idx="7">
                  <c:v>0</c:v>
                </c:pt>
                <c:pt idx="8">
                  <c:v>0</c:v>
                </c:pt>
                <c:pt idx="9">
                  <c:v>0</c:v>
                </c:pt>
                <c:pt idx="10">
                  <c:v>0</c:v>
                </c:pt>
                <c:pt idx="11">
                  <c:v>0</c:v>
                </c:pt>
              </c:numCache>
            </c:numRef>
          </c:yVal>
          <c:smooth val="1"/>
          <c:extLst xmlns:c16r2="http://schemas.microsoft.com/office/drawing/2015/06/chart">
            <c:ext xmlns:c16="http://schemas.microsoft.com/office/drawing/2014/chart" uri="{C3380CC4-5D6E-409C-BE32-E72D297353CC}">
              <c16:uniqueId val="{00000000-0530-4EB0-AD20-08DCDA47749E}"/>
            </c:ext>
          </c:extLst>
        </c:ser>
        <c:ser>
          <c:idx val="1"/>
          <c:order val="1"/>
          <c:tx>
            <c:strRef>
              <c:f>Comp!$C$27:$C$28</c:f>
              <c:strCache>
                <c:ptCount val="1"/>
                <c:pt idx="0">
                  <c:v>7.74 m/s 255 Hz</c:v>
                </c:pt>
              </c:strCache>
            </c:strRef>
          </c:tx>
          <c:xVal>
            <c:numRef>
              <c:f>Comp!$A$29:$A$90</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Comp!$C$29:$C$40</c:f>
              <c:numCache>
                <c:formatCode>General</c:formatCode>
                <c:ptCount val="12"/>
                <c:pt idx="0">
                  <c:v>0</c:v>
                </c:pt>
                <c:pt idx="1">
                  <c:v>0</c:v>
                </c:pt>
                <c:pt idx="2">
                  <c:v>0</c:v>
                </c:pt>
                <c:pt idx="3">
                  <c:v>0.78400000000000003</c:v>
                </c:pt>
                <c:pt idx="4">
                  <c:v>0.216</c:v>
                </c:pt>
                <c:pt idx="5">
                  <c:v>0</c:v>
                </c:pt>
                <c:pt idx="6">
                  <c:v>0</c:v>
                </c:pt>
                <c:pt idx="7">
                  <c:v>0</c:v>
                </c:pt>
                <c:pt idx="8">
                  <c:v>0</c:v>
                </c:pt>
                <c:pt idx="9">
                  <c:v>0</c:v>
                </c:pt>
                <c:pt idx="10">
                  <c:v>0</c:v>
                </c:pt>
                <c:pt idx="11">
                  <c:v>0</c:v>
                </c:pt>
              </c:numCache>
            </c:numRef>
          </c:yVal>
          <c:smooth val="1"/>
          <c:extLst xmlns:c16r2="http://schemas.microsoft.com/office/drawing/2015/06/chart">
            <c:ext xmlns:c16="http://schemas.microsoft.com/office/drawing/2014/chart" uri="{C3380CC4-5D6E-409C-BE32-E72D297353CC}">
              <c16:uniqueId val="{00000001-0530-4EB0-AD20-08DCDA47749E}"/>
            </c:ext>
          </c:extLst>
        </c:ser>
        <c:ser>
          <c:idx val="2"/>
          <c:order val="2"/>
          <c:tx>
            <c:strRef>
              <c:f>Comp!$G$27:$G$28</c:f>
              <c:strCache>
                <c:ptCount val="1"/>
                <c:pt idx="0">
                  <c:v>8.1 m/s Continuous</c:v>
                </c:pt>
              </c:strCache>
            </c:strRef>
          </c:tx>
          <c:xVal>
            <c:numRef>
              <c:f>Comp!$A$29:$A$90</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Comp!$G$29:$G$40</c:f>
              <c:numCache>
                <c:formatCode>General</c:formatCode>
                <c:ptCount val="12"/>
                <c:pt idx="0">
                  <c:v>0</c:v>
                </c:pt>
                <c:pt idx="1">
                  <c:v>0</c:v>
                </c:pt>
                <c:pt idx="2">
                  <c:v>0</c:v>
                </c:pt>
                <c:pt idx="3">
                  <c:v>0.40500000000000003</c:v>
                </c:pt>
                <c:pt idx="4">
                  <c:v>0.59499999999999997</c:v>
                </c:pt>
                <c:pt idx="5">
                  <c:v>0</c:v>
                </c:pt>
                <c:pt idx="6">
                  <c:v>0</c:v>
                </c:pt>
                <c:pt idx="7">
                  <c:v>0</c:v>
                </c:pt>
                <c:pt idx="8">
                  <c:v>0</c:v>
                </c:pt>
                <c:pt idx="9">
                  <c:v>0</c:v>
                </c:pt>
                <c:pt idx="10">
                  <c:v>0</c:v>
                </c:pt>
                <c:pt idx="11">
                  <c:v>0</c:v>
                </c:pt>
              </c:numCache>
            </c:numRef>
          </c:yVal>
          <c:smooth val="1"/>
          <c:extLst xmlns:c16r2="http://schemas.microsoft.com/office/drawing/2015/06/chart">
            <c:ext xmlns:c16="http://schemas.microsoft.com/office/drawing/2014/chart" uri="{C3380CC4-5D6E-409C-BE32-E72D297353CC}">
              <c16:uniqueId val="{00000002-0530-4EB0-AD20-08DCDA47749E}"/>
            </c:ext>
          </c:extLst>
        </c:ser>
        <c:ser>
          <c:idx val="3"/>
          <c:order val="3"/>
          <c:tx>
            <c:strRef>
              <c:f>Comp!$H$27:$H$28</c:f>
              <c:strCache>
                <c:ptCount val="1"/>
                <c:pt idx="0">
                  <c:v>8.1 m/s 259 Hz</c:v>
                </c:pt>
              </c:strCache>
            </c:strRef>
          </c:tx>
          <c:spPr>
            <a:ln>
              <a:solidFill>
                <a:srgbClr val="8064A2">
                  <a:lumMod val="75000"/>
                </a:srgbClr>
              </a:solidFill>
            </a:ln>
          </c:spPr>
          <c:xVal>
            <c:numRef>
              <c:f>Comp!$A$29:$A$90</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Comp!$H$29:$H$40</c:f>
              <c:numCache>
                <c:formatCode>General</c:formatCode>
                <c:ptCount val="12"/>
                <c:pt idx="0">
                  <c:v>0</c:v>
                </c:pt>
                <c:pt idx="1">
                  <c:v>0</c:v>
                </c:pt>
                <c:pt idx="2">
                  <c:v>0</c:v>
                </c:pt>
                <c:pt idx="3">
                  <c:v>0.82899999999999996</c:v>
                </c:pt>
                <c:pt idx="4">
                  <c:v>0.17100000000000001</c:v>
                </c:pt>
                <c:pt idx="5">
                  <c:v>0</c:v>
                </c:pt>
                <c:pt idx="6">
                  <c:v>0</c:v>
                </c:pt>
                <c:pt idx="7">
                  <c:v>0</c:v>
                </c:pt>
                <c:pt idx="8">
                  <c:v>0</c:v>
                </c:pt>
                <c:pt idx="9">
                  <c:v>0</c:v>
                </c:pt>
                <c:pt idx="10">
                  <c:v>0</c:v>
                </c:pt>
                <c:pt idx="11">
                  <c:v>0</c:v>
                </c:pt>
              </c:numCache>
            </c:numRef>
          </c:yVal>
          <c:smooth val="1"/>
          <c:extLst xmlns:c16r2="http://schemas.microsoft.com/office/drawing/2015/06/chart">
            <c:ext xmlns:c16="http://schemas.microsoft.com/office/drawing/2014/chart" uri="{C3380CC4-5D6E-409C-BE32-E72D297353CC}">
              <c16:uniqueId val="{00000003-0530-4EB0-AD20-08DCDA47749E}"/>
            </c:ext>
          </c:extLst>
        </c:ser>
        <c:ser>
          <c:idx val="4"/>
          <c:order val="4"/>
          <c:tx>
            <c:strRef>
              <c:f>Comp!$L$27:$L$28</c:f>
              <c:strCache>
                <c:ptCount val="1"/>
                <c:pt idx="0">
                  <c:v>8.47 m/s Continuous</c:v>
                </c:pt>
              </c:strCache>
            </c:strRef>
          </c:tx>
          <c:spPr>
            <a:ln>
              <a:solidFill>
                <a:srgbClr val="1F497D">
                  <a:lumMod val="60000"/>
                  <a:lumOff val="40000"/>
                </a:srgbClr>
              </a:solidFill>
            </a:ln>
          </c:spPr>
          <c:xVal>
            <c:numRef>
              <c:f>Comp!$A$29:$A$90</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Comp!$L$29:$L$40</c:f>
              <c:numCache>
                <c:formatCode>General</c:formatCode>
                <c:ptCount val="12"/>
                <c:pt idx="0">
                  <c:v>0</c:v>
                </c:pt>
                <c:pt idx="1">
                  <c:v>0</c:v>
                </c:pt>
                <c:pt idx="2">
                  <c:v>0</c:v>
                </c:pt>
                <c:pt idx="3">
                  <c:v>0.439</c:v>
                </c:pt>
                <c:pt idx="4">
                  <c:v>0.41599999999999998</c:v>
                </c:pt>
                <c:pt idx="5">
                  <c:v>4.1000000000000002E-2</c:v>
                </c:pt>
                <c:pt idx="6">
                  <c:v>2.9000000000000001E-2</c:v>
                </c:pt>
                <c:pt idx="7">
                  <c:v>1.6500000000000001E-2</c:v>
                </c:pt>
                <c:pt idx="8">
                  <c:v>1.7500000000000002E-2</c:v>
                </c:pt>
                <c:pt idx="9">
                  <c:v>1.2500000000000001E-2</c:v>
                </c:pt>
                <c:pt idx="10">
                  <c:v>7.0000000000000001E-3</c:v>
                </c:pt>
                <c:pt idx="11">
                  <c:v>4.4999999999999997E-3</c:v>
                </c:pt>
              </c:numCache>
            </c:numRef>
          </c:yVal>
          <c:smooth val="1"/>
          <c:extLst xmlns:c16r2="http://schemas.microsoft.com/office/drawing/2015/06/chart">
            <c:ext xmlns:c16="http://schemas.microsoft.com/office/drawing/2014/chart" uri="{C3380CC4-5D6E-409C-BE32-E72D297353CC}">
              <c16:uniqueId val="{00000004-0530-4EB0-AD20-08DCDA47749E}"/>
            </c:ext>
          </c:extLst>
        </c:ser>
        <c:ser>
          <c:idx val="5"/>
          <c:order val="5"/>
          <c:tx>
            <c:strRef>
              <c:f>Comp!$M$27:$M$28</c:f>
              <c:strCache>
                <c:ptCount val="1"/>
                <c:pt idx="0">
                  <c:v>8.47 m/s 263 Hz</c:v>
                </c:pt>
              </c:strCache>
            </c:strRef>
          </c:tx>
          <c:spPr>
            <a:ln>
              <a:solidFill>
                <a:srgbClr val="F79646">
                  <a:lumMod val="75000"/>
                </a:srgbClr>
              </a:solidFill>
            </a:ln>
          </c:spPr>
          <c:xVal>
            <c:numRef>
              <c:f>Comp!$A$29:$A$90</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Comp!$M$29:$M$40</c:f>
              <c:numCache>
                <c:formatCode>General</c:formatCode>
                <c:ptCount val="12"/>
                <c:pt idx="0">
                  <c:v>0</c:v>
                </c:pt>
                <c:pt idx="1">
                  <c:v>0</c:v>
                </c:pt>
                <c:pt idx="2">
                  <c:v>0</c:v>
                </c:pt>
                <c:pt idx="3">
                  <c:v>0.751</c:v>
                </c:pt>
                <c:pt idx="4">
                  <c:v>0.249</c:v>
                </c:pt>
                <c:pt idx="5">
                  <c:v>0</c:v>
                </c:pt>
                <c:pt idx="6">
                  <c:v>0</c:v>
                </c:pt>
                <c:pt idx="7">
                  <c:v>0</c:v>
                </c:pt>
                <c:pt idx="8">
                  <c:v>0</c:v>
                </c:pt>
                <c:pt idx="9">
                  <c:v>0</c:v>
                </c:pt>
                <c:pt idx="10">
                  <c:v>0</c:v>
                </c:pt>
                <c:pt idx="11">
                  <c:v>0</c:v>
                </c:pt>
              </c:numCache>
            </c:numRef>
          </c:yVal>
          <c:smooth val="1"/>
          <c:extLst xmlns:c16r2="http://schemas.microsoft.com/office/drawing/2015/06/chart">
            <c:ext xmlns:c16="http://schemas.microsoft.com/office/drawing/2014/chart" uri="{C3380CC4-5D6E-409C-BE32-E72D297353CC}">
              <c16:uniqueId val="{00000005-0530-4EB0-AD20-08DCDA47749E}"/>
            </c:ext>
          </c:extLst>
        </c:ser>
        <c:ser>
          <c:idx val="6"/>
          <c:order val="6"/>
          <c:tx>
            <c:strRef>
              <c:f>Comp!$Q$27:$Q$28</c:f>
              <c:strCache>
                <c:ptCount val="1"/>
                <c:pt idx="0">
                  <c:v>8.84 m/s Continuous</c:v>
                </c:pt>
              </c:strCache>
            </c:strRef>
          </c:tx>
          <c:spPr>
            <a:ln>
              <a:solidFill>
                <a:schemeClr val="accent1"/>
              </a:solidFill>
            </a:ln>
          </c:spPr>
          <c:xVal>
            <c:numRef>
              <c:f>Comp!$A$29:$A$90</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Comp!$Q$29:$Q$40</c:f>
              <c:numCache>
                <c:formatCode>General</c:formatCode>
                <c:ptCount val="12"/>
                <c:pt idx="0">
                  <c:v>0</c:v>
                </c:pt>
                <c:pt idx="1">
                  <c:v>0</c:v>
                </c:pt>
                <c:pt idx="2">
                  <c:v>0</c:v>
                </c:pt>
                <c:pt idx="3">
                  <c:v>1.5668598411676324E-2</c:v>
                </c:pt>
                <c:pt idx="4">
                  <c:v>0.17750590255419618</c:v>
                </c:pt>
                <c:pt idx="5">
                  <c:v>0.11569006224511698</c:v>
                </c:pt>
                <c:pt idx="6">
                  <c:v>9.6014881591185514E-2</c:v>
                </c:pt>
                <c:pt idx="7">
                  <c:v>7.6268154825785223E-2</c:v>
                </c:pt>
                <c:pt idx="8">
                  <c:v>5.4017314158975462E-2</c:v>
                </c:pt>
                <c:pt idx="9">
                  <c:v>3.8777992416112184E-2</c:v>
                </c:pt>
                <c:pt idx="10">
                  <c:v>3.00493668169135E-2</c:v>
                </c:pt>
                <c:pt idx="11">
                  <c:v>3.4842956285325889E-2</c:v>
                </c:pt>
              </c:numCache>
            </c:numRef>
          </c:yVal>
          <c:smooth val="1"/>
          <c:extLst xmlns:c16r2="http://schemas.microsoft.com/office/drawing/2015/06/chart">
            <c:ext xmlns:c16="http://schemas.microsoft.com/office/drawing/2014/chart" uri="{C3380CC4-5D6E-409C-BE32-E72D297353CC}">
              <c16:uniqueId val="{00000006-0530-4EB0-AD20-08DCDA47749E}"/>
            </c:ext>
          </c:extLst>
        </c:ser>
        <c:ser>
          <c:idx val="7"/>
          <c:order val="7"/>
          <c:tx>
            <c:strRef>
              <c:f>Comp!$R$27:$R$28</c:f>
              <c:strCache>
                <c:ptCount val="1"/>
                <c:pt idx="0">
                  <c:v>8.84 m/s 265 Hz</c:v>
                </c:pt>
              </c:strCache>
            </c:strRef>
          </c:tx>
          <c:spPr>
            <a:ln>
              <a:solidFill>
                <a:srgbClr val="C0504D">
                  <a:lumMod val="60000"/>
                  <a:lumOff val="40000"/>
                </a:srgbClr>
              </a:solidFill>
            </a:ln>
          </c:spPr>
          <c:marker>
            <c:symbol val="dot"/>
            <c:size val="7"/>
          </c:marker>
          <c:xVal>
            <c:numRef>
              <c:f>Comp!$A$29:$A$90</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Comp!$R$29:$R$40</c:f>
              <c:numCache>
                <c:formatCode>General</c:formatCode>
                <c:ptCount val="12"/>
                <c:pt idx="0">
                  <c:v>0</c:v>
                </c:pt>
                <c:pt idx="1">
                  <c:v>0</c:v>
                </c:pt>
                <c:pt idx="2">
                  <c:v>0</c:v>
                </c:pt>
                <c:pt idx="3">
                  <c:v>7.3463587921847248E-2</c:v>
                </c:pt>
                <c:pt idx="4">
                  <c:v>0.26358792184724689</c:v>
                </c:pt>
                <c:pt idx="5">
                  <c:v>0.11253996447602131</c:v>
                </c:pt>
                <c:pt idx="6">
                  <c:v>8.6891651865008884E-2</c:v>
                </c:pt>
                <c:pt idx="7">
                  <c:v>6.2593250444049731E-2</c:v>
                </c:pt>
                <c:pt idx="8">
                  <c:v>4.3836589698046179E-2</c:v>
                </c:pt>
                <c:pt idx="9">
                  <c:v>3.2042628774422738E-2</c:v>
                </c:pt>
                <c:pt idx="10">
                  <c:v>2.4298401420959147E-2</c:v>
                </c:pt>
                <c:pt idx="11">
                  <c:v>2.4795737122557726E-2</c:v>
                </c:pt>
              </c:numCache>
            </c:numRef>
          </c:yVal>
          <c:smooth val="1"/>
          <c:extLst xmlns:c16r2="http://schemas.microsoft.com/office/drawing/2015/06/chart">
            <c:ext xmlns:c16="http://schemas.microsoft.com/office/drawing/2014/chart" uri="{C3380CC4-5D6E-409C-BE32-E72D297353CC}">
              <c16:uniqueId val="{00000007-0530-4EB0-AD20-08DCDA47749E}"/>
            </c:ext>
          </c:extLst>
        </c:ser>
        <c:ser>
          <c:idx val="8"/>
          <c:order val="8"/>
          <c:tx>
            <c:strRef>
              <c:f>Comp!$V$27:$V$28</c:f>
              <c:strCache>
                <c:ptCount val="1"/>
                <c:pt idx="0">
                  <c:v>9.21 m/s Continuous</c:v>
                </c:pt>
              </c:strCache>
            </c:strRef>
          </c:tx>
          <c:spPr>
            <a:ln>
              <a:solidFill>
                <a:srgbClr val="9BBB59">
                  <a:lumMod val="60000"/>
                  <a:lumOff val="40000"/>
                </a:srgbClr>
              </a:solidFill>
            </a:ln>
          </c:spPr>
          <c:xVal>
            <c:numRef>
              <c:f>Comp!$A$29:$A$90</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Comp!$V$29:$V$40</c:f>
              <c:numCache>
                <c:formatCode>General</c:formatCode>
                <c:ptCount val="12"/>
                <c:pt idx="0">
                  <c:v>0</c:v>
                </c:pt>
                <c:pt idx="1">
                  <c:v>0</c:v>
                </c:pt>
                <c:pt idx="2">
                  <c:v>0</c:v>
                </c:pt>
                <c:pt idx="3">
                  <c:v>0</c:v>
                </c:pt>
                <c:pt idx="4">
                  <c:v>0.13</c:v>
                </c:pt>
                <c:pt idx="5">
                  <c:v>8.1000000000000003E-2</c:v>
                </c:pt>
                <c:pt idx="6">
                  <c:v>0.06</c:v>
                </c:pt>
                <c:pt idx="7">
                  <c:v>7.1999999999999995E-2</c:v>
                </c:pt>
                <c:pt idx="8">
                  <c:v>3.6999999999999998E-2</c:v>
                </c:pt>
                <c:pt idx="9">
                  <c:v>3.6999999999999998E-2</c:v>
                </c:pt>
                <c:pt idx="10">
                  <c:v>3.5000000000000003E-2</c:v>
                </c:pt>
                <c:pt idx="11">
                  <c:v>2.9000000000000001E-2</c:v>
                </c:pt>
              </c:numCache>
            </c:numRef>
          </c:yVal>
          <c:smooth val="1"/>
          <c:extLst xmlns:c16r2="http://schemas.microsoft.com/office/drawing/2015/06/chart">
            <c:ext xmlns:c16="http://schemas.microsoft.com/office/drawing/2014/chart" uri="{C3380CC4-5D6E-409C-BE32-E72D297353CC}">
              <c16:uniqueId val="{00000008-0530-4EB0-AD20-08DCDA47749E}"/>
            </c:ext>
          </c:extLst>
        </c:ser>
        <c:ser>
          <c:idx val="9"/>
          <c:order val="9"/>
          <c:tx>
            <c:strRef>
              <c:f>Comp!$W$27:$W$28</c:f>
              <c:strCache>
                <c:ptCount val="1"/>
                <c:pt idx="0">
                  <c:v>9.21 m/s 272 Hz</c:v>
                </c:pt>
              </c:strCache>
            </c:strRef>
          </c:tx>
          <c:spPr>
            <a:ln>
              <a:solidFill>
                <a:srgbClr val="8064A2">
                  <a:lumMod val="60000"/>
                  <a:lumOff val="40000"/>
                </a:srgbClr>
              </a:solidFill>
            </a:ln>
          </c:spPr>
          <c:xVal>
            <c:numRef>
              <c:f>Comp!$A$29:$A$90</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Comp!$W$29:$W$40</c:f>
              <c:numCache>
                <c:formatCode>General</c:formatCode>
                <c:ptCount val="12"/>
                <c:pt idx="0">
                  <c:v>0</c:v>
                </c:pt>
                <c:pt idx="1">
                  <c:v>0</c:v>
                </c:pt>
                <c:pt idx="2">
                  <c:v>0</c:v>
                </c:pt>
                <c:pt idx="3">
                  <c:v>2E-3</c:v>
                </c:pt>
                <c:pt idx="4">
                  <c:v>0.16600000000000001</c:v>
                </c:pt>
                <c:pt idx="5">
                  <c:v>9.0999999999999998E-2</c:v>
                </c:pt>
                <c:pt idx="6">
                  <c:v>7.9000000000000001E-2</c:v>
                </c:pt>
                <c:pt idx="7">
                  <c:v>7.0999999999999994E-2</c:v>
                </c:pt>
                <c:pt idx="8">
                  <c:v>4.9000000000000002E-2</c:v>
                </c:pt>
                <c:pt idx="9">
                  <c:v>0.03</c:v>
                </c:pt>
                <c:pt idx="10">
                  <c:v>0.04</c:v>
                </c:pt>
                <c:pt idx="11">
                  <c:v>2.3E-2</c:v>
                </c:pt>
              </c:numCache>
            </c:numRef>
          </c:yVal>
          <c:smooth val="1"/>
          <c:extLst xmlns:c16r2="http://schemas.microsoft.com/office/drawing/2015/06/chart">
            <c:ext xmlns:c16="http://schemas.microsoft.com/office/drawing/2014/chart" uri="{C3380CC4-5D6E-409C-BE32-E72D297353CC}">
              <c16:uniqueId val="{00000009-0530-4EB0-AD20-08DCDA47749E}"/>
            </c:ext>
          </c:extLst>
        </c:ser>
        <c:dLbls>
          <c:showLegendKey val="0"/>
          <c:showVal val="0"/>
          <c:showCatName val="0"/>
          <c:showSerName val="0"/>
          <c:showPercent val="0"/>
          <c:showBubbleSize val="0"/>
        </c:dLbls>
        <c:axId val="540575616"/>
        <c:axId val="540594176"/>
      </c:scatterChart>
      <c:valAx>
        <c:axId val="540575616"/>
        <c:scaling>
          <c:orientation val="minMax"/>
          <c:max val="12"/>
          <c:min val="3"/>
        </c:scaling>
        <c:delete val="0"/>
        <c:axPos val="b"/>
        <c:title>
          <c:tx>
            <c:rich>
              <a:bodyPr/>
              <a:lstStyle/>
              <a:p>
                <a:pPr>
                  <a:defRPr/>
                </a:pPr>
                <a:r>
                  <a:rPr lang="en-GB"/>
                  <a:t>Average bead height from the distributor plate (mm)</a:t>
                </a:r>
              </a:p>
            </c:rich>
          </c:tx>
          <c:overlay val="0"/>
        </c:title>
        <c:numFmt formatCode="General" sourceLinked="0"/>
        <c:majorTickMark val="in"/>
        <c:minorTickMark val="none"/>
        <c:tickLblPos val="nextTo"/>
        <c:crossAx val="540594176"/>
        <c:crosses val="autoZero"/>
        <c:crossBetween val="midCat"/>
      </c:valAx>
      <c:valAx>
        <c:axId val="540594176"/>
        <c:scaling>
          <c:orientation val="minMax"/>
          <c:max val="0.85000000000000009"/>
          <c:min val="0"/>
        </c:scaling>
        <c:delete val="0"/>
        <c:axPos val="l"/>
        <c:title>
          <c:tx>
            <c:rich>
              <a:bodyPr rot="-5400000" vert="horz"/>
              <a:lstStyle/>
              <a:p>
                <a:pPr>
                  <a:defRPr/>
                </a:pPr>
                <a:r>
                  <a:rPr lang="en-GB"/>
                  <a:t>Proportion of total frames (%)</a:t>
                </a:r>
              </a:p>
            </c:rich>
          </c:tx>
          <c:overlay val="0"/>
        </c:title>
        <c:numFmt formatCode="General" sourceLinked="0"/>
        <c:majorTickMark val="in"/>
        <c:minorTickMark val="none"/>
        <c:tickLblPos val="nextTo"/>
        <c:crossAx val="540575616"/>
        <c:crosses val="autoZero"/>
        <c:crossBetween val="midCat"/>
      </c:valAx>
      <c:spPr>
        <a:ln>
          <a:solidFill>
            <a:schemeClr val="bg1">
              <a:lumMod val="50000"/>
            </a:schemeClr>
          </a:solidFill>
        </a:ln>
      </c:spPr>
    </c:plotArea>
    <c:legend>
      <c:legendPos val="r"/>
      <c:layout>
        <c:manualLayout>
          <c:xMode val="edge"/>
          <c:yMode val="edge"/>
          <c:x val="0.61673032576427966"/>
          <c:y val="9.2128649394568427E-2"/>
          <c:w val="0.30113704765410865"/>
          <c:h val="0.47093069740859295"/>
        </c:manualLayout>
      </c:layout>
      <c:overlay val="0"/>
    </c:legend>
    <c:plotVisOnly val="1"/>
    <c:dispBlanksAs val="gap"/>
    <c:showDLblsOverMax val="0"/>
  </c:chart>
  <c:spPr>
    <a:ln>
      <a:noFill/>
    </a:ln>
  </c:spPr>
  <c:externalData r:id="rId2">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031051866254877"/>
          <c:y val="3.9147940543137139E-2"/>
          <c:w val="0.86808664977759453"/>
          <c:h val="0.76558825238279282"/>
        </c:manualLayout>
      </c:layout>
      <c:lineChart>
        <c:grouping val="standard"/>
        <c:varyColors val="0"/>
        <c:ser>
          <c:idx val="0"/>
          <c:order val="0"/>
          <c:spPr>
            <a:ln w="19050"/>
          </c:spPr>
          <c:marker>
            <c:symbol val="circle"/>
            <c:size val="2"/>
          </c:marker>
          <c:cat>
            <c:numRef>
              <c:f>'35lm 2-19'!$B$4:$B$882</c:f>
              <c:numCache>
                <c:formatCode>0.000</c:formatCode>
                <c:ptCount val="879"/>
                <c:pt idx="0">
                  <c:v>4.54545454545454E-3</c:v>
                </c:pt>
                <c:pt idx="1">
                  <c:v>9.0909090909090801E-3</c:v>
                </c:pt>
                <c:pt idx="2">
                  <c:v>1.363636363636362E-2</c:v>
                </c:pt>
                <c:pt idx="3">
                  <c:v>1.818181818181816E-2</c:v>
                </c:pt>
                <c:pt idx="4">
                  <c:v>2.27272727272727E-2</c:v>
                </c:pt>
                <c:pt idx="5">
                  <c:v>2.727272727272724E-2</c:v>
                </c:pt>
                <c:pt idx="6" formatCode="0.00">
                  <c:v>3.181818181818178E-2</c:v>
                </c:pt>
                <c:pt idx="7" formatCode="0.00">
                  <c:v>3.636363636363632E-2</c:v>
                </c:pt>
                <c:pt idx="8" formatCode="0.00">
                  <c:v>4.090909090909086E-2</c:v>
                </c:pt>
                <c:pt idx="9" formatCode="0.00">
                  <c:v>4.54545454545454E-2</c:v>
                </c:pt>
                <c:pt idx="10" formatCode="0.00">
                  <c:v>4.999999999999994E-2</c:v>
                </c:pt>
                <c:pt idx="11" formatCode="0.00">
                  <c:v>5.454545454545448E-2</c:v>
                </c:pt>
                <c:pt idx="12" formatCode="0.00">
                  <c:v>5.909090909090902E-2</c:v>
                </c:pt>
                <c:pt idx="13" formatCode="0.00">
                  <c:v>6.363636363636356E-2</c:v>
                </c:pt>
                <c:pt idx="14" formatCode="0.00">
                  <c:v>6.8181818181818094E-2</c:v>
                </c:pt>
                <c:pt idx="15" formatCode="0.00">
                  <c:v>7.272727272727264E-2</c:v>
                </c:pt>
                <c:pt idx="16" formatCode="0.00">
                  <c:v>7.7272727272727187E-2</c:v>
                </c:pt>
                <c:pt idx="17" formatCode="0.00">
                  <c:v>8.1818181818181734E-2</c:v>
                </c:pt>
                <c:pt idx="18" formatCode="0.00">
                  <c:v>8.6363636363636281E-2</c:v>
                </c:pt>
                <c:pt idx="19" formatCode="0.00">
                  <c:v>9.0909090909090828E-2</c:v>
                </c:pt>
                <c:pt idx="20" formatCode="0.00">
                  <c:v>9.5454545454545375E-2</c:v>
                </c:pt>
                <c:pt idx="21" formatCode="0.00">
                  <c:v>9.9999999999999922E-2</c:v>
                </c:pt>
                <c:pt idx="22" formatCode="0.00">
                  <c:v>0.10454545454545447</c:v>
                </c:pt>
                <c:pt idx="23" formatCode="0.00">
                  <c:v>0.10909090909090902</c:v>
                </c:pt>
                <c:pt idx="24" formatCode="0.00">
                  <c:v>0.11363636363636356</c:v>
                </c:pt>
                <c:pt idx="25" formatCode="0.00">
                  <c:v>0.11818181818181811</c:v>
                </c:pt>
                <c:pt idx="26" formatCode="0.00">
                  <c:v>0.12272727272727266</c:v>
                </c:pt>
                <c:pt idx="27" formatCode="0.00">
                  <c:v>0.1272727272727272</c:v>
                </c:pt>
                <c:pt idx="28" formatCode="0.00">
                  <c:v>0.13181818181818175</c:v>
                </c:pt>
                <c:pt idx="29" formatCode="0.00">
                  <c:v>0.1363636363636363</c:v>
                </c:pt>
                <c:pt idx="30" formatCode="0.00">
                  <c:v>0.14090909090909085</c:v>
                </c:pt>
                <c:pt idx="31" formatCode="0.00">
                  <c:v>0.14545454545454539</c:v>
                </c:pt>
                <c:pt idx="32" formatCode="0.00">
                  <c:v>0.14999999999999994</c:v>
                </c:pt>
                <c:pt idx="33" formatCode="0.00">
                  <c:v>0.15454545454545449</c:v>
                </c:pt>
                <c:pt idx="34" formatCode="0.00">
                  <c:v>0.15909090909090903</c:v>
                </c:pt>
                <c:pt idx="35" formatCode="0.00">
                  <c:v>0.16363636363636358</c:v>
                </c:pt>
                <c:pt idx="36" formatCode="0.00">
                  <c:v>0.16818181818181813</c:v>
                </c:pt>
                <c:pt idx="37" formatCode="0.00">
                  <c:v>0.17272727272727267</c:v>
                </c:pt>
                <c:pt idx="38" formatCode="0.00">
                  <c:v>0.17727272727272722</c:v>
                </c:pt>
                <c:pt idx="39" formatCode="0.00">
                  <c:v>0.18181818181818177</c:v>
                </c:pt>
                <c:pt idx="40" formatCode="0.00">
                  <c:v>0.18636363636363631</c:v>
                </c:pt>
                <c:pt idx="41" formatCode="0.00">
                  <c:v>0.19090909090909086</c:v>
                </c:pt>
                <c:pt idx="42" formatCode="0.00">
                  <c:v>0.19545454545454541</c:v>
                </c:pt>
                <c:pt idx="43" formatCode="0.00">
                  <c:v>0.19999999999999996</c:v>
                </c:pt>
                <c:pt idx="44" formatCode="0.00">
                  <c:v>0.2045454545454545</c:v>
                </c:pt>
                <c:pt idx="45" formatCode="0.00">
                  <c:v>0.20909090909090905</c:v>
                </c:pt>
                <c:pt idx="46" formatCode="0.00">
                  <c:v>0.2136363636363636</c:v>
                </c:pt>
                <c:pt idx="47" formatCode="0.00">
                  <c:v>0.21818181818181814</c:v>
                </c:pt>
                <c:pt idx="48" formatCode="0.00">
                  <c:v>0.22272727272727269</c:v>
                </c:pt>
                <c:pt idx="49" formatCode="0.00">
                  <c:v>0.22727272727272724</c:v>
                </c:pt>
                <c:pt idx="50" formatCode="0.00">
                  <c:v>0.23181818181818178</c:v>
                </c:pt>
                <c:pt idx="51" formatCode="0.00">
                  <c:v>0.23636363636363633</c:v>
                </c:pt>
                <c:pt idx="52" formatCode="0.00">
                  <c:v>0.24090909090909088</c:v>
                </c:pt>
                <c:pt idx="53" formatCode="0.00">
                  <c:v>0.24545454545454543</c:v>
                </c:pt>
                <c:pt idx="54" formatCode="0.00">
                  <c:v>0.24999999999999997</c:v>
                </c:pt>
                <c:pt idx="55" formatCode="0.00">
                  <c:v>0.25454545454545452</c:v>
                </c:pt>
                <c:pt idx="56" formatCode="0.00">
                  <c:v>0.25909090909090904</c:v>
                </c:pt>
                <c:pt idx="57" formatCode="0.00">
                  <c:v>0.26363636363636356</c:v>
                </c:pt>
                <c:pt idx="58" formatCode="0.00">
                  <c:v>0.26818181818181808</c:v>
                </c:pt>
                <c:pt idx="59" formatCode="0.00">
                  <c:v>0.2727272727272726</c:v>
                </c:pt>
                <c:pt idx="60" formatCode="0.00">
                  <c:v>0.27727272727272712</c:v>
                </c:pt>
                <c:pt idx="61" formatCode="0.00">
                  <c:v>0.28181818181818163</c:v>
                </c:pt>
                <c:pt idx="62" formatCode="0.00">
                  <c:v>0.28636363636363615</c:v>
                </c:pt>
                <c:pt idx="63" formatCode="0.00">
                  <c:v>0.29090909090909067</c:v>
                </c:pt>
                <c:pt idx="64" formatCode="0.00">
                  <c:v>0.29545454545454519</c:v>
                </c:pt>
                <c:pt idx="65" formatCode="0.00">
                  <c:v>0.29999999999999971</c:v>
                </c:pt>
                <c:pt idx="66" formatCode="0.00">
                  <c:v>0.30454545454545423</c:v>
                </c:pt>
                <c:pt idx="67" formatCode="0.00">
                  <c:v>0.30909090909090875</c:v>
                </c:pt>
                <c:pt idx="68" formatCode="0.00">
                  <c:v>0.31363636363636327</c:v>
                </c:pt>
                <c:pt idx="69" formatCode="0.00">
                  <c:v>0.31818181818181779</c:v>
                </c:pt>
                <c:pt idx="70" formatCode="0.00">
                  <c:v>0.32272727272727231</c:v>
                </c:pt>
                <c:pt idx="71" formatCode="0.00">
                  <c:v>0.32727272727272683</c:v>
                </c:pt>
                <c:pt idx="72" formatCode="0.00">
                  <c:v>0.33181818181818135</c:v>
                </c:pt>
                <c:pt idx="73" formatCode="0.00">
                  <c:v>0.33636363636363587</c:v>
                </c:pt>
                <c:pt idx="74" formatCode="0.00">
                  <c:v>0.34090909090909038</c:v>
                </c:pt>
                <c:pt idx="75" formatCode="0.00">
                  <c:v>0.3454545454545449</c:v>
                </c:pt>
                <c:pt idx="76" formatCode="0.00">
                  <c:v>0.34999999999999942</c:v>
                </c:pt>
                <c:pt idx="77" formatCode="0.00">
                  <c:v>0.35454545454545394</c:v>
                </c:pt>
                <c:pt idx="78" formatCode="0.00">
                  <c:v>0.35909090909090846</c:v>
                </c:pt>
                <c:pt idx="79" formatCode="0.00">
                  <c:v>0.36363636363636298</c:v>
                </c:pt>
                <c:pt idx="80" formatCode="0.00">
                  <c:v>0.3681818181818175</c:v>
                </c:pt>
                <c:pt idx="81" formatCode="0.00">
                  <c:v>0.37272727272727202</c:v>
                </c:pt>
                <c:pt idx="82" formatCode="0.00">
                  <c:v>0.37727272727272654</c:v>
                </c:pt>
                <c:pt idx="83" formatCode="0.00">
                  <c:v>0.38181818181818106</c:v>
                </c:pt>
                <c:pt idx="84" formatCode="0.00">
                  <c:v>0.38636363636363558</c:v>
                </c:pt>
                <c:pt idx="85" formatCode="0.00">
                  <c:v>0.3909090909090901</c:v>
                </c:pt>
                <c:pt idx="86" formatCode="0.00">
                  <c:v>0.39545454545454461</c:v>
                </c:pt>
                <c:pt idx="87" formatCode="0.00">
                  <c:v>0.39999999999999913</c:v>
                </c:pt>
                <c:pt idx="88" formatCode="0.00">
                  <c:v>0.40454545454545365</c:v>
                </c:pt>
                <c:pt idx="89" formatCode="0.00">
                  <c:v>0.40909090909090817</c:v>
                </c:pt>
                <c:pt idx="90" formatCode="0.00">
                  <c:v>0.41363636363636269</c:v>
                </c:pt>
                <c:pt idx="91" formatCode="0.00">
                  <c:v>0.41818181818181721</c:v>
                </c:pt>
                <c:pt idx="92" formatCode="0.00">
                  <c:v>0.42272727272727173</c:v>
                </c:pt>
                <c:pt idx="93" formatCode="0.00">
                  <c:v>0.42727272727272625</c:v>
                </c:pt>
                <c:pt idx="94" formatCode="0.00">
                  <c:v>0.43181818181818077</c:v>
                </c:pt>
                <c:pt idx="95" formatCode="0.00">
                  <c:v>0.43636363636363529</c:v>
                </c:pt>
                <c:pt idx="96" formatCode="0.00">
                  <c:v>0.44090909090908981</c:v>
                </c:pt>
                <c:pt idx="97" formatCode="0.00">
                  <c:v>0.44545454545454433</c:v>
                </c:pt>
                <c:pt idx="98" formatCode="0.00">
                  <c:v>0.44999999999999885</c:v>
                </c:pt>
                <c:pt idx="99" formatCode="0.00">
                  <c:v>0.45454545454545336</c:v>
                </c:pt>
                <c:pt idx="100" formatCode="0.00">
                  <c:v>0.45909090909090788</c:v>
                </c:pt>
                <c:pt idx="101" formatCode="0.00">
                  <c:v>0.4636363636363624</c:v>
                </c:pt>
                <c:pt idx="102" formatCode="0.00">
                  <c:v>0.46818181818181692</c:v>
                </c:pt>
                <c:pt idx="103" formatCode="0.00">
                  <c:v>0.47272727272727144</c:v>
                </c:pt>
                <c:pt idx="104" formatCode="0.00">
                  <c:v>0.47727272727272596</c:v>
                </c:pt>
                <c:pt idx="105" formatCode="0.00">
                  <c:v>0.48181818181818048</c:v>
                </c:pt>
                <c:pt idx="106" formatCode="0.00">
                  <c:v>0.486363636363635</c:v>
                </c:pt>
                <c:pt idx="107" formatCode="0.00">
                  <c:v>0.49090909090908952</c:v>
                </c:pt>
                <c:pt idx="108" formatCode="0.00">
                  <c:v>0.49545454545454404</c:v>
                </c:pt>
                <c:pt idx="109" formatCode="0.00">
                  <c:v>0.49999999999999856</c:v>
                </c:pt>
                <c:pt idx="110" formatCode="0.00">
                  <c:v>0.50454545454545308</c:v>
                </c:pt>
                <c:pt idx="111" formatCode="0.00">
                  <c:v>0.5090909090909076</c:v>
                </c:pt>
                <c:pt idx="112" formatCode="0.00">
                  <c:v>0.51363636363636211</c:v>
                </c:pt>
                <c:pt idx="113" formatCode="0.00">
                  <c:v>0.51818181818181663</c:v>
                </c:pt>
                <c:pt idx="114" formatCode="0.00">
                  <c:v>0.52272727272727115</c:v>
                </c:pt>
                <c:pt idx="115" formatCode="0.00">
                  <c:v>0.52727272727272567</c:v>
                </c:pt>
                <c:pt idx="116" formatCode="0.00">
                  <c:v>0.53181818181818019</c:v>
                </c:pt>
                <c:pt idx="117" formatCode="0.00">
                  <c:v>0.53636363636363471</c:v>
                </c:pt>
                <c:pt idx="118" formatCode="0.00">
                  <c:v>0.54090909090908923</c:v>
                </c:pt>
                <c:pt idx="119" formatCode="0.00">
                  <c:v>0.54545454545454375</c:v>
                </c:pt>
                <c:pt idx="120" formatCode="0.00">
                  <c:v>0.54999999999999827</c:v>
                </c:pt>
                <c:pt idx="121" formatCode="0.00">
                  <c:v>0.55454545454545279</c:v>
                </c:pt>
                <c:pt idx="122" formatCode="0.00">
                  <c:v>0.55909090909090731</c:v>
                </c:pt>
                <c:pt idx="123" formatCode="0.00">
                  <c:v>0.56363636363636183</c:v>
                </c:pt>
                <c:pt idx="124" formatCode="0.00">
                  <c:v>0.56818181818181634</c:v>
                </c:pt>
                <c:pt idx="125" formatCode="0.00">
                  <c:v>0.57272727272727086</c:v>
                </c:pt>
                <c:pt idx="126" formatCode="0.00">
                  <c:v>0.57727272727272538</c:v>
                </c:pt>
                <c:pt idx="127" formatCode="0.00">
                  <c:v>0.5818181818181799</c:v>
                </c:pt>
                <c:pt idx="128" formatCode="0.00">
                  <c:v>0.58636363636363442</c:v>
                </c:pt>
                <c:pt idx="129" formatCode="0.00">
                  <c:v>0.59090909090908894</c:v>
                </c:pt>
                <c:pt idx="130" formatCode="0.00">
                  <c:v>0.59545454545454346</c:v>
                </c:pt>
                <c:pt idx="131" formatCode="0.00">
                  <c:v>0.59999999999999798</c:v>
                </c:pt>
                <c:pt idx="132" formatCode="0.00">
                  <c:v>0.6045454545454525</c:v>
                </c:pt>
                <c:pt idx="133" formatCode="0.00">
                  <c:v>0.60909090909090702</c:v>
                </c:pt>
                <c:pt idx="134" formatCode="0.00">
                  <c:v>0.61363636363636154</c:v>
                </c:pt>
                <c:pt idx="135" formatCode="0.00">
                  <c:v>0.61818181818181606</c:v>
                </c:pt>
                <c:pt idx="136" formatCode="0.00">
                  <c:v>0.62272727272727058</c:v>
                </c:pt>
                <c:pt idx="137" formatCode="0.00">
                  <c:v>0.62727272727272509</c:v>
                </c:pt>
                <c:pt idx="138" formatCode="0.00">
                  <c:v>0.63181818181817961</c:v>
                </c:pt>
                <c:pt idx="139" formatCode="0.00">
                  <c:v>0.63636363636363413</c:v>
                </c:pt>
                <c:pt idx="140" formatCode="0.00">
                  <c:v>0.64090909090908865</c:v>
                </c:pt>
                <c:pt idx="141" formatCode="0.00">
                  <c:v>0.64545454545454317</c:v>
                </c:pt>
                <c:pt idx="142" formatCode="0.00">
                  <c:v>0.64999999999999769</c:v>
                </c:pt>
                <c:pt idx="143" formatCode="0.00">
                  <c:v>0.65454545454545221</c:v>
                </c:pt>
                <c:pt idx="144" formatCode="0.00">
                  <c:v>0.65909090909090673</c:v>
                </c:pt>
                <c:pt idx="145" formatCode="0.00">
                  <c:v>0.66363636363636125</c:v>
                </c:pt>
                <c:pt idx="146" formatCode="0.00">
                  <c:v>0.66818181818181577</c:v>
                </c:pt>
                <c:pt idx="147" formatCode="0.00">
                  <c:v>0.67272727272727029</c:v>
                </c:pt>
                <c:pt idx="148" formatCode="0.00">
                  <c:v>0.67727272727272481</c:v>
                </c:pt>
                <c:pt idx="149" formatCode="0.00">
                  <c:v>0.68181818181817933</c:v>
                </c:pt>
                <c:pt idx="150" formatCode="0.00">
                  <c:v>0.68636363636363384</c:v>
                </c:pt>
                <c:pt idx="151" formatCode="0.00">
                  <c:v>0.69090909090908836</c:v>
                </c:pt>
                <c:pt idx="152" formatCode="0.00">
                  <c:v>0.69545454545454288</c:v>
                </c:pt>
                <c:pt idx="153" formatCode="0.00">
                  <c:v>0.6999999999999974</c:v>
                </c:pt>
                <c:pt idx="154" formatCode="0.00">
                  <c:v>0.70454545454545192</c:v>
                </c:pt>
                <c:pt idx="155" formatCode="0.00">
                  <c:v>0.70909090909090644</c:v>
                </c:pt>
                <c:pt idx="156" formatCode="0.00">
                  <c:v>0.71363636363636096</c:v>
                </c:pt>
                <c:pt idx="157" formatCode="0.00">
                  <c:v>0.71818181818181548</c:v>
                </c:pt>
                <c:pt idx="158" formatCode="0.00">
                  <c:v>0.72272727272727</c:v>
                </c:pt>
                <c:pt idx="159" formatCode="0.00">
                  <c:v>0.72727272727272452</c:v>
                </c:pt>
                <c:pt idx="160" formatCode="0.00">
                  <c:v>0.73181818181817904</c:v>
                </c:pt>
                <c:pt idx="161" formatCode="0.00">
                  <c:v>0.73636363636363356</c:v>
                </c:pt>
                <c:pt idx="162" formatCode="0.00">
                  <c:v>0.74090909090908807</c:v>
                </c:pt>
                <c:pt idx="163" formatCode="0.00">
                  <c:v>0.74545454545454259</c:v>
                </c:pt>
                <c:pt idx="164" formatCode="0.00">
                  <c:v>0.74999999999999711</c:v>
                </c:pt>
                <c:pt idx="165" formatCode="0.00">
                  <c:v>0.75454545454545163</c:v>
                </c:pt>
                <c:pt idx="166" formatCode="0.00">
                  <c:v>0.75909090909090615</c:v>
                </c:pt>
                <c:pt idx="167" formatCode="0.00">
                  <c:v>0.76363636363636067</c:v>
                </c:pt>
                <c:pt idx="168" formatCode="0.00">
                  <c:v>0.76818181818181519</c:v>
                </c:pt>
                <c:pt idx="169" formatCode="0.00">
                  <c:v>0.77272727272726971</c:v>
                </c:pt>
                <c:pt idx="170" formatCode="0.00">
                  <c:v>0.77727272727272423</c:v>
                </c:pt>
                <c:pt idx="171" formatCode="0.00">
                  <c:v>0.78181818181817875</c:v>
                </c:pt>
                <c:pt idx="172" formatCode="0.00">
                  <c:v>0.78636363636363327</c:v>
                </c:pt>
                <c:pt idx="173" formatCode="0.00">
                  <c:v>0.79090909090908779</c:v>
                </c:pt>
                <c:pt idx="174" formatCode="0.00">
                  <c:v>0.79545454545454231</c:v>
                </c:pt>
                <c:pt idx="175" formatCode="0.00">
                  <c:v>0.79999999999999682</c:v>
                </c:pt>
                <c:pt idx="176" formatCode="0.00">
                  <c:v>0.80454545454545134</c:v>
                </c:pt>
                <c:pt idx="177" formatCode="0.00">
                  <c:v>0.80909090909090586</c:v>
                </c:pt>
                <c:pt idx="178" formatCode="0.00">
                  <c:v>0.81363636363636038</c:v>
                </c:pt>
                <c:pt idx="179" formatCode="0.00">
                  <c:v>0.8181818181818149</c:v>
                </c:pt>
                <c:pt idx="180" formatCode="0.00">
                  <c:v>0.82272727272726942</c:v>
                </c:pt>
                <c:pt idx="181" formatCode="0.00">
                  <c:v>0.82727272727272394</c:v>
                </c:pt>
                <c:pt idx="182" formatCode="0.00">
                  <c:v>0.83181818181817846</c:v>
                </c:pt>
                <c:pt idx="183" formatCode="0.00">
                  <c:v>0.83636363636363298</c:v>
                </c:pt>
                <c:pt idx="184" formatCode="0.00">
                  <c:v>0.8409090909090875</c:v>
                </c:pt>
                <c:pt idx="185" formatCode="0.00">
                  <c:v>0.84545454545454202</c:v>
                </c:pt>
                <c:pt idx="186" formatCode="0.00">
                  <c:v>0.84999999999999654</c:v>
                </c:pt>
                <c:pt idx="187" formatCode="0.00">
                  <c:v>0.85454545454545106</c:v>
                </c:pt>
                <c:pt idx="188" formatCode="0.00">
                  <c:v>0.85909090909090557</c:v>
                </c:pt>
                <c:pt idx="189" formatCode="0.00">
                  <c:v>0.86363636363636009</c:v>
                </c:pt>
                <c:pt idx="190" formatCode="0.00">
                  <c:v>0.86818181818181461</c:v>
                </c:pt>
                <c:pt idx="191" formatCode="0.00">
                  <c:v>0.87272727272726913</c:v>
                </c:pt>
                <c:pt idx="192" formatCode="0.00">
                  <c:v>0.87727272727272365</c:v>
                </c:pt>
                <c:pt idx="193" formatCode="0.00">
                  <c:v>0.88181818181817817</c:v>
                </c:pt>
                <c:pt idx="194" formatCode="0.00">
                  <c:v>0.88636363636363269</c:v>
                </c:pt>
                <c:pt idx="195" formatCode="0.00">
                  <c:v>0.89090909090908721</c:v>
                </c:pt>
                <c:pt idx="196" formatCode="0.00">
                  <c:v>0.89545454545454173</c:v>
                </c:pt>
                <c:pt idx="197" formatCode="0.00">
                  <c:v>0.89999999999999625</c:v>
                </c:pt>
                <c:pt idx="198" formatCode="0.00">
                  <c:v>0.90454545454545077</c:v>
                </c:pt>
                <c:pt idx="199" formatCode="0.00">
                  <c:v>0.90909090909090529</c:v>
                </c:pt>
                <c:pt idx="200" formatCode="0.00">
                  <c:v>0.91363636363635981</c:v>
                </c:pt>
                <c:pt idx="201" formatCode="0.00">
                  <c:v>0.91818181818181432</c:v>
                </c:pt>
                <c:pt idx="202" formatCode="0.00">
                  <c:v>0.92272727272726884</c:v>
                </c:pt>
                <c:pt idx="203" formatCode="0.00">
                  <c:v>0.92727272727272336</c:v>
                </c:pt>
                <c:pt idx="204" formatCode="0.00">
                  <c:v>0.93181818181817788</c:v>
                </c:pt>
                <c:pt idx="205" formatCode="0.00">
                  <c:v>0.9363636363636324</c:v>
                </c:pt>
                <c:pt idx="206" formatCode="0.00">
                  <c:v>0.94090909090908692</c:v>
                </c:pt>
                <c:pt idx="207" formatCode="0.00">
                  <c:v>0.94545454545454144</c:v>
                </c:pt>
                <c:pt idx="208" formatCode="0.00">
                  <c:v>0.94999999999999596</c:v>
                </c:pt>
                <c:pt idx="209" formatCode="0.00">
                  <c:v>0.95454545454545048</c:v>
                </c:pt>
                <c:pt idx="210" formatCode="0.00">
                  <c:v>0.959090909090905</c:v>
                </c:pt>
                <c:pt idx="211" formatCode="0.00">
                  <c:v>0.96363636363635952</c:v>
                </c:pt>
                <c:pt idx="212" formatCode="0.00">
                  <c:v>0.96818181818181404</c:v>
                </c:pt>
                <c:pt idx="213" formatCode="0.00">
                  <c:v>0.97272727272726855</c:v>
                </c:pt>
                <c:pt idx="214" formatCode="0.00">
                  <c:v>0.97727272727272307</c:v>
                </c:pt>
                <c:pt idx="215" formatCode="0.00">
                  <c:v>0.98181818181817759</c:v>
                </c:pt>
                <c:pt idx="216" formatCode="0.00">
                  <c:v>0.98636363636363211</c:v>
                </c:pt>
                <c:pt idx="217" formatCode="0.00">
                  <c:v>0.99090909090908663</c:v>
                </c:pt>
                <c:pt idx="218" formatCode="0.00">
                  <c:v>0.99545454545454115</c:v>
                </c:pt>
                <c:pt idx="219" formatCode="0.00">
                  <c:v>0.99999999999999567</c:v>
                </c:pt>
                <c:pt idx="220" formatCode="0.00">
                  <c:v>1.0045454545454502</c:v>
                </c:pt>
                <c:pt idx="221" formatCode="0.00">
                  <c:v>1.0090909090909048</c:v>
                </c:pt>
                <c:pt idx="222" formatCode="0.00">
                  <c:v>1.0136363636363594</c:v>
                </c:pt>
                <c:pt idx="223" formatCode="0.00">
                  <c:v>1.0181818181818141</c:v>
                </c:pt>
                <c:pt idx="224" formatCode="0.00">
                  <c:v>1.0227272727272687</c:v>
                </c:pt>
                <c:pt idx="225" formatCode="0.00">
                  <c:v>1.0272727272727233</c:v>
                </c:pt>
                <c:pt idx="226" formatCode="0.00">
                  <c:v>1.031818181818178</c:v>
                </c:pt>
                <c:pt idx="227" formatCode="0.00">
                  <c:v>1.0363636363636326</c:v>
                </c:pt>
                <c:pt idx="228" formatCode="0.00">
                  <c:v>1.0409090909090872</c:v>
                </c:pt>
                <c:pt idx="229" formatCode="0.00">
                  <c:v>1.0454545454545419</c:v>
                </c:pt>
                <c:pt idx="230" formatCode="0.00">
                  <c:v>1.0499999999999965</c:v>
                </c:pt>
                <c:pt idx="231" formatCode="0.00">
                  <c:v>1.0545454545454511</c:v>
                </c:pt>
                <c:pt idx="232" formatCode="0.00">
                  <c:v>1.0590909090909058</c:v>
                </c:pt>
                <c:pt idx="233" formatCode="0.00">
                  <c:v>1.0636363636363604</c:v>
                </c:pt>
                <c:pt idx="234" formatCode="0.00">
                  <c:v>1.068181818181815</c:v>
                </c:pt>
                <c:pt idx="235" formatCode="0.00">
                  <c:v>1.0727272727272696</c:v>
                </c:pt>
                <c:pt idx="236" formatCode="0.00">
                  <c:v>1.0772727272727243</c:v>
                </c:pt>
                <c:pt idx="237" formatCode="0.00">
                  <c:v>1.0818181818181789</c:v>
                </c:pt>
                <c:pt idx="238" formatCode="0.00">
                  <c:v>1.0863636363636335</c:v>
                </c:pt>
                <c:pt idx="239" formatCode="0.00">
                  <c:v>1.0909090909090882</c:v>
                </c:pt>
                <c:pt idx="240" formatCode="0.00">
                  <c:v>1.0954545454545428</c:v>
                </c:pt>
                <c:pt idx="241" formatCode="0.00">
                  <c:v>1.0999999999999974</c:v>
                </c:pt>
                <c:pt idx="242" formatCode="0.00">
                  <c:v>1.1045454545454521</c:v>
                </c:pt>
                <c:pt idx="243" formatCode="0.00">
                  <c:v>1.1090909090909067</c:v>
                </c:pt>
                <c:pt idx="244" formatCode="0.00">
                  <c:v>1.1136363636363613</c:v>
                </c:pt>
                <c:pt idx="245" formatCode="0.00">
                  <c:v>1.1181818181818159</c:v>
                </c:pt>
                <c:pt idx="246" formatCode="0.00">
                  <c:v>1.1227272727272706</c:v>
                </c:pt>
                <c:pt idx="247" formatCode="0.00">
                  <c:v>1.1272727272727252</c:v>
                </c:pt>
                <c:pt idx="248" formatCode="0.00">
                  <c:v>1.1318181818181798</c:v>
                </c:pt>
                <c:pt idx="249" formatCode="0.00">
                  <c:v>1.1363636363636345</c:v>
                </c:pt>
                <c:pt idx="250" formatCode="0.00">
                  <c:v>1.1409090909090891</c:v>
                </c:pt>
                <c:pt idx="251" formatCode="0.00">
                  <c:v>1.1454545454545437</c:v>
                </c:pt>
                <c:pt idx="252" formatCode="0.00">
                  <c:v>1.1499999999999984</c:v>
                </c:pt>
                <c:pt idx="253" formatCode="0.00">
                  <c:v>1.154545454545453</c:v>
                </c:pt>
                <c:pt idx="254" formatCode="0.00">
                  <c:v>1.1590909090909076</c:v>
                </c:pt>
                <c:pt idx="255" formatCode="0.00">
                  <c:v>1.1636363636363622</c:v>
                </c:pt>
                <c:pt idx="256" formatCode="0.00">
                  <c:v>1.1681818181818169</c:v>
                </c:pt>
                <c:pt idx="257" formatCode="0.00">
                  <c:v>1.1727272727272715</c:v>
                </c:pt>
                <c:pt idx="258" formatCode="0.00">
                  <c:v>1.1772727272727261</c:v>
                </c:pt>
                <c:pt idx="259" formatCode="0.00">
                  <c:v>1.1818181818181808</c:v>
                </c:pt>
                <c:pt idx="260" formatCode="0.00">
                  <c:v>1.1863636363636354</c:v>
                </c:pt>
                <c:pt idx="261" formatCode="0.00">
                  <c:v>1.19090909090909</c:v>
                </c:pt>
                <c:pt idx="262" formatCode="0.00">
                  <c:v>1.1954545454545447</c:v>
                </c:pt>
                <c:pt idx="263" formatCode="0.00">
                  <c:v>1.1999999999999993</c:v>
                </c:pt>
                <c:pt idx="264" formatCode="0.00">
                  <c:v>1.2045454545454539</c:v>
                </c:pt>
                <c:pt idx="265" formatCode="0.00">
                  <c:v>1.2090909090909085</c:v>
                </c:pt>
                <c:pt idx="266" formatCode="0.00">
                  <c:v>1.2136363636363632</c:v>
                </c:pt>
                <c:pt idx="267" formatCode="0.00">
                  <c:v>1.2181818181818178</c:v>
                </c:pt>
                <c:pt idx="268" formatCode="0.00">
                  <c:v>1.2227272727272724</c:v>
                </c:pt>
                <c:pt idx="269" formatCode="0.00">
                  <c:v>1.2272727272727271</c:v>
                </c:pt>
                <c:pt idx="270" formatCode="0.00">
                  <c:v>1.2318181818181817</c:v>
                </c:pt>
                <c:pt idx="271" formatCode="0.00">
                  <c:v>1.2363636363636363</c:v>
                </c:pt>
                <c:pt idx="272" formatCode="0.00">
                  <c:v>1.240909090909091</c:v>
                </c:pt>
                <c:pt idx="273" formatCode="0.00">
                  <c:v>1.2454545454545456</c:v>
                </c:pt>
                <c:pt idx="274" formatCode="0.00">
                  <c:v>1.2500000000000002</c:v>
                </c:pt>
                <c:pt idx="275" formatCode="0.00">
                  <c:v>1.2545454545454549</c:v>
                </c:pt>
                <c:pt idx="276" formatCode="0.00">
                  <c:v>1.2590909090909095</c:v>
                </c:pt>
                <c:pt idx="277" formatCode="0.00">
                  <c:v>1.2636363636363641</c:v>
                </c:pt>
                <c:pt idx="278" formatCode="0.00">
                  <c:v>1.2681818181818187</c:v>
                </c:pt>
                <c:pt idx="279" formatCode="0.00">
                  <c:v>1.2727272727272734</c:v>
                </c:pt>
                <c:pt idx="280" formatCode="0.00">
                  <c:v>1.277272727272728</c:v>
                </c:pt>
                <c:pt idx="281" formatCode="0.00">
                  <c:v>1.2818181818181826</c:v>
                </c:pt>
                <c:pt idx="282" formatCode="0.00">
                  <c:v>1.2863636363636373</c:v>
                </c:pt>
                <c:pt idx="283" formatCode="0.00">
                  <c:v>1.2909090909090919</c:v>
                </c:pt>
                <c:pt idx="284" formatCode="0.00">
                  <c:v>1.2954545454545465</c:v>
                </c:pt>
                <c:pt idx="285" formatCode="0.00">
                  <c:v>1.3000000000000012</c:v>
                </c:pt>
                <c:pt idx="286" formatCode="0.00">
                  <c:v>1.3045454545454558</c:v>
                </c:pt>
                <c:pt idx="287" formatCode="0.00">
                  <c:v>1.3090909090909104</c:v>
                </c:pt>
                <c:pt idx="288" formatCode="0.00">
                  <c:v>1.313636363636365</c:v>
                </c:pt>
                <c:pt idx="289" formatCode="0.00">
                  <c:v>1.3181818181818197</c:v>
                </c:pt>
                <c:pt idx="290" formatCode="0.00">
                  <c:v>1.3227272727272743</c:v>
                </c:pt>
                <c:pt idx="291" formatCode="0.00">
                  <c:v>1.3272727272727289</c:v>
                </c:pt>
                <c:pt idx="292" formatCode="0.00">
                  <c:v>1.3318181818181836</c:v>
                </c:pt>
                <c:pt idx="293" formatCode="0.00">
                  <c:v>1.3363636363636382</c:v>
                </c:pt>
                <c:pt idx="294" formatCode="0.00">
                  <c:v>1.3409090909090928</c:v>
                </c:pt>
                <c:pt idx="295" formatCode="0.00">
                  <c:v>1.3454545454545475</c:v>
                </c:pt>
                <c:pt idx="296" formatCode="0.00">
                  <c:v>1.3500000000000021</c:v>
                </c:pt>
                <c:pt idx="297" formatCode="0.00">
                  <c:v>1.3545454545454567</c:v>
                </c:pt>
                <c:pt idx="298" formatCode="0.00">
                  <c:v>1.3590909090909113</c:v>
                </c:pt>
                <c:pt idx="299" formatCode="0.00">
                  <c:v>1.363636363636366</c:v>
                </c:pt>
                <c:pt idx="300" formatCode="0.00">
                  <c:v>1.3681818181818206</c:v>
                </c:pt>
                <c:pt idx="301" formatCode="0.00">
                  <c:v>1.3727272727272752</c:v>
                </c:pt>
                <c:pt idx="302" formatCode="0.00">
                  <c:v>1.3772727272727299</c:v>
                </c:pt>
                <c:pt idx="303" formatCode="0.00">
                  <c:v>1.3818181818181845</c:v>
                </c:pt>
                <c:pt idx="304" formatCode="0.00">
                  <c:v>1.3863636363636391</c:v>
                </c:pt>
                <c:pt idx="305" formatCode="0.00">
                  <c:v>1.3909090909090938</c:v>
                </c:pt>
                <c:pt idx="306" formatCode="0.00">
                  <c:v>1.3954545454545484</c:v>
                </c:pt>
                <c:pt idx="307" formatCode="0.00">
                  <c:v>1.400000000000003</c:v>
                </c:pt>
                <c:pt idx="308" formatCode="0.00">
                  <c:v>1.4045454545454577</c:v>
                </c:pt>
                <c:pt idx="309" formatCode="0.00">
                  <c:v>1.4090909090909123</c:v>
                </c:pt>
                <c:pt idx="310" formatCode="0.00">
                  <c:v>1.4136363636363669</c:v>
                </c:pt>
                <c:pt idx="311" formatCode="0.00">
                  <c:v>1.4181818181818215</c:v>
                </c:pt>
                <c:pt idx="312" formatCode="0.00">
                  <c:v>1.4227272727272762</c:v>
                </c:pt>
                <c:pt idx="313" formatCode="0.00">
                  <c:v>1.4272727272727308</c:v>
                </c:pt>
                <c:pt idx="314" formatCode="0.00">
                  <c:v>1.4318181818181854</c:v>
                </c:pt>
                <c:pt idx="315" formatCode="0.00">
                  <c:v>1.4363636363636401</c:v>
                </c:pt>
                <c:pt idx="316" formatCode="0.00">
                  <c:v>1.4409090909090947</c:v>
                </c:pt>
                <c:pt idx="317" formatCode="0.00">
                  <c:v>1.4454545454545493</c:v>
                </c:pt>
                <c:pt idx="318" formatCode="0.00">
                  <c:v>1.450000000000004</c:v>
                </c:pt>
                <c:pt idx="319" formatCode="0.00">
                  <c:v>1.4545454545454586</c:v>
                </c:pt>
                <c:pt idx="320" formatCode="0.00">
                  <c:v>1.4590909090909132</c:v>
                </c:pt>
                <c:pt idx="321" formatCode="0.00">
                  <c:v>1.4636363636363678</c:v>
                </c:pt>
                <c:pt idx="322" formatCode="0.00">
                  <c:v>1.4681818181818225</c:v>
                </c:pt>
                <c:pt idx="323" formatCode="0.00">
                  <c:v>1.4727272727272771</c:v>
                </c:pt>
                <c:pt idx="324" formatCode="0.00">
                  <c:v>1.4772727272727317</c:v>
                </c:pt>
                <c:pt idx="325" formatCode="0.00">
                  <c:v>1.4818181818181864</c:v>
                </c:pt>
                <c:pt idx="326" formatCode="0.00">
                  <c:v>1.486363636363641</c:v>
                </c:pt>
                <c:pt idx="327" formatCode="0.00">
                  <c:v>1.4909090909090956</c:v>
                </c:pt>
                <c:pt idx="328" formatCode="0.00">
                  <c:v>1.4954545454545503</c:v>
                </c:pt>
                <c:pt idx="329" formatCode="0.00">
                  <c:v>1.5000000000000049</c:v>
                </c:pt>
                <c:pt idx="330" formatCode="0.00">
                  <c:v>1.5045454545454595</c:v>
                </c:pt>
                <c:pt idx="331" formatCode="0.00">
                  <c:v>1.5090909090909141</c:v>
                </c:pt>
                <c:pt idx="332" formatCode="0.00">
                  <c:v>1.5136363636363688</c:v>
                </c:pt>
                <c:pt idx="333" formatCode="0.00">
                  <c:v>1.5181818181818234</c:v>
                </c:pt>
                <c:pt idx="334" formatCode="0.00">
                  <c:v>1.522727272727278</c:v>
                </c:pt>
                <c:pt idx="335" formatCode="0.00">
                  <c:v>1.5272727272727327</c:v>
                </c:pt>
                <c:pt idx="336" formatCode="0.00">
                  <c:v>1.5318181818181873</c:v>
                </c:pt>
                <c:pt idx="337" formatCode="0.00">
                  <c:v>1.5363636363636419</c:v>
                </c:pt>
                <c:pt idx="338" formatCode="0.00">
                  <c:v>1.5409090909090966</c:v>
                </c:pt>
                <c:pt idx="339" formatCode="0.00">
                  <c:v>1.5454545454545512</c:v>
                </c:pt>
                <c:pt idx="340" formatCode="0.00">
                  <c:v>1.5500000000000058</c:v>
                </c:pt>
                <c:pt idx="341" formatCode="0.00">
                  <c:v>1.5545454545454604</c:v>
                </c:pt>
                <c:pt idx="342" formatCode="0.00">
                  <c:v>1.5590909090909151</c:v>
                </c:pt>
                <c:pt idx="343" formatCode="0.00">
                  <c:v>1.5636363636363697</c:v>
                </c:pt>
                <c:pt idx="344" formatCode="0.00">
                  <c:v>1.5681818181818243</c:v>
                </c:pt>
                <c:pt idx="345" formatCode="0.00">
                  <c:v>1.572727272727279</c:v>
                </c:pt>
                <c:pt idx="346" formatCode="0.00">
                  <c:v>1.5772727272727336</c:v>
                </c:pt>
                <c:pt idx="347" formatCode="0.00">
                  <c:v>1.5818181818181882</c:v>
                </c:pt>
                <c:pt idx="348" formatCode="0.00">
                  <c:v>1.5863636363636429</c:v>
                </c:pt>
                <c:pt idx="349" formatCode="0.00">
                  <c:v>1.5909090909090975</c:v>
                </c:pt>
                <c:pt idx="350" formatCode="0.00">
                  <c:v>1.5954545454545521</c:v>
                </c:pt>
                <c:pt idx="351" formatCode="0.00">
                  <c:v>1.6000000000000068</c:v>
                </c:pt>
                <c:pt idx="352" formatCode="0.00">
                  <c:v>1.6045454545454614</c:v>
                </c:pt>
                <c:pt idx="353" formatCode="0.00">
                  <c:v>1.609090909090916</c:v>
                </c:pt>
                <c:pt idx="354" formatCode="0.00">
                  <c:v>1.6136363636363706</c:v>
                </c:pt>
                <c:pt idx="355" formatCode="0.00">
                  <c:v>1.6181818181818253</c:v>
                </c:pt>
                <c:pt idx="356" formatCode="0.00">
                  <c:v>1.6227272727272799</c:v>
                </c:pt>
                <c:pt idx="357" formatCode="0.00">
                  <c:v>1.6272727272727345</c:v>
                </c:pt>
                <c:pt idx="358" formatCode="0.00">
                  <c:v>1.6318181818181892</c:v>
                </c:pt>
                <c:pt idx="359" formatCode="0.00">
                  <c:v>1.6363636363636438</c:v>
                </c:pt>
                <c:pt idx="360" formatCode="0.00">
                  <c:v>1.6409090909090984</c:v>
                </c:pt>
                <c:pt idx="361" formatCode="0.00">
                  <c:v>1.6454545454545531</c:v>
                </c:pt>
                <c:pt idx="362" formatCode="0.00">
                  <c:v>1.6500000000000077</c:v>
                </c:pt>
                <c:pt idx="363" formatCode="0.00">
                  <c:v>1.6545454545454623</c:v>
                </c:pt>
                <c:pt idx="364" formatCode="0.00">
                  <c:v>1.6590909090909169</c:v>
                </c:pt>
                <c:pt idx="365" formatCode="0.00">
                  <c:v>1.6636363636363716</c:v>
                </c:pt>
                <c:pt idx="366" formatCode="0.00">
                  <c:v>1.6681818181818262</c:v>
                </c:pt>
                <c:pt idx="367" formatCode="0.00">
                  <c:v>1.6727272727272808</c:v>
                </c:pt>
                <c:pt idx="368" formatCode="0.00">
                  <c:v>1.6772727272727355</c:v>
                </c:pt>
                <c:pt idx="369" formatCode="0.00">
                  <c:v>1.6818181818181901</c:v>
                </c:pt>
                <c:pt idx="370" formatCode="0.00">
                  <c:v>1.6863636363636447</c:v>
                </c:pt>
                <c:pt idx="371" formatCode="0.00">
                  <c:v>1.6909090909090994</c:v>
                </c:pt>
                <c:pt idx="372" formatCode="0.00">
                  <c:v>1.695454545454554</c:v>
                </c:pt>
                <c:pt idx="373" formatCode="0.00">
                  <c:v>1.7000000000000086</c:v>
                </c:pt>
                <c:pt idx="374" formatCode="0.00">
                  <c:v>1.7045454545454632</c:v>
                </c:pt>
                <c:pt idx="375" formatCode="0.00">
                  <c:v>1.7090909090909179</c:v>
                </c:pt>
                <c:pt idx="376" formatCode="0.00">
                  <c:v>1.7136363636363725</c:v>
                </c:pt>
                <c:pt idx="377" formatCode="0.00">
                  <c:v>1.7181818181818271</c:v>
                </c:pt>
                <c:pt idx="378" formatCode="0.00">
                  <c:v>1.7227272727272818</c:v>
                </c:pt>
                <c:pt idx="379" formatCode="0.00">
                  <c:v>1.7272727272727364</c:v>
                </c:pt>
                <c:pt idx="380" formatCode="0.00">
                  <c:v>1.731818181818191</c:v>
                </c:pt>
                <c:pt idx="381" formatCode="0.00">
                  <c:v>1.7363636363636457</c:v>
                </c:pt>
                <c:pt idx="382" formatCode="0.00">
                  <c:v>1.7409090909091003</c:v>
                </c:pt>
                <c:pt idx="383" formatCode="0.00">
                  <c:v>1.7454545454545549</c:v>
                </c:pt>
                <c:pt idx="384" formatCode="0.00">
                  <c:v>1.7500000000000095</c:v>
                </c:pt>
                <c:pt idx="385" formatCode="0.00">
                  <c:v>1.7545454545454642</c:v>
                </c:pt>
                <c:pt idx="386" formatCode="0.00">
                  <c:v>1.7590909090909188</c:v>
                </c:pt>
                <c:pt idx="387" formatCode="0.00">
                  <c:v>1.7636363636363734</c:v>
                </c:pt>
                <c:pt idx="388" formatCode="0.00">
                  <c:v>1.7681818181818281</c:v>
                </c:pt>
                <c:pt idx="389" formatCode="0.00">
                  <c:v>1.7727272727272827</c:v>
                </c:pt>
                <c:pt idx="390" formatCode="0.00">
                  <c:v>1.7772727272727373</c:v>
                </c:pt>
                <c:pt idx="391" formatCode="0.00">
                  <c:v>1.781818181818192</c:v>
                </c:pt>
                <c:pt idx="392" formatCode="0.00">
                  <c:v>1.7863636363636466</c:v>
                </c:pt>
                <c:pt idx="393" formatCode="0.00">
                  <c:v>1.7909090909091012</c:v>
                </c:pt>
                <c:pt idx="394" formatCode="0.00">
                  <c:v>1.7954545454545559</c:v>
                </c:pt>
                <c:pt idx="395" formatCode="0.00">
                  <c:v>1.8000000000000105</c:v>
                </c:pt>
                <c:pt idx="396" formatCode="0.00">
                  <c:v>1.8045454545454651</c:v>
                </c:pt>
                <c:pt idx="397" formatCode="0.00">
                  <c:v>1.8090909090909197</c:v>
                </c:pt>
                <c:pt idx="398" formatCode="0.00">
                  <c:v>1.8136363636363744</c:v>
                </c:pt>
                <c:pt idx="399" formatCode="0.00">
                  <c:v>1.818181818181829</c:v>
                </c:pt>
                <c:pt idx="400" formatCode="0.00">
                  <c:v>1.8227272727272836</c:v>
                </c:pt>
                <c:pt idx="401" formatCode="0.00">
                  <c:v>1.8272727272727383</c:v>
                </c:pt>
                <c:pt idx="402" formatCode="0.00">
                  <c:v>1.8318181818181929</c:v>
                </c:pt>
                <c:pt idx="403" formatCode="0.00">
                  <c:v>1.8363636363636475</c:v>
                </c:pt>
                <c:pt idx="404" formatCode="0.00">
                  <c:v>1.8409090909091022</c:v>
                </c:pt>
                <c:pt idx="405" formatCode="0.00">
                  <c:v>1.8454545454545568</c:v>
                </c:pt>
                <c:pt idx="406" formatCode="0.00">
                  <c:v>1.8500000000000114</c:v>
                </c:pt>
                <c:pt idx="407" formatCode="0.00">
                  <c:v>1.854545454545466</c:v>
                </c:pt>
                <c:pt idx="408" formatCode="0.00">
                  <c:v>1.8590909090909207</c:v>
                </c:pt>
                <c:pt idx="409" formatCode="0.00">
                  <c:v>1.8636363636363753</c:v>
                </c:pt>
                <c:pt idx="410" formatCode="0.00">
                  <c:v>1.8681818181818299</c:v>
                </c:pt>
                <c:pt idx="411" formatCode="0.00">
                  <c:v>1.8727272727272846</c:v>
                </c:pt>
                <c:pt idx="412" formatCode="0.00">
                  <c:v>1.8772727272727392</c:v>
                </c:pt>
                <c:pt idx="413" formatCode="0.00">
                  <c:v>1.8818181818181938</c:v>
                </c:pt>
                <c:pt idx="414" formatCode="0.00">
                  <c:v>1.8863636363636485</c:v>
                </c:pt>
                <c:pt idx="415" formatCode="0.00">
                  <c:v>1.8909090909091031</c:v>
                </c:pt>
                <c:pt idx="416" formatCode="0.00">
                  <c:v>1.8954545454545577</c:v>
                </c:pt>
                <c:pt idx="417" formatCode="0.00">
                  <c:v>1.9000000000000123</c:v>
                </c:pt>
                <c:pt idx="418" formatCode="0.00">
                  <c:v>1.904545454545467</c:v>
                </c:pt>
                <c:pt idx="419" formatCode="0.00">
                  <c:v>1.9090909090909216</c:v>
                </c:pt>
                <c:pt idx="420" formatCode="0.00">
                  <c:v>1.9136363636363762</c:v>
                </c:pt>
                <c:pt idx="421" formatCode="0.00">
                  <c:v>1.9181818181818309</c:v>
                </c:pt>
                <c:pt idx="422" formatCode="0.00">
                  <c:v>1.9227272727272855</c:v>
                </c:pt>
                <c:pt idx="423" formatCode="0.00">
                  <c:v>1.9272727272727401</c:v>
                </c:pt>
                <c:pt idx="424" formatCode="0.00">
                  <c:v>1.9318181818181948</c:v>
                </c:pt>
                <c:pt idx="425" formatCode="0.00">
                  <c:v>1.9363636363636494</c:v>
                </c:pt>
                <c:pt idx="426" formatCode="0.00">
                  <c:v>1.940909090909104</c:v>
                </c:pt>
                <c:pt idx="427" formatCode="0.00">
                  <c:v>1.9454545454545586</c:v>
                </c:pt>
                <c:pt idx="428" formatCode="0.00">
                  <c:v>1.9500000000000133</c:v>
                </c:pt>
                <c:pt idx="429" formatCode="0.00">
                  <c:v>1.9545454545454679</c:v>
                </c:pt>
                <c:pt idx="430" formatCode="0.00">
                  <c:v>1.9590909090909225</c:v>
                </c:pt>
                <c:pt idx="431" formatCode="0.00">
                  <c:v>1.9636363636363772</c:v>
                </c:pt>
                <c:pt idx="432" formatCode="0.00">
                  <c:v>1.9681818181818318</c:v>
                </c:pt>
                <c:pt idx="433" formatCode="0.00">
                  <c:v>1.9727272727272864</c:v>
                </c:pt>
                <c:pt idx="434" formatCode="0.00">
                  <c:v>1.9772727272727411</c:v>
                </c:pt>
                <c:pt idx="435" formatCode="0.00">
                  <c:v>1.9818181818181957</c:v>
                </c:pt>
                <c:pt idx="436" formatCode="0.00">
                  <c:v>1.9863636363636503</c:v>
                </c:pt>
                <c:pt idx="437" formatCode="0.00">
                  <c:v>1.990909090909105</c:v>
                </c:pt>
                <c:pt idx="438" formatCode="0.00">
                  <c:v>1.9954545454545596</c:v>
                </c:pt>
                <c:pt idx="439" formatCode="0.00">
                  <c:v>2.0000000000000142</c:v>
                </c:pt>
                <c:pt idx="440" formatCode="0.00">
                  <c:v>2.0045454545454686</c:v>
                </c:pt>
                <c:pt idx="441" formatCode="0.00">
                  <c:v>2.009090909090923</c:v>
                </c:pt>
                <c:pt idx="442" formatCode="0.00">
                  <c:v>2.0136363636363774</c:v>
                </c:pt>
                <c:pt idx="443" formatCode="0.00">
                  <c:v>2.0181818181818318</c:v>
                </c:pt>
                <c:pt idx="444" formatCode="0.00">
                  <c:v>2.0227272727272863</c:v>
                </c:pt>
                <c:pt idx="445" formatCode="0.00">
                  <c:v>2.0272727272727407</c:v>
                </c:pt>
                <c:pt idx="446" formatCode="0.00">
                  <c:v>2.0318181818181951</c:v>
                </c:pt>
                <c:pt idx="447" formatCode="0.00">
                  <c:v>2.0363636363636495</c:v>
                </c:pt>
                <c:pt idx="448" formatCode="0.00">
                  <c:v>2.0409090909091039</c:v>
                </c:pt>
                <c:pt idx="449" formatCode="0.00">
                  <c:v>2.0454545454545583</c:v>
                </c:pt>
                <c:pt idx="450" formatCode="0.00">
                  <c:v>2.0500000000000127</c:v>
                </c:pt>
                <c:pt idx="451" formatCode="0.00">
                  <c:v>2.0545454545454671</c:v>
                </c:pt>
                <c:pt idx="452" formatCode="0.00">
                  <c:v>2.0590909090909215</c:v>
                </c:pt>
                <c:pt idx="453" formatCode="0.00">
                  <c:v>2.0636363636363759</c:v>
                </c:pt>
                <c:pt idx="454" formatCode="0.00">
                  <c:v>2.0681818181818303</c:v>
                </c:pt>
                <c:pt idx="455" formatCode="0.00">
                  <c:v>2.0727272727272847</c:v>
                </c:pt>
                <c:pt idx="456" formatCode="0.00">
                  <c:v>2.0772727272727392</c:v>
                </c:pt>
                <c:pt idx="457" formatCode="0.00">
                  <c:v>2.0818181818181936</c:v>
                </c:pt>
                <c:pt idx="458" formatCode="0.00">
                  <c:v>2.086363636363648</c:v>
                </c:pt>
                <c:pt idx="459" formatCode="0.00">
                  <c:v>2.0909090909091024</c:v>
                </c:pt>
                <c:pt idx="460" formatCode="0.00">
                  <c:v>2.0954545454545568</c:v>
                </c:pt>
                <c:pt idx="461" formatCode="0.00">
                  <c:v>2.1000000000000112</c:v>
                </c:pt>
                <c:pt idx="462" formatCode="0.00">
                  <c:v>2.1045454545454656</c:v>
                </c:pt>
                <c:pt idx="463" formatCode="0.00">
                  <c:v>2.10909090909092</c:v>
                </c:pt>
                <c:pt idx="464" formatCode="0.00">
                  <c:v>2.1136363636363744</c:v>
                </c:pt>
                <c:pt idx="465" formatCode="0.00">
                  <c:v>2.1181818181818288</c:v>
                </c:pt>
                <c:pt idx="466" formatCode="0.00">
                  <c:v>2.1227272727272832</c:v>
                </c:pt>
                <c:pt idx="467" formatCode="0.00">
                  <c:v>2.1272727272727376</c:v>
                </c:pt>
                <c:pt idx="468" formatCode="0.00">
                  <c:v>2.131818181818192</c:v>
                </c:pt>
                <c:pt idx="469" formatCode="0.00">
                  <c:v>2.1363636363636465</c:v>
                </c:pt>
                <c:pt idx="470" formatCode="0.00">
                  <c:v>2.1409090909091009</c:v>
                </c:pt>
                <c:pt idx="471" formatCode="0.00">
                  <c:v>2.1454545454545553</c:v>
                </c:pt>
                <c:pt idx="472" formatCode="0.00">
                  <c:v>2.1500000000000097</c:v>
                </c:pt>
                <c:pt idx="473" formatCode="0.00">
                  <c:v>2.1545454545454641</c:v>
                </c:pt>
                <c:pt idx="474" formatCode="0.00">
                  <c:v>2.1590909090909185</c:v>
                </c:pt>
                <c:pt idx="475" formatCode="0.00">
                  <c:v>2.1636363636363729</c:v>
                </c:pt>
                <c:pt idx="476" formatCode="0.00">
                  <c:v>2.1681818181818273</c:v>
                </c:pt>
                <c:pt idx="477" formatCode="0.00">
                  <c:v>2.1727272727272817</c:v>
                </c:pt>
                <c:pt idx="478" formatCode="0.00">
                  <c:v>2.1772727272727361</c:v>
                </c:pt>
                <c:pt idx="479" formatCode="0.00">
                  <c:v>2.1818181818181905</c:v>
                </c:pt>
                <c:pt idx="480" formatCode="0.00">
                  <c:v>2.1863636363636449</c:v>
                </c:pt>
                <c:pt idx="481" formatCode="0.00">
                  <c:v>2.1909090909090994</c:v>
                </c:pt>
                <c:pt idx="482" formatCode="0.00">
                  <c:v>2.1954545454545538</c:v>
                </c:pt>
                <c:pt idx="483" formatCode="0.00">
                  <c:v>2.2000000000000082</c:v>
                </c:pt>
                <c:pt idx="484" formatCode="0.00">
                  <c:v>2.2045454545454626</c:v>
                </c:pt>
                <c:pt idx="485" formatCode="0.00">
                  <c:v>2.209090909090917</c:v>
                </c:pt>
                <c:pt idx="486" formatCode="0.00">
                  <c:v>2.2136363636363714</c:v>
                </c:pt>
                <c:pt idx="487" formatCode="0.00">
                  <c:v>2.2181818181818258</c:v>
                </c:pt>
                <c:pt idx="488" formatCode="0.00">
                  <c:v>2.2227272727272802</c:v>
                </c:pt>
                <c:pt idx="489" formatCode="0.00">
                  <c:v>2.2272727272727346</c:v>
                </c:pt>
                <c:pt idx="490" formatCode="0.00">
                  <c:v>2.231818181818189</c:v>
                </c:pt>
                <c:pt idx="491" formatCode="0.00">
                  <c:v>2.2363636363636434</c:v>
                </c:pt>
                <c:pt idx="492" formatCode="0.00">
                  <c:v>2.2409090909090978</c:v>
                </c:pt>
                <c:pt idx="493" formatCode="0.00">
                  <c:v>2.2454545454545523</c:v>
                </c:pt>
                <c:pt idx="494" formatCode="0.00">
                  <c:v>2.2500000000000067</c:v>
                </c:pt>
                <c:pt idx="495" formatCode="0.00">
                  <c:v>2.2545454545454611</c:v>
                </c:pt>
                <c:pt idx="496" formatCode="0.00">
                  <c:v>2.2590909090909155</c:v>
                </c:pt>
                <c:pt idx="497" formatCode="0.00">
                  <c:v>2.2636363636363699</c:v>
                </c:pt>
                <c:pt idx="498" formatCode="0.00">
                  <c:v>2.2681818181818243</c:v>
                </c:pt>
                <c:pt idx="499" formatCode="0.00">
                  <c:v>2.2727272727272787</c:v>
                </c:pt>
                <c:pt idx="500" formatCode="0.00">
                  <c:v>2.2772727272727331</c:v>
                </c:pt>
                <c:pt idx="501" formatCode="0.00">
                  <c:v>2.2818181818181875</c:v>
                </c:pt>
                <c:pt idx="502" formatCode="0.00">
                  <c:v>2.2863636363636419</c:v>
                </c:pt>
                <c:pt idx="503" formatCode="0.00">
                  <c:v>2.2909090909090963</c:v>
                </c:pt>
                <c:pt idx="504" formatCode="0.00">
                  <c:v>2.2954545454545507</c:v>
                </c:pt>
                <c:pt idx="505" formatCode="0.00">
                  <c:v>2.3000000000000052</c:v>
                </c:pt>
                <c:pt idx="506" formatCode="0.00">
                  <c:v>2.3045454545454596</c:v>
                </c:pt>
                <c:pt idx="507" formatCode="0.00">
                  <c:v>2.309090909090914</c:v>
                </c:pt>
                <c:pt idx="508" formatCode="0.00">
                  <c:v>2.3136363636363684</c:v>
                </c:pt>
                <c:pt idx="509" formatCode="0.00">
                  <c:v>2.3181818181818228</c:v>
                </c:pt>
                <c:pt idx="510" formatCode="0.00">
                  <c:v>2.3227272727272772</c:v>
                </c:pt>
                <c:pt idx="511" formatCode="0.00">
                  <c:v>2.3272727272727316</c:v>
                </c:pt>
                <c:pt idx="512" formatCode="0.00">
                  <c:v>2.331818181818186</c:v>
                </c:pt>
                <c:pt idx="513" formatCode="0.00">
                  <c:v>2.3363636363636404</c:v>
                </c:pt>
                <c:pt idx="514" formatCode="0.00">
                  <c:v>2.3409090909090948</c:v>
                </c:pt>
                <c:pt idx="515" formatCode="0.00">
                  <c:v>2.3454545454545492</c:v>
                </c:pt>
                <c:pt idx="516" formatCode="0.00">
                  <c:v>2.3500000000000036</c:v>
                </c:pt>
                <c:pt idx="517" formatCode="0.00">
                  <c:v>2.354545454545458</c:v>
                </c:pt>
                <c:pt idx="518" formatCode="0.00">
                  <c:v>2.3590909090909125</c:v>
                </c:pt>
                <c:pt idx="519" formatCode="0.00">
                  <c:v>2.3636363636363669</c:v>
                </c:pt>
                <c:pt idx="520" formatCode="0.00">
                  <c:v>2.3681818181818213</c:v>
                </c:pt>
                <c:pt idx="521" formatCode="0.00">
                  <c:v>2.3727272727272757</c:v>
                </c:pt>
                <c:pt idx="522" formatCode="0.00">
                  <c:v>2.3772727272727301</c:v>
                </c:pt>
                <c:pt idx="523" formatCode="0.00">
                  <c:v>2.3818181818181845</c:v>
                </c:pt>
                <c:pt idx="524" formatCode="0.00">
                  <c:v>2.3863636363636389</c:v>
                </c:pt>
                <c:pt idx="525" formatCode="0.00">
                  <c:v>2.3909090909090933</c:v>
                </c:pt>
                <c:pt idx="526" formatCode="0.00">
                  <c:v>2.3954545454545477</c:v>
                </c:pt>
                <c:pt idx="527" formatCode="0.00">
                  <c:v>2.4000000000000021</c:v>
                </c:pt>
                <c:pt idx="528" formatCode="0.00">
                  <c:v>2.4045454545454565</c:v>
                </c:pt>
                <c:pt idx="529" formatCode="0.00">
                  <c:v>2.4090909090909109</c:v>
                </c:pt>
                <c:pt idx="530" formatCode="0.00">
                  <c:v>2.4136363636363654</c:v>
                </c:pt>
                <c:pt idx="531" formatCode="0.00">
                  <c:v>2.4181818181818198</c:v>
                </c:pt>
                <c:pt idx="532" formatCode="0.00">
                  <c:v>2.4227272727272742</c:v>
                </c:pt>
                <c:pt idx="533" formatCode="0.00">
                  <c:v>2.4272727272727286</c:v>
                </c:pt>
                <c:pt idx="534" formatCode="0.00">
                  <c:v>2.431818181818183</c:v>
                </c:pt>
                <c:pt idx="535" formatCode="0.00">
                  <c:v>2.4363636363636374</c:v>
                </c:pt>
                <c:pt idx="536" formatCode="0.00">
                  <c:v>2.4409090909090918</c:v>
                </c:pt>
                <c:pt idx="537" formatCode="0.00">
                  <c:v>2.4454545454545462</c:v>
                </c:pt>
                <c:pt idx="538" formatCode="0.00">
                  <c:v>2.4500000000000006</c:v>
                </c:pt>
                <c:pt idx="539" formatCode="0.00">
                  <c:v>2.454545454545455</c:v>
                </c:pt>
                <c:pt idx="540" formatCode="0.00">
                  <c:v>2.4590909090909094</c:v>
                </c:pt>
                <c:pt idx="541" formatCode="0.00">
                  <c:v>2.4636363636363638</c:v>
                </c:pt>
                <c:pt idx="542" formatCode="0.00">
                  <c:v>2.4681818181818183</c:v>
                </c:pt>
                <c:pt idx="543" formatCode="0.00">
                  <c:v>2.4727272727272727</c:v>
                </c:pt>
                <c:pt idx="544" formatCode="0.00">
                  <c:v>2.4772727272727271</c:v>
                </c:pt>
                <c:pt idx="545" formatCode="0.00">
                  <c:v>2.4818181818181815</c:v>
                </c:pt>
                <c:pt idx="546" formatCode="0.00">
                  <c:v>2.4863636363636359</c:v>
                </c:pt>
                <c:pt idx="547" formatCode="0.00">
                  <c:v>2.4909090909090903</c:v>
                </c:pt>
                <c:pt idx="548" formatCode="0.00">
                  <c:v>2.4954545454545447</c:v>
                </c:pt>
                <c:pt idx="549" formatCode="0.00">
                  <c:v>2.4999999999999991</c:v>
                </c:pt>
                <c:pt idx="550" formatCode="0.00">
                  <c:v>2.5045454545454535</c:v>
                </c:pt>
                <c:pt idx="551" formatCode="0.00">
                  <c:v>2.5090909090909079</c:v>
                </c:pt>
                <c:pt idx="552" formatCode="0.00">
                  <c:v>2.5136363636363623</c:v>
                </c:pt>
                <c:pt idx="553" formatCode="0.00">
                  <c:v>2.5181818181818167</c:v>
                </c:pt>
                <c:pt idx="554" formatCode="0.00">
                  <c:v>2.5227272727272712</c:v>
                </c:pt>
                <c:pt idx="555" formatCode="0.00">
                  <c:v>2.5272727272727256</c:v>
                </c:pt>
                <c:pt idx="556" formatCode="0.00">
                  <c:v>2.53181818181818</c:v>
                </c:pt>
                <c:pt idx="557" formatCode="0.00">
                  <c:v>2.5363636363636344</c:v>
                </c:pt>
                <c:pt idx="558" formatCode="0.00">
                  <c:v>2.5409090909090888</c:v>
                </c:pt>
                <c:pt idx="559" formatCode="0.00">
                  <c:v>2.5454545454545432</c:v>
                </c:pt>
                <c:pt idx="560" formatCode="0.00">
                  <c:v>2.5499999999999976</c:v>
                </c:pt>
                <c:pt idx="561" formatCode="0.00">
                  <c:v>2.554545454545452</c:v>
                </c:pt>
                <c:pt idx="562" formatCode="0.00">
                  <c:v>2.5590909090909064</c:v>
                </c:pt>
                <c:pt idx="563" formatCode="0.00">
                  <c:v>2.5636363636363608</c:v>
                </c:pt>
                <c:pt idx="564" formatCode="0.00">
                  <c:v>2.5681818181818152</c:v>
                </c:pt>
                <c:pt idx="565" formatCode="0.00">
                  <c:v>2.5727272727272696</c:v>
                </c:pt>
                <c:pt idx="566" formatCode="0.00">
                  <c:v>2.5772727272727241</c:v>
                </c:pt>
                <c:pt idx="567" formatCode="0.00">
                  <c:v>2.5818181818181785</c:v>
                </c:pt>
                <c:pt idx="568" formatCode="0.00">
                  <c:v>2.5863636363636329</c:v>
                </c:pt>
                <c:pt idx="569" formatCode="0.00">
                  <c:v>2.5909090909090873</c:v>
                </c:pt>
                <c:pt idx="570" formatCode="0.00">
                  <c:v>2.5954545454545417</c:v>
                </c:pt>
                <c:pt idx="571" formatCode="0.00">
                  <c:v>2.5999999999999961</c:v>
                </c:pt>
                <c:pt idx="572" formatCode="0.00">
                  <c:v>2.6045454545454505</c:v>
                </c:pt>
                <c:pt idx="573" formatCode="0.00">
                  <c:v>2.6090909090909049</c:v>
                </c:pt>
                <c:pt idx="574" formatCode="0.00">
                  <c:v>2.6136363636363593</c:v>
                </c:pt>
                <c:pt idx="575" formatCode="0.00">
                  <c:v>2.6181818181818137</c:v>
                </c:pt>
                <c:pt idx="576" formatCode="0.00">
                  <c:v>2.6227272727272681</c:v>
                </c:pt>
                <c:pt idx="577" formatCode="0.00">
                  <c:v>2.6272727272727225</c:v>
                </c:pt>
                <c:pt idx="578" formatCode="0.00">
                  <c:v>2.6318181818181769</c:v>
                </c:pt>
                <c:pt idx="579" formatCode="0.00">
                  <c:v>2.6363636363636314</c:v>
                </c:pt>
                <c:pt idx="580" formatCode="0.00">
                  <c:v>2.6409090909090858</c:v>
                </c:pt>
                <c:pt idx="581" formatCode="0.00">
                  <c:v>2.6454545454545402</c:v>
                </c:pt>
                <c:pt idx="582" formatCode="0.00">
                  <c:v>2.6499999999999946</c:v>
                </c:pt>
                <c:pt idx="583" formatCode="0.00">
                  <c:v>2.654545454545449</c:v>
                </c:pt>
                <c:pt idx="584" formatCode="0.00">
                  <c:v>2.6590909090909034</c:v>
                </c:pt>
                <c:pt idx="585" formatCode="0.00">
                  <c:v>2.6636363636363578</c:v>
                </c:pt>
                <c:pt idx="586" formatCode="0.00">
                  <c:v>2.6681818181818122</c:v>
                </c:pt>
                <c:pt idx="587" formatCode="0.00">
                  <c:v>2.6727272727272666</c:v>
                </c:pt>
                <c:pt idx="588" formatCode="0.00">
                  <c:v>2.677272727272721</c:v>
                </c:pt>
                <c:pt idx="589" formatCode="0.00">
                  <c:v>2.6818181818181754</c:v>
                </c:pt>
                <c:pt idx="590" formatCode="0.00">
                  <c:v>2.6863636363636298</c:v>
                </c:pt>
                <c:pt idx="591" formatCode="0.00">
                  <c:v>2.6909090909090843</c:v>
                </c:pt>
                <c:pt idx="592" formatCode="0.00">
                  <c:v>2.6954545454545387</c:v>
                </c:pt>
                <c:pt idx="593" formatCode="0.00">
                  <c:v>2.6999999999999931</c:v>
                </c:pt>
                <c:pt idx="594" formatCode="0.00">
                  <c:v>2.7045454545454475</c:v>
                </c:pt>
                <c:pt idx="595" formatCode="0.00">
                  <c:v>2.7090909090909019</c:v>
                </c:pt>
                <c:pt idx="596" formatCode="0.00">
                  <c:v>2.7136363636363563</c:v>
                </c:pt>
                <c:pt idx="597" formatCode="0.00">
                  <c:v>2.7181818181818107</c:v>
                </c:pt>
                <c:pt idx="598" formatCode="0.00">
                  <c:v>2.7227272727272651</c:v>
                </c:pt>
                <c:pt idx="599" formatCode="0.00">
                  <c:v>2.7272727272727195</c:v>
                </c:pt>
                <c:pt idx="600" formatCode="0.00">
                  <c:v>2.7318181818181739</c:v>
                </c:pt>
                <c:pt idx="601" formatCode="0.00">
                  <c:v>2.7363636363636283</c:v>
                </c:pt>
                <c:pt idx="602" formatCode="0.00">
                  <c:v>2.7409090909090827</c:v>
                </c:pt>
                <c:pt idx="603" formatCode="0.00">
                  <c:v>2.7454545454545372</c:v>
                </c:pt>
                <c:pt idx="604" formatCode="0.00">
                  <c:v>2.7499999999999916</c:v>
                </c:pt>
                <c:pt idx="605" formatCode="0.00">
                  <c:v>2.754545454545446</c:v>
                </c:pt>
                <c:pt idx="606" formatCode="0.00">
                  <c:v>2.7590909090909004</c:v>
                </c:pt>
                <c:pt idx="607" formatCode="0.00">
                  <c:v>2.7636363636363548</c:v>
                </c:pt>
                <c:pt idx="608" formatCode="0.00">
                  <c:v>2.7681818181818092</c:v>
                </c:pt>
                <c:pt idx="609" formatCode="0.00">
                  <c:v>2.7727272727272636</c:v>
                </c:pt>
                <c:pt idx="610" formatCode="0.00">
                  <c:v>2.777272727272718</c:v>
                </c:pt>
                <c:pt idx="611" formatCode="0.00">
                  <c:v>2.7818181818181724</c:v>
                </c:pt>
                <c:pt idx="612" formatCode="0.00">
                  <c:v>2.7863636363636268</c:v>
                </c:pt>
                <c:pt idx="613" formatCode="0.00">
                  <c:v>2.7909090909090812</c:v>
                </c:pt>
                <c:pt idx="614" formatCode="0.00">
                  <c:v>2.7954545454545356</c:v>
                </c:pt>
                <c:pt idx="615" formatCode="0.00">
                  <c:v>2.7999999999999901</c:v>
                </c:pt>
                <c:pt idx="616" formatCode="0.00">
                  <c:v>2.8045454545454445</c:v>
                </c:pt>
                <c:pt idx="617" formatCode="0.00">
                  <c:v>2.8090909090908989</c:v>
                </c:pt>
                <c:pt idx="618" formatCode="0.00">
                  <c:v>2.8136363636363533</c:v>
                </c:pt>
                <c:pt idx="619" formatCode="0.00">
                  <c:v>2.8181818181818077</c:v>
                </c:pt>
                <c:pt idx="620" formatCode="0.00">
                  <c:v>2.8227272727272621</c:v>
                </c:pt>
                <c:pt idx="621" formatCode="0.00">
                  <c:v>2.8272727272727165</c:v>
                </c:pt>
                <c:pt idx="622" formatCode="0.00">
                  <c:v>2.8318181818181709</c:v>
                </c:pt>
                <c:pt idx="623" formatCode="0.00">
                  <c:v>2.8363636363636253</c:v>
                </c:pt>
                <c:pt idx="624" formatCode="0.00">
                  <c:v>2.8409090909090797</c:v>
                </c:pt>
                <c:pt idx="625" formatCode="0.00">
                  <c:v>2.8454545454545341</c:v>
                </c:pt>
                <c:pt idx="626" formatCode="0.00">
                  <c:v>2.8499999999999885</c:v>
                </c:pt>
                <c:pt idx="627" formatCode="0.00">
                  <c:v>2.854545454545443</c:v>
                </c:pt>
                <c:pt idx="628" formatCode="0.00">
                  <c:v>2.8590909090908974</c:v>
                </c:pt>
                <c:pt idx="629" formatCode="0.00">
                  <c:v>2.8636363636363518</c:v>
                </c:pt>
                <c:pt idx="630" formatCode="0.00">
                  <c:v>2.8681818181818062</c:v>
                </c:pt>
                <c:pt idx="631" formatCode="0.00">
                  <c:v>2.8727272727272606</c:v>
                </c:pt>
                <c:pt idx="632" formatCode="0.00">
                  <c:v>2.877272727272715</c:v>
                </c:pt>
                <c:pt idx="633" formatCode="0.00">
                  <c:v>2.8818181818181694</c:v>
                </c:pt>
                <c:pt idx="634" formatCode="0.00">
                  <c:v>2.8863636363636238</c:v>
                </c:pt>
                <c:pt idx="635" formatCode="0.00">
                  <c:v>2.8909090909090782</c:v>
                </c:pt>
                <c:pt idx="636" formatCode="0.00">
                  <c:v>2.8954545454545326</c:v>
                </c:pt>
                <c:pt idx="637" formatCode="0.00">
                  <c:v>2.899999999999987</c:v>
                </c:pt>
                <c:pt idx="638" formatCode="0.00">
                  <c:v>2.9045454545454414</c:v>
                </c:pt>
                <c:pt idx="639" formatCode="0.00">
                  <c:v>2.9090909090908958</c:v>
                </c:pt>
                <c:pt idx="640" formatCode="0.00">
                  <c:v>2.9136363636363503</c:v>
                </c:pt>
                <c:pt idx="641" formatCode="0.00">
                  <c:v>2.9181818181818047</c:v>
                </c:pt>
                <c:pt idx="642" formatCode="0.00">
                  <c:v>2.9227272727272591</c:v>
                </c:pt>
                <c:pt idx="643" formatCode="0.00">
                  <c:v>2.9272727272727135</c:v>
                </c:pt>
                <c:pt idx="644" formatCode="0.00">
                  <c:v>2.9318181818181679</c:v>
                </c:pt>
                <c:pt idx="645" formatCode="0.00">
                  <c:v>2.9363636363636223</c:v>
                </c:pt>
                <c:pt idx="646" formatCode="0.00">
                  <c:v>2.9409090909090767</c:v>
                </c:pt>
                <c:pt idx="647" formatCode="0.00">
                  <c:v>2.9454545454545311</c:v>
                </c:pt>
                <c:pt idx="648" formatCode="0.00">
                  <c:v>2.9499999999999855</c:v>
                </c:pt>
                <c:pt idx="649" formatCode="0.00">
                  <c:v>2.9545454545454399</c:v>
                </c:pt>
                <c:pt idx="650" formatCode="0.00">
                  <c:v>2.9590909090908943</c:v>
                </c:pt>
                <c:pt idx="651" formatCode="0.00">
                  <c:v>2.9636363636363487</c:v>
                </c:pt>
                <c:pt idx="652" formatCode="0.00">
                  <c:v>2.9681818181818032</c:v>
                </c:pt>
                <c:pt idx="653" formatCode="0.00">
                  <c:v>2.9727272727272576</c:v>
                </c:pt>
                <c:pt idx="654" formatCode="0.00">
                  <c:v>2.977272727272712</c:v>
                </c:pt>
                <c:pt idx="655" formatCode="0.00">
                  <c:v>2.9818181818181664</c:v>
                </c:pt>
                <c:pt idx="656" formatCode="0.00">
                  <c:v>2.9863636363636208</c:v>
                </c:pt>
                <c:pt idx="657" formatCode="0.00">
                  <c:v>2.9909090909090752</c:v>
                </c:pt>
                <c:pt idx="658" formatCode="0.00">
                  <c:v>2.9954545454545296</c:v>
                </c:pt>
                <c:pt idx="659" formatCode="0.00">
                  <c:v>2.999999999999984</c:v>
                </c:pt>
                <c:pt idx="660" formatCode="0.00">
                  <c:v>3.0045454545454384</c:v>
                </c:pt>
                <c:pt idx="661" formatCode="0.00">
                  <c:v>3.0090909090908928</c:v>
                </c:pt>
                <c:pt idx="662" formatCode="0.00">
                  <c:v>3.0136363636363472</c:v>
                </c:pt>
                <c:pt idx="663" formatCode="0.00">
                  <c:v>3.0181818181818016</c:v>
                </c:pt>
                <c:pt idx="664" formatCode="0.00">
                  <c:v>3.0227272727272561</c:v>
                </c:pt>
                <c:pt idx="665" formatCode="0.00">
                  <c:v>3.0272727272727105</c:v>
                </c:pt>
                <c:pt idx="666" formatCode="0.00">
                  <c:v>3.0318181818181649</c:v>
                </c:pt>
                <c:pt idx="667" formatCode="0.00">
                  <c:v>3.0363636363636193</c:v>
                </c:pt>
                <c:pt idx="668" formatCode="0.00">
                  <c:v>3.0409090909090737</c:v>
                </c:pt>
                <c:pt idx="669" formatCode="0.00">
                  <c:v>3.0454545454545281</c:v>
                </c:pt>
                <c:pt idx="670" formatCode="0.00">
                  <c:v>3.0499999999999825</c:v>
                </c:pt>
                <c:pt idx="671" formatCode="0.00">
                  <c:v>3.0545454545454369</c:v>
                </c:pt>
                <c:pt idx="672" formatCode="0.00">
                  <c:v>3.0590909090908913</c:v>
                </c:pt>
                <c:pt idx="673" formatCode="0.00">
                  <c:v>3.0636363636363457</c:v>
                </c:pt>
                <c:pt idx="674" formatCode="0.00">
                  <c:v>3.0681818181818001</c:v>
                </c:pt>
                <c:pt idx="675" formatCode="0.00">
                  <c:v>3.0727272727272545</c:v>
                </c:pt>
                <c:pt idx="676" formatCode="0.00">
                  <c:v>3.077272727272709</c:v>
                </c:pt>
                <c:pt idx="677" formatCode="0.00">
                  <c:v>3.0818181818181634</c:v>
                </c:pt>
                <c:pt idx="678" formatCode="0.00">
                  <c:v>3.0863636363636178</c:v>
                </c:pt>
                <c:pt idx="679" formatCode="0.00">
                  <c:v>3.0909090909090722</c:v>
                </c:pt>
                <c:pt idx="680" formatCode="0.00">
                  <c:v>3.0954545454545266</c:v>
                </c:pt>
                <c:pt idx="681" formatCode="0.00">
                  <c:v>3.099999999999981</c:v>
                </c:pt>
                <c:pt idx="682" formatCode="0.00">
                  <c:v>3.1045454545454354</c:v>
                </c:pt>
                <c:pt idx="683" formatCode="0.00">
                  <c:v>3.1090909090908898</c:v>
                </c:pt>
                <c:pt idx="684" formatCode="0.00">
                  <c:v>3.1136363636363442</c:v>
                </c:pt>
                <c:pt idx="685" formatCode="0.00">
                  <c:v>3.1181818181817986</c:v>
                </c:pt>
                <c:pt idx="686" formatCode="0.00">
                  <c:v>3.122727272727253</c:v>
                </c:pt>
                <c:pt idx="687" formatCode="0.00">
                  <c:v>3.1272727272727074</c:v>
                </c:pt>
                <c:pt idx="688" formatCode="0.00">
                  <c:v>3.1318181818181619</c:v>
                </c:pt>
                <c:pt idx="689" formatCode="0.00">
                  <c:v>3.1363636363636163</c:v>
                </c:pt>
                <c:pt idx="690" formatCode="0.00">
                  <c:v>3.1409090909090707</c:v>
                </c:pt>
                <c:pt idx="691" formatCode="0.00">
                  <c:v>3.1454545454545251</c:v>
                </c:pt>
                <c:pt idx="692" formatCode="0.00">
                  <c:v>3.1499999999999795</c:v>
                </c:pt>
                <c:pt idx="693" formatCode="0.00">
                  <c:v>3.1545454545454339</c:v>
                </c:pt>
                <c:pt idx="694" formatCode="0.00">
                  <c:v>3.1590909090908883</c:v>
                </c:pt>
                <c:pt idx="695" formatCode="0.00">
                  <c:v>3.1636363636363427</c:v>
                </c:pt>
                <c:pt idx="696" formatCode="0.00">
                  <c:v>3.1681818181817971</c:v>
                </c:pt>
                <c:pt idx="697" formatCode="0.00">
                  <c:v>3.1727272727272515</c:v>
                </c:pt>
                <c:pt idx="698" formatCode="0.00">
                  <c:v>3.1772727272727059</c:v>
                </c:pt>
                <c:pt idx="699" formatCode="0.00">
                  <c:v>3.1818181818181603</c:v>
                </c:pt>
                <c:pt idx="700" formatCode="0.00">
                  <c:v>3.1863636363636147</c:v>
                </c:pt>
                <c:pt idx="701" formatCode="0.00">
                  <c:v>3.1909090909090692</c:v>
                </c:pt>
                <c:pt idx="702" formatCode="0.00">
                  <c:v>3.1954545454545236</c:v>
                </c:pt>
                <c:pt idx="703" formatCode="0.00">
                  <c:v>3.199999999999978</c:v>
                </c:pt>
                <c:pt idx="704" formatCode="0.00">
                  <c:v>3.2045454545454324</c:v>
                </c:pt>
                <c:pt idx="705" formatCode="0.00">
                  <c:v>3.2090909090908868</c:v>
                </c:pt>
                <c:pt idx="706" formatCode="0.00">
                  <c:v>3.2136363636363412</c:v>
                </c:pt>
                <c:pt idx="707" formatCode="0.00">
                  <c:v>3.2181818181817956</c:v>
                </c:pt>
                <c:pt idx="708" formatCode="0.00">
                  <c:v>3.22272727272725</c:v>
                </c:pt>
                <c:pt idx="709" formatCode="0.00">
                  <c:v>3.2272727272727044</c:v>
                </c:pt>
                <c:pt idx="710" formatCode="0.00">
                  <c:v>3.2318181818181588</c:v>
                </c:pt>
                <c:pt idx="711" formatCode="0.00">
                  <c:v>3.2363636363636132</c:v>
                </c:pt>
                <c:pt idx="712" formatCode="0.00">
                  <c:v>3.2409090909090676</c:v>
                </c:pt>
                <c:pt idx="713" formatCode="0.00">
                  <c:v>3.2454545454545221</c:v>
                </c:pt>
                <c:pt idx="714" formatCode="0.00">
                  <c:v>3.2499999999999765</c:v>
                </c:pt>
                <c:pt idx="715" formatCode="0.00">
                  <c:v>3.2545454545454309</c:v>
                </c:pt>
                <c:pt idx="716" formatCode="0.00">
                  <c:v>3.2590909090908853</c:v>
                </c:pt>
                <c:pt idx="717" formatCode="0.00">
                  <c:v>3.2636363636363397</c:v>
                </c:pt>
                <c:pt idx="718" formatCode="0.00">
                  <c:v>3.2681818181817941</c:v>
                </c:pt>
                <c:pt idx="719" formatCode="0.00">
                  <c:v>3.2727272727272485</c:v>
                </c:pt>
                <c:pt idx="720" formatCode="0.00">
                  <c:v>3.2772727272727029</c:v>
                </c:pt>
                <c:pt idx="721" formatCode="0.00">
                  <c:v>3.2818181818181573</c:v>
                </c:pt>
                <c:pt idx="722" formatCode="0.00">
                  <c:v>3.2863636363636117</c:v>
                </c:pt>
                <c:pt idx="723" formatCode="0.00">
                  <c:v>3.2909090909090661</c:v>
                </c:pt>
                <c:pt idx="724" formatCode="0.00">
                  <c:v>3.2954545454545205</c:v>
                </c:pt>
                <c:pt idx="725" formatCode="0.00">
                  <c:v>3.299999999999975</c:v>
                </c:pt>
                <c:pt idx="726" formatCode="0.00">
                  <c:v>3.3045454545454294</c:v>
                </c:pt>
                <c:pt idx="727" formatCode="0.00">
                  <c:v>3.3090909090908838</c:v>
                </c:pt>
                <c:pt idx="728" formatCode="0.00">
                  <c:v>3.3136363636363382</c:v>
                </c:pt>
                <c:pt idx="729" formatCode="0.00">
                  <c:v>3.3181818181817926</c:v>
                </c:pt>
                <c:pt idx="730" formatCode="0.00">
                  <c:v>3.322727272727247</c:v>
                </c:pt>
                <c:pt idx="731" formatCode="0.00">
                  <c:v>3.3272727272727014</c:v>
                </c:pt>
                <c:pt idx="732" formatCode="0.00">
                  <c:v>3.3318181818181558</c:v>
                </c:pt>
                <c:pt idx="733" formatCode="0.00">
                  <c:v>3.3363636363636102</c:v>
                </c:pt>
                <c:pt idx="734" formatCode="0.00">
                  <c:v>3.3409090909090646</c:v>
                </c:pt>
                <c:pt idx="735" formatCode="0.00">
                  <c:v>3.345454545454519</c:v>
                </c:pt>
                <c:pt idx="736" formatCode="0.00">
                  <c:v>3.3499999999999734</c:v>
                </c:pt>
                <c:pt idx="737" formatCode="0.00">
                  <c:v>3.3545454545454279</c:v>
                </c:pt>
                <c:pt idx="738" formatCode="0.00">
                  <c:v>3.3590909090908823</c:v>
                </c:pt>
                <c:pt idx="739" formatCode="0.00">
                  <c:v>3.3636363636363367</c:v>
                </c:pt>
                <c:pt idx="740" formatCode="0.00">
                  <c:v>3.3681818181817911</c:v>
                </c:pt>
                <c:pt idx="741" formatCode="0.00">
                  <c:v>3.3727272727272455</c:v>
                </c:pt>
                <c:pt idx="742" formatCode="0.00">
                  <c:v>3.3772727272726999</c:v>
                </c:pt>
                <c:pt idx="743" formatCode="0.00">
                  <c:v>3.3818181818181543</c:v>
                </c:pt>
                <c:pt idx="744" formatCode="0.00">
                  <c:v>3.3863636363636087</c:v>
                </c:pt>
                <c:pt idx="745" formatCode="0.00">
                  <c:v>3.3909090909090631</c:v>
                </c:pt>
                <c:pt idx="746" formatCode="0.00">
                  <c:v>3.3954545454545175</c:v>
                </c:pt>
                <c:pt idx="747" formatCode="0.00">
                  <c:v>3.3999999999999719</c:v>
                </c:pt>
                <c:pt idx="748" formatCode="0.00">
                  <c:v>3.4045454545454263</c:v>
                </c:pt>
                <c:pt idx="749" formatCode="0.00">
                  <c:v>3.4090909090908807</c:v>
                </c:pt>
                <c:pt idx="750" formatCode="0.00">
                  <c:v>3.4136363636363352</c:v>
                </c:pt>
                <c:pt idx="751" formatCode="0.00">
                  <c:v>3.4181818181817896</c:v>
                </c:pt>
                <c:pt idx="752" formatCode="0.00">
                  <c:v>3.422727272727244</c:v>
                </c:pt>
                <c:pt idx="753" formatCode="0.00">
                  <c:v>3.4272727272726984</c:v>
                </c:pt>
                <c:pt idx="754" formatCode="0.00">
                  <c:v>3.4318181818181528</c:v>
                </c:pt>
                <c:pt idx="755" formatCode="0.00">
                  <c:v>3.4363636363636072</c:v>
                </c:pt>
                <c:pt idx="756" formatCode="0.00">
                  <c:v>3.4409090909090616</c:v>
                </c:pt>
                <c:pt idx="757" formatCode="0.00">
                  <c:v>3.445454545454516</c:v>
                </c:pt>
                <c:pt idx="758" formatCode="0.00">
                  <c:v>3.4499999999999704</c:v>
                </c:pt>
                <c:pt idx="759" formatCode="0.00">
                  <c:v>3.4545454545454248</c:v>
                </c:pt>
                <c:pt idx="760" formatCode="0.00">
                  <c:v>3.4590909090908792</c:v>
                </c:pt>
                <c:pt idx="761" formatCode="0.00">
                  <c:v>3.4636363636363336</c:v>
                </c:pt>
                <c:pt idx="762" formatCode="0.00">
                  <c:v>3.4681818181817881</c:v>
                </c:pt>
                <c:pt idx="763" formatCode="0.00">
                  <c:v>3.4727272727272425</c:v>
                </c:pt>
                <c:pt idx="764" formatCode="0.00">
                  <c:v>3.4772727272726969</c:v>
                </c:pt>
                <c:pt idx="765" formatCode="0.00">
                  <c:v>3.4818181818181513</c:v>
                </c:pt>
                <c:pt idx="766" formatCode="0.00">
                  <c:v>3.4863636363636057</c:v>
                </c:pt>
                <c:pt idx="767" formatCode="0.00">
                  <c:v>3.4909090909090601</c:v>
                </c:pt>
                <c:pt idx="768" formatCode="0.00">
                  <c:v>3.4954545454545145</c:v>
                </c:pt>
                <c:pt idx="769" formatCode="0.00">
                  <c:v>3.4999999999999689</c:v>
                </c:pt>
                <c:pt idx="770" formatCode="0.00">
                  <c:v>3.5045454545454233</c:v>
                </c:pt>
                <c:pt idx="771" formatCode="0.00">
                  <c:v>3.5090909090908777</c:v>
                </c:pt>
                <c:pt idx="772" formatCode="0.00">
                  <c:v>3.5136363636363321</c:v>
                </c:pt>
                <c:pt idx="773" formatCode="0.00">
                  <c:v>3.5181818181817865</c:v>
                </c:pt>
                <c:pt idx="774" formatCode="0.00">
                  <c:v>3.522727272727241</c:v>
                </c:pt>
                <c:pt idx="775" formatCode="0.00">
                  <c:v>3.5272727272726954</c:v>
                </c:pt>
                <c:pt idx="776" formatCode="0.00">
                  <c:v>3.5318181818181498</c:v>
                </c:pt>
                <c:pt idx="777" formatCode="0.00">
                  <c:v>3.5363636363636042</c:v>
                </c:pt>
                <c:pt idx="778" formatCode="0.00">
                  <c:v>3.5409090909090586</c:v>
                </c:pt>
                <c:pt idx="779" formatCode="0.00">
                  <c:v>3.545454545454513</c:v>
                </c:pt>
                <c:pt idx="780" formatCode="0.00">
                  <c:v>3.5499999999999674</c:v>
                </c:pt>
                <c:pt idx="781" formatCode="0.00">
                  <c:v>3.5545454545454218</c:v>
                </c:pt>
                <c:pt idx="782" formatCode="0.00">
                  <c:v>3.5590909090908762</c:v>
                </c:pt>
                <c:pt idx="783" formatCode="0.00">
                  <c:v>3.5636363636363306</c:v>
                </c:pt>
                <c:pt idx="784" formatCode="0.00">
                  <c:v>3.568181818181785</c:v>
                </c:pt>
                <c:pt idx="785" formatCode="0.00">
                  <c:v>3.5727272727272394</c:v>
                </c:pt>
                <c:pt idx="786" formatCode="0.00">
                  <c:v>3.5772727272726939</c:v>
                </c:pt>
                <c:pt idx="787" formatCode="0.00">
                  <c:v>3.5818181818181483</c:v>
                </c:pt>
                <c:pt idx="788" formatCode="0.00">
                  <c:v>3.5863636363636027</c:v>
                </c:pt>
                <c:pt idx="789" formatCode="0.00">
                  <c:v>3.5909090909090571</c:v>
                </c:pt>
                <c:pt idx="790" formatCode="0.00">
                  <c:v>3.5954545454545115</c:v>
                </c:pt>
                <c:pt idx="791" formatCode="0.00">
                  <c:v>3.5999999999999659</c:v>
                </c:pt>
                <c:pt idx="792" formatCode="0.00">
                  <c:v>3.6045454545454203</c:v>
                </c:pt>
                <c:pt idx="793" formatCode="0.00">
                  <c:v>3.6090909090908747</c:v>
                </c:pt>
                <c:pt idx="794" formatCode="0.00">
                  <c:v>3.6136363636363291</c:v>
                </c:pt>
                <c:pt idx="795" formatCode="0.00">
                  <c:v>3.6181818181817835</c:v>
                </c:pt>
                <c:pt idx="796" formatCode="0.00">
                  <c:v>3.6227272727272379</c:v>
                </c:pt>
                <c:pt idx="797" formatCode="0.00">
                  <c:v>3.6272727272726923</c:v>
                </c:pt>
                <c:pt idx="798" formatCode="0.00">
                  <c:v>3.6318181818181468</c:v>
                </c:pt>
                <c:pt idx="799" formatCode="0.00">
                  <c:v>3.6363636363636012</c:v>
                </c:pt>
                <c:pt idx="800" formatCode="0.00">
                  <c:v>3.6409090909090556</c:v>
                </c:pt>
                <c:pt idx="801" formatCode="0.00">
                  <c:v>3.64545454545451</c:v>
                </c:pt>
                <c:pt idx="802" formatCode="0.00">
                  <c:v>3.6499999999999644</c:v>
                </c:pt>
                <c:pt idx="803" formatCode="0.00">
                  <c:v>3.6545454545454188</c:v>
                </c:pt>
                <c:pt idx="804" formatCode="0.00">
                  <c:v>3.6590909090908732</c:v>
                </c:pt>
                <c:pt idx="805" formatCode="0.00">
                  <c:v>3.6636363636363276</c:v>
                </c:pt>
                <c:pt idx="806" formatCode="0.00">
                  <c:v>3.668181818181782</c:v>
                </c:pt>
                <c:pt idx="807" formatCode="0.00">
                  <c:v>3.6727272727272364</c:v>
                </c:pt>
                <c:pt idx="808" formatCode="0.00">
                  <c:v>3.6772727272726908</c:v>
                </c:pt>
                <c:pt idx="809" formatCode="0.00">
                  <c:v>3.6818181818181452</c:v>
                </c:pt>
                <c:pt idx="810" formatCode="0.00">
                  <c:v>3.6863636363635996</c:v>
                </c:pt>
                <c:pt idx="811" formatCode="0.00">
                  <c:v>3.6909090909090541</c:v>
                </c:pt>
                <c:pt idx="812" formatCode="0.00">
                  <c:v>3.6954545454545085</c:v>
                </c:pt>
                <c:pt idx="813" formatCode="0.00">
                  <c:v>3.6999999999999629</c:v>
                </c:pt>
                <c:pt idx="814" formatCode="0.00">
                  <c:v>3.7045454545454173</c:v>
                </c:pt>
                <c:pt idx="815" formatCode="0.00">
                  <c:v>3.7090909090908717</c:v>
                </c:pt>
                <c:pt idx="816" formatCode="0.00">
                  <c:v>3.7136363636363261</c:v>
                </c:pt>
                <c:pt idx="817" formatCode="0.00">
                  <c:v>3.7181818181817805</c:v>
                </c:pt>
                <c:pt idx="818" formatCode="0.00">
                  <c:v>3.7227272727272349</c:v>
                </c:pt>
                <c:pt idx="819" formatCode="0.00">
                  <c:v>3.7272727272726893</c:v>
                </c:pt>
                <c:pt idx="820" formatCode="0.00">
                  <c:v>3.7318181818181437</c:v>
                </c:pt>
                <c:pt idx="821" formatCode="0.00">
                  <c:v>3.7363636363635981</c:v>
                </c:pt>
                <c:pt idx="822" formatCode="0.00">
                  <c:v>3.7409090909090525</c:v>
                </c:pt>
                <c:pt idx="823" formatCode="0.00">
                  <c:v>3.745454545454507</c:v>
                </c:pt>
                <c:pt idx="824" formatCode="0.00">
                  <c:v>3.7499999999999614</c:v>
                </c:pt>
                <c:pt idx="825" formatCode="0.00">
                  <c:v>3.7545454545454158</c:v>
                </c:pt>
                <c:pt idx="826" formatCode="0.00">
                  <c:v>3.7590909090908702</c:v>
                </c:pt>
                <c:pt idx="827" formatCode="0.00">
                  <c:v>3.7636363636363246</c:v>
                </c:pt>
                <c:pt idx="828" formatCode="0.00">
                  <c:v>3.768181818181779</c:v>
                </c:pt>
                <c:pt idx="829" formatCode="0.00">
                  <c:v>3.7727272727272334</c:v>
                </c:pt>
                <c:pt idx="830" formatCode="0.00">
                  <c:v>3.7772727272726878</c:v>
                </c:pt>
                <c:pt idx="831" formatCode="0.00">
                  <c:v>3.7818181818181422</c:v>
                </c:pt>
                <c:pt idx="832" formatCode="0.00">
                  <c:v>3.7863636363635966</c:v>
                </c:pt>
                <c:pt idx="833" formatCode="0.00">
                  <c:v>3.790909090909051</c:v>
                </c:pt>
                <c:pt idx="834" formatCode="0.00">
                  <c:v>3.7954545454545054</c:v>
                </c:pt>
                <c:pt idx="835" formatCode="0.00">
                  <c:v>3.7999999999999599</c:v>
                </c:pt>
                <c:pt idx="836" formatCode="0.00">
                  <c:v>3.8045454545454143</c:v>
                </c:pt>
                <c:pt idx="837" formatCode="0.00">
                  <c:v>3.8090909090908687</c:v>
                </c:pt>
                <c:pt idx="838" formatCode="0.00">
                  <c:v>3.8136363636363231</c:v>
                </c:pt>
                <c:pt idx="839" formatCode="0.00">
                  <c:v>3.8181818181817775</c:v>
                </c:pt>
                <c:pt idx="840" formatCode="0.00">
                  <c:v>3.8227272727272319</c:v>
                </c:pt>
                <c:pt idx="841" formatCode="0.00">
                  <c:v>3.8272727272726863</c:v>
                </c:pt>
                <c:pt idx="842" formatCode="0.00">
                  <c:v>3.8318181818181407</c:v>
                </c:pt>
                <c:pt idx="843" formatCode="0.00">
                  <c:v>3.8363636363635951</c:v>
                </c:pt>
                <c:pt idx="844" formatCode="0.00">
                  <c:v>3.8409090909090495</c:v>
                </c:pt>
                <c:pt idx="845" formatCode="0.00">
                  <c:v>3.8454545454545039</c:v>
                </c:pt>
                <c:pt idx="846" formatCode="0.00">
                  <c:v>3.8499999999999583</c:v>
                </c:pt>
                <c:pt idx="847" formatCode="0.00">
                  <c:v>3.8545454545454128</c:v>
                </c:pt>
                <c:pt idx="848" formatCode="0.00">
                  <c:v>3.8590909090908672</c:v>
                </c:pt>
                <c:pt idx="849" formatCode="0.00">
                  <c:v>3.8636363636363216</c:v>
                </c:pt>
                <c:pt idx="850" formatCode="0.00">
                  <c:v>3.868181818181776</c:v>
                </c:pt>
                <c:pt idx="851" formatCode="0.00">
                  <c:v>3.8727272727272304</c:v>
                </c:pt>
                <c:pt idx="852" formatCode="0.00">
                  <c:v>3.8772727272726848</c:v>
                </c:pt>
                <c:pt idx="853" formatCode="0.00">
                  <c:v>3.8818181818181392</c:v>
                </c:pt>
                <c:pt idx="854" formatCode="0.00">
                  <c:v>3.8863636363635936</c:v>
                </c:pt>
                <c:pt idx="855" formatCode="0.00">
                  <c:v>3.890909090909048</c:v>
                </c:pt>
                <c:pt idx="856" formatCode="0.00">
                  <c:v>3.8954545454545024</c:v>
                </c:pt>
                <c:pt idx="857" formatCode="0.00">
                  <c:v>3.8999999999999568</c:v>
                </c:pt>
                <c:pt idx="858" formatCode="0.00">
                  <c:v>3.9045454545454112</c:v>
                </c:pt>
                <c:pt idx="859" formatCode="0.00">
                  <c:v>3.9090909090908657</c:v>
                </c:pt>
                <c:pt idx="860" formatCode="0.00">
                  <c:v>3.9136363636363201</c:v>
                </c:pt>
                <c:pt idx="861" formatCode="0.00">
                  <c:v>3.9181818181817745</c:v>
                </c:pt>
                <c:pt idx="862" formatCode="0.00">
                  <c:v>3.9227272727272289</c:v>
                </c:pt>
                <c:pt idx="863" formatCode="0.00">
                  <c:v>3.9272727272726833</c:v>
                </c:pt>
                <c:pt idx="864" formatCode="0.00">
                  <c:v>3.9318181818181377</c:v>
                </c:pt>
                <c:pt idx="865" formatCode="0.00">
                  <c:v>3.9363636363635921</c:v>
                </c:pt>
                <c:pt idx="866" formatCode="0.00">
                  <c:v>3.9409090909090465</c:v>
                </c:pt>
                <c:pt idx="867" formatCode="0.00">
                  <c:v>3.9454545454545009</c:v>
                </c:pt>
                <c:pt idx="868" formatCode="0.00">
                  <c:v>3.9499999999999553</c:v>
                </c:pt>
                <c:pt idx="869" formatCode="0.00">
                  <c:v>3.9545454545454097</c:v>
                </c:pt>
                <c:pt idx="870" formatCode="0.00">
                  <c:v>3.9590909090908641</c:v>
                </c:pt>
                <c:pt idx="871" formatCode="0.00">
                  <c:v>3.9636363636363185</c:v>
                </c:pt>
                <c:pt idx="872" formatCode="0.00">
                  <c:v>3.968181818181773</c:v>
                </c:pt>
                <c:pt idx="873" formatCode="0.00">
                  <c:v>3.9727272727272274</c:v>
                </c:pt>
                <c:pt idx="874" formatCode="0.00">
                  <c:v>3.9772727272726818</c:v>
                </c:pt>
                <c:pt idx="875" formatCode="0.00">
                  <c:v>3.9818181818181362</c:v>
                </c:pt>
                <c:pt idx="876" formatCode="0.00">
                  <c:v>3.9863636363635906</c:v>
                </c:pt>
                <c:pt idx="877" formatCode="0.00">
                  <c:v>3.990909090909045</c:v>
                </c:pt>
                <c:pt idx="878" formatCode="0.00">
                  <c:v>3.9954545454544994</c:v>
                </c:pt>
              </c:numCache>
            </c:numRef>
          </c:cat>
          <c:val>
            <c:numRef>
              <c:f>'35lm 2-19'!$E$4:$E$882</c:f>
              <c:numCache>
                <c:formatCode>General</c:formatCode>
                <c:ptCount val="879"/>
                <c:pt idx="0">
                  <c:v>8.4821428571428559</c:v>
                </c:pt>
                <c:pt idx="1">
                  <c:v>6.9196428571428568</c:v>
                </c:pt>
                <c:pt idx="2">
                  <c:v>6.3616071428571423</c:v>
                </c:pt>
                <c:pt idx="3">
                  <c:v>7.4776785714285703</c:v>
                </c:pt>
                <c:pt idx="4">
                  <c:v>8.3705357142857135</c:v>
                </c:pt>
                <c:pt idx="5">
                  <c:v>9.0401785714285712</c:v>
                </c:pt>
                <c:pt idx="6">
                  <c:v>9.5982142857142847</c:v>
                </c:pt>
                <c:pt idx="7">
                  <c:v>10.044642857142856</c:v>
                </c:pt>
                <c:pt idx="8">
                  <c:v>10.156249999999998</c:v>
                </c:pt>
                <c:pt idx="9">
                  <c:v>10.267857142857142</c:v>
                </c:pt>
                <c:pt idx="10">
                  <c:v>9.8214285714285712</c:v>
                </c:pt>
                <c:pt idx="11">
                  <c:v>8.8169642857142847</c:v>
                </c:pt>
                <c:pt idx="12">
                  <c:v>7.8124999999999991</c:v>
                </c:pt>
                <c:pt idx="13">
                  <c:v>6.3616071428571423</c:v>
                </c:pt>
                <c:pt idx="14">
                  <c:v>5.5803571428571423</c:v>
                </c:pt>
                <c:pt idx="15">
                  <c:v>5.4687499999999991</c:v>
                </c:pt>
                <c:pt idx="16">
                  <c:v>5.8035714285714279</c:v>
                </c:pt>
                <c:pt idx="17">
                  <c:v>6.1383928571428568</c:v>
                </c:pt>
                <c:pt idx="18">
                  <c:v>6.9196428571428568</c:v>
                </c:pt>
                <c:pt idx="19">
                  <c:v>7.5892857142857135</c:v>
                </c:pt>
                <c:pt idx="20">
                  <c:v>8.147321428571427</c:v>
                </c:pt>
                <c:pt idx="21">
                  <c:v>8.4821428571428559</c:v>
                </c:pt>
                <c:pt idx="22">
                  <c:v>8.7053571428571423</c:v>
                </c:pt>
                <c:pt idx="23">
                  <c:v>8.7053571428571423</c:v>
                </c:pt>
                <c:pt idx="24">
                  <c:v>8.4821428571428559</c:v>
                </c:pt>
                <c:pt idx="25">
                  <c:v>8.2589285714285712</c:v>
                </c:pt>
                <c:pt idx="26">
                  <c:v>7.4776785714285703</c:v>
                </c:pt>
                <c:pt idx="27">
                  <c:v>6.9196428571428568</c:v>
                </c:pt>
                <c:pt idx="28">
                  <c:v>6.3616071428571423</c:v>
                </c:pt>
                <c:pt idx="29">
                  <c:v>5.5803571428571423</c:v>
                </c:pt>
                <c:pt idx="30">
                  <c:v>5.5803571428571423</c:v>
                </c:pt>
                <c:pt idx="31">
                  <c:v>5.5803571428571423</c:v>
                </c:pt>
                <c:pt idx="32">
                  <c:v>6.0267857142857135</c:v>
                </c:pt>
                <c:pt idx="33">
                  <c:v>6.6964285714285712</c:v>
                </c:pt>
                <c:pt idx="34">
                  <c:v>7.3660714285714279</c:v>
                </c:pt>
                <c:pt idx="35">
                  <c:v>7.9241071428571423</c:v>
                </c:pt>
                <c:pt idx="36">
                  <c:v>8.59375</c:v>
                </c:pt>
                <c:pt idx="37">
                  <c:v>9.1517857142857135</c:v>
                </c:pt>
                <c:pt idx="38">
                  <c:v>9.5982142857142847</c:v>
                </c:pt>
                <c:pt idx="39">
                  <c:v>9.8214285714285712</c:v>
                </c:pt>
                <c:pt idx="40">
                  <c:v>9.8214285714285712</c:v>
                </c:pt>
                <c:pt idx="41">
                  <c:v>9.8214285714285712</c:v>
                </c:pt>
                <c:pt idx="42">
                  <c:v>9.709821428571427</c:v>
                </c:pt>
                <c:pt idx="43">
                  <c:v>9.3749999999999982</c:v>
                </c:pt>
                <c:pt idx="44">
                  <c:v>9.0401785714285712</c:v>
                </c:pt>
                <c:pt idx="45">
                  <c:v>8.3705357142857135</c:v>
                </c:pt>
                <c:pt idx="46">
                  <c:v>7.7008928571428568</c:v>
                </c:pt>
                <c:pt idx="47">
                  <c:v>7.1428571428571423</c:v>
                </c:pt>
                <c:pt idx="48">
                  <c:v>6.4732142857142847</c:v>
                </c:pt>
                <c:pt idx="49">
                  <c:v>6.0267857142857135</c:v>
                </c:pt>
                <c:pt idx="50">
                  <c:v>5.8035714285714279</c:v>
                </c:pt>
                <c:pt idx="51">
                  <c:v>5.8035714285714279</c:v>
                </c:pt>
                <c:pt idx="52">
                  <c:v>5.9151785714285712</c:v>
                </c:pt>
                <c:pt idx="53">
                  <c:v>6.2499999999999991</c:v>
                </c:pt>
                <c:pt idx="54">
                  <c:v>6.4732142857142847</c:v>
                </c:pt>
                <c:pt idx="55">
                  <c:v>6.8080357142857135</c:v>
                </c:pt>
                <c:pt idx="56">
                  <c:v>7.0312499999999991</c:v>
                </c:pt>
                <c:pt idx="57">
                  <c:v>7.1428571428571423</c:v>
                </c:pt>
                <c:pt idx="58">
                  <c:v>7.2544642857142847</c:v>
                </c:pt>
                <c:pt idx="59">
                  <c:v>7.5892857142857135</c:v>
                </c:pt>
                <c:pt idx="60">
                  <c:v>7.8124999999999991</c:v>
                </c:pt>
                <c:pt idx="61">
                  <c:v>8.0357142857142847</c:v>
                </c:pt>
                <c:pt idx="62">
                  <c:v>8.0357142857142847</c:v>
                </c:pt>
                <c:pt idx="63">
                  <c:v>8.0357142857142847</c:v>
                </c:pt>
                <c:pt idx="64">
                  <c:v>7.8124999999999991</c:v>
                </c:pt>
                <c:pt idx="65">
                  <c:v>7.2544642857142847</c:v>
                </c:pt>
                <c:pt idx="66">
                  <c:v>6.6964285714285712</c:v>
                </c:pt>
                <c:pt idx="67">
                  <c:v>6.1383928571428568</c:v>
                </c:pt>
                <c:pt idx="68">
                  <c:v>5.8035714285714279</c:v>
                </c:pt>
                <c:pt idx="69">
                  <c:v>5.5803571428571423</c:v>
                </c:pt>
                <c:pt idx="70">
                  <c:v>6.1383928571428568</c:v>
                </c:pt>
                <c:pt idx="71">
                  <c:v>6.6964285714285712</c:v>
                </c:pt>
                <c:pt idx="72">
                  <c:v>7.3660714285714279</c:v>
                </c:pt>
                <c:pt idx="73">
                  <c:v>7.8124999999999991</c:v>
                </c:pt>
                <c:pt idx="74">
                  <c:v>7.9241071428571423</c:v>
                </c:pt>
                <c:pt idx="75">
                  <c:v>7.4776785714285703</c:v>
                </c:pt>
                <c:pt idx="76">
                  <c:v>7.1428571428571423</c:v>
                </c:pt>
                <c:pt idx="77">
                  <c:v>6.6964285714285712</c:v>
                </c:pt>
                <c:pt idx="78">
                  <c:v>6.4732142857142847</c:v>
                </c:pt>
                <c:pt idx="79">
                  <c:v>6.0267857142857135</c:v>
                </c:pt>
                <c:pt idx="80">
                  <c:v>5.6919642857142856</c:v>
                </c:pt>
                <c:pt idx="81">
                  <c:v>5.6919642857142856</c:v>
                </c:pt>
                <c:pt idx="82">
                  <c:v>6.0267857142857135</c:v>
                </c:pt>
                <c:pt idx="83">
                  <c:v>6.4732142857142847</c:v>
                </c:pt>
                <c:pt idx="84">
                  <c:v>6.8080357142857135</c:v>
                </c:pt>
                <c:pt idx="85">
                  <c:v>6.9196428571428568</c:v>
                </c:pt>
                <c:pt idx="86">
                  <c:v>6.9196428571428568</c:v>
                </c:pt>
                <c:pt idx="87">
                  <c:v>6.5848214285714279</c:v>
                </c:pt>
                <c:pt idx="88">
                  <c:v>6.1383928571428568</c:v>
                </c:pt>
                <c:pt idx="89">
                  <c:v>5.6919642857142856</c:v>
                </c:pt>
                <c:pt idx="90">
                  <c:v>5.5803571428571423</c:v>
                </c:pt>
                <c:pt idx="91">
                  <c:v>5.8035714285714279</c:v>
                </c:pt>
                <c:pt idx="92">
                  <c:v>6.1383928571428568</c:v>
                </c:pt>
                <c:pt idx="93">
                  <c:v>6.4732142857142847</c:v>
                </c:pt>
                <c:pt idx="94">
                  <c:v>6.6964285714285712</c:v>
                </c:pt>
                <c:pt idx="95">
                  <c:v>6.6964285714285712</c:v>
                </c:pt>
                <c:pt idx="96">
                  <c:v>6.4732142857142847</c:v>
                </c:pt>
                <c:pt idx="97">
                  <c:v>6.0267857142857135</c:v>
                </c:pt>
                <c:pt idx="98">
                  <c:v>5.8035714285714279</c:v>
                </c:pt>
                <c:pt idx="99">
                  <c:v>5.9151785714285712</c:v>
                </c:pt>
                <c:pt idx="100">
                  <c:v>6.2499999999999991</c:v>
                </c:pt>
                <c:pt idx="101">
                  <c:v>6.4732142857142847</c:v>
                </c:pt>
                <c:pt idx="102">
                  <c:v>6.4732142857142847</c:v>
                </c:pt>
                <c:pt idx="103">
                  <c:v>6.2499999999999991</c:v>
                </c:pt>
                <c:pt idx="104">
                  <c:v>5.9151785714285712</c:v>
                </c:pt>
                <c:pt idx="105">
                  <c:v>6.1383928571428568</c:v>
                </c:pt>
                <c:pt idx="106">
                  <c:v>6.4732142857142847</c:v>
                </c:pt>
                <c:pt idx="107">
                  <c:v>6.9196428571428568</c:v>
                </c:pt>
                <c:pt idx="108">
                  <c:v>6.8080357142857135</c:v>
                </c:pt>
                <c:pt idx="109">
                  <c:v>6.6964285714285712</c:v>
                </c:pt>
                <c:pt idx="110">
                  <c:v>6.6964285714285712</c:v>
                </c:pt>
                <c:pt idx="111">
                  <c:v>6.8080357142857135</c:v>
                </c:pt>
                <c:pt idx="112">
                  <c:v>6.6964285714285712</c:v>
                </c:pt>
                <c:pt idx="113">
                  <c:v>6.0267857142857135</c:v>
                </c:pt>
                <c:pt idx="114">
                  <c:v>5.3571428571428568</c:v>
                </c:pt>
                <c:pt idx="115">
                  <c:v>5.5803571428571423</c:v>
                </c:pt>
                <c:pt idx="116">
                  <c:v>6.2499999999999991</c:v>
                </c:pt>
                <c:pt idx="117">
                  <c:v>6.8080357142857135</c:v>
                </c:pt>
                <c:pt idx="118">
                  <c:v>6.9196428571428568</c:v>
                </c:pt>
                <c:pt idx="119">
                  <c:v>6.8080357142857135</c:v>
                </c:pt>
                <c:pt idx="120">
                  <c:v>7.0312499999999991</c:v>
                </c:pt>
                <c:pt idx="121">
                  <c:v>7.3660714285714279</c:v>
                </c:pt>
                <c:pt idx="122">
                  <c:v>7.8124999999999991</c:v>
                </c:pt>
                <c:pt idx="123">
                  <c:v>7.5892857142857135</c:v>
                </c:pt>
                <c:pt idx="124">
                  <c:v>7.3660714285714279</c:v>
                </c:pt>
                <c:pt idx="125">
                  <c:v>7.3660714285714279</c:v>
                </c:pt>
                <c:pt idx="126">
                  <c:v>7.5892857142857135</c:v>
                </c:pt>
                <c:pt idx="127">
                  <c:v>7.1428571428571423</c:v>
                </c:pt>
                <c:pt idx="128">
                  <c:v>6.3616071428571423</c:v>
                </c:pt>
                <c:pt idx="129">
                  <c:v>6.1383928571428568</c:v>
                </c:pt>
                <c:pt idx="130">
                  <c:v>6.0267857142857135</c:v>
                </c:pt>
                <c:pt idx="131">
                  <c:v>5.6919642857142856</c:v>
                </c:pt>
                <c:pt idx="132">
                  <c:v>5.3571428571428568</c:v>
                </c:pt>
                <c:pt idx="133">
                  <c:v>5.9151785714285712</c:v>
                </c:pt>
                <c:pt idx="134">
                  <c:v>6.5848214285714279</c:v>
                </c:pt>
                <c:pt idx="135">
                  <c:v>6.4732142857142847</c:v>
                </c:pt>
                <c:pt idx="136">
                  <c:v>6.6964285714285712</c:v>
                </c:pt>
                <c:pt idx="137">
                  <c:v>6.9196428571428568</c:v>
                </c:pt>
                <c:pt idx="138">
                  <c:v>6.9196428571428568</c:v>
                </c:pt>
                <c:pt idx="139">
                  <c:v>6.4732142857142847</c:v>
                </c:pt>
                <c:pt idx="140">
                  <c:v>6.0267857142857135</c:v>
                </c:pt>
                <c:pt idx="141">
                  <c:v>5.8035714285714279</c:v>
                </c:pt>
                <c:pt idx="142">
                  <c:v>5.8035714285714279</c:v>
                </c:pt>
                <c:pt idx="143">
                  <c:v>5.9151785714285712</c:v>
                </c:pt>
                <c:pt idx="144">
                  <c:v>5.8035714285714279</c:v>
                </c:pt>
                <c:pt idx="145">
                  <c:v>6.4732142857142847</c:v>
                </c:pt>
                <c:pt idx="146">
                  <c:v>6.6964285714285712</c:v>
                </c:pt>
                <c:pt idx="147">
                  <c:v>6.6964285714285712</c:v>
                </c:pt>
                <c:pt idx="148">
                  <c:v>6.4732142857142847</c:v>
                </c:pt>
                <c:pt idx="149">
                  <c:v>6.4732142857142847</c:v>
                </c:pt>
                <c:pt idx="150">
                  <c:v>6.5848214285714279</c:v>
                </c:pt>
                <c:pt idx="151">
                  <c:v>6.4732142857142847</c:v>
                </c:pt>
                <c:pt idx="152">
                  <c:v>6.2499999999999991</c:v>
                </c:pt>
                <c:pt idx="153">
                  <c:v>5.6919642857142856</c:v>
                </c:pt>
                <c:pt idx="154">
                  <c:v>5.6919642857142856</c:v>
                </c:pt>
                <c:pt idx="155">
                  <c:v>5.8035714285714279</c:v>
                </c:pt>
                <c:pt idx="156">
                  <c:v>6.0267857142857135</c:v>
                </c:pt>
                <c:pt idx="157">
                  <c:v>6.0267857142857135</c:v>
                </c:pt>
                <c:pt idx="158">
                  <c:v>5.8035714285714279</c:v>
                </c:pt>
                <c:pt idx="159">
                  <c:v>5.8035714285714279</c:v>
                </c:pt>
                <c:pt idx="160">
                  <c:v>6.1383928571428568</c:v>
                </c:pt>
                <c:pt idx="161">
                  <c:v>6.6964285714285712</c:v>
                </c:pt>
                <c:pt idx="162">
                  <c:v>6.6964285714285712</c:v>
                </c:pt>
                <c:pt idx="163">
                  <c:v>6.6964285714285712</c:v>
                </c:pt>
                <c:pt idx="164">
                  <c:v>6.6964285714285712</c:v>
                </c:pt>
                <c:pt idx="165">
                  <c:v>6.6964285714285712</c:v>
                </c:pt>
                <c:pt idx="166">
                  <c:v>6.1383928571428568</c:v>
                </c:pt>
                <c:pt idx="167">
                  <c:v>5.4687499999999991</c:v>
                </c:pt>
                <c:pt idx="168">
                  <c:v>5.2455357142857135</c:v>
                </c:pt>
                <c:pt idx="169">
                  <c:v>5.9151785714285712</c:v>
                </c:pt>
                <c:pt idx="170">
                  <c:v>6.6964285714285712</c:v>
                </c:pt>
                <c:pt idx="171">
                  <c:v>7.2544642857142847</c:v>
                </c:pt>
                <c:pt idx="172">
                  <c:v>7.5892857142857135</c:v>
                </c:pt>
                <c:pt idx="173">
                  <c:v>8.2589285714285712</c:v>
                </c:pt>
                <c:pt idx="174">
                  <c:v>8.7053571428571423</c:v>
                </c:pt>
                <c:pt idx="175">
                  <c:v>8.8169642857142847</c:v>
                </c:pt>
                <c:pt idx="176">
                  <c:v>8.59375</c:v>
                </c:pt>
                <c:pt idx="177">
                  <c:v>8.2589285714285712</c:v>
                </c:pt>
                <c:pt idx="178">
                  <c:v>7.8124999999999991</c:v>
                </c:pt>
                <c:pt idx="179">
                  <c:v>7.2544642857142847</c:v>
                </c:pt>
                <c:pt idx="180">
                  <c:v>6.2499999999999991</c:v>
                </c:pt>
                <c:pt idx="181">
                  <c:v>5.8035714285714279</c:v>
                </c:pt>
                <c:pt idx="182">
                  <c:v>6.5848214285714279</c:v>
                </c:pt>
                <c:pt idx="183">
                  <c:v>7.4776785714285703</c:v>
                </c:pt>
                <c:pt idx="184">
                  <c:v>8.3705357142857135</c:v>
                </c:pt>
                <c:pt idx="185">
                  <c:v>8.8169642857142847</c:v>
                </c:pt>
                <c:pt idx="186">
                  <c:v>8.928571428571427</c:v>
                </c:pt>
                <c:pt idx="187">
                  <c:v>8.7053571428571423</c:v>
                </c:pt>
                <c:pt idx="188">
                  <c:v>8.2589285714285712</c:v>
                </c:pt>
                <c:pt idx="189">
                  <c:v>7.8124999999999991</c:v>
                </c:pt>
                <c:pt idx="190">
                  <c:v>7.1428571428571423</c:v>
                </c:pt>
                <c:pt idx="191">
                  <c:v>6.8080357142857135</c:v>
                </c:pt>
                <c:pt idx="192">
                  <c:v>6.0267857142857135</c:v>
                </c:pt>
                <c:pt idx="193">
                  <c:v>5.2455357142857135</c:v>
                </c:pt>
                <c:pt idx="194">
                  <c:v>5.2455357142857135</c:v>
                </c:pt>
                <c:pt idx="195">
                  <c:v>6.0267857142857135</c:v>
                </c:pt>
                <c:pt idx="196">
                  <c:v>7.1428571428571423</c:v>
                </c:pt>
                <c:pt idx="197">
                  <c:v>8.0357142857142847</c:v>
                </c:pt>
                <c:pt idx="198">
                  <c:v>8.59375</c:v>
                </c:pt>
                <c:pt idx="199">
                  <c:v>9.0401785714285712</c:v>
                </c:pt>
                <c:pt idx="200">
                  <c:v>9.2633928571428559</c:v>
                </c:pt>
                <c:pt idx="201">
                  <c:v>8.8169642857142847</c:v>
                </c:pt>
                <c:pt idx="202">
                  <c:v>8.0357142857142847</c:v>
                </c:pt>
                <c:pt idx="203">
                  <c:v>7.3660714285714279</c:v>
                </c:pt>
                <c:pt idx="204">
                  <c:v>6.8080357142857135</c:v>
                </c:pt>
                <c:pt idx="205">
                  <c:v>5.8035714285714279</c:v>
                </c:pt>
                <c:pt idx="206">
                  <c:v>6.2499999999999991</c:v>
                </c:pt>
                <c:pt idx="207">
                  <c:v>6.6964285714285712</c:v>
                </c:pt>
                <c:pt idx="208">
                  <c:v>7.1428571428571423</c:v>
                </c:pt>
                <c:pt idx="209">
                  <c:v>7.2544642857142847</c:v>
                </c:pt>
                <c:pt idx="210">
                  <c:v>6.9196428571428568</c:v>
                </c:pt>
                <c:pt idx="211">
                  <c:v>6.3616071428571423</c:v>
                </c:pt>
                <c:pt idx="212">
                  <c:v>5.9151785714285712</c:v>
                </c:pt>
                <c:pt idx="213">
                  <c:v>5.8035714285714279</c:v>
                </c:pt>
                <c:pt idx="214">
                  <c:v>5.9151785714285712</c:v>
                </c:pt>
                <c:pt idx="215">
                  <c:v>6.0267857142857135</c:v>
                </c:pt>
                <c:pt idx="216">
                  <c:v>6.2499999999999991</c:v>
                </c:pt>
                <c:pt idx="217">
                  <c:v>6.6964285714285712</c:v>
                </c:pt>
                <c:pt idx="218">
                  <c:v>7.1428571428571423</c:v>
                </c:pt>
                <c:pt idx="219">
                  <c:v>7.3660714285714279</c:v>
                </c:pt>
                <c:pt idx="220">
                  <c:v>6.9196428571428568</c:v>
                </c:pt>
                <c:pt idx="221">
                  <c:v>6.2499999999999991</c:v>
                </c:pt>
                <c:pt idx="222">
                  <c:v>5.5803571428571423</c:v>
                </c:pt>
                <c:pt idx="223">
                  <c:v>5.3571428571428568</c:v>
                </c:pt>
                <c:pt idx="224">
                  <c:v>6.0267857142857135</c:v>
                </c:pt>
                <c:pt idx="225">
                  <c:v>6.4732142857142847</c:v>
                </c:pt>
                <c:pt idx="226">
                  <c:v>6.4732142857142847</c:v>
                </c:pt>
                <c:pt idx="227">
                  <c:v>6.4732142857142847</c:v>
                </c:pt>
                <c:pt idx="228">
                  <c:v>6.1383928571428568</c:v>
                </c:pt>
                <c:pt idx="229">
                  <c:v>5.8035714285714279</c:v>
                </c:pt>
                <c:pt idx="230">
                  <c:v>5.8035714285714279</c:v>
                </c:pt>
                <c:pt idx="231">
                  <c:v>6.0267857142857135</c:v>
                </c:pt>
                <c:pt idx="232">
                  <c:v>6.1383928571428568</c:v>
                </c:pt>
                <c:pt idx="233">
                  <c:v>6.3616071428571423</c:v>
                </c:pt>
                <c:pt idx="234">
                  <c:v>5.9151785714285712</c:v>
                </c:pt>
                <c:pt idx="235">
                  <c:v>5.6919642857142856</c:v>
                </c:pt>
                <c:pt idx="236">
                  <c:v>5.8035714285714279</c:v>
                </c:pt>
                <c:pt idx="237">
                  <c:v>6.0267857142857135</c:v>
                </c:pt>
                <c:pt idx="238">
                  <c:v>6.2499999999999991</c:v>
                </c:pt>
                <c:pt idx="239">
                  <c:v>6.2499999999999991</c:v>
                </c:pt>
                <c:pt idx="240">
                  <c:v>6.4732142857142847</c:v>
                </c:pt>
                <c:pt idx="241">
                  <c:v>6.5848214285714279</c:v>
                </c:pt>
                <c:pt idx="242">
                  <c:v>6.4732142857142847</c:v>
                </c:pt>
                <c:pt idx="243">
                  <c:v>6.2499999999999991</c:v>
                </c:pt>
                <c:pt idx="244">
                  <c:v>6.0267857142857135</c:v>
                </c:pt>
                <c:pt idx="245">
                  <c:v>5.5803571428571423</c:v>
                </c:pt>
                <c:pt idx="246">
                  <c:v>5.5803571428571423</c:v>
                </c:pt>
                <c:pt idx="247">
                  <c:v>6.0267857142857135</c:v>
                </c:pt>
                <c:pt idx="248">
                  <c:v>6.9196428571428568</c:v>
                </c:pt>
                <c:pt idx="249">
                  <c:v>8.0357142857142847</c:v>
                </c:pt>
                <c:pt idx="250">
                  <c:v>8.8169642857142847</c:v>
                </c:pt>
                <c:pt idx="251">
                  <c:v>9.1517857142857135</c:v>
                </c:pt>
                <c:pt idx="252">
                  <c:v>9.1517857142857135</c:v>
                </c:pt>
                <c:pt idx="253">
                  <c:v>8.7053571428571423</c:v>
                </c:pt>
                <c:pt idx="254">
                  <c:v>8.4821428571428559</c:v>
                </c:pt>
                <c:pt idx="255">
                  <c:v>8.0357142857142847</c:v>
                </c:pt>
                <c:pt idx="256">
                  <c:v>7.3660714285714279</c:v>
                </c:pt>
                <c:pt idx="257">
                  <c:v>6.4732142857142847</c:v>
                </c:pt>
                <c:pt idx="258">
                  <c:v>5.3571428571428568</c:v>
                </c:pt>
                <c:pt idx="259">
                  <c:v>5.8035714285714279</c:v>
                </c:pt>
                <c:pt idx="260">
                  <c:v>6.6964285714285712</c:v>
                </c:pt>
                <c:pt idx="261">
                  <c:v>7.3660714285714279</c:v>
                </c:pt>
                <c:pt idx="262">
                  <c:v>7.8124999999999991</c:v>
                </c:pt>
                <c:pt idx="263">
                  <c:v>7.9241071428571423</c:v>
                </c:pt>
                <c:pt idx="264">
                  <c:v>7.8124999999999991</c:v>
                </c:pt>
                <c:pt idx="265">
                  <c:v>7.7008928571428568</c:v>
                </c:pt>
                <c:pt idx="266">
                  <c:v>7.5892857142857135</c:v>
                </c:pt>
                <c:pt idx="267">
                  <c:v>7.2544642857142847</c:v>
                </c:pt>
                <c:pt idx="268">
                  <c:v>6.9196428571428568</c:v>
                </c:pt>
                <c:pt idx="269">
                  <c:v>6.4732142857142847</c:v>
                </c:pt>
                <c:pt idx="270">
                  <c:v>5.9151785714285712</c:v>
                </c:pt>
                <c:pt idx="271">
                  <c:v>6.0267857142857135</c:v>
                </c:pt>
                <c:pt idx="272">
                  <c:v>6.0267857142857135</c:v>
                </c:pt>
                <c:pt idx="273">
                  <c:v>6.2499999999999991</c:v>
                </c:pt>
                <c:pt idx="274">
                  <c:v>6.3616071428571423</c:v>
                </c:pt>
                <c:pt idx="275">
                  <c:v>6.3616071428571423</c:v>
                </c:pt>
                <c:pt idx="276">
                  <c:v>6.4732142857142847</c:v>
                </c:pt>
                <c:pt idx="277">
                  <c:v>6.4732142857142847</c:v>
                </c:pt>
                <c:pt idx="278">
                  <c:v>6.4732142857142847</c:v>
                </c:pt>
                <c:pt idx="279">
                  <c:v>6.4732142857142847</c:v>
                </c:pt>
                <c:pt idx="280">
                  <c:v>6.2499999999999991</c:v>
                </c:pt>
                <c:pt idx="281">
                  <c:v>6.0267857142857135</c:v>
                </c:pt>
                <c:pt idx="282">
                  <c:v>6.0267857142857135</c:v>
                </c:pt>
                <c:pt idx="283">
                  <c:v>6.1383928571428568</c:v>
                </c:pt>
                <c:pt idx="284">
                  <c:v>6.2499999999999991</c:v>
                </c:pt>
                <c:pt idx="285">
                  <c:v>6.4732142857142847</c:v>
                </c:pt>
                <c:pt idx="286">
                  <c:v>6.8080357142857135</c:v>
                </c:pt>
                <c:pt idx="287">
                  <c:v>7.1428571428571423</c:v>
                </c:pt>
                <c:pt idx="288">
                  <c:v>7.4776785714285703</c:v>
                </c:pt>
                <c:pt idx="289">
                  <c:v>8.0357142857142847</c:v>
                </c:pt>
                <c:pt idx="290">
                  <c:v>8.4821428571428559</c:v>
                </c:pt>
                <c:pt idx="291">
                  <c:v>8.8169642857142847</c:v>
                </c:pt>
                <c:pt idx="292">
                  <c:v>9.1517857142857135</c:v>
                </c:pt>
                <c:pt idx="293">
                  <c:v>9.2633928571428559</c:v>
                </c:pt>
                <c:pt idx="294">
                  <c:v>9.4866071428571423</c:v>
                </c:pt>
                <c:pt idx="295">
                  <c:v>9.3749999999999982</c:v>
                </c:pt>
                <c:pt idx="296">
                  <c:v>9.4866071428571423</c:v>
                </c:pt>
                <c:pt idx="297">
                  <c:v>9.1517857142857135</c:v>
                </c:pt>
                <c:pt idx="298">
                  <c:v>8.8169642857142847</c:v>
                </c:pt>
                <c:pt idx="299">
                  <c:v>8.2589285714285712</c:v>
                </c:pt>
                <c:pt idx="300">
                  <c:v>7.5892857142857135</c:v>
                </c:pt>
                <c:pt idx="301">
                  <c:v>6.8080357142857135</c:v>
                </c:pt>
                <c:pt idx="302">
                  <c:v>6.1383928571428568</c:v>
                </c:pt>
                <c:pt idx="303">
                  <c:v>5.5803571428571423</c:v>
                </c:pt>
                <c:pt idx="304">
                  <c:v>5.8035714285714279</c:v>
                </c:pt>
                <c:pt idx="305">
                  <c:v>6.1383928571428568</c:v>
                </c:pt>
                <c:pt idx="306">
                  <c:v>6.9196428571428568</c:v>
                </c:pt>
                <c:pt idx="307">
                  <c:v>7.5892857142857135</c:v>
                </c:pt>
                <c:pt idx="308">
                  <c:v>8.0357142857142847</c:v>
                </c:pt>
                <c:pt idx="309">
                  <c:v>8.7053571428571423</c:v>
                </c:pt>
                <c:pt idx="310">
                  <c:v>9.3749999999999982</c:v>
                </c:pt>
                <c:pt idx="311">
                  <c:v>9.8214285714285712</c:v>
                </c:pt>
                <c:pt idx="312">
                  <c:v>10.267857142857142</c:v>
                </c:pt>
                <c:pt idx="313">
                  <c:v>10.491071428571427</c:v>
                </c:pt>
                <c:pt idx="314">
                  <c:v>10.602678571428571</c:v>
                </c:pt>
                <c:pt idx="315">
                  <c:v>10.491071428571427</c:v>
                </c:pt>
                <c:pt idx="316">
                  <c:v>9.9330357142857135</c:v>
                </c:pt>
                <c:pt idx="317">
                  <c:v>9.2633928571428559</c:v>
                </c:pt>
                <c:pt idx="318">
                  <c:v>8.3705357142857135</c:v>
                </c:pt>
                <c:pt idx="319">
                  <c:v>7.3660714285714279</c:v>
                </c:pt>
                <c:pt idx="320">
                  <c:v>6.2499999999999991</c:v>
                </c:pt>
                <c:pt idx="321">
                  <c:v>5.5803571428571423</c:v>
                </c:pt>
                <c:pt idx="322">
                  <c:v>5.5803571428571423</c:v>
                </c:pt>
                <c:pt idx="323">
                  <c:v>6.0267857142857135</c:v>
                </c:pt>
                <c:pt idx="324">
                  <c:v>6.3616071428571423</c:v>
                </c:pt>
                <c:pt idx="325">
                  <c:v>6.5848214285714279</c:v>
                </c:pt>
                <c:pt idx="326">
                  <c:v>6.8080357142857135</c:v>
                </c:pt>
                <c:pt idx="327">
                  <c:v>6.9196428571428568</c:v>
                </c:pt>
                <c:pt idx="328">
                  <c:v>7.1428571428571423</c:v>
                </c:pt>
                <c:pt idx="329">
                  <c:v>7.2544642857142847</c:v>
                </c:pt>
                <c:pt idx="330">
                  <c:v>7.3660714285714279</c:v>
                </c:pt>
                <c:pt idx="331">
                  <c:v>7.1428571428571423</c:v>
                </c:pt>
                <c:pt idx="332">
                  <c:v>6.9196428571428568</c:v>
                </c:pt>
                <c:pt idx="333">
                  <c:v>6.3616071428571423</c:v>
                </c:pt>
                <c:pt idx="334">
                  <c:v>6.0267857142857135</c:v>
                </c:pt>
                <c:pt idx="335">
                  <c:v>5.8035714285714279</c:v>
                </c:pt>
                <c:pt idx="336">
                  <c:v>5.6919642857142856</c:v>
                </c:pt>
                <c:pt idx="337">
                  <c:v>5.6919642857142856</c:v>
                </c:pt>
                <c:pt idx="338">
                  <c:v>5.8035714285714279</c:v>
                </c:pt>
                <c:pt idx="339">
                  <c:v>5.8035714285714279</c:v>
                </c:pt>
                <c:pt idx="340">
                  <c:v>5.8035714285714279</c:v>
                </c:pt>
                <c:pt idx="341">
                  <c:v>6.0267857142857135</c:v>
                </c:pt>
                <c:pt idx="342">
                  <c:v>6.4732142857142847</c:v>
                </c:pt>
                <c:pt idx="343">
                  <c:v>6.6964285714285712</c:v>
                </c:pt>
                <c:pt idx="344">
                  <c:v>7.0312499999999991</c:v>
                </c:pt>
                <c:pt idx="345">
                  <c:v>7.3660714285714279</c:v>
                </c:pt>
                <c:pt idx="346">
                  <c:v>7.8124999999999991</c:v>
                </c:pt>
                <c:pt idx="347">
                  <c:v>8.147321428571427</c:v>
                </c:pt>
                <c:pt idx="348">
                  <c:v>8.2589285714285712</c:v>
                </c:pt>
                <c:pt idx="349">
                  <c:v>8.59375</c:v>
                </c:pt>
                <c:pt idx="350">
                  <c:v>8.928571428571427</c:v>
                </c:pt>
                <c:pt idx="351">
                  <c:v>9.1517857142857135</c:v>
                </c:pt>
                <c:pt idx="352">
                  <c:v>9.2633928571428559</c:v>
                </c:pt>
                <c:pt idx="353">
                  <c:v>9.2633928571428559</c:v>
                </c:pt>
                <c:pt idx="354">
                  <c:v>9.1517857142857135</c:v>
                </c:pt>
                <c:pt idx="355">
                  <c:v>8.928571428571427</c:v>
                </c:pt>
                <c:pt idx="356">
                  <c:v>8.7053571428571423</c:v>
                </c:pt>
                <c:pt idx="357">
                  <c:v>8.3705357142857135</c:v>
                </c:pt>
                <c:pt idx="358">
                  <c:v>8.147321428571427</c:v>
                </c:pt>
                <c:pt idx="359">
                  <c:v>7.8124999999999991</c:v>
                </c:pt>
                <c:pt idx="360">
                  <c:v>7.5892857142857135</c:v>
                </c:pt>
                <c:pt idx="361">
                  <c:v>7.4776785714285703</c:v>
                </c:pt>
                <c:pt idx="362">
                  <c:v>7.3660714285714279</c:v>
                </c:pt>
                <c:pt idx="363">
                  <c:v>7.2544642857142847</c:v>
                </c:pt>
                <c:pt idx="364">
                  <c:v>7.3660714285714279</c:v>
                </c:pt>
                <c:pt idx="365">
                  <c:v>7.2544642857142847</c:v>
                </c:pt>
                <c:pt idx="366">
                  <c:v>7.0312499999999991</c:v>
                </c:pt>
                <c:pt idx="367">
                  <c:v>6.8080357142857135</c:v>
                </c:pt>
                <c:pt idx="368">
                  <c:v>6.4732142857142847</c:v>
                </c:pt>
                <c:pt idx="369">
                  <c:v>6.3616071428571423</c:v>
                </c:pt>
                <c:pt idx="370">
                  <c:v>6.4732142857142847</c:v>
                </c:pt>
                <c:pt idx="371">
                  <c:v>6.4732142857142847</c:v>
                </c:pt>
                <c:pt idx="372">
                  <c:v>6.5848214285714279</c:v>
                </c:pt>
                <c:pt idx="373">
                  <c:v>6.8080357142857135</c:v>
                </c:pt>
                <c:pt idx="374">
                  <c:v>7.0312499999999991</c:v>
                </c:pt>
                <c:pt idx="375">
                  <c:v>7.1428571428571423</c:v>
                </c:pt>
                <c:pt idx="376">
                  <c:v>7.0312499999999991</c:v>
                </c:pt>
                <c:pt idx="377">
                  <c:v>6.9196428571428568</c:v>
                </c:pt>
                <c:pt idx="378">
                  <c:v>6.6964285714285712</c:v>
                </c:pt>
                <c:pt idx="379">
                  <c:v>6.6964285714285712</c:v>
                </c:pt>
                <c:pt idx="380">
                  <c:v>6.4732142857142847</c:v>
                </c:pt>
                <c:pt idx="381">
                  <c:v>6.3616071428571423</c:v>
                </c:pt>
                <c:pt idx="382">
                  <c:v>6.4732142857142847</c:v>
                </c:pt>
                <c:pt idx="383">
                  <c:v>6.6964285714285712</c:v>
                </c:pt>
                <c:pt idx="384">
                  <c:v>6.9196428571428568</c:v>
                </c:pt>
                <c:pt idx="385">
                  <c:v>7.3660714285714279</c:v>
                </c:pt>
                <c:pt idx="386">
                  <c:v>7.8124999999999991</c:v>
                </c:pt>
                <c:pt idx="387">
                  <c:v>8.0357142857142847</c:v>
                </c:pt>
                <c:pt idx="388">
                  <c:v>7.9241071428571423</c:v>
                </c:pt>
                <c:pt idx="389">
                  <c:v>7.8124999999999991</c:v>
                </c:pt>
                <c:pt idx="390">
                  <c:v>7.8124999999999991</c:v>
                </c:pt>
                <c:pt idx="391">
                  <c:v>7.3660714285714279</c:v>
                </c:pt>
                <c:pt idx="392">
                  <c:v>6.6964285714285712</c:v>
                </c:pt>
                <c:pt idx="393">
                  <c:v>5.9151785714285712</c:v>
                </c:pt>
                <c:pt idx="394">
                  <c:v>5.4687499999999991</c:v>
                </c:pt>
                <c:pt idx="395">
                  <c:v>5.6919642857142856</c:v>
                </c:pt>
                <c:pt idx="396">
                  <c:v>6.0267857142857135</c:v>
                </c:pt>
                <c:pt idx="397">
                  <c:v>6.3616071428571423</c:v>
                </c:pt>
                <c:pt idx="398">
                  <c:v>6.9196428571428568</c:v>
                </c:pt>
                <c:pt idx="399">
                  <c:v>7.4776785714285703</c:v>
                </c:pt>
                <c:pt idx="400">
                  <c:v>8.2589285714285712</c:v>
                </c:pt>
                <c:pt idx="401">
                  <c:v>8.7053571428571423</c:v>
                </c:pt>
                <c:pt idx="402">
                  <c:v>9.1517857142857135</c:v>
                </c:pt>
                <c:pt idx="403">
                  <c:v>9.4866071428571423</c:v>
                </c:pt>
                <c:pt idx="404">
                  <c:v>9.5982142857142847</c:v>
                </c:pt>
                <c:pt idx="405">
                  <c:v>9.3749999999999982</c:v>
                </c:pt>
                <c:pt idx="406">
                  <c:v>9.2633928571428559</c:v>
                </c:pt>
                <c:pt idx="407">
                  <c:v>8.8169642857142847</c:v>
                </c:pt>
                <c:pt idx="408">
                  <c:v>8.3705357142857135</c:v>
                </c:pt>
                <c:pt idx="409">
                  <c:v>7.8124999999999991</c:v>
                </c:pt>
                <c:pt idx="410">
                  <c:v>7.1428571428571423</c:v>
                </c:pt>
                <c:pt idx="411">
                  <c:v>6.3616071428571423</c:v>
                </c:pt>
                <c:pt idx="412">
                  <c:v>5.6919642857142856</c:v>
                </c:pt>
                <c:pt idx="413">
                  <c:v>5.3571428571428568</c:v>
                </c:pt>
                <c:pt idx="414">
                  <c:v>5.6919642857142856</c:v>
                </c:pt>
                <c:pt idx="415">
                  <c:v>6.2499999999999991</c:v>
                </c:pt>
                <c:pt idx="416">
                  <c:v>7.1428571428571423</c:v>
                </c:pt>
                <c:pt idx="417">
                  <c:v>8.0357142857142847</c:v>
                </c:pt>
                <c:pt idx="418">
                  <c:v>8.8169642857142847</c:v>
                </c:pt>
                <c:pt idx="419">
                  <c:v>9.2633928571428559</c:v>
                </c:pt>
                <c:pt idx="420">
                  <c:v>9.5982142857142847</c:v>
                </c:pt>
                <c:pt idx="421">
                  <c:v>9.8214285714285712</c:v>
                </c:pt>
                <c:pt idx="422">
                  <c:v>9.9330357142857135</c:v>
                </c:pt>
                <c:pt idx="423">
                  <c:v>10.044642857142856</c:v>
                </c:pt>
                <c:pt idx="424">
                  <c:v>9.8214285714285712</c:v>
                </c:pt>
                <c:pt idx="425">
                  <c:v>9.5982142857142847</c:v>
                </c:pt>
                <c:pt idx="426">
                  <c:v>9.1517857142857135</c:v>
                </c:pt>
                <c:pt idx="427">
                  <c:v>8.8169642857142847</c:v>
                </c:pt>
                <c:pt idx="428">
                  <c:v>8.2589285714285712</c:v>
                </c:pt>
                <c:pt idx="429">
                  <c:v>7.4776785714285703</c:v>
                </c:pt>
                <c:pt idx="430">
                  <c:v>6.9196428571428568</c:v>
                </c:pt>
                <c:pt idx="431">
                  <c:v>6.2499999999999991</c:v>
                </c:pt>
                <c:pt idx="432">
                  <c:v>5.5803571428571423</c:v>
                </c:pt>
                <c:pt idx="433">
                  <c:v>5.2455357142857135</c:v>
                </c:pt>
                <c:pt idx="434">
                  <c:v>5.5803571428571423</c:v>
                </c:pt>
                <c:pt idx="435">
                  <c:v>6.0267857142857135</c:v>
                </c:pt>
                <c:pt idx="436">
                  <c:v>6.5848214285714279</c:v>
                </c:pt>
                <c:pt idx="437">
                  <c:v>7.2544642857142847</c:v>
                </c:pt>
                <c:pt idx="438">
                  <c:v>7.8124999999999991</c:v>
                </c:pt>
                <c:pt idx="439">
                  <c:v>8.2589285714285712</c:v>
                </c:pt>
                <c:pt idx="440">
                  <c:v>8.8169642857142847</c:v>
                </c:pt>
                <c:pt idx="441">
                  <c:v>9.0401785714285712</c:v>
                </c:pt>
                <c:pt idx="442">
                  <c:v>9.2633928571428559</c:v>
                </c:pt>
                <c:pt idx="443">
                  <c:v>9.1517857142857135</c:v>
                </c:pt>
                <c:pt idx="444">
                  <c:v>8.928571428571427</c:v>
                </c:pt>
                <c:pt idx="445">
                  <c:v>8.7053571428571423</c:v>
                </c:pt>
                <c:pt idx="446">
                  <c:v>8.2589285714285712</c:v>
                </c:pt>
                <c:pt idx="447">
                  <c:v>8.0357142857142847</c:v>
                </c:pt>
                <c:pt idx="448">
                  <c:v>7.4776785714285703</c:v>
                </c:pt>
                <c:pt idx="449">
                  <c:v>6.8080357142857135</c:v>
                </c:pt>
                <c:pt idx="450">
                  <c:v>6.2499999999999991</c:v>
                </c:pt>
                <c:pt idx="451">
                  <c:v>5.6919642857142856</c:v>
                </c:pt>
                <c:pt idx="452">
                  <c:v>5.5803571428571423</c:v>
                </c:pt>
                <c:pt idx="453">
                  <c:v>5.9151785714285712</c:v>
                </c:pt>
                <c:pt idx="454">
                  <c:v>6.4732142857142847</c:v>
                </c:pt>
                <c:pt idx="455">
                  <c:v>7.3660714285714279</c:v>
                </c:pt>
                <c:pt idx="456">
                  <c:v>8.2589285714285712</c:v>
                </c:pt>
                <c:pt idx="457">
                  <c:v>8.7053571428571423</c:v>
                </c:pt>
                <c:pt idx="458">
                  <c:v>8.7053571428571423</c:v>
                </c:pt>
                <c:pt idx="459">
                  <c:v>8.3705357142857135</c:v>
                </c:pt>
                <c:pt idx="460">
                  <c:v>7.9241071428571423</c:v>
                </c:pt>
                <c:pt idx="461">
                  <c:v>7.0312499999999991</c:v>
                </c:pt>
                <c:pt idx="462">
                  <c:v>6.3616071428571423</c:v>
                </c:pt>
                <c:pt idx="463">
                  <c:v>5.9151785714285712</c:v>
                </c:pt>
                <c:pt idx="464">
                  <c:v>5.8035714285714279</c:v>
                </c:pt>
                <c:pt idx="465">
                  <c:v>6.0267857142857135</c:v>
                </c:pt>
                <c:pt idx="466">
                  <c:v>6.0267857142857135</c:v>
                </c:pt>
                <c:pt idx="467">
                  <c:v>6.0267857142857135</c:v>
                </c:pt>
                <c:pt idx="468">
                  <c:v>6.0267857142857135</c:v>
                </c:pt>
                <c:pt idx="469">
                  <c:v>5.9151785714285712</c:v>
                </c:pt>
                <c:pt idx="470">
                  <c:v>5.8035714285714279</c:v>
                </c:pt>
                <c:pt idx="471">
                  <c:v>5.9151785714285712</c:v>
                </c:pt>
                <c:pt idx="472">
                  <c:v>6.2499999999999991</c:v>
                </c:pt>
                <c:pt idx="473">
                  <c:v>6.6964285714285712</c:v>
                </c:pt>
                <c:pt idx="474">
                  <c:v>7.1428571428571423</c:v>
                </c:pt>
                <c:pt idx="475">
                  <c:v>7.1428571428571423</c:v>
                </c:pt>
                <c:pt idx="476">
                  <c:v>6.9196428571428568</c:v>
                </c:pt>
                <c:pt idx="477">
                  <c:v>6.6964285714285712</c:v>
                </c:pt>
                <c:pt idx="478">
                  <c:v>6.4732142857142847</c:v>
                </c:pt>
                <c:pt idx="479">
                  <c:v>6.6964285714285712</c:v>
                </c:pt>
                <c:pt idx="480">
                  <c:v>6.8080357142857135</c:v>
                </c:pt>
                <c:pt idx="481">
                  <c:v>6.8080357142857135</c:v>
                </c:pt>
                <c:pt idx="482">
                  <c:v>6.4732142857142847</c:v>
                </c:pt>
                <c:pt idx="483">
                  <c:v>6.0267857142857135</c:v>
                </c:pt>
                <c:pt idx="484">
                  <c:v>5.9151785714285712</c:v>
                </c:pt>
                <c:pt idx="485">
                  <c:v>6.0267857142857135</c:v>
                </c:pt>
                <c:pt idx="486">
                  <c:v>6.2499999999999991</c:v>
                </c:pt>
                <c:pt idx="487">
                  <c:v>6.1383928571428568</c:v>
                </c:pt>
                <c:pt idx="488">
                  <c:v>6.4732142857142847</c:v>
                </c:pt>
                <c:pt idx="489">
                  <c:v>7.1428571428571423</c:v>
                </c:pt>
                <c:pt idx="490">
                  <c:v>7.8124999999999991</c:v>
                </c:pt>
                <c:pt idx="491">
                  <c:v>8.0357142857142847</c:v>
                </c:pt>
                <c:pt idx="492">
                  <c:v>8.2589285714285712</c:v>
                </c:pt>
                <c:pt idx="493">
                  <c:v>8.4821428571428559</c:v>
                </c:pt>
                <c:pt idx="494">
                  <c:v>8.2589285714285712</c:v>
                </c:pt>
                <c:pt idx="495">
                  <c:v>7.7008928571428568</c:v>
                </c:pt>
                <c:pt idx="496">
                  <c:v>7.5892857142857135</c:v>
                </c:pt>
                <c:pt idx="497">
                  <c:v>7.1428571428571423</c:v>
                </c:pt>
                <c:pt idx="498">
                  <c:v>6.4732142857142847</c:v>
                </c:pt>
                <c:pt idx="499">
                  <c:v>5.8035714285714279</c:v>
                </c:pt>
                <c:pt idx="500">
                  <c:v>5.5803571428571423</c:v>
                </c:pt>
                <c:pt idx="501">
                  <c:v>5.6919642857142856</c:v>
                </c:pt>
                <c:pt idx="502">
                  <c:v>6.1383928571428568</c:v>
                </c:pt>
                <c:pt idx="503">
                  <c:v>7.0312499999999991</c:v>
                </c:pt>
                <c:pt idx="504">
                  <c:v>7.5892857142857135</c:v>
                </c:pt>
                <c:pt idx="505">
                  <c:v>8.0357142857142847</c:v>
                </c:pt>
                <c:pt idx="506">
                  <c:v>8.4821428571428559</c:v>
                </c:pt>
                <c:pt idx="507">
                  <c:v>8.59375</c:v>
                </c:pt>
                <c:pt idx="508">
                  <c:v>8.2589285714285712</c:v>
                </c:pt>
                <c:pt idx="509">
                  <c:v>7.9241071428571423</c:v>
                </c:pt>
                <c:pt idx="510">
                  <c:v>7.5892857142857135</c:v>
                </c:pt>
                <c:pt idx="511">
                  <c:v>6.6964285714285712</c:v>
                </c:pt>
                <c:pt idx="512">
                  <c:v>5.5803571428571423</c:v>
                </c:pt>
                <c:pt idx="513">
                  <c:v>5.3571428571428568</c:v>
                </c:pt>
                <c:pt idx="514">
                  <c:v>6.4732142857142847</c:v>
                </c:pt>
                <c:pt idx="515">
                  <c:v>7.4776785714285703</c:v>
                </c:pt>
                <c:pt idx="516">
                  <c:v>8.2589285714285712</c:v>
                </c:pt>
                <c:pt idx="517">
                  <c:v>8.59375</c:v>
                </c:pt>
                <c:pt idx="518">
                  <c:v>8.7053571428571423</c:v>
                </c:pt>
                <c:pt idx="519">
                  <c:v>8.4821428571428559</c:v>
                </c:pt>
                <c:pt idx="520">
                  <c:v>8.147321428571427</c:v>
                </c:pt>
                <c:pt idx="521">
                  <c:v>7.9241071428571423</c:v>
                </c:pt>
                <c:pt idx="522">
                  <c:v>7.5892857142857135</c:v>
                </c:pt>
                <c:pt idx="523">
                  <c:v>7.1428571428571423</c:v>
                </c:pt>
                <c:pt idx="524">
                  <c:v>6.5848214285714279</c:v>
                </c:pt>
                <c:pt idx="525">
                  <c:v>5.9151785714285712</c:v>
                </c:pt>
                <c:pt idx="526">
                  <c:v>5.5803571428571423</c:v>
                </c:pt>
                <c:pt idx="527">
                  <c:v>6.2499999999999991</c:v>
                </c:pt>
                <c:pt idx="528">
                  <c:v>6.6964285714285712</c:v>
                </c:pt>
                <c:pt idx="529">
                  <c:v>7.0312499999999991</c:v>
                </c:pt>
                <c:pt idx="530">
                  <c:v>7.0312499999999991</c:v>
                </c:pt>
                <c:pt idx="531">
                  <c:v>6.4732142857142847</c:v>
                </c:pt>
                <c:pt idx="532">
                  <c:v>5.9151785714285712</c:v>
                </c:pt>
                <c:pt idx="533">
                  <c:v>6.0267857142857135</c:v>
                </c:pt>
                <c:pt idx="534">
                  <c:v>6.3616071428571423</c:v>
                </c:pt>
                <c:pt idx="535">
                  <c:v>6.4732142857142847</c:v>
                </c:pt>
                <c:pt idx="536">
                  <c:v>6.5848214285714279</c:v>
                </c:pt>
                <c:pt idx="537">
                  <c:v>6.2499999999999991</c:v>
                </c:pt>
                <c:pt idx="538">
                  <c:v>6.0267857142857135</c:v>
                </c:pt>
                <c:pt idx="539">
                  <c:v>5.6919642857142856</c:v>
                </c:pt>
                <c:pt idx="540">
                  <c:v>5.5803571428571423</c:v>
                </c:pt>
                <c:pt idx="541">
                  <c:v>5.8035714285714279</c:v>
                </c:pt>
                <c:pt idx="542">
                  <c:v>5.9151785714285712</c:v>
                </c:pt>
                <c:pt idx="543">
                  <c:v>6.2499999999999991</c:v>
                </c:pt>
                <c:pt idx="544">
                  <c:v>6.9196428571428568</c:v>
                </c:pt>
                <c:pt idx="545">
                  <c:v>7.1428571428571423</c:v>
                </c:pt>
                <c:pt idx="546">
                  <c:v>7.5892857142857135</c:v>
                </c:pt>
                <c:pt idx="547">
                  <c:v>8.0357142857142847</c:v>
                </c:pt>
                <c:pt idx="548">
                  <c:v>8.4821428571428559</c:v>
                </c:pt>
                <c:pt idx="549">
                  <c:v>8.7053571428571423</c:v>
                </c:pt>
                <c:pt idx="550">
                  <c:v>9.1517857142857135</c:v>
                </c:pt>
                <c:pt idx="551">
                  <c:v>9.4866071428571423</c:v>
                </c:pt>
                <c:pt idx="552">
                  <c:v>9.4866071428571423</c:v>
                </c:pt>
                <c:pt idx="553">
                  <c:v>9.3749999999999982</c:v>
                </c:pt>
                <c:pt idx="554">
                  <c:v>9.2633928571428559</c:v>
                </c:pt>
                <c:pt idx="555">
                  <c:v>8.928571428571427</c:v>
                </c:pt>
                <c:pt idx="556">
                  <c:v>8.59375</c:v>
                </c:pt>
                <c:pt idx="557">
                  <c:v>8.147321428571427</c:v>
                </c:pt>
                <c:pt idx="558">
                  <c:v>7.8124999999999991</c:v>
                </c:pt>
                <c:pt idx="559">
                  <c:v>7.4776785714285703</c:v>
                </c:pt>
                <c:pt idx="560">
                  <c:v>7.2544642857142847</c:v>
                </c:pt>
                <c:pt idx="561">
                  <c:v>6.9196428571428568</c:v>
                </c:pt>
                <c:pt idx="562">
                  <c:v>6.5848214285714279</c:v>
                </c:pt>
                <c:pt idx="563">
                  <c:v>6.4732142857142847</c:v>
                </c:pt>
                <c:pt idx="564">
                  <c:v>6.2499999999999991</c:v>
                </c:pt>
                <c:pt idx="565">
                  <c:v>6.3616071428571423</c:v>
                </c:pt>
                <c:pt idx="566">
                  <c:v>6.4732142857142847</c:v>
                </c:pt>
                <c:pt idx="567">
                  <c:v>6.8080357142857135</c:v>
                </c:pt>
                <c:pt idx="568">
                  <c:v>7.3660714285714279</c:v>
                </c:pt>
                <c:pt idx="569">
                  <c:v>7.8124999999999991</c:v>
                </c:pt>
                <c:pt idx="570">
                  <c:v>8.2589285714285712</c:v>
                </c:pt>
                <c:pt idx="571">
                  <c:v>8.4821428571428559</c:v>
                </c:pt>
                <c:pt idx="572">
                  <c:v>8.59375</c:v>
                </c:pt>
                <c:pt idx="573">
                  <c:v>8.3705357142857135</c:v>
                </c:pt>
                <c:pt idx="574">
                  <c:v>8.3705357142857135</c:v>
                </c:pt>
                <c:pt idx="575">
                  <c:v>8.147321428571427</c:v>
                </c:pt>
                <c:pt idx="576">
                  <c:v>7.8124999999999991</c:v>
                </c:pt>
                <c:pt idx="577">
                  <c:v>7.3660714285714279</c:v>
                </c:pt>
                <c:pt idx="578">
                  <c:v>6.9196428571428568</c:v>
                </c:pt>
                <c:pt idx="579">
                  <c:v>6.6964285714285712</c:v>
                </c:pt>
                <c:pt idx="580">
                  <c:v>6.8080357142857135</c:v>
                </c:pt>
                <c:pt idx="581">
                  <c:v>6.6964285714285712</c:v>
                </c:pt>
                <c:pt idx="582">
                  <c:v>6.6964285714285712</c:v>
                </c:pt>
                <c:pt idx="583">
                  <c:v>6.6964285714285712</c:v>
                </c:pt>
                <c:pt idx="584">
                  <c:v>6.4732142857142847</c:v>
                </c:pt>
                <c:pt idx="585">
                  <c:v>6.3616071428571423</c:v>
                </c:pt>
                <c:pt idx="586">
                  <c:v>6.2499999999999991</c:v>
                </c:pt>
                <c:pt idx="587">
                  <c:v>6.0267857142857135</c:v>
                </c:pt>
                <c:pt idx="588">
                  <c:v>5.9151785714285712</c:v>
                </c:pt>
                <c:pt idx="589">
                  <c:v>5.9151785714285712</c:v>
                </c:pt>
                <c:pt idx="590">
                  <c:v>6.2499999999999991</c:v>
                </c:pt>
                <c:pt idx="591">
                  <c:v>6.3616071428571423</c:v>
                </c:pt>
                <c:pt idx="592">
                  <c:v>6.3616071428571423</c:v>
                </c:pt>
                <c:pt idx="593">
                  <c:v>6.2499999999999991</c:v>
                </c:pt>
                <c:pt idx="594">
                  <c:v>6.1383928571428568</c:v>
                </c:pt>
                <c:pt idx="595">
                  <c:v>6.0267857142857135</c:v>
                </c:pt>
                <c:pt idx="596">
                  <c:v>6.1383928571428568</c:v>
                </c:pt>
                <c:pt idx="597">
                  <c:v>6.1383928571428568</c:v>
                </c:pt>
                <c:pt idx="598">
                  <c:v>6.3616071428571423</c:v>
                </c:pt>
                <c:pt idx="599">
                  <c:v>6.4732142857142847</c:v>
                </c:pt>
                <c:pt idx="600">
                  <c:v>6.4732142857142847</c:v>
                </c:pt>
                <c:pt idx="601">
                  <c:v>6.5848214285714279</c:v>
                </c:pt>
                <c:pt idx="602">
                  <c:v>6.6964285714285712</c:v>
                </c:pt>
                <c:pt idx="603">
                  <c:v>6.4732142857142847</c:v>
                </c:pt>
                <c:pt idx="604">
                  <c:v>6.4732142857142847</c:v>
                </c:pt>
                <c:pt idx="605">
                  <c:v>6.3616071428571423</c:v>
                </c:pt>
                <c:pt idx="606">
                  <c:v>6.2499999999999991</c:v>
                </c:pt>
                <c:pt idx="607">
                  <c:v>6.0267857142857135</c:v>
                </c:pt>
                <c:pt idx="608">
                  <c:v>6.0267857142857135</c:v>
                </c:pt>
                <c:pt idx="609">
                  <c:v>6.2499999999999991</c:v>
                </c:pt>
                <c:pt idx="610">
                  <c:v>6.2499999999999991</c:v>
                </c:pt>
                <c:pt idx="611">
                  <c:v>6.4732142857142847</c:v>
                </c:pt>
                <c:pt idx="612">
                  <c:v>6.5848214285714279</c:v>
                </c:pt>
                <c:pt idx="613">
                  <c:v>7.2544642857142847</c:v>
                </c:pt>
                <c:pt idx="614">
                  <c:v>8.0357142857142847</c:v>
                </c:pt>
                <c:pt idx="615">
                  <c:v>8.8169642857142847</c:v>
                </c:pt>
                <c:pt idx="616">
                  <c:v>9.3749999999999982</c:v>
                </c:pt>
                <c:pt idx="617">
                  <c:v>9.709821428571427</c:v>
                </c:pt>
                <c:pt idx="618">
                  <c:v>9.5982142857142847</c:v>
                </c:pt>
                <c:pt idx="619">
                  <c:v>8.928571428571427</c:v>
                </c:pt>
                <c:pt idx="620">
                  <c:v>8.2589285714285712</c:v>
                </c:pt>
                <c:pt idx="621">
                  <c:v>7.2544642857142847</c:v>
                </c:pt>
                <c:pt idx="622">
                  <c:v>6.2499999999999991</c:v>
                </c:pt>
                <c:pt idx="623">
                  <c:v>5.6919642857142856</c:v>
                </c:pt>
                <c:pt idx="624">
                  <c:v>6.5848214285714279</c:v>
                </c:pt>
                <c:pt idx="625">
                  <c:v>7.3660714285714279</c:v>
                </c:pt>
                <c:pt idx="626">
                  <c:v>8.2589285714285712</c:v>
                </c:pt>
                <c:pt idx="627">
                  <c:v>9.1517857142857135</c:v>
                </c:pt>
                <c:pt idx="628">
                  <c:v>9.8214285714285712</c:v>
                </c:pt>
                <c:pt idx="629">
                  <c:v>10.491071428571427</c:v>
                </c:pt>
                <c:pt idx="630">
                  <c:v>10.937499999999998</c:v>
                </c:pt>
                <c:pt idx="631">
                  <c:v>11.383928571428571</c:v>
                </c:pt>
                <c:pt idx="632">
                  <c:v>11.495535714285714</c:v>
                </c:pt>
                <c:pt idx="633">
                  <c:v>11.495535714285714</c:v>
                </c:pt>
                <c:pt idx="634">
                  <c:v>11.495535714285714</c:v>
                </c:pt>
                <c:pt idx="635">
                  <c:v>11.160714285714285</c:v>
                </c:pt>
                <c:pt idx="636">
                  <c:v>10.714285714285714</c:v>
                </c:pt>
                <c:pt idx="637">
                  <c:v>10.267857142857142</c:v>
                </c:pt>
                <c:pt idx="638">
                  <c:v>9.9330357142857135</c:v>
                </c:pt>
                <c:pt idx="639">
                  <c:v>9.4866071428571423</c:v>
                </c:pt>
                <c:pt idx="640">
                  <c:v>9.1517857142857135</c:v>
                </c:pt>
                <c:pt idx="641">
                  <c:v>8.59375</c:v>
                </c:pt>
                <c:pt idx="642">
                  <c:v>8.0357142857142847</c:v>
                </c:pt>
                <c:pt idx="643">
                  <c:v>7.3660714285714279</c:v>
                </c:pt>
                <c:pt idx="644">
                  <c:v>6.6964285714285712</c:v>
                </c:pt>
                <c:pt idx="645">
                  <c:v>5.9151785714285712</c:v>
                </c:pt>
                <c:pt idx="646">
                  <c:v>5.8035714285714279</c:v>
                </c:pt>
                <c:pt idx="647">
                  <c:v>5.9151785714285712</c:v>
                </c:pt>
                <c:pt idx="648">
                  <c:v>6.1383928571428568</c:v>
                </c:pt>
                <c:pt idx="649">
                  <c:v>6.6964285714285712</c:v>
                </c:pt>
                <c:pt idx="650">
                  <c:v>7.1428571428571423</c:v>
                </c:pt>
                <c:pt idx="651">
                  <c:v>7.8124999999999991</c:v>
                </c:pt>
                <c:pt idx="652">
                  <c:v>8.2589285714285712</c:v>
                </c:pt>
                <c:pt idx="653">
                  <c:v>8.8169642857142847</c:v>
                </c:pt>
                <c:pt idx="654">
                  <c:v>9.1517857142857135</c:v>
                </c:pt>
                <c:pt idx="655">
                  <c:v>9.1517857142857135</c:v>
                </c:pt>
                <c:pt idx="656">
                  <c:v>9.1517857142857135</c:v>
                </c:pt>
                <c:pt idx="657">
                  <c:v>8.928571428571427</c:v>
                </c:pt>
                <c:pt idx="658">
                  <c:v>8.147321428571427</c:v>
                </c:pt>
                <c:pt idx="659">
                  <c:v>7.0312499999999991</c:v>
                </c:pt>
                <c:pt idx="660">
                  <c:v>5.8035714285714279</c:v>
                </c:pt>
                <c:pt idx="661">
                  <c:v>5.8035714285714279</c:v>
                </c:pt>
                <c:pt idx="662">
                  <c:v>6.6964285714285712</c:v>
                </c:pt>
                <c:pt idx="663">
                  <c:v>7.3660714285714279</c:v>
                </c:pt>
                <c:pt idx="664">
                  <c:v>8.0357142857142847</c:v>
                </c:pt>
                <c:pt idx="665">
                  <c:v>8.4821428571428559</c:v>
                </c:pt>
                <c:pt idx="666">
                  <c:v>8.59375</c:v>
                </c:pt>
                <c:pt idx="667">
                  <c:v>8.928571428571427</c:v>
                </c:pt>
                <c:pt idx="668">
                  <c:v>9.709821428571427</c:v>
                </c:pt>
                <c:pt idx="669">
                  <c:v>10.602678571428571</c:v>
                </c:pt>
                <c:pt idx="670">
                  <c:v>11.495535714285714</c:v>
                </c:pt>
                <c:pt idx="671">
                  <c:v>12.388392857142856</c:v>
                </c:pt>
                <c:pt idx="672">
                  <c:v>12.946428571428569</c:v>
                </c:pt>
                <c:pt idx="673">
                  <c:v>13.281249999999998</c:v>
                </c:pt>
                <c:pt idx="674">
                  <c:v>13.392857142857142</c:v>
                </c:pt>
                <c:pt idx="675">
                  <c:v>13.281249999999998</c:v>
                </c:pt>
                <c:pt idx="676">
                  <c:v>12.723214285714285</c:v>
                </c:pt>
                <c:pt idx="677">
                  <c:v>12.053571428571427</c:v>
                </c:pt>
                <c:pt idx="678">
                  <c:v>11.383928571428571</c:v>
                </c:pt>
                <c:pt idx="679">
                  <c:v>10.714285714285714</c:v>
                </c:pt>
                <c:pt idx="680">
                  <c:v>9.3749999999999982</c:v>
                </c:pt>
                <c:pt idx="681">
                  <c:v>8.2589285714285712</c:v>
                </c:pt>
                <c:pt idx="682">
                  <c:v>6.6964285714285712</c:v>
                </c:pt>
                <c:pt idx="683">
                  <c:v>5.8035714285714279</c:v>
                </c:pt>
                <c:pt idx="684">
                  <c:v>7.0312499999999991</c:v>
                </c:pt>
                <c:pt idx="685">
                  <c:v>8.0357142857142847</c:v>
                </c:pt>
                <c:pt idx="686">
                  <c:v>9.3749999999999982</c:v>
                </c:pt>
                <c:pt idx="687">
                  <c:v>10.491071428571427</c:v>
                </c:pt>
                <c:pt idx="688">
                  <c:v>11.160714285714285</c:v>
                </c:pt>
                <c:pt idx="689">
                  <c:v>11.383928571428571</c:v>
                </c:pt>
                <c:pt idx="690">
                  <c:v>11.607142857142856</c:v>
                </c:pt>
                <c:pt idx="691">
                  <c:v>11.383928571428571</c:v>
                </c:pt>
                <c:pt idx="692">
                  <c:v>10.937499999999998</c:v>
                </c:pt>
                <c:pt idx="693">
                  <c:v>10.044642857142856</c:v>
                </c:pt>
                <c:pt idx="694">
                  <c:v>9.0401785714285712</c:v>
                </c:pt>
                <c:pt idx="695">
                  <c:v>8.0357142857142847</c:v>
                </c:pt>
                <c:pt idx="696">
                  <c:v>6.9196428571428568</c:v>
                </c:pt>
                <c:pt idx="697">
                  <c:v>5.9151785714285712</c:v>
                </c:pt>
                <c:pt idx="698">
                  <c:v>6.6964285714285712</c:v>
                </c:pt>
                <c:pt idx="699">
                  <c:v>7.4776785714285703</c:v>
                </c:pt>
                <c:pt idx="700">
                  <c:v>8.0357142857142847</c:v>
                </c:pt>
                <c:pt idx="701">
                  <c:v>8.4821428571428559</c:v>
                </c:pt>
                <c:pt idx="702">
                  <c:v>8.7053571428571423</c:v>
                </c:pt>
                <c:pt idx="703">
                  <c:v>8.928571428571427</c:v>
                </c:pt>
                <c:pt idx="704">
                  <c:v>8.928571428571427</c:v>
                </c:pt>
                <c:pt idx="705">
                  <c:v>9.1517857142857135</c:v>
                </c:pt>
                <c:pt idx="706">
                  <c:v>9.3749999999999982</c:v>
                </c:pt>
                <c:pt idx="707">
                  <c:v>9.5982142857142847</c:v>
                </c:pt>
                <c:pt idx="708">
                  <c:v>9.3749999999999982</c:v>
                </c:pt>
                <c:pt idx="709">
                  <c:v>8.928571428571427</c:v>
                </c:pt>
                <c:pt idx="710">
                  <c:v>8.3705357142857135</c:v>
                </c:pt>
                <c:pt idx="711">
                  <c:v>7.5892857142857135</c:v>
                </c:pt>
                <c:pt idx="712">
                  <c:v>6.9196428571428568</c:v>
                </c:pt>
                <c:pt idx="713">
                  <c:v>6.0267857142857135</c:v>
                </c:pt>
                <c:pt idx="714">
                  <c:v>5.4687499999999991</c:v>
                </c:pt>
                <c:pt idx="715">
                  <c:v>5.6919642857142856</c:v>
                </c:pt>
                <c:pt idx="716">
                  <c:v>6.2499999999999991</c:v>
                </c:pt>
                <c:pt idx="717">
                  <c:v>6.9196428571428568</c:v>
                </c:pt>
                <c:pt idx="718">
                  <c:v>7.1428571428571423</c:v>
                </c:pt>
                <c:pt idx="719">
                  <c:v>7.3660714285714279</c:v>
                </c:pt>
                <c:pt idx="720">
                  <c:v>7.2544642857142847</c:v>
                </c:pt>
                <c:pt idx="721">
                  <c:v>7.1428571428571423</c:v>
                </c:pt>
                <c:pt idx="722">
                  <c:v>6.5848214285714279</c:v>
                </c:pt>
                <c:pt idx="723">
                  <c:v>6.0267857142857135</c:v>
                </c:pt>
                <c:pt idx="724">
                  <c:v>5.5803571428571423</c:v>
                </c:pt>
                <c:pt idx="725">
                  <c:v>5.3571428571428568</c:v>
                </c:pt>
                <c:pt idx="726">
                  <c:v>6.0267857142857135</c:v>
                </c:pt>
                <c:pt idx="727">
                  <c:v>6.6964285714285712</c:v>
                </c:pt>
                <c:pt idx="728">
                  <c:v>7.1428571428571423</c:v>
                </c:pt>
                <c:pt idx="729">
                  <c:v>7.5892857142857135</c:v>
                </c:pt>
                <c:pt idx="730">
                  <c:v>7.8124999999999991</c:v>
                </c:pt>
                <c:pt idx="731">
                  <c:v>7.4776785714285703</c:v>
                </c:pt>
                <c:pt idx="732">
                  <c:v>7.0312499999999991</c:v>
                </c:pt>
                <c:pt idx="733">
                  <c:v>6.4732142857142847</c:v>
                </c:pt>
                <c:pt idx="734">
                  <c:v>5.8035714285714279</c:v>
                </c:pt>
                <c:pt idx="735">
                  <c:v>5.3571428571428568</c:v>
                </c:pt>
                <c:pt idx="736">
                  <c:v>5.5803571428571423</c:v>
                </c:pt>
                <c:pt idx="737">
                  <c:v>6.3616071428571423</c:v>
                </c:pt>
                <c:pt idx="738">
                  <c:v>6.9196428571428568</c:v>
                </c:pt>
                <c:pt idx="739">
                  <c:v>7.1428571428571423</c:v>
                </c:pt>
                <c:pt idx="740">
                  <c:v>7.3660714285714279</c:v>
                </c:pt>
                <c:pt idx="741">
                  <c:v>7.3660714285714279</c:v>
                </c:pt>
                <c:pt idx="742">
                  <c:v>7.2544642857142847</c:v>
                </c:pt>
                <c:pt idx="743">
                  <c:v>7.1428571428571423</c:v>
                </c:pt>
                <c:pt idx="744">
                  <c:v>7.1428571428571423</c:v>
                </c:pt>
                <c:pt idx="745">
                  <c:v>7.1428571428571423</c:v>
                </c:pt>
                <c:pt idx="746">
                  <c:v>6.9196428571428568</c:v>
                </c:pt>
                <c:pt idx="747">
                  <c:v>6.9196428571428568</c:v>
                </c:pt>
                <c:pt idx="748">
                  <c:v>6.9196428571428568</c:v>
                </c:pt>
                <c:pt idx="749">
                  <c:v>6.6964285714285712</c:v>
                </c:pt>
                <c:pt idx="750">
                  <c:v>6.6964285714285712</c:v>
                </c:pt>
                <c:pt idx="751">
                  <c:v>6.8080357142857135</c:v>
                </c:pt>
                <c:pt idx="752">
                  <c:v>6.8080357142857135</c:v>
                </c:pt>
                <c:pt idx="753">
                  <c:v>6.9196428571428568</c:v>
                </c:pt>
                <c:pt idx="754">
                  <c:v>7.0312499999999991</c:v>
                </c:pt>
                <c:pt idx="755">
                  <c:v>7.2544642857142847</c:v>
                </c:pt>
                <c:pt idx="756">
                  <c:v>7.4776785714285703</c:v>
                </c:pt>
                <c:pt idx="757">
                  <c:v>7.7008928571428568</c:v>
                </c:pt>
                <c:pt idx="758">
                  <c:v>8.0357142857142847</c:v>
                </c:pt>
                <c:pt idx="759">
                  <c:v>8.147321428571427</c:v>
                </c:pt>
                <c:pt idx="760">
                  <c:v>8.147321428571427</c:v>
                </c:pt>
                <c:pt idx="761">
                  <c:v>8.147321428571427</c:v>
                </c:pt>
                <c:pt idx="762">
                  <c:v>8.0357142857142847</c:v>
                </c:pt>
                <c:pt idx="763">
                  <c:v>7.8124999999999991</c:v>
                </c:pt>
                <c:pt idx="764">
                  <c:v>7.5892857142857135</c:v>
                </c:pt>
                <c:pt idx="765">
                  <c:v>7.5892857142857135</c:v>
                </c:pt>
                <c:pt idx="766">
                  <c:v>7.5892857142857135</c:v>
                </c:pt>
                <c:pt idx="767">
                  <c:v>7.8124999999999991</c:v>
                </c:pt>
                <c:pt idx="768">
                  <c:v>7.9241071428571423</c:v>
                </c:pt>
                <c:pt idx="769">
                  <c:v>8.0357142857142847</c:v>
                </c:pt>
                <c:pt idx="770">
                  <c:v>8.0357142857142847</c:v>
                </c:pt>
                <c:pt idx="771">
                  <c:v>7.8124999999999991</c:v>
                </c:pt>
                <c:pt idx="772">
                  <c:v>7.4776785714285703</c:v>
                </c:pt>
                <c:pt idx="773">
                  <c:v>7.1428571428571423</c:v>
                </c:pt>
                <c:pt idx="774">
                  <c:v>6.6964285714285712</c:v>
                </c:pt>
                <c:pt idx="775">
                  <c:v>6.0267857142857135</c:v>
                </c:pt>
                <c:pt idx="776">
                  <c:v>5.6919642857142856</c:v>
                </c:pt>
                <c:pt idx="777">
                  <c:v>5.3571428571428568</c:v>
                </c:pt>
                <c:pt idx="778">
                  <c:v>5.6919642857142856</c:v>
                </c:pt>
                <c:pt idx="779">
                  <c:v>6.3616071428571423</c:v>
                </c:pt>
                <c:pt idx="780">
                  <c:v>6.9196428571428568</c:v>
                </c:pt>
                <c:pt idx="781">
                  <c:v>7.3660714285714279</c:v>
                </c:pt>
                <c:pt idx="782">
                  <c:v>8.0357142857142847</c:v>
                </c:pt>
                <c:pt idx="783">
                  <c:v>8.0357142857142847</c:v>
                </c:pt>
                <c:pt idx="784">
                  <c:v>8.147321428571427</c:v>
                </c:pt>
                <c:pt idx="785">
                  <c:v>7.8124999999999991</c:v>
                </c:pt>
                <c:pt idx="786">
                  <c:v>7.9241071428571423</c:v>
                </c:pt>
                <c:pt idx="787">
                  <c:v>7.9241071428571423</c:v>
                </c:pt>
                <c:pt idx="788">
                  <c:v>8.0357142857142847</c:v>
                </c:pt>
                <c:pt idx="789">
                  <c:v>7.8124999999999991</c:v>
                </c:pt>
                <c:pt idx="790">
                  <c:v>7.5892857142857135</c:v>
                </c:pt>
                <c:pt idx="791">
                  <c:v>7.1428571428571423</c:v>
                </c:pt>
                <c:pt idx="792">
                  <c:v>6.9196428571428568</c:v>
                </c:pt>
                <c:pt idx="793">
                  <c:v>6.5848214285714279</c:v>
                </c:pt>
                <c:pt idx="794">
                  <c:v>6.2499999999999991</c:v>
                </c:pt>
                <c:pt idx="795">
                  <c:v>6.2499999999999991</c:v>
                </c:pt>
                <c:pt idx="796">
                  <c:v>6.0267857142857135</c:v>
                </c:pt>
                <c:pt idx="797">
                  <c:v>6.4732142857142847</c:v>
                </c:pt>
                <c:pt idx="798">
                  <c:v>6.6964285714285712</c:v>
                </c:pt>
                <c:pt idx="799">
                  <c:v>7.3660714285714279</c:v>
                </c:pt>
                <c:pt idx="800">
                  <c:v>8.0357142857142847</c:v>
                </c:pt>
                <c:pt idx="801">
                  <c:v>8.7053571428571423</c:v>
                </c:pt>
                <c:pt idx="802">
                  <c:v>9.1517857142857135</c:v>
                </c:pt>
                <c:pt idx="803">
                  <c:v>9.4866071428571423</c:v>
                </c:pt>
                <c:pt idx="804">
                  <c:v>9.5982142857142847</c:v>
                </c:pt>
                <c:pt idx="805">
                  <c:v>9.709821428571427</c:v>
                </c:pt>
                <c:pt idx="806">
                  <c:v>9.4866071428571423</c:v>
                </c:pt>
                <c:pt idx="807">
                  <c:v>9.2633928571428559</c:v>
                </c:pt>
                <c:pt idx="808">
                  <c:v>8.928571428571427</c:v>
                </c:pt>
                <c:pt idx="809">
                  <c:v>8.3705357142857135</c:v>
                </c:pt>
                <c:pt idx="810">
                  <c:v>7.8124999999999991</c:v>
                </c:pt>
                <c:pt idx="811">
                  <c:v>7.3660714285714279</c:v>
                </c:pt>
                <c:pt idx="812">
                  <c:v>6.9196428571428568</c:v>
                </c:pt>
                <c:pt idx="813">
                  <c:v>6.4732142857142847</c:v>
                </c:pt>
                <c:pt idx="814">
                  <c:v>6.1383928571428568</c:v>
                </c:pt>
                <c:pt idx="815">
                  <c:v>6.0267857142857135</c:v>
                </c:pt>
                <c:pt idx="816">
                  <c:v>6.0267857142857135</c:v>
                </c:pt>
                <c:pt idx="817">
                  <c:v>6.2499999999999991</c:v>
                </c:pt>
                <c:pt idx="818">
                  <c:v>6.8080357142857135</c:v>
                </c:pt>
                <c:pt idx="819">
                  <c:v>7.7008928571428568</c:v>
                </c:pt>
                <c:pt idx="820">
                  <c:v>8.3705357142857135</c:v>
                </c:pt>
                <c:pt idx="821">
                  <c:v>8.928571428571427</c:v>
                </c:pt>
                <c:pt idx="822">
                  <c:v>9.5982142857142847</c:v>
                </c:pt>
                <c:pt idx="823">
                  <c:v>9.8214285714285712</c:v>
                </c:pt>
                <c:pt idx="824">
                  <c:v>9.709821428571427</c:v>
                </c:pt>
                <c:pt idx="825">
                  <c:v>9.2633928571428559</c:v>
                </c:pt>
                <c:pt idx="826">
                  <c:v>8.8169642857142847</c:v>
                </c:pt>
                <c:pt idx="827">
                  <c:v>8.0357142857142847</c:v>
                </c:pt>
                <c:pt idx="828">
                  <c:v>7.1428571428571423</c:v>
                </c:pt>
                <c:pt idx="829">
                  <c:v>6.2499999999999991</c:v>
                </c:pt>
                <c:pt idx="830">
                  <c:v>5.5803571428571423</c:v>
                </c:pt>
                <c:pt idx="831">
                  <c:v>5.4687499999999991</c:v>
                </c:pt>
                <c:pt idx="832">
                  <c:v>6.0267857142857135</c:v>
                </c:pt>
                <c:pt idx="833">
                  <c:v>6.8080357142857135</c:v>
                </c:pt>
                <c:pt idx="834">
                  <c:v>7.5892857142857135</c:v>
                </c:pt>
                <c:pt idx="835">
                  <c:v>8.147321428571427</c:v>
                </c:pt>
                <c:pt idx="836">
                  <c:v>8.59375</c:v>
                </c:pt>
                <c:pt idx="837">
                  <c:v>8.8169642857142847</c:v>
                </c:pt>
                <c:pt idx="838">
                  <c:v>8.7053571428571423</c:v>
                </c:pt>
                <c:pt idx="839">
                  <c:v>8.59375</c:v>
                </c:pt>
                <c:pt idx="840">
                  <c:v>8.147321428571427</c:v>
                </c:pt>
                <c:pt idx="841">
                  <c:v>7.5892857142857135</c:v>
                </c:pt>
                <c:pt idx="842">
                  <c:v>6.8080357142857135</c:v>
                </c:pt>
                <c:pt idx="843">
                  <c:v>6.2499999999999991</c:v>
                </c:pt>
                <c:pt idx="844">
                  <c:v>5.9151785714285712</c:v>
                </c:pt>
                <c:pt idx="845">
                  <c:v>6.0267857142857135</c:v>
                </c:pt>
                <c:pt idx="846">
                  <c:v>6.0267857142857135</c:v>
                </c:pt>
                <c:pt idx="847">
                  <c:v>6.2499999999999991</c:v>
                </c:pt>
                <c:pt idx="848">
                  <c:v>6.4732142857142847</c:v>
                </c:pt>
                <c:pt idx="849">
                  <c:v>6.6964285714285712</c:v>
                </c:pt>
                <c:pt idx="850">
                  <c:v>6.9196428571428568</c:v>
                </c:pt>
                <c:pt idx="851">
                  <c:v>7.1428571428571423</c:v>
                </c:pt>
                <c:pt idx="852">
                  <c:v>7.3660714285714279</c:v>
                </c:pt>
                <c:pt idx="853">
                  <c:v>7.8124999999999991</c:v>
                </c:pt>
                <c:pt idx="854">
                  <c:v>7.9241071428571423</c:v>
                </c:pt>
                <c:pt idx="855">
                  <c:v>7.8124999999999991</c:v>
                </c:pt>
                <c:pt idx="856">
                  <c:v>7.7008928571428568</c:v>
                </c:pt>
                <c:pt idx="857">
                  <c:v>7.3660714285714279</c:v>
                </c:pt>
                <c:pt idx="858">
                  <c:v>6.9196428571428568</c:v>
                </c:pt>
                <c:pt idx="859">
                  <c:v>6.2499999999999991</c:v>
                </c:pt>
                <c:pt idx="860">
                  <c:v>5.6919642857142856</c:v>
                </c:pt>
                <c:pt idx="861">
                  <c:v>5.4687499999999991</c:v>
                </c:pt>
                <c:pt idx="862">
                  <c:v>5.8035714285714279</c:v>
                </c:pt>
                <c:pt idx="863">
                  <c:v>6.4732142857142847</c:v>
                </c:pt>
                <c:pt idx="864">
                  <c:v>6.9196428571428568</c:v>
                </c:pt>
                <c:pt idx="865">
                  <c:v>7.5892857142857135</c:v>
                </c:pt>
                <c:pt idx="866">
                  <c:v>8.2589285714285712</c:v>
                </c:pt>
                <c:pt idx="867">
                  <c:v>8.59375</c:v>
                </c:pt>
                <c:pt idx="868">
                  <c:v>8.4821428571428559</c:v>
                </c:pt>
                <c:pt idx="869">
                  <c:v>8.147321428571427</c:v>
                </c:pt>
                <c:pt idx="870">
                  <c:v>7.4776785714285703</c:v>
                </c:pt>
                <c:pt idx="871">
                  <c:v>7.1428571428571423</c:v>
                </c:pt>
                <c:pt idx="872">
                  <c:v>6.8080357142857135</c:v>
                </c:pt>
                <c:pt idx="873">
                  <c:v>6.4732142857142847</c:v>
                </c:pt>
                <c:pt idx="874">
                  <c:v>5.9151785714285712</c:v>
                </c:pt>
                <c:pt idx="875">
                  <c:v>6.1383928571428568</c:v>
                </c:pt>
                <c:pt idx="876">
                  <c:v>6.4732142857142847</c:v>
                </c:pt>
                <c:pt idx="877">
                  <c:v>6.5848214285714279</c:v>
                </c:pt>
                <c:pt idx="878">
                  <c:v>6.4732142857142847</c:v>
                </c:pt>
              </c:numCache>
            </c:numRef>
          </c:val>
          <c:smooth val="0"/>
          <c:extLst xmlns:c16r2="http://schemas.microsoft.com/office/drawing/2015/06/chart">
            <c:ext xmlns:c16="http://schemas.microsoft.com/office/drawing/2014/chart" uri="{C3380CC4-5D6E-409C-BE32-E72D297353CC}">
              <c16:uniqueId val="{00000000-4FFC-4CA8-8832-A6C2C5AC5B9C}"/>
            </c:ext>
          </c:extLst>
        </c:ser>
        <c:dLbls>
          <c:showLegendKey val="0"/>
          <c:showVal val="0"/>
          <c:showCatName val="0"/>
          <c:showSerName val="0"/>
          <c:showPercent val="0"/>
          <c:showBubbleSize val="0"/>
        </c:dLbls>
        <c:marker val="1"/>
        <c:smooth val="0"/>
        <c:axId val="557714048"/>
        <c:axId val="557732608"/>
      </c:lineChart>
      <c:catAx>
        <c:axId val="557714048"/>
        <c:scaling>
          <c:orientation val="minMax"/>
        </c:scaling>
        <c:delete val="0"/>
        <c:axPos val="b"/>
        <c:title>
          <c:tx>
            <c:rich>
              <a:bodyPr/>
              <a:lstStyle/>
              <a:p>
                <a:pPr>
                  <a:defRPr/>
                </a:pPr>
                <a:r>
                  <a:rPr lang="en-GB" i="1"/>
                  <a:t>t</a:t>
                </a:r>
                <a:r>
                  <a:rPr lang="en-GB" baseline="0"/>
                  <a:t> (s)</a:t>
                </a:r>
                <a:endParaRPr lang="en-GB"/>
              </a:p>
            </c:rich>
          </c:tx>
          <c:overlay val="0"/>
        </c:title>
        <c:numFmt formatCode="0.000" sourceLinked="1"/>
        <c:majorTickMark val="in"/>
        <c:minorTickMark val="none"/>
        <c:tickLblPos val="nextTo"/>
        <c:crossAx val="557732608"/>
        <c:crosses val="autoZero"/>
        <c:auto val="1"/>
        <c:lblAlgn val="ctr"/>
        <c:lblOffset val="100"/>
        <c:tickLblSkip val="50"/>
        <c:tickMarkSkip val="50"/>
        <c:noMultiLvlLbl val="0"/>
      </c:catAx>
      <c:valAx>
        <c:axId val="557732608"/>
        <c:scaling>
          <c:orientation val="minMax"/>
          <c:max val="14"/>
        </c:scaling>
        <c:delete val="0"/>
        <c:axPos val="l"/>
        <c:title>
          <c:tx>
            <c:rich>
              <a:bodyPr rot="-5400000" vert="horz"/>
              <a:lstStyle/>
              <a:p>
                <a:pPr>
                  <a:defRPr/>
                </a:pPr>
                <a:r>
                  <a:rPr lang="en-GB"/>
                  <a:t>Bead height (mm)</a:t>
                </a:r>
              </a:p>
            </c:rich>
          </c:tx>
          <c:overlay val="0"/>
        </c:title>
        <c:numFmt formatCode="General" sourceLinked="1"/>
        <c:majorTickMark val="in"/>
        <c:minorTickMark val="none"/>
        <c:tickLblPos val="nextTo"/>
        <c:crossAx val="557714048"/>
        <c:crosses val="autoZero"/>
        <c:crossBetween val="midCat"/>
      </c:valAx>
      <c:spPr>
        <a:ln w="3175">
          <a:solidFill>
            <a:sysClr val="windowText" lastClr="000000">
              <a:lumMod val="50000"/>
              <a:lumOff val="50000"/>
            </a:sysClr>
          </a:solidFill>
        </a:ln>
      </c:spPr>
    </c:plotArea>
    <c:plotVisOnly val="1"/>
    <c:dispBlanksAs val="gap"/>
    <c:showDLblsOverMax val="0"/>
  </c:chart>
  <c:spPr>
    <a:ln>
      <a:noFill/>
    </a:ln>
  </c:spPr>
  <c:externalData r:id="rId2">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339886226942264"/>
          <c:y val="4.109761127166156E-2"/>
          <c:w val="0.79614015077086753"/>
          <c:h val="0.84884833593468778"/>
        </c:manualLayout>
      </c:layout>
      <c:lineChart>
        <c:grouping val="standard"/>
        <c:varyColors val="0"/>
        <c:ser>
          <c:idx val="0"/>
          <c:order val="0"/>
          <c:spPr>
            <a:ln w="19050"/>
          </c:spPr>
          <c:marker>
            <c:symbol val="circle"/>
            <c:size val="2"/>
          </c:marker>
          <c:cat>
            <c:numRef>
              <c:f>'35lm 2-19'!$B$5:$B$84</c:f>
              <c:numCache>
                <c:formatCode>0.00</c:formatCode>
                <c:ptCount val="80"/>
                <c:pt idx="0">
                  <c:v>9.0909090909090801E-3</c:v>
                </c:pt>
                <c:pt idx="1">
                  <c:v>1.363636363636362E-2</c:v>
                </c:pt>
                <c:pt idx="2">
                  <c:v>1.818181818181816E-2</c:v>
                </c:pt>
                <c:pt idx="3">
                  <c:v>2.27272727272727E-2</c:v>
                </c:pt>
                <c:pt idx="4">
                  <c:v>2.727272727272724E-2</c:v>
                </c:pt>
                <c:pt idx="5">
                  <c:v>3.181818181818178E-2</c:v>
                </c:pt>
                <c:pt idx="6">
                  <c:v>3.636363636363632E-2</c:v>
                </c:pt>
                <c:pt idx="7">
                  <c:v>4.090909090909086E-2</c:v>
                </c:pt>
                <c:pt idx="8">
                  <c:v>4.54545454545454E-2</c:v>
                </c:pt>
                <c:pt idx="9">
                  <c:v>4.999999999999994E-2</c:v>
                </c:pt>
                <c:pt idx="10">
                  <c:v>5.454545454545448E-2</c:v>
                </c:pt>
                <c:pt idx="11">
                  <c:v>5.909090909090902E-2</c:v>
                </c:pt>
                <c:pt idx="12">
                  <c:v>6.363636363636356E-2</c:v>
                </c:pt>
                <c:pt idx="13">
                  <c:v>6.8181818181818094E-2</c:v>
                </c:pt>
                <c:pt idx="14">
                  <c:v>7.272727272727264E-2</c:v>
                </c:pt>
                <c:pt idx="15">
                  <c:v>7.7272727272727187E-2</c:v>
                </c:pt>
                <c:pt idx="16">
                  <c:v>8.1818181818181734E-2</c:v>
                </c:pt>
                <c:pt idx="17">
                  <c:v>8.6363636363636281E-2</c:v>
                </c:pt>
                <c:pt idx="18">
                  <c:v>9.0909090909090828E-2</c:v>
                </c:pt>
                <c:pt idx="19">
                  <c:v>9.5454545454545375E-2</c:v>
                </c:pt>
                <c:pt idx="20">
                  <c:v>9.9999999999999922E-2</c:v>
                </c:pt>
                <c:pt idx="21">
                  <c:v>0.10454545454545447</c:v>
                </c:pt>
                <c:pt idx="22">
                  <c:v>0.10909090909090902</c:v>
                </c:pt>
                <c:pt idx="23">
                  <c:v>0.11363636363636356</c:v>
                </c:pt>
                <c:pt idx="24">
                  <c:v>0.11818181818181811</c:v>
                </c:pt>
                <c:pt idx="25">
                  <c:v>0.12272727272727266</c:v>
                </c:pt>
                <c:pt idx="26">
                  <c:v>0.1272727272727272</c:v>
                </c:pt>
                <c:pt idx="27">
                  <c:v>0.13181818181818175</c:v>
                </c:pt>
                <c:pt idx="28">
                  <c:v>0.1363636363636363</c:v>
                </c:pt>
                <c:pt idx="29">
                  <c:v>0.14090909090909085</c:v>
                </c:pt>
                <c:pt idx="30">
                  <c:v>0.14545454545454539</c:v>
                </c:pt>
                <c:pt idx="31">
                  <c:v>0.14999999999999994</c:v>
                </c:pt>
                <c:pt idx="32">
                  <c:v>0.15454545454545449</c:v>
                </c:pt>
                <c:pt idx="33">
                  <c:v>0.15909090909090903</c:v>
                </c:pt>
                <c:pt idx="34">
                  <c:v>0.16363636363636358</c:v>
                </c:pt>
                <c:pt idx="35">
                  <c:v>0.16818181818181813</c:v>
                </c:pt>
                <c:pt idx="36">
                  <c:v>0.17272727272727267</c:v>
                </c:pt>
                <c:pt idx="37">
                  <c:v>0.17727272727272722</c:v>
                </c:pt>
                <c:pt idx="38">
                  <c:v>0.18181818181818177</c:v>
                </c:pt>
                <c:pt idx="39">
                  <c:v>0.18636363636363631</c:v>
                </c:pt>
                <c:pt idx="40">
                  <c:v>0.19090909090909086</c:v>
                </c:pt>
                <c:pt idx="41">
                  <c:v>0.19545454545454541</c:v>
                </c:pt>
                <c:pt idx="42">
                  <c:v>0.19999999999999996</c:v>
                </c:pt>
                <c:pt idx="43">
                  <c:v>0.2045454545454545</c:v>
                </c:pt>
                <c:pt idx="44">
                  <c:v>0.20909090909090905</c:v>
                </c:pt>
                <c:pt idx="45">
                  <c:v>0.2136363636363636</c:v>
                </c:pt>
                <c:pt idx="46">
                  <c:v>0.21818181818181814</c:v>
                </c:pt>
                <c:pt idx="47">
                  <c:v>0.22272727272727269</c:v>
                </c:pt>
                <c:pt idx="48">
                  <c:v>0.22727272727272724</c:v>
                </c:pt>
                <c:pt idx="49">
                  <c:v>0.23181818181818178</c:v>
                </c:pt>
                <c:pt idx="50">
                  <c:v>0.23636363636363633</c:v>
                </c:pt>
                <c:pt idx="51">
                  <c:v>0.24090909090909088</c:v>
                </c:pt>
                <c:pt idx="52">
                  <c:v>0.24545454545454543</c:v>
                </c:pt>
                <c:pt idx="53">
                  <c:v>0.24999999999999997</c:v>
                </c:pt>
                <c:pt idx="54">
                  <c:v>0.25454545454545452</c:v>
                </c:pt>
                <c:pt idx="55">
                  <c:v>0.25909090909090904</c:v>
                </c:pt>
                <c:pt idx="56">
                  <c:v>0.26363636363636356</c:v>
                </c:pt>
                <c:pt idx="57">
                  <c:v>0.26818181818181808</c:v>
                </c:pt>
                <c:pt idx="58">
                  <c:v>0.2727272727272726</c:v>
                </c:pt>
                <c:pt idx="59">
                  <c:v>0.27727272727272712</c:v>
                </c:pt>
                <c:pt idx="60">
                  <c:v>0.28181818181818163</c:v>
                </c:pt>
                <c:pt idx="61">
                  <c:v>0.28636363636363615</c:v>
                </c:pt>
                <c:pt idx="62">
                  <c:v>0.29090909090909067</c:v>
                </c:pt>
                <c:pt idx="63">
                  <c:v>0.29545454545454519</c:v>
                </c:pt>
                <c:pt idx="64">
                  <c:v>0.29999999999999971</c:v>
                </c:pt>
                <c:pt idx="65">
                  <c:v>0.30454545454545423</c:v>
                </c:pt>
                <c:pt idx="66">
                  <c:v>0.30909090909090875</c:v>
                </c:pt>
                <c:pt idx="67">
                  <c:v>0.31363636363636327</c:v>
                </c:pt>
                <c:pt idx="68">
                  <c:v>0.31818181818181779</c:v>
                </c:pt>
                <c:pt idx="69">
                  <c:v>0.32272727272727231</c:v>
                </c:pt>
                <c:pt idx="70">
                  <c:v>0.32727272727272683</c:v>
                </c:pt>
                <c:pt idx="71">
                  <c:v>0.33181818181818135</c:v>
                </c:pt>
                <c:pt idx="72">
                  <c:v>0.33636363636363587</c:v>
                </c:pt>
                <c:pt idx="73">
                  <c:v>0.34090909090909038</c:v>
                </c:pt>
                <c:pt idx="74">
                  <c:v>0.3454545454545449</c:v>
                </c:pt>
                <c:pt idx="75">
                  <c:v>0.34999999999999942</c:v>
                </c:pt>
                <c:pt idx="76">
                  <c:v>0.35454545454545394</c:v>
                </c:pt>
                <c:pt idx="77">
                  <c:v>0.35909090909090846</c:v>
                </c:pt>
                <c:pt idx="78">
                  <c:v>0.36363636363636298</c:v>
                </c:pt>
                <c:pt idx="79">
                  <c:v>0.3681818181818175</c:v>
                </c:pt>
              </c:numCache>
            </c:numRef>
          </c:cat>
          <c:val>
            <c:numRef>
              <c:f>'35lm 2-19'!$E$5:$E$84</c:f>
              <c:numCache>
                <c:formatCode>General</c:formatCode>
                <c:ptCount val="80"/>
                <c:pt idx="0">
                  <c:v>6.9196428571428568</c:v>
                </c:pt>
                <c:pt idx="1">
                  <c:v>6.3616071428571423</c:v>
                </c:pt>
                <c:pt idx="2">
                  <c:v>7.4776785714285703</c:v>
                </c:pt>
                <c:pt idx="3">
                  <c:v>8.3705357142857135</c:v>
                </c:pt>
                <c:pt idx="4">
                  <c:v>9.0401785714285712</c:v>
                </c:pt>
                <c:pt idx="5">
                  <c:v>9.5982142857142847</c:v>
                </c:pt>
                <c:pt idx="6">
                  <c:v>10.044642857142856</c:v>
                </c:pt>
                <c:pt idx="7">
                  <c:v>10.156249999999998</c:v>
                </c:pt>
                <c:pt idx="8">
                  <c:v>10.267857142857142</c:v>
                </c:pt>
                <c:pt idx="9">
                  <c:v>9.8214285714285712</c:v>
                </c:pt>
                <c:pt idx="10">
                  <c:v>8.8169642857142847</c:v>
                </c:pt>
                <c:pt idx="11">
                  <c:v>7.8124999999999991</c:v>
                </c:pt>
                <c:pt idx="12">
                  <c:v>6.3616071428571423</c:v>
                </c:pt>
                <c:pt idx="13">
                  <c:v>5.5803571428571423</c:v>
                </c:pt>
                <c:pt idx="14">
                  <c:v>5.4687499999999991</c:v>
                </c:pt>
                <c:pt idx="15">
                  <c:v>5.8035714285714279</c:v>
                </c:pt>
                <c:pt idx="16">
                  <c:v>6.1383928571428568</c:v>
                </c:pt>
                <c:pt idx="17">
                  <c:v>6.9196428571428568</c:v>
                </c:pt>
                <c:pt idx="18">
                  <c:v>7.5892857142857135</c:v>
                </c:pt>
                <c:pt idx="19">
                  <c:v>8.147321428571427</c:v>
                </c:pt>
                <c:pt idx="20">
                  <c:v>8.4821428571428559</c:v>
                </c:pt>
                <c:pt idx="21">
                  <c:v>8.7053571428571423</c:v>
                </c:pt>
                <c:pt idx="22">
                  <c:v>8.7053571428571423</c:v>
                </c:pt>
                <c:pt idx="23">
                  <c:v>8.4821428571428559</c:v>
                </c:pt>
                <c:pt idx="24">
                  <c:v>8.2589285714285712</c:v>
                </c:pt>
                <c:pt idx="25">
                  <c:v>7.4776785714285703</c:v>
                </c:pt>
                <c:pt idx="26">
                  <c:v>6.9196428571428568</c:v>
                </c:pt>
                <c:pt idx="27">
                  <c:v>6.3616071428571423</c:v>
                </c:pt>
                <c:pt idx="28">
                  <c:v>5.5803571428571423</c:v>
                </c:pt>
                <c:pt idx="29">
                  <c:v>5.5803571428571423</c:v>
                </c:pt>
                <c:pt idx="30">
                  <c:v>5.5803571428571423</c:v>
                </c:pt>
                <c:pt idx="31">
                  <c:v>6.0267857142857135</c:v>
                </c:pt>
                <c:pt idx="32">
                  <c:v>6.6964285714285712</c:v>
                </c:pt>
                <c:pt idx="33">
                  <c:v>7.3660714285714279</c:v>
                </c:pt>
                <c:pt idx="34">
                  <c:v>7.9241071428571423</c:v>
                </c:pt>
                <c:pt idx="35">
                  <c:v>8.59375</c:v>
                </c:pt>
                <c:pt idx="36">
                  <c:v>9.1517857142857135</c:v>
                </c:pt>
                <c:pt idx="37">
                  <c:v>9.5982142857142847</c:v>
                </c:pt>
                <c:pt idx="38">
                  <c:v>9.8214285714285712</c:v>
                </c:pt>
                <c:pt idx="39">
                  <c:v>9.8214285714285712</c:v>
                </c:pt>
                <c:pt idx="40">
                  <c:v>9.8214285714285712</c:v>
                </c:pt>
                <c:pt idx="41">
                  <c:v>9.709821428571427</c:v>
                </c:pt>
                <c:pt idx="42">
                  <c:v>9.3749999999999982</c:v>
                </c:pt>
                <c:pt idx="43">
                  <c:v>9.0401785714285712</c:v>
                </c:pt>
                <c:pt idx="44">
                  <c:v>8.3705357142857135</c:v>
                </c:pt>
                <c:pt idx="45">
                  <c:v>7.7008928571428568</c:v>
                </c:pt>
                <c:pt idx="46">
                  <c:v>7.1428571428571423</c:v>
                </c:pt>
                <c:pt idx="47">
                  <c:v>6.4732142857142847</c:v>
                </c:pt>
                <c:pt idx="48">
                  <c:v>6.0267857142857135</c:v>
                </c:pt>
                <c:pt idx="49">
                  <c:v>5.8035714285714279</c:v>
                </c:pt>
                <c:pt idx="50">
                  <c:v>5.8035714285714279</c:v>
                </c:pt>
                <c:pt idx="51">
                  <c:v>5.9151785714285712</c:v>
                </c:pt>
                <c:pt idx="52">
                  <c:v>6.2499999999999991</c:v>
                </c:pt>
                <c:pt idx="53">
                  <c:v>6.4732142857142847</c:v>
                </c:pt>
                <c:pt idx="54">
                  <c:v>6.8080357142857135</c:v>
                </c:pt>
                <c:pt idx="55">
                  <c:v>7.0312499999999991</c:v>
                </c:pt>
                <c:pt idx="56">
                  <c:v>7.1428571428571423</c:v>
                </c:pt>
                <c:pt idx="57">
                  <c:v>7.2544642857142847</c:v>
                </c:pt>
                <c:pt idx="58">
                  <c:v>7.5892857142857135</c:v>
                </c:pt>
                <c:pt idx="59">
                  <c:v>7.8124999999999991</c:v>
                </c:pt>
                <c:pt idx="60">
                  <c:v>8.0357142857142847</c:v>
                </c:pt>
                <c:pt idx="61">
                  <c:v>8.0357142857142847</c:v>
                </c:pt>
                <c:pt idx="62">
                  <c:v>8.0357142857142847</c:v>
                </c:pt>
                <c:pt idx="63">
                  <c:v>7.8124999999999991</c:v>
                </c:pt>
                <c:pt idx="64">
                  <c:v>7.2544642857142847</c:v>
                </c:pt>
                <c:pt idx="65">
                  <c:v>6.6964285714285712</c:v>
                </c:pt>
                <c:pt idx="66">
                  <c:v>6.1383928571428568</c:v>
                </c:pt>
                <c:pt idx="67">
                  <c:v>5.8035714285714279</c:v>
                </c:pt>
                <c:pt idx="68">
                  <c:v>5.5803571428571423</c:v>
                </c:pt>
                <c:pt idx="69">
                  <c:v>6.1383928571428568</c:v>
                </c:pt>
                <c:pt idx="70">
                  <c:v>6.6964285714285712</c:v>
                </c:pt>
                <c:pt idx="71">
                  <c:v>7.3660714285714279</c:v>
                </c:pt>
                <c:pt idx="72">
                  <c:v>7.8124999999999991</c:v>
                </c:pt>
                <c:pt idx="73">
                  <c:v>7.9241071428571423</c:v>
                </c:pt>
                <c:pt idx="74">
                  <c:v>7.4776785714285703</c:v>
                </c:pt>
                <c:pt idx="75">
                  <c:v>7.1428571428571423</c:v>
                </c:pt>
                <c:pt idx="76">
                  <c:v>6.6964285714285712</c:v>
                </c:pt>
                <c:pt idx="77">
                  <c:v>6.4732142857142847</c:v>
                </c:pt>
                <c:pt idx="78">
                  <c:v>6.0267857142857135</c:v>
                </c:pt>
                <c:pt idx="79">
                  <c:v>5.6919642857142856</c:v>
                </c:pt>
              </c:numCache>
            </c:numRef>
          </c:val>
          <c:smooth val="0"/>
          <c:extLst xmlns:c16r2="http://schemas.microsoft.com/office/drawing/2015/06/chart">
            <c:ext xmlns:c16="http://schemas.microsoft.com/office/drawing/2014/chart" uri="{C3380CC4-5D6E-409C-BE32-E72D297353CC}">
              <c16:uniqueId val="{00000000-8625-4D44-AF6C-4BAF1053197E}"/>
            </c:ext>
          </c:extLst>
        </c:ser>
        <c:dLbls>
          <c:showLegendKey val="0"/>
          <c:showVal val="0"/>
          <c:showCatName val="0"/>
          <c:showSerName val="0"/>
          <c:showPercent val="0"/>
          <c:showBubbleSize val="0"/>
        </c:dLbls>
        <c:marker val="1"/>
        <c:smooth val="0"/>
        <c:axId val="558002944"/>
        <c:axId val="558004864"/>
      </c:lineChart>
      <c:catAx>
        <c:axId val="558002944"/>
        <c:scaling>
          <c:orientation val="minMax"/>
        </c:scaling>
        <c:delete val="0"/>
        <c:axPos val="b"/>
        <c:title>
          <c:tx>
            <c:rich>
              <a:bodyPr/>
              <a:lstStyle/>
              <a:p>
                <a:pPr>
                  <a:defRPr/>
                </a:pPr>
                <a:r>
                  <a:rPr lang="en-GB" i="1" baseline="0"/>
                  <a:t>t</a:t>
                </a:r>
                <a:r>
                  <a:rPr lang="en-GB" baseline="0"/>
                  <a:t> (s)</a:t>
                </a:r>
                <a:endParaRPr lang="en-GB"/>
              </a:p>
            </c:rich>
          </c:tx>
          <c:overlay val="0"/>
        </c:title>
        <c:numFmt formatCode="0.00" sourceLinked="1"/>
        <c:majorTickMark val="in"/>
        <c:minorTickMark val="none"/>
        <c:tickLblPos val="nextTo"/>
        <c:crossAx val="558004864"/>
        <c:crosses val="autoZero"/>
        <c:auto val="1"/>
        <c:lblAlgn val="ctr"/>
        <c:lblOffset val="50"/>
        <c:tickLblSkip val="15"/>
        <c:tickMarkSkip val="15"/>
        <c:noMultiLvlLbl val="0"/>
      </c:catAx>
      <c:valAx>
        <c:axId val="558004864"/>
        <c:scaling>
          <c:orientation val="minMax"/>
          <c:min val="4"/>
        </c:scaling>
        <c:delete val="0"/>
        <c:axPos val="l"/>
        <c:title>
          <c:tx>
            <c:rich>
              <a:bodyPr rot="-5400000" vert="horz"/>
              <a:lstStyle/>
              <a:p>
                <a:pPr>
                  <a:defRPr/>
                </a:pPr>
                <a:r>
                  <a:rPr lang="en-GB"/>
                  <a:t>Bead height (mm)</a:t>
                </a:r>
              </a:p>
            </c:rich>
          </c:tx>
          <c:overlay val="0"/>
        </c:title>
        <c:numFmt formatCode="General" sourceLinked="1"/>
        <c:majorTickMark val="in"/>
        <c:minorTickMark val="none"/>
        <c:tickLblPos val="nextTo"/>
        <c:crossAx val="558002944"/>
        <c:crosses val="autoZero"/>
        <c:crossBetween val="midCat"/>
      </c:valAx>
      <c:spPr>
        <a:ln w="3175">
          <a:solidFill>
            <a:schemeClr val="tx1">
              <a:lumMod val="50000"/>
              <a:lumOff val="50000"/>
            </a:schemeClr>
          </a:solidFill>
        </a:ln>
      </c:spPr>
    </c:plotArea>
    <c:plotVisOnly val="1"/>
    <c:dispBlanksAs val="gap"/>
    <c:showDLblsOverMax val="0"/>
  </c:chart>
  <c:spPr>
    <a:ln>
      <a:noFill/>
    </a:ln>
  </c:spPr>
  <c:externalData r:id="rId1">
    <c:autoUpdate val="0"/>
  </c:externalData>
  <c:userShapes r:id="rId2"/>
</c:chartSpace>
</file>

<file path=word/charts/chart5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55796150481191"/>
          <c:y val="5.1400554097404488E-2"/>
          <c:w val="0.8583438320209974"/>
          <c:h val="0.80484179060950711"/>
        </c:manualLayout>
      </c:layout>
      <c:scatterChart>
        <c:scatterStyle val="smoothMarker"/>
        <c:varyColors val="0"/>
        <c:ser>
          <c:idx val="1"/>
          <c:order val="0"/>
          <c:tx>
            <c:strRef>
              <c:f>Sheet1!$R$3</c:f>
              <c:strCache>
                <c:ptCount val="1"/>
                <c:pt idx="0">
                  <c:v>Partial pulsation</c:v>
                </c:pt>
              </c:strCache>
            </c:strRef>
          </c:tx>
          <c:marker>
            <c:symbol val="none"/>
          </c:marker>
          <c:xVal>
            <c:numRef>
              <c:f>Sheet1!$P$4:$P$44</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xVal>
          <c:yVal>
            <c:numRef>
              <c:f>Sheet1!$R$4:$R$44</c:f>
              <c:numCache>
                <c:formatCode>General</c:formatCode>
                <c:ptCount val="41"/>
                <c:pt idx="0">
                  <c:v>2</c:v>
                </c:pt>
                <c:pt idx="1">
                  <c:v>2.7660444431189779</c:v>
                </c:pt>
                <c:pt idx="2">
                  <c:v>2.9848077530122081</c:v>
                </c:pt>
                <c:pt idx="3">
                  <c:v>2.5</c:v>
                </c:pt>
                <c:pt idx="4">
                  <c:v>1.6579798566743313</c:v>
                </c:pt>
                <c:pt idx="5">
                  <c:v>1.0603073792140916</c:v>
                </c:pt>
                <c:pt idx="6">
                  <c:v>1.1339745962155614</c:v>
                </c:pt>
                <c:pt idx="7">
                  <c:v>1.8263518223330697</c:v>
                </c:pt>
                <c:pt idx="8">
                  <c:v>2.6427876096865393</c:v>
                </c:pt>
                <c:pt idx="9">
                  <c:v>3</c:v>
                </c:pt>
                <c:pt idx="10">
                  <c:v>2.6427876096865388</c:v>
                </c:pt>
                <c:pt idx="11">
                  <c:v>1.8263518223330701</c:v>
                </c:pt>
                <c:pt idx="12">
                  <c:v>1.1339745962155612</c:v>
                </c:pt>
                <c:pt idx="13">
                  <c:v>1.0603073792140914</c:v>
                </c:pt>
                <c:pt idx="14">
                  <c:v>1.6579798566743311</c:v>
                </c:pt>
                <c:pt idx="15">
                  <c:v>2.4999999999999991</c:v>
                </c:pt>
                <c:pt idx="16">
                  <c:v>2.9848077530122081</c:v>
                </c:pt>
                <c:pt idx="17">
                  <c:v>2.7660444431189779</c:v>
                </c:pt>
                <c:pt idx="18">
                  <c:v>2.0000000000000004</c:v>
                </c:pt>
                <c:pt idx="19">
                  <c:v>1.233955556881023</c:v>
                </c:pt>
                <c:pt idx="20">
                  <c:v>1.0151922469877921</c:v>
                </c:pt>
                <c:pt idx="21">
                  <c:v>1.5</c:v>
                </c:pt>
                <c:pt idx="22">
                  <c:v>2.3420201433256675</c:v>
                </c:pt>
                <c:pt idx="23">
                  <c:v>2.9396926207859089</c:v>
                </c:pt>
                <c:pt idx="24">
                  <c:v>2.8660254037844384</c:v>
                </c:pt>
                <c:pt idx="25">
                  <c:v>2.173648177666931</c:v>
                </c:pt>
                <c:pt idx="26">
                  <c:v>1.3572123903134621</c:v>
                </c:pt>
                <c:pt idx="27">
                  <c:v>1</c:v>
                </c:pt>
                <c:pt idx="28">
                  <c:v>1.3572123903134605</c:v>
                </c:pt>
                <c:pt idx="29">
                  <c:v>2.1736481776669292</c:v>
                </c:pt>
                <c:pt idx="30">
                  <c:v>2.8660254037844375</c:v>
                </c:pt>
                <c:pt idx="31">
                  <c:v>2.9396926207859084</c:v>
                </c:pt>
                <c:pt idx="32">
                  <c:v>2.3420201433256693</c:v>
                </c:pt>
                <c:pt idx="33">
                  <c:v>1.5000000000000016</c:v>
                </c:pt>
                <c:pt idx="34">
                  <c:v>1.0151922469877919</c:v>
                </c:pt>
                <c:pt idx="35">
                  <c:v>1.2339555568810219</c:v>
                </c:pt>
                <c:pt idx="36">
                  <c:v>1.9999999999999987</c:v>
                </c:pt>
                <c:pt idx="37">
                  <c:v>2.7660444431189788</c:v>
                </c:pt>
                <c:pt idx="38">
                  <c:v>2.9848077530122086</c:v>
                </c:pt>
                <c:pt idx="39">
                  <c:v>2.5000000000000009</c:v>
                </c:pt>
                <c:pt idx="40">
                  <c:v>1.6579798566743296</c:v>
                </c:pt>
              </c:numCache>
            </c:numRef>
          </c:yVal>
          <c:smooth val="1"/>
          <c:extLst xmlns:c16r2="http://schemas.microsoft.com/office/drawing/2015/06/chart">
            <c:ext xmlns:c16="http://schemas.microsoft.com/office/drawing/2014/chart" uri="{C3380CC4-5D6E-409C-BE32-E72D297353CC}">
              <c16:uniqueId val="{00000000-7C7B-4EBE-A632-6232C04B4536}"/>
            </c:ext>
          </c:extLst>
        </c:ser>
        <c:dLbls>
          <c:showLegendKey val="0"/>
          <c:showVal val="0"/>
          <c:showCatName val="0"/>
          <c:showSerName val="0"/>
          <c:showPercent val="0"/>
          <c:showBubbleSize val="0"/>
        </c:dLbls>
        <c:axId val="558107264"/>
        <c:axId val="558121728"/>
      </c:scatterChart>
      <c:valAx>
        <c:axId val="558107264"/>
        <c:scaling>
          <c:orientation val="minMax"/>
          <c:max val="40"/>
        </c:scaling>
        <c:delete val="0"/>
        <c:axPos val="b"/>
        <c:title>
          <c:tx>
            <c:rich>
              <a:bodyPr/>
              <a:lstStyle/>
              <a:p>
                <a:pPr>
                  <a:defRPr/>
                </a:pPr>
                <a:r>
                  <a:rPr lang="en-GB" i="1"/>
                  <a:t>t</a:t>
                </a:r>
                <a:r>
                  <a:rPr lang="en-GB"/>
                  <a:t> (s)</a:t>
                </a:r>
              </a:p>
            </c:rich>
          </c:tx>
          <c:overlay val="0"/>
        </c:title>
        <c:numFmt formatCode="General" sourceLinked="1"/>
        <c:majorTickMark val="in"/>
        <c:minorTickMark val="none"/>
        <c:tickLblPos val="nextTo"/>
        <c:crossAx val="558121728"/>
        <c:crosses val="autoZero"/>
        <c:crossBetween val="midCat"/>
      </c:valAx>
      <c:valAx>
        <c:axId val="558121728"/>
        <c:scaling>
          <c:orientation val="minMax"/>
        </c:scaling>
        <c:delete val="0"/>
        <c:axPos val="l"/>
        <c:title>
          <c:tx>
            <c:rich>
              <a:bodyPr rot="-5400000" vert="horz"/>
              <a:lstStyle/>
              <a:p>
                <a:pPr>
                  <a:defRPr/>
                </a:pPr>
                <a:r>
                  <a:rPr lang="en-GB"/>
                  <a:t>U (m/s)</a:t>
                </a:r>
              </a:p>
            </c:rich>
          </c:tx>
          <c:overlay val="0"/>
        </c:title>
        <c:numFmt formatCode="General" sourceLinked="1"/>
        <c:majorTickMark val="in"/>
        <c:minorTickMark val="none"/>
        <c:tickLblPos val="nextTo"/>
        <c:crossAx val="558107264"/>
        <c:crosses val="autoZero"/>
        <c:crossBetween val="midCat"/>
      </c:valAx>
      <c:spPr>
        <a:ln w="1905">
          <a:solidFill>
            <a:schemeClr val="bg1">
              <a:lumMod val="50000"/>
            </a:schemeClr>
          </a:solidFill>
        </a:ln>
      </c:spPr>
    </c:plotArea>
    <c:plotVisOnly val="1"/>
    <c:dispBlanksAs val="gap"/>
    <c:showDLblsOverMax val="0"/>
  </c:chart>
  <c:spPr>
    <a:ln>
      <a:noFill/>
    </a:ln>
  </c:spPr>
  <c:externalData r:id="rId1">
    <c:autoUpdate val="0"/>
  </c:externalData>
  <c:userShapes r:id="rId2"/>
</c:chartSpace>
</file>

<file path=word/charts/chart5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955796150481191"/>
          <c:y val="5.1400554097404488E-2"/>
          <c:w val="0.84027471566054246"/>
          <c:h val="0.81410104986876641"/>
        </c:manualLayout>
      </c:layout>
      <c:scatterChart>
        <c:scatterStyle val="smoothMarker"/>
        <c:varyColors val="0"/>
        <c:ser>
          <c:idx val="0"/>
          <c:order val="0"/>
          <c:tx>
            <c:strRef>
              <c:f>max!$B$22</c:f>
              <c:strCache>
                <c:ptCount val="1"/>
                <c:pt idx="0">
                  <c:v>11</c:v>
                </c:pt>
              </c:strCache>
            </c:strRef>
          </c:tx>
          <c:spPr>
            <a:ln>
              <a:noFill/>
            </a:ln>
          </c:spPr>
          <c:xVal>
            <c:numRef>
              <c:f>max!$C$11:$H$11</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max!$C$22:$H$22</c:f>
              <c:numCache>
                <c:formatCode>General</c:formatCode>
                <c:ptCount val="6"/>
                <c:pt idx="0">
                  <c:v>21.223408487114611</c:v>
                </c:pt>
                <c:pt idx="1">
                  <c:v>15.729720833267791</c:v>
                </c:pt>
                <c:pt idx="2">
                  <c:v>13.941508434351178</c:v>
                </c:pt>
                <c:pt idx="3">
                  <c:v>13.405370930466416</c:v>
                </c:pt>
                <c:pt idx="4">
                  <c:v>9.752337570663812</c:v>
                </c:pt>
                <c:pt idx="5">
                  <c:v>5.0258208697495936</c:v>
                </c:pt>
              </c:numCache>
            </c:numRef>
          </c:yVal>
          <c:smooth val="1"/>
          <c:extLst xmlns:c16r2="http://schemas.microsoft.com/office/drawing/2015/06/chart">
            <c:ext xmlns:c16="http://schemas.microsoft.com/office/drawing/2014/chart" uri="{C3380CC4-5D6E-409C-BE32-E72D297353CC}">
              <c16:uniqueId val="{00000000-8183-4802-9374-2289F0A64DD7}"/>
            </c:ext>
          </c:extLst>
        </c:ser>
        <c:ser>
          <c:idx val="1"/>
          <c:order val="1"/>
          <c:tx>
            <c:strRef>
              <c:f>max!$B$23</c:f>
              <c:strCache>
                <c:ptCount val="1"/>
                <c:pt idx="0">
                  <c:v>12</c:v>
                </c:pt>
              </c:strCache>
            </c:strRef>
          </c:tx>
          <c:spPr>
            <a:ln>
              <a:noFill/>
            </a:ln>
          </c:spPr>
          <c:xVal>
            <c:numRef>
              <c:f>max!$C$11:$H$11</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max!$C$23:$H$23</c:f>
              <c:numCache>
                <c:formatCode>General</c:formatCode>
                <c:ptCount val="6"/>
                <c:pt idx="0">
                  <c:v>7.3559708866334717</c:v>
                </c:pt>
                <c:pt idx="1">
                  <c:v>8.5134333332978613</c:v>
                </c:pt>
                <c:pt idx="2">
                  <c:v>4.1612583634851177</c:v>
                </c:pt>
                <c:pt idx="3">
                  <c:v>10.760329244634217</c:v>
                </c:pt>
                <c:pt idx="4">
                  <c:v>9.7823042375476117</c:v>
                </c:pt>
                <c:pt idx="5">
                  <c:v>29.600421047813047</c:v>
                </c:pt>
              </c:numCache>
            </c:numRef>
          </c:yVal>
          <c:smooth val="1"/>
          <c:extLst xmlns:c16r2="http://schemas.microsoft.com/office/drawing/2015/06/chart">
            <c:ext xmlns:c16="http://schemas.microsoft.com/office/drawing/2014/chart" uri="{C3380CC4-5D6E-409C-BE32-E72D297353CC}">
              <c16:uniqueId val="{00000001-8183-4802-9374-2289F0A64DD7}"/>
            </c:ext>
          </c:extLst>
        </c:ser>
        <c:ser>
          <c:idx val="2"/>
          <c:order val="2"/>
          <c:tx>
            <c:strRef>
              <c:f>max!$B$24</c:f>
              <c:strCache>
                <c:ptCount val="1"/>
                <c:pt idx="0">
                  <c:v>13</c:v>
                </c:pt>
              </c:strCache>
            </c:strRef>
          </c:tx>
          <c:spPr>
            <a:ln>
              <a:noFill/>
            </a:ln>
          </c:spPr>
          <c:xVal>
            <c:numRef>
              <c:f>max!$C$11:$H$11</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max!$C$24:$H$24</c:f>
              <c:numCache>
                <c:formatCode>General</c:formatCode>
                <c:ptCount val="6"/>
                <c:pt idx="0">
                  <c:v>17.539200127086119</c:v>
                </c:pt>
                <c:pt idx="1">
                  <c:v>4.6170416666474292</c:v>
                </c:pt>
                <c:pt idx="2">
                  <c:v>4.601212533339619</c:v>
                </c:pt>
                <c:pt idx="3">
                  <c:v>13.346525096706694</c:v>
                </c:pt>
                <c:pt idx="4">
                  <c:v>29.042775210439107</c:v>
                </c:pt>
                <c:pt idx="5">
                  <c:v>38.859516948236248</c:v>
                </c:pt>
              </c:numCache>
            </c:numRef>
          </c:yVal>
          <c:smooth val="1"/>
          <c:extLst xmlns:c16r2="http://schemas.microsoft.com/office/drawing/2015/06/chart">
            <c:ext xmlns:c16="http://schemas.microsoft.com/office/drawing/2014/chart" uri="{C3380CC4-5D6E-409C-BE32-E72D297353CC}">
              <c16:uniqueId val="{00000002-8183-4802-9374-2289F0A64DD7}"/>
            </c:ext>
          </c:extLst>
        </c:ser>
        <c:ser>
          <c:idx val="3"/>
          <c:order val="3"/>
          <c:tx>
            <c:strRef>
              <c:f>max!$B$25</c:f>
              <c:strCache>
                <c:ptCount val="1"/>
                <c:pt idx="0">
                  <c:v>14</c:v>
                </c:pt>
              </c:strCache>
            </c:strRef>
          </c:tx>
          <c:spPr>
            <a:ln w="28575">
              <a:noFill/>
            </a:ln>
          </c:spPr>
          <c:xVal>
            <c:numRef>
              <c:f>max!$C$11:$H$11</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max!$C$25:$H$25</c:f>
              <c:numCache>
                <c:formatCode>General</c:formatCode>
                <c:ptCount val="6"/>
                <c:pt idx="0">
                  <c:v>7.2500000525322914</c:v>
                </c:pt>
                <c:pt idx="1">
                  <c:v>12.201145833282494</c:v>
                </c:pt>
                <c:pt idx="2">
                  <c:v>7.4417625539217704</c:v>
                </c:pt>
                <c:pt idx="3">
                  <c:v>41.021104463898752</c:v>
                </c:pt>
                <c:pt idx="4">
                  <c:v>45.970679499762547</c:v>
                </c:pt>
                <c:pt idx="5">
                  <c:v>6.5071167138161492</c:v>
                </c:pt>
              </c:numCache>
            </c:numRef>
          </c:yVal>
          <c:smooth val="1"/>
          <c:extLst xmlns:c16r2="http://schemas.microsoft.com/office/drawing/2015/06/chart">
            <c:ext xmlns:c16="http://schemas.microsoft.com/office/drawing/2014/chart" uri="{C3380CC4-5D6E-409C-BE32-E72D297353CC}">
              <c16:uniqueId val="{00000003-8183-4802-9374-2289F0A64DD7}"/>
            </c:ext>
          </c:extLst>
        </c:ser>
        <c:ser>
          <c:idx val="4"/>
          <c:order val="4"/>
          <c:tx>
            <c:strRef>
              <c:f>max!$B$26</c:f>
              <c:strCache>
                <c:ptCount val="1"/>
                <c:pt idx="0">
                  <c:v>15</c:v>
                </c:pt>
              </c:strCache>
            </c:strRef>
          </c:tx>
          <c:spPr>
            <a:ln w="28575">
              <a:noFill/>
            </a:ln>
          </c:spPr>
          <c:xVal>
            <c:numRef>
              <c:f>max!$C$11:$H$11</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max!$C$26:$H$26</c:f>
              <c:numCache>
                <c:formatCode>General</c:formatCode>
                <c:ptCount val="6"/>
                <c:pt idx="0">
                  <c:v>5.5438333735030261</c:v>
                </c:pt>
                <c:pt idx="1">
                  <c:v>6.2798291666404999</c:v>
                </c:pt>
                <c:pt idx="2">
                  <c:v>16.659654287379741</c:v>
                </c:pt>
                <c:pt idx="3">
                  <c:v>38.623166946523689</c:v>
                </c:pt>
                <c:pt idx="4">
                  <c:v>39.921883622600639</c:v>
                </c:pt>
                <c:pt idx="5">
                  <c:v>75.353721379333834</c:v>
                </c:pt>
              </c:numCache>
            </c:numRef>
          </c:yVal>
          <c:smooth val="1"/>
          <c:extLst xmlns:c16r2="http://schemas.microsoft.com/office/drawing/2015/06/chart">
            <c:ext xmlns:c16="http://schemas.microsoft.com/office/drawing/2014/chart" uri="{C3380CC4-5D6E-409C-BE32-E72D297353CC}">
              <c16:uniqueId val="{00000004-8183-4802-9374-2289F0A64DD7}"/>
            </c:ext>
          </c:extLst>
        </c:ser>
        <c:ser>
          <c:idx val="5"/>
          <c:order val="5"/>
          <c:tx>
            <c:strRef>
              <c:f>max!$B$27</c:f>
              <c:strCache>
                <c:ptCount val="1"/>
                <c:pt idx="0">
                  <c:v>16</c:v>
                </c:pt>
              </c:strCache>
            </c:strRef>
          </c:tx>
          <c:spPr>
            <a:ln w="28575">
              <a:noFill/>
            </a:ln>
          </c:spPr>
          <c:xVal>
            <c:numRef>
              <c:f>max!$C$11:$H$11</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max!$C$27:$H$27</c:f>
              <c:numCache>
                <c:formatCode>General</c:formatCode>
                <c:ptCount val="6"/>
                <c:pt idx="0">
                  <c:v>20.806533484094007</c:v>
                </c:pt>
                <c:pt idx="1">
                  <c:v>9.9538874999585243</c:v>
                </c:pt>
                <c:pt idx="2">
                  <c:v>6.1518667112420671</c:v>
                </c:pt>
                <c:pt idx="3">
                  <c:v>7.6163667218535895</c:v>
                </c:pt>
                <c:pt idx="4">
                  <c:v>31.580275228825407</c:v>
                </c:pt>
                <c:pt idx="5">
                  <c:v>8.8283250639685704</c:v>
                </c:pt>
              </c:numCache>
            </c:numRef>
          </c:yVal>
          <c:smooth val="1"/>
          <c:extLst xmlns:c16r2="http://schemas.microsoft.com/office/drawing/2015/06/chart">
            <c:ext xmlns:c16="http://schemas.microsoft.com/office/drawing/2014/chart" uri="{C3380CC4-5D6E-409C-BE32-E72D297353CC}">
              <c16:uniqueId val="{00000005-8183-4802-9374-2289F0A64DD7}"/>
            </c:ext>
          </c:extLst>
        </c:ser>
        <c:ser>
          <c:idx val="6"/>
          <c:order val="6"/>
          <c:tx>
            <c:strRef>
              <c:f>max!$B$28</c:f>
              <c:strCache>
                <c:ptCount val="1"/>
                <c:pt idx="0">
                  <c:v>17</c:v>
                </c:pt>
              </c:strCache>
            </c:strRef>
          </c:tx>
          <c:spPr>
            <a:ln w="28575">
              <a:noFill/>
            </a:ln>
          </c:spPr>
          <c:xVal>
            <c:numRef>
              <c:f>max!$C$11:$H$11</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max!$C$28:$H$28</c:f>
              <c:numCache>
                <c:formatCode>General</c:formatCode>
                <c:ptCount val="6"/>
                <c:pt idx="0">
                  <c:v>8.8216792305870833</c:v>
                </c:pt>
                <c:pt idx="1">
                  <c:v>16.876912499929677</c:v>
                </c:pt>
                <c:pt idx="2">
                  <c:v>10.168729240347583</c:v>
                </c:pt>
                <c:pt idx="3">
                  <c:v>9.3425917343615286</c:v>
                </c:pt>
                <c:pt idx="4">
                  <c:v>8.7443458966934067</c:v>
                </c:pt>
                <c:pt idx="5">
                  <c:v>41.21854613199605</c:v>
                </c:pt>
              </c:numCache>
            </c:numRef>
          </c:yVal>
          <c:smooth val="1"/>
          <c:extLst xmlns:c16r2="http://schemas.microsoft.com/office/drawing/2015/06/chart">
            <c:ext xmlns:c16="http://schemas.microsoft.com/office/drawing/2014/chart" uri="{C3380CC4-5D6E-409C-BE32-E72D297353CC}">
              <c16:uniqueId val="{00000006-8183-4802-9374-2289F0A64DD7}"/>
            </c:ext>
          </c:extLst>
        </c:ser>
        <c:ser>
          <c:idx val="7"/>
          <c:order val="7"/>
          <c:tx>
            <c:strRef>
              <c:f>max!$B$29</c:f>
              <c:strCache>
                <c:ptCount val="1"/>
                <c:pt idx="0">
                  <c:v>18</c:v>
                </c:pt>
              </c:strCache>
            </c:strRef>
          </c:tx>
          <c:spPr>
            <a:ln w="28575">
              <a:noFill/>
            </a:ln>
          </c:spPr>
          <c:xVal>
            <c:numRef>
              <c:f>max!$C$11:$H$11</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max!$C$29:$H$29</c:f>
              <c:numCache>
                <c:formatCode>General</c:formatCode>
                <c:ptCount val="6"/>
                <c:pt idx="0">
                  <c:v>15.440204278543813</c:v>
                </c:pt>
                <c:pt idx="1">
                  <c:v>12.974841666612605</c:v>
                </c:pt>
                <c:pt idx="2">
                  <c:v>55.990783739033219</c:v>
                </c:pt>
                <c:pt idx="3">
                  <c:v>12.493200090523644</c:v>
                </c:pt>
                <c:pt idx="4">
                  <c:v>3.1509708561647427</c:v>
                </c:pt>
                <c:pt idx="5">
                  <c:v>25.520725184918916</c:v>
                </c:pt>
              </c:numCache>
            </c:numRef>
          </c:yVal>
          <c:smooth val="1"/>
          <c:extLst xmlns:c16r2="http://schemas.microsoft.com/office/drawing/2015/06/chart">
            <c:ext xmlns:c16="http://schemas.microsoft.com/office/drawing/2014/chart" uri="{C3380CC4-5D6E-409C-BE32-E72D297353CC}">
              <c16:uniqueId val="{00000007-8183-4802-9374-2289F0A64DD7}"/>
            </c:ext>
          </c:extLst>
        </c:ser>
        <c:ser>
          <c:idx val="8"/>
          <c:order val="8"/>
          <c:tx>
            <c:strRef>
              <c:f>max!$B$30</c:f>
              <c:strCache>
                <c:ptCount val="1"/>
                <c:pt idx="0">
                  <c:v>19</c:v>
                </c:pt>
              </c:strCache>
            </c:strRef>
          </c:tx>
          <c:spPr>
            <a:ln w="28575">
              <a:noFill/>
            </a:ln>
          </c:spPr>
          <c:xVal>
            <c:numRef>
              <c:f>max!$C$11:$H$11</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max!$C$30:$H$30</c:f>
              <c:numCache>
                <c:formatCode>General</c:formatCode>
                <c:ptCount val="6"/>
                <c:pt idx="0">
                  <c:v>16.323737618279079</c:v>
                </c:pt>
                <c:pt idx="1">
                  <c:v>14.192599999940864</c:v>
                </c:pt>
                <c:pt idx="2">
                  <c:v>13.803637600018856</c:v>
                </c:pt>
                <c:pt idx="3">
                  <c:v>7.403458386977559</c:v>
                </c:pt>
                <c:pt idx="4">
                  <c:v>71.536838018344</c:v>
                </c:pt>
                <c:pt idx="5">
                  <c:v>13.833120933565819</c:v>
                </c:pt>
              </c:numCache>
            </c:numRef>
          </c:yVal>
          <c:smooth val="1"/>
          <c:extLst xmlns:c16r2="http://schemas.microsoft.com/office/drawing/2015/06/chart">
            <c:ext xmlns:c16="http://schemas.microsoft.com/office/drawing/2014/chart" uri="{C3380CC4-5D6E-409C-BE32-E72D297353CC}">
              <c16:uniqueId val="{00000008-8183-4802-9374-2289F0A64DD7}"/>
            </c:ext>
          </c:extLst>
        </c:ser>
        <c:ser>
          <c:idx val="9"/>
          <c:order val="9"/>
          <c:tx>
            <c:strRef>
              <c:f>max!$B$31</c:f>
              <c:strCache>
                <c:ptCount val="1"/>
                <c:pt idx="0">
                  <c:v>20</c:v>
                </c:pt>
              </c:strCache>
            </c:strRef>
          </c:tx>
          <c:spPr>
            <a:ln w="28575">
              <a:noFill/>
            </a:ln>
          </c:spPr>
          <c:xVal>
            <c:numRef>
              <c:f>max!$C$11:$H$11</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max!$C$31:$H$31</c:f>
              <c:numCache>
                <c:formatCode>General</c:formatCode>
                <c:ptCount val="6"/>
                <c:pt idx="0">
                  <c:v>6.8694958831085549</c:v>
                </c:pt>
                <c:pt idx="1">
                  <c:v>6.432562499973197</c:v>
                </c:pt>
                <c:pt idx="2">
                  <c:v>9.1594083997008795</c:v>
                </c:pt>
                <c:pt idx="3">
                  <c:v>21.350645988036554</c:v>
                </c:pt>
                <c:pt idx="4">
                  <c:v>51.203971204348768</c:v>
                </c:pt>
                <c:pt idx="5">
                  <c:v>22.830129332089975</c:v>
                </c:pt>
              </c:numCache>
            </c:numRef>
          </c:yVal>
          <c:smooth val="1"/>
          <c:extLst xmlns:c16r2="http://schemas.microsoft.com/office/drawing/2015/06/chart">
            <c:ext xmlns:c16="http://schemas.microsoft.com/office/drawing/2014/chart" uri="{C3380CC4-5D6E-409C-BE32-E72D297353CC}">
              <c16:uniqueId val="{00000009-8183-4802-9374-2289F0A64DD7}"/>
            </c:ext>
          </c:extLst>
        </c:ser>
        <c:ser>
          <c:idx val="10"/>
          <c:order val="10"/>
          <c:tx>
            <c:strRef>
              <c:f>max!$B$32</c:f>
              <c:strCache>
                <c:ptCount val="1"/>
                <c:pt idx="0">
                  <c:v>21</c:v>
                </c:pt>
              </c:strCache>
            </c:strRef>
          </c:tx>
          <c:spPr>
            <a:ln w="28575">
              <a:noFill/>
            </a:ln>
          </c:spPr>
          <c:xVal>
            <c:numRef>
              <c:f>max!$C$11:$H$11</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max!$C$32:$H$32</c:f>
              <c:numCache>
                <c:formatCode>General</c:formatCode>
                <c:ptCount val="6"/>
                <c:pt idx="0">
                  <c:v>8.540741728551458</c:v>
                </c:pt>
                <c:pt idx="1">
                  <c:v>9.8239916666257336</c:v>
                </c:pt>
                <c:pt idx="2">
                  <c:v>6.1731333780628281</c:v>
                </c:pt>
                <c:pt idx="3">
                  <c:v>34.645696084370272</c:v>
                </c:pt>
                <c:pt idx="4">
                  <c:v>12.343970922775688</c:v>
                </c:pt>
                <c:pt idx="5">
                  <c:v>12.062187587400601</c:v>
                </c:pt>
              </c:numCache>
            </c:numRef>
          </c:yVal>
          <c:smooth val="1"/>
          <c:extLst xmlns:c16r2="http://schemas.microsoft.com/office/drawing/2015/06/chart">
            <c:ext xmlns:c16="http://schemas.microsoft.com/office/drawing/2014/chart" uri="{C3380CC4-5D6E-409C-BE32-E72D297353CC}">
              <c16:uniqueId val="{0000000A-8183-4802-9374-2289F0A64DD7}"/>
            </c:ext>
          </c:extLst>
        </c:ser>
        <c:ser>
          <c:idx val="11"/>
          <c:order val="11"/>
          <c:tx>
            <c:strRef>
              <c:f>max!$B$33</c:f>
              <c:strCache>
                <c:ptCount val="1"/>
                <c:pt idx="0">
                  <c:v>22</c:v>
                </c:pt>
              </c:strCache>
            </c:strRef>
          </c:tx>
          <c:spPr>
            <a:ln w="28575">
              <a:noFill/>
            </a:ln>
          </c:spPr>
          <c:xVal>
            <c:numRef>
              <c:f>max!$C$11:$H$11</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max!$C$33:$H$33</c:f>
              <c:numCache>
                <c:formatCode>General</c:formatCode>
                <c:ptCount val="6"/>
                <c:pt idx="0">
                  <c:v>4.7263958675800097</c:v>
                </c:pt>
                <c:pt idx="1">
                  <c:v>16.508733333264544</c:v>
                </c:pt>
                <c:pt idx="2">
                  <c:v>5.4602167062304865</c:v>
                </c:pt>
                <c:pt idx="3">
                  <c:v>6.6994833818766732</c:v>
                </c:pt>
                <c:pt idx="4">
                  <c:v>34.830208585707219</c:v>
                </c:pt>
                <c:pt idx="5">
                  <c:v>45.269121161345836</c:v>
                </c:pt>
              </c:numCache>
            </c:numRef>
          </c:yVal>
          <c:smooth val="1"/>
          <c:extLst xmlns:c16r2="http://schemas.microsoft.com/office/drawing/2015/06/chart">
            <c:ext xmlns:c16="http://schemas.microsoft.com/office/drawing/2014/chart" uri="{C3380CC4-5D6E-409C-BE32-E72D297353CC}">
              <c16:uniqueId val="{0000000B-8183-4802-9374-2289F0A64DD7}"/>
            </c:ext>
          </c:extLst>
        </c:ser>
        <c:ser>
          <c:idx val="12"/>
          <c:order val="12"/>
          <c:tx>
            <c:strRef>
              <c:f>max!$B$34</c:f>
              <c:strCache>
                <c:ptCount val="1"/>
                <c:pt idx="0">
                  <c:v>23</c:v>
                </c:pt>
              </c:strCache>
            </c:strRef>
          </c:tx>
          <c:spPr>
            <a:ln w="28575">
              <a:noFill/>
            </a:ln>
          </c:spPr>
          <c:xVal>
            <c:numRef>
              <c:f>max!$C$11:$H$11</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max!$C$34:$H$34</c:f>
              <c:numCache>
                <c:formatCode>General</c:formatCode>
                <c:ptCount val="6"/>
                <c:pt idx="0">
                  <c:v>9.3237417342249458</c:v>
                </c:pt>
                <c:pt idx="1">
                  <c:v>27.822599999884073</c:v>
                </c:pt>
                <c:pt idx="2">
                  <c:v>11.52037091680802</c:v>
                </c:pt>
                <c:pt idx="3">
                  <c:v>12.72483759220205</c:v>
                </c:pt>
                <c:pt idx="4">
                  <c:v>22.23140016108502</c:v>
                </c:pt>
                <c:pt idx="5">
                  <c:v>22.693466831099741</c:v>
                </c:pt>
              </c:numCache>
            </c:numRef>
          </c:yVal>
          <c:smooth val="1"/>
          <c:extLst xmlns:c16r2="http://schemas.microsoft.com/office/drawing/2015/06/chart">
            <c:ext xmlns:c16="http://schemas.microsoft.com/office/drawing/2014/chart" uri="{C3380CC4-5D6E-409C-BE32-E72D297353CC}">
              <c16:uniqueId val="{0000000C-8183-4802-9374-2289F0A64DD7}"/>
            </c:ext>
          </c:extLst>
        </c:ser>
        <c:ser>
          <c:idx val="13"/>
          <c:order val="13"/>
          <c:tx>
            <c:strRef>
              <c:f>max!$B$35</c:f>
              <c:strCache>
                <c:ptCount val="1"/>
                <c:pt idx="0">
                  <c:v>24</c:v>
                </c:pt>
              </c:strCache>
            </c:strRef>
          </c:tx>
          <c:spPr>
            <a:ln w="28575">
              <a:noFill/>
            </a:ln>
          </c:spPr>
          <c:xVal>
            <c:numRef>
              <c:f>max!$C$11:$H$11</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max!$C$35:$H$35</c:f>
              <c:numCache>
                <c:formatCode>General</c:formatCode>
                <c:ptCount val="6"/>
                <c:pt idx="0">
                  <c:v>5.5438333735030261</c:v>
                </c:pt>
                <c:pt idx="1">
                  <c:v>6.9392166666377522</c:v>
                </c:pt>
                <c:pt idx="2">
                  <c:v>17.975408463580145</c:v>
                </c:pt>
                <c:pt idx="3">
                  <c:v>13.509529264554462</c:v>
                </c:pt>
                <c:pt idx="4">
                  <c:v>7.1138208848788924</c:v>
                </c:pt>
                <c:pt idx="5">
                  <c:v>5.1719083708081186</c:v>
                </c:pt>
              </c:numCache>
            </c:numRef>
          </c:yVal>
          <c:smooth val="1"/>
          <c:extLst xmlns:c16r2="http://schemas.microsoft.com/office/drawing/2015/06/chart">
            <c:ext xmlns:c16="http://schemas.microsoft.com/office/drawing/2014/chart" uri="{C3380CC4-5D6E-409C-BE32-E72D297353CC}">
              <c16:uniqueId val="{0000000D-8183-4802-9374-2289F0A64DD7}"/>
            </c:ext>
          </c:extLst>
        </c:ser>
        <c:ser>
          <c:idx val="14"/>
          <c:order val="14"/>
          <c:tx>
            <c:strRef>
              <c:f>max!$B$36</c:f>
              <c:strCache>
                <c:ptCount val="1"/>
                <c:pt idx="0">
                  <c:v>25</c:v>
                </c:pt>
              </c:strCache>
            </c:strRef>
          </c:tx>
          <c:spPr>
            <a:ln w="28575">
              <a:noFill/>
            </a:ln>
          </c:spPr>
          <c:xVal>
            <c:numRef>
              <c:f>max!$C$11:$H$11</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max!$C$36:$H$36</c:f>
              <c:numCache>
                <c:formatCode>General</c:formatCode>
                <c:ptCount val="6"/>
                <c:pt idx="0">
                  <c:v>7.5072542210629782</c:v>
                </c:pt>
                <c:pt idx="1">
                  <c:v>6.432562499973197</c:v>
                </c:pt>
                <c:pt idx="2">
                  <c:v>7.5884542216513404</c:v>
                </c:pt>
                <c:pt idx="3">
                  <c:v>11.782337585372852</c:v>
                </c:pt>
                <c:pt idx="4">
                  <c:v>69.352171335847601</c:v>
                </c:pt>
                <c:pt idx="5">
                  <c:v>32.031950232098168</c:v>
                </c:pt>
              </c:numCache>
            </c:numRef>
          </c:yVal>
          <c:smooth val="1"/>
          <c:extLst xmlns:c16r2="http://schemas.microsoft.com/office/drawing/2015/06/chart">
            <c:ext xmlns:c16="http://schemas.microsoft.com/office/drawing/2014/chart" uri="{C3380CC4-5D6E-409C-BE32-E72D297353CC}">
              <c16:uniqueId val="{0000000E-8183-4802-9374-2289F0A64DD7}"/>
            </c:ext>
          </c:extLst>
        </c:ser>
        <c:ser>
          <c:idx val="15"/>
          <c:order val="15"/>
          <c:tx>
            <c:strRef>
              <c:f>max!$B$37</c:f>
              <c:strCache>
                <c:ptCount val="1"/>
                <c:pt idx="0">
                  <c:v>26</c:v>
                </c:pt>
              </c:strCache>
            </c:strRef>
          </c:tx>
          <c:spPr>
            <a:ln w="28575">
              <a:noFill/>
            </a:ln>
          </c:spPr>
          <c:xVal>
            <c:numRef>
              <c:f>max!$C$11:$H$11</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max!$C$37:$H$37</c:f>
              <c:numCache>
                <c:formatCode>General</c:formatCode>
                <c:ptCount val="6"/>
                <c:pt idx="0">
                  <c:v>6.6841375484321457</c:v>
                </c:pt>
                <c:pt idx="1">
                  <c:v>5.7823583333092401</c:v>
                </c:pt>
                <c:pt idx="2">
                  <c:v>15.384258444805104</c:v>
                </c:pt>
                <c:pt idx="3">
                  <c:v>33.366191908432533</c:v>
                </c:pt>
                <c:pt idx="4">
                  <c:v>18.036187630687206</c:v>
                </c:pt>
                <c:pt idx="5">
                  <c:v>32.650012736576549</c:v>
                </c:pt>
              </c:numCache>
            </c:numRef>
          </c:yVal>
          <c:smooth val="1"/>
          <c:extLst xmlns:c16r2="http://schemas.microsoft.com/office/drawing/2015/06/chart">
            <c:ext xmlns:c16="http://schemas.microsoft.com/office/drawing/2014/chart" uri="{C3380CC4-5D6E-409C-BE32-E72D297353CC}">
              <c16:uniqueId val="{0000000F-8183-4802-9374-2289F0A64DD7}"/>
            </c:ext>
          </c:extLst>
        </c:ser>
        <c:ser>
          <c:idx val="16"/>
          <c:order val="16"/>
          <c:tx>
            <c:strRef>
              <c:f>max!$B$38</c:f>
              <c:strCache>
                <c:ptCount val="1"/>
                <c:pt idx="0">
                  <c:v>27</c:v>
                </c:pt>
              </c:strCache>
            </c:strRef>
          </c:tx>
          <c:spPr>
            <a:ln w="28575">
              <a:noFill/>
            </a:ln>
          </c:spPr>
          <c:xVal>
            <c:numRef>
              <c:f>max!$C$11:$H$11</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max!$C$38:$H$38</c:f>
              <c:numCache>
                <c:formatCode>General</c:formatCode>
                <c:ptCount val="6"/>
                <c:pt idx="0">
                  <c:v>6.1256458777187417</c:v>
                </c:pt>
                <c:pt idx="1">
                  <c:v>8.9269249999628038</c:v>
                </c:pt>
                <c:pt idx="2">
                  <c:v>56.548187909738743</c:v>
                </c:pt>
                <c:pt idx="3">
                  <c:v>40.045254456827898</c:v>
                </c:pt>
                <c:pt idx="4">
                  <c:v>21.059679319261591</c:v>
                </c:pt>
                <c:pt idx="5">
                  <c:v>51.372775372238564</c:v>
                </c:pt>
              </c:numCache>
            </c:numRef>
          </c:yVal>
          <c:smooth val="1"/>
          <c:extLst xmlns:c16r2="http://schemas.microsoft.com/office/drawing/2015/06/chart">
            <c:ext xmlns:c16="http://schemas.microsoft.com/office/drawing/2014/chart" uri="{C3380CC4-5D6E-409C-BE32-E72D297353CC}">
              <c16:uniqueId val="{00000010-8183-4802-9374-2289F0A64DD7}"/>
            </c:ext>
          </c:extLst>
        </c:ser>
        <c:ser>
          <c:idx val="17"/>
          <c:order val="17"/>
          <c:tx>
            <c:strRef>
              <c:f>max!$B$39</c:f>
              <c:strCache>
                <c:ptCount val="1"/>
                <c:pt idx="0">
                  <c:v>28</c:v>
                </c:pt>
              </c:strCache>
            </c:strRef>
          </c:tx>
          <c:spPr>
            <a:ln w="28575">
              <a:noFill/>
            </a:ln>
          </c:spPr>
          <c:xVal>
            <c:numRef>
              <c:f>max!$C$11:$H$11</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max!$C$39:$H$39</c:f>
              <c:numCache>
                <c:formatCode>General</c:formatCode>
                <c:ptCount val="6"/>
                <c:pt idx="0">
                  <c:v>8.9327250647250356</c:v>
                </c:pt>
                <c:pt idx="1">
                  <c:v>17.350458333261038</c:v>
                </c:pt>
                <c:pt idx="2">
                  <c:v>13.264116762776245</c:v>
                </c:pt>
                <c:pt idx="3">
                  <c:v>7.659383388831948</c:v>
                </c:pt>
                <c:pt idx="4">
                  <c:v>30.590166888317913</c:v>
                </c:pt>
                <c:pt idx="5">
                  <c:v>20.208408479760092</c:v>
                </c:pt>
              </c:numCache>
            </c:numRef>
          </c:yVal>
          <c:smooth val="1"/>
          <c:extLst xmlns:c16r2="http://schemas.microsoft.com/office/drawing/2015/06/chart">
            <c:ext xmlns:c16="http://schemas.microsoft.com/office/drawing/2014/chart" uri="{C3380CC4-5D6E-409C-BE32-E72D297353CC}">
              <c16:uniqueId val="{00000011-8183-4802-9374-2289F0A64DD7}"/>
            </c:ext>
          </c:extLst>
        </c:ser>
        <c:ser>
          <c:idx val="18"/>
          <c:order val="18"/>
          <c:tx>
            <c:strRef>
              <c:f>max!$B$40</c:f>
              <c:strCache>
                <c:ptCount val="1"/>
                <c:pt idx="0">
                  <c:v>29</c:v>
                </c:pt>
              </c:strCache>
            </c:strRef>
          </c:tx>
          <c:spPr>
            <a:ln w="28575">
              <a:noFill/>
            </a:ln>
          </c:spPr>
          <c:xVal>
            <c:numRef>
              <c:f>max!$C$11:$H$11</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max!$C$40:$H$40</c:f>
              <c:numCache>
                <c:formatCode>General</c:formatCode>
                <c:ptCount val="6"/>
                <c:pt idx="0">
                  <c:v>8.7302083965909674</c:v>
                </c:pt>
                <c:pt idx="1">
                  <c:v>7.3001458333029152</c:v>
                </c:pt>
                <c:pt idx="2">
                  <c:v>11.879245919408369</c:v>
                </c:pt>
                <c:pt idx="3">
                  <c:v>6.6557417148930611</c:v>
                </c:pt>
                <c:pt idx="4">
                  <c:v>21.157191819968151</c:v>
                </c:pt>
                <c:pt idx="5">
                  <c:v>33.437483575615765</c:v>
                </c:pt>
              </c:numCache>
            </c:numRef>
          </c:yVal>
          <c:smooth val="1"/>
          <c:extLst xmlns:c16r2="http://schemas.microsoft.com/office/drawing/2015/06/chart">
            <c:ext xmlns:c16="http://schemas.microsoft.com/office/drawing/2014/chart" uri="{C3380CC4-5D6E-409C-BE32-E72D297353CC}">
              <c16:uniqueId val="{00000012-8183-4802-9374-2289F0A64DD7}"/>
            </c:ext>
          </c:extLst>
        </c:ser>
        <c:ser>
          <c:idx val="19"/>
          <c:order val="19"/>
          <c:tx>
            <c:strRef>
              <c:f>max!$B$41</c:f>
              <c:strCache>
                <c:ptCount val="1"/>
                <c:pt idx="0">
                  <c:v>30</c:v>
                </c:pt>
              </c:strCache>
            </c:strRef>
          </c:tx>
          <c:spPr>
            <a:ln w="28575">
              <a:noFill/>
            </a:ln>
          </c:spPr>
          <c:xVal>
            <c:numRef>
              <c:f>max!$C$11:$H$11</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max!$C$41:$H$41</c:f>
              <c:numCache>
                <c:formatCode>General</c:formatCode>
                <c:ptCount val="6"/>
                <c:pt idx="0">
                  <c:v>8.4306625610871748</c:v>
                </c:pt>
                <c:pt idx="1">
                  <c:v>10.440724999956497</c:v>
                </c:pt>
                <c:pt idx="2">
                  <c:v>5.0979583702722895</c:v>
                </c:pt>
                <c:pt idx="3">
                  <c:v>15.973804282410189</c:v>
                </c:pt>
                <c:pt idx="4">
                  <c:v>2.2215208494301031</c:v>
                </c:pt>
                <c:pt idx="5">
                  <c:v>7.2700583860109633</c:v>
                </c:pt>
              </c:numCache>
            </c:numRef>
          </c:yVal>
          <c:smooth val="1"/>
          <c:extLst xmlns:c16r2="http://schemas.microsoft.com/office/drawing/2015/06/chart">
            <c:ext xmlns:c16="http://schemas.microsoft.com/office/drawing/2014/chart" uri="{C3380CC4-5D6E-409C-BE32-E72D297353CC}">
              <c16:uniqueId val="{00000013-8183-4802-9374-2289F0A64DD7}"/>
            </c:ext>
          </c:extLst>
        </c:ser>
        <c:ser>
          <c:idx val="20"/>
          <c:order val="20"/>
          <c:tx>
            <c:strRef>
              <c:f>max!$B$42</c:f>
              <c:strCache>
                <c:ptCount val="1"/>
                <c:pt idx="0">
                  <c:v>31</c:v>
                </c:pt>
              </c:strCache>
            </c:strRef>
          </c:tx>
          <c:spPr>
            <a:ln w="28575">
              <a:noFill/>
            </a:ln>
          </c:spPr>
          <c:xVal>
            <c:numRef>
              <c:f>max!$C$11:$H$11</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max!$C$42:$H$42</c:f>
              <c:numCache>
                <c:formatCode>General</c:formatCode>
                <c:ptCount val="6"/>
                <c:pt idx="0">
                  <c:v>8.41507506097423</c:v>
                </c:pt>
                <c:pt idx="1">
                  <c:v>25.413545833227442</c:v>
                </c:pt>
                <c:pt idx="2">
                  <c:v>2.6611125192819776</c:v>
                </c:pt>
                <c:pt idx="3">
                  <c:v>10.726254244387317</c:v>
                </c:pt>
                <c:pt idx="4">
                  <c:v>9.6379084031680105</c:v>
                </c:pt>
                <c:pt idx="5">
                  <c:v>19.487516807869966</c:v>
                </c:pt>
              </c:numCache>
            </c:numRef>
          </c:yVal>
          <c:smooth val="1"/>
          <c:extLst xmlns:c16r2="http://schemas.microsoft.com/office/drawing/2015/06/chart">
            <c:ext xmlns:c16="http://schemas.microsoft.com/office/drawing/2014/chart" uri="{C3380CC4-5D6E-409C-BE32-E72D297353CC}">
              <c16:uniqueId val="{00000014-8183-4802-9374-2289F0A64DD7}"/>
            </c:ext>
          </c:extLst>
        </c:ser>
        <c:ser>
          <c:idx val="21"/>
          <c:order val="21"/>
          <c:tx>
            <c:strRef>
              <c:f>max!$B$43</c:f>
              <c:strCache>
                <c:ptCount val="1"/>
                <c:pt idx="0">
                  <c:v>32</c:v>
                </c:pt>
              </c:strCache>
            </c:strRef>
          </c:tx>
          <c:spPr>
            <a:ln w="28575">
              <a:noFill/>
            </a:ln>
          </c:spPr>
          <c:xVal>
            <c:numRef>
              <c:f>max!$C$11:$H$11</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max!$C$43:$H$43</c:f>
              <c:numCache>
                <c:formatCode>General</c:formatCode>
                <c:ptCount val="6"/>
                <c:pt idx="0">
                  <c:v>6.5025250471162117</c:v>
                </c:pt>
                <c:pt idx="1">
                  <c:v>9.2483416666281304</c:v>
                </c:pt>
                <c:pt idx="2">
                  <c:v>13.373833430237902</c:v>
                </c:pt>
                <c:pt idx="3">
                  <c:v>40.739321128523663</c:v>
                </c:pt>
                <c:pt idx="4">
                  <c:v>69.326071335658483</c:v>
                </c:pt>
                <c:pt idx="5">
                  <c:v>38.241454443757867</c:v>
                </c:pt>
              </c:numCache>
            </c:numRef>
          </c:yVal>
          <c:smooth val="1"/>
          <c:extLst xmlns:c16r2="http://schemas.microsoft.com/office/drawing/2015/06/chart">
            <c:ext xmlns:c16="http://schemas.microsoft.com/office/drawing/2014/chart" uri="{C3380CC4-5D6E-409C-BE32-E72D297353CC}">
              <c16:uniqueId val="{00000015-8183-4802-9374-2289F0A64DD7}"/>
            </c:ext>
          </c:extLst>
        </c:ser>
        <c:dLbls>
          <c:showLegendKey val="0"/>
          <c:showVal val="0"/>
          <c:showCatName val="0"/>
          <c:showSerName val="0"/>
          <c:showPercent val="0"/>
          <c:showBubbleSize val="0"/>
        </c:dLbls>
        <c:axId val="559058304"/>
        <c:axId val="559064576"/>
      </c:scatterChart>
      <c:valAx>
        <c:axId val="559058304"/>
        <c:scaling>
          <c:orientation val="minMax"/>
          <c:max val="2.7800000000000002"/>
          <c:min val="1.85"/>
        </c:scaling>
        <c:delete val="0"/>
        <c:axPos val="b"/>
        <c:title>
          <c:tx>
            <c:rich>
              <a:bodyPr/>
              <a:lstStyle/>
              <a:p>
                <a:pPr>
                  <a:defRPr/>
                </a:pPr>
                <a:r>
                  <a:rPr lang="en-GB"/>
                  <a:t>Ux10</a:t>
                </a:r>
                <a:r>
                  <a:rPr lang="en-GB" baseline="30000"/>
                  <a:t>-3</a:t>
                </a:r>
                <a:r>
                  <a:rPr lang="en-GB"/>
                  <a:t> (m/s)</a:t>
                </a:r>
              </a:p>
            </c:rich>
          </c:tx>
          <c:overlay val="0"/>
        </c:title>
        <c:numFmt formatCode="General" sourceLinked="0"/>
        <c:majorTickMark val="in"/>
        <c:minorTickMark val="none"/>
        <c:tickLblPos val="nextTo"/>
        <c:crossAx val="559064576"/>
        <c:crosses val="autoZero"/>
        <c:crossBetween val="midCat"/>
      </c:valAx>
      <c:valAx>
        <c:axId val="559064576"/>
        <c:scaling>
          <c:orientation val="minMax"/>
          <c:max val="76"/>
          <c:min val="0"/>
        </c:scaling>
        <c:delete val="0"/>
        <c:axPos val="l"/>
        <c:title>
          <c:tx>
            <c:rich>
              <a:bodyPr rot="-5400000" vert="horz"/>
              <a:lstStyle/>
              <a:p>
                <a:pPr>
                  <a:defRPr/>
                </a:pPr>
                <a:r>
                  <a:rPr lang="en-GB"/>
                  <a:t>Feret diameter (mm)</a:t>
                </a:r>
              </a:p>
            </c:rich>
          </c:tx>
          <c:overlay val="0"/>
        </c:title>
        <c:numFmt formatCode="#,##0" sourceLinked="0"/>
        <c:majorTickMark val="in"/>
        <c:minorTickMark val="none"/>
        <c:tickLblPos val="nextTo"/>
        <c:crossAx val="559058304"/>
        <c:crosses val="autoZero"/>
        <c:crossBetween val="midCat"/>
      </c:valAx>
      <c:spPr>
        <a:ln>
          <a:solidFill>
            <a:schemeClr val="bg1">
              <a:lumMod val="50000"/>
            </a:schemeClr>
          </a:solidFill>
        </a:ln>
      </c:spPr>
    </c:plotArea>
    <c:plotVisOnly val="1"/>
    <c:dispBlanksAs val="gap"/>
    <c:showDLblsOverMax val="0"/>
  </c:chart>
  <c:spPr>
    <a:ln>
      <a:noFill/>
    </a:ln>
  </c:spPr>
  <c:externalData r:id="rId2">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400236255964686"/>
          <c:y val="5.1941220648462162E-2"/>
          <c:w val="0.845830271216098"/>
          <c:h val="0.82846583429407772"/>
        </c:manualLayout>
      </c:layout>
      <c:scatterChart>
        <c:scatterStyle val="smoothMarker"/>
        <c:varyColors val="0"/>
        <c:ser>
          <c:idx val="0"/>
          <c:order val="0"/>
          <c:tx>
            <c:strRef>
              <c:f>'No of bubbles'!$D$113</c:f>
              <c:strCache>
                <c:ptCount val="1"/>
                <c:pt idx="0">
                  <c:v>Continuous flow</c:v>
                </c:pt>
              </c:strCache>
            </c:strRef>
          </c:tx>
          <c:xVal>
            <c:numRef>
              <c:f>'No of bubbles'!$E$112:$R$112</c:f>
              <c:numCache>
                <c:formatCode>0.000</c:formatCode>
                <c:ptCount val="14"/>
                <c:pt idx="0">
                  <c:v>5.8479532163740348E-2</c:v>
                </c:pt>
                <c:pt idx="1">
                  <c:v>8.7719298245610519E-2</c:v>
                </c:pt>
                <c:pt idx="2">
                  <c:v>0.1169590643274807</c:v>
                </c:pt>
                <c:pt idx="3">
                  <c:v>0.14619883040935086</c:v>
                </c:pt>
                <c:pt idx="4">
                  <c:v>0.17543859649122104</c:v>
                </c:pt>
                <c:pt idx="5">
                  <c:v>0.20467836257309099</c:v>
                </c:pt>
                <c:pt idx="6">
                  <c:v>0.23391812865496139</c:v>
                </c:pt>
                <c:pt idx="7">
                  <c:v>0.26315789473683154</c:v>
                </c:pt>
                <c:pt idx="8">
                  <c:v>0.29239766081870172</c:v>
                </c:pt>
                <c:pt idx="9">
                  <c:v>0.3216374269005719</c:v>
                </c:pt>
                <c:pt idx="10">
                  <c:v>0.35087719298244208</c:v>
                </c:pt>
                <c:pt idx="11">
                  <c:v>0.38011695906431225</c:v>
                </c:pt>
                <c:pt idx="12">
                  <c:v>0.40935672514618243</c:v>
                </c:pt>
                <c:pt idx="13">
                  <c:v>0.43859649122805261</c:v>
                </c:pt>
              </c:numCache>
            </c:numRef>
          </c:xVal>
          <c:yVal>
            <c:numRef>
              <c:f>'No of bubbles'!$E$113:$R$113</c:f>
              <c:numCache>
                <c:formatCode>General</c:formatCode>
                <c:ptCount val="14"/>
                <c:pt idx="5">
                  <c:v>1.05</c:v>
                </c:pt>
                <c:pt idx="6">
                  <c:v>0.69</c:v>
                </c:pt>
                <c:pt idx="7">
                  <c:v>0.52</c:v>
                </c:pt>
                <c:pt idx="8">
                  <c:v>0.73</c:v>
                </c:pt>
                <c:pt idx="9">
                  <c:v>1.1000000000000001</c:v>
                </c:pt>
                <c:pt idx="10">
                  <c:v>1.73</c:v>
                </c:pt>
                <c:pt idx="11">
                  <c:v>0.5</c:v>
                </c:pt>
                <c:pt idx="12">
                  <c:v>0.38</c:v>
                </c:pt>
                <c:pt idx="13">
                  <c:v>0.32</c:v>
                </c:pt>
              </c:numCache>
            </c:numRef>
          </c:yVal>
          <c:smooth val="1"/>
          <c:extLst xmlns:c16r2="http://schemas.microsoft.com/office/drawing/2015/06/chart">
            <c:ext xmlns:c16="http://schemas.microsoft.com/office/drawing/2014/chart" uri="{C3380CC4-5D6E-409C-BE32-E72D297353CC}">
              <c16:uniqueId val="{00000000-D0BE-452A-8E5F-27432F7975CC}"/>
            </c:ext>
          </c:extLst>
        </c:ser>
        <c:ser>
          <c:idx val="1"/>
          <c:order val="1"/>
          <c:tx>
            <c:strRef>
              <c:f>'No of bubbles'!$D$114</c:f>
              <c:strCache>
                <c:ptCount val="1"/>
                <c:pt idx="0">
                  <c:v>264 Hz</c:v>
                </c:pt>
              </c:strCache>
            </c:strRef>
          </c:tx>
          <c:xVal>
            <c:numRef>
              <c:f>'No of bubbles'!$E$112:$R$112</c:f>
              <c:numCache>
                <c:formatCode>0.000</c:formatCode>
                <c:ptCount val="14"/>
                <c:pt idx="0">
                  <c:v>5.8479532163740348E-2</c:v>
                </c:pt>
                <c:pt idx="1">
                  <c:v>8.7719298245610519E-2</c:v>
                </c:pt>
                <c:pt idx="2">
                  <c:v>0.1169590643274807</c:v>
                </c:pt>
                <c:pt idx="3">
                  <c:v>0.14619883040935086</c:v>
                </c:pt>
                <c:pt idx="4">
                  <c:v>0.17543859649122104</c:v>
                </c:pt>
                <c:pt idx="5">
                  <c:v>0.20467836257309099</c:v>
                </c:pt>
                <c:pt idx="6">
                  <c:v>0.23391812865496139</c:v>
                </c:pt>
                <c:pt idx="7">
                  <c:v>0.26315789473683154</c:v>
                </c:pt>
                <c:pt idx="8">
                  <c:v>0.29239766081870172</c:v>
                </c:pt>
                <c:pt idx="9">
                  <c:v>0.3216374269005719</c:v>
                </c:pt>
                <c:pt idx="10">
                  <c:v>0.35087719298244208</c:v>
                </c:pt>
                <c:pt idx="11">
                  <c:v>0.38011695906431225</c:v>
                </c:pt>
                <c:pt idx="12">
                  <c:v>0.40935672514618243</c:v>
                </c:pt>
                <c:pt idx="13">
                  <c:v>0.43859649122805261</c:v>
                </c:pt>
              </c:numCache>
            </c:numRef>
          </c:xVal>
          <c:yVal>
            <c:numRef>
              <c:f>'No of bubbles'!$E$114:$R$114</c:f>
              <c:numCache>
                <c:formatCode>General</c:formatCode>
                <c:ptCount val="14"/>
                <c:pt idx="6">
                  <c:v>0.85</c:v>
                </c:pt>
                <c:pt idx="7">
                  <c:v>0.54</c:v>
                </c:pt>
                <c:pt idx="8">
                  <c:v>1.4</c:v>
                </c:pt>
                <c:pt idx="9">
                  <c:v>1.03</c:v>
                </c:pt>
                <c:pt idx="10">
                  <c:v>0.55000000000000004</c:v>
                </c:pt>
                <c:pt idx="11">
                  <c:v>0.55000000000000004</c:v>
                </c:pt>
                <c:pt idx="12">
                  <c:v>0.41</c:v>
                </c:pt>
                <c:pt idx="13">
                  <c:v>0.28000000000000003</c:v>
                </c:pt>
              </c:numCache>
            </c:numRef>
          </c:yVal>
          <c:smooth val="1"/>
          <c:extLst xmlns:c16r2="http://schemas.microsoft.com/office/drawing/2015/06/chart">
            <c:ext xmlns:c16="http://schemas.microsoft.com/office/drawing/2014/chart" uri="{C3380CC4-5D6E-409C-BE32-E72D297353CC}">
              <c16:uniqueId val="{00000001-D0BE-452A-8E5F-27432F7975CC}"/>
            </c:ext>
          </c:extLst>
        </c:ser>
        <c:ser>
          <c:idx val="2"/>
          <c:order val="2"/>
          <c:tx>
            <c:strRef>
              <c:f>'No of bubbles'!$D$115</c:f>
              <c:strCache>
                <c:ptCount val="1"/>
                <c:pt idx="0">
                  <c:v>239 Hz</c:v>
                </c:pt>
              </c:strCache>
            </c:strRef>
          </c:tx>
          <c:xVal>
            <c:numRef>
              <c:f>'No of bubbles'!$E$112:$R$112</c:f>
              <c:numCache>
                <c:formatCode>0.000</c:formatCode>
                <c:ptCount val="14"/>
                <c:pt idx="0">
                  <c:v>5.8479532163740348E-2</c:v>
                </c:pt>
                <c:pt idx="1">
                  <c:v>8.7719298245610519E-2</c:v>
                </c:pt>
                <c:pt idx="2">
                  <c:v>0.1169590643274807</c:v>
                </c:pt>
                <c:pt idx="3">
                  <c:v>0.14619883040935086</c:v>
                </c:pt>
                <c:pt idx="4">
                  <c:v>0.17543859649122104</c:v>
                </c:pt>
                <c:pt idx="5">
                  <c:v>0.20467836257309099</c:v>
                </c:pt>
                <c:pt idx="6">
                  <c:v>0.23391812865496139</c:v>
                </c:pt>
                <c:pt idx="7">
                  <c:v>0.26315789473683154</c:v>
                </c:pt>
                <c:pt idx="8">
                  <c:v>0.29239766081870172</c:v>
                </c:pt>
                <c:pt idx="9">
                  <c:v>0.3216374269005719</c:v>
                </c:pt>
                <c:pt idx="10">
                  <c:v>0.35087719298244208</c:v>
                </c:pt>
                <c:pt idx="11">
                  <c:v>0.38011695906431225</c:v>
                </c:pt>
                <c:pt idx="12">
                  <c:v>0.40935672514618243</c:v>
                </c:pt>
                <c:pt idx="13">
                  <c:v>0.43859649122805261</c:v>
                </c:pt>
              </c:numCache>
            </c:numRef>
          </c:xVal>
          <c:yVal>
            <c:numRef>
              <c:f>'No of bubbles'!$E$115:$R$115</c:f>
              <c:numCache>
                <c:formatCode>General</c:formatCode>
                <c:ptCount val="14"/>
                <c:pt idx="6">
                  <c:v>1.02</c:v>
                </c:pt>
                <c:pt idx="7">
                  <c:v>0.48</c:v>
                </c:pt>
                <c:pt idx="8">
                  <c:v>1.62</c:v>
                </c:pt>
                <c:pt idx="9">
                  <c:v>0.83</c:v>
                </c:pt>
                <c:pt idx="10">
                  <c:v>0.54</c:v>
                </c:pt>
                <c:pt idx="11">
                  <c:v>0.48</c:v>
                </c:pt>
                <c:pt idx="12">
                  <c:v>0.19</c:v>
                </c:pt>
                <c:pt idx="13">
                  <c:v>0.36</c:v>
                </c:pt>
              </c:numCache>
            </c:numRef>
          </c:yVal>
          <c:smooth val="1"/>
          <c:extLst xmlns:c16r2="http://schemas.microsoft.com/office/drawing/2015/06/chart">
            <c:ext xmlns:c16="http://schemas.microsoft.com/office/drawing/2014/chart" uri="{C3380CC4-5D6E-409C-BE32-E72D297353CC}">
              <c16:uniqueId val="{00000002-D0BE-452A-8E5F-27432F7975CC}"/>
            </c:ext>
          </c:extLst>
        </c:ser>
        <c:dLbls>
          <c:showLegendKey val="0"/>
          <c:showVal val="0"/>
          <c:showCatName val="0"/>
          <c:showSerName val="0"/>
          <c:showPercent val="0"/>
          <c:showBubbleSize val="0"/>
        </c:dLbls>
        <c:axId val="559091072"/>
        <c:axId val="559101440"/>
      </c:scatterChart>
      <c:valAx>
        <c:axId val="559091072"/>
        <c:scaling>
          <c:orientation val="minMax"/>
          <c:max val="0.44000000000000006"/>
          <c:min val="0.20400000000000001"/>
        </c:scaling>
        <c:delete val="0"/>
        <c:axPos val="b"/>
        <c:title>
          <c:tx>
            <c:rich>
              <a:bodyPr/>
              <a:lstStyle/>
              <a:p>
                <a:pPr>
                  <a:defRPr/>
                </a:pPr>
                <a:r>
                  <a:rPr lang="en-GB"/>
                  <a:t>U (m/s)</a:t>
                </a:r>
              </a:p>
            </c:rich>
          </c:tx>
          <c:overlay val="0"/>
        </c:title>
        <c:numFmt formatCode="#,##0.00" sourceLinked="0"/>
        <c:majorTickMark val="in"/>
        <c:minorTickMark val="none"/>
        <c:tickLblPos val="nextTo"/>
        <c:crossAx val="559101440"/>
        <c:crosses val="autoZero"/>
        <c:crossBetween val="midCat"/>
      </c:valAx>
      <c:valAx>
        <c:axId val="559101440"/>
        <c:scaling>
          <c:orientation val="minMax"/>
          <c:max val="1.8"/>
          <c:min val="0"/>
        </c:scaling>
        <c:delete val="0"/>
        <c:axPos val="l"/>
        <c:title>
          <c:tx>
            <c:rich>
              <a:bodyPr rot="-5400000" vert="horz"/>
              <a:lstStyle/>
              <a:p>
                <a:pPr>
                  <a:defRPr/>
                </a:pPr>
                <a:r>
                  <a:rPr lang="en-GB"/>
                  <a:t>Average bubble population</a:t>
                </a:r>
              </a:p>
            </c:rich>
          </c:tx>
          <c:overlay val="0"/>
        </c:title>
        <c:numFmt formatCode="General" sourceLinked="1"/>
        <c:majorTickMark val="in"/>
        <c:minorTickMark val="none"/>
        <c:tickLblPos val="nextTo"/>
        <c:crossAx val="559091072"/>
        <c:crosses val="autoZero"/>
        <c:crossBetween val="midCat"/>
      </c:valAx>
      <c:spPr>
        <a:ln>
          <a:solidFill>
            <a:schemeClr val="bg1">
              <a:lumMod val="50000"/>
            </a:schemeClr>
          </a:solidFill>
        </a:ln>
      </c:spPr>
    </c:plotArea>
    <c:legend>
      <c:legendPos val="r"/>
      <c:layout>
        <c:manualLayout>
          <c:xMode val="edge"/>
          <c:yMode val="edge"/>
          <c:x val="0.68382772984774942"/>
          <c:y val="5.7825903282208949E-2"/>
          <c:w val="0.26529332220321489"/>
          <c:h val="0.19931683106229692"/>
        </c:manualLayout>
      </c:layout>
      <c:overlay val="0"/>
    </c:legend>
    <c:plotVisOnly val="1"/>
    <c:dispBlanksAs val="gap"/>
    <c:showDLblsOverMax val="0"/>
  </c:chart>
  <c:spPr>
    <a:ln>
      <a:noFill/>
    </a:ln>
  </c:spPr>
  <c:txPr>
    <a:bodyPr/>
    <a:lstStyle/>
    <a:p>
      <a:pPr>
        <a:defRPr sz="1050"/>
      </a:pPr>
      <a:endParaRPr lang="en-US"/>
    </a:p>
  </c:txPr>
  <c:externalData r:id="rId2">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807701362911031"/>
          <c:y val="5.1400554097404488E-2"/>
          <c:w val="0.79498145937540432"/>
          <c:h val="0.76270071790302696"/>
        </c:manualLayout>
      </c:layout>
      <c:scatterChart>
        <c:scatterStyle val="smoothMarker"/>
        <c:varyColors val="0"/>
        <c:ser>
          <c:idx val="0"/>
          <c:order val="0"/>
          <c:tx>
            <c:strRef>
              <c:f>'No of bubbles'!$C$238</c:f>
              <c:strCache>
                <c:ptCount val="1"/>
                <c:pt idx="0">
                  <c:v>Continuous</c:v>
                </c:pt>
              </c:strCache>
            </c:strRef>
          </c:tx>
          <c:spPr>
            <a:ln>
              <a:noFill/>
            </a:ln>
          </c:spPr>
          <c:xVal>
            <c:numRef>
              <c:f>'No of bubbles'!$D$237:$L$237</c:f>
              <c:numCache>
                <c:formatCode>General</c:formatCode>
                <c:ptCount val="9"/>
                <c:pt idx="0">
                  <c:v>2</c:v>
                </c:pt>
                <c:pt idx="1">
                  <c:v>3</c:v>
                </c:pt>
                <c:pt idx="2">
                  <c:v>4</c:v>
                </c:pt>
                <c:pt idx="3">
                  <c:v>5</c:v>
                </c:pt>
                <c:pt idx="4">
                  <c:v>6</c:v>
                </c:pt>
                <c:pt idx="5">
                  <c:v>7</c:v>
                </c:pt>
                <c:pt idx="6">
                  <c:v>8</c:v>
                </c:pt>
                <c:pt idx="7">
                  <c:v>9</c:v>
                </c:pt>
                <c:pt idx="8">
                  <c:v>10</c:v>
                </c:pt>
              </c:numCache>
            </c:numRef>
          </c:xVal>
          <c:yVal>
            <c:numRef>
              <c:f>'No of bubbles'!$D$238:$L$238</c:f>
              <c:numCache>
                <c:formatCode>General</c:formatCode>
                <c:ptCount val="9"/>
                <c:pt idx="0">
                  <c:v>3</c:v>
                </c:pt>
                <c:pt idx="1">
                  <c:v>2.91</c:v>
                </c:pt>
                <c:pt idx="2">
                  <c:v>5.12</c:v>
                </c:pt>
                <c:pt idx="3">
                  <c:v>8.7799999999999994</c:v>
                </c:pt>
                <c:pt idx="4">
                  <c:v>6.58</c:v>
                </c:pt>
                <c:pt idx="5">
                  <c:v>2.66</c:v>
                </c:pt>
                <c:pt idx="6">
                  <c:v>5.82</c:v>
                </c:pt>
                <c:pt idx="7">
                  <c:v>4.2</c:v>
                </c:pt>
                <c:pt idx="8">
                  <c:v>6.1</c:v>
                </c:pt>
              </c:numCache>
            </c:numRef>
          </c:yVal>
          <c:smooth val="1"/>
          <c:extLst xmlns:c16r2="http://schemas.microsoft.com/office/drawing/2015/06/chart">
            <c:ext xmlns:c16="http://schemas.microsoft.com/office/drawing/2014/chart" uri="{C3380CC4-5D6E-409C-BE32-E72D297353CC}">
              <c16:uniqueId val="{00000000-92CE-492C-924B-33B4E1160EBF}"/>
            </c:ext>
          </c:extLst>
        </c:ser>
        <c:ser>
          <c:idx val="1"/>
          <c:order val="1"/>
          <c:tx>
            <c:strRef>
              <c:f>'No of bubbles'!$C$239</c:f>
              <c:strCache>
                <c:ptCount val="1"/>
                <c:pt idx="0">
                  <c:v>234 Hz</c:v>
                </c:pt>
              </c:strCache>
            </c:strRef>
          </c:tx>
          <c:spPr>
            <a:ln>
              <a:noFill/>
            </a:ln>
          </c:spPr>
          <c:xVal>
            <c:numRef>
              <c:f>'No of bubbles'!$D$237:$L$237</c:f>
              <c:numCache>
                <c:formatCode>General</c:formatCode>
                <c:ptCount val="9"/>
                <c:pt idx="0">
                  <c:v>2</c:v>
                </c:pt>
                <c:pt idx="1">
                  <c:v>3</c:v>
                </c:pt>
                <c:pt idx="2">
                  <c:v>4</c:v>
                </c:pt>
                <c:pt idx="3">
                  <c:v>5</c:v>
                </c:pt>
                <c:pt idx="4">
                  <c:v>6</c:v>
                </c:pt>
                <c:pt idx="5">
                  <c:v>7</c:v>
                </c:pt>
                <c:pt idx="6">
                  <c:v>8</c:v>
                </c:pt>
                <c:pt idx="7">
                  <c:v>9</c:v>
                </c:pt>
                <c:pt idx="8">
                  <c:v>10</c:v>
                </c:pt>
              </c:numCache>
            </c:numRef>
          </c:xVal>
          <c:yVal>
            <c:numRef>
              <c:f>'No of bubbles'!$D$239:$L$239</c:f>
              <c:numCache>
                <c:formatCode>General</c:formatCode>
                <c:ptCount val="9"/>
                <c:pt idx="0">
                  <c:v>1.89</c:v>
                </c:pt>
                <c:pt idx="1">
                  <c:v>3.72</c:v>
                </c:pt>
                <c:pt idx="2">
                  <c:v>6.71</c:v>
                </c:pt>
                <c:pt idx="3">
                  <c:v>8.9499999999999993</c:v>
                </c:pt>
                <c:pt idx="4">
                  <c:v>6.36</c:v>
                </c:pt>
                <c:pt idx="5">
                  <c:v>3.01</c:v>
                </c:pt>
                <c:pt idx="6">
                  <c:v>4.71</c:v>
                </c:pt>
                <c:pt idx="7">
                  <c:v>4.17</c:v>
                </c:pt>
                <c:pt idx="8">
                  <c:v>3.96</c:v>
                </c:pt>
              </c:numCache>
            </c:numRef>
          </c:yVal>
          <c:smooth val="1"/>
          <c:extLst xmlns:c16r2="http://schemas.microsoft.com/office/drawing/2015/06/chart">
            <c:ext xmlns:c16="http://schemas.microsoft.com/office/drawing/2014/chart" uri="{C3380CC4-5D6E-409C-BE32-E72D297353CC}">
              <c16:uniqueId val="{00000001-92CE-492C-924B-33B4E1160EBF}"/>
            </c:ext>
          </c:extLst>
        </c:ser>
        <c:ser>
          <c:idx val="2"/>
          <c:order val="2"/>
          <c:tx>
            <c:strRef>
              <c:f>'No of bubbles'!$C$240</c:f>
              <c:strCache>
                <c:ptCount val="1"/>
                <c:pt idx="0">
                  <c:v>228 Hz</c:v>
                </c:pt>
              </c:strCache>
            </c:strRef>
          </c:tx>
          <c:spPr>
            <a:ln>
              <a:noFill/>
            </a:ln>
          </c:spPr>
          <c:xVal>
            <c:numRef>
              <c:f>'No of bubbles'!$D$237:$L$237</c:f>
              <c:numCache>
                <c:formatCode>General</c:formatCode>
                <c:ptCount val="9"/>
                <c:pt idx="0">
                  <c:v>2</c:v>
                </c:pt>
                <c:pt idx="1">
                  <c:v>3</c:v>
                </c:pt>
                <c:pt idx="2">
                  <c:v>4</c:v>
                </c:pt>
                <c:pt idx="3">
                  <c:v>5</c:v>
                </c:pt>
                <c:pt idx="4">
                  <c:v>6</c:v>
                </c:pt>
                <c:pt idx="5">
                  <c:v>7</c:v>
                </c:pt>
                <c:pt idx="6">
                  <c:v>8</c:v>
                </c:pt>
                <c:pt idx="7">
                  <c:v>9</c:v>
                </c:pt>
                <c:pt idx="8">
                  <c:v>10</c:v>
                </c:pt>
              </c:numCache>
            </c:numRef>
          </c:xVal>
          <c:yVal>
            <c:numRef>
              <c:f>'No of bubbles'!$D$240:$L$240</c:f>
              <c:numCache>
                <c:formatCode>General</c:formatCode>
                <c:ptCount val="9"/>
                <c:pt idx="0">
                  <c:v>1.47</c:v>
                </c:pt>
                <c:pt idx="1">
                  <c:v>3.64</c:v>
                </c:pt>
                <c:pt idx="2">
                  <c:v>5.88</c:v>
                </c:pt>
                <c:pt idx="3">
                  <c:v>5.25</c:v>
                </c:pt>
                <c:pt idx="4">
                  <c:v>2.67</c:v>
                </c:pt>
                <c:pt idx="5">
                  <c:v>1.83</c:v>
                </c:pt>
                <c:pt idx="6">
                  <c:v>3.46</c:v>
                </c:pt>
                <c:pt idx="7">
                  <c:v>4.9800000000000004</c:v>
                </c:pt>
                <c:pt idx="8">
                  <c:v>4.68</c:v>
                </c:pt>
              </c:numCache>
            </c:numRef>
          </c:yVal>
          <c:smooth val="1"/>
          <c:extLst xmlns:c16r2="http://schemas.microsoft.com/office/drawing/2015/06/chart">
            <c:ext xmlns:c16="http://schemas.microsoft.com/office/drawing/2014/chart" uri="{C3380CC4-5D6E-409C-BE32-E72D297353CC}">
              <c16:uniqueId val="{00000002-92CE-492C-924B-33B4E1160EBF}"/>
            </c:ext>
          </c:extLst>
        </c:ser>
        <c:dLbls>
          <c:showLegendKey val="0"/>
          <c:showVal val="0"/>
          <c:showCatName val="0"/>
          <c:showSerName val="0"/>
          <c:showPercent val="0"/>
          <c:showBubbleSize val="0"/>
        </c:dLbls>
        <c:axId val="559296896"/>
        <c:axId val="559298816"/>
      </c:scatterChart>
      <c:valAx>
        <c:axId val="559296896"/>
        <c:scaling>
          <c:orientation val="minMax"/>
          <c:max val="10"/>
          <c:min val="2"/>
        </c:scaling>
        <c:delete val="0"/>
        <c:axPos val="b"/>
        <c:title>
          <c:tx>
            <c:rich>
              <a:bodyPr/>
              <a:lstStyle/>
              <a:p>
                <a:pPr>
                  <a:defRPr/>
                </a:pPr>
                <a:r>
                  <a:rPr lang="en-GB"/>
                  <a:t>Initial static bed height (cm)</a:t>
                </a:r>
              </a:p>
            </c:rich>
          </c:tx>
          <c:overlay val="0"/>
        </c:title>
        <c:numFmt formatCode="General" sourceLinked="0"/>
        <c:majorTickMark val="in"/>
        <c:minorTickMark val="none"/>
        <c:tickLblPos val="nextTo"/>
        <c:crossAx val="559298816"/>
        <c:crosses val="autoZero"/>
        <c:crossBetween val="midCat"/>
      </c:valAx>
      <c:valAx>
        <c:axId val="559298816"/>
        <c:scaling>
          <c:orientation val="minMax"/>
          <c:max val="9"/>
          <c:min val="0"/>
        </c:scaling>
        <c:delete val="0"/>
        <c:axPos val="l"/>
        <c:title>
          <c:tx>
            <c:rich>
              <a:bodyPr rot="-5400000" vert="horz"/>
              <a:lstStyle/>
              <a:p>
                <a:pPr>
                  <a:defRPr/>
                </a:pPr>
                <a:r>
                  <a:rPr lang="en-GB"/>
                  <a:t>Average bubble population</a:t>
                </a:r>
              </a:p>
            </c:rich>
          </c:tx>
          <c:overlay val="0"/>
        </c:title>
        <c:numFmt formatCode="#,##0" sourceLinked="0"/>
        <c:majorTickMark val="in"/>
        <c:minorTickMark val="none"/>
        <c:tickLblPos val="nextTo"/>
        <c:crossAx val="559296896"/>
        <c:crosses val="autoZero"/>
        <c:crossBetween val="midCat"/>
      </c:valAx>
      <c:spPr>
        <a:ln>
          <a:solidFill>
            <a:schemeClr val="bg1">
              <a:lumMod val="50000"/>
            </a:schemeClr>
          </a:solidFill>
        </a:ln>
      </c:spPr>
    </c:plotArea>
    <c:plotVisOnly val="1"/>
    <c:dispBlanksAs val="gap"/>
    <c:showDLblsOverMax val="0"/>
  </c:chart>
  <c:spPr>
    <a:ln>
      <a:no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028626558666468"/>
          <c:y val="5.1400554097404488E-2"/>
          <c:w val="0.75157283421764065"/>
          <c:h val="0.80484179060950711"/>
        </c:manualLayout>
      </c:layout>
      <c:scatterChart>
        <c:scatterStyle val="lineMarker"/>
        <c:varyColors val="0"/>
        <c:ser>
          <c:idx val="0"/>
          <c:order val="0"/>
          <c:tx>
            <c:strRef>
              <c:f>'45deg'!$E$77</c:f>
              <c:strCache>
                <c:ptCount val="1"/>
                <c:pt idx="0">
                  <c:v>20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77:$O$77</c:f>
              <c:numCache>
                <c:formatCode>General</c:formatCode>
                <c:ptCount val="10"/>
                <c:pt idx="3">
                  <c:v>3204.1319180850005</c:v>
                </c:pt>
                <c:pt idx="4">
                  <c:v>3761.3722516650005</c:v>
                </c:pt>
                <c:pt idx="5">
                  <c:v>4236.3532979070005</c:v>
                </c:pt>
                <c:pt idx="6">
                  <c:v>5004.5489006280004</c:v>
                </c:pt>
                <c:pt idx="7">
                  <c:v>5333.5860499800001</c:v>
                </c:pt>
                <c:pt idx="8">
                  <c:v>6258.3396511829997</c:v>
                </c:pt>
                <c:pt idx="9">
                  <c:v>6905.7998482950006</c:v>
                </c:pt>
              </c:numCache>
            </c:numRef>
          </c:yVal>
          <c:smooth val="0"/>
          <c:extLst xmlns:c16r2="http://schemas.microsoft.com/office/drawing/2015/06/chart">
            <c:ext xmlns:c16="http://schemas.microsoft.com/office/drawing/2014/chart" uri="{C3380CC4-5D6E-409C-BE32-E72D297353CC}">
              <c16:uniqueId val="{00000000-F122-4FBA-9D0D-F2DC7300A7FC}"/>
            </c:ext>
          </c:extLst>
        </c:ser>
        <c:ser>
          <c:idx val="1"/>
          <c:order val="1"/>
          <c:tx>
            <c:strRef>
              <c:f>'45deg'!$E$78</c:f>
              <c:strCache>
                <c:ptCount val="1"/>
                <c:pt idx="0">
                  <c:v>25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78:$O$78</c:f>
              <c:numCache>
                <c:formatCode>General</c:formatCode>
                <c:ptCount val="10"/>
                <c:pt idx="3">
                  <c:v>3163.0022744160001</c:v>
                </c:pt>
                <c:pt idx="5">
                  <c:v>4338.51402573</c:v>
                </c:pt>
                <c:pt idx="7">
                  <c:v>5601.5921151780012</c:v>
                </c:pt>
                <c:pt idx="9">
                  <c:v>6806.2926458700003</c:v>
                </c:pt>
              </c:numCache>
            </c:numRef>
          </c:yVal>
          <c:smooth val="0"/>
          <c:extLst xmlns:c16r2="http://schemas.microsoft.com/office/drawing/2015/06/chart">
            <c:ext xmlns:c16="http://schemas.microsoft.com/office/drawing/2014/chart" uri="{C3380CC4-5D6E-409C-BE32-E72D297353CC}">
              <c16:uniqueId val="{00000001-F122-4FBA-9D0D-F2DC7300A7FC}"/>
            </c:ext>
          </c:extLst>
        </c:ser>
        <c:ser>
          <c:idx val="2"/>
          <c:order val="2"/>
          <c:tx>
            <c:strRef>
              <c:f>'45deg'!$E$79</c:f>
              <c:strCache>
                <c:ptCount val="1"/>
                <c:pt idx="0">
                  <c:v>30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79:$O$79</c:f>
              <c:numCache>
                <c:formatCode>General</c:formatCode>
                <c:ptCount val="10"/>
                <c:pt idx="3">
                  <c:v>3279.7573919280003</c:v>
                </c:pt>
                <c:pt idx="5">
                  <c:v>4406.1789233790005</c:v>
                </c:pt>
                <c:pt idx="7">
                  <c:v>5797.9529946300008</c:v>
                </c:pt>
                <c:pt idx="9">
                  <c:v>6889.8786959070003</c:v>
                </c:pt>
              </c:numCache>
            </c:numRef>
          </c:yVal>
          <c:smooth val="0"/>
          <c:extLst xmlns:c16r2="http://schemas.microsoft.com/office/drawing/2015/06/chart">
            <c:ext xmlns:c16="http://schemas.microsoft.com/office/drawing/2014/chart" uri="{C3380CC4-5D6E-409C-BE32-E72D297353CC}">
              <c16:uniqueId val="{00000002-F122-4FBA-9D0D-F2DC7300A7FC}"/>
            </c:ext>
          </c:extLst>
        </c:ser>
        <c:ser>
          <c:idx val="3"/>
          <c:order val="3"/>
          <c:tx>
            <c:strRef>
              <c:f>'45deg'!$E$80</c:f>
              <c:strCache>
                <c:ptCount val="1"/>
                <c:pt idx="0">
                  <c:v>35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80:$O$80</c:f>
              <c:numCache>
                <c:formatCode>General</c:formatCode>
                <c:ptCount val="10"/>
                <c:pt idx="3">
                  <c:v>3376.6110689550001</c:v>
                </c:pt>
                <c:pt idx="5">
                  <c:v>4625.0947687140006</c:v>
                </c:pt>
                <c:pt idx="7">
                  <c:v>6161.4859741560003</c:v>
                </c:pt>
                <c:pt idx="9">
                  <c:v>6999.9999999239999</c:v>
                </c:pt>
              </c:numCache>
            </c:numRef>
          </c:yVal>
          <c:smooth val="0"/>
          <c:extLst xmlns:c16r2="http://schemas.microsoft.com/office/drawing/2015/06/chart">
            <c:ext xmlns:c16="http://schemas.microsoft.com/office/drawing/2014/chart" uri="{C3380CC4-5D6E-409C-BE32-E72D297353CC}">
              <c16:uniqueId val="{00000003-F122-4FBA-9D0D-F2DC7300A7FC}"/>
            </c:ext>
          </c:extLst>
        </c:ser>
        <c:ser>
          <c:idx val="4"/>
          <c:order val="4"/>
          <c:tx>
            <c:strRef>
              <c:f>'45deg'!$E$81</c:f>
              <c:strCache>
                <c:ptCount val="1"/>
                <c:pt idx="0">
                  <c:v>40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81:$O$81</c:f>
              <c:numCache>
                <c:formatCode>General</c:formatCode>
                <c:ptCount val="10"/>
                <c:pt idx="3">
                  <c:v>3295.6785443160002</c:v>
                </c:pt>
                <c:pt idx="5">
                  <c:v>4538.8551932790006</c:v>
                </c:pt>
                <c:pt idx="7">
                  <c:v>6184.0409400389999</c:v>
                </c:pt>
                <c:pt idx="9">
                  <c:v>6895.1857467030004</c:v>
                </c:pt>
              </c:numCache>
            </c:numRef>
          </c:yVal>
          <c:smooth val="0"/>
          <c:extLst xmlns:c16r2="http://schemas.microsoft.com/office/drawing/2015/06/chart">
            <c:ext xmlns:c16="http://schemas.microsoft.com/office/drawing/2014/chart" uri="{C3380CC4-5D6E-409C-BE32-E72D297353CC}">
              <c16:uniqueId val="{00000004-F122-4FBA-9D0D-F2DC7300A7FC}"/>
            </c:ext>
          </c:extLst>
        </c:ser>
        <c:ser>
          <c:idx val="5"/>
          <c:order val="5"/>
          <c:tx>
            <c:strRef>
              <c:f>'45deg'!$E$82</c:f>
              <c:strCache>
                <c:ptCount val="1"/>
                <c:pt idx="0">
                  <c:v>45 °C </c:v>
                </c:pt>
              </c:strCache>
            </c:strRef>
          </c:tx>
          <c:spPr>
            <a:ln w="19050">
              <a:noFill/>
            </a:ln>
          </c:spPr>
          <c:xVal>
            <c:strRef>
              <c:f>'45deg'!$F$21:$O$21</c:f>
              <c:strCache>
                <c:ptCount val="10"/>
                <c:pt idx="0">
                  <c:v>2.95 m/s</c:v>
                </c:pt>
                <c:pt idx="1">
                  <c:v>3.68 m/s</c:v>
                </c:pt>
                <c:pt idx="2">
                  <c:v>4.42 m/s</c:v>
                </c:pt>
                <c:pt idx="3">
                  <c:v>5.16 m/s</c:v>
                </c:pt>
                <c:pt idx="4">
                  <c:v>5.89 m/s</c:v>
                </c:pt>
                <c:pt idx="5">
                  <c:v>6.63 m/s</c:v>
                </c:pt>
                <c:pt idx="6">
                  <c:v>7.37 m/s</c:v>
                </c:pt>
                <c:pt idx="7">
                  <c:v>8.10 m/s</c:v>
                </c:pt>
                <c:pt idx="8">
                  <c:v>8.84 m/s</c:v>
                </c:pt>
                <c:pt idx="9">
                  <c:v>9.58 m/s</c:v>
                </c:pt>
              </c:strCache>
            </c:strRef>
          </c:xVal>
          <c:yVal>
            <c:numRef>
              <c:f>'45deg'!$F$82:$O$82</c:f>
              <c:numCache>
                <c:formatCode>General</c:formatCode>
                <c:ptCount val="10"/>
                <c:pt idx="3">
                  <c:v>3408.4533737310003</c:v>
                </c:pt>
                <c:pt idx="5">
                  <c:v>4497.7255496100006</c:v>
                </c:pt>
                <c:pt idx="7">
                  <c:v>5759.4768763590009</c:v>
                </c:pt>
                <c:pt idx="9">
                  <c:v>6999.9999999239999</c:v>
                </c:pt>
              </c:numCache>
            </c:numRef>
          </c:yVal>
          <c:smooth val="0"/>
          <c:extLst xmlns:c16r2="http://schemas.microsoft.com/office/drawing/2015/06/chart">
            <c:ext xmlns:c16="http://schemas.microsoft.com/office/drawing/2014/chart" uri="{C3380CC4-5D6E-409C-BE32-E72D297353CC}">
              <c16:uniqueId val="{00000005-F122-4FBA-9D0D-F2DC7300A7FC}"/>
            </c:ext>
          </c:extLst>
        </c:ser>
        <c:dLbls>
          <c:showLegendKey val="0"/>
          <c:showVal val="0"/>
          <c:showCatName val="0"/>
          <c:showSerName val="0"/>
          <c:showPercent val="0"/>
          <c:showBubbleSize val="0"/>
        </c:dLbls>
        <c:axId val="439741440"/>
        <c:axId val="439743616"/>
      </c:scatterChart>
      <c:valAx>
        <c:axId val="439741440"/>
        <c:scaling>
          <c:orientation val="minMax"/>
          <c:max val="10"/>
          <c:min val="4"/>
        </c:scaling>
        <c:delete val="0"/>
        <c:axPos val="b"/>
        <c:title>
          <c:tx>
            <c:rich>
              <a:bodyPr/>
              <a:lstStyle/>
              <a:p>
                <a:pPr>
                  <a:defRPr/>
                </a:pPr>
                <a:r>
                  <a:rPr lang="en-GB"/>
                  <a:t>U (m/s)</a:t>
                </a:r>
              </a:p>
            </c:rich>
          </c:tx>
          <c:overlay val="0"/>
        </c:title>
        <c:majorTickMark val="in"/>
        <c:minorTickMark val="none"/>
        <c:tickLblPos val="nextTo"/>
        <c:crossAx val="439743616"/>
        <c:crosses val="autoZero"/>
        <c:crossBetween val="midCat"/>
      </c:valAx>
      <c:valAx>
        <c:axId val="439743616"/>
        <c:scaling>
          <c:orientation val="minMax"/>
          <c:max val="7000"/>
        </c:scaling>
        <c:delete val="0"/>
        <c:axPos val="l"/>
        <c:title>
          <c:tx>
            <c:rich>
              <a:bodyPr rot="-5400000" vert="horz"/>
              <a:lstStyle/>
              <a:p>
                <a:pPr>
                  <a:defRPr/>
                </a:pPr>
                <a:r>
                  <a:rPr lang="en-GB"/>
                  <a:t>Pressure (Pa)</a:t>
                </a:r>
              </a:p>
            </c:rich>
          </c:tx>
          <c:overlay val="0"/>
        </c:title>
        <c:numFmt formatCode="General" sourceLinked="1"/>
        <c:majorTickMark val="in"/>
        <c:minorTickMark val="none"/>
        <c:tickLblPos val="nextTo"/>
        <c:crossAx val="439741440"/>
        <c:crosses val="autoZero"/>
        <c:crossBetween val="midCat"/>
      </c:valAx>
      <c:spPr>
        <a:ln>
          <a:solidFill>
            <a:schemeClr val="bg1">
              <a:lumMod val="50000"/>
            </a:schemeClr>
          </a:solidFill>
        </a:ln>
      </c:spPr>
    </c:plotArea>
    <c:legend>
      <c:legendPos val="r"/>
      <c:layout>
        <c:manualLayout>
          <c:xMode val="edge"/>
          <c:yMode val="edge"/>
          <c:x val="0.77476398217720488"/>
          <c:y val="0.43403361038203558"/>
          <c:w val="0.15560542093083529"/>
          <c:h val="0.40971055701370662"/>
        </c:manualLayout>
      </c:layout>
      <c:overlay val="0"/>
    </c:legend>
    <c:plotVisOnly val="1"/>
    <c:dispBlanksAs val="gap"/>
    <c:showDLblsOverMax val="0"/>
  </c:chart>
  <c:spPr>
    <a:ln>
      <a:noFill/>
    </a:ln>
  </c:spPr>
  <c:externalData r:id="rId1">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62349839857804"/>
          <c:y val="5.1400554097404488E-2"/>
          <c:w val="0.79786494955999143"/>
          <c:h val="0.76270071790302696"/>
        </c:manualLayout>
      </c:layout>
      <c:scatterChart>
        <c:scatterStyle val="smoothMarker"/>
        <c:varyColors val="0"/>
        <c:ser>
          <c:idx val="0"/>
          <c:order val="0"/>
          <c:tx>
            <c:strRef>
              <c:f>'No of bubbles'!$C$241</c:f>
              <c:strCache>
                <c:ptCount val="1"/>
                <c:pt idx="0">
                  <c:v>Continuous</c:v>
                </c:pt>
              </c:strCache>
            </c:strRef>
          </c:tx>
          <c:spPr>
            <a:ln>
              <a:noFill/>
            </a:ln>
          </c:spPr>
          <c:xVal>
            <c:numRef>
              <c:f>'No of bubbles'!$D$237:$L$237</c:f>
              <c:numCache>
                <c:formatCode>General</c:formatCode>
                <c:ptCount val="9"/>
                <c:pt idx="0">
                  <c:v>2</c:v>
                </c:pt>
                <c:pt idx="1">
                  <c:v>3</c:v>
                </c:pt>
                <c:pt idx="2">
                  <c:v>4</c:v>
                </c:pt>
                <c:pt idx="3">
                  <c:v>5</c:v>
                </c:pt>
                <c:pt idx="4">
                  <c:v>6</c:v>
                </c:pt>
                <c:pt idx="5">
                  <c:v>7</c:v>
                </c:pt>
                <c:pt idx="6">
                  <c:v>8</c:v>
                </c:pt>
                <c:pt idx="7">
                  <c:v>9</c:v>
                </c:pt>
                <c:pt idx="8">
                  <c:v>10</c:v>
                </c:pt>
              </c:numCache>
            </c:numRef>
          </c:xVal>
          <c:yVal>
            <c:numRef>
              <c:f>'No of bubbles'!$D$241:$L$241</c:f>
              <c:numCache>
                <c:formatCode>General</c:formatCode>
                <c:ptCount val="9"/>
                <c:pt idx="0">
                  <c:v>2.5499999999999998</c:v>
                </c:pt>
                <c:pt idx="1">
                  <c:v>2.78</c:v>
                </c:pt>
                <c:pt idx="2">
                  <c:v>3.08</c:v>
                </c:pt>
                <c:pt idx="3">
                  <c:v>7.16</c:v>
                </c:pt>
                <c:pt idx="4">
                  <c:v>3.43</c:v>
                </c:pt>
                <c:pt idx="5">
                  <c:v>2.57</c:v>
                </c:pt>
                <c:pt idx="6">
                  <c:v>3.39</c:v>
                </c:pt>
                <c:pt idx="7">
                  <c:v>4.4400000000000004</c:v>
                </c:pt>
                <c:pt idx="8">
                  <c:v>6.21</c:v>
                </c:pt>
              </c:numCache>
            </c:numRef>
          </c:yVal>
          <c:smooth val="1"/>
          <c:extLst xmlns:c16r2="http://schemas.microsoft.com/office/drawing/2015/06/chart">
            <c:ext xmlns:c16="http://schemas.microsoft.com/office/drawing/2014/chart" uri="{C3380CC4-5D6E-409C-BE32-E72D297353CC}">
              <c16:uniqueId val="{00000000-6F54-42F4-BFD5-07C64066B9BB}"/>
            </c:ext>
          </c:extLst>
        </c:ser>
        <c:ser>
          <c:idx val="1"/>
          <c:order val="1"/>
          <c:tx>
            <c:strRef>
              <c:f>'No of bubbles'!$C$242</c:f>
              <c:strCache>
                <c:ptCount val="1"/>
                <c:pt idx="0">
                  <c:v>234 Hz</c:v>
                </c:pt>
              </c:strCache>
            </c:strRef>
          </c:tx>
          <c:spPr>
            <a:ln>
              <a:noFill/>
            </a:ln>
          </c:spPr>
          <c:xVal>
            <c:numRef>
              <c:f>'No of bubbles'!$D$237:$L$237</c:f>
              <c:numCache>
                <c:formatCode>General</c:formatCode>
                <c:ptCount val="9"/>
                <c:pt idx="0">
                  <c:v>2</c:v>
                </c:pt>
                <c:pt idx="1">
                  <c:v>3</c:v>
                </c:pt>
                <c:pt idx="2">
                  <c:v>4</c:v>
                </c:pt>
                <c:pt idx="3">
                  <c:v>5</c:v>
                </c:pt>
                <c:pt idx="4">
                  <c:v>6</c:v>
                </c:pt>
                <c:pt idx="5">
                  <c:v>7</c:v>
                </c:pt>
                <c:pt idx="6">
                  <c:v>8</c:v>
                </c:pt>
                <c:pt idx="7">
                  <c:v>9</c:v>
                </c:pt>
                <c:pt idx="8">
                  <c:v>10</c:v>
                </c:pt>
              </c:numCache>
            </c:numRef>
          </c:xVal>
          <c:yVal>
            <c:numRef>
              <c:f>'No of bubbles'!$D$242:$L$242</c:f>
              <c:numCache>
                <c:formatCode>General</c:formatCode>
                <c:ptCount val="9"/>
                <c:pt idx="0">
                  <c:v>1.67</c:v>
                </c:pt>
                <c:pt idx="1">
                  <c:v>4.29</c:v>
                </c:pt>
                <c:pt idx="2">
                  <c:v>6.51</c:v>
                </c:pt>
                <c:pt idx="3">
                  <c:v>3.59</c:v>
                </c:pt>
                <c:pt idx="4">
                  <c:v>2.56</c:v>
                </c:pt>
                <c:pt idx="5">
                  <c:v>2.12</c:v>
                </c:pt>
                <c:pt idx="6">
                  <c:v>5.7</c:v>
                </c:pt>
                <c:pt idx="7">
                  <c:v>4.8099999999999996</c:v>
                </c:pt>
                <c:pt idx="8">
                  <c:v>4.5599999999999996</c:v>
                </c:pt>
              </c:numCache>
            </c:numRef>
          </c:yVal>
          <c:smooth val="1"/>
          <c:extLst xmlns:c16r2="http://schemas.microsoft.com/office/drawing/2015/06/chart">
            <c:ext xmlns:c16="http://schemas.microsoft.com/office/drawing/2014/chart" uri="{C3380CC4-5D6E-409C-BE32-E72D297353CC}">
              <c16:uniqueId val="{00000001-6F54-42F4-BFD5-07C64066B9BB}"/>
            </c:ext>
          </c:extLst>
        </c:ser>
        <c:ser>
          <c:idx val="2"/>
          <c:order val="2"/>
          <c:tx>
            <c:strRef>
              <c:f>'No of bubbles'!$C$243</c:f>
              <c:strCache>
                <c:ptCount val="1"/>
                <c:pt idx="0">
                  <c:v>228 Hz</c:v>
                </c:pt>
              </c:strCache>
            </c:strRef>
          </c:tx>
          <c:spPr>
            <a:ln>
              <a:noFill/>
            </a:ln>
          </c:spPr>
          <c:xVal>
            <c:numRef>
              <c:f>'No of bubbles'!$D$237:$L$237</c:f>
              <c:numCache>
                <c:formatCode>General</c:formatCode>
                <c:ptCount val="9"/>
                <c:pt idx="0">
                  <c:v>2</c:v>
                </c:pt>
                <c:pt idx="1">
                  <c:v>3</c:v>
                </c:pt>
                <c:pt idx="2">
                  <c:v>4</c:v>
                </c:pt>
                <c:pt idx="3">
                  <c:v>5</c:v>
                </c:pt>
                <c:pt idx="4">
                  <c:v>6</c:v>
                </c:pt>
                <c:pt idx="5">
                  <c:v>7</c:v>
                </c:pt>
                <c:pt idx="6">
                  <c:v>8</c:v>
                </c:pt>
                <c:pt idx="7">
                  <c:v>9</c:v>
                </c:pt>
                <c:pt idx="8">
                  <c:v>10</c:v>
                </c:pt>
              </c:numCache>
            </c:numRef>
          </c:xVal>
          <c:yVal>
            <c:numRef>
              <c:f>'No of bubbles'!$D$243:$L$243</c:f>
              <c:numCache>
                <c:formatCode>General</c:formatCode>
                <c:ptCount val="9"/>
                <c:pt idx="0">
                  <c:v>1.47</c:v>
                </c:pt>
                <c:pt idx="1">
                  <c:v>4.03</c:v>
                </c:pt>
                <c:pt idx="2">
                  <c:v>5.31</c:v>
                </c:pt>
                <c:pt idx="3">
                  <c:v>3.59</c:v>
                </c:pt>
                <c:pt idx="4">
                  <c:v>2.65</c:v>
                </c:pt>
                <c:pt idx="5">
                  <c:v>2.4900000000000002</c:v>
                </c:pt>
                <c:pt idx="6">
                  <c:v>5.34</c:v>
                </c:pt>
                <c:pt idx="7">
                  <c:v>2.94</c:v>
                </c:pt>
                <c:pt idx="8">
                  <c:v>6.01</c:v>
                </c:pt>
              </c:numCache>
            </c:numRef>
          </c:yVal>
          <c:smooth val="1"/>
          <c:extLst xmlns:c16r2="http://schemas.microsoft.com/office/drawing/2015/06/chart">
            <c:ext xmlns:c16="http://schemas.microsoft.com/office/drawing/2014/chart" uri="{C3380CC4-5D6E-409C-BE32-E72D297353CC}">
              <c16:uniqueId val="{00000002-6F54-42F4-BFD5-07C64066B9BB}"/>
            </c:ext>
          </c:extLst>
        </c:ser>
        <c:dLbls>
          <c:showLegendKey val="0"/>
          <c:showVal val="0"/>
          <c:showCatName val="0"/>
          <c:showSerName val="0"/>
          <c:showPercent val="0"/>
          <c:showBubbleSize val="0"/>
        </c:dLbls>
        <c:axId val="559325952"/>
        <c:axId val="559327872"/>
      </c:scatterChart>
      <c:valAx>
        <c:axId val="559325952"/>
        <c:scaling>
          <c:orientation val="minMax"/>
          <c:max val="10"/>
          <c:min val="2"/>
        </c:scaling>
        <c:delete val="0"/>
        <c:axPos val="b"/>
        <c:title>
          <c:tx>
            <c:rich>
              <a:bodyPr/>
              <a:lstStyle/>
              <a:p>
                <a:pPr>
                  <a:defRPr/>
                </a:pPr>
                <a:r>
                  <a:rPr lang="en-GB"/>
                  <a:t>Initial static bed height (cm)</a:t>
                </a:r>
              </a:p>
            </c:rich>
          </c:tx>
          <c:overlay val="0"/>
        </c:title>
        <c:numFmt formatCode="General" sourceLinked="0"/>
        <c:majorTickMark val="in"/>
        <c:minorTickMark val="none"/>
        <c:tickLblPos val="nextTo"/>
        <c:crossAx val="559327872"/>
        <c:crosses val="autoZero"/>
        <c:crossBetween val="midCat"/>
      </c:valAx>
      <c:valAx>
        <c:axId val="559327872"/>
        <c:scaling>
          <c:orientation val="minMax"/>
          <c:max val="7.2"/>
          <c:min val="0"/>
        </c:scaling>
        <c:delete val="0"/>
        <c:axPos val="l"/>
        <c:title>
          <c:tx>
            <c:rich>
              <a:bodyPr rot="-5400000" vert="horz"/>
              <a:lstStyle/>
              <a:p>
                <a:pPr>
                  <a:defRPr/>
                </a:pPr>
                <a:r>
                  <a:rPr lang="en-GB"/>
                  <a:t>Average</a:t>
                </a:r>
                <a:r>
                  <a:rPr lang="en-GB" baseline="0"/>
                  <a:t> b</a:t>
                </a:r>
                <a:r>
                  <a:rPr lang="en-GB"/>
                  <a:t>ubble population</a:t>
                </a:r>
              </a:p>
            </c:rich>
          </c:tx>
          <c:overlay val="0"/>
        </c:title>
        <c:numFmt formatCode="#,##0" sourceLinked="0"/>
        <c:majorTickMark val="in"/>
        <c:minorTickMark val="none"/>
        <c:tickLblPos val="nextTo"/>
        <c:crossAx val="559325952"/>
        <c:crosses val="autoZero"/>
        <c:crossBetween val="midCat"/>
      </c:valAx>
      <c:spPr>
        <a:ln>
          <a:solidFill>
            <a:schemeClr val="bg1">
              <a:lumMod val="50000"/>
            </a:schemeClr>
          </a:solidFill>
        </a:ln>
      </c:spPr>
    </c:plotArea>
    <c:plotVisOnly val="1"/>
    <c:dispBlanksAs val="gap"/>
    <c:showDLblsOverMax val="0"/>
  </c:chart>
  <c:spPr>
    <a:ln>
      <a:noFill/>
    </a:ln>
  </c:spPr>
  <c:externalData r:id="rId2">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6.3513045572936272E-2"/>
          <c:y val="5.1400554097404488E-2"/>
          <c:w val="0.40657553985885725"/>
          <c:h val="0.77344817508354757"/>
        </c:manualLayout>
      </c:layout>
      <c:scatterChart>
        <c:scatterStyle val="smoothMarker"/>
        <c:varyColors val="0"/>
        <c:ser>
          <c:idx val="0"/>
          <c:order val="0"/>
          <c:tx>
            <c:strRef>
              <c:f>'No of bubbles'!$C$244</c:f>
              <c:strCache>
                <c:ptCount val="1"/>
                <c:pt idx="0">
                  <c:v>Continuous</c:v>
                </c:pt>
              </c:strCache>
            </c:strRef>
          </c:tx>
          <c:spPr>
            <a:ln>
              <a:noFill/>
            </a:ln>
          </c:spPr>
          <c:xVal>
            <c:numRef>
              <c:f>'No of bubbles'!$D$237:$L$237</c:f>
              <c:numCache>
                <c:formatCode>General</c:formatCode>
                <c:ptCount val="9"/>
                <c:pt idx="0">
                  <c:v>2</c:v>
                </c:pt>
                <c:pt idx="1">
                  <c:v>3</c:v>
                </c:pt>
                <c:pt idx="2">
                  <c:v>4</c:v>
                </c:pt>
                <c:pt idx="3">
                  <c:v>5</c:v>
                </c:pt>
                <c:pt idx="4">
                  <c:v>6</c:v>
                </c:pt>
                <c:pt idx="5">
                  <c:v>7</c:v>
                </c:pt>
                <c:pt idx="6">
                  <c:v>8</c:v>
                </c:pt>
                <c:pt idx="7">
                  <c:v>9</c:v>
                </c:pt>
                <c:pt idx="8">
                  <c:v>10</c:v>
                </c:pt>
              </c:numCache>
            </c:numRef>
          </c:xVal>
          <c:yVal>
            <c:numRef>
              <c:f>'No of bubbles'!$D$244:$L$244</c:f>
              <c:numCache>
                <c:formatCode>General</c:formatCode>
                <c:ptCount val="9"/>
                <c:pt idx="0">
                  <c:v>0.87</c:v>
                </c:pt>
                <c:pt idx="1">
                  <c:v>3.7</c:v>
                </c:pt>
                <c:pt idx="2">
                  <c:v>2.64</c:v>
                </c:pt>
                <c:pt idx="3">
                  <c:v>6.69</c:v>
                </c:pt>
                <c:pt idx="4">
                  <c:v>4.18</c:v>
                </c:pt>
                <c:pt idx="5">
                  <c:v>1.63</c:v>
                </c:pt>
                <c:pt idx="6">
                  <c:v>4.4800000000000004</c:v>
                </c:pt>
                <c:pt idx="7">
                  <c:v>6.45</c:v>
                </c:pt>
                <c:pt idx="8">
                  <c:v>4.95</c:v>
                </c:pt>
              </c:numCache>
            </c:numRef>
          </c:yVal>
          <c:smooth val="1"/>
          <c:extLst xmlns:c16r2="http://schemas.microsoft.com/office/drawing/2015/06/chart">
            <c:ext xmlns:c16="http://schemas.microsoft.com/office/drawing/2014/chart" uri="{C3380CC4-5D6E-409C-BE32-E72D297353CC}">
              <c16:uniqueId val="{00000000-F883-443D-BDED-AA1E3CFBEF44}"/>
            </c:ext>
          </c:extLst>
        </c:ser>
        <c:ser>
          <c:idx val="1"/>
          <c:order val="1"/>
          <c:tx>
            <c:strRef>
              <c:f>'No of bubbles'!$C$245</c:f>
              <c:strCache>
                <c:ptCount val="1"/>
                <c:pt idx="0">
                  <c:v>234 Hz</c:v>
                </c:pt>
              </c:strCache>
            </c:strRef>
          </c:tx>
          <c:spPr>
            <a:ln>
              <a:noFill/>
            </a:ln>
          </c:spPr>
          <c:xVal>
            <c:numRef>
              <c:f>'No of bubbles'!$D$237:$L$237</c:f>
              <c:numCache>
                <c:formatCode>General</c:formatCode>
                <c:ptCount val="9"/>
                <c:pt idx="0">
                  <c:v>2</c:v>
                </c:pt>
                <c:pt idx="1">
                  <c:v>3</c:v>
                </c:pt>
                <c:pt idx="2">
                  <c:v>4</c:v>
                </c:pt>
                <c:pt idx="3">
                  <c:v>5</c:v>
                </c:pt>
                <c:pt idx="4">
                  <c:v>6</c:v>
                </c:pt>
                <c:pt idx="5">
                  <c:v>7</c:v>
                </c:pt>
                <c:pt idx="6">
                  <c:v>8</c:v>
                </c:pt>
                <c:pt idx="7">
                  <c:v>9</c:v>
                </c:pt>
                <c:pt idx="8">
                  <c:v>10</c:v>
                </c:pt>
              </c:numCache>
            </c:numRef>
          </c:xVal>
          <c:yVal>
            <c:numRef>
              <c:f>'No of bubbles'!$D$245:$L$245</c:f>
              <c:numCache>
                <c:formatCode>General</c:formatCode>
                <c:ptCount val="9"/>
                <c:pt idx="0">
                  <c:v>1.06</c:v>
                </c:pt>
                <c:pt idx="1">
                  <c:v>2.74</c:v>
                </c:pt>
                <c:pt idx="2">
                  <c:v>5.0599999999999996</c:v>
                </c:pt>
                <c:pt idx="3">
                  <c:v>3.22</c:v>
                </c:pt>
                <c:pt idx="4">
                  <c:v>2.91</c:v>
                </c:pt>
                <c:pt idx="5">
                  <c:v>1.43</c:v>
                </c:pt>
                <c:pt idx="6">
                  <c:v>3.55</c:v>
                </c:pt>
                <c:pt idx="7">
                  <c:v>4.38</c:v>
                </c:pt>
                <c:pt idx="8">
                  <c:v>3.58</c:v>
                </c:pt>
              </c:numCache>
            </c:numRef>
          </c:yVal>
          <c:smooth val="1"/>
          <c:extLst xmlns:c16r2="http://schemas.microsoft.com/office/drawing/2015/06/chart">
            <c:ext xmlns:c16="http://schemas.microsoft.com/office/drawing/2014/chart" uri="{C3380CC4-5D6E-409C-BE32-E72D297353CC}">
              <c16:uniqueId val="{00000001-F883-443D-BDED-AA1E3CFBEF44}"/>
            </c:ext>
          </c:extLst>
        </c:ser>
        <c:ser>
          <c:idx val="2"/>
          <c:order val="2"/>
          <c:tx>
            <c:strRef>
              <c:f>'No of bubbles'!$C$246</c:f>
              <c:strCache>
                <c:ptCount val="1"/>
                <c:pt idx="0">
                  <c:v>228 Hz</c:v>
                </c:pt>
              </c:strCache>
            </c:strRef>
          </c:tx>
          <c:spPr>
            <a:ln>
              <a:noFill/>
            </a:ln>
          </c:spPr>
          <c:xVal>
            <c:numRef>
              <c:f>'No of bubbles'!$D$237:$L$237</c:f>
              <c:numCache>
                <c:formatCode>General</c:formatCode>
                <c:ptCount val="9"/>
                <c:pt idx="0">
                  <c:v>2</c:v>
                </c:pt>
                <c:pt idx="1">
                  <c:v>3</c:v>
                </c:pt>
                <c:pt idx="2">
                  <c:v>4</c:v>
                </c:pt>
                <c:pt idx="3">
                  <c:v>5</c:v>
                </c:pt>
                <c:pt idx="4">
                  <c:v>6</c:v>
                </c:pt>
                <c:pt idx="5">
                  <c:v>7</c:v>
                </c:pt>
                <c:pt idx="6">
                  <c:v>8</c:v>
                </c:pt>
                <c:pt idx="7">
                  <c:v>9</c:v>
                </c:pt>
                <c:pt idx="8">
                  <c:v>10</c:v>
                </c:pt>
              </c:numCache>
            </c:numRef>
          </c:xVal>
          <c:yVal>
            <c:numRef>
              <c:f>'No of bubbles'!$D$246:$L$246</c:f>
              <c:numCache>
                <c:formatCode>General</c:formatCode>
                <c:ptCount val="9"/>
                <c:pt idx="0">
                  <c:v>1.08</c:v>
                </c:pt>
                <c:pt idx="1">
                  <c:v>3.67</c:v>
                </c:pt>
                <c:pt idx="2">
                  <c:v>4.26</c:v>
                </c:pt>
                <c:pt idx="3">
                  <c:v>2.5299999999999998</c:v>
                </c:pt>
                <c:pt idx="4">
                  <c:v>2.2599999999999998</c:v>
                </c:pt>
                <c:pt idx="5">
                  <c:v>1.21</c:v>
                </c:pt>
                <c:pt idx="6">
                  <c:v>3.71</c:v>
                </c:pt>
                <c:pt idx="7">
                  <c:v>4.67</c:v>
                </c:pt>
                <c:pt idx="8">
                  <c:v>6.85</c:v>
                </c:pt>
              </c:numCache>
            </c:numRef>
          </c:yVal>
          <c:smooth val="1"/>
          <c:extLst xmlns:c16r2="http://schemas.microsoft.com/office/drawing/2015/06/chart">
            <c:ext xmlns:c16="http://schemas.microsoft.com/office/drawing/2014/chart" uri="{C3380CC4-5D6E-409C-BE32-E72D297353CC}">
              <c16:uniqueId val="{00000002-F883-443D-BDED-AA1E3CFBEF44}"/>
            </c:ext>
          </c:extLst>
        </c:ser>
        <c:dLbls>
          <c:showLegendKey val="0"/>
          <c:showVal val="0"/>
          <c:showCatName val="0"/>
          <c:showSerName val="0"/>
          <c:showPercent val="0"/>
          <c:showBubbleSize val="0"/>
        </c:dLbls>
        <c:axId val="559461504"/>
        <c:axId val="559463424"/>
      </c:scatterChart>
      <c:valAx>
        <c:axId val="559461504"/>
        <c:scaling>
          <c:orientation val="minMax"/>
          <c:max val="10"/>
          <c:min val="2"/>
        </c:scaling>
        <c:delete val="0"/>
        <c:axPos val="b"/>
        <c:title>
          <c:tx>
            <c:rich>
              <a:bodyPr/>
              <a:lstStyle/>
              <a:p>
                <a:pPr>
                  <a:defRPr/>
                </a:pPr>
                <a:r>
                  <a:rPr lang="en-GB"/>
                  <a:t>Initial static bed height (cm)</a:t>
                </a:r>
              </a:p>
            </c:rich>
          </c:tx>
          <c:overlay val="0"/>
        </c:title>
        <c:numFmt formatCode="General" sourceLinked="0"/>
        <c:majorTickMark val="in"/>
        <c:minorTickMark val="none"/>
        <c:tickLblPos val="nextTo"/>
        <c:crossAx val="559463424"/>
        <c:crosses val="autoZero"/>
        <c:crossBetween val="midCat"/>
      </c:valAx>
      <c:valAx>
        <c:axId val="559463424"/>
        <c:scaling>
          <c:orientation val="minMax"/>
          <c:max val="7"/>
          <c:min val="0"/>
        </c:scaling>
        <c:delete val="0"/>
        <c:axPos val="l"/>
        <c:title>
          <c:tx>
            <c:rich>
              <a:bodyPr rot="-5400000" vert="horz"/>
              <a:lstStyle/>
              <a:p>
                <a:pPr>
                  <a:defRPr/>
                </a:pPr>
                <a:r>
                  <a:rPr lang="en-GB"/>
                  <a:t>Average bubble population</a:t>
                </a:r>
              </a:p>
            </c:rich>
          </c:tx>
          <c:overlay val="0"/>
        </c:title>
        <c:numFmt formatCode="#,##0" sourceLinked="0"/>
        <c:majorTickMark val="in"/>
        <c:minorTickMark val="none"/>
        <c:tickLblPos val="nextTo"/>
        <c:crossAx val="559461504"/>
        <c:crosses val="autoZero"/>
        <c:crossBetween val="midCat"/>
      </c:valAx>
      <c:spPr>
        <a:ln>
          <a:solidFill>
            <a:schemeClr val="bg1">
              <a:lumMod val="50000"/>
            </a:schemeClr>
          </a:solidFill>
        </a:ln>
      </c:spPr>
    </c:plotArea>
    <c:legend>
      <c:legendPos val="r"/>
      <c:layout>
        <c:manualLayout>
          <c:xMode val="edge"/>
          <c:yMode val="edge"/>
          <c:x val="0.51982236542182902"/>
          <c:y val="8.2309513623868555E-2"/>
          <c:w val="0.21237576552930884"/>
          <c:h val="0.25115157480314959"/>
        </c:manualLayout>
      </c:layout>
      <c:overlay val="0"/>
    </c:legend>
    <c:plotVisOnly val="1"/>
    <c:dispBlanksAs val="gap"/>
    <c:showDLblsOverMax val="0"/>
  </c:chart>
  <c:spPr>
    <a:ln>
      <a:noFill/>
    </a:ln>
  </c:spPr>
  <c:externalData r:id="rId2">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521543981314262"/>
          <c:y val="2.2888028452481397E-2"/>
          <c:w val="0.86113164294830113"/>
          <c:h val="0.85515687897503379"/>
        </c:manualLayout>
      </c:layout>
      <c:lineChart>
        <c:grouping val="standard"/>
        <c:varyColors val="0"/>
        <c:ser>
          <c:idx val="10"/>
          <c:order val="0"/>
          <c:tx>
            <c:strRef>
              <c:f>'Comp of analysis'!$C$3</c:f>
              <c:strCache>
                <c:ptCount val="1"/>
                <c:pt idx="0">
                  <c:v>Maximum feret diameter</c:v>
                </c:pt>
              </c:strCache>
            </c:strRef>
          </c:tx>
          <c:marker>
            <c:symbol val="circle"/>
            <c:size val="7"/>
          </c:marker>
          <c:cat>
            <c:numRef>
              <c:f>'Comp of analysis'!$D$2:$L$2</c:f>
              <c:numCache>
                <c:formatCode>0.000</c:formatCode>
                <c:ptCount val="9"/>
                <c:pt idx="0">
                  <c:v>0.20467836257309122</c:v>
                </c:pt>
                <c:pt idx="1">
                  <c:v>0.23391812865496139</c:v>
                </c:pt>
                <c:pt idx="2">
                  <c:v>0.26315789473683154</c:v>
                </c:pt>
                <c:pt idx="3">
                  <c:v>0.29239766081870172</c:v>
                </c:pt>
                <c:pt idx="4">
                  <c:v>0.3216374269005719</c:v>
                </c:pt>
                <c:pt idx="5">
                  <c:v>0.35087719298244208</c:v>
                </c:pt>
                <c:pt idx="6">
                  <c:v>0.38011695906431225</c:v>
                </c:pt>
                <c:pt idx="7">
                  <c:v>0.40935672514618243</c:v>
                </c:pt>
                <c:pt idx="8">
                  <c:v>0.43859649122805261</c:v>
                </c:pt>
              </c:numCache>
            </c:numRef>
          </c:cat>
          <c:val>
            <c:numRef>
              <c:f>'Comp of analysis'!$D$3:$L$3</c:f>
              <c:numCache>
                <c:formatCode>0.00</c:formatCode>
                <c:ptCount val="9"/>
                <c:pt idx="0">
                  <c:v>9.5915722819593761</c:v>
                </c:pt>
                <c:pt idx="1">
                  <c:v>10.586037940379404</c:v>
                </c:pt>
                <c:pt idx="2">
                  <c:v>11.779002923976611</c:v>
                </c:pt>
                <c:pt idx="3">
                  <c:v>12.195053257637198</c:v>
                </c:pt>
                <c:pt idx="4">
                  <c:v>12.574310651737003</c:v>
                </c:pt>
                <c:pt idx="5">
                  <c:v>11.29775811614083</c:v>
                </c:pt>
                <c:pt idx="6">
                  <c:v>14.124678168852068</c:v>
                </c:pt>
                <c:pt idx="7">
                  <c:v>14.055300529100533</c:v>
                </c:pt>
                <c:pt idx="8">
                  <c:v>15.185015786278083</c:v>
                </c:pt>
              </c:numCache>
            </c:numRef>
          </c:val>
          <c:smooth val="0"/>
          <c:extLst xmlns:c16r2="http://schemas.microsoft.com/office/drawing/2015/06/chart">
            <c:ext xmlns:c16="http://schemas.microsoft.com/office/drawing/2014/chart" uri="{C3380CC4-5D6E-409C-BE32-E72D297353CC}">
              <c16:uniqueId val="{00000000-4F5F-45DC-A6B2-E3089C366014}"/>
            </c:ext>
          </c:extLst>
        </c:ser>
        <c:ser>
          <c:idx val="0"/>
          <c:order val="1"/>
          <c:tx>
            <c:strRef>
              <c:f>'Comp of analysis'!$C$4</c:f>
              <c:strCache>
                <c:ptCount val="1"/>
                <c:pt idx="0">
                  <c:v>Height</c:v>
                </c:pt>
              </c:strCache>
            </c:strRef>
          </c:tx>
          <c:marker>
            <c:symbol val="circle"/>
            <c:size val="7"/>
          </c:marker>
          <c:cat>
            <c:numRef>
              <c:f>'Comp of analysis'!$D$2:$L$2</c:f>
              <c:numCache>
                <c:formatCode>0.000</c:formatCode>
                <c:ptCount val="9"/>
                <c:pt idx="0">
                  <c:v>0.20467836257309122</c:v>
                </c:pt>
                <c:pt idx="1">
                  <c:v>0.23391812865496139</c:v>
                </c:pt>
                <c:pt idx="2">
                  <c:v>0.26315789473683154</c:v>
                </c:pt>
                <c:pt idx="3">
                  <c:v>0.29239766081870172</c:v>
                </c:pt>
                <c:pt idx="4">
                  <c:v>0.3216374269005719</c:v>
                </c:pt>
                <c:pt idx="5">
                  <c:v>0.35087719298244208</c:v>
                </c:pt>
                <c:pt idx="6">
                  <c:v>0.38011695906431225</c:v>
                </c:pt>
                <c:pt idx="7">
                  <c:v>0.40935672514618243</c:v>
                </c:pt>
                <c:pt idx="8">
                  <c:v>0.43859649122805261</c:v>
                </c:pt>
              </c:numCache>
            </c:numRef>
          </c:cat>
          <c:val>
            <c:numRef>
              <c:f>'Comp of analysis'!$D$4:$L$4</c:f>
              <c:numCache>
                <c:formatCode>0.00</c:formatCode>
                <c:ptCount val="9"/>
                <c:pt idx="0">
                  <c:v>8.5137395459976126</c:v>
                </c:pt>
                <c:pt idx="1">
                  <c:v>9.5483288166214972</c:v>
                </c:pt>
                <c:pt idx="2">
                  <c:v>10.690058479532166</c:v>
                </c:pt>
                <c:pt idx="3">
                  <c:v>10.533117058664502</c:v>
                </c:pt>
                <c:pt idx="4">
                  <c:v>11.018087855297155</c:v>
                </c:pt>
                <c:pt idx="5">
                  <c:v>9.8116140832190286</c:v>
                </c:pt>
                <c:pt idx="6">
                  <c:v>12.529100529100525</c:v>
                </c:pt>
                <c:pt idx="7">
                  <c:v>11.601587301587308</c:v>
                </c:pt>
                <c:pt idx="8">
                  <c:v>12.519125683060116</c:v>
                </c:pt>
              </c:numCache>
            </c:numRef>
          </c:val>
          <c:smooth val="0"/>
          <c:extLst xmlns:c16r2="http://schemas.microsoft.com/office/drawing/2015/06/chart">
            <c:ext xmlns:c16="http://schemas.microsoft.com/office/drawing/2014/chart" uri="{C3380CC4-5D6E-409C-BE32-E72D297353CC}">
              <c16:uniqueId val="{00000001-4F5F-45DC-A6B2-E3089C366014}"/>
            </c:ext>
          </c:extLst>
        </c:ser>
        <c:ser>
          <c:idx val="1"/>
          <c:order val="2"/>
          <c:tx>
            <c:strRef>
              <c:f>'Comp of analysis'!$C$5</c:f>
              <c:strCache>
                <c:ptCount val="1"/>
                <c:pt idx="0">
                  <c:v>Width</c:v>
                </c:pt>
              </c:strCache>
            </c:strRef>
          </c:tx>
          <c:marker>
            <c:symbol val="circle"/>
            <c:size val="7"/>
          </c:marker>
          <c:cat>
            <c:numRef>
              <c:f>'Comp of analysis'!$D$2:$L$2</c:f>
              <c:numCache>
                <c:formatCode>0.000</c:formatCode>
                <c:ptCount val="9"/>
                <c:pt idx="0">
                  <c:v>0.20467836257309122</c:v>
                </c:pt>
                <c:pt idx="1">
                  <c:v>0.23391812865496139</c:v>
                </c:pt>
                <c:pt idx="2">
                  <c:v>0.26315789473683154</c:v>
                </c:pt>
                <c:pt idx="3">
                  <c:v>0.29239766081870172</c:v>
                </c:pt>
                <c:pt idx="4">
                  <c:v>0.3216374269005719</c:v>
                </c:pt>
                <c:pt idx="5">
                  <c:v>0.35087719298244208</c:v>
                </c:pt>
                <c:pt idx="6">
                  <c:v>0.38011695906431225</c:v>
                </c:pt>
                <c:pt idx="7">
                  <c:v>0.40935672514618243</c:v>
                </c:pt>
                <c:pt idx="8">
                  <c:v>0.43859649122805261</c:v>
                </c:pt>
              </c:numCache>
            </c:numRef>
          </c:cat>
          <c:val>
            <c:numRef>
              <c:f>'Comp of analysis'!$D$5:$L$5</c:f>
              <c:numCache>
                <c:formatCode>0.00</c:formatCode>
                <c:ptCount val="9"/>
                <c:pt idx="0">
                  <c:v>8.0430107526881702</c:v>
                </c:pt>
                <c:pt idx="1">
                  <c:v>8.3595302619692884</c:v>
                </c:pt>
                <c:pt idx="2">
                  <c:v>9.2534113060428869</c:v>
                </c:pt>
                <c:pt idx="3">
                  <c:v>9.5593403622600732</c:v>
                </c:pt>
                <c:pt idx="4">
                  <c:v>10.23313235716336</c:v>
                </c:pt>
                <c:pt idx="5">
                  <c:v>9.0964791952446244</c:v>
                </c:pt>
                <c:pt idx="6">
                  <c:v>11.308948700253048</c:v>
                </c:pt>
                <c:pt idx="7">
                  <c:v>11.71587301587302</c:v>
                </c:pt>
                <c:pt idx="8">
                  <c:v>12.522161505768064</c:v>
                </c:pt>
              </c:numCache>
            </c:numRef>
          </c:val>
          <c:smooth val="0"/>
          <c:extLst xmlns:c16r2="http://schemas.microsoft.com/office/drawing/2015/06/chart">
            <c:ext xmlns:c16="http://schemas.microsoft.com/office/drawing/2014/chart" uri="{C3380CC4-5D6E-409C-BE32-E72D297353CC}">
              <c16:uniqueId val="{00000002-4F5F-45DC-A6B2-E3089C366014}"/>
            </c:ext>
          </c:extLst>
        </c:ser>
        <c:dLbls>
          <c:showLegendKey val="0"/>
          <c:showVal val="0"/>
          <c:showCatName val="0"/>
          <c:showSerName val="0"/>
          <c:showPercent val="0"/>
          <c:showBubbleSize val="0"/>
        </c:dLbls>
        <c:marker val="1"/>
        <c:smooth val="0"/>
        <c:axId val="559620480"/>
        <c:axId val="559622400"/>
      </c:lineChart>
      <c:catAx>
        <c:axId val="559620480"/>
        <c:scaling>
          <c:orientation val="minMax"/>
        </c:scaling>
        <c:delete val="0"/>
        <c:axPos val="b"/>
        <c:title>
          <c:tx>
            <c:rich>
              <a:bodyPr/>
              <a:lstStyle/>
              <a:p>
                <a:pPr>
                  <a:defRPr/>
                </a:pPr>
                <a:r>
                  <a:rPr lang="en-GB" sz="1000" b="1" i="0" u="none" strike="noStrike" baseline="0">
                    <a:effectLst/>
                  </a:rPr>
                  <a:t>U</a:t>
                </a:r>
                <a:r>
                  <a:rPr lang="en-GB" baseline="0"/>
                  <a:t> (m/s)</a:t>
                </a:r>
                <a:endParaRPr lang="en-GB"/>
              </a:p>
            </c:rich>
          </c:tx>
          <c:overlay val="0"/>
        </c:title>
        <c:numFmt formatCode="0.000" sourceLinked="1"/>
        <c:majorTickMark val="in"/>
        <c:minorTickMark val="none"/>
        <c:tickLblPos val="nextTo"/>
        <c:crossAx val="559622400"/>
        <c:crosses val="autoZero"/>
        <c:auto val="1"/>
        <c:lblAlgn val="ctr"/>
        <c:lblOffset val="100"/>
        <c:noMultiLvlLbl val="0"/>
      </c:catAx>
      <c:valAx>
        <c:axId val="559622400"/>
        <c:scaling>
          <c:orientation val="minMax"/>
        </c:scaling>
        <c:delete val="0"/>
        <c:axPos val="l"/>
        <c:title>
          <c:tx>
            <c:rich>
              <a:bodyPr rot="-5400000" vert="horz"/>
              <a:lstStyle/>
              <a:p>
                <a:pPr>
                  <a:defRPr/>
                </a:pPr>
                <a:r>
                  <a:rPr lang="en-GB"/>
                  <a:t>Average</a:t>
                </a:r>
                <a:r>
                  <a:rPr lang="en-GB" baseline="0"/>
                  <a:t> b</a:t>
                </a:r>
                <a:r>
                  <a:rPr lang="en-GB"/>
                  <a:t>ubble diameter (mm)</a:t>
                </a:r>
              </a:p>
            </c:rich>
          </c:tx>
          <c:overlay val="0"/>
        </c:title>
        <c:numFmt formatCode="0.00" sourceLinked="1"/>
        <c:majorTickMark val="in"/>
        <c:minorTickMark val="none"/>
        <c:tickLblPos val="nextTo"/>
        <c:crossAx val="559620480"/>
        <c:crosses val="autoZero"/>
        <c:crossBetween val="between"/>
      </c:valAx>
      <c:spPr>
        <a:ln>
          <a:solidFill>
            <a:schemeClr val="tx1">
              <a:lumMod val="50000"/>
              <a:lumOff val="50000"/>
            </a:schemeClr>
          </a:solidFill>
        </a:ln>
      </c:spPr>
    </c:plotArea>
    <c:legend>
      <c:legendPos val="r"/>
      <c:layout>
        <c:manualLayout>
          <c:xMode val="edge"/>
          <c:yMode val="edge"/>
          <c:x val="0.1189414625924053"/>
          <c:y val="2.8964492645966424E-2"/>
          <c:w val="0.31417852584940642"/>
          <c:h val="0.19496402572319971"/>
        </c:manualLayout>
      </c:layout>
      <c:overlay val="0"/>
    </c:legend>
    <c:plotVisOnly val="1"/>
    <c:dispBlanksAs val="gap"/>
    <c:showDLblsOverMax val="0"/>
  </c:chart>
  <c:spPr>
    <a:ln>
      <a:noFill/>
    </a:ln>
  </c:spPr>
  <c:externalData r:id="rId1">
    <c:autoUpdate val="0"/>
  </c:externalData>
</c:chartSpace>
</file>

<file path=word/charts/chart6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540476741386845"/>
          <c:y val="5.1400554097404488E-2"/>
          <c:w val="0.8504649852873466"/>
          <c:h val="0.81185397555769134"/>
        </c:manualLayout>
      </c:layout>
      <c:scatterChart>
        <c:scatterStyle val="smoothMarker"/>
        <c:varyColors val="0"/>
        <c:ser>
          <c:idx val="0"/>
          <c:order val="0"/>
          <c:tx>
            <c:strRef>
              <c:f>'Max feret'!$C$131</c:f>
              <c:strCache>
                <c:ptCount val="1"/>
                <c:pt idx="0">
                  <c:v>Continuous</c:v>
                </c:pt>
              </c:strCache>
            </c:strRef>
          </c:tx>
          <c:spPr>
            <a:ln>
              <a:noFill/>
            </a:ln>
          </c:spPr>
          <c:xVal>
            <c:numRef>
              <c:f>'Max feret'!$D$109:$N$109</c:f>
              <c:numCache>
                <c:formatCode>0.000</c:formatCode>
                <c:ptCount val="11"/>
                <c:pt idx="0">
                  <c:v>0.14619883040935086</c:v>
                </c:pt>
                <c:pt idx="1">
                  <c:v>0.17543859649122104</c:v>
                </c:pt>
                <c:pt idx="2">
                  <c:v>0.20467836257309122</c:v>
                </c:pt>
                <c:pt idx="3">
                  <c:v>0.23391812865496139</c:v>
                </c:pt>
                <c:pt idx="4">
                  <c:v>0.26315789473683154</c:v>
                </c:pt>
                <c:pt idx="5">
                  <c:v>0.29239766081870172</c:v>
                </c:pt>
                <c:pt idx="6">
                  <c:v>0.3216374269005719</c:v>
                </c:pt>
                <c:pt idx="7">
                  <c:v>0.35087719298244208</c:v>
                </c:pt>
                <c:pt idx="8">
                  <c:v>0.38011695906431225</c:v>
                </c:pt>
                <c:pt idx="9">
                  <c:v>0.40935672514618243</c:v>
                </c:pt>
                <c:pt idx="10">
                  <c:v>0.43859649122805261</c:v>
                </c:pt>
              </c:numCache>
            </c:numRef>
          </c:xVal>
          <c:yVal>
            <c:numRef>
              <c:f>'Max feret'!$D$131:$N$131</c:f>
              <c:numCache>
                <c:formatCode>General</c:formatCode>
                <c:ptCount val="11"/>
                <c:pt idx="1">
                  <c:v>15.779720025109857</c:v>
                </c:pt>
                <c:pt idx="2">
                  <c:v>20.668714375392337</c:v>
                </c:pt>
                <c:pt idx="3">
                  <c:v>15.857135802469136</c:v>
                </c:pt>
                <c:pt idx="4">
                  <c:v>19.143701403266618</c:v>
                </c:pt>
                <c:pt idx="5">
                  <c:v>18.051523657628923</c:v>
                </c:pt>
                <c:pt idx="6">
                  <c:v>18.379452969951085</c:v>
                </c:pt>
                <c:pt idx="7">
                  <c:v>18.81880601674472</c:v>
                </c:pt>
                <c:pt idx="8">
                  <c:v>18.421360357099768</c:v>
                </c:pt>
                <c:pt idx="9">
                  <c:v>21.02369203635871</c:v>
                </c:pt>
                <c:pt idx="10">
                  <c:v>20.552359503215797</c:v>
                </c:pt>
              </c:numCache>
            </c:numRef>
          </c:yVal>
          <c:smooth val="1"/>
          <c:extLst xmlns:c16r2="http://schemas.microsoft.com/office/drawing/2015/06/chart">
            <c:ext xmlns:c16="http://schemas.microsoft.com/office/drawing/2014/chart" uri="{C3380CC4-5D6E-409C-BE32-E72D297353CC}">
              <c16:uniqueId val="{00000000-1B5B-4A87-BD13-46BD80D5CE49}"/>
            </c:ext>
          </c:extLst>
        </c:ser>
        <c:ser>
          <c:idx val="1"/>
          <c:order val="1"/>
          <c:tx>
            <c:strRef>
              <c:f>'Max feret'!$C$132</c:f>
              <c:strCache>
                <c:ptCount val="1"/>
                <c:pt idx="0">
                  <c:v>258 Hz</c:v>
                </c:pt>
              </c:strCache>
            </c:strRef>
          </c:tx>
          <c:spPr>
            <a:ln>
              <a:noFill/>
            </a:ln>
          </c:spPr>
          <c:xVal>
            <c:numRef>
              <c:f>'Max feret'!$D$109:$N$109</c:f>
              <c:numCache>
                <c:formatCode>0.000</c:formatCode>
                <c:ptCount val="11"/>
                <c:pt idx="0">
                  <c:v>0.14619883040935086</c:v>
                </c:pt>
                <c:pt idx="1">
                  <c:v>0.17543859649122104</c:v>
                </c:pt>
                <c:pt idx="2">
                  <c:v>0.20467836257309122</c:v>
                </c:pt>
                <c:pt idx="3">
                  <c:v>0.23391812865496139</c:v>
                </c:pt>
                <c:pt idx="4">
                  <c:v>0.26315789473683154</c:v>
                </c:pt>
                <c:pt idx="5">
                  <c:v>0.29239766081870172</c:v>
                </c:pt>
                <c:pt idx="6">
                  <c:v>0.3216374269005719</c:v>
                </c:pt>
                <c:pt idx="7">
                  <c:v>0.35087719298244208</c:v>
                </c:pt>
                <c:pt idx="8">
                  <c:v>0.38011695906431225</c:v>
                </c:pt>
                <c:pt idx="9">
                  <c:v>0.40935672514618243</c:v>
                </c:pt>
                <c:pt idx="10">
                  <c:v>0.43859649122805261</c:v>
                </c:pt>
              </c:numCache>
            </c:numRef>
          </c:xVal>
          <c:yVal>
            <c:numRef>
              <c:f>'Max feret'!$D$132:$N$132</c:f>
              <c:numCache>
                <c:formatCode>General</c:formatCode>
                <c:ptCount val="11"/>
                <c:pt idx="2">
                  <c:v>16.706030501089323</c:v>
                </c:pt>
                <c:pt idx="3">
                  <c:v>18.482058109833975</c:v>
                </c:pt>
                <c:pt idx="4">
                  <c:v>17.47739343729695</c:v>
                </c:pt>
                <c:pt idx="5">
                  <c:v>21.025259547485234</c:v>
                </c:pt>
                <c:pt idx="6">
                  <c:v>20.653754701742248</c:v>
                </c:pt>
                <c:pt idx="7">
                  <c:v>21.764550199430193</c:v>
                </c:pt>
                <c:pt idx="8">
                  <c:v>22.270993331281424</c:v>
                </c:pt>
                <c:pt idx="9">
                  <c:v>23.177660589381937</c:v>
                </c:pt>
                <c:pt idx="10">
                  <c:v>21.228427231408958</c:v>
                </c:pt>
              </c:numCache>
            </c:numRef>
          </c:yVal>
          <c:smooth val="1"/>
          <c:extLst xmlns:c16r2="http://schemas.microsoft.com/office/drawing/2015/06/chart">
            <c:ext xmlns:c16="http://schemas.microsoft.com/office/drawing/2014/chart" uri="{C3380CC4-5D6E-409C-BE32-E72D297353CC}">
              <c16:uniqueId val="{00000001-1B5B-4A87-BD13-46BD80D5CE49}"/>
            </c:ext>
          </c:extLst>
        </c:ser>
        <c:ser>
          <c:idx val="2"/>
          <c:order val="2"/>
          <c:tx>
            <c:strRef>
              <c:f>'Max feret'!$C$133</c:f>
              <c:strCache>
                <c:ptCount val="1"/>
                <c:pt idx="0">
                  <c:v>236 Hz</c:v>
                </c:pt>
              </c:strCache>
            </c:strRef>
          </c:tx>
          <c:spPr>
            <a:ln>
              <a:noFill/>
            </a:ln>
          </c:spPr>
          <c:xVal>
            <c:numRef>
              <c:f>'Max feret'!$D$109:$N$109</c:f>
              <c:numCache>
                <c:formatCode>0.000</c:formatCode>
                <c:ptCount val="11"/>
                <c:pt idx="0">
                  <c:v>0.14619883040935086</c:v>
                </c:pt>
                <c:pt idx="1">
                  <c:v>0.17543859649122104</c:v>
                </c:pt>
                <c:pt idx="2">
                  <c:v>0.20467836257309122</c:v>
                </c:pt>
                <c:pt idx="3">
                  <c:v>0.23391812865496139</c:v>
                </c:pt>
                <c:pt idx="4">
                  <c:v>0.26315789473683154</c:v>
                </c:pt>
                <c:pt idx="5">
                  <c:v>0.29239766081870172</c:v>
                </c:pt>
                <c:pt idx="6">
                  <c:v>0.3216374269005719</c:v>
                </c:pt>
                <c:pt idx="7">
                  <c:v>0.35087719298244208</c:v>
                </c:pt>
                <c:pt idx="8">
                  <c:v>0.38011695906431225</c:v>
                </c:pt>
                <c:pt idx="9">
                  <c:v>0.40935672514618243</c:v>
                </c:pt>
                <c:pt idx="10">
                  <c:v>0.43859649122805261</c:v>
                </c:pt>
              </c:numCache>
            </c:numRef>
          </c:xVal>
          <c:yVal>
            <c:numRef>
              <c:f>'Max feret'!$D$133:$N$133</c:f>
              <c:numCache>
                <c:formatCode>General</c:formatCode>
                <c:ptCount val="11"/>
                <c:pt idx="2">
                  <c:v>21.360214104515467</c:v>
                </c:pt>
                <c:pt idx="3">
                  <c:v>17.257492410443231</c:v>
                </c:pt>
                <c:pt idx="4">
                  <c:v>19.458982582582589</c:v>
                </c:pt>
                <c:pt idx="5">
                  <c:v>23.261399868895424</c:v>
                </c:pt>
                <c:pt idx="6">
                  <c:v>23.692097536450483</c:v>
                </c:pt>
                <c:pt idx="7">
                  <c:v>24.913803320561946</c:v>
                </c:pt>
                <c:pt idx="8">
                  <c:v>24.890952313335703</c:v>
                </c:pt>
                <c:pt idx="9">
                  <c:v>24.148361058201054</c:v>
                </c:pt>
                <c:pt idx="10">
                  <c:v>24.310632716049383</c:v>
                </c:pt>
              </c:numCache>
            </c:numRef>
          </c:yVal>
          <c:smooth val="1"/>
          <c:extLst xmlns:c16r2="http://schemas.microsoft.com/office/drawing/2015/06/chart">
            <c:ext xmlns:c16="http://schemas.microsoft.com/office/drawing/2014/chart" uri="{C3380CC4-5D6E-409C-BE32-E72D297353CC}">
              <c16:uniqueId val="{00000002-1B5B-4A87-BD13-46BD80D5CE49}"/>
            </c:ext>
          </c:extLst>
        </c:ser>
        <c:dLbls>
          <c:showLegendKey val="0"/>
          <c:showVal val="0"/>
          <c:showCatName val="0"/>
          <c:showSerName val="0"/>
          <c:showPercent val="0"/>
          <c:showBubbleSize val="0"/>
        </c:dLbls>
        <c:axId val="559666304"/>
        <c:axId val="559668224"/>
      </c:scatterChart>
      <c:valAx>
        <c:axId val="559666304"/>
        <c:scaling>
          <c:orientation val="minMax"/>
          <c:max val="0.44000000000000006"/>
          <c:min val="0.20400000000000001"/>
        </c:scaling>
        <c:delete val="0"/>
        <c:axPos val="b"/>
        <c:title>
          <c:tx>
            <c:rich>
              <a:bodyPr/>
              <a:lstStyle/>
              <a:p>
                <a:pPr>
                  <a:defRPr/>
                </a:pPr>
                <a:r>
                  <a:rPr lang="en-GB"/>
                  <a:t>U (m/s)</a:t>
                </a:r>
              </a:p>
            </c:rich>
          </c:tx>
          <c:overlay val="0"/>
        </c:title>
        <c:numFmt formatCode="0.00" sourceLinked="0"/>
        <c:majorTickMark val="in"/>
        <c:minorTickMark val="none"/>
        <c:tickLblPos val="nextTo"/>
        <c:crossAx val="559668224"/>
        <c:crosses val="autoZero"/>
        <c:crossBetween val="midCat"/>
      </c:valAx>
      <c:valAx>
        <c:axId val="559668224"/>
        <c:scaling>
          <c:orientation val="minMax"/>
          <c:max val="25.5"/>
          <c:min val="15"/>
        </c:scaling>
        <c:delete val="0"/>
        <c:axPos val="l"/>
        <c:title>
          <c:tx>
            <c:rich>
              <a:bodyPr rot="-5400000" vert="horz"/>
              <a:lstStyle/>
              <a:p>
                <a:pPr>
                  <a:defRPr/>
                </a:pPr>
                <a:r>
                  <a:rPr lang="en-GB"/>
                  <a:t>Average</a:t>
                </a:r>
                <a:r>
                  <a:rPr lang="en-GB" baseline="0"/>
                  <a:t> max feret diameter (mm)</a:t>
                </a:r>
                <a:endParaRPr lang="en-GB"/>
              </a:p>
            </c:rich>
          </c:tx>
          <c:overlay val="0"/>
        </c:title>
        <c:numFmt formatCode="General" sourceLinked="1"/>
        <c:majorTickMark val="in"/>
        <c:minorTickMark val="none"/>
        <c:tickLblPos val="nextTo"/>
        <c:crossAx val="559666304"/>
        <c:crosses val="autoZero"/>
        <c:crossBetween val="midCat"/>
      </c:valAx>
      <c:spPr>
        <a:ln>
          <a:solidFill>
            <a:schemeClr val="bg1">
              <a:lumMod val="50000"/>
            </a:schemeClr>
          </a:solidFill>
        </a:ln>
      </c:spPr>
    </c:plotArea>
    <c:legend>
      <c:legendPos val="r"/>
      <c:layout>
        <c:manualLayout>
          <c:xMode val="edge"/>
          <c:yMode val="edge"/>
          <c:x val="0.73780175305798945"/>
          <c:y val="0.6410162905291692"/>
          <c:w val="0.21237576552930884"/>
          <c:h val="0.20930029122202706"/>
        </c:manualLayout>
      </c:layout>
      <c:overlay val="0"/>
    </c:legend>
    <c:plotVisOnly val="1"/>
    <c:dispBlanksAs val="gap"/>
    <c:showDLblsOverMax val="0"/>
  </c:chart>
  <c:spPr>
    <a:ln>
      <a:noFill/>
    </a:ln>
  </c:spPr>
  <c:externalData r:id="rId1">
    <c:autoUpdate val="0"/>
  </c:externalData>
</c:chartSpace>
</file>

<file path=word/charts/chart6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552887123519721"/>
          <c:y val="5.1400554097404488E-2"/>
          <c:w val="0.79371391704842853"/>
          <c:h val="0.80484179060950711"/>
        </c:manualLayout>
      </c:layout>
      <c:scatterChart>
        <c:scatterStyle val="smoothMarker"/>
        <c:varyColors val="0"/>
        <c:ser>
          <c:idx val="0"/>
          <c:order val="0"/>
          <c:tx>
            <c:strRef>
              <c:f>'Max feret'!$U$162</c:f>
              <c:strCache>
                <c:ptCount val="1"/>
                <c:pt idx="0">
                  <c:v>Continuous</c:v>
                </c:pt>
              </c:strCache>
            </c:strRef>
          </c:tx>
          <c:spPr>
            <a:ln>
              <a:noFill/>
            </a:ln>
          </c:spPr>
          <c:xVal>
            <c:numRef>
              <c:f>'Max feret'!$V$161:$AD$161</c:f>
              <c:numCache>
                <c:formatCode>General</c:formatCode>
                <c:ptCount val="9"/>
                <c:pt idx="0">
                  <c:v>2</c:v>
                </c:pt>
                <c:pt idx="1">
                  <c:v>3</c:v>
                </c:pt>
                <c:pt idx="2">
                  <c:v>4</c:v>
                </c:pt>
                <c:pt idx="3">
                  <c:v>5</c:v>
                </c:pt>
                <c:pt idx="4">
                  <c:v>6</c:v>
                </c:pt>
                <c:pt idx="5">
                  <c:v>7</c:v>
                </c:pt>
                <c:pt idx="6">
                  <c:v>8</c:v>
                </c:pt>
                <c:pt idx="7">
                  <c:v>9</c:v>
                </c:pt>
                <c:pt idx="8">
                  <c:v>10</c:v>
                </c:pt>
              </c:numCache>
            </c:numRef>
          </c:xVal>
          <c:yVal>
            <c:numRef>
              <c:f>'Max feret'!$V$162:$AD$162</c:f>
              <c:numCache>
                <c:formatCode>General</c:formatCode>
                <c:ptCount val="9"/>
                <c:pt idx="0">
                  <c:v>5.2606881481481489</c:v>
                </c:pt>
                <c:pt idx="1">
                  <c:v>6.4263550973654056</c:v>
                </c:pt>
                <c:pt idx="2">
                  <c:v>7.4288802083333358</c:v>
                </c:pt>
                <c:pt idx="3">
                  <c:v>9.2933741668775607</c:v>
                </c:pt>
                <c:pt idx="4">
                  <c:v>6.6526064392660151</c:v>
                </c:pt>
                <c:pt idx="5">
                  <c:v>12.066803118908384</c:v>
                </c:pt>
                <c:pt idx="6">
                  <c:v>13.337950235458838</c:v>
                </c:pt>
                <c:pt idx="7">
                  <c:v>13.342345326278654</c:v>
                </c:pt>
                <c:pt idx="8">
                  <c:v>17.31987553126897</c:v>
                </c:pt>
              </c:numCache>
            </c:numRef>
          </c:yVal>
          <c:smooth val="1"/>
          <c:extLst xmlns:c16r2="http://schemas.microsoft.com/office/drawing/2015/06/chart">
            <c:ext xmlns:c16="http://schemas.microsoft.com/office/drawing/2014/chart" uri="{C3380CC4-5D6E-409C-BE32-E72D297353CC}">
              <c16:uniqueId val="{00000000-703E-4BB8-A5E3-52E0453579A5}"/>
            </c:ext>
          </c:extLst>
        </c:ser>
        <c:ser>
          <c:idx val="1"/>
          <c:order val="1"/>
          <c:tx>
            <c:strRef>
              <c:f>'Max feret'!$U$163</c:f>
              <c:strCache>
                <c:ptCount val="1"/>
                <c:pt idx="0">
                  <c:v>234 Hz</c:v>
                </c:pt>
              </c:strCache>
            </c:strRef>
          </c:tx>
          <c:spPr>
            <a:ln>
              <a:noFill/>
            </a:ln>
          </c:spPr>
          <c:xVal>
            <c:numRef>
              <c:f>'Max feret'!$V$161:$AD$161</c:f>
              <c:numCache>
                <c:formatCode>General</c:formatCode>
                <c:ptCount val="9"/>
                <c:pt idx="0">
                  <c:v>2</c:v>
                </c:pt>
                <c:pt idx="1">
                  <c:v>3</c:v>
                </c:pt>
                <c:pt idx="2">
                  <c:v>4</c:v>
                </c:pt>
                <c:pt idx="3">
                  <c:v>5</c:v>
                </c:pt>
                <c:pt idx="4">
                  <c:v>6</c:v>
                </c:pt>
                <c:pt idx="5">
                  <c:v>7</c:v>
                </c:pt>
                <c:pt idx="6">
                  <c:v>8</c:v>
                </c:pt>
                <c:pt idx="7">
                  <c:v>9</c:v>
                </c:pt>
                <c:pt idx="8">
                  <c:v>10</c:v>
                </c:pt>
              </c:numCache>
            </c:numRef>
          </c:xVal>
          <c:yVal>
            <c:numRef>
              <c:f>'Max feret'!$V$163:$AD$163</c:f>
              <c:numCache>
                <c:formatCode>General</c:formatCode>
                <c:ptCount val="9"/>
                <c:pt idx="0">
                  <c:v>4.9156558886929238</c:v>
                </c:pt>
                <c:pt idx="1">
                  <c:v>5.8977023098367169</c:v>
                </c:pt>
                <c:pt idx="2">
                  <c:v>7.2801563172710742</c:v>
                </c:pt>
                <c:pt idx="3">
                  <c:v>8.1630187461204269</c:v>
                </c:pt>
                <c:pt idx="4">
                  <c:v>7.7991377824365182</c:v>
                </c:pt>
                <c:pt idx="5">
                  <c:v>9.9211851851851822</c:v>
                </c:pt>
                <c:pt idx="6">
                  <c:v>9.7046438625462041</c:v>
                </c:pt>
                <c:pt idx="7">
                  <c:v>12.709044320099473</c:v>
                </c:pt>
                <c:pt idx="8">
                  <c:v>17.202178825289923</c:v>
                </c:pt>
              </c:numCache>
            </c:numRef>
          </c:yVal>
          <c:smooth val="1"/>
          <c:extLst xmlns:c16r2="http://schemas.microsoft.com/office/drawing/2015/06/chart">
            <c:ext xmlns:c16="http://schemas.microsoft.com/office/drawing/2014/chart" uri="{C3380CC4-5D6E-409C-BE32-E72D297353CC}">
              <c16:uniqueId val="{00000001-703E-4BB8-A5E3-52E0453579A5}"/>
            </c:ext>
          </c:extLst>
        </c:ser>
        <c:ser>
          <c:idx val="2"/>
          <c:order val="2"/>
          <c:tx>
            <c:strRef>
              <c:f>'Max feret'!$U$164</c:f>
              <c:strCache>
                <c:ptCount val="1"/>
                <c:pt idx="0">
                  <c:v>228 Hz</c:v>
                </c:pt>
              </c:strCache>
            </c:strRef>
          </c:tx>
          <c:spPr>
            <a:ln>
              <a:noFill/>
            </a:ln>
          </c:spPr>
          <c:xVal>
            <c:numRef>
              <c:f>'Max feret'!$V$161:$AD$161</c:f>
              <c:numCache>
                <c:formatCode>General</c:formatCode>
                <c:ptCount val="9"/>
                <c:pt idx="0">
                  <c:v>2</c:v>
                </c:pt>
                <c:pt idx="1">
                  <c:v>3</c:v>
                </c:pt>
                <c:pt idx="2">
                  <c:v>4</c:v>
                </c:pt>
                <c:pt idx="3">
                  <c:v>5</c:v>
                </c:pt>
                <c:pt idx="4">
                  <c:v>6</c:v>
                </c:pt>
                <c:pt idx="5">
                  <c:v>7</c:v>
                </c:pt>
                <c:pt idx="6">
                  <c:v>8</c:v>
                </c:pt>
                <c:pt idx="7">
                  <c:v>9</c:v>
                </c:pt>
                <c:pt idx="8">
                  <c:v>10</c:v>
                </c:pt>
              </c:numCache>
            </c:numRef>
          </c:xVal>
          <c:yVal>
            <c:numRef>
              <c:f>'Max feret'!$V$164:$AD$164</c:f>
              <c:numCache>
                <c:formatCode>General</c:formatCode>
                <c:ptCount val="9"/>
                <c:pt idx="0">
                  <c:v>5.374368354749306</c:v>
                </c:pt>
                <c:pt idx="1">
                  <c:v>5.6317387057387123</c:v>
                </c:pt>
                <c:pt idx="2">
                  <c:v>7.5796400856638959</c:v>
                </c:pt>
                <c:pt idx="3">
                  <c:v>8.3565887830687835</c:v>
                </c:pt>
                <c:pt idx="4">
                  <c:v>9.3071832431682608</c:v>
                </c:pt>
                <c:pt idx="5">
                  <c:v>12.523478243270588</c:v>
                </c:pt>
                <c:pt idx="6">
                  <c:v>9.635292656818665</c:v>
                </c:pt>
                <c:pt idx="7">
                  <c:v>22.600536962665487</c:v>
                </c:pt>
                <c:pt idx="8">
                  <c:v>9.8174838556505222</c:v>
                </c:pt>
              </c:numCache>
            </c:numRef>
          </c:yVal>
          <c:smooth val="1"/>
          <c:extLst xmlns:c16r2="http://schemas.microsoft.com/office/drawing/2015/06/chart">
            <c:ext xmlns:c16="http://schemas.microsoft.com/office/drawing/2014/chart" uri="{C3380CC4-5D6E-409C-BE32-E72D297353CC}">
              <c16:uniqueId val="{00000002-703E-4BB8-A5E3-52E0453579A5}"/>
            </c:ext>
          </c:extLst>
        </c:ser>
        <c:dLbls>
          <c:showLegendKey val="0"/>
          <c:showVal val="0"/>
          <c:showCatName val="0"/>
          <c:showSerName val="0"/>
          <c:showPercent val="0"/>
          <c:showBubbleSize val="0"/>
        </c:dLbls>
        <c:axId val="559712128"/>
        <c:axId val="559714304"/>
      </c:scatterChart>
      <c:valAx>
        <c:axId val="559712128"/>
        <c:scaling>
          <c:orientation val="minMax"/>
          <c:max val="10"/>
          <c:min val="2"/>
        </c:scaling>
        <c:delete val="0"/>
        <c:axPos val="b"/>
        <c:title>
          <c:tx>
            <c:rich>
              <a:bodyPr/>
              <a:lstStyle/>
              <a:p>
                <a:pPr>
                  <a:defRPr/>
                </a:pPr>
                <a:r>
                  <a:rPr lang="en-GB"/>
                  <a:t>Initial static bed height (cm)</a:t>
                </a:r>
              </a:p>
            </c:rich>
          </c:tx>
          <c:overlay val="0"/>
        </c:title>
        <c:numFmt formatCode="General" sourceLinked="0"/>
        <c:majorTickMark val="in"/>
        <c:minorTickMark val="none"/>
        <c:tickLblPos val="nextTo"/>
        <c:crossAx val="559714304"/>
        <c:crosses val="autoZero"/>
        <c:crossBetween val="midCat"/>
      </c:valAx>
      <c:valAx>
        <c:axId val="559714304"/>
        <c:scaling>
          <c:orientation val="minMax"/>
          <c:max val="23"/>
          <c:min val="0"/>
        </c:scaling>
        <c:delete val="0"/>
        <c:axPos val="l"/>
        <c:title>
          <c:tx>
            <c:rich>
              <a:bodyPr rot="-5400000" vert="horz"/>
              <a:lstStyle/>
              <a:p>
                <a:pPr>
                  <a:defRPr/>
                </a:pPr>
                <a:r>
                  <a:rPr lang="en-GB"/>
                  <a:t>Average maximum feret diameter (mm)</a:t>
                </a:r>
              </a:p>
            </c:rich>
          </c:tx>
          <c:overlay val="0"/>
        </c:title>
        <c:numFmt formatCode="#,##0" sourceLinked="0"/>
        <c:majorTickMark val="in"/>
        <c:minorTickMark val="none"/>
        <c:tickLblPos val="nextTo"/>
        <c:crossAx val="559712128"/>
        <c:crosses val="autoZero"/>
        <c:crossBetween val="midCat"/>
      </c:valAx>
      <c:spPr>
        <a:ln>
          <a:solidFill>
            <a:schemeClr val="bg1">
              <a:lumMod val="50000"/>
            </a:schemeClr>
          </a:solidFill>
        </a:ln>
      </c:spPr>
    </c:plotArea>
    <c:legend>
      <c:legendPos val="r"/>
      <c:layout>
        <c:manualLayout>
          <c:xMode val="edge"/>
          <c:yMode val="edge"/>
          <c:x val="0.15611795169899062"/>
          <c:y val="0.1145385716108149"/>
          <c:w val="0.3636843809717048"/>
          <c:h val="0.16743438320209975"/>
        </c:manualLayout>
      </c:layout>
      <c:overlay val="0"/>
    </c:legend>
    <c:plotVisOnly val="1"/>
    <c:dispBlanksAs val="gap"/>
    <c:showDLblsOverMax val="0"/>
  </c:chart>
  <c:spPr>
    <a:ln>
      <a:noFill/>
    </a:ln>
  </c:spPr>
  <c:externalData r:id="rId2">
    <c:autoUpdate val="0"/>
  </c:externalData>
</c:chartSpace>
</file>

<file path=word/charts/chart6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355774664458544"/>
          <c:y val="5.1400554097404488E-2"/>
          <c:w val="0.79632757919441577"/>
          <c:h val="0.79558253135024792"/>
        </c:manualLayout>
      </c:layout>
      <c:scatterChart>
        <c:scatterStyle val="smoothMarker"/>
        <c:varyColors val="0"/>
        <c:ser>
          <c:idx val="0"/>
          <c:order val="0"/>
          <c:tx>
            <c:strRef>
              <c:f>'Max feret'!$U$168</c:f>
              <c:strCache>
                <c:ptCount val="1"/>
                <c:pt idx="0">
                  <c:v>Continuous</c:v>
                </c:pt>
              </c:strCache>
            </c:strRef>
          </c:tx>
          <c:spPr>
            <a:ln>
              <a:noFill/>
            </a:ln>
          </c:spPr>
          <c:xVal>
            <c:numRef>
              <c:f>'Max feret'!$V$161:$AD$161</c:f>
              <c:numCache>
                <c:formatCode>General</c:formatCode>
                <c:ptCount val="9"/>
                <c:pt idx="0">
                  <c:v>2</c:v>
                </c:pt>
                <c:pt idx="1">
                  <c:v>3</c:v>
                </c:pt>
                <c:pt idx="2">
                  <c:v>4</c:v>
                </c:pt>
                <c:pt idx="3">
                  <c:v>5</c:v>
                </c:pt>
                <c:pt idx="4">
                  <c:v>6</c:v>
                </c:pt>
                <c:pt idx="5">
                  <c:v>7</c:v>
                </c:pt>
                <c:pt idx="6">
                  <c:v>8</c:v>
                </c:pt>
                <c:pt idx="7">
                  <c:v>9</c:v>
                </c:pt>
                <c:pt idx="8">
                  <c:v>10</c:v>
                </c:pt>
              </c:numCache>
            </c:numRef>
          </c:xVal>
          <c:yVal>
            <c:numRef>
              <c:f>'Max feret'!$V$168:$AD$168</c:f>
              <c:numCache>
                <c:formatCode>General</c:formatCode>
                <c:ptCount val="9"/>
                <c:pt idx="0">
                  <c:v>5.6135843137254859</c:v>
                </c:pt>
                <c:pt idx="1">
                  <c:v>5.6174002131628002</c:v>
                </c:pt>
                <c:pt idx="2">
                  <c:v>7.0232782587782632</c:v>
                </c:pt>
                <c:pt idx="3">
                  <c:v>8.433037968135725</c:v>
                </c:pt>
                <c:pt idx="4">
                  <c:v>8.9011152143397041</c:v>
                </c:pt>
                <c:pt idx="5">
                  <c:v>14.584554258538688</c:v>
                </c:pt>
                <c:pt idx="6">
                  <c:v>10.213231508794928</c:v>
                </c:pt>
                <c:pt idx="7">
                  <c:v>12.711726059392726</c:v>
                </c:pt>
                <c:pt idx="8">
                  <c:v>8.3514505874634732</c:v>
                </c:pt>
              </c:numCache>
            </c:numRef>
          </c:yVal>
          <c:smooth val="1"/>
          <c:extLst xmlns:c16r2="http://schemas.microsoft.com/office/drawing/2015/06/chart">
            <c:ext xmlns:c16="http://schemas.microsoft.com/office/drawing/2014/chart" uri="{C3380CC4-5D6E-409C-BE32-E72D297353CC}">
              <c16:uniqueId val="{00000000-9FE8-4B76-AAFD-6204D0856037}"/>
            </c:ext>
          </c:extLst>
        </c:ser>
        <c:ser>
          <c:idx val="1"/>
          <c:order val="1"/>
          <c:tx>
            <c:strRef>
              <c:f>'Max feret'!$U$169</c:f>
              <c:strCache>
                <c:ptCount val="1"/>
                <c:pt idx="0">
                  <c:v>234 Hz</c:v>
                </c:pt>
              </c:strCache>
            </c:strRef>
          </c:tx>
          <c:spPr>
            <a:ln>
              <a:noFill/>
            </a:ln>
          </c:spPr>
          <c:xVal>
            <c:numRef>
              <c:f>'Max feret'!$V$161:$AD$161</c:f>
              <c:numCache>
                <c:formatCode>General</c:formatCode>
                <c:ptCount val="9"/>
                <c:pt idx="0">
                  <c:v>2</c:v>
                </c:pt>
                <c:pt idx="1">
                  <c:v>3</c:v>
                </c:pt>
                <c:pt idx="2">
                  <c:v>4</c:v>
                </c:pt>
                <c:pt idx="3">
                  <c:v>5</c:v>
                </c:pt>
                <c:pt idx="4">
                  <c:v>6</c:v>
                </c:pt>
                <c:pt idx="5">
                  <c:v>7</c:v>
                </c:pt>
                <c:pt idx="6">
                  <c:v>8</c:v>
                </c:pt>
                <c:pt idx="7">
                  <c:v>9</c:v>
                </c:pt>
                <c:pt idx="8">
                  <c:v>10</c:v>
                </c:pt>
              </c:numCache>
            </c:numRef>
          </c:xVal>
          <c:yVal>
            <c:numRef>
              <c:f>'Max feret'!$V$169:$AD$169</c:f>
              <c:numCache>
                <c:formatCode>General</c:formatCode>
                <c:ptCount val="9"/>
                <c:pt idx="0">
                  <c:v>4.9686746506986008</c:v>
                </c:pt>
                <c:pt idx="1">
                  <c:v>5.4046362773029433</c:v>
                </c:pt>
                <c:pt idx="2">
                  <c:v>6.3568852477669733</c:v>
                </c:pt>
                <c:pt idx="3">
                  <c:v>8.1660371402042742</c:v>
                </c:pt>
                <c:pt idx="4">
                  <c:v>8.3196906828703749</c:v>
                </c:pt>
                <c:pt idx="5">
                  <c:v>9.6343148148148199</c:v>
                </c:pt>
                <c:pt idx="6">
                  <c:v>8.9746087069525604</c:v>
                </c:pt>
                <c:pt idx="7">
                  <c:v>15.583018557018564</c:v>
                </c:pt>
                <c:pt idx="8">
                  <c:v>9.2167512995451641</c:v>
                </c:pt>
              </c:numCache>
            </c:numRef>
          </c:yVal>
          <c:smooth val="1"/>
          <c:extLst xmlns:c16r2="http://schemas.microsoft.com/office/drawing/2015/06/chart">
            <c:ext xmlns:c16="http://schemas.microsoft.com/office/drawing/2014/chart" uri="{C3380CC4-5D6E-409C-BE32-E72D297353CC}">
              <c16:uniqueId val="{00000001-9FE8-4B76-AAFD-6204D0856037}"/>
            </c:ext>
          </c:extLst>
        </c:ser>
        <c:ser>
          <c:idx val="2"/>
          <c:order val="2"/>
          <c:tx>
            <c:strRef>
              <c:f>'Max feret'!$U$170</c:f>
              <c:strCache>
                <c:ptCount val="1"/>
                <c:pt idx="0">
                  <c:v>228 Hz</c:v>
                </c:pt>
              </c:strCache>
            </c:strRef>
          </c:tx>
          <c:spPr>
            <a:ln>
              <a:noFill/>
            </a:ln>
          </c:spPr>
          <c:xVal>
            <c:numRef>
              <c:f>'Max feret'!$V$161:$AD$161</c:f>
              <c:numCache>
                <c:formatCode>General</c:formatCode>
                <c:ptCount val="9"/>
                <c:pt idx="0">
                  <c:v>2</c:v>
                </c:pt>
                <c:pt idx="1">
                  <c:v>3</c:v>
                </c:pt>
                <c:pt idx="2">
                  <c:v>4</c:v>
                </c:pt>
                <c:pt idx="3">
                  <c:v>5</c:v>
                </c:pt>
                <c:pt idx="4">
                  <c:v>6</c:v>
                </c:pt>
                <c:pt idx="5">
                  <c:v>7</c:v>
                </c:pt>
                <c:pt idx="6">
                  <c:v>8</c:v>
                </c:pt>
                <c:pt idx="7">
                  <c:v>9</c:v>
                </c:pt>
                <c:pt idx="8">
                  <c:v>10</c:v>
                </c:pt>
              </c:numCache>
            </c:numRef>
          </c:xVal>
          <c:yVal>
            <c:numRef>
              <c:f>'Max feret'!$V$170:$AD$170</c:f>
              <c:numCache>
                <c:formatCode>General</c:formatCode>
                <c:ptCount val="9"/>
                <c:pt idx="0">
                  <c:v>4.528689846308894</c:v>
                </c:pt>
                <c:pt idx="1">
                  <c:v>5.2953364580461333</c:v>
                </c:pt>
                <c:pt idx="2">
                  <c:v>6.9147205133570511</c:v>
                </c:pt>
                <c:pt idx="3">
                  <c:v>8.9978689776127059</c:v>
                </c:pt>
                <c:pt idx="4">
                  <c:v>8.6651597484276746</c:v>
                </c:pt>
                <c:pt idx="5">
                  <c:v>12.641202736873419</c:v>
                </c:pt>
                <c:pt idx="6">
                  <c:v>9.0471287279789188</c:v>
                </c:pt>
                <c:pt idx="7">
                  <c:v>8.9191295036533074</c:v>
                </c:pt>
                <c:pt idx="8">
                  <c:v>7.1868227029025684</c:v>
                </c:pt>
              </c:numCache>
            </c:numRef>
          </c:yVal>
          <c:smooth val="1"/>
          <c:extLst xmlns:c16r2="http://schemas.microsoft.com/office/drawing/2015/06/chart">
            <c:ext xmlns:c16="http://schemas.microsoft.com/office/drawing/2014/chart" uri="{C3380CC4-5D6E-409C-BE32-E72D297353CC}">
              <c16:uniqueId val="{00000002-9FE8-4B76-AAFD-6204D0856037}"/>
            </c:ext>
          </c:extLst>
        </c:ser>
        <c:dLbls>
          <c:showLegendKey val="0"/>
          <c:showVal val="0"/>
          <c:showCatName val="0"/>
          <c:showSerName val="0"/>
          <c:showPercent val="0"/>
          <c:showBubbleSize val="0"/>
        </c:dLbls>
        <c:axId val="559811200"/>
        <c:axId val="559837952"/>
      </c:scatterChart>
      <c:valAx>
        <c:axId val="559811200"/>
        <c:scaling>
          <c:orientation val="minMax"/>
          <c:max val="10"/>
          <c:min val="2"/>
        </c:scaling>
        <c:delete val="0"/>
        <c:axPos val="b"/>
        <c:title>
          <c:tx>
            <c:rich>
              <a:bodyPr/>
              <a:lstStyle/>
              <a:p>
                <a:pPr>
                  <a:defRPr/>
                </a:pPr>
                <a:r>
                  <a:rPr lang="en-GB"/>
                  <a:t>Initial static bed height (cm)</a:t>
                </a:r>
              </a:p>
            </c:rich>
          </c:tx>
          <c:overlay val="0"/>
        </c:title>
        <c:numFmt formatCode="General" sourceLinked="0"/>
        <c:majorTickMark val="in"/>
        <c:minorTickMark val="none"/>
        <c:tickLblPos val="nextTo"/>
        <c:crossAx val="559837952"/>
        <c:crosses val="autoZero"/>
        <c:crossBetween val="midCat"/>
      </c:valAx>
      <c:valAx>
        <c:axId val="559837952"/>
        <c:scaling>
          <c:orientation val="minMax"/>
          <c:max val="16"/>
          <c:min val="0"/>
        </c:scaling>
        <c:delete val="0"/>
        <c:axPos val="l"/>
        <c:title>
          <c:tx>
            <c:rich>
              <a:bodyPr rot="-5400000" vert="horz"/>
              <a:lstStyle/>
              <a:p>
                <a:pPr>
                  <a:defRPr/>
                </a:pPr>
                <a:r>
                  <a:rPr lang="en-GB"/>
                  <a:t>Average maximum feret diameter (mm)</a:t>
                </a:r>
              </a:p>
            </c:rich>
          </c:tx>
          <c:overlay val="0"/>
        </c:title>
        <c:numFmt formatCode="#,##0" sourceLinked="0"/>
        <c:majorTickMark val="in"/>
        <c:minorTickMark val="none"/>
        <c:tickLblPos val="nextTo"/>
        <c:crossAx val="559811200"/>
        <c:crosses val="autoZero"/>
        <c:crossBetween val="midCat"/>
      </c:valAx>
      <c:spPr>
        <a:ln>
          <a:solidFill>
            <a:schemeClr val="bg1">
              <a:lumMod val="50000"/>
            </a:schemeClr>
          </a:solidFill>
        </a:ln>
      </c:spPr>
    </c:plotArea>
    <c:legend>
      <c:legendPos val="r"/>
      <c:layout>
        <c:manualLayout>
          <c:xMode val="edge"/>
          <c:yMode val="edge"/>
          <c:x val="0.15611795169899062"/>
          <c:y val="0.1145385716108149"/>
          <c:w val="0.38893176342429431"/>
          <c:h val="0.16743438320209975"/>
        </c:manualLayout>
      </c:layout>
      <c:overlay val="0"/>
    </c:legend>
    <c:plotVisOnly val="1"/>
    <c:dispBlanksAs val="gap"/>
    <c:showDLblsOverMax val="0"/>
  </c:chart>
  <c:spPr>
    <a:ln>
      <a:noFill/>
    </a:ln>
  </c:spPr>
  <c:externalData r:id="rId2">
    <c:autoUpdate val="0"/>
  </c:externalData>
</c:chartSpace>
</file>

<file path=word/charts/chart6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013818649035385"/>
          <c:y val="5.1400554097404488E-2"/>
          <c:w val="0.79877714221762608"/>
          <c:h val="0.80484179060950711"/>
        </c:manualLayout>
      </c:layout>
      <c:scatterChart>
        <c:scatterStyle val="smoothMarker"/>
        <c:varyColors val="0"/>
        <c:ser>
          <c:idx val="0"/>
          <c:order val="0"/>
          <c:tx>
            <c:strRef>
              <c:f>'Max feret'!$U$174</c:f>
              <c:strCache>
                <c:ptCount val="1"/>
                <c:pt idx="0">
                  <c:v>Continuous</c:v>
                </c:pt>
              </c:strCache>
            </c:strRef>
          </c:tx>
          <c:spPr>
            <a:ln>
              <a:noFill/>
            </a:ln>
          </c:spPr>
          <c:xVal>
            <c:numRef>
              <c:f>'Max feret'!$V$161:$AD$161</c:f>
              <c:numCache>
                <c:formatCode>General</c:formatCode>
                <c:ptCount val="9"/>
                <c:pt idx="0">
                  <c:v>2</c:v>
                </c:pt>
                <c:pt idx="1">
                  <c:v>3</c:v>
                </c:pt>
                <c:pt idx="2">
                  <c:v>4</c:v>
                </c:pt>
                <c:pt idx="3">
                  <c:v>5</c:v>
                </c:pt>
                <c:pt idx="4">
                  <c:v>6</c:v>
                </c:pt>
                <c:pt idx="5">
                  <c:v>7</c:v>
                </c:pt>
                <c:pt idx="6">
                  <c:v>8</c:v>
                </c:pt>
                <c:pt idx="7">
                  <c:v>9</c:v>
                </c:pt>
                <c:pt idx="8">
                  <c:v>10</c:v>
                </c:pt>
              </c:numCache>
            </c:numRef>
          </c:xVal>
          <c:yVal>
            <c:numRef>
              <c:f>'Max feret'!$V$174:$AD$174</c:f>
              <c:numCache>
                <c:formatCode>General</c:formatCode>
                <c:ptCount val="9"/>
                <c:pt idx="0">
                  <c:v>4.605698595146869</c:v>
                </c:pt>
                <c:pt idx="1">
                  <c:v>5.2789813813813833</c:v>
                </c:pt>
                <c:pt idx="2">
                  <c:v>6.9647239057239014</c:v>
                </c:pt>
                <c:pt idx="3">
                  <c:v>8.3013357692520522</c:v>
                </c:pt>
                <c:pt idx="4">
                  <c:v>9.7316002126528431</c:v>
                </c:pt>
                <c:pt idx="5">
                  <c:v>11.615221540558961</c:v>
                </c:pt>
                <c:pt idx="6">
                  <c:v>8.4105633267195756</c:v>
                </c:pt>
                <c:pt idx="7">
                  <c:v>12.543962905541187</c:v>
                </c:pt>
                <c:pt idx="8">
                  <c:v>9.8740338196782638</c:v>
                </c:pt>
              </c:numCache>
            </c:numRef>
          </c:yVal>
          <c:smooth val="1"/>
          <c:extLst xmlns:c16r2="http://schemas.microsoft.com/office/drawing/2015/06/chart">
            <c:ext xmlns:c16="http://schemas.microsoft.com/office/drawing/2014/chart" uri="{C3380CC4-5D6E-409C-BE32-E72D297353CC}">
              <c16:uniqueId val="{00000000-D42F-4221-9456-5B8BDB9F1A49}"/>
            </c:ext>
          </c:extLst>
        </c:ser>
        <c:ser>
          <c:idx val="1"/>
          <c:order val="1"/>
          <c:tx>
            <c:strRef>
              <c:f>'Max feret'!$U$175</c:f>
              <c:strCache>
                <c:ptCount val="1"/>
                <c:pt idx="0">
                  <c:v>234 Hz</c:v>
                </c:pt>
              </c:strCache>
            </c:strRef>
          </c:tx>
          <c:spPr>
            <a:ln>
              <a:noFill/>
            </a:ln>
          </c:spPr>
          <c:xVal>
            <c:numRef>
              <c:f>'Max feret'!$V$161:$AD$161</c:f>
              <c:numCache>
                <c:formatCode>General</c:formatCode>
                <c:ptCount val="9"/>
                <c:pt idx="0">
                  <c:v>2</c:v>
                </c:pt>
                <c:pt idx="1">
                  <c:v>3</c:v>
                </c:pt>
                <c:pt idx="2">
                  <c:v>4</c:v>
                </c:pt>
                <c:pt idx="3">
                  <c:v>5</c:v>
                </c:pt>
                <c:pt idx="4">
                  <c:v>6</c:v>
                </c:pt>
                <c:pt idx="5">
                  <c:v>7</c:v>
                </c:pt>
                <c:pt idx="6">
                  <c:v>8</c:v>
                </c:pt>
                <c:pt idx="7">
                  <c:v>9</c:v>
                </c:pt>
                <c:pt idx="8">
                  <c:v>10</c:v>
                </c:pt>
              </c:numCache>
            </c:numRef>
          </c:xVal>
          <c:yVal>
            <c:numRef>
              <c:f>'Max feret'!$V$175:$AD$175</c:f>
              <c:numCache>
                <c:formatCode>General</c:formatCode>
                <c:ptCount val="9"/>
                <c:pt idx="0">
                  <c:v>4.7914374563242479</c:v>
                </c:pt>
                <c:pt idx="1">
                  <c:v>5.0334147066774797</c:v>
                </c:pt>
                <c:pt idx="2">
                  <c:v>6.0851623481188666</c:v>
                </c:pt>
                <c:pt idx="3">
                  <c:v>7.9998990108120474</c:v>
                </c:pt>
                <c:pt idx="4">
                  <c:v>8.1270474735904301</c:v>
                </c:pt>
                <c:pt idx="5">
                  <c:v>9.8924667184667161</c:v>
                </c:pt>
                <c:pt idx="6">
                  <c:v>7.9657777777777827</c:v>
                </c:pt>
                <c:pt idx="7">
                  <c:v>8.0902825976661497</c:v>
                </c:pt>
                <c:pt idx="8">
                  <c:v>15.321270432443617</c:v>
                </c:pt>
              </c:numCache>
            </c:numRef>
          </c:yVal>
          <c:smooth val="1"/>
          <c:extLst xmlns:c16r2="http://schemas.microsoft.com/office/drawing/2015/06/chart">
            <c:ext xmlns:c16="http://schemas.microsoft.com/office/drawing/2014/chart" uri="{C3380CC4-5D6E-409C-BE32-E72D297353CC}">
              <c16:uniqueId val="{00000001-D42F-4221-9456-5B8BDB9F1A49}"/>
            </c:ext>
          </c:extLst>
        </c:ser>
        <c:ser>
          <c:idx val="2"/>
          <c:order val="2"/>
          <c:tx>
            <c:strRef>
              <c:f>'Max feret'!$U$176</c:f>
              <c:strCache>
                <c:ptCount val="1"/>
                <c:pt idx="0">
                  <c:v>228 Hz</c:v>
                </c:pt>
              </c:strCache>
            </c:strRef>
          </c:tx>
          <c:spPr>
            <a:ln>
              <a:noFill/>
            </a:ln>
          </c:spPr>
          <c:xVal>
            <c:numRef>
              <c:f>'Max feret'!$V$161:$AD$161</c:f>
              <c:numCache>
                <c:formatCode>General</c:formatCode>
                <c:ptCount val="9"/>
                <c:pt idx="0">
                  <c:v>2</c:v>
                </c:pt>
                <c:pt idx="1">
                  <c:v>3</c:v>
                </c:pt>
                <c:pt idx="2">
                  <c:v>4</c:v>
                </c:pt>
                <c:pt idx="3">
                  <c:v>5</c:v>
                </c:pt>
                <c:pt idx="4">
                  <c:v>6</c:v>
                </c:pt>
                <c:pt idx="5">
                  <c:v>7</c:v>
                </c:pt>
                <c:pt idx="6">
                  <c:v>8</c:v>
                </c:pt>
                <c:pt idx="7">
                  <c:v>9</c:v>
                </c:pt>
                <c:pt idx="8">
                  <c:v>10</c:v>
                </c:pt>
              </c:numCache>
            </c:numRef>
          </c:xVal>
          <c:yVal>
            <c:numRef>
              <c:f>'Max feret'!$V$176:$AD$176</c:f>
              <c:numCache>
                <c:formatCode>General</c:formatCode>
                <c:ptCount val="9"/>
                <c:pt idx="0">
                  <c:v>4.1307802007615084</c:v>
                </c:pt>
                <c:pt idx="1">
                  <c:v>5.2961011201937636</c:v>
                </c:pt>
                <c:pt idx="2">
                  <c:v>6.391673274213181</c:v>
                </c:pt>
                <c:pt idx="3">
                  <c:v>10.017422924901188</c:v>
                </c:pt>
                <c:pt idx="4">
                  <c:v>8.7142992461488138</c:v>
                </c:pt>
                <c:pt idx="5">
                  <c:v>8.7795928986838057</c:v>
                </c:pt>
                <c:pt idx="6">
                  <c:v>9.5318258959768478</c:v>
                </c:pt>
                <c:pt idx="7">
                  <c:v>14.353078911888339</c:v>
                </c:pt>
                <c:pt idx="8">
                  <c:v>9.7420235739389103</c:v>
                </c:pt>
              </c:numCache>
            </c:numRef>
          </c:yVal>
          <c:smooth val="1"/>
          <c:extLst xmlns:c16r2="http://schemas.microsoft.com/office/drawing/2015/06/chart">
            <c:ext xmlns:c16="http://schemas.microsoft.com/office/drawing/2014/chart" uri="{C3380CC4-5D6E-409C-BE32-E72D297353CC}">
              <c16:uniqueId val="{00000002-D42F-4221-9456-5B8BDB9F1A49}"/>
            </c:ext>
          </c:extLst>
        </c:ser>
        <c:dLbls>
          <c:showLegendKey val="0"/>
          <c:showVal val="0"/>
          <c:showCatName val="0"/>
          <c:showSerName val="0"/>
          <c:showPercent val="0"/>
          <c:showBubbleSize val="0"/>
        </c:dLbls>
        <c:axId val="559951232"/>
        <c:axId val="559965696"/>
      </c:scatterChart>
      <c:valAx>
        <c:axId val="559951232"/>
        <c:scaling>
          <c:orientation val="minMax"/>
          <c:max val="10"/>
          <c:min val="2"/>
        </c:scaling>
        <c:delete val="0"/>
        <c:axPos val="b"/>
        <c:title>
          <c:tx>
            <c:rich>
              <a:bodyPr/>
              <a:lstStyle/>
              <a:p>
                <a:pPr>
                  <a:defRPr/>
                </a:pPr>
                <a:r>
                  <a:rPr lang="en-GB"/>
                  <a:t>Initial static bed height (cm)</a:t>
                </a:r>
              </a:p>
            </c:rich>
          </c:tx>
          <c:overlay val="0"/>
        </c:title>
        <c:numFmt formatCode="General" sourceLinked="0"/>
        <c:majorTickMark val="in"/>
        <c:minorTickMark val="none"/>
        <c:tickLblPos val="nextTo"/>
        <c:crossAx val="559965696"/>
        <c:crosses val="autoZero"/>
        <c:crossBetween val="midCat"/>
      </c:valAx>
      <c:valAx>
        <c:axId val="559965696"/>
        <c:scaling>
          <c:orientation val="minMax"/>
          <c:max val="15.5"/>
          <c:min val="0"/>
        </c:scaling>
        <c:delete val="0"/>
        <c:axPos val="l"/>
        <c:title>
          <c:tx>
            <c:rich>
              <a:bodyPr rot="-5400000" vert="horz"/>
              <a:lstStyle/>
              <a:p>
                <a:pPr>
                  <a:defRPr/>
                </a:pPr>
                <a:r>
                  <a:rPr lang="en-GB"/>
                  <a:t>Average maximum feret diameter (mm)</a:t>
                </a:r>
              </a:p>
            </c:rich>
          </c:tx>
          <c:overlay val="0"/>
        </c:title>
        <c:numFmt formatCode="#,##0" sourceLinked="0"/>
        <c:majorTickMark val="in"/>
        <c:minorTickMark val="none"/>
        <c:tickLblPos val="nextTo"/>
        <c:crossAx val="559951232"/>
        <c:crosses val="autoZero"/>
        <c:crossBetween val="midCat"/>
      </c:valAx>
      <c:spPr>
        <a:ln>
          <a:solidFill>
            <a:schemeClr val="bg1">
              <a:lumMod val="50000"/>
            </a:schemeClr>
          </a:solidFill>
        </a:ln>
      </c:spPr>
    </c:plotArea>
    <c:legend>
      <c:legendPos val="r"/>
      <c:layout>
        <c:manualLayout>
          <c:xMode val="edge"/>
          <c:yMode val="edge"/>
          <c:x val="0.15611795169899062"/>
          <c:y val="0.1145385716108149"/>
          <c:w val="0.39234898138788216"/>
          <c:h val="0.16743438320209975"/>
        </c:manualLayout>
      </c:layout>
      <c:overlay val="0"/>
    </c:legend>
    <c:plotVisOnly val="1"/>
    <c:dispBlanksAs val="gap"/>
    <c:showDLblsOverMax val="0"/>
  </c:chart>
  <c:spPr>
    <a:ln>
      <a:noFill/>
    </a:ln>
  </c:spPr>
  <c:externalData r:id="rId2">
    <c:autoUpdate val="0"/>
  </c:externalData>
</c:chartSpace>
</file>

<file path=word/charts/chart6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007526219800058"/>
          <c:y val="5.1400554097404488E-2"/>
          <c:w val="0.78218983580069934"/>
          <c:h val="0.80484179060950711"/>
        </c:manualLayout>
      </c:layout>
      <c:scatterChart>
        <c:scatterStyle val="smoothMarker"/>
        <c:varyColors val="0"/>
        <c:ser>
          <c:idx val="0"/>
          <c:order val="0"/>
          <c:tx>
            <c:strRef>
              <c:f>'Max feret'!$C$179</c:f>
              <c:strCache>
                <c:ptCount val="1"/>
                <c:pt idx="0">
                  <c:v>Continuous</c:v>
                </c:pt>
              </c:strCache>
            </c:strRef>
          </c:tx>
          <c:spPr>
            <a:ln>
              <a:noFill/>
            </a:ln>
          </c:spPr>
          <c:xVal>
            <c:numRef>
              <c:f>'Max feret'!$D$136:$K$136</c:f>
              <c:numCache>
                <c:formatCode>General</c:formatCode>
                <c:ptCount val="8"/>
                <c:pt idx="0">
                  <c:v>5.8479532163740348E-2</c:v>
                </c:pt>
                <c:pt idx="1">
                  <c:v>8.7719298245610519E-2</c:v>
                </c:pt>
                <c:pt idx="2">
                  <c:v>0.1169590643274807</c:v>
                </c:pt>
                <c:pt idx="3">
                  <c:v>0.14619883040935086</c:v>
                </c:pt>
                <c:pt idx="4">
                  <c:v>0.17543859649122104</c:v>
                </c:pt>
                <c:pt idx="5">
                  <c:v>0.20467836257309122</c:v>
                </c:pt>
                <c:pt idx="6">
                  <c:v>0.23391812865496139</c:v>
                </c:pt>
                <c:pt idx="7">
                  <c:v>0.26315789473683154</c:v>
                </c:pt>
              </c:numCache>
            </c:numRef>
          </c:xVal>
          <c:yVal>
            <c:numRef>
              <c:f>'Max feret'!$D$179:$K$179</c:f>
              <c:numCache>
                <c:formatCode>General</c:formatCode>
                <c:ptCount val="8"/>
                <c:pt idx="1">
                  <c:v>6.0396656656656633</c:v>
                </c:pt>
                <c:pt idx="2">
                  <c:v>13.576491994177587</c:v>
                </c:pt>
                <c:pt idx="3">
                  <c:v>13.583177805111388</c:v>
                </c:pt>
                <c:pt idx="4">
                  <c:v>17.173710025815293</c:v>
                </c:pt>
                <c:pt idx="5">
                  <c:v>17.31987553126897</c:v>
                </c:pt>
                <c:pt idx="6">
                  <c:v>8.3514505874634732</c:v>
                </c:pt>
                <c:pt idx="7">
                  <c:v>9.8740338196782638</c:v>
                </c:pt>
              </c:numCache>
            </c:numRef>
          </c:yVal>
          <c:smooth val="1"/>
          <c:extLst xmlns:c16r2="http://schemas.microsoft.com/office/drawing/2015/06/chart">
            <c:ext xmlns:c16="http://schemas.microsoft.com/office/drawing/2014/chart" uri="{C3380CC4-5D6E-409C-BE32-E72D297353CC}">
              <c16:uniqueId val="{00000000-CC87-4A9D-B7A3-8BC0ABDF36B3}"/>
            </c:ext>
          </c:extLst>
        </c:ser>
        <c:ser>
          <c:idx val="1"/>
          <c:order val="1"/>
          <c:tx>
            <c:strRef>
              <c:f>'Max feret'!$C$180</c:f>
              <c:strCache>
                <c:ptCount val="1"/>
                <c:pt idx="0">
                  <c:v>236 Hz</c:v>
                </c:pt>
              </c:strCache>
            </c:strRef>
          </c:tx>
          <c:spPr>
            <a:ln>
              <a:noFill/>
            </a:ln>
          </c:spPr>
          <c:xVal>
            <c:numRef>
              <c:f>'Max feret'!$D$136:$K$136</c:f>
              <c:numCache>
                <c:formatCode>General</c:formatCode>
                <c:ptCount val="8"/>
                <c:pt idx="0">
                  <c:v>5.8479532163740348E-2</c:v>
                </c:pt>
                <c:pt idx="1">
                  <c:v>8.7719298245610519E-2</c:v>
                </c:pt>
                <c:pt idx="2">
                  <c:v>0.1169590643274807</c:v>
                </c:pt>
                <c:pt idx="3">
                  <c:v>0.14619883040935086</c:v>
                </c:pt>
                <c:pt idx="4">
                  <c:v>0.17543859649122104</c:v>
                </c:pt>
                <c:pt idx="5">
                  <c:v>0.20467836257309122</c:v>
                </c:pt>
                <c:pt idx="6">
                  <c:v>0.23391812865496139</c:v>
                </c:pt>
                <c:pt idx="7">
                  <c:v>0.26315789473683154</c:v>
                </c:pt>
              </c:numCache>
            </c:numRef>
          </c:xVal>
          <c:yVal>
            <c:numRef>
              <c:f>'Max feret'!$D$180:$K$180</c:f>
              <c:numCache>
                <c:formatCode>General</c:formatCode>
                <c:ptCount val="8"/>
                <c:pt idx="5">
                  <c:v>17.202178825289923</c:v>
                </c:pt>
                <c:pt idx="6">
                  <c:v>9.2167512995451641</c:v>
                </c:pt>
                <c:pt idx="7">
                  <c:v>15.321270432443617</c:v>
                </c:pt>
              </c:numCache>
            </c:numRef>
          </c:yVal>
          <c:smooth val="1"/>
          <c:extLst xmlns:c16r2="http://schemas.microsoft.com/office/drawing/2015/06/chart">
            <c:ext xmlns:c16="http://schemas.microsoft.com/office/drawing/2014/chart" uri="{C3380CC4-5D6E-409C-BE32-E72D297353CC}">
              <c16:uniqueId val="{00000001-CC87-4A9D-B7A3-8BC0ABDF36B3}"/>
            </c:ext>
          </c:extLst>
        </c:ser>
        <c:ser>
          <c:idx val="2"/>
          <c:order val="2"/>
          <c:tx>
            <c:strRef>
              <c:f>'Max feret'!$C$181</c:f>
              <c:strCache>
                <c:ptCount val="1"/>
                <c:pt idx="0">
                  <c:v>227 Hz</c:v>
                </c:pt>
              </c:strCache>
            </c:strRef>
          </c:tx>
          <c:spPr>
            <a:ln>
              <a:noFill/>
            </a:ln>
          </c:spPr>
          <c:xVal>
            <c:numRef>
              <c:f>'Max feret'!$D$136:$K$136</c:f>
              <c:numCache>
                <c:formatCode>General</c:formatCode>
                <c:ptCount val="8"/>
                <c:pt idx="0">
                  <c:v>5.8479532163740348E-2</c:v>
                </c:pt>
                <c:pt idx="1">
                  <c:v>8.7719298245610519E-2</c:v>
                </c:pt>
                <c:pt idx="2">
                  <c:v>0.1169590643274807</c:v>
                </c:pt>
                <c:pt idx="3">
                  <c:v>0.14619883040935086</c:v>
                </c:pt>
                <c:pt idx="4">
                  <c:v>0.17543859649122104</c:v>
                </c:pt>
                <c:pt idx="5">
                  <c:v>0.20467836257309122</c:v>
                </c:pt>
                <c:pt idx="6">
                  <c:v>0.23391812865496139</c:v>
                </c:pt>
                <c:pt idx="7">
                  <c:v>0.26315789473683154</c:v>
                </c:pt>
              </c:numCache>
            </c:numRef>
          </c:xVal>
          <c:yVal>
            <c:numRef>
              <c:f>'Max feret'!$D$181:$K$181</c:f>
              <c:numCache>
                <c:formatCode>General</c:formatCode>
                <c:ptCount val="8"/>
                <c:pt idx="5">
                  <c:v>9.8174838556505222</c:v>
                </c:pt>
                <c:pt idx="6">
                  <c:v>7.1868227029025684</c:v>
                </c:pt>
                <c:pt idx="7">
                  <c:v>9.7420235739389103</c:v>
                </c:pt>
              </c:numCache>
            </c:numRef>
          </c:yVal>
          <c:smooth val="1"/>
          <c:extLst xmlns:c16r2="http://schemas.microsoft.com/office/drawing/2015/06/chart">
            <c:ext xmlns:c16="http://schemas.microsoft.com/office/drawing/2014/chart" uri="{C3380CC4-5D6E-409C-BE32-E72D297353CC}">
              <c16:uniqueId val="{00000002-CC87-4A9D-B7A3-8BC0ABDF36B3}"/>
            </c:ext>
          </c:extLst>
        </c:ser>
        <c:dLbls>
          <c:showLegendKey val="0"/>
          <c:showVal val="0"/>
          <c:showCatName val="0"/>
          <c:showSerName val="0"/>
          <c:showPercent val="0"/>
          <c:showBubbleSize val="0"/>
        </c:dLbls>
        <c:axId val="560075136"/>
        <c:axId val="560077056"/>
      </c:scatterChart>
      <c:valAx>
        <c:axId val="560075136"/>
        <c:scaling>
          <c:orientation val="minMax"/>
          <c:max val="0.26500000000000001"/>
          <c:min val="8.7000000000000022E-2"/>
        </c:scaling>
        <c:delete val="0"/>
        <c:axPos val="b"/>
        <c:title>
          <c:tx>
            <c:rich>
              <a:bodyPr/>
              <a:lstStyle/>
              <a:p>
                <a:pPr>
                  <a:defRPr/>
                </a:pPr>
                <a:r>
                  <a:rPr lang="en-GB"/>
                  <a:t>U (m/s)</a:t>
                </a:r>
              </a:p>
            </c:rich>
          </c:tx>
          <c:overlay val="0"/>
        </c:title>
        <c:numFmt formatCode="#,##0.00" sourceLinked="0"/>
        <c:majorTickMark val="in"/>
        <c:minorTickMark val="none"/>
        <c:tickLblPos val="nextTo"/>
        <c:crossAx val="560077056"/>
        <c:crosses val="autoZero"/>
        <c:crossBetween val="midCat"/>
      </c:valAx>
      <c:valAx>
        <c:axId val="560077056"/>
        <c:scaling>
          <c:orientation val="minMax"/>
          <c:max val="18"/>
          <c:min val="0"/>
        </c:scaling>
        <c:delete val="0"/>
        <c:axPos val="l"/>
        <c:title>
          <c:tx>
            <c:rich>
              <a:bodyPr rot="-5400000" vert="horz"/>
              <a:lstStyle/>
              <a:p>
                <a:pPr>
                  <a:defRPr/>
                </a:pPr>
                <a:r>
                  <a:rPr lang="en-GB"/>
                  <a:t>Average</a:t>
                </a:r>
                <a:r>
                  <a:rPr lang="en-GB" baseline="0"/>
                  <a:t> max feret diameter (mm)</a:t>
                </a:r>
                <a:endParaRPr lang="en-GB"/>
              </a:p>
            </c:rich>
          </c:tx>
          <c:overlay val="0"/>
        </c:title>
        <c:numFmt formatCode="General" sourceLinked="1"/>
        <c:majorTickMark val="in"/>
        <c:minorTickMark val="none"/>
        <c:tickLblPos val="nextTo"/>
        <c:crossAx val="560075136"/>
        <c:crosses val="autoZero"/>
        <c:crossBetween val="midCat"/>
      </c:valAx>
      <c:spPr>
        <a:ln>
          <a:solidFill>
            <a:schemeClr val="bg1">
              <a:lumMod val="50000"/>
            </a:schemeClr>
          </a:solidFill>
        </a:ln>
      </c:spPr>
    </c:plotArea>
    <c:legend>
      <c:legendPos val="r"/>
      <c:layout>
        <c:manualLayout>
          <c:xMode val="edge"/>
          <c:yMode val="edge"/>
          <c:x val="0.61066699957095527"/>
          <c:y val="0.63368328958880127"/>
          <c:w val="0.31145886694877434"/>
          <c:h val="0.20485527850685331"/>
        </c:manualLayout>
      </c:layout>
      <c:overlay val="0"/>
    </c:legend>
    <c:plotVisOnly val="1"/>
    <c:dispBlanksAs val="gap"/>
    <c:showDLblsOverMax val="0"/>
  </c:chart>
  <c:spPr>
    <a:ln>
      <a:noFill/>
    </a:ln>
  </c:spPr>
  <c:externalData r:id="rId1">
    <c:autoUpdate val="0"/>
  </c:externalData>
</c:chartSpace>
</file>

<file path=word/charts/chart6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365538249324674"/>
          <c:y val="3.2154272616484285E-2"/>
          <c:w val="0.78208369024901103"/>
          <c:h val="0.80752595861383136"/>
        </c:manualLayout>
      </c:layout>
      <c:scatterChart>
        <c:scatterStyle val="smoothMarker"/>
        <c:varyColors val="0"/>
        <c:ser>
          <c:idx val="0"/>
          <c:order val="0"/>
          <c:tx>
            <c:strRef>
              <c:f>'no of bubbles'!$E$8</c:f>
              <c:strCache>
                <c:ptCount val="1"/>
                <c:pt idx="0">
                  <c:v>422 frames</c:v>
                </c:pt>
              </c:strCache>
            </c:strRef>
          </c:tx>
          <c:xVal>
            <c:numRef>
              <c:f>'no of bubbles'!$F$7:$R$7</c:f>
              <c:numCache>
                <c:formatCode>General</c:formatCode>
                <c:ptCount val="13"/>
                <c:pt idx="0">
                  <c:v>8.7719298245610103E-2</c:v>
                </c:pt>
                <c:pt idx="1">
                  <c:v>0.102339181286546</c:v>
                </c:pt>
                <c:pt idx="2">
                  <c:v>0.116959064327481</c:v>
                </c:pt>
                <c:pt idx="3">
                  <c:v>0.13157894736841599</c:v>
                </c:pt>
                <c:pt idx="4">
                  <c:v>0.146198830409351</c:v>
                </c:pt>
                <c:pt idx="5">
                  <c:v>0.160818713450286</c:v>
                </c:pt>
                <c:pt idx="6">
                  <c:v>0.17543859649122101</c:v>
                </c:pt>
                <c:pt idx="7">
                  <c:v>0.19005847953215613</c:v>
                </c:pt>
                <c:pt idx="8">
                  <c:v>0.20467836257309122</c:v>
                </c:pt>
                <c:pt idx="9">
                  <c:v>0.2192982456140263</c:v>
                </c:pt>
                <c:pt idx="10">
                  <c:v>0.23391812865496139</c:v>
                </c:pt>
                <c:pt idx="11">
                  <c:v>0.24853801169589701</c:v>
                </c:pt>
                <c:pt idx="12">
                  <c:v>0.26315789473683199</c:v>
                </c:pt>
              </c:numCache>
            </c:numRef>
          </c:xVal>
          <c:yVal>
            <c:numRef>
              <c:f>'no of bubbles'!$F$8:$R$8</c:f>
              <c:numCache>
                <c:formatCode>General</c:formatCode>
                <c:ptCount val="13"/>
                <c:pt idx="7">
                  <c:v>5.1777251184834121</c:v>
                </c:pt>
                <c:pt idx="8">
                  <c:v>6.3270142180094791</c:v>
                </c:pt>
                <c:pt idx="9">
                  <c:v>6.3270142180094791</c:v>
                </c:pt>
                <c:pt idx="10">
                  <c:v>6.2037914691943126</c:v>
                </c:pt>
              </c:numCache>
            </c:numRef>
          </c:yVal>
          <c:smooth val="1"/>
          <c:extLst xmlns:c16r2="http://schemas.microsoft.com/office/drawing/2015/06/chart">
            <c:ext xmlns:c16="http://schemas.microsoft.com/office/drawing/2014/chart" uri="{C3380CC4-5D6E-409C-BE32-E72D297353CC}">
              <c16:uniqueId val="{00000000-A529-469A-8F64-5F94E5176EA8}"/>
            </c:ext>
          </c:extLst>
        </c:ser>
        <c:ser>
          <c:idx val="1"/>
          <c:order val="1"/>
          <c:tx>
            <c:strRef>
              <c:f>'no of bubbles'!$E$13</c:f>
              <c:strCache>
                <c:ptCount val="1"/>
                <c:pt idx="0">
                  <c:v>100 frames</c:v>
                </c:pt>
              </c:strCache>
            </c:strRef>
          </c:tx>
          <c:xVal>
            <c:numRef>
              <c:f>'no of bubbles'!$F$12:$L$12</c:f>
              <c:numCache>
                <c:formatCode>General</c:formatCode>
                <c:ptCount val="7"/>
                <c:pt idx="0">
                  <c:v>8.7719298245610103E-2</c:v>
                </c:pt>
                <c:pt idx="1">
                  <c:v>0.116959064327481</c:v>
                </c:pt>
                <c:pt idx="2">
                  <c:v>0.146198830409351</c:v>
                </c:pt>
                <c:pt idx="3">
                  <c:v>0.17543859649122101</c:v>
                </c:pt>
                <c:pt idx="4">
                  <c:v>0.20467836257309122</c:v>
                </c:pt>
                <c:pt idx="5">
                  <c:v>0.23391812865496139</c:v>
                </c:pt>
                <c:pt idx="6">
                  <c:v>0.26315789473683199</c:v>
                </c:pt>
              </c:numCache>
            </c:numRef>
          </c:xVal>
          <c:yVal>
            <c:numRef>
              <c:f>'no of bubbles'!$F$13:$L$13</c:f>
              <c:numCache>
                <c:formatCode>General</c:formatCode>
                <c:ptCount val="7"/>
                <c:pt idx="0">
                  <c:v>1.1100000000000001</c:v>
                </c:pt>
                <c:pt idx="1">
                  <c:v>2.29</c:v>
                </c:pt>
                <c:pt idx="2">
                  <c:v>2.71</c:v>
                </c:pt>
                <c:pt idx="3">
                  <c:v>7.03</c:v>
                </c:pt>
                <c:pt idx="4">
                  <c:v>6.1</c:v>
                </c:pt>
                <c:pt idx="5">
                  <c:v>6.21</c:v>
                </c:pt>
                <c:pt idx="6">
                  <c:v>4.95</c:v>
                </c:pt>
              </c:numCache>
            </c:numRef>
          </c:yVal>
          <c:smooth val="1"/>
          <c:extLst xmlns:c16r2="http://schemas.microsoft.com/office/drawing/2015/06/chart">
            <c:ext xmlns:c16="http://schemas.microsoft.com/office/drawing/2014/chart" uri="{C3380CC4-5D6E-409C-BE32-E72D297353CC}">
              <c16:uniqueId val="{00000001-A529-469A-8F64-5F94E5176EA8}"/>
            </c:ext>
          </c:extLst>
        </c:ser>
        <c:dLbls>
          <c:showLegendKey val="0"/>
          <c:showVal val="0"/>
          <c:showCatName val="0"/>
          <c:showSerName val="0"/>
          <c:showPercent val="0"/>
          <c:showBubbleSize val="0"/>
        </c:dLbls>
        <c:axId val="560115712"/>
        <c:axId val="560117632"/>
      </c:scatterChart>
      <c:valAx>
        <c:axId val="560115712"/>
        <c:scaling>
          <c:orientation val="minMax"/>
          <c:max val="0.26400000000000001"/>
          <c:min val="8.7000000000000022E-2"/>
        </c:scaling>
        <c:delete val="0"/>
        <c:axPos val="b"/>
        <c:title>
          <c:tx>
            <c:rich>
              <a:bodyPr/>
              <a:lstStyle/>
              <a:p>
                <a:pPr>
                  <a:defRPr/>
                </a:pPr>
                <a:r>
                  <a:rPr lang="en-GB"/>
                  <a:t>U (m/s)</a:t>
                </a:r>
              </a:p>
            </c:rich>
          </c:tx>
          <c:overlay val="0"/>
        </c:title>
        <c:numFmt formatCode="#,##0.00" sourceLinked="0"/>
        <c:majorTickMark val="in"/>
        <c:minorTickMark val="none"/>
        <c:tickLblPos val="nextTo"/>
        <c:crossAx val="560117632"/>
        <c:crosses val="autoZero"/>
        <c:crossBetween val="midCat"/>
      </c:valAx>
      <c:valAx>
        <c:axId val="560117632"/>
        <c:scaling>
          <c:orientation val="minMax"/>
          <c:max val="7.2"/>
          <c:min val="0"/>
        </c:scaling>
        <c:delete val="0"/>
        <c:axPos val="l"/>
        <c:title>
          <c:tx>
            <c:rich>
              <a:bodyPr rot="-5400000" vert="horz"/>
              <a:lstStyle/>
              <a:p>
                <a:pPr>
                  <a:defRPr/>
                </a:pPr>
                <a:r>
                  <a:rPr lang="en-GB"/>
                  <a:t>Average bubble population per frame</a:t>
                </a:r>
              </a:p>
            </c:rich>
          </c:tx>
          <c:overlay val="0"/>
        </c:title>
        <c:numFmt formatCode="#,##0" sourceLinked="0"/>
        <c:majorTickMark val="in"/>
        <c:minorTickMark val="none"/>
        <c:tickLblPos val="nextTo"/>
        <c:crossAx val="560115712"/>
        <c:crosses val="autoZero"/>
        <c:crossBetween val="midCat"/>
      </c:valAx>
      <c:spPr>
        <a:ln>
          <a:solidFill>
            <a:schemeClr val="bg1">
              <a:lumMod val="50000"/>
            </a:schemeClr>
          </a:solidFill>
        </a:ln>
      </c:spPr>
    </c:plotArea>
    <c:legend>
      <c:legendPos val="r"/>
      <c:layout>
        <c:manualLayout>
          <c:xMode val="edge"/>
          <c:yMode val="edge"/>
          <c:x val="0.62879562043795623"/>
          <c:y val="0.63850503062117236"/>
          <c:w val="0.27953761710443131"/>
          <c:h val="0.16743438320209975"/>
        </c:manualLayout>
      </c:layout>
      <c:overlay val="0"/>
    </c:legend>
    <c:plotVisOnly val="1"/>
    <c:dispBlanksAs val="gap"/>
    <c:showDLblsOverMax val="0"/>
  </c:chart>
  <c:spPr>
    <a:ln>
      <a:noFill/>
    </a:ln>
  </c:spPr>
  <c:externalData r:id="rId1">
    <c:autoUpdate val="0"/>
  </c:externalData>
</c:chartSpace>
</file>

<file path=word/charts/chart6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368976138256689"/>
          <c:y val="5.1400554097404488E-2"/>
          <c:w val="0.76973694459323594"/>
          <c:h val="0.79558253135024792"/>
        </c:manualLayout>
      </c:layout>
      <c:scatterChart>
        <c:scatterStyle val="smoothMarker"/>
        <c:varyColors val="0"/>
        <c:ser>
          <c:idx val="0"/>
          <c:order val="0"/>
          <c:tx>
            <c:strRef>
              <c:f>'max feret'!$A$4</c:f>
              <c:strCache>
                <c:ptCount val="1"/>
                <c:pt idx="0">
                  <c:v>422 frames</c:v>
                </c:pt>
              </c:strCache>
            </c:strRef>
          </c:tx>
          <c:errBars>
            <c:errDir val="y"/>
            <c:errBarType val="both"/>
            <c:errValType val="cust"/>
            <c:noEndCap val="0"/>
            <c:plus>
              <c:numRef>
                <c:f>'max feret'!$B$5:$E$5</c:f>
                <c:numCache>
                  <c:formatCode>General</c:formatCode>
                  <c:ptCount val="4"/>
                  <c:pt idx="0">
                    <c:v>0.29742769085582288</c:v>
                  </c:pt>
                  <c:pt idx="1">
                    <c:v>0.31607451480595194</c:v>
                  </c:pt>
                  <c:pt idx="2">
                    <c:v>0.28129633538846771</c:v>
                  </c:pt>
                  <c:pt idx="3">
                    <c:v>0.3104265215334463</c:v>
                  </c:pt>
                </c:numCache>
              </c:numRef>
            </c:plus>
            <c:minus>
              <c:numRef>
                <c:f>'max feret'!$E$5</c:f>
                <c:numCache>
                  <c:formatCode>General</c:formatCode>
                  <c:ptCount val="1"/>
                  <c:pt idx="0">
                    <c:v>0.3104265215334463</c:v>
                  </c:pt>
                </c:numCache>
              </c:numRef>
            </c:minus>
          </c:errBars>
          <c:xVal>
            <c:numRef>
              <c:f>'max feret'!$B$3:$H$3</c:f>
              <c:numCache>
                <c:formatCode>0.000</c:formatCode>
                <c:ptCount val="7"/>
                <c:pt idx="0">
                  <c:v>0.19005847953215613</c:v>
                </c:pt>
                <c:pt idx="1">
                  <c:v>0.20467836257309122</c:v>
                </c:pt>
                <c:pt idx="2">
                  <c:v>0.2192982456140263</c:v>
                </c:pt>
                <c:pt idx="3">
                  <c:v>0.23391812865496139</c:v>
                </c:pt>
                <c:pt idx="4">
                  <c:v>0.24853801169589648</c:v>
                </c:pt>
                <c:pt idx="5">
                  <c:v>0.26315789473683154</c:v>
                </c:pt>
                <c:pt idx="6">
                  <c:v>0.27777777777776663</c:v>
                </c:pt>
              </c:numCache>
            </c:numRef>
          </c:xVal>
          <c:yVal>
            <c:numRef>
              <c:f>'max feret'!$B$4:$H$4</c:f>
              <c:numCache>
                <c:formatCode>General</c:formatCode>
                <c:ptCount val="7"/>
                <c:pt idx="0">
                  <c:v>14.361623432604892</c:v>
                </c:pt>
                <c:pt idx="1">
                  <c:v>16.204736261484339</c:v>
                </c:pt>
                <c:pt idx="2">
                  <c:v>15.553325535245129</c:v>
                </c:pt>
                <c:pt idx="3">
                  <c:v>16.857061160963688</c:v>
                </c:pt>
              </c:numCache>
            </c:numRef>
          </c:yVal>
          <c:smooth val="1"/>
          <c:extLst xmlns:c16r2="http://schemas.microsoft.com/office/drawing/2015/06/chart">
            <c:ext xmlns:c16="http://schemas.microsoft.com/office/drawing/2014/chart" uri="{C3380CC4-5D6E-409C-BE32-E72D297353CC}">
              <c16:uniqueId val="{00000000-2BBD-4277-8A22-0E1B1FA17C56}"/>
            </c:ext>
          </c:extLst>
        </c:ser>
        <c:ser>
          <c:idx val="1"/>
          <c:order val="1"/>
          <c:tx>
            <c:strRef>
              <c:f>'max feret'!$A$8</c:f>
              <c:strCache>
                <c:ptCount val="1"/>
                <c:pt idx="0">
                  <c:v>100 frames</c:v>
                </c:pt>
              </c:strCache>
            </c:strRef>
          </c:tx>
          <c:errBars>
            <c:errDir val="y"/>
            <c:errBarType val="both"/>
            <c:errValType val="cust"/>
            <c:noEndCap val="0"/>
            <c:plus>
              <c:numRef>
                <c:f>'max feret'!$B$9:$D$9</c:f>
                <c:numCache>
                  <c:formatCode>General</c:formatCode>
                  <c:ptCount val="3"/>
                  <c:pt idx="0">
                    <c:v>0.82487728835043428</c:v>
                  </c:pt>
                  <c:pt idx="1">
                    <c:v>0.2412479677718668</c:v>
                  </c:pt>
                  <c:pt idx="2">
                    <c:v>0.39092669827549431</c:v>
                  </c:pt>
                </c:numCache>
              </c:numRef>
            </c:plus>
            <c:minus>
              <c:numRef>
                <c:f>'max feret'!$B$9:$D$9</c:f>
                <c:numCache>
                  <c:formatCode>General</c:formatCode>
                  <c:ptCount val="3"/>
                  <c:pt idx="0">
                    <c:v>0.82487728835043428</c:v>
                  </c:pt>
                  <c:pt idx="1">
                    <c:v>0.2412479677718668</c:v>
                  </c:pt>
                  <c:pt idx="2">
                    <c:v>0.39092669827549431</c:v>
                  </c:pt>
                </c:numCache>
              </c:numRef>
            </c:minus>
          </c:errBars>
          <c:xVal>
            <c:numRef>
              <c:f>'max feret'!$B$7:$D$7</c:f>
              <c:numCache>
                <c:formatCode>0.000</c:formatCode>
                <c:ptCount val="3"/>
                <c:pt idx="0">
                  <c:v>0.20467836257309122</c:v>
                </c:pt>
                <c:pt idx="1">
                  <c:v>0.23391812865496139</c:v>
                </c:pt>
                <c:pt idx="2">
                  <c:v>0.26315789473683154</c:v>
                </c:pt>
              </c:numCache>
            </c:numRef>
          </c:xVal>
          <c:yVal>
            <c:numRef>
              <c:f>'max feret'!$B$8:$D$8</c:f>
              <c:numCache>
                <c:formatCode>General</c:formatCode>
                <c:ptCount val="3"/>
                <c:pt idx="0">
                  <c:v>17.31987553126897</c:v>
                </c:pt>
                <c:pt idx="1">
                  <c:v>8.3514505874634732</c:v>
                </c:pt>
                <c:pt idx="2">
                  <c:v>9.8740338196782638</c:v>
                </c:pt>
              </c:numCache>
            </c:numRef>
          </c:yVal>
          <c:smooth val="1"/>
          <c:extLst xmlns:c16r2="http://schemas.microsoft.com/office/drawing/2015/06/chart">
            <c:ext xmlns:c16="http://schemas.microsoft.com/office/drawing/2014/chart" uri="{C3380CC4-5D6E-409C-BE32-E72D297353CC}">
              <c16:uniqueId val="{00000001-2BBD-4277-8A22-0E1B1FA17C56}"/>
            </c:ext>
          </c:extLst>
        </c:ser>
        <c:dLbls>
          <c:showLegendKey val="0"/>
          <c:showVal val="0"/>
          <c:showCatName val="0"/>
          <c:showSerName val="0"/>
          <c:showPercent val="0"/>
          <c:showBubbleSize val="0"/>
        </c:dLbls>
        <c:axId val="560148864"/>
        <c:axId val="560150784"/>
      </c:scatterChart>
      <c:valAx>
        <c:axId val="560148864"/>
        <c:scaling>
          <c:orientation val="minMax"/>
          <c:max val="0.26400000000000001"/>
          <c:min val="0.19000000000000003"/>
        </c:scaling>
        <c:delete val="0"/>
        <c:axPos val="b"/>
        <c:title>
          <c:tx>
            <c:rich>
              <a:bodyPr/>
              <a:lstStyle/>
              <a:p>
                <a:pPr>
                  <a:defRPr/>
                </a:pPr>
                <a:r>
                  <a:rPr lang="en-GB"/>
                  <a:t>U (m/s)</a:t>
                </a:r>
              </a:p>
            </c:rich>
          </c:tx>
          <c:overlay val="0"/>
        </c:title>
        <c:numFmt formatCode="#,##0.00" sourceLinked="0"/>
        <c:majorTickMark val="in"/>
        <c:minorTickMark val="none"/>
        <c:tickLblPos val="nextTo"/>
        <c:crossAx val="560150784"/>
        <c:crosses val="autoZero"/>
        <c:crossBetween val="midCat"/>
      </c:valAx>
      <c:valAx>
        <c:axId val="560150784"/>
        <c:scaling>
          <c:orientation val="minMax"/>
          <c:max val="18.5"/>
          <c:min val="0"/>
        </c:scaling>
        <c:delete val="0"/>
        <c:axPos val="l"/>
        <c:title>
          <c:tx>
            <c:rich>
              <a:bodyPr rot="-5400000" vert="horz"/>
              <a:lstStyle/>
              <a:p>
                <a:pPr>
                  <a:defRPr/>
                </a:pPr>
                <a:r>
                  <a:rPr lang="en-GB"/>
                  <a:t>Average maximum feret diameter (mm)</a:t>
                </a:r>
              </a:p>
            </c:rich>
          </c:tx>
          <c:overlay val="0"/>
        </c:title>
        <c:numFmt formatCode="#,##0" sourceLinked="0"/>
        <c:majorTickMark val="in"/>
        <c:minorTickMark val="none"/>
        <c:tickLblPos val="nextTo"/>
        <c:crossAx val="560148864"/>
        <c:crosses val="autoZero"/>
        <c:crossBetween val="midCat"/>
      </c:valAx>
      <c:spPr>
        <a:ln>
          <a:solidFill>
            <a:schemeClr val="bg1">
              <a:lumMod val="50000"/>
            </a:schemeClr>
          </a:solidFill>
        </a:ln>
      </c:spPr>
    </c:plotArea>
    <c:legend>
      <c:legendPos val="r"/>
      <c:layout>
        <c:manualLayout>
          <c:xMode val="edge"/>
          <c:yMode val="edge"/>
          <c:x val="0.63834777502127305"/>
          <c:y val="0.6006496062992126"/>
          <c:w val="0.28847930823715529"/>
          <c:h val="0.16743438320209975"/>
        </c:manualLayout>
      </c:layout>
      <c:overlay val="0"/>
    </c:legend>
    <c:plotVisOnly val="1"/>
    <c:dispBlanksAs val="gap"/>
    <c:showDLblsOverMax val="0"/>
  </c:chart>
  <c:spPr>
    <a:ln>
      <a:no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289129483814522"/>
          <c:y val="3.75116652085156E-2"/>
          <c:w val="0.80694138232720913"/>
          <c:h val="0.77706401283172932"/>
        </c:manualLayout>
      </c:layout>
      <c:scatterChart>
        <c:scatterStyle val="smoothMarker"/>
        <c:varyColors val="0"/>
        <c:ser>
          <c:idx val="0"/>
          <c:order val="0"/>
          <c:tx>
            <c:strRef>
              <c:f>'Data freq''s'!$S$19</c:f>
              <c:strCache>
                <c:ptCount val="1"/>
                <c:pt idx="0">
                  <c:v>Continuous</c:v>
                </c:pt>
              </c:strCache>
            </c:strRef>
          </c:tx>
          <c:xVal>
            <c:numRef>
              <c:f>'Data freq''s'!$T$18:$Y$18</c:f>
              <c:numCache>
                <c:formatCode>0.0</c:formatCode>
                <c:ptCount val="6"/>
                <c:pt idx="0">
                  <c:v>18.518488899999998</c:v>
                </c:pt>
                <c:pt idx="1">
                  <c:v>20.370337790000001</c:v>
                </c:pt>
                <c:pt idx="2">
                  <c:v>22.22218668</c:v>
                </c:pt>
                <c:pt idx="3">
                  <c:v>24.074035569999999</c:v>
                </c:pt>
                <c:pt idx="4">
                  <c:v>25.925884459999999</c:v>
                </c:pt>
                <c:pt idx="5">
                  <c:v>27.777733349999998</c:v>
                </c:pt>
              </c:numCache>
            </c:numRef>
          </c:xVal>
          <c:yVal>
            <c:numRef>
              <c:f>'Data freq''s'!$T$19:$Y$19</c:f>
              <c:numCache>
                <c:formatCode>General</c:formatCode>
                <c:ptCount val="6"/>
                <c:pt idx="0">
                  <c:v>3266.9320191709999</c:v>
                </c:pt>
                <c:pt idx="1">
                  <c:v>3362.4589334990001</c:v>
                </c:pt>
                <c:pt idx="2">
                  <c:v>3457.5435935940004</c:v>
                </c:pt>
                <c:pt idx="3">
                  <c:v>3527.4197624080007</c:v>
                </c:pt>
                <c:pt idx="4">
                  <c:v>3624.2734394350005</c:v>
                </c:pt>
                <c:pt idx="5">
                  <c:v>3720.6848622290004</c:v>
                </c:pt>
              </c:numCache>
            </c:numRef>
          </c:yVal>
          <c:smooth val="1"/>
          <c:extLst xmlns:c16r2="http://schemas.microsoft.com/office/drawing/2015/06/chart">
            <c:ext xmlns:c16="http://schemas.microsoft.com/office/drawing/2014/chart" uri="{C3380CC4-5D6E-409C-BE32-E72D297353CC}">
              <c16:uniqueId val="{00000000-9102-41B6-9C88-2C61CC48C5D0}"/>
            </c:ext>
          </c:extLst>
        </c:ser>
        <c:ser>
          <c:idx val="1"/>
          <c:order val="1"/>
          <c:tx>
            <c:strRef>
              <c:f>'Data freq''s'!$S$20</c:f>
              <c:strCache>
                <c:ptCount val="1"/>
                <c:pt idx="0">
                  <c:v>Pulsed flow minimum</c:v>
                </c:pt>
              </c:strCache>
            </c:strRef>
          </c:tx>
          <c:xVal>
            <c:numRef>
              <c:f>'Data freq''s'!$T$18:$Y$18</c:f>
              <c:numCache>
                <c:formatCode>0.0</c:formatCode>
                <c:ptCount val="6"/>
                <c:pt idx="0">
                  <c:v>18.518488899999998</c:v>
                </c:pt>
                <c:pt idx="1">
                  <c:v>20.370337790000001</c:v>
                </c:pt>
                <c:pt idx="2">
                  <c:v>22.22218668</c:v>
                </c:pt>
                <c:pt idx="3">
                  <c:v>24.074035569999999</c:v>
                </c:pt>
                <c:pt idx="4">
                  <c:v>25.925884459999999</c:v>
                </c:pt>
                <c:pt idx="5">
                  <c:v>27.777733349999998</c:v>
                </c:pt>
              </c:numCache>
            </c:numRef>
          </c:xVal>
          <c:yVal>
            <c:numRef>
              <c:f>'Data freq''s'!$T$20:$Y$20</c:f>
              <c:numCache>
                <c:formatCode>General</c:formatCode>
                <c:ptCount val="6"/>
                <c:pt idx="3">
                  <c:v>3090.9148344370005</c:v>
                </c:pt>
                <c:pt idx="4">
                  <c:v>2996.7146828080004</c:v>
                </c:pt>
                <c:pt idx="5">
                  <c:v>2947.1822087120004</c:v>
                </c:pt>
              </c:numCache>
            </c:numRef>
          </c:yVal>
          <c:smooth val="1"/>
          <c:extLst xmlns:c16r2="http://schemas.microsoft.com/office/drawing/2015/06/chart">
            <c:ext xmlns:c16="http://schemas.microsoft.com/office/drawing/2014/chart" uri="{C3380CC4-5D6E-409C-BE32-E72D297353CC}">
              <c16:uniqueId val="{00000001-9102-41B6-9C88-2C61CC48C5D0}"/>
            </c:ext>
          </c:extLst>
        </c:ser>
        <c:ser>
          <c:idx val="2"/>
          <c:order val="2"/>
          <c:tx>
            <c:strRef>
              <c:f>'Data freq''s'!$S$21</c:f>
              <c:strCache>
                <c:ptCount val="1"/>
                <c:pt idx="0">
                  <c:v>Pulsed flow maximum</c:v>
                </c:pt>
              </c:strCache>
            </c:strRef>
          </c:tx>
          <c:xVal>
            <c:numRef>
              <c:f>'Data freq''s'!$T$18:$Y$18</c:f>
              <c:numCache>
                <c:formatCode>0.0</c:formatCode>
                <c:ptCount val="6"/>
                <c:pt idx="0">
                  <c:v>18.518488899999998</c:v>
                </c:pt>
                <c:pt idx="1">
                  <c:v>20.370337790000001</c:v>
                </c:pt>
                <c:pt idx="2">
                  <c:v>22.22218668</c:v>
                </c:pt>
                <c:pt idx="3">
                  <c:v>24.074035569999999</c:v>
                </c:pt>
                <c:pt idx="4">
                  <c:v>25.925884459999999</c:v>
                </c:pt>
                <c:pt idx="5">
                  <c:v>27.777733349999998</c:v>
                </c:pt>
              </c:numCache>
            </c:numRef>
          </c:xVal>
          <c:yVal>
            <c:numRef>
              <c:f>'Data freq''s'!$T$21:$Y$21</c:f>
              <c:numCache>
                <c:formatCode>General</c:formatCode>
                <c:ptCount val="6"/>
                <c:pt idx="3">
                  <c:v>4143.9221632100007</c:v>
                </c:pt>
                <c:pt idx="4">
                  <c:v>4522.4917866579999</c:v>
                </c:pt>
                <c:pt idx="5">
                  <c:v>4717.9681576440007</c:v>
                </c:pt>
              </c:numCache>
            </c:numRef>
          </c:yVal>
          <c:smooth val="1"/>
          <c:extLst xmlns:c16r2="http://schemas.microsoft.com/office/drawing/2015/06/chart">
            <c:ext xmlns:c16="http://schemas.microsoft.com/office/drawing/2014/chart" uri="{C3380CC4-5D6E-409C-BE32-E72D297353CC}">
              <c16:uniqueId val="{00000002-9102-41B6-9C88-2C61CC48C5D0}"/>
            </c:ext>
          </c:extLst>
        </c:ser>
        <c:dLbls>
          <c:showLegendKey val="0"/>
          <c:showVal val="0"/>
          <c:showCatName val="0"/>
          <c:showSerName val="0"/>
          <c:showPercent val="0"/>
          <c:showBubbleSize val="0"/>
        </c:dLbls>
        <c:axId val="442458112"/>
        <c:axId val="442460032"/>
      </c:scatterChart>
      <c:valAx>
        <c:axId val="442458112"/>
        <c:scaling>
          <c:orientation val="minMax"/>
          <c:max val="28"/>
          <c:min val="18.510000000000002"/>
        </c:scaling>
        <c:delete val="0"/>
        <c:axPos val="b"/>
        <c:title>
          <c:tx>
            <c:rich>
              <a:bodyPr/>
              <a:lstStyle/>
              <a:p>
                <a:pPr>
                  <a:defRPr/>
                </a:pPr>
                <a:r>
                  <a:rPr lang="en-GB"/>
                  <a:t>U (m/s)</a:t>
                </a:r>
              </a:p>
            </c:rich>
          </c:tx>
          <c:overlay val="0"/>
        </c:title>
        <c:numFmt formatCode="#,##0" sourceLinked="0"/>
        <c:majorTickMark val="in"/>
        <c:minorTickMark val="none"/>
        <c:tickLblPos val="nextTo"/>
        <c:crossAx val="442460032"/>
        <c:crosses val="autoZero"/>
        <c:crossBetween val="midCat"/>
      </c:valAx>
      <c:valAx>
        <c:axId val="442460032"/>
        <c:scaling>
          <c:orientation val="minMax"/>
        </c:scaling>
        <c:delete val="0"/>
        <c:axPos val="l"/>
        <c:title>
          <c:tx>
            <c:rich>
              <a:bodyPr rot="-5400000" vert="horz"/>
              <a:lstStyle/>
              <a:p>
                <a:pPr>
                  <a:defRPr/>
                </a:pPr>
                <a:r>
                  <a:rPr lang="en-GB"/>
                  <a:t>Pressure (Pa)</a:t>
                </a:r>
              </a:p>
            </c:rich>
          </c:tx>
          <c:overlay val="0"/>
        </c:title>
        <c:numFmt formatCode="General" sourceLinked="0"/>
        <c:majorTickMark val="in"/>
        <c:minorTickMark val="none"/>
        <c:tickLblPos val="nextTo"/>
        <c:crossAx val="442458112"/>
        <c:crosses val="autoZero"/>
        <c:crossBetween val="midCat"/>
      </c:valAx>
      <c:spPr>
        <a:ln>
          <a:solidFill>
            <a:schemeClr val="bg1">
              <a:lumMod val="50000"/>
            </a:schemeClr>
          </a:solidFill>
        </a:ln>
      </c:spPr>
    </c:plotArea>
    <c:legend>
      <c:legendPos val="r"/>
      <c:layout>
        <c:manualLayout>
          <c:xMode val="edge"/>
          <c:yMode val="edge"/>
          <c:x val="0.58389566929133863"/>
          <c:y val="0.57287182852143481"/>
          <c:w val="0.35682020997375336"/>
          <c:h val="0.21373067949839603"/>
        </c:manualLayout>
      </c:layout>
      <c:overlay val="0"/>
    </c:legend>
    <c:plotVisOnly val="1"/>
    <c:dispBlanksAs val="gap"/>
    <c:showDLblsOverMax val="0"/>
  </c:chart>
  <c:spPr>
    <a:ln>
      <a:noFill/>
    </a:ln>
  </c:spPr>
  <c:externalData r:id="rId2">
    <c:autoUpdate val="0"/>
  </c:externalData>
</c:chartSpace>
</file>

<file path=word/charts/chart7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4042540484714818E-2"/>
          <c:y val="5.1400554097404488E-2"/>
          <c:w val="0.86707298111863129"/>
          <c:h val="0.79138813627370563"/>
        </c:manualLayout>
      </c:layout>
      <c:scatterChart>
        <c:scatterStyle val="smoothMarker"/>
        <c:varyColors val="0"/>
        <c:ser>
          <c:idx val="0"/>
          <c:order val="0"/>
          <c:tx>
            <c:strRef>
              <c:f>shape!$A$5</c:f>
              <c:strCache>
                <c:ptCount val="1"/>
                <c:pt idx="0">
                  <c:v>width (422 frames)</c:v>
                </c:pt>
              </c:strCache>
            </c:strRef>
          </c:tx>
          <c:xVal>
            <c:numRef>
              <c:f>shape!$B$4:$G$4</c:f>
              <c:numCache>
                <c:formatCode>0.000</c:formatCode>
                <c:ptCount val="6"/>
                <c:pt idx="0">
                  <c:v>0.19005847953215613</c:v>
                </c:pt>
                <c:pt idx="1">
                  <c:v>0.20467836257309122</c:v>
                </c:pt>
                <c:pt idx="2">
                  <c:v>0.2192982456140263</c:v>
                </c:pt>
                <c:pt idx="3">
                  <c:v>0.23391812865496139</c:v>
                </c:pt>
                <c:pt idx="4">
                  <c:v>0.24853801169589648</c:v>
                </c:pt>
                <c:pt idx="5">
                  <c:v>0.26315789473683154</c:v>
                </c:pt>
              </c:numCache>
            </c:numRef>
          </c:xVal>
          <c:yVal>
            <c:numRef>
              <c:f>shape!$B$5:$G$5</c:f>
              <c:numCache>
                <c:formatCode>General</c:formatCode>
                <c:ptCount val="6"/>
                <c:pt idx="0">
                  <c:v>12.802760308822075</c:v>
                </c:pt>
                <c:pt idx="1">
                  <c:v>14.059052563270603</c:v>
                </c:pt>
                <c:pt idx="2">
                  <c:v>13.417770697076417</c:v>
                </c:pt>
                <c:pt idx="3">
                  <c:v>14.504349908212932</c:v>
                </c:pt>
              </c:numCache>
            </c:numRef>
          </c:yVal>
          <c:smooth val="1"/>
          <c:extLst xmlns:c16r2="http://schemas.microsoft.com/office/drawing/2015/06/chart">
            <c:ext xmlns:c16="http://schemas.microsoft.com/office/drawing/2014/chart" uri="{C3380CC4-5D6E-409C-BE32-E72D297353CC}">
              <c16:uniqueId val="{00000000-0EC9-4196-8D28-7EEAF445143A}"/>
            </c:ext>
          </c:extLst>
        </c:ser>
        <c:ser>
          <c:idx val="1"/>
          <c:order val="1"/>
          <c:tx>
            <c:strRef>
              <c:f>shape!$A$6</c:f>
              <c:strCache>
                <c:ptCount val="1"/>
                <c:pt idx="0">
                  <c:v>height (422 frames)</c:v>
                </c:pt>
              </c:strCache>
            </c:strRef>
          </c:tx>
          <c:xVal>
            <c:numRef>
              <c:f>shape!$B$4:$G$4</c:f>
              <c:numCache>
                <c:formatCode>0.000</c:formatCode>
                <c:ptCount val="6"/>
                <c:pt idx="0">
                  <c:v>0.19005847953215613</c:v>
                </c:pt>
                <c:pt idx="1">
                  <c:v>0.20467836257309122</c:v>
                </c:pt>
                <c:pt idx="2">
                  <c:v>0.2192982456140263</c:v>
                </c:pt>
                <c:pt idx="3">
                  <c:v>0.23391812865496139</c:v>
                </c:pt>
                <c:pt idx="4">
                  <c:v>0.24853801169589648</c:v>
                </c:pt>
                <c:pt idx="5">
                  <c:v>0.26315789473683154</c:v>
                </c:pt>
              </c:numCache>
            </c:numRef>
          </c:xVal>
          <c:yVal>
            <c:numRef>
              <c:f>shape!$B$6:$G$6</c:f>
              <c:numCache>
                <c:formatCode>General</c:formatCode>
                <c:ptCount val="6"/>
                <c:pt idx="0">
                  <c:v>10.722521995489297</c:v>
                </c:pt>
                <c:pt idx="1">
                  <c:v>12.423340961098399</c:v>
                </c:pt>
                <c:pt idx="2">
                  <c:v>11.80093912460171</c:v>
                </c:pt>
                <c:pt idx="3">
                  <c:v>12.687051754215954</c:v>
                </c:pt>
              </c:numCache>
            </c:numRef>
          </c:yVal>
          <c:smooth val="1"/>
          <c:extLst xmlns:c16r2="http://schemas.microsoft.com/office/drawing/2015/06/chart">
            <c:ext xmlns:c16="http://schemas.microsoft.com/office/drawing/2014/chart" uri="{C3380CC4-5D6E-409C-BE32-E72D297353CC}">
              <c16:uniqueId val="{00000001-0EC9-4196-8D28-7EEAF445143A}"/>
            </c:ext>
          </c:extLst>
        </c:ser>
        <c:ser>
          <c:idx val="2"/>
          <c:order val="2"/>
          <c:tx>
            <c:strRef>
              <c:f>shape!$A$10</c:f>
              <c:strCache>
                <c:ptCount val="1"/>
                <c:pt idx="0">
                  <c:v>width (100 frames)</c:v>
                </c:pt>
              </c:strCache>
            </c:strRef>
          </c:tx>
          <c:xVal>
            <c:numRef>
              <c:f>shape!$B$9:$D$9</c:f>
              <c:numCache>
                <c:formatCode>General</c:formatCode>
                <c:ptCount val="3"/>
                <c:pt idx="0">
                  <c:v>0.20467836257309122</c:v>
                </c:pt>
                <c:pt idx="1">
                  <c:v>0.23391812865496139</c:v>
                </c:pt>
                <c:pt idx="2">
                  <c:v>0.26315789473683154</c:v>
                </c:pt>
              </c:numCache>
            </c:numRef>
          </c:xVal>
          <c:yVal>
            <c:numRef>
              <c:f>shape!$B$10:$D$10</c:f>
              <c:numCache>
                <c:formatCode>General</c:formatCode>
                <c:ptCount val="3"/>
                <c:pt idx="0">
                  <c:v>14.929479985035536</c:v>
                </c:pt>
                <c:pt idx="1">
                  <c:v>7.9301494476933003</c:v>
                </c:pt>
                <c:pt idx="2">
                  <c:v>13.063935443823716</c:v>
                </c:pt>
              </c:numCache>
            </c:numRef>
          </c:yVal>
          <c:smooth val="1"/>
          <c:extLst xmlns:c16r2="http://schemas.microsoft.com/office/drawing/2015/06/chart">
            <c:ext xmlns:c16="http://schemas.microsoft.com/office/drawing/2014/chart" uri="{C3380CC4-5D6E-409C-BE32-E72D297353CC}">
              <c16:uniqueId val="{00000002-0EC9-4196-8D28-7EEAF445143A}"/>
            </c:ext>
          </c:extLst>
        </c:ser>
        <c:ser>
          <c:idx val="3"/>
          <c:order val="3"/>
          <c:tx>
            <c:strRef>
              <c:f>shape!$A$11</c:f>
              <c:strCache>
                <c:ptCount val="1"/>
                <c:pt idx="0">
                  <c:v>height (100 frames)</c:v>
                </c:pt>
              </c:strCache>
            </c:strRef>
          </c:tx>
          <c:xVal>
            <c:numRef>
              <c:f>shape!$B$9:$D$9</c:f>
              <c:numCache>
                <c:formatCode>General</c:formatCode>
                <c:ptCount val="3"/>
                <c:pt idx="0">
                  <c:v>0.20467836257309122</c:v>
                </c:pt>
                <c:pt idx="1">
                  <c:v>0.23391812865496139</c:v>
                </c:pt>
                <c:pt idx="2">
                  <c:v>0.26315789473683154</c:v>
                </c:pt>
              </c:numCache>
            </c:numRef>
          </c:xVal>
          <c:yVal>
            <c:numRef>
              <c:f>shape!$B$11:$D$11</c:f>
              <c:numCache>
                <c:formatCode>General</c:formatCode>
                <c:ptCount val="3"/>
                <c:pt idx="0">
                  <c:v>12.9304152637486</c:v>
                </c:pt>
                <c:pt idx="1">
                  <c:v>7.3365821962313165</c:v>
                </c:pt>
                <c:pt idx="2">
                  <c:v>12.380715911442177</c:v>
                </c:pt>
              </c:numCache>
            </c:numRef>
          </c:yVal>
          <c:smooth val="1"/>
          <c:extLst xmlns:c16r2="http://schemas.microsoft.com/office/drawing/2015/06/chart">
            <c:ext xmlns:c16="http://schemas.microsoft.com/office/drawing/2014/chart" uri="{C3380CC4-5D6E-409C-BE32-E72D297353CC}">
              <c16:uniqueId val="{00000003-0EC9-4196-8D28-7EEAF445143A}"/>
            </c:ext>
          </c:extLst>
        </c:ser>
        <c:dLbls>
          <c:showLegendKey val="0"/>
          <c:showVal val="0"/>
          <c:showCatName val="0"/>
          <c:showSerName val="0"/>
          <c:showPercent val="0"/>
          <c:showBubbleSize val="0"/>
        </c:dLbls>
        <c:axId val="560199936"/>
        <c:axId val="560210304"/>
      </c:scatterChart>
      <c:valAx>
        <c:axId val="560199936"/>
        <c:scaling>
          <c:orientation val="minMax"/>
          <c:max val="0.26350000000000001"/>
          <c:min val="0.19000000000000003"/>
        </c:scaling>
        <c:delete val="0"/>
        <c:axPos val="b"/>
        <c:title>
          <c:tx>
            <c:rich>
              <a:bodyPr/>
              <a:lstStyle/>
              <a:p>
                <a:pPr>
                  <a:defRPr/>
                </a:pPr>
                <a:r>
                  <a:rPr lang="en-GB"/>
                  <a:t>U (m/s)</a:t>
                </a:r>
              </a:p>
            </c:rich>
          </c:tx>
          <c:overlay val="0"/>
        </c:title>
        <c:numFmt formatCode="0.00" sourceLinked="0"/>
        <c:majorTickMark val="in"/>
        <c:minorTickMark val="none"/>
        <c:tickLblPos val="nextTo"/>
        <c:crossAx val="560210304"/>
        <c:crosses val="autoZero"/>
        <c:crossBetween val="midCat"/>
      </c:valAx>
      <c:valAx>
        <c:axId val="560210304"/>
        <c:scaling>
          <c:orientation val="minMax"/>
          <c:max val="15"/>
          <c:min val="0"/>
        </c:scaling>
        <c:delete val="0"/>
        <c:axPos val="l"/>
        <c:title>
          <c:tx>
            <c:rich>
              <a:bodyPr rot="-5400000" vert="horz"/>
              <a:lstStyle/>
              <a:p>
                <a:pPr>
                  <a:defRPr/>
                </a:pPr>
                <a:r>
                  <a:rPr lang="en-GB"/>
                  <a:t>Average bubble width and height (mm)</a:t>
                </a:r>
              </a:p>
            </c:rich>
          </c:tx>
          <c:overlay val="0"/>
        </c:title>
        <c:numFmt formatCode="#,##0" sourceLinked="0"/>
        <c:majorTickMark val="in"/>
        <c:minorTickMark val="none"/>
        <c:tickLblPos val="nextTo"/>
        <c:crossAx val="560199936"/>
        <c:crosses val="autoZero"/>
        <c:crossBetween val="midCat"/>
      </c:valAx>
      <c:spPr>
        <a:ln>
          <a:solidFill>
            <a:schemeClr val="bg1">
              <a:lumMod val="50000"/>
            </a:schemeClr>
          </a:solidFill>
        </a:ln>
      </c:spPr>
    </c:plotArea>
    <c:legend>
      <c:legendPos val="r"/>
      <c:layout>
        <c:manualLayout>
          <c:xMode val="edge"/>
          <c:yMode val="edge"/>
          <c:x val="0.66140505231145585"/>
          <c:y val="0.5326244852877553"/>
          <c:w val="0.28265225115609299"/>
          <c:h val="0.27217294505268563"/>
        </c:manualLayout>
      </c:layout>
      <c:overlay val="0"/>
    </c:legend>
    <c:plotVisOnly val="1"/>
    <c:dispBlanksAs val="gap"/>
    <c:showDLblsOverMax val="0"/>
  </c:chart>
  <c:spPr>
    <a:ln>
      <a:noFill/>
    </a:ln>
  </c:spPr>
  <c:externalData r:id="rId2">
    <c:autoUpdate val="0"/>
  </c:externalData>
</c:chartSpace>
</file>

<file path=word/charts/chart7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400240594925636"/>
          <c:y val="5.1400554097404488E-2"/>
          <c:w val="0.845830271216098"/>
          <c:h val="0.8326195683872849"/>
        </c:manualLayout>
      </c:layout>
      <c:scatterChart>
        <c:scatterStyle val="smoothMarker"/>
        <c:varyColors val="0"/>
        <c:ser>
          <c:idx val="0"/>
          <c:order val="0"/>
          <c:tx>
            <c:strRef>
              <c:f>average!$AK$3</c:f>
              <c:strCache>
                <c:ptCount val="1"/>
                <c:pt idx="0">
                  <c:v>1.85 m/s</c:v>
                </c:pt>
              </c:strCache>
            </c:strRef>
          </c:tx>
          <c:spPr>
            <a:ln w="22225"/>
          </c:spPr>
          <c:marker>
            <c:symbol val="diamond"/>
            <c:size val="5"/>
          </c:marker>
          <c:xVal>
            <c:numRef>
              <c:f>average!$AC$4:$AC$139</c:f>
              <c:numCache>
                <c:formatCode>General</c:formatCode>
                <c:ptCount val="13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numCache>
            </c:numRef>
          </c:xVal>
          <c:yVal>
            <c:numRef>
              <c:f>average!$AK$4:$AK$139</c:f>
              <c:numCache>
                <c:formatCode>General</c:formatCode>
                <c:ptCount val="136"/>
                <c:pt idx="0">
                  <c:v>0</c:v>
                </c:pt>
                <c:pt idx="1">
                  <c:v>0.13839462238038749</c:v>
                </c:pt>
                <c:pt idx="2">
                  <c:v>2.2538552787663106</c:v>
                </c:pt>
                <c:pt idx="3">
                  <c:v>5.7137208382759983</c:v>
                </c:pt>
                <c:pt idx="4">
                  <c:v>5.5160142348754455</c:v>
                </c:pt>
                <c:pt idx="5">
                  <c:v>6.2289895194779517</c:v>
                </c:pt>
                <c:pt idx="6">
                  <c:v>6.4082278481012649</c:v>
                </c:pt>
                <c:pt idx="7">
                  <c:v>6.0336300692383782</c:v>
                </c:pt>
                <c:pt idx="8">
                  <c:v>6.2129006727344676</c:v>
                </c:pt>
                <c:pt idx="9">
                  <c:v>5.3433603799722933</c:v>
                </c:pt>
                <c:pt idx="10">
                  <c:v>5.3840063341250985</c:v>
                </c:pt>
                <c:pt idx="11">
                  <c:v>5.8998218174618886</c:v>
                </c:pt>
                <c:pt idx="12">
                  <c:v>5.2079207920792081</c:v>
                </c:pt>
                <c:pt idx="13">
                  <c:v>4.4959397900574372</c:v>
                </c:pt>
                <c:pt idx="14">
                  <c:v>4.0808240887480185</c:v>
                </c:pt>
                <c:pt idx="15">
                  <c:v>4.1212601545472554</c:v>
                </c:pt>
                <c:pt idx="16">
                  <c:v>4.3598890210067385</c:v>
                </c:pt>
                <c:pt idx="17">
                  <c:v>3.2903865213082257</c:v>
                </c:pt>
                <c:pt idx="18">
                  <c:v>3.7668517049960348</c:v>
                </c:pt>
                <c:pt idx="19">
                  <c:v>3.1528851873884594</c:v>
                </c:pt>
                <c:pt idx="20">
                  <c:v>2.6775089250297501</c:v>
                </c:pt>
                <c:pt idx="21">
                  <c:v>2.5590160682404286</c:v>
                </c:pt>
                <c:pt idx="22">
                  <c:v>1.8650793650793651</c:v>
                </c:pt>
                <c:pt idx="23">
                  <c:v>1.3097836872395316</c:v>
                </c:pt>
                <c:pt idx="24">
                  <c:v>1.131401349741961</c:v>
                </c:pt>
                <c:pt idx="25">
                  <c:v>1.0125074449076832</c:v>
                </c:pt>
                <c:pt idx="26">
                  <c:v>0.69499602859412224</c:v>
                </c:pt>
                <c:pt idx="27">
                  <c:v>0.45680238331678258</c:v>
                </c:pt>
                <c:pt idx="28">
                  <c:v>0.33770361541517679</c:v>
                </c:pt>
                <c:pt idx="29">
                  <c:v>0.19868865487780649</c:v>
                </c:pt>
                <c:pt idx="30">
                  <c:v>0.11923688394276628</c:v>
                </c:pt>
                <c:pt idx="31">
                  <c:v>3.9753528125621149E-2</c:v>
                </c:pt>
                <c:pt idx="32">
                  <c:v>5.9642147117296228E-2</c:v>
                </c:pt>
                <c:pt idx="33">
                  <c:v>5.9654006760787436E-2</c:v>
                </c:pt>
                <c:pt idx="34">
                  <c:v>0</c:v>
                </c:pt>
                <c:pt idx="35">
                  <c:v>0</c:v>
                </c:pt>
                <c:pt idx="36">
                  <c:v>0</c:v>
                </c:pt>
                <c:pt idx="37">
                  <c:v>1.9900497512437811E-2</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numCache>
            </c:numRef>
          </c:yVal>
          <c:smooth val="1"/>
          <c:extLst xmlns:c16r2="http://schemas.microsoft.com/office/drawing/2015/06/chart">
            <c:ext xmlns:c16="http://schemas.microsoft.com/office/drawing/2014/chart" uri="{C3380CC4-5D6E-409C-BE32-E72D297353CC}">
              <c16:uniqueId val="{00000000-35E7-49E9-A949-645CE426E2F4}"/>
            </c:ext>
          </c:extLst>
        </c:ser>
        <c:ser>
          <c:idx val="1"/>
          <c:order val="1"/>
          <c:tx>
            <c:strRef>
              <c:f>average!$AL$3</c:f>
              <c:strCache>
                <c:ptCount val="1"/>
                <c:pt idx="0">
                  <c:v>2.04 m/s</c:v>
                </c:pt>
              </c:strCache>
            </c:strRef>
          </c:tx>
          <c:spPr>
            <a:ln w="22225"/>
          </c:spPr>
          <c:marker>
            <c:symbol val="square"/>
            <c:size val="5"/>
          </c:marker>
          <c:xVal>
            <c:numRef>
              <c:f>average!$AC$4:$AC$139</c:f>
              <c:numCache>
                <c:formatCode>General</c:formatCode>
                <c:ptCount val="13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numCache>
            </c:numRef>
          </c:xVal>
          <c:yVal>
            <c:numRef>
              <c:f>average!$AL$4:$AL$139</c:f>
              <c:numCache>
                <c:formatCode>General</c:formatCode>
                <c:ptCount val="136"/>
                <c:pt idx="0">
                  <c:v>0</c:v>
                </c:pt>
                <c:pt idx="1">
                  <c:v>0.23155139434209204</c:v>
                </c:pt>
                <c:pt idx="2">
                  <c:v>1.9933554817275747</c:v>
                </c:pt>
                <c:pt idx="3">
                  <c:v>4.9028490888956009</c:v>
                </c:pt>
                <c:pt idx="4">
                  <c:v>5.3659518775797848</c:v>
                </c:pt>
                <c:pt idx="5">
                  <c:v>6.0612162706403545</c:v>
                </c:pt>
                <c:pt idx="6">
                  <c:v>5.618769509616353</c:v>
                </c:pt>
                <c:pt idx="7">
                  <c:v>6.9284994964753279</c:v>
                </c:pt>
                <c:pt idx="8">
                  <c:v>5.9623325611844091</c:v>
                </c:pt>
                <c:pt idx="9">
                  <c:v>5.1470588235294112</c:v>
                </c:pt>
                <c:pt idx="10">
                  <c:v>4.6136798629998994</c:v>
                </c:pt>
                <c:pt idx="11">
                  <c:v>5.4503324602055212</c:v>
                </c:pt>
                <c:pt idx="12">
                  <c:v>4.2115869017632246</c:v>
                </c:pt>
                <c:pt idx="13">
                  <c:v>4.0407093913744463</c:v>
                </c:pt>
                <c:pt idx="14">
                  <c:v>4.3232893278242468</c:v>
                </c:pt>
                <c:pt idx="15">
                  <c:v>3.6484579721830279</c:v>
                </c:pt>
                <c:pt idx="16">
                  <c:v>3.1650035278701742</c:v>
                </c:pt>
                <c:pt idx="17">
                  <c:v>3.024193548387097</c:v>
                </c:pt>
                <c:pt idx="18">
                  <c:v>3.3874382498235711</c:v>
                </c:pt>
                <c:pt idx="19">
                  <c:v>2.6517443032869532</c:v>
                </c:pt>
                <c:pt idx="20">
                  <c:v>2.6217606130886359</c:v>
                </c:pt>
                <c:pt idx="21">
                  <c:v>2.4909237595804758</c:v>
                </c:pt>
                <c:pt idx="22">
                  <c:v>2.5617750882501262</c:v>
                </c:pt>
                <c:pt idx="23">
                  <c:v>1.745007060722211</c:v>
                </c:pt>
                <c:pt idx="24">
                  <c:v>1.432462423080803</c:v>
                </c:pt>
                <c:pt idx="25">
                  <c:v>1.4527845036319613</c:v>
                </c:pt>
                <c:pt idx="26">
                  <c:v>1.2208657047724751</c:v>
                </c:pt>
                <c:pt idx="27">
                  <c:v>1.029263370332997</c:v>
                </c:pt>
                <c:pt idx="28">
                  <c:v>0.85780603491775154</c:v>
                </c:pt>
                <c:pt idx="29">
                  <c:v>0.65603552684699229</c:v>
                </c:pt>
                <c:pt idx="30">
                  <c:v>0.46431815887756128</c:v>
                </c:pt>
                <c:pt idx="31">
                  <c:v>0.45427013930950932</c:v>
                </c:pt>
                <c:pt idx="32">
                  <c:v>0.46441191317516406</c:v>
                </c:pt>
                <c:pt idx="33">
                  <c:v>0.28271405492730206</c:v>
                </c:pt>
                <c:pt idx="34">
                  <c:v>0.33323235383217209</c:v>
                </c:pt>
                <c:pt idx="35">
                  <c:v>0.15148454857604524</c:v>
                </c:pt>
                <c:pt idx="36">
                  <c:v>0.23229976770023231</c:v>
                </c:pt>
                <c:pt idx="37">
                  <c:v>0.13131313131313133</c:v>
                </c:pt>
                <c:pt idx="38">
                  <c:v>6.0612183048792803E-2</c:v>
                </c:pt>
                <c:pt idx="39">
                  <c:v>7.0721357850070721E-2</c:v>
                </c:pt>
                <c:pt idx="40">
                  <c:v>0.12124886329190664</c:v>
                </c:pt>
                <c:pt idx="41">
                  <c:v>5.052546483427648E-2</c:v>
                </c:pt>
                <c:pt idx="42">
                  <c:v>0.11116725618999496</c:v>
                </c:pt>
                <c:pt idx="43">
                  <c:v>0.11117849201536284</c:v>
                </c:pt>
                <c:pt idx="44">
                  <c:v>1.0108157282927322E-2</c:v>
                </c:pt>
                <c:pt idx="45">
                  <c:v>8.087343307723413E-2</c:v>
                </c:pt>
                <c:pt idx="46">
                  <c:v>3.0330603579011222E-2</c:v>
                </c:pt>
                <c:pt idx="47">
                  <c:v>2.0222446916076844E-2</c:v>
                </c:pt>
                <c:pt idx="48">
                  <c:v>3.0336737789463039E-2</c:v>
                </c:pt>
                <c:pt idx="49">
                  <c:v>0</c:v>
                </c:pt>
                <c:pt idx="50">
                  <c:v>2.0228582987761708E-2</c:v>
                </c:pt>
                <c:pt idx="51">
                  <c:v>1.0115314586283633E-2</c:v>
                </c:pt>
                <c:pt idx="52">
                  <c:v>0</c:v>
                </c:pt>
                <c:pt idx="53">
                  <c:v>2.0234722784297856E-2</c:v>
                </c:pt>
                <c:pt idx="54">
                  <c:v>1.0118385105737124E-2</c:v>
                </c:pt>
                <c:pt idx="55">
                  <c:v>1.0119409026512852E-2</c:v>
                </c:pt>
                <c:pt idx="56">
                  <c:v>0</c:v>
                </c:pt>
                <c:pt idx="57">
                  <c:v>0</c:v>
                </c:pt>
                <c:pt idx="58">
                  <c:v>1.0122482032594393E-2</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numCache>
            </c:numRef>
          </c:yVal>
          <c:smooth val="1"/>
          <c:extLst xmlns:c16r2="http://schemas.microsoft.com/office/drawing/2015/06/chart">
            <c:ext xmlns:c16="http://schemas.microsoft.com/office/drawing/2014/chart" uri="{C3380CC4-5D6E-409C-BE32-E72D297353CC}">
              <c16:uniqueId val="{00000001-35E7-49E9-A949-645CE426E2F4}"/>
            </c:ext>
          </c:extLst>
        </c:ser>
        <c:ser>
          <c:idx val="2"/>
          <c:order val="2"/>
          <c:tx>
            <c:strRef>
              <c:f>average!$AM$3</c:f>
              <c:strCache>
                <c:ptCount val="1"/>
                <c:pt idx="0">
                  <c:v>2.22 m/s</c:v>
                </c:pt>
              </c:strCache>
            </c:strRef>
          </c:tx>
          <c:spPr>
            <a:ln w="22225"/>
          </c:spPr>
          <c:marker>
            <c:symbol val="triangle"/>
            <c:size val="5"/>
          </c:marker>
          <c:xVal>
            <c:numRef>
              <c:f>average!$AC$4:$AC$139</c:f>
              <c:numCache>
                <c:formatCode>General</c:formatCode>
                <c:ptCount val="13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numCache>
            </c:numRef>
          </c:xVal>
          <c:yVal>
            <c:numRef>
              <c:f>average!$AM$4:$AM$139</c:f>
              <c:numCache>
                <c:formatCode>General</c:formatCode>
                <c:ptCount val="136"/>
                <c:pt idx="0">
                  <c:v>0</c:v>
                </c:pt>
                <c:pt idx="1">
                  <c:v>0.14704801117564886</c:v>
                </c:pt>
                <c:pt idx="2">
                  <c:v>1.713109330196309</c:v>
                </c:pt>
                <c:pt idx="3">
                  <c:v>4.0217631056539958</c:v>
                </c:pt>
                <c:pt idx="4">
                  <c:v>4.7128887581795453</c:v>
                </c:pt>
                <c:pt idx="5">
                  <c:v>4.7279411764705879</c:v>
                </c:pt>
                <c:pt idx="6">
                  <c:v>4.6032796529156554</c:v>
                </c:pt>
                <c:pt idx="7">
                  <c:v>5.1992940138255621</c:v>
                </c:pt>
                <c:pt idx="8">
                  <c:v>4.5818930646466134</c:v>
                </c:pt>
                <c:pt idx="9">
                  <c:v>4.3909973521624002</c:v>
                </c:pt>
                <c:pt idx="10">
                  <c:v>4.4428098565649137</c:v>
                </c:pt>
                <c:pt idx="11">
                  <c:v>4.9212888038840665</c:v>
                </c:pt>
                <c:pt idx="12">
                  <c:v>4.0903406164937834</c:v>
                </c:pt>
                <c:pt idx="13">
                  <c:v>3.6859917598587408</c:v>
                </c:pt>
                <c:pt idx="14">
                  <c:v>3.8481347950849827</c:v>
                </c:pt>
                <c:pt idx="15">
                  <c:v>3.171449595290655</c:v>
                </c:pt>
                <c:pt idx="16">
                  <c:v>2.8699683567591436</c:v>
                </c:pt>
                <c:pt idx="17">
                  <c:v>3.1792758316161316</c:v>
                </c:pt>
                <c:pt idx="18">
                  <c:v>3.1132700375358797</c:v>
                </c:pt>
                <c:pt idx="19">
                  <c:v>2.4731341086412484</c:v>
                </c:pt>
                <c:pt idx="20">
                  <c:v>2.3113728376886273</c:v>
                </c:pt>
                <c:pt idx="21">
                  <c:v>2.3041813898704357</c:v>
                </c:pt>
                <c:pt idx="22">
                  <c:v>2.4515939041448869</c:v>
                </c:pt>
                <c:pt idx="23">
                  <c:v>2.0394639964659107</c:v>
                </c:pt>
                <c:pt idx="24">
                  <c:v>2.1426993593991606</c:v>
                </c:pt>
                <c:pt idx="25">
                  <c:v>2.1575846833578791</c:v>
                </c:pt>
                <c:pt idx="26">
                  <c:v>1.8778996980631859</c:v>
                </c:pt>
                <c:pt idx="27">
                  <c:v>1.49506554720872</c:v>
                </c:pt>
                <c:pt idx="28">
                  <c:v>1.3773293069161081</c:v>
                </c:pt>
                <c:pt idx="29">
                  <c:v>1.5100176782557455</c:v>
                </c:pt>
                <c:pt idx="30">
                  <c:v>1.0681399631675874</c:v>
                </c:pt>
                <c:pt idx="31">
                  <c:v>1.1492559304552821</c:v>
                </c:pt>
                <c:pt idx="32">
                  <c:v>1.2598541221542767</c:v>
                </c:pt>
                <c:pt idx="33">
                  <c:v>0.90627763041556142</c:v>
                </c:pt>
                <c:pt idx="34">
                  <c:v>0.81792056591260787</c:v>
                </c:pt>
                <c:pt idx="35">
                  <c:v>0.7442888725128961</c:v>
                </c:pt>
                <c:pt idx="36">
                  <c:v>0.59694892770285202</c:v>
                </c:pt>
                <c:pt idx="37">
                  <c:v>0.47169811320754718</c:v>
                </c:pt>
                <c:pt idx="38">
                  <c:v>0.44962040244711432</c:v>
                </c:pt>
                <c:pt idx="39">
                  <c:v>0.31696889282028601</c:v>
                </c:pt>
                <c:pt idx="40">
                  <c:v>0.43494286767416146</c:v>
                </c:pt>
                <c:pt idx="41">
                  <c:v>0.22117369507519907</c:v>
                </c:pt>
                <c:pt idx="42">
                  <c:v>0.25068200250682005</c:v>
                </c:pt>
                <c:pt idx="43">
                  <c:v>0.23595339920365727</c:v>
                </c:pt>
                <c:pt idx="44">
                  <c:v>0.15485583659022195</c:v>
                </c:pt>
                <c:pt idx="45">
                  <c:v>0.19174041297935102</c:v>
                </c:pt>
                <c:pt idx="46">
                  <c:v>5.900140128328047E-2</c:v>
                </c:pt>
                <c:pt idx="47">
                  <c:v>0.1253872252544623</c:v>
                </c:pt>
                <c:pt idx="48">
                  <c:v>0.13277273733126796</c:v>
                </c:pt>
                <c:pt idx="49">
                  <c:v>0.11065210976689288</c:v>
                </c:pt>
                <c:pt idx="50">
                  <c:v>5.1641460715603091E-2</c:v>
                </c:pt>
                <c:pt idx="51">
                  <c:v>7.3778958241109638E-2</c:v>
                </c:pt>
                <c:pt idx="52">
                  <c:v>5.1649081384195376E-2</c:v>
                </c:pt>
                <c:pt idx="53">
                  <c:v>8.8547815820543094E-2</c:v>
                </c:pt>
                <c:pt idx="54">
                  <c:v>5.9036233488303447E-2</c:v>
                </c:pt>
                <c:pt idx="55">
                  <c:v>5.1660516605166053E-2</c:v>
                </c:pt>
                <c:pt idx="56">
                  <c:v>4.4283710974979705E-2</c:v>
                </c:pt>
                <c:pt idx="57">
                  <c:v>2.9524653085326247E-2</c:v>
                </c:pt>
                <c:pt idx="58">
                  <c:v>2.9526832509042596E-2</c:v>
                </c:pt>
                <c:pt idx="59">
                  <c:v>6.6440277572715187E-2</c:v>
                </c:pt>
                <c:pt idx="60">
                  <c:v>2.2148394241417499E-2</c:v>
                </c:pt>
                <c:pt idx="61">
                  <c:v>3.6916715888954517E-2</c:v>
                </c:pt>
                <c:pt idx="62">
                  <c:v>4.4303330133648379E-2</c:v>
                </c:pt>
                <c:pt idx="63">
                  <c:v>2.9537734455767243E-2</c:v>
                </c:pt>
                <c:pt idx="64">
                  <c:v>7.3849789528099841E-3</c:v>
                </c:pt>
                <c:pt idx="65">
                  <c:v>1.4771048744460856E-2</c:v>
                </c:pt>
                <c:pt idx="66">
                  <c:v>2.9544279488883964E-2</c:v>
                </c:pt>
                <c:pt idx="67">
                  <c:v>0</c:v>
                </c:pt>
                <c:pt idx="68">
                  <c:v>7.3871611139838958E-3</c:v>
                </c:pt>
                <c:pt idx="69">
                  <c:v>7.3877068557919624E-3</c:v>
                </c:pt>
                <c:pt idx="70">
                  <c:v>7.3882526782415954E-3</c:v>
                </c:pt>
                <c:pt idx="71">
                  <c:v>0</c:v>
                </c:pt>
                <c:pt idx="72">
                  <c:v>0</c:v>
                </c:pt>
                <c:pt idx="73">
                  <c:v>2.9559562518474729E-2</c:v>
                </c:pt>
                <c:pt idx="74">
                  <c:v>1.4780873549626782E-2</c:v>
                </c:pt>
                <c:pt idx="75">
                  <c:v>7.3909830007390983E-3</c:v>
                </c:pt>
                <c:pt idx="76">
                  <c:v>7.391529307413703E-3</c:v>
                </c:pt>
                <c:pt idx="77">
                  <c:v>0</c:v>
                </c:pt>
                <c:pt idx="78">
                  <c:v>7.3926221630812453E-3</c:v>
                </c:pt>
                <c:pt idx="79">
                  <c:v>7.3931687121100102E-3</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numCache>
            </c:numRef>
          </c:yVal>
          <c:smooth val="1"/>
          <c:extLst xmlns:c16r2="http://schemas.microsoft.com/office/drawing/2015/06/chart">
            <c:ext xmlns:c16="http://schemas.microsoft.com/office/drawing/2014/chart" uri="{C3380CC4-5D6E-409C-BE32-E72D297353CC}">
              <c16:uniqueId val="{00000002-35E7-49E9-A949-645CE426E2F4}"/>
            </c:ext>
          </c:extLst>
        </c:ser>
        <c:ser>
          <c:idx val="3"/>
          <c:order val="3"/>
          <c:tx>
            <c:strRef>
              <c:f>average!$AN$3</c:f>
              <c:strCache>
                <c:ptCount val="1"/>
                <c:pt idx="0">
                  <c:v>2.41 m/s</c:v>
                </c:pt>
              </c:strCache>
            </c:strRef>
          </c:tx>
          <c:spPr>
            <a:ln w="22225">
              <a:solidFill>
                <a:srgbClr val="8064A2"/>
              </a:solidFill>
            </a:ln>
          </c:spPr>
          <c:marker>
            <c:symbol val="x"/>
            <c:size val="5"/>
          </c:marker>
          <c:xVal>
            <c:numRef>
              <c:f>average!$AC$4:$AC$139</c:f>
              <c:numCache>
                <c:formatCode>General</c:formatCode>
                <c:ptCount val="13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numCache>
            </c:numRef>
          </c:xVal>
          <c:yVal>
            <c:numRef>
              <c:f>average!$AN$4:$AN$139</c:f>
              <c:numCache>
                <c:formatCode>General</c:formatCode>
                <c:ptCount val="136"/>
                <c:pt idx="0">
                  <c:v>0</c:v>
                </c:pt>
                <c:pt idx="1">
                  <c:v>0.12063582174283283</c:v>
                </c:pt>
                <c:pt idx="2">
                  <c:v>1.3340902639795629</c:v>
                </c:pt>
                <c:pt idx="3">
                  <c:v>3.4345728072665347</c:v>
                </c:pt>
                <c:pt idx="4">
                  <c:v>3.9171160942378656</c:v>
                </c:pt>
                <c:pt idx="5">
                  <c:v>4.2793272301469027</c:v>
                </c:pt>
                <c:pt idx="6">
                  <c:v>3.9815471965933282</c:v>
                </c:pt>
                <c:pt idx="7">
                  <c:v>4.8406558307899781</c:v>
                </c:pt>
                <c:pt idx="8">
                  <c:v>4.2163543441226574</c:v>
                </c:pt>
                <c:pt idx="9">
                  <c:v>3.9185064243628878</c:v>
                </c:pt>
                <c:pt idx="10">
                  <c:v>4.0110748260684366</c:v>
                </c:pt>
                <c:pt idx="11">
                  <c:v>4.5793397231096913</c:v>
                </c:pt>
                <c:pt idx="12">
                  <c:v>3.5004260153365525</c:v>
                </c:pt>
                <c:pt idx="13">
                  <c:v>3.5858836895547821</c:v>
                </c:pt>
                <c:pt idx="14">
                  <c:v>3.7991762533731004</c:v>
                </c:pt>
                <c:pt idx="15">
                  <c:v>3.1673886797812654</c:v>
                </c:pt>
                <c:pt idx="16">
                  <c:v>2.8409090909090908</c:v>
                </c:pt>
                <c:pt idx="17">
                  <c:v>2.7700831024930745</c:v>
                </c:pt>
                <c:pt idx="18">
                  <c:v>3.097030828242648</c:v>
                </c:pt>
                <c:pt idx="19">
                  <c:v>2.4579100660652125</c:v>
                </c:pt>
                <c:pt idx="20">
                  <c:v>2.3941460642227903</c:v>
                </c:pt>
                <c:pt idx="21">
                  <c:v>2.0319715808170513</c:v>
                </c:pt>
                <c:pt idx="22">
                  <c:v>2.0534318601676849</c:v>
                </c:pt>
                <c:pt idx="23">
                  <c:v>2.1175300220279967</c:v>
                </c:pt>
                <c:pt idx="24">
                  <c:v>1.8547470153496306</c:v>
                </c:pt>
                <c:pt idx="25">
                  <c:v>2.2102196005969725</c:v>
                </c:pt>
                <c:pt idx="26">
                  <c:v>1.6133617626154939</c:v>
                </c:pt>
                <c:pt idx="27">
                  <c:v>1.7698486033122469</c:v>
                </c:pt>
                <c:pt idx="28">
                  <c:v>1.4856411714529429</c:v>
                </c:pt>
                <c:pt idx="29">
                  <c:v>1.5568351460865857</c:v>
                </c:pt>
                <c:pt idx="30">
                  <c:v>1.478743068391867</c:v>
                </c:pt>
                <c:pt idx="31">
                  <c:v>1.429079274795592</c:v>
                </c:pt>
                <c:pt idx="32">
                  <c:v>1.4434015927189989</c:v>
                </c:pt>
                <c:pt idx="33">
                  <c:v>1.1732916162980871</c:v>
                </c:pt>
                <c:pt idx="34">
                  <c:v>1.0667045939411179</c:v>
                </c:pt>
                <c:pt idx="35">
                  <c:v>0.86764810468672215</c:v>
                </c:pt>
                <c:pt idx="36">
                  <c:v>1.0881934566145093</c:v>
                </c:pt>
                <c:pt idx="37">
                  <c:v>0.77530407568105841</c:v>
                </c:pt>
                <c:pt idx="38">
                  <c:v>0.79669938824868414</c:v>
                </c:pt>
                <c:pt idx="39">
                  <c:v>0.64025040904887254</c:v>
                </c:pt>
                <c:pt idx="40">
                  <c:v>0.71143995446784292</c:v>
                </c:pt>
                <c:pt idx="41">
                  <c:v>0.52650302383493419</c:v>
                </c:pt>
                <c:pt idx="42">
                  <c:v>0.45538636687064182</c:v>
                </c:pt>
                <c:pt idx="43">
                  <c:v>0.32733224222585927</c:v>
                </c:pt>
                <c:pt idx="44">
                  <c:v>0.37005408482778251</c:v>
                </c:pt>
                <c:pt idx="45">
                  <c:v>0.34161269660522386</c:v>
                </c:pt>
                <c:pt idx="46">
                  <c:v>0.28469750889679718</c:v>
                </c:pt>
                <c:pt idx="47">
                  <c:v>0.38436899423446513</c:v>
                </c:pt>
                <c:pt idx="48">
                  <c:v>0.24202733485193623</c:v>
                </c:pt>
                <c:pt idx="49">
                  <c:v>0.27763935359863318</c:v>
                </c:pt>
                <c:pt idx="50">
                  <c:v>0.22782286772034746</c:v>
                </c:pt>
                <c:pt idx="51">
                  <c:v>0.23495906016375934</c:v>
                </c:pt>
                <c:pt idx="52">
                  <c:v>0.16377100541156367</c:v>
                </c:pt>
                <c:pt idx="53">
                  <c:v>0.13529872534358756</c:v>
                </c:pt>
                <c:pt idx="54">
                  <c:v>0.13530836063238855</c:v>
                </c:pt>
                <c:pt idx="55">
                  <c:v>0.14956199700876005</c:v>
                </c:pt>
                <c:pt idx="56">
                  <c:v>0.1851851851851852</c:v>
                </c:pt>
                <c:pt idx="57">
                  <c:v>9.2599187976351582E-2</c:v>
                </c:pt>
                <c:pt idx="58">
                  <c:v>7.1235218692121377E-2</c:v>
                </c:pt>
                <c:pt idx="59">
                  <c:v>8.5488352212011107E-2</c:v>
                </c:pt>
                <c:pt idx="60">
                  <c:v>7.1245369051011684E-2</c:v>
                </c:pt>
                <c:pt idx="61">
                  <c:v>0.12825080156750981</c:v>
                </c:pt>
                <c:pt idx="62">
                  <c:v>4.987886561208494E-2</c:v>
                </c:pt>
                <c:pt idx="63">
                  <c:v>4.2756360008551278E-2</c:v>
                </c:pt>
                <c:pt idx="64">
                  <c:v>2.8506271379703536E-2</c:v>
                </c:pt>
                <c:pt idx="65">
                  <c:v>7.8397833368968717E-2</c:v>
                </c:pt>
                <c:pt idx="66">
                  <c:v>2.851033499643621E-2</c:v>
                </c:pt>
                <c:pt idx="67">
                  <c:v>4.9896642668757575E-2</c:v>
                </c:pt>
                <c:pt idx="68">
                  <c:v>4.9900199600798396E-2</c:v>
                </c:pt>
                <c:pt idx="69">
                  <c:v>5.7032865188564916E-2</c:v>
                </c:pt>
                <c:pt idx="70">
                  <c:v>2.1388849279908743E-2</c:v>
                </c:pt>
                <c:pt idx="71">
                  <c:v>6.4171122994652399E-2</c:v>
                </c:pt>
                <c:pt idx="72">
                  <c:v>4.9914432401597264E-2</c:v>
                </c:pt>
                <c:pt idx="73">
                  <c:v>6.4180275262069458E-2</c:v>
                </c:pt>
                <c:pt idx="74">
                  <c:v>7.1316502638710593E-3</c:v>
                </c:pt>
                <c:pt idx="75">
                  <c:v>1.4264317809000785E-2</c:v>
                </c:pt>
                <c:pt idx="76">
                  <c:v>2.1398002853067047E-2</c:v>
                </c:pt>
                <c:pt idx="77">
                  <c:v>7.133176403452457E-3</c:v>
                </c:pt>
                <c:pt idx="78">
                  <c:v>1.4267370523612499E-2</c:v>
                </c:pt>
                <c:pt idx="79">
                  <c:v>7.1341941927659273E-3</c:v>
                </c:pt>
                <c:pt idx="80">
                  <c:v>1.4269406392694063E-2</c:v>
                </c:pt>
                <c:pt idx="81">
                  <c:v>7.1352122725651087E-3</c:v>
                </c:pt>
                <c:pt idx="82">
                  <c:v>7.1357214214357069E-3</c:v>
                </c:pt>
                <c:pt idx="83">
                  <c:v>7.1362306429743816E-3</c:v>
                </c:pt>
                <c:pt idx="84">
                  <c:v>1.4273479874393378E-2</c:v>
                </c:pt>
                <c:pt idx="85">
                  <c:v>7.1372493041181933E-3</c:v>
                </c:pt>
                <c:pt idx="86">
                  <c:v>0</c:v>
                </c:pt>
                <c:pt idx="87">
                  <c:v>0</c:v>
                </c:pt>
                <c:pt idx="88">
                  <c:v>0</c:v>
                </c:pt>
                <c:pt idx="89">
                  <c:v>7.1392874991075888E-3</c:v>
                </c:pt>
                <c:pt idx="90">
                  <c:v>1.4279594459517349E-2</c:v>
                </c:pt>
                <c:pt idx="91">
                  <c:v>1.4280614066404856E-2</c:v>
                </c:pt>
                <c:pt idx="92">
                  <c:v>7.1408169094544418E-3</c:v>
                </c:pt>
                <c:pt idx="93">
                  <c:v>0</c:v>
                </c:pt>
                <c:pt idx="94">
                  <c:v>0</c:v>
                </c:pt>
                <c:pt idx="95">
                  <c:v>0</c:v>
                </c:pt>
                <c:pt idx="96">
                  <c:v>1.4285714285714287E-2</c:v>
                </c:pt>
                <c:pt idx="97">
                  <c:v>0</c:v>
                </c:pt>
                <c:pt idx="98">
                  <c:v>7.1438776968138305E-3</c:v>
                </c:pt>
                <c:pt idx="99">
                  <c:v>7.1443880831606778E-3</c:v>
                </c:pt>
                <c:pt idx="100">
                  <c:v>0</c:v>
                </c:pt>
                <c:pt idx="101">
                  <c:v>7.1454090746695242E-3</c:v>
                </c:pt>
                <c:pt idx="102">
                  <c:v>0</c:v>
                </c:pt>
                <c:pt idx="103">
                  <c:v>7.1464303580361602E-3</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numCache>
            </c:numRef>
          </c:yVal>
          <c:smooth val="1"/>
          <c:extLst xmlns:c16r2="http://schemas.microsoft.com/office/drawing/2015/06/chart">
            <c:ext xmlns:c16="http://schemas.microsoft.com/office/drawing/2014/chart" uri="{C3380CC4-5D6E-409C-BE32-E72D297353CC}">
              <c16:uniqueId val="{00000003-35E7-49E9-A949-645CE426E2F4}"/>
            </c:ext>
          </c:extLst>
        </c:ser>
        <c:ser>
          <c:idx val="4"/>
          <c:order val="4"/>
          <c:tx>
            <c:strRef>
              <c:f>average!$AO$3</c:f>
              <c:strCache>
                <c:ptCount val="1"/>
                <c:pt idx="0">
                  <c:v>2.59 m/s</c:v>
                </c:pt>
              </c:strCache>
            </c:strRef>
          </c:tx>
          <c:spPr>
            <a:ln w="22225">
              <a:solidFill>
                <a:srgbClr val="4BACC6"/>
              </a:solidFill>
            </a:ln>
          </c:spPr>
          <c:marker>
            <c:symbol val="star"/>
            <c:size val="5"/>
          </c:marker>
          <c:xVal>
            <c:numRef>
              <c:f>average!$AC$4:$AC$139</c:f>
              <c:numCache>
                <c:formatCode>General</c:formatCode>
                <c:ptCount val="13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numCache>
            </c:numRef>
          </c:xVal>
          <c:yVal>
            <c:numRef>
              <c:f>average!$AO$4:$AO$139</c:f>
              <c:numCache>
                <c:formatCode>General</c:formatCode>
                <c:ptCount val="136"/>
                <c:pt idx="0">
                  <c:v>0</c:v>
                </c:pt>
                <c:pt idx="1">
                  <c:v>0.14386310289997728</c:v>
                </c:pt>
                <c:pt idx="2">
                  <c:v>1.2644809570682214</c:v>
                </c:pt>
                <c:pt idx="3">
                  <c:v>3.2634209131521166</c:v>
                </c:pt>
                <c:pt idx="4">
                  <c:v>3.6195668635468725</c:v>
                </c:pt>
                <c:pt idx="5">
                  <c:v>3.7637258614161304</c:v>
                </c:pt>
                <c:pt idx="6">
                  <c:v>3.7109966676764619</c:v>
                </c:pt>
                <c:pt idx="7">
                  <c:v>4.0369612966749981</c:v>
                </c:pt>
                <c:pt idx="8">
                  <c:v>3.3707014088774425</c:v>
                </c:pt>
                <c:pt idx="9">
                  <c:v>3.5300356033633817</c:v>
                </c:pt>
                <c:pt idx="10">
                  <c:v>3.2045454545454541</c:v>
                </c:pt>
                <c:pt idx="11">
                  <c:v>3.5229941662247142</c:v>
                </c:pt>
                <c:pt idx="12">
                  <c:v>3.0989543870283378</c:v>
                </c:pt>
                <c:pt idx="13">
                  <c:v>3.0309918920966887</c:v>
                </c:pt>
                <c:pt idx="14">
                  <c:v>2.9251288269172475</c:v>
                </c:pt>
                <c:pt idx="15">
                  <c:v>3.0920803334596436</c:v>
                </c:pt>
                <c:pt idx="16">
                  <c:v>2.5769289070789752</c:v>
                </c:pt>
                <c:pt idx="17">
                  <c:v>2.7135602213294927</c:v>
                </c:pt>
                <c:pt idx="18">
                  <c:v>2.8502122498483931</c:v>
                </c:pt>
                <c:pt idx="19">
                  <c:v>2.6836479417784851</c:v>
                </c:pt>
                <c:pt idx="20">
                  <c:v>2.2289613343441999</c:v>
                </c:pt>
                <c:pt idx="21">
                  <c:v>2.2518765638031693</c:v>
                </c:pt>
                <c:pt idx="22">
                  <c:v>2.1534728541097969</c:v>
                </c:pt>
                <c:pt idx="23">
                  <c:v>2.0247213164480171</c:v>
                </c:pt>
                <c:pt idx="24">
                  <c:v>1.6911876232367662</c:v>
                </c:pt>
                <c:pt idx="25">
                  <c:v>2.2980659840728097</c:v>
                </c:pt>
                <c:pt idx="26">
                  <c:v>1.7369538834951455</c:v>
                </c:pt>
                <c:pt idx="27">
                  <c:v>1.6460593188196919</c:v>
                </c:pt>
                <c:pt idx="28">
                  <c:v>1.5096343498710363</c:v>
                </c:pt>
                <c:pt idx="29">
                  <c:v>1.8511493816857598</c:v>
                </c:pt>
                <c:pt idx="30">
                  <c:v>1.676783004552352</c:v>
                </c:pt>
                <c:pt idx="31">
                  <c:v>1.4189240458304879</c:v>
                </c:pt>
                <c:pt idx="32">
                  <c:v>1.7377447260585825</c:v>
                </c:pt>
                <c:pt idx="33">
                  <c:v>1.0852242543826365</c:v>
                </c:pt>
                <c:pt idx="34">
                  <c:v>1.1384335154826957</c:v>
                </c:pt>
                <c:pt idx="35">
                  <c:v>1.252371916508539</c:v>
                </c:pt>
                <c:pt idx="36">
                  <c:v>1.2904205252770609</c:v>
                </c:pt>
                <c:pt idx="37">
                  <c:v>1.1235102102786003</c:v>
                </c:pt>
                <c:pt idx="38">
                  <c:v>0.95657455208017006</c:v>
                </c:pt>
                <c:pt idx="39">
                  <c:v>1.0553488725229672</c:v>
                </c:pt>
                <c:pt idx="40">
                  <c:v>1.1465451784358391</c:v>
                </c:pt>
                <c:pt idx="41">
                  <c:v>0.78213987394638929</c:v>
                </c:pt>
                <c:pt idx="42">
                  <c:v>0.58475091130012147</c:v>
                </c:pt>
                <c:pt idx="43">
                  <c:v>0.74428495481127055</c:v>
                </c:pt>
                <c:pt idx="44">
                  <c:v>0.64560230897766968</c:v>
                </c:pt>
                <c:pt idx="45">
                  <c:v>0.61526775541207746</c:v>
                </c:pt>
                <c:pt idx="46">
                  <c:v>0.47098146460042539</c:v>
                </c:pt>
                <c:pt idx="47">
                  <c:v>0.58497303046417992</c:v>
                </c:pt>
                <c:pt idx="48">
                  <c:v>0.45585777237501901</c:v>
                </c:pt>
                <c:pt idx="49">
                  <c:v>0.53947268444647067</c:v>
                </c:pt>
                <c:pt idx="50">
                  <c:v>0.42553191489361702</c:v>
                </c:pt>
                <c:pt idx="51">
                  <c:v>0.41796489094916028</c:v>
                </c:pt>
                <c:pt idx="52">
                  <c:v>0.42559659522723819</c:v>
                </c:pt>
                <c:pt idx="53">
                  <c:v>0.31922170707608122</c:v>
                </c:pt>
                <c:pt idx="54">
                  <c:v>0.2280328367284889</c:v>
                </c:pt>
                <c:pt idx="55">
                  <c:v>0.22044849866970734</c:v>
                </c:pt>
                <c:pt idx="56">
                  <c:v>0.17485175611981146</c:v>
                </c:pt>
                <c:pt idx="57">
                  <c:v>0.20527636280696418</c:v>
                </c:pt>
                <c:pt idx="58">
                  <c:v>0.23570559610705596</c:v>
                </c:pt>
                <c:pt idx="59">
                  <c:v>0.15968367424530452</c:v>
                </c:pt>
                <c:pt idx="60">
                  <c:v>0.10646387832699621</c:v>
                </c:pt>
                <c:pt idx="61">
                  <c:v>0.15210282150733898</c:v>
                </c:pt>
                <c:pt idx="62">
                  <c:v>0.11408579251597202</c:v>
                </c:pt>
                <c:pt idx="63">
                  <c:v>7.6062980147562187E-2</c:v>
                </c:pt>
                <c:pt idx="64">
                  <c:v>0.12931690247984176</c:v>
                </c:pt>
                <c:pt idx="65">
                  <c:v>0.13693419551160135</c:v>
                </c:pt>
                <c:pt idx="66">
                  <c:v>9.129640900791236E-2</c:v>
                </c:pt>
                <c:pt idx="67">
                  <c:v>9.8911968348170121E-2</c:v>
                </c:pt>
                <c:pt idx="68">
                  <c:v>6.0873535230558509E-2</c:v>
                </c:pt>
                <c:pt idx="69">
                  <c:v>4.5658625675367166E-2</c:v>
                </c:pt>
                <c:pt idx="70">
                  <c:v>8.3713850837138504E-2</c:v>
                </c:pt>
                <c:pt idx="71">
                  <c:v>6.8498363650201691E-2</c:v>
                </c:pt>
                <c:pt idx="72">
                  <c:v>4.5669051606028313E-2</c:v>
                </c:pt>
                <c:pt idx="73">
                  <c:v>3.8060439978686154E-2</c:v>
                </c:pt>
                <c:pt idx="74">
                  <c:v>7.6126674786845303E-2</c:v>
                </c:pt>
                <c:pt idx="75">
                  <c:v>4.5679482299200609E-2</c:v>
                </c:pt>
                <c:pt idx="76">
                  <c:v>6.0910613674432769E-2</c:v>
                </c:pt>
                <c:pt idx="77">
                  <c:v>7.6144064570166752E-3</c:v>
                </c:pt>
                <c:pt idx="78">
                  <c:v>5.3304904051172705E-2</c:v>
                </c:pt>
                <c:pt idx="79">
                  <c:v>7.6155662173482602E-2</c:v>
                </c:pt>
                <c:pt idx="80">
                  <c:v>6.8545316070068543E-2</c:v>
                </c:pt>
                <c:pt idx="81">
                  <c:v>5.3317084317160479E-2</c:v>
                </c:pt>
                <c:pt idx="82">
                  <c:v>2.2851919561243144E-2</c:v>
                </c:pt>
                <c:pt idx="83">
                  <c:v>6.8560981183819605E-2</c:v>
                </c:pt>
                <c:pt idx="84">
                  <c:v>3.8092335822032607E-2</c:v>
                </c:pt>
                <c:pt idx="85">
                  <c:v>3.0476190476190473E-2</c:v>
                </c:pt>
                <c:pt idx="86">
                  <c:v>4.5717768972874127E-2</c:v>
                </c:pt>
                <c:pt idx="87">
                  <c:v>2.2860626381162843E-2</c:v>
                </c:pt>
                <c:pt idx="88">
                  <c:v>4.5724737082761771E-2</c:v>
                </c:pt>
                <c:pt idx="89">
                  <c:v>2.2864110967151893E-2</c:v>
                </c:pt>
                <c:pt idx="90">
                  <c:v>3.8109756097560975E-2</c:v>
                </c:pt>
                <c:pt idx="91">
                  <c:v>2.28675966155957E-2</c:v>
                </c:pt>
                <c:pt idx="92">
                  <c:v>1.5246226558926667E-2</c:v>
                </c:pt>
                <c:pt idx="93">
                  <c:v>3.0494777769307008E-2</c:v>
                </c:pt>
                <c:pt idx="94">
                  <c:v>2.2872827081427266E-2</c:v>
                </c:pt>
                <c:pt idx="95">
                  <c:v>3.0499428135722456E-2</c:v>
                </c:pt>
                <c:pt idx="96">
                  <c:v>7.6254384627116069E-3</c:v>
                </c:pt>
                <c:pt idx="97">
                  <c:v>0</c:v>
                </c:pt>
                <c:pt idx="98">
                  <c:v>7.6266015863331298E-3</c:v>
                </c:pt>
                <c:pt idx="99">
                  <c:v>0</c:v>
                </c:pt>
                <c:pt idx="100">
                  <c:v>0</c:v>
                </c:pt>
                <c:pt idx="101">
                  <c:v>0</c:v>
                </c:pt>
                <c:pt idx="102">
                  <c:v>0</c:v>
                </c:pt>
                <c:pt idx="103">
                  <c:v>0</c:v>
                </c:pt>
                <c:pt idx="104">
                  <c:v>0</c:v>
                </c:pt>
                <c:pt idx="105">
                  <c:v>0</c:v>
                </c:pt>
                <c:pt idx="106">
                  <c:v>1.5262515262515262E-2</c:v>
                </c:pt>
                <c:pt idx="107">
                  <c:v>1.5263680073265663E-2</c:v>
                </c:pt>
                <c:pt idx="108">
                  <c:v>1.5264845061822624E-2</c:v>
                </c:pt>
                <c:pt idx="109">
                  <c:v>0</c:v>
                </c:pt>
                <c:pt idx="110">
                  <c:v>0</c:v>
                </c:pt>
                <c:pt idx="111">
                  <c:v>0</c:v>
                </c:pt>
                <c:pt idx="112">
                  <c:v>0</c:v>
                </c:pt>
                <c:pt idx="113">
                  <c:v>0</c:v>
                </c:pt>
                <c:pt idx="114">
                  <c:v>0</c:v>
                </c:pt>
                <c:pt idx="115">
                  <c:v>0</c:v>
                </c:pt>
                <c:pt idx="116">
                  <c:v>0</c:v>
                </c:pt>
                <c:pt idx="117">
                  <c:v>0</c:v>
                </c:pt>
                <c:pt idx="118">
                  <c:v>7.6382523678582342E-3</c:v>
                </c:pt>
                <c:pt idx="119">
                  <c:v>7.638835841417768E-3</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numCache>
            </c:numRef>
          </c:yVal>
          <c:smooth val="1"/>
          <c:extLst xmlns:c16r2="http://schemas.microsoft.com/office/drawing/2015/06/chart">
            <c:ext xmlns:c16="http://schemas.microsoft.com/office/drawing/2014/chart" uri="{C3380CC4-5D6E-409C-BE32-E72D297353CC}">
              <c16:uniqueId val="{00000004-35E7-49E9-A949-645CE426E2F4}"/>
            </c:ext>
          </c:extLst>
        </c:ser>
        <c:ser>
          <c:idx val="5"/>
          <c:order val="5"/>
          <c:tx>
            <c:strRef>
              <c:f>average!$AP$3</c:f>
              <c:strCache>
                <c:ptCount val="1"/>
                <c:pt idx="0">
                  <c:v>2.78 m/s</c:v>
                </c:pt>
              </c:strCache>
            </c:strRef>
          </c:tx>
          <c:spPr>
            <a:ln w="22225">
              <a:solidFill>
                <a:srgbClr val="F79646"/>
              </a:solidFill>
            </a:ln>
          </c:spPr>
          <c:marker>
            <c:symbol val="circle"/>
            <c:size val="5"/>
          </c:marker>
          <c:xVal>
            <c:numRef>
              <c:f>average!$AC$4:$AC$139</c:f>
              <c:numCache>
                <c:formatCode>General</c:formatCode>
                <c:ptCount val="13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numCache>
            </c:numRef>
          </c:xVal>
          <c:yVal>
            <c:numRef>
              <c:f>average!$AP$4:$AP$139</c:f>
              <c:numCache>
                <c:formatCode>General</c:formatCode>
                <c:ptCount val="136"/>
                <c:pt idx="0">
                  <c:v>0</c:v>
                </c:pt>
                <c:pt idx="1">
                  <c:v>9.6398212251336435E-2</c:v>
                </c:pt>
                <c:pt idx="2">
                  <c:v>1.1129611778108843</c:v>
                </c:pt>
                <c:pt idx="3">
                  <c:v>3.1197966874068879</c:v>
                </c:pt>
                <c:pt idx="4">
                  <c:v>3.2775392165454384</c:v>
                </c:pt>
                <c:pt idx="5">
                  <c:v>3.6108676599474143</c:v>
                </c:pt>
                <c:pt idx="6">
                  <c:v>3.418353931107021</c:v>
                </c:pt>
                <c:pt idx="7">
                  <c:v>3.3572931276297333</c:v>
                </c:pt>
                <c:pt idx="8">
                  <c:v>3.1384237748750765</c:v>
                </c:pt>
                <c:pt idx="9">
                  <c:v>3.0685604068034369</c:v>
                </c:pt>
                <c:pt idx="10">
                  <c:v>3.0863656291100394</c:v>
                </c:pt>
                <c:pt idx="11">
                  <c:v>3.2970887407927045</c:v>
                </c:pt>
                <c:pt idx="12">
                  <c:v>2.5519600105235463</c:v>
                </c:pt>
                <c:pt idx="13">
                  <c:v>2.9205402560954221</c:v>
                </c:pt>
                <c:pt idx="14">
                  <c:v>3.2190158758003684</c:v>
                </c:pt>
                <c:pt idx="15">
                  <c:v>2.236842105263158</c:v>
                </c:pt>
                <c:pt idx="16">
                  <c:v>2.3774015264496886</c:v>
                </c:pt>
                <c:pt idx="17">
                  <c:v>2.2723284786804703</c:v>
                </c:pt>
                <c:pt idx="18">
                  <c:v>2.5708519785908575</c:v>
                </c:pt>
                <c:pt idx="19">
                  <c:v>2.2376272376272377</c:v>
                </c:pt>
                <c:pt idx="20">
                  <c:v>2.09741114523914</c:v>
                </c:pt>
                <c:pt idx="21">
                  <c:v>2.1327014218009479</c:v>
                </c:pt>
                <c:pt idx="22">
                  <c:v>2.2206618098832616</c:v>
                </c:pt>
                <c:pt idx="23">
                  <c:v>2.0189606741573036</c:v>
                </c:pt>
                <c:pt idx="24">
                  <c:v>1.7821086822930383</c:v>
                </c:pt>
                <c:pt idx="25">
                  <c:v>1.8788410886742757</c:v>
                </c:pt>
                <c:pt idx="26">
                  <c:v>1.9141276670471508</c:v>
                </c:pt>
                <c:pt idx="27">
                  <c:v>1.6772040744643484</c:v>
                </c:pt>
                <c:pt idx="28">
                  <c:v>1.8529902520418022</c:v>
                </c:pt>
                <c:pt idx="29">
                  <c:v>1.7653258387493413</c:v>
                </c:pt>
                <c:pt idx="30">
                  <c:v>1.6337285902503293</c:v>
                </c:pt>
                <c:pt idx="31">
                  <c:v>1.6338721011946591</c:v>
                </c:pt>
                <c:pt idx="32">
                  <c:v>1.6164455767372397</c:v>
                </c:pt>
                <c:pt idx="33">
                  <c:v>1.5023721665788086</c:v>
                </c:pt>
                <c:pt idx="34">
                  <c:v>1.4761444512784465</c:v>
                </c:pt>
                <c:pt idx="35">
                  <c:v>1.344463971880492</c:v>
                </c:pt>
                <c:pt idx="36">
                  <c:v>1.0194217418050795</c:v>
                </c:pt>
                <c:pt idx="37">
                  <c:v>1.0722446827210406</c:v>
                </c:pt>
                <c:pt idx="38">
                  <c:v>1.0020216225718555</c:v>
                </c:pt>
                <c:pt idx="39">
                  <c:v>0.9933192686357244</c:v>
                </c:pt>
                <c:pt idx="40">
                  <c:v>1.2307692307692308</c:v>
                </c:pt>
                <c:pt idx="41">
                  <c:v>0.95832600668190604</c:v>
                </c:pt>
                <c:pt idx="42">
                  <c:v>0.89686098654708524</c:v>
                </c:pt>
                <c:pt idx="43">
                  <c:v>0.83538515652479772</c:v>
                </c:pt>
                <c:pt idx="44">
                  <c:v>0.93219593703280279</c:v>
                </c:pt>
                <c:pt idx="45">
                  <c:v>0.80914687774846095</c:v>
                </c:pt>
                <c:pt idx="46">
                  <c:v>0.71246371712551682</c:v>
                </c:pt>
                <c:pt idx="47">
                  <c:v>0.8268824771287826</c:v>
                </c:pt>
                <c:pt idx="48">
                  <c:v>0.70379167766341166</c:v>
                </c:pt>
                <c:pt idx="49">
                  <c:v>0.63346823860636992</c:v>
                </c:pt>
                <c:pt idx="50">
                  <c:v>0.730312362516498</c:v>
                </c:pt>
                <c:pt idx="51">
                  <c:v>0.61598028863076382</c:v>
                </c:pt>
                <c:pt idx="52">
                  <c:v>0.51922907682830233</c:v>
                </c:pt>
                <c:pt idx="53">
                  <c:v>0.52807604295018484</c:v>
                </c:pt>
                <c:pt idx="54">
                  <c:v>0.37848780917172786</c:v>
                </c:pt>
                <c:pt idx="55">
                  <c:v>0.31690140845070425</c:v>
                </c:pt>
                <c:pt idx="56">
                  <c:v>0.34334008275376354</c:v>
                </c:pt>
                <c:pt idx="57">
                  <c:v>0.36978341257263603</c:v>
                </c:pt>
                <c:pt idx="58">
                  <c:v>0.30817997710663031</c:v>
                </c:pt>
                <c:pt idx="59">
                  <c:v>0.22895385699189855</c:v>
                </c:pt>
                <c:pt idx="60">
                  <c:v>0.1673271686481726</c:v>
                </c:pt>
                <c:pt idx="61">
                  <c:v>0.33468381187246787</c:v>
                </c:pt>
                <c:pt idx="62">
                  <c:v>0.20258962388795912</c:v>
                </c:pt>
                <c:pt idx="63">
                  <c:v>0.22022551092318535</c:v>
                </c:pt>
                <c:pt idx="64">
                  <c:v>0.17619592987401991</c:v>
                </c:pt>
                <c:pt idx="65">
                  <c:v>0.29074889867841414</c:v>
                </c:pt>
                <c:pt idx="66">
                  <c:v>0.14979293329808796</c:v>
                </c:pt>
                <c:pt idx="67">
                  <c:v>0.17624250969333805</c:v>
                </c:pt>
                <c:pt idx="68">
                  <c:v>0.12338062924120913</c:v>
                </c:pt>
                <c:pt idx="69">
                  <c:v>0.15864621893178213</c:v>
                </c:pt>
                <c:pt idx="70">
                  <c:v>0.12340237990304098</c:v>
                </c:pt>
                <c:pt idx="71">
                  <c:v>0.11459802538787023</c:v>
                </c:pt>
                <c:pt idx="72">
                  <c:v>9.6976108613241643E-2</c:v>
                </c:pt>
                <c:pt idx="73">
                  <c:v>7.9351084464821017E-2</c:v>
                </c:pt>
                <c:pt idx="74">
                  <c:v>0.10581077506392733</c:v>
                </c:pt>
                <c:pt idx="75">
                  <c:v>4.4091710758377423E-2</c:v>
                </c:pt>
                <c:pt idx="76">
                  <c:v>0.14992503748125938</c:v>
                </c:pt>
                <c:pt idx="77">
                  <c:v>4.4099488445934032E-2</c:v>
                </c:pt>
                <c:pt idx="78">
                  <c:v>6.1744729646290908E-2</c:v>
                </c:pt>
                <c:pt idx="79">
                  <c:v>7.9393083980239948E-2</c:v>
                </c:pt>
                <c:pt idx="80">
                  <c:v>6.1755624172915739E-2</c:v>
                </c:pt>
                <c:pt idx="81">
                  <c:v>2.6469031233456859E-2</c:v>
                </c:pt>
                <c:pt idx="82">
                  <c:v>5.2942733609812054E-2</c:v>
                </c:pt>
                <c:pt idx="83">
                  <c:v>4.4122837980938932E-2</c:v>
                </c:pt>
                <c:pt idx="84">
                  <c:v>2.6476039184537992E-2</c:v>
                </c:pt>
                <c:pt idx="85">
                  <c:v>5.2956751985878202E-2</c:v>
                </c:pt>
                <c:pt idx="86">
                  <c:v>8.8269044046252985E-3</c:v>
                </c:pt>
                <c:pt idx="87">
                  <c:v>7.0621468926553674E-2</c:v>
                </c:pt>
                <c:pt idx="88">
                  <c:v>1.7656925929195728E-2</c:v>
                </c:pt>
                <c:pt idx="89">
                  <c:v>8.8292424509977038E-3</c:v>
                </c:pt>
                <c:pt idx="90">
                  <c:v>8.8300220750551876E-3</c:v>
                </c:pt>
                <c:pt idx="91">
                  <c:v>4.4154009184033907E-2</c:v>
                </c:pt>
                <c:pt idx="92">
                  <c:v>4.4157908681444848E-2</c:v>
                </c:pt>
                <c:pt idx="93">
                  <c:v>1.7664723547076489E-2</c:v>
                </c:pt>
                <c:pt idx="94">
                  <c:v>8.8331419485911146E-3</c:v>
                </c:pt>
                <c:pt idx="95">
                  <c:v>2.6501766784452294E-2</c:v>
                </c:pt>
                <c:pt idx="96">
                  <c:v>4.4173513561268661E-2</c:v>
                </c:pt>
                <c:pt idx="97">
                  <c:v>2.6506449902809686E-2</c:v>
                </c:pt>
                <c:pt idx="98">
                  <c:v>8.8362640275691448E-3</c:v>
                </c:pt>
                <c:pt idx="99">
                  <c:v>1.7674089784376106E-2</c:v>
                </c:pt>
                <c:pt idx="100">
                  <c:v>0</c:v>
                </c:pt>
                <c:pt idx="101">
                  <c:v>8.8386070355312013E-3</c:v>
                </c:pt>
                <c:pt idx="102">
                  <c:v>8.8393883143286483E-3</c:v>
                </c:pt>
                <c:pt idx="103">
                  <c:v>0</c:v>
                </c:pt>
                <c:pt idx="104">
                  <c:v>0</c:v>
                </c:pt>
                <c:pt idx="105">
                  <c:v>1.7683465959328029E-2</c:v>
                </c:pt>
                <c:pt idx="106">
                  <c:v>0</c:v>
                </c:pt>
                <c:pt idx="107">
                  <c:v>8.843296781039971E-3</c:v>
                </c:pt>
                <c:pt idx="108">
                  <c:v>8.844078889183692E-3</c:v>
                </c:pt>
                <c:pt idx="109">
                  <c:v>1.7689722271360338E-2</c:v>
                </c:pt>
                <c:pt idx="110">
                  <c:v>0</c:v>
                </c:pt>
                <c:pt idx="111">
                  <c:v>8.8464260438782735E-3</c:v>
                </c:pt>
                <c:pt idx="112">
                  <c:v>0</c:v>
                </c:pt>
                <c:pt idx="113">
                  <c:v>8.8479915059281548E-3</c:v>
                </c:pt>
                <c:pt idx="114">
                  <c:v>8.8487744447394035E-3</c:v>
                </c:pt>
                <c:pt idx="115">
                  <c:v>8.8495575221238937E-3</c:v>
                </c:pt>
                <c:pt idx="116">
                  <c:v>0</c:v>
                </c:pt>
                <c:pt idx="117">
                  <c:v>8.8511240927597792E-3</c:v>
                </c:pt>
                <c:pt idx="118">
                  <c:v>0</c:v>
                </c:pt>
                <c:pt idx="119">
                  <c:v>0</c:v>
                </c:pt>
                <c:pt idx="120">
                  <c:v>0</c:v>
                </c:pt>
                <c:pt idx="121">
                  <c:v>8.8542588985301932E-3</c:v>
                </c:pt>
                <c:pt idx="122">
                  <c:v>1.7710085893916587E-2</c:v>
                </c:pt>
                <c:pt idx="123">
                  <c:v>0</c:v>
                </c:pt>
                <c:pt idx="124">
                  <c:v>0</c:v>
                </c:pt>
                <c:pt idx="125">
                  <c:v>8.8573959255978749E-3</c:v>
                </c:pt>
                <c:pt idx="126">
                  <c:v>8.8581805297191958E-3</c:v>
                </c:pt>
                <c:pt idx="127">
                  <c:v>0</c:v>
                </c:pt>
                <c:pt idx="128">
                  <c:v>0</c:v>
                </c:pt>
                <c:pt idx="129">
                  <c:v>0</c:v>
                </c:pt>
                <c:pt idx="130">
                  <c:v>0</c:v>
                </c:pt>
                <c:pt idx="131">
                  <c:v>0</c:v>
                </c:pt>
                <c:pt idx="132">
                  <c:v>0</c:v>
                </c:pt>
                <c:pt idx="133">
                  <c:v>0</c:v>
                </c:pt>
                <c:pt idx="134">
                  <c:v>0</c:v>
                </c:pt>
                <c:pt idx="135">
                  <c:v>8.8652482269503553E-3</c:v>
                </c:pt>
              </c:numCache>
            </c:numRef>
          </c:yVal>
          <c:smooth val="1"/>
          <c:extLst xmlns:c16r2="http://schemas.microsoft.com/office/drawing/2015/06/chart">
            <c:ext xmlns:c16="http://schemas.microsoft.com/office/drawing/2014/chart" uri="{C3380CC4-5D6E-409C-BE32-E72D297353CC}">
              <c16:uniqueId val="{00000005-35E7-49E9-A949-645CE426E2F4}"/>
            </c:ext>
          </c:extLst>
        </c:ser>
        <c:dLbls>
          <c:showLegendKey val="0"/>
          <c:showVal val="0"/>
          <c:showCatName val="0"/>
          <c:showSerName val="0"/>
          <c:showPercent val="0"/>
          <c:showBubbleSize val="0"/>
        </c:dLbls>
        <c:axId val="560335872"/>
        <c:axId val="560350336"/>
      </c:scatterChart>
      <c:valAx>
        <c:axId val="560335872"/>
        <c:scaling>
          <c:orientation val="minMax"/>
          <c:max val="137"/>
          <c:min val="0"/>
        </c:scaling>
        <c:delete val="0"/>
        <c:axPos val="b"/>
        <c:title>
          <c:tx>
            <c:rich>
              <a:bodyPr/>
              <a:lstStyle/>
              <a:p>
                <a:pPr>
                  <a:defRPr/>
                </a:pPr>
                <a:r>
                  <a:rPr lang="en-GB"/>
                  <a:t>Bubble diameter (mm)</a:t>
                </a:r>
              </a:p>
            </c:rich>
          </c:tx>
          <c:overlay val="0"/>
        </c:title>
        <c:numFmt formatCode="General" sourceLinked="0"/>
        <c:majorTickMark val="in"/>
        <c:minorTickMark val="none"/>
        <c:tickLblPos val="nextTo"/>
        <c:crossAx val="560350336"/>
        <c:crosses val="autoZero"/>
        <c:crossBetween val="midCat"/>
      </c:valAx>
      <c:valAx>
        <c:axId val="560350336"/>
        <c:scaling>
          <c:orientation val="minMax"/>
          <c:max val="7"/>
          <c:min val="0"/>
        </c:scaling>
        <c:delete val="0"/>
        <c:axPos val="l"/>
        <c:title>
          <c:tx>
            <c:rich>
              <a:bodyPr rot="-5400000" vert="horz"/>
              <a:lstStyle/>
              <a:p>
                <a:pPr>
                  <a:defRPr/>
                </a:pPr>
                <a:r>
                  <a:rPr lang="en-GB"/>
                  <a:t>Proportion</a:t>
                </a:r>
                <a:r>
                  <a:rPr lang="en-GB" baseline="0"/>
                  <a:t> of total bubbles (%)</a:t>
                </a:r>
                <a:endParaRPr lang="en-GB"/>
              </a:p>
            </c:rich>
          </c:tx>
          <c:overlay val="0"/>
        </c:title>
        <c:numFmt formatCode="General" sourceLinked="0"/>
        <c:majorTickMark val="in"/>
        <c:minorTickMark val="none"/>
        <c:tickLblPos val="nextTo"/>
        <c:crossAx val="560335872"/>
        <c:crosses val="autoZero"/>
        <c:crossBetween val="midCat"/>
      </c:valAx>
      <c:spPr>
        <a:ln>
          <a:solidFill>
            <a:schemeClr val="bg1">
              <a:lumMod val="50000"/>
            </a:schemeClr>
          </a:solidFill>
        </a:ln>
      </c:spPr>
    </c:plotArea>
    <c:legend>
      <c:legendPos val="r"/>
      <c:layout>
        <c:manualLayout>
          <c:xMode val="edge"/>
          <c:yMode val="edge"/>
          <c:x val="0.72344561695847931"/>
          <c:y val="7.2696820431692621E-2"/>
          <c:w val="0.21237576552930884"/>
          <c:h val="0.27396521993382877"/>
        </c:manualLayout>
      </c:layout>
      <c:overlay val="0"/>
    </c:legend>
    <c:plotVisOnly val="1"/>
    <c:dispBlanksAs val="gap"/>
    <c:showDLblsOverMax val="0"/>
  </c:chart>
  <c:spPr>
    <a:ln>
      <a:noFill/>
    </a:ln>
  </c:spPr>
  <c:externalData r:id="rId2">
    <c:autoUpdate val="0"/>
  </c:externalData>
</c:chartSpace>
</file>

<file path=word/charts/chart7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313486499119117"/>
          <c:y val="5.1400554097404488E-2"/>
          <c:w val="0.83669905728093796"/>
          <c:h val="0.8205644765777026"/>
        </c:manualLayout>
      </c:layout>
      <c:scatterChart>
        <c:scatterStyle val="smoothMarker"/>
        <c:varyColors val="0"/>
        <c:ser>
          <c:idx val="0"/>
          <c:order val="0"/>
          <c:tx>
            <c:strRef>
              <c:f>average!$M$4</c:f>
              <c:strCache>
                <c:ptCount val="1"/>
                <c:pt idx="0">
                  <c:v>Continuous flow</c:v>
                </c:pt>
              </c:strCache>
            </c:strRef>
          </c:tx>
          <c:spPr>
            <a:ln w="22225"/>
          </c:spPr>
          <c:marker>
            <c:symbol val="diamond"/>
            <c:size val="5"/>
          </c:marker>
          <c:errBars>
            <c:errDir val="y"/>
            <c:errBarType val="both"/>
            <c:errValType val="cust"/>
            <c:noEndCap val="0"/>
            <c:plus>
              <c:numRef>
                <c:f>average!$N$13:$S$13</c:f>
                <c:numCache>
                  <c:formatCode>General</c:formatCode>
                  <c:ptCount val="6"/>
                  <c:pt idx="0">
                    <c:v>8.8057303369928647E-2</c:v>
                  </c:pt>
                  <c:pt idx="1">
                    <c:v>7.8867256710780723E-2</c:v>
                  </c:pt>
                  <c:pt idx="2">
                    <c:v>8.9457762786716855E-2</c:v>
                  </c:pt>
                  <c:pt idx="3">
                    <c:v>0.10732298921676575</c:v>
                  </c:pt>
                  <c:pt idx="4">
                    <c:v>0.13317064482523275</c:v>
                  </c:pt>
                  <c:pt idx="5">
                    <c:v>0.15960466257328892</c:v>
                  </c:pt>
                </c:numCache>
              </c:numRef>
            </c:plus>
            <c:minus>
              <c:numRef>
                <c:f>average!$N$13:$S$13</c:f>
                <c:numCache>
                  <c:formatCode>General</c:formatCode>
                  <c:ptCount val="6"/>
                  <c:pt idx="0">
                    <c:v>8.8057303369928647E-2</c:v>
                  </c:pt>
                  <c:pt idx="1">
                    <c:v>7.8867256710780723E-2</c:v>
                  </c:pt>
                  <c:pt idx="2">
                    <c:v>8.9457762786716855E-2</c:v>
                  </c:pt>
                  <c:pt idx="3">
                    <c:v>0.10732298921676575</c:v>
                  </c:pt>
                  <c:pt idx="4">
                    <c:v>0.13317064482523275</c:v>
                  </c:pt>
                  <c:pt idx="5">
                    <c:v>0.15960466257328892</c:v>
                  </c:pt>
                </c:numCache>
              </c:numRef>
            </c:minus>
          </c:errBars>
          <c:xVal>
            <c:numRef>
              <c:f>average!$N$3:$S$3</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average!$N$4:$S$4</c:f>
              <c:numCache>
                <c:formatCode>General</c:formatCode>
                <c:ptCount val="6"/>
                <c:pt idx="0">
                  <c:v>11.982208876976534</c:v>
                </c:pt>
                <c:pt idx="1">
                  <c:v>13.225064179950923</c:v>
                </c:pt>
                <c:pt idx="2">
                  <c:v>16.091151385860517</c:v>
                </c:pt>
                <c:pt idx="3">
                  <c:v>18.428746806622094</c:v>
                </c:pt>
                <c:pt idx="4">
                  <c:v>21.295717539918364</c:v>
                </c:pt>
                <c:pt idx="5">
                  <c:v>23.599350407403175</c:v>
                </c:pt>
              </c:numCache>
            </c:numRef>
          </c:yVal>
          <c:smooth val="1"/>
          <c:extLst xmlns:c16r2="http://schemas.microsoft.com/office/drawing/2015/06/chart">
            <c:ext xmlns:c16="http://schemas.microsoft.com/office/drawing/2014/chart" uri="{C3380CC4-5D6E-409C-BE32-E72D297353CC}">
              <c16:uniqueId val="{00000000-42FF-41B8-9CCF-E8C47FCF0314}"/>
            </c:ext>
          </c:extLst>
        </c:ser>
        <c:ser>
          <c:idx val="1"/>
          <c:order val="1"/>
          <c:tx>
            <c:strRef>
              <c:f>average!$M$5</c:f>
              <c:strCache>
                <c:ptCount val="1"/>
                <c:pt idx="0">
                  <c:v>229 Hz</c:v>
                </c:pt>
              </c:strCache>
            </c:strRef>
          </c:tx>
          <c:spPr>
            <a:ln w="22225"/>
          </c:spPr>
          <c:marker>
            <c:symbol val="square"/>
            <c:size val="5"/>
          </c:marker>
          <c:errBars>
            <c:errDir val="y"/>
            <c:errBarType val="both"/>
            <c:errValType val="cust"/>
            <c:noEndCap val="0"/>
            <c:plus>
              <c:numRef>
                <c:f>average!$Q$14:$S$14</c:f>
                <c:numCache>
                  <c:formatCode>General</c:formatCode>
                  <c:ptCount val="3"/>
                  <c:pt idx="0">
                    <c:v>0.10587140186752776</c:v>
                  </c:pt>
                  <c:pt idx="1">
                    <c:v>0.13423664290021103</c:v>
                  </c:pt>
                  <c:pt idx="2">
                    <c:v>0.15118476405170997</c:v>
                  </c:pt>
                </c:numCache>
              </c:numRef>
            </c:plus>
            <c:minus>
              <c:numRef>
                <c:f>average!$Q$14:$S$14</c:f>
                <c:numCache>
                  <c:formatCode>General</c:formatCode>
                  <c:ptCount val="3"/>
                  <c:pt idx="0">
                    <c:v>0.10587140186752776</c:v>
                  </c:pt>
                  <c:pt idx="1">
                    <c:v>0.13423664290021103</c:v>
                  </c:pt>
                  <c:pt idx="2">
                    <c:v>0.15118476405170997</c:v>
                  </c:pt>
                </c:numCache>
              </c:numRef>
            </c:minus>
          </c:errBars>
          <c:xVal>
            <c:numRef>
              <c:f>average!$N$3:$S$3</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average!$N$5:$S$5</c:f>
              <c:numCache>
                <c:formatCode>General</c:formatCode>
                <c:ptCount val="6"/>
                <c:pt idx="3">
                  <c:v>18.599946356858819</c:v>
                </c:pt>
                <c:pt idx="4">
                  <c:v>21.357287074947813</c:v>
                </c:pt>
                <c:pt idx="5">
                  <c:v>22.968174180991287</c:v>
                </c:pt>
              </c:numCache>
            </c:numRef>
          </c:yVal>
          <c:smooth val="1"/>
          <c:extLst xmlns:c16r2="http://schemas.microsoft.com/office/drawing/2015/06/chart">
            <c:ext xmlns:c16="http://schemas.microsoft.com/office/drawing/2014/chart" uri="{C3380CC4-5D6E-409C-BE32-E72D297353CC}">
              <c16:uniqueId val="{00000001-42FF-41B8-9CCF-E8C47FCF0314}"/>
            </c:ext>
          </c:extLst>
        </c:ser>
        <c:dLbls>
          <c:showLegendKey val="0"/>
          <c:showVal val="0"/>
          <c:showCatName val="0"/>
          <c:showSerName val="0"/>
          <c:showPercent val="0"/>
          <c:showBubbleSize val="0"/>
        </c:dLbls>
        <c:axId val="560381312"/>
        <c:axId val="560391680"/>
      </c:scatterChart>
      <c:valAx>
        <c:axId val="560381312"/>
        <c:scaling>
          <c:orientation val="minMax"/>
          <c:max val="2.7800000000000002"/>
          <c:min val="1.8517999999999999"/>
        </c:scaling>
        <c:delete val="0"/>
        <c:axPos val="b"/>
        <c:title>
          <c:tx>
            <c:rich>
              <a:bodyPr/>
              <a:lstStyle/>
              <a:p>
                <a:pPr>
                  <a:defRPr/>
                </a:pPr>
                <a:r>
                  <a:rPr lang="en-GB"/>
                  <a:t>Ux10</a:t>
                </a:r>
                <a:r>
                  <a:rPr lang="en-GB" baseline="30000"/>
                  <a:t>-3</a:t>
                </a:r>
                <a:r>
                  <a:rPr lang="en-GB"/>
                  <a:t> (m/s)</a:t>
                </a:r>
              </a:p>
            </c:rich>
          </c:tx>
          <c:overlay val="0"/>
        </c:title>
        <c:numFmt formatCode="0.00" sourceLinked="0"/>
        <c:majorTickMark val="in"/>
        <c:minorTickMark val="none"/>
        <c:tickLblPos val="nextTo"/>
        <c:crossAx val="560391680"/>
        <c:crosses val="autoZero"/>
        <c:crossBetween val="midCat"/>
      </c:valAx>
      <c:valAx>
        <c:axId val="560391680"/>
        <c:scaling>
          <c:orientation val="minMax"/>
          <c:max val="24"/>
          <c:min val="10"/>
        </c:scaling>
        <c:delete val="0"/>
        <c:axPos val="l"/>
        <c:title>
          <c:tx>
            <c:rich>
              <a:bodyPr rot="-5400000" vert="horz"/>
              <a:lstStyle/>
              <a:p>
                <a:pPr>
                  <a:defRPr/>
                </a:pPr>
                <a:r>
                  <a:rPr lang="en-GB"/>
                  <a:t>Average bubble diameter (mm)</a:t>
                </a:r>
              </a:p>
            </c:rich>
          </c:tx>
          <c:overlay val="0"/>
        </c:title>
        <c:numFmt formatCode="#,##0" sourceLinked="0"/>
        <c:majorTickMark val="in"/>
        <c:minorTickMark val="none"/>
        <c:tickLblPos val="nextTo"/>
        <c:crossAx val="560381312"/>
        <c:crosses val="autoZero"/>
        <c:crossBetween val="midCat"/>
      </c:valAx>
      <c:spPr>
        <a:ln>
          <a:solidFill>
            <a:schemeClr val="bg1">
              <a:lumMod val="50000"/>
            </a:schemeClr>
          </a:solidFill>
        </a:ln>
      </c:spPr>
    </c:plotArea>
    <c:legend>
      <c:legendPos val="r"/>
      <c:layout>
        <c:manualLayout>
          <c:xMode val="edge"/>
          <c:yMode val="edge"/>
          <c:x val="0.12567648222054434"/>
          <c:y val="0.1145385716108149"/>
          <c:w val="0.29479356176368365"/>
          <c:h val="0.16743438320209975"/>
        </c:manualLayout>
      </c:layout>
      <c:overlay val="0"/>
    </c:legend>
    <c:plotVisOnly val="1"/>
    <c:dispBlanksAs val="gap"/>
    <c:showDLblsOverMax val="0"/>
  </c:chart>
  <c:spPr>
    <a:ln>
      <a:noFill/>
    </a:ln>
  </c:spPr>
  <c:externalData r:id="rId2">
    <c:autoUpdate val="0"/>
  </c:externalData>
</c:chartSpace>
</file>

<file path=word/charts/chart7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15975625910716"/>
          <c:y val="1.9061124867559343E-2"/>
          <c:w val="0.85417282895788071"/>
          <c:h val="0.84519487365334567"/>
        </c:manualLayout>
      </c:layout>
      <c:scatterChart>
        <c:scatterStyle val="lineMarker"/>
        <c:varyColors val="0"/>
        <c:ser>
          <c:idx val="0"/>
          <c:order val="0"/>
          <c:tx>
            <c:strRef>
              <c:f>width_h25!$P$3</c:f>
              <c:strCache>
                <c:ptCount val="1"/>
                <c:pt idx="0">
                  <c:v>width</c:v>
                </c:pt>
              </c:strCache>
            </c:strRef>
          </c:tx>
          <c:spPr>
            <a:ln w="28575">
              <a:noFill/>
            </a:ln>
          </c:spPr>
          <c:xVal>
            <c:numRef>
              <c:f>width_h25!$Q$2:$AE$2</c:f>
              <c:numCache>
                <c:formatCode>General</c:formatCode>
                <c:ptCount val="15"/>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numCache>
            </c:numRef>
          </c:xVal>
          <c:yVal>
            <c:numRef>
              <c:f>width_h25!$Q$3:$AE$3</c:f>
              <c:numCache>
                <c:formatCode>General</c:formatCode>
                <c:ptCount val="15"/>
                <c:pt idx="0">
                  <c:v>4.7543269230571124</c:v>
                </c:pt>
                <c:pt idx="1">
                  <c:v>6.2698633879520163</c:v>
                </c:pt>
                <c:pt idx="2">
                  <c:v>7.5682315667887403</c:v>
                </c:pt>
                <c:pt idx="3">
                  <c:v>9.2770356894970369</c:v>
                </c:pt>
                <c:pt idx="4">
                  <c:v>10.393500948723286</c:v>
                </c:pt>
                <c:pt idx="5">
                  <c:v>11.264171465084225</c:v>
                </c:pt>
                <c:pt idx="6">
                  <c:v>12.518281584530271</c:v>
                </c:pt>
                <c:pt idx="7">
                  <c:v>13.812592592535037</c:v>
                </c:pt>
                <c:pt idx="8">
                  <c:v>14.390560380419782</c:v>
                </c:pt>
                <c:pt idx="9">
                  <c:v>14.741666666605248</c:v>
                </c:pt>
                <c:pt idx="10">
                  <c:v>15.427539682475398</c:v>
                </c:pt>
                <c:pt idx="11">
                  <c:v>16.533316993395154</c:v>
                </c:pt>
                <c:pt idx="12">
                  <c:v>16.766524822625183</c:v>
                </c:pt>
                <c:pt idx="13">
                  <c:v>16.980300788883874</c:v>
                </c:pt>
                <c:pt idx="14">
                  <c:v>8.8432098765063625</c:v>
                </c:pt>
              </c:numCache>
            </c:numRef>
          </c:yVal>
          <c:smooth val="0"/>
          <c:extLst xmlns:c16r2="http://schemas.microsoft.com/office/drawing/2015/06/chart">
            <c:ext xmlns:c16="http://schemas.microsoft.com/office/drawing/2014/chart" uri="{C3380CC4-5D6E-409C-BE32-E72D297353CC}">
              <c16:uniqueId val="{00000000-8A81-41C0-9F5F-220BDAC7C05F}"/>
            </c:ext>
          </c:extLst>
        </c:ser>
        <c:dLbls>
          <c:showLegendKey val="0"/>
          <c:showVal val="0"/>
          <c:showCatName val="0"/>
          <c:showSerName val="0"/>
          <c:showPercent val="0"/>
          <c:showBubbleSize val="0"/>
        </c:dLbls>
        <c:axId val="560498560"/>
        <c:axId val="560504832"/>
      </c:scatterChart>
      <c:valAx>
        <c:axId val="560498560"/>
        <c:scaling>
          <c:orientation val="minMax"/>
          <c:max val="151"/>
          <c:min val="0"/>
        </c:scaling>
        <c:delete val="0"/>
        <c:axPos val="b"/>
        <c:title>
          <c:tx>
            <c:rich>
              <a:bodyPr/>
              <a:lstStyle/>
              <a:p>
                <a:pPr>
                  <a:defRPr/>
                </a:pPr>
                <a:r>
                  <a:rPr lang="en-GB"/>
                  <a:t>Distance</a:t>
                </a:r>
                <a:r>
                  <a:rPr lang="en-GB" baseline="0"/>
                  <a:t> from distributor plate</a:t>
                </a:r>
                <a:r>
                  <a:rPr lang="en-GB"/>
                  <a:t> (mm)</a:t>
                </a:r>
              </a:p>
            </c:rich>
          </c:tx>
          <c:overlay val="0"/>
        </c:title>
        <c:numFmt formatCode="General" sourceLinked="1"/>
        <c:majorTickMark val="in"/>
        <c:minorTickMark val="none"/>
        <c:tickLblPos val="nextTo"/>
        <c:crossAx val="560504832"/>
        <c:crosses val="autoZero"/>
        <c:crossBetween val="midCat"/>
      </c:valAx>
      <c:valAx>
        <c:axId val="560504832"/>
        <c:scaling>
          <c:orientation val="minMax"/>
          <c:max val="20"/>
          <c:min val="0"/>
        </c:scaling>
        <c:delete val="0"/>
        <c:axPos val="l"/>
        <c:title>
          <c:tx>
            <c:rich>
              <a:bodyPr rot="-5400000" vert="horz"/>
              <a:lstStyle/>
              <a:p>
                <a:pPr>
                  <a:defRPr/>
                </a:pPr>
                <a:r>
                  <a:rPr lang="en-GB"/>
                  <a:t>Average bubble diameter (mm)</a:t>
                </a:r>
              </a:p>
            </c:rich>
          </c:tx>
          <c:overlay val="0"/>
        </c:title>
        <c:numFmt formatCode="General" sourceLinked="1"/>
        <c:majorTickMark val="in"/>
        <c:minorTickMark val="none"/>
        <c:tickLblPos val="nextTo"/>
        <c:crossAx val="560498560"/>
        <c:crosses val="autoZero"/>
        <c:crossBetween val="midCat"/>
      </c:valAx>
      <c:spPr>
        <a:ln>
          <a:solidFill>
            <a:schemeClr val="bg1">
              <a:lumMod val="50000"/>
            </a:schemeClr>
          </a:solidFill>
        </a:ln>
      </c:spPr>
    </c:plotArea>
    <c:plotVisOnly val="1"/>
    <c:dispBlanksAs val="gap"/>
    <c:showDLblsOverMax val="0"/>
  </c:chart>
  <c:spPr>
    <a:ln>
      <a:noFill/>
    </a:ln>
  </c:spPr>
  <c:externalData r:id="rId1">
    <c:autoUpdate val="0"/>
  </c:externalData>
</c:chartSpace>
</file>

<file path=word/charts/chart7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400240594925636"/>
          <c:y val="5.1400554097404488E-2"/>
          <c:w val="0.845830271216098"/>
          <c:h val="0.8326195683872849"/>
        </c:manualLayout>
      </c:layout>
      <c:scatterChart>
        <c:scatterStyle val="smoothMarker"/>
        <c:varyColors val="0"/>
        <c:ser>
          <c:idx val="0"/>
          <c:order val="0"/>
          <c:tx>
            <c:strRef>
              <c:f>width_h32.5!$AF$29:$AG$29</c:f>
              <c:strCache>
                <c:ptCount val="1"/>
                <c:pt idx="0">
                  <c:v>2.41 m/s continuous</c:v>
                </c:pt>
              </c:strCache>
            </c:strRef>
          </c:tx>
          <c:xVal>
            <c:numRef>
              <c:f>width_h32.5!$AH$28:$AV$28</c:f>
              <c:numCache>
                <c:formatCode>General</c:formatCode>
                <c:ptCount val="15"/>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numCache>
            </c:numRef>
          </c:xVal>
          <c:yVal>
            <c:numRef>
              <c:f>width_h32.5!$AH$29:$AV$29</c:f>
              <c:numCache>
                <c:formatCode>General</c:formatCode>
                <c:ptCount val="15"/>
                <c:pt idx="0">
                  <c:v>8.2129999999657723</c:v>
                </c:pt>
                <c:pt idx="1">
                  <c:v>12.170836764049762</c:v>
                </c:pt>
                <c:pt idx="2">
                  <c:v>15.645300315182885</c:v>
                </c:pt>
                <c:pt idx="3">
                  <c:v>18.76732042092873</c:v>
                </c:pt>
                <c:pt idx="4">
                  <c:v>20.779539049832895</c:v>
                </c:pt>
                <c:pt idx="5">
                  <c:v>22.473011455214518</c:v>
                </c:pt>
                <c:pt idx="6">
                  <c:v>23.641511649657236</c:v>
                </c:pt>
                <c:pt idx="7">
                  <c:v>25.320909685758387</c:v>
                </c:pt>
                <c:pt idx="8">
                  <c:v>25.853121671883734</c:v>
                </c:pt>
                <c:pt idx="9">
                  <c:v>26.042568142992007</c:v>
                </c:pt>
                <c:pt idx="10">
                  <c:v>25.476312201666151</c:v>
                </c:pt>
                <c:pt idx="11">
                  <c:v>27.126812406463927</c:v>
                </c:pt>
                <c:pt idx="12">
                  <c:v>24.140863715177186</c:v>
                </c:pt>
                <c:pt idx="13">
                  <c:v>17.056192449284374</c:v>
                </c:pt>
                <c:pt idx="14">
                  <c:v>8.4583333332980875</c:v>
                </c:pt>
              </c:numCache>
            </c:numRef>
          </c:yVal>
          <c:smooth val="1"/>
          <c:extLst xmlns:c16r2="http://schemas.microsoft.com/office/drawing/2015/06/chart">
            <c:ext xmlns:c16="http://schemas.microsoft.com/office/drawing/2014/chart" uri="{C3380CC4-5D6E-409C-BE32-E72D297353CC}">
              <c16:uniqueId val="{00000000-7551-4F6C-B65B-46F686248FA4}"/>
            </c:ext>
          </c:extLst>
        </c:ser>
        <c:ser>
          <c:idx val="1"/>
          <c:order val="1"/>
          <c:tx>
            <c:strRef>
              <c:f>width_h32.5!$AF$30:$AG$30</c:f>
              <c:strCache>
                <c:ptCount val="1"/>
                <c:pt idx="0">
                  <c:v>2.41 m/s 216 Hz</c:v>
                </c:pt>
              </c:strCache>
            </c:strRef>
          </c:tx>
          <c:xVal>
            <c:numRef>
              <c:f>width_h32.5!$AH$28:$AV$28</c:f>
              <c:numCache>
                <c:formatCode>General</c:formatCode>
                <c:ptCount val="15"/>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numCache>
            </c:numRef>
          </c:xVal>
          <c:yVal>
            <c:numRef>
              <c:f>width_h32.5!$AH$30:$AV$30</c:f>
              <c:numCache>
                <c:formatCode>General</c:formatCode>
                <c:ptCount val="15"/>
                <c:pt idx="0">
                  <c:v>8.0425661031307705</c:v>
                </c:pt>
                <c:pt idx="1">
                  <c:v>12.223534207553818</c:v>
                </c:pt>
                <c:pt idx="2">
                  <c:v>15.46058625219673</c:v>
                </c:pt>
                <c:pt idx="3">
                  <c:v>18.091098241022831</c:v>
                </c:pt>
                <c:pt idx="4">
                  <c:v>20.964100772010617</c:v>
                </c:pt>
                <c:pt idx="5">
                  <c:v>23.202319257740793</c:v>
                </c:pt>
                <c:pt idx="6">
                  <c:v>24.551022465335482</c:v>
                </c:pt>
                <c:pt idx="7">
                  <c:v>25.696595330632228</c:v>
                </c:pt>
                <c:pt idx="8">
                  <c:v>28.045640431981884</c:v>
                </c:pt>
                <c:pt idx="9">
                  <c:v>27.230449262925081</c:v>
                </c:pt>
                <c:pt idx="10">
                  <c:v>26.836005266307005</c:v>
                </c:pt>
                <c:pt idx="11">
                  <c:v>26.080840380441014</c:v>
                </c:pt>
                <c:pt idx="12">
                  <c:v>23.774118165685774</c:v>
                </c:pt>
                <c:pt idx="13">
                  <c:v>15.931907308311507</c:v>
                </c:pt>
                <c:pt idx="14">
                  <c:v>6.7945512820229705</c:v>
                </c:pt>
              </c:numCache>
            </c:numRef>
          </c:yVal>
          <c:smooth val="1"/>
          <c:extLst xmlns:c16r2="http://schemas.microsoft.com/office/drawing/2015/06/chart">
            <c:ext xmlns:c16="http://schemas.microsoft.com/office/drawing/2014/chart" uri="{C3380CC4-5D6E-409C-BE32-E72D297353CC}">
              <c16:uniqueId val="{00000001-7551-4F6C-B65B-46F686248FA4}"/>
            </c:ext>
          </c:extLst>
        </c:ser>
        <c:ser>
          <c:idx val="2"/>
          <c:order val="2"/>
          <c:tx>
            <c:strRef>
              <c:f>width_h32.5!$AF$31:$AG$31</c:f>
              <c:strCache>
                <c:ptCount val="1"/>
                <c:pt idx="0">
                  <c:v>2.59 m/s continuous</c:v>
                </c:pt>
              </c:strCache>
            </c:strRef>
          </c:tx>
          <c:xVal>
            <c:numRef>
              <c:f>width_h32.5!$AH$28:$AV$28</c:f>
              <c:numCache>
                <c:formatCode>General</c:formatCode>
                <c:ptCount val="15"/>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numCache>
            </c:numRef>
          </c:xVal>
          <c:yVal>
            <c:numRef>
              <c:f>width_h32.5!$AH$31:$AV$31</c:f>
              <c:numCache>
                <c:formatCode>General</c:formatCode>
                <c:ptCount val="15"/>
                <c:pt idx="0">
                  <c:v>8.8641331532243797</c:v>
                </c:pt>
                <c:pt idx="1">
                  <c:v>14.593860337326431</c:v>
                </c:pt>
                <c:pt idx="2">
                  <c:v>18.897445319256324</c:v>
                </c:pt>
                <c:pt idx="3">
                  <c:v>22.568612143648178</c:v>
                </c:pt>
                <c:pt idx="4">
                  <c:v>25.005617802572427</c:v>
                </c:pt>
                <c:pt idx="5">
                  <c:v>27.887581605106561</c:v>
                </c:pt>
                <c:pt idx="6">
                  <c:v>29.090756150385328</c:v>
                </c:pt>
                <c:pt idx="7">
                  <c:v>30.478969505656401</c:v>
                </c:pt>
                <c:pt idx="8">
                  <c:v>30.70409897700803</c:v>
                </c:pt>
                <c:pt idx="9">
                  <c:v>31.60728359159955</c:v>
                </c:pt>
                <c:pt idx="10">
                  <c:v>30.104089822278947</c:v>
                </c:pt>
                <c:pt idx="11">
                  <c:v>30.670343137127091</c:v>
                </c:pt>
                <c:pt idx="12">
                  <c:v>26.967872117288035</c:v>
                </c:pt>
                <c:pt idx="13">
                  <c:v>19.229865269380955</c:v>
                </c:pt>
                <c:pt idx="14">
                  <c:v>7.1431089743292135</c:v>
                </c:pt>
              </c:numCache>
            </c:numRef>
          </c:yVal>
          <c:smooth val="1"/>
          <c:extLst xmlns:c16r2="http://schemas.microsoft.com/office/drawing/2015/06/chart">
            <c:ext xmlns:c16="http://schemas.microsoft.com/office/drawing/2014/chart" uri="{C3380CC4-5D6E-409C-BE32-E72D297353CC}">
              <c16:uniqueId val="{00000002-7551-4F6C-B65B-46F686248FA4}"/>
            </c:ext>
          </c:extLst>
        </c:ser>
        <c:ser>
          <c:idx val="3"/>
          <c:order val="3"/>
          <c:tx>
            <c:strRef>
              <c:f>width_h32.5!$AF$32:$AG$32</c:f>
              <c:strCache>
                <c:ptCount val="1"/>
                <c:pt idx="0">
                  <c:v>2.59 m/s 232 Hz</c:v>
                </c:pt>
              </c:strCache>
            </c:strRef>
          </c:tx>
          <c:xVal>
            <c:numRef>
              <c:f>width_h32.5!$AH$28:$AV$28</c:f>
              <c:numCache>
                <c:formatCode>General</c:formatCode>
                <c:ptCount val="15"/>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numCache>
            </c:numRef>
          </c:xVal>
          <c:yVal>
            <c:numRef>
              <c:f>width_h32.5!$AH$32:$AV$32</c:f>
              <c:numCache>
                <c:formatCode>General</c:formatCode>
                <c:ptCount val="15"/>
                <c:pt idx="0">
                  <c:v>8.9652527527154113</c:v>
                </c:pt>
                <c:pt idx="1">
                  <c:v>14.719619550969746</c:v>
                </c:pt>
                <c:pt idx="2">
                  <c:v>19.311600251220916</c:v>
                </c:pt>
                <c:pt idx="3">
                  <c:v>22.854877069338954</c:v>
                </c:pt>
                <c:pt idx="4">
                  <c:v>26.061315128579469</c:v>
                </c:pt>
                <c:pt idx="5">
                  <c:v>27.446996783843257</c:v>
                </c:pt>
                <c:pt idx="6">
                  <c:v>29.339164461958841</c:v>
                </c:pt>
                <c:pt idx="7">
                  <c:v>28.324631384821416</c:v>
                </c:pt>
                <c:pt idx="8">
                  <c:v>29.699238578556468</c:v>
                </c:pt>
                <c:pt idx="9">
                  <c:v>30.541881187991546</c:v>
                </c:pt>
                <c:pt idx="10">
                  <c:v>30.138812785262544</c:v>
                </c:pt>
                <c:pt idx="11">
                  <c:v>30.925567694815431</c:v>
                </c:pt>
                <c:pt idx="12">
                  <c:v>28.933007369493954</c:v>
                </c:pt>
                <c:pt idx="13">
                  <c:v>18.244322916590651</c:v>
                </c:pt>
                <c:pt idx="14">
                  <c:v>8.5539930555199142</c:v>
                </c:pt>
              </c:numCache>
            </c:numRef>
          </c:yVal>
          <c:smooth val="1"/>
          <c:extLst xmlns:c16r2="http://schemas.microsoft.com/office/drawing/2015/06/chart">
            <c:ext xmlns:c16="http://schemas.microsoft.com/office/drawing/2014/chart" uri="{C3380CC4-5D6E-409C-BE32-E72D297353CC}">
              <c16:uniqueId val="{00000003-7551-4F6C-B65B-46F686248FA4}"/>
            </c:ext>
          </c:extLst>
        </c:ser>
        <c:ser>
          <c:idx val="4"/>
          <c:order val="4"/>
          <c:tx>
            <c:strRef>
              <c:f>width_h32.5!$AF$33:$AG$33</c:f>
              <c:strCache>
                <c:ptCount val="1"/>
                <c:pt idx="0">
                  <c:v>2.78 m/s continuous</c:v>
                </c:pt>
              </c:strCache>
            </c:strRef>
          </c:tx>
          <c:xVal>
            <c:numRef>
              <c:f>width_h32.5!$AH$28:$AV$28</c:f>
              <c:numCache>
                <c:formatCode>General</c:formatCode>
                <c:ptCount val="15"/>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numCache>
            </c:numRef>
          </c:xVal>
          <c:yVal>
            <c:numRef>
              <c:f>width_h32.5!$AH$33:$AV$33</c:f>
              <c:numCache>
                <c:formatCode>General</c:formatCode>
                <c:ptCount val="15"/>
                <c:pt idx="0">
                  <c:v>9.0032422207638358</c:v>
                </c:pt>
                <c:pt idx="1">
                  <c:v>16.433853942197803</c:v>
                </c:pt>
                <c:pt idx="2">
                  <c:v>22.483936710078268</c:v>
                </c:pt>
                <c:pt idx="3">
                  <c:v>26.27519253113142</c:v>
                </c:pt>
                <c:pt idx="4">
                  <c:v>29.805779569768251</c:v>
                </c:pt>
                <c:pt idx="5">
                  <c:v>30.814969345920606</c:v>
                </c:pt>
                <c:pt idx="6">
                  <c:v>31.82107644503219</c:v>
                </c:pt>
                <c:pt idx="7">
                  <c:v>33.774992048205348</c:v>
                </c:pt>
                <c:pt idx="8">
                  <c:v>34.622812725813795</c:v>
                </c:pt>
                <c:pt idx="9">
                  <c:v>33.388907785197212</c:v>
                </c:pt>
                <c:pt idx="10">
                  <c:v>34.159207685522603</c:v>
                </c:pt>
                <c:pt idx="11">
                  <c:v>31.691642228606938</c:v>
                </c:pt>
                <c:pt idx="12">
                  <c:v>29.53059259246956</c:v>
                </c:pt>
                <c:pt idx="13">
                  <c:v>20.728501400473863</c:v>
                </c:pt>
                <c:pt idx="14">
                  <c:v>9.5458333332935581</c:v>
                </c:pt>
              </c:numCache>
            </c:numRef>
          </c:yVal>
          <c:smooth val="1"/>
          <c:extLst xmlns:c16r2="http://schemas.microsoft.com/office/drawing/2015/06/chart">
            <c:ext xmlns:c16="http://schemas.microsoft.com/office/drawing/2014/chart" uri="{C3380CC4-5D6E-409C-BE32-E72D297353CC}">
              <c16:uniqueId val="{00000004-7551-4F6C-B65B-46F686248FA4}"/>
            </c:ext>
          </c:extLst>
        </c:ser>
        <c:ser>
          <c:idx val="5"/>
          <c:order val="5"/>
          <c:tx>
            <c:strRef>
              <c:f>width_h32.5!$AF$34:$AG$34</c:f>
              <c:strCache>
                <c:ptCount val="1"/>
                <c:pt idx="0">
                  <c:v>2.78 m/s 238 Hz</c:v>
                </c:pt>
              </c:strCache>
            </c:strRef>
          </c:tx>
          <c:xVal>
            <c:numRef>
              <c:f>width_h32.5!$AH$28:$AV$28</c:f>
              <c:numCache>
                <c:formatCode>General</c:formatCode>
                <c:ptCount val="15"/>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numCache>
            </c:numRef>
          </c:xVal>
          <c:yVal>
            <c:numRef>
              <c:f>width_h32.5!$AH$34:$AV$34</c:f>
              <c:numCache>
                <c:formatCode>General</c:formatCode>
                <c:ptCount val="15"/>
                <c:pt idx="0">
                  <c:v>8.9661210317086653</c:v>
                </c:pt>
                <c:pt idx="1">
                  <c:v>15.951679573669285</c:v>
                </c:pt>
                <c:pt idx="2">
                  <c:v>22.071622781819837</c:v>
                </c:pt>
                <c:pt idx="3">
                  <c:v>25.565415986842886</c:v>
                </c:pt>
                <c:pt idx="4">
                  <c:v>27.869043456427342</c:v>
                </c:pt>
                <c:pt idx="5">
                  <c:v>29.63510821185065</c:v>
                </c:pt>
                <c:pt idx="6">
                  <c:v>30.65305719908336</c:v>
                </c:pt>
                <c:pt idx="7">
                  <c:v>31.539191290692894</c:v>
                </c:pt>
                <c:pt idx="8">
                  <c:v>32.640434914705828</c:v>
                </c:pt>
                <c:pt idx="9">
                  <c:v>35.148455774707315</c:v>
                </c:pt>
                <c:pt idx="10">
                  <c:v>33.195893719668476</c:v>
                </c:pt>
                <c:pt idx="11">
                  <c:v>34.367456501688316</c:v>
                </c:pt>
                <c:pt idx="12">
                  <c:v>28.066413181125121</c:v>
                </c:pt>
                <c:pt idx="13">
                  <c:v>18.340319548795769</c:v>
                </c:pt>
                <c:pt idx="14">
                  <c:v>7.7390873015550543</c:v>
                </c:pt>
              </c:numCache>
            </c:numRef>
          </c:yVal>
          <c:smooth val="1"/>
          <c:extLst xmlns:c16r2="http://schemas.microsoft.com/office/drawing/2015/06/chart">
            <c:ext xmlns:c16="http://schemas.microsoft.com/office/drawing/2014/chart" uri="{C3380CC4-5D6E-409C-BE32-E72D297353CC}">
              <c16:uniqueId val="{00000005-7551-4F6C-B65B-46F686248FA4}"/>
            </c:ext>
          </c:extLst>
        </c:ser>
        <c:dLbls>
          <c:showLegendKey val="0"/>
          <c:showVal val="0"/>
          <c:showCatName val="0"/>
          <c:showSerName val="0"/>
          <c:showPercent val="0"/>
          <c:showBubbleSize val="0"/>
        </c:dLbls>
        <c:axId val="560568192"/>
        <c:axId val="560726016"/>
      </c:scatterChart>
      <c:valAx>
        <c:axId val="560568192"/>
        <c:scaling>
          <c:orientation val="minMax"/>
          <c:max val="150"/>
          <c:min val="10"/>
        </c:scaling>
        <c:delete val="0"/>
        <c:axPos val="b"/>
        <c:title>
          <c:tx>
            <c:rich>
              <a:bodyPr/>
              <a:lstStyle/>
              <a:p>
                <a:pPr>
                  <a:defRPr/>
                </a:pPr>
                <a:r>
                  <a:rPr lang="en-GB"/>
                  <a:t>Distance from</a:t>
                </a:r>
                <a:r>
                  <a:rPr lang="en-GB" baseline="0"/>
                  <a:t> distributor plate </a:t>
                </a:r>
                <a:r>
                  <a:rPr lang="en-GB"/>
                  <a:t>(mm)</a:t>
                </a:r>
              </a:p>
            </c:rich>
          </c:tx>
          <c:overlay val="0"/>
        </c:title>
        <c:numFmt formatCode="General" sourceLinked="0"/>
        <c:majorTickMark val="in"/>
        <c:minorTickMark val="none"/>
        <c:tickLblPos val="nextTo"/>
        <c:crossAx val="560726016"/>
        <c:crosses val="autoZero"/>
        <c:crossBetween val="midCat"/>
      </c:valAx>
      <c:valAx>
        <c:axId val="560726016"/>
        <c:scaling>
          <c:orientation val="minMax"/>
          <c:max val="35.5"/>
          <c:min val="0"/>
        </c:scaling>
        <c:delete val="0"/>
        <c:axPos val="l"/>
        <c:title>
          <c:tx>
            <c:rich>
              <a:bodyPr rot="-5400000" vert="horz"/>
              <a:lstStyle/>
              <a:p>
                <a:pPr>
                  <a:defRPr/>
                </a:pPr>
                <a:r>
                  <a:rPr lang="en-GB"/>
                  <a:t>Average bubble diameter (mm)</a:t>
                </a:r>
              </a:p>
            </c:rich>
          </c:tx>
          <c:overlay val="0"/>
        </c:title>
        <c:numFmt formatCode="#,##0" sourceLinked="0"/>
        <c:majorTickMark val="in"/>
        <c:minorTickMark val="none"/>
        <c:tickLblPos val="nextTo"/>
        <c:crossAx val="560568192"/>
        <c:crosses val="autoZero"/>
        <c:crossBetween val="midCat"/>
      </c:valAx>
      <c:spPr>
        <a:ln>
          <a:solidFill>
            <a:schemeClr val="bg1">
              <a:lumMod val="50000"/>
            </a:schemeClr>
          </a:solidFill>
        </a:ln>
      </c:spPr>
    </c:plotArea>
    <c:legend>
      <c:legendPos val="r"/>
      <c:layout>
        <c:manualLayout>
          <c:xMode val="edge"/>
          <c:yMode val="edge"/>
          <c:x val="0.65437652300140814"/>
          <c:y val="0.6353492694340499"/>
          <c:w val="0.25682062842078268"/>
          <c:h val="0.22157074938867627"/>
        </c:manualLayout>
      </c:layout>
      <c:overlay val="0"/>
    </c:legend>
    <c:plotVisOnly val="1"/>
    <c:dispBlanksAs val="gap"/>
    <c:showDLblsOverMax val="0"/>
  </c:chart>
  <c:spPr>
    <a:ln>
      <a:noFill/>
    </a:ln>
  </c:spPr>
  <c:externalData r:id="rId2">
    <c:autoUpdate val="0"/>
  </c:externalData>
</c:chartSpace>
</file>

<file path=word/charts/chart7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400240594925636"/>
          <c:y val="5.1400554097404488E-2"/>
          <c:w val="0.845830271216098"/>
          <c:h val="0.81631687687857302"/>
        </c:manualLayout>
      </c:layout>
      <c:scatterChart>
        <c:scatterStyle val="smoothMarker"/>
        <c:varyColors val="0"/>
        <c:ser>
          <c:idx val="0"/>
          <c:order val="0"/>
          <c:tx>
            <c:strRef>
              <c:f>width_h25!$CS$2</c:f>
              <c:strCache>
                <c:ptCount val="1"/>
                <c:pt idx="0">
                  <c:v>20 mm</c:v>
                </c:pt>
              </c:strCache>
            </c:strRef>
          </c:tx>
          <c:xVal>
            <c:numRef>
              <c:f>width_h25!$CL$3:$CL$21</c:f>
              <c:numCache>
                <c:formatCode>General</c:formatCode>
                <c:ptCount val="19"/>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numCache>
            </c:numRef>
          </c:xVal>
          <c:yVal>
            <c:numRef>
              <c:f>width_h25!$CS$3:$CS$21</c:f>
              <c:numCache>
                <c:formatCode>General</c:formatCode>
                <c:ptCount val="19"/>
                <c:pt idx="0">
                  <c:v>0.47766265111585055</c:v>
                </c:pt>
                <c:pt idx="1">
                  <c:v>12.473999647452846</c:v>
                </c:pt>
                <c:pt idx="2">
                  <c:v>14.438868904759966</c:v>
                </c:pt>
                <c:pt idx="3">
                  <c:v>10.973882454580499</c:v>
                </c:pt>
                <c:pt idx="4">
                  <c:v>6.7083621472833528</c:v>
                </c:pt>
                <c:pt idx="5">
                  <c:v>2.9864521165420164</c:v>
                </c:pt>
                <c:pt idx="6">
                  <c:v>1.4090554254488681</c:v>
                </c:pt>
                <c:pt idx="7">
                  <c:v>0.24665709752965176</c:v>
                </c:pt>
                <c:pt idx="8">
                  <c:v>0.24665709752965176</c:v>
                </c:pt>
                <c:pt idx="9">
                  <c:v>3.840245775729647E-2</c:v>
                </c:pt>
                <c:pt idx="10">
                  <c:v>0</c:v>
                </c:pt>
                <c:pt idx="11">
                  <c:v>0</c:v>
                </c:pt>
                <c:pt idx="12">
                  <c:v>0</c:v>
                </c:pt>
                <c:pt idx="13">
                  <c:v>0</c:v>
                </c:pt>
                <c:pt idx="14">
                  <c:v>0</c:v>
                </c:pt>
                <c:pt idx="15">
                  <c:v>0</c:v>
                </c:pt>
                <c:pt idx="16">
                  <c:v>0</c:v>
                </c:pt>
                <c:pt idx="17">
                  <c:v>0</c:v>
                </c:pt>
                <c:pt idx="18">
                  <c:v>0</c:v>
                </c:pt>
              </c:numCache>
            </c:numRef>
          </c:yVal>
          <c:smooth val="1"/>
          <c:extLst xmlns:c16r2="http://schemas.microsoft.com/office/drawing/2015/06/chart">
            <c:ext xmlns:c16="http://schemas.microsoft.com/office/drawing/2014/chart" uri="{C3380CC4-5D6E-409C-BE32-E72D297353CC}">
              <c16:uniqueId val="{00000000-6190-43FF-BB48-87D4AD150AE4}"/>
            </c:ext>
          </c:extLst>
        </c:ser>
        <c:ser>
          <c:idx val="1"/>
          <c:order val="1"/>
          <c:tx>
            <c:strRef>
              <c:f>width_h25!$CT$2</c:f>
              <c:strCache>
                <c:ptCount val="1"/>
                <c:pt idx="0">
                  <c:v>50 mm</c:v>
                </c:pt>
              </c:strCache>
            </c:strRef>
          </c:tx>
          <c:xVal>
            <c:numRef>
              <c:f>width_h25!$CL$3:$CL$21</c:f>
              <c:numCache>
                <c:formatCode>General</c:formatCode>
                <c:ptCount val="19"/>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numCache>
            </c:numRef>
          </c:xVal>
          <c:yVal>
            <c:numRef>
              <c:f>width_h25!$CT$3:$CT$21</c:f>
              <c:numCache>
                <c:formatCode>General</c:formatCode>
                <c:ptCount val="19"/>
                <c:pt idx="0">
                  <c:v>3.1989763275751759E-2</c:v>
                </c:pt>
                <c:pt idx="1">
                  <c:v>3.5798192883712998</c:v>
                </c:pt>
                <c:pt idx="2">
                  <c:v>6.4911979431932663</c:v>
                </c:pt>
                <c:pt idx="3">
                  <c:v>7.2700018529269688</c:v>
                </c:pt>
                <c:pt idx="4">
                  <c:v>7.875368688940604</c:v>
                </c:pt>
                <c:pt idx="5">
                  <c:v>7.9085618842763727</c:v>
                </c:pt>
                <c:pt idx="6">
                  <c:v>6.2482834908144573</c:v>
                </c:pt>
                <c:pt idx="7">
                  <c:v>4.20587288929078</c:v>
                </c:pt>
                <c:pt idx="8">
                  <c:v>2.7270123836717777</c:v>
                </c:pt>
                <c:pt idx="9">
                  <c:v>2.0545654420082151</c:v>
                </c:pt>
                <c:pt idx="10">
                  <c:v>0.9967497970426219</c:v>
                </c:pt>
                <c:pt idx="11">
                  <c:v>0.32339712636325119</c:v>
                </c:pt>
                <c:pt idx="12">
                  <c:v>9.5969289827255291E-2</c:v>
                </c:pt>
                <c:pt idx="13">
                  <c:v>9.5605079998688849E-2</c:v>
                </c:pt>
                <c:pt idx="14">
                  <c:v>6.361531672293709E-2</c:v>
                </c:pt>
                <c:pt idx="15">
                  <c:v>3.1989763275751759E-2</c:v>
                </c:pt>
                <c:pt idx="16">
                  <c:v>0</c:v>
                </c:pt>
                <c:pt idx="17">
                  <c:v>0</c:v>
                </c:pt>
                <c:pt idx="18">
                  <c:v>0</c:v>
                </c:pt>
              </c:numCache>
            </c:numRef>
          </c:yVal>
          <c:smooth val="1"/>
          <c:extLst xmlns:c16r2="http://schemas.microsoft.com/office/drawing/2015/06/chart">
            <c:ext xmlns:c16="http://schemas.microsoft.com/office/drawing/2014/chart" uri="{C3380CC4-5D6E-409C-BE32-E72D297353CC}">
              <c16:uniqueId val="{00000001-6190-43FF-BB48-87D4AD150AE4}"/>
            </c:ext>
          </c:extLst>
        </c:ser>
        <c:ser>
          <c:idx val="2"/>
          <c:order val="2"/>
          <c:tx>
            <c:strRef>
              <c:f>width_h25!$CU$2</c:f>
              <c:strCache>
                <c:ptCount val="1"/>
                <c:pt idx="0">
                  <c:v>80 mm</c:v>
                </c:pt>
              </c:strCache>
            </c:strRef>
          </c:tx>
          <c:xVal>
            <c:numRef>
              <c:f>width_h25!$CL$3:$CL$21</c:f>
              <c:numCache>
                <c:formatCode>General</c:formatCode>
                <c:ptCount val="19"/>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numCache>
            </c:numRef>
          </c:xVal>
          <c:yVal>
            <c:numRef>
              <c:f>width_h25!$CU$3:$CU$21</c:f>
              <c:numCache>
                <c:formatCode>General</c:formatCode>
                <c:ptCount val="19"/>
                <c:pt idx="0">
                  <c:v>0</c:v>
                </c:pt>
                <c:pt idx="1">
                  <c:v>2.2846773160374045</c:v>
                </c:pt>
                <c:pt idx="2">
                  <c:v>3.692325207072737</c:v>
                </c:pt>
                <c:pt idx="3">
                  <c:v>3.9597589417303443</c:v>
                </c:pt>
                <c:pt idx="4">
                  <c:v>4.6976839379961577</c:v>
                </c:pt>
                <c:pt idx="5">
                  <c:v>5.85738258170392</c:v>
                </c:pt>
                <c:pt idx="6">
                  <c:v>6.2151543257435353</c:v>
                </c:pt>
                <c:pt idx="7">
                  <c:v>5.0724333932180867</c:v>
                </c:pt>
                <c:pt idx="8">
                  <c:v>5.6257226562538438</c:v>
                </c:pt>
                <c:pt idx="9">
                  <c:v>5.8393059666113478</c:v>
                </c:pt>
                <c:pt idx="10">
                  <c:v>3.2580576283000817</c:v>
                </c:pt>
                <c:pt idx="11">
                  <c:v>1.5711761676395233</c:v>
                </c:pt>
                <c:pt idx="12">
                  <c:v>1.109394270546443</c:v>
                </c:pt>
                <c:pt idx="13">
                  <c:v>0.45902578153735163</c:v>
                </c:pt>
                <c:pt idx="14">
                  <c:v>0.16542597187758479</c:v>
                </c:pt>
                <c:pt idx="15">
                  <c:v>0.15678706001286646</c:v>
                </c:pt>
                <c:pt idx="16">
                  <c:v>3.5688793718772309E-2</c:v>
                </c:pt>
                <c:pt idx="17">
                  <c:v>0</c:v>
                </c:pt>
                <c:pt idx="18">
                  <c:v>0</c:v>
                </c:pt>
              </c:numCache>
            </c:numRef>
          </c:yVal>
          <c:smooth val="1"/>
          <c:extLst xmlns:c16r2="http://schemas.microsoft.com/office/drawing/2015/06/chart">
            <c:ext xmlns:c16="http://schemas.microsoft.com/office/drawing/2014/chart" uri="{C3380CC4-5D6E-409C-BE32-E72D297353CC}">
              <c16:uniqueId val="{00000002-6190-43FF-BB48-87D4AD150AE4}"/>
            </c:ext>
          </c:extLst>
        </c:ser>
        <c:ser>
          <c:idx val="3"/>
          <c:order val="3"/>
          <c:tx>
            <c:strRef>
              <c:f>width_h25!$CV$2</c:f>
              <c:strCache>
                <c:ptCount val="1"/>
                <c:pt idx="0">
                  <c:v>110 mm</c:v>
                </c:pt>
              </c:strCache>
            </c:strRef>
          </c:tx>
          <c:xVal>
            <c:numRef>
              <c:f>width_h25!$CL$3:$CL$21</c:f>
              <c:numCache>
                <c:formatCode>General</c:formatCode>
                <c:ptCount val="19"/>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numCache>
            </c:numRef>
          </c:xVal>
          <c:yVal>
            <c:numRef>
              <c:f>width_h25!$CV$3:$CV$21</c:f>
              <c:numCache>
                <c:formatCode>General</c:formatCode>
                <c:ptCount val="19"/>
                <c:pt idx="0">
                  <c:v>5.2910052910052914E-2</c:v>
                </c:pt>
                <c:pt idx="1">
                  <c:v>1.9251161624925288</c:v>
                </c:pt>
                <c:pt idx="2">
                  <c:v>2.1635556877618303</c:v>
                </c:pt>
                <c:pt idx="3">
                  <c:v>4.2349525847703875</c:v>
                </c:pt>
                <c:pt idx="4">
                  <c:v>3.1045889348856552</c:v>
                </c:pt>
                <c:pt idx="5">
                  <c:v>4.1546097298309688</c:v>
                </c:pt>
                <c:pt idx="6">
                  <c:v>4.171383400951334</c:v>
                </c:pt>
                <c:pt idx="7">
                  <c:v>5.305658153133427</c:v>
                </c:pt>
                <c:pt idx="8">
                  <c:v>5.5906728473100156</c:v>
                </c:pt>
                <c:pt idx="9">
                  <c:v>5.0820367478358106</c:v>
                </c:pt>
                <c:pt idx="10">
                  <c:v>5.5328050590934508</c:v>
                </c:pt>
                <c:pt idx="11">
                  <c:v>3.8441177847736929</c:v>
                </c:pt>
                <c:pt idx="12">
                  <c:v>2.5189977662648149</c:v>
                </c:pt>
                <c:pt idx="13">
                  <c:v>1.5592352968719445</c:v>
                </c:pt>
                <c:pt idx="14">
                  <c:v>0.4406875828010654</c:v>
                </c:pt>
                <c:pt idx="15">
                  <c:v>0.15123846982254061</c:v>
                </c:pt>
                <c:pt idx="16">
                  <c:v>0.11826953003423592</c:v>
                </c:pt>
                <c:pt idx="17">
                  <c:v>0</c:v>
                </c:pt>
                <c:pt idx="18">
                  <c:v>4.9164208456243856E-2</c:v>
                </c:pt>
              </c:numCache>
            </c:numRef>
          </c:yVal>
          <c:smooth val="1"/>
          <c:extLst xmlns:c16r2="http://schemas.microsoft.com/office/drawing/2015/06/chart">
            <c:ext xmlns:c16="http://schemas.microsoft.com/office/drawing/2014/chart" uri="{C3380CC4-5D6E-409C-BE32-E72D297353CC}">
              <c16:uniqueId val="{00000003-6190-43FF-BB48-87D4AD150AE4}"/>
            </c:ext>
          </c:extLst>
        </c:ser>
        <c:ser>
          <c:idx val="4"/>
          <c:order val="4"/>
          <c:tx>
            <c:strRef>
              <c:f>width_h25!$CW$2</c:f>
              <c:strCache>
                <c:ptCount val="1"/>
                <c:pt idx="0">
                  <c:v>140 mm</c:v>
                </c:pt>
              </c:strCache>
            </c:strRef>
          </c:tx>
          <c:xVal>
            <c:numRef>
              <c:f>width_h25!$CL$3:$CL$21</c:f>
              <c:numCache>
                <c:formatCode>General</c:formatCode>
                <c:ptCount val="19"/>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numCache>
            </c:numRef>
          </c:xVal>
          <c:yVal>
            <c:numRef>
              <c:f>width_h25!$CW$3:$CW$21</c:f>
              <c:numCache>
                <c:formatCode>General</c:formatCode>
                <c:ptCount val="19"/>
                <c:pt idx="0">
                  <c:v>0</c:v>
                </c:pt>
                <c:pt idx="1">
                  <c:v>3.8409936227721277</c:v>
                </c:pt>
                <c:pt idx="2">
                  <c:v>4.2942228812387029</c:v>
                </c:pt>
                <c:pt idx="3">
                  <c:v>4.4482368977731772</c:v>
                </c:pt>
                <c:pt idx="4">
                  <c:v>3.9517829970639573</c:v>
                </c:pt>
                <c:pt idx="5">
                  <c:v>4.349617568384617</c:v>
                </c:pt>
                <c:pt idx="6">
                  <c:v>2.8313617238876376</c:v>
                </c:pt>
                <c:pt idx="7">
                  <c:v>5.5263660991975234</c:v>
                </c:pt>
                <c:pt idx="8">
                  <c:v>4.9678340894925732</c:v>
                </c:pt>
                <c:pt idx="9">
                  <c:v>3.0672709723446219</c:v>
                </c:pt>
                <c:pt idx="10">
                  <c:v>4.0291241764236849</c:v>
                </c:pt>
                <c:pt idx="11">
                  <c:v>3.4617482898988623</c:v>
                </c:pt>
                <c:pt idx="12">
                  <c:v>2.6295690125477362</c:v>
                </c:pt>
                <c:pt idx="13">
                  <c:v>1.3009358344873891</c:v>
                </c:pt>
                <c:pt idx="14">
                  <c:v>1.0327751898946662</c:v>
                </c:pt>
                <c:pt idx="15">
                  <c:v>0</c:v>
                </c:pt>
                <c:pt idx="16">
                  <c:v>0.26816064459272315</c:v>
                </c:pt>
                <c:pt idx="17">
                  <c:v>0</c:v>
                </c:pt>
                <c:pt idx="18">
                  <c:v>0</c:v>
                </c:pt>
              </c:numCache>
            </c:numRef>
          </c:yVal>
          <c:smooth val="1"/>
          <c:extLst xmlns:c16r2="http://schemas.microsoft.com/office/drawing/2015/06/chart">
            <c:ext xmlns:c16="http://schemas.microsoft.com/office/drawing/2014/chart" uri="{C3380CC4-5D6E-409C-BE32-E72D297353CC}">
              <c16:uniqueId val="{00000004-6190-43FF-BB48-87D4AD150AE4}"/>
            </c:ext>
          </c:extLst>
        </c:ser>
        <c:dLbls>
          <c:showLegendKey val="0"/>
          <c:showVal val="0"/>
          <c:showCatName val="0"/>
          <c:showSerName val="0"/>
          <c:showPercent val="0"/>
          <c:showBubbleSize val="0"/>
        </c:dLbls>
        <c:axId val="560768896"/>
        <c:axId val="560857088"/>
      </c:scatterChart>
      <c:valAx>
        <c:axId val="560768896"/>
        <c:scaling>
          <c:orientation val="minMax"/>
          <c:max val="38"/>
          <c:min val="0"/>
        </c:scaling>
        <c:delete val="0"/>
        <c:axPos val="b"/>
        <c:title>
          <c:tx>
            <c:rich>
              <a:bodyPr/>
              <a:lstStyle/>
              <a:p>
                <a:pPr>
                  <a:defRPr/>
                </a:pPr>
                <a:r>
                  <a:rPr lang="en-GB"/>
                  <a:t>Bubble</a:t>
                </a:r>
                <a:r>
                  <a:rPr lang="en-GB" baseline="0"/>
                  <a:t> diameter (mm)</a:t>
                </a:r>
                <a:endParaRPr lang="en-GB"/>
              </a:p>
            </c:rich>
          </c:tx>
          <c:overlay val="0"/>
        </c:title>
        <c:numFmt formatCode="General" sourceLinked="0"/>
        <c:majorTickMark val="in"/>
        <c:minorTickMark val="none"/>
        <c:tickLblPos val="nextTo"/>
        <c:crossAx val="560857088"/>
        <c:crosses val="autoZero"/>
        <c:crossBetween val="midCat"/>
      </c:valAx>
      <c:valAx>
        <c:axId val="560857088"/>
        <c:scaling>
          <c:orientation val="minMax"/>
          <c:max val="15"/>
          <c:min val="0"/>
        </c:scaling>
        <c:delete val="0"/>
        <c:axPos val="l"/>
        <c:title>
          <c:tx>
            <c:rich>
              <a:bodyPr rot="-5400000" vert="horz"/>
              <a:lstStyle/>
              <a:p>
                <a:pPr>
                  <a:defRPr/>
                </a:pPr>
                <a:r>
                  <a:rPr lang="en-GB"/>
                  <a:t>Proportion</a:t>
                </a:r>
                <a:r>
                  <a:rPr lang="en-GB" baseline="0"/>
                  <a:t> of total bubbles (%)</a:t>
                </a:r>
                <a:endParaRPr lang="en-GB"/>
              </a:p>
            </c:rich>
          </c:tx>
          <c:overlay val="0"/>
        </c:title>
        <c:numFmt formatCode="#,##0" sourceLinked="0"/>
        <c:majorTickMark val="in"/>
        <c:minorTickMark val="none"/>
        <c:tickLblPos val="nextTo"/>
        <c:crossAx val="560768896"/>
        <c:crosses val="autoZero"/>
        <c:crossBetween val="midCat"/>
      </c:valAx>
      <c:spPr>
        <a:ln>
          <a:solidFill>
            <a:schemeClr val="bg1">
              <a:lumMod val="50000"/>
            </a:schemeClr>
          </a:solidFill>
        </a:ln>
      </c:spPr>
    </c:plotArea>
    <c:legend>
      <c:legendPos val="r"/>
      <c:layout>
        <c:manualLayout>
          <c:xMode val="edge"/>
          <c:yMode val="edge"/>
          <c:x val="0.71445122484689427"/>
          <c:y val="8.2131087780694084E-2"/>
          <c:w val="0.21237576552930884"/>
          <c:h val="0.29706401283172934"/>
        </c:manualLayout>
      </c:layout>
      <c:overlay val="0"/>
    </c:legend>
    <c:plotVisOnly val="1"/>
    <c:dispBlanksAs val="gap"/>
    <c:showDLblsOverMax val="0"/>
  </c:chart>
  <c:spPr>
    <a:ln>
      <a:noFill/>
    </a:ln>
  </c:spPr>
  <c:externalData r:id="rId2">
    <c:autoUpdate val="0"/>
  </c:externalData>
</c:chartSpace>
</file>

<file path=word/charts/chart7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400240594925636"/>
          <c:y val="5.1400554097404488E-2"/>
          <c:w val="0.845830271216098"/>
          <c:h val="0.79530375029651901"/>
        </c:manualLayout>
      </c:layout>
      <c:scatterChart>
        <c:scatterStyle val="smoothMarker"/>
        <c:varyColors val="0"/>
        <c:ser>
          <c:idx val="0"/>
          <c:order val="0"/>
          <c:tx>
            <c:strRef>
              <c:f>width_h37.5!$EG$21:$EG$22</c:f>
              <c:strCache>
                <c:ptCount val="1"/>
                <c:pt idx="0">
                  <c:v>Continuous 20 mm</c:v>
                </c:pt>
              </c:strCache>
            </c:strRef>
          </c:tx>
          <c:xVal>
            <c:numRef>
              <c:f>width_h37.5!$EF$3:$EF$20</c:f>
              <c:numCache>
                <c:formatCode>General</c:formatCode>
                <c:ptCount val="18"/>
                <c:pt idx="0">
                  <c:v>8</c:v>
                </c:pt>
                <c:pt idx="1">
                  <c:v>16</c:v>
                </c:pt>
                <c:pt idx="2">
                  <c:v>24</c:v>
                </c:pt>
                <c:pt idx="3">
                  <c:v>32</c:v>
                </c:pt>
                <c:pt idx="4">
                  <c:v>40</c:v>
                </c:pt>
                <c:pt idx="5">
                  <c:v>48</c:v>
                </c:pt>
                <c:pt idx="6">
                  <c:v>56</c:v>
                </c:pt>
                <c:pt idx="7">
                  <c:v>64</c:v>
                </c:pt>
                <c:pt idx="8">
                  <c:v>72</c:v>
                </c:pt>
                <c:pt idx="9">
                  <c:v>80</c:v>
                </c:pt>
                <c:pt idx="10">
                  <c:v>88</c:v>
                </c:pt>
                <c:pt idx="11">
                  <c:v>96</c:v>
                </c:pt>
                <c:pt idx="12">
                  <c:v>104</c:v>
                </c:pt>
                <c:pt idx="13">
                  <c:v>112</c:v>
                </c:pt>
                <c:pt idx="14">
                  <c:v>120</c:v>
                </c:pt>
                <c:pt idx="15">
                  <c:v>128</c:v>
                </c:pt>
                <c:pt idx="16">
                  <c:v>136</c:v>
                </c:pt>
              </c:numCache>
            </c:numRef>
          </c:xVal>
          <c:yVal>
            <c:numRef>
              <c:f>width_h37.5!$EG$23:$EG$39</c:f>
              <c:numCache>
                <c:formatCode>General</c:formatCode>
                <c:ptCount val="17"/>
                <c:pt idx="0">
                  <c:v>29.466502437133663</c:v>
                </c:pt>
                <c:pt idx="1">
                  <c:v>33.51954521489435</c:v>
                </c:pt>
                <c:pt idx="2">
                  <c:v>18.185182806390028</c:v>
                </c:pt>
                <c:pt idx="3">
                  <c:v>9.0650952591938978</c:v>
                </c:pt>
                <c:pt idx="4">
                  <c:v>4.1784646078993708</c:v>
                </c:pt>
                <c:pt idx="5">
                  <c:v>2.6506805684539292</c:v>
                </c:pt>
                <c:pt idx="6">
                  <c:v>1.4266565876438069</c:v>
                </c:pt>
                <c:pt idx="7">
                  <c:v>0.69496344301277457</c:v>
                </c:pt>
                <c:pt idx="8">
                  <c:v>0.45106572813576362</c:v>
                </c:pt>
                <c:pt idx="9">
                  <c:v>0.1610305095735097</c:v>
                </c:pt>
                <c:pt idx="10">
                  <c:v>3.5078427061908599E-2</c:v>
                </c:pt>
                <c:pt idx="11">
                  <c:v>8.2867205303501126E-2</c:v>
                </c:pt>
                <c:pt idx="12">
                  <c:v>2.0716801325875282E-2</c:v>
                </c:pt>
                <c:pt idx="13">
                  <c:v>0</c:v>
                </c:pt>
                <c:pt idx="14">
                  <c:v>2.0716801325875282E-2</c:v>
                </c:pt>
                <c:pt idx="15">
                  <c:v>2.0716801325875282E-2</c:v>
                </c:pt>
                <c:pt idx="16">
                  <c:v>2.0716801325875282E-2</c:v>
                </c:pt>
              </c:numCache>
            </c:numRef>
          </c:yVal>
          <c:smooth val="1"/>
          <c:extLst xmlns:c16r2="http://schemas.microsoft.com/office/drawing/2015/06/chart">
            <c:ext xmlns:c16="http://schemas.microsoft.com/office/drawing/2014/chart" uri="{C3380CC4-5D6E-409C-BE32-E72D297353CC}">
              <c16:uniqueId val="{00000000-D835-49D5-A52C-F54FCF5330A0}"/>
            </c:ext>
          </c:extLst>
        </c:ser>
        <c:ser>
          <c:idx val="1"/>
          <c:order val="1"/>
          <c:tx>
            <c:strRef>
              <c:f>width_h37.5!$EI$21:$EI$22</c:f>
              <c:strCache>
                <c:ptCount val="1"/>
                <c:pt idx="0">
                  <c:v>Continuous 50 mm</c:v>
                </c:pt>
              </c:strCache>
            </c:strRef>
          </c:tx>
          <c:xVal>
            <c:numRef>
              <c:f>width_h37.5!$EF$3:$EF$20</c:f>
              <c:numCache>
                <c:formatCode>General</c:formatCode>
                <c:ptCount val="18"/>
                <c:pt idx="0">
                  <c:v>8</c:v>
                </c:pt>
                <c:pt idx="1">
                  <c:v>16</c:v>
                </c:pt>
                <c:pt idx="2">
                  <c:v>24</c:v>
                </c:pt>
                <c:pt idx="3">
                  <c:v>32</c:v>
                </c:pt>
                <c:pt idx="4">
                  <c:v>40</c:v>
                </c:pt>
                <c:pt idx="5">
                  <c:v>48</c:v>
                </c:pt>
                <c:pt idx="6">
                  <c:v>56</c:v>
                </c:pt>
                <c:pt idx="7">
                  <c:v>64</c:v>
                </c:pt>
                <c:pt idx="8">
                  <c:v>72</c:v>
                </c:pt>
                <c:pt idx="9">
                  <c:v>80</c:v>
                </c:pt>
                <c:pt idx="10">
                  <c:v>88</c:v>
                </c:pt>
                <c:pt idx="11">
                  <c:v>96</c:v>
                </c:pt>
                <c:pt idx="12">
                  <c:v>104</c:v>
                </c:pt>
                <c:pt idx="13">
                  <c:v>112</c:v>
                </c:pt>
                <c:pt idx="14">
                  <c:v>120</c:v>
                </c:pt>
                <c:pt idx="15">
                  <c:v>128</c:v>
                </c:pt>
                <c:pt idx="16">
                  <c:v>136</c:v>
                </c:pt>
              </c:numCache>
            </c:numRef>
          </c:xVal>
          <c:yVal>
            <c:numRef>
              <c:f>width_h37.5!$EI$23:$EI$39</c:f>
              <c:numCache>
                <c:formatCode>General</c:formatCode>
                <c:ptCount val="17"/>
                <c:pt idx="0">
                  <c:v>8.9554027117108106</c:v>
                </c:pt>
                <c:pt idx="1">
                  <c:v>15.898193690048402</c:v>
                </c:pt>
                <c:pt idx="2">
                  <c:v>18.781403966729471</c:v>
                </c:pt>
                <c:pt idx="3">
                  <c:v>20.083722703951661</c:v>
                </c:pt>
                <c:pt idx="4">
                  <c:v>14.070193557998657</c:v>
                </c:pt>
                <c:pt idx="5">
                  <c:v>9.0349506668880597</c:v>
                </c:pt>
                <c:pt idx="6">
                  <c:v>5.2227652663195636</c:v>
                </c:pt>
                <c:pt idx="7">
                  <c:v>3.281812908615926</c:v>
                </c:pt>
                <c:pt idx="8">
                  <c:v>1.9291017398208858</c:v>
                </c:pt>
                <c:pt idx="9">
                  <c:v>1.2758186804129465</c:v>
                </c:pt>
                <c:pt idx="10">
                  <c:v>0.60755168883182753</c:v>
                </c:pt>
                <c:pt idx="11">
                  <c:v>0.35506662927987864</c:v>
                </c:pt>
                <c:pt idx="12">
                  <c:v>0.28924518472396371</c:v>
                </c:pt>
                <c:pt idx="13">
                  <c:v>0.10321778953592078</c:v>
                </c:pt>
                <c:pt idx="14">
                  <c:v>6.6139554459910405E-2</c:v>
                </c:pt>
                <c:pt idx="15">
                  <c:v>4.5413260672116255E-2</c:v>
                </c:pt>
                <c:pt idx="16">
                  <c:v>0</c:v>
                </c:pt>
              </c:numCache>
            </c:numRef>
          </c:yVal>
          <c:smooth val="1"/>
          <c:extLst xmlns:c16r2="http://schemas.microsoft.com/office/drawing/2015/06/chart">
            <c:ext xmlns:c16="http://schemas.microsoft.com/office/drawing/2014/chart" uri="{C3380CC4-5D6E-409C-BE32-E72D297353CC}">
              <c16:uniqueId val="{00000001-D835-49D5-A52C-F54FCF5330A0}"/>
            </c:ext>
          </c:extLst>
        </c:ser>
        <c:ser>
          <c:idx val="2"/>
          <c:order val="2"/>
          <c:tx>
            <c:strRef>
              <c:f>width_h37.5!$EM$21:$EM$22</c:f>
              <c:strCache>
                <c:ptCount val="1"/>
                <c:pt idx="0">
                  <c:v>Continuous 110 mm</c:v>
                </c:pt>
              </c:strCache>
            </c:strRef>
          </c:tx>
          <c:xVal>
            <c:numRef>
              <c:f>width_h37.5!$EF$3:$EF$20</c:f>
              <c:numCache>
                <c:formatCode>General</c:formatCode>
                <c:ptCount val="18"/>
                <c:pt idx="0">
                  <c:v>8</c:v>
                </c:pt>
                <c:pt idx="1">
                  <c:v>16</c:v>
                </c:pt>
                <c:pt idx="2">
                  <c:v>24</c:v>
                </c:pt>
                <c:pt idx="3">
                  <c:v>32</c:v>
                </c:pt>
                <c:pt idx="4">
                  <c:v>40</c:v>
                </c:pt>
                <c:pt idx="5">
                  <c:v>48</c:v>
                </c:pt>
                <c:pt idx="6">
                  <c:v>56</c:v>
                </c:pt>
                <c:pt idx="7">
                  <c:v>64</c:v>
                </c:pt>
                <c:pt idx="8">
                  <c:v>72</c:v>
                </c:pt>
                <c:pt idx="9">
                  <c:v>80</c:v>
                </c:pt>
                <c:pt idx="10">
                  <c:v>88</c:v>
                </c:pt>
                <c:pt idx="11">
                  <c:v>96</c:v>
                </c:pt>
                <c:pt idx="12">
                  <c:v>104</c:v>
                </c:pt>
                <c:pt idx="13">
                  <c:v>112</c:v>
                </c:pt>
                <c:pt idx="14">
                  <c:v>120</c:v>
                </c:pt>
                <c:pt idx="15">
                  <c:v>128</c:v>
                </c:pt>
                <c:pt idx="16">
                  <c:v>136</c:v>
                </c:pt>
              </c:numCache>
            </c:numRef>
          </c:xVal>
          <c:yVal>
            <c:numRef>
              <c:f>width_h37.5!$EM$23:$EM$39</c:f>
              <c:numCache>
                <c:formatCode>General</c:formatCode>
                <c:ptCount val="17"/>
                <c:pt idx="0">
                  <c:v>8.2455651878540532</c:v>
                </c:pt>
                <c:pt idx="1">
                  <c:v>11.653887898485687</c:v>
                </c:pt>
                <c:pt idx="2">
                  <c:v>13.632430621041209</c:v>
                </c:pt>
                <c:pt idx="3">
                  <c:v>14.938303111937934</c:v>
                </c:pt>
                <c:pt idx="4">
                  <c:v>16.339619416193521</c:v>
                </c:pt>
                <c:pt idx="5">
                  <c:v>15.752626785075869</c:v>
                </c:pt>
                <c:pt idx="6">
                  <c:v>10.363883565335296</c:v>
                </c:pt>
                <c:pt idx="7">
                  <c:v>4.3924241292976518</c:v>
                </c:pt>
                <c:pt idx="8">
                  <c:v>2.3463276047980326</c:v>
                </c:pt>
                <c:pt idx="9">
                  <c:v>1.2541345902535941</c:v>
                </c:pt>
                <c:pt idx="10">
                  <c:v>0.76768393427498993</c:v>
                </c:pt>
                <c:pt idx="11">
                  <c:v>0.16194157570915527</c:v>
                </c:pt>
                <c:pt idx="12">
                  <c:v>0</c:v>
                </c:pt>
                <c:pt idx="13">
                  <c:v>0</c:v>
                </c:pt>
                <c:pt idx="14">
                  <c:v>7.5585789871504161E-2</c:v>
                </c:pt>
                <c:pt idx="15">
                  <c:v>7.5585789871504161E-2</c:v>
                </c:pt>
                <c:pt idx="16">
                  <c:v>0</c:v>
                </c:pt>
              </c:numCache>
            </c:numRef>
          </c:yVal>
          <c:smooth val="1"/>
          <c:extLst xmlns:c16r2="http://schemas.microsoft.com/office/drawing/2015/06/chart">
            <c:ext xmlns:c16="http://schemas.microsoft.com/office/drawing/2014/chart" uri="{C3380CC4-5D6E-409C-BE32-E72D297353CC}">
              <c16:uniqueId val="{00000002-D835-49D5-A52C-F54FCF5330A0}"/>
            </c:ext>
          </c:extLst>
        </c:ser>
        <c:ser>
          <c:idx val="3"/>
          <c:order val="3"/>
          <c:tx>
            <c:strRef>
              <c:f>width_h37.5!$EH$21:$EH$22</c:f>
              <c:strCache>
                <c:ptCount val="1"/>
                <c:pt idx="0">
                  <c:v>228 Hz 20 mm</c:v>
                </c:pt>
              </c:strCache>
            </c:strRef>
          </c:tx>
          <c:xVal>
            <c:numRef>
              <c:f>width_h37.5!$EF$3:$EF$20</c:f>
              <c:numCache>
                <c:formatCode>General</c:formatCode>
                <c:ptCount val="18"/>
                <c:pt idx="0">
                  <c:v>8</c:v>
                </c:pt>
                <c:pt idx="1">
                  <c:v>16</c:v>
                </c:pt>
                <c:pt idx="2">
                  <c:v>24</c:v>
                </c:pt>
                <c:pt idx="3">
                  <c:v>32</c:v>
                </c:pt>
                <c:pt idx="4">
                  <c:v>40</c:v>
                </c:pt>
                <c:pt idx="5">
                  <c:v>48</c:v>
                </c:pt>
                <c:pt idx="6">
                  <c:v>56</c:v>
                </c:pt>
                <c:pt idx="7">
                  <c:v>64</c:v>
                </c:pt>
                <c:pt idx="8">
                  <c:v>72</c:v>
                </c:pt>
                <c:pt idx="9">
                  <c:v>80</c:v>
                </c:pt>
                <c:pt idx="10">
                  <c:v>88</c:v>
                </c:pt>
                <c:pt idx="11">
                  <c:v>96</c:v>
                </c:pt>
                <c:pt idx="12">
                  <c:v>104</c:v>
                </c:pt>
                <c:pt idx="13">
                  <c:v>112</c:v>
                </c:pt>
                <c:pt idx="14">
                  <c:v>120</c:v>
                </c:pt>
                <c:pt idx="15">
                  <c:v>128</c:v>
                </c:pt>
                <c:pt idx="16">
                  <c:v>136</c:v>
                </c:pt>
              </c:numCache>
            </c:numRef>
          </c:xVal>
          <c:yVal>
            <c:numRef>
              <c:f>width_h37.5!$EH$23:$EH$39</c:f>
              <c:numCache>
                <c:formatCode>General</c:formatCode>
                <c:ptCount val="17"/>
                <c:pt idx="0">
                  <c:v>30.098128159834303</c:v>
                </c:pt>
                <c:pt idx="1">
                  <c:v>33.729345971046271</c:v>
                </c:pt>
                <c:pt idx="2">
                  <c:v>18.509375481097472</c:v>
                </c:pt>
                <c:pt idx="3">
                  <c:v>8.7340326396519785</c:v>
                </c:pt>
                <c:pt idx="4">
                  <c:v>3.8762543224472452</c:v>
                </c:pt>
                <c:pt idx="5">
                  <c:v>2.27322989886048</c:v>
                </c:pt>
                <c:pt idx="6">
                  <c:v>0.89578074353940473</c:v>
                </c:pt>
                <c:pt idx="7">
                  <c:v>0.82393221770245273</c:v>
                </c:pt>
                <c:pt idx="8">
                  <c:v>0.39639798563868101</c:v>
                </c:pt>
                <c:pt idx="9">
                  <c:v>0.27452030554591944</c:v>
                </c:pt>
                <c:pt idx="10">
                  <c:v>0.12771998868213733</c:v>
                </c:pt>
                <c:pt idx="11">
                  <c:v>0.10863966050049262</c:v>
                </c:pt>
                <c:pt idx="12">
                  <c:v>0.11448196908986835</c:v>
                </c:pt>
                <c:pt idx="13">
                  <c:v>1.9080328181644724E-2</c:v>
                </c:pt>
                <c:pt idx="14">
                  <c:v>1.9080328181644724E-2</c:v>
                </c:pt>
                <c:pt idx="15">
                  <c:v>0</c:v>
                </c:pt>
                <c:pt idx="16">
                  <c:v>0</c:v>
                </c:pt>
              </c:numCache>
            </c:numRef>
          </c:yVal>
          <c:smooth val="1"/>
          <c:extLst xmlns:c16r2="http://schemas.microsoft.com/office/drawing/2015/06/chart">
            <c:ext xmlns:c16="http://schemas.microsoft.com/office/drawing/2014/chart" uri="{C3380CC4-5D6E-409C-BE32-E72D297353CC}">
              <c16:uniqueId val="{00000003-D835-49D5-A52C-F54FCF5330A0}"/>
            </c:ext>
          </c:extLst>
        </c:ser>
        <c:ser>
          <c:idx val="4"/>
          <c:order val="4"/>
          <c:tx>
            <c:strRef>
              <c:f>width_h37.5!$EJ$21:$EJ$22</c:f>
              <c:strCache>
                <c:ptCount val="1"/>
                <c:pt idx="0">
                  <c:v>228 Hz 50 mm</c:v>
                </c:pt>
              </c:strCache>
            </c:strRef>
          </c:tx>
          <c:xVal>
            <c:numRef>
              <c:f>width_h37.5!$EF$3:$EF$20</c:f>
              <c:numCache>
                <c:formatCode>General</c:formatCode>
                <c:ptCount val="18"/>
                <c:pt idx="0">
                  <c:v>8</c:v>
                </c:pt>
                <c:pt idx="1">
                  <c:v>16</c:v>
                </c:pt>
                <c:pt idx="2">
                  <c:v>24</c:v>
                </c:pt>
                <c:pt idx="3">
                  <c:v>32</c:v>
                </c:pt>
                <c:pt idx="4">
                  <c:v>40</c:v>
                </c:pt>
                <c:pt idx="5">
                  <c:v>48</c:v>
                </c:pt>
                <c:pt idx="6">
                  <c:v>56</c:v>
                </c:pt>
                <c:pt idx="7">
                  <c:v>64</c:v>
                </c:pt>
                <c:pt idx="8">
                  <c:v>72</c:v>
                </c:pt>
                <c:pt idx="9">
                  <c:v>80</c:v>
                </c:pt>
                <c:pt idx="10">
                  <c:v>88</c:v>
                </c:pt>
                <c:pt idx="11">
                  <c:v>96</c:v>
                </c:pt>
                <c:pt idx="12">
                  <c:v>104</c:v>
                </c:pt>
                <c:pt idx="13">
                  <c:v>112</c:v>
                </c:pt>
                <c:pt idx="14">
                  <c:v>120</c:v>
                </c:pt>
                <c:pt idx="15">
                  <c:v>128</c:v>
                </c:pt>
                <c:pt idx="16">
                  <c:v>136</c:v>
                </c:pt>
              </c:numCache>
            </c:numRef>
          </c:xVal>
          <c:yVal>
            <c:numRef>
              <c:f>width_h37.5!$EJ$23:$EJ$39</c:f>
              <c:numCache>
                <c:formatCode>General</c:formatCode>
                <c:ptCount val="17"/>
                <c:pt idx="0">
                  <c:v>8.5801588402991644</c:v>
                </c:pt>
                <c:pt idx="1">
                  <c:v>17.707494704675529</c:v>
                </c:pt>
                <c:pt idx="2">
                  <c:v>22.62891971372467</c:v>
                </c:pt>
                <c:pt idx="3">
                  <c:v>18.305573025516328</c:v>
                </c:pt>
                <c:pt idx="4">
                  <c:v>14.448045025817876</c:v>
                </c:pt>
                <c:pt idx="5">
                  <c:v>7.006375145520523</c:v>
                </c:pt>
                <c:pt idx="6">
                  <c:v>3.9166944439438458</c:v>
                </c:pt>
                <c:pt idx="7">
                  <c:v>2.8417181022939748</c:v>
                </c:pt>
                <c:pt idx="8">
                  <c:v>1.935464623541723</c:v>
                </c:pt>
                <c:pt idx="9">
                  <c:v>0.95399889603947319</c:v>
                </c:pt>
                <c:pt idx="10">
                  <c:v>0.60460908609438047</c:v>
                </c:pt>
                <c:pt idx="11">
                  <c:v>0.43810891959421389</c:v>
                </c:pt>
                <c:pt idx="12">
                  <c:v>0.35043150728384892</c:v>
                </c:pt>
                <c:pt idx="13">
                  <c:v>0.14035317433375688</c:v>
                </c:pt>
                <c:pt idx="14">
                  <c:v>8.1566068515497567E-2</c:v>
                </c:pt>
                <c:pt idx="15">
                  <c:v>3.3300033300033297E-2</c:v>
                </c:pt>
                <c:pt idx="16">
                  <c:v>2.7188689505165856E-2</c:v>
                </c:pt>
              </c:numCache>
            </c:numRef>
          </c:yVal>
          <c:smooth val="1"/>
          <c:extLst xmlns:c16r2="http://schemas.microsoft.com/office/drawing/2015/06/chart">
            <c:ext xmlns:c16="http://schemas.microsoft.com/office/drawing/2014/chart" uri="{C3380CC4-5D6E-409C-BE32-E72D297353CC}">
              <c16:uniqueId val="{00000004-D835-49D5-A52C-F54FCF5330A0}"/>
            </c:ext>
          </c:extLst>
        </c:ser>
        <c:ser>
          <c:idx val="5"/>
          <c:order val="5"/>
          <c:tx>
            <c:strRef>
              <c:f>width_h37.5!$EN$21:$EN$22</c:f>
              <c:strCache>
                <c:ptCount val="1"/>
                <c:pt idx="0">
                  <c:v>228 Hz 110 mm</c:v>
                </c:pt>
              </c:strCache>
            </c:strRef>
          </c:tx>
          <c:xVal>
            <c:numRef>
              <c:f>width_h37.5!$EF$3:$EF$20</c:f>
              <c:numCache>
                <c:formatCode>General</c:formatCode>
                <c:ptCount val="18"/>
                <c:pt idx="0">
                  <c:v>8</c:v>
                </c:pt>
                <c:pt idx="1">
                  <c:v>16</c:v>
                </c:pt>
                <c:pt idx="2">
                  <c:v>24</c:v>
                </c:pt>
                <c:pt idx="3">
                  <c:v>32</c:v>
                </c:pt>
                <c:pt idx="4">
                  <c:v>40</c:v>
                </c:pt>
                <c:pt idx="5">
                  <c:v>48</c:v>
                </c:pt>
                <c:pt idx="6">
                  <c:v>56</c:v>
                </c:pt>
                <c:pt idx="7">
                  <c:v>64</c:v>
                </c:pt>
                <c:pt idx="8">
                  <c:v>72</c:v>
                </c:pt>
                <c:pt idx="9">
                  <c:v>80</c:v>
                </c:pt>
                <c:pt idx="10">
                  <c:v>88</c:v>
                </c:pt>
                <c:pt idx="11">
                  <c:v>96</c:v>
                </c:pt>
                <c:pt idx="12">
                  <c:v>104</c:v>
                </c:pt>
                <c:pt idx="13">
                  <c:v>112</c:v>
                </c:pt>
                <c:pt idx="14">
                  <c:v>120</c:v>
                </c:pt>
                <c:pt idx="15">
                  <c:v>128</c:v>
                </c:pt>
                <c:pt idx="16">
                  <c:v>136</c:v>
                </c:pt>
              </c:numCache>
            </c:numRef>
          </c:xVal>
          <c:yVal>
            <c:numRef>
              <c:f>width_h37.5!$EN$23:$EN$39</c:f>
              <c:numCache>
                <c:formatCode>General</c:formatCode>
                <c:ptCount val="17"/>
                <c:pt idx="0">
                  <c:v>6.4926576940306919</c:v>
                </c:pt>
                <c:pt idx="1">
                  <c:v>8.795562857347754</c:v>
                </c:pt>
                <c:pt idx="2">
                  <c:v>13.201819580538116</c:v>
                </c:pt>
                <c:pt idx="3">
                  <c:v>16.41585383004147</c:v>
                </c:pt>
                <c:pt idx="4">
                  <c:v>19.516193400632758</c:v>
                </c:pt>
                <c:pt idx="5">
                  <c:v>16.119684197487398</c:v>
                </c:pt>
                <c:pt idx="6">
                  <c:v>9.7800940478286016</c:v>
                </c:pt>
                <c:pt idx="7">
                  <c:v>5.5661380318130895</c:v>
                </c:pt>
                <c:pt idx="8">
                  <c:v>2.2317965109727123</c:v>
                </c:pt>
                <c:pt idx="9">
                  <c:v>0.71709373768870344</c:v>
                </c:pt>
                <c:pt idx="10">
                  <c:v>0.79019315289338177</c:v>
                </c:pt>
                <c:pt idx="11">
                  <c:v>8.0515297906602251E-2</c:v>
                </c:pt>
                <c:pt idx="12">
                  <c:v>7.3099415204678359E-2</c:v>
                </c:pt>
                <c:pt idx="13">
                  <c:v>0.21929824561403508</c:v>
                </c:pt>
                <c:pt idx="14">
                  <c:v>0</c:v>
                </c:pt>
                <c:pt idx="15">
                  <c:v>0</c:v>
                </c:pt>
                <c:pt idx="16">
                  <c:v>0</c:v>
                </c:pt>
              </c:numCache>
            </c:numRef>
          </c:yVal>
          <c:smooth val="1"/>
          <c:extLst xmlns:c16r2="http://schemas.microsoft.com/office/drawing/2015/06/chart">
            <c:ext xmlns:c16="http://schemas.microsoft.com/office/drawing/2014/chart" uri="{C3380CC4-5D6E-409C-BE32-E72D297353CC}">
              <c16:uniqueId val="{00000005-D835-49D5-A52C-F54FCF5330A0}"/>
            </c:ext>
          </c:extLst>
        </c:ser>
        <c:dLbls>
          <c:showLegendKey val="0"/>
          <c:showVal val="0"/>
          <c:showCatName val="0"/>
          <c:showSerName val="0"/>
          <c:showPercent val="0"/>
          <c:showBubbleSize val="0"/>
        </c:dLbls>
        <c:axId val="560908544"/>
        <c:axId val="560914816"/>
      </c:scatterChart>
      <c:valAx>
        <c:axId val="560908544"/>
        <c:scaling>
          <c:orientation val="minMax"/>
          <c:max val="136"/>
          <c:min val="0"/>
        </c:scaling>
        <c:delete val="0"/>
        <c:axPos val="b"/>
        <c:title>
          <c:tx>
            <c:rich>
              <a:bodyPr/>
              <a:lstStyle/>
              <a:p>
                <a:pPr>
                  <a:defRPr/>
                </a:pPr>
                <a:r>
                  <a:rPr lang="en-GB"/>
                  <a:t>Bubble average diameter (m)</a:t>
                </a:r>
              </a:p>
            </c:rich>
          </c:tx>
          <c:overlay val="0"/>
        </c:title>
        <c:numFmt formatCode="General" sourceLinked="0"/>
        <c:majorTickMark val="in"/>
        <c:minorTickMark val="none"/>
        <c:tickLblPos val="nextTo"/>
        <c:crossAx val="560914816"/>
        <c:crosses val="autoZero"/>
        <c:crossBetween val="midCat"/>
      </c:valAx>
      <c:valAx>
        <c:axId val="560914816"/>
        <c:scaling>
          <c:orientation val="minMax"/>
          <c:max val="35"/>
          <c:min val="0"/>
        </c:scaling>
        <c:delete val="0"/>
        <c:axPos val="l"/>
        <c:title>
          <c:tx>
            <c:rich>
              <a:bodyPr rot="-5400000" vert="horz"/>
              <a:lstStyle/>
              <a:p>
                <a:pPr>
                  <a:defRPr/>
                </a:pPr>
                <a:r>
                  <a:rPr lang="en-GB"/>
                  <a:t>Proportion of total bubbles (%)</a:t>
                </a:r>
              </a:p>
            </c:rich>
          </c:tx>
          <c:overlay val="0"/>
        </c:title>
        <c:numFmt formatCode="#,##0" sourceLinked="0"/>
        <c:majorTickMark val="in"/>
        <c:minorTickMark val="none"/>
        <c:tickLblPos val="nextTo"/>
        <c:crossAx val="560908544"/>
        <c:crosses val="autoZero"/>
        <c:crossBetween val="midCat"/>
      </c:valAx>
      <c:spPr>
        <a:ln>
          <a:solidFill>
            <a:schemeClr val="bg1">
              <a:lumMod val="50000"/>
            </a:schemeClr>
          </a:solidFill>
        </a:ln>
      </c:spPr>
    </c:plotArea>
    <c:legend>
      <c:legendPos val="r"/>
      <c:layout>
        <c:manualLayout>
          <c:xMode val="edge"/>
          <c:yMode val="edge"/>
          <c:x val="0.68080455469881196"/>
          <c:y val="8.5349445370423591E-2"/>
          <c:w val="0.25871602330913157"/>
          <c:h val="0.35720188756125643"/>
        </c:manualLayout>
      </c:layout>
      <c:overlay val="0"/>
    </c:legend>
    <c:plotVisOnly val="1"/>
    <c:dispBlanksAs val="gap"/>
    <c:showDLblsOverMax val="0"/>
  </c:chart>
  <c:spPr>
    <a:ln>
      <a:noFill/>
    </a:ln>
  </c:spPr>
  <c:externalData r:id="rId2">
    <c:autoUpdate val="0"/>
  </c:externalData>
</c:chartSpace>
</file>

<file path=word/charts/chart7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138845144356957"/>
          <c:y val="5.1400554097404488E-2"/>
          <c:w val="0.76666371391076116"/>
          <c:h val="0.7921008522583326"/>
        </c:manualLayout>
      </c:layout>
      <c:scatterChart>
        <c:scatterStyle val="smoothMarker"/>
        <c:varyColors val="0"/>
        <c:ser>
          <c:idx val="0"/>
          <c:order val="0"/>
          <c:tx>
            <c:strRef>
              <c:f>population!$B$4</c:f>
              <c:strCache>
                <c:ptCount val="1"/>
                <c:pt idx="0">
                  <c:v>Continuous</c:v>
                </c:pt>
              </c:strCache>
            </c:strRef>
          </c:tx>
          <c:xVal>
            <c:numRef>
              <c:f>population!$C$3:$H$3</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population!$C$4:$H$4</c:f>
              <c:numCache>
                <c:formatCode>General</c:formatCode>
                <c:ptCount val="6"/>
                <c:pt idx="0">
                  <c:v>3.3719999999999999</c:v>
                </c:pt>
                <c:pt idx="1">
                  <c:v>6.6219999999999999</c:v>
                </c:pt>
                <c:pt idx="2">
                  <c:v>9.0673333333333339</c:v>
                </c:pt>
                <c:pt idx="3">
                  <c:v>9.3946666666666658</c:v>
                </c:pt>
                <c:pt idx="4">
                  <c:v>8.8040000000000003</c:v>
                </c:pt>
                <c:pt idx="5">
                  <c:v>7.6073333333333331</c:v>
                </c:pt>
              </c:numCache>
            </c:numRef>
          </c:yVal>
          <c:smooth val="1"/>
          <c:extLst xmlns:c16r2="http://schemas.microsoft.com/office/drawing/2015/06/chart">
            <c:ext xmlns:c16="http://schemas.microsoft.com/office/drawing/2014/chart" uri="{C3380CC4-5D6E-409C-BE32-E72D297353CC}">
              <c16:uniqueId val="{00000000-EA0F-4B5C-B6AF-E952EA8F3181}"/>
            </c:ext>
          </c:extLst>
        </c:ser>
        <c:ser>
          <c:idx val="1"/>
          <c:order val="1"/>
          <c:tx>
            <c:strRef>
              <c:f>population!$B$5</c:f>
              <c:strCache>
                <c:ptCount val="1"/>
                <c:pt idx="0">
                  <c:v>228 Hz</c:v>
                </c:pt>
              </c:strCache>
            </c:strRef>
          </c:tx>
          <c:xVal>
            <c:numRef>
              <c:f>population!$C$3:$H$3</c:f>
              <c:numCache>
                <c:formatCode>General</c:formatCode>
                <c:ptCount val="6"/>
                <c:pt idx="0">
                  <c:v>1.85185</c:v>
                </c:pt>
                <c:pt idx="1">
                  <c:v>2.0370349999999999</c:v>
                </c:pt>
                <c:pt idx="2">
                  <c:v>2.2222200000000001</c:v>
                </c:pt>
                <c:pt idx="3">
                  <c:v>2.4074050000000002</c:v>
                </c:pt>
                <c:pt idx="4">
                  <c:v>2.5925899999999995</c:v>
                </c:pt>
                <c:pt idx="5">
                  <c:v>2.7777749999999997</c:v>
                </c:pt>
              </c:numCache>
            </c:numRef>
          </c:xVal>
          <c:yVal>
            <c:numRef>
              <c:f>population!$C$5:$H$5</c:f>
              <c:numCache>
                <c:formatCode>General</c:formatCode>
                <c:ptCount val="6"/>
                <c:pt idx="3">
                  <c:v>9.5280000000000005</c:v>
                </c:pt>
                <c:pt idx="4">
                  <c:v>8.7720000000000002</c:v>
                </c:pt>
                <c:pt idx="5">
                  <c:v>8.3986666666666672</c:v>
                </c:pt>
              </c:numCache>
            </c:numRef>
          </c:yVal>
          <c:smooth val="1"/>
          <c:extLst xmlns:c16r2="http://schemas.microsoft.com/office/drawing/2015/06/chart">
            <c:ext xmlns:c16="http://schemas.microsoft.com/office/drawing/2014/chart" uri="{C3380CC4-5D6E-409C-BE32-E72D297353CC}">
              <c16:uniqueId val="{00000001-EA0F-4B5C-B6AF-E952EA8F3181}"/>
            </c:ext>
          </c:extLst>
        </c:ser>
        <c:dLbls>
          <c:showLegendKey val="0"/>
          <c:showVal val="0"/>
          <c:showCatName val="0"/>
          <c:showSerName val="0"/>
          <c:showPercent val="0"/>
          <c:showBubbleSize val="0"/>
        </c:dLbls>
        <c:axId val="561084288"/>
        <c:axId val="561086464"/>
      </c:scatterChart>
      <c:valAx>
        <c:axId val="561084288"/>
        <c:scaling>
          <c:orientation val="minMax"/>
          <c:max val="2.7800000000000002"/>
          <c:min val="1.85"/>
        </c:scaling>
        <c:delete val="0"/>
        <c:axPos val="b"/>
        <c:title>
          <c:tx>
            <c:rich>
              <a:bodyPr/>
              <a:lstStyle/>
              <a:p>
                <a:pPr>
                  <a:defRPr/>
                </a:pPr>
                <a:r>
                  <a:rPr lang="en-GB"/>
                  <a:t>Ux10</a:t>
                </a:r>
                <a:r>
                  <a:rPr lang="en-GB" baseline="30000"/>
                  <a:t>-3</a:t>
                </a:r>
                <a:r>
                  <a:rPr lang="en-GB" baseline="0"/>
                  <a:t> (m/s)</a:t>
                </a:r>
                <a:endParaRPr lang="en-GB"/>
              </a:p>
            </c:rich>
          </c:tx>
          <c:overlay val="0"/>
        </c:title>
        <c:numFmt formatCode="0.00" sourceLinked="0"/>
        <c:majorTickMark val="in"/>
        <c:minorTickMark val="none"/>
        <c:tickLblPos val="nextTo"/>
        <c:crossAx val="561086464"/>
        <c:crosses val="autoZero"/>
        <c:crossBetween val="midCat"/>
      </c:valAx>
      <c:valAx>
        <c:axId val="561086464"/>
        <c:scaling>
          <c:orientation val="minMax"/>
          <c:max val="10"/>
        </c:scaling>
        <c:delete val="0"/>
        <c:axPos val="l"/>
        <c:title>
          <c:tx>
            <c:rich>
              <a:bodyPr rot="-5400000" vert="horz"/>
              <a:lstStyle/>
              <a:p>
                <a:pPr>
                  <a:defRPr/>
                </a:pPr>
                <a:r>
                  <a:rPr lang="en-GB"/>
                  <a:t>Average bubble population per frame</a:t>
                </a:r>
              </a:p>
            </c:rich>
          </c:tx>
          <c:overlay val="0"/>
        </c:title>
        <c:numFmt formatCode="#,##0" sourceLinked="0"/>
        <c:majorTickMark val="in"/>
        <c:minorTickMark val="none"/>
        <c:tickLblPos val="nextTo"/>
        <c:crossAx val="561084288"/>
        <c:crosses val="autoZero"/>
        <c:crossBetween val="midCat"/>
      </c:valAx>
      <c:spPr>
        <a:ln>
          <a:solidFill>
            <a:schemeClr val="bg1">
              <a:lumMod val="50000"/>
            </a:schemeClr>
          </a:solidFill>
        </a:ln>
      </c:spPr>
    </c:plotArea>
    <c:legend>
      <c:legendPos val="r"/>
      <c:layout>
        <c:manualLayout>
          <c:xMode val="edge"/>
          <c:yMode val="edge"/>
          <c:x val="0.5588956692913386"/>
          <c:y val="0.5866568364347714"/>
          <c:w val="0.36237565616797901"/>
          <c:h val="0.19240319679141232"/>
        </c:manualLayout>
      </c:layout>
      <c:overlay val="0"/>
    </c:legend>
    <c:plotVisOnly val="1"/>
    <c:dispBlanksAs val="gap"/>
    <c:showDLblsOverMax val="0"/>
  </c:chart>
  <c:spPr>
    <a:ln>
      <a:noFill/>
    </a:ln>
  </c:spPr>
  <c:externalData r:id="rId2">
    <c:autoUpdate val="0"/>
  </c:externalData>
</c:chartSpace>
</file>

<file path=word/charts/chart7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41746864975212"/>
          <c:y val="5.5005007846762162E-2"/>
          <c:w val="0.77613808690580344"/>
          <c:h val="0.77821711570737828"/>
        </c:manualLayout>
      </c:layout>
      <c:scatterChart>
        <c:scatterStyle val="lineMarker"/>
        <c:varyColors val="0"/>
        <c:ser>
          <c:idx val="1"/>
          <c:order val="0"/>
          <c:tx>
            <c:strRef>
              <c:f>contour!$A$4:$A$41</c:f>
              <c:strCache>
                <c:ptCount val="1"/>
                <c:pt idx="0">
                  <c:v>Continuous 33 34 35</c:v>
                </c:pt>
              </c:strCache>
            </c:strRef>
          </c:tx>
          <c:spPr>
            <a:ln w="28575">
              <a:noFill/>
            </a:ln>
          </c:spPr>
          <c:marker>
            <c:symbol val="circle"/>
            <c:size val="2"/>
          </c:marker>
          <c:xVal>
            <c:numRef>
              <c:f>contour!$C$3:$C$255</c:f>
              <c:numCache>
                <c:formatCode>General</c:formatCode>
                <c:ptCount val="253"/>
                <c:pt idx="0">
                  <c:v>54.979166666437585</c:v>
                </c:pt>
                <c:pt idx="1">
                  <c:v>71.412499999702447</c:v>
                </c:pt>
                <c:pt idx="2">
                  <c:v>96.062499999599737</c:v>
                </c:pt>
                <c:pt idx="3">
                  <c:v>111.46874999953555</c:v>
                </c:pt>
                <c:pt idx="4">
                  <c:v>56.187499999765883</c:v>
                </c:pt>
                <c:pt idx="5">
                  <c:v>49.904166666458728</c:v>
                </c:pt>
                <c:pt idx="6">
                  <c:v>73.889583333025456</c:v>
                </c:pt>
                <c:pt idx="7">
                  <c:v>99.506249999585378</c:v>
                </c:pt>
                <c:pt idx="8">
                  <c:v>109.47499999954385</c:v>
                </c:pt>
                <c:pt idx="9">
                  <c:v>51.052083333120613</c:v>
                </c:pt>
                <c:pt idx="10">
                  <c:v>60.89999999974625</c:v>
                </c:pt>
                <c:pt idx="11">
                  <c:v>76.547916666347717</c:v>
                </c:pt>
                <c:pt idx="12">
                  <c:v>101.80208333290915</c:v>
                </c:pt>
                <c:pt idx="13">
                  <c:v>107.17916666622008</c:v>
                </c:pt>
                <c:pt idx="14">
                  <c:v>52.320833333115324</c:v>
                </c:pt>
                <c:pt idx="15">
                  <c:v>61.564583333076811</c:v>
                </c:pt>
                <c:pt idx="16">
                  <c:v>78.42083333300657</c:v>
                </c:pt>
                <c:pt idx="17">
                  <c:v>104.33958333289858</c:v>
                </c:pt>
                <c:pt idx="18">
                  <c:v>63.497916666402091</c:v>
                </c:pt>
                <c:pt idx="19">
                  <c:v>66.518749999722829</c:v>
                </c:pt>
                <c:pt idx="20">
                  <c:v>81.441666666327322</c:v>
                </c:pt>
                <c:pt idx="21">
                  <c:v>95.277083332936343</c:v>
                </c:pt>
                <c:pt idx="22">
                  <c:v>67.787499999717554</c:v>
                </c:pt>
                <c:pt idx="23">
                  <c:v>65.793749999725861</c:v>
                </c:pt>
                <c:pt idx="24">
                  <c:v>83.737499999651092</c:v>
                </c:pt>
                <c:pt idx="25">
                  <c:v>95.639583332934833</c:v>
                </c:pt>
                <c:pt idx="26">
                  <c:v>65.129166666395292</c:v>
                </c:pt>
                <c:pt idx="27">
                  <c:v>70.08333333304131</c:v>
                </c:pt>
                <c:pt idx="28">
                  <c:v>86.214583332974101</c:v>
                </c:pt>
                <c:pt idx="29">
                  <c:v>97.210416666261622</c:v>
                </c:pt>
                <c:pt idx="30">
                  <c:v>73.2854166663613</c:v>
                </c:pt>
                <c:pt idx="31">
                  <c:v>89.597916666293344</c:v>
                </c:pt>
                <c:pt idx="32">
                  <c:v>97.814583332925764</c:v>
                </c:pt>
                <c:pt idx="33">
                  <c:v>49.360416666460999</c:v>
                </c:pt>
                <c:pt idx="34">
                  <c:v>76.789583333013368</c:v>
                </c:pt>
                <c:pt idx="35">
                  <c:v>98.056249999591429</c:v>
                </c:pt>
                <c:pt idx="36">
                  <c:v>48.152083333132694</c:v>
                </c:pt>
                <c:pt idx="37">
                  <c:v>79.568749999668455</c:v>
                </c:pt>
                <c:pt idx="38">
                  <c:v>97.995833332925017</c:v>
                </c:pt>
                <c:pt idx="39">
                  <c:v>43.802083333150826</c:v>
                </c:pt>
                <c:pt idx="40">
                  <c:v>85.247916666311468</c:v>
                </c:pt>
                <c:pt idx="41">
                  <c:v>98.599999999589159</c:v>
                </c:pt>
                <c:pt idx="42">
                  <c:v>43.19791666648667</c:v>
                </c:pt>
                <c:pt idx="43">
                  <c:v>86.818749999638257</c:v>
                </c:pt>
                <c:pt idx="44">
                  <c:v>99.264583332919727</c:v>
                </c:pt>
                <c:pt idx="45">
                  <c:v>42.593749999822521</c:v>
                </c:pt>
                <c:pt idx="46">
                  <c:v>64.827083333063214</c:v>
                </c:pt>
                <c:pt idx="47">
                  <c:v>88.027083332966555</c:v>
                </c:pt>
                <c:pt idx="48">
                  <c:v>99.627083332918218</c:v>
                </c:pt>
                <c:pt idx="49">
                  <c:v>45.131249999811949</c:v>
                </c:pt>
                <c:pt idx="50">
                  <c:v>64.464583333064724</c:v>
                </c:pt>
                <c:pt idx="51">
                  <c:v>99.747916666251044</c:v>
                </c:pt>
                <c:pt idx="52">
                  <c:v>46.702083333138738</c:v>
                </c:pt>
                <c:pt idx="53">
                  <c:v>64.585416666397563</c:v>
                </c:pt>
                <c:pt idx="54">
                  <c:v>99.445833332918966</c:v>
                </c:pt>
                <c:pt idx="55">
                  <c:v>47.547916666468545</c:v>
                </c:pt>
                <c:pt idx="56">
                  <c:v>55.522916666435322</c:v>
                </c:pt>
                <c:pt idx="57">
                  <c:v>65.189583333061705</c:v>
                </c:pt>
                <c:pt idx="58">
                  <c:v>98.781249999588411</c:v>
                </c:pt>
                <c:pt idx="59">
                  <c:v>47.668749999801378</c:v>
                </c:pt>
                <c:pt idx="60">
                  <c:v>58.906249999754557</c:v>
                </c:pt>
                <c:pt idx="61">
                  <c:v>66.760416666388494</c:v>
                </c:pt>
                <c:pt idx="62">
                  <c:v>98.177083332924255</c:v>
                </c:pt>
                <c:pt idx="63">
                  <c:v>47.487499999802132</c:v>
                </c:pt>
                <c:pt idx="64">
                  <c:v>62.470833333073038</c:v>
                </c:pt>
                <c:pt idx="65">
                  <c:v>68.029166666383205</c:v>
                </c:pt>
                <c:pt idx="66">
                  <c:v>96.545833332931053</c:v>
                </c:pt>
                <c:pt idx="67">
                  <c:v>47.42708333313572</c:v>
                </c:pt>
                <c:pt idx="68">
                  <c:v>63.497916666402091</c:v>
                </c:pt>
                <c:pt idx="69">
                  <c:v>70.747916666371879</c:v>
                </c:pt>
                <c:pt idx="70">
                  <c:v>96.002083332933324</c:v>
                </c:pt>
                <c:pt idx="71">
                  <c:v>71.835416666367351</c:v>
                </c:pt>
                <c:pt idx="72">
                  <c:v>95.156249999603517</c:v>
                </c:pt>
                <c:pt idx="73">
                  <c:v>72.49999999969792</c:v>
                </c:pt>
                <c:pt idx="74">
                  <c:v>49.179166666461754</c:v>
                </c:pt>
                <c:pt idx="75">
                  <c:v>52.320833333115324</c:v>
                </c:pt>
                <c:pt idx="76">
                  <c:v>73.466666666360553</c:v>
                </c:pt>
                <c:pt idx="77">
                  <c:v>83.254166666319776</c:v>
                </c:pt>
                <c:pt idx="78">
                  <c:v>49.783333333125903</c:v>
                </c:pt>
                <c:pt idx="79">
                  <c:v>73.768749999692631</c:v>
                </c:pt>
                <c:pt idx="80">
                  <c:v>84.099999999649583</c:v>
                </c:pt>
                <c:pt idx="81">
                  <c:v>50.62916666645571</c:v>
                </c:pt>
                <c:pt idx="82">
                  <c:v>74.493749999689612</c:v>
                </c:pt>
                <c:pt idx="83">
                  <c:v>86.335416666306926</c:v>
                </c:pt>
                <c:pt idx="84">
                  <c:v>51.656249999784762</c:v>
                </c:pt>
                <c:pt idx="85">
                  <c:v>74.614583333022438</c:v>
                </c:pt>
                <c:pt idx="86">
                  <c:v>87.181249999636734</c:v>
                </c:pt>
                <c:pt idx="87">
                  <c:v>55.522916666435322</c:v>
                </c:pt>
                <c:pt idx="88">
                  <c:v>65.854166666392274</c:v>
                </c:pt>
                <c:pt idx="89">
                  <c:v>79.991666666333359</c:v>
                </c:pt>
                <c:pt idx="90">
                  <c:v>88.268749999632206</c:v>
                </c:pt>
                <c:pt idx="91">
                  <c:v>55.76458333310098</c:v>
                </c:pt>
                <c:pt idx="92">
                  <c:v>59.570833333085119</c:v>
                </c:pt>
                <c:pt idx="93">
                  <c:v>79.81041666633412</c:v>
                </c:pt>
                <c:pt idx="94">
                  <c:v>89.114583332962013</c:v>
                </c:pt>
                <c:pt idx="95">
                  <c:v>56.731249999763619</c:v>
                </c:pt>
                <c:pt idx="96">
                  <c:v>61.081249999745495</c:v>
                </c:pt>
                <c:pt idx="97">
                  <c:v>80.052083332999786</c:v>
                </c:pt>
                <c:pt idx="98">
                  <c:v>90.624999999622389</c:v>
                </c:pt>
                <c:pt idx="99">
                  <c:v>57.758333333092672</c:v>
                </c:pt>
                <c:pt idx="100">
                  <c:v>80.414583332998262</c:v>
                </c:pt>
                <c:pt idx="101">
                  <c:v>91.531249999618609</c:v>
                </c:pt>
                <c:pt idx="102">
                  <c:v>59.691666666417952</c:v>
                </c:pt>
                <c:pt idx="103">
                  <c:v>57.99999999975833</c:v>
                </c:pt>
                <c:pt idx="104">
                  <c:v>80.172916666332611</c:v>
                </c:pt>
                <c:pt idx="105">
                  <c:v>93.222916666278238</c:v>
                </c:pt>
                <c:pt idx="106">
                  <c:v>60.295833333082101</c:v>
                </c:pt>
                <c:pt idx="107">
                  <c:v>80.414583332998262</c:v>
                </c:pt>
                <c:pt idx="108">
                  <c:v>94.854166666271439</c:v>
                </c:pt>
                <c:pt idx="109">
                  <c:v>57.456249999760594</c:v>
                </c:pt>
                <c:pt idx="110">
                  <c:v>79.81041666633412</c:v>
                </c:pt>
                <c:pt idx="111">
                  <c:v>96.485416666264641</c:v>
                </c:pt>
                <c:pt idx="112">
                  <c:v>56.972916666429278</c:v>
                </c:pt>
                <c:pt idx="113">
                  <c:v>79.689583333001295</c:v>
                </c:pt>
                <c:pt idx="114">
                  <c:v>98.056249999591429</c:v>
                </c:pt>
                <c:pt idx="115">
                  <c:v>55.945833333100225</c:v>
                </c:pt>
                <c:pt idx="116">
                  <c:v>66.216666666390765</c:v>
                </c:pt>
                <c:pt idx="117">
                  <c:v>77.091666666345446</c:v>
                </c:pt>
                <c:pt idx="118">
                  <c:v>98.781249999588411</c:v>
                </c:pt>
                <c:pt idx="119">
                  <c:v>54.374999999773436</c:v>
                </c:pt>
                <c:pt idx="120">
                  <c:v>67.062499999720572</c:v>
                </c:pt>
                <c:pt idx="121">
                  <c:v>99.627083332918218</c:v>
                </c:pt>
                <c:pt idx="122">
                  <c:v>53.710416666442867</c:v>
                </c:pt>
                <c:pt idx="123">
                  <c:v>68.693749999713773</c:v>
                </c:pt>
                <c:pt idx="124">
                  <c:v>100.59374999958085</c:v>
                </c:pt>
                <c:pt idx="125">
                  <c:v>55.099999999770411</c:v>
                </c:pt>
                <c:pt idx="126">
                  <c:v>70.204166666374149</c:v>
                </c:pt>
                <c:pt idx="127">
                  <c:v>77.695833333009602</c:v>
                </c:pt>
                <c:pt idx="128">
                  <c:v>101.13749999957859</c:v>
                </c:pt>
                <c:pt idx="129">
                  <c:v>56.610416666430787</c:v>
                </c:pt>
                <c:pt idx="130">
                  <c:v>78.179166666340919</c:v>
                </c:pt>
                <c:pt idx="131">
                  <c:v>98.660416666255571</c:v>
                </c:pt>
                <c:pt idx="132">
                  <c:v>57.939583333091917</c:v>
                </c:pt>
                <c:pt idx="133">
                  <c:v>78.722916666338648</c:v>
                </c:pt>
                <c:pt idx="134">
                  <c:v>98.539583332922746</c:v>
                </c:pt>
                <c:pt idx="135">
                  <c:v>42.472916666489695</c:v>
                </c:pt>
                <c:pt idx="136">
                  <c:v>58.422916666423234</c:v>
                </c:pt>
                <c:pt idx="137">
                  <c:v>78.602083333005822</c:v>
                </c:pt>
                <c:pt idx="138">
                  <c:v>42.654166666488941</c:v>
                </c:pt>
                <c:pt idx="139">
                  <c:v>79.206249999669964</c:v>
                </c:pt>
                <c:pt idx="140">
                  <c:v>43.077083333153844</c:v>
                </c:pt>
                <c:pt idx="141">
                  <c:v>56.187499999765883</c:v>
                </c:pt>
                <c:pt idx="142">
                  <c:v>79.327083333002804</c:v>
                </c:pt>
                <c:pt idx="143">
                  <c:v>42.412499999823282</c:v>
                </c:pt>
                <c:pt idx="144">
                  <c:v>56.066666666433051</c:v>
                </c:pt>
                <c:pt idx="145">
                  <c:v>79.568749999668455</c:v>
                </c:pt>
                <c:pt idx="146">
                  <c:v>43.379166666485915</c:v>
                </c:pt>
                <c:pt idx="147">
                  <c:v>72.318749999698667</c:v>
                </c:pt>
                <c:pt idx="148">
                  <c:v>87.302083332969573</c:v>
                </c:pt>
                <c:pt idx="149">
                  <c:v>43.802083333150826</c:v>
                </c:pt>
                <c:pt idx="150">
                  <c:v>70.204166666374149</c:v>
                </c:pt>
                <c:pt idx="151">
                  <c:v>87.604166666301651</c:v>
                </c:pt>
                <c:pt idx="152">
                  <c:v>44.5270833331478</c:v>
                </c:pt>
                <c:pt idx="153">
                  <c:v>68.935416666379439</c:v>
                </c:pt>
                <c:pt idx="154">
                  <c:v>87.906249999633715</c:v>
                </c:pt>
                <c:pt idx="155">
                  <c:v>45.312499999811195</c:v>
                </c:pt>
                <c:pt idx="156">
                  <c:v>69.418749999710755</c:v>
                </c:pt>
                <c:pt idx="157">
                  <c:v>88.69166666629711</c:v>
                </c:pt>
                <c:pt idx="158">
                  <c:v>46.158333333141002</c:v>
                </c:pt>
                <c:pt idx="159">
                  <c:v>69.902083333042071</c:v>
                </c:pt>
                <c:pt idx="160">
                  <c:v>88.208333332965793</c:v>
                </c:pt>
                <c:pt idx="161">
                  <c:v>46.641666666472325</c:v>
                </c:pt>
                <c:pt idx="162">
                  <c:v>60.537499999747759</c:v>
                </c:pt>
                <c:pt idx="163">
                  <c:v>88.389583332965046</c:v>
                </c:pt>
                <c:pt idx="164">
                  <c:v>47.668749999801378</c:v>
                </c:pt>
                <c:pt idx="165">
                  <c:v>61.262499999744733</c:v>
                </c:pt>
                <c:pt idx="166">
                  <c:v>91.772916666284274</c:v>
                </c:pt>
                <c:pt idx="167">
                  <c:v>48.997916666462508</c:v>
                </c:pt>
                <c:pt idx="168">
                  <c:v>61.443749999743979</c:v>
                </c:pt>
                <c:pt idx="169">
                  <c:v>89.114583332962013</c:v>
                </c:pt>
                <c:pt idx="170">
                  <c:v>50.870833333121368</c:v>
                </c:pt>
                <c:pt idx="171">
                  <c:v>61.685416666409644</c:v>
                </c:pt>
                <c:pt idx="172">
                  <c:v>69.479166666377168</c:v>
                </c:pt>
                <c:pt idx="173">
                  <c:v>86.395833332973339</c:v>
                </c:pt>
                <c:pt idx="174">
                  <c:v>53.710416666442867</c:v>
                </c:pt>
                <c:pt idx="175">
                  <c:v>63.920833333066994</c:v>
                </c:pt>
                <c:pt idx="176">
                  <c:v>68.210416666382457</c:v>
                </c:pt>
                <c:pt idx="177">
                  <c:v>88.329166666298619</c:v>
                </c:pt>
                <c:pt idx="178">
                  <c:v>55.341666666436076</c:v>
                </c:pt>
                <c:pt idx="179">
                  <c:v>64.102083333066233</c:v>
                </c:pt>
                <c:pt idx="180">
                  <c:v>66.760416666388494</c:v>
                </c:pt>
                <c:pt idx="181">
                  <c:v>90.08124999962466</c:v>
                </c:pt>
                <c:pt idx="182">
                  <c:v>57.818749999759085</c:v>
                </c:pt>
                <c:pt idx="183">
                  <c:v>64.16249999973266</c:v>
                </c:pt>
                <c:pt idx="184">
                  <c:v>65.43124999972737</c:v>
                </c:pt>
                <c:pt idx="185">
                  <c:v>85.972916666308436</c:v>
                </c:pt>
                <c:pt idx="186">
                  <c:v>87.906249999633715</c:v>
                </c:pt>
                <c:pt idx="187">
                  <c:v>92.01458333294994</c:v>
                </c:pt>
                <c:pt idx="188">
                  <c:v>49.541666666460237</c:v>
                </c:pt>
                <c:pt idx="189">
                  <c:v>65.008333333062467</c:v>
                </c:pt>
                <c:pt idx="190">
                  <c:v>60.718749999747004</c:v>
                </c:pt>
                <c:pt idx="191">
                  <c:v>88.69166666629711</c:v>
                </c:pt>
                <c:pt idx="192">
                  <c:v>49.602083333126657</c:v>
                </c:pt>
                <c:pt idx="193">
                  <c:v>65.552083333060196</c:v>
                </c:pt>
                <c:pt idx="194">
                  <c:v>63.739583333067749</c:v>
                </c:pt>
                <c:pt idx="195">
                  <c:v>89.597916666293344</c:v>
                </c:pt>
                <c:pt idx="196">
                  <c:v>49.239583333128166</c:v>
                </c:pt>
                <c:pt idx="197">
                  <c:v>66.156249999724352</c:v>
                </c:pt>
                <c:pt idx="198">
                  <c:v>90.564583332955976</c:v>
                </c:pt>
                <c:pt idx="199">
                  <c:v>48.756249999796843</c:v>
                </c:pt>
                <c:pt idx="200">
                  <c:v>66.760416666388494</c:v>
                </c:pt>
                <c:pt idx="201">
                  <c:v>90.927083332954467</c:v>
                </c:pt>
                <c:pt idx="202">
                  <c:v>48.514583333131185</c:v>
                </c:pt>
                <c:pt idx="203">
                  <c:v>67.908333333050379</c:v>
                </c:pt>
                <c:pt idx="204">
                  <c:v>59.631249999751532</c:v>
                </c:pt>
                <c:pt idx="205">
                  <c:v>65.310416666394531</c:v>
                </c:pt>
                <c:pt idx="206">
                  <c:v>91.289583332952958</c:v>
                </c:pt>
                <c:pt idx="207">
                  <c:v>48.091666666466281</c:v>
                </c:pt>
                <c:pt idx="208">
                  <c:v>59.993749999750023</c:v>
                </c:pt>
                <c:pt idx="209">
                  <c:v>71.47291666636886</c:v>
                </c:pt>
                <c:pt idx="210">
                  <c:v>64.706249999730389</c:v>
                </c:pt>
                <c:pt idx="211">
                  <c:v>92.135416666282765</c:v>
                </c:pt>
                <c:pt idx="212">
                  <c:v>48.272916666465527</c:v>
                </c:pt>
                <c:pt idx="213">
                  <c:v>64.827083333063214</c:v>
                </c:pt>
                <c:pt idx="214">
                  <c:v>73.043749999695649</c:v>
                </c:pt>
                <c:pt idx="215">
                  <c:v>92.497916666281256</c:v>
                </c:pt>
                <c:pt idx="216">
                  <c:v>48.272916666465527</c:v>
                </c:pt>
                <c:pt idx="217">
                  <c:v>65.793749999725861</c:v>
                </c:pt>
                <c:pt idx="218">
                  <c:v>75.520833333018658</c:v>
                </c:pt>
                <c:pt idx="219">
                  <c:v>91.531249999618609</c:v>
                </c:pt>
                <c:pt idx="220">
                  <c:v>48.635416666464018</c:v>
                </c:pt>
                <c:pt idx="221">
                  <c:v>67.36458333305265</c:v>
                </c:pt>
                <c:pt idx="222">
                  <c:v>91.772916666284274</c:v>
                </c:pt>
                <c:pt idx="223">
                  <c:v>50.206249999790806</c:v>
                </c:pt>
                <c:pt idx="224">
                  <c:v>66.518749999722829</c:v>
                </c:pt>
                <c:pt idx="225">
                  <c:v>92.195833332949178</c:v>
                </c:pt>
                <c:pt idx="226">
                  <c:v>51.59583333311835</c:v>
                </c:pt>
                <c:pt idx="227">
                  <c:v>63.014583333070767</c:v>
                </c:pt>
                <c:pt idx="228">
                  <c:v>64.04166666639982</c:v>
                </c:pt>
                <c:pt idx="229">
                  <c:v>92.92083333294616</c:v>
                </c:pt>
                <c:pt idx="230">
                  <c:v>53.770833333109287</c:v>
                </c:pt>
                <c:pt idx="231">
                  <c:v>49.964583333125148</c:v>
                </c:pt>
                <c:pt idx="232">
                  <c:v>61.383333333077566</c:v>
                </c:pt>
                <c:pt idx="233">
                  <c:v>94.672916666272187</c:v>
                </c:pt>
                <c:pt idx="234">
                  <c:v>48.997916666462508</c:v>
                </c:pt>
                <c:pt idx="235">
                  <c:v>57.516666666427014</c:v>
                </c:pt>
                <c:pt idx="236">
                  <c:v>57.818749999759085</c:v>
                </c:pt>
                <c:pt idx="237">
                  <c:v>95.579166666268421</c:v>
                </c:pt>
                <c:pt idx="238">
                  <c:v>48.212499999799114</c:v>
                </c:pt>
                <c:pt idx="239">
                  <c:v>57.697916666426252</c:v>
                </c:pt>
                <c:pt idx="240">
                  <c:v>70.506249999706213</c:v>
                </c:pt>
                <c:pt idx="241">
                  <c:v>96.545833332931053</c:v>
                </c:pt>
                <c:pt idx="242">
                  <c:v>47.608333333134965</c:v>
                </c:pt>
                <c:pt idx="243">
                  <c:v>58.060416666424743</c:v>
                </c:pt>
                <c:pt idx="244">
                  <c:v>72.318749999698667</c:v>
                </c:pt>
                <c:pt idx="245">
                  <c:v>97.935416666258604</c:v>
                </c:pt>
                <c:pt idx="246">
                  <c:v>47.72916666646779</c:v>
                </c:pt>
                <c:pt idx="247">
                  <c:v>58.785416666421725</c:v>
                </c:pt>
                <c:pt idx="248">
                  <c:v>75.097916666353754</c:v>
                </c:pt>
                <c:pt idx="249">
                  <c:v>98.539583332922746</c:v>
                </c:pt>
                <c:pt idx="250">
                  <c:v>51.777083333117595</c:v>
                </c:pt>
                <c:pt idx="251">
                  <c:v>59.389583333085874</c:v>
                </c:pt>
                <c:pt idx="252">
                  <c:v>72.862499999696396</c:v>
                </c:pt>
              </c:numCache>
            </c:numRef>
          </c:xVal>
          <c:yVal>
            <c:numRef>
              <c:f>contour!$B$3:$B$255</c:f>
              <c:numCache>
                <c:formatCode>General</c:formatCode>
                <c:ptCount val="253"/>
                <c:pt idx="0">
                  <c:v>65.189583333061705</c:v>
                </c:pt>
                <c:pt idx="1">
                  <c:v>21.749999999909374</c:v>
                </c:pt>
                <c:pt idx="2">
                  <c:v>101.92291666624199</c:v>
                </c:pt>
                <c:pt idx="3">
                  <c:v>120.65208333283061</c:v>
                </c:pt>
                <c:pt idx="4">
                  <c:v>72.077083333033002</c:v>
                </c:pt>
                <c:pt idx="5">
                  <c:v>18.245833333257309</c:v>
                </c:pt>
                <c:pt idx="6">
                  <c:v>28.033333333216525</c:v>
                </c:pt>
                <c:pt idx="7">
                  <c:v>108.62916666621403</c:v>
                </c:pt>
                <c:pt idx="8">
                  <c:v>126.51249999947285</c:v>
                </c:pt>
                <c:pt idx="9">
                  <c:v>21.387499999910883</c:v>
                </c:pt>
                <c:pt idx="10">
                  <c:v>78.179166666340919</c:v>
                </c:pt>
                <c:pt idx="11">
                  <c:v>35.102083333187075</c:v>
                </c:pt>
                <c:pt idx="12">
                  <c:v>116.30208333284874</c:v>
                </c:pt>
                <c:pt idx="13">
                  <c:v>134.42708333277321</c:v>
                </c:pt>
                <c:pt idx="14">
                  <c:v>25.01249999989578</c:v>
                </c:pt>
                <c:pt idx="15">
                  <c:v>84.764583332980138</c:v>
                </c:pt>
                <c:pt idx="16">
                  <c:v>41.687499999826301</c:v>
                </c:pt>
                <c:pt idx="17">
                  <c:v>139.98541666608338</c:v>
                </c:pt>
                <c:pt idx="18">
                  <c:v>91.772916666284274</c:v>
                </c:pt>
                <c:pt idx="19">
                  <c:v>34.195833333190848</c:v>
                </c:pt>
                <c:pt idx="20">
                  <c:v>47.064583333137229</c:v>
                </c:pt>
                <c:pt idx="21">
                  <c:v>55.76458333310098</c:v>
                </c:pt>
                <c:pt idx="22">
                  <c:v>40.35833333316517</c:v>
                </c:pt>
                <c:pt idx="23">
                  <c:v>106.57499999955593</c:v>
                </c:pt>
                <c:pt idx="24">
                  <c:v>52.985416666445893</c:v>
                </c:pt>
                <c:pt idx="25">
                  <c:v>59.752083333084364</c:v>
                </c:pt>
                <c:pt idx="26">
                  <c:v>116.06041666618307</c:v>
                </c:pt>
                <c:pt idx="27">
                  <c:v>47.547916666468545</c:v>
                </c:pt>
                <c:pt idx="28">
                  <c:v>58.422916666423234</c:v>
                </c:pt>
                <c:pt idx="29">
                  <c:v>64.343749999731898</c:v>
                </c:pt>
                <c:pt idx="30">
                  <c:v>53.408333333110797</c:v>
                </c:pt>
                <c:pt idx="31">
                  <c:v>63.618749999734916</c:v>
                </c:pt>
                <c:pt idx="32">
                  <c:v>69.418749999710755</c:v>
                </c:pt>
                <c:pt idx="33">
                  <c:v>16.010416666599955</c:v>
                </c:pt>
                <c:pt idx="34">
                  <c:v>59.510416666418706</c:v>
                </c:pt>
                <c:pt idx="35">
                  <c:v>73.647916666359791</c:v>
                </c:pt>
                <c:pt idx="36">
                  <c:v>22.716666666572014</c:v>
                </c:pt>
                <c:pt idx="37">
                  <c:v>65.310416666394531</c:v>
                </c:pt>
                <c:pt idx="38">
                  <c:v>78.602083333005822</c:v>
                </c:pt>
                <c:pt idx="39">
                  <c:v>31.477083333202177</c:v>
                </c:pt>
                <c:pt idx="40">
                  <c:v>72.318749999698667</c:v>
                </c:pt>
                <c:pt idx="41">
                  <c:v>83.918749999650331</c:v>
                </c:pt>
                <c:pt idx="42">
                  <c:v>39.270833333169705</c:v>
                </c:pt>
                <c:pt idx="43">
                  <c:v>77.454166666343937</c:v>
                </c:pt>
                <c:pt idx="44">
                  <c:v>88.268749999632206</c:v>
                </c:pt>
                <c:pt idx="45">
                  <c:v>49.66249999979307</c:v>
                </c:pt>
                <c:pt idx="46">
                  <c:v>14.802083333271657</c:v>
                </c:pt>
                <c:pt idx="47">
                  <c:v>83.254166666319776</c:v>
                </c:pt>
                <c:pt idx="48">
                  <c:v>93.585416666276728</c:v>
                </c:pt>
                <c:pt idx="49">
                  <c:v>59.268749999753041</c:v>
                </c:pt>
                <c:pt idx="50">
                  <c:v>19.756249999917681</c:v>
                </c:pt>
                <c:pt idx="51">
                  <c:v>98.781249999588411</c:v>
                </c:pt>
                <c:pt idx="52">
                  <c:v>65.793749999725861</c:v>
                </c:pt>
                <c:pt idx="53">
                  <c:v>25.556249999893513</c:v>
                </c:pt>
                <c:pt idx="54">
                  <c:v>103.85624999956725</c:v>
                </c:pt>
                <c:pt idx="55">
                  <c:v>71.654166666368099</c:v>
                </c:pt>
                <c:pt idx="56">
                  <c:v>10.814583333288272</c:v>
                </c:pt>
                <c:pt idx="57">
                  <c:v>30.812499999871612</c:v>
                </c:pt>
                <c:pt idx="58">
                  <c:v>109.17291666621178</c:v>
                </c:pt>
                <c:pt idx="59">
                  <c:v>78.118749999674506</c:v>
                </c:pt>
                <c:pt idx="60">
                  <c:v>17.64166666659316</c:v>
                </c:pt>
                <c:pt idx="61">
                  <c:v>36.18958333318254</c:v>
                </c:pt>
                <c:pt idx="62">
                  <c:v>115.15416666618685</c:v>
                </c:pt>
                <c:pt idx="63">
                  <c:v>84.885416666312977</c:v>
                </c:pt>
                <c:pt idx="64">
                  <c:v>27.85208333321728</c:v>
                </c:pt>
                <c:pt idx="65">
                  <c:v>42.110416666491204</c:v>
                </c:pt>
                <c:pt idx="66">
                  <c:v>121.25624999949476</c:v>
                </c:pt>
                <c:pt idx="67">
                  <c:v>91.289583332952958</c:v>
                </c:pt>
                <c:pt idx="68">
                  <c:v>33.108333333195382</c:v>
                </c:pt>
                <c:pt idx="69">
                  <c:v>45.554166666476853</c:v>
                </c:pt>
                <c:pt idx="70">
                  <c:v>128.50624999946456</c:v>
                </c:pt>
                <c:pt idx="71">
                  <c:v>52.320833333115324</c:v>
                </c:pt>
                <c:pt idx="72">
                  <c:v>135.63541666610152</c:v>
                </c:pt>
                <c:pt idx="73">
                  <c:v>57.758333333092672</c:v>
                </c:pt>
                <c:pt idx="74">
                  <c:v>17.883333333258818</c:v>
                </c:pt>
                <c:pt idx="75">
                  <c:v>6.7062499999720568</c:v>
                </c:pt>
                <c:pt idx="76">
                  <c:v>63.316666666402845</c:v>
                </c:pt>
                <c:pt idx="77">
                  <c:v>25.072916666562193</c:v>
                </c:pt>
                <c:pt idx="78">
                  <c:v>22.414583333239939</c:v>
                </c:pt>
                <c:pt idx="79">
                  <c:v>68.089583333049617</c:v>
                </c:pt>
                <c:pt idx="80">
                  <c:v>30.329166666540292</c:v>
                </c:pt>
                <c:pt idx="81">
                  <c:v>26.402083333223324</c:v>
                </c:pt>
                <c:pt idx="82">
                  <c:v>73.224999999694887</c:v>
                </c:pt>
                <c:pt idx="83">
                  <c:v>35.947916666516882</c:v>
                </c:pt>
                <c:pt idx="84">
                  <c:v>31.477083333202177</c:v>
                </c:pt>
                <c:pt idx="85">
                  <c:v>77.997916666341666</c:v>
                </c:pt>
                <c:pt idx="86">
                  <c:v>40.841666666496494</c:v>
                </c:pt>
                <c:pt idx="87">
                  <c:v>37.15624999984518</c:v>
                </c:pt>
                <c:pt idx="88">
                  <c:v>80.233333332999024</c:v>
                </c:pt>
                <c:pt idx="89">
                  <c:v>82.831249999654872</c:v>
                </c:pt>
                <c:pt idx="90">
                  <c:v>46.218749999807422</c:v>
                </c:pt>
                <c:pt idx="91">
                  <c:v>42.714583333155353</c:v>
                </c:pt>
                <c:pt idx="92">
                  <c:v>15.94999999993354</c:v>
                </c:pt>
                <c:pt idx="93">
                  <c:v>87.966666666300128</c:v>
                </c:pt>
                <c:pt idx="94">
                  <c:v>51.837499999784008</c:v>
                </c:pt>
                <c:pt idx="95">
                  <c:v>48.272916666465527</c:v>
                </c:pt>
                <c:pt idx="96">
                  <c:v>21.689583333242958</c:v>
                </c:pt>
                <c:pt idx="97">
                  <c:v>93.827083332942379</c:v>
                </c:pt>
                <c:pt idx="98">
                  <c:v>57.395833333094181</c:v>
                </c:pt>
                <c:pt idx="99">
                  <c:v>53.8312499997757</c:v>
                </c:pt>
                <c:pt idx="100">
                  <c:v>100.41249999958161</c:v>
                </c:pt>
                <c:pt idx="101">
                  <c:v>62.591666666405864</c:v>
                </c:pt>
                <c:pt idx="102">
                  <c:v>59.268749999753041</c:v>
                </c:pt>
                <c:pt idx="103">
                  <c:v>45.070833333145536</c:v>
                </c:pt>
                <c:pt idx="104">
                  <c:v>106.15208333289102</c:v>
                </c:pt>
                <c:pt idx="105">
                  <c:v>68.452083333048108</c:v>
                </c:pt>
                <c:pt idx="106">
                  <c:v>59.147916666420215</c:v>
                </c:pt>
                <c:pt idx="107">
                  <c:v>114.18749999952421</c:v>
                </c:pt>
                <c:pt idx="108">
                  <c:v>74.010416666358282</c:v>
                </c:pt>
                <c:pt idx="109">
                  <c:v>67.968749999716792</c:v>
                </c:pt>
                <c:pt idx="110">
                  <c:v>121.92083333282532</c:v>
                </c:pt>
                <c:pt idx="111">
                  <c:v>79.991666666333359</c:v>
                </c:pt>
                <c:pt idx="112">
                  <c:v>74.372916666356772</c:v>
                </c:pt>
                <c:pt idx="113">
                  <c:v>130.01666666612493</c:v>
                </c:pt>
                <c:pt idx="114">
                  <c:v>86.214583332974101</c:v>
                </c:pt>
                <c:pt idx="115">
                  <c:v>79.568749999668455</c:v>
                </c:pt>
                <c:pt idx="116">
                  <c:v>4.6520833333139491</c:v>
                </c:pt>
                <c:pt idx="117">
                  <c:v>138.23333333275735</c:v>
                </c:pt>
                <c:pt idx="118">
                  <c:v>92.497916666281256</c:v>
                </c:pt>
                <c:pt idx="119">
                  <c:v>86.033333332974863</c:v>
                </c:pt>
                <c:pt idx="120">
                  <c:v>12.02291666661657</c:v>
                </c:pt>
                <c:pt idx="121">
                  <c:v>99.385416666252553</c:v>
                </c:pt>
                <c:pt idx="122">
                  <c:v>96.908333332929544</c:v>
                </c:pt>
                <c:pt idx="123">
                  <c:v>24.16666666656597</c:v>
                </c:pt>
                <c:pt idx="124">
                  <c:v>104.88333333289631</c:v>
                </c:pt>
                <c:pt idx="125">
                  <c:v>106.27291666622386</c:v>
                </c:pt>
                <c:pt idx="126">
                  <c:v>29.181249999878411</c:v>
                </c:pt>
                <c:pt idx="127">
                  <c:v>40.841666666496494</c:v>
                </c:pt>
                <c:pt idx="128">
                  <c:v>114.85208333285478</c:v>
                </c:pt>
                <c:pt idx="129">
                  <c:v>117.20833333284496</c:v>
                </c:pt>
                <c:pt idx="130">
                  <c:v>44.768749999813458</c:v>
                </c:pt>
                <c:pt idx="131">
                  <c:v>124.45833333281475</c:v>
                </c:pt>
                <c:pt idx="132">
                  <c:v>126.93541666613777</c:v>
                </c:pt>
                <c:pt idx="133">
                  <c:v>48.756249999796843</c:v>
                </c:pt>
                <c:pt idx="134">
                  <c:v>135.27291666610301</c:v>
                </c:pt>
                <c:pt idx="135">
                  <c:v>23.743749999901066</c:v>
                </c:pt>
                <c:pt idx="136">
                  <c:v>135.93749999943358</c:v>
                </c:pt>
                <c:pt idx="137">
                  <c:v>53.347916666444384</c:v>
                </c:pt>
                <c:pt idx="138">
                  <c:v>27.972916666550113</c:v>
                </c:pt>
                <c:pt idx="139">
                  <c:v>57.577083333093427</c:v>
                </c:pt>
                <c:pt idx="140">
                  <c:v>33.108333333195382</c:v>
                </c:pt>
                <c:pt idx="141">
                  <c:v>14.862499999938072</c:v>
                </c:pt>
                <c:pt idx="142">
                  <c:v>61.504166666410399</c:v>
                </c:pt>
                <c:pt idx="143">
                  <c:v>37.760416666509329</c:v>
                </c:pt>
                <c:pt idx="144">
                  <c:v>20.722916666580321</c:v>
                </c:pt>
                <c:pt idx="145">
                  <c:v>65.612499999726609</c:v>
                </c:pt>
                <c:pt idx="146">
                  <c:v>43.016666666487431</c:v>
                </c:pt>
                <c:pt idx="147">
                  <c:v>69.418749999710755</c:v>
                </c:pt>
                <c:pt idx="148">
                  <c:v>69.902083333042071</c:v>
                </c:pt>
                <c:pt idx="149">
                  <c:v>48.514583333131185</c:v>
                </c:pt>
                <c:pt idx="150">
                  <c:v>73.647916666359791</c:v>
                </c:pt>
                <c:pt idx="151">
                  <c:v>75.21874999968658</c:v>
                </c:pt>
                <c:pt idx="152">
                  <c:v>54.556249999772682</c:v>
                </c:pt>
                <c:pt idx="153">
                  <c:v>78.783333333005061</c:v>
                </c:pt>
                <c:pt idx="154">
                  <c:v>81.381249999660909</c:v>
                </c:pt>
                <c:pt idx="155">
                  <c:v>60.658333333080584</c:v>
                </c:pt>
                <c:pt idx="156">
                  <c:v>85.308333332977881</c:v>
                </c:pt>
                <c:pt idx="157">
                  <c:v>87.302083332969573</c:v>
                </c:pt>
                <c:pt idx="158">
                  <c:v>66.941666666387746</c:v>
                </c:pt>
                <c:pt idx="159">
                  <c:v>90.504166666289564</c:v>
                </c:pt>
                <c:pt idx="160">
                  <c:v>93.162499999611825</c:v>
                </c:pt>
                <c:pt idx="161">
                  <c:v>73.2854166663613</c:v>
                </c:pt>
                <c:pt idx="162">
                  <c:v>42.593749999822521</c:v>
                </c:pt>
                <c:pt idx="163">
                  <c:v>99.687499999584631</c:v>
                </c:pt>
                <c:pt idx="164">
                  <c:v>80.535416666331102</c:v>
                </c:pt>
                <c:pt idx="165">
                  <c:v>48.393749999798359</c:v>
                </c:pt>
                <c:pt idx="166">
                  <c:v>104.58124999956424</c:v>
                </c:pt>
                <c:pt idx="167">
                  <c:v>87.845833332967302</c:v>
                </c:pt>
                <c:pt idx="168">
                  <c:v>47.064583333137229</c:v>
                </c:pt>
                <c:pt idx="169">
                  <c:v>110.32083333287366</c:v>
                </c:pt>
                <c:pt idx="170">
                  <c:v>95.21666666626993</c:v>
                </c:pt>
                <c:pt idx="171">
                  <c:v>56.731249999763619</c:v>
                </c:pt>
                <c:pt idx="172">
                  <c:v>118.71874999950533</c:v>
                </c:pt>
                <c:pt idx="173">
                  <c:v>117.38958333284421</c:v>
                </c:pt>
                <c:pt idx="174">
                  <c:v>101.5604166662435</c:v>
                </c:pt>
                <c:pt idx="175">
                  <c:v>64.766666666396802</c:v>
                </c:pt>
                <c:pt idx="176">
                  <c:v>125.42499999947739</c:v>
                </c:pt>
                <c:pt idx="177">
                  <c:v>123.61249999948494</c:v>
                </c:pt>
                <c:pt idx="178">
                  <c:v>108.14583333288272</c:v>
                </c:pt>
                <c:pt idx="179">
                  <c:v>71.774999999700938</c:v>
                </c:pt>
                <c:pt idx="180">
                  <c:v>133.94374999944191</c:v>
                </c:pt>
                <c:pt idx="181">
                  <c:v>129.23124999946154</c:v>
                </c:pt>
                <c:pt idx="182">
                  <c:v>116.1812499995159</c:v>
                </c:pt>
                <c:pt idx="183">
                  <c:v>78.9041666663379</c:v>
                </c:pt>
                <c:pt idx="184">
                  <c:v>139.68333333275132</c:v>
                </c:pt>
                <c:pt idx="185">
                  <c:v>133.82291666610905</c:v>
                </c:pt>
                <c:pt idx="186">
                  <c:v>39.572916666501776</c:v>
                </c:pt>
                <c:pt idx="187">
                  <c:v>133.76249999944264</c:v>
                </c:pt>
                <c:pt idx="188">
                  <c:v>31.295833333202932</c:v>
                </c:pt>
                <c:pt idx="189">
                  <c:v>86.093749999641275</c:v>
                </c:pt>
                <c:pt idx="190">
                  <c:v>123.91458333281702</c:v>
                </c:pt>
                <c:pt idx="191">
                  <c:v>45.010416666479124</c:v>
                </c:pt>
                <c:pt idx="192">
                  <c:v>36.612499999847444</c:v>
                </c:pt>
                <c:pt idx="193">
                  <c:v>92.860416666279747</c:v>
                </c:pt>
                <c:pt idx="194">
                  <c:v>132.61458333278077</c:v>
                </c:pt>
                <c:pt idx="195">
                  <c:v>50.447916666456464</c:v>
                </c:pt>
                <c:pt idx="196">
                  <c:v>42.352083333156862</c:v>
                </c:pt>
                <c:pt idx="197">
                  <c:v>99.989583332916709</c:v>
                </c:pt>
                <c:pt idx="198">
                  <c:v>56.6708333330972</c:v>
                </c:pt>
                <c:pt idx="199">
                  <c:v>47.547916666468545</c:v>
                </c:pt>
                <c:pt idx="200">
                  <c:v>106.39374999955669</c:v>
                </c:pt>
                <c:pt idx="201">
                  <c:v>62.470833333073038</c:v>
                </c:pt>
                <c:pt idx="202">
                  <c:v>52.018749999783253</c:v>
                </c:pt>
                <c:pt idx="203">
                  <c:v>112.25416666619894</c:v>
                </c:pt>
                <c:pt idx="204">
                  <c:v>18.064583333258064</c:v>
                </c:pt>
                <c:pt idx="205">
                  <c:v>30.027083333208218</c:v>
                </c:pt>
                <c:pt idx="206">
                  <c:v>67.485416666385476</c:v>
                </c:pt>
                <c:pt idx="207">
                  <c:v>57.274999999761349</c:v>
                </c:pt>
                <c:pt idx="208">
                  <c:v>23.804166666567482</c:v>
                </c:pt>
                <c:pt idx="209">
                  <c:v>118.35624999950684</c:v>
                </c:pt>
                <c:pt idx="210">
                  <c:v>35.162499999853488</c:v>
                </c:pt>
                <c:pt idx="211">
                  <c:v>73.768749999692631</c:v>
                </c:pt>
                <c:pt idx="212">
                  <c:v>63.014583333070767</c:v>
                </c:pt>
                <c:pt idx="213">
                  <c:v>40.35833333316517</c:v>
                </c:pt>
                <c:pt idx="214">
                  <c:v>125.36458333281098</c:v>
                </c:pt>
                <c:pt idx="215">
                  <c:v>79.931249999666946</c:v>
                </c:pt>
                <c:pt idx="216">
                  <c:v>68.089583333049617</c:v>
                </c:pt>
                <c:pt idx="217">
                  <c:v>47.547916666468545</c:v>
                </c:pt>
                <c:pt idx="218">
                  <c:v>132.3124999994487</c:v>
                </c:pt>
                <c:pt idx="219">
                  <c:v>86.154166666307688</c:v>
                </c:pt>
                <c:pt idx="220">
                  <c:v>72.620833333030745</c:v>
                </c:pt>
                <c:pt idx="221">
                  <c:v>54.435416666439849</c:v>
                </c:pt>
                <c:pt idx="222">
                  <c:v>93.524999999610301</c:v>
                </c:pt>
                <c:pt idx="223">
                  <c:v>78.42083333300657</c:v>
                </c:pt>
                <c:pt idx="224">
                  <c:v>61.081249999745495</c:v>
                </c:pt>
                <c:pt idx="225">
                  <c:v>98.841666666254824</c:v>
                </c:pt>
                <c:pt idx="226">
                  <c:v>83.918749999650331</c:v>
                </c:pt>
                <c:pt idx="227">
                  <c:v>67.002083333054159</c:v>
                </c:pt>
                <c:pt idx="228">
                  <c:v>53.952083333108533</c:v>
                </c:pt>
                <c:pt idx="229">
                  <c:v>104.399999999565</c:v>
                </c:pt>
                <c:pt idx="230">
                  <c:v>90.443749999623151</c:v>
                </c:pt>
                <c:pt idx="231">
                  <c:v>8.1562499999660147</c:v>
                </c:pt>
                <c:pt idx="232">
                  <c:v>71.956249999700177</c:v>
                </c:pt>
                <c:pt idx="233">
                  <c:v>110.74374999953857</c:v>
                </c:pt>
                <c:pt idx="234">
                  <c:v>12.868749999946379</c:v>
                </c:pt>
                <c:pt idx="235">
                  <c:v>93.766666666275967</c:v>
                </c:pt>
                <c:pt idx="236">
                  <c:v>79.81041666633412</c:v>
                </c:pt>
                <c:pt idx="237">
                  <c:v>115.758333332851</c:v>
                </c:pt>
                <c:pt idx="238">
                  <c:v>20.783333333246734</c:v>
                </c:pt>
                <c:pt idx="239">
                  <c:v>99.022916666254062</c:v>
                </c:pt>
                <c:pt idx="240">
                  <c:v>42.895833333154599</c:v>
                </c:pt>
                <c:pt idx="241">
                  <c:v>120.89374999949626</c:v>
                </c:pt>
                <c:pt idx="242">
                  <c:v>27.066666666553889</c:v>
                </c:pt>
                <c:pt idx="243">
                  <c:v>106.15208333289102</c:v>
                </c:pt>
                <c:pt idx="244">
                  <c:v>45.977083333141756</c:v>
                </c:pt>
                <c:pt idx="245">
                  <c:v>127.05624999947059</c:v>
                </c:pt>
                <c:pt idx="246">
                  <c:v>33.470833333193873</c:v>
                </c:pt>
                <c:pt idx="247">
                  <c:v>113.52291666619365</c:v>
                </c:pt>
                <c:pt idx="248">
                  <c:v>51.293749999786272</c:v>
                </c:pt>
                <c:pt idx="249">
                  <c:v>132.3124999994487</c:v>
                </c:pt>
                <c:pt idx="250">
                  <c:v>42.352083333156862</c:v>
                </c:pt>
                <c:pt idx="251">
                  <c:v>121.31666666616117</c:v>
                </c:pt>
                <c:pt idx="252">
                  <c:v>16.312499999932029</c:v>
                </c:pt>
              </c:numCache>
            </c:numRef>
          </c:yVal>
          <c:smooth val="0"/>
          <c:extLst xmlns:c16r2="http://schemas.microsoft.com/office/drawing/2015/06/chart">
            <c:ext xmlns:c16="http://schemas.microsoft.com/office/drawing/2014/chart" uri="{C3380CC4-5D6E-409C-BE32-E72D297353CC}">
              <c16:uniqueId val="{00000000-A344-4F6B-819F-053524C2FE6E}"/>
            </c:ext>
          </c:extLst>
        </c:ser>
        <c:dLbls>
          <c:showLegendKey val="0"/>
          <c:showVal val="0"/>
          <c:showCatName val="0"/>
          <c:showSerName val="0"/>
          <c:showPercent val="0"/>
          <c:showBubbleSize val="0"/>
        </c:dLbls>
        <c:axId val="561127808"/>
        <c:axId val="561129728"/>
      </c:scatterChart>
      <c:valAx>
        <c:axId val="561127808"/>
        <c:scaling>
          <c:orientation val="minMax"/>
        </c:scaling>
        <c:delete val="0"/>
        <c:axPos val="b"/>
        <c:title>
          <c:tx>
            <c:rich>
              <a:bodyPr/>
              <a:lstStyle/>
              <a:p>
                <a:pPr>
                  <a:defRPr/>
                </a:pPr>
                <a:r>
                  <a:rPr lang="en-GB"/>
                  <a:t>Width of bed (mm)</a:t>
                </a:r>
              </a:p>
            </c:rich>
          </c:tx>
          <c:overlay val="0"/>
        </c:title>
        <c:numFmt formatCode="General" sourceLinked="1"/>
        <c:majorTickMark val="in"/>
        <c:minorTickMark val="none"/>
        <c:tickLblPos val="nextTo"/>
        <c:crossAx val="561129728"/>
        <c:crosses val="autoZero"/>
        <c:crossBetween val="midCat"/>
      </c:valAx>
      <c:valAx>
        <c:axId val="561129728"/>
        <c:scaling>
          <c:orientation val="minMax"/>
          <c:max val="140"/>
        </c:scaling>
        <c:delete val="0"/>
        <c:axPos val="l"/>
        <c:title>
          <c:tx>
            <c:rich>
              <a:bodyPr rot="-5400000" vert="horz"/>
              <a:lstStyle/>
              <a:p>
                <a:pPr>
                  <a:defRPr/>
                </a:pPr>
                <a:r>
                  <a:rPr lang="en-GB"/>
                  <a:t>Height from distributor plate (mm)</a:t>
                </a:r>
              </a:p>
            </c:rich>
          </c:tx>
          <c:overlay val="0"/>
        </c:title>
        <c:numFmt formatCode="General" sourceLinked="1"/>
        <c:majorTickMark val="in"/>
        <c:minorTickMark val="none"/>
        <c:tickLblPos val="nextTo"/>
        <c:crossAx val="561127808"/>
        <c:crosses val="autoZero"/>
        <c:crossBetween val="midCat"/>
      </c:valAx>
      <c:spPr>
        <a:ln>
          <a:solidFill>
            <a:schemeClr val="bg1">
              <a:lumMod val="50000"/>
            </a:schemeClr>
          </a:solidFill>
        </a:ln>
      </c:spPr>
    </c:plotArea>
    <c:plotVisOnly val="1"/>
    <c:dispBlanksAs val="gap"/>
    <c:showDLblsOverMax val="0"/>
  </c:chart>
  <c:spPr>
    <a:ln>
      <a:noFill/>
    </a:ln>
  </c:spPr>
  <c:txPr>
    <a:bodyPr/>
    <a:lstStyle/>
    <a:p>
      <a:pPr>
        <a:defRPr sz="900"/>
      </a:pPr>
      <a:endParaRPr lang="en-US"/>
    </a:p>
  </c:txPr>
  <c:externalData r:id="rId1">
    <c:autoUpdate val="0"/>
  </c:externalData>
</c:chartSpace>
</file>

<file path=word/charts/chart7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806598450556"/>
          <c:y val="5.702436495593572E-2"/>
          <c:w val="0.78211817725682842"/>
          <c:h val="0.77412135568430351"/>
        </c:manualLayout>
      </c:layout>
      <c:scatterChart>
        <c:scatterStyle val="lineMarker"/>
        <c:varyColors val="0"/>
        <c:ser>
          <c:idx val="1"/>
          <c:order val="0"/>
          <c:tx>
            <c:strRef>
              <c:f>contour!$A$4:$A$41</c:f>
              <c:strCache>
                <c:ptCount val="1"/>
                <c:pt idx="0">
                  <c:v>Continuous 33 34 35</c:v>
                </c:pt>
              </c:strCache>
            </c:strRef>
          </c:tx>
          <c:spPr>
            <a:ln w="28575">
              <a:noFill/>
            </a:ln>
          </c:spPr>
          <c:marker>
            <c:symbol val="circle"/>
            <c:size val="2"/>
          </c:marker>
          <c:xVal>
            <c:numRef>
              <c:f>contour!$G$3:$G$255</c:f>
              <c:numCache>
                <c:formatCode>General</c:formatCode>
                <c:ptCount val="253"/>
                <c:pt idx="0">
                  <c:v>50.024999999791561</c:v>
                </c:pt>
                <c:pt idx="1">
                  <c:v>59.027083333087383</c:v>
                </c:pt>
                <c:pt idx="2">
                  <c:v>79.81041666633412</c:v>
                </c:pt>
                <c:pt idx="3">
                  <c:v>95.397916666269168</c:v>
                </c:pt>
                <c:pt idx="4">
                  <c:v>101.92291666624199</c:v>
                </c:pt>
                <c:pt idx="5">
                  <c:v>129.5333333327936</c:v>
                </c:pt>
                <c:pt idx="6">
                  <c:v>50.689583333122123</c:v>
                </c:pt>
                <c:pt idx="7">
                  <c:v>59.631249999751532</c:v>
                </c:pt>
                <c:pt idx="8">
                  <c:v>69.17708333304509</c:v>
                </c:pt>
                <c:pt idx="9">
                  <c:v>80.71666666633034</c:v>
                </c:pt>
                <c:pt idx="10">
                  <c:v>97.995833332925017</c:v>
                </c:pt>
                <c:pt idx="11">
                  <c:v>126.51249999947285</c:v>
                </c:pt>
                <c:pt idx="12">
                  <c:v>134.00416666610832</c:v>
                </c:pt>
                <c:pt idx="13">
                  <c:v>51.95833333311684</c:v>
                </c:pt>
                <c:pt idx="14">
                  <c:v>59.87291666641719</c:v>
                </c:pt>
                <c:pt idx="15">
                  <c:v>82.468749999656382</c:v>
                </c:pt>
                <c:pt idx="16">
                  <c:v>101.62083333290991</c:v>
                </c:pt>
                <c:pt idx="17">
                  <c:v>55.039583333103998</c:v>
                </c:pt>
                <c:pt idx="18">
                  <c:v>55.341666666436076</c:v>
                </c:pt>
                <c:pt idx="19">
                  <c:v>53.227083333111551</c:v>
                </c:pt>
                <c:pt idx="20">
                  <c:v>83.918749999650331</c:v>
                </c:pt>
                <c:pt idx="21">
                  <c:v>104.15833333289933</c:v>
                </c:pt>
                <c:pt idx="22">
                  <c:v>55.643749999768147</c:v>
                </c:pt>
                <c:pt idx="23">
                  <c:v>50.810416666454955</c:v>
                </c:pt>
                <c:pt idx="24">
                  <c:v>53.770833333109287</c:v>
                </c:pt>
                <c:pt idx="25">
                  <c:v>60.537499999747759</c:v>
                </c:pt>
                <c:pt idx="26">
                  <c:v>85.610416666309959</c:v>
                </c:pt>
                <c:pt idx="27">
                  <c:v>106.39374999955669</c:v>
                </c:pt>
                <c:pt idx="28">
                  <c:v>123.91458333281702</c:v>
                </c:pt>
                <c:pt idx="29">
                  <c:v>49.360416666460999</c:v>
                </c:pt>
                <c:pt idx="30">
                  <c:v>57.214583333094936</c:v>
                </c:pt>
                <c:pt idx="31">
                  <c:v>53.287499999777964</c:v>
                </c:pt>
                <c:pt idx="32">
                  <c:v>88.268749999632206</c:v>
                </c:pt>
                <c:pt idx="33">
                  <c:v>109.2937499995446</c:v>
                </c:pt>
                <c:pt idx="34">
                  <c:v>50.568749999789297</c:v>
                </c:pt>
                <c:pt idx="35">
                  <c:v>59.147916666420215</c:v>
                </c:pt>
                <c:pt idx="36">
                  <c:v>53.045833333112306</c:v>
                </c:pt>
                <c:pt idx="37">
                  <c:v>82.64999999965562</c:v>
                </c:pt>
                <c:pt idx="38">
                  <c:v>90.685416666288802</c:v>
                </c:pt>
                <c:pt idx="39">
                  <c:v>110.26041666620725</c:v>
                </c:pt>
                <c:pt idx="40">
                  <c:v>51.837499999784008</c:v>
                </c:pt>
                <c:pt idx="41">
                  <c:v>53.649999999776455</c:v>
                </c:pt>
                <c:pt idx="42">
                  <c:v>61.866666666408882</c:v>
                </c:pt>
                <c:pt idx="43">
                  <c:v>61.081249999745495</c:v>
                </c:pt>
                <c:pt idx="44">
                  <c:v>83.979166666316743</c:v>
                </c:pt>
                <c:pt idx="45">
                  <c:v>91.652083332951449</c:v>
                </c:pt>
                <c:pt idx="46">
                  <c:v>110.32083333287366</c:v>
                </c:pt>
                <c:pt idx="47">
                  <c:v>53.468749999777209</c:v>
                </c:pt>
                <c:pt idx="48">
                  <c:v>51.293749999786272</c:v>
                </c:pt>
                <c:pt idx="49">
                  <c:v>64.102083333066233</c:v>
                </c:pt>
                <c:pt idx="50">
                  <c:v>58.664583333088892</c:v>
                </c:pt>
                <c:pt idx="51">
                  <c:v>89.114583332962013</c:v>
                </c:pt>
                <c:pt idx="52">
                  <c:v>94.491666666272948</c:v>
                </c:pt>
                <c:pt idx="53">
                  <c:v>95.397916666269168</c:v>
                </c:pt>
                <c:pt idx="54">
                  <c:v>111.52916666620196</c:v>
                </c:pt>
                <c:pt idx="55">
                  <c:v>53.106249999778719</c:v>
                </c:pt>
                <c:pt idx="56">
                  <c:v>66.035416666391512</c:v>
                </c:pt>
                <c:pt idx="57">
                  <c:v>58.604166666422479</c:v>
                </c:pt>
                <c:pt idx="58">
                  <c:v>94.854166666271439</c:v>
                </c:pt>
                <c:pt idx="59">
                  <c:v>94.612499999605774</c:v>
                </c:pt>
                <c:pt idx="60">
                  <c:v>112.37499999953177</c:v>
                </c:pt>
                <c:pt idx="61">
                  <c:v>51.414583333119104</c:v>
                </c:pt>
                <c:pt idx="62">
                  <c:v>57.697916666426252</c:v>
                </c:pt>
                <c:pt idx="63">
                  <c:v>69.17708333304509</c:v>
                </c:pt>
                <c:pt idx="64">
                  <c:v>94.491666666272948</c:v>
                </c:pt>
                <c:pt idx="65">
                  <c:v>93.827083332942379</c:v>
                </c:pt>
                <c:pt idx="66">
                  <c:v>50.085416666457974</c:v>
                </c:pt>
                <c:pt idx="67">
                  <c:v>55.824999999767392</c:v>
                </c:pt>
                <c:pt idx="68">
                  <c:v>59.147916666420215</c:v>
                </c:pt>
                <c:pt idx="69">
                  <c:v>70.324999999706975</c:v>
                </c:pt>
                <c:pt idx="70">
                  <c:v>93.706249999609554</c:v>
                </c:pt>
                <c:pt idx="71">
                  <c:v>93.887499999608792</c:v>
                </c:pt>
                <c:pt idx="72">
                  <c:v>44.406249999814975</c:v>
                </c:pt>
                <c:pt idx="73">
                  <c:v>50.387499999790052</c:v>
                </c:pt>
                <c:pt idx="74">
                  <c:v>56.791666666430032</c:v>
                </c:pt>
                <c:pt idx="75">
                  <c:v>70.143749999707737</c:v>
                </c:pt>
                <c:pt idx="76">
                  <c:v>68.210416666382457</c:v>
                </c:pt>
                <c:pt idx="77">
                  <c:v>84.341666666315234</c:v>
                </c:pt>
                <c:pt idx="78">
                  <c:v>94.068749999608045</c:v>
                </c:pt>
                <c:pt idx="79">
                  <c:v>95.277083332936343</c:v>
                </c:pt>
                <c:pt idx="80">
                  <c:v>114.30833333285705</c:v>
                </c:pt>
                <c:pt idx="81">
                  <c:v>50.327083333123632</c:v>
                </c:pt>
                <c:pt idx="82">
                  <c:v>45.735416666476098</c:v>
                </c:pt>
                <c:pt idx="83">
                  <c:v>55.76458333310098</c:v>
                </c:pt>
                <c:pt idx="84">
                  <c:v>52.139583333116086</c:v>
                </c:pt>
                <c:pt idx="85">
                  <c:v>71.47291666636886</c:v>
                </c:pt>
                <c:pt idx="86">
                  <c:v>68.149999999716044</c:v>
                </c:pt>
                <c:pt idx="87">
                  <c:v>86.093749999641275</c:v>
                </c:pt>
                <c:pt idx="88">
                  <c:v>94.793749999605026</c:v>
                </c:pt>
                <c:pt idx="89">
                  <c:v>98.116666666257842</c:v>
                </c:pt>
                <c:pt idx="90">
                  <c:v>115.21458333285327</c:v>
                </c:pt>
                <c:pt idx="91">
                  <c:v>49.722916666459483</c:v>
                </c:pt>
                <c:pt idx="92">
                  <c:v>50.085416666457974</c:v>
                </c:pt>
                <c:pt idx="93">
                  <c:v>53.589583333110042</c:v>
                </c:pt>
                <c:pt idx="94">
                  <c:v>60.174999999749268</c:v>
                </c:pt>
                <c:pt idx="95">
                  <c:v>73.40624999969414</c:v>
                </c:pt>
                <c:pt idx="96">
                  <c:v>67.787499999717554</c:v>
                </c:pt>
                <c:pt idx="97">
                  <c:v>86.577083332972592</c:v>
                </c:pt>
                <c:pt idx="98">
                  <c:v>94.854166666271439</c:v>
                </c:pt>
                <c:pt idx="99">
                  <c:v>99.445833332918966</c:v>
                </c:pt>
                <c:pt idx="100">
                  <c:v>115.63749999951817</c:v>
                </c:pt>
                <c:pt idx="101">
                  <c:v>48.514583333131185</c:v>
                </c:pt>
                <c:pt idx="102">
                  <c:v>61.262499999744733</c:v>
                </c:pt>
                <c:pt idx="103">
                  <c:v>67.002083333054159</c:v>
                </c:pt>
                <c:pt idx="104">
                  <c:v>73.40624999969414</c:v>
                </c:pt>
                <c:pt idx="105">
                  <c:v>95.760416666267659</c:v>
                </c:pt>
                <c:pt idx="106">
                  <c:v>100.47291666624803</c:v>
                </c:pt>
                <c:pt idx="107">
                  <c:v>116.72499999951364</c:v>
                </c:pt>
                <c:pt idx="108">
                  <c:v>40.599999999830828</c:v>
                </c:pt>
                <c:pt idx="109">
                  <c:v>47.42708333313572</c:v>
                </c:pt>
                <c:pt idx="110">
                  <c:v>56.610416666430787</c:v>
                </c:pt>
                <c:pt idx="111">
                  <c:v>62.410416666406618</c:v>
                </c:pt>
                <c:pt idx="112">
                  <c:v>64.102083333066233</c:v>
                </c:pt>
                <c:pt idx="113">
                  <c:v>73.40624999969414</c:v>
                </c:pt>
                <c:pt idx="114">
                  <c:v>97.089583332928783</c:v>
                </c:pt>
                <c:pt idx="115">
                  <c:v>103.01041666623745</c:v>
                </c:pt>
                <c:pt idx="116">
                  <c:v>117.08749999951213</c:v>
                </c:pt>
                <c:pt idx="117">
                  <c:v>41.385416666494223</c:v>
                </c:pt>
                <c:pt idx="118">
                  <c:v>62.772916666405109</c:v>
                </c:pt>
                <c:pt idx="119">
                  <c:v>62.047916666408128</c:v>
                </c:pt>
                <c:pt idx="120">
                  <c:v>75.70208333301791</c:v>
                </c:pt>
                <c:pt idx="121">
                  <c:v>98.177083332924255</c:v>
                </c:pt>
                <c:pt idx="122">
                  <c:v>116.12083333284949</c:v>
                </c:pt>
                <c:pt idx="123">
                  <c:v>41.445833333160643</c:v>
                </c:pt>
                <c:pt idx="124">
                  <c:v>55.099999999770411</c:v>
                </c:pt>
                <c:pt idx="125">
                  <c:v>61.322916666411153</c:v>
                </c:pt>
                <c:pt idx="126">
                  <c:v>76.970833333012621</c:v>
                </c:pt>
                <c:pt idx="127">
                  <c:v>98.29791666625708</c:v>
                </c:pt>
                <c:pt idx="128">
                  <c:v>115.3958333328525</c:v>
                </c:pt>
                <c:pt idx="129">
                  <c:v>41.687499999826301</c:v>
                </c:pt>
                <c:pt idx="130">
                  <c:v>56.731249999763619</c:v>
                </c:pt>
                <c:pt idx="131">
                  <c:v>60.718749999747004</c:v>
                </c:pt>
                <c:pt idx="132">
                  <c:v>75.339583333019419</c:v>
                </c:pt>
                <c:pt idx="133">
                  <c:v>99.445833332918966</c:v>
                </c:pt>
                <c:pt idx="134">
                  <c:v>114.9729166661876</c:v>
                </c:pt>
                <c:pt idx="135">
                  <c:v>43.19791666648667</c:v>
                </c:pt>
                <c:pt idx="136">
                  <c:v>57.335416666427768</c:v>
                </c:pt>
                <c:pt idx="137">
                  <c:v>60.356249999748513</c:v>
                </c:pt>
                <c:pt idx="138">
                  <c:v>62.833333333071522</c:v>
                </c:pt>
                <c:pt idx="139">
                  <c:v>74.735416666355263</c:v>
                </c:pt>
                <c:pt idx="140">
                  <c:v>98.358333332923507</c:v>
                </c:pt>
                <c:pt idx="141">
                  <c:v>114.73124999952195</c:v>
                </c:pt>
                <c:pt idx="142">
                  <c:v>59.993749999750023</c:v>
                </c:pt>
                <c:pt idx="143">
                  <c:v>58.483333333089647</c:v>
                </c:pt>
                <c:pt idx="144">
                  <c:v>65.491666666393783</c:v>
                </c:pt>
                <c:pt idx="145">
                  <c:v>74.614583333022438</c:v>
                </c:pt>
                <c:pt idx="146">
                  <c:v>102.46666666623972</c:v>
                </c:pt>
                <c:pt idx="147">
                  <c:v>99.868749999583869</c:v>
                </c:pt>
                <c:pt idx="148">
                  <c:v>113.16041666619516</c:v>
                </c:pt>
                <c:pt idx="149">
                  <c:v>59.087499999753796</c:v>
                </c:pt>
                <c:pt idx="150">
                  <c:v>58.96666666642097</c:v>
                </c:pt>
                <c:pt idx="151">
                  <c:v>66.639583333055668</c:v>
                </c:pt>
                <c:pt idx="152">
                  <c:v>74.795833333021676</c:v>
                </c:pt>
                <c:pt idx="153">
                  <c:v>99.566666666251805</c:v>
                </c:pt>
                <c:pt idx="154">
                  <c:v>101.01666666624575</c:v>
                </c:pt>
                <c:pt idx="155">
                  <c:v>105.97083333289179</c:v>
                </c:pt>
                <c:pt idx="156">
                  <c:v>113.03958333286234</c:v>
                </c:pt>
                <c:pt idx="157">
                  <c:v>45.49374999981044</c:v>
                </c:pt>
                <c:pt idx="158">
                  <c:v>58.543749999756066</c:v>
                </c:pt>
                <c:pt idx="159">
                  <c:v>64.94791666639604</c:v>
                </c:pt>
                <c:pt idx="160">
                  <c:v>66.518749999722829</c:v>
                </c:pt>
                <c:pt idx="161">
                  <c:v>74.916666666354516</c:v>
                </c:pt>
                <c:pt idx="162">
                  <c:v>97.391666666260861</c:v>
                </c:pt>
                <c:pt idx="163">
                  <c:v>104.8229166662299</c:v>
                </c:pt>
                <c:pt idx="164">
                  <c:v>112.25416666619894</c:v>
                </c:pt>
                <c:pt idx="165">
                  <c:v>44.5270833331478</c:v>
                </c:pt>
                <c:pt idx="166">
                  <c:v>58.785416666421725</c:v>
                </c:pt>
                <c:pt idx="167">
                  <c:v>64.766666666396802</c:v>
                </c:pt>
                <c:pt idx="168">
                  <c:v>74.856249999688089</c:v>
                </c:pt>
                <c:pt idx="169">
                  <c:v>69.599999999709993</c:v>
                </c:pt>
                <c:pt idx="170">
                  <c:v>95.760416666267659</c:v>
                </c:pt>
                <c:pt idx="171">
                  <c:v>104.8229166662299</c:v>
                </c:pt>
                <c:pt idx="172">
                  <c:v>107.60208333288499</c:v>
                </c:pt>
                <c:pt idx="173">
                  <c:v>112.61666666619742</c:v>
                </c:pt>
                <c:pt idx="174">
                  <c:v>41.022916666495739</c:v>
                </c:pt>
                <c:pt idx="175">
                  <c:v>58.604166666422479</c:v>
                </c:pt>
                <c:pt idx="176">
                  <c:v>74.252083333023947</c:v>
                </c:pt>
                <c:pt idx="177">
                  <c:v>67.183333333053397</c:v>
                </c:pt>
                <c:pt idx="178">
                  <c:v>70.385416666373388</c:v>
                </c:pt>
                <c:pt idx="179">
                  <c:v>104.09791666623292</c:v>
                </c:pt>
                <c:pt idx="180">
                  <c:v>104.33958333289858</c:v>
                </c:pt>
                <c:pt idx="181">
                  <c:v>113.40208333286081</c:v>
                </c:pt>
                <c:pt idx="182">
                  <c:v>38.908333333171214</c:v>
                </c:pt>
                <c:pt idx="183">
                  <c:v>73.2854166663613</c:v>
                </c:pt>
                <c:pt idx="184">
                  <c:v>72.258333333032255</c:v>
                </c:pt>
                <c:pt idx="185">
                  <c:v>71.835416666367351</c:v>
                </c:pt>
                <c:pt idx="186">
                  <c:v>84.764583332980138</c:v>
                </c:pt>
                <c:pt idx="187">
                  <c:v>104.399999999565</c:v>
                </c:pt>
                <c:pt idx="188">
                  <c:v>113.3416666661944</c:v>
                </c:pt>
                <c:pt idx="189">
                  <c:v>39.572916666501776</c:v>
                </c:pt>
                <c:pt idx="190">
                  <c:v>73.224999999694887</c:v>
                </c:pt>
                <c:pt idx="191">
                  <c:v>73.466666666360553</c:v>
                </c:pt>
                <c:pt idx="192">
                  <c:v>72.197916666365842</c:v>
                </c:pt>
                <c:pt idx="193">
                  <c:v>86.577083332972592</c:v>
                </c:pt>
                <c:pt idx="194">
                  <c:v>103.01041666623745</c:v>
                </c:pt>
                <c:pt idx="195">
                  <c:v>112.85833333286308</c:v>
                </c:pt>
                <c:pt idx="196">
                  <c:v>39.814583333167434</c:v>
                </c:pt>
                <c:pt idx="197">
                  <c:v>69.962499999708484</c:v>
                </c:pt>
                <c:pt idx="198">
                  <c:v>78.299999999673744</c:v>
                </c:pt>
                <c:pt idx="199">
                  <c:v>87.78541666630089</c:v>
                </c:pt>
                <c:pt idx="200">
                  <c:v>102.7687499995718</c:v>
                </c:pt>
                <c:pt idx="201">
                  <c:v>41.264583333161397</c:v>
                </c:pt>
                <c:pt idx="202">
                  <c:v>56.489583333097954</c:v>
                </c:pt>
                <c:pt idx="203">
                  <c:v>69.237499999711503</c:v>
                </c:pt>
                <c:pt idx="204">
                  <c:v>89.235416666294853</c:v>
                </c:pt>
                <c:pt idx="205">
                  <c:v>102.7687499995718</c:v>
                </c:pt>
                <c:pt idx="206">
                  <c:v>42.593749999822521</c:v>
                </c:pt>
                <c:pt idx="207">
                  <c:v>56.6708333330972</c:v>
                </c:pt>
                <c:pt idx="208">
                  <c:v>67.424999999719063</c:v>
                </c:pt>
                <c:pt idx="209">
                  <c:v>92.37708333294843</c:v>
                </c:pt>
                <c:pt idx="210">
                  <c:v>102.16458333290764</c:v>
                </c:pt>
                <c:pt idx="211">
                  <c:v>43.862499999817238</c:v>
                </c:pt>
                <c:pt idx="212">
                  <c:v>56.187499999765883</c:v>
                </c:pt>
                <c:pt idx="213">
                  <c:v>57.939583333091917</c:v>
                </c:pt>
                <c:pt idx="214">
                  <c:v>102.16458333290764</c:v>
                </c:pt>
                <c:pt idx="215">
                  <c:v>96.364583332931815</c:v>
                </c:pt>
                <c:pt idx="216">
                  <c:v>46.581249999805912</c:v>
                </c:pt>
                <c:pt idx="217">
                  <c:v>54.556249999772682</c:v>
                </c:pt>
                <c:pt idx="218">
                  <c:v>101.80208333290915</c:v>
                </c:pt>
                <c:pt idx="219">
                  <c:v>118.71874999950533</c:v>
                </c:pt>
                <c:pt idx="220">
                  <c:v>49.481249999793825</c:v>
                </c:pt>
                <c:pt idx="221">
                  <c:v>51.172916666453446</c:v>
                </c:pt>
                <c:pt idx="222">
                  <c:v>101.31874999957783</c:v>
                </c:pt>
                <c:pt idx="223">
                  <c:v>51.777083333117595</c:v>
                </c:pt>
                <c:pt idx="224">
                  <c:v>101.68124999957632</c:v>
                </c:pt>
                <c:pt idx="225">
                  <c:v>124.39791666614833</c:v>
                </c:pt>
                <c:pt idx="226">
                  <c:v>43.19791666648667</c:v>
                </c:pt>
                <c:pt idx="227">
                  <c:v>52.199999999782499</c:v>
                </c:pt>
                <c:pt idx="228">
                  <c:v>102.64791666623896</c:v>
                </c:pt>
                <c:pt idx="229">
                  <c:v>124.639583332814</c:v>
                </c:pt>
                <c:pt idx="230">
                  <c:v>41.445833333160643</c:v>
                </c:pt>
                <c:pt idx="231">
                  <c:v>57.939583333091917</c:v>
                </c:pt>
                <c:pt idx="232">
                  <c:v>59.147916666420215</c:v>
                </c:pt>
                <c:pt idx="233">
                  <c:v>81.018749999662418</c:v>
                </c:pt>
                <c:pt idx="234">
                  <c:v>88.208333332965793</c:v>
                </c:pt>
                <c:pt idx="235">
                  <c:v>101.80208333290915</c:v>
                </c:pt>
                <c:pt idx="236">
                  <c:v>125.18333333281173</c:v>
                </c:pt>
                <c:pt idx="237">
                  <c:v>40.902083333162906</c:v>
                </c:pt>
                <c:pt idx="238">
                  <c:v>54.072916666441358</c:v>
                </c:pt>
                <c:pt idx="239">
                  <c:v>66.397916666390003</c:v>
                </c:pt>
                <c:pt idx="240">
                  <c:v>80.958333332996006</c:v>
                </c:pt>
                <c:pt idx="241">
                  <c:v>102.52708333290613</c:v>
                </c:pt>
                <c:pt idx="242">
                  <c:v>126.21041666614079</c:v>
                </c:pt>
                <c:pt idx="243">
                  <c:v>39.814583333167434</c:v>
                </c:pt>
                <c:pt idx="244">
                  <c:v>73.768749999692631</c:v>
                </c:pt>
                <c:pt idx="245">
                  <c:v>82.529166666322794</c:v>
                </c:pt>
                <c:pt idx="246">
                  <c:v>125.66666666614304</c:v>
                </c:pt>
                <c:pt idx="247">
                  <c:v>38.727083333171969</c:v>
                </c:pt>
                <c:pt idx="248">
                  <c:v>76.547916666347717</c:v>
                </c:pt>
                <c:pt idx="249">
                  <c:v>84.824999999646565</c:v>
                </c:pt>
                <c:pt idx="250">
                  <c:v>126.6937499994721</c:v>
                </c:pt>
                <c:pt idx="251">
                  <c:v>38.243749999840652</c:v>
                </c:pt>
                <c:pt idx="252">
                  <c:v>63.074999999737187</c:v>
                </c:pt>
              </c:numCache>
            </c:numRef>
          </c:xVal>
          <c:yVal>
            <c:numRef>
              <c:f>contour!$F$3:$F$255</c:f>
              <c:numCache>
                <c:formatCode>General</c:formatCode>
                <c:ptCount val="253"/>
                <c:pt idx="0">
                  <c:v>54.072916666441358</c:v>
                </c:pt>
                <c:pt idx="1">
                  <c:v>25.97916666655842</c:v>
                </c:pt>
                <c:pt idx="2">
                  <c:v>60.658333333080584</c:v>
                </c:pt>
                <c:pt idx="3">
                  <c:v>71.654166666368099</c:v>
                </c:pt>
                <c:pt idx="4">
                  <c:v>49.602083333126657</c:v>
                </c:pt>
                <c:pt idx="5">
                  <c:v>88.208333332965793</c:v>
                </c:pt>
                <c:pt idx="6">
                  <c:v>58.664583333088892</c:v>
                </c:pt>
                <c:pt idx="7">
                  <c:v>30.752083333205199</c:v>
                </c:pt>
                <c:pt idx="8">
                  <c:v>23.743749999901066</c:v>
                </c:pt>
                <c:pt idx="9">
                  <c:v>65.672916666393022</c:v>
                </c:pt>
                <c:pt idx="10">
                  <c:v>77.574999999676763</c:v>
                </c:pt>
                <c:pt idx="11">
                  <c:v>90.443749999623151</c:v>
                </c:pt>
                <c:pt idx="12">
                  <c:v>90.443749999623151</c:v>
                </c:pt>
                <c:pt idx="13">
                  <c:v>64.524999999731136</c:v>
                </c:pt>
                <c:pt idx="14">
                  <c:v>38.243749999840652</c:v>
                </c:pt>
                <c:pt idx="15">
                  <c:v>71.714583333034525</c:v>
                </c:pt>
                <c:pt idx="16">
                  <c:v>83.797916666317505</c:v>
                </c:pt>
                <c:pt idx="17">
                  <c:v>70.687499999705466</c:v>
                </c:pt>
                <c:pt idx="18">
                  <c:v>53.227083333111551</c:v>
                </c:pt>
                <c:pt idx="19">
                  <c:v>9.1833333332950691</c:v>
                </c:pt>
                <c:pt idx="20">
                  <c:v>77.756249999676015</c:v>
                </c:pt>
                <c:pt idx="21">
                  <c:v>89.537499999626917</c:v>
                </c:pt>
                <c:pt idx="22">
                  <c:v>68.210416666382457</c:v>
                </c:pt>
                <c:pt idx="23">
                  <c:v>15.406249999935806</c:v>
                </c:pt>
                <c:pt idx="24">
                  <c:v>2.9604166666543312</c:v>
                </c:pt>
                <c:pt idx="25">
                  <c:v>32.624999999864059</c:v>
                </c:pt>
                <c:pt idx="26">
                  <c:v>83.677083332984679</c:v>
                </c:pt>
                <c:pt idx="27">
                  <c:v>95.397916666269168</c:v>
                </c:pt>
                <c:pt idx="28">
                  <c:v>52.441666666448157</c:v>
                </c:pt>
                <c:pt idx="29">
                  <c:v>27.127083333220302</c:v>
                </c:pt>
                <c:pt idx="30">
                  <c:v>77.272916666344699</c:v>
                </c:pt>
                <c:pt idx="31">
                  <c:v>8.7604166666301637</c:v>
                </c:pt>
                <c:pt idx="32">
                  <c:v>89.839583332958995</c:v>
                </c:pt>
                <c:pt idx="33">
                  <c:v>101.86249999957556</c:v>
                </c:pt>
                <c:pt idx="34">
                  <c:v>33.833333333192357</c:v>
                </c:pt>
                <c:pt idx="35">
                  <c:v>85.489583332977119</c:v>
                </c:pt>
                <c:pt idx="36">
                  <c:v>15.466666666602221</c:v>
                </c:pt>
                <c:pt idx="37">
                  <c:v>30.933333333204441</c:v>
                </c:pt>
                <c:pt idx="38">
                  <c:v>95.156249999603517</c:v>
                </c:pt>
                <c:pt idx="39">
                  <c:v>108.74999999954687</c:v>
                </c:pt>
                <c:pt idx="40">
                  <c:v>41.083333333162152</c:v>
                </c:pt>
                <c:pt idx="41">
                  <c:v>22.474999999906352</c:v>
                </c:pt>
                <c:pt idx="42">
                  <c:v>91.772916666284274</c:v>
                </c:pt>
                <c:pt idx="43">
                  <c:v>3.6854166666513106</c:v>
                </c:pt>
                <c:pt idx="44">
                  <c:v>35.524999999851978</c:v>
                </c:pt>
                <c:pt idx="45">
                  <c:v>100.59374999958085</c:v>
                </c:pt>
                <c:pt idx="46">
                  <c:v>115.57708333285176</c:v>
                </c:pt>
                <c:pt idx="47">
                  <c:v>31.114583333203687</c:v>
                </c:pt>
                <c:pt idx="48">
                  <c:v>48.514583333131185</c:v>
                </c:pt>
                <c:pt idx="49">
                  <c:v>98.902083332921237</c:v>
                </c:pt>
                <c:pt idx="50">
                  <c:v>9.7270833332928035</c:v>
                </c:pt>
                <c:pt idx="51">
                  <c:v>42.593749999822521</c:v>
                </c:pt>
                <c:pt idx="52">
                  <c:v>105.06458333289555</c:v>
                </c:pt>
                <c:pt idx="53">
                  <c:v>49.179166666461754</c:v>
                </c:pt>
                <c:pt idx="54">
                  <c:v>122.76666666615513</c:v>
                </c:pt>
                <c:pt idx="55">
                  <c:v>41.506249999827055</c:v>
                </c:pt>
                <c:pt idx="56">
                  <c:v>106.0312499995582</c:v>
                </c:pt>
                <c:pt idx="57">
                  <c:v>15.889583333267126</c:v>
                </c:pt>
                <c:pt idx="58">
                  <c:v>52.86458333311306</c:v>
                </c:pt>
                <c:pt idx="59">
                  <c:v>13.170833333278454</c:v>
                </c:pt>
                <c:pt idx="60">
                  <c:v>130.74166666612192</c:v>
                </c:pt>
                <c:pt idx="61">
                  <c:v>52.622916666447402</c:v>
                </c:pt>
                <c:pt idx="62">
                  <c:v>22.293749999907106</c:v>
                </c:pt>
                <c:pt idx="63">
                  <c:v>113.09999999952875</c:v>
                </c:pt>
                <c:pt idx="64">
                  <c:v>57.335416666427768</c:v>
                </c:pt>
                <c:pt idx="65">
                  <c:v>16.735416666596937</c:v>
                </c:pt>
                <c:pt idx="66">
                  <c:v>60.960416666412662</c:v>
                </c:pt>
                <c:pt idx="67">
                  <c:v>11.297916666619592</c:v>
                </c:pt>
                <c:pt idx="68">
                  <c:v>27.912499999883696</c:v>
                </c:pt>
                <c:pt idx="69">
                  <c:v>120.34999999949854</c:v>
                </c:pt>
                <c:pt idx="70">
                  <c:v>63.014583333070767</c:v>
                </c:pt>
                <c:pt idx="71">
                  <c:v>21.266666666578054</c:v>
                </c:pt>
                <c:pt idx="72">
                  <c:v>19.635416666584852</c:v>
                </c:pt>
                <c:pt idx="73">
                  <c:v>67.908333333050379</c:v>
                </c:pt>
                <c:pt idx="74">
                  <c:v>18.366666666590138</c:v>
                </c:pt>
                <c:pt idx="75">
                  <c:v>127.41874999946909</c:v>
                </c:pt>
                <c:pt idx="76">
                  <c:v>39.814583333167434</c:v>
                </c:pt>
                <c:pt idx="77">
                  <c:v>13.231249999944868</c:v>
                </c:pt>
                <c:pt idx="78">
                  <c:v>68.210416666382457</c:v>
                </c:pt>
                <c:pt idx="79">
                  <c:v>26.341666666556907</c:v>
                </c:pt>
                <c:pt idx="80">
                  <c:v>39.572916666501776</c:v>
                </c:pt>
                <c:pt idx="81">
                  <c:v>73.647916666359791</c:v>
                </c:pt>
                <c:pt idx="82">
                  <c:v>25.193749999895026</c:v>
                </c:pt>
                <c:pt idx="83">
                  <c:v>26.643749999888982</c:v>
                </c:pt>
                <c:pt idx="84">
                  <c:v>4.2291666666490446</c:v>
                </c:pt>
                <c:pt idx="85">
                  <c:v>135.27291666610301</c:v>
                </c:pt>
                <c:pt idx="86">
                  <c:v>47.185416666470061</c:v>
                </c:pt>
                <c:pt idx="87">
                  <c:v>5.2562499999780989</c:v>
                </c:pt>
                <c:pt idx="88">
                  <c:v>73.2854166663613</c:v>
                </c:pt>
                <c:pt idx="89">
                  <c:v>31.235416666536519</c:v>
                </c:pt>
                <c:pt idx="90">
                  <c:v>44.889583333146291</c:v>
                </c:pt>
                <c:pt idx="91">
                  <c:v>79.266666666336391</c:v>
                </c:pt>
                <c:pt idx="92">
                  <c:v>32.02083333319991</c:v>
                </c:pt>
                <c:pt idx="93">
                  <c:v>9.06249999996224</c:v>
                </c:pt>
                <c:pt idx="94">
                  <c:v>34.014583333191602</c:v>
                </c:pt>
                <c:pt idx="95">
                  <c:v>140.22708333274906</c:v>
                </c:pt>
                <c:pt idx="96">
                  <c:v>54.918749999771173</c:v>
                </c:pt>
                <c:pt idx="97">
                  <c:v>8.5791666666309201</c:v>
                </c:pt>
                <c:pt idx="98">
                  <c:v>77.937499999675254</c:v>
                </c:pt>
                <c:pt idx="99">
                  <c:v>36.370833333181785</c:v>
                </c:pt>
                <c:pt idx="100">
                  <c:v>50.387499999790052</c:v>
                </c:pt>
                <c:pt idx="101">
                  <c:v>85.368749999644294</c:v>
                </c:pt>
                <c:pt idx="102">
                  <c:v>41.385416666494223</c:v>
                </c:pt>
                <c:pt idx="103">
                  <c:v>61.081249999745495</c:v>
                </c:pt>
                <c:pt idx="104">
                  <c:v>17.460416666593915</c:v>
                </c:pt>
                <c:pt idx="105">
                  <c:v>84.099999999649583</c:v>
                </c:pt>
                <c:pt idx="106">
                  <c:v>41.083333333162152</c:v>
                </c:pt>
                <c:pt idx="107">
                  <c:v>55.220833333103243</c:v>
                </c:pt>
                <c:pt idx="108">
                  <c:v>44.647916666480633</c:v>
                </c:pt>
                <c:pt idx="109">
                  <c:v>91.652083332951449</c:v>
                </c:pt>
                <c:pt idx="110">
                  <c:v>2.5979166666558418</c:v>
                </c:pt>
                <c:pt idx="111">
                  <c:v>48.574999999797605</c:v>
                </c:pt>
                <c:pt idx="112">
                  <c:v>68.149999999716044</c:v>
                </c:pt>
                <c:pt idx="113">
                  <c:v>23.260416666569746</c:v>
                </c:pt>
                <c:pt idx="114">
                  <c:v>89.96041666629182</c:v>
                </c:pt>
                <c:pt idx="115">
                  <c:v>45.433333333144027</c:v>
                </c:pt>
                <c:pt idx="116">
                  <c:v>61.020833333079075</c:v>
                </c:pt>
                <c:pt idx="117">
                  <c:v>112.61666666619742</c:v>
                </c:pt>
                <c:pt idx="118">
                  <c:v>57.577083333093427</c:v>
                </c:pt>
                <c:pt idx="119">
                  <c:v>75.460416666352245</c:v>
                </c:pt>
                <c:pt idx="120">
                  <c:v>34.377083333190093</c:v>
                </c:pt>
                <c:pt idx="121">
                  <c:v>95.156249999603517</c:v>
                </c:pt>
                <c:pt idx="122">
                  <c:v>65.914583333058687</c:v>
                </c:pt>
                <c:pt idx="123">
                  <c:v>118.65833333283892</c:v>
                </c:pt>
                <c:pt idx="124">
                  <c:v>2.0541666666581073</c:v>
                </c:pt>
                <c:pt idx="125">
                  <c:v>74.252083333023947</c:v>
                </c:pt>
                <c:pt idx="126">
                  <c:v>43.681249999817993</c:v>
                </c:pt>
                <c:pt idx="127">
                  <c:v>99.687499999584631</c:v>
                </c:pt>
                <c:pt idx="128">
                  <c:v>71.231249999703195</c:v>
                </c:pt>
                <c:pt idx="129">
                  <c:v>126.2708333328072</c:v>
                </c:pt>
                <c:pt idx="130">
                  <c:v>10.874999999954687</c:v>
                </c:pt>
                <c:pt idx="131">
                  <c:v>85.006249999645803</c:v>
                </c:pt>
                <c:pt idx="132">
                  <c:v>50.870833333121368</c:v>
                </c:pt>
                <c:pt idx="133">
                  <c:v>104.27916666623217</c:v>
                </c:pt>
                <c:pt idx="134">
                  <c:v>77.454166666343937</c:v>
                </c:pt>
                <c:pt idx="135">
                  <c:v>134.66874999943889</c:v>
                </c:pt>
                <c:pt idx="136">
                  <c:v>18.427083333256554</c:v>
                </c:pt>
                <c:pt idx="137">
                  <c:v>94.068749999608045</c:v>
                </c:pt>
                <c:pt idx="138">
                  <c:v>35.524999999851978</c:v>
                </c:pt>
                <c:pt idx="139">
                  <c:v>57.818749999759085</c:v>
                </c:pt>
                <c:pt idx="140">
                  <c:v>109.17291666621178</c:v>
                </c:pt>
                <c:pt idx="141">
                  <c:v>83.374999999652601</c:v>
                </c:pt>
                <c:pt idx="142">
                  <c:v>102.16458333290764</c:v>
                </c:pt>
                <c:pt idx="143">
                  <c:v>26.764583333221815</c:v>
                </c:pt>
                <c:pt idx="144">
                  <c:v>42.231249999824037</c:v>
                </c:pt>
                <c:pt idx="145">
                  <c:v>65.43124999972737</c:v>
                </c:pt>
                <c:pt idx="146">
                  <c:v>114.9729166661876</c:v>
                </c:pt>
                <c:pt idx="147">
                  <c:v>18.004166666591647</c:v>
                </c:pt>
                <c:pt idx="148">
                  <c:v>89.537499999626917</c:v>
                </c:pt>
                <c:pt idx="149">
                  <c:v>109.53541666621027</c:v>
                </c:pt>
                <c:pt idx="150">
                  <c:v>35.464583333185566</c:v>
                </c:pt>
                <c:pt idx="151">
                  <c:v>49.904166666458728</c:v>
                </c:pt>
                <c:pt idx="152">
                  <c:v>72.802083333029984</c:v>
                </c:pt>
                <c:pt idx="153">
                  <c:v>120.22916666616571</c:v>
                </c:pt>
                <c:pt idx="154">
                  <c:v>22.656249999905597</c:v>
                </c:pt>
                <c:pt idx="155">
                  <c:v>29.66458333320973</c:v>
                </c:pt>
                <c:pt idx="156">
                  <c:v>95.458333332935581</c:v>
                </c:pt>
                <c:pt idx="157">
                  <c:v>3.5645833333184807</c:v>
                </c:pt>
                <c:pt idx="158">
                  <c:v>117.38958333284421</c:v>
                </c:pt>
                <c:pt idx="159">
                  <c:v>52.381249999781744</c:v>
                </c:pt>
                <c:pt idx="160">
                  <c:v>4.53124999998112</c:v>
                </c:pt>
                <c:pt idx="161">
                  <c:v>79.689583333001295</c:v>
                </c:pt>
                <c:pt idx="162">
                  <c:v>125.72708333280947</c:v>
                </c:pt>
                <c:pt idx="163">
                  <c:v>34.739583333188584</c:v>
                </c:pt>
                <c:pt idx="164">
                  <c:v>101.37916666624425</c:v>
                </c:pt>
                <c:pt idx="165">
                  <c:v>8.0354166666331857</c:v>
                </c:pt>
                <c:pt idx="166">
                  <c:v>124.82083333281324</c:v>
                </c:pt>
                <c:pt idx="167">
                  <c:v>54.918749999771173</c:v>
                </c:pt>
                <c:pt idx="168">
                  <c:v>78.118749999674506</c:v>
                </c:pt>
                <c:pt idx="169">
                  <c:v>10.270833333290538</c:v>
                </c:pt>
                <c:pt idx="170">
                  <c:v>132.91666666611283</c:v>
                </c:pt>
                <c:pt idx="171">
                  <c:v>39.633333333168196</c:v>
                </c:pt>
                <c:pt idx="172">
                  <c:v>134.91041666610454</c:v>
                </c:pt>
                <c:pt idx="173">
                  <c:v>108.0854166662163</c:v>
                </c:pt>
                <c:pt idx="174">
                  <c:v>14.318749999940337</c:v>
                </c:pt>
                <c:pt idx="175">
                  <c:v>132.25208333278226</c:v>
                </c:pt>
                <c:pt idx="176">
                  <c:v>90.564583332955976</c:v>
                </c:pt>
                <c:pt idx="177">
                  <c:v>62.531249999739451</c:v>
                </c:pt>
                <c:pt idx="178">
                  <c:v>15.527083333268637</c:v>
                </c:pt>
                <c:pt idx="179">
                  <c:v>45.614583333143273</c:v>
                </c:pt>
                <c:pt idx="180">
                  <c:v>139.92499999941697</c:v>
                </c:pt>
                <c:pt idx="181">
                  <c:v>114.48958333285628</c:v>
                </c:pt>
                <c:pt idx="182">
                  <c:v>17.822916666592402</c:v>
                </c:pt>
                <c:pt idx="183">
                  <c:v>99.022916666254062</c:v>
                </c:pt>
                <c:pt idx="184">
                  <c:v>20.84374999991315</c:v>
                </c:pt>
                <c:pt idx="185">
                  <c:v>78.058333333008093</c:v>
                </c:pt>
                <c:pt idx="186">
                  <c:v>33.772916666525944</c:v>
                </c:pt>
                <c:pt idx="187">
                  <c:v>51.474999999785517</c:v>
                </c:pt>
                <c:pt idx="188">
                  <c:v>120.1687499994993</c:v>
                </c:pt>
                <c:pt idx="189">
                  <c:v>21.508333333243716</c:v>
                </c:pt>
                <c:pt idx="190">
                  <c:v>107.11874999955367</c:v>
                </c:pt>
                <c:pt idx="191">
                  <c:v>26.885416666554644</c:v>
                </c:pt>
                <c:pt idx="192">
                  <c:v>87.664583332968064</c:v>
                </c:pt>
                <c:pt idx="193">
                  <c:v>39.210416666503285</c:v>
                </c:pt>
                <c:pt idx="194">
                  <c:v>58.181249999757576</c:v>
                </c:pt>
                <c:pt idx="195">
                  <c:v>125.12291666614531</c:v>
                </c:pt>
                <c:pt idx="196">
                  <c:v>26.160416666557662</c:v>
                </c:pt>
                <c:pt idx="197">
                  <c:v>114.61041666618912</c:v>
                </c:pt>
                <c:pt idx="198">
                  <c:v>34.377083333190093</c:v>
                </c:pt>
                <c:pt idx="199">
                  <c:v>44.829166666479878</c:v>
                </c:pt>
                <c:pt idx="200">
                  <c:v>64.706249999730389</c:v>
                </c:pt>
                <c:pt idx="201">
                  <c:v>31.356249999869348</c:v>
                </c:pt>
                <c:pt idx="202">
                  <c:v>3.0812499999871612</c:v>
                </c:pt>
                <c:pt idx="203">
                  <c:v>122.70624999948872</c:v>
                </c:pt>
                <c:pt idx="204">
                  <c:v>51.354166666452691</c:v>
                </c:pt>
                <c:pt idx="205">
                  <c:v>71.352083333036035</c:v>
                </c:pt>
                <c:pt idx="206">
                  <c:v>37.397916666510838</c:v>
                </c:pt>
                <c:pt idx="207">
                  <c:v>8.3979166666316747</c:v>
                </c:pt>
                <c:pt idx="208">
                  <c:v>131.70833333278455</c:v>
                </c:pt>
                <c:pt idx="209">
                  <c:v>58.785416666421725</c:v>
                </c:pt>
                <c:pt idx="210">
                  <c:v>77.635416666343176</c:v>
                </c:pt>
                <c:pt idx="211">
                  <c:v>43.802083333150826</c:v>
                </c:pt>
                <c:pt idx="212">
                  <c:v>24.770833333230119</c:v>
                </c:pt>
                <c:pt idx="213">
                  <c:v>15.527083333268637</c:v>
                </c:pt>
                <c:pt idx="214">
                  <c:v>83.012499999654111</c:v>
                </c:pt>
                <c:pt idx="215">
                  <c:v>63.558333333068504</c:v>
                </c:pt>
                <c:pt idx="216">
                  <c:v>49.481249999793825</c:v>
                </c:pt>
                <c:pt idx="217">
                  <c:v>30.752083333205199</c:v>
                </c:pt>
                <c:pt idx="218">
                  <c:v>90.262499999623898</c:v>
                </c:pt>
                <c:pt idx="219">
                  <c:v>32.98749999986255</c:v>
                </c:pt>
                <c:pt idx="220">
                  <c:v>54.858333333104753</c:v>
                </c:pt>
                <c:pt idx="221">
                  <c:v>38.727083333171969</c:v>
                </c:pt>
                <c:pt idx="222">
                  <c:v>97.572916666260113</c:v>
                </c:pt>
                <c:pt idx="223">
                  <c:v>58.906249999754557</c:v>
                </c:pt>
                <c:pt idx="224">
                  <c:v>104.88333333289631</c:v>
                </c:pt>
                <c:pt idx="225">
                  <c:v>53.408333333110797</c:v>
                </c:pt>
                <c:pt idx="226">
                  <c:v>18.306249999923722</c:v>
                </c:pt>
                <c:pt idx="227">
                  <c:v>67.122916666386985</c:v>
                </c:pt>
                <c:pt idx="228">
                  <c:v>112.25416666619894</c:v>
                </c:pt>
                <c:pt idx="229">
                  <c:v>57.214583333094936</c:v>
                </c:pt>
                <c:pt idx="230">
                  <c:v>21.870833333242203</c:v>
                </c:pt>
                <c:pt idx="231">
                  <c:v>78.9041666663379</c:v>
                </c:pt>
                <c:pt idx="232">
                  <c:v>16.070833333266371</c:v>
                </c:pt>
                <c:pt idx="233">
                  <c:v>27.610416666551622</c:v>
                </c:pt>
                <c:pt idx="234">
                  <c:v>28.758333333213507</c:v>
                </c:pt>
                <c:pt idx="235">
                  <c:v>120.5916666661642</c:v>
                </c:pt>
                <c:pt idx="236">
                  <c:v>61.443749999743979</c:v>
                </c:pt>
                <c:pt idx="237">
                  <c:v>25.797916666559175</c:v>
                </c:pt>
                <c:pt idx="238">
                  <c:v>21.387499999910883</c:v>
                </c:pt>
                <c:pt idx="239">
                  <c:v>92.739583332946907</c:v>
                </c:pt>
                <c:pt idx="240">
                  <c:v>32.322916666531988</c:v>
                </c:pt>
                <c:pt idx="241">
                  <c:v>128.74791666613021</c:v>
                </c:pt>
                <c:pt idx="242">
                  <c:v>66.699999999722081</c:v>
                </c:pt>
                <c:pt idx="243">
                  <c:v>29.543749999876898</c:v>
                </c:pt>
                <c:pt idx="244">
                  <c:v>104.03749999956651</c:v>
                </c:pt>
                <c:pt idx="245">
                  <c:v>36.552083333181031</c:v>
                </c:pt>
                <c:pt idx="246">
                  <c:v>70.627083333039053</c:v>
                </c:pt>
                <c:pt idx="247">
                  <c:v>33.410416666527453</c:v>
                </c:pt>
                <c:pt idx="248">
                  <c:v>114.36874999952346</c:v>
                </c:pt>
                <c:pt idx="249">
                  <c:v>41.506249999827055</c:v>
                </c:pt>
                <c:pt idx="250">
                  <c:v>75.097916666353754</c:v>
                </c:pt>
                <c:pt idx="251">
                  <c:v>37.881249999842161</c:v>
                </c:pt>
                <c:pt idx="252">
                  <c:v>13.170833333278454</c:v>
                </c:pt>
              </c:numCache>
            </c:numRef>
          </c:yVal>
          <c:smooth val="0"/>
          <c:extLst xmlns:c16r2="http://schemas.microsoft.com/office/drawing/2015/06/chart">
            <c:ext xmlns:c16="http://schemas.microsoft.com/office/drawing/2014/chart" uri="{C3380CC4-5D6E-409C-BE32-E72D297353CC}">
              <c16:uniqueId val="{00000000-1CF3-47B9-B844-3746EE6544AF}"/>
            </c:ext>
          </c:extLst>
        </c:ser>
        <c:dLbls>
          <c:showLegendKey val="0"/>
          <c:showVal val="0"/>
          <c:showCatName val="0"/>
          <c:showSerName val="0"/>
          <c:showPercent val="0"/>
          <c:showBubbleSize val="0"/>
        </c:dLbls>
        <c:axId val="561170688"/>
        <c:axId val="561176960"/>
      </c:scatterChart>
      <c:valAx>
        <c:axId val="561170688"/>
        <c:scaling>
          <c:orientation val="minMax"/>
        </c:scaling>
        <c:delete val="0"/>
        <c:axPos val="b"/>
        <c:title>
          <c:tx>
            <c:rich>
              <a:bodyPr/>
              <a:lstStyle/>
              <a:p>
                <a:pPr>
                  <a:defRPr/>
                </a:pPr>
                <a:r>
                  <a:rPr lang="en-GB"/>
                  <a:t>Width of bed (mm)</a:t>
                </a:r>
              </a:p>
            </c:rich>
          </c:tx>
          <c:overlay val="0"/>
        </c:title>
        <c:numFmt formatCode="General" sourceLinked="1"/>
        <c:majorTickMark val="in"/>
        <c:minorTickMark val="none"/>
        <c:tickLblPos val="nextTo"/>
        <c:crossAx val="561176960"/>
        <c:crosses val="autoZero"/>
        <c:crossBetween val="midCat"/>
      </c:valAx>
      <c:valAx>
        <c:axId val="561176960"/>
        <c:scaling>
          <c:orientation val="minMax"/>
          <c:max val="140"/>
        </c:scaling>
        <c:delete val="0"/>
        <c:axPos val="l"/>
        <c:title>
          <c:tx>
            <c:rich>
              <a:bodyPr rot="-5400000" vert="horz"/>
              <a:lstStyle/>
              <a:p>
                <a:pPr>
                  <a:defRPr/>
                </a:pPr>
                <a:r>
                  <a:rPr lang="en-GB"/>
                  <a:t>Height from distributor plate</a:t>
                </a:r>
                <a:r>
                  <a:rPr lang="en-GB" baseline="0"/>
                  <a:t> (mm)</a:t>
                </a:r>
                <a:endParaRPr lang="en-GB"/>
              </a:p>
            </c:rich>
          </c:tx>
          <c:overlay val="0"/>
        </c:title>
        <c:numFmt formatCode="General" sourceLinked="1"/>
        <c:majorTickMark val="in"/>
        <c:minorTickMark val="none"/>
        <c:tickLblPos val="nextTo"/>
        <c:crossAx val="561170688"/>
        <c:crosses val="autoZero"/>
        <c:crossBetween val="midCat"/>
      </c:valAx>
      <c:spPr>
        <a:ln>
          <a:solidFill>
            <a:schemeClr val="bg1">
              <a:lumMod val="50000"/>
            </a:schemeClr>
          </a:solidFill>
        </a:ln>
      </c:spPr>
    </c:plotArea>
    <c:plotVisOnly val="1"/>
    <c:dispBlanksAs val="gap"/>
    <c:showDLblsOverMax val="0"/>
  </c:chart>
  <c:spPr>
    <a:ln>
      <a:noFill/>
    </a:ln>
  </c:spPr>
  <c:txPr>
    <a:bodyPr/>
    <a:lstStyle/>
    <a:p>
      <a:pPr>
        <a:defRPr sz="900"/>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manualLayout>
          <c:layoutTarget val="inner"/>
          <c:xMode val="edge"/>
          <c:yMode val="edge"/>
          <c:x val="0.14289129483814522"/>
          <c:y val="3.75116652085156E-2"/>
          <c:w val="0.80694138232720913"/>
          <c:h val="0.77706401283172932"/>
        </c:manualLayout>
      </c:layout>
      <c:scatterChart>
        <c:scatterStyle val="smoothMarker"/>
        <c:varyColors val="0"/>
        <c:ser>
          <c:idx val="0"/>
          <c:order val="0"/>
          <c:tx>
            <c:strRef>
              <c:f>'Data freq''s'!$S$22</c:f>
              <c:strCache>
                <c:ptCount val="1"/>
              </c:strCache>
            </c:strRef>
          </c:tx>
          <c:xVal>
            <c:numRef>
              <c:f>'Data freq''s'!$T$18:$Y$18</c:f>
              <c:numCache>
                <c:formatCode>0.0</c:formatCode>
                <c:ptCount val="6"/>
                <c:pt idx="0">
                  <c:v>18.518488899999998</c:v>
                </c:pt>
                <c:pt idx="1">
                  <c:v>20.370337790000001</c:v>
                </c:pt>
                <c:pt idx="2">
                  <c:v>22.22218668</c:v>
                </c:pt>
                <c:pt idx="3">
                  <c:v>24.074035569999999</c:v>
                </c:pt>
                <c:pt idx="4">
                  <c:v>25.925884459999999</c:v>
                </c:pt>
                <c:pt idx="5">
                  <c:v>27.777733349999998</c:v>
                </c:pt>
              </c:numCache>
            </c:numRef>
          </c:xVal>
          <c:yVal>
            <c:numRef>
              <c:f>'Data freq''s'!$T$22:$Y$22</c:f>
              <c:numCache>
                <c:formatCode>General</c:formatCode>
                <c:ptCount val="6"/>
                <c:pt idx="3">
                  <c:v>215.66666666666666</c:v>
                </c:pt>
                <c:pt idx="4">
                  <c:v>232.33333333333334</c:v>
                </c:pt>
                <c:pt idx="5">
                  <c:v>238</c:v>
                </c:pt>
              </c:numCache>
            </c:numRef>
          </c:yVal>
          <c:smooth val="1"/>
          <c:extLst xmlns:c16r2="http://schemas.microsoft.com/office/drawing/2015/06/chart">
            <c:ext xmlns:c16="http://schemas.microsoft.com/office/drawing/2014/chart" uri="{C3380CC4-5D6E-409C-BE32-E72D297353CC}">
              <c16:uniqueId val="{00000000-1F78-4B6C-8519-D7A1A6CEAF29}"/>
            </c:ext>
          </c:extLst>
        </c:ser>
        <c:dLbls>
          <c:showLegendKey val="0"/>
          <c:showVal val="0"/>
          <c:showCatName val="0"/>
          <c:showSerName val="0"/>
          <c:showPercent val="0"/>
          <c:showBubbleSize val="0"/>
        </c:dLbls>
        <c:axId val="442894592"/>
        <c:axId val="442896768"/>
      </c:scatterChart>
      <c:valAx>
        <c:axId val="442894592"/>
        <c:scaling>
          <c:orientation val="minMax"/>
          <c:max val="27.8"/>
          <c:min val="24.07"/>
        </c:scaling>
        <c:delete val="0"/>
        <c:axPos val="b"/>
        <c:title>
          <c:tx>
            <c:rich>
              <a:bodyPr/>
              <a:lstStyle/>
              <a:p>
                <a:pPr>
                  <a:defRPr/>
                </a:pPr>
                <a:r>
                  <a:rPr lang="en-GB"/>
                  <a:t>U (m/s)</a:t>
                </a:r>
              </a:p>
            </c:rich>
          </c:tx>
          <c:overlay val="0"/>
        </c:title>
        <c:numFmt formatCode="#,##0" sourceLinked="0"/>
        <c:majorTickMark val="in"/>
        <c:minorTickMark val="none"/>
        <c:tickLblPos val="nextTo"/>
        <c:crossAx val="442896768"/>
        <c:crosses val="autoZero"/>
        <c:crossBetween val="midCat"/>
      </c:valAx>
      <c:valAx>
        <c:axId val="442896768"/>
        <c:scaling>
          <c:orientation val="minMax"/>
        </c:scaling>
        <c:delete val="0"/>
        <c:axPos val="l"/>
        <c:title>
          <c:tx>
            <c:rich>
              <a:bodyPr rot="-5400000" vert="horz"/>
              <a:lstStyle/>
              <a:p>
                <a:pPr>
                  <a:defRPr/>
                </a:pPr>
                <a:r>
                  <a:rPr lang="en-GB"/>
                  <a:t>Frequency (Hz)</a:t>
                </a:r>
              </a:p>
            </c:rich>
          </c:tx>
          <c:overlay val="0"/>
        </c:title>
        <c:numFmt formatCode="General" sourceLinked="0"/>
        <c:majorTickMark val="in"/>
        <c:minorTickMark val="none"/>
        <c:tickLblPos val="nextTo"/>
        <c:crossAx val="442894592"/>
        <c:crosses val="autoZero"/>
        <c:crossBetween val="midCat"/>
      </c:valAx>
      <c:spPr>
        <a:ln>
          <a:solidFill>
            <a:schemeClr val="bg1">
              <a:lumMod val="50000"/>
            </a:schemeClr>
          </a:solidFill>
        </a:ln>
      </c:spPr>
    </c:plotArea>
    <c:plotVisOnly val="1"/>
    <c:dispBlanksAs val="gap"/>
    <c:showDLblsOverMax val="0"/>
  </c:chart>
  <c:spPr>
    <a:ln>
      <a:noFill/>
    </a:ln>
  </c:spPr>
  <c:externalData r:id="rId2">
    <c:autoUpdate val="0"/>
  </c:externalData>
</c:chartSpace>
</file>

<file path=word/charts/chart8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41746864975212"/>
          <c:y val="6.0773480662983423E-2"/>
          <c:w val="0.77613808690580344"/>
          <c:h val="0.77284188076999283"/>
        </c:manualLayout>
      </c:layout>
      <c:scatterChart>
        <c:scatterStyle val="lineMarker"/>
        <c:varyColors val="0"/>
        <c:ser>
          <c:idx val="1"/>
          <c:order val="0"/>
          <c:tx>
            <c:strRef>
              <c:f>contour!$A$4:$A$41</c:f>
              <c:strCache>
                <c:ptCount val="1"/>
                <c:pt idx="0">
                  <c:v>Continuous 33 34 35</c:v>
                </c:pt>
              </c:strCache>
            </c:strRef>
          </c:tx>
          <c:spPr>
            <a:ln w="28575">
              <a:noFill/>
            </a:ln>
          </c:spPr>
          <c:marker>
            <c:symbol val="circle"/>
            <c:size val="2"/>
          </c:marker>
          <c:xVal>
            <c:numRef>
              <c:f>contour!$K$3:$K$255</c:f>
              <c:numCache>
                <c:formatCode>General</c:formatCode>
                <c:ptCount val="253"/>
                <c:pt idx="0">
                  <c:v>32.685416666530479</c:v>
                </c:pt>
                <c:pt idx="1">
                  <c:v>45.252083333144782</c:v>
                </c:pt>
                <c:pt idx="2">
                  <c:v>52.50208333311457</c:v>
                </c:pt>
                <c:pt idx="3">
                  <c:v>88.510416666297871</c:v>
                </c:pt>
                <c:pt idx="4">
                  <c:v>62.16874999974096</c:v>
                </c:pt>
                <c:pt idx="5">
                  <c:v>99.264583332919727</c:v>
                </c:pt>
                <c:pt idx="6">
                  <c:v>125.12291666614531</c:v>
                </c:pt>
                <c:pt idx="7">
                  <c:v>30.208333333207463</c:v>
                </c:pt>
                <c:pt idx="8">
                  <c:v>52.441666666448157</c:v>
                </c:pt>
                <c:pt idx="9">
                  <c:v>79.206249999669964</c:v>
                </c:pt>
                <c:pt idx="10">
                  <c:v>63.377083333069258</c:v>
                </c:pt>
                <c:pt idx="11">
                  <c:v>103.67499999956802</c:v>
                </c:pt>
                <c:pt idx="12">
                  <c:v>106.63541666622234</c:v>
                </c:pt>
                <c:pt idx="13">
                  <c:v>125.00208333281249</c:v>
                </c:pt>
                <c:pt idx="14">
                  <c:v>30.087499999874634</c:v>
                </c:pt>
                <c:pt idx="15">
                  <c:v>27.731249999884451</c:v>
                </c:pt>
                <c:pt idx="16">
                  <c:v>51.53541666645193</c:v>
                </c:pt>
                <c:pt idx="17">
                  <c:v>77.031249999679034</c:v>
                </c:pt>
                <c:pt idx="18">
                  <c:v>64.645833333063976</c:v>
                </c:pt>
                <c:pt idx="19">
                  <c:v>72.258333333032255</c:v>
                </c:pt>
                <c:pt idx="20">
                  <c:v>81.381249999660909</c:v>
                </c:pt>
                <c:pt idx="21">
                  <c:v>103.37291666623594</c:v>
                </c:pt>
                <c:pt idx="22">
                  <c:v>127.66041666613474</c:v>
                </c:pt>
                <c:pt idx="23">
                  <c:v>29.906249999875389</c:v>
                </c:pt>
                <c:pt idx="24">
                  <c:v>27.308333333219547</c:v>
                </c:pt>
                <c:pt idx="25">
                  <c:v>51.172916666453446</c:v>
                </c:pt>
                <c:pt idx="26">
                  <c:v>74.795833333021676</c:v>
                </c:pt>
                <c:pt idx="27">
                  <c:v>65.06874999972888</c:v>
                </c:pt>
                <c:pt idx="28">
                  <c:v>71.835416666367351</c:v>
                </c:pt>
                <c:pt idx="29">
                  <c:v>101.86249999957556</c:v>
                </c:pt>
                <c:pt idx="30">
                  <c:v>109.41458333287743</c:v>
                </c:pt>
                <c:pt idx="31">
                  <c:v>129.71458333279284</c:v>
                </c:pt>
                <c:pt idx="32">
                  <c:v>30.631249999872367</c:v>
                </c:pt>
                <c:pt idx="33">
                  <c:v>51.052083333120613</c:v>
                </c:pt>
                <c:pt idx="34">
                  <c:v>69.116666666378677</c:v>
                </c:pt>
                <c:pt idx="35">
                  <c:v>53.589583333110042</c:v>
                </c:pt>
                <c:pt idx="36">
                  <c:v>66.095833333057925</c:v>
                </c:pt>
                <c:pt idx="37">
                  <c:v>65.854166666392274</c:v>
                </c:pt>
                <c:pt idx="38">
                  <c:v>72.922916666362823</c:v>
                </c:pt>
                <c:pt idx="39">
                  <c:v>75.520833333018658</c:v>
                </c:pt>
                <c:pt idx="40">
                  <c:v>85.006249999645803</c:v>
                </c:pt>
                <c:pt idx="41">
                  <c:v>99.506249999585378</c:v>
                </c:pt>
                <c:pt idx="42">
                  <c:v>130.68124999945547</c:v>
                </c:pt>
                <c:pt idx="43">
                  <c:v>30.631249999872367</c:v>
                </c:pt>
                <c:pt idx="44">
                  <c:v>67.666666666384714</c:v>
                </c:pt>
                <c:pt idx="45">
                  <c:v>52.260416666448911</c:v>
                </c:pt>
                <c:pt idx="46">
                  <c:v>54.133333333107778</c:v>
                </c:pt>
                <c:pt idx="47">
                  <c:v>65.672916666393022</c:v>
                </c:pt>
                <c:pt idx="48">
                  <c:v>72.983333333029236</c:v>
                </c:pt>
                <c:pt idx="49">
                  <c:v>79.991666666333359</c:v>
                </c:pt>
                <c:pt idx="50">
                  <c:v>101.86249999957556</c:v>
                </c:pt>
                <c:pt idx="51">
                  <c:v>131.52708333278531</c:v>
                </c:pt>
                <c:pt idx="52">
                  <c:v>58.845833333088137</c:v>
                </c:pt>
                <c:pt idx="53">
                  <c:v>54.254166666440604</c:v>
                </c:pt>
                <c:pt idx="54">
                  <c:v>53.770833333109287</c:v>
                </c:pt>
                <c:pt idx="55">
                  <c:v>65.129166666395292</c:v>
                </c:pt>
                <c:pt idx="56">
                  <c:v>73.708333333026218</c:v>
                </c:pt>
                <c:pt idx="57">
                  <c:v>80.474999999664689</c:v>
                </c:pt>
                <c:pt idx="58">
                  <c:v>102.88958333290462</c:v>
                </c:pt>
                <c:pt idx="59">
                  <c:v>136.23958333276565</c:v>
                </c:pt>
                <c:pt idx="60">
                  <c:v>58.664583333088892</c:v>
                </c:pt>
                <c:pt idx="61">
                  <c:v>53.952083333108533</c:v>
                </c:pt>
                <c:pt idx="62">
                  <c:v>62.349999999740206</c:v>
                </c:pt>
                <c:pt idx="63">
                  <c:v>74.433333333023185</c:v>
                </c:pt>
                <c:pt idx="64">
                  <c:v>79.568749999668455</c:v>
                </c:pt>
                <c:pt idx="65">
                  <c:v>103.07083333290386</c:v>
                </c:pt>
                <c:pt idx="66">
                  <c:v>114.36874999952346</c:v>
                </c:pt>
                <c:pt idx="67">
                  <c:v>117.02708333284572</c:v>
                </c:pt>
                <c:pt idx="68">
                  <c:v>135.69583333276793</c:v>
                </c:pt>
                <c:pt idx="69">
                  <c:v>30.329166666540292</c:v>
                </c:pt>
                <c:pt idx="70">
                  <c:v>50.931249999787781</c:v>
                </c:pt>
                <c:pt idx="71">
                  <c:v>51.354166666452691</c:v>
                </c:pt>
                <c:pt idx="72">
                  <c:v>59.208333333086628</c:v>
                </c:pt>
                <c:pt idx="73">
                  <c:v>56.549999999764374</c:v>
                </c:pt>
                <c:pt idx="74">
                  <c:v>76.004166666349974</c:v>
                </c:pt>
                <c:pt idx="75">
                  <c:v>78.058333333008093</c:v>
                </c:pt>
                <c:pt idx="76">
                  <c:v>84.885416666312977</c:v>
                </c:pt>
                <c:pt idx="77">
                  <c:v>102.88958333290462</c:v>
                </c:pt>
                <c:pt idx="78">
                  <c:v>116.54374999951439</c:v>
                </c:pt>
                <c:pt idx="79">
                  <c:v>135.15208333277019</c:v>
                </c:pt>
                <c:pt idx="80">
                  <c:v>32.383333333198401</c:v>
                </c:pt>
                <c:pt idx="81">
                  <c:v>48.756249999796843</c:v>
                </c:pt>
                <c:pt idx="82">
                  <c:v>60.89999999974625</c:v>
                </c:pt>
                <c:pt idx="83">
                  <c:v>52.320833333115324</c:v>
                </c:pt>
                <c:pt idx="84">
                  <c:v>57.456249999760594</c:v>
                </c:pt>
                <c:pt idx="85">
                  <c:v>73.043749999695649</c:v>
                </c:pt>
                <c:pt idx="86">
                  <c:v>74.977083333020929</c:v>
                </c:pt>
                <c:pt idx="87">
                  <c:v>89.295833332961266</c:v>
                </c:pt>
                <c:pt idx="88">
                  <c:v>102.28541666624047</c:v>
                </c:pt>
                <c:pt idx="89">
                  <c:v>134.54791666610603</c:v>
                </c:pt>
                <c:pt idx="90">
                  <c:v>48.816666666463263</c:v>
                </c:pt>
                <c:pt idx="91">
                  <c:v>35.041666666520655</c:v>
                </c:pt>
                <c:pt idx="92">
                  <c:v>59.691666666417952</c:v>
                </c:pt>
                <c:pt idx="93">
                  <c:v>59.449999999752286</c:v>
                </c:pt>
                <c:pt idx="94">
                  <c:v>72.258333333032255</c:v>
                </c:pt>
                <c:pt idx="95">
                  <c:v>92.497916666281256</c:v>
                </c:pt>
                <c:pt idx="96">
                  <c:v>99.868749999583869</c:v>
                </c:pt>
                <c:pt idx="97">
                  <c:v>114.85208333285478</c:v>
                </c:pt>
                <c:pt idx="98">
                  <c:v>131.88958333278379</c:v>
                </c:pt>
                <c:pt idx="99">
                  <c:v>49.843749999792315</c:v>
                </c:pt>
                <c:pt idx="100">
                  <c:v>36.068749999849715</c:v>
                </c:pt>
                <c:pt idx="101">
                  <c:v>59.87291666641719</c:v>
                </c:pt>
                <c:pt idx="102">
                  <c:v>49.783333333125903</c:v>
                </c:pt>
                <c:pt idx="103">
                  <c:v>64.404166666398311</c:v>
                </c:pt>
                <c:pt idx="104">
                  <c:v>93.222916666278238</c:v>
                </c:pt>
                <c:pt idx="105">
                  <c:v>92.558333332947669</c:v>
                </c:pt>
                <c:pt idx="106">
                  <c:v>99.506249999585378</c:v>
                </c:pt>
                <c:pt idx="107">
                  <c:v>112.43541666619818</c:v>
                </c:pt>
                <c:pt idx="108">
                  <c:v>128.44583333279814</c:v>
                </c:pt>
                <c:pt idx="109">
                  <c:v>36.129166666516127</c:v>
                </c:pt>
                <c:pt idx="110">
                  <c:v>58.96666666642097</c:v>
                </c:pt>
                <c:pt idx="111">
                  <c:v>44.768749999813458</c:v>
                </c:pt>
                <c:pt idx="112">
                  <c:v>48.635416666464018</c:v>
                </c:pt>
                <c:pt idx="113">
                  <c:v>64.887499999729627</c:v>
                </c:pt>
                <c:pt idx="114">
                  <c:v>85.610416666309959</c:v>
                </c:pt>
                <c:pt idx="115">
                  <c:v>91.8937499996171</c:v>
                </c:pt>
                <c:pt idx="116">
                  <c:v>93.887499999608792</c:v>
                </c:pt>
                <c:pt idx="117">
                  <c:v>99.143749999586902</c:v>
                </c:pt>
                <c:pt idx="118">
                  <c:v>111.46874999953555</c:v>
                </c:pt>
                <c:pt idx="119">
                  <c:v>119.02083333283741</c:v>
                </c:pt>
                <c:pt idx="120">
                  <c:v>128.26458333279888</c:v>
                </c:pt>
                <c:pt idx="121">
                  <c:v>10.029166666624878</c:v>
                </c:pt>
                <c:pt idx="122">
                  <c:v>35.766666666517636</c:v>
                </c:pt>
                <c:pt idx="123">
                  <c:v>41.385416666494223</c:v>
                </c:pt>
                <c:pt idx="124">
                  <c:v>46.218749999807422</c:v>
                </c:pt>
                <c:pt idx="125">
                  <c:v>47.72916666646779</c:v>
                </c:pt>
                <c:pt idx="126">
                  <c:v>57.214583333094936</c:v>
                </c:pt>
                <c:pt idx="127">
                  <c:v>69.539583333043581</c:v>
                </c:pt>
                <c:pt idx="128">
                  <c:v>61.624999999743224</c:v>
                </c:pt>
                <c:pt idx="129">
                  <c:v>77.816666666342428</c:v>
                </c:pt>
                <c:pt idx="130">
                  <c:v>87.664583332968064</c:v>
                </c:pt>
                <c:pt idx="131">
                  <c:v>97.452083332927273</c:v>
                </c:pt>
                <c:pt idx="132">
                  <c:v>109.89791666620876</c:v>
                </c:pt>
                <c:pt idx="133">
                  <c:v>117.44999999951062</c:v>
                </c:pt>
                <c:pt idx="134">
                  <c:v>128.6874999994638</c:v>
                </c:pt>
                <c:pt idx="135">
                  <c:v>34.074999999858022</c:v>
                </c:pt>
                <c:pt idx="136">
                  <c:v>35.887499999850469</c:v>
                </c:pt>
                <c:pt idx="137">
                  <c:v>49.058333333128921</c:v>
                </c:pt>
                <c:pt idx="138">
                  <c:v>47.245833333136474</c:v>
                </c:pt>
                <c:pt idx="139">
                  <c:v>71.714583333034525</c:v>
                </c:pt>
                <c:pt idx="140">
                  <c:v>77.635416666343176</c:v>
                </c:pt>
                <c:pt idx="141">
                  <c:v>80.172916666332611</c:v>
                </c:pt>
                <c:pt idx="142">
                  <c:v>95.156249999603517</c:v>
                </c:pt>
                <c:pt idx="143">
                  <c:v>86.999999999637495</c:v>
                </c:pt>
                <c:pt idx="144">
                  <c:v>109.2937499995446</c:v>
                </c:pt>
                <c:pt idx="145">
                  <c:v>113.64374999952648</c:v>
                </c:pt>
                <c:pt idx="146">
                  <c:v>13.835416666609019</c:v>
                </c:pt>
                <c:pt idx="147">
                  <c:v>32.98749999986255</c:v>
                </c:pt>
                <c:pt idx="148">
                  <c:v>44.466666666481387</c:v>
                </c:pt>
                <c:pt idx="149">
                  <c:v>58.664583333088892</c:v>
                </c:pt>
                <c:pt idx="150">
                  <c:v>72.016666666366589</c:v>
                </c:pt>
                <c:pt idx="151">
                  <c:v>76.245833333015639</c:v>
                </c:pt>
                <c:pt idx="152">
                  <c:v>80.595833332997515</c:v>
                </c:pt>
                <c:pt idx="153">
                  <c:v>83.374999999652601</c:v>
                </c:pt>
                <c:pt idx="154">
                  <c:v>85.187499999645041</c:v>
                </c:pt>
                <c:pt idx="155">
                  <c:v>92.256249999615591</c:v>
                </c:pt>
                <c:pt idx="156">
                  <c:v>110.86458333287139</c:v>
                </c:pt>
                <c:pt idx="157">
                  <c:v>109.59583333287668</c:v>
                </c:pt>
                <c:pt idx="158">
                  <c:v>15.587499999935051</c:v>
                </c:pt>
                <c:pt idx="159">
                  <c:v>40.479166666498003</c:v>
                </c:pt>
                <c:pt idx="160">
                  <c:v>60.235416666415681</c:v>
                </c:pt>
                <c:pt idx="161">
                  <c:v>71.774999999700938</c:v>
                </c:pt>
                <c:pt idx="162">
                  <c:v>77.51458333301035</c:v>
                </c:pt>
                <c:pt idx="163">
                  <c:v>80.777083332996753</c:v>
                </c:pt>
                <c:pt idx="164">
                  <c:v>90.202083332957486</c:v>
                </c:pt>
                <c:pt idx="165">
                  <c:v>98.902083332921237</c:v>
                </c:pt>
                <c:pt idx="166">
                  <c:v>107.72291666621781</c:v>
                </c:pt>
                <c:pt idx="167">
                  <c:v>107.17916666622008</c:v>
                </c:pt>
                <c:pt idx="168">
                  <c:v>16.856249999929766</c:v>
                </c:pt>
                <c:pt idx="169">
                  <c:v>14.681249999938828</c:v>
                </c:pt>
                <c:pt idx="170">
                  <c:v>39.149999999836872</c:v>
                </c:pt>
                <c:pt idx="171">
                  <c:v>62.531249999739451</c:v>
                </c:pt>
                <c:pt idx="172">
                  <c:v>72.37916666636508</c:v>
                </c:pt>
                <c:pt idx="173">
                  <c:v>80.052083332999786</c:v>
                </c:pt>
                <c:pt idx="174">
                  <c:v>80.656249999663927</c:v>
                </c:pt>
                <c:pt idx="175">
                  <c:v>87.845833332967302</c:v>
                </c:pt>
                <c:pt idx="176">
                  <c:v>98.116666666257842</c:v>
                </c:pt>
                <c:pt idx="177">
                  <c:v>102.52708333290613</c:v>
                </c:pt>
                <c:pt idx="178">
                  <c:v>105.84999999955895</c:v>
                </c:pt>
                <c:pt idx="179">
                  <c:v>17.15833333326184</c:v>
                </c:pt>
                <c:pt idx="180">
                  <c:v>33.047916666528963</c:v>
                </c:pt>
                <c:pt idx="181">
                  <c:v>61.564583333076811</c:v>
                </c:pt>
                <c:pt idx="182">
                  <c:v>86.75833333297183</c:v>
                </c:pt>
                <c:pt idx="183">
                  <c:v>80.897916666329593</c:v>
                </c:pt>
                <c:pt idx="184">
                  <c:v>78.964583333004313</c:v>
                </c:pt>
                <c:pt idx="185">
                  <c:v>84.341666666315234</c:v>
                </c:pt>
                <c:pt idx="186">
                  <c:v>97.02916666626237</c:v>
                </c:pt>
                <c:pt idx="187">
                  <c:v>107.48124999955216</c:v>
                </c:pt>
                <c:pt idx="188">
                  <c:v>17.64166666659316</c:v>
                </c:pt>
                <c:pt idx="189">
                  <c:v>18.306249999923722</c:v>
                </c:pt>
                <c:pt idx="190">
                  <c:v>32.443749999864814</c:v>
                </c:pt>
                <c:pt idx="191">
                  <c:v>57.879166666425498</c:v>
                </c:pt>
                <c:pt idx="192">
                  <c:v>62.954166666404355</c:v>
                </c:pt>
                <c:pt idx="193">
                  <c:v>77.091666666345446</c:v>
                </c:pt>
                <c:pt idx="194">
                  <c:v>81.7437499996594</c:v>
                </c:pt>
                <c:pt idx="195">
                  <c:v>80.958333332996006</c:v>
                </c:pt>
                <c:pt idx="196">
                  <c:v>88.510416666297871</c:v>
                </c:pt>
                <c:pt idx="197">
                  <c:v>94.431249999606536</c:v>
                </c:pt>
                <c:pt idx="198">
                  <c:v>105.72916666622612</c:v>
                </c:pt>
                <c:pt idx="199">
                  <c:v>18.12499999992448</c:v>
                </c:pt>
                <c:pt idx="200">
                  <c:v>31.718749999867835</c:v>
                </c:pt>
                <c:pt idx="201">
                  <c:v>55.220833333103243</c:v>
                </c:pt>
                <c:pt idx="202">
                  <c:v>60.295833333082101</c:v>
                </c:pt>
                <c:pt idx="203">
                  <c:v>67.727083333051127</c:v>
                </c:pt>
                <c:pt idx="204">
                  <c:v>74.916666666354516</c:v>
                </c:pt>
                <c:pt idx="205">
                  <c:v>84.281249999648821</c:v>
                </c:pt>
                <c:pt idx="206">
                  <c:v>81.260416666328084</c:v>
                </c:pt>
                <c:pt idx="207">
                  <c:v>92.860416666279747</c:v>
                </c:pt>
                <c:pt idx="208">
                  <c:v>124.03541666614984</c:v>
                </c:pt>
                <c:pt idx="209">
                  <c:v>17.822916666592402</c:v>
                </c:pt>
                <c:pt idx="210">
                  <c:v>31.960416666533497</c:v>
                </c:pt>
                <c:pt idx="211">
                  <c:v>58.785416666421725</c:v>
                </c:pt>
                <c:pt idx="212">
                  <c:v>68.874999999713012</c:v>
                </c:pt>
                <c:pt idx="213">
                  <c:v>72.802083333029984</c:v>
                </c:pt>
                <c:pt idx="214">
                  <c:v>84.03958333298317</c:v>
                </c:pt>
                <c:pt idx="215">
                  <c:v>80.71666666633034</c:v>
                </c:pt>
                <c:pt idx="216">
                  <c:v>86.697916666305417</c:v>
                </c:pt>
                <c:pt idx="217">
                  <c:v>92.135416666282765</c:v>
                </c:pt>
                <c:pt idx="218">
                  <c:v>122.64583333282231</c:v>
                </c:pt>
                <c:pt idx="219">
                  <c:v>127.78124999946758</c:v>
                </c:pt>
                <c:pt idx="220">
                  <c:v>32.322916666531988</c:v>
                </c:pt>
                <c:pt idx="221">
                  <c:v>59.208333333086628</c:v>
                </c:pt>
                <c:pt idx="222">
                  <c:v>71.593749999701686</c:v>
                </c:pt>
                <c:pt idx="223">
                  <c:v>83.918749999650331</c:v>
                </c:pt>
                <c:pt idx="224">
                  <c:v>80.595833332997515</c:v>
                </c:pt>
                <c:pt idx="225">
                  <c:v>85.489583332977119</c:v>
                </c:pt>
                <c:pt idx="226">
                  <c:v>92.074999999616352</c:v>
                </c:pt>
                <c:pt idx="227">
                  <c:v>119.32291666616948</c:v>
                </c:pt>
                <c:pt idx="228">
                  <c:v>126.57291666613928</c:v>
                </c:pt>
                <c:pt idx="229">
                  <c:v>33.531249999860286</c:v>
                </c:pt>
                <c:pt idx="230">
                  <c:v>44.768749999813458</c:v>
                </c:pt>
                <c:pt idx="231">
                  <c:v>70.989583333037544</c:v>
                </c:pt>
                <c:pt idx="232">
                  <c:v>66.820833333054907</c:v>
                </c:pt>
                <c:pt idx="233">
                  <c:v>69.17708333304509</c:v>
                </c:pt>
                <c:pt idx="234">
                  <c:v>81.985416666325051</c:v>
                </c:pt>
                <c:pt idx="235">
                  <c:v>83.374999999652601</c:v>
                </c:pt>
                <c:pt idx="236">
                  <c:v>91.712499999617862</c:v>
                </c:pt>
                <c:pt idx="237">
                  <c:v>118.53749999950608</c:v>
                </c:pt>
                <c:pt idx="238">
                  <c:v>125.36458333281098</c:v>
                </c:pt>
                <c:pt idx="239">
                  <c:v>34.558333333189339</c:v>
                </c:pt>
                <c:pt idx="240">
                  <c:v>44.406249999814975</c:v>
                </c:pt>
                <c:pt idx="241">
                  <c:v>70.687499999705466</c:v>
                </c:pt>
                <c:pt idx="242">
                  <c:v>81.139583332995244</c:v>
                </c:pt>
                <c:pt idx="243">
                  <c:v>82.710416666322033</c:v>
                </c:pt>
                <c:pt idx="244">
                  <c:v>92.739583332946907</c:v>
                </c:pt>
                <c:pt idx="245">
                  <c:v>118.71874999950533</c:v>
                </c:pt>
                <c:pt idx="246">
                  <c:v>125.78749999947588</c:v>
                </c:pt>
                <c:pt idx="247">
                  <c:v>34.981249999854242</c:v>
                </c:pt>
                <c:pt idx="248">
                  <c:v>43.56041666648516</c:v>
                </c:pt>
                <c:pt idx="249">
                  <c:v>42.472916666489695</c:v>
                </c:pt>
                <c:pt idx="250">
                  <c:v>55.76458333310098</c:v>
                </c:pt>
                <c:pt idx="251">
                  <c:v>76.427083333014878</c:v>
                </c:pt>
                <c:pt idx="252">
                  <c:v>83.435416666319014</c:v>
                </c:pt>
              </c:numCache>
            </c:numRef>
          </c:xVal>
          <c:yVal>
            <c:numRef>
              <c:f>contour!$J$3:$J$255</c:f>
              <c:numCache>
                <c:formatCode>General</c:formatCode>
                <c:ptCount val="253"/>
                <c:pt idx="0">
                  <c:v>46.641666666472325</c:v>
                </c:pt>
                <c:pt idx="1">
                  <c:v>40.902083333162906</c:v>
                </c:pt>
                <c:pt idx="2">
                  <c:v>107.6624999995514</c:v>
                </c:pt>
                <c:pt idx="3">
                  <c:v>41.868749999825546</c:v>
                </c:pt>
                <c:pt idx="4">
                  <c:v>20.118749999916172</c:v>
                </c:pt>
                <c:pt idx="5">
                  <c:v>127.05624999947059</c:v>
                </c:pt>
                <c:pt idx="6">
                  <c:v>9.8479166666256326</c:v>
                </c:pt>
                <c:pt idx="7">
                  <c:v>52.985416666445893</c:v>
                </c:pt>
                <c:pt idx="8">
                  <c:v>116.12083333284949</c:v>
                </c:pt>
                <c:pt idx="9">
                  <c:v>49.843749999792315</c:v>
                </c:pt>
                <c:pt idx="10">
                  <c:v>26.945833333221056</c:v>
                </c:pt>
                <c:pt idx="11">
                  <c:v>5.0749999999788535</c:v>
                </c:pt>
                <c:pt idx="12">
                  <c:v>36.310416666515373</c:v>
                </c:pt>
                <c:pt idx="13">
                  <c:v>14.318749999940337</c:v>
                </c:pt>
                <c:pt idx="14">
                  <c:v>59.027083333087383</c:v>
                </c:pt>
                <c:pt idx="15">
                  <c:v>31.718749999867835</c:v>
                </c:pt>
                <c:pt idx="16">
                  <c:v>11.116666666620347</c:v>
                </c:pt>
                <c:pt idx="17">
                  <c:v>55.885416666433805</c:v>
                </c:pt>
                <c:pt idx="18">
                  <c:v>35.947916666516882</c:v>
                </c:pt>
                <c:pt idx="19">
                  <c:v>13.774999999942603</c:v>
                </c:pt>
                <c:pt idx="20">
                  <c:v>132.01041666611661</c:v>
                </c:pt>
                <c:pt idx="21">
                  <c:v>9.0020833332958237</c:v>
                </c:pt>
                <c:pt idx="22">
                  <c:v>19.272916666586362</c:v>
                </c:pt>
                <c:pt idx="23">
                  <c:v>63.558333333068504</c:v>
                </c:pt>
                <c:pt idx="24">
                  <c:v>38.545833333172723</c:v>
                </c:pt>
                <c:pt idx="25">
                  <c:v>17.460416666593915</c:v>
                </c:pt>
                <c:pt idx="26">
                  <c:v>61.685416666409644</c:v>
                </c:pt>
                <c:pt idx="27">
                  <c:v>44.587499999814213</c:v>
                </c:pt>
                <c:pt idx="28">
                  <c:v>20.179166666582585</c:v>
                </c:pt>
                <c:pt idx="29">
                  <c:v>11.297916666619592</c:v>
                </c:pt>
                <c:pt idx="30">
                  <c:v>4.28958333331546</c:v>
                </c:pt>
                <c:pt idx="31">
                  <c:v>23.743749999901066</c:v>
                </c:pt>
                <c:pt idx="32">
                  <c:v>68.089583333049617</c:v>
                </c:pt>
                <c:pt idx="33">
                  <c:v>23.743749999901066</c:v>
                </c:pt>
                <c:pt idx="34">
                  <c:v>69.660416666376406</c:v>
                </c:pt>
                <c:pt idx="35">
                  <c:v>8.1562499999660147</c:v>
                </c:pt>
                <c:pt idx="36">
                  <c:v>52.018749999783253</c:v>
                </c:pt>
                <c:pt idx="37">
                  <c:v>5.0749999999788535</c:v>
                </c:pt>
                <c:pt idx="38">
                  <c:v>27.368749999885964</c:v>
                </c:pt>
                <c:pt idx="39">
                  <c:v>2.8999999999879167</c:v>
                </c:pt>
                <c:pt idx="40">
                  <c:v>4.41041666664829</c:v>
                </c:pt>
                <c:pt idx="41">
                  <c:v>15.043749999937317</c:v>
                </c:pt>
                <c:pt idx="42">
                  <c:v>29.181249999878411</c:v>
                </c:pt>
                <c:pt idx="43">
                  <c:v>72.560416666364333</c:v>
                </c:pt>
                <c:pt idx="44">
                  <c:v>75.58124999968507</c:v>
                </c:pt>
                <c:pt idx="45">
                  <c:v>29.543749999876898</c:v>
                </c:pt>
                <c:pt idx="46">
                  <c:v>3.6854166666513106</c:v>
                </c:pt>
                <c:pt idx="47">
                  <c:v>9.9687499999584634</c:v>
                </c:pt>
                <c:pt idx="48">
                  <c:v>34.31666666652368</c:v>
                </c:pt>
                <c:pt idx="49">
                  <c:v>9.1229166666286545</c:v>
                </c:pt>
                <c:pt idx="50">
                  <c:v>18.608333333255796</c:v>
                </c:pt>
                <c:pt idx="51">
                  <c:v>35.827083333184049</c:v>
                </c:pt>
                <c:pt idx="52">
                  <c:v>82.589583332989207</c:v>
                </c:pt>
                <c:pt idx="53">
                  <c:v>32.806249999863304</c:v>
                </c:pt>
                <c:pt idx="54">
                  <c:v>8.3979166666316747</c:v>
                </c:pt>
                <c:pt idx="55">
                  <c:v>15.768749999934297</c:v>
                </c:pt>
                <c:pt idx="56">
                  <c:v>41.204166666494977</c:v>
                </c:pt>
                <c:pt idx="57">
                  <c:v>15.164583333270146</c:v>
                </c:pt>
                <c:pt idx="58">
                  <c:v>22.897916666571259</c:v>
                </c:pt>
                <c:pt idx="59">
                  <c:v>50.206249999790806</c:v>
                </c:pt>
                <c:pt idx="60">
                  <c:v>89.235416666294853</c:v>
                </c:pt>
                <c:pt idx="61">
                  <c:v>40.599999999830828</c:v>
                </c:pt>
                <c:pt idx="62">
                  <c:v>23.260416666569746</c:v>
                </c:pt>
                <c:pt idx="63">
                  <c:v>48.031249999799869</c:v>
                </c:pt>
                <c:pt idx="64">
                  <c:v>19.514583333252023</c:v>
                </c:pt>
                <c:pt idx="65">
                  <c:v>27.791666666550867</c:v>
                </c:pt>
                <c:pt idx="66">
                  <c:v>13.110416666612039</c:v>
                </c:pt>
                <c:pt idx="67">
                  <c:v>68.089583333049617</c:v>
                </c:pt>
                <c:pt idx="68">
                  <c:v>56.610416666430787</c:v>
                </c:pt>
                <c:pt idx="69">
                  <c:v>21.81041666657579</c:v>
                </c:pt>
                <c:pt idx="70">
                  <c:v>96.243749999598975</c:v>
                </c:pt>
                <c:pt idx="71">
                  <c:v>47.3666666664693</c:v>
                </c:pt>
                <c:pt idx="72">
                  <c:v>34.25624999985726</c:v>
                </c:pt>
                <c:pt idx="73">
                  <c:v>4.53124999998112</c:v>
                </c:pt>
                <c:pt idx="74">
                  <c:v>55.583333333101734</c:v>
                </c:pt>
                <c:pt idx="75">
                  <c:v>23.743749999901066</c:v>
                </c:pt>
                <c:pt idx="76">
                  <c:v>88.752083332963522</c:v>
                </c:pt>
                <c:pt idx="77">
                  <c:v>32.927083333196137</c:v>
                </c:pt>
                <c:pt idx="78">
                  <c:v>72.439583333031493</c:v>
                </c:pt>
                <c:pt idx="79">
                  <c:v>62.289583333073793</c:v>
                </c:pt>
                <c:pt idx="80">
                  <c:v>25.616666666559929</c:v>
                </c:pt>
                <c:pt idx="81">
                  <c:v>104.52083333289782</c:v>
                </c:pt>
                <c:pt idx="82">
                  <c:v>51.052083333120613</c:v>
                </c:pt>
                <c:pt idx="83">
                  <c:v>8.2166666666324293</c:v>
                </c:pt>
                <c:pt idx="84">
                  <c:v>9.8479166666256326</c:v>
                </c:pt>
                <c:pt idx="85">
                  <c:v>30.510416666539538</c:v>
                </c:pt>
                <c:pt idx="86">
                  <c:v>2.2354166666573523</c:v>
                </c:pt>
                <c:pt idx="87">
                  <c:v>93.585416666276728</c:v>
                </c:pt>
                <c:pt idx="88">
                  <c:v>37.639583333176503</c:v>
                </c:pt>
                <c:pt idx="89">
                  <c:v>67.606249999718301</c:v>
                </c:pt>
                <c:pt idx="90">
                  <c:v>113.70416666619289</c:v>
                </c:pt>
                <c:pt idx="91">
                  <c:v>30.631249999872367</c:v>
                </c:pt>
                <c:pt idx="92">
                  <c:v>60.779166666413417</c:v>
                </c:pt>
                <c:pt idx="93">
                  <c:v>15.406249999935806</c:v>
                </c:pt>
                <c:pt idx="94">
                  <c:v>14.318749999940337</c:v>
                </c:pt>
                <c:pt idx="95">
                  <c:v>98.41874999958992</c:v>
                </c:pt>
                <c:pt idx="96">
                  <c:v>42.714583333155353</c:v>
                </c:pt>
                <c:pt idx="97">
                  <c:v>81.018749999662418</c:v>
                </c:pt>
                <c:pt idx="98">
                  <c:v>74.252083333023947</c:v>
                </c:pt>
                <c:pt idx="99">
                  <c:v>124.03541666614984</c:v>
                </c:pt>
                <c:pt idx="100">
                  <c:v>36.974999999845934</c:v>
                </c:pt>
                <c:pt idx="101">
                  <c:v>68.149999999716044</c:v>
                </c:pt>
                <c:pt idx="102">
                  <c:v>3.8062499999841406</c:v>
                </c:pt>
                <c:pt idx="103">
                  <c:v>20.299999999915414</c:v>
                </c:pt>
                <c:pt idx="104">
                  <c:v>102.7687499995718</c:v>
                </c:pt>
                <c:pt idx="105">
                  <c:v>17.822916666592402</c:v>
                </c:pt>
                <c:pt idx="106">
                  <c:v>48.152083333132694</c:v>
                </c:pt>
                <c:pt idx="107">
                  <c:v>85.731249999642785</c:v>
                </c:pt>
                <c:pt idx="108">
                  <c:v>80.414583332998262</c:v>
                </c:pt>
                <c:pt idx="109">
                  <c:v>42.956249999821011</c:v>
                </c:pt>
                <c:pt idx="110">
                  <c:v>75.520833333018658</c:v>
                </c:pt>
                <c:pt idx="111">
                  <c:v>18.547916666589384</c:v>
                </c:pt>
                <c:pt idx="112">
                  <c:v>5.4374999999773435</c:v>
                </c:pt>
                <c:pt idx="113">
                  <c:v>26.281249999890495</c:v>
                </c:pt>
                <c:pt idx="114">
                  <c:v>106.81666666622159</c:v>
                </c:pt>
                <c:pt idx="115">
                  <c:v>22.172916666574277</c:v>
                </c:pt>
                <c:pt idx="116">
                  <c:v>106.69583333288877</c:v>
                </c:pt>
                <c:pt idx="117">
                  <c:v>53.891666666442113</c:v>
                </c:pt>
                <c:pt idx="118">
                  <c:v>89.96041666629182</c:v>
                </c:pt>
                <c:pt idx="119">
                  <c:v>24.347916666565215</c:v>
                </c:pt>
                <c:pt idx="120">
                  <c:v>85.247916666311468</c:v>
                </c:pt>
                <c:pt idx="121">
                  <c:v>20.964583333245979</c:v>
                </c:pt>
                <c:pt idx="122">
                  <c:v>49.481249999793825</c:v>
                </c:pt>
                <c:pt idx="123">
                  <c:v>73.889583333025456</c:v>
                </c:pt>
                <c:pt idx="124">
                  <c:v>15.104166666603732</c:v>
                </c:pt>
                <c:pt idx="125">
                  <c:v>31.416666666535761</c:v>
                </c:pt>
                <c:pt idx="126">
                  <c:v>32.322916666531988</c:v>
                </c:pt>
                <c:pt idx="127">
                  <c:v>84.341666666315234</c:v>
                </c:pt>
                <c:pt idx="128">
                  <c:v>7.6124999999682812</c:v>
                </c:pt>
                <c:pt idx="129">
                  <c:v>31.537499999868594</c:v>
                </c:pt>
                <c:pt idx="130">
                  <c:v>111.7104166662012</c:v>
                </c:pt>
                <c:pt idx="131">
                  <c:v>60.718749999747004</c:v>
                </c:pt>
                <c:pt idx="132">
                  <c:v>94.552083332939361</c:v>
                </c:pt>
                <c:pt idx="133">
                  <c:v>29.483333333210485</c:v>
                </c:pt>
                <c:pt idx="134">
                  <c:v>90.322916666290311</c:v>
                </c:pt>
                <c:pt idx="135">
                  <c:v>57.093749999762103</c:v>
                </c:pt>
                <c:pt idx="136">
                  <c:v>77.454166666343937</c:v>
                </c:pt>
                <c:pt idx="137">
                  <c:v>39.210416666503285</c:v>
                </c:pt>
                <c:pt idx="138">
                  <c:v>79.024999999670726</c:v>
                </c:pt>
                <c:pt idx="139">
                  <c:v>93.102083332945398</c:v>
                </c:pt>
                <c:pt idx="140">
                  <c:v>37.579166666510083</c:v>
                </c:pt>
                <c:pt idx="141">
                  <c:v>11.78124999995091</c:v>
                </c:pt>
                <c:pt idx="142">
                  <c:v>66.881249999721319</c:v>
                </c:pt>
                <c:pt idx="143">
                  <c:v>4.772916666646779</c:v>
                </c:pt>
                <c:pt idx="144">
                  <c:v>98.781249999588411</c:v>
                </c:pt>
                <c:pt idx="145">
                  <c:v>38.243749999840652</c:v>
                </c:pt>
                <c:pt idx="146">
                  <c:v>29.422916666544069</c:v>
                </c:pt>
                <c:pt idx="147">
                  <c:v>64.524999999731136</c:v>
                </c:pt>
                <c:pt idx="148">
                  <c:v>48.69583333313043</c:v>
                </c:pt>
                <c:pt idx="149">
                  <c:v>8.1562499999660147</c:v>
                </c:pt>
                <c:pt idx="150">
                  <c:v>102.4062499995733</c:v>
                </c:pt>
                <c:pt idx="151">
                  <c:v>44.5270833331478</c:v>
                </c:pt>
                <c:pt idx="152">
                  <c:v>16.614583333264104</c:v>
                </c:pt>
                <c:pt idx="153">
                  <c:v>123.79374999948419</c:v>
                </c:pt>
                <c:pt idx="154">
                  <c:v>8.82083333329658</c:v>
                </c:pt>
                <c:pt idx="155">
                  <c:v>73.768749999692631</c:v>
                </c:pt>
                <c:pt idx="156">
                  <c:v>45.735416666476098</c:v>
                </c:pt>
                <c:pt idx="157">
                  <c:v>104.27916666623217</c:v>
                </c:pt>
                <c:pt idx="158">
                  <c:v>35.464583333185566</c:v>
                </c:pt>
                <c:pt idx="159">
                  <c:v>61.20208333307832</c:v>
                </c:pt>
                <c:pt idx="160">
                  <c:v>13.956249999941848</c:v>
                </c:pt>
                <c:pt idx="161">
                  <c:v>111.64999999953478</c:v>
                </c:pt>
                <c:pt idx="162">
                  <c:v>51.172916666453446</c:v>
                </c:pt>
                <c:pt idx="163">
                  <c:v>20.84374999991315</c:v>
                </c:pt>
                <c:pt idx="164">
                  <c:v>81.7437499996594</c:v>
                </c:pt>
                <c:pt idx="165">
                  <c:v>11.599999999951667</c:v>
                </c:pt>
                <c:pt idx="166">
                  <c:v>54.072916666441358</c:v>
                </c:pt>
                <c:pt idx="167">
                  <c:v>108.02499999954989</c:v>
                </c:pt>
                <c:pt idx="168">
                  <c:v>39.512499999835363</c:v>
                </c:pt>
                <c:pt idx="169">
                  <c:v>36.431249999848198</c:v>
                </c:pt>
                <c:pt idx="170">
                  <c:v>69.902083333042071</c:v>
                </c:pt>
                <c:pt idx="171">
                  <c:v>24.347916666565215</c:v>
                </c:pt>
                <c:pt idx="172">
                  <c:v>120.83333333282985</c:v>
                </c:pt>
                <c:pt idx="173">
                  <c:v>57.818749999759085</c:v>
                </c:pt>
                <c:pt idx="174">
                  <c:v>26.824999999888227</c:v>
                </c:pt>
                <c:pt idx="175">
                  <c:v>88.872916666296362</c:v>
                </c:pt>
                <c:pt idx="176">
                  <c:v>15.164583333270146</c:v>
                </c:pt>
                <c:pt idx="177">
                  <c:v>62.470833333073038</c:v>
                </c:pt>
                <c:pt idx="178">
                  <c:v>112.85833333286308</c:v>
                </c:pt>
                <c:pt idx="179">
                  <c:v>42.956249999821011</c:v>
                </c:pt>
                <c:pt idx="180">
                  <c:v>78.843749999671473</c:v>
                </c:pt>
                <c:pt idx="181">
                  <c:v>31.597916666535006</c:v>
                </c:pt>
                <c:pt idx="182">
                  <c:v>67.908333333050379</c:v>
                </c:pt>
                <c:pt idx="183">
                  <c:v>34.497916666522926</c:v>
                </c:pt>
                <c:pt idx="184">
                  <c:v>5.8604166666422479</c:v>
                </c:pt>
                <c:pt idx="185">
                  <c:v>96.364583332931815</c:v>
                </c:pt>
                <c:pt idx="186">
                  <c:v>20.48124999991466</c:v>
                </c:pt>
                <c:pt idx="187">
                  <c:v>9.7270833332928035</c:v>
                </c:pt>
                <c:pt idx="188">
                  <c:v>47.72916666646779</c:v>
                </c:pt>
                <c:pt idx="189">
                  <c:v>12.083333333282985</c:v>
                </c:pt>
                <c:pt idx="190">
                  <c:v>86.999999999637495</c:v>
                </c:pt>
                <c:pt idx="191">
                  <c:v>15.527083333268637</c:v>
                </c:pt>
                <c:pt idx="192">
                  <c:v>36.793749999846689</c:v>
                </c:pt>
                <c:pt idx="193">
                  <c:v>11.599999999951667</c:v>
                </c:pt>
                <c:pt idx="194">
                  <c:v>71.533333333035273</c:v>
                </c:pt>
                <c:pt idx="195">
                  <c:v>45.312499999811195</c:v>
                </c:pt>
                <c:pt idx="196">
                  <c:v>92.256249999615591</c:v>
                </c:pt>
                <c:pt idx="197">
                  <c:v>26.402083333223324</c:v>
                </c:pt>
                <c:pt idx="198">
                  <c:v>14.862499999938072</c:v>
                </c:pt>
                <c:pt idx="199">
                  <c:v>51.293749999786272</c:v>
                </c:pt>
                <c:pt idx="200">
                  <c:v>93.222916666278238</c:v>
                </c:pt>
                <c:pt idx="201">
                  <c:v>9.2437499999614836</c:v>
                </c:pt>
                <c:pt idx="202">
                  <c:v>25.01249999989578</c:v>
                </c:pt>
                <c:pt idx="203">
                  <c:v>41.627083333159888</c:v>
                </c:pt>
                <c:pt idx="204">
                  <c:v>17.581249999926744</c:v>
                </c:pt>
                <c:pt idx="205">
                  <c:v>104.52083333289782</c:v>
                </c:pt>
                <c:pt idx="206">
                  <c:v>59.449999999752286</c:v>
                </c:pt>
                <c:pt idx="207">
                  <c:v>32.08124999986633</c:v>
                </c:pt>
                <c:pt idx="208">
                  <c:v>11.902083333283741</c:v>
                </c:pt>
                <c:pt idx="209">
                  <c:v>56.006249999766638</c:v>
                </c:pt>
                <c:pt idx="210">
                  <c:v>99.385416666252553</c:v>
                </c:pt>
                <c:pt idx="211">
                  <c:v>21.568749999910128</c:v>
                </c:pt>
                <c:pt idx="212">
                  <c:v>46.762499999805151</c:v>
                </c:pt>
                <c:pt idx="213">
                  <c:v>24.287499999898802</c:v>
                </c:pt>
                <c:pt idx="214">
                  <c:v>114.61041666618912</c:v>
                </c:pt>
                <c:pt idx="215">
                  <c:v>68.935416666379439</c:v>
                </c:pt>
                <c:pt idx="216">
                  <c:v>9.2437499999614836</c:v>
                </c:pt>
                <c:pt idx="217">
                  <c:v>37.216666666511593</c:v>
                </c:pt>
                <c:pt idx="218">
                  <c:v>15.043749999937317</c:v>
                </c:pt>
                <c:pt idx="219">
                  <c:v>47.78958333313421</c:v>
                </c:pt>
                <c:pt idx="220">
                  <c:v>105.78958333289253</c:v>
                </c:pt>
                <c:pt idx="221">
                  <c:v>27.85208333321728</c:v>
                </c:pt>
                <c:pt idx="222">
                  <c:v>31.960416666533497</c:v>
                </c:pt>
                <c:pt idx="223">
                  <c:v>123.91458333281702</c:v>
                </c:pt>
                <c:pt idx="224">
                  <c:v>77.031249999679034</c:v>
                </c:pt>
                <c:pt idx="225">
                  <c:v>14.379166666606753</c:v>
                </c:pt>
                <c:pt idx="226">
                  <c:v>43.741666666484406</c:v>
                </c:pt>
                <c:pt idx="227">
                  <c:v>22.354166666573523</c:v>
                </c:pt>
                <c:pt idx="228">
                  <c:v>52.199999999782499</c:v>
                </c:pt>
                <c:pt idx="229">
                  <c:v>111.64999999953478</c:v>
                </c:pt>
                <c:pt idx="230">
                  <c:v>7.2499999999697913</c:v>
                </c:pt>
                <c:pt idx="231">
                  <c:v>39.39166666650253</c:v>
                </c:pt>
                <c:pt idx="232">
                  <c:v>5.7395833333094179</c:v>
                </c:pt>
                <c:pt idx="233">
                  <c:v>11.78124999995091</c:v>
                </c:pt>
                <c:pt idx="234">
                  <c:v>87.483333332968812</c:v>
                </c:pt>
                <c:pt idx="235">
                  <c:v>21.447916666577299</c:v>
                </c:pt>
                <c:pt idx="236">
                  <c:v>50.810416666454955</c:v>
                </c:pt>
                <c:pt idx="237">
                  <c:v>28.093749999882942</c:v>
                </c:pt>
                <c:pt idx="238">
                  <c:v>57.335416666427768</c:v>
                </c:pt>
                <c:pt idx="239">
                  <c:v>116.78541666618005</c:v>
                </c:pt>
                <c:pt idx="240">
                  <c:v>9.8479166666256326</c:v>
                </c:pt>
                <c:pt idx="241">
                  <c:v>46.822916666471571</c:v>
                </c:pt>
                <c:pt idx="242">
                  <c:v>28.939583333212749</c:v>
                </c:pt>
                <c:pt idx="243">
                  <c:v>99.989583332916709</c:v>
                </c:pt>
                <c:pt idx="244">
                  <c:v>58.724999999755312</c:v>
                </c:pt>
                <c:pt idx="245">
                  <c:v>33.229166666528208</c:v>
                </c:pt>
                <c:pt idx="246">
                  <c:v>64.464583333064724</c:v>
                </c:pt>
                <c:pt idx="247">
                  <c:v>122.16249999949099</c:v>
                </c:pt>
                <c:pt idx="248">
                  <c:v>13.049999999945625</c:v>
                </c:pt>
                <c:pt idx="249">
                  <c:v>35.585416666518391</c:v>
                </c:pt>
                <c:pt idx="250">
                  <c:v>4.893749999979609</c:v>
                </c:pt>
                <c:pt idx="251">
                  <c:v>43.741666666484406</c:v>
                </c:pt>
                <c:pt idx="252">
                  <c:v>110.5020833328729</c:v>
                </c:pt>
              </c:numCache>
            </c:numRef>
          </c:yVal>
          <c:smooth val="0"/>
          <c:extLst xmlns:c16r2="http://schemas.microsoft.com/office/drawing/2015/06/chart">
            <c:ext xmlns:c16="http://schemas.microsoft.com/office/drawing/2014/chart" uri="{C3380CC4-5D6E-409C-BE32-E72D297353CC}">
              <c16:uniqueId val="{00000000-3E42-4A5E-8610-0988C802D33F}"/>
            </c:ext>
          </c:extLst>
        </c:ser>
        <c:dLbls>
          <c:showLegendKey val="0"/>
          <c:showVal val="0"/>
          <c:showCatName val="0"/>
          <c:showSerName val="0"/>
          <c:showPercent val="0"/>
          <c:showBubbleSize val="0"/>
        </c:dLbls>
        <c:axId val="562372992"/>
        <c:axId val="562374912"/>
      </c:scatterChart>
      <c:valAx>
        <c:axId val="562372992"/>
        <c:scaling>
          <c:orientation val="minMax"/>
        </c:scaling>
        <c:delete val="0"/>
        <c:axPos val="b"/>
        <c:title>
          <c:tx>
            <c:rich>
              <a:bodyPr/>
              <a:lstStyle/>
              <a:p>
                <a:pPr>
                  <a:defRPr/>
                </a:pPr>
                <a:r>
                  <a:rPr lang="en-GB"/>
                  <a:t>Width of bed (mm)</a:t>
                </a:r>
              </a:p>
            </c:rich>
          </c:tx>
          <c:overlay val="0"/>
        </c:title>
        <c:numFmt formatCode="General" sourceLinked="1"/>
        <c:majorTickMark val="in"/>
        <c:minorTickMark val="none"/>
        <c:tickLblPos val="nextTo"/>
        <c:crossAx val="562374912"/>
        <c:crosses val="autoZero"/>
        <c:crossBetween val="midCat"/>
      </c:valAx>
      <c:valAx>
        <c:axId val="562374912"/>
        <c:scaling>
          <c:orientation val="minMax"/>
        </c:scaling>
        <c:delete val="0"/>
        <c:axPos val="l"/>
        <c:title>
          <c:tx>
            <c:rich>
              <a:bodyPr rot="-5400000" vert="horz"/>
              <a:lstStyle/>
              <a:p>
                <a:pPr>
                  <a:defRPr/>
                </a:pPr>
                <a:r>
                  <a:rPr lang="en-GB"/>
                  <a:t>Height from distributor plate (mm)</a:t>
                </a:r>
              </a:p>
            </c:rich>
          </c:tx>
          <c:overlay val="0"/>
        </c:title>
        <c:numFmt formatCode="General" sourceLinked="1"/>
        <c:majorTickMark val="in"/>
        <c:minorTickMark val="none"/>
        <c:tickLblPos val="nextTo"/>
        <c:crossAx val="562372992"/>
        <c:crosses val="autoZero"/>
        <c:crossBetween val="midCat"/>
      </c:valAx>
      <c:spPr>
        <a:ln>
          <a:solidFill>
            <a:schemeClr val="bg1">
              <a:lumMod val="50000"/>
            </a:schemeClr>
          </a:solidFill>
        </a:ln>
      </c:spPr>
    </c:plotArea>
    <c:plotVisOnly val="1"/>
    <c:dispBlanksAs val="gap"/>
    <c:showDLblsOverMax val="0"/>
  </c:chart>
  <c:spPr>
    <a:ln>
      <a:noFill/>
    </a:ln>
  </c:spPr>
  <c:txPr>
    <a:bodyPr/>
    <a:lstStyle/>
    <a:p>
      <a:pPr>
        <a:defRPr sz="900"/>
      </a:pPr>
      <a:endParaRPr lang="en-US"/>
    </a:p>
  </c:txPr>
  <c:externalData r:id="rId1">
    <c:autoUpdate val="0"/>
  </c:externalData>
</c:chartSpace>
</file>

<file path=word/charts/chart8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20968469243429"/>
          <c:y val="6.0773480662983423E-2"/>
          <c:w val="0.78672822022516842"/>
          <c:h val="0.7731035492960755"/>
        </c:manualLayout>
      </c:layout>
      <c:scatterChart>
        <c:scatterStyle val="lineMarker"/>
        <c:varyColors val="0"/>
        <c:ser>
          <c:idx val="1"/>
          <c:order val="0"/>
          <c:tx>
            <c:strRef>
              <c:f>contour!$A$4:$A$41</c:f>
              <c:strCache>
                <c:ptCount val="1"/>
                <c:pt idx="0">
                  <c:v>Continuous 33 34 35</c:v>
                </c:pt>
              </c:strCache>
            </c:strRef>
          </c:tx>
          <c:spPr>
            <a:ln w="28575">
              <a:noFill/>
            </a:ln>
          </c:spPr>
          <c:marker>
            <c:symbol val="circle"/>
            <c:size val="2"/>
          </c:marker>
          <c:xVal>
            <c:numRef>
              <c:f>contour!$O$3:$O$255</c:f>
              <c:numCache>
                <c:formatCode>General</c:formatCode>
                <c:ptCount val="253"/>
                <c:pt idx="0">
                  <c:v>18.004166666591647</c:v>
                </c:pt>
                <c:pt idx="1">
                  <c:v>16.010416666599955</c:v>
                </c:pt>
                <c:pt idx="2">
                  <c:v>36.129166666516127</c:v>
                </c:pt>
                <c:pt idx="3">
                  <c:v>37.639583333176503</c:v>
                </c:pt>
                <c:pt idx="4">
                  <c:v>63.860416666400582</c:v>
                </c:pt>
                <c:pt idx="5">
                  <c:v>54.737499999771927</c:v>
                </c:pt>
                <c:pt idx="6">
                  <c:v>103.97708333290009</c:v>
                </c:pt>
                <c:pt idx="7">
                  <c:v>113.64374999952648</c:v>
                </c:pt>
                <c:pt idx="8">
                  <c:v>109.2937499995446</c:v>
                </c:pt>
                <c:pt idx="9">
                  <c:v>122.04166666615815</c:v>
                </c:pt>
                <c:pt idx="10">
                  <c:v>129.95624999945852</c:v>
                </c:pt>
                <c:pt idx="11">
                  <c:v>17.943749999925235</c:v>
                </c:pt>
                <c:pt idx="12">
                  <c:v>19.695833333251265</c:v>
                </c:pt>
                <c:pt idx="13">
                  <c:v>35.706249999851224</c:v>
                </c:pt>
                <c:pt idx="14">
                  <c:v>62.531249999739451</c:v>
                </c:pt>
                <c:pt idx="15">
                  <c:v>53.8312499997757</c:v>
                </c:pt>
                <c:pt idx="16">
                  <c:v>89.235416666294853</c:v>
                </c:pt>
                <c:pt idx="17">
                  <c:v>103.91666666623368</c:v>
                </c:pt>
                <c:pt idx="18">
                  <c:v>107.96458333288348</c:v>
                </c:pt>
                <c:pt idx="19">
                  <c:v>114.30833333285705</c:v>
                </c:pt>
                <c:pt idx="20">
                  <c:v>121.86041666615891</c:v>
                </c:pt>
                <c:pt idx="21">
                  <c:v>124.2166666661491</c:v>
                </c:pt>
                <c:pt idx="22">
                  <c:v>129.59374999946002</c:v>
                </c:pt>
                <c:pt idx="23">
                  <c:v>20.541666666581076</c:v>
                </c:pt>
                <c:pt idx="24">
                  <c:v>20.48124999991466</c:v>
                </c:pt>
                <c:pt idx="25">
                  <c:v>37.035416666512347</c:v>
                </c:pt>
                <c:pt idx="26">
                  <c:v>58.181249999757576</c:v>
                </c:pt>
                <c:pt idx="27">
                  <c:v>54.314583333107016</c:v>
                </c:pt>
                <c:pt idx="28">
                  <c:v>64.827083333063214</c:v>
                </c:pt>
                <c:pt idx="29">
                  <c:v>90.624999999622389</c:v>
                </c:pt>
                <c:pt idx="30">
                  <c:v>104.88333333289631</c:v>
                </c:pt>
                <c:pt idx="31">
                  <c:v>121.25624999949476</c:v>
                </c:pt>
                <c:pt idx="32">
                  <c:v>109.23333333287819</c:v>
                </c:pt>
                <c:pt idx="33">
                  <c:v>119.08124999950383</c:v>
                </c:pt>
                <c:pt idx="34">
                  <c:v>123.91458333281702</c:v>
                </c:pt>
                <c:pt idx="35">
                  <c:v>129.65416666612643</c:v>
                </c:pt>
                <c:pt idx="36">
                  <c:v>20.48124999991466</c:v>
                </c:pt>
                <c:pt idx="37">
                  <c:v>22.233333333240694</c:v>
                </c:pt>
                <c:pt idx="38">
                  <c:v>41.022916666495739</c:v>
                </c:pt>
                <c:pt idx="39">
                  <c:v>52.985416666445893</c:v>
                </c:pt>
                <c:pt idx="40">
                  <c:v>64.222916666399072</c:v>
                </c:pt>
                <c:pt idx="41">
                  <c:v>74.493749999689612</c:v>
                </c:pt>
                <c:pt idx="42">
                  <c:v>93.887499999608792</c:v>
                </c:pt>
                <c:pt idx="43">
                  <c:v>111.34791666620271</c:v>
                </c:pt>
                <c:pt idx="44">
                  <c:v>109.59583333287668</c:v>
                </c:pt>
                <c:pt idx="45">
                  <c:v>123.73333333281776</c:v>
                </c:pt>
                <c:pt idx="46">
                  <c:v>122.76666666615513</c:v>
                </c:pt>
                <c:pt idx="47">
                  <c:v>131.10416666612039</c:v>
                </c:pt>
                <c:pt idx="48">
                  <c:v>134.91041666610454</c:v>
                </c:pt>
                <c:pt idx="49">
                  <c:v>21.689583333242958</c:v>
                </c:pt>
                <c:pt idx="50">
                  <c:v>22.233333333240694</c:v>
                </c:pt>
                <c:pt idx="51">
                  <c:v>44.043749999816484</c:v>
                </c:pt>
                <c:pt idx="52">
                  <c:v>49.843749999792315</c:v>
                </c:pt>
                <c:pt idx="53">
                  <c:v>40.902083333162906</c:v>
                </c:pt>
                <c:pt idx="54">
                  <c:v>65.672916666393022</c:v>
                </c:pt>
                <c:pt idx="55">
                  <c:v>72.802083333029984</c:v>
                </c:pt>
                <c:pt idx="56">
                  <c:v>95.156249999603517</c:v>
                </c:pt>
                <c:pt idx="57">
                  <c:v>107.11874999955367</c:v>
                </c:pt>
                <c:pt idx="58">
                  <c:v>117.32916666617778</c:v>
                </c:pt>
                <c:pt idx="59">
                  <c:v>123.0083333328208</c:v>
                </c:pt>
                <c:pt idx="60">
                  <c:v>129.11041666612871</c:v>
                </c:pt>
                <c:pt idx="61">
                  <c:v>138.7770833327551</c:v>
                </c:pt>
                <c:pt idx="62">
                  <c:v>20.84374999991315</c:v>
                </c:pt>
                <c:pt idx="63">
                  <c:v>25.374999999894271</c:v>
                </c:pt>
                <c:pt idx="64">
                  <c:v>36.672916666513864</c:v>
                </c:pt>
                <c:pt idx="65">
                  <c:v>46.218749999807422</c:v>
                </c:pt>
                <c:pt idx="66">
                  <c:v>47.42708333313572</c:v>
                </c:pt>
                <c:pt idx="67">
                  <c:v>68.27083333304887</c:v>
                </c:pt>
                <c:pt idx="68">
                  <c:v>68.089583333049617</c:v>
                </c:pt>
                <c:pt idx="69">
                  <c:v>96.666666666263879</c:v>
                </c:pt>
                <c:pt idx="70">
                  <c:v>104.15833333289933</c:v>
                </c:pt>
                <c:pt idx="71">
                  <c:v>117.57083333284345</c:v>
                </c:pt>
                <c:pt idx="72">
                  <c:v>124.69999999948041</c:v>
                </c:pt>
                <c:pt idx="73">
                  <c:v>130.74166666612192</c:v>
                </c:pt>
                <c:pt idx="74">
                  <c:v>26.643749999888982</c:v>
                </c:pt>
                <c:pt idx="75">
                  <c:v>28.879166666546336</c:v>
                </c:pt>
                <c:pt idx="76">
                  <c:v>43.077083333153844</c:v>
                </c:pt>
                <c:pt idx="77">
                  <c:v>52.985416666445893</c:v>
                </c:pt>
                <c:pt idx="78">
                  <c:v>58.181249999757576</c:v>
                </c:pt>
                <c:pt idx="79">
                  <c:v>66.941666666387746</c:v>
                </c:pt>
                <c:pt idx="80">
                  <c:v>76.668749999680543</c:v>
                </c:pt>
                <c:pt idx="81">
                  <c:v>109.71666666620951</c:v>
                </c:pt>
                <c:pt idx="82">
                  <c:v>99.627083332918218</c:v>
                </c:pt>
                <c:pt idx="83">
                  <c:v>116.54374999951439</c:v>
                </c:pt>
                <c:pt idx="84">
                  <c:v>132.85624999944642</c:v>
                </c:pt>
                <c:pt idx="85">
                  <c:v>127.23749999946983</c:v>
                </c:pt>
                <c:pt idx="86">
                  <c:v>131.76874999945096</c:v>
                </c:pt>
                <c:pt idx="87">
                  <c:v>24.227083333232386</c:v>
                </c:pt>
                <c:pt idx="88">
                  <c:v>51.897916666450421</c:v>
                </c:pt>
                <c:pt idx="89">
                  <c:v>55.039583333103998</c:v>
                </c:pt>
                <c:pt idx="90">
                  <c:v>58.664583333088892</c:v>
                </c:pt>
                <c:pt idx="91">
                  <c:v>73.829166666359043</c:v>
                </c:pt>
                <c:pt idx="92">
                  <c:v>99.687499999584631</c:v>
                </c:pt>
                <c:pt idx="93">
                  <c:v>95.277083332936343</c:v>
                </c:pt>
                <c:pt idx="94">
                  <c:v>113.16041666619516</c:v>
                </c:pt>
                <c:pt idx="95">
                  <c:v>127.53958333280191</c:v>
                </c:pt>
                <c:pt idx="96">
                  <c:v>123.67291666615135</c:v>
                </c:pt>
                <c:pt idx="97">
                  <c:v>135.81666666610076</c:v>
                </c:pt>
                <c:pt idx="98">
                  <c:v>130.68124999945547</c:v>
                </c:pt>
                <c:pt idx="99">
                  <c:v>20.904166666579563</c:v>
                </c:pt>
                <c:pt idx="100">
                  <c:v>50.085416666457974</c:v>
                </c:pt>
                <c:pt idx="101">
                  <c:v>52.924999999779473</c:v>
                </c:pt>
                <c:pt idx="102">
                  <c:v>67.485416666385476</c:v>
                </c:pt>
                <c:pt idx="103">
                  <c:v>90.624999999622389</c:v>
                </c:pt>
                <c:pt idx="104">
                  <c:v>100.04999999958312</c:v>
                </c:pt>
                <c:pt idx="105">
                  <c:v>114.06666666619138</c:v>
                </c:pt>
                <c:pt idx="106">
                  <c:v>123.31041666615286</c:v>
                </c:pt>
                <c:pt idx="107">
                  <c:v>129.89583333279208</c:v>
                </c:pt>
                <c:pt idx="108">
                  <c:v>138.71666666608868</c:v>
                </c:pt>
                <c:pt idx="109">
                  <c:v>18.547916666589384</c:v>
                </c:pt>
                <c:pt idx="110">
                  <c:v>45.977083333141756</c:v>
                </c:pt>
                <c:pt idx="111">
                  <c:v>51.897916666450421</c:v>
                </c:pt>
                <c:pt idx="112">
                  <c:v>53.166666666445138</c:v>
                </c:pt>
                <c:pt idx="113">
                  <c:v>68.089583333049617</c:v>
                </c:pt>
                <c:pt idx="114">
                  <c:v>77.272916666344699</c:v>
                </c:pt>
                <c:pt idx="115">
                  <c:v>85.489583332977119</c:v>
                </c:pt>
                <c:pt idx="116">
                  <c:v>111.10624999953706</c:v>
                </c:pt>
                <c:pt idx="117">
                  <c:v>106.87708333288801</c:v>
                </c:pt>
                <c:pt idx="118">
                  <c:v>112.97916666619591</c:v>
                </c:pt>
                <c:pt idx="119">
                  <c:v>119.92708333283363</c:v>
                </c:pt>
                <c:pt idx="120">
                  <c:v>119.74583333283438</c:v>
                </c:pt>
                <c:pt idx="121">
                  <c:v>19.091666666587116</c:v>
                </c:pt>
                <c:pt idx="122">
                  <c:v>29.181249999878411</c:v>
                </c:pt>
                <c:pt idx="123">
                  <c:v>45.977083333141756</c:v>
                </c:pt>
                <c:pt idx="124">
                  <c:v>50.024999999791561</c:v>
                </c:pt>
                <c:pt idx="125">
                  <c:v>70.989583333037544</c:v>
                </c:pt>
                <c:pt idx="126">
                  <c:v>78.602083333005822</c:v>
                </c:pt>
                <c:pt idx="127">
                  <c:v>82.106249999657891</c:v>
                </c:pt>
                <c:pt idx="128">
                  <c:v>110.32083333287366</c:v>
                </c:pt>
                <c:pt idx="129">
                  <c:v>119.26249999950306</c:v>
                </c:pt>
                <c:pt idx="130">
                  <c:v>123.55208333281853</c:v>
                </c:pt>
                <c:pt idx="131">
                  <c:v>19.031249999920703</c:v>
                </c:pt>
                <c:pt idx="132">
                  <c:v>30.208333333207463</c:v>
                </c:pt>
                <c:pt idx="133">
                  <c:v>45.252083333144782</c:v>
                </c:pt>
                <c:pt idx="134">
                  <c:v>48.997916666462508</c:v>
                </c:pt>
                <c:pt idx="135">
                  <c:v>78.9041666663379</c:v>
                </c:pt>
                <c:pt idx="136">
                  <c:v>81.320833332994496</c:v>
                </c:pt>
                <c:pt idx="137">
                  <c:v>118.83958333283816</c:v>
                </c:pt>
                <c:pt idx="138">
                  <c:v>123.06874999948721</c:v>
                </c:pt>
                <c:pt idx="139">
                  <c:v>18.849999999921458</c:v>
                </c:pt>
                <c:pt idx="140">
                  <c:v>44.466666666481387</c:v>
                </c:pt>
                <c:pt idx="141">
                  <c:v>41.627083333159888</c:v>
                </c:pt>
                <c:pt idx="142">
                  <c:v>59.87291666641719</c:v>
                </c:pt>
                <c:pt idx="143">
                  <c:v>99.747916666251044</c:v>
                </c:pt>
                <c:pt idx="144">
                  <c:v>80.112499999666198</c:v>
                </c:pt>
                <c:pt idx="145">
                  <c:v>83.435416666319014</c:v>
                </c:pt>
                <c:pt idx="146">
                  <c:v>119.50416666616873</c:v>
                </c:pt>
                <c:pt idx="147">
                  <c:v>18.910416666587871</c:v>
                </c:pt>
                <c:pt idx="148">
                  <c:v>34.25624999985726</c:v>
                </c:pt>
                <c:pt idx="149">
                  <c:v>51.172916666453446</c:v>
                </c:pt>
                <c:pt idx="150">
                  <c:v>58.845833333088137</c:v>
                </c:pt>
                <c:pt idx="151">
                  <c:v>81.260416666328084</c:v>
                </c:pt>
                <c:pt idx="152">
                  <c:v>84.704166666313725</c:v>
                </c:pt>
                <c:pt idx="153">
                  <c:v>105.36666666622763</c:v>
                </c:pt>
                <c:pt idx="154">
                  <c:v>122.10208333282456</c:v>
                </c:pt>
                <c:pt idx="155">
                  <c:v>18.306249999923722</c:v>
                </c:pt>
                <c:pt idx="156">
                  <c:v>51.777083333117595</c:v>
                </c:pt>
                <c:pt idx="157">
                  <c:v>57.03333333309569</c:v>
                </c:pt>
                <c:pt idx="158">
                  <c:v>98.660416666255571</c:v>
                </c:pt>
                <c:pt idx="159">
                  <c:v>81.864583332992225</c:v>
                </c:pt>
                <c:pt idx="160">
                  <c:v>86.697916666305417</c:v>
                </c:pt>
                <c:pt idx="161">
                  <c:v>19.091666666587116</c:v>
                </c:pt>
                <c:pt idx="162">
                  <c:v>19.937499999916927</c:v>
                </c:pt>
                <c:pt idx="163">
                  <c:v>49.118749999795334</c:v>
                </c:pt>
                <c:pt idx="164">
                  <c:v>39.149999999836872</c:v>
                </c:pt>
                <c:pt idx="165">
                  <c:v>55.281249999769656</c:v>
                </c:pt>
                <c:pt idx="166">
                  <c:v>97.633333332926526</c:v>
                </c:pt>
                <c:pt idx="167">
                  <c:v>86.818749999638257</c:v>
                </c:pt>
                <c:pt idx="168">
                  <c:v>87.422916666302399</c:v>
                </c:pt>
                <c:pt idx="169">
                  <c:v>134.54791666610603</c:v>
                </c:pt>
                <c:pt idx="170">
                  <c:v>19.99791666658334</c:v>
                </c:pt>
                <c:pt idx="171">
                  <c:v>21.749999999909374</c:v>
                </c:pt>
                <c:pt idx="172">
                  <c:v>46.46041666647308</c:v>
                </c:pt>
                <c:pt idx="173">
                  <c:v>38.545833333172723</c:v>
                </c:pt>
                <c:pt idx="174">
                  <c:v>54.072916666441358</c:v>
                </c:pt>
                <c:pt idx="175">
                  <c:v>95.760416666267659</c:v>
                </c:pt>
                <c:pt idx="176">
                  <c:v>78.118749999674506</c:v>
                </c:pt>
                <c:pt idx="177">
                  <c:v>85.429166666310707</c:v>
                </c:pt>
                <c:pt idx="178">
                  <c:v>87.241666666303161</c:v>
                </c:pt>
                <c:pt idx="179">
                  <c:v>134.54791666610603</c:v>
                </c:pt>
                <c:pt idx="180">
                  <c:v>25.254166666561439</c:v>
                </c:pt>
                <c:pt idx="181">
                  <c:v>42.654166666488941</c:v>
                </c:pt>
                <c:pt idx="182">
                  <c:v>52.985416666445893</c:v>
                </c:pt>
                <c:pt idx="183">
                  <c:v>72.439583333031493</c:v>
                </c:pt>
                <c:pt idx="184">
                  <c:v>84.643749999647312</c:v>
                </c:pt>
                <c:pt idx="185">
                  <c:v>87.060416666303908</c:v>
                </c:pt>
                <c:pt idx="186">
                  <c:v>100.04999999958312</c:v>
                </c:pt>
                <c:pt idx="187">
                  <c:v>118.77916666617175</c:v>
                </c:pt>
                <c:pt idx="188">
                  <c:v>136.48124999943133</c:v>
                </c:pt>
                <c:pt idx="189">
                  <c:v>27.489583333218793</c:v>
                </c:pt>
                <c:pt idx="190">
                  <c:v>38.002083333174987</c:v>
                </c:pt>
                <c:pt idx="191">
                  <c:v>51.777083333117595</c:v>
                </c:pt>
                <c:pt idx="192">
                  <c:v>69.962499999708484</c:v>
                </c:pt>
                <c:pt idx="193">
                  <c:v>85.006249999645803</c:v>
                </c:pt>
                <c:pt idx="194">
                  <c:v>97.331249999594448</c:v>
                </c:pt>
                <c:pt idx="195">
                  <c:v>108.74999999954687</c:v>
                </c:pt>
                <c:pt idx="196">
                  <c:v>125.42499999947739</c:v>
                </c:pt>
                <c:pt idx="197">
                  <c:v>122.94791666615438</c:v>
                </c:pt>
                <c:pt idx="198">
                  <c:v>29.30208333321124</c:v>
                </c:pt>
                <c:pt idx="199">
                  <c:v>51.354166666452691</c:v>
                </c:pt>
                <c:pt idx="200">
                  <c:v>66.760416666388494</c:v>
                </c:pt>
                <c:pt idx="201">
                  <c:v>83.55624999965184</c:v>
                </c:pt>
                <c:pt idx="202">
                  <c:v>93.827083332942379</c:v>
                </c:pt>
                <c:pt idx="203">
                  <c:v>126.08958333280795</c:v>
                </c:pt>
                <c:pt idx="204">
                  <c:v>119.14166666617024</c:v>
                </c:pt>
                <c:pt idx="205">
                  <c:v>130.68124999945547</c:v>
                </c:pt>
                <c:pt idx="206">
                  <c:v>8.9416666666294091</c:v>
                </c:pt>
                <c:pt idx="207">
                  <c:v>30.389583333206708</c:v>
                </c:pt>
                <c:pt idx="208">
                  <c:v>50.568749999789297</c:v>
                </c:pt>
                <c:pt idx="209">
                  <c:v>53.952083333108533</c:v>
                </c:pt>
                <c:pt idx="210">
                  <c:v>62.16874999974096</c:v>
                </c:pt>
                <c:pt idx="211">
                  <c:v>81.985416666325051</c:v>
                </c:pt>
                <c:pt idx="212">
                  <c:v>117.75208333284269</c:v>
                </c:pt>
                <c:pt idx="213">
                  <c:v>130.56041666612265</c:v>
                </c:pt>
                <c:pt idx="214">
                  <c:v>10.331249999956952</c:v>
                </c:pt>
                <c:pt idx="215">
                  <c:v>33.289583333194628</c:v>
                </c:pt>
                <c:pt idx="216">
                  <c:v>57.99999999975833</c:v>
                </c:pt>
                <c:pt idx="217">
                  <c:v>58.664583333088892</c:v>
                </c:pt>
                <c:pt idx="218">
                  <c:v>52.562499999780989</c:v>
                </c:pt>
                <c:pt idx="219">
                  <c:v>53.045833333112306</c:v>
                </c:pt>
                <c:pt idx="220">
                  <c:v>67.122916666386985</c:v>
                </c:pt>
                <c:pt idx="221">
                  <c:v>87.302083332969573</c:v>
                </c:pt>
                <c:pt idx="222">
                  <c:v>131.28541666611963</c:v>
                </c:pt>
                <c:pt idx="223">
                  <c:v>13.110416666612039</c:v>
                </c:pt>
                <c:pt idx="224">
                  <c:v>35.827083333184049</c:v>
                </c:pt>
                <c:pt idx="225">
                  <c:v>57.697916666426252</c:v>
                </c:pt>
                <c:pt idx="226">
                  <c:v>59.510416666418706</c:v>
                </c:pt>
                <c:pt idx="227">
                  <c:v>83.677083332984679</c:v>
                </c:pt>
                <c:pt idx="228">
                  <c:v>115.33541666618609</c:v>
                </c:pt>
                <c:pt idx="229">
                  <c:v>110.079166666208</c:v>
                </c:pt>
                <c:pt idx="230">
                  <c:v>129.95624999945852</c:v>
                </c:pt>
                <c:pt idx="231">
                  <c:v>5.135416666645269</c:v>
                </c:pt>
                <c:pt idx="232">
                  <c:v>14.197916666607508</c:v>
                </c:pt>
                <c:pt idx="233">
                  <c:v>54.012499999774946</c:v>
                </c:pt>
                <c:pt idx="234">
                  <c:v>36.974999999845934</c:v>
                </c:pt>
                <c:pt idx="235">
                  <c:v>66.216666666390765</c:v>
                </c:pt>
                <c:pt idx="236">
                  <c:v>82.589583332989207</c:v>
                </c:pt>
                <c:pt idx="237">
                  <c:v>114.9729166661876</c:v>
                </c:pt>
                <c:pt idx="238">
                  <c:v>110.86458333287139</c:v>
                </c:pt>
                <c:pt idx="239">
                  <c:v>136.23958333276565</c:v>
                </c:pt>
                <c:pt idx="240">
                  <c:v>53.891666666442113</c:v>
                </c:pt>
                <c:pt idx="241">
                  <c:v>33.652083333193112</c:v>
                </c:pt>
                <c:pt idx="242">
                  <c:v>35.343749999852733</c:v>
                </c:pt>
                <c:pt idx="243">
                  <c:v>55.160416666436831</c:v>
                </c:pt>
                <c:pt idx="244">
                  <c:v>66.518749999722829</c:v>
                </c:pt>
                <c:pt idx="245">
                  <c:v>82.468749999656382</c:v>
                </c:pt>
                <c:pt idx="246">
                  <c:v>112.97916666619591</c:v>
                </c:pt>
                <c:pt idx="247">
                  <c:v>110.86458333287139</c:v>
                </c:pt>
                <c:pt idx="248">
                  <c:v>116.60416666618082</c:v>
                </c:pt>
                <c:pt idx="249">
                  <c:v>134.18541666610756</c:v>
                </c:pt>
                <c:pt idx="250">
                  <c:v>136.11874999943282</c:v>
                </c:pt>
                <c:pt idx="251">
                  <c:v>52.86458333311306</c:v>
                </c:pt>
                <c:pt idx="252">
                  <c:v>31.779166666534252</c:v>
                </c:pt>
              </c:numCache>
            </c:numRef>
          </c:xVal>
          <c:yVal>
            <c:numRef>
              <c:f>contour!$N$3:$N$255</c:f>
              <c:numCache>
                <c:formatCode>General</c:formatCode>
                <c:ptCount val="253"/>
                <c:pt idx="0">
                  <c:v>44.285416666482142</c:v>
                </c:pt>
                <c:pt idx="1">
                  <c:v>14.922916666604488</c:v>
                </c:pt>
                <c:pt idx="2">
                  <c:v>103.37291666623594</c:v>
                </c:pt>
                <c:pt idx="3">
                  <c:v>74.977083333020929</c:v>
                </c:pt>
                <c:pt idx="4">
                  <c:v>51.837499999784008</c:v>
                </c:pt>
                <c:pt idx="5">
                  <c:v>16.131249999932784</c:v>
                </c:pt>
                <c:pt idx="6">
                  <c:v>61.564583333076811</c:v>
                </c:pt>
                <c:pt idx="7">
                  <c:v>24.468749999898044</c:v>
                </c:pt>
                <c:pt idx="8">
                  <c:v>3.2020833333199912</c:v>
                </c:pt>
                <c:pt idx="9">
                  <c:v>76.064583333016387</c:v>
                </c:pt>
                <c:pt idx="10">
                  <c:v>48.756249999796843</c:v>
                </c:pt>
                <c:pt idx="11">
                  <c:v>18.12499999992448</c:v>
                </c:pt>
                <c:pt idx="12">
                  <c:v>49.66249999979307</c:v>
                </c:pt>
                <c:pt idx="13">
                  <c:v>101.43958333291066</c:v>
                </c:pt>
                <c:pt idx="14">
                  <c:v>66.639583333055668</c:v>
                </c:pt>
                <c:pt idx="15">
                  <c:v>8.2770833332988456</c:v>
                </c:pt>
                <c:pt idx="16">
                  <c:v>7.0083333333041313</c:v>
                </c:pt>
                <c:pt idx="17">
                  <c:v>64.887499999729627</c:v>
                </c:pt>
                <c:pt idx="18">
                  <c:v>8.8812499999629946</c:v>
                </c:pt>
                <c:pt idx="19">
                  <c:v>31.416666666535761</c:v>
                </c:pt>
                <c:pt idx="20">
                  <c:v>79.206249999669964</c:v>
                </c:pt>
                <c:pt idx="21">
                  <c:v>10.089583333291293</c:v>
                </c:pt>
                <c:pt idx="22">
                  <c:v>54.918749999771173</c:v>
                </c:pt>
                <c:pt idx="23">
                  <c:v>53.952083333108533</c:v>
                </c:pt>
                <c:pt idx="24">
                  <c:v>23.320833333236163</c:v>
                </c:pt>
                <c:pt idx="25">
                  <c:v>113.28124999952799</c:v>
                </c:pt>
                <c:pt idx="26">
                  <c:v>74.795833333021676</c:v>
                </c:pt>
                <c:pt idx="27">
                  <c:v>13.110416666612039</c:v>
                </c:pt>
                <c:pt idx="28">
                  <c:v>47.910416666467036</c:v>
                </c:pt>
                <c:pt idx="29">
                  <c:v>11.358333333286007</c:v>
                </c:pt>
                <c:pt idx="30">
                  <c:v>68.089583333049617</c:v>
                </c:pt>
                <c:pt idx="31">
                  <c:v>82.831249999654872</c:v>
                </c:pt>
                <c:pt idx="32">
                  <c:v>13.593749999943359</c:v>
                </c:pt>
                <c:pt idx="33">
                  <c:v>41.32499999982781</c:v>
                </c:pt>
                <c:pt idx="34">
                  <c:v>15.768749999934297</c:v>
                </c:pt>
                <c:pt idx="35">
                  <c:v>61.806249999742469</c:v>
                </c:pt>
                <c:pt idx="36">
                  <c:v>58.543749999756066</c:v>
                </c:pt>
                <c:pt idx="37">
                  <c:v>29.362499999877656</c:v>
                </c:pt>
                <c:pt idx="38">
                  <c:v>122.88749999948796</c:v>
                </c:pt>
                <c:pt idx="39">
                  <c:v>83.677083332984679</c:v>
                </c:pt>
                <c:pt idx="40">
                  <c:v>18.004166666591647</c:v>
                </c:pt>
                <c:pt idx="41">
                  <c:v>6.1020833333079079</c:v>
                </c:pt>
                <c:pt idx="42">
                  <c:v>18.306249999923722</c:v>
                </c:pt>
                <c:pt idx="43">
                  <c:v>86.75833333297183</c:v>
                </c:pt>
                <c:pt idx="44">
                  <c:v>17.943749999925235</c:v>
                </c:pt>
                <c:pt idx="45">
                  <c:v>52.86458333311306</c:v>
                </c:pt>
                <c:pt idx="46">
                  <c:v>21.81041666657579</c:v>
                </c:pt>
                <c:pt idx="47">
                  <c:v>68.995833333045852</c:v>
                </c:pt>
                <c:pt idx="48">
                  <c:v>88.208333332965793</c:v>
                </c:pt>
                <c:pt idx="49">
                  <c:v>35.645833333184804</c:v>
                </c:pt>
                <c:pt idx="50">
                  <c:v>65.189583333061705</c:v>
                </c:pt>
                <c:pt idx="51">
                  <c:v>131.22499999945322</c:v>
                </c:pt>
                <c:pt idx="52">
                  <c:v>93.102083332945398</c:v>
                </c:pt>
                <c:pt idx="53">
                  <c:v>25.737499999892758</c:v>
                </c:pt>
                <c:pt idx="54">
                  <c:v>20.239583333249001</c:v>
                </c:pt>
                <c:pt idx="55">
                  <c:v>10.633333333289027</c:v>
                </c:pt>
                <c:pt idx="56">
                  <c:v>23.260416666569746</c:v>
                </c:pt>
                <c:pt idx="57">
                  <c:v>91.289583332952958</c:v>
                </c:pt>
                <c:pt idx="58">
                  <c:v>11.479166666618836</c:v>
                </c:pt>
                <c:pt idx="59">
                  <c:v>27.912499999883696</c:v>
                </c:pt>
                <c:pt idx="60">
                  <c:v>66.397916666390003</c:v>
                </c:pt>
                <c:pt idx="61">
                  <c:v>91.470833332952196</c:v>
                </c:pt>
                <c:pt idx="62">
                  <c:v>40.781249999830074</c:v>
                </c:pt>
                <c:pt idx="63">
                  <c:v>71.352083333036035</c:v>
                </c:pt>
                <c:pt idx="64">
                  <c:v>31.718749999867835</c:v>
                </c:pt>
                <c:pt idx="65">
                  <c:v>103.37291666623594</c:v>
                </c:pt>
                <c:pt idx="66">
                  <c:v>137.26666666609472</c:v>
                </c:pt>
                <c:pt idx="67">
                  <c:v>22.656249999905597</c:v>
                </c:pt>
                <c:pt idx="68">
                  <c:v>15.527083333268637</c:v>
                </c:pt>
                <c:pt idx="69">
                  <c:v>28.093749999882942</c:v>
                </c:pt>
                <c:pt idx="70">
                  <c:v>96.002083332933324</c:v>
                </c:pt>
                <c:pt idx="71">
                  <c:v>19.393749999919191</c:v>
                </c:pt>
                <c:pt idx="72">
                  <c:v>32.745833333196892</c:v>
                </c:pt>
                <c:pt idx="73">
                  <c:v>76.306249999682052</c:v>
                </c:pt>
                <c:pt idx="74">
                  <c:v>41.022916666495739</c:v>
                </c:pt>
                <c:pt idx="75">
                  <c:v>78.481249999672997</c:v>
                </c:pt>
                <c:pt idx="76">
                  <c:v>115.33541666618609</c:v>
                </c:pt>
                <c:pt idx="77">
                  <c:v>25.797916666559175</c:v>
                </c:pt>
                <c:pt idx="78">
                  <c:v>6.7666666666384723</c:v>
                </c:pt>
                <c:pt idx="79">
                  <c:v>25.435416666560684</c:v>
                </c:pt>
                <c:pt idx="80">
                  <c:v>9.3645833332943145</c:v>
                </c:pt>
                <c:pt idx="81">
                  <c:v>32.685416666530479</c:v>
                </c:pt>
                <c:pt idx="82">
                  <c:v>100.47291666624803</c:v>
                </c:pt>
                <c:pt idx="83">
                  <c:v>3.7458333333177256</c:v>
                </c:pt>
                <c:pt idx="84">
                  <c:v>83.435416666319014</c:v>
                </c:pt>
                <c:pt idx="85">
                  <c:v>97.452083332927273</c:v>
                </c:pt>
                <c:pt idx="86">
                  <c:v>98.539583332922746</c:v>
                </c:pt>
                <c:pt idx="87">
                  <c:v>49.420833333127412</c:v>
                </c:pt>
                <c:pt idx="88">
                  <c:v>32.806249999863304</c:v>
                </c:pt>
                <c:pt idx="89">
                  <c:v>11.962499999950156</c:v>
                </c:pt>
                <c:pt idx="90">
                  <c:v>29.120833333211994</c:v>
                </c:pt>
                <c:pt idx="91">
                  <c:v>29.30208333321124</c:v>
                </c:pt>
                <c:pt idx="92">
                  <c:v>37.397916666510838</c:v>
                </c:pt>
                <c:pt idx="93">
                  <c:v>105.30624999956122</c:v>
                </c:pt>
                <c:pt idx="94">
                  <c:v>6.7062499999720568</c:v>
                </c:pt>
                <c:pt idx="95">
                  <c:v>40.720833333163661</c:v>
                </c:pt>
                <c:pt idx="96">
                  <c:v>101.80208333290915</c:v>
                </c:pt>
                <c:pt idx="97">
                  <c:v>88.872916666296362</c:v>
                </c:pt>
                <c:pt idx="98">
                  <c:v>100.71458333291369</c:v>
                </c:pt>
                <c:pt idx="99">
                  <c:v>58.906249999754557</c:v>
                </c:pt>
                <c:pt idx="100">
                  <c:v>38.12291666650782</c:v>
                </c:pt>
                <c:pt idx="101">
                  <c:v>11.53958333328525</c:v>
                </c:pt>
                <c:pt idx="102">
                  <c:v>5.3770833333109289</c:v>
                </c:pt>
                <c:pt idx="103">
                  <c:v>111.7104166662012</c:v>
                </c:pt>
                <c:pt idx="104">
                  <c:v>42.352083333156862</c:v>
                </c:pt>
                <c:pt idx="105">
                  <c:v>10.512499999956198</c:v>
                </c:pt>
                <c:pt idx="106">
                  <c:v>104.33958333289858</c:v>
                </c:pt>
                <c:pt idx="107">
                  <c:v>44.587499999814213</c:v>
                </c:pt>
                <c:pt idx="108">
                  <c:v>98.902083332921237</c:v>
                </c:pt>
                <c:pt idx="109">
                  <c:v>67.727083333051127</c:v>
                </c:pt>
                <c:pt idx="110">
                  <c:v>45.252083333144782</c:v>
                </c:pt>
                <c:pt idx="111">
                  <c:v>19.635416666584852</c:v>
                </c:pt>
                <c:pt idx="112">
                  <c:v>42.533333333156108</c:v>
                </c:pt>
                <c:pt idx="113">
                  <c:v>9.6062499999599726</c:v>
                </c:pt>
                <c:pt idx="114">
                  <c:v>22.052083333241448</c:v>
                </c:pt>
                <c:pt idx="115">
                  <c:v>118.59791666617251</c:v>
                </c:pt>
                <c:pt idx="116">
                  <c:v>47.185416666470061</c:v>
                </c:pt>
                <c:pt idx="117">
                  <c:v>11.962499999950156</c:v>
                </c:pt>
                <c:pt idx="118">
                  <c:v>13.110416666612039</c:v>
                </c:pt>
                <c:pt idx="119">
                  <c:v>110.62291666620573</c:v>
                </c:pt>
                <c:pt idx="120">
                  <c:v>18.064583333258064</c:v>
                </c:pt>
                <c:pt idx="121">
                  <c:v>75.641666666351483</c:v>
                </c:pt>
                <c:pt idx="122">
                  <c:v>17.581249999926744</c:v>
                </c:pt>
                <c:pt idx="123">
                  <c:v>52.50208333311457</c:v>
                </c:pt>
                <c:pt idx="124">
                  <c:v>25.918749999892004</c:v>
                </c:pt>
                <c:pt idx="125">
                  <c:v>13.956249999941848</c:v>
                </c:pt>
                <c:pt idx="126">
                  <c:v>25.97916666655842</c:v>
                </c:pt>
                <c:pt idx="127">
                  <c:v>125.60624999947663</c:v>
                </c:pt>
                <c:pt idx="128">
                  <c:v>52.50208333311457</c:v>
                </c:pt>
                <c:pt idx="129">
                  <c:v>115.69791666618458</c:v>
                </c:pt>
                <c:pt idx="130">
                  <c:v>27.187499999886718</c:v>
                </c:pt>
                <c:pt idx="131">
                  <c:v>82.64999999965562</c:v>
                </c:pt>
                <c:pt idx="132">
                  <c:v>20.783333333246734</c:v>
                </c:pt>
                <c:pt idx="133">
                  <c:v>59.389583333085874</c:v>
                </c:pt>
                <c:pt idx="134">
                  <c:v>31.114583333203687</c:v>
                </c:pt>
                <c:pt idx="135">
                  <c:v>31.477083333202177</c:v>
                </c:pt>
                <c:pt idx="136">
                  <c:v>133.33958333277775</c:v>
                </c:pt>
                <c:pt idx="137">
                  <c:v>122.34374999949023</c:v>
                </c:pt>
                <c:pt idx="138">
                  <c:v>35.766666666517636</c:v>
                </c:pt>
                <c:pt idx="139">
                  <c:v>89.899999999625408</c:v>
                </c:pt>
                <c:pt idx="140">
                  <c:v>33.470833333193873</c:v>
                </c:pt>
                <c:pt idx="141">
                  <c:v>65.914583333058687</c:v>
                </c:pt>
                <c:pt idx="142">
                  <c:v>5.2562499999780989</c:v>
                </c:pt>
                <c:pt idx="143">
                  <c:v>53.710416666442867</c:v>
                </c:pt>
                <c:pt idx="144">
                  <c:v>37.941666666508574</c:v>
                </c:pt>
                <c:pt idx="145">
                  <c:v>7.4312499999690358</c:v>
                </c:pt>
                <c:pt idx="146">
                  <c:v>127.84166666613399</c:v>
                </c:pt>
                <c:pt idx="147">
                  <c:v>97.995833332925017</c:v>
                </c:pt>
                <c:pt idx="148">
                  <c:v>73.949999999691869</c:v>
                </c:pt>
                <c:pt idx="149">
                  <c:v>43.62083333315158</c:v>
                </c:pt>
                <c:pt idx="150">
                  <c:v>8.7604166666301637</c:v>
                </c:pt>
                <c:pt idx="151">
                  <c:v>44.647916666480633</c:v>
                </c:pt>
                <c:pt idx="152">
                  <c:v>13.774999999942603</c:v>
                </c:pt>
                <c:pt idx="153">
                  <c:v>3.8666666666505551</c:v>
                </c:pt>
                <c:pt idx="154">
                  <c:v>138.41458333275659</c:v>
                </c:pt>
                <c:pt idx="155">
                  <c:v>106.39374999955669</c:v>
                </c:pt>
                <c:pt idx="156">
                  <c:v>51.233333333119859</c:v>
                </c:pt>
                <c:pt idx="157">
                  <c:v>14.137499999941094</c:v>
                </c:pt>
                <c:pt idx="158">
                  <c:v>71.412499999702447</c:v>
                </c:pt>
                <c:pt idx="159">
                  <c:v>53.8312499997757</c:v>
                </c:pt>
                <c:pt idx="160">
                  <c:v>24.529166666564461</c:v>
                </c:pt>
                <c:pt idx="161">
                  <c:v>115.09374999952044</c:v>
                </c:pt>
                <c:pt idx="162">
                  <c:v>11.297916666619592</c:v>
                </c:pt>
                <c:pt idx="163">
                  <c:v>59.87291666641719</c:v>
                </c:pt>
                <c:pt idx="164">
                  <c:v>16.614583333264104</c:v>
                </c:pt>
                <c:pt idx="165">
                  <c:v>23.864583333233895</c:v>
                </c:pt>
                <c:pt idx="166">
                  <c:v>76.185416666349226</c:v>
                </c:pt>
                <c:pt idx="167">
                  <c:v>34.195833333190848</c:v>
                </c:pt>
                <c:pt idx="168">
                  <c:v>7.7333333333011103</c:v>
                </c:pt>
                <c:pt idx="169">
                  <c:v>16.372916666598446</c:v>
                </c:pt>
                <c:pt idx="170">
                  <c:v>123.37083333281929</c:v>
                </c:pt>
                <c:pt idx="171">
                  <c:v>15.708333333267881</c:v>
                </c:pt>
                <c:pt idx="172">
                  <c:v>68.572916666380948</c:v>
                </c:pt>
                <c:pt idx="173">
                  <c:v>20.48124999991466</c:v>
                </c:pt>
                <c:pt idx="174">
                  <c:v>30.993749999870857</c:v>
                </c:pt>
                <c:pt idx="175">
                  <c:v>83.979166666316743</c:v>
                </c:pt>
                <c:pt idx="176">
                  <c:v>7.1895833333033767</c:v>
                </c:pt>
                <c:pt idx="177">
                  <c:v>14.862499999938072</c:v>
                </c:pt>
                <c:pt idx="178">
                  <c:v>38.727083333171969</c:v>
                </c:pt>
                <c:pt idx="179">
                  <c:v>19.695833333251265</c:v>
                </c:pt>
                <c:pt idx="180">
                  <c:v>20.662499999913905</c:v>
                </c:pt>
                <c:pt idx="181">
                  <c:v>77.816666666342428</c:v>
                </c:pt>
                <c:pt idx="182">
                  <c:v>40.056249999833099</c:v>
                </c:pt>
                <c:pt idx="183">
                  <c:v>91.591666666285036</c:v>
                </c:pt>
                <c:pt idx="184">
                  <c:v>25.858333333225588</c:v>
                </c:pt>
                <c:pt idx="185">
                  <c:v>43.56041666648516</c:v>
                </c:pt>
                <c:pt idx="186">
                  <c:v>21.568749999910128</c:v>
                </c:pt>
                <c:pt idx="187">
                  <c:v>80.052083332999786</c:v>
                </c:pt>
                <c:pt idx="188">
                  <c:v>23.018749999904088</c:v>
                </c:pt>
                <c:pt idx="189">
                  <c:v>26.945833333221056</c:v>
                </c:pt>
                <c:pt idx="190">
                  <c:v>84.824999999646565</c:v>
                </c:pt>
                <c:pt idx="191">
                  <c:v>50.024999999791561</c:v>
                </c:pt>
                <c:pt idx="192">
                  <c:v>98.056249999591429</c:v>
                </c:pt>
                <c:pt idx="193">
                  <c:v>40.056249999833099</c:v>
                </c:pt>
                <c:pt idx="194">
                  <c:v>25.858333333225588</c:v>
                </c:pt>
                <c:pt idx="195">
                  <c:v>79.085416666337139</c:v>
                </c:pt>
                <c:pt idx="196">
                  <c:v>85.972916666308436</c:v>
                </c:pt>
                <c:pt idx="197">
                  <c:v>25.254166666561439</c:v>
                </c:pt>
                <c:pt idx="198">
                  <c:v>34.074999999858022</c:v>
                </c:pt>
                <c:pt idx="199">
                  <c:v>59.389583333085874</c:v>
                </c:pt>
                <c:pt idx="200">
                  <c:v>105.2458333328948</c:v>
                </c:pt>
                <c:pt idx="201">
                  <c:v>47.42708333313572</c:v>
                </c:pt>
                <c:pt idx="202">
                  <c:v>32.141666666532743</c:v>
                </c:pt>
                <c:pt idx="203">
                  <c:v>90.564583332955976</c:v>
                </c:pt>
                <c:pt idx="204">
                  <c:v>28.214583333215771</c:v>
                </c:pt>
                <c:pt idx="205">
                  <c:v>27.429166666552376</c:v>
                </c:pt>
                <c:pt idx="206">
                  <c:v>17.218749999928253</c:v>
                </c:pt>
                <c:pt idx="207">
                  <c:v>42.110416666491204</c:v>
                </c:pt>
                <c:pt idx="208">
                  <c:v>69.539583333043581</c:v>
                </c:pt>
                <c:pt idx="209">
                  <c:v>10.089583333291293</c:v>
                </c:pt>
                <c:pt idx="210">
                  <c:v>113.28124999952799</c:v>
                </c:pt>
                <c:pt idx="211">
                  <c:v>49.843749999792315</c:v>
                </c:pt>
                <c:pt idx="212">
                  <c:v>30.872916666538028</c:v>
                </c:pt>
                <c:pt idx="213">
                  <c:v>94.914583332937852</c:v>
                </c:pt>
                <c:pt idx="214">
                  <c:v>24.468749999898044</c:v>
                </c:pt>
                <c:pt idx="215">
                  <c:v>49.722916666459483</c:v>
                </c:pt>
                <c:pt idx="216">
                  <c:v>121.98124999949174</c:v>
                </c:pt>
                <c:pt idx="217">
                  <c:v>13.049999999945625</c:v>
                </c:pt>
                <c:pt idx="218">
                  <c:v>82.710416666322033</c:v>
                </c:pt>
                <c:pt idx="219">
                  <c:v>5.2562499999780989</c:v>
                </c:pt>
                <c:pt idx="220">
                  <c:v>61.20208333307832</c:v>
                </c:pt>
                <c:pt idx="221">
                  <c:v>57.758333333092672</c:v>
                </c:pt>
                <c:pt idx="222">
                  <c:v>99.264583332919727</c:v>
                </c:pt>
                <c:pt idx="223">
                  <c:v>34.679166666522171</c:v>
                </c:pt>
                <c:pt idx="224">
                  <c:v>57.456249999760594</c:v>
                </c:pt>
                <c:pt idx="225">
                  <c:v>18.849999999921458</c:v>
                </c:pt>
                <c:pt idx="226">
                  <c:v>73.345833333027727</c:v>
                </c:pt>
                <c:pt idx="227">
                  <c:v>65.310416666394531</c:v>
                </c:pt>
                <c:pt idx="228">
                  <c:v>13.593749999943359</c:v>
                </c:pt>
                <c:pt idx="229">
                  <c:v>42.593749999822521</c:v>
                </c:pt>
                <c:pt idx="230">
                  <c:v>103.1916666662367</c:v>
                </c:pt>
                <c:pt idx="231">
                  <c:v>8.82083333329658</c:v>
                </c:pt>
                <c:pt idx="232">
                  <c:v>41.989583333158372</c:v>
                </c:pt>
                <c:pt idx="233">
                  <c:v>24.710416666563706</c:v>
                </c:pt>
                <c:pt idx="234">
                  <c:v>64.102083333066233</c:v>
                </c:pt>
                <c:pt idx="235">
                  <c:v>4.1083333333162146</c:v>
                </c:pt>
                <c:pt idx="236">
                  <c:v>71.835416666367351</c:v>
                </c:pt>
                <c:pt idx="237">
                  <c:v>20.48124999991466</c:v>
                </c:pt>
                <c:pt idx="238">
                  <c:v>47.547916666468545</c:v>
                </c:pt>
                <c:pt idx="239">
                  <c:v>116.90624999951288</c:v>
                </c:pt>
                <c:pt idx="240">
                  <c:v>32.202083333199155</c:v>
                </c:pt>
                <c:pt idx="241">
                  <c:v>70.385416666373388</c:v>
                </c:pt>
                <c:pt idx="242">
                  <c:v>8.7604166666301637</c:v>
                </c:pt>
                <c:pt idx="243">
                  <c:v>3.9270833333169701</c:v>
                </c:pt>
                <c:pt idx="244">
                  <c:v>8.5187499999645055</c:v>
                </c:pt>
                <c:pt idx="245">
                  <c:v>77.272916666344699</c:v>
                </c:pt>
                <c:pt idx="246">
                  <c:v>27.187499999886718</c:v>
                </c:pt>
                <c:pt idx="247">
                  <c:v>52.622916666447402</c:v>
                </c:pt>
                <c:pt idx="248">
                  <c:v>1.9333333333252776</c:v>
                </c:pt>
                <c:pt idx="249">
                  <c:v>125.36458333281098</c:v>
                </c:pt>
                <c:pt idx="250">
                  <c:v>49.783333333125903</c:v>
                </c:pt>
                <c:pt idx="251">
                  <c:v>38.908333333171214</c:v>
                </c:pt>
                <c:pt idx="252">
                  <c:v>77.152083333011859</c:v>
                </c:pt>
              </c:numCache>
            </c:numRef>
          </c:yVal>
          <c:smooth val="0"/>
          <c:extLst xmlns:c16r2="http://schemas.microsoft.com/office/drawing/2015/06/chart">
            <c:ext xmlns:c16="http://schemas.microsoft.com/office/drawing/2014/chart" uri="{C3380CC4-5D6E-409C-BE32-E72D297353CC}">
              <c16:uniqueId val="{00000000-E0ED-4F04-8851-26213F95DB76}"/>
            </c:ext>
          </c:extLst>
        </c:ser>
        <c:dLbls>
          <c:showLegendKey val="0"/>
          <c:showVal val="0"/>
          <c:showCatName val="0"/>
          <c:showSerName val="0"/>
          <c:showPercent val="0"/>
          <c:showBubbleSize val="0"/>
        </c:dLbls>
        <c:axId val="562403584"/>
        <c:axId val="562409856"/>
      </c:scatterChart>
      <c:valAx>
        <c:axId val="562403584"/>
        <c:scaling>
          <c:orientation val="minMax"/>
        </c:scaling>
        <c:delete val="0"/>
        <c:axPos val="b"/>
        <c:title>
          <c:tx>
            <c:rich>
              <a:bodyPr/>
              <a:lstStyle/>
              <a:p>
                <a:pPr>
                  <a:defRPr/>
                </a:pPr>
                <a:r>
                  <a:rPr lang="en-GB"/>
                  <a:t>Width of bed (mm)</a:t>
                </a:r>
              </a:p>
            </c:rich>
          </c:tx>
          <c:overlay val="0"/>
        </c:title>
        <c:numFmt formatCode="General" sourceLinked="1"/>
        <c:majorTickMark val="in"/>
        <c:minorTickMark val="none"/>
        <c:tickLblPos val="nextTo"/>
        <c:crossAx val="562409856"/>
        <c:crosses val="autoZero"/>
        <c:crossBetween val="midCat"/>
      </c:valAx>
      <c:valAx>
        <c:axId val="562409856"/>
        <c:scaling>
          <c:orientation val="minMax"/>
          <c:max val="140"/>
        </c:scaling>
        <c:delete val="0"/>
        <c:axPos val="l"/>
        <c:title>
          <c:tx>
            <c:rich>
              <a:bodyPr rot="-5400000" vert="horz"/>
              <a:lstStyle/>
              <a:p>
                <a:pPr>
                  <a:defRPr/>
                </a:pPr>
                <a:r>
                  <a:rPr lang="en-GB"/>
                  <a:t>Height from distributor plate</a:t>
                </a:r>
                <a:r>
                  <a:rPr lang="en-GB" baseline="0"/>
                  <a:t> (mm)</a:t>
                </a:r>
                <a:endParaRPr lang="en-GB"/>
              </a:p>
            </c:rich>
          </c:tx>
          <c:overlay val="0"/>
        </c:title>
        <c:numFmt formatCode="General" sourceLinked="1"/>
        <c:majorTickMark val="in"/>
        <c:minorTickMark val="none"/>
        <c:tickLblPos val="nextTo"/>
        <c:crossAx val="562403584"/>
        <c:crosses val="autoZero"/>
        <c:crossBetween val="midCat"/>
      </c:valAx>
      <c:spPr>
        <a:ln>
          <a:solidFill>
            <a:schemeClr val="bg1">
              <a:lumMod val="50000"/>
            </a:schemeClr>
          </a:solidFill>
        </a:ln>
      </c:spPr>
    </c:plotArea>
    <c:plotVisOnly val="1"/>
    <c:dispBlanksAs val="gap"/>
    <c:showDLblsOverMax val="0"/>
  </c:chart>
  <c:spPr>
    <a:ln>
      <a:noFill/>
    </a:ln>
  </c:spPr>
  <c:txPr>
    <a:bodyPr/>
    <a:lstStyle/>
    <a:p>
      <a:pPr>
        <a:defRPr sz="900"/>
      </a:pPr>
      <a:endParaRPr lang="en-US"/>
    </a:p>
  </c:txPr>
  <c:externalData r:id="rId1">
    <c:autoUpdate val="0"/>
  </c:externalData>
</c:chartSpace>
</file>

<file path=word/charts/chart8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8560131554591"/>
          <c:y val="5.9171597633136092E-2"/>
          <c:w val="0.77587039404675295"/>
          <c:h val="0.79458352265821874"/>
        </c:manualLayout>
      </c:layout>
      <c:scatterChart>
        <c:scatterStyle val="lineMarker"/>
        <c:varyColors val="0"/>
        <c:ser>
          <c:idx val="1"/>
          <c:order val="0"/>
          <c:tx>
            <c:strRef>
              <c:f>contour!$A$4:$A$41</c:f>
              <c:strCache>
                <c:ptCount val="1"/>
                <c:pt idx="0">
                  <c:v>Continuous 33 34 35</c:v>
                </c:pt>
              </c:strCache>
            </c:strRef>
          </c:tx>
          <c:spPr>
            <a:ln w="28575">
              <a:noFill/>
            </a:ln>
          </c:spPr>
          <c:marker>
            <c:symbol val="circle"/>
            <c:size val="2"/>
          </c:marker>
          <c:xVal>
            <c:numRef>
              <c:f>contour!$S$3:$S$255</c:f>
              <c:numCache>
                <c:formatCode>General</c:formatCode>
                <c:ptCount val="253"/>
                <c:pt idx="0">
                  <c:v>21.085416666578809</c:v>
                </c:pt>
                <c:pt idx="1">
                  <c:v>41.929166666491959</c:v>
                </c:pt>
                <c:pt idx="2">
                  <c:v>64.343749999731898</c:v>
                </c:pt>
                <c:pt idx="3">
                  <c:v>72.681249999697158</c:v>
                </c:pt>
                <c:pt idx="4">
                  <c:v>94.672916666272187</c:v>
                </c:pt>
                <c:pt idx="5">
                  <c:v>81.139583332995244</c:v>
                </c:pt>
                <c:pt idx="6">
                  <c:v>101.19791666624501</c:v>
                </c:pt>
                <c:pt idx="7">
                  <c:v>121.98124999949174</c:v>
                </c:pt>
                <c:pt idx="8">
                  <c:v>13.593749999943359</c:v>
                </c:pt>
                <c:pt idx="9">
                  <c:v>39.693749999834608</c:v>
                </c:pt>
                <c:pt idx="10">
                  <c:v>59.510416666418706</c:v>
                </c:pt>
                <c:pt idx="11">
                  <c:v>70.022916666374897</c:v>
                </c:pt>
                <c:pt idx="12">
                  <c:v>77.272916666344699</c:v>
                </c:pt>
                <c:pt idx="13">
                  <c:v>92.135416666282765</c:v>
                </c:pt>
                <c:pt idx="14">
                  <c:v>97.874999999592177</c:v>
                </c:pt>
                <c:pt idx="15">
                  <c:v>117.14791666617855</c:v>
                </c:pt>
                <c:pt idx="16">
                  <c:v>138.89791666608792</c:v>
                </c:pt>
                <c:pt idx="17">
                  <c:v>17.097916666595424</c:v>
                </c:pt>
                <c:pt idx="18">
                  <c:v>54.314583333107016</c:v>
                </c:pt>
                <c:pt idx="19">
                  <c:v>94.18958333294087</c:v>
                </c:pt>
                <c:pt idx="20">
                  <c:v>82.347916666323542</c:v>
                </c:pt>
                <c:pt idx="21">
                  <c:v>116.12083333284949</c:v>
                </c:pt>
                <c:pt idx="22">
                  <c:v>132.13124999944944</c:v>
                </c:pt>
                <c:pt idx="23">
                  <c:v>20.36041666658183</c:v>
                </c:pt>
                <c:pt idx="24">
                  <c:v>58.060416666424743</c:v>
                </c:pt>
                <c:pt idx="25">
                  <c:v>61.806249999742469</c:v>
                </c:pt>
                <c:pt idx="26">
                  <c:v>82.166666666324303</c:v>
                </c:pt>
                <c:pt idx="27">
                  <c:v>115.69791666618458</c:v>
                </c:pt>
                <c:pt idx="28">
                  <c:v>130.56041666612265</c:v>
                </c:pt>
                <c:pt idx="29">
                  <c:v>141.91874999940867</c:v>
                </c:pt>
                <c:pt idx="30">
                  <c:v>20.420833333248247</c:v>
                </c:pt>
                <c:pt idx="31">
                  <c:v>58.302083333090408</c:v>
                </c:pt>
                <c:pt idx="32">
                  <c:v>61.806249999742469</c:v>
                </c:pt>
                <c:pt idx="33">
                  <c:v>83.314583332986189</c:v>
                </c:pt>
                <c:pt idx="34">
                  <c:v>90.806249999621642</c:v>
                </c:pt>
                <c:pt idx="35">
                  <c:v>114.91249999952119</c:v>
                </c:pt>
                <c:pt idx="36">
                  <c:v>130.07708333279135</c:v>
                </c:pt>
                <c:pt idx="37">
                  <c:v>21.024999999912396</c:v>
                </c:pt>
                <c:pt idx="38">
                  <c:v>31.960416666533497</c:v>
                </c:pt>
                <c:pt idx="39">
                  <c:v>65.9749999997251</c:v>
                </c:pt>
                <c:pt idx="40">
                  <c:v>74.795833333021676</c:v>
                </c:pt>
                <c:pt idx="41">
                  <c:v>114.12708333285779</c:v>
                </c:pt>
                <c:pt idx="42">
                  <c:v>123.61249999948494</c:v>
                </c:pt>
                <c:pt idx="43">
                  <c:v>131.76874999945096</c:v>
                </c:pt>
                <c:pt idx="44">
                  <c:v>133.46041666611058</c:v>
                </c:pt>
                <c:pt idx="45">
                  <c:v>13.593749999943359</c:v>
                </c:pt>
                <c:pt idx="46">
                  <c:v>20.420833333248247</c:v>
                </c:pt>
                <c:pt idx="47">
                  <c:v>26.945833333221056</c:v>
                </c:pt>
                <c:pt idx="48">
                  <c:v>64.464583333064724</c:v>
                </c:pt>
                <c:pt idx="49">
                  <c:v>75.21874999968658</c:v>
                </c:pt>
                <c:pt idx="50">
                  <c:v>67.122916666386985</c:v>
                </c:pt>
                <c:pt idx="51">
                  <c:v>113.09999999952875</c:v>
                </c:pt>
                <c:pt idx="52">
                  <c:v>120.22916666616571</c:v>
                </c:pt>
                <c:pt idx="53">
                  <c:v>131.1645833327868</c:v>
                </c:pt>
                <c:pt idx="54">
                  <c:v>13.835416666609019</c:v>
                </c:pt>
                <c:pt idx="55">
                  <c:v>24.227083333232386</c:v>
                </c:pt>
                <c:pt idx="56">
                  <c:v>48.816666666463263</c:v>
                </c:pt>
                <c:pt idx="57">
                  <c:v>61.624999999743224</c:v>
                </c:pt>
                <c:pt idx="58">
                  <c:v>76.124999999682814</c:v>
                </c:pt>
                <c:pt idx="59">
                  <c:v>68.210416666382457</c:v>
                </c:pt>
                <c:pt idx="60">
                  <c:v>113.7645833328593</c:v>
                </c:pt>
                <c:pt idx="61">
                  <c:v>115.758333332851</c:v>
                </c:pt>
                <c:pt idx="62">
                  <c:v>122.2229166661574</c:v>
                </c:pt>
                <c:pt idx="63">
                  <c:v>131.28541666611963</c:v>
                </c:pt>
                <c:pt idx="64">
                  <c:v>14.439583333273168</c:v>
                </c:pt>
                <c:pt idx="65">
                  <c:v>22.052083333241448</c:v>
                </c:pt>
                <c:pt idx="66">
                  <c:v>61.927083333075302</c:v>
                </c:pt>
                <c:pt idx="67">
                  <c:v>53.106249999778719</c:v>
                </c:pt>
                <c:pt idx="68">
                  <c:v>59.027083333087383</c:v>
                </c:pt>
                <c:pt idx="69">
                  <c:v>62.893749999737942</c:v>
                </c:pt>
                <c:pt idx="70">
                  <c:v>77.454166666343937</c:v>
                </c:pt>
                <c:pt idx="71">
                  <c:v>114.85208333285478</c:v>
                </c:pt>
                <c:pt idx="72">
                  <c:v>131.70833333278455</c:v>
                </c:pt>
                <c:pt idx="73">
                  <c:v>13.956249999941848</c:v>
                </c:pt>
                <c:pt idx="74">
                  <c:v>61.141666666411908</c:v>
                </c:pt>
                <c:pt idx="75">
                  <c:v>59.93333333308361</c:v>
                </c:pt>
                <c:pt idx="76">
                  <c:v>75.158333333020167</c:v>
                </c:pt>
                <c:pt idx="77">
                  <c:v>95.337499999602755</c:v>
                </c:pt>
                <c:pt idx="78">
                  <c:v>116.06041666618307</c:v>
                </c:pt>
                <c:pt idx="79">
                  <c:v>129.5333333327936</c:v>
                </c:pt>
                <c:pt idx="80">
                  <c:v>132.79583333278001</c:v>
                </c:pt>
                <c:pt idx="81">
                  <c:v>14.077083333274677</c:v>
                </c:pt>
                <c:pt idx="82">
                  <c:v>21.870833333242203</c:v>
                </c:pt>
                <c:pt idx="83">
                  <c:v>65.43124999972737</c:v>
                </c:pt>
                <c:pt idx="84">
                  <c:v>58.785416666421725</c:v>
                </c:pt>
                <c:pt idx="85">
                  <c:v>77.454166666343937</c:v>
                </c:pt>
                <c:pt idx="86">
                  <c:v>96.12291666626615</c:v>
                </c:pt>
                <c:pt idx="87">
                  <c:v>115.63749999951817</c:v>
                </c:pt>
                <c:pt idx="88">
                  <c:v>121.0145833328291</c:v>
                </c:pt>
                <c:pt idx="89">
                  <c:v>132.61458333278077</c:v>
                </c:pt>
                <c:pt idx="90">
                  <c:v>13.352083333277699</c:v>
                </c:pt>
                <c:pt idx="91">
                  <c:v>25.254166666561439</c:v>
                </c:pt>
                <c:pt idx="92">
                  <c:v>62.349999999740206</c:v>
                </c:pt>
                <c:pt idx="93">
                  <c:v>57.456249999760594</c:v>
                </c:pt>
                <c:pt idx="94">
                  <c:v>93.947916666275219</c:v>
                </c:pt>
                <c:pt idx="95">
                  <c:v>115.57708333285176</c:v>
                </c:pt>
                <c:pt idx="96">
                  <c:v>131.64791666611814</c:v>
                </c:pt>
                <c:pt idx="97">
                  <c:v>28.033333333216525</c:v>
                </c:pt>
                <c:pt idx="98">
                  <c:v>55.643749999768147</c:v>
                </c:pt>
                <c:pt idx="99">
                  <c:v>72.137499999699429</c:v>
                </c:pt>
                <c:pt idx="100">
                  <c:v>94.854166666271439</c:v>
                </c:pt>
                <c:pt idx="101">
                  <c:v>116.42291666618156</c:v>
                </c:pt>
                <c:pt idx="102">
                  <c:v>10.029166666624878</c:v>
                </c:pt>
                <c:pt idx="103">
                  <c:v>13.412499999944114</c:v>
                </c:pt>
                <c:pt idx="104">
                  <c:v>30.389583333206708</c:v>
                </c:pt>
                <c:pt idx="105">
                  <c:v>53.045833333112306</c:v>
                </c:pt>
                <c:pt idx="106">
                  <c:v>96.787499999596719</c:v>
                </c:pt>
                <c:pt idx="107">
                  <c:v>115.99999999951666</c:v>
                </c:pt>
                <c:pt idx="108">
                  <c:v>118.71874999950533</c:v>
                </c:pt>
                <c:pt idx="109">
                  <c:v>9.8479166666256326</c:v>
                </c:pt>
                <c:pt idx="110">
                  <c:v>15.708333333267881</c:v>
                </c:pt>
                <c:pt idx="111">
                  <c:v>31.658333333201423</c:v>
                </c:pt>
                <c:pt idx="112">
                  <c:v>51.233333333119859</c:v>
                </c:pt>
                <c:pt idx="113">
                  <c:v>59.329166666419461</c:v>
                </c:pt>
                <c:pt idx="114">
                  <c:v>116.36249999951515</c:v>
                </c:pt>
                <c:pt idx="115">
                  <c:v>9.6062499999599726</c:v>
                </c:pt>
                <c:pt idx="116">
                  <c:v>18.245833333257309</c:v>
                </c:pt>
                <c:pt idx="117">
                  <c:v>32.08124999986633</c:v>
                </c:pt>
                <c:pt idx="118">
                  <c:v>50.991666666454201</c:v>
                </c:pt>
                <c:pt idx="119">
                  <c:v>58.604166666422479</c:v>
                </c:pt>
                <c:pt idx="120">
                  <c:v>116.42291666618156</c:v>
                </c:pt>
                <c:pt idx="121">
                  <c:v>113.58333333286006</c:v>
                </c:pt>
                <c:pt idx="122">
                  <c:v>127.4791666661355</c:v>
                </c:pt>
                <c:pt idx="123">
                  <c:v>10.633333333289027</c:v>
                </c:pt>
                <c:pt idx="124">
                  <c:v>20.722916666580321</c:v>
                </c:pt>
                <c:pt idx="125">
                  <c:v>30.993749999870857</c:v>
                </c:pt>
                <c:pt idx="126">
                  <c:v>58.483333333089647</c:v>
                </c:pt>
                <c:pt idx="127">
                  <c:v>43.62083333315158</c:v>
                </c:pt>
                <c:pt idx="128">
                  <c:v>54.556249999772682</c:v>
                </c:pt>
                <c:pt idx="129">
                  <c:v>55.402083333102489</c:v>
                </c:pt>
                <c:pt idx="130">
                  <c:v>106.27291666622386</c:v>
                </c:pt>
                <c:pt idx="131">
                  <c:v>113.28124999952799</c:v>
                </c:pt>
                <c:pt idx="132">
                  <c:v>123.49166666615211</c:v>
                </c:pt>
                <c:pt idx="133">
                  <c:v>10.452083333289782</c:v>
                </c:pt>
                <c:pt idx="134">
                  <c:v>23.622916666568237</c:v>
                </c:pt>
                <c:pt idx="135">
                  <c:v>31.960416666533497</c:v>
                </c:pt>
                <c:pt idx="136">
                  <c:v>24.529166666564461</c:v>
                </c:pt>
                <c:pt idx="137">
                  <c:v>45.795833333142518</c:v>
                </c:pt>
                <c:pt idx="138">
                  <c:v>54.012499999774946</c:v>
                </c:pt>
                <c:pt idx="139">
                  <c:v>68.210416666382457</c:v>
                </c:pt>
                <c:pt idx="140">
                  <c:v>92.074999999616352</c:v>
                </c:pt>
                <c:pt idx="141">
                  <c:v>120.1687499994993</c:v>
                </c:pt>
                <c:pt idx="142">
                  <c:v>10.149999999957707</c:v>
                </c:pt>
                <c:pt idx="143">
                  <c:v>32.02083333319991</c:v>
                </c:pt>
                <c:pt idx="144">
                  <c:v>24.770833333230119</c:v>
                </c:pt>
                <c:pt idx="145">
                  <c:v>42.714583333155353</c:v>
                </c:pt>
                <c:pt idx="146">
                  <c:v>51.052083333120613</c:v>
                </c:pt>
                <c:pt idx="147">
                  <c:v>60.718749999747004</c:v>
                </c:pt>
                <c:pt idx="148">
                  <c:v>70.08333333304131</c:v>
                </c:pt>
                <c:pt idx="149">
                  <c:v>92.01458333294994</c:v>
                </c:pt>
                <c:pt idx="150">
                  <c:v>121.13541666616193</c:v>
                </c:pt>
                <c:pt idx="151">
                  <c:v>9.0020833332958237</c:v>
                </c:pt>
                <c:pt idx="152">
                  <c:v>31.960416666533497</c:v>
                </c:pt>
                <c:pt idx="153">
                  <c:v>26.220833333224078</c:v>
                </c:pt>
                <c:pt idx="154">
                  <c:v>41.385416666494223</c:v>
                </c:pt>
                <c:pt idx="155">
                  <c:v>48.031249999799869</c:v>
                </c:pt>
                <c:pt idx="156">
                  <c:v>80.354166666331849</c:v>
                </c:pt>
                <c:pt idx="157">
                  <c:v>5.497916666643758</c:v>
                </c:pt>
                <c:pt idx="158">
                  <c:v>31.718749999867835</c:v>
                </c:pt>
                <c:pt idx="159">
                  <c:v>24.287499999898802</c:v>
                </c:pt>
                <c:pt idx="160">
                  <c:v>30.268749999873879</c:v>
                </c:pt>
                <c:pt idx="161">
                  <c:v>40.781249999830074</c:v>
                </c:pt>
                <c:pt idx="162">
                  <c:v>45.916666666475344</c:v>
                </c:pt>
                <c:pt idx="163">
                  <c:v>80.777083332996753</c:v>
                </c:pt>
                <c:pt idx="164">
                  <c:v>66.035416666391512</c:v>
                </c:pt>
                <c:pt idx="165">
                  <c:v>113.28124999952799</c:v>
                </c:pt>
                <c:pt idx="166">
                  <c:v>138.65624999942227</c:v>
                </c:pt>
                <c:pt idx="167">
                  <c:v>31.295833333202932</c:v>
                </c:pt>
                <c:pt idx="168">
                  <c:v>28.939583333212749</c:v>
                </c:pt>
                <c:pt idx="169">
                  <c:v>41.083333333162152</c:v>
                </c:pt>
                <c:pt idx="170">
                  <c:v>81.985416666325051</c:v>
                </c:pt>
                <c:pt idx="171">
                  <c:v>62.531249999739451</c:v>
                </c:pt>
                <c:pt idx="172">
                  <c:v>89.779166666292582</c:v>
                </c:pt>
                <c:pt idx="173">
                  <c:v>111.89166666620045</c:v>
                </c:pt>
                <c:pt idx="174">
                  <c:v>137.93124999942529</c:v>
                </c:pt>
                <c:pt idx="175">
                  <c:v>30.752083333205199</c:v>
                </c:pt>
                <c:pt idx="176">
                  <c:v>29.120833333211994</c:v>
                </c:pt>
                <c:pt idx="177">
                  <c:v>41.32499999982781</c:v>
                </c:pt>
                <c:pt idx="178">
                  <c:v>48.756249999796843</c:v>
                </c:pt>
                <c:pt idx="179">
                  <c:v>56.127083333099471</c:v>
                </c:pt>
                <c:pt idx="180">
                  <c:v>82.589583332989207</c:v>
                </c:pt>
                <c:pt idx="181">
                  <c:v>64.766666666396802</c:v>
                </c:pt>
                <c:pt idx="182">
                  <c:v>81.199999999661657</c:v>
                </c:pt>
                <c:pt idx="183">
                  <c:v>88.872916666296362</c:v>
                </c:pt>
                <c:pt idx="184">
                  <c:v>111.58958333286837</c:v>
                </c:pt>
                <c:pt idx="185">
                  <c:v>30.027083333208218</c:v>
                </c:pt>
                <c:pt idx="186">
                  <c:v>29.120833333211994</c:v>
                </c:pt>
                <c:pt idx="187">
                  <c:v>42.774999999821766</c:v>
                </c:pt>
                <c:pt idx="188">
                  <c:v>54.072916666441358</c:v>
                </c:pt>
                <c:pt idx="189">
                  <c:v>81.864583332992225</c:v>
                </c:pt>
                <c:pt idx="190">
                  <c:v>82.347916666323542</c:v>
                </c:pt>
                <c:pt idx="191">
                  <c:v>110.13958333287441</c:v>
                </c:pt>
                <c:pt idx="192">
                  <c:v>29.060416666545581</c:v>
                </c:pt>
                <c:pt idx="193">
                  <c:v>30.631249999872367</c:v>
                </c:pt>
                <c:pt idx="194">
                  <c:v>44.829166666479878</c:v>
                </c:pt>
                <c:pt idx="195">
                  <c:v>52.804166666446648</c:v>
                </c:pt>
                <c:pt idx="196">
                  <c:v>82.589583332989207</c:v>
                </c:pt>
                <c:pt idx="197">
                  <c:v>72.983333333029236</c:v>
                </c:pt>
                <c:pt idx="198">
                  <c:v>83.435416666319014</c:v>
                </c:pt>
                <c:pt idx="199">
                  <c:v>110.98541666620422</c:v>
                </c:pt>
                <c:pt idx="200">
                  <c:v>26.824999999888227</c:v>
                </c:pt>
                <c:pt idx="201">
                  <c:v>35.102083333187075</c:v>
                </c:pt>
                <c:pt idx="202">
                  <c:v>59.993749999750023</c:v>
                </c:pt>
                <c:pt idx="203">
                  <c:v>47.72916666646779</c:v>
                </c:pt>
                <c:pt idx="204">
                  <c:v>60.174999999749268</c:v>
                </c:pt>
                <c:pt idx="205">
                  <c:v>84.03958333298317</c:v>
                </c:pt>
                <c:pt idx="206">
                  <c:v>97.572916666260113</c:v>
                </c:pt>
                <c:pt idx="207">
                  <c:v>85.85208333297561</c:v>
                </c:pt>
                <c:pt idx="208">
                  <c:v>109.53541666621027</c:v>
                </c:pt>
                <c:pt idx="209">
                  <c:v>123.49166666615211</c:v>
                </c:pt>
                <c:pt idx="210">
                  <c:v>24.952083333229364</c:v>
                </c:pt>
                <c:pt idx="211">
                  <c:v>19.695833333251265</c:v>
                </c:pt>
                <c:pt idx="212">
                  <c:v>38.847916666504801</c:v>
                </c:pt>
                <c:pt idx="213">
                  <c:v>60.174999999749268</c:v>
                </c:pt>
                <c:pt idx="214">
                  <c:v>50.447916666456464</c:v>
                </c:pt>
                <c:pt idx="215">
                  <c:v>59.208333333086628</c:v>
                </c:pt>
                <c:pt idx="216">
                  <c:v>98.599999999589159</c:v>
                </c:pt>
                <c:pt idx="217">
                  <c:v>100.89583333291293</c:v>
                </c:pt>
                <c:pt idx="218">
                  <c:v>82.589583332989207</c:v>
                </c:pt>
                <c:pt idx="219">
                  <c:v>89.235416666294853</c:v>
                </c:pt>
                <c:pt idx="220">
                  <c:v>119.02083333283741</c:v>
                </c:pt>
                <c:pt idx="221">
                  <c:v>23.985416666566728</c:v>
                </c:pt>
                <c:pt idx="222">
                  <c:v>20.420833333248247</c:v>
                </c:pt>
                <c:pt idx="223">
                  <c:v>41.687499999826301</c:v>
                </c:pt>
                <c:pt idx="224">
                  <c:v>60.356249999748513</c:v>
                </c:pt>
                <c:pt idx="225">
                  <c:v>52.683333333113815</c:v>
                </c:pt>
                <c:pt idx="226">
                  <c:v>59.631249999751532</c:v>
                </c:pt>
                <c:pt idx="227">
                  <c:v>58.543749999756066</c:v>
                </c:pt>
                <c:pt idx="228">
                  <c:v>80.535416666331102</c:v>
                </c:pt>
                <c:pt idx="229">
                  <c:v>89.477083332960504</c:v>
                </c:pt>
                <c:pt idx="230">
                  <c:v>91.168749999620132</c:v>
                </c:pt>
                <c:pt idx="231">
                  <c:v>108.50833333288121</c:v>
                </c:pt>
                <c:pt idx="232">
                  <c:v>99.929166666250296</c:v>
                </c:pt>
                <c:pt idx="233">
                  <c:v>115.93958333285025</c:v>
                </c:pt>
                <c:pt idx="234">
                  <c:v>117.02708333284572</c:v>
                </c:pt>
                <c:pt idx="235">
                  <c:v>20.420833333248247</c:v>
                </c:pt>
                <c:pt idx="236">
                  <c:v>33.712499999859531</c:v>
                </c:pt>
                <c:pt idx="237">
                  <c:v>58.604166666422479</c:v>
                </c:pt>
                <c:pt idx="238">
                  <c:v>53.8312499997757</c:v>
                </c:pt>
                <c:pt idx="239">
                  <c:v>60.89999999974625</c:v>
                </c:pt>
                <c:pt idx="240">
                  <c:v>78.783333333005061</c:v>
                </c:pt>
                <c:pt idx="241">
                  <c:v>91.047916666287293</c:v>
                </c:pt>
                <c:pt idx="242">
                  <c:v>114.48958333285628</c:v>
                </c:pt>
                <c:pt idx="243">
                  <c:v>117.32916666617778</c:v>
                </c:pt>
                <c:pt idx="244">
                  <c:v>129.29166666612795</c:v>
                </c:pt>
                <c:pt idx="245">
                  <c:v>12.204166666615816</c:v>
                </c:pt>
                <c:pt idx="246">
                  <c:v>20.84374999991315</c:v>
                </c:pt>
                <c:pt idx="247">
                  <c:v>35.524999999851978</c:v>
                </c:pt>
                <c:pt idx="248">
                  <c:v>59.027083333087383</c:v>
                </c:pt>
                <c:pt idx="249">
                  <c:v>56.972916666429278</c:v>
                </c:pt>
                <c:pt idx="250">
                  <c:v>58.483333333089647</c:v>
                </c:pt>
                <c:pt idx="251">
                  <c:v>73.768749999692631</c:v>
                </c:pt>
                <c:pt idx="252">
                  <c:v>78.239583333007332</c:v>
                </c:pt>
              </c:numCache>
            </c:numRef>
          </c:xVal>
          <c:yVal>
            <c:numRef>
              <c:f>contour!$R$3:$R$255</c:f>
              <c:numCache>
                <c:formatCode>General</c:formatCode>
                <c:ptCount val="253"/>
                <c:pt idx="0">
                  <c:v>28.758333333213507</c:v>
                </c:pt>
                <c:pt idx="1">
                  <c:v>36.18958333318254</c:v>
                </c:pt>
                <c:pt idx="2">
                  <c:v>6.8874999999713014</c:v>
                </c:pt>
                <c:pt idx="3">
                  <c:v>32.504166666531233</c:v>
                </c:pt>
                <c:pt idx="4">
                  <c:v>63.739583333067749</c:v>
                </c:pt>
                <c:pt idx="5">
                  <c:v>13.895833333275434</c:v>
                </c:pt>
                <c:pt idx="6">
                  <c:v>116.42291666618156</c:v>
                </c:pt>
                <c:pt idx="7">
                  <c:v>13.231249999944868</c:v>
                </c:pt>
                <c:pt idx="8">
                  <c:v>12.083333333282985</c:v>
                </c:pt>
                <c:pt idx="9">
                  <c:v>40.418749999831583</c:v>
                </c:pt>
                <c:pt idx="10">
                  <c:v>6.2833333333071524</c:v>
                </c:pt>
                <c:pt idx="11">
                  <c:v>12.74791666661355</c:v>
                </c:pt>
                <c:pt idx="12">
                  <c:v>31.054166666537274</c:v>
                </c:pt>
                <c:pt idx="13">
                  <c:v>78.662499999672235</c:v>
                </c:pt>
                <c:pt idx="14">
                  <c:v>124.33749999948192</c:v>
                </c:pt>
                <c:pt idx="15">
                  <c:v>19.272916666586362</c:v>
                </c:pt>
                <c:pt idx="16">
                  <c:v>13.110416666612039</c:v>
                </c:pt>
                <c:pt idx="17">
                  <c:v>15.889583333267126</c:v>
                </c:pt>
                <c:pt idx="18">
                  <c:v>38.12291666650782</c:v>
                </c:pt>
                <c:pt idx="19">
                  <c:v>94.914583332937852</c:v>
                </c:pt>
                <c:pt idx="20">
                  <c:v>5.3770833333109289</c:v>
                </c:pt>
                <c:pt idx="21">
                  <c:v>19.212499999919945</c:v>
                </c:pt>
                <c:pt idx="22">
                  <c:v>63.618749999734916</c:v>
                </c:pt>
                <c:pt idx="23">
                  <c:v>8.5791666666309201</c:v>
                </c:pt>
                <c:pt idx="24">
                  <c:v>51.293749999786272</c:v>
                </c:pt>
                <c:pt idx="25">
                  <c:v>11.53958333328525</c:v>
                </c:pt>
                <c:pt idx="26">
                  <c:v>12.385416666615059</c:v>
                </c:pt>
                <c:pt idx="27">
                  <c:v>28.577083333214262</c:v>
                </c:pt>
                <c:pt idx="28">
                  <c:v>70.264583333040562</c:v>
                </c:pt>
                <c:pt idx="29">
                  <c:v>16.916666666596178</c:v>
                </c:pt>
                <c:pt idx="30">
                  <c:v>13.956249999941848</c:v>
                </c:pt>
                <c:pt idx="31">
                  <c:v>56.6708333330972</c:v>
                </c:pt>
                <c:pt idx="32">
                  <c:v>19.514583333252023</c:v>
                </c:pt>
                <c:pt idx="33">
                  <c:v>20.239583333249001</c:v>
                </c:pt>
                <c:pt idx="34">
                  <c:v>6.4645833333063969</c:v>
                </c:pt>
                <c:pt idx="35">
                  <c:v>35.464583333185566</c:v>
                </c:pt>
                <c:pt idx="36">
                  <c:v>76.910416666346208</c:v>
                </c:pt>
                <c:pt idx="37">
                  <c:v>17.581249999926744</c:v>
                </c:pt>
                <c:pt idx="38">
                  <c:v>58.120833333091163</c:v>
                </c:pt>
                <c:pt idx="39">
                  <c:v>64.222916666399072</c:v>
                </c:pt>
                <c:pt idx="40">
                  <c:v>27.006249999887473</c:v>
                </c:pt>
                <c:pt idx="41">
                  <c:v>43.379166666485915</c:v>
                </c:pt>
                <c:pt idx="42">
                  <c:v>5.8604166666422479</c:v>
                </c:pt>
                <c:pt idx="43">
                  <c:v>83.737499999651092</c:v>
                </c:pt>
                <c:pt idx="44">
                  <c:v>4.1687499999826301</c:v>
                </c:pt>
                <c:pt idx="45">
                  <c:v>32.08124999986633</c:v>
                </c:pt>
                <c:pt idx="46">
                  <c:v>20.783333333246734</c:v>
                </c:pt>
                <c:pt idx="47">
                  <c:v>63.558333333068504</c:v>
                </c:pt>
                <c:pt idx="48">
                  <c:v>74.795833333021676</c:v>
                </c:pt>
                <c:pt idx="49">
                  <c:v>34.799999999854997</c:v>
                </c:pt>
                <c:pt idx="50">
                  <c:v>7.7333333333011103</c:v>
                </c:pt>
                <c:pt idx="51">
                  <c:v>50.508333333122877</c:v>
                </c:pt>
                <c:pt idx="52">
                  <c:v>10.693749999955442</c:v>
                </c:pt>
                <c:pt idx="53">
                  <c:v>90.564583332955976</c:v>
                </c:pt>
                <c:pt idx="54">
                  <c:v>36.068749999849715</c:v>
                </c:pt>
                <c:pt idx="55">
                  <c:v>67.122916666386985</c:v>
                </c:pt>
                <c:pt idx="56">
                  <c:v>9.2437499999614836</c:v>
                </c:pt>
                <c:pt idx="57">
                  <c:v>85.127083332978629</c:v>
                </c:pt>
                <c:pt idx="58">
                  <c:v>45.070833333145536</c:v>
                </c:pt>
                <c:pt idx="59">
                  <c:v>16.554166666597691</c:v>
                </c:pt>
                <c:pt idx="60">
                  <c:v>58.302083333090408</c:v>
                </c:pt>
                <c:pt idx="61">
                  <c:v>28.274999999882187</c:v>
                </c:pt>
                <c:pt idx="62">
                  <c:v>15.406249999935806</c:v>
                </c:pt>
                <c:pt idx="63">
                  <c:v>96.968749999595957</c:v>
                </c:pt>
                <c:pt idx="64">
                  <c:v>40.781249999830074</c:v>
                </c:pt>
                <c:pt idx="65">
                  <c:v>70.868749999704704</c:v>
                </c:pt>
                <c:pt idx="66">
                  <c:v>94.793749999605026</c:v>
                </c:pt>
                <c:pt idx="67">
                  <c:v>13.714583333276188</c:v>
                </c:pt>
                <c:pt idx="68">
                  <c:v>2.5374999999894268</c:v>
                </c:pt>
                <c:pt idx="69">
                  <c:v>47.004166666470816</c:v>
                </c:pt>
                <c:pt idx="70">
                  <c:v>44.647916666480633</c:v>
                </c:pt>
                <c:pt idx="71">
                  <c:v>58.362499999756821</c:v>
                </c:pt>
                <c:pt idx="72">
                  <c:v>103.37291666623594</c:v>
                </c:pt>
                <c:pt idx="73">
                  <c:v>45.735416666476098</c:v>
                </c:pt>
                <c:pt idx="74">
                  <c:v>103.79583333290084</c:v>
                </c:pt>
                <c:pt idx="75">
                  <c:v>7.0687499999705468</c:v>
                </c:pt>
                <c:pt idx="76">
                  <c:v>61.20208333307832</c:v>
                </c:pt>
                <c:pt idx="77">
                  <c:v>9.8479166666256326</c:v>
                </c:pt>
                <c:pt idx="78">
                  <c:v>69.781249999709246</c:v>
                </c:pt>
                <c:pt idx="79">
                  <c:v>10.935416666621101</c:v>
                </c:pt>
                <c:pt idx="80">
                  <c:v>109.59583333287668</c:v>
                </c:pt>
                <c:pt idx="81">
                  <c:v>50.447916666456464</c:v>
                </c:pt>
                <c:pt idx="82">
                  <c:v>13.593749999943359</c:v>
                </c:pt>
                <c:pt idx="83">
                  <c:v>92.739583332946907</c:v>
                </c:pt>
                <c:pt idx="84">
                  <c:v>13.110416666612039</c:v>
                </c:pt>
                <c:pt idx="85">
                  <c:v>7.7333333333011103</c:v>
                </c:pt>
                <c:pt idx="86">
                  <c:v>13.291666666611285</c:v>
                </c:pt>
                <c:pt idx="87">
                  <c:v>79.689583333001295</c:v>
                </c:pt>
                <c:pt idx="88">
                  <c:v>13.231249999944868</c:v>
                </c:pt>
                <c:pt idx="89">
                  <c:v>114.18749999952421</c:v>
                </c:pt>
                <c:pt idx="90">
                  <c:v>54.858333333104753</c:v>
                </c:pt>
                <c:pt idx="91">
                  <c:v>18.487499999922967</c:v>
                </c:pt>
                <c:pt idx="92">
                  <c:v>104.52083333289782</c:v>
                </c:pt>
                <c:pt idx="93">
                  <c:v>19.877083333250511</c:v>
                </c:pt>
                <c:pt idx="94">
                  <c:v>11.297916666619592</c:v>
                </c:pt>
                <c:pt idx="95">
                  <c:v>86.395833332973339</c:v>
                </c:pt>
                <c:pt idx="96">
                  <c:v>19.877083333250511</c:v>
                </c:pt>
                <c:pt idx="97">
                  <c:v>24.106249999899557</c:v>
                </c:pt>
                <c:pt idx="98">
                  <c:v>26.885416666554644</c:v>
                </c:pt>
                <c:pt idx="99">
                  <c:v>6.1020833333079079</c:v>
                </c:pt>
                <c:pt idx="100">
                  <c:v>15.104166666603732</c:v>
                </c:pt>
                <c:pt idx="101">
                  <c:v>94.612499999605774</c:v>
                </c:pt>
                <c:pt idx="102">
                  <c:v>66.156249999724352</c:v>
                </c:pt>
                <c:pt idx="103">
                  <c:v>11.056249999953932</c:v>
                </c:pt>
                <c:pt idx="104">
                  <c:v>30.449999999873125</c:v>
                </c:pt>
                <c:pt idx="105">
                  <c:v>32.383333333198401</c:v>
                </c:pt>
                <c:pt idx="106">
                  <c:v>19.152083333253533</c:v>
                </c:pt>
                <c:pt idx="107">
                  <c:v>102.52708333290613</c:v>
                </c:pt>
                <c:pt idx="108">
                  <c:v>11.660416666618081</c:v>
                </c:pt>
                <c:pt idx="109">
                  <c:v>72.620833333030745</c:v>
                </c:pt>
                <c:pt idx="110">
                  <c:v>16.735416666596937</c:v>
                </c:pt>
                <c:pt idx="111">
                  <c:v>37.095833333178767</c:v>
                </c:pt>
                <c:pt idx="112">
                  <c:v>36.18958333318254</c:v>
                </c:pt>
                <c:pt idx="113">
                  <c:v>7.1895833333033767</c:v>
                </c:pt>
                <c:pt idx="114">
                  <c:v>108.93124999954611</c:v>
                </c:pt>
                <c:pt idx="115">
                  <c:v>80.535416666331102</c:v>
                </c:pt>
                <c:pt idx="116">
                  <c:v>23.018749999904088</c:v>
                </c:pt>
                <c:pt idx="117">
                  <c:v>43.137499999820257</c:v>
                </c:pt>
                <c:pt idx="118">
                  <c:v>39.089583333170459</c:v>
                </c:pt>
                <c:pt idx="119">
                  <c:v>11.660416666618081</c:v>
                </c:pt>
                <c:pt idx="120">
                  <c:v>122.2229166661574</c:v>
                </c:pt>
                <c:pt idx="121">
                  <c:v>5.9812499999750779</c:v>
                </c:pt>
                <c:pt idx="122">
                  <c:v>17.883333333258818</c:v>
                </c:pt>
                <c:pt idx="123">
                  <c:v>88.14791666629938</c:v>
                </c:pt>
                <c:pt idx="124">
                  <c:v>29.785416666542559</c:v>
                </c:pt>
                <c:pt idx="125">
                  <c:v>48.877083333129676</c:v>
                </c:pt>
                <c:pt idx="126">
                  <c:v>16.312499999932029</c:v>
                </c:pt>
                <c:pt idx="127">
                  <c:v>41.083333333162152</c:v>
                </c:pt>
                <c:pt idx="128">
                  <c:v>42.654166666488941</c:v>
                </c:pt>
                <c:pt idx="129">
                  <c:v>2.9604166666543312</c:v>
                </c:pt>
                <c:pt idx="130">
                  <c:v>119.20208333283665</c:v>
                </c:pt>
                <c:pt idx="131">
                  <c:v>9.2437499999614836</c:v>
                </c:pt>
                <c:pt idx="132">
                  <c:v>4.9541666666460245</c:v>
                </c:pt>
                <c:pt idx="133">
                  <c:v>94.854166666271439</c:v>
                </c:pt>
                <c:pt idx="134">
                  <c:v>36.793749999846689</c:v>
                </c:pt>
                <c:pt idx="135">
                  <c:v>54.79791666643834</c:v>
                </c:pt>
                <c:pt idx="136">
                  <c:v>7.5520833333018658</c:v>
                </c:pt>
                <c:pt idx="137">
                  <c:v>17.702083333259573</c:v>
                </c:pt>
                <c:pt idx="138">
                  <c:v>46.158333333141002</c:v>
                </c:pt>
                <c:pt idx="139">
                  <c:v>17.64166666659316</c:v>
                </c:pt>
                <c:pt idx="140">
                  <c:v>39.029166666504047</c:v>
                </c:pt>
                <c:pt idx="141">
                  <c:v>14.983333333270902</c:v>
                </c:pt>
                <c:pt idx="142">
                  <c:v>100.83541666624652</c:v>
                </c:pt>
                <c:pt idx="143">
                  <c:v>56.791666666430032</c:v>
                </c:pt>
                <c:pt idx="144">
                  <c:v>10.995833333287516</c:v>
                </c:pt>
                <c:pt idx="145">
                  <c:v>21.689583333242958</c:v>
                </c:pt>
                <c:pt idx="146">
                  <c:v>49.118749999795334</c:v>
                </c:pt>
                <c:pt idx="147">
                  <c:v>5.497916666643758</c:v>
                </c:pt>
                <c:pt idx="148">
                  <c:v>25.193749999895026</c:v>
                </c:pt>
                <c:pt idx="149">
                  <c:v>42.956249999821011</c:v>
                </c:pt>
                <c:pt idx="150">
                  <c:v>23.804166666567482</c:v>
                </c:pt>
                <c:pt idx="151">
                  <c:v>105.78958333289253</c:v>
                </c:pt>
                <c:pt idx="152">
                  <c:v>67.122916666386985</c:v>
                </c:pt>
                <c:pt idx="153">
                  <c:v>14.439583333273168</c:v>
                </c:pt>
                <c:pt idx="154">
                  <c:v>26.160416666557662</c:v>
                </c:pt>
                <c:pt idx="155">
                  <c:v>52.260416666448911</c:v>
                </c:pt>
                <c:pt idx="156">
                  <c:v>39.029166666504047</c:v>
                </c:pt>
                <c:pt idx="157">
                  <c:v>109.59583333287668</c:v>
                </c:pt>
                <c:pt idx="158">
                  <c:v>74.977083333020929</c:v>
                </c:pt>
                <c:pt idx="159">
                  <c:v>17.822916666592402</c:v>
                </c:pt>
                <c:pt idx="160">
                  <c:v>18.245833333257309</c:v>
                </c:pt>
                <c:pt idx="161">
                  <c:v>30.389583333206708</c:v>
                </c:pt>
                <c:pt idx="162">
                  <c:v>55.70416666643456</c:v>
                </c:pt>
                <c:pt idx="163">
                  <c:v>45.252083333144782</c:v>
                </c:pt>
                <c:pt idx="164">
                  <c:v>19.393749999919191</c:v>
                </c:pt>
                <c:pt idx="165">
                  <c:v>6.5249999999728123</c:v>
                </c:pt>
                <c:pt idx="166">
                  <c:v>8.3374999999652601</c:v>
                </c:pt>
                <c:pt idx="167">
                  <c:v>81.683333332992987</c:v>
                </c:pt>
                <c:pt idx="168">
                  <c:v>22.716666666572014</c:v>
                </c:pt>
                <c:pt idx="169">
                  <c:v>34.135416666524435</c:v>
                </c:pt>
                <c:pt idx="170">
                  <c:v>47.487499999802132</c:v>
                </c:pt>
                <c:pt idx="171">
                  <c:v>2.9604166666543312</c:v>
                </c:pt>
                <c:pt idx="172">
                  <c:v>5.3770833333109289</c:v>
                </c:pt>
                <c:pt idx="173">
                  <c:v>9.9687499999584634</c:v>
                </c:pt>
                <c:pt idx="174">
                  <c:v>12.98958333327921</c:v>
                </c:pt>
                <c:pt idx="175">
                  <c:v>89.114583332962013</c:v>
                </c:pt>
                <c:pt idx="176">
                  <c:v>28.577083333214262</c:v>
                </c:pt>
                <c:pt idx="177">
                  <c:v>37.518749999843671</c:v>
                </c:pt>
                <c:pt idx="178">
                  <c:v>9.6062499999599726</c:v>
                </c:pt>
                <c:pt idx="179">
                  <c:v>5.7395833333094179</c:v>
                </c:pt>
                <c:pt idx="180">
                  <c:v>56.972916666429278</c:v>
                </c:pt>
                <c:pt idx="181">
                  <c:v>5.7395833333094179</c:v>
                </c:pt>
                <c:pt idx="182">
                  <c:v>16.372916666598446</c:v>
                </c:pt>
                <c:pt idx="183">
                  <c:v>8.2166666666324293</c:v>
                </c:pt>
                <c:pt idx="184">
                  <c:v>13.895833333275434</c:v>
                </c:pt>
                <c:pt idx="185">
                  <c:v>97.089583332928783</c:v>
                </c:pt>
                <c:pt idx="186">
                  <c:v>33.893749999858777</c:v>
                </c:pt>
                <c:pt idx="187">
                  <c:v>40.297916666498757</c:v>
                </c:pt>
                <c:pt idx="188">
                  <c:v>11.660416666618081</c:v>
                </c:pt>
                <c:pt idx="189">
                  <c:v>67.122916666386985</c:v>
                </c:pt>
                <c:pt idx="190">
                  <c:v>26.704166666555398</c:v>
                </c:pt>
                <c:pt idx="191">
                  <c:v>18.970833333254287</c:v>
                </c:pt>
                <c:pt idx="192">
                  <c:v>105.30624999956122</c:v>
                </c:pt>
                <c:pt idx="193">
                  <c:v>38.787499999838381</c:v>
                </c:pt>
                <c:pt idx="194">
                  <c:v>44.5270833331478</c:v>
                </c:pt>
                <c:pt idx="195">
                  <c:v>16.614583333264104</c:v>
                </c:pt>
                <c:pt idx="196">
                  <c:v>73.889583333025456</c:v>
                </c:pt>
                <c:pt idx="197">
                  <c:v>4.4708333333147046</c:v>
                </c:pt>
                <c:pt idx="198">
                  <c:v>34.981249999854242</c:v>
                </c:pt>
                <c:pt idx="199">
                  <c:v>24.589583333230877</c:v>
                </c:pt>
                <c:pt idx="200">
                  <c:v>113.58333333286006</c:v>
                </c:pt>
                <c:pt idx="201">
                  <c:v>43.318749999819502</c:v>
                </c:pt>
                <c:pt idx="202">
                  <c:v>15.94999999993354</c:v>
                </c:pt>
                <c:pt idx="203">
                  <c:v>50.810416666454955</c:v>
                </c:pt>
                <c:pt idx="204">
                  <c:v>77.393749999677524</c:v>
                </c:pt>
                <c:pt idx="205">
                  <c:v>42.593749999822521</c:v>
                </c:pt>
                <c:pt idx="206">
                  <c:v>82.529166666322794</c:v>
                </c:pt>
                <c:pt idx="207">
                  <c:v>2.5374999999894268</c:v>
                </c:pt>
                <c:pt idx="208">
                  <c:v>30.752083333205199</c:v>
                </c:pt>
                <c:pt idx="209">
                  <c:v>5.7395833333094179</c:v>
                </c:pt>
                <c:pt idx="210">
                  <c:v>121.98124999949174</c:v>
                </c:pt>
                <c:pt idx="211">
                  <c:v>29.483333333210485</c:v>
                </c:pt>
                <c:pt idx="212">
                  <c:v>47.245833333136474</c:v>
                </c:pt>
                <c:pt idx="213">
                  <c:v>22.052083333241448</c:v>
                </c:pt>
                <c:pt idx="214">
                  <c:v>59.027083333087383</c:v>
                </c:pt>
                <c:pt idx="215">
                  <c:v>82.710416666322033</c:v>
                </c:pt>
                <c:pt idx="216">
                  <c:v>45.433333333144027</c:v>
                </c:pt>
                <c:pt idx="217">
                  <c:v>89.174999999628426</c:v>
                </c:pt>
                <c:pt idx="218">
                  <c:v>6.4041666666399824</c:v>
                </c:pt>
                <c:pt idx="219">
                  <c:v>6.1020833333079079</c:v>
                </c:pt>
                <c:pt idx="220">
                  <c:v>11.902083333283741</c:v>
                </c:pt>
                <c:pt idx="221">
                  <c:v>130.07708333279135</c:v>
                </c:pt>
                <c:pt idx="222">
                  <c:v>34.195833333190848</c:v>
                </c:pt>
                <c:pt idx="223">
                  <c:v>53.952083333108533</c:v>
                </c:pt>
                <c:pt idx="224">
                  <c:v>29.906249999875389</c:v>
                </c:pt>
                <c:pt idx="225">
                  <c:v>66.760416666388494</c:v>
                </c:pt>
                <c:pt idx="226">
                  <c:v>89.235416666294853</c:v>
                </c:pt>
                <c:pt idx="227">
                  <c:v>8.3374999999652601</c:v>
                </c:pt>
                <c:pt idx="228">
                  <c:v>10.029166666624878</c:v>
                </c:pt>
                <c:pt idx="229">
                  <c:v>54.677083333105507</c:v>
                </c:pt>
                <c:pt idx="230">
                  <c:v>8.6999999999637492</c:v>
                </c:pt>
                <c:pt idx="231">
                  <c:v>96.545833332931053</c:v>
                </c:pt>
                <c:pt idx="232">
                  <c:v>11.116666666620347</c:v>
                </c:pt>
                <c:pt idx="233">
                  <c:v>18.245833333257309</c:v>
                </c:pt>
                <c:pt idx="234">
                  <c:v>41.808333333159126</c:v>
                </c:pt>
                <c:pt idx="235">
                  <c:v>40.056249999833099</c:v>
                </c:pt>
                <c:pt idx="236">
                  <c:v>8.2770833332988456</c:v>
                </c:pt>
                <c:pt idx="237">
                  <c:v>36.008333333183295</c:v>
                </c:pt>
                <c:pt idx="238">
                  <c:v>75.460416666352245</c:v>
                </c:pt>
                <c:pt idx="239">
                  <c:v>94.793749999605026</c:v>
                </c:pt>
                <c:pt idx="240">
                  <c:v>13.835416666609019</c:v>
                </c:pt>
                <c:pt idx="241">
                  <c:v>69.116666666378677</c:v>
                </c:pt>
                <c:pt idx="242">
                  <c:v>22.595833333239185</c:v>
                </c:pt>
                <c:pt idx="243">
                  <c:v>108.26666666621556</c:v>
                </c:pt>
                <c:pt idx="244">
                  <c:v>45.070833333145536</c:v>
                </c:pt>
                <c:pt idx="245">
                  <c:v>20.299999999915414</c:v>
                </c:pt>
                <c:pt idx="246">
                  <c:v>45.916666666475344</c:v>
                </c:pt>
                <c:pt idx="247">
                  <c:v>13.472916666610528</c:v>
                </c:pt>
                <c:pt idx="248">
                  <c:v>46.581249999805912</c:v>
                </c:pt>
                <c:pt idx="249">
                  <c:v>85.187499999645041</c:v>
                </c:pt>
                <c:pt idx="250">
                  <c:v>100.41249999958161</c:v>
                </c:pt>
                <c:pt idx="251">
                  <c:v>5.497916666643758</c:v>
                </c:pt>
                <c:pt idx="252">
                  <c:v>17.883333333258818</c:v>
                </c:pt>
              </c:numCache>
            </c:numRef>
          </c:yVal>
          <c:smooth val="0"/>
          <c:extLst xmlns:c16r2="http://schemas.microsoft.com/office/drawing/2015/06/chart">
            <c:ext xmlns:c16="http://schemas.microsoft.com/office/drawing/2014/chart" uri="{C3380CC4-5D6E-409C-BE32-E72D297353CC}">
              <c16:uniqueId val="{00000000-B289-4CDE-BC07-F7BEC05D1A66}"/>
            </c:ext>
          </c:extLst>
        </c:ser>
        <c:dLbls>
          <c:showLegendKey val="0"/>
          <c:showVal val="0"/>
          <c:showCatName val="0"/>
          <c:showSerName val="0"/>
          <c:showPercent val="0"/>
          <c:showBubbleSize val="0"/>
        </c:dLbls>
        <c:axId val="563560832"/>
        <c:axId val="563562752"/>
      </c:scatterChart>
      <c:valAx>
        <c:axId val="563560832"/>
        <c:scaling>
          <c:orientation val="minMax"/>
        </c:scaling>
        <c:delete val="0"/>
        <c:axPos val="b"/>
        <c:title>
          <c:tx>
            <c:rich>
              <a:bodyPr/>
              <a:lstStyle/>
              <a:p>
                <a:pPr>
                  <a:defRPr sz="900"/>
                </a:pPr>
                <a:r>
                  <a:rPr lang="en-GB" sz="900" b="1" i="0" baseline="0">
                    <a:effectLst/>
                  </a:rPr>
                  <a:t>Width of bed (mm)</a:t>
                </a:r>
                <a:endParaRPr lang="en-GB" sz="900">
                  <a:effectLst/>
                </a:endParaRPr>
              </a:p>
            </c:rich>
          </c:tx>
          <c:overlay val="0"/>
        </c:title>
        <c:numFmt formatCode="General" sourceLinked="1"/>
        <c:majorTickMark val="in"/>
        <c:minorTickMark val="none"/>
        <c:tickLblPos val="nextTo"/>
        <c:crossAx val="563562752"/>
        <c:crosses val="autoZero"/>
        <c:crossBetween val="midCat"/>
      </c:valAx>
      <c:valAx>
        <c:axId val="563562752"/>
        <c:scaling>
          <c:orientation val="minMax"/>
        </c:scaling>
        <c:delete val="0"/>
        <c:axPos val="l"/>
        <c:title>
          <c:tx>
            <c:rich>
              <a:bodyPr rot="-5400000" vert="horz"/>
              <a:lstStyle/>
              <a:p>
                <a:pPr>
                  <a:defRPr/>
                </a:pPr>
                <a:r>
                  <a:rPr lang="en-GB"/>
                  <a:t>Height from distributor plate (mm)</a:t>
                </a:r>
              </a:p>
            </c:rich>
          </c:tx>
          <c:overlay val="0"/>
        </c:title>
        <c:numFmt formatCode="General" sourceLinked="1"/>
        <c:majorTickMark val="in"/>
        <c:minorTickMark val="none"/>
        <c:tickLblPos val="nextTo"/>
        <c:crossAx val="563560832"/>
        <c:crosses val="autoZero"/>
        <c:crossBetween val="midCat"/>
      </c:valAx>
      <c:spPr>
        <a:ln>
          <a:solidFill>
            <a:schemeClr val="bg1">
              <a:lumMod val="50000"/>
            </a:schemeClr>
          </a:solidFill>
        </a:ln>
      </c:spPr>
    </c:plotArea>
    <c:plotVisOnly val="1"/>
    <c:dispBlanksAs val="gap"/>
    <c:showDLblsOverMax val="0"/>
  </c:chart>
  <c:spPr>
    <a:ln>
      <a:noFill/>
    </a:ln>
  </c:spPr>
  <c:txPr>
    <a:bodyPr/>
    <a:lstStyle/>
    <a:p>
      <a:pPr>
        <a:defRPr sz="900"/>
      </a:pPr>
      <a:endParaRPr lang="en-US"/>
    </a:p>
  </c:txPr>
  <c:externalData r:id="rId1">
    <c:autoUpdate val="0"/>
  </c:externalData>
</c:chartSpace>
</file>

<file path=word/charts/chart8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30592444685787"/>
          <c:y val="5.6008146639511203E-2"/>
          <c:w val="0.78692116241375343"/>
          <c:h val="0.79581859690884527"/>
        </c:manualLayout>
      </c:layout>
      <c:scatterChart>
        <c:scatterStyle val="lineMarker"/>
        <c:varyColors val="0"/>
        <c:ser>
          <c:idx val="1"/>
          <c:order val="0"/>
          <c:tx>
            <c:strRef>
              <c:f>contour!$A$4:$A$41</c:f>
              <c:strCache>
                <c:ptCount val="1"/>
                <c:pt idx="0">
                  <c:v>Continuous 33 34 35</c:v>
                </c:pt>
              </c:strCache>
            </c:strRef>
          </c:tx>
          <c:spPr>
            <a:ln w="28575">
              <a:noFill/>
            </a:ln>
          </c:spPr>
          <c:marker>
            <c:symbol val="circle"/>
            <c:size val="2"/>
          </c:marker>
          <c:xVal>
            <c:numRef>
              <c:f>contour!$W$3:$W$255</c:f>
              <c:numCache>
                <c:formatCode>General</c:formatCode>
                <c:ptCount val="253"/>
                <c:pt idx="0">
                  <c:v>29.181249999878411</c:v>
                </c:pt>
                <c:pt idx="1">
                  <c:v>127.84166666613399</c:v>
                </c:pt>
                <c:pt idx="2">
                  <c:v>26.402083333223324</c:v>
                </c:pt>
                <c:pt idx="3">
                  <c:v>23.260416666569746</c:v>
                </c:pt>
                <c:pt idx="4">
                  <c:v>84.341666666315234</c:v>
                </c:pt>
                <c:pt idx="5">
                  <c:v>57.758333333092672</c:v>
                </c:pt>
                <c:pt idx="6">
                  <c:v>77.393749999677524</c:v>
                </c:pt>
                <c:pt idx="7">
                  <c:v>27.610416666551622</c:v>
                </c:pt>
                <c:pt idx="8">
                  <c:v>60.477083333081339</c:v>
                </c:pt>
                <c:pt idx="9">
                  <c:v>129.11041666612871</c:v>
                </c:pt>
                <c:pt idx="10">
                  <c:v>14.318749999940337</c:v>
                </c:pt>
                <c:pt idx="11">
                  <c:v>28.456249999881432</c:v>
                </c:pt>
                <c:pt idx="12">
                  <c:v>37.941666666508574</c:v>
                </c:pt>
                <c:pt idx="13">
                  <c:v>68.029166666383205</c:v>
                </c:pt>
                <c:pt idx="14">
                  <c:v>108.32708333288197</c:v>
                </c:pt>
                <c:pt idx="15">
                  <c:v>128.98958333279586</c:v>
                </c:pt>
                <c:pt idx="16">
                  <c:v>36.310416666515373</c:v>
                </c:pt>
                <c:pt idx="17">
                  <c:v>30.993749999870857</c:v>
                </c:pt>
                <c:pt idx="18">
                  <c:v>44.647916666480633</c:v>
                </c:pt>
                <c:pt idx="19">
                  <c:v>115.09374999952044</c:v>
                </c:pt>
                <c:pt idx="20">
                  <c:v>127.4791666661355</c:v>
                </c:pt>
                <c:pt idx="21">
                  <c:v>36.491666666514618</c:v>
                </c:pt>
                <c:pt idx="22">
                  <c:v>31.477083333202177</c:v>
                </c:pt>
                <c:pt idx="23">
                  <c:v>35.887499999850469</c:v>
                </c:pt>
                <c:pt idx="24">
                  <c:v>65.310416666394531</c:v>
                </c:pt>
                <c:pt idx="25">
                  <c:v>118.23541666617402</c:v>
                </c:pt>
                <c:pt idx="26">
                  <c:v>37.760416666509329</c:v>
                </c:pt>
                <c:pt idx="27">
                  <c:v>30.14791666654105</c:v>
                </c:pt>
                <c:pt idx="28">
                  <c:v>66.33749999972359</c:v>
                </c:pt>
                <c:pt idx="29">
                  <c:v>5.8604166666422479</c:v>
                </c:pt>
                <c:pt idx="30">
                  <c:v>28.577083333214262</c:v>
                </c:pt>
                <c:pt idx="31">
                  <c:v>68.210416666382457</c:v>
                </c:pt>
                <c:pt idx="32">
                  <c:v>64.04166666639982</c:v>
                </c:pt>
                <c:pt idx="33">
                  <c:v>9.0020833332958237</c:v>
                </c:pt>
                <c:pt idx="34">
                  <c:v>28.214583333215771</c:v>
                </c:pt>
                <c:pt idx="35">
                  <c:v>62.410416666406618</c:v>
                </c:pt>
                <c:pt idx="36">
                  <c:v>75.943749999683561</c:v>
                </c:pt>
                <c:pt idx="37">
                  <c:v>72.016666666366589</c:v>
                </c:pt>
                <c:pt idx="38">
                  <c:v>87.483333332968812</c:v>
                </c:pt>
                <c:pt idx="39">
                  <c:v>137.81041666609244</c:v>
                </c:pt>
                <c:pt idx="40">
                  <c:v>10.633333333289027</c:v>
                </c:pt>
                <c:pt idx="41">
                  <c:v>15.104166666603732</c:v>
                </c:pt>
                <c:pt idx="42">
                  <c:v>28.637499999880674</c:v>
                </c:pt>
                <c:pt idx="43">
                  <c:v>64.102083333066233</c:v>
                </c:pt>
                <c:pt idx="44">
                  <c:v>75.21874999968658</c:v>
                </c:pt>
                <c:pt idx="45">
                  <c:v>109.23333333287819</c:v>
                </c:pt>
                <c:pt idx="46">
                  <c:v>124.88124999947965</c:v>
                </c:pt>
                <c:pt idx="47">
                  <c:v>138.29374999942377</c:v>
                </c:pt>
                <c:pt idx="48">
                  <c:v>11.902083333283741</c:v>
                </c:pt>
                <c:pt idx="49">
                  <c:v>9.5458333332935581</c:v>
                </c:pt>
                <c:pt idx="50">
                  <c:v>9.9083333332920489</c:v>
                </c:pt>
                <c:pt idx="51">
                  <c:v>28.456249999881432</c:v>
                </c:pt>
                <c:pt idx="52">
                  <c:v>64.585416666397563</c:v>
                </c:pt>
                <c:pt idx="53">
                  <c:v>82.891666666321285</c:v>
                </c:pt>
                <c:pt idx="54">
                  <c:v>114.42916666618987</c:v>
                </c:pt>
                <c:pt idx="55">
                  <c:v>8.0354166666331857</c:v>
                </c:pt>
                <c:pt idx="56">
                  <c:v>10.935416666621101</c:v>
                </c:pt>
                <c:pt idx="57">
                  <c:v>28.637499999880674</c:v>
                </c:pt>
                <c:pt idx="58">
                  <c:v>67.36458333305265</c:v>
                </c:pt>
                <c:pt idx="59">
                  <c:v>51.59583333311835</c:v>
                </c:pt>
                <c:pt idx="60">
                  <c:v>107.42083333288573</c:v>
                </c:pt>
                <c:pt idx="61">
                  <c:v>8.6395833332973346</c:v>
                </c:pt>
                <c:pt idx="62">
                  <c:v>29.906249999875389</c:v>
                </c:pt>
                <c:pt idx="63">
                  <c:v>74.67499999968885</c:v>
                </c:pt>
                <c:pt idx="64">
                  <c:v>60.960416666412662</c:v>
                </c:pt>
                <c:pt idx="65">
                  <c:v>103.43333333290235</c:v>
                </c:pt>
                <c:pt idx="66">
                  <c:v>5.618749999976588</c:v>
                </c:pt>
                <c:pt idx="67">
                  <c:v>30.027083333208218</c:v>
                </c:pt>
                <c:pt idx="68">
                  <c:v>74.131249999691121</c:v>
                </c:pt>
                <c:pt idx="69">
                  <c:v>61.927083333075302</c:v>
                </c:pt>
                <c:pt idx="70">
                  <c:v>88.268749999632206</c:v>
                </c:pt>
                <c:pt idx="71">
                  <c:v>100.71458333291369</c:v>
                </c:pt>
                <c:pt idx="72">
                  <c:v>114.06666666619138</c:v>
                </c:pt>
                <c:pt idx="73">
                  <c:v>19.99791666658334</c:v>
                </c:pt>
                <c:pt idx="74">
                  <c:v>28.879166666546336</c:v>
                </c:pt>
                <c:pt idx="75">
                  <c:v>63.497916666402091</c:v>
                </c:pt>
                <c:pt idx="76">
                  <c:v>89.597916666293344</c:v>
                </c:pt>
                <c:pt idx="77">
                  <c:v>107.84374999955064</c:v>
                </c:pt>
                <c:pt idx="78">
                  <c:v>11.660416666618081</c:v>
                </c:pt>
                <c:pt idx="79">
                  <c:v>28.758333333213507</c:v>
                </c:pt>
                <c:pt idx="80">
                  <c:v>46.581249999805912</c:v>
                </c:pt>
                <c:pt idx="81">
                  <c:v>65.310416666394531</c:v>
                </c:pt>
                <c:pt idx="82">
                  <c:v>117.99374999950835</c:v>
                </c:pt>
                <c:pt idx="83">
                  <c:v>134.30624999944038</c:v>
                </c:pt>
                <c:pt idx="84">
                  <c:v>14.681249999938828</c:v>
                </c:pt>
                <c:pt idx="85">
                  <c:v>28.758333333213507</c:v>
                </c:pt>
                <c:pt idx="86">
                  <c:v>43.379166666485915</c:v>
                </c:pt>
                <c:pt idx="87">
                  <c:v>89.0541666662956</c:v>
                </c:pt>
                <c:pt idx="88">
                  <c:v>117.57083333284345</c:v>
                </c:pt>
                <c:pt idx="89">
                  <c:v>132.07083333278302</c:v>
                </c:pt>
                <c:pt idx="90">
                  <c:v>13.533333333276945</c:v>
                </c:pt>
                <c:pt idx="91">
                  <c:v>16.856249999929766</c:v>
                </c:pt>
                <c:pt idx="92">
                  <c:v>28.3354166665486</c:v>
                </c:pt>
                <c:pt idx="93">
                  <c:v>50.327083333123632</c:v>
                </c:pt>
                <c:pt idx="94">
                  <c:v>131.88958333278379</c:v>
                </c:pt>
                <c:pt idx="95">
                  <c:v>7.6124999999682812</c:v>
                </c:pt>
                <c:pt idx="96">
                  <c:v>14.983333333270902</c:v>
                </c:pt>
                <c:pt idx="97">
                  <c:v>28.395833333215016</c:v>
                </c:pt>
                <c:pt idx="98">
                  <c:v>48.756249999796843</c:v>
                </c:pt>
                <c:pt idx="99">
                  <c:v>94.008333332941632</c:v>
                </c:pt>
                <c:pt idx="100">
                  <c:v>101.92291666624199</c:v>
                </c:pt>
                <c:pt idx="101">
                  <c:v>132.37291666611512</c:v>
                </c:pt>
                <c:pt idx="102">
                  <c:v>9.6062499999599726</c:v>
                </c:pt>
                <c:pt idx="103">
                  <c:v>25.374999999894271</c:v>
                </c:pt>
                <c:pt idx="104">
                  <c:v>47.185416666470061</c:v>
                </c:pt>
                <c:pt idx="105">
                  <c:v>88.027083332966555</c:v>
                </c:pt>
                <c:pt idx="106">
                  <c:v>83.072916666320523</c:v>
                </c:pt>
                <c:pt idx="107">
                  <c:v>121.98124999949174</c:v>
                </c:pt>
                <c:pt idx="108">
                  <c:v>132.07083333278302</c:v>
                </c:pt>
                <c:pt idx="109">
                  <c:v>20.722916666580321</c:v>
                </c:pt>
                <c:pt idx="110">
                  <c:v>57.214583333094936</c:v>
                </c:pt>
                <c:pt idx="111">
                  <c:v>91.410416666285784</c:v>
                </c:pt>
                <c:pt idx="112">
                  <c:v>102.52708333290613</c:v>
                </c:pt>
                <c:pt idx="113">
                  <c:v>119.26249999950306</c:v>
                </c:pt>
                <c:pt idx="114">
                  <c:v>131.40624999945246</c:v>
                </c:pt>
                <c:pt idx="115">
                  <c:v>136.66249999943057</c:v>
                </c:pt>
                <c:pt idx="116">
                  <c:v>19.031249999920703</c:v>
                </c:pt>
                <c:pt idx="117">
                  <c:v>56.610416666430787</c:v>
                </c:pt>
                <c:pt idx="118">
                  <c:v>91.229166666286545</c:v>
                </c:pt>
                <c:pt idx="119">
                  <c:v>101.31874999957783</c:v>
                </c:pt>
                <c:pt idx="120">
                  <c:v>117.02708333284572</c:v>
                </c:pt>
                <c:pt idx="121">
                  <c:v>132.43333333278153</c:v>
                </c:pt>
                <c:pt idx="122">
                  <c:v>127.78124999946758</c:v>
                </c:pt>
                <c:pt idx="123">
                  <c:v>19.635416666584852</c:v>
                </c:pt>
                <c:pt idx="124">
                  <c:v>14.137499999941094</c:v>
                </c:pt>
                <c:pt idx="125">
                  <c:v>27.670833333218038</c:v>
                </c:pt>
                <c:pt idx="126">
                  <c:v>58.241666666423988</c:v>
                </c:pt>
                <c:pt idx="127">
                  <c:v>90.322916666290311</c:v>
                </c:pt>
                <c:pt idx="128">
                  <c:v>89.537499999626917</c:v>
                </c:pt>
                <c:pt idx="129">
                  <c:v>101.62083333290991</c:v>
                </c:pt>
                <c:pt idx="130">
                  <c:v>110.44166666620649</c:v>
                </c:pt>
                <c:pt idx="131">
                  <c:v>127.05624999947059</c:v>
                </c:pt>
                <c:pt idx="132">
                  <c:v>132.85624999944642</c:v>
                </c:pt>
                <c:pt idx="133">
                  <c:v>130.07708333279135</c:v>
                </c:pt>
                <c:pt idx="134">
                  <c:v>19.937499999916927</c:v>
                </c:pt>
                <c:pt idx="135">
                  <c:v>14.137499999941094</c:v>
                </c:pt>
                <c:pt idx="136">
                  <c:v>29.30208333321124</c:v>
                </c:pt>
                <c:pt idx="137">
                  <c:v>48.877083333129676</c:v>
                </c:pt>
                <c:pt idx="138">
                  <c:v>89.174999999628426</c:v>
                </c:pt>
                <c:pt idx="139">
                  <c:v>80.595833332997515</c:v>
                </c:pt>
                <c:pt idx="140">
                  <c:v>88.027083332966555</c:v>
                </c:pt>
                <c:pt idx="141">
                  <c:v>103.01041666623745</c:v>
                </c:pt>
                <c:pt idx="142">
                  <c:v>110.56249999953931</c:v>
                </c:pt>
                <c:pt idx="143">
                  <c:v>125.30416666614455</c:v>
                </c:pt>
                <c:pt idx="144">
                  <c:v>19.816666666584098</c:v>
                </c:pt>
                <c:pt idx="145">
                  <c:v>42.956249999821011</c:v>
                </c:pt>
                <c:pt idx="146">
                  <c:v>87.181249999636734</c:v>
                </c:pt>
                <c:pt idx="147">
                  <c:v>54.495833333106262</c:v>
                </c:pt>
                <c:pt idx="148">
                  <c:v>82.287499999657129</c:v>
                </c:pt>
                <c:pt idx="149">
                  <c:v>89.477083332960504</c:v>
                </c:pt>
                <c:pt idx="150">
                  <c:v>104.8229166662299</c:v>
                </c:pt>
                <c:pt idx="151">
                  <c:v>110.26041666620725</c:v>
                </c:pt>
                <c:pt idx="152">
                  <c:v>124.2166666661491</c:v>
                </c:pt>
                <c:pt idx="153">
                  <c:v>18.12499999992448</c:v>
                </c:pt>
                <c:pt idx="154">
                  <c:v>33.410416666527453</c:v>
                </c:pt>
                <c:pt idx="155">
                  <c:v>56.006249999766638</c:v>
                </c:pt>
                <c:pt idx="156">
                  <c:v>53.408333333110797</c:v>
                </c:pt>
                <c:pt idx="157">
                  <c:v>60.779166666413417</c:v>
                </c:pt>
                <c:pt idx="158">
                  <c:v>95.21666666626993</c:v>
                </c:pt>
                <c:pt idx="159">
                  <c:v>103.73541666623443</c:v>
                </c:pt>
                <c:pt idx="160">
                  <c:v>116.96666666617929</c:v>
                </c:pt>
                <c:pt idx="161">
                  <c:v>133.52083333277699</c:v>
                </c:pt>
                <c:pt idx="162">
                  <c:v>128.26458333279888</c:v>
                </c:pt>
                <c:pt idx="163">
                  <c:v>35.464583333185566</c:v>
                </c:pt>
                <c:pt idx="164">
                  <c:v>51.414583333119104</c:v>
                </c:pt>
                <c:pt idx="165">
                  <c:v>37.397916666510838</c:v>
                </c:pt>
                <c:pt idx="166">
                  <c:v>57.093749999762103</c:v>
                </c:pt>
                <c:pt idx="167">
                  <c:v>95.156249999603517</c:v>
                </c:pt>
                <c:pt idx="168">
                  <c:v>88.14791666629938</c:v>
                </c:pt>
                <c:pt idx="169">
                  <c:v>113.16041666619516</c:v>
                </c:pt>
                <c:pt idx="170">
                  <c:v>107.29999999955291</c:v>
                </c:pt>
                <c:pt idx="171">
                  <c:v>123.06874999948721</c:v>
                </c:pt>
                <c:pt idx="172">
                  <c:v>132.01041666611661</c:v>
                </c:pt>
                <c:pt idx="173">
                  <c:v>134.18541666610756</c:v>
                </c:pt>
                <c:pt idx="174">
                  <c:v>8.8812499999629946</c:v>
                </c:pt>
                <c:pt idx="175">
                  <c:v>28.697916666547091</c:v>
                </c:pt>
                <c:pt idx="176">
                  <c:v>44.829166666479878</c:v>
                </c:pt>
                <c:pt idx="177">
                  <c:v>44.768749999813458</c:v>
                </c:pt>
                <c:pt idx="178">
                  <c:v>38.424999999839891</c:v>
                </c:pt>
                <c:pt idx="179">
                  <c:v>54.193749999774191</c:v>
                </c:pt>
                <c:pt idx="180">
                  <c:v>85.066666666312216</c:v>
                </c:pt>
                <c:pt idx="181">
                  <c:v>94.854166666271439</c:v>
                </c:pt>
                <c:pt idx="182">
                  <c:v>113.52291666619365</c:v>
                </c:pt>
                <c:pt idx="183">
                  <c:v>122.94791666615438</c:v>
                </c:pt>
                <c:pt idx="184">
                  <c:v>114.36874999952346</c:v>
                </c:pt>
                <c:pt idx="185">
                  <c:v>129.47291666612719</c:v>
                </c:pt>
                <c:pt idx="186">
                  <c:v>25.797916666559175</c:v>
                </c:pt>
                <c:pt idx="187">
                  <c:v>43.802083333150826</c:v>
                </c:pt>
                <c:pt idx="188">
                  <c:v>54.495833333106262</c:v>
                </c:pt>
                <c:pt idx="189">
                  <c:v>54.314583333107016</c:v>
                </c:pt>
                <c:pt idx="190">
                  <c:v>81.079166666328831</c:v>
                </c:pt>
                <c:pt idx="191">
                  <c:v>110.86458333287139</c:v>
                </c:pt>
                <c:pt idx="192">
                  <c:v>112.9187499995295</c:v>
                </c:pt>
                <c:pt idx="193">
                  <c:v>120.77291666616344</c:v>
                </c:pt>
                <c:pt idx="194">
                  <c:v>39.814583333167434</c:v>
                </c:pt>
                <c:pt idx="195">
                  <c:v>32.202083333199155</c:v>
                </c:pt>
                <c:pt idx="196">
                  <c:v>39.331249999836118</c:v>
                </c:pt>
                <c:pt idx="197">
                  <c:v>54.858333333104753</c:v>
                </c:pt>
                <c:pt idx="198">
                  <c:v>77.937499999675254</c:v>
                </c:pt>
                <c:pt idx="199">
                  <c:v>77.152083333011859</c:v>
                </c:pt>
                <c:pt idx="200">
                  <c:v>107.96458333288348</c:v>
                </c:pt>
                <c:pt idx="201">
                  <c:v>33.893749999858777</c:v>
                </c:pt>
                <c:pt idx="202">
                  <c:v>32.927083333196137</c:v>
                </c:pt>
                <c:pt idx="203">
                  <c:v>35.947916666516882</c:v>
                </c:pt>
                <c:pt idx="204">
                  <c:v>56.429166666431541</c:v>
                </c:pt>
                <c:pt idx="205">
                  <c:v>71.352083333036035</c:v>
                </c:pt>
                <c:pt idx="206">
                  <c:v>76.366666666348465</c:v>
                </c:pt>
                <c:pt idx="207">
                  <c:v>108.14583333288272</c:v>
                </c:pt>
                <c:pt idx="208">
                  <c:v>102.16458333290764</c:v>
                </c:pt>
                <c:pt idx="209">
                  <c:v>116.78541666618005</c:v>
                </c:pt>
                <c:pt idx="210">
                  <c:v>118.23541666617402</c:v>
                </c:pt>
                <c:pt idx="211">
                  <c:v>35.585416666518391</c:v>
                </c:pt>
                <c:pt idx="212">
                  <c:v>63.437499999735671</c:v>
                </c:pt>
                <c:pt idx="213">
                  <c:v>69.297916666377915</c:v>
                </c:pt>
                <c:pt idx="214">
                  <c:v>108.8708333328797</c:v>
                </c:pt>
                <c:pt idx="215">
                  <c:v>104.58124999956424</c:v>
                </c:pt>
                <c:pt idx="216">
                  <c:v>109.89791666620876</c:v>
                </c:pt>
                <c:pt idx="217">
                  <c:v>117.20833333284496</c:v>
                </c:pt>
                <c:pt idx="218">
                  <c:v>11.53958333328525</c:v>
                </c:pt>
                <c:pt idx="219">
                  <c:v>35.645833333184804</c:v>
                </c:pt>
                <c:pt idx="220">
                  <c:v>62.712499999738696</c:v>
                </c:pt>
                <c:pt idx="221">
                  <c:v>76.124999999682814</c:v>
                </c:pt>
                <c:pt idx="222">
                  <c:v>102.22499999957405</c:v>
                </c:pt>
                <c:pt idx="223">
                  <c:v>116.90624999951288</c:v>
                </c:pt>
                <c:pt idx="224">
                  <c:v>12.02291666661657</c:v>
                </c:pt>
                <c:pt idx="225">
                  <c:v>35.827083333184049</c:v>
                </c:pt>
                <c:pt idx="226">
                  <c:v>42.774999999821766</c:v>
                </c:pt>
                <c:pt idx="227">
                  <c:v>66.397916666390003</c:v>
                </c:pt>
                <c:pt idx="228">
                  <c:v>71.231249999703195</c:v>
                </c:pt>
                <c:pt idx="229">
                  <c:v>82.287499999657129</c:v>
                </c:pt>
                <c:pt idx="230">
                  <c:v>112.07291666619969</c:v>
                </c:pt>
                <c:pt idx="231">
                  <c:v>114.85208333285478</c:v>
                </c:pt>
                <c:pt idx="232">
                  <c:v>44.043749999816484</c:v>
                </c:pt>
                <c:pt idx="233">
                  <c:v>66.941666666387746</c:v>
                </c:pt>
                <c:pt idx="234">
                  <c:v>110.26041666620725</c:v>
                </c:pt>
                <c:pt idx="235">
                  <c:v>113.09999999952875</c:v>
                </c:pt>
                <c:pt idx="236">
                  <c:v>70.08333333304131</c:v>
                </c:pt>
                <c:pt idx="237">
                  <c:v>111.7104166662012</c:v>
                </c:pt>
                <c:pt idx="238">
                  <c:v>111.52916666620196</c:v>
                </c:pt>
                <c:pt idx="239">
                  <c:v>134.60833333277245</c:v>
                </c:pt>
                <c:pt idx="240">
                  <c:v>20.84374999991315</c:v>
                </c:pt>
                <c:pt idx="241">
                  <c:v>48.272916666465527</c:v>
                </c:pt>
                <c:pt idx="242">
                  <c:v>71.170833333036782</c:v>
                </c:pt>
                <c:pt idx="243">
                  <c:v>61.866666666408882</c:v>
                </c:pt>
                <c:pt idx="244">
                  <c:v>79.387499999669217</c:v>
                </c:pt>
                <c:pt idx="245">
                  <c:v>122.2229166661574</c:v>
                </c:pt>
                <c:pt idx="246">
                  <c:v>121.3770833328276</c:v>
                </c:pt>
                <c:pt idx="247">
                  <c:v>23.502083333235408</c:v>
                </c:pt>
                <c:pt idx="248">
                  <c:v>30.268749999873879</c:v>
                </c:pt>
                <c:pt idx="249">
                  <c:v>59.389583333085874</c:v>
                </c:pt>
                <c:pt idx="250">
                  <c:v>83.858333332983918</c:v>
                </c:pt>
                <c:pt idx="251">
                  <c:v>123.67291666615135</c:v>
                </c:pt>
                <c:pt idx="252">
                  <c:v>125.12291666614531</c:v>
                </c:pt>
              </c:numCache>
            </c:numRef>
          </c:xVal>
          <c:yVal>
            <c:numRef>
              <c:f>contour!$V$3:$V$255</c:f>
              <c:numCache>
                <c:formatCode>General</c:formatCode>
                <c:ptCount val="253"/>
                <c:pt idx="0">
                  <c:v>71.774999999700938</c:v>
                </c:pt>
                <c:pt idx="1">
                  <c:v>19.393749999919191</c:v>
                </c:pt>
                <c:pt idx="2">
                  <c:v>77.393749999677524</c:v>
                </c:pt>
                <c:pt idx="3">
                  <c:v>10.452083333289782</c:v>
                </c:pt>
                <c:pt idx="4">
                  <c:v>23.924999999900312</c:v>
                </c:pt>
                <c:pt idx="5">
                  <c:v>4.53124999998112</c:v>
                </c:pt>
                <c:pt idx="6">
                  <c:v>27.731249999884451</c:v>
                </c:pt>
                <c:pt idx="7">
                  <c:v>83.55624999965184</c:v>
                </c:pt>
                <c:pt idx="8">
                  <c:v>10.149999999957707</c:v>
                </c:pt>
                <c:pt idx="9">
                  <c:v>2.9604166666543312</c:v>
                </c:pt>
                <c:pt idx="10">
                  <c:v>12.50624999994789</c:v>
                </c:pt>
                <c:pt idx="11">
                  <c:v>90.564583332955976</c:v>
                </c:pt>
                <c:pt idx="12">
                  <c:v>27.187499999886718</c:v>
                </c:pt>
                <c:pt idx="13">
                  <c:v>28.093749999882942</c:v>
                </c:pt>
                <c:pt idx="14">
                  <c:v>33.95416666652519</c:v>
                </c:pt>
                <c:pt idx="15">
                  <c:v>8.3374999999652601</c:v>
                </c:pt>
                <c:pt idx="16">
                  <c:v>30.872916666538028</c:v>
                </c:pt>
                <c:pt idx="17">
                  <c:v>95.820833332934072</c:v>
                </c:pt>
                <c:pt idx="18">
                  <c:v>11.056249999953932</c:v>
                </c:pt>
                <c:pt idx="19">
                  <c:v>6.8270833333048868</c:v>
                </c:pt>
                <c:pt idx="20">
                  <c:v>14.137499999941094</c:v>
                </c:pt>
                <c:pt idx="21">
                  <c:v>28.577083333214262</c:v>
                </c:pt>
                <c:pt idx="22">
                  <c:v>100.95624999957934</c:v>
                </c:pt>
                <c:pt idx="23">
                  <c:v>5.3770833333109289</c:v>
                </c:pt>
                <c:pt idx="24">
                  <c:v>9.9687499999584634</c:v>
                </c:pt>
                <c:pt idx="25">
                  <c:v>17.64166666659316</c:v>
                </c:pt>
                <c:pt idx="26">
                  <c:v>34.437499999856506</c:v>
                </c:pt>
                <c:pt idx="27">
                  <c:v>107.96458333288348</c:v>
                </c:pt>
                <c:pt idx="28">
                  <c:v>15.768749999934297</c:v>
                </c:pt>
                <c:pt idx="29">
                  <c:v>8.6395833332973346</c:v>
                </c:pt>
                <c:pt idx="30">
                  <c:v>117.38958333284421</c:v>
                </c:pt>
                <c:pt idx="31">
                  <c:v>22.354166666573523</c:v>
                </c:pt>
                <c:pt idx="32">
                  <c:v>4.9541666666460245</c:v>
                </c:pt>
                <c:pt idx="33">
                  <c:v>14.318749999940337</c:v>
                </c:pt>
                <c:pt idx="34">
                  <c:v>127.11666666613701</c:v>
                </c:pt>
                <c:pt idx="35">
                  <c:v>11.056249999953932</c:v>
                </c:pt>
                <c:pt idx="36">
                  <c:v>27.247916666553131</c:v>
                </c:pt>
                <c:pt idx="37">
                  <c:v>5.0749999999788535</c:v>
                </c:pt>
                <c:pt idx="38">
                  <c:v>6.8874999999713014</c:v>
                </c:pt>
                <c:pt idx="39">
                  <c:v>5.014583333312439</c:v>
                </c:pt>
                <c:pt idx="40">
                  <c:v>20.118749999916172</c:v>
                </c:pt>
                <c:pt idx="41">
                  <c:v>50.085416666457974</c:v>
                </c:pt>
                <c:pt idx="42">
                  <c:v>136.66249999943057</c:v>
                </c:pt>
                <c:pt idx="43">
                  <c:v>67.847916666383966</c:v>
                </c:pt>
                <c:pt idx="44">
                  <c:v>23.079166666570501</c:v>
                </c:pt>
                <c:pt idx="45">
                  <c:v>7.7937499999675257</c:v>
                </c:pt>
                <c:pt idx="46">
                  <c:v>5.3770833333109289</c:v>
                </c:pt>
                <c:pt idx="47">
                  <c:v>13.049999999945625</c:v>
                </c:pt>
                <c:pt idx="48">
                  <c:v>54.193749999774191</c:v>
                </c:pt>
                <c:pt idx="49">
                  <c:v>26.341666666556907</c:v>
                </c:pt>
                <c:pt idx="50">
                  <c:v>14.983333333270902</c:v>
                </c:pt>
                <c:pt idx="51">
                  <c:v>4.7124999999803645</c:v>
                </c:pt>
                <c:pt idx="52">
                  <c:v>56.610416666430787</c:v>
                </c:pt>
                <c:pt idx="53">
                  <c:v>2.8395833333215017</c:v>
                </c:pt>
                <c:pt idx="54">
                  <c:v>10.452083333289782</c:v>
                </c:pt>
                <c:pt idx="55">
                  <c:v>27.308333333219547</c:v>
                </c:pt>
                <c:pt idx="56">
                  <c:v>58.181249999757576</c:v>
                </c:pt>
                <c:pt idx="57">
                  <c:v>7.6124999999682812</c:v>
                </c:pt>
                <c:pt idx="58">
                  <c:v>69.660416666376406</c:v>
                </c:pt>
                <c:pt idx="59">
                  <c:v>9.3645833332943145</c:v>
                </c:pt>
                <c:pt idx="60">
                  <c:v>15.406249999935806</c:v>
                </c:pt>
                <c:pt idx="61">
                  <c:v>61.624999999743224</c:v>
                </c:pt>
                <c:pt idx="62">
                  <c:v>12.566666666614305</c:v>
                </c:pt>
                <c:pt idx="63">
                  <c:v>82.770833332988445</c:v>
                </c:pt>
                <c:pt idx="64">
                  <c:v>9.3041666666278982</c:v>
                </c:pt>
                <c:pt idx="65">
                  <c:v>20.84374999991315</c:v>
                </c:pt>
                <c:pt idx="66">
                  <c:v>65.189583333061705</c:v>
                </c:pt>
                <c:pt idx="67">
                  <c:v>16.977083333262595</c:v>
                </c:pt>
                <c:pt idx="68">
                  <c:v>100.59374999958085</c:v>
                </c:pt>
                <c:pt idx="69">
                  <c:v>18.668749999922213</c:v>
                </c:pt>
                <c:pt idx="70">
                  <c:v>9.4854166666271436</c:v>
                </c:pt>
                <c:pt idx="71">
                  <c:v>27.368749999885964</c:v>
                </c:pt>
                <c:pt idx="72">
                  <c:v>10.149999999957707</c:v>
                </c:pt>
                <c:pt idx="73">
                  <c:v>9.4854166666271436</c:v>
                </c:pt>
                <c:pt idx="74">
                  <c:v>20.84374999991315</c:v>
                </c:pt>
                <c:pt idx="75">
                  <c:v>23.864583333233895</c:v>
                </c:pt>
                <c:pt idx="76">
                  <c:v>15.406249999935806</c:v>
                </c:pt>
                <c:pt idx="77">
                  <c:v>25.556249999893513</c:v>
                </c:pt>
                <c:pt idx="78">
                  <c:v>6.4645833333063969</c:v>
                </c:pt>
                <c:pt idx="79">
                  <c:v>25.314583333227855</c:v>
                </c:pt>
                <c:pt idx="80">
                  <c:v>6.5249999999728123</c:v>
                </c:pt>
                <c:pt idx="81">
                  <c:v>29.181249999878411</c:v>
                </c:pt>
                <c:pt idx="82">
                  <c:v>4.1687499999826301</c:v>
                </c:pt>
                <c:pt idx="83">
                  <c:v>6.0416666666414924</c:v>
                </c:pt>
                <c:pt idx="84">
                  <c:v>10.995833333287516</c:v>
                </c:pt>
                <c:pt idx="85">
                  <c:v>30.872916666538028</c:v>
                </c:pt>
                <c:pt idx="86">
                  <c:v>12.26458333328223</c:v>
                </c:pt>
                <c:pt idx="87">
                  <c:v>22.535416666572768</c:v>
                </c:pt>
                <c:pt idx="88">
                  <c:v>10.874999999954687</c:v>
                </c:pt>
                <c:pt idx="89">
                  <c:v>8.7604166666301637</c:v>
                </c:pt>
                <c:pt idx="90">
                  <c:v>56.368749999765129</c:v>
                </c:pt>
                <c:pt idx="91">
                  <c:v>15.164583333270146</c:v>
                </c:pt>
                <c:pt idx="92">
                  <c:v>28.3354166665486</c:v>
                </c:pt>
                <c:pt idx="93">
                  <c:v>13.231249999944868</c:v>
                </c:pt>
                <c:pt idx="94">
                  <c:v>12.808333333279965</c:v>
                </c:pt>
                <c:pt idx="95">
                  <c:v>5.9812499999750779</c:v>
                </c:pt>
                <c:pt idx="96">
                  <c:v>61.927083333075302</c:v>
                </c:pt>
                <c:pt idx="97">
                  <c:v>41.143749999828565</c:v>
                </c:pt>
                <c:pt idx="98">
                  <c:v>7.0687499999705468</c:v>
                </c:pt>
                <c:pt idx="99">
                  <c:v>48.031249999799869</c:v>
                </c:pt>
                <c:pt idx="100">
                  <c:v>8.5791666666309201</c:v>
                </c:pt>
                <c:pt idx="101">
                  <c:v>16.856249999929766</c:v>
                </c:pt>
                <c:pt idx="102">
                  <c:v>10.029166666624878</c:v>
                </c:pt>
                <c:pt idx="103">
                  <c:v>55.160416666436831</c:v>
                </c:pt>
                <c:pt idx="104">
                  <c:v>12.98958333327921</c:v>
                </c:pt>
                <c:pt idx="105">
                  <c:v>57.516666666427014</c:v>
                </c:pt>
                <c:pt idx="106">
                  <c:v>2.3562499999901823</c:v>
                </c:pt>
                <c:pt idx="107">
                  <c:v>35.645833333184804</c:v>
                </c:pt>
                <c:pt idx="108">
                  <c:v>20.239583333249001</c:v>
                </c:pt>
                <c:pt idx="109">
                  <c:v>65.06874999972888</c:v>
                </c:pt>
                <c:pt idx="110">
                  <c:v>14.499999999939583</c:v>
                </c:pt>
                <c:pt idx="111">
                  <c:v>63.1354166664036</c:v>
                </c:pt>
                <c:pt idx="112">
                  <c:v>18.064583333258064</c:v>
                </c:pt>
                <c:pt idx="113">
                  <c:v>39.45208333316895</c:v>
                </c:pt>
                <c:pt idx="114">
                  <c:v>23.68333333323465</c:v>
                </c:pt>
                <c:pt idx="115">
                  <c:v>38.243749999840652</c:v>
                </c:pt>
                <c:pt idx="116">
                  <c:v>77.333333333011112</c:v>
                </c:pt>
                <c:pt idx="117">
                  <c:v>20.420833333248247</c:v>
                </c:pt>
                <c:pt idx="118">
                  <c:v>68.452083333048108</c:v>
                </c:pt>
                <c:pt idx="119">
                  <c:v>23.622916666568237</c:v>
                </c:pt>
                <c:pt idx="120">
                  <c:v>43.681249999817993</c:v>
                </c:pt>
                <c:pt idx="121">
                  <c:v>28.456249999881432</c:v>
                </c:pt>
                <c:pt idx="122">
                  <c:v>6.3437499999735678</c:v>
                </c:pt>
                <c:pt idx="123">
                  <c:v>86.999999999637495</c:v>
                </c:pt>
                <c:pt idx="124">
                  <c:v>12.083333333282985</c:v>
                </c:pt>
                <c:pt idx="125">
                  <c:v>6.5854166666392269</c:v>
                </c:pt>
                <c:pt idx="126">
                  <c:v>20.48124999991466</c:v>
                </c:pt>
                <c:pt idx="127">
                  <c:v>73.647916666359791</c:v>
                </c:pt>
                <c:pt idx="128">
                  <c:v>3.8062499999841406</c:v>
                </c:pt>
                <c:pt idx="129">
                  <c:v>30.570833333205954</c:v>
                </c:pt>
                <c:pt idx="130">
                  <c:v>5.3166666666445135</c:v>
                </c:pt>
                <c:pt idx="131">
                  <c:v>11.78124999995091</c:v>
                </c:pt>
                <c:pt idx="132">
                  <c:v>34.014583333191602</c:v>
                </c:pt>
                <c:pt idx="133">
                  <c:v>46.339583333140247</c:v>
                </c:pt>
                <c:pt idx="134">
                  <c:v>96.485416666264641</c:v>
                </c:pt>
                <c:pt idx="135">
                  <c:v>16.372916666598446</c:v>
                </c:pt>
                <c:pt idx="136">
                  <c:v>9.7270833332928035</c:v>
                </c:pt>
                <c:pt idx="137">
                  <c:v>30.329166666540292</c:v>
                </c:pt>
                <c:pt idx="138">
                  <c:v>78.9041666663379</c:v>
                </c:pt>
                <c:pt idx="139">
                  <c:v>24.106249999899557</c:v>
                </c:pt>
                <c:pt idx="140">
                  <c:v>7.0687499999705468</c:v>
                </c:pt>
                <c:pt idx="141">
                  <c:v>38.48541666650631</c:v>
                </c:pt>
                <c:pt idx="142">
                  <c:v>10.874999999954687</c:v>
                </c:pt>
                <c:pt idx="143">
                  <c:v>18.608333333255796</c:v>
                </c:pt>
                <c:pt idx="144">
                  <c:v>19.333333333252778</c:v>
                </c:pt>
                <c:pt idx="145">
                  <c:v>40.418749999831583</c:v>
                </c:pt>
                <c:pt idx="146">
                  <c:v>84.764583332980138</c:v>
                </c:pt>
                <c:pt idx="147">
                  <c:v>4.1687499999826301</c:v>
                </c:pt>
                <c:pt idx="148">
                  <c:v>29.604166666543314</c:v>
                </c:pt>
                <c:pt idx="149">
                  <c:v>12.74791666661355</c:v>
                </c:pt>
                <c:pt idx="150">
                  <c:v>47.42708333313572</c:v>
                </c:pt>
                <c:pt idx="151">
                  <c:v>16.795833333263349</c:v>
                </c:pt>
                <c:pt idx="152">
                  <c:v>24.227083333232386</c:v>
                </c:pt>
                <c:pt idx="153">
                  <c:v>118.35624999950684</c:v>
                </c:pt>
                <c:pt idx="154">
                  <c:v>40.841666666496494</c:v>
                </c:pt>
                <c:pt idx="155">
                  <c:v>91.047916666287293</c:v>
                </c:pt>
                <c:pt idx="156">
                  <c:v>9.424999999960729</c:v>
                </c:pt>
                <c:pt idx="157">
                  <c:v>5.9812499999750779</c:v>
                </c:pt>
                <c:pt idx="158">
                  <c:v>39.210416666503285</c:v>
                </c:pt>
                <c:pt idx="159">
                  <c:v>93.343749999611063</c:v>
                </c:pt>
                <c:pt idx="160">
                  <c:v>26.160416666557662</c:v>
                </c:pt>
                <c:pt idx="161">
                  <c:v>59.510416666418706</c:v>
                </c:pt>
                <c:pt idx="162">
                  <c:v>11.720833333284496</c:v>
                </c:pt>
                <c:pt idx="163">
                  <c:v>51.293749999786272</c:v>
                </c:pt>
                <c:pt idx="164">
                  <c:v>99.868749999583869</c:v>
                </c:pt>
                <c:pt idx="165">
                  <c:v>2.6583333333222567</c:v>
                </c:pt>
                <c:pt idx="166">
                  <c:v>11.962499999950156</c:v>
                </c:pt>
                <c:pt idx="167">
                  <c:v>48.393749999798359</c:v>
                </c:pt>
                <c:pt idx="168">
                  <c:v>98.720833332921998</c:v>
                </c:pt>
                <c:pt idx="169">
                  <c:v>101.49999999957708</c:v>
                </c:pt>
                <c:pt idx="170">
                  <c:v>23.985416666566728</c:v>
                </c:pt>
                <c:pt idx="171">
                  <c:v>24.589583333230877</c:v>
                </c:pt>
                <c:pt idx="172">
                  <c:v>64.464583333064724</c:v>
                </c:pt>
                <c:pt idx="173">
                  <c:v>5.7999999999758334</c:v>
                </c:pt>
                <c:pt idx="174">
                  <c:v>5.135416666645269</c:v>
                </c:pt>
                <c:pt idx="175">
                  <c:v>37.699999999842916</c:v>
                </c:pt>
                <c:pt idx="176">
                  <c:v>69.781249999709246</c:v>
                </c:pt>
                <c:pt idx="177">
                  <c:v>107.48124999955216</c:v>
                </c:pt>
                <c:pt idx="178">
                  <c:v>7.5520833333018658</c:v>
                </c:pt>
                <c:pt idx="179">
                  <c:v>17.943749999925235</c:v>
                </c:pt>
                <c:pt idx="180">
                  <c:v>105.30624999956122</c:v>
                </c:pt>
                <c:pt idx="181">
                  <c:v>60.114583333082855</c:v>
                </c:pt>
                <c:pt idx="182">
                  <c:v>108.68958333288046</c:v>
                </c:pt>
                <c:pt idx="183">
                  <c:v>33.168749999861795</c:v>
                </c:pt>
                <c:pt idx="184">
                  <c:v>5.4374999999773435</c:v>
                </c:pt>
                <c:pt idx="185">
                  <c:v>68.089583333049617</c:v>
                </c:pt>
                <c:pt idx="186">
                  <c:v>5.618749999976588</c:v>
                </c:pt>
                <c:pt idx="187">
                  <c:v>79.629166666334868</c:v>
                </c:pt>
                <c:pt idx="188">
                  <c:v>23.139583333236917</c:v>
                </c:pt>
                <c:pt idx="189">
                  <c:v>3.3833333333192361</c:v>
                </c:pt>
                <c:pt idx="190">
                  <c:v>110.98541666620422</c:v>
                </c:pt>
                <c:pt idx="191">
                  <c:v>71.956249999700177</c:v>
                </c:pt>
                <c:pt idx="192">
                  <c:v>116.1812499995159</c:v>
                </c:pt>
                <c:pt idx="193">
                  <c:v>41.989583333158372</c:v>
                </c:pt>
                <c:pt idx="194">
                  <c:v>89.718749999626169</c:v>
                </c:pt>
                <c:pt idx="195">
                  <c:v>11.056249999953932</c:v>
                </c:pt>
                <c:pt idx="196">
                  <c:v>109.17291666621178</c:v>
                </c:pt>
                <c:pt idx="197">
                  <c:v>22.052083333241448</c:v>
                </c:pt>
                <c:pt idx="198">
                  <c:v>113.94583333285856</c:v>
                </c:pt>
                <c:pt idx="199">
                  <c:v>11.418749999952421</c:v>
                </c:pt>
                <c:pt idx="200">
                  <c:v>84.220833332982409</c:v>
                </c:pt>
                <c:pt idx="201">
                  <c:v>15.224999999936562</c:v>
                </c:pt>
                <c:pt idx="202">
                  <c:v>97.02916666626237</c:v>
                </c:pt>
                <c:pt idx="203">
                  <c:v>107.05833333288726</c:v>
                </c:pt>
                <c:pt idx="204">
                  <c:v>30.087499999874634</c:v>
                </c:pt>
                <c:pt idx="205">
                  <c:v>117.51041666617704</c:v>
                </c:pt>
                <c:pt idx="206">
                  <c:v>14.681249999938828</c:v>
                </c:pt>
                <c:pt idx="207">
                  <c:v>108.56874999954762</c:v>
                </c:pt>
                <c:pt idx="208">
                  <c:v>6.5249999999728123</c:v>
                </c:pt>
                <c:pt idx="209">
                  <c:v>62.410416666406618</c:v>
                </c:pt>
                <c:pt idx="210">
                  <c:v>18.849999999921458</c:v>
                </c:pt>
                <c:pt idx="211">
                  <c:v>19.272916666586362</c:v>
                </c:pt>
                <c:pt idx="212">
                  <c:v>34.981249999854242</c:v>
                </c:pt>
                <c:pt idx="213">
                  <c:v>131.28541666611963</c:v>
                </c:pt>
                <c:pt idx="214">
                  <c:v>121.49791666616042</c:v>
                </c:pt>
                <c:pt idx="215">
                  <c:v>12.50624999994789</c:v>
                </c:pt>
                <c:pt idx="216">
                  <c:v>75.037499999687341</c:v>
                </c:pt>
                <c:pt idx="217">
                  <c:v>31.597916666535006</c:v>
                </c:pt>
                <c:pt idx="218">
                  <c:v>22.474999999906352</c:v>
                </c:pt>
                <c:pt idx="219">
                  <c:v>23.804166666567482</c:v>
                </c:pt>
                <c:pt idx="220">
                  <c:v>43.681249999817993</c:v>
                </c:pt>
                <c:pt idx="221">
                  <c:v>10.331249999956952</c:v>
                </c:pt>
                <c:pt idx="222">
                  <c:v>95.881249999600485</c:v>
                </c:pt>
                <c:pt idx="223">
                  <c:v>40.660416666497248</c:v>
                </c:pt>
                <c:pt idx="224">
                  <c:v>29.422916666544069</c:v>
                </c:pt>
                <c:pt idx="225">
                  <c:v>27.127083333220302</c:v>
                </c:pt>
                <c:pt idx="226">
                  <c:v>4.772916666646779</c:v>
                </c:pt>
                <c:pt idx="227">
                  <c:v>42.110416666491204</c:v>
                </c:pt>
                <c:pt idx="228">
                  <c:v>8.5187499999645055</c:v>
                </c:pt>
                <c:pt idx="229">
                  <c:v>4.6520833333139491</c:v>
                </c:pt>
                <c:pt idx="230">
                  <c:v>18.306249999923722</c:v>
                </c:pt>
                <c:pt idx="231">
                  <c:v>47.608333333134965</c:v>
                </c:pt>
                <c:pt idx="232">
                  <c:v>8.0354166666331857</c:v>
                </c:pt>
                <c:pt idx="233">
                  <c:v>44.164583333149309</c:v>
                </c:pt>
                <c:pt idx="234">
                  <c:v>26.462499999889737</c:v>
                </c:pt>
                <c:pt idx="235">
                  <c:v>54.677083333105507</c:v>
                </c:pt>
                <c:pt idx="236">
                  <c:v>61.745833333076057</c:v>
                </c:pt>
                <c:pt idx="237">
                  <c:v>37.035416666512347</c:v>
                </c:pt>
                <c:pt idx="238">
                  <c:v>60.83958333307983</c:v>
                </c:pt>
                <c:pt idx="239">
                  <c:v>28.093749999882942</c:v>
                </c:pt>
                <c:pt idx="240">
                  <c:v>47.306249999802887</c:v>
                </c:pt>
                <c:pt idx="241">
                  <c:v>16.856249999929766</c:v>
                </c:pt>
                <c:pt idx="242">
                  <c:v>72.620833333030745</c:v>
                </c:pt>
                <c:pt idx="243">
                  <c:v>10.874999999954687</c:v>
                </c:pt>
                <c:pt idx="244">
                  <c:v>3.6854166666513106</c:v>
                </c:pt>
                <c:pt idx="245">
                  <c:v>49.602083333126657</c:v>
                </c:pt>
                <c:pt idx="246">
                  <c:v>8.4583333332980892</c:v>
                </c:pt>
                <c:pt idx="247">
                  <c:v>52.743749999780235</c:v>
                </c:pt>
                <c:pt idx="248">
                  <c:v>8.5187499999645055</c:v>
                </c:pt>
                <c:pt idx="249">
                  <c:v>15.587499999935051</c:v>
                </c:pt>
                <c:pt idx="250">
                  <c:v>76.547916666347717</c:v>
                </c:pt>
                <c:pt idx="251">
                  <c:v>15.768749999934297</c:v>
                </c:pt>
                <c:pt idx="252">
                  <c:v>38.364583333173478</c:v>
                </c:pt>
              </c:numCache>
            </c:numRef>
          </c:yVal>
          <c:smooth val="0"/>
          <c:extLst xmlns:c16r2="http://schemas.microsoft.com/office/drawing/2015/06/chart">
            <c:ext xmlns:c16="http://schemas.microsoft.com/office/drawing/2014/chart" uri="{C3380CC4-5D6E-409C-BE32-E72D297353CC}">
              <c16:uniqueId val="{00000000-6AFF-4995-BF8C-B3CD90E559B2}"/>
            </c:ext>
          </c:extLst>
        </c:ser>
        <c:dLbls>
          <c:showLegendKey val="0"/>
          <c:showVal val="0"/>
          <c:showCatName val="0"/>
          <c:showSerName val="0"/>
          <c:showPercent val="0"/>
          <c:showBubbleSize val="0"/>
        </c:dLbls>
        <c:axId val="563575040"/>
        <c:axId val="563741056"/>
      </c:scatterChart>
      <c:valAx>
        <c:axId val="563575040"/>
        <c:scaling>
          <c:orientation val="minMax"/>
        </c:scaling>
        <c:delete val="0"/>
        <c:axPos val="b"/>
        <c:title>
          <c:tx>
            <c:rich>
              <a:bodyPr/>
              <a:lstStyle/>
              <a:p>
                <a:pPr>
                  <a:defRPr/>
                </a:pPr>
                <a:r>
                  <a:rPr lang="en-GB"/>
                  <a:t>Width of bed (mm)</a:t>
                </a:r>
              </a:p>
            </c:rich>
          </c:tx>
          <c:overlay val="0"/>
        </c:title>
        <c:numFmt formatCode="General" sourceLinked="1"/>
        <c:majorTickMark val="in"/>
        <c:minorTickMark val="none"/>
        <c:tickLblPos val="nextTo"/>
        <c:crossAx val="563741056"/>
        <c:crosses val="autoZero"/>
        <c:crossBetween val="midCat"/>
      </c:valAx>
      <c:valAx>
        <c:axId val="563741056"/>
        <c:scaling>
          <c:orientation val="minMax"/>
          <c:max val="140"/>
        </c:scaling>
        <c:delete val="0"/>
        <c:axPos val="l"/>
        <c:title>
          <c:tx>
            <c:rich>
              <a:bodyPr rot="-5400000" vert="horz"/>
              <a:lstStyle/>
              <a:p>
                <a:pPr>
                  <a:defRPr/>
                </a:pPr>
                <a:r>
                  <a:rPr lang="en-GB"/>
                  <a:t>Height from distributor plate (mm)</a:t>
                </a:r>
              </a:p>
            </c:rich>
          </c:tx>
          <c:overlay val="0"/>
        </c:title>
        <c:numFmt formatCode="General" sourceLinked="1"/>
        <c:majorTickMark val="in"/>
        <c:minorTickMark val="none"/>
        <c:tickLblPos val="nextTo"/>
        <c:crossAx val="563575040"/>
        <c:crosses val="autoZero"/>
        <c:crossBetween val="midCat"/>
      </c:valAx>
      <c:spPr>
        <a:ln>
          <a:solidFill>
            <a:schemeClr val="bg1">
              <a:lumMod val="50000"/>
            </a:schemeClr>
          </a:solidFill>
        </a:ln>
      </c:spPr>
    </c:plotArea>
    <c:plotVisOnly val="1"/>
    <c:dispBlanksAs val="gap"/>
    <c:showDLblsOverMax val="0"/>
  </c:chart>
  <c:spPr>
    <a:ln>
      <a:noFill/>
    </a:ln>
  </c:spPr>
  <c:txPr>
    <a:bodyPr/>
    <a:lstStyle/>
    <a:p>
      <a:pPr>
        <a:defRPr sz="900"/>
      </a:pPr>
      <a:endParaRPr lang="en-US"/>
    </a:p>
  </c:txPr>
  <c:externalData r:id="rId1">
    <c:autoUpdate val="0"/>
  </c:externalData>
</c:chartSpace>
</file>

<file path=word/charts/chart8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395562873481394"/>
          <c:y val="5.1400554097404488E-2"/>
          <c:w val="0.75344980269508199"/>
          <c:h val="0.75635730639246079"/>
        </c:manualLayout>
      </c:layout>
      <c:scatterChart>
        <c:scatterStyle val="smoothMarker"/>
        <c:varyColors val="0"/>
        <c:ser>
          <c:idx val="0"/>
          <c:order val="0"/>
          <c:tx>
            <c:strRef>
              <c:f>contour!$Y$3:$Y$40</c:f>
              <c:strCache>
                <c:ptCount val="1"/>
                <c:pt idx="0">
                  <c:v>Pulsed 216 Hz</c:v>
                </c:pt>
              </c:strCache>
            </c:strRef>
          </c:tx>
          <c:spPr>
            <a:ln>
              <a:noFill/>
            </a:ln>
          </c:spPr>
          <c:marker>
            <c:symbol val="circle"/>
            <c:size val="3"/>
          </c:marker>
          <c:xVal>
            <c:numRef>
              <c:f>contour!$AA$3:$AA$255</c:f>
              <c:numCache>
                <c:formatCode>General</c:formatCode>
                <c:ptCount val="253"/>
                <c:pt idx="0">
                  <c:v>21.206249999911641</c:v>
                </c:pt>
                <c:pt idx="1">
                  <c:v>36.612499999847444</c:v>
                </c:pt>
                <c:pt idx="2">
                  <c:v>60.477083333081339</c:v>
                </c:pt>
                <c:pt idx="3">
                  <c:v>67.606249999718301</c:v>
                </c:pt>
                <c:pt idx="4">
                  <c:v>86.335416666306926</c:v>
                </c:pt>
                <c:pt idx="5">
                  <c:v>111.64999999953478</c:v>
                </c:pt>
                <c:pt idx="6">
                  <c:v>111.7104166662012</c:v>
                </c:pt>
                <c:pt idx="7">
                  <c:v>22.293749999907106</c:v>
                </c:pt>
                <c:pt idx="8">
                  <c:v>35.404166666519146</c:v>
                </c:pt>
                <c:pt idx="9">
                  <c:v>60.356249999748513</c:v>
                </c:pt>
                <c:pt idx="10">
                  <c:v>58.302083333090408</c:v>
                </c:pt>
                <c:pt idx="11">
                  <c:v>63.377083333069258</c:v>
                </c:pt>
                <c:pt idx="12">
                  <c:v>86.75833333297183</c:v>
                </c:pt>
                <c:pt idx="13">
                  <c:v>113.03958333286234</c:v>
                </c:pt>
                <c:pt idx="14">
                  <c:v>110.079166666208</c:v>
                </c:pt>
                <c:pt idx="15">
                  <c:v>22.656249999905597</c:v>
                </c:pt>
                <c:pt idx="16">
                  <c:v>34.195833333190848</c:v>
                </c:pt>
                <c:pt idx="17">
                  <c:v>60.416666666414926</c:v>
                </c:pt>
                <c:pt idx="18">
                  <c:v>59.93333333308361</c:v>
                </c:pt>
                <c:pt idx="19">
                  <c:v>111.89166666620045</c:v>
                </c:pt>
                <c:pt idx="20">
                  <c:v>90.685416666288802</c:v>
                </c:pt>
                <c:pt idx="21">
                  <c:v>110.5020833328729</c:v>
                </c:pt>
                <c:pt idx="22">
                  <c:v>12.324999999948645</c:v>
                </c:pt>
                <c:pt idx="23">
                  <c:v>22.052083333241448</c:v>
                </c:pt>
                <c:pt idx="24">
                  <c:v>33.591666666526699</c:v>
                </c:pt>
                <c:pt idx="25">
                  <c:v>31.356249999869348</c:v>
                </c:pt>
                <c:pt idx="26">
                  <c:v>59.147916666420215</c:v>
                </c:pt>
                <c:pt idx="27">
                  <c:v>56.791666666430032</c:v>
                </c:pt>
                <c:pt idx="28">
                  <c:v>88.027083332966555</c:v>
                </c:pt>
                <c:pt idx="29">
                  <c:v>101.49999999957708</c:v>
                </c:pt>
                <c:pt idx="30">
                  <c:v>128.02291666613323</c:v>
                </c:pt>
                <c:pt idx="31">
                  <c:v>12.385416666615059</c:v>
                </c:pt>
                <c:pt idx="32">
                  <c:v>22.897916666571259</c:v>
                </c:pt>
                <c:pt idx="33">
                  <c:v>33.470833333193873</c:v>
                </c:pt>
                <c:pt idx="34">
                  <c:v>57.697916666426252</c:v>
                </c:pt>
                <c:pt idx="35">
                  <c:v>63.799999999734162</c:v>
                </c:pt>
                <c:pt idx="36">
                  <c:v>75.037499999687341</c:v>
                </c:pt>
                <c:pt idx="37">
                  <c:v>97.02916666626237</c:v>
                </c:pt>
                <c:pt idx="38">
                  <c:v>90.08124999962466</c:v>
                </c:pt>
                <c:pt idx="39">
                  <c:v>121.7999999994925</c:v>
                </c:pt>
                <c:pt idx="40">
                  <c:v>131.1645833327868</c:v>
                </c:pt>
                <c:pt idx="41">
                  <c:v>14.318749999940337</c:v>
                </c:pt>
                <c:pt idx="42">
                  <c:v>33.349999999861041</c:v>
                </c:pt>
                <c:pt idx="43">
                  <c:v>22.897916666571259</c:v>
                </c:pt>
                <c:pt idx="44">
                  <c:v>54.979166666437585</c:v>
                </c:pt>
                <c:pt idx="45">
                  <c:v>59.87291666641719</c:v>
                </c:pt>
                <c:pt idx="46">
                  <c:v>73.587499999693378</c:v>
                </c:pt>
                <c:pt idx="47">
                  <c:v>96.183333332932563</c:v>
                </c:pt>
                <c:pt idx="48">
                  <c:v>81.62291666632656</c:v>
                </c:pt>
                <c:pt idx="49">
                  <c:v>118.05416666617477</c:v>
                </c:pt>
                <c:pt idx="50">
                  <c:v>132.97708333277924</c:v>
                </c:pt>
                <c:pt idx="51">
                  <c:v>15.104166666603732</c:v>
                </c:pt>
                <c:pt idx="52">
                  <c:v>40.418749999831583</c:v>
                </c:pt>
                <c:pt idx="53">
                  <c:v>22.474999999906352</c:v>
                </c:pt>
                <c:pt idx="54">
                  <c:v>49.66249999979307</c:v>
                </c:pt>
                <c:pt idx="55">
                  <c:v>74.554166666356025</c:v>
                </c:pt>
                <c:pt idx="56">
                  <c:v>94.310416666273696</c:v>
                </c:pt>
                <c:pt idx="57">
                  <c:v>92.135416666282765</c:v>
                </c:pt>
                <c:pt idx="58">
                  <c:v>117.87291666617553</c:v>
                </c:pt>
                <c:pt idx="59">
                  <c:v>117.87291666617553</c:v>
                </c:pt>
                <c:pt idx="60">
                  <c:v>15.406249999935806</c:v>
                </c:pt>
                <c:pt idx="61">
                  <c:v>36.491666666514618</c:v>
                </c:pt>
                <c:pt idx="62">
                  <c:v>23.743749999901066</c:v>
                </c:pt>
                <c:pt idx="63">
                  <c:v>48.877083333129676</c:v>
                </c:pt>
                <c:pt idx="64">
                  <c:v>93.28333333294465</c:v>
                </c:pt>
                <c:pt idx="65">
                  <c:v>89.96041666629182</c:v>
                </c:pt>
                <c:pt idx="66">
                  <c:v>117.51041666617704</c:v>
                </c:pt>
                <c:pt idx="67">
                  <c:v>14.620833333272412</c:v>
                </c:pt>
                <c:pt idx="68">
                  <c:v>34.014583333191602</c:v>
                </c:pt>
                <c:pt idx="69">
                  <c:v>44.406249999814975</c:v>
                </c:pt>
                <c:pt idx="70">
                  <c:v>92.256249999615591</c:v>
                </c:pt>
                <c:pt idx="71">
                  <c:v>89.477083332960504</c:v>
                </c:pt>
                <c:pt idx="72">
                  <c:v>117.08749999951213</c:v>
                </c:pt>
                <c:pt idx="73">
                  <c:v>12.445833333281476</c:v>
                </c:pt>
                <c:pt idx="74">
                  <c:v>34.25624999985726</c:v>
                </c:pt>
                <c:pt idx="75">
                  <c:v>40.902083333162906</c:v>
                </c:pt>
                <c:pt idx="76">
                  <c:v>90.927083332954467</c:v>
                </c:pt>
                <c:pt idx="77">
                  <c:v>82.045833332991478</c:v>
                </c:pt>
                <c:pt idx="78">
                  <c:v>98.539583332922746</c:v>
                </c:pt>
                <c:pt idx="79">
                  <c:v>116.66458333284723</c:v>
                </c:pt>
                <c:pt idx="80">
                  <c:v>111.7104166662012</c:v>
                </c:pt>
                <c:pt idx="81">
                  <c:v>11.599999999951667</c:v>
                </c:pt>
                <c:pt idx="82">
                  <c:v>38.787499999838381</c:v>
                </c:pt>
                <c:pt idx="83">
                  <c:v>43.379166666485915</c:v>
                </c:pt>
                <c:pt idx="84">
                  <c:v>62.772916666405109</c:v>
                </c:pt>
                <c:pt idx="85">
                  <c:v>71.714583333034525</c:v>
                </c:pt>
                <c:pt idx="86">
                  <c:v>87.966666666300128</c:v>
                </c:pt>
                <c:pt idx="87">
                  <c:v>80.535416666331102</c:v>
                </c:pt>
                <c:pt idx="88">
                  <c:v>100.17083333291595</c:v>
                </c:pt>
                <c:pt idx="89">
                  <c:v>115.99999999951666</c:v>
                </c:pt>
                <c:pt idx="90">
                  <c:v>111.52916666620196</c:v>
                </c:pt>
                <c:pt idx="91">
                  <c:v>131.58749999945172</c:v>
                </c:pt>
                <c:pt idx="92">
                  <c:v>137.56874999942679</c:v>
                </c:pt>
                <c:pt idx="93">
                  <c:v>10.452083333289782</c:v>
                </c:pt>
                <c:pt idx="94">
                  <c:v>37.518749999843671</c:v>
                </c:pt>
                <c:pt idx="95">
                  <c:v>39.45208333316895</c:v>
                </c:pt>
                <c:pt idx="96">
                  <c:v>69.660416666376406</c:v>
                </c:pt>
                <c:pt idx="97">
                  <c:v>85.670833332976372</c:v>
                </c:pt>
                <c:pt idx="98">
                  <c:v>78.360416666340157</c:v>
                </c:pt>
                <c:pt idx="99">
                  <c:v>101.9833333329084</c:v>
                </c:pt>
                <c:pt idx="100">
                  <c:v>111.34791666620271</c:v>
                </c:pt>
                <c:pt idx="101">
                  <c:v>115.21458333285327</c:v>
                </c:pt>
                <c:pt idx="102">
                  <c:v>131.64791666611814</c:v>
                </c:pt>
                <c:pt idx="103">
                  <c:v>134.97083333277095</c:v>
                </c:pt>
                <c:pt idx="104">
                  <c:v>7.3104166666362058</c:v>
                </c:pt>
                <c:pt idx="105">
                  <c:v>35.2229166665199</c:v>
                </c:pt>
                <c:pt idx="106">
                  <c:v>31.356249999869348</c:v>
                </c:pt>
                <c:pt idx="107">
                  <c:v>69.660416666376406</c:v>
                </c:pt>
                <c:pt idx="108">
                  <c:v>78.299999999673744</c:v>
                </c:pt>
                <c:pt idx="109">
                  <c:v>80.71666666633034</c:v>
                </c:pt>
                <c:pt idx="110">
                  <c:v>104.09791666623292</c:v>
                </c:pt>
                <c:pt idx="111">
                  <c:v>112.61666666619742</c:v>
                </c:pt>
                <c:pt idx="112">
                  <c:v>115.57708333285176</c:v>
                </c:pt>
                <c:pt idx="113">
                  <c:v>132.67499999944718</c:v>
                </c:pt>
                <c:pt idx="114">
                  <c:v>6.3437499999735678</c:v>
                </c:pt>
                <c:pt idx="115">
                  <c:v>33.531249999860286</c:v>
                </c:pt>
                <c:pt idx="116">
                  <c:v>28.516666666547845</c:v>
                </c:pt>
                <c:pt idx="117">
                  <c:v>78.54166666633941</c:v>
                </c:pt>
                <c:pt idx="118">
                  <c:v>77.333333333011112</c:v>
                </c:pt>
                <c:pt idx="119">
                  <c:v>89.839583332958995</c:v>
                </c:pt>
                <c:pt idx="120">
                  <c:v>106.21249999955744</c:v>
                </c:pt>
                <c:pt idx="121">
                  <c:v>112.43541666619818</c:v>
                </c:pt>
                <c:pt idx="122">
                  <c:v>118.05416666617477</c:v>
                </c:pt>
                <c:pt idx="123">
                  <c:v>132.61458333278077</c:v>
                </c:pt>
                <c:pt idx="124">
                  <c:v>135.57499999943511</c:v>
                </c:pt>
                <c:pt idx="125">
                  <c:v>32.443749999864814</c:v>
                </c:pt>
                <c:pt idx="126">
                  <c:v>25.616666666559929</c:v>
                </c:pt>
                <c:pt idx="127">
                  <c:v>63.497916666402091</c:v>
                </c:pt>
                <c:pt idx="128">
                  <c:v>79.085416666337139</c:v>
                </c:pt>
                <c:pt idx="129">
                  <c:v>76.064583333016387</c:v>
                </c:pt>
                <c:pt idx="130">
                  <c:v>90.624999999622389</c:v>
                </c:pt>
                <c:pt idx="131">
                  <c:v>107.05833333288726</c:v>
                </c:pt>
                <c:pt idx="132">
                  <c:v>111.28749999953629</c:v>
                </c:pt>
                <c:pt idx="133">
                  <c:v>119.44374999950232</c:v>
                </c:pt>
                <c:pt idx="134">
                  <c:v>129.89583333279208</c:v>
                </c:pt>
                <c:pt idx="135">
                  <c:v>32.202083333199155</c:v>
                </c:pt>
                <c:pt idx="136">
                  <c:v>27.429166666552376</c:v>
                </c:pt>
                <c:pt idx="137">
                  <c:v>61.081249999745495</c:v>
                </c:pt>
                <c:pt idx="138">
                  <c:v>85.791666666309197</c:v>
                </c:pt>
                <c:pt idx="139">
                  <c:v>73.527083333026965</c:v>
                </c:pt>
                <c:pt idx="140">
                  <c:v>90.685416666288802</c:v>
                </c:pt>
                <c:pt idx="141">
                  <c:v>112.19374999953251</c:v>
                </c:pt>
                <c:pt idx="142">
                  <c:v>129.04999999946227</c:v>
                </c:pt>
                <c:pt idx="143">
                  <c:v>123.31041666615286</c:v>
                </c:pt>
                <c:pt idx="144">
                  <c:v>62.591666666405864</c:v>
                </c:pt>
                <c:pt idx="145">
                  <c:v>91.047916666287293</c:v>
                </c:pt>
                <c:pt idx="146">
                  <c:v>111.89166666620045</c:v>
                </c:pt>
                <c:pt idx="147">
                  <c:v>120.77291666616344</c:v>
                </c:pt>
                <c:pt idx="148">
                  <c:v>128.74791666613021</c:v>
                </c:pt>
                <c:pt idx="149">
                  <c:v>62.712499999738696</c:v>
                </c:pt>
                <c:pt idx="150">
                  <c:v>61.745833333076057</c:v>
                </c:pt>
                <c:pt idx="151">
                  <c:v>93.102083332945398</c:v>
                </c:pt>
                <c:pt idx="152">
                  <c:v>114.48958333285628</c:v>
                </c:pt>
                <c:pt idx="153">
                  <c:v>121.55833333282683</c:v>
                </c:pt>
                <c:pt idx="154">
                  <c:v>127.72083333280116</c:v>
                </c:pt>
                <c:pt idx="155">
                  <c:v>76.306249999682052</c:v>
                </c:pt>
                <c:pt idx="156">
                  <c:v>61.443749999743979</c:v>
                </c:pt>
                <c:pt idx="157">
                  <c:v>63.981249999733407</c:v>
                </c:pt>
                <c:pt idx="158">
                  <c:v>94.733333332938599</c:v>
                </c:pt>
                <c:pt idx="159">
                  <c:v>120.65208333283061</c:v>
                </c:pt>
                <c:pt idx="160">
                  <c:v>126.14999999947437</c:v>
                </c:pt>
                <c:pt idx="161">
                  <c:v>18.668749999922213</c:v>
                </c:pt>
                <c:pt idx="162">
                  <c:v>88.933333332962775</c:v>
                </c:pt>
                <c:pt idx="163">
                  <c:v>64.585416666397563</c:v>
                </c:pt>
                <c:pt idx="164">
                  <c:v>64.887499999729627</c:v>
                </c:pt>
                <c:pt idx="165">
                  <c:v>81.683333332992987</c:v>
                </c:pt>
                <c:pt idx="166">
                  <c:v>96.12291666626615</c:v>
                </c:pt>
                <c:pt idx="167">
                  <c:v>119.98749999950005</c:v>
                </c:pt>
                <c:pt idx="168">
                  <c:v>18.668749999922213</c:v>
                </c:pt>
                <c:pt idx="169">
                  <c:v>64.343749999731898</c:v>
                </c:pt>
                <c:pt idx="170">
                  <c:v>61.504166666410399</c:v>
                </c:pt>
                <c:pt idx="171">
                  <c:v>64.585416666397563</c:v>
                </c:pt>
                <c:pt idx="172">
                  <c:v>82.347916666323542</c:v>
                </c:pt>
                <c:pt idx="173">
                  <c:v>109.05208333287895</c:v>
                </c:pt>
                <c:pt idx="174">
                  <c:v>112.07291666619969</c:v>
                </c:pt>
                <c:pt idx="175">
                  <c:v>18.547916666589384</c:v>
                </c:pt>
                <c:pt idx="176">
                  <c:v>87.302083332969573</c:v>
                </c:pt>
                <c:pt idx="177">
                  <c:v>59.208333333086628</c:v>
                </c:pt>
                <c:pt idx="178">
                  <c:v>62.591666666405864</c:v>
                </c:pt>
                <c:pt idx="179">
                  <c:v>83.495833332985427</c:v>
                </c:pt>
                <c:pt idx="180">
                  <c:v>85.368749999644294</c:v>
                </c:pt>
                <c:pt idx="181">
                  <c:v>109.17291666621178</c:v>
                </c:pt>
                <c:pt idx="182">
                  <c:v>18.366666666590138</c:v>
                </c:pt>
                <c:pt idx="183">
                  <c:v>53.347916666444384</c:v>
                </c:pt>
                <c:pt idx="184">
                  <c:v>58.362499999756821</c:v>
                </c:pt>
                <c:pt idx="185">
                  <c:v>62.893749999737942</c:v>
                </c:pt>
                <c:pt idx="186">
                  <c:v>105.06458333289555</c:v>
                </c:pt>
                <c:pt idx="187">
                  <c:v>83.677083332984679</c:v>
                </c:pt>
                <c:pt idx="188">
                  <c:v>99.627083332918218</c:v>
                </c:pt>
                <c:pt idx="189">
                  <c:v>86.214583332974101</c:v>
                </c:pt>
                <c:pt idx="190">
                  <c:v>111.95208333286686</c:v>
                </c:pt>
                <c:pt idx="191">
                  <c:v>119.92708333283363</c:v>
                </c:pt>
                <c:pt idx="192">
                  <c:v>124.15624999948268</c:v>
                </c:pt>
                <c:pt idx="193">
                  <c:v>129.83541666612567</c:v>
                </c:pt>
                <c:pt idx="194">
                  <c:v>19.031249999920703</c:v>
                </c:pt>
                <c:pt idx="195">
                  <c:v>50.145833333124386</c:v>
                </c:pt>
                <c:pt idx="196">
                  <c:v>55.039583333103998</c:v>
                </c:pt>
                <c:pt idx="197">
                  <c:v>62.772916666405109</c:v>
                </c:pt>
                <c:pt idx="198">
                  <c:v>83.677083332984679</c:v>
                </c:pt>
                <c:pt idx="199">
                  <c:v>80.71666666633034</c:v>
                </c:pt>
                <c:pt idx="200">
                  <c:v>108.0854166662163</c:v>
                </c:pt>
                <c:pt idx="201">
                  <c:v>86.999999999637495</c:v>
                </c:pt>
                <c:pt idx="202">
                  <c:v>99.143749999586902</c:v>
                </c:pt>
                <c:pt idx="203">
                  <c:v>101.19791666624501</c:v>
                </c:pt>
                <c:pt idx="204">
                  <c:v>127.17708333280342</c:v>
                </c:pt>
                <c:pt idx="205">
                  <c:v>131.82916666611737</c:v>
                </c:pt>
                <c:pt idx="206">
                  <c:v>21.447916666577299</c:v>
                </c:pt>
                <c:pt idx="207">
                  <c:v>45.312499999811195</c:v>
                </c:pt>
                <c:pt idx="208">
                  <c:v>47.42708333313572</c:v>
                </c:pt>
                <c:pt idx="209">
                  <c:v>62.108333333074548</c:v>
                </c:pt>
                <c:pt idx="210">
                  <c:v>68.210416666382457</c:v>
                </c:pt>
                <c:pt idx="211">
                  <c:v>82.408333332989955</c:v>
                </c:pt>
                <c:pt idx="212">
                  <c:v>104.46041666623141</c:v>
                </c:pt>
                <c:pt idx="213">
                  <c:v>89.295833332961266</c:v>
                </c:pt>
                <c:pt idx="214">
                  <c:v>98.599999999589159</c:v>
                </c:pt>
                <c:pt idx="215">
                  <c:v>129.83541666612567</c:v>
                </c:pt>
                <c:pt idx="216">
                  <c:v>132.37291666611512</c:v>
                </c:pt>
                <c:pt idx="217">
                  <c:v>134.00416666610832</c:v>
                </c:pt>
                <c:pt idx="218">
                  <c:v>15.043749999937317</c:v>
                </c:pt>
                <c:pt idx="219">
                  <c:v>25.01249999989578</c:v>
                </c:pt>
                <c:pt idx="220">
                  <c:v>46.46041666647308</c:v>
                </c:pt>
                <c:pt idx="221">
                  <c:v>62.047916666408128</c:v>
                </c:pt>
                <c:pt idx="222">
                  <c:v>69.781249999709246</c:v>
                </c:pt>
                <c:pt idx="223">
                  <c:v>84.281249999648821</c:v>
                </c:pt>
                <c:pt idx="224">
                  <c:v>86.697916666305417</c:v>
                </c:pt>
                <c:pt idx="225">
                  <c:v>97.874999999592177</c:v>
                </c:pt>
                <c:pt idx="226">
                  <c:v>117.81249999950911</c:v>
                </c:pt>
                <c:pt idx="227">
                  <c:v>133.33958333277775</c:v>
                </c:pt>
                <c:pt idx="228">
                  <c:v>126.6937499994721</c:v>
                </c:pt>
                <c:pt idx="229">
                  <c:v>134.12499999944114</c:v>
                </c:pt>
                <c:pt idx="230">
                  <c:v>15.285416666602977</c:v>
                </c:pt>
                <c:pt idx="231">
                  <c:v>26.764583333221815</c:v>
                </c:pt>
                <c:pt idx="232">
                  <c:v>47.42708333313572</c:v>
                </c:pt>
                <c:pt idx="233">
                  <c:v>51.414583333119104</c:v>
                </c:pt>
                <c:pt idx="234">
                  <c:v>72.37916666636508</c:v>
                </c:pt>
                <c:pt idx="235">
                  <c:v>95.458333332935581</c:v>
                </c:pt>
                <c:pt idx="236">
                  <c:v>81.562499999660147</c:v>
                </c:pt>
                <c:pt idx="237">
                  <c:v>91.168749999620132</c:v>
                </c:pt>
                <c:pt idx="238">
                  <c:v>120.83333333282985</c:v>
                </c:pt>
                <c:pt idx="239">
                  <c:v>135.03124999943736</c:v>
                </c:pt>
                <c:pt idx="240">
                  <c:v>13.956249999941848</c:v>
                </c:pt>
                <c:pt idx="241">
                  <c:v>18.12499999992448</c:v>
                </c:pt>
                <c:pt idx="242">
                  <c:v>28.456249999881432</c:v>
                </c:pt>
                <c:pt idx="243">
                  <c:v>50.689583333122123</c:v>
                </c:pt>
                <c:pt idx="244">
                  <c:v>48.272916666465527</c:v>
                </c:pt>
                <c:pt idx="245">
                  <c:v>93.645833332943141</c:v>
                </c:pt>
                <c:pt idx="246">
                  <c:v>77.031249999679034</c:v>
                </c:pt>
                <c:pt idx="247">
                  <c:v>112.85833333286308</c:v>
                </c:pt>
                <c:pt idx="248">
                  <c:v>109.59583333287668</c:v>
                </c:pt>
                <c:pt idx="249">
                  <c:v>122.04166666615815</c:v>
                </c:pt>
                <c:pt idx="250">
                  <c:v>121.31666666616117</c:v>
                </c:pt>
                <c:pt idx="251">
                  <c:v>27.791666666550867</c:v>
                </c:pt>
                <c:pt idx="252">
                  <c:v>30.872916666538028</c:v>
                </c:pt>
              </c:numCache>
            </c:numRef>
          </c:xVal>
          <c:yVal>
            <c:numRef>
              <c:f>contour!$Z$3:$Z$255</c:f>
              <c:numCache>
                <c:formatCode>General</c:formatCode>
                <c:ptCount val="253"/>
                <c:pt idx="0">
                  <c:v>20.722916666580321</c:v>
                </c:pt>
                <c:pt idx="1">
                  <c:v>57.03333333309569</c:v>
                </c:pt>
                <c:pt idx="2">
                  <c:v>14.922916666604488</c:v>
                </c:pt>
                <c:pt idx="3">
                  <c:v>40.297916666498757</c:v>
                </c:pt>
                <c:pt idx="4">
                  <c:v>5.3770833333109289</c:v>
                </c:pt>
                <c:pt idx="5">
                  <c:v>44.949999999812704</c:v>
                </c:pt>
                <c:pt idx="6">
                  <c:v>19.635416666584852</c:v>
                </c:pt>
                <c:pt idx="7">
                  <c:v>27.972916666550113</c:v>
                </c:pt>
                <c:pt idx="8">
                  <c:v>65.189583333061705</c:v>
                </c:pt>
                <c:pt idx="9">
                  <c:v>21.32708333324447</c:v>
                </c:pt>
                <c:pt idx="10">
                  <c:v>7.3104166666362058</c:v>
                </c:pt>
                <c:pt idx="11">
                  <c:v>46.943749999804396</c:v>
                </c:pt>
                <c:pt idx="12">
                  <c:v>9.1833333332950691</c:v>
                </c:pt>
                <c:pt idx="13">
                  <c:v>48.756249999796843</c:v>
                </c:pt>
                <c:pt idx="14">
                  <c:v>25.737499999892758</c:v>
                </c:pt>
                <c:pt idx="15">
                  <c:v>36.24999999984896</c:v>
                </c:pt>
                <c:pt idx="16">
                  <c:v>73.2854166663613</c:v>
                </c:pt>
                <c:pt idx="17">
                  <c:v>25.556249999893513</c:v>
                </c:pt>
                <c:pt idx="18">
                  <c:v>53.166666666445138</c:v>
                </c:pt>
                <c:pt idx="19">
                  <c:v>53.529166666443629</c:v>
                </c:pt>
                <c:pt idx="20">
                  <c:v>14.681249999938828</c:v>
                </c:pt>
                <c:pt idx="21">
                  <c:v>33.289583333194628</c:v>
                </c:pt>
                <c:pt idx="22">
                  <c:v>11.418749999952421</c:v>
                </c:pt>
                <c:pt idx="23">
                  <c:v>44.768749999813458</c:v>
                </c:pt>
                <c:pt idx="24">
                  <c:v>81.018749999662418</c:v>
                </c:pt>
                <c:pt idx="25">
                  <c:v>12.627083333280719</c:v>
                </c:pt>
                <c:pt idx="26">
                  <c:v>36.672916666513864</c:v>
                </c:pt>
                <c:pt idx="27">
                  <c:v>60.174999999749268</c:v>
                </c:pt>
                <c:pt idx="28">
                  <c:v>18.789583333255042</c:v>
                </c:pt>
                <c:pt idx="29">
                  <c:v>50.206249999790806</c:v>
                </c:pt>
                <c:pt idx="30">
                  <c:v>57.214583333094936</c:v>
                </c:pt>
                <c:pt idx="31">
                  <c:v>16.493749999931275</c:v>
                </c:pt>
                <c:pt idx="32">
                  <c:v>51.233333333119859</c:v>
                </c:pt>
                <c:pt idx="33">
                  <c:v>88.449999999631459</c:v>
                </c:pt>
                <c:pt idx="34">
                  <c:v>52.743749999780235</c:v>
                </c:pt>
                <c:pt idx="35">
                  <c:v>24.227083333232386</c:v>
                </c:pt>
                <c:pt idx="36">
                  <c:v>6.5854166666392269</c:v>
                </c:pt>
                <c:pt idx="37">
                  <c:v>56.6708333330972</c:v>
                </c:pt>
                <c:pt idx="38">
                  <c:v>21.508333333243716</c:v>
                </c:pt>
                <c:pt idx="39">
                  <c:v>27.308333333219547</c:v>
                </c:pt>
                <c:pt idx="40">
                  <c:v>60.597916666414172</c:v>
                </c:pt>
                <c:pt idx="41">
                  <c:v>19.877083333250511</c:v>
                </c:pt>
                <c:pt idx="42">
                  <c:v>96.304166666265388</c:v>
                </c:pt>
                <c:pt idx="43">
                  <c:v>55.522916666435322</c:v>
                </c:pt>
                <c:pt idx="44">
                  <c:v>62.047916666408128</c:v>
                </c:pt>
                <c:pt idx="45">
                  <c:v>34.618749999855751</c:v>
                </c:pt>
                <c:pt idx="46">
                  <c:v>12.566666666614305</c:v>
                </c:pt>
                <c:pt idx="47">
                  <c:v>65.43124999972737</c:v>
                </c:pt>
                <c:pt idx="48">
                  <c:v>25.677083333226346</c:v>
                </c:pt>
                <c:pt idx="49">
                  <c:v>32.443749999864814</c:v>
                </c:pt>
                <c:pt idx="50">
                  <c:v>65.06874999972888</c:v>
                </c:pt>
                <c:pt idx="51">
                  <c:v>23.079166666570501</c:v>
                </c:pt>
                <c:pt idx="52">
                  <c:v>84.522916666314487</c:v>
                </c:pt>
                <c:pt idx="53">
                  <c:v>59.691666666417952</c:v>
                </c:pt>
                <c:pt idx="54">
                  <c:v>7.9145833333003557</c:v>
                </c:pt>
                <c:pt idx="55">
                  <c:v>18.729166666588629</c:v>
                </c:pt>
                <c:pt idx="56">
                  <c:v>70.989583333037544</c:v>
                </c:pt>
                <c:pt idx="57">
                  <c:v>5.1958333333116835</c:v>
                </c:pt>
                <c:pt idx="58">
                  <c:v>19.99791666658334</c:v>
                </c:pt>
                <c:pt idx="59">
                  <c:v>37.397916666510838</c:v>
                </c:pt>
                <c:pt idx="60">
                  <c:v>26.039583333224833</c:v>
                </c:pt>
                <c:pt idx="61">
                  <c:v>98.29791666625708</c:v>
                </c:pt>
                <c:pt idx="62">
                  <c:v>64.404166666398311</c:v>
                </c:pt>
                <c:pt idx="63">
                  <c:v>13.352083333277699</c:v>
                </c:pt>
                <c:pt idx="64">
                  <c:v>77.031249999679034</c:v>
                </c:pt>
                <c:pt idx="65">
                  <c:v>10.089583333291293</c:v>
                </c:pt>
                <c:pt idx="66">
                  <c:v>28.093749999882942</c:v>
                </c:pt>
                <c:pt idx="67">
                  <c:v>31.295833333202932</c:v>
                </c:pt>
                <c:pt idx="68">
                  <c:v>113.40208333286081</c:v>
                </c:pt>
                <c:pt idx="69">
                  <c:v>21.085416666578809</c:v>
                </c:pt>
                <c:pt idx="70">
                  <c:v>83.616666666318253</c:v>
                </c:pt>
                <c:pt idx="71">
                  <c:v>16.010416666599955</c:v>
                </c:pt>
                <c:pt idx="72">
                  <c:v>35.524999999851978</c:v>
                </c:pt>
                <c:pt idx="73">
                  <c:v>37.337499999844425</c:v>
                </c:pt>
                <c:pt idx="74">
                  <c:v>122.94791666615438</c:v>
                </c:pt>
                <c:pt idx="75">
                  <c:v>27.670833333218038</c:v>
                </c:pt>
                <c:pt idx="76">
                  <c:v>90.262499999623898</c:v>
                </c:pt>
                <c:pt idx="77">
                  <c:v>22.354166666573523</c:v>
                </c:pt>
                <c:pt idx="78">
                  <c:v>20.904166666579563</c:v>
                </c:pt>
                <c:pt idx="79">
                  <c:v>42.170833333157617</c:v>
                </c:pt>
                <c:pt idx="80">
                  <c:v>1.6916666666596181</c:v>
                </c:pt>
                <c:pt idx="81">
                  <c:v>41.747916666492713</c:v>
                </c:pt>
                <c:pt idx="82">
                  <c:v>34.014583333191602</c:v>
                </c:pt>
                <c:pt idx="83">
                  <c:v>2.5374999999894268</c:v>
                </c:pt>
                <c:pt idx="84">
                  <c:v>3.2020833333199912</c:v>
                </c:pt>
                <c:pt idx="85">
                  <c:v>7.2499999999697913</c:v>
                </c:pt>
                <c:pt idx="86">
                  <c:v>97.814583332925764</c:v>
                </c:pt>
                <c:pt idx="87">
                  <c:v>29.422916666544069</c:v>
                </c:pt>
                <c:pt idx="88">
                  <c:v>26.462499999889737</c:v>
                </c:pt>
                <c:pt idx="89">
                  <c:v>47.72916666646779</c:v>
                </c:pt>
                <c:pt idx="90">
                  <c:v>6.3437499999735678</c:v>
                </c:pt>
                <c:pt idx="91">
                  <c:v>16.1916666665992</c:v>
                </c:pt>
                <c:pt idx="92">
                  <c:v>88.329166666298619</c:v>
                </c:pt>
                <c:pt idx="93">
                  <c:v>45.614583333143273</c:v>
                </c:pt>
                <c:pt idx="94">
                  <c:v>39.814583333167434</c:v>
                </c:pt>
                <c:pt idx="95">
                  <c:v>5.1958333333116835</c:v>
                </c:pt>
                <c:pt idx="96">
                  <c:v>10.995833333287516</c:v>
                </c:pt>
                <c:pt idx="97">
                  <c:v>105.54791666622688</c:v>
                </c:pt>
                <c:pt idx="98">
                  <c:v>34.799999999854997</c:v>
                </c:pt>
                <c:pt idx="99">
                  <c:v>31.779166666534252</c:v>
                </c:pt>
                <c:pt idx="100">
                  <c:v>10.693749999955442</c:v>
                </c:pt>
                <c:pt idx="101">
                  <c:v>52.562499999780989</c:v>
                </c:pt>
                <c:pt idx="102">
                  <c:v>21.568749999910128</c:v>
                </c:pt>
                <c:pt idx="103">
                  <c:v>94.672916666272187</c:v>
                </c:pt>
                <c:pt idx="104">
                  <c:v>50.991666666454201</c:v>
                </c:pt>
                <c:pt idx="105">
                  <c:v>44.466666666481387</c:v>
                </c:pt>
                <c:pt idx="106">
                  <c:v>9.1229166666286545</c:v>
                </c:pt>
                <c:pt idx="107">
                  <c:v>17.339583333261086</c:v>
                </c:pt>
                <c:pt idx="108">
                  <c:v>39.089583333170459</c:v>
                </c:pt>
                <c:pt idx="109">
                  <c:v>114.06666666619138</c:v>
                </c:pt>
                <c:pt idx="110">
                  <c:v>38.062499999841407</c:v>
                </c:pt>
                <c:pt idx="111">
                  <c:v>15.647916666601466</c:v>
                </c:pt>
                <c:pt idx="112">
                  <c:v>58.302083333090408</c:v>
                </c:pt>
                <c:pt idx="113">
                  <c:v>28.999999999879165</c:v>
                </c:pt>
                <c:pt idx="114">
                  <c:v>54.677083333105507</c:v>
                </c:pt>
                <c:pt idx="115">
                  <c:v>49.239583333128166</c:v>
                </c:pt>
                <c:pt idx="116">
                  <c:v>15.285416666602977</c:v>
                </c:pt>
                <c:pt idx="117">
                  <c:v>38.12291666650782</c:v>
                </c:pt>
                <c:pt idx="118">
                  <c:v>121.31666666616117</c:v>
                </c:pt>
                <c:pt idx="119">
                  <c:v>4.1687499999826301</c:v>
                </c:pt>
                <c:pt idx="120">
                  <c:v>43.983333333150064</c:v>
                </c:pt>
                <c:pt idx="121">
                  <c:v>21.447916666577299</c:v>
                </c:pt>
                <c:pt idx="122">
                  <c:v>63.981249999733407</c:v>
                </c:pt>
                <c:pt idx="123">
                  <c:v>39.45208333316895</c:v>
                </c:pt>
                <c:pt idx="124">
                  <c:v>115.27499999951968</c:v>
                </c:pt>
                <c:pt idx="125">
                  <c:v>53.649999999776455</c:v>
                </c:pt>
                <c:pt idx="126">
                  <c:v>22.293749999907106</c:v>
                </c:pt>
                <c:pt idx="127">
                  <c:v>9.787499999959218</c:v>
                </c:pt>
                <c:pt idx="128">
                  <c:v>48.635416666464018</c:v>
                </c:pt>
                <c:pt idx="129">
                  <c:v>127.23749999946983</c:v>
                </c:pt>
                <c:pt idx="130">
                  <c:v>7.9145833333003557</c:v>
                </c:pt>
                <c:pt idx="131">
                  <c:v>49.541666666460237</c:v>
                </c:pt>
                <c:pt idx="132">
                  <c:v>26.885416666554644</c:v>
                </c:pt>
                <c:pt idx="133">
                  <c:v>70.445833333039801</c:v>
                </c:pt>
                <c:pt idx="134">
                  <c:v>45.977083333141756</c:v>
                </c:pt>
                <c:pt idx="135">
                  <c:v>57.577083333093427</c:v>
                </c:pt>
                <c:pt idx="136">
                  <c:v>36.18958333318254</c:v>
                </c:pt>
                <c:pt idx="137">
                  <c:v>17.460416666593915</c:v>
                </c:pt>
                <c:pt idx="138">
                  <c:v>54.677083333105507</c:v>
                </c:pt>
                <c:pt idx="139">
                  <c:v>136.3604166660985</c:v>
                </c:pt>
                <c:pt idx="140">
                  <c:v>11.660416666618081</c:v>
                </c:pt>
                <c:pt idx="141">
                  <c:v>33.712499999859531</c:v>
                </c:pt>
                <c:pt idx="142">
                  <c:v>51.53541666645193</c:v>
                </c:pt>
                <c:pt idx="143">
                  <c:v>4.1687499999826301</c:v>
                </c:pt>
                <c:pt idx="144">
                  <c:v>25.072916666562193</c:v>
                </c:pt>
                <c:pt idx="145">
                  <c:v>16.735416666596937</c:v>
                </c:pt>
                <c:pt idx="146">
                  <c:v>33.108333333195382</c:v>
                </c:pt>
                <c:pt idx="147">
                  <c:v>9.7270833332928035</c:v>
                </c:pt>
                <c:pt idx="148">
                  <c:v>57.335416666427768</c:v>
                </c:pt>
                <c:pt idx="149">
                  <c:v>32.745833333196892</c:v>
                </c:pt>
                <c:pt idx="150">
                  <c:v>5.6791666666430034</c:v>
                </c:pt>
                <c:pt idx="151">
                  <c:v>22.172916666574277</c:v>
                </c:pt>
                <c:pt idx="152">
                  <c:v>43.741666666484406</c:v>
                </c:pt>
                <c:pt idx="153">
                  <c:v>14.862499999938072</c:v>
                </c:pt>
                <c:pt idx="154">
                  <c:v>63.316666666402845</c:v>
                </c:pt>
                <c:pt idx="155">
                  <c:v>71.835416666367351</c:v>
                </c:pt>
                <c:pt idx="156">
                  <c:v>9.1229166666286545</c:v>
                </c:pt>
                <c:pt idx="157">
                  <c:v>41.385416666494223</c:v>
                </c:pt>
                <c:pt idx="158">
                  <c:v>28.274999999882187</c:v>
                </c:pt>
                <c:pt idx="159">
                  <c:v>14.318749999940337</c:v>
                </c:pt>
                <c:pt idx="160">
                  <c:v>70.08333333304131</c:v>
                </c:pt>
                <c:pt idx="161">
                  <c:v>9.6062499999599726</c:v>
                </c:pt>
                <c:pt idx="162">
                  <c:v>77.997916666341666</c:v>
                </c:pt>
                <c:pt idx="163">
                  <c:v>18.12499999992448</c:v>
                </c:pt>
                <c:pt idx="164">
                  <c:v>51.716666666451175</c:v>
                </c:pt>
                <c:pt idx="165">
                  <c:v>6.5854166666392269</c:v>
                </c:pt>
                <c:pt idx="166">
                  <c:v>33.652083333193112</c:v>
                </c:pt>
                <c:pt idx="167">
                  <c:v>22.595833333239185</c:v>
                </c:pt>
                <c:pt idx="168">
                  <c:v>14.741666666605242</c:v>
                </c:pt>
                <c:pt idx="169">
                  <c:v>83.495833332985427</c:v>
                </c:pt>
                <c:pt idx="170">
                  <c:v>28.093749999882942</c:v>
                </c:pt>
                <c:pt idx="171">
                  <c:v>62.772916666405109</c:v>
                </c:pt>
                <c:pt idx="172">
                  <c:v>12.98958333327921</c:v>
                </c:pt>
                <c:pt idx="173">
                  <c:v>33.229166666528208</c:v>
                </c:pt>
                <c:pt idx="174">
                  <c:v>86.335416666306926</c:v>
                </c:pt>
                <c:pt idx="175">
                  <c:v>19.877083333250511</c:v>
                </c:pt>
                <c:pt idx="176">
                  <c:v>86.214583332974101</c:v>
                </c:pt>
                <c:pt idx="177">
                  <c:v>6.2833333333071524</c:v>
                </c:pt>
                <c:pt idx="178">
                  <c:v>42.956249999821011</c:v>
                </c:pt>
                <c:pt idx="179">
                  <c:v>19.272916666586362</c:v>
                </c:pt>
                <c:pt idx="180">
                  <c:v>2.2354166666573523</c:v>
                </c:pt>
                <c:pt idx="181">
                  <c:v>38.364583333173478</c:v>
                </c:pt>
                <c:pt idx="182">
                  <c:v>25.797916666559175</c:v>
                </c:pt>
                <c:pt idx="183">
                  <c:v>97.210416666261622</c:v>
                </c:pt>
                <c:pt idx="184">
                  <c:v>9.7270833332928035</c:v>
                </c:pt>
                <c:pt idx="185">
                  <c:v>54.133333333107778</c:v>
                </c:pt>
                <c:pt idx="186">
                  <c:v>97.512499999593686</c:v>
                </c:pt>
                <c:pt idx="187">
                  <c:v>25.677083333226346</c:v>
                </c:pt>
                <c:pt idx="188">
                  <c:v>44.345833333148555</c:v>
                </c:pt>
                <c:pt idx="189">
                  <c:v>8.1562499999660147</c:v>
                </c:pt>
                <c:pt idx="190">
                  <c:v>3.5041666666520657</c:v>
                </c:pt>
                <c:pt idx="191">
                  <c:v>3.5645833333184807</c:v>
                </c:pt>
                <c:pt idx="192">
                  <c:v>7.0687499999705468</c:v>
                </c:pt>
                <c:pt idx="193">
                  <c:v>36.18958333318254</c:v>
                </c:pt>
                <c:pt idx="194">
                  <c:v>29.30208333321124</c:v>
                </c:pt>
                <c:pt idx="195">
                  <c:v>107.05833333288726</c:v>
                </c:pt>
                <c:pt idx="196">
                  <c:v>15.224999999936562</c:v>
                </c:pt>
                <c:pt idx="197">
                  <c:v>62.833333333071522</c:v>
                </c:pt>
                <c:pt idx="198">
                  <c:v>32.927083333196137</c:v>
                </c:pt>
                <c:pt idx="199">
                  <c:v>49.722916666459483</c:v>
                </c:pt>
                <c:pt idx="200">
                  <c:v>103.25208333290311</c:v>
                </c:pt>
                <c:pt idx="201">
                  <c:v>13.110416666612039</c:v>
                </c:pt>
                <c:pt idx="202">
                  <c:v>51.354166666452691</c:v>
                </c:pt>
                <c:pt idx="203">
                  <c:v>11.902083333283741</c:v>
                </c:pt>
                <c:pt idx="204">
                  <c:v>18.004166666591647</c:v>
                </c:pt>
                <c:pt idx="205">
                  <c:v>40.056249999833099</c:v>
                </c:pt>
                <c:pt idx="206">
                  <c:v>32.927083333196137</c:v>
                </c:pt>
                <c:pt idx="207">
                  <c:v>118.89999999950457</c:v>
                </c:pt>
                <c:pt idx="208">
                  <c:v>20.84374999991315</c:v>
                </c:pt>
                <c:pt idx="209">
                  <c:v>71.533333333035273</c:v>
                </c:pt>
                <c:pt idx="210">
                  <c:v>19.756249999917681</c:v>
                </c:pt>
                <c:pt idx="211">
                  <c:v>40.418749999831583</c:v>
                </c:pt>
                <c:pt idx="212">
                  <c:v>108.44791666621479</c:v>
                </c:pt>
                <c:pt idx="213">
                  <c:v>20.48124999991466</c:v>
                </c:pt>
                <c:pt idx="214">
                  <c:v>56.791666666430032</c:v>
                </c:pt>
                <c:pt idx="215">
                  <c:v>26.522916666556153</c:v>
                </c:pt>
                <c:pt idx="216">
                  <c:v>44.949999999812704</c:v>
                </c:pt>
                <c:pt idx="217">
                  <c:v>105.78958333289253</c:v>
                </c:pt>
                <c:pt idx="218">
                  <c:v>23.381249999902575</c:v>
                </c:pt>
                <c:pt idx="219">
                  <c:v>35.28333333318632</c:v>
                </c:pt>
                <c:pt idx="220">
                  <c:v>27.972916666550113</c:v>
                </c:pt>
                <c:pt idx="221">
                  <c:v>78.360416666340157</c:v>
                </c:pt>
                <c:pt idx="222">
                  <c:v>25.13333333322861</c:v>
                </c:pt>
                <c:pt idx="223">
                  <c:v>111.10624999953706</c:v>
                </c:pt>
                <c:pt idx="224">
                  <c:v>32.745833333196892</c:v>
                </c:pt>
                <c:pt idx="225">
                  <c:v>62.410416666406618</c:v>
                </c:pt>
                <c:pt idx="226">
                  <c:v>114.67083333285554</c:v>
                </c:pt>
                <c:pt idx="227">
                  <c:v>33.289583333194628</c:v>
                </c:pt>
                <c:pt idx="228">
                  <c:v>48.393749999798359</c:v>
                </c:pt>
                <c:pt idx="229">
                  <c:v>48.816666666463263</c:v>
                </c:pt>
                <c:pt idx="230">
                  <c:v>110.01874999954158</c:v>
                </c:pt>
                <c:pt idx="231">
                  <c:v>37.15624999984518</c:v>
                </c:pt>
                <c:pt idx="232">
                  <c:v>38.002083333174987</c:v>
                </c:pt>
                <c:pt idx="233">
                  <c:v>7.3104166666362058</c:v>
                </c:pt>
                <c:pt idx="234">
                  <c:v>29.785416666542559</c:v>
                </c:pt>
                <c:pt idx="235">
                  <c:v>55.402083333102489</c:v>
                </c:pt>
                <c:pt idx="236">
                  <c:v>125.00208333281249</c:v>
                </c:pt>
                <c:pt idx="237">
                  <c:v>5.014583333312439</c:v>
                </c:pt>
                <c:pt idx="238">
                  <c:v>120.04791666616646</c:v>
                </c:pt>
                <c:pt idx="239">
                  <c:v>44.285416666482142</c:v>
                </c:pt>
                <c:pt idx="240">
                  <c:v>34.377083333190093</c:v>
                </c:pt>
                <c:pt idx="241">
                  <c:v>116.06041666618307</c:v>
                </c:pt>
                <c:pt idx="242">
                  <c:v>38.968749999837627</c:v>
                </c:pt>
                <c:pt idx="243">
                  <c:v>47.78958333313421</c:v>
                </c:pt>
                <c:pt idx="244">
                  <c:v>13.593749999943359</c:v>
                </c:pt>
                <c:pt idx="245">
                  <c:v>64.222916666399072</c:v>
                </c:pt>
                <c:pt idx="246">
                  <c:v>132.25208333278226</c:v>
                </c:pt>
                <c:pt idx="247">
                  <c:v>18.789583333255042</c:v>
                </c:pt>
                <c:pt idx="248">
                  <c:v>121.98124999949174</c:v>
                </c:pt>
                <c:pt idx="249">
                  <c:v>125.18333333281173</c:v>
                </c:pt>
                <c:pt idx="250">
                  <c:v>55.885416666433805</c:v>
                </c:pt>
                <c:pt idx="251">
                  <c:v>10.572916666622612</c:v>
                </c:pt>
                <c:pt idx="252">
                  <c:v>41.627083333159888</c:v>
                </c:pt>
              </c:numCache>
            </c:numRef>
          </c:yVal>
          <c:smooth val="1"/>
          <c:extLst xmlns:c16r2="http://schemas.microsoft.com/office/drawing/2015/06/chart">
            <c:ext xmlns:c16="http://schemas.microsoft.com/office/drawing/2014/chart" uri="{C3380CC4-5D6E-409C-BE32-E72D297353CC}">
              <c16:uniqueId val="{00000000-EEF2-4A1B-9A8D-1BEDE501B20C}"/>
            </c:ext>
          </c:extLst>
        </c:ser>
        <c:dLbls>
          <c:showLegendKey val="0"/>
          <c:showVal val="0"/>
          <c:showCatName val="0"/>
          <c:showSerName val="0"/>
          <c:showPercent val="0"/>
          <c:showBubbleSize val="0"/>
        </c:dLbls>
        <c:axId val="563769728"/>
        <c:axId val="563771648"/>
      </c:scatterChart>
      <c:valAx>
        <c:axId val="563769728"/>
        <c:scaling>
          <c:orientation val="minMax"/>
          <c:max val="150"/>
          <c:min val="0"/>
        </c:scaling>
        <c:delete val="0"/>
        <c:axPos val="b"/>
        <c:title>
          <c:tx>
            <c:rich>
              <a:bodyPr/>
              <a:lstStyle/>
              <a:p>
                <a:pPr>
                  <a:defRPr/>
                </a:pPr>
                <a:r>
                  <a:rPr lang="en-GB"/>
                  <a:t>Width of bed (mm)</a:t>
                </a:r>
              </a:p>
            </c:rich>
          </c:tx>
          <c:overlay val="0"/>
        </c:title>
        <c:numFmt formatCode="General" sourceLinked="0"/>
        <c:majorTickMark val="in"/>
        <c:minorTickMark val="none"/>
        <c:tickLblPos val="nextTo"/>
        <c:crossAx val="563771648"/>
        <c:crosses val="autoZero"/>
        <c:crossBetween val="midCat"/>
      </c:valAx>
      <c:valAx>
        <c:axId val="563771648"/>
        <c:scaling>
          <c:orientation val="minMax"/>
          <c:max val="140"/>
          <c:min val="0"/>
        </c:scaling>
        <c:delete val="0"/>
        <c:axPos val="l"/>
        <c:title>
          <c:tx>
            <c:rich>
              <a:bodyPr rot="-5400000" vert="horz"/>
              <a:lstStyle/>
              <a:p>
                <a:pPr>
                  <a:defRPr/>
                </a:pPr>
                <a:r>
                  <a:rPr lang="en-GB"/>
                  <a:t>Height from distributor plate</a:t>
                </a:r>
                <a:r>
                  <a:rPr lang="en-GB" baseline="0"/>
                  <a:t> (mm)</a:t>
                </a:r>
                <a:endParaRPr lang="en-GB"/>
              </a:p>
            </c:rich>
          </c:tx>
          <c:overlay val="0"/>
        </c:title>
        <c:numFmt formatCode="#,##0" sourceLinked="0"/>
        <c:majorTickMark val="in"/>
        <c:minorTickMark val="none"/>
        <c:tickLblPos val="nextTo"/>
        <c:crossAx val="563769728"/>
        <c:crosses val="autoZero"/>
        <c:crossBetween val="midCat"/>
      </c:valAx>
      <c:spPr>
        <a:ln>
          <a:solidFill>
            <a:schemeClr val="bg1">
              <a:lumMod val="50000"/>
            </a:schemeClr>
          </a:solidFill>
        </a:ln>
      </c:spPr>
    </c:plotArea>
    <c:plotVisOnly val="1"/>
    <c:dispBlanksAs val="gap"/>
    <c:showDLblsOverMax val="0"/>
  </c:chart>
  <c:spPr>
    <a:ln>
      <a:noFill/>
    </a:ln>
  </c:spPr>
  <c:externalData r:id="rId2">
    <c:autoUpdate val="0"/>
  </c:externalData>
</c:chartSpace>
</file>

<file path=word/charts/chart8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855541608023635"/>
          <c:y val="5.1400554097404488E-2"/>
          <c:w val="0.74884994503713387"/>
          <c:h val="0.74512383405017846"/>
        </c:manualLayout>
      </c:layout>
      <c:scatterChart>
        <c:scatterStyle val="smoothMarker"/>
        <c:varyColors val="0"/>
        <c:ser>
          <c:idx val="0"/>
          <c:order val="0"/>
          <c:tx>
            <c:strRef>
              <c:f>contour!$AC$3:$AC$40</c:f>
              <c:strCache>
                <c:ptCount val="1"/>
                <c:pt idx="0">
                  <c:v>Pulsed 232 Hz</c:v>
                </c:pt>
              </c:strCache>
            </c:strRef>
          </c:tx>
          <c:spPr>
            <a:ln>
              <a:noFill/>
            </a:ln>
          </c:spPr>
          <c:marker>
            <c:symbol val="circle"/>
            <c:size val="3"/>
          </c:marker>
          <c:xVal>
            <c:numRef>
              <c:f>contour!$AE$3:$AE$255</c:f>
              <c:numCache>
                <c:formatCode>General</c:formatCode>
                <c:ptCount val="253"/>
                <c:pt idx="0">
                  <c:v>10.452083333289782</c:v>
                </c:pt>
                <c:pt idx="1">
                  <c:v>32.322916666531988</c:v>
                </c:pt>
                <c:pt idx="2">
                  <c:v>63.014583333070767</c:v>
                </c:pt>
                <c:pt idx="3">
                  <c:v>40.599999999830828</c:v>
                </c:pt>
                <c:pt idx="4">
                  <c:v>82.770833332988445</c:v>
                </c:pt>
                <c:pt idx="5">
                  <c:v>120.1687499994993</c:v>
                </c:pt>
                <c:pt idx="6">
                  <c:v>112.49583333286459</c:v>
                </c:pt>
                <c:pt idx="7">
                  <c:v>30.510416666539538</c:v>
                </c:pt>
                <c:pt idx="8">
                  <c:v>17.883333333258818</c:v>
                </c:pt>
                <c:pt idx="9">
                  <c:v>63.316666666402845</c:v>
                </c:pt>
                <c:pt idx="10">
                  <c:v>76.185416666349226</c:v>
                </c:pt>
                <c:pt idx="11">
                  <c:v>120.53124999949777</c:v>
                </c:pt>
                <c:pt idx="12">
                  <c:v>135.2124999994366</c:v>
                </c:pt>
                <c:pt idx="13">
                  <c:v>30.268749999873879</c:v>
                </c:pt>
                <c:pt idx="14">
                  <c:v>53.8312499997757</c:v>
                </c:pt>
                <c:pt idx="15">
                  <c:v>59.027083333087383</c:v>
                </c:pt>
                <c:pt idx="16">
                  <c:v>90.141666666291073</c:v>
                </c:pt>
                <c:pt idx="17">
                  <c:v>130.86249999945474</c:v>
                </c:pt>
                <c:pt idx="18">
                  <c:v>30.872916666538028</c:v>
                </c:pt>
                <c:pt idx="19">
                  <c:v>52.562499999780989</c:v>
                </c:pt>
                <c:pt idx="20">
                  <c:v>37.820833333175742</c:v>
                </c:pt>
                <c:pt idx="21">
                  <c:v>88.752083332963522</c:v>
                </c:pt>
                <c:pt idx="22">
                  <c:v>108.50833333288121</c:v>
                </c:pt>
                <c:pt idx="23">
                  <c:v>21.689583333242958</c:v>
                </c:pt>
                <c:pt idx="24">
                  <c:v>11.056249999953932</c:v>
                </c:pt>
                <c:pt idx="25">
                  <c:v>58.724999999755312</c:v>
                </c:pt>
                <c:pt idx="26">
                  <c:v>38.727083333171969</c:v>
                </c:pt>
                <c:pt idx="27">
                  <c:v>50.387499999790052</c:v>
                </c:pt>
                <c:pt idx="28">
                  <c:v>50.62916666645571</c:v>
                </c:pt>
                <c:pt idx="29">
                  <c:v>54.193749999774191</c:v>
                </c:pt>
                <c:pt idx="30">
                  <c:v>60.89999999974625</c:v>
                </c:pt>
                <c:pt idx="31">
                  <c:v>87.181249999636734</c:v>
                </c:pt>
                <c:pt idx="32">
                  <c:v>114.18749999952421</c:v>
                </c:pt>
                <c:pt idx="33">
                  <c:v>121.3770833328276</c:v>
                </c:pt>
                <c:pt idx="34">
                  <c:v>21.629166666576545</c:v>
                </c:pt>
                <c:pt idx="35">
                  <c:v>11.177083333286761</c:v>
                </c:pt>
                <c:pt idx="36">
                  <c:v>33.833333333192357</c:v>
                </c:pt>
                <c:pt idx="37">
                  <c:v>41.385416666494223</c:v>
                </c:pt>
                <c:pt idx="38">
                  <c:v>71.714583333034525</c:v>
                </c:pt>
                <c:pt idx="39">
                  <c:v>56.489583333097954</c:v>
                </c:pt>
                <c:pt idx="40">
                  <c:v>63.256249999736426</c:v>
                </c:pt>
                <c:pt idx="41">
                  <c:v>84.824999999646565</c:v>
                </c:pt>
                <c:pt idx="42">
                  <c:v>108.0854166662163</c:v>
                </c:pt>
                <c:pt idx="43">
                  <c:v>123.12916666615362</c:v>
                </c:pt>
                <c:pt idx="44">
                  <c:v>37.035416666512347</c:v>
                </c:pt>
                <c:pt idx="45">
                  <c:v>76.789583333013368</c:v>
                </c:pt>
                <c:pt idx="46">
                  <c:v>67.485416666385476</c:v>
                </c:pt>
                <c:pt idx="47">
                  <c:v>126.39166666614003</c:v>
                </c:pt>
                <c:pt idx="48">
                  <c:v>16.67499999993052</c:v>
                </c:pt>
                <c:pt idx="49">
                  <c:v>34.860416666521417</c:v>
                </c:pt>
                <c:pt idx="50">
                  <c:v>28.697916666547091</c:v>
                </c:pt>
                <c:pt idx="51">
                  <c:v>76.306249999682052</c:v>
                </c:pt>
                <c:pt idx="52">
                  <c:v>68.874999999713012</c:v>
                </c:pt>
                <c:pt idx="53">
                  <c:v>120.5916666661642</c:v>
                </c:pt>
                <c:pt idx="54">
                  <c:v>12.50624999994789</c:v>
                </c:pt>
                <c:pt idx="55">
                  <c:v>26.643749999888982</c:v>
                </c:pt>
                <c:pt idx="56">
                  <c:v>29.785416666542559</c:v>
                </c:pt>
                <c:pt idx="57">
                  <c:v>75.279166666353007</c:v>
                </c:pt>
                <c:pt idx="58">
                  <c:v>69.902083333042071</c:v>
                </c:pt>
                <c:pt idx="59">
                  <c:v>127.72083333280116</c:v>
                </c:pt>
                <c:pt idx="60">
                  <c:v>19.816666666584098</c:v>
                </c:pt>
                <c:pt idx="61">
                  <c:v>12.74791666661355</c:v>
                </c:pt>
                <c:pt idx="62">
                  <c:v>29.785416666542559</c:v>
                </c:pt>
                <c:pt idx="63">
                  <c:v>33.772916666525944</c:v>
                </c:pt>
                <c:pt idx="64">
                  <c:v>73.768749999692631</c:v>
                </c:pt>
                <c:pt idx="65">
                  <c:v>68.633333333047361</c:v>
                </c:pt>
                <c:pt idx="66">
                  <c:v>90.927083332954467</c:v>
                </c:pt>
                <c:pt idx="67">
                  <c:v>97.512499999593686</c:v>
                </c:pt>
                <c:pt idx="68">
                  <c:v>18.729166666588629</c:v>
                </c:pt>
                <c:pt idx="69">
                  <c:v>12.868749999946379</c:v>
                </c:pt>
                <c:pt idx="70">
                  <c:v>28.81874999987992</c:v>
                </c:pt>
                <c:pt idx="71">
                  <c:v>37.760416666509329</c:v>
                </c:pt>
                <c:pt idx="72">
                  <c:v>71.714583333034525</c:v>
                </c:pt>
                <c:pt idx="73">
                  <c:v>68.391666666381695</c:v>
                </c:pt>
                <c:pt idx="74">
                  <c:v>82.106249999657891</c:v>
                </c:pt>
                <c:pt idx="75">
                  <c:v>99.506249999585378</c:v>
                </c:pt>
                <c:pt idx="76">
                  <c:v>127.29791666613625</c:v>
                </c:pt>
                <c:pt idx="77">
                  <c:v>19.514583333252023</c:v>
                </c:pt>
                <c:pt idx="78">
                  <c:v>14.197916666607508</c:v>
                </c:pt>
                <c:pt idx="79">
                  <c:v>20.602083333247489</c:v>
                </c:pt>
                <c:pt idx="80">
                  <c:v>40.962499999829319</c:v>
                </c:pt>
                <c:pt idx="81">
                  <c:v>68.512499999714521</c:v>
                </c:pt>
                <c:pt idx="82">
                  <c:v>101.92291666624199</c:v>
                </c:pt>
                <c:pt idx="83">
                  <c:v>126.08958333280795</c:v>
                </c:pt>
                <c:pt idx="84">
                  <c:v>19.816666666584098</c:v>
                </c:pt>
                <c:pt idx="85">
                  <c:v>14.681249999938828</c:v>
                </c:pt>
                <c:pt idx="86">
                  <c:v>19.99791666658334</c:v>
                </c:pt>
                <c:pt idx="87">
                  <c:v>43.258333333153089</c:v>
                </c:pt>
                <c:pt idx="88">
                  <c:v>67.968749999716792</c:v>
                </c:pt>
                <c:pt idx="89">
                  <c:v>64.102083333066233</c:v>
                </c:pt>
                <c:pt idx="90">
                  <c:v>125.72708333280947</c:v>
                </c:pt>
                <c:pt idx="91">
                  <c:v>20.179166666582585</c:v>
                </c:pt>
                <c:pt idx="92">
                  <c:v>14.802083333271657</c:v>
                </c:pt>
                <c:pt idx="93">
                  <c:v>18.668749999922213</c:v>
                </c:pt>
                <c:pt idx="94">
                  <c:v>45.010416666479124</c:v>
                </c:pt>
                <c:pt idx="95">
                  <c:v>49.722916666459483</c:v>
                </c:pt>
                <c:pt idx="96">
                  <c:v>69.418749999710755</c:v>
                </c:pt>
                <c:pt idx="97">
                  <c:v>67.424999999719063</c:v>
                </c:pt>
                <c:pt idx="98">
                  <c:v>123.91458333281702</c:v>
                </c:pt>
                <c:pt idx="99">
                  <c:v>19.152083333253533</c:v>
                </c:pt>
                <c:pt idx="100">
                  <c:v>14.258333333273923</c:v>
                </c:pt>
                <c:pt idx="101">
                  <c:v>18.668749999922213</c:v>
                </c:pt>
                <c:pt idx="102">
                  <c:v>46.762499999805151</c:v>
                </c:pt>
                <c:pt idx="103">
                  <c:v>51.172916666453446</c:v>
                </c:pt>
                <c:pt idx="104">
                  <c:v>65.672916666393022</c:v>
                </c:pt>
                <c:pt idx="105">
                  <c:v>74.070833333024694</c:v>
                </c:pt>
                <c:pt idx="106">
                  <c:v>121.07499999949552</c:v>
                </c:pt>
                <c:pt idx="107">
                  <c:v>19.152083333253533</c:v>
                </c:pt>
                <c:pt idx="108">
                  <c:v>17.822916666592402</c:v>
                </c:pt>
                <c:pt idx="109">
                  <c:v>11.841666666617325</c:v>
                </c:pt>
                <c:pt idx="110">
                  <c:v>47.547916666468545</c:v>
                </c:pt>
                <c:pt idx="111">
                  <c:v>63.377083333069258</c:v>
                </c:pt>
                <c:pt idx="112">
                  <c:v>53.468749999777209</c:v>
                </c:pt>
                <c:pt idx="113">
                  <c:v>70.264583333040562</c:v>
                </c:pt>
                <c:pt idx="114">
                  <c:v>87.604166666301651</c:v>
                </c:pt>
                <c:pt idx="115">
                  <c:v>119.20208333283665</c:v>
                </c:pt>
                <c:pt idx="116">
                  <c:v>17.883333333258818</c:v>
                </c:pt>
                <c:pt idx="117">
                  <c:v>18.910416666587871</c:v>
                </c:pt>
                <c:pt idx="118">
                  <c:v>61.20208333307832</c:v>
                </c:pt>
                <c:pt idx="119">
                  <c:v>51.414583333119104</c:v>
                </c:pt>
                <c:pt idx="120">
                  <c:v>47.487499999802132</c:v>
                </c:pt>
                <c:pt idx="121">
                  <c:v>70.143749999707737</c:v>
                </c:pt>
                <c:pt idx="122">
                  <c:v>86.335416666306926</c:v>
                </c:pt>
                <c:pt idx="123">
                  <c:v>116.60416666618082</c:v>
                </c:pt>
                <c:pt idx="124">
                  <c:v>18.547916666589384</c:v>
                </c:pt>
                <c:pt idx="125">
                  <c:v>18.668749999922213</c:v>
                </c:pt>
                <c:pt idx="126">
                  <c:v>59.147916666420215</c:v>
                </c:pt>
                <c:pt idx="127">
                  <c:v>51.233333333119859</c:v>
                </c:pt>
                <c:pt idx="128">
                  <c:v>46.097916666474589</c:v>
                </c:pt>
                <c:pt idx="129">
                  <c:v>67.727083333051127</c:v>
                </c:pt>
                <c:pt idx="130">
                  <c:v>85.066666666312216</c:v>
                </c:pt>
                <c:pt idx="131">
                  <c:v>113.58333333286006</c:v>
                </c:pt>
                <c:pt idx="132">
                  <c:v>22.595833333239185</c:v>
                </c:pt>
                <c:pt idx="133">
                  <c:v>25.374999999894271</c:v>
                </c:pt>
                <c:pt idx="134">
                  <c:v>58.422916666423234</c:v>
                </c:pt>
                <c:pt idx="135">
                  <c:v>45.312499999811195</c:v>
                </c:pt>
                <c:pt idx="136">
                  <c:v>54.677083333105507</c:v>
                </c:pt>
                <c:pt idx="137">
                  <c:v>65.914583333058687</c:v>
                </c:pt>
                <c:pt idx="138">
                  <c:v>85.127083332978629</c:v>
                </c:pt>
                <c:pt idx="139">
                  <c:v>114.18749999952421</c:v>
                </c:pt>
                <c:pt idx="140">
                  <c:v>112.43541666619818</c:v>
                </c:pt>
                <c:pt idx="141">
                  <c:v>133.33958333277775</c:v>
                </c:pt>
                <c:pt idx="142">
                  <c:v>25.858333333225588</c:v>
                </c:pt>
                <c:pt idx="143">
                  <c:v>27.127083333220302</c:v>
                </c:pt>
                <c:pt idx="144">
                  <c:v>57.697916666426252</c:v>
                </c:pt>
                <c:pt idx="145">
                  <c:v>65.129166666395292</c:v>
                </c:pt>
                <c:pt idx="146">
                  <c:v>85.912499999642023</c:v>
                </c:pt>
                <c:pt idx="147">
                  <c:v>110.98541666620422</c:v>
                </c:pt>
                <c:pt idx="148">
                  <c:v>110.68333333287215</c:v>
                </c:pt>
                <c:pt idx="149">
                  <c:v>133.33958333277775</c:v>
                </c:pt>
                <c:pt idx="150">
                  <c:v>12.26458333328223</c:v>
                </c:pt>
                <c:pt idx="151">
                  <c:v>29.543749999876898</c:v>
                </c:pt>
                <c:pt idx="152">
                  <c:v>28.093749999882942</c:v>
                </c:pt>
                <c:pt idx="153">
                  <c:v>57.697916666426252</c:v>
                </c:pt>
                <c:pt idx="154">
                  <c:v>39.331249999836118</c:v>
                </c:pt>
                <c:pt idx="155">
                  <c:v>59.631249999751532</c:v>
                </c:pt>
                <c:pt idx="156">
                  <c:v>87.422916666302399</c:v>
                </c:pt>
                <c:pt idx="157">
                  <c:v>106.81666666622159</c:v>
                </c:pt>
                <c:pt idx="158">
                  <c:v>132.97708333277924</c:v>
                </c:pt>
                <c:pt idx="159">
                  <c:v>14.439583333273168</c:v>
                </c:pt>
                <c:pt idx="160">
                  <c:v>28.939583333212749</c:v>
                </c:pt>
                <c:pt idx="161">
                  <c:v>32.866666666529717</c:v>
                </c:pt>
                <c:pt idx="162">
                  <c:v>53.287499999777964</c:v>
                </c:pt>
                <c:pt idx="163">
                  <c:v>58.060416666424743</c:v>
                </c:pt>
                <c:pt idx="164">
                  <c:v>66.035416666391512</c:v>
                </c:pt>
                <c:pt idx="165">
                  <c:v>83.374999999652601</c:v>
                </c:pt>
                <c:pt idx="166">
                  <c:v>91.108333332953706</c:v>
                </c:pt>
                <c:pt idx="167">
                  <c:v>98.41874999958992</c:v>
                </c:pt>
                <c:pt idx="168">
                  <c:v>117.87291666617553</c:v>
                </c:pt>
                <c:pt idx="169">
                  <c:v>132.3124999994487</c:v>
                </c:pt>
                <c:pt idx="170">
                  <c:v>132.13124999944944</c:v>
                </c:pt>
                <c:pt idx="171">
                  <c:v>16.493749999931275</c:v>
                </c:pt>
                <c:pt idx="172">
                  <c:v>30.933333333204441</c:v>
                </c:pt>
                <c:pt idx="173">
                  <c:v>52.018749999783253</c:v>
                </c:pt>
                <c:pt idx="174">
                  <c:v>42.29166666649045</c:v>
                </c:pt>
                <c:pt idx="175">
                  <c:v>58.362499999756821</c:v>
                </c:pt>
                <c:pt idx="176">
                  <c:v>71.231249999703195</c:v>
                </c:pt>
                <c:pt idx="177">
                  <c:v>92.739583332946907</c:v>
                </c:pt>
                <c:pt idx="178">
                  <c:v>91.652083332951449</c:v>
                </c:pt>
                <c:pt idx="179">
                  <c:v>89.356249999627678</c:v>
                </c:pt>
                <c:pt idx="180">
                  <c:v>116.78541666618005</c:v>
                </c:pt>
                <c:pt idx="181">
                  <c:v>126.93541666613777</c:v>
                </c:pt>
                <c:pt idx="182">
                  <c:v>17.64166666659316</c:v>
                </c:pt>
                <c:pt idx="183">
                  <c:v>32.02083333319991</c:v>
                </c:pt>
                <c:pt idx="184">
                  <c:v>51.052083333120613</c:v>
                </c:pt>
                <c:pt idx="185">
                  <c:v>43.922916666483651</c:v>
                </c:pt>
                <c:pt idx="186">
                  <c:v>61.020833333079075</c:v>
                </c:pt>
                <c:pt idx="187">
                  <c:v>58.060416666424743</c:v>
                </c:pt>
                <c:pt idx="188">
                  <c:v>85.791666666309197</c:v>
                </c:pt>
                <c:pt idx="189">
                  <c:v>89.114583332962013</c:v>
                </c:pt>
                <c:pt idx="190">
                  <c:v>120.34999999949854</c:v>
                </c:pt>
                <c:pt idx="191">
                  <c:v>18.366666666590138</c:v>
                </c:pt>
                <c:pt idx="192">
                  <c:v>32.98749999986255</c:v>
                </c:pt>
                <c:pt idx="193">
                  <c:v>77.756249999676015</c:v>
                </c:pt>
                <c:pt idx="194">
                  <c:v>58.302083333090408</c:v>
                </c:pt>
                <c:pt idx="195">
                  <c:v>65.370833333060958</c:v>
                </c:pt>
                <c:pt idx="196">
                  <c:v>91.168749999620132</c:v>
                </c:pt>
                <c:pt idx="197">
                  <c:v>86.87916666630467</c:v>
                </c:pt>
                <c:pt idx="198">
                  <c:v>120.89374999949626</c:v>
                </c:pt>
                <c:pt idx="199">
                  <c:v>19.635416666584852</c:v>
                </c:pt>
                <c:pt idx="200">
                  <c:v>33.712499999859531</c:v>
                </c:pt>
                <c:pt idx="201">
                  <c:v>67.666666666384714</c:v>
                </c:pt>
                <c:pt idx="202">
                  <c:v>108.50833333288121</c:v>
                </c:pt>
                <c:pt idx="203">
                  <c:v>92.558333332947669</c:v>
                </c:pt>
                <c:pt idx="204">
                  <c:v>20.541666666581076</c:v>
                </c:pt>
                <c:pt idx="205">
                  <c:v>33.289583333194628</c:v>
                </c:pt>
                <c:pt idx="206">
                  <c:v>77.454166666343937</c:v>
                </c:pt>
                <c:pt idx="207">
                  <c:v>79.206249999669964</c:v>
                </c:pt>
                <c:pt idx="208">
                  <c:v>120.34999999949854</c:v>
                </c:pt>
                <c:pt idx="209">
                  <c:v>108.56874999954762</c:v>
                </c:pt>
                <c:pt idx="210">
                  <c:v>21.931249999908619</c:v>
                </c:pt>
                <c:pt idx="211">
                  <c:v>30.027083333208218</c:v>
                </c:pt>
                <c:pt idx="212">
                  <c:v>47.124999999803642</c:v>
                </c:pt>
                <c:pt idx="213">
                  <c:v>70.506249999706213</c:v>
                </c:pt>
                <c:pt idx="214">
                  <c:v>57.335416666427768</c:v>
                </c:pt>
                <c:pt idx="215">
                  <c:v>68.874999999713012</c:v>
                </c:pt>
                <c:pt idx="216">
                  <c:v>90.262499999623898</c:v>
                </c:pt>
                <c:pt idx="217">
                  <c:v>121.73958333282607</c:v>
                </c:pt>
                <c:pt idx="218">
                  <c:v>108.62916666621403</c:v>
                </c:pt>
                <c:pt idx="219">
                  <c:v>126.14999999947437</c:v>
                </c:pt>
                <c:pt idx="220">
                  <c:v>23.743749999901066</c:v>
                </c:pt>
                <c:pt idx="221">
                  <c:v>29.060416666545581</c:v>
                </c:pt>
                <c:pt idx="222">
                  <c:v>31.477083333202177</c:v>
                </c:pt>
                <c:pt idx="223">
                  <c:v>43.802083333150826</c:v>
                </c:pt>
                <c:pt idx="224">
                  <c:v>66.458333333056416</c:v>
                </c:pt>
                <c:pt idx="225">
                  <c:v>77.152083333011859</c:v>
                </c:pt>
                <c:pt idx="226">
                  <c:v>122.70624999948872</c:v>
                </c:pt>
                <c:pt idx="227">
                  <c:v>128.02291666613323</c:v>
                </c:pt>
                <c:pt idx="228">
                  <c:v>28.697916666547091</c:v>
                </c:pt>
                <c:pt idx="229">
                  <c:v>26.462499999889737</c:v>
                </c:pt>
                <c:pt idx="230">
                  <c:v>30.812499999871612</c:v>
                </c:pt>
                <c:pt idx="231">
                  <c:v>42.231249999824037</c:v>
                </c:pt>
                <c:pt idx="232">
                  <c:v>63.920833333066994</c:v>
                </c:pt>
                <c:pt idx="233">
                  <c:v>71.049999999703957</c:v>
                </c:pt>
                <c:pt idx="234">
                  <c:v>95.458333332935581</c:v>
                </c:pt>
                <c:pt idx="235">
                  <c:v>123.8541666661506</c:v>
                </c:pt>
                <c:pt idx="236">
                  <c:v>130.92291666612115</c:v>
                </c:pt>
                <c:pt idx="237">
                  <c:v>13.714583333276188</c:v>
                </c:pt>
                <c:pt idx="238">
                  <c:v>28.456249999881432</c:v>
                </c:pt>
                <c:pt idx="239">
                  <c:v>20.179166666582585</c:v>
                </c:pt>
                <c:pt idx="240">
                  <c:v>29.362499999877656</c:v>
                </c:pt>
                <c:pt idx="241">
                  <c:v>61.685416666409644</c:v>
                </c:pt>
                <c:pt idx="242">
                  <c:v>123.31041666615286</c:v>
                </c:pt>
                <c:pt idx="243">
                  <c:v>15.104166666603732</c:v>
                </c:pt>
                <c:pt idx="244">
                  <c:v>45.795833333142518</c:v>
                </c:pt>
                <c:pt idx="245">
                  <c:v>28.697916666547091</c:v>
                </c:pt>
                <c:pt idx="246">
                  <c:v>65.249999999728118</c:v>
                </c:pt>
                <c:pt idx="247">
                  <c:v>67.424999999719063</c:v>
                </c:pt>
                <c:pt idx="248">
                  <c:v>121.67916666615966</c:v>
                </c:pt>
                <c:pt idx="249">
                  <c:v>102.7687499995718</c:v>
                </c:pt>
                <c:pt idx="250">
                  <c:v>115.57708333285176</c:v>
                </c:pt>
                <c:pt idx="251">
                  <c:v>15.768749999934297</c:v>
                </c:pt>
                <c:pt idx="252">
                  <c:v>44.5270833331478</c:v>
                </c:pt>
              </c:numCache>
            </c:numRef>
          </c:xVal>
          <c:yVal>
            <c:numRef>
              <c:f>contour!$AD$3:$AD$255</c:f>
              <c:numCache>
                <c:formatCode>General</c:formatCode>
                <c:ptCount val="253"/>
                <c:pt idx="0">
                  <c:v>23.924999999900312</c:v>
                </c:pt>
                <c:pt idx="1">
                  <c:v>103.85624999956725</c:v>
                </c:pt>
                <c:pt idx="2">
                  <c:v>40.177083333165925</c:v>
                </c:pt>
                <c:pt idx="3">
                  <c:v>22.897916666571259</c:v>
                </c:pt>
                <c:pt idx="4">
                  <c:v>82.166666666324303</c:v>
                </c:pt>
                <c:pt idx="5">
                  <c:v>11.297916666619592</c:v>
                </c:pt>
                <c:pt idx="6">
                  <c:v>74.67499999968885</c:v>
                </c:pt>
                <c:pt idx="7">
                  <c:v>109.35416666621101</c:v>
                </c:pt>
                <c:pt idx="8">
                  <c:v>33.047916666528963</c:v>
                </c:pt>
                <c:pt idx="9">
                  <c:v>43.802083333150826</c:v>
                </c:pt>
                <c:pt idx="10">
                  <c:v>13.472916666610528</c:v>
                </c:pt>
                <c:pt idx="11">
                  <c:v>17.097916666595424</c:v>
                </c:pt>
                <c:pt idx="12">
                  <c:v>6.2833333333071524</c:v>
                </c:pt>
                <c:pt idx="13">
                  <c:v>114.36874999952346</c:v>
                </c:pt>
                <c:pt idx="14">
                  <c:v>49.299999999794579</c:v>
                </c:pt>
                <c:pt idx="15">
                  <c:v>19.816666666584098</c:v>
                </c:pt>
                <c:pt idx="16">
                  <c:v>20.420833333248247</c:v>
                </c:pt>
                <c:pt idx="17">
                  <c:v>128.02291666613323</c:v>
                </c:pt>
                <c:pt idx="18">
                  <c:v>119.62499999950155</c:v>
                </c:pt>
                <c:pt idx="19">
                  <c:v>46.520833333139493</c:v>
                </c:pt>
                <c:pt idx="20">
                  <c:v>7.9145833333003557</c:v>
                </c:pt>
                <c:pt idx="21">
                  <c:v>27.731249999884451</c:v>
                </c:pt>
                <c:pt idx="22">
                  <c:v>22.052083333241448</c:v>
                </c:pt>
                <c:pt idx="23">
                  <c:v>125.12291666614531</c:v>
                </c:pt>
                <c:pt idx="24">
                  <c:v>45.977083333141756</c:v>
                </c:pt>
                <c:pt idx="25">
                  <c:v>60.597916666414172</c:v>
                </c:pt>
                <c:pt idx="26">
                  <c:v>13.231249999944868</c:v>
                </c:pt>
                <c:pt idx="27">
                  <c:v>122.88749999948796</c:v>
                </c:pt>
                <c:pt idx="28">
                  <c:v>5.7395833333094179</c:v>
                </c:pt>
                <c:pt idx="29">
                  <c:v>30.449999999873125</c:v>
                </c:pt>
                <c:pt idx="30">
                  <c:v>7.4312499999690358</c:v>
                </c:pt>
                <c:pt idx="31">
                  <c:v>26.220833333224078</c:v>
                </c:pt>
                <c:pt idx="32">
                  <c:v>28.939583333212749</c:v>
                </c:pt>
                <c:pt idx="33">
                  <c:v>11.297916666619592</c:v>
                </c:pt>
                <c:pt idx="34">
                  <c:v>130.74166666612192</c:v>
                </c:pt>
                <c:pt idx="35">
                  <c:v>48.574999999797605</c:v>
                </c:pt>
                <c:pt idx="36">
                  <c:v>47.487499999802132</c:v>
                </c:pt>
                <c:pt idx="37">
                  <c:v>16.252083333265617</c:v>
                </c:pt>
                <c:pt idx="38">
                  <c:v>70.627083333039053</c:v>
                </c:pt>
                <c:pt idx="39">
                  <c:v>129.11041666612871</c:v>
                </c:pt>
                <c:pt idx="40">
                  <c:v>10.210416666624123</c:v>
                </c:pt>
                <c:pt idx="41">
                  <c:v>38.727083333171969</c:v>
                </c:pt>
                <c:pt idx="42">
                  <c:v>31.899999999867081</c:v>
                </c:pt>
                <c:pt idx="43">
                  <c:v>16.614583333264104</c:v>
                </c:pt>
                <c:pt idx="44">
                  <c:v>24.347916666565215</c:v>
                </c:pt>
                <c:pt idx="45">
                  <c:v>68.693749999713773</c:v>
                </c:pt>
                <c:pt idx="46">
                  <c:v>16.131249999932784</c:v>
                </c:pt>
                <c:pt idx="47">
                  <c:v>23.441666666568992</c:v>
                </c:pt>
                <c:pt idx="48">
                  <c:v>38.968749999837627</c:v>
                </c:pt>
                <c:pt idx="49">
                  <c:v>28.81874999987992</c:v>
                </c:pt>
                <c:pt idx="50">
                  <c:v>6.8874999999713014</c:v>
                </c:pt>
                <c:pt idx="51">
                  <c:v>79.387499999669217</c:v>
                </c:pt>
                <c:pt idx="52">
                  <c:v>8.6395833332973346</c:v>
                </c:pt>
                <c:pt idx="53">
                  <c:v>4.6520833333139491</c:v>
                </c:pt>
                <c:pt idx="54">
                  <c:v>11.237499999953176</c:v>
                </c:pt>
                <c:pt idx="55">
                  <c:v>38.666666666505556</c:v>
                </c:pt>
                <c:pt idx="56">
                  <c:v>11.902083333283741</c:v>
                </c:pt>
                <c:pt idx="57">
                  <c:v>91.470833332952196</c:v>
                </c:pt>
                <c:pt idx="58">
                  <c:v>10.814583333288272</c:v>
                </c:pt>
                <c:pt idx="59">
                  <c:v>11.418749999952421</c:v>
                </c:pt>
                <c:pt idx="60">
                  <c:v>46.218749999807422</c:v>
                </c:pt>
                <c:pt idx="61">
                  <c:v>15.889583333267126</c:v>
                </c:pt>
                <c:pt idx="62">
                  <c:v>18.064583333258064</c:v>
                </c:pt>
                <c:pt idx="63">
                  <c:v>65.249999999728118</c:v>
                </c:pt>
                <c:pt idx="64">
                  <c:v>104.27916666623217</c:v>
                </c:pt>
                <c:pt idx="65">
                  <c:v>15.406249999935806</c:v>
                </c:pt>
                <c:pt idx="66">
                  <c:v>6.7666666666384723</c:v>
                </c:pt>
                <c:pt idx="67">
                  <c:v>7.9749999999667702</c:v>
                </c:pt>
                <c:pt idx="68">
                  <c:v>54.314583333107016</c:v>
                </c:pt>
                <c:pt idx="69">
                  <c:v>22.293749999907106</c:v>
                </c:pt>
                <c:pt idx="70">
                  <c:v>22.897916666571259</c:v>
                </c:pt>
                <c:pt idx="71">
                  <c:v>71.412499999702447</c:v>
                </c:pt>
                <c:pt idx="72">
                  <c:v>114.5499999995227</c:v>
                </c:pt>
                <c:pt idx="73">
                  <c:v>22.897916666571259</c:v>
                </c:pt>
                <c:pt idx="74">
                  <c:v>9.1833333332950691</c:v>
                </c:pt>
                <c:pt idx="75">
                  <c:v>11.418749999952421</c:v>
                </c:pt>
                <c:pt idx="76">
                  <c:v>73.889583333025456</c:v>
                </c:pt>
                <c:pt idx="77">
                  <c:v>61.987499999741715</c:v>
                </c:pt>
                <c:pt idx="78">
                  <c:v>30.208333333207463</c:v>
                </c:pt>
                <c:pt idx="79">
                  <c:v>4.28958333331546</c:v>
                </c:pt>
                <c:pt idx="80">
                  <c:v>78.058333333008093</c:v>
                </c:pt>
                <c:pt idx="81">
                  <c:v>30.027083333208218</c:v>
                </c:pt>
                <c:pt idx="82">
                  <c:v>15.889583333267126</c:v>
                </c:pt>
                <c:pt idx="83">
                  <c:v>83.55624999965184</c:v>
                </c:pt>
                <c:pt idx="84">
                  <c:v>70.627083333039053</c:v>
                </c:pt>
                <c:pt idx="85">
                  <c:v>37.458333333177258</c:v>
                </c:pt>
                <c:pt idx="86">
                  <c:v>9.1229166666286545</c:v>
                </c:pt>
                <c:pt idx="87">
                  <c:v>84.522916666314487</c:v>
                </c:pt>
                <c:pt idx="88">
                  <c:v>37.095833333178767</c:v>
                </c:pt>
                <c:pt idx="89">
                  <c:v>16.312499999932029</c:v>
                </c:pt>
                <c:pt idx="90">
                  <c:v>92.135416666282765</c:v>
                </c:pt>
                <c:pt idx="91">
                  <c:v>77.272916666344699</c:v>
                </c:pt>
                <c:pt idx="92">
                  <c:v>44.104166666482897</c:v>
                </c:pt>
                <c:pt idx="93">
                  <c:v>15.164583333270146</c:v>
                </c:pt>
                <c:pt idx="94">
                  <c:v>91.410416666285784</c:v>
                </c:pt>
                <c:pt idx="95">
                  <c:v>12.566666666614305</c:v>
                </c:pt>
                <c:pt idx="96">
                  <c:v>43.137499999820257</c:v>
                </c:pt>
                <c:pt idx="97">
                  <c:v>18.668749999922213</c:v>
                </c:pt>
                <c:pt idx="98">
                  <c:v>100.7749999995801</c:v>
                </c:pt>
                <c:pt idx="99">
                  <c:v>83.979166666316743</c:v>
                </c:pt>
                <c:pt idx="100">
                  <c:v>50.931249999787781</c:v>
                </c:pt>
                <c:pt idx="101">
                  <c:v>20.420833333248247</c:v>
                </c:pt>
                <c:pt idx="102">
                  <c:v>98.177083332924255</c:v>
                </c:pt>
                <c:pt idx="103">
                  <c:v>17.822916666592402</c:v>
                </c:pt>
                <c:pt idx="104">
                  <c:v>41.385416666494223</c:v>
                </c:pt>
                <c:pt idx="105">
                  <c:v>4.0479166666498001</c:v>
                </c:pt>
                <c:pt idx="106">
                  <c:v>109.95833333287517</c:v>
                </c:pt>
                <c:pt idx="107">
                  <c:v>91.772916666284274</c:v>
                </c:pt>
                <c:pt idx="108">
                  <c:v>24.770833333230119</c:v>
                </c:pt>
                <c:pt idx="109">
                  <c:v>57.818749999759085</c:v>
                </c:pt>
                <c:pt idx="110">
                  <c:v>104.33958333289858</c:v>
                </c:pt>
                <c:pt idx="111">
                  <c:v>55.583333333101734</c:v>
                </c:pt>
                <c:pt idx="112">
                  <c:v>17.097916666595424</c:v>
                </c:pt>
                <c:pt idx="113">
                  <c:v>9.06249999996224</c:v>
                </c:pt>
                <c:pt idx="114">
                  <c:v>8.5187499999645055</c:v>
                </c:pt>
                <c:pt idx="115">
                  <c:v>119.3833333328359</c:v>
                </c:pt>
                <c:pt idx="116">
                  <c:v>28.637499999880674</c:v>
                </c:pt>
                <c:pt idx="117">
                  <c:v>99.687499999584631</c:v>
                </c:pt>
                <c:pt idx="118">
                  <c:v>62.591666666405864</c:v>
                </c:pt>
                <c:pt idx="119">
                  <c:v>27.85208333321728</c:v>
                </c:pt>
                <c:pt idx="120">
                  <c:v>110.26041666620725</c:v>
                </c:pt>
                <c:pt idx="121">
                  <c:v>13.654166666609774</c:v>
                </c:pt>
                <c:pt idx="122">
                  <c:v>12.929166666612794</c:v>
                </c:pt>
                <c:pt idx="123">
                  <c:v>126.45208333280644</c:v>
                </c:pt>
                <c:pt idx="124">
                  <c:v>35.2229166665199</c:v>
                </c:pt>
                <c:pt idx="125">
                  <c:v>106.09166666622461</c:v>
                </c:pt>
                <c:pt idx="126">
                  <c:v>70.747916666371879</c:v>
                </c:pt>
                <c:pt idx="127">
                  <c:v>36.914583333179522</c:v>
                </c:pt>
                <c:pt idx="128">
                  <c:v>115.45624999951893</c:v>
                </c:pt>
                <c:pt idx="129">
                  <c:v>18.185416666590893</c:v>
                </c:pt>
                <c:pt idx="130">
                  <c:v>17.822916666592402</c:v>
                </c:pt>
                <c:pt idx="131">
                  <c:v>8.6395833332973346</c:v>
                </c:pt>
                <c:pt idx="132">
                  <c:v>41.627083333159888</c:v>
                </c:pt>
                <c:pt idx="133">
                  <c:v>123.79374999948419</c:v>
                </c:pt>
                <c:pt idx="134">
                  <c:v>78.239583333007332</c:v>
                </c:pt>
                <c:pt idx="135">
                  <c:v>119.92708333283363</c:v>
                </c:pt>
                <c:pt idx="136">
                  <c:v>48.333333333131939</c:v>
                </c:pt>
                <c:pt idx="137">
                  <c:v>22.777083333238426</c:v>
                </c:pt>
                <c:pt idx="138">
                  <c:v>22.656249999905597</c:v>
                </c:pt>
                <c:pt idx="139">
                  <c:v>58.422916666423234</c:v>
                </c:pt>
                <c:pt idx="140">
                  <c:v>13.774999999942603</c:v>
                </c:pt>
                <c:pt idx="141">
                  <c:v>9.787499999959218</c:v>
                </c:pt>
                <c:pt idx="142">
                  <c:v>47.3666666664693</c:v>
                </c:pt>
                <c:pt idx="143">
                  <c:v>135.81666666610076</c:v>
                </c:pt>
                <c:pt idx="144">
                  <c:v>79.568749999668455</c:v>
                </c:pt>
                <c:pt idx="145">
                  <c:v>27.127083333220302</c:v>
                </c:pt>
                <c:pt idx="146">
                  <c:v>27.912499999883696</c:v>
                </c:pt>
                <c:pt idx="147">
                  <c:v>64.645833333063976</c:v>
                </c:pt>
                <c:pt idx="148">
                  <c:v>19.393749999919191</c:v>
                </c:pt>
                <c:pt idx="149">
                  <c:v>13.472916666610528</c:v>
                </c:pt>
                <c:pt idx="150">
                  <c:v>6.6458333333056423</c:v>
                </c:pt>
                <c:pt idx="151">
                  <c:v>53.408333333110797</c:v>
                </c:pt>
                <c:pt idx="152">
                  <c:v>27.972916666550113</c:v>
                </c:pt>
                <c:pt idx="153">
                  <c:v>93.464583332943889</c:v>
                </c:pt>
                <c:pt idx="154">
                  <c:v>15.708333333267881</c:v>
                </c:pt>
                <c:pt idx="155">
                  <c:v>7.9749999999667702</c:v>
                </c:pt>
                <c:pt idx="156">
                  <c:v>30.631249999872367</c:v>
                </c:pt>
                <c:pt idx="157">
                  <c:v>71.291666666369608</c:v>
                </c:pt>
                <c:pt idx="158">
                  <c:v>17.399999999927498</c:v>
                </c:pt>
                <c:pt idx="159">
                  <c:v>10.814583333288272</c:v>
                </c:pt>
                <c:pt idx="160">
                  <c:v>35.706249999851224</c:v>
                </c:pt>
                <c:pt idx="161">
                  <c:v>61.504166666410399</c:v>
                </c:pt>
                <c:pt idx="162">
                  <c:v>103.73541666623443</c:v>
                </c:pt>
                <c:pt idx="163">
                  <c:v>13.654166666609774</c:v>
                </c:pt>
                <c:pt idx="164">
                  <c:v>32.745833333196892</c:v>
                </c:pt>
                <c:pt idx="165">
                  <c:v>9.9687499999584634</c:v>
                </c:pt>
                <c:pt idx="166">
                  <c:v>38.727083333171969</c:v>
                </c:pt>
                <c:pt idx="167">
                  <c:v>78.481249999672997</c:v>
                </c:pt>
                <c:pt idx="168">
                  <c:v>9.3645833332943145</c:v>
                </c:pt>
                <c:pt idx="169">
                  <c:v>21.689583333242958</c:v>
                </c:pt>
                <c:pt idx="170">
                  <c:v>71.593749999701686</c:v>
                </c:pt>
                <c:pt idx="171">
                  <c:v>15.164583333270146</c:v>
                </c:pt>
                <c:pt idx="172">
                  <c:v>41.747916666492713</c:v>
                </c:pt>
                <c:pt idx="173">
                  <c:v>113.03958333286234</c:v>
                </c:pt>
                <c:pt idx="174">
                  <c:v>75.399999999685832</c:v>
                </c:pt>
                <c:pt idx="175">
                  <c:v>20.239583333249001</c:v>
                </c:pt>
                <c:pt idx="176">
                  <c:v>10.935416666621101</c:v>
                </c:pt>
                <c:pt idx="177">
                  <c:v>85.308333332977881</c:v>
                </c:pt>
                <c:pt idx="178">
                  <c:v>50.62916666645571</c:v>
                </c:pt>
                <c:pt idx="179">
                  <c:v>16.010416666599955</c:v>
                </c:pt>
                <c:pt idx="180">
                  <c:v>12.02291666661657</c:v>
                </c:pt>
                <c:pt idx="181">
                  <c:v>25.193749999895026</c:v>
                </c:pt>
                <c:pt idx="182">
                  <c:v>21.266666666578054</c:v>
                </c:pt>
                <c:pt idx="183">
                  <c:v>48.574999999797605</c:v>
                </c:pt>
                <c:pt idx="184">
                  <c:v>121.49791666616042</c:v>
                </c:pt>
                <c:pt idx="185">
                  <c:v>88.752083332963522</c:v>
                </c:pt>
                <c:pt idx="186">
                  <c:v>27.247916666553131</c:v>
                </c:pt>
                <c:pt idx="187">
                  <c:v>8.8812499999629946</c:v>
                </c:pt>
                <c:pt idx="188">
                  <c:v>77.393749999677524</c:v>
                </c:pt>
                <c:pt idx="189">
                  <c:v>23.381249999902575</c:v>
                </c:pt>
                <c:pt idx="190">
                  <c:v>21.568749999910128</c:v>
                </c:pt>
                <c:pt idx="191">
                  <c:v>25.13333333322861</c:v>
                </c:pt>
                <c:pt idx="192">
                  <c:v>54.314583333107016</c:v>
                </c:pt>
                <c:pt idx="193">
                  <c:v>89.718749999626169</c:v>
                </c:pt>
                <c:pt idx="194">
                  <c:v>17.460416666593915</c:v>
                </c:pt>
                <c:pt idx="195">
                  <c:v>40.056249999833099</c:v>
                </c:pt>
                <c:pt idx="196">
                  <c:v>31.114583333203687</c:v>
                </c:pt>
                <c:pt idx="197">
                  <c:v>13.956249999941848</c:v>
                </c:pt>
                <c:pt idx="198">
                  <c:v>28.516666666547845</c:v>
                </c:pt>
                <c:pt idx="199">
                  <c:v>30.510416666539538</c:v>
                </c:pt>
                <c:pt idx="200">
                  <c:v>58.785416666421725</c:v>
                </c:pt>
                <c:pt idx="201">
                  <c:v>48.635416666464018</c:v>
                </c:pt>
                <c:pt idx="202">
                  <c:v>35.162499999853488</c:v>
                </c:pt>
                <c:pt idx="203">
                  <c:v>4.1687499999826301</c:v>
                </c:pt>
                <c:pt idx="204">
                  <c:v>36.914583333179522</c:v>
                </c:pt>
                <c:pt idx="205">
                  <c:v>64.102083333066233</c:v>
                </c:pt>
                <c:pt idx="206">
                  <c:v>51.897916666450421</c:v>
                </c:pt>
                <c:pt idx="207">
                  <c:v>9.3645833332943145</c:v>
                </c:pt>
                <c:pt idx="208">
                  <c:v>40.177083333165925</c:v>
                </c:pt>
                <c:pt idx="209">
                  <c:v>5.3770833333109289</c:v>
                </c:pt>
                <c:pt idx="210">
                  <c:v>43.439583333152335</c:v>
                </c:pt>
                <c:pt idx="211">
                  <c:v>70.627083333039053</c:v>
                </c:pt>
                <c:pt idx="212">
                  <c:v>11.358333333286007</c:v>
                </c:pt>
                <c:pt idx="213">
                  <c:v>58.906249999754557</c:v>
                </c:pt>
                <c:pt idx="214">
                  <c:v>5.3166666666445135</c:v>
                </c:pt>
                <c:pt idx="215">
                  <c:v>15.406249999935806</c:v>
                </c:pt>
                <c:pt idx="216">
                  <c:v>11.599999999951667</c:v>
                </c:pt>
                <c:pt idx="217">
                  <c:v>45.735416666476098</c:v>
                </c:pt>
                <c:pt idx="218">
                  <c:v>8.3979166666316747</c:v>
                </c:pt>
                <c:pt idx="219">
                  <c:v>9.6062499999599726</c:v>
                </c:pt>
                <c:pt idx="220">
                  <c:v>51.656249999784762</c:v>
                </c:pt>
                <c:pt idx="221">
                  <c:v>77.272916666344699</c:v>
                </c:pt>
                <c:pt idx="222">
                  <c:v>25.556249999893513</c:v>
                </c:pt>
                <c:pt idx="223">
                  <c:v>16.010416666599955</c:v>
                </c:pt>
                <c:pt idx="224">
                  <c:v>68.874999999713012</c:v>
                </c:pt>
                <c:pt idx="225">
                  <c:v>20.662499999913905</c:v>
                </c:pt>
                <c:pt idx="226">
                  <c:v>51.59583333311835</c:v>
                </c:pt>
                <c:pt idx="227">
                  <c:v>15.285416666602977</c:v>
                </c:pt>
                <c:pt idx="228">
                  <c:v>84.281249999648821</c:v>
                </c:pt>
                <c:pt idx="229">
                  <c:v>60.83958333307983</c:v>
                </c:pt>
                <c:pt idx="230">
                  <c:v>32.322916666531988</c:v>
                </c:pt>
                <c:pt idx="231">
                  <c:v>21.568749999910128</c:v>
                </c:pt>
                <c:pt idx="232">
                  <c:v>75.58124999968507</c:v>
                </c:pt>
                <c:pt idx="233">
                  <c:v>26.583333333222569</c:v>
                </c:pt>
                <c:pt idx="234">
                  <c:v>20.904166666579563</c:v>
                </c:pt>
                <c:pt idx="235">
                  <c:v>57.456249999760594</c:v>
                </c:pt>
                <c:pt idx="236">
                  <c:v>21.447916666577299</c:v>
                </c:pt>
                <c:pt idx="237">
                  <c:v>22.535416666572768</c:v>
                </c:pt>
                <c:pt idx="238">
                  <c:v>83.495833332985427</c:v>
                </c:pt>
                <c:pt idx="239">
                  <c:v>5.3166666666445135</c:v>
                </c:pt>
                <c:pt idx="240">
                  <c:v>40.056249999833099</c:v>
                </c:pt>
                <c:pt idx="241">
                  <c:v>81.7437499996594</c:v>
                </c:pt>
                <c:pt idx="242">
                  <c:v>63.014583333070767</c:v>
                </c:pt>
                <c:pt idx="243">
                  <c:v>13.412499999944114</c:v>
                </c:pt>
                <c:pt idx="244">
                  <c:v>92.195833332949178</c:v>
                </c:pt>
                <c:pt idx="245">
                  <c:v>46.520833333139493</c:v>
                </c:pt>
                <c:pt idx="246">
                  <c:v>35.766666666517636</c:v>
                </c:pt>
                <c:pt idx="247">
                  <c:v>10.391666666623367</c:v>
                </c:pt>
                <c:pt idx="248">
                  <c:v>69.599999999709993</c:v>
                </c:pt>
                <c:pt idx="249">
                  <c:v>3.8062499999841406</c:v>
                </c:pt>
                <c:pt idx="250">
                  <c:v>7.6729166666346957</c:v>
                </c:pt>
                <c:pt idx="251">
                  <c:v>28.879166666546336</c:v>
                </c:pt>
                <c:pt idx="252">
                  <c:v>99.808333332917456</c:v>
                </c:pt>
              </c:numCache>
            </c:numRef>
          </c:yVal>
          <c:smooth val="1"/>
          <c:extLst xmlns:c16r2="http://schemas.microsoft.com/office/drawing/2015/06/chart">
            <c:ext xmlns:c16="http://schemas.microsoft.com/office/drawing/2014/chart" uri="{C3380CC4-5D6E-409C-BE32-E72D297353CC}">
              <c16:uniqueId val="{00000000-7C02-4C0E-999E-219CF1373A24}"/>
            </c:ext>
          </c:extLst>
        </c:ser>
        <c:dLbls>
          <c:showLegendKey val="0"/>
          <c:showVal val="0"/>
          <c:showCatName val="0"/>
          <c:showSerName val="0"/>
          <c:showPercent val="0"/>
          <c:showBubbleSize val="0"/>
        </c:dLbls>
        <c:axId val="563804416"/>
        <c:axId val="563822976"/>
      </c:scatterChart>
      <c:valAx>
        <c:axId val="563804416"/>
        <c:scaling>
          <c:orientation val="minMax"/>
          <c:max val="150"/>
          <c:min val="0"/>
        </c:scaling>
        <c:delete val="0"/>
        <c:axPos val="b"/>
        <c:title>
          <c:tx>
            <c:rich>
              <a:bodyPr/>
              <a:lstStyle/>
              <a:p>
                <a:pPr>
                  <a:defRPr/>
                </a:pPr>
                <a:r>
                  <a:rPr lang="en-GB"/>
                  <a:t>Width of bed (mm)</a:t>
                </a:r>
              </a:p>
            </c:rich>
          </c:tx>
          <c:overlay val="0"/>
        </c:title>
        <c:numFmt formatCode="General" sourceLinked="0"/>
        <c:majorTickMark val="in"/>
        <c:minorTickMark val="none"/>
        <c:tickLblPos val="nextTo"/>
        <c:crossAx val="563822976"/>
        <c:crosses val="autoZero"/>
        <c:crossBetween val="midCat"/>
      </c:valAx>
      <c:valAx>
        <c:axId val="563822976"/>
        <c:scaling>
          <c:orientation val="minMax"/>
          <c:max val="140"/>
          <c:min val="0"/>
        </c:scaling>
        <c:delete val="0"/>
        <c:axPos val="l"/>
        <c:title>
          <c:tx>
            <c:rich>
              <a:bodyPr rot="-5400000" vert="horz"/>
              <a:lstStyle/>
              <a:p>
                <a:pPr>
                  <a:defRPr/>
                </a:pPr>
                <a:r>
                  <a:rPr lang="en-GB"/>
                  <a:t>Height from distributor plate (mm)</a:t>
                </a:r>
              </a:p>
            </c:rich>
          </c:tx>
          <c:overlay val="0"/>
        </c:title>
        <c:numFmt formatCode="#,##0" sourceLinked="0"/>
        <c:majorTickMark val="in"/>
        <c:minorTickMark val="none"/>
        <c:tickLblPos val="nextTo"/>
        <c:crossAx val="563804416"/>
        <c:crosses val="autoZero"/>
        <c:crossBetween val="midCat"/>
      </c:valAx>
      <c:spPr>
        <a:ln>
          <a:solidFill>
            <a:schemeClr val="bg1">
              <a:lumMod val="50000"/>
            </a:schemeClr>
          </a:solidFill>
        </a:ln>
      </c:spPr>
    </c:plotArea>
    <c:plotVisOnly val="1"/>
    <c:dispBlanksAs val="gap"/>
    <c:showDLblsOverMax val="0"/>
  </c:chart>
  <c:spPr>
    <a:ln>
      <a:noFill/>
    </a:ln>
  </c:spPr>
  <c:externalData r:id="rId2">
    <c:autoUpdate val="0"/>
  </c:externalData>
</c:chartSpace>
</file>

<file path=word/charts/chart8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816705882779147"/>
          <c:y val="5.1400554097404488E-2"/>
          <c:w val="0.74259812275100467"/>
          <c:h val="0.79907589554425817"/>
        </c:manualLayout>
      </c:layout>
      <c:scatterChart>
        <c:scatterStyle val="smoothMarker"/>
        <c:varyColors val="0"/>
        <c:ser>
          <c:idx val="0"/>
          <c:order val="0"/>
          <c:tx>
            <c:strRef>
              <c:f>contour!$AG$3:$AG$40</c:f>
              <c:strCache>
                <c:ptCount val="1"/>
                <c:pt idx="0">
                  <c:v>Pulsed 238 Hz</c:v>
                </c:pt>
              </c:strCache>
            </c:strRef>
          </c:tx>
          <c:spPr>
            <a:ln>
              <a:noFill/>
            </a:ln>
          </c:spPr>
          <c:marker>
            <c:symbol val="circle"/>
            <c:size val="3"/>
          </c:marker>
          <c:xVal>
            <c:numRef>
              <c:f>contour!$AI$3:$AI$255</c:f>
              <c:numCache>
                <c:formatCode>General</c:formatCode>
                <c:ptCount val="253"/>
                <c:pt idx="0">
                  <c:v>17.762499999925989</c:v>
                </c:pt>
                <c:pt idx="1">
                  <c:v>26.099999999891249</c:v>
                </c:pt>
                <c:pt idx="2">
                  <c:v>35.645833333184804</c:v>
                </c:pt>
                <c:pt idx="3">
                  <c:v>60.295833333082101</c:v>
                </c:pt>
                <c:pt idx="4">
                  <c:v>66.579166666389256</c:v>
                </c:pt>
                <c:pt idx="5">
                  <c:v>58.664583333088892</c:v>
                </c:pt>
                <c:pt idx="6">
                  <c:v>88.933333332962775</c:v>
                </c:pt>
                <c:pt idx="7">
                  <c:v>103.31249999956952</c:v>
                </c:pt>
                <c:pt idx="8">
                  <c:v>91.591666666285036</c:v>
                </c:pt>
                <c:pt idx="9">
                  <c:v>118.47708333283967</c:v>
                </c:pt>
                <c:pt idx="10">
                  <c:v>19.152083333253533</c:v>
                </c:pt>
                <c:pt idx="11">
                  <c:v>39.270833333169705</c:v>
                </c:pt>
                <c:pt idx="12">
                  <c:v>37.095833333178767</c:v>
                </c:pt>
                <c:pt idx="13">
                  <c:v>59.691666666417952</c:v>
                </c:pt>
                <c:pt idx="14">
                  <c:v>58.604166666422479</c:v>
                </c:pt>
                <c:pt idx="15">
                  <c:v>90.202083332957486</c:v>
                </c:pt>
                <c:pt idx="16">
                  <c:v>87.664583332968064</c:v>
                </c:pt>
                <c:pt idx="17">
                  <c:v>104.76249999956349</c:v>
                </c:pt>
                <c:pt idx="18">
                  <c:v>113.40208333286081</c:v>
                </c:pt>
                <c:pt idx="19">
                  <c:v>6.9479166666377168</c:v>
                </c:pt>
                <c:pt idx="20">
                  <c:v>31.295833333202932</c:v>
                </c:pt>
                <c:pt idx="21">
                  <c:v>54.979166666437585</c:v>
                </c:pt>
                <c:pt idx="22">
                  <c:v>43.56041666648516</c:v>
                </c:pt>
                <c:pt idx="23">
                  <c:v>59.087499999753796</c:v>
                </c:pt>
                <c:pt idx="24">
                  <c:v>69.539583333043581</c:v>
                </c:pt>
                <c:pt idx="25">
                  <c:v>103.01041666623745</c:v>
                </c:pt>
                <c:pt idx="26">
                  <c:v>107.90416666621707</c:v>
                </c:pt>
                <c:pt idx="27">
                  <c:v>6.9479166666377168</c:v>
                </c:pt>
                <c:pt idx="28">
                  <c:v>36.672916666513864</c:v>
                </c:pt>
                <c:pt idx="29">
                  <c:v>54.556249999772682</c:v>
                </c:pt>
                <c:pt idx="30">
                  <c:v>50.870833333121368</c:v>
                </c:pt>
                <c:pt idx="31">
                  <c:v>69.539583333043581</c:v>
                </c:pt>
                <c:pt idx="32">
                  <c:v>100.3520833329152</c:v>
                </c:pt>
                <c:pt idx="33">
                  <c:v>80.354166666331849</c:v>
                </c:pt>
                <c:pt idx="34">
                  <c:v>108.14583333288272</c:v>
                </c:pt>
                <c:pt idx="35">
                  <c:v>116.96666666617929</c:v>
                </c:pt>
                <c:pt idx="36">
                  <c:v>7.3104166666362058</c:v>
                </c:pt>
                <c:pt idx="37">
                  <c:v>36.733333333180276</c:v>
                </c:pt>
                <c:pt idx="38">
                  <c:v>54.374999999773436</c:v>
                </c:pt>
                <c:pt idx="39">
                  <c:v>71.352083333036035</c:v>
                </c:pt>
                <c:pt idx="40">
                  <c:v>89.96041666629182</c:v>
                </c:pt>
                <c:pt idx="41">
                  <c:v>121.3770833328276</c:v>
                </c:pt>
                <c:pt idx="42">
                  <c:v>17.037499999929011</c:v>
                </c:pt>
                <c:pt idx="43">
                  <c:v>40.479166666498003</c:v>
                </c:pt>
                <c:pt idx="44">
                  <c:v>53.529166666443629</c:v>
                </c:pt>
                <c:pt idx="45">
                  <c:v>72.077083333033002</c:v>
                </c:pt>
                <c:pt idx="46">
                  <c:v>87.120833332970321</c:v>
                </c:pt>
                <c:pt idx="47">
                  <c:v>122.94791666615438</c:v>
                </c:pt>
                <c:pt idx="48">
                  <c:v>20.179166666582585</c:v>
                </c:pt>
                <c:pt idx="49">
                  <c:v>54.677083333105507</c:v>
                </c:pt>
                <c:pt idx="50">
                  <c:v>84.885416666312977</c:v>
                </c:pt>
                <c:pt idx="51">
                  <c:v>122.88749999948796</c:v>
                </c:pt>
                <c:pt idx="52">
                  <c:v>10.089583333291293</c:v>
                </c:pt>
                <c:pt idx="53">
                  <c:v>21.32708333324447</c:v>
                </c:pt>
                <c:pt idx="54">
                  <c:v>54.193749999774191</c:v>
                </c:pt>
                <c:pt idx="55">
                  <c:v>82.710416666322033</c:v>
                </c:pt>
                <c:pt idx="56">
                  <c:v>123.06874999948721</c:v>
                </c:pt>
                <c:pt idx="57">
                  <c:v>114.30833333285705</c:v>
                </c:pt>
                <c:pt idx="58">
                  <c:v>137.74999999942602</c:v>
                </c:pt>
                <c:pt idx="59">
                  <c:v>10.995833333287516</c:v>
                </c:pt>
                <c:pt idx="60">
                  <c:v>22.414583333239939</c:v>
                </c:pt>
                <c:pt idx="61">
                  <c:v>28.274999999882187</c:v>
                </c:pt>
                <c:pt idx="62">
                  <c:v>48.877083333129676</c:v>
                </c:pt>
                <c:pt idx="63">
                  <c:v>68.572916666380948</c:v>
                </c:pt>
                <c:pt idx="64">
                  <c:v>74.010416666358282</c:v>
                </c:pt>
                <c:pt idx="65">
                  <c:v>81.018749999662418</c:v>
                </c:pt>
                <c:pt idx="66">
                  <c:v>85.549999999643532</c:v>
                </c:pt>
                <c:pt idx="67">
                  <c:v>122.70624999948872</c:v>
                </c:pt>
                <c:pt idx="68">
                  <c:v>8.4583333332980892</c:v>
                </c:pt>
                <c:pt idx="69">
                  <c:v>29.060416666545581</c:v>
                </c:pt>
                <c:pt idx="70">
                  <c:v>23.622916666568237</c:v>
                </c:pt>
                <c:pt idx="71">
                  <c:v>69.056249999712264</c:v>
                </c:pt>
                <c:pt idx="72">
                  <c:v>77.272916666344699</c:v>
                </c:pt>
                <c:pt idx="73">
                  <c:v>79.387499999669217</c:v>
                </c:pt>
                <c:pt idx="74">
                  <c:v>81.502083332993735</c:v>
                </c:pt>
                <c:pt idx="75">
                  <c:v>9.4854166666271436</c:v>
                </c:pt>
                <c:pt idx="76">
                  <c:v>30.570833333205954</c:v>
                </c:pt>
                <c:pt idx="77">
                  <c:v>24.831249999896535</c:v>
                </c:pt>
                <c:pt idx="78">
                  <c:v>32.08124999986633</c:v>
                </c:pt>
                <c:pt idx="79">
                  <c:v>57.214583333094936</c:v>
                </c:pt>
                <c:pt idx="80">
                  <c:v>56.852083333096445</c:v>
                </c:pt>
                <c:pt idx="81">
                  <c:v>78.843749999671473</c:v>
                </c:pt>
                <c:pt idx="82">
                  <c:v>78.602083333005822</c:v>
                </c:pt>
                <c:pt idx="83">
                  <c:v>79.508333333002042</c:v>
                </c:pt>
                <c:pt idx="84">
                  <c:v>81.199999999661657</c:v>
                </c:pt>
                <c:pt idx="85">
                  <c:v>126.99583333280418</c:v>
                </c:pt>
                <c:pt idx="86">
                  <c:v>11.297916666619592</c:v>
                </c:pt>
                <c:pt idx="87">
                  <c:v>31.235416666536519</c:v>
                </c:pt>
                <c:pt idx="88">
                  <c:v>26.583333333222569</c:v>
                </c:pt>
                <c:pt idx="89">
                  <c:v>30.993749999870857</c:v>
                </c:pt>
                <c:pt idx="90">
                  <c:v>48.514583333131185</c:v>
                </c:pt>
                <c:pt idx="91">
                  <c:v>60.356249999748513</c:v>
                </c:pt>
                <c:pt idx="92">
                  <c:v>79.931249999666946</c:v>
                </c:pt>
                <c:pt idx="93">
                  <c:v>70.385416666373388</c:v>
                </c:pt>
                <c:pt idx="94">
                  <c:v>77.454166666343937</c:v>
                </c:pt>
                <c:pt idx="95">
                  <c:v>81.260416666328084</c:v>
                </c:pt>
                <c:pt idx="96">
                  <c:v>127.41874999946909</c:v>
                </c:pt>
                <c:pt idx="97">
                  <c:v>12.929166666612794</c:v>
                </c:pt>
                <c:pt idx="98">
                  <c:v>31.960416666533497</c:v>
                </c:pt>
                <c:pt idx="99">
                  <c:v>29.66458333320973</c:v>
                </c:pt>
                <c:pt idx="100">
                  <c:v>64.222916666399072</c:v>
                </c:pt>
                <c:pt idx="101">
                  <c:v>79.689583333001295</c:v>
                </c:pt>
                <c:pt idx="102">
                  <c:v>76.427083333014878</c:v>
                </c:pt>
                <c:pt idx="103">
                  <c:v>81.924999999658638</c:v>
                </c:pt>
                <c:pt idx="104">
                  <c:v>118.89999999950457</c:v>
                </c:pt>
                <c:pt idx="105">
                  <c:v>130.07708333279135</c:v>
                </c:pt>
                <c:pt idx="106">
                  <c:v>14.620833333272412</c:v>
                </c:pt>
                <c:pt idx="107">
                  <c:v>33.168749999861795</c:v>
                </c:pt>
                <c:pt idx="108">
                  <c:v>29.362499999877656</c:v>
                </c:pt>
                <c:pt idx="109">
                  <c:v>63.256249999736426</c:v>
                </c:pt>
                <c:pt idx="110">
                  <c:v>80.233333332999024</c:v>
                </c:pt>
                <c:pt idx="111">
                  <c:v>116.72499999951364</c:v>
                </c:pt>
                <c:pt idx="112">
                  <c:v>97.270833332928035</c:v>
                </c:pt>
                <c:pt idx="113">
                  <c:v>125.72708333280947</c:v>
                </c:pt>
                <c:pt idx="114">
                  <c:v>15.768749999934297</c:v>
                </c:pt>
                <c:pt idx="115">
                  <c:v>37.15624999984518</c:v>
                </c:pt>
                <c:pt idx="116">
                  <c:v>29.060416666545581</c:v>
                </c:pt>
                <c:pt idx="117">
                  <c:v>65.06874999972888</c:v>
                </c:pt>
                <c:pt idx="118">
                  <c:v>66.699999999722081</c:v>
                </c:pt>
                <c:pt idx="119">
                  <c:v>109.89791666620876</c:v>
                </c:pt>
                <c:pt idx="120">
                  <c:v>96.545833332931053</c:v>
                </c:pt>
                <c:pt idx="121">
                  <c:v>114.85208333285478</c:v>
                </c:pt>
                <c:pt idx="122">
                  <c:v>127.23749999946983</c:v>
                </c:pt>
                <c:pt idx="123">
                  <c:v>129.71458333279284</c:v>
                </c:pt>
                <c:pt idx="124">
                  <c:v>18.427083333256554</c:v>
                </c:pt>
                <c:pt idx="125">
                  <c:v>35.2229166665199</c:v>
                </c:pt>
                <c:pt idx="126">
                  <c:v>31.356249999869348</c:v>
                </c:pt>
                <c:pt idx="127">
                  <c:v>63.074999999737187</c:v>
                </c:pt>
                <c:pt idx="128">
                  <c:v>68.331249999715283</c:v>
                </c:pt>
                <c:pt idx="129">
                  <c:v>84.522916666314487</c:v>
                </c:pt>
                <c:pt idx="130">
                  <c:v>111.46874999953555</c:v>
                </c:pt>
                <c:pt idx="131">
                  <c:v>115.93958333285025</c:v>
                </c:pt>
                <c:pt idx="132">
                  <c:v>18.729166666588629</c:v>
                </c:pt>
                <c:pt idx="133">
                  <c:v>34.497916666522926</c:v>
                </c:pt>
                <c:pt idx="134">
                  <c:v>27.006249999887473</c:v>
                </c:pt>
                <c:pt idx="135">
                  <c:v>34.25624999985726</c:v>
                </c:pt>
                <c:pt idx="136">
                  <c:v>64.585416666397563</c:v>
                </c:pt>
                <c:pt idx="137">
                  <c:v>69.539583333043581</c:v>
                </c:pt>
                <c:pt idx="138">
                  <c:v>88.510416666297871</c:v>
                </c:pt>
                <c:pt idx="139">
                  <c:v>111.16666666620347</c:v>
                </c:pt>
                <c:pt idx="140">
                  <c:v>19.635416666584852</c:v>
                </c:pt>
                <c:pt idx="141">
                  <c:v>16.372916666598446</c:v>
                </c:pt>
                <c:pt idx="142">
                  <c:v>28.093749999882942</c:v>
                </c:pt>
                <c:pt idx="143">
                  <c:v>37.458333333177258</c:v>
                </c:pt>
                <c:pt idx="144">
                  <c:v>36.733333333180276</c:v>
                </c:pt>
                <c:pt idx="145">
                  <c:v>43.137499999820257</c:v>
                </c:pt>
                <c:pt idx="146">
                  <c:v>63.497916666402091</c:v>
                </c:pt>
                <c:pt idx="147">
                  <c:v>70.627083333039053</c:v>
                </c:pt>
                <c:pt idx="148">
                  <c:v>91.410416666285784</c:v>
                </c:pt>
                <c:pt idx="149">
                  <c:v>91.954166666283513</c:v>
                </c:pt>
                <c:pt idx="150">
                  <c:v>109.11249999954536</c:v>
                </c:pt>
                <c:pt idx="151">
                  <c:v>110.80416666620498</c:v>
                </c:pt>
                <c:pt idx="152">
                  <c:v>14.560416666605997</c:v>
                </c:pt>
                <c:pt idx="153">
                  <c:v>19.756249999917681</c:v>
                </c:pt>
                <c:pt idx="154">
                  <c:v>34.377083333190093</c:v>
                </c:pt>
                <c:pt idx="155">
                  <c:v>36.914583333179522</c:v>
                </c:pt>
                <c:pt idx="156">
                  <c:v>61.564583333076811</c:v>
                </c:pt>
                <c:pt idx="157">
                  <c:v>69.418749999710755</c:v>
                </c:pt>
                <c:pt idx="158">
                  <c:v>104.64166666623065</c:v>
                </c:pt>
                <c:pt idx="159">
                  <c:v>94.068749999608045</c:v>
                </c:pt>
                <c:pt idx="160">
                  <c:v>107.78333333288423</c:v>
                </c:pt>
                <c:pt idx="161">
                  <c:v>13.231249999944868</c:v>
                </c:pt>
                <c:pt idx="162">
                  <c:v>18.608333333255796</c:v>
                </c:pt>
                <c:pt idx="163">
                  <c:v>33.410416666527453</c:v>
                </c:pt>
                <c:pt idx="164">
                  <c:v>38.787499999838381</c:v>
                </c:pt>
                <c:pt idx="165">
                  <c:v>83.072916666320523</c:v>
                </c:pt>
                <c:pt idx="166">
                  <c:v>56.912499999762865</c:v>
                </c:pt>
                <c:pt idx="167">
                  <c:v>119.20208333283665</c:v>
                </c:pt>
                <c:pt idx="168">
                  <c:v>12.627083333280719</c:v>
                </c:pt>
                <c:pt idx="169">
                  <c:v>13.533333333276945</c:v>
                </c:pt>
                <c:pt idx="170">
                  <c:v>31.537499999868594</c:v>
                </c:pt>
                <c:pt idx="171">
                  <c:v>38.787499999838381</c:v>
                </c:pt>
                <c:pt idx="172">
                  <c:v>53.952083333108533</c:v>
                </c:pt>
                <c:pt idx="173">
                  <c:v>56.791666666430032</c:v>
                </c:pt>
                <c:pt idx="174">
                  <c:v>82.106249999657891</c:v>
                </c:pt>
                <c:pt idx="175">
                  <c:v>99.989583332916709</c:v>
                </c:pt>
                <c:pt idx="176">
                  <c:v>118.96041666617099</c:v>
                </c:pt>
                <c:pt idx="177">
                  <c:v>119.26249999950306</c:v>
                </c:pt>
                <c:pt idx="178">
                  <c:v>13.714583333276188</c:v>
                </c:pt>
                <c:pt idx="179">
                  <c:v>32.564583333197646</c:v>
                </c:pt>
                <c:pt idx="180">
                  <c:v>54.072916666441358</c:v>
                </c:pt>
                <c:pt idx="181">
                  <c:v>41.445833333160643</c:v>
                </c:pt>
                <c:pt idx="182">
                  <c:v>52.139583333116086</c:v>
                </c:pt>
                <c:pt idx="183">
                  <c:v>51.052083333120613</c:v>
                </c:pt>
                <c:pt idx="184">
                  <c:v>80.656249999663927</c:v>
                </c:pt>
                <c:pt idx="185">
                  <c:v>116.42291666618156</c:v>
                </c:pt>
                <c:pt idx="186">
                  <c:v>112.79791666619667</c:v>
                </c:pt>
                <c:pt idx="187">
                  <c:v>120.95416666616268</c:v>
                </c:pt>
                <c:pt idx="188">
                  <c:v>14.318749999940337</c:v>
                </c:pt>
                <c:pt idx="189">
                  <c:v>39.814583333167434</c:v>
                </c:pt>
                <c:pt idx="190">
                  <c:v>52.985416666445893</c:v>
                </c:pt>
                <c:pt idx="191">
                  <c:v>46.218749999807422</c:v>
                </c:pt>
                <c:pt idx="192">
                  <c:v>78.360416666340157</c:v>
                </c:pt>
                <c:pt idx="193">
                  <c:v>78.662499999672235</c:v>
                </c:pt>
                <c:pt idx="194">
                  <c:v>115.15416666618685</c:v>
                </c:pt>
                <c:pt idx="195">
                  <c:v>122.34374999949023</c:v>
                </c:pt>
                <c:pt idx="196">
                  <c:v>15.647916666601466</c:v>
                </c:pt>
                <c:pt idx="197">
                  <c:v>39.693749999834608</c:v>
                </c:pt>
                <c:pt idx="198">
                  <c:v>49.783333333125903</c:v>
                </c:pt>
                <c:pt idx="199">
                  <c:v>45.49374999981044</c:v>
                </c:pt>
                <c:pt idx="200">
                  <c:v>63.497916666402091</c:v>
                </c:pt>
                <c:pt idx="201">
                  <c:v>80.535416666331102</c:v>
                </c:pt>
                <c:pt idx="202">
                  <c:v>75.641666666351483</c:v>
                </c:pt>
                <c:pt idx="203">
                  <c:v>116.60416666618082</c:v>
                </c:pt>
                <c:pt idx="204">
                  <c:v>117.63124999950986</c:v>
                </c:pt>
                <c:pt idx="205">
                  <c:v>122.82708333282154</c:v>
                </c:pt>
                <c:pt idx="206">
                  <c:v>141.91874999940867</c:v>
                </c:pt>
                <c:pt idx="207">
                  <c:v>17.399999999927498</c:v>
                </c:pt>
                <c:pt idx="208">
                  <c:v>36.431249999848198</c:v>
                </c:pt>
                <c:pt idx="209">
                  <c:v>45.674999999809685</c:v>
                </c:pt>
                <c:pt idx="210">
                  <c:v>35.2229166665199</c:v>
                </c:pt>
                <c:pt idx="211">
                  <c:v>42.654166666488941</c:v>
                </c:pt>
                <c:pt idx="212">
                  <c:v>77.756249999676015</c:v>
                </c:pt>
                <c:pt idx="213">
                  <c:v>74.554166666356025</c:v>
                </c:pt>
                <c:pt idx="214">
                  <c:v>117.57083333284345</c:v>
                </c:pt>
                <c:pt idx="215">
                  <c:v>117.02708333284572</c:v>
                </c:pt>
                <c:pt idx="216">
                  <c:v>124.03541666614984</c:v>
                </c:pt>
                <c:pt idx="217">
                  <c:v>141.97916666607509</c:v>
                </c:pt>
                <c:pt idx="218">
                  <c:v>7.3708333333026212</c:v>
                </c:pt>
                <c:pt idx="219">
                  <c:v>35.464583333185566</c:v>
                </c:pt>
                <c:pt idx="220">
                  <c:v>36.612499999847444</c:v>
                </c:pt>
                <c:pt idx="221">
                  <c:v>41.627083333159888</c:v>
                </c:pt>
                <c:pt idx="222">
                  <c:v>74.856249999688089</c:v>
                </c:pt>
                <c:pt idx="223">
                  <c:v>77.454166666343937</c:v>
                </c:pt>
                <c:pt idx="224">
                  <c:v>118.47708333283967</c:v>
                </c:pt>
                <c:pt idx="225">
                  <c:v>112.19374999953251</c:v>
                </c:pt>
                <c:pt idx="226">
                  <c:v>123.8541666661506</c:v>
                </c:pt>
                <c:pt idx="227">
                  <c:v>18.245833333257309</c:v>
                </c:pt>
                <c:pt idx="228">
                  <c:v>16.493749999931275</c:v>
                </c:pt>
                <c:pt idx="229">
                  <c:v>34.497916666522926</c:v>
                </c:pt>
                <c:pt idx="230">
                  <c:v>39.331249999836118</c:v>
                </c:pt>
                <c:pt idx="231">
                  <c:v>68.452083333048108</c:v>
                </c:pt>
                <c:pt idx="232">
                  <c:v>78.118749999674506</c:v>
                </c:pt>
                <c:pt idx="233">
                  <c:v>119.20208333283665</c:v>
                </c:pt>
                <c:pt idx="234">
                  <c:v>18.12499999992448</c:v>
                </c:pt>
                <c:pt idx="235">
                  <c:v>16.977083333262595</c:v>
                </c:pt>
                <c:pt idx="236">
                  <c:v>33.289583333194628</c:v>
                </c:pt>
                <c:pt idx="237">
                  <c:v>57.939583333091917</c:v>
                </c:pt>
                <c:pt idx="238">
                  <c:v>78.239583333007332</c:v>
                </c:pt>
                <c:pt idx="239">
                  <c:v>122.70624999948872</c:v>
                </c:pt>
                <c:pt idx="240">
                  <c:v>17.943749999925235</c:v>
                </c:pt>
                <c:pt idx="241">
                  <c:v>32.02083333319991</c:v>
                </c:pt>
                <c:pt idx="242">
                  <c:v>59.631249999751532</c:v>
                </c:pt>
                <c:pt idx="243">
                  <c:v>61.866666666408882</c:v>
                </c:pt>
                <c:pt idx="244">
                  <c:v>76.789583333013368</c:v>
                </c:pt>
                <c:pt idx="245">
                  <c:v>114.06666666619138</c:v>
                </c:pt>
                <c:pt idx="246">
                  <c:v>125.12291666614531</c:v>
                </c:pt>
                <c:pt idx="247">
                  <c:v>131.46666666611887</c:v>
                </c:pt>
                <c:pt idx="248">
                  <c:v>124.2166666661491</c:v>
                </c:pt>
                <c:pt idx="249">
                  <c:v>17.460416666593915</c:v>
                </c:pt>
                <c:pt idx="250">
                  <c:v>28.093749999882942</c:v>
                </c:pt>
                <c:pt idx="251">
                  <c:v>17.097916666595424</c:v>
                </c:pt>
                <c:pt idx="252">
                  <c:v>60.114583333082855</c:v>
                </c:pt>
              </c:numCache>
            </c:numRef>
          </c:xVal>
          <c:yVal>
            <c:numRef>
              <c:f>contour!$AH$3:$AH$255</c:f>
              <c:numCache>
                <c:formatCode>General</c:formatCode>
                <c:ptCount val="253"/>
                <c:pt idx="0">
                  <c:v>37.941666666508574</c:v>
                </c:pt>
                <c:pt idx="1">
                  <c:v>119.02083333283741</c:v>
                </c:pt>
                <c:pt idx="2">
                  <c:v>49.843749999792315</c:v>
                </c:pt>
                <c:pt idx="3">
                  <c:v>87.724999999634477</c:v>
                </c:pt>
                <c:pt idx="4">
                  <c:v>53.106249999778719</c:v>
                </c:pt>
                <c:pt idx="5">
                  <c:v>9.787499999959218</c:v>
                </c:pt>
                <c:pt idx="6">
                  <c:v>15.406249999935806</c:v>
                </c:pt>
                <c:pt idx="7">
                  <c:v>94.18958333294087</c:v>
                </c:pt>
                <c:pt idx="8">
                  <c:v>45.614583333143273</c:v>
                </c:pt>
                <c:pt idx="9">
                  <c:v>32.262499999865568</c:v>
                </c:pt>
                <c:pt idx="10">
                  <c:v>41.687499999826301</c:v>
                </c:pt>
                <c:pt idx="11">
                  <c:v>52.622916666447402</c:v>
                </c:pt>
                <c:pt idx="12">
                  <c:v>7.3708333333026212</c:v>
                </c:pt>
                <c:pt idx="13">
                  <c:v>76.185416666349226</c:v>
                </c:pt>
                <c:pt idx="14">
                  <c:v>15.345833333269391</c:v>
                </c:pt>
                <c:pt idx="15">
                  <c:v>19.393749999919191</c:v>
                </c:pt>
                <c:pt idx="16">
                  <c:v>50.145833333124386</c:v>
                </c:pt>
                <c:pt idx="17">
                  <c:v>103.49374999956878</c:v>
                </c:pt>
                <c:pt idx="18">
                  <c:v>38.48541666650631</c:v>
                </c:pt>
                <c:pt idx="19">
                  <c:v>15.043749999937317</c:v>
                </c:pt>
                <c:pt idx="20">
                  <c:v>14.922916666604488</c:v>
                </c:pt>
                <c:pt idx="21">
                  <c:v>89.356249999627678</c:v>
                </c:pt>
                <c:pt idx="22">
                  <c:v>56.308333333098709</c:v>
                </c:pt>
                <c:pt idx="23">
                  <c:v>18.849999999921458</c:v>
                </c:pt>
                <c:pt idx="24">
                  <c:v>5.497916666643758</c:v>
                </c:pt>
                <c:pt idx="25">
                  <c:v>37.15624999984518</c:v>
                </c:pt>
                <c:pt idx="26">
                  <c:v>112.9187499995295</c:v>
                </c:pt>
                <c:pt idx="27">
                  <c:v>17.15833333326184</c:v>
                </c:pt>
                <c:pt idx="28">
                  <c:v>19.816666666584098</c:v>
                </c:pt>
                <c:pt idx="29">
                  <c:v>100.89583333291293</c:v>
                </c:pt>
                <c:pt idx="30">
                  <c:v>64.16249999973266</c:v>
                </c:pt>
                <c:pt idx="31">
                  <c:v>10.210416666624123</c:v>
                </c:pt>
                <c:pt idx="32">
                  <c:v>50.749999999788542</c:v>
                </c:pt>
                <c:pt idx="33">
                  <c:v>4.0479166666498001</c:v>
                </c:pt>
                <c:pt idx="34">
                  <c:v>122.64583333282231</c:v>
                </c:pt>
                <c:pt idx="35">
                  <c:v>10.089583333291293</c:v>
                </c:pt>
                <c:pt idx="36">
                  <c:v>19.99791666658334</c:v>
                </c:pt>
                <c:pt idx="37">
                  <c:v>24.589583333230877</c:v>
                </c:pt>
                <c:pt idx="38">
                  <c:v>112.49583333286459</c:v>
                </c:pt>
                <c:pt idx="39">
                  <c:v>16.977083333262595</c:v>
                </c:pt>
                <c:pt idx="40">
                  <c:v>58.422916666423234</c:v>
                </c:pt>
                <c:pt idx="41">
                  <c:v>16.795833333263349</c:v>
                </c:pt>
                <c:pt idx="42">
                  <c:v>3.9874999999833851</c:v>
                </c:pt>
                <c:pt idx="43">
                  <c:v>29.785416666542559</c:v>
                </c:pt>
                <c:pt idx="44">
                  <c:v>123.31041666615286</c:v>
                </c:pt>
                <c:pt idx="45">
                  <c:v>23.381249999902575</c:v>
                </c:pt>
                <c:pt idx="46">
                  <c:v>66.156249999724352</c:v>
                </c:pt>
                <c:pt idx="47">
                  <c:v>23.018749999904088</c:v>
                </c:pt>
                <c:pt idx="48">
                  <c:v>7.6729166666346957</c:v>
                </c:pt>
                <c:pt idx="49">
                  <c:v>33.772916666525944</c:v>
                </c:pt>
                <c:pt idx="50">
                  <c:v>75.21874999968658</c:v>
                </c:pt>
                <c:pt idx="51">
                  <c:v>28.999999999879165</c:v>
                </c:pt>
                <c:pt idx="52">
                  <c:v>34.679166666522171</c:v>
                </c:pt>
                <c:pt idx="53">
                  <c:v>12.627083333280719</c:v>
                </c:pt>
                <c:pt idx="54">
                  <c:v>44.708333333147046</c:v>
                </c:pt>
                <c:pt idx="55">
                  <c:v>84.402083332981647</c:v>
                </c:pt>
                <c:pt idx="56">
                  <c:v>34.618749999855751</c:v>
                </c:pt>
                <c:pt idx="57">
                  <c:v>11.962499999950156</c:v>
                </c:pt>
                <c:pt idx="58">
                  <c:v>4.41041666664829</c:v>
                </c:pt>
                <c:pt idx="59">
                  <c:v>37.277083333178012</c:v>
                </c:pt>
                <c:pt idx="60">
                  <c:v>18.547916666589384</c:v>
                </c:pt>
                <c:pt idx="61">
                  <c:v>45.735416666476098</c:v>
                </c:pt>
                <c:pt idx="62">
                  <c:v>41.747916666492713</c:v>
                </c:pt>
                <c:pt idx="63">
                  <c:v>7.3708333333026212</c:v>
                </c:pt>
                <c:pt idx="64">
                  <c:v>55.402083333102489</c:v>
                </c:pt>
                <c:pt idx="65">
                  <c:v>94.18958333294087</c:v>
                </c:pt>
                <c:pt idx="66">
                  <c:v>21.629166666576545</c:v>
                </c:pt>
                <c:pt idx="67">
                  <c:v>30.510416666539538</c:v>
                </c:pt>
                <c:pt idx="68">
                  <c:v>2.9604166666543312</c:v>
                </c:pt>
                <c:pt idx="69">
                  <c:v>51.293749999786272</c:v>
                </c:pt>
                <c:pt idx="70">
                  <c:v>25.677083333226346</c:v>
                </c:pt>
                <c:pt idx="71">
                  <c:v>10.693749999955442</c:v>
                </c:pt>
                <c:pt idx="72">
                  <c:v>67.666666666384714</c:v>
                </c:pt>
                <c:pt idx="73">
                  <c:v>104.21874999956574</c:v>
                </c:pt>
                <c:pt idx="74">
                  <c:v>30.268749999873879</c:v>
                </c:pt>
                <c:pt idx="75">
                  <c:v>6.8270833333048868</c:v>
                </c:pt>
                <c:pt idx="76">
                  <c:v>57.214583333094936</c:v>
                </c:pt>
                <c:pt idx="77">
                  <c:v>33.047916666528963</c:v>
                </c:pt>
                <c:pt idx="78">
                  <c:v>11.902083333283741</c:v>
                </c:pt>
                <c:pt idx="79">
                  <c:v>11.116666666620347</c:v>
                </c:pt>
                <c:pt idx="80">
                  <c:v>6.7062499999720568</c:v>
                </c:pt>
                <c:pt idx="81">
                  <c:v>83.072916666320523</c:v>
                </c:pt>
                <c:pt idx="82">
                  <c:v>116.30208333284874</c:v>
                </c:pt>
                <c:pt idx="83">
                  <c:v>38.364583333173478</c:v>
                </c:pt>
                <c:pt idx="84">
                  <c:v>18.729166666588629</c:v>
                </c:pt>
                <c:pt idx="85">
                  <c:v>5.0749999999788535</c:v>
                </c:pt>
                <c:pt idx="86">
                  <c:v>11.660416666618081</c:v>
                </c:pt>
                <c:pt idx="87">
                  <c:v>62.531249999739451</c:v>
                </c:pt>
                <c:pt idx="88">
                  <c:v>43.318749999819502</c:v>
                </c:pt>
                <c:pt idx="89">
                  <c:v>17.943749999925235</c:v>
                </c:pt>
                <c:pt idx="90">
                  <c:v>14.741666666605242</c:v>
                </c:pt>
                <c:pt idx="91">
                  <c:v>12.868749999946379</c:v>
                </c:pt>
                <c:pt idx="92">
                  <c:v>104.70208333289708</c:v>
                </c:pt>
                <c:pt idx="93">
                  <c:v>1.4499999999939583</c:v>
                </c:pt>
                <c:pt idx="94">
                  <c:v>50.327083333123632</c:v>
                </c:pt>
                <c:pt idx="95">
                  <c:v>25.314583333227855</c:v>
                </c:pt>
                <c:pt idx="96">
                  <c:v>10.814583333288272</c:v>
                </c:pt>
                <c:pt idx="97">
                  <c:v>15.466666666602221</c:v>
                </c:pt>
                <c:pt idx="98">
                  <c:v>65.612499999726609</c:v>
                </c:pt>
                <c:pt idx="99">
                  <c:v>25.435416666560684</c:v>
                </c:pt>
                <c:pt idx="100">
                  <c:v>23.018749999904088</c:v>
                </c:pt>
                <c:pt idx="101">
                  <c:v>120.5916666661642</c:v>
                </c:pt>
                <c:pt idx="102">
                  <c:v>60.235416666415681</c:v>
                </c:pt>
                <c:pt idx="103">
                  <c:v>8.6999999999637492</c:v>
                </c:pt>
                <c:pt idx="104">
                  <c:v>60.83958333307983</c:v>
                </c:pt>
                <c:pt idx="105">
                  <c:v>17.883333333258818</c:v>
                </c:pt>
                <c:pt idx="106">
                  <c:v>18.185416666590893</c:v>
                </c:pt>
                <c:pt idx="107">
                  <c:v>74.252083333023947</c:v>
                </c:pt>
                <c:pt idx="108">
                  <c:v>31.779166666534252</c:v>
                </c:pt>
                <c:pt idx="109">
                  <c:v>29.483333333210485</c:v>
                </c:pt>
                <c:pt idx="110">
                  <c:v>15.406249999935806</c:v>
                </c:pt>
                <c:pt idx="111">
                  <c:v>68.754166666380186</c:v>
                </c:pt>
                <c:pt idx="112">
                  <c:v>12.385416666615059</c:v>
                </c:pt>
                <c:pt idx="113">
                  <c:v>4.3499999999818746</c:v>
                </c:pt>
                <c:pt idx="114">
                  <c:v>24.287499999898802</c:v>
                </c:pt>
                <c:pt idx="115">
                  <c:v>82.770833332988445</c:v>
                </c:pt>
                <c:pt idx="116">
                  <c:v>45.372916666477607</c:v>
                </c:pt>
                <c:pt idx="117">
                  <c:v>31.537499999868594</c:v>
                </c:pt>
                <c:pt idx="118">
                  <c:v>5.014583333312439</c:v>
                </c:pt>
                <c:pt idx="119">
                  <c:v>78.602083333005822</c:v>
                </c:pt>
                <c:pt idx="120">
                  <c:v>16.916666666596178</c:v>
                </c:pt>
                <c:pt idx="121">
                  <c:v>3.6249999999848956</c:v>
                </c:pt>
                <c:pt idx="122">
                  <c:v>12.143749999949401</c:v>
                </c:pt>
                <c:pt idx="123">
                  <c:v>70.022916666374897</c:v>
                </c:pt>
                <c:pt idx="124">
                  <c:v>30.631249999872367</c:v>
                </c:pt>
                <c:pt idx="125">
                  <c:v>90.624999999622389</c:v>
                </c:pt>
                <c:pt idx="126">
                  <c:v>56.308333333098709</c:v>
                </c:pt>
                <c:pt idx="127">
                  <c:v>37.699999999842916</c:v>
                </c:pt>
                <c:pt idx="128">
                  <c:v>9.7270833332928035</c:v>
                </c:pt>
                <c:pt idx="129">
                  <c:v>51.233333333119859</c:v>
                </c:pt>
                <c:pt idx="130">
                  <c:v>88.268749999632206</c:v>
                </c:pt>
                <c:pt idx="131">
                  <c:v>9.0020833332958237</c:v>
                </c:pt>
                <c:pt idx="132">
                  <c:v>37.035416666512347</c:v>
                </c:pt>
                <c:pt idx="133">
                  <c:v>98.358333332923507</c:v>
                </c:pt>
                <c:pt idx="134">
                  <c:v>7.3708333333026212</c:v>
                </c:pt>
                <c:pt idx="135">
                  <c:v>67.062499999720572</c:v>
                </c:pt>
                <c:pt idx="136">
                  <c:v>45.010416666479124</c:v>
                </c:pt>
                <c:pt idx="137">
                  <c:v>15.647916666601466</c:v>
                </c:pt>
                <c:pt idx="138">
                  <c:v>59.329166666419461</c:v>
                </c:pt>
                <c:pt idx="139">
                  <c:v>98.056249999591429</c:v>
                </c:pt>
                <c:pt idx="140">
                  <c:v>43.077083333153844</c:v>
                </c:pt>
                <c:pt idx="141">
                  <c:v>105.66874999955971</c:v>
                </c:pt>
                <c:pt idx="142">
                  <c:v>11.78124999995091</c:v>
                </c:pt>
                <c:pt idx="143">
                  <c:v>105.84999999955895</c:v>
                </c:pt>
                <c:pt idx="144">
                  <c:v>80.71666666633034</c:v>
                </c:pt>
                <c:pt idx="145">
                  <c:v>12.98958333327921</c:v>
                </c:pt>
                <c:pt idx="146">
                  <c:v>52.018749999783253</c:v>
                </c:pt>
                <c:pt idx="147">
                  <c:v>25.435416666560684</c:v>
                </c:pt>
                <c:pt idx="148">
                  <c:v>66.639583333055668</c:v>
                </c:pt>
                <c:pt idx="149">
                  <c:v>18.970833333254287</c:v>
                </c:pt>
                <c:pt idx="150">
                  <c:v>107.84374999955064</c:v>
                </c:pt>
                <c:pt idx="151">
                  <c:v>13.654166666609774</c:v>
                </c:pt>
                <c:pt idx="152">
                  <c:v>107.60208333288499</c:v>
                </c:pt>
                <c:pt idx="153">
                  <c:v>47.910416666467036</c:v>
                </c:pt>
                <c:pt idx="154">
                  <c:v>16.614583333264104</c:v>
                </c:pt>
                <c:pt idx="155">
                  <c:v>108.26666666621556</c:v>
                </c:pt>
                <c:pt idx="156">
                  <c:v>59.993749999750023</c:v>
                </c:pt>
                <c:pt idx="157">
                  <c:v>35.343749999852733</c:v>
                </c:pt>
                <c:pt idx="158">
                  <c:v>23.562499999901821</c:v>
                </c:pt>
                <c:pt idx="159">
                  <c:v>74.252083333023947</c:v>
                </c:pt>
                <c:pt idx="160">
                  <c:v>117.93333333284194</c:v>
                </c:pt>
                <c:pt idx="161">
                  <c:v>112.01249999953328</c:v>
                </c:pt>
                <c:pt idx="162">
                  <c:v>51.052083333120613</c:v>
                </c:pt>
                <c:pt idx="163">
                  <c:v>21.568749999910128</c:v>
                </c:pt>
                <c:pt idx="164">
                  <c:v>119.08124999950383</c:v>
                </c:pt>
                <c:pt idx="165">
                  <c:v>50.387499999790052</c:v>
                </c:pt>
                <c:pt idx="166">
                  <c:v>6.1624999999743224</c:v>
                </c:pt>
                <c:pt idx="167">
                  <c:v>3.7458333333177256</c:v>
                </c:pt>
                <c:pt idx="168">
                  <c:v>3.7458333333177256</c:v>
                </c:pt>
                <c:pt idx="169">
                  <c:v>56.791666666430032</c:v>
                </c:pt>
                <c:pt idx="170">
                  <c:v>26.824999999888227</c:v>
                </c:pt>
                <c:pt idx="171">
                  <c:v>127.53958333280191</c:v>
                </c:pt>
                <c:pt idx="172">
                  <c:v>70.143749999707737</c:v>
                </c:pt>
                <c:pt idx="173">
                  <c:v>14.258333333273923</c:v>
                </c:pt>
                <c:pt idx="174">
                  <c:v>40.781249999830074</c:v>
                </c:pt>
                <c:pt idx="175">
                  <c:v>31.839583333200668</c:v>
                </c:pt>
                <c:pt idx="176">
                  <c:v>34.135416666524435</c:v>
                </c:pt>
                <c:pt idx="177">
                  <c:v>8.8812499999629946</c:v>
                </c:pt>
                <c:pt idx="178">
                  <c:v>7.4312499999690358</c:v>
                </c:pt>
                <c:pt idx="179">
                  <c:v>32.806249999863304</c:v>
                </c:pt>
                <c:pt idx="180">
                  <c:v>81.7437499996594</c:v>
                </c:pt>
                <c:pt idx="181">
                  <c:v>7.9749999999667702</c:v>
                </c:pt>
                <c:pt idx="182">
                  <c:v>27.368749999885964</c:v>
                </c:pt>
                <c:pt idx="183">
                  <c:v>4.9541666666460245</c:v>
                </c:pt>
                <c:pt idx="184">
                  <c:v>46.218749999807422</c:v>
                </c:pt>
                <c:pt idx="185">
                  <c:v>16.252083333265617</c:v>
                </c:pt>
                <c:pt idx="186">
                  <c:v>4.893749999979609</c:v>
                </c:pt>
                <c:pt idx="187">
                  <c:v>40.660416666497248</c:v>
                </c:pt>
                <c:pt idx="188">
                  <c:v>12.74791666661355</c:v>
                </c:pt>
                <c:pt idx="189">
                  <c:v>38.48541666650631</c:v>
                </c:pt>
                <c:pt idx="190">
                  <c:v>93.343749999611063</c:v>
                </c:pt>
                <c:pt idx="191">
                  <c:v>10.935416666621101</c:v>
                </c:pt>
                <c:pt idx="192">
                  <c:v>14.741666666605242</c:v>
                </c:pt>
                <c:pt idx="193">
                  <c:v>52.743749999780235</c:v>
                </c:pt>
                <c:pt idx="194">
                  <c:v>22.414583333239939</c:v>
                </c:pt>
                <c:pt idx="195">
                  <c:v>47.910416666467036</c:v>
                </c:pt>
                <c:pt idx="196">
                  <c:v>19.091666666587116</c:v>
                </c:pt>
                <c:pt idx="197">
                  <c:v>47.306249999802887</c:v>
                </c:pt>
                <c:pt idx="198">
                  <c:v>105.72916666622612</c:v>
                </c:pt>
                <c:pt idx="199">
                  <c:v>16.795833333263349</c:v>
                </c:pt>
                <c:pt idx="200">
                  <c:v>11.297916666619592</c:v>
                </c:pt>
                <c:pt idx="201">
                  <c:v>20.299999999915414</c:v>
                </c:pt>
                <c:pt idx="202">
                  <c:v>58.302083333090408</c:v>
                </c:pt>
                <c:pt idx="203">
                  <c:v>30.389583333206708</c:v>
                </c:pt>
                <c:pt idx="204">
                  <c:v>6.8270833333048868</c:v>
                </c:pt>
                <c:pt idx="205">
                  <c:v>54.737499999771927</c:v>
                </c:pt>
                <c:pt idx="206">
                  <c:v>31.537499999868594</c:v>
                </c:pt>
                <c:pt idx="207">
                  <c:v>24.710416666563706</c:v>
                </c:pt>
                <c:pt idx="208">
                  <c:v>55.462499999768902</c:v>
                </c:pt>
                <c:pt idx="209">
                  <c:v>120.22916666616571</c:v>
                </c:pt>
                <c:pt idx="210">
                  <c:v>8.5187499999645055</c:v>
                </c:pt>
                <c:pt idx="211">
                  <c:v>22.897916666571259</c:v>
                </c:pt>
                <c:pt idx="212">
                  <c:v>26.764583333221815</c:v>
                </c:pt>
                <c:pt idx="213">
                  <c:v>62.893749999737942</c:v>
                </c:pt>
                <c:pt idx="214">
                  <c:v>38.606249999839136</c:v>
                </c:pt>
                <c:pt idx="215">
                  <c:v>17.943749999925235</c:v>
                </c:pt>
                <c:pt idx="216">
                  <c:v>62.531249999739451</c:v>
                </c:pt>
                <c:pt idx="217">
                  <c:v>33.470833333193873</c:v>
                </c:pt>
                <c:pt idx="218">
                  <c:v>7.6729166666346957</c:v>
                </c:pt>
                <c:pt idx="219">
                  <c:v>63.981249999733407</c:v>
                </c:pt>
                <c:pt idx="220">
                  <c:v>15.406249999935806</c:v>
                </c:pt>
                <c:pt idx="221">
                  <c:v>29.543749999876898</c:v>
                </c:pt>
                <c:pt idx="222">
                  <c:v>33.410416666527453</c:v>
                </c:pt>
                <c:pt idx="223">
                  <c:v>68.029166666383205</c:v>
                </c:pt>
                <c:pt idx="224">
                  <c:v>43.318749999819502</c:v>
                </c:pt>
                <c:pt idx="225">
                  <c:v>1.7520833333260328</c:v>
                </c:pt>
                <c:pt idx="226">
                  <c:v>69.720833333042833</c:v>
                </c:pt>
                <c:pt idx="227">
                  <c:v>20.118749999916172</c:v>
                </c:pt>
                <c:pt idx="228">
                  <c:v>36.370833333181785</c:v>
                </c:pt>
                <c:pt idx="229">
                  <c:v>71.835416666367351</c:v>
                </c:pt>
                <c:pt idx="230">
                  <c:v>27.85208333321728</c:v>
                </c:pt>
                <c:pt idx="231">
                  <c:v>31.597916666535006</c:v>
                </c:pt>
                <c:pt idx="232">
                  <c:v>72.560416666364333</c:v>
                </c:pt>
                <c:pt idx="233">
                  <c:v>56.972916666429278</c:v>
                </c:pt>
                <c:pt idx="234">
                  <c:v>25.616666666559929</c:v>
                </c:pt>
                <c:pt idx="235">
                  <c:v>41.989583333158372</c:v>
                </c:pt>
                <c:pt idx="236">
                  <c:v>79.508333333002042</c:v>
                </c:pt>
                <c:pt idx="237">
                  <c:v>37.277083333178012</c:v>
                </c:pt>
                <c:pt idx="238">
                  <c:v>76.910416666346208</c:v>
                </c:pt>
                <c:pt idx="239">
                  <c:v>69.056249999712264</c:v>
                </c:pt>
                <c:pt idx="240">
                  <c:v>33.168749999861795</c:v>
                </c:pt>
                <c:pt idx="241">
                  <c:v>87.302083332969573</c:v>
                </c:pt>
                <c:pt idx="242">
                  <c:v>48.937499999796088</c:v>
                </c:pt>
                <c:pt idx="243">
                  <c:v>16.916666666596178</c:v>
                </c:pt>
                <c:pt idx="244">
                  <c:v>9.4854166666271436</c:v>
                </c:pt>
                <c:pt idx="245">
                  <c:v>7.9145833333003557</c:v>
                </c:pt>
                <c:pt idx="246">
                  <c:v>82.106249999657891</c:v>
                </c:pt>
                <c:pt idx="247">
                  <c:v>123.0083333328208</c:v>
                </c:pt>
                <c:pt idx="248">
                  <c:v>8.8812499999629946</c:v>
                </c:pt>
                <c:pt idx="249">
                  <c:v>46.822916666471571</c:v>
                </c:pt>
                <c:pt idx="250">
                  <c:v>96.062499999599737</c:v>
                </c:pt>
                <c:pt idx="251">
                  <c:v>13.472916666610528</c:v>
                </c:pt>
                <c:pt idx="252">
                  <c:v>56.187499999765883</c:v>
                </c:pt>
              </c:numCache>
            </c:numRef>
          </c:yVal>
          <c:smooth val="1"/>
          <c:extLst xmlns:c16r2="http://schemas.microsoft.com/office/drawing/2015/06/chart">
            <c:ext xmlns:c16="http://schemas.microsoft.com/office/drawing/2014/chart" uri="{C3380CC4-5D6E-409C-BE32-E72D297353CC}">
              <c16:uniqueId val="{00000000-721A-4988-9D02-E46FEED553F8}"/>
            </c:ext>
          </c:extLst>
        </c:ser>
        <c:dLbls>
          <c:showLegendKey val="0"/>
          <c:showVal val="0"/>
          <c:showCatName val="0"/>
          <c:showSerName val="0"/>
          <c:showPercent val="0"/>
          <c:showBubbleSize val="0"/>
        </c:dLbls>
        <c:axId val="563859840"/>
        <c:axId val="563861760"/>
      </c:scatterChart>
      <c:valAx>
        <c:axId val="563859840"/>
        <c:scaling>
          <c:orientation val="minMax"/>
          <c:max val="150"/>
          <c:min val="0"/>
        </c:scaling>
        <c:delete val="0"/>
        <c:axPos val="b"/>
        <c:title>
          <c:tx>
            <c:rich>
              <a:bodyPr/>
              <a:lstStyle/>
              <a:p>
                <a:pPr>
                  <a:defRPr/>
                </a:pPr>
                <a:r>
                  <a:rPr lang="en-GB"/>
                  <a:t>Width of bed (mm)</a:t>
                </a:r>
              </a:p>
            </c:rich>
          </c:tx>
          <c:overlay val="0"/>
        </c:title>
        <c:numFmt formatCode="General" sourceLinked="0"/>
        <c:majorTickMark val="in"/>
        <c:minorTickMark val="none"/>
        <c:tickLblPos val="nextTo"/>
        <c:crossAx val="563861760"/>
        <c:crosses val="autoZero"/>
        <c:crossBetween val="midCat"/>
      </c:valAx>
      <c:valAx>
        <c:axId val="563861760"/>
        <c:scaling>
          <c:orientation val="minMax"/>
          <c:max val="140"/>
          <c:min val="0"/>
        </c:scaling>
        <c:delete val="0"/>
        <c:axPos val="l"/>
        <c:title>
          <c:tx>
            <c:rich>
              <a:bodyPr rot="-5400000" vert="horz"/>
              <a:lstStyle/>
              <a:p>
                <a:pPr>
                  <a:defRPr/>
                </a:pPr>
                <a:r>
                  <a:rPr lang="en-GB"/>
                  <a:t>Height from distributor</a:t>
                </a:r>
                <a:r>
                  <a:rPr lang="en-GB" baseline="0"/>
                  <a:t> plate (mm)</a:t>
                </a:r>
                <a:endParaRPr lang="en-GB"/>
              </a:p>
            </c:rich>
          </c:tx>
          <c:overlay val="0"/>
        </c:title>
        <c:numFmt formatCode="#,##0" sourceLinked="0"/>
        <c:majorTickMark val="in"/>
        <c:minorTickMark val="none"/>
        <c:tickLblPos val="nextTo"/>
        <c:crossAx val="563859840"/>
        <c:crosses val="autoZero"/>
        <c:crossBetween val="midCat"/>
      </c:valAx>
      <c:spPr>
        <a:ln>
          <a:solidFill>
            <a:schemeClr val="bg1">
              <a:lumMod val="50000"/>
            </a:schemeClr>
          </a:solidFill>
        </a:ln>
      </c:spPr>
    </c:plotArea>
    <c:plotVisOnly val="1"/>
    <c:dispBlanksAs val="gap"/>
    <c:showDLblsOverMax val="0"/>
  </c:chart>
  <c:spPr>
    <a:ln>
      <a:noFill/>
    </a:ln>
  </c:spPr>
  <c:externalData r:id="rId2">
    <c:autoUpdate val="0"/>
  </c:externalData>
</c:chartSpace>
</file>

<file path=word/charts/chart8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813988831106257"/>
          <c:y val="5.1400554097404488E-2"/>
          <c:w val="0.74926538100041484"/>
          <c:h val="0.79907589554425817"/>
        </c:manualLayout>
      </c:layout>
      <c:scatterChart>
        <c:scatterStyle val="smoothMarker"/>
        <c:varyColors val="0"/>
        <c:ser>
          <c:idx val="0"/>
          <c:order val="0"/>
          <c:tx>
            <c:strRef>
              <c:f>contour!$AG$3:$AG$40</c:f>
              <c:strCache>
                <c:ptCount val="1"/>
                <c:pt idx="0">
                  <c:v>Pulsed 238 Hz</c:v>
                </c:pt>
              </c:strCache>
            </c:strRef>
          </c:tx>
          <c:spPr>
            <a:ln>
              <a:noFill/>
            </a:ln>
          </c:spPr>
          <c:marker>
            <c:symbol val="circle"/>
            <c:size val="3"/>
          </c:marker>
          <c:xVal>
            <c:numRef>
              <c:f>contour!$AI$3:$AI$255</c:f>
              <c:numCache>
                <c:formatCode>General</c:formatCode>
                <c:ptCount val="253"/>
                <c:pt idx="0">
                  <c:v>17.762499999925989</c:v>
                </c:pt>
                <c:pt idx="1">
                  <c:v>26.099999999891249</c:v>
                </c:pt>
                <c:pt idx="2">
                  <c:v>35.645833333184804</c:v>
                </c:pt>
                <c:pt idx="3">
                  <c:v>60.295833333082101</c:v>
                </c:pt>
                <c:pt idx="4">
                  <c:v>66.579166666389256</c:v>
                </c:pt>
                <c:pt idx="5">
                  <c:v>58.664583333088892</c:v>
                </c:pt>
                <c:pt idx="6">
                  <c:v>88.933333332962775</c:v>
                </c:pt>
                <c:pt idx="7">
                  <c:v>103.31249999956952</c:v>
                </c:pt>
                <c:pt idx="8">
                  <c:v>91.591666666285036</c:v>
                </c:pt>
                <c:pt idx="9">
                  <c:v>118.47708333283967</c:v>
                </c:pt>
                <c:pt idx="10">
                  <c:v>19.152083333253533</c:v>
                </c:pt>
                <c:pt idx="11">
                  <c:v>39.270833333169705</c:v>
                </c:pt>
                <c:pt idx="12">
                  <c:v>37.095833333178767</c:v>
                </c:pt>
                <c:pt idx="13">
                  <c:v>59.691666666417952</c:v>
                </c:pt>
                <c:pt idx="14">
                  <c:v>58.604166666422479</c:v>
                </c:pt>
                <c:pt idx="15">
                  <c:v>90.202083332957486</c:v>
                </c:pt>
                <c:pt idx="16">
                  <c:v>87.664583332968064</c:v>
                </c:pt>
                <c:pt idx="17">
                  <c:v>104.76249999956349</c:v>
                </c:pt>
                <c:pt idx="18">
                  <c:v>113.40208333286081</c:v>
                </c:pt>
                <c:pt idx="19">
                  <c:v>6.9479166666377168</c:v>
                </c:pt>
                <c:pt idx="20">
                  <c:v>31.295833333202932</c:v>
                </c:pt>
                <c:pt idx="21">
                  <c:v>54.979166666437585</c:v>
                </c:pt>
                <c:pt idx="22">
                  <c:v>43.56041666648516</c:v>
                </c:pt>
                <c:pt idx="23">
                  <c:v>59.087499999753796</c:v>
                </c:pt>
                <c:pt idx="24">
                  <c:v>69.539583333043581</c:v>
                </c:pt>
                <c:pt idx="25">
                  <c:v>103.01041666623745</c:v>
                </c:pt>
                <c:pt idx="26">
                  <c:v>107.90416666621707</c:v>
                </c:pt>
                <c:pt idx="27">
                  <c:v>6.9479166666377168</c:v>
                </c:pt>
                <c:pt idx="28">
                  <c:v>36.672916666513864</c:v>
                </c:pt>
                <c:pt idx="29">
                  <c:v>54.556249999772682</c:v>
                </c:pt>
                <c:pt idx="30">
                  <c:v>50.870833333121368</c:v>
                </c:pt>
                <c:pt idx="31">
                  <c:v>69.539583333043581</c:v>
                </c:pt>
                <c:pt idx="32">
                  <c:v>100.3520833329152</c:v>
                </c:pt>
                <c:pt idx="33">
                  <c:v>80.354166666331849</c:v>
                </c:pt>
                <c:pt idx="34">
                  <c:v>108.14583333288272</c:v>
                </c:pt>
                <c:pt idx="35">
                  <c:v>116.96666666617929</c:v>
                </c:pt>
                <c:pt idx="36">
                  <c:v>7.3104166666362058</c:v>
                </c:pt>
                <c:pt idx="37">
                  <c:v>36.733333333180276</c:v>
                </c:pt>
                <c:pt idx="38">
                  <c:v>54.374999999773436</c:v>
                </c:pt>
                <c:pt idx="39">
                  <c:v>71.352083333036035</c:v>
                </c:pt>
                <c:pt idx="40">
                  <c:v>89.96041666629182</c:v>
                </c:pt>
                <c:pt idx="41">
                  <c:v>121.3770833328276</c:v>
                </c:pt>
                <c:pt idx="42">
                  <c:v>17.037499999929011</c:v>
                </c:pt>
                <c:pt idx="43">
                  <c:v>40.479166666498003</c:v>
                </c:pt>
                <c:pt idx="44">
                  <c:v>53.529166666443629</c:v>
                </c:pt>
                <c:pt idx="45">
                  <c:v>72.077083333033002</c:v>
                </c:pt>
                <c:pt idx="46">
                  <c:v>87.120833332970321</c:v>
                </c:pt>
                <c:pt idx="47">
                  <c:v>122.94791666615438</c:v>
                </c:pt>
                <c:pt idx="48">
                  <c:v>20.179166666582585</c:v>
                </c:pt>
                <c:pt idx="49">
                  <c:v>54.677083333105507</c:v>
                </c:pt>
                <c:pt idx="50">
                  <c:v>84.885416666312977</c:v>
                </c:pt>
                <c:pt idx="51">
                  <c:v>122.88749999948796</c:v>
                </c:pt>
                <c:pt idx="52">
                  <c:v>10.089583333291293</c:v>
                </c:pt>
                <c:pt idx="53">
                  <c:v>21.32708333324447</c:v>
                </c:pt>
                <c:pt idx="54">
                  <c:v>54.193749999774191</c:v>
                </c:pt>
                <c:pt idx="55">
                  <c:v>82.710416666322033</c:v>
                </c:pt>
                <c:pt idx="56">
                  <c:v>123.06874999948721</c:v>
                </c:pt>
                <c:pt idx="57">
                  <c:v>114.30833333285705</c:v>
                </c:pt>
                <c:pt idx="58">
                  <c:v>137.74999999942602</c:v>
                </c:pt>
                <c:pt idx="59">
                  <c:v>10.995833333287516</c:v>
                </c:pt>
                <c:pt idx="60">
                  <c:v>22.414583333239939</c:v>
                </c:pt>
                <c:pt idx="61">
                  <c:v>28.274999999882187</c:v>
                </c:pt>
                <c:pt idx="62">
                  <c:v>48.877083333129676</c:v>
                </c:pt>
                <c:pt idx="63">
                  <c:v>68.572916666380948</c:v>
                </c:pt>
                <c:pt idx="64">
                  <c:v>74.010416666358282</c:v>
                </c:pt>
                <c:pt idx="65">
                  <c:v>81.018749999662418</c:v>
                </c:pt>
                <c:pt idx="66">
                  <c:v>85.549999999643532</c:v>
                </c:pt>
                <c:pt idx="67">
                  <c:v>122.70624999948872</c:v>
                </c:pt>
                <c:pt idx="68">
                  <c:v>8.4583333332980892</c:v>
                </c:pt>
                <c:pt idx="69">
                  <c:v>29.060416666545581</c:v>
                </c:pt>
                <c:pt idx="70">
                  <c:v>23.622916666568237</c:v>
                </c:pt>
                <c:pt idx="71">
                  <c:v>69.056249999712264</c:v>
                </c:pt>
                <c:pt idx="72">
                  <c:v>77.272916666344699</c:v>
                </c:pt>
                <c:pt idx="73">
                  <c:v>79.387499999669217</c:v>
                </c:pt>
                <c:pt idx="74">
                  <c:v>81.502083332993735</c:v>
                </c:pt>
                <c:pt idx="75">
                  <c:v>9.4854166666271436</c:v>
                </c:pt>
                <c:pt idx="76">
                  <c:v>30.570833333205954</c:v>
                </c:pt>
                <c:pt idx="77">
                  <c:v>24.831249999896535</c:v>
                </c:pt>
                <c:pt idx="78">
                  <c:v>32.08124999986633</c:v>
                </c:pt>
                <c:pt idx="79">
                  <c:v>57.214583333094936</c:v>
                </c:pt>
                <c:pt idx="80">
                  <c:v>56.852083333096445</c:v>
                </c:pt>
                <c:pt idx="81">
                  <c:v>78.843749999671473</c:v>
                </c:pt>
                <c:pt idx="82">
                  <c:v>78.602083333005822</c:v>
                </c:pt>
                <c:pt idx="83">
                  <c:v>79.508333333002042</c:v>
                </c:pt>
                <c:pt idx="84">
                  <c:v>81.199999999661657</c:v>
                </c:pt>
                <c:pt idx="85">
                  <c:v>126.99583333280418</c:v>
                </c:pt>
                <c:pt idx="86">
                  <c:v>11.297916666619592</c:v>
                </c:pt>
                <c:pt idx="87">
                  <c:v>31.235416666536519</c:v>
                </c:pt>
                <c:pt idx="88">
                  <c:v>26.583333333222569</c:v>
                </c:pt>
                <c:pt idx="89">
                  <c:v>30.993749999870857</c:v>
                </c:pt>
                <c:pt idx="90">
                  <c:v>48.514583333131185</c:v>
                </c:pt>
                <c:pt idx="91">
                  <c:v>60.356249999748513</c:v>
                </c:pt>
                <c:pt idx="92">
                  <c:v>79.931249999666946</c:v>
                </c:pt>
                <c:pt idx="93">
                  <c:v>70.385416666373388</c:v>
                </c:pt>
                <c:pt idx="94">
                  <c:v>77.454166666343937</c:v>
                </c:pt>
                <c:pt idx="95">
                  <c:v>81.260416666328084</c:v>
                </c:pt>
                <c:pt idx="96">
                  <c:v>127.41874999946909</c:v>
                </c:pt>
                <c:pt idx="97">
                  <c:v>12.929166666612794</c:v>
                </c:pt>
                <c:pt idx="98">
                  <c:v>31.960416666533497</c:v>
                </c:pt>
                <c:pt idx="99">
                  <c:v>29.66458333320973</c:v>
                </c:pt>
                <c:pt idx="100">
                  <c:v>64.222916666399072</c:v>
                </c:pt>
                <c:pt idx="101">
                  <c:v>79.689583333001295</c:v>
                </c:pt>
                <c:pt idx="102">
                  <c:v>76.427083333014878</c:v>
                </c:pt>
                <c:pt idx="103">
                  <c:v>81.924999999658638</c:v>
                </c:pt>
                <c:pt idx="104">
                  <c:v>118.89999999950457</c:v>
                </c:pt>
                <c:pt idx="105">
                  <c:v>130.07708333279135</c:v>
                </c:pt>
                <c:pt idx="106">
                  <c:v>14.620833333272412</c:v>
                </c:pt>
                <c:pt idx="107">
                  <c:v>33.168749999861795</c:v>
                </c:pt>
                <c:pt idx="108">
                  <c:v>29.362499999877656</c:v>
                </c:pt>
                <c:pt idx="109">
                  <c:v>63.256249999736426</c:v>
                </c:pt>
                <c:pt idx="110">
                  <c:v>80.233333332999024</c:v>
                </c:pt>
                <c:pt idx="111">
                  <c:v>116.72499999951364</c:v>
                </c:pt>
                <c:pt idx="112">
                  <c:v>97.270833332928035</c:v>
                </c:pt>
                <c:pt idx="113">
                  <c:v>125.72708333280947</c:v>
                </c:pt>
                <c:pt idx="114">
                  <c:v>15.768749999934297</c:v>
                </c:pt>
                <c:pt idx="115">
                  <c:v>37.15624999984518</c:v>
                </c:pt>
                <c:pt idx="116">
                  <c:v>29.060416666545581</c:v>
                </c:pt>
                <c:pt idx="117">
                  <c:v>65.06874999972888</c:v>
                </c:pt>
                <c:pt idx="118">
                  <c:v>66.699999999722081</c:v>
                </c:pt>
                <c:pt idx="119">
                  <c:v>109.89791666620876</c:v>
                </c:pt>
                <c:pt idx="120">
                  <c:v>96.545833332931053</c:v>
                </c:pt>
                <c:pt idx="121">
                  <c:v>114.85208333285478</c:v>
                </c:pt>
                <c:pt idx="122">
                  <c:v>127.23749999946983</c:v>
                </c:pt>
                <c:pt idx="123">
                  <c:v>129.71458333279284</c:v>
                </c:pt>
                <c:pt idx="124">
                  <c:v>18.427083333256554</c:v>
                </c:pt>
                <c:pt idx="125">
                  <c:v>35.2229166665199</c:v>
                </c:pt>
                <c:pt idx="126">
                  <c:v>31.356249999869348</c:v>
                </c:pt>
                <c:pt idx="127">
                  <c:v>63.074999999737187</c:v>
                </c:pt>
                <c:pt idx="128">
                  <c:v>68.331249999715283</c:v>
                </c:pt>
                <c:pt idx="129">
                  <c:v>84.522916666314487</c:v>
                </c:pt>
                <c:pt idx="130">
                  <c:v>111.46874999953555</c:v>
                </c:pt>
                <c:pt idx="131">
                  <c:v>115.93958333285025</c:v>
                </c:pt>
                <c:pt idx="132">
                  <c:v>18.729166666588629</c:v>
                </c:pt>
                <c:pt idx="133">
                  <c:v>34.497916666522926</c:v>
                </c:pt>
                <c:pt idx="134">
                  <c:v>27.006249999887473</c:v>
                </c:pt>
                <c:pt idx="135">
                  <c:v>34.25624999985726</c:v>
                </c:pt>
                <c:pt idx="136">
                  <c:v>64.585416666397563</c:v>
                </c:pt>
                <c:pt idx="137">
                  <c:v>69.539583333043581</c:v>
                </c:pt>
                <c:pt idx="138">
                  <c:v>88.510416666297871</c:v>
                </c:pt>
                <c:pt idx="139">
                  <c:v>111.16666666620347</c:v>
                </c:pt>
                <c:pt idx="140">
                  <c:v>19.635416666584852</c:v>
                </c:pt>
                <c:pt idx="141">
                  <c:v>16.372916666598446</c:v>
                </c:pt>
                <c:pt idx="142">
                  <c:v>28.093749999882942</c:v>
                </c:pt>
                <c:pt idx="143">
                  <c:v>37.458333333177258</c:v>
                </c:pt>
                <c:pt idx="144">
                  <c:v>36.733333333180276</c:v>
                </c:pt>
                <c:pt idx="145">
                  <c:v>43.137499999820257</c:v>
                </c:pt>
                <c:pt idx="146">
                  <c:v>63.497916666402091</c:v>
                </c:pt>
                <c:pt idx="147">
                  <c:v>70.627083333039053</c:v>
                </c:pt>
                <c:pt idx="148">
                  <c:v>91.410416666285784</c:v>
                </c:pt>
                <c:pt idx="149">
                  <c:v>91.954166666283513</c:v>
                </c:pt>
                <c:pt idx="150">
                  <c:v>109.11249999954536</c:v>
                </c:pt>
                <c:pt idx="151">
                  <c:v>110.80416666620498</c:v>
                </c:pt>
                <c:pt idx="152">
                  <c:v>14.560416666605997</c:v>
                </c:pt>
                <c:pt idx="153">
                  <c:v>19.756249999917681</c:v>
                </c:pt>
                <c:pt idx="154">
                  <c:v>34.377083333190093</c:v>
                </c:pt>
                <c:pt idx="155">
                  <c:v>36.914583333179522</c:v>
                </c:pt>
                <c:pt idx="156">
                  <c:v>61.564583333076811</c:v>
                </c:pt>
                <c:pt idx="157">
                  <c:v>69.418749999710755</c:v>
                </c:pt>
                <c:pt idx="158">
                  <c:v>104.64166666623065</c:v>
                </c:pt>
                <c:pt idx="159">
                  <c:v>94.068749999608045</c:v>
                </c:pt>
                <c:pt idx="160">
                  <c:v>107.78333333288423</c:v>
                </c:pt>
                <c:pt idx="161">
                  <c:v>13.231249999944868</c:v>
                </c:pt>
                <c:pt idx="162">
                  <c:v>18.608333333255796</c:v>
                </c:pt>
                <c:pt idx="163">
                  <c:v>33.410416666527453</c:v>
                </c:pt>
                <c:pt idx="164">
                  <c:v>38.787499999838381</c:v>
                </c:pt>
                <c:pt idx="165">
                  <c:v>83.072916666320523</c:v>
                </c:pt>
                <c:pt idx="166">
                  <c:v>56.912499999762865</c:v>
                </c:pt>
                <c:pt idx="167">
                  <c:v>119.20208333283665</c:v>
                </c:pt>
                <c:pt idx="168">
                  <c:v>12.627083333280719</c:v>
                </c:pt>
                <c:pt idx="169">
                  <c:v>13.533333333276945</c:v>
                </c:pt>
                <c:pt idx="170">
                  <c:v>31.537499999868594</c:v>
                </c:pt>
                <c:pt idx="171">
                  <c:v>38.787499999838381</c:v>
                </c:pt>
                <c:pt idx="172">
                  <c:v>53.952083333108533</c:v>
                </c:pt>
                <c:pt idx="173">
                  <c:v>56.791666666430032</c:v>
                </c:pt>
                <c:pt idx="174">
                  <c:v>82.106249999657891</c:v>
                </c:pt>
                <c:pt idx="175">
                  <c:v>99.989583332916709</c:v>
                </c:pt>
                <c:pt idx="176">
                  <c:v>118.96041666617099</c:v>
                </c:pt>
                <c:pt idx="177">
                  <c:v>119.26249999950306</c:v>
                </c:pt>
                <c:pt idx="178">
                  <c:v>13.714583333276188</c:v>
                </c:pt>
                <c:pt idx="179">
                  <c:v>32.564583333197646</c:v>
                </c:pt>
                <c:pt idx="180">
                  <c:v>54.072916666441358</c:v>
                </c:pt>
                <c:pt idx="181">
                  <c:v>41.445833333160643</c:v>
                </c:pt>
                <c:pt idx="182">
                  <c:v>52.139583333116086</c:v>
                </c:pt>
                <c:pt idx="183">
                  <c:v>51.052083333120613</c:v>
                </c:pt>
                <c:pt idx="184">
                  <c:v>80.656249999663927</c:v>
                </c:pt>
                <c:pt idx="185">
                  <c:v>116.42291666618156</c:v>
                </c:pt>
                <c:pt idx="186">
                  <c:v>112.79791666619667</c:v>
                </c:pt>
                <c:pt idx="187">
                  <c:v>120.95416666616268</c:v>
                </c:pt>
                <c:pt idx="188">
                  <c:v>14.318749999940337</c:v>
                </c:pt>
                <c:pt idx="189">
                  <c:v>39.814583333167434</c:v>
                </c:pt>
                <c:pt idx="190">
                  <c:v>52.985416666445893</c:v>
                </c:pt>
                <c:pt idx="191">
                  <c:v>46.218749999807422</c:v>
                </c:pt>
                <c:pt idx="192">
                  <c:v>78.360416666340157</c:v>
                </c:pt>
                <c:pt idx="193">
                  <c:v>78.662499999672235</c:v>
                </c:pt>
                <c:pt idx="194">
                  <c:v>115.15416666618685</c:v>
                </c:pt>
                <c:pt idx="195">
                  <c:v>122.34374999949023</c:v>
                </c:pt>
                <c:pt idx="196">
                  <c:v>15.647916666601466</c:v>
                </c:pt>
                <c:pt idx="197">
                  <c:v>39.693749999834608</c:v>
                </c:pt>
                <c:pt idx="198">
                  <c:v>49.783333333125903</c:v>
                </c:pt>
                <c:pt idx="199">
                  <c:v>45.49374999981044</c:v>
                </c:pt>
                <c:pt idx="200">
                  <c:v>63.497916666402091</c:v>
                </c:pt>
                <c:pt idx="201">
                  <c:v>80.535416666331102</c:v>
                </c:pt>
                <c:pt idx="202">
                  <c:v>75.641666666351483</c:v>
                </c:pt>
                <c:pt idx="203">
                  <c:v>116.60416666618082</c:v>
                </c:pt>
                <c:pt idx="204">
                  <c:v>117.63124999950986</c:v>
                </c:pt>
                <c:pt idx="205">
                  <c:v>122.82708333282154</c:v>
                </c:pt>
                <c:pt idx="206">
                  <c:v>141.91874999940867</c:v>
                </c:pt>
                <c:pt idx="207">
                  <c:v>17.399999999927498</c:v>
                </c:pt>
                <c:pt idx="208">
                  <c:v>36.431249999848198</c:v>
                </c:pt>
                <c:pt idx="209">
                  <c:v>45.674999999809685</c:v>
                </c:pt>
                <c:pt idx="210">
                  <c:v>35.2229166665199</c:v>
                </c:pt>
                <c:pt idx="211">
                  <c:v>42.654166666488941</c:v>
                </c:pt>
                <c:pt idx="212">
                  <c:v>77.756249999676015</c:v>
                </c:pt>
                <c:pt idx="213">
                  <c:v>74.554166666356025</c:v>
                </c:pt>
                <c:pt idx="214">
                  <c:v>117.57083333284345</c:v>
                </c:pt>
                <c:pt idx="215">
                  <c:v>117.02708333284572</c:v>
                </c:pt>
                <c:pt idx="216">
                  <c:v>124.03541666614984</c:v>
                </c:pt>
                <c:pt idx="217">
                  <c:v>141.97916666607509</c:v>
                </c:pt>
                <c:pt idx="218">
                  <c:v>7.3708333333026212</c:v>
                </c:pt>
                <c:pt idx="219">
                  <c:v>35.464583333185566</c:v>
                </c:pt>
                <c:pt idx="220">
                  <c:v>36.612499999847444</c:v>
                </c:pt>
                <c:pt idx="221">
                  <c:v>41.627083333159888</c:v>
                </c:pt>
                <c:pt idx="222">
                  <c:v>74.856249999688089</c:v>
                </c:pt>
                <c:pt idx="223">
                  <c:v>77.454166666343937</c:v>
                </c:pt>
                <c:pt idx="224">
                  <c:v>118.47708333283967</c:v>
                </c:pt>
                <c:pt idx="225">
                  <c:v>112.19374999953251</c:v>
                </c:pt>
                <c:pt idx="226">
                  <c:v>123.8541666661506</c:v>
                </c:pt>
                <c:pt idx="227">
                  <c:v>18.245833333257309</c:v>
                </c:pt>
                <c:pt idx="228">
                  <c:v>16.493749999931275</c:v>
                </c:pt>
                <c:pt idx="229">
                  <c:v>34.497916666522926</c:v>
                </c:pt>
                <c:pt idx="230">
                  <c:v>39.331249999836118</c:v>
                </c:pt>
                <c:pt idx="231">
                  <c:v>68.452083333048108</c:v>
                </c:pt>
                <c:pt idx="232">
                  <c:v>78.118749999674506</c:v>
                </c:pt>
                <c:pt idx="233">
                  <c:v>119.20208333283665</c:v>
                </c:pt>
                <c:pt idx="234">
                  <c:v>18.12499999992448</c:v>
                </c:pt>
                <c:pt idx="235">
                  <c:v>16.977083333262595</c:v>
                </c:pt>
                <c:pt idx="236">
                  <c:v>33.289583333194628</c:v>
                </c:pt>
                <c:pt idx="237">
                  <c:v>57.939583333091917</c:v>
                </c:pt>
                <c:pt idx="238">
                  <c:v>78.239583333007332</c:v>
                </c:pt>
                <c:pt idx="239">
                  <c:v>122.70624999948872</c:v>
                </c:pt>
                <c:pt idx="240">
                  <c:v>17.943749999925235</c:v>
                </c:pt>
                <c:pt idx="241">
                  <c:v>32.02083333319991</c:v>
                </c:pt>
                <c:pt idx="242">
                  <c:v>59.631249999751532</c:v>
                </c:pt>
                <c:pt idx="243">
                  <c:v>61.866666666408882</c:v>
                </c:pt>
                <c:pt idx="244">
                  <c:v>76.789583333013368</c:v>
                </c:pt>
                <c:pt idx="245">
                  <c:v>114.06666666619138</c:v>
                </c:pt>
                <c:pt idx="246">
                  <c:v>125.12291666614531</c:v>
                </c:pt>
                <c:pt idx="247">
                  <c:v>131.46666666611887</c:v>
                </c:pt>
                <c:pt idx="248">
                  <c:v>124.2166666661491</c:v>
                </c:pt>
                <c:pt idx="249">
                  <c:v>17.460416666593915</c:v>
                </c:pt>
                <c:pt idx="250">
                  <c:v>28.093749999882942</c:v>
                </c:pt>
                <c:pt idx="251">
                  <c:v>17.097916666595424</c:v>
                </c:pt>
                <c:pt idx="252">
                  <c:v>60.114583333082855</c:v>
                </c:pt>
              </c:numCache>
            </c:numRef>
          </c:xVal>
          <c:yVal>
            <c:numRef>
              <c:f>contour!$AH$3:$AH$255</c:f>
              <c:numCache>
                <c:formatCode>General</c:formatCode>
                <c:ptCount val="253"/>
                <c:pt idx="0">
                  <c:v>37.941666666508574</c:v>
                </c:pt>
                <c:pt idx="1">
                  <c:v>119.02083333283741</c:v>
                </c:pt>
                <c:pt idx="2">
                  <c:v>49.843749999792315</c:v>
                </c:pt>
                <c:pt idx="3">
                  <c:v>87.724999999634477</c:v>
                </c:pt>
                <c:pt idx="4">
                  <c:v>53.106249999778719</c:v>
                </c:pt>
                <c:pt idx="5">
                  <c:v>9.787499999959218</c:v>
                </c:pt>
                <c:pt idx="6">
                  <c:v>15.406249999935806</c:v>
                </c:pt>
                <c:pt idx="7">
                  <c:v>94.18958333294087</c:v>
                </c:pt>
                <c:pt idx="8">
                  <c:v>45.614583333143273</c:v>
                </c:pt>
                <c:pt idx="9">
                  <c:v>32.262499999865568</c:v>
                </c:pt>
                <c:pt idx="10">
                  <c:v>41.687499999826301</c:v>
                </c:pt>
                <c:pt idx="11">
                  <c:v>52.622916666447402</c:v>
                </c:pt>
                <c:pt idx="12">
                  <c:v>7.3708333333026212</c:v>
                </c:pt>
                <c:pt idx="13">
                  <c:v>76.185416666349226</c:v>
                </c:pt>
                <c:pt idx="14">
                  <c:v>15.345833333269391</c:v>
                </c:pt>
                <c:pt idx="15">
                  <c:v>19.393749999919191</c:v>
                </c:pt>
                <c:pt idx="16">
                  <c:v>50.145833333124386</c:v>
                </c:pt>
                <c:pt idx="17">
                  <c:v>103.49374999956878</c:v>
                </c:pt>
                <c:pt idx="18">
                  <c:v>38.48541666650631</c:v>
                </c:pt>
                <c:pt idx="19">
                  <c:v>15.043749999937317</c:v>
                </c:pt>
                <c:pt idx="20">
                  <c:v>14.922916666604488</c:v>
                </c:pt>
                <c:pt idx="21">
                  <c:v>89.356249999627678</c:v>
                </c:pt>
                <c:pt idx="22">
                  <c:v>56.308333333098709</c:v>
                </c:pt>
                <c:pt idx="23">
                  <c:v>18.849999999921458</c:v>
                </c:pt>
                <c:pt idx="24">
                  <c:v>5.497916666643758</c:v>
                </c:pt>
                <c:pt idx="25">
                  <c:v>37.15624999984518</c:v>
                </c:pt>
                <c:pt idx="26">
                  <c:v>112.9187499995295</c:v>
                </c:pt>
                <c:pt idx="27">
                  <c:v>17.15833333326184</c:v>
                </c:pt>
                <c:pt idx="28">
                  <c:v>19.816666666584098</c:v>
                </c:pt>
                <c:pt idx="29">
                  <c:v>100.89583333291293</c:v>
                </c:pt>
                <c:pt idx="30">
                  <c:v>64.16249999973266</c:v>
                </c:pt>
                <c:pt idx="31">
                  <c:v>10.210416666624123</c:v>
                </c:pt>
                <c:pt idx="32">
                  <c:v>50.749999999788542</c:v>
                </c:pt>
                <c:pt idx="33">
                  <c:v>4.0479166666498001</c:v>
                </c:pt>
                <c:pt idx="34">
                  <c:v>122.64583333282231</c:v>
                </c:pt>
                <c:pt idx="35">
                  <c:v>10.089583333291293</c:v>
                </c:pt>
                <c:pt idx="36">
                  <c:v>19.99791666658334</c:v>
                </c:pt>
                <c:pt idx="37">
                  <c:v>24.589583333230877</c:v>
                </c:pt>
                <c:pt idx="38">
                  <c:v>112.49583333286459</c:v>
                </c:pt>
                <c:pt idx="39">
                  <c:v>16.977083333262595</c:v>
                </c:pt>
                <c:pt idx="40">
                  <c:v>58.422916666423234</c:v>
                </c:pt>
                <c:pt idx="41">
                  <c:v>16.795833333263349</c:v>
                </c:pt>
                <c:pt idx="42">
                  <c:v>3.9874999999833851</c:v>
                </c:pt>
                <c:pt idx="43">
                  <c:v>29.785416666542559</c:v>
                </c:pt>
                <c:pt idx="44">
                  <c:v>123.31041666615286</c:v>
                </c:pt>
                <c:pt idx="45">
                  <c:v>23.381249999902575</c:v>
                </c:pt>
                <c:pt idx="46">
                  <c:v>66.156249999724352</c:v>
                </c:pt>
                <c:pt idx="47">
                  <c:v>23.018749999904088</c:v>
                </c:pt>
                <c:pt idx="48">
                  <c:v>7.6729166666346957</c:v>
                </c:pt>
                <c:pt idx="49">
                  <c:v>33.772916666525944</c:v>
                </c:pt>
                <c:pt idx="50">
                  <c:v>75.21874999968658</c:v>
                </c:pt>
                <c:pt idx="51">
                  <c:v>28.999999999879165</c:v>
                </c:pt>
                <c:pt idx="52">
                  <c:v>34.679166666522171</c:v>
                </c:pt>
                <c:pt idx="53">
                  <c:v>12.627083333280719</c:v>
                </c:pt>
                <c:pt idx="54">
                  <c:v>44.708333333147046</c:v>
                </c:pt>
                <c:pt idx="55">
                  <c:v>84.402083332981647</c:v>
                </c:pt>
                <c:pt idx="56">
                  <c:v>34.618749999855751</c:v>
                </c:pt>
                <c:pt idx="57">
                  <c:v>11.962499999950156</c:v>
                </c:pt>
                <c:pt idx="58">
                  <c:v>4.41041666664829</c:v>
                </c:pt>
                <c:pt idx="59">
                  <c:v>37.277083333178012</c:v>
                </c:pt>
                <c:pt idx="60">
                  <c:v>18.547916666589384</c:v>
                </c:pt>
                <c:pt idx="61">
                  <c:v>45.735416666476098</c:v>
                </c:pt>
                <c:pt idx="62">
                  <c:v>41.747916666492713</c:v>
                </c:pt>
                <c:pt idx="63">
                  <c:v>7.3708333333026212</c:v>
                </c:pt>
                <c:pt idx="64">
                  <c:v>55.402083333102489</c:v>
                </c:pt>
                <c:pt idx="65">
                  <c:v>94.18958333294087</c:v>
                </c:pt>
                <c:pt idx="66">
                  <c:v>21.629166666576545</c:v>
                </c:pt>
                <c:pt idx="67">
                  <c:v>30.510416666539538</c:v>
                </c:pt>
                <c:pt idx="68">
                  <c:v>2.9604166666543312</c:v>
                </c:pt>
                <c:pt idx="69">
                  <c:v>51.293749999786272</c:v>
                </c:pt>
                <c:pt idx="70">
                  <c:v>25.677083333226346</c:v>
                </c:pt>
                <c:pt idx="71">
                  <c:v>10.693749999955442</c:v>
                </c:pt>
                <c:pt idx="72">
                  <c:v>67.666666666384714</c:v>
                </c:pt>
                <c:pt idx="73">
                  <c:v>104.21874999956574</c:v>
                </c:pt>
                <c:pt idx="74">
                  <c:v>30.268749999873879</c:v>
                </c:pt>
                <c:pt idx="75">
                  <c:v>6.8270833333048868</c:v>
                </c:pt>
                <c:pt idx="76">
                  <c:v>57.214583333094936</c:v>
                </c:pt>
                <c:pt idx="77">
                  <c:v>33.047916666528963</c:v>
                </c:pt>
                <c:pt idx="78">
                  <c:v>11.902083333283741</c:v>
                </c:pt>
                <c:pt idx="79">
                  <c:v>11.116666666620347</c:v>
                </c:pt>
                <c:pt idx="80">
                  <c:v>6.7062499999720568</c:v>
                </c:pt>
                <c:pt idx="81">
                  <c:v>83.072916666320523</c:v>
                </c:pt>
                <c:pt idx="82">
                  <c:v>116.30208333284874</c:v>
                </c:pt>
                <c:pt idx="83">
                  <c:v>38.364583333173478</c:v>
                </c:pt>
                <c:pt idx="84">
                  <c:v>18.729166666588629</c:v>
                </c:pt>
                <c:pt idx="85">
                  <c:v>5.0749999999788535</c:v>
                </c:pt>
                <c:pt idx="86">
                  <c:v>11.660416666618081</c:v>
                </c:pt>
                <c:pt idx="87">
                  <c:v>62.531249999739451</c:v>
                </c:pt>
                <c:pt idx="88">
                  <c:v>43.318749999819502</c:v>
                </c:pt>
                <c:pt idx="89">
                  <c:v>17.943749999925235</c:v>
                </c:pt>
                <c:pt idx="90">
                  <c:v>14.741666666605242</c:v>
                </c:pt>
                <c:pt idx="91">
                  <c:v>12.868749999946379</c:v>
                </c:pt>
                <c:pt idx="92">
                  <c:v>104.70208333289708</c:v>
                </c:pt>
                <c:pt idx="93">
                  <c:v>1.4499999999939583</c:v>
                </c:pt>
                <c:pt idx="94">
                  <c:v>50.327083333123632</c:v>
                </c:pt>
                <c:pt idx="95">
                  <c:v>25.314583333227855</c:v>
                </c:pt>
                <c:pt idx="96">
                  <c:v>10.814583333288272</c:v>
                </c:pt>
                <c:pt idx="97">
                  <c:v>15.466666666602221</c:v>
                </c:pt>
                <c:pt idx="98">
                  <c:v>65.612499999726609</c:v>
                </c:pt>
                <c:pt idx="99">
                  <c:v>25.435416666560684</c:v>
                </c:pt>
                <c:pt idx="100">
                  <c:v>23.018749999904088</c:v>
                </c:pt>
                <c:pt idx="101">
                  <c:v>120.5916666661642</c:v>
                </c:pt>
                <c:pt idx="102">
                  <c:v>60.235416666415681</c:v>
                </c:pt>
                <c:pt idx="103">
                  <c:v>8.6999999999637492</c:v>
                </c:pt>
                <c:pt idx="104">
                  <c:v>60.83958333307983</c:v>
                </c:pt>
                <c:pt idx="105">
                  <c:v>17.883333333258818</c:v>
                </c:pt>
                <c:pt idx="106">
                  <c:v>18.185416666590893</c:v>
                </c:pt>
                <c:pt idx="107">
                  <c:v>74.252083333023947</c:v>
                </c:pt>
                <c:pt idx="108">
                  <c:v>31.779166666534252</c:v>
                </c:pt>
                <c:pt idx="109">
                  <c:v>29.483333333210485</c:v>
                </c:pt>
                <c:pt idx="110">
                  <c:v>15.406249999935806</c:v>
                </c:pt>
                <c:pt idx="111">
                  <c:v>68.754166666380186</c:v>
                </c:pt>
                <c:pt idx="112">
                  <c:v>12.385416666615059</c:v>
                </c:pt>
                <c:pt idx="113">
                  <c:v>4.3499999999818746</c:v>
                </c:pt>
                <c:pt idx="114">
                  <c:v>24.287499999898802</c:v>
                </c:pt>
                <c:pt idx="115">
                  <c:v>82.770833332988445</c:v>
                </c:pt>
                <c:pt idx="116">
                  <c:v>45.372916666477607</c:v>
                </c:pt>
                <c:pt idx="117">
                  <c:v>31.537499999868594</c:v>
                </c:pt>
                <c:pt idx="118">
                  <c:v>5.014583333312439</c:v>
                </c:pt>
                <c:pt idx="119">
                  <c:v>78.602083333005822</c:v>
                </c:pt>
                <c:pt idx="120">
                  <c:v>16.916666666596178</c:v>
                </c:pt>
                <c:pt idx="121">
                  <c:v>3.6249999999848956</c:v>
                </c:pt>
                <c:pt idx="122">
                  <c:v>12.143749999949401</c:v>
                </c:pt>
                <c:pt idx="123">
                  <c:v>70.022916666374897</c:v>
                </c:pt>
                <c:pt idx="124">
                  <c:v>30.631249999872367</c:v>
                </c:pt>
                <c:pt idx="125">
                  <c:v>90.624999999622389</c:v>
                </c:pt>
                <c:pt idx="126">
                  <c:v>56.308333333098709</c:v>
                </c:pt>
                <c:pt idx="127">
                  <c:v>37.699999999842916</c:v>
                </c:pt>
                <c:pt idx="128">
                  <c:v>9.7270833332928035</c:v>
                </c:pt>
                <c:pt idx="129">
                  <c:v>51.233333333119859</c:v>
                </c:pt>
                <c:pt idx="130">
                  <c:v>88.268749999632206</c:v>
                </c:pt>
                <c:pt idx="131">
                  <c:v>9.0020833332958237</c:v>
                </c:pt>
                <c:pt idx="132">
                  <c:v>37.035416666512347</c:v>
                </c:pt>
                <c:pt idx="133">
                  <c:v>98.358333332923507</c:v>
                </c:pt>
                <c:pt idx="134">
                  <c:v>7.3708333333026212</c:v>
                </c:pt>
                <c:pt idx="135">
                  <c:v>67.062499999720572</c:v>
                </c:pt>
                <c:pt idx="136">
                  <c:v>45.010416666479124</c:v>
                </c:pt>
                <c:pt idx="137">
                  <c:v>15.647916666601466</c:v>
                </c:pt>
                <c:pt idx="138">
                  <c:v>59.329166666419461</c:v>
                </c:pt>
                <c:pt idx="139">
                  <c:v>98.056249999591429</c:v>
                </c:pt>
                <c:pt idx="140">
                  <c:v>43.077083333153844</c:v>
                </c:pt>
                <c:pt idx="141">
                  <c:v>105.66874999955971</c:v>
                </c:pt>
                <c:pt idx="142">
                  <c:v>11.78124999995091</c:v>
                </c:pt>
                <c:pt idx="143">
                  <c:v>105.84999999955895</c:v>
                </c:pt>
                <c:pt idx="144">
                  <c:v>80.71666666633034</c:v>
                </c:pt>
                <c:pt idx="145">
                  <c:v>12.98958333327921</c:v>
                </c:pt>
                <c:pt idx="146">
                  <c:v>52.018749999783253</c:v>
                </c:pt>
                <c:pt idx="147">
                  <c:v>25.435416666560684</c:v>
                </c:pt>
                <c:pt idx="148">
                  <c:v>66.639583333055668</c:v>
                </c:pt>
                <c:pt idx="149">
                  <c:v>18.970833333254287</c:v>
                </c:pt>
                <c:pt idx="150">
                  <c:v>107.84374999955064</c:v>
                </c:pt>
                <c:pt idx="151">
                  <c:v>13.654166666609774</c:v>
                </c:pt>
                <c:pt idx="152">
                  <c:v>107.60208333288499</c:v>
                </c:pt>
                <c:pt idx="153">
                  <c:v>47.910416666467036</c:v>
                </c:pt>
                <c:pt idx="154">
                  <c:v>16.614583333264104</c:v>
                </c:pt>
                <c:pt idx="155">
                  <c:v>108.26666666621556</c:v>
                </c:pt>
                <c:pt idx="156">
                  <c:v>59.993749999750023</c:v>
                </c:pt>
                <c:pt idx="157">
                  <c:v>35.343749999852733</c:v>
                </c:pt>
                <c:pt idx="158">
                  <c:v>23.562499999901821</c:v>
                </c:pt>
                <c:pt idx="159">
                  <c:v>74.252083333023947</c:v>
                </c:pt>
                <c:pt idx="160">
                  <c:v>117.93333333284194</c:v>
                </c:pt>
                <c:pt idx="161">
                  <c:v>112.01249999953328</c:v>
                </c:pt>
                <c:pt idx="162">
                  <c:v>51.052083333120613</c:v>
                </c:pt>
                <c:pt idx="163">
                  <c:v>21.568749999910128</c:v>
                </c:pt>
                <c:pt idx="164">
                  <c:v>119.08124999950383</c:v>
                </c:pt>
                <c:pt idx="165">
                  <c:v>50.387499999790052</c:v>
                </c:pt>
                <c:pt idx="166">
                  <c:v>6.1624999999743224</c:v>
                </c:pt>
                <c:pt idx="167">
                  <c:v>3.7458333333177256</c:v>
                </c:pt>
                <c:pt idx="168">
                  <c:v>3.7458333333177256</c:v>
                </c:pt>
                <c:pt idx="169">
                  <c:v>56.791666666430032</c:v>
                </c:pt>
                <c:pt idx="170">
                  <c:v>26.824999999888227</c:v>
                </c:pt>
                <c:pt idx="171">
                  <c:v>127.53958333280191</c:v>
                </c:pt>
                <c:pt idx="172">
                  <c:v>70.143749999707737</c:v>
                </c:pt>
                <c:pt idx="173">
                  <c:v>14.258333333273923</c:v>
                </c:pt>
                <c:pt idx="174">
                  <c:v>40.781249999830074</c:v>
                </c:pt>
                <c:pt idx="175">
                  <c:v>31.839583333200668</c:v>
                </c:pt>
                <c:pt idx="176">
                  <c:v>34.135416666524435</c:v>
                </c:pt>
                <c:pt idx="177">
                  <c:v>8.8812499999629946</c:v>
                </c:pt>
                <c:pt idx="178">
                  <c:v>7.4312499999690358</c:v>
                </c:pt>
                <c:pt idx="179">
                  <c:v>32.806249999863304</c:v>
                </c:pt>
                <c:pt idx="180">
                  <c:v>81.7437499996594</c:v>
                </c:pt>
                <c:pt idx="181">
                  <c:v>7.9749999999667702</c:v>
                </c:pt>
                <c:pt idx="182">
                  <c:v>27.368749999885964</c:v>
                </c:pt>
                <c:pt idx="183">
                  <c:v>4.9541666666460245</c:v>
                </c:pt>
                <c:pt idx="184">
                  <c:v>46.218749999807422</c:v>
                </c:pt>
                <c:pt idx="185">
                  <c:v>16.252083333265617</c:v>
                </c:pt>
                <c:pt idx="186">
                  <c:v>4.893749999979609</c:v>
                </c:pt>
                <c:pt idx="187">
                  <c:v>40.660416666497248</c:v>
                </c:pt>
                <c:pt idx="188">
                  <c:v>12.74791666661355</c:v>
                </c:pt>
                <c:pt idx="189">
                  <c:v>38.48541666650631</c:v>
                </c:pt>
                <c:pt idx="190">
                  <c:v>93.343749999611063</c:v>
                </c:pt>
                <c:pt idx="191">
                  <c:v>10.935416666621101</c:v>
                </c:pt>
                <c:pt idx="192">
                  <c:v>14.741666666605242</c:v>
                </c:pt>
                <c:pt idx="193">
                  <c:v>52.743749999780235</c:v>
                </c:pt>
                <c:pt idx="194">
                  <c:v>22.414583333239939</c:v>
                </c:pt>
                <c:pt idx="195">
                  <c:v>47.910416666467036</c:v>
                </c:pt>
                <c:pt idx="196">
                  <c:v>19.091666666587116</c:v>
                </c:pt>
                <c:pt idx="197">
                  <c:v>47.306249999802887</c:v>
                </c:pt>
                <c:pt idx="198">
                  <c:v>105.72916666622612</c:v>
                </c:pt>
                <c:pt idx="199">
                  <c:v>16.795833333263349</c:v>
                </c:pt>
                <c:pt idx="200">
                  <c:v>11.297916666619592</c:v>
                </c:pt>
                <c:pt idx="201">
                  <c:v>20.299999999915414</c:v>
                </c:pt>
                <c:pt idx="202">
                  <c:v>58.302083333090408</c:v>
                </c:pt>
                <c:pt idx="203">
                  <c:v>30.389583333206708</c:v>
                </c:pt>
                <c:pt idx="204">
                  <c:v>6.8270833333048868</c:v>
                </c:pt>
                <c:pt idx="205">
                  <c:v>54.737499999771927</c:v>
                </c:pt>
                <c:pt idx="206">
                  <c:v>31.537499999868594</c:v>
                </c:pt>
                <c:pt idx="207">
                  <c:v>24.710416666563706</c:v>
                </c:pt>
                <c:pt idx="208">
                  <c:v>55.462499999768902</c:v>
                </c:pt>
                <c:pt idx="209">
                  <c:v>120.22916666616571</c:v>
                </c:pt>
                <c:pt idx="210">
                  <c:v>8.5187499999645055</c:v>
                </c:pt>
                <c:pt idx="211">
                  <c:v>22.897916666571259</c:v>
                </c:pt>
                <c:pt idx="212">
                  <c:v>26.764583333221815</c:v>
                </c:pt>
                <c:pt idx="213">
                  <c:v>62.893749999737942</c:v>
                </c:pt>
                <c:pt idx="214">
                  <c:v>38.606249999839136</c:v>
                </c:pt>
                <c:pt idx="215">
                  <c:v>17.943749999925235</c:v>
                </c:pt>
                <c:pt idx="216">
                  <c:v>62.531249999739451</c:v>
                </c:pt>
                <c:pt idx="217">
                  <c:v>33.470833333193873</c:v>
                </c:pt>
                <c:pt idx="218">
                  <c:v>7.6729166666346957</c:v>
                </c:pt>
                <c:pt idx="219">
                  <c:v>63.981249999733407</c:v>
                </c:pt>
                <c:pt idx="220">
                  <c:v>15.406249999935806</c:v>
                </c:pt>
                <c:pt idx="221">
                  <c:v>29.543749999876898</c:v>
                </c:pt>
                <c:pt idx="222">
                  <c:v>33.410416666527453</c:v>
                </c:pt>
                <c:pt idx="223">
                  <c:v>68.029166666383205</c:v>
                </c:pt>
                <c:pt idx="224">
                  <c:v>43.318749999819502</c:v>
                </c:pt>
                <c:pt idx="225">
                  <c:v>1.7520833333260328</c:v>
                </c:pt>
                <c:pt idx="226">
                  <c:v>69.720833333042833</c:v>
                </c:pt>
                <c:pt idx="227">
                  <c:v>20.118749999916172</c:v>
                </c:pt>
                <c:pt idx="228">
                  <c:v>36.370833333181785</c:v>
                </c:pt>
                <c:pt idx="229">
                  <c:v>71.835416666367351</c:v>
                </c:pt>
                <c:pt idx="230">
                  <c:v>27.85208333321728</c:v>
                </c:pt>
                <c:pt idx="231">
                  <c:v>31.597916666535006</c:v>
                </c:pt>
                <c:pt idx="232">
                  <c:v>72.560416666364333</c:v>
                </c:pt>
                <c:pt idx="233">
                  <c:v>56.972916666429278</c:v>
                </c:pt>
                <c:pt idx="234">
                  <c:v>25.616666666559929</c:v>
                </c:pt>
                <c:pt idx="235">
                  <c:v>41.989583333158372</c:v>
                </c:pt>
                <c:pt idx="236">
                  <c:v>79.508333333002042</c:v>
                </c:pt>
                <c:pt idx="237">
                  <c:v>37.277083333178012</c:v>
                </c:pt>
                <c:pt idx="238">
                  <c:v>76.910416666346208</c:v>
                </c:pt>
                <c:pt idx="239">
                  <c:v>69.056249999712264</c:v>
                </c:pt>
                <c:pt idx="240">
                  <c:v>33.168749999861795</c:v>
                </c:pt>
                <c:pt idx="241">
                  <c:v>87.302083332969573</c:v>
                </c:pt>
                <c:pt idx="242">
                  <c:v>48.937499999796088</c:v>
                </c:pt>
                <c:pt idx="243">
                  <c:v>16.916666666596178</c:v>
                </c:pt>
                <c:pt idx="244">
                  <c:v>9.4854166666271436</c:v>
                </c:pt>
                <c:pt idx="245">
                  <c:v>7.9145833333003557</c:v>
                </c:pt>
                <c:pt idx="246">
                  <c:v>82.106249999657891</c:v>
                </c:pt>
                <c:pt idx="247">
                  <c:v>123.0083333328208</c:v>
                </c:pt>
                <c:pt idx="248">
                  <c:v>8.8812499999629946</c:v>
                </c:pt>
                <c:pt idx="249">
                  <c:v>46.822916666471571</c:v>
                </c:pt>
                <c:pt idx="250">
                  <c:v>96.062499999599737</c:v>
                </c:pt>
                <c:pt idx="251">
                  <c:v>13.472916666610528</c:v>
                </c:pt>
                <c:pt idx="252">
                  <c:v>56.187499999765883</c:v>
                </c:pt>
              </c:numCache>
            </c:numRef>
          </c:yVal>
          <c:smooth val="1"/>
          <c:extLst xmlns:c16r2="http://schemas.microsoft.com/office/drawing/2015/06/chart">
            <c:ext xmlns:c16="http://schemas.microsoft.com/office/drawing/2014/chart" uri="{C3380CC4-5D6E-409C-BE32-E72D297353CC}">
              <c16:uniqueId val="{00000000-EFCF-4A3E-9A0F-98B8609B08B9}"/>
            </c:ext>
          </c:extLst>
        </c:ser>
        <c:ser>
          <c:idx val="1"/>
          <c:order val="1"/>
          <c:tx>
            <c:strRef>
              <c:f>contour!$A$4</c:f>
              <c:strCache>
                <c:ptCount val="1"/>
                <c:pt idx="0">
                  <c:v>Continuous</c:v>
                </c:pt>
              </c:strCache>
            </c:strRef>
          </c:tx>
          <c:spPr>
            <a:ln>
              <a:noFill/>
            </a:ln>
          </c:spPr>
          <c:marker>
            <c:symbol val="circle"/>
            <c:size val="3"/>
          </c:marker>
          <c:xVal>
            <c:numRef>
              <c:f>contour!$W$3:$W$255</c:f>
              <c:numCache>
                <c:formatCode>General</c:formatCode>
                <c:ptCount val="253"/>
                <c:pt idx="0">
                  <c:v>29.181249999878411</c:v>
                </c:pt>
                <c:pt idx="1">
                  <c:v>127.84166666613399</c:v>
                </c:pt>
                <c:pt idx="2">
                  <c:v>26.402083333223324</c:v>
                </c:pt>
                <c:pt idx="3">
                  <c:v>23.260416666569746</c:v>
                </c:pt>
                <c:pt idx="4">
                  <c:v>84.341666666315234</c:v>
                </c:pt>
                <c:pt idx="5">
                  <c:v>57.758333333092672</c:v>
                </c:pt>
                <c:pt idx="6">
                  <c:v>77.393749999677524</c:v>
                </c:pt>
                <c:pt idx="7">
                  <c:v>27.610416666551622</c:v>
                </c:pt>
                <c:pt idx="8">
                  <c:v>60.477083333081339</c:v>
                </c:pt>
                <c:pt idx="9">
                  <c:v>129.11041666612871</c:v>
                </c:pt>
                <c:pt idx="10">
                  <c:v>14.318749999940337</c:v>
                </c:pt>
                <c:pt idx="11">
                  <c:v>28.456249999881432</c:v>
                </c:pt>
                <c:pt idx="12">
                  <c:v>37.941666666508574</c:v>
                </c:pt>
                <c:pt idx="13">
                  <c:v>68.029166666383205</c:v>
                </c:pt>
                <c:pt idx="14">
                  <c:v>108.32708333288197</c:v>
                </c:pt>
                <c:pt idx="15">
                  <c:v>128.98958333279586</c:v>
                </c:pt>
                <c:pt idx="16">
                  <c:v>36.310416666515373</c:v>
                </c:pt>
                <c:pt idx="17">
                  <c:v>30.993749999870857</c:v>
                </c:pt>
                <c:pt idx="18">
                  <c:v>44.647916666480633</c:v>
                </c:pt>
                <c:pt idx="19">
                  <c:v>115.09374999952044</c:v>
                </c:pt>
                <c:pt idx="20">
                  <c:v>127.4791666661355</c:v>
                </c:pt>
                <c:pt idx="21">
                  <c:v>36.491666666514618</c:v>
                </c:pt>
                <c:pt idx="22">
                  <c:v>31.477083333202177</c:v>
                </c:pt>
                <c:pt idx="23">
                  <c:v>35.887499999850469</c:v>
                </c:pt>
                <c:pt idx="24">
                  <c:v>65.310416666394531</c:v>
                </c:pt>
                <c:pt idx="25">
                  <c:v>118.23541666617402</c:v>
                </c:pt>
                <c:pt idx="26">
                  <c:v>37.760416666509329</c:v>
                </c:pt>
                <c:pt idx="27">
                  <c:v>30.14791666654105</c:v>
                </c:pt>
                <c:pt idx="28">
                  <c:v>66.33749999972359</c:v>
                </c:pt>
                <c:pt idx="29">
                  <c:v>5.8604166666422479</c:v>
                </c:pt>
                <c:pt idx="30">
                  <c:v>28.577083333214262</c:v>
                </c:pt>
                <c:pt idx="31">
                  <c:v>68.210416666382457</c:v>
                </c:pt>
                <c:pt idx="32">
                  <c:v>64.04166666639982</c:v>
                </c:pt>
                <c:pt idx="33">
                  <c:v>9.0020833332958237</c:v>
                </c:pt>
                <c:pt idx="34">
                  <c:v>28.214583333215771</c:v>
                </c:pt>
                <c:pt idx="35">
                  <c:v>62.410416666406618</c:v>
                </c:pt>
                <c:pt idx="36">
                  <c:v>75.943749999683561</c:v>
                </c:pt>
                <c:pt idx="37">
                  <c:v>72.016666666366589</c:v>
                </c:pt>
                <c:pt idx="38">
                  <c:v>87.483333332968812</c:v>
                </c:pt>
                <c:pt idx="39">
                  <c:v>137.81041666609244</c:v>
                </c:pt>
                <c:pt idx="40">
                  <c:v>10.633333333289027</c:v>
                </c:pt>
                <c:pt idx="41">
                  <c:v>15.104166666603732</c:v>
                </c:pt>
                <c:pt idx="42">
                  <c:v>28.637499999880674</c:v>
                </c:pt>
                <c:pt idx="43">
                  <c:v>64.102083333066233</c:v>
                </c:pt>
                <c:pt idx="44">
                  <c:v>75.21874999968658</c:v>
                </c:pt>
                <c:pt idx="45">
                  <c:v>109.23333333287819</c:v>
                </c:pt>
                <c:pt idx="46">
                  <c:v>124.88124999947965</c:v>
                </c:pt>
                <c:pt idx="47">
                  <c:v>138.29374999942377</c:v>
                </c:pt>
                <c:pt idx="48">
                  <c:v>11.902083333283741</c:v>
                </c:pt>
                <c:pt idx="49">
                  <c:v>9.5458333332935581</c:v>
                </c:pt>
                <c:pt idx="50">
                  <c:v>9.9083333332920489</c:v>
                </c:pt>
                <c:pt idx="51">
                  <c:v>28.456249999881432</c:v>
                </c:pt>
                <c:pt idx="52">
                  <c:v>64.585416666397563</c:v>
                </c:pt>
                <c:pt idx="53">
                  <c:v>82.891666666321285</c:v>
                </c:pt>
                <c:pt idx="54">
                  <c:v>114.42916666618987</c:v>
                </c:pt>
                <c:pt idx="55">
                  <c:v>8.0354166666331857</c:v>
                </c:pt>
                <c:pt idx="56">
                  <c:v>10.935416666621101</c:v>
                </c:pt>
                <c:pt idx="57">
                  <c:v>28.637499999880674</c:v>
                </c:pt>
                <c:pt idx="58">
                  <c:v>67.36458333305265</c:v>
                </c:pt>
                <c:pt idx="59">
                  <c:v>51.59583333311835</c:v>
                </c:pt>
                <c:pt idx="60">
                  <c:v>107.42083333288573</c:v>
                </c:pt>
                <c:pt idx="61">
                  <c:v>8.6395833332973346</c:v>
                </c:pt>
                <c:pt idx="62">
                  <c:v>29.906249999875389</c:v>
                </c:pt>
                <c:pt idx="63">
                  <c:v>74.67499999968885</c:v>
                </c:pt>
                <c:pt idx="64">
                  <c:v>60.960416666412662</c:v>
                </c:pt>
                <c:pt idx="65">
                  <c:v>103.43333333290235</c:v>
                </c:pt>
                <c:pt idx="66">
                  <c:v>5.618749999976588</c:v>
                </c:pt>
                <c:pt idx="67">
                  <c:v>30.027083333208218</c:v>
                </c:pt>
                <c:pt idx="68">
                  <c:v>74.131249999691121</c:v>
                </c:pt>
                <c:pt idx="69">
                  <c:v>61.927083333075302</c:v>
                </c:pt>
                <c:pt idx="70">
                  <c:v>88.268749999632206</c:v>
                </c:pt>
                <c:pt idx="71">
                  <c:v>100.71458333291369</c:v>
                </c:pt>
                <c:pt idx="72">
                  <c:v>114.06666666619138</c:v>
                </c:pt>
                <c:pt idx="73">
                  <c:v>19.99791666658334</c:v>
                </c:pt>
                <c:pt idx="74">
                  <c:v>28.879166666546336</c:v>
                </c:pt>
                <c:pt idx="75">
                  <c:v>63.497916666402091</c:v>
                </c:pt>
                <c:pt idx="76">
                  <c:v>89.597916666293344</c:v>
                </c:pt>
                <c:pt idx="77">
                  <c:v>107.84374999955064</c:v>
                </c:pt>
                <c:pt idx="78">
                  <c:v>11.660416666618081</c:v>
                </c:pt>
                <c:pt idx="79">
                  <c:v>28.758333333213507</c:v>
                </c:pt>
                <c:pt idx="80">
                  <c:v>46.581249999805912</c:v>
                </c:pt>
                <c:pt idx="81">
                  <c:v>65.310416666394531</c:v>
                </c:pt>
                <c:pt idx="82">
                  <c:v>117.99374999950835</c:v>
                </c:pt>
                <c:pt idx="83">
                  <c:v>134.30624999944038</c:v>
                </c:pt>
                <c:pt idx="84">
                  <c:v>14.681249999938828</c:v>
                </c:pt>
                <c:pt idx="85">
                  <c:v>28.758333333213507</c:v>
                </c:pt>
                <c:pt idx="86">
                  <c:v>43.379166666485915</c:v>
                </c:pt>
                <c:pt idx="87">
                  <c:v>89.0541666662956</c:v>
                </c:pt>
                <c:pt idx="88">
                  <c:v>117.57083333284345</c:v>
                </c:pt>
                <c:pt idx="89">
                  <c:v>132.07083333278302</c:v>
                </c:pt>
                <c:pt idx="90">
                  <c:v>13.533333333276945</c:v>
                </c:pt>
                <c:pt idx="91">
                  <c:v>16.856249999929766</c:v>
                </c:pt>
                <c:pt idx="92">
                  <c:v>28.3354166665486</c:v>
                </c:pt>
                <c:pt idx="93">
                  <c:v>50.327083333123632</c:v>
                </c:pt>
                <c:pt idx="94">
                  <c:v>131.88958333278379</c:v>
                </c:pt>
                <c:pt idx="95">
                  <c:v>7.6124999999682812</c:v>
                </c:pt>
                <c:pt idx="96">
                  <c:v>14.983333333270902</c:v>
                </c:pt>
                <c:pt idx="97">
                  <c:v>28.395833333215016</c:v>
                </c:pt>
                <c:pt idx="98">
                  <c:v>48.756249999796843</c:v>
                </c:pt>
                <c:pt idx="99">
                  <c:v>94.008333332941632</c:v>
                </c:pt>
                <c:pt idx="100">
                  <c:v>101.92291666624199</c:v>
                </c:pt>
                <c:pt idx="101">
                  <c:v>132.37291666611512</c:v>
                </c:pt>
                <c:pt idx="102">
                  <c:v>9.6062499999599726</c:v>
                </c:pt>
                <c:pt idx="103">
                  <c:v>25.374999999894271</c:v>
                </c:pt>
                <c:pt idx="104">
                  <c:v>47.185416666470061</c:v>
                </c:pt>
                <c:pt idx="105">
                  <c:v>88.027083332966555</c:v>
                </c:pt>
                <c:pt idx="106">
                  <c:v>83.072916666320523</c:v>
                </c:pt>
                <c:pt idx="107">
                  <c:v>121.98124999949174</c:v>
                </c:pt>
                <c:pt idx="108">
                  <c:v>132.07083333278302</c:v>
                </c:pt>
                <c:pt idx="109">
                  <c:v>20.722916666580321</c:v>
                </c:pt>
                <c:pt idx="110">
                  <c:v>57.214583333094936</c:v>
                </c:pt>
                <c:pt idx="111">
                  <c:v>91.410416666285784</c:v>
                </c:pt>
                <c:pt idx="112">
                  <c:v>102.52708333290613</c:v>
                </c:pt>
                <c:pt idx="113">
                  <c:v>119.26249999950306</c:v>
                </c:pt>
                <c:pt idx="114">
                  <c:v>131.40624999945246</c:v>
                </c:pt>
                <c:pt idx="115">
                  <c:v>136.66249999943057</c:v>
                </c:pt>
                <c:pt idx="116">
                  <c:v>19.031249999920703</c:v>
                </c:pt>
                <c:pt idx="117">
                  <c:v>56.610416666430787</c:v>
                </c:pt>
                <c:pt idx="118">
                  <c:v>91.229166666286545</c:v>
                </c:pt>
                <c:pt idx="119">
                  <c:v>101.31874999957783</c:v>
                </c:pt>
                <c:pt idx="120">
                  <c:v>117.02708333284572</c:v>
                </c:pt>
                <c:pt idx="121">
                  <c:v>132.43333333278153</c:v>
                </c:pt>
                <c:pt idx="122">
                  <c:v>127.78124999946758</c:v>
                </c:pt>
                <c:pt idx="123">
                  <c:v>19.635416666584852</c:v>
                </c:pt>
                <c:pt idx="124">
                  <c:v>14.137499999941094</c:v>
                </c:pt>
                <c:pt idx="125">
                  <c:v>27.670833333218038</c:v>
                </c:pt>
                <c:pt idx="126">
                  <c:v>58.241666666423988</c:v>
                </c:pt>
                <c:pt idx="127">
                  <c:v>90.322916666290311</c:v>
                </c:pt>
                <c:pt idx="128">
                  <c:v>89.537499999626917</c:v>
                </c:pt>
                <c:pt idx="129">
                  <c:v>101.62083333290991</c:v>
                </c:pt>
                <c:pt idx="130">
                  <c:v>110.44166666620649</c:v>
                </c:pt>
                <c:pt idx="131">
                  <c:v>127.05624999947059</c:v>
                </c:pt>
                <c:pt idx="132">
                  <c:v>132.85624999944642</c:v>
                </c:pt>
                <c:pt idx="133">
                  <c:v>130.07708333279135</c:v>
                </c:pt>
                <c:pt idx="134">
                  <c:v>19.937499999916927</c:v>
                </c:pt>
                <c:pt idx="135">
                  <c:v>14.137499999941094</c:v>
                </c:pt>
                <c:pt idx="136">
                  <c:v>29.30208333321124</c:v>
                </c:pt>
                <c:pt idx="137">
                  <c:v>48.877083333129676</c:v>
                </c:pt>
                <c:pt idx="138">
                  <c:v>89.174999999628426</c:v>
                </c:pt>
                <c:pt idx="139">
                  <c:v>80.595833332997515</c:v>
                </c:pt>
                <c:pt idx="140">
                  <c:v>88.027083332966555</c:v>
                </c:pt>
                <c:pt idx="141">
                  <c:v>103.01041666623745</c:v>
                </c:pt>
                <c:pt idx="142">
                  <c:v>110.56249999953931</c:v>
                </c:pt>
                <c:pt idx="143">
                  <c:v>125.30416666614455</c:v>
                </c:pt>
                <c:pt idx="144">
                  <c:v>19.816666666584098</c:v>
                </c:pt>
                <c:pt idx="145">
                  <c:v>42.956249999821011</c:v>
                </c:pt>
                <c:pt idx="146">
                  <c:v>87.181249999636734</c:v>
                </c:pt>
                <c:pt idx="147">
                  <c:v>54.495833333106262</c:v>
                </c:pt>
                <c:pt idx="148">
                  <c:v>82.287499999657129</c:v>
                </c:pt>
                <c:pt idx="149">
                  <c:v>89.477083332960504</c:v>
                </c:pt>
                <c:pt idx="150">
                  <c:v>104.8229166662299</c:v>
                </c:pt>
                <c:pt idx="151">
                  <c:v>110.26041666620725</c:v>
                </c:pt>
                <c:pt idx="152">
                  <c:v>124.2166666661491</c:v>
                </c:pt>
                <c:pt idx="153">
                  <c:v>18.12499999992448</c:v>
                </c:pt>
                <c:pt idx="154">
                  <c:v>33.410416666527453</c:v>
                </c:pt>
                <c:pt idx="155">
                  <c:v>56.006249999766638</c:v>
                </c:pt>
                <c:pt idx="156">
                  <c:v>53.408333333110797</c:v>
                </c:pt>
                <c:pt idx="157">
                  <c:v>60.779166666413417</c:v>
                </c:pt>
                <c:pt idx="158">
                  <c:v>95.21666666626993</c:v>
                </c:pt>
                <c:pt idx="159">
                  <c:v>103.73541666623443</c:v>
                </c:pt>
                <c:pt idx="160">
                  <c:v>116.96666666617929</c:v>
                </c:pt>
                <c:pt idx="161">
                  <c:v>133.52083333277699</c:v>
                </c:pt>
                <c:pt idx="162">
                  <c:v>128.26458333279888</c:v>
                </c:pt>
                <c:pt idx="163">
                  <c:v>35.464583333185566</c:v>
                </c:pt>
                <c:pt idx="164">
                  <c:v>51.414583333119104</c:v>
                </c:pt>
                <c:pt idx="165">
                  <c:v>37.397916666510838</c:v>
                </c:pt>
                <c:pt idx="166">
                  <c:v>57.093749999762103</c:v>
                </c:pt>
                <c:pt idx="167">
                  <c:v>95.156249999603517</c:v>
                </c:pt>
                <c:pt idx="168">
                  <c:v>88.14791666629938</c:v>
                </c:pt>
                <c:pt idx="169">
                  <c:v>113.16041666619516</c:v>
                </c:pt>
                <c:pt idx="170">
                  <c:v>107.29999999955291</c:v>
                </c:pt>
                <c:pt idx="171">
                  <c:v>123.06874999948721</c:v>
                </c:pt>
                <c:pt idx="172">
                  <c:v>132.01041666611661</c:v>
                </c:pt>
                <c:pt idx="173">
                  <c:v>134.18541666610756</c:v>
                </c:pt>
                <c:pt idx="174">
                  <c:v>8.8812499999629946</c:v>
                </c:pt>
                <c:pt idx="175">
                  <c:v>28.697916666547091</c:v>
                </c:pt>
                <c:pt idx="176">
                  <c:v>44.829166666479878</c:v>
                </c:pt>
                <c:pt idx="177">
                  <c:v>44.768749999813458</c:v>
                </c:pt>
                <c:pt idx="178">
                  <c:v>38.424999999839891</c:v>
                </c:pt>
                <c:pt idx="179">
                  <c:v>54.193749999774191</c:v>
                </c:pt>
                <c:pt idx="180">
                  <c:v>85.066666666312216</c:v>
                </c:pt>
                <c:pt idx="181">
                  <c:v>94.854166666271439</c:v>
                </c:pt>
                <c:pt idx="182">
                  <c:v>113.52291666619365</c:v>
                </c:pt>
                <c:pt idx="183">
                  <c:v>122.94791666615438</c:v>
                </c:pt>
                <c:pt idx="184">
                  <c:v>114.36874999952346</c:v>
                </c:pt>
                <c:pt idx="185">
                  <c:v>129.47291666612719</c:v>
                </c:pt>
                <c:pt idx="186">
                  <c:v>25.797916666559175</c:v>
                </c:pt>
                <c:pt idx="187">
                  <c:v>43.802083333150826</c:v>
                </c:pt>
                <c:pt idx="188">
                  <c:v>54.495833333106262</c:v>
                </c:pt>
                <c:pt idx="189">
                  <c:v>54.314583333107016</c:v>
                </c:pt>
                <c:pt idx="190">
                  <c:v>81.079166666328831</c:v>
                </c:pt>
                <c:pt idx="191">
                  <c:v>110.86458333287139</c:v>
                </c:pt>
                <c:pt idx="192">
                  <c:v>112.9187499995295</c:v>
                </c:pt>
                <c:pt idx="193">
                  <c:v>120.77291666616344</c:v>
                </c:pt>
                <c:pt idx="194">
                  <c:v>39.814583333167434</c:v>
                </c:pt>
                <c:pt idx="195">
                  <c:v>32.202083333199155</c:v>
                </c:pt>
                <c:pt idx="196">
                  <c:v>39.331249999836118</c:v>
                </c:pt>
                <c:pt idx="197">
                  <c:v>54.858333333104753</c:v>
                </c:pt>
                <c:pt idx="198">
                  <c:v>77.937499999675254</c:v>
                </c:pt>
                <c:pt idx="199">
                  <c:v>77.152083333011859</c:v>
                </c:pt>
                <c:pt idx="200">
                  <c:v>107.96458333288348</c:v>
                </c:pt>
                <c:pt idx="201">
                  <c:v>33.893749999858777</c:v>
                </c:pt>
                <c:pt idx="202">
                  <c:v>32.927083333196137</c:v>
                </c:pt>
                <c:pt idx="203">
                  <c:v>35.947916666516882</c:v>
                </c:pt>
                <c:pt idx="204">
                  <c:v>56.429166666431541</c:v>
                </c:pt>
                <c:pt idx="205">
                  <c:v>71.352083333036035</c:v>
                </c:pt>
                <c:pt idx="206">
                  <c:v>76.366666666348465</c:v>
                </c:pt>
                <c:pt idx="207">
                  <c:v>108.14583333288272</c:v>
                </c:pt>
                <c:pt idx="208">
                  <c:v>102.16458333290764</c:v>
                </c:pt>
                <c:pt idx="209">
                  <c:v>116.78541666618005</c:v>
                </c:pt>
                <c:pt idx="210">
                  <c:v>118.23541666617402</c:v>
                </c:pt>
                <c:pt idx="211">
                  <c:v>35.585416666518391</c:v>
                </c:pt>
                <c:pt idx="212">
                  <c:v>63.437499999735671</c:v>
                </c:pt>
                <c:pt idx="213">
                  <c:v>69.297916666377915</c:v>
                </c:pt>
                <c:pt idx="214">
                  <c:v>108.8708333328797</c:v>
                </c:pt>
                <c:pt idx="215">
                  <c:v>104.58124999956424</c:v>
                </c:pt>
                <c:pt idx="216">
                  <c:v>109.89791666620876</c:v>
                </c:pt>
                <c:pt idx="217">
                  <c:v>117.20833333284496</c:v>
                </c:pt>
                <c:pt idx="218">
                  <c:v>11.53958333328525</c:v>
                </c:pt>
                <c:pt idx="219">
                  <c:v>35.645833333184804</c:v>
                </c:pt>
                <c:pt idx="220">
                  <c:v>62.712499999738696</c:v>
                </c:pt>
                <c:pt idx="221">
                  <c:v>76.124999999682814</c:v>
                </c:pt>
                <c:pt idx="222">
                  <c:v>102.22499999957405</c:v>
                </c:pt>
                <c:pt idx="223">
                  <c:v>116.90624999951288</c:v>
                </c:pt>
                <c:pt idx="224">
                  <c:v>12.02291666661657</c:v>
                </c:pt>
                <c:pt idx="225">
                  <c:v>35.827083333184049</c:v>
                </c:pt>
                <c:pt idx="226">
                  <c:v>42.774999999821766</c:v>
                </c:pt>
                <c:pt idx="227">
                  <c:v>66.397916666390003</c:v>
                </c:pt>
                <c:pt idx="228">
                  <c:v>71.231249999703195</c:v>
                </c:pt>
                <c:pt idx="229">
                  <c:v>82.287499999657129</c:v>
                </c:pt>
                <c:pt idx="230">
                  <c:v>112.07291666619969</c:v>
                </c:pt>
                <c:pt idx="231">
                  <c:v>114.85208333285478</c:v>
                </c:pt>
                <c:pt idx="232">
                  <c:v>44.043749999816484</c:v>
                </c:pt>
                <c:pt idx="233">
                  <c:v>66.941666666387746</c:v>
                </c:pt>
                <c:pt idx="234">
                  <c:v>110.26041666620725</c:v>
                </c:pt>
                <c:pt idx="235">
                  <c:v>113.09999999952875</c:v>
                </c:pt>
                <c:pt idx="236">
                  <c:v>70.08333333304131</c:v>
                </c:pt>
                <c:pt idx="237">
                  <c:v>111.7104166662012</c:v>
                </c:pt>
                <c:pt idx="238">
                  <c:v>111.52916666620196</c:v>
                </c:pt>
                <c:pt idx="239">
                  <c:v>134.60833333277245</c:v>
                </c:pt>
                <c:pt idx="240">
                  <c:v>20.84374999991315</c:v>
                </c:pt>
                <c:pt idx="241">
                  <c:v>48.272916666465527</c:v>
                </c:pt>
                <c:pt idx="242">
                  <c:v>71.170833333036782</c:v>
                </c:pt>
                <c:pt idx="243">
                  <c:v>61.866666666408882</c:v>
                </c:pt>
                <c:pt idx="244">
                  <c:v>79.387499999669217</c:v>
                </c:pt>
                <c:pt idx="245">
                  <c:v>122.2229166661574</c:v>
                </c:pt>
                <c:pt idx="246">
                  <c:v>121.3770833328276</c:v>
                </c:pt>
                <c:pt idx="247">
                  <c:v>23.502083333235408</c:v>
                </c:pt>
                <c:pt idx="248">
                  <c:v>30.268749999873879</c:v>
                </c:pt>
                <c:pt idx="249">
                  <c:v>59.389583333085874</c:v>
                </c:pt>
                <c:pt idx="250">
                  <c:v>83.858333332983918</c:v>
                </c:pt>
                <c:pt idx="251">
                  <c:v>123.67291666615135</c:v>
                </c:pt>
                <c:pt idx="252">
                  <c:v>125.12291666614531</c:v>
                </c:pt>
              </c:numCache>
            </c:numRef>
          </c:xVal>
          <c:yVal>
            <c:numRef>
              <c:f>contour!$V$3:$V$255</c:f>
              <c:numCache>
                <c:formatCode>General</c:formatCode>
                <c:ptCount val="253"/>
                <c:pt idx="0">
                  <c:v>71.774999999700938</c:v>
                </c:pt>
                <c:pt idx="1">
                  <c:v>19.393749999919191</c:v>
                </c:pt>
                <c:pt idx="2">
                  <c:v>77.393749999677524</c:v>
                </c:pt>
                <c:pt idx="3">
                  <c:v>10.452083333289782</c:v>
                </c:pt>
                <c:pt idx="4">
                  <c:v>23.924999999900312</c:v>
                </c:pt>
                <c:pt idx="5">
                  <c:v>4.53124999998112</c:v>
                </c:pt>
                <c:pt idx="6">
                  <c:v>27.731249999884451</c:v>
                </c:pt>
                <c:pt idx="7">
                  <c:v>83.55624999965184</c:v>
                </c:pt>
                <c:pt idx="8">
                  <c:v>10.149999999957707</c:v>
                </c:pt>
                <c:pt idx="9">
                  <c:v>2.9604166666543312</c:v>
                </c:pt>
                <c:pt idx="10">
                  <c:v>12.50624999994789</c:v>
                </c:pt>
                <c:pt idx="11">
                  <c:v>90.564583332955976</c:v>
                </c:pt>
                <c:pt idx="12">
                  <c:v>27.187499999886718</c:v>
                </c:pt>
                <c:pt idx="13">
                  <c:v>28.093749999882942</c:v>
                </c:pt>
                <c:pt idx="14">
                  <c:v>33.95416666652519</c:v>
                </c:pt>
                <c:pt idx="15">
                  <c:v>8.3374999999652601</c:v>
                </c:pt>
                <c:pt idx="16">
                  <c:v>30.872916666538028</c:v>
                </c:pt>
                <c:pt idx="17">
                  <c:v>95.820833332934072</c:v>
                </c:pt>
                <c:pt idx="18">
                  <c:v>11.056249999953932</c:v>
                </c:pt>
                <c:pt idx="19">
                  <c:v>6.8270833333048868</c:v>
                </c:pt>
                <c:pt idx="20">
                  <c:v>14.137499999941094</c:v>
                </c:pt>
                <c:pt idx="21">
                  <c:v>28.577083333214262</c:v>
                </c:pt>
                <c:pt idx="22">
                  <c:v>100.95624999957934</c:v>
                </c:pt>
                <c:pt idx="23">
                  <c:v>5.3770833333109289</c:v>
                </c:pt>
                <c:pt idx="24">
                  <c:v>9.9687499999584634</c:v>
                </c:pt>
                <c:pt idx="25">
                  <c:v>17.64166666659316</c:v>
                </c:pt>
                <c:pt idx="26">
                  <c:v>34.437499999856506</c:v>
                </c:pt>
                <c:pt idx="27">
                  <c:v>107.96458333288348</c:v>
                </c:pt>
                <c:pt idx="28">
                  <c:v>15.768749999934297</c:v>
                </c:pt>
                <c:pt idx="29">
                  <c:v>8.6395833332973346</c:v>
                </c:pt>
                <c:pt idx="30">
                  <c:v>117.38958333284421</c:v>
                </c:pt>
                <c:pt idx="31">
                  <c:v>22.354166666573523</c:v>
                </c:pt>
                <c:pt idx="32">
                  <c:v>4.9541666666460245</c:v>
                </c:pt>
                <c:pt idx="33">
                  <c:v>14.318749999940337</c:v>
                </c:pt>
                <c:pt idx="34">
                  <c:v>127.11666666613701</c:v>
                </c:pt>
                <c:pt idx="35">
                  <c:v>11.056249999953932</c:v>
                </c:pt>
                <c:pt idx="36">
                  <c:v>27.247916666553131</c:v>
                </c:pt>
                <c:pt idx="37">
                  <c:v>5.0749999999788535</c:v>
                </c:pt>
                <c:pt idx="38">
                  <c:v>6.8874999999713014</c:v>
                </c:pt>
                <c:pt idx="39">
                  <c:v>5.014583333312439</c:v>
                </c:pt>
                <c:pt idx="40">
                  <c:v>20.118749999916172</c:v>
                </c:pt>
                <c:pt idx="41">
                  <c:v>50.085416666457974</c:v>
                </c:pt>
                <c:pt idx="42">
                  <c:v>136.66249999943057</c:v>
                </c:pt>
                <c:pt idx="43">
                  <c:v>67.847916666383966</c:v>
                </c:pt>
                <c:pt idx="44">
                  <c:v>23.079166666570501</c:v>
                </c:pt>
                <c:pt idx="45">
                  <c:v>7.7937499999675257</c:v>
                </c:pt>
                <c:pt idx="46">
                  <c:v>5.3770833333109289</c:v>
                </c:pt>
                <c:pt idx="47">
                  <c:v>13.049999999945625</c:v>
                </c:pt>
                <c:pt idx="48">
                  <c:v>54.193749999774191</c:v>
                </c:pt>
                <c:pt idx="49">
                  <c:v>26.341666666556907</c:v>
                </c:pt>
                <c:pt idx="50">
                  <c:v>14.983333333270902</c:v>
                </c:pt>
                <c:pt idx="51">
                  <c:v>4.7124999999803645</c:v>
                </c:pt>
                <c:pt idx="52">
                  <c:v>56.610416666430787</c:v>
                </c:pt>
                <c:pt idx="53">
                  <c:v>2.8395833333215017</c:v>
                </c:pt>
                <c:pt idx="54">
                  <c:v>10.452083333289782</c:v>
                </c:pt>
                <c:pt idx="55">
                  <c:v>27.308333333219547</c:v>
                </c:pt>
                <c:pt idx="56">
                  <c:v>58.181249999757576</c:v>
                </c:pt>
                <c:pt idx="57">
                  <c:v>7.6124999999682812</c:v>
                </c:pt>
                <c:pt idx="58">
                  <c:v>69.660416666376406</c:v>
                </c:pt>
                <c:pt idx="59">
                  <c:v>9.3645833332943145</c:v>
                </c:pt>
                <c:pt idx="60">
                  <c:v>15.406249999935806</c:v>
                </c:pt>
                <c:pt idx="61">
                  <c:v>61.624999999743224</c:v>
                </c:pt>
                <c:pt idx="62">
                  <c:v>12.566666666614305</c:v>
                </c:pt>
                <c:pt idx="63">
                  <c:v>82.770833332988445</c:v>
                </c:pt>
                <c:pt idx="64">
                  <c:v>9.3041666666278982</c:v>
                </c:pt>
                <c:pt idx="65">
                  <c:v>20.84374999991315</c:v>
                </c:pt>
                <c:pt idx="66">
                  <c:v>65.189583333061705</c:v>
                </c:pt>
                <c:pt idx="67">
                  <c:v>16.977083333262595</c:v>
                </c:pt>
                <c:pt idx="68">
                  <c:v>100.59374999958085</c:v>
                </c:pt>
                <c:pt idx="69">
                  <c:v>18.668749999922213</c:v>
                </c:pt>
                <c:pt idx="70">
                  <c:v>9.4854166666271436</c:v>
                </c:pt>
                <c:pt idx="71">
                  <c:v>27.368749999885964</c:v>
                </c:pt>
                <c:pt idx="72">
                  <c:v>10.149999999957707</c:v>
                </c:pt>
                <c:pt idx="73">
                  <c:v>9.4854166666271436</c:v>
                </c:pt>
                <c:pt idx="74">
                  <c:v>20.84374999991315</c:v>
                </c:pt>
                <c:pt idx="75">
                  <c:v>23.864583333233895</c:v>
                </c:pt>
                <c:pt idx="76">
                  <c:v>15.406249999935806</c:v>
                </c:pt>
                <c:pt idx="77">
                  <c:v>25.556249999893513</c:v>
                </c:pt>
                <c:pt idx="78">
                  <c:v>6.4645833333063969</c:v>
                </c:pt>
                <c:pt idx="79">
                  <c:v>25.314583333227855</c:v>
                </c:pt>
                <c:pt idx="80">
                  <c:v>6.5249999999728123</c:v>
                </c:pt>
                <c:pt idx="81">
                  <c:v>29.181249999878411</c:v>
                </c:pt>
                <c:pt idx="82">
                  <c:v>4.1687499999826301</c:v>
                </c:pt>
                <c:pt idx="83">
                  <c:v>6.0416666666414924</c:v>
                </c:pt>
                <c:pt idx="84">
                  <c:v>10.995833333287516</c:v>
                </c:pt>
                <c:pt idx="85">
                  <c:v>30.872916666538028</c:v>
                </c:pt>
                <c:pt idx="86">
                  <c:v>12.26458333328223</c:v>
                </c:pt>
                <c:pt idx="87">
                  <c:v>22.535416666572768</c:v>
                </c:pt>
                <c:pt idx="88">
                  <c:v>10.874999999954687</c:v>
                </c:pt>
                <c:pt idx="89">
                  <c:v>8.7604166666301637</c:v>
                </c:pt>
                <c:pt idx="90">
                  <c:v>56.368749999765129</c:v>
                </c:pt>
                <c:pt idx="91">
                  <c:v>15.164583333270146</c:v>
                </c:pt>
                <c:pt idx="92">
                  <c:v>28.3354166665486</c:v>
                </c:pt>
                <c:pt idx="93">
                  <c:v>13.231249999944868</c:v>
                </c:pt>
                <c:pt idx="94">
                  <c:v>12.808333333279965</c:v>
                </c:pt>
                <c:pt idx="95">
                  <c:v>5.9812499999750779</c:v>
                </c:pt>
                <c:pt idx="96">
                  <c:v>61.927083333075302</c:v>
                </c:pt>
                <c:pt idx="97">
                  <c:v>41.143749999828565</c:v>
                </c:pt>
                <c:pt idx="98">
                  <c:v>7.0687499999705468</c:v>
                </c:pt>
                <c:pt idx="99">
                  <c:v>48.031249999799869</c:v>
                </c:pt>
                <c:pt idx="100">
                  <c:v>8.5791666666309201</c:v>
                </c:pt>
                <c:pt idx="101">
                  <c:v>16.856249999929766</c:v>
                </c:pt>
                <c:pt idx="102">
                  <c:v>10.029166666624878</c:v>
                </c:pt>
                <c:pt idx="103">
                  <c:v>55.160416666436831</c:v>
                </c:pt>
                <c:pt idx="104">
                  <c:v>12.98958333327921</c:v>
                </c:pt>
                <c:pt idx="105">
                  <c:v>57.516666666427014</c:v>
                </c:pt>
                <c:pt idx="106">
                  <c:v>2.3562499999901823</c:v>
                </c:pt>
                <c:pt idx="107">
                  <c:v>35.645833333184804</c:v>
                </c:pt>
                <c:pt idx="108">
                  <c:v>20.239583333249001</c:v>
                </c:pt>
                <c:pt idx="109">
                  <c:v>65.06874999972888</c:v>
                </c:pt>
                <c:pt idx="110">
                  <c:v>14.499999999939583</c:v>
                </c:pt>
                <c:pt idx="111">
                  <c:v>63.1354166664036</c:v>
                </c:pt>
                <c:pt idx="112">
                  <c:v>18.064583333258064</c:v>
                </c:pt>
                <c:pt idx="113">
                  <c:v>39.45208333316895</c:v>
                </c:pt>
                <c:pt idx="114">
                  <c:v>23.68333333323465</c:v>
                </c:pt>
                <c:pt idx="115">
                  <c:v>38.243749999840652</c:v>
                </c:pt>
                <c:pt idx="116">
                  <c:v>77.333333333011112</c:v>
                </c:pt>
                <c:pt idx="117">
                  <c:v>20.420833333248247</c:v>
                </c:pt>
                <c:pt idx="118">
                  <c:v>68.452083333048108</c:v>
                </c:pt>
                <c:pt idx="119">
                  <c:v>23.622916666568237</c:v>
                </c:pt>
                <c:pt idx="120">
                  <c:v>43.681249999817993</c:v>
                </c:pt>
                <c:pt idx="121">
                  <c:v>28.456249999881432</c:v>
                </c:pt>
                <c:pt idx="122">
                  <c:v>6.3437499999735678</c:v>
                </c:pt>
                <c:pt idx="123">
                  <c:v>86.999999999637495</c:v>
                </c:pt>
                <c:pt idx="124">
                  <c:v>12.083333333282985</c:v>
                </c:pt>
                <c:pt idx="125">
                  <c:v>6.5854166666392269</c:v>
                </c:pt>
                <c:pt idx="126">
                  <c:v>20.48124999991466</c:v>
                </c:pt>
                <c:pt idx="127">
                  <c:v>73.647916666359791</c:v>
                </c:pt>
                <c:pt idx="128">
                  <c:v>3.8062499999841406</c:v>
                </c:pt>
                <c:pt idx="129">
                  <c:v>30.570833333205954</c:v>
                </c:pt>
                <c:pt idx="130">
                  <c:v>5.3166666666445135</c:v>
                </c:pt>
                <c:pt idx="131">
                  <c:v>11.78124999995091</c:v>
                </c:pt>
                <c:pt idx="132">
                  <c:v>34.014583333191602</c:v>
                </c:pt>
                <c:pt idx="133">
                  <c:v>46.339583333140247</c:v>
                </c:pt>
                <c:pt idx="134">
                  <c:v>96.485416666264641</c:v>
                </c:pt>
                <c:pt idx="135">
                  <c:v>16.372916666598446</c:v>
                </c:pt>
                <c:pt idx="136">
                  <c:v>9.7270833332928035</c:v>
                </c:pt>
                <c:pt idx="137">
                  <c:v>30.329166666540292</c:v>
                </c:pt>
                <c:pt idx="138">
                  <c:v>78.9041666663379</c:v>
                </c:pt>
                <c:pt idx="139">
                  <c:v>24.106249999899557</c:v>
                </c:pt>
                <c:pt idx="140">
                  <c:v>7.0687499999705468</c:v>
                </c:pt>
                <c:pt idx="141">
                  <c:v>38.48541666650631</c:v>
                </c:pt>
                <c:pt idx="142">
                  <c:v>10.874999999954687</c:v>
                </c:pt>
                <c:pt idx="143">
                  <c:v>18.608333333255796</c:v>
                </c:pt>
                <c:pt idx="144">
                  <c:v>19.333333333252778</c:v>
                </c:pt>
                <c:pt idx="145">
                  <c:v>40.418749999831583</c:v>
                </c:pt>
                <c:pt idx="146">
                  <c:v>84.764583332980138</c:v>
                </c:pt>
                <c:pt idx="147">
                  <c:v>4.1687499999826301</c:v>
                </c:pt>
                <c:pt idx="148">
                  <c:v>29.604166666543314</c:v>
                </c:pt>
                <c:pt idx="149">
                  <c:v>12.74791666661355</c:v>
                </c:pt>
                <c:pt idx="150">
                  <c:v>47.42708333313572</c:v>
                </c:pt>
                <c:pt idx="151">
                  <c:v>16.795833333263349</c:v>
                </c:pt>
                <c:pt idx="152">
                  <c:v>24.227083333232386</c:v>
                </c:pt>
                <c:pt idx="153">
                  <c:v>118.35624999950684</c:v>
                </c:pt>
                <c:pt idx="154">
                  <c:v>40.841666666496494</c:v>
                </c:pt>
                <c:pt idx="155">
                  <c:v>91.047916666287293</c:v>
                </c:pt>
                <c:pt idx="156">
                  <c:v>9.424999999960729</c:v>
                </c:pt>
                <c:pt idx="157">
                  <c:v>5.9812499999750779</c:v>
                </c:pt>
                <c:pt idx="158">
                  <c:v>39.210416666503285</c:v>
                </c:pt>
                <c:pt idx="159">
                  <c:v>93.343749999611063</c:v>
                </c:pt>
                <c:pt idx="160">
                  <c:v>26.160416666557662</c:v>
                </c:pt>
                <c:pt idx="161">
                  <c:v>59.510416666418706</c:v>
                </c:pt>
                <c:pt idx="162">
                  <c:v>11.720833333284496</c:v>
                </c:pt>
                <c:pt idx="163">
                  <c:v>51.293749999786272</c:v>
                </c:pt>
                <c:pt idx="164">
                  <c:v>99.868749999583869</c:v>
                </c:pt>
                <c:pt idx="165">
                  <c:v>2.6583333333222567</c:v>
                </c:pt>
                <c:pt idx="166">
                  <c:v>11.962499999950156</c:v>
                </c:pt>
                <c:pt idx="167">
                  <c:v>48.393749999798359</c:v>
                </c:pt>
                <c:pt idx="168">
                  <c:v>98.720833332921998</c:v>
                </c:pt>
                <c:pt idx="169">
                  <c:v>101.49999999957708</c:v>
                </c:pt>
                <c:pt idx="170">
                  <c:v>23.985416666566728</c:v>
                </c:pt>
                <c:pt idx="171">
                  <c:v>24.589583333230877</c:v>
                </c:pt>
                <c:pt idx="172">
                  <c:v>64.464583333064724</c:v>
                </c:pt>
                <c:pt idx="173">
                  <c:v>5.7999999999758334</c:v>
                </c:pt>
                <c:pt idx="174">
                  <c:v>5.135416666645269</c:v>
                </c:pt>
                <c:pt idx="175">
                  <c:v>37.699999999842916</c:v>
                </c:pt>
                <c:pt idx="176">
                  <c:v>69.781249999709246</c:v>
                </c:pt>
                <c:pt idx="177">
                  <c:v>107.48124999955216</c:v>
                </c:pt>
                <c:pt idx="178">
                  <c:v>7.5520833333018658</c:v>
                </c:pt>
                <c:pt idx="179">
                  <c:v>17.943749999925235</c:v>
                </c:pt>
                <c:pt idx="180">
                  <c:v>105.30624999956122</c:v>
                </c:pt>
                <c:pt idx="181">
                  <c:v>60.114583333082855</c:v>
                </c:pt>
                <c:pt idx="182">
                  <c:v>108.68958333288046</c:v>
                </c:pt>
                <c:pt idx="183">
                  <c:v>33.168749999861795</c:v>
                </c:pt>
                <c:pt idx="184">
                  <c:v>5.4374999999773435</c:v>
                </c:pt>
                <c:pt idx="185">
                  <c:v>68.089583333049617</c:v>
                </c:pt>
                <c:pt idx="186">
                  <c:v>5.618749999976588</c:v>
                </c:pt>
                <c:pt idx="187">
                  <c:v>79.629166666334868</c:v>
                </c:pt>
                <c:pt idx="188">
                  <c:v>23.139583333236917</c:v>
                </c:pt>
                <c:pt idx="189">
                  <c:v>3.3833333333192361</c:v>
                </c:pt>
                <c:pt idx="190">
                  <c:v>110.98541666620422</c:v>
                </c:pt>
                <c:pt idx="191">
                  <c:v>71.956249999700177</c:v>
                </c:pt>
                <c:pt idx="192">
                  <c:v>116.1812499995159</c:v>
                </c:pt>
                <c:pt idx="193">
                  <c:v>41.989583333158372</c:v>
                </c:pt>
                <c:pt idx="194">
                  <c:v>89.718749999626169</c:v>
                </c:pt>
                <c:pt idx="195">
                  <c:v>11.056249999953932</c:v>
                </c:pt>
                <c:pt idx="196">
                  <c:v>109.17291666621178</c:v>
                </c:pt>
                <c:pt idx="197">
                  <c:v>22.052083333241448</c:v>
                </c:pt>
                <c:pt idx="198">
                  <c:v>113.94583333285856</c:v>
                </c:pt>
                <c:pt idx="199">
                  <c:v>11.418749999952421</c:v>
                </c:pt>
                <c:pt idx="200">
                  <c:v>84.220833332982409</c:v>
                </c:pt>
                <c:pt idx="201">
                  <c:v>15.224999999936562</c:v>
                </c:pt>
                <c:pt idx="202">
                  <c:v>97.02916666626237</c:v>
                </c:pt>
                <c:pt idx="203">
                  <c:v>107.05833333288726</c:v>
                </c:pt>
                <c:pt idx="204">
                  <c:v>30.087499999874634</c:v>
                </c:pt>
                <c:pt idx="205">
                  <c:v>117.51041666617704</c:v>
                </c:pt>
                <c:pt idx="206">
                  <c:v>14.681249999938828</c:v>
                </c:pt>
                <c:pt idx="207">
                  <c:v>108.56874999954762</c:v>
                </c:pt>
                <c:pt idx="208">
                  <c:v>6.5249999999728123</c:v>
                </c:pt>
                <c:pt idx="209">
                  <c:v>62.410416666406618</c:v>
                </c:pt>
                <c:pt idx="210">
                  <c:v>18.849999999921458</c:v>
                </c:pt>
                <c:pt idx="211">
                  <c:v>19.272916666586362</c:v>
                </c:pt>
                <c:pt idx="212">
                  <c:v>34.981249999854242</c:v>
                </c:pt>
                <c:pt idx="213">
                  <c:v>131.28541666611963</c:v>
                </c:pt>
                <c:pt idx="214">
                  <c:v>121.49791666616042</c:v>
                </c:pt>
                <c:pt idx="215">
                  <c:v>12.50624999994789</c:v>
                </c:pt>
                <c:pt idx="216">
                  <c:v>75.037499999687341</c:v>
                </c:pt>
                <c:pt idx="217">
                  <c:v>31.597916666535006</c:v>
                </c:pt>
                <c:pt idx="218">
                  <c:v>22.474999999906352</c:v>
                </c:pt>
                <c:pt idx="219">
                  <c:v>23.804166666567482</c:v>
                </c:pt>
                <c:pt idx="220">
                  <c:v>43.681249999817993</c:v>
                </c:pt>
                <c:pt idx="221">
                  <c:v>10.331249999956952</c:v>
                </c:pt>
                <c:pt idx="222">
                  <c:v>95.881249999600485</c:v>
                </c:pt>
                <c:pt idx="223">
                  <c:v>40.660416666497248</c:v>
                </c:pt>
                <c:pt idx="224">
                  <c:v>29.422916666544069</c:v>
                </c:pt>
                <c:pt idx="225">
                  <c:v>27.127083333220302</c:v>
                </c:pt>
                <c:pt idx="226">
                  <c:v>4.772916666646779</c:v>
                </c:pt>
                <c:pt idx="227">
                  <c:v>42.110416666491204</c:v>
                </c:pt>
                <c:pt idx="228">
                  <c:v>8.5187499999645055</c:v>
                </c:pt>
                <c:pt idx="229">
                  <c:v>4.6520833333139491</c:v>
                </c:pt>
                <c:pt idx="230">
                  <c:v>18.306249999923722</c:v>
                </c:pt>
                <c:pt idx="231">
                  <c:v>47.608333333134965</c:v>
                </c:pt>
                <c:pt idx="232">
                  <c:v>8.0354166666331857</c:v>
                </c:pt>
                <c:pt idx="233">
                  <c:v>44.164583333149309</c:v>
                </c:pt>
                <c:pt idx="234">
                  <c:v>26.462499999889737</c:v>
                </c:pt>
                <c:pt idx="235">
                  <c:v>54.677083333105507</c:v>
                </c:pt>
                <c:pt idx="236">
                  <c:v>61.745833333076057</c:v>
                </c:pt>
                <c:pt idx="237">
                  <c:v>37.035416666512347</c:v>
                </c:pt>
                <c:pt idx="238">
                  <c:v>60.83958333307983</c:v>
                </c:pt>
                <c:pt idx="239">
                  <c:v>28.093749999882942</c:v>
                </c:pt>
                <c:pt idx="240">
                  <c:v>47.306249999802887</c:v>
                </c:pt>
                <c:pt idx="241">
                  <c:v>16.856249999929766</c:v>
                </c:pt>
                <c:pt idx="242">
                  <c:v>72.620833333030745</c:v>
                </c:pt>
                <c:pt idx="243">
                  <c:v>10.874999999954687</c:v>
                </c:pt>
                <c:pt idx="244">
                  <c:v>3.6854166666513106</c:v>
                </c:pt>
                <c:pt idx="245">
                  <c:v>49.602083333126657</c:v>
                </c:pt>
                <c:pt idx="246">
                  <c:v>8.4583333332980892</c:v>
                </c:pt>
                <c:pt idx="247">
                  <c:v>52.743749999780235</c:v>
                </c:pt>
                <c:pt idx="248">
                  <c:v>8.5187499999645055</c:v>
                </c:pt>
                <c:pt idx="249">
                  <c:v>15.587499999935051</c:v>
                </c:pt>
                <c:pt idx="250">
                  <c:v>76.547916666347717</c:v>
                </c:pt>
                <c:pt idx="251">
                  <c:v>15.768749999934297</c:v>
                </c:pt>
                <c:pt idx="252">
                  <c:v>38.364583333173478</c:v>
                </c:pt>
              </c:numCache>
            </c:numRef>
          </c:yVal>
          <c:smooth val="1"/>
          <c:extLst xmlns:c16r2="http://schemas.microsoft.com/office/drawing/2015/06/chart">
            <c:ext xmlns:c16="http://schemas.microsoft.com/office/drawing/2014/chart" uri="{C3380CC4-5D6E-409C-BE32-E72D297353CC}">
              <c16:uniqueId val="{00000001-EFCF-4A3E-9A0F-98B8609B08B9}"/>
            </c:ext>
          </c:extLst>
        </c:ser>
        <c:dLbls>
          <c:showLegendKey val="0"/>
          <c:showVal val="0"/>
          <c:showCatName val="0"/>
          <c:showSerName val="0"/>
          <c:showPercent val="0"/>
          <c:showBubbleSize val="0"/>
        </c:dLbls>
        <c:axId val="560233856"/>
        <c:axId val="560244224"/>
      </c:scatterChart>
      <c:valAx>
        <c:axId val="560233856"/>
        <c:scaling>
          <c:orientation val="minMax"/>
          <c:max val="150"/>
          <c:min val="0"/>
        </c:scaling>
        <c:delete val="0"/>
        <c:axPos val="b"/>
        <c:title>
          <c:tx>
            <c:rich>
              <a:bodyPr/>
              <a:lstStyle/>
              <a:p>
                <a:pPr>
                  <a:defRPr/>
                </a:pPr>
                <a:r>
                  <a:rPr lang="en-GB"/>
                  <a:t>Width of bed (mm)</a:t>
                </a:r>
              </a:p>
            </c:rich>
          </c:tx>
          <c:overlay val="0"/>
        </c:title>
        <c:numFmt formatCode="General" sourceLinked="0"/>
        <c:majorTickMark val="in"/>
        <c:minorTickMark val="none"/>
        <c:tickLblPos val="nextTo"/>
        <c:crossAx val="560244224"/>
        <c:crosses val="autoZero"/>
        <c:crossBetween val="midCat"/>
      </c:valAx>
      <c:valAx>
        <c:axId val="560244224"/>
        <c:scaling>
          <c:orientation val="minMax"/>
          <c:max val="140"/>
          <c:min val="0"/>
        </c:scaling>
        <c:delete val="0"/>
        <c:axPos val="l"/>
        <c:title>
          <c:tx>
            <c:rich>
              <a:bodyPr rot="-5400000" vert="horz"/>
              <a:lstStyle/>
              <a:p>
                <a:pPr>
                  <a:defRPr/>
                </a:pPr>
                <a:r>
                  <a:rPr lang="en-GB"/>
                  <a:t>Height from distributor</a:t>
                </a:r>
                <a:r>
                  <a:rPr lang="en-GB" baseline="0"/>
                  <a:t> plate (mm)</a:t>
                </a:r>
                <a:endParaRPr lang="en-GB"/>
              </a:p>
            </c:rich>
          </c:tx>
          <c:overlay val="0"/>
        </c:title>
        <c:numFmt formatCode="#,##0" sourceLinked="0"/>
        <c:majorTickMark val="in"/>
        <c:minorTickMark val="none"/>
        <c:tickLblPos val="nextTo"/>
        <c:crossAx val="560233856"/>
        <c:crosses val="autoZero"/>
        <c:crossBetween val="midCat"/>
      </c:valAx>
      <c:spPr>
        <a:ln>
          <a:solidFill>
            <a:schemeClr val="bg1">
              <a:lumMod val="50000"/>
            </a:schemeClr>
          </a:solidFill>
        </a:ln>
      </c:spPr>
    </c:plotArea>
    <c:legend>
      <c:legendPos val="r"/>
      <c:layout>
        <c:manualLayout>
          <c:xMode val="edge"/>
          <c:yMode val="edge"/>
          <c:x val="0.65317978742862526"/>
          <c:y val="1.2112421354029549E-3"/>
          <c:w val="0.33923805349960429"/>
          <c:h val="0.10516683843380553"/>
        </c:manualLayout>
      </c:layout>
      <c:overlay val="1"/>
    </c:legend>
    <c:plotVisOnly val="1"/>
    <c:dispBlanksAs val="gap"/>
    <c:showDLblsOverMax val="0"/>
  </c:chart>
  <c:spPr>
    <a:ln>
      <a:noFill/>
    </a:ln>
  </c:spPr>
  <c:externalData r:id="rId2">
    <c:autoUpdate val="0"/>
  </c:externalData>
</c:chartSpace>
</file>

<file path=word/charts/chart8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162650123280045"/>
          <c:y val="4.0836848100374967E-2"/>
          <c:w val="0.85396790436160519"/>
          <c:h val="0.79926368229731737"/>
        </c:manualLayout>
      </c:layout>
      <c:scatterChart>
        <c:scatterStyle val="lineMarker"/>
        <c:varyColors val="0"/>
        <c:ser>
          <c:idx val="0"/>
          <c:order val="0"/>
          <c:tx>
            <c:strRef>
              <c:f>'Comp sizes'!$A$4</c:f>
              <c:strCache>
                <c:ptCount val="1"/>
                <c:pt idx="0">
                  <c:v>250 μm continuous</c:v>
                </c:pt>
              </c:strCache>
            </c:strRef>
          </c:tx>
          <c:spPr>
            <a:ln w="28575">
              <a:solidFill>
                <a:srgbClr val="4F81BD">
                  <a:shade val="95000"/>
                  <a:satMod val="105000"/>
                </a:srgbClr>
              </a:solidFill>
            </a:ln>
          </c:spPr>
          <c:xVal>
            <c:numRef>
              <c:f>'Comp sizes'!$B$2:$K$2</c:f>
              <c:numCache>
                <c:formatCode>General</c:formatCode>
                <c:ptCount val="10"/>
                <c:pt idx="0">
                  <c:v>1.11084761904762</c:v>
                </c:pt>
                <c:pt idx="1">
                  <c:v>1.2960761904761899</c:v>
                </c:pt>
                <c:pt idx="2">
                  <c:v>1.4813047619047599</c:v>
                </c:pt>
                <c:pt idx="3">
                  <c:v>1.6665333333333299</c:v>
                </c:pt>
                <c:pt idx="4">
                  <c:v>1.8519999999999999</c:v>
                </c:pt>
                <c:pt idx="5">
                  <c:v>2.0370000000000004</c:v>
                </c:pt>
                <c:pt idx="6">
                  <c:v>2.222</c:v>
                </c:pt>
                <c:pt idx="7">
                  <c:v>2.407</c:v>
                </c:pt>
                <c:pt idx="8">
                  <c:v>2.593</c:v>
                </c:pt>
                <c:pt idx="9">
                  <c:v>2.778</c:v>
                </c:pt>
              </c:numCache>
            </c:numRef>
          </c:xVal>
          <c:yVal>
            <c:numRef>
              <c:f>'Comp sizes'!$B$4:$K$4</c:f>
              <c:numCache>
                <c:formatCode>General</c:formatCode>
                <c:ptCount val="10"/>
                <c:pt idx="4">
                  <c:v>11.982208876976534</c:v>
                </c:pt>
                <c:pt idx="5">
                  <c:v>13.225064179950923</c:v>
                </c:pt>
                <c:pt idx="6">
                  <c:v>16.091151385860517</c:v>
                </c:pt>
                <c:pt idx="7">
                  <c:v>18.428746806622094</c:v>
                </c:pt>
                <c:pt idx="8">
                  <c:v>21.295717539918364</c:v>
                </c:pt>
                <c:pt idx="9">
                  <c:v>23.599350407403175</c:v>
                </c:pt>
              </c:numCache>
            </c:numRef>
          </c:yVal>
          <c:smooth val="0"/>
          <c:extLst xmlns:c16r2="http://schemas.microsoft.com/office/drawing/2015/06/chart">
            <c:ext xmlns:c16="http://schemas.microsoft.com/office/drawing/2014/chart" uri="{C3380CC4-5D6E-409C-BE32-E72D297353CC}">
              <c16:uniqueId val="{00000000-BD94-491D-B554-BA9D7A7C5DA5}"/>
            </c:ext>
          </c:extLst>
        </c:ser>
        <c:ser>
          <c:idx val="1"/>
          <c:order val="1"/>
          <c:tx>
            <c:strRef>
              <c:f>'Comp sizes'!$A$5</c:f>
              <c:strCache>
                <c:ptCount val="1"/>
                <c:pt idx="0">
                  <c:v>250 μm pulsed</c:v>
                </c:pt>
              </c:strCache>
            </c:strRef>
          </c:tx>
          <c:spPr>
            <a:ln w="28575">
              <a:solidFill>
                <a:srgbClr val="C0504D"/>
              </a:solidFill>
            </a:ln>
          </c:spPr>
          <c:xVal>
            <c:numRef>
              <c:f>'Comp sizes'!$B$2:$K$2</c:f>
              <c:numCache>
                <c:formatCode>General</c:formatCode>
                <c:ptCount val="10"/>
                <c:pt idx="0">
                  <c:v>1.11084761904762</c:v>
                </c:pt>
                <c:pt idx="1">
                  <c:v>1.2960761904761899</c:v>
                </c:pt>
                <c:pt idx="2">
                  <c:v>1.4813047619047599</c:v>
                </c:pt>
                <c:pt idx="3">
                  <c:v>1.6665333333333299</c:v>
                </c:pt>
                <c:pt idx="4">
                  <c:v>1.8519999999999999</c:v>
                </c:pt>
                <c:pt idx="5">
                  <c:v>2.0370000000000004</c:v>
                </c:pt>
                <c:pt idx="6">
                  <c:v>2.222</c:v>
                </c:pt>
                <c:pt idx="7">
                  <c:v>2.407</c:v>
                </c:pt>
                <c:pt idx="8">
                  <c:v>2.593</c:v>
                </c:pt>
                <c:pt idx="9">
                  <c:v>2.778</c:v>
                </c:pt>
              </c:numCache>
            </c:numRef>
          </c:xVal>
          <c:yVal>
            <c:numRef>
              <c:f>'Comp sizes'!$B$5:$K$5</c:f>
              <c:numCache>
                <c:formatCode>General</c:formatCode>
                <c:ptCount val="10"/>
                <c:pt idx="7">
                  <c:v>18.599946356858819</c:v>
                </c:pt>
                <c:pt idx="8">
                  <c:v>21.357287074947813</c:v>
                </c:pt>
                <c:pt idx="9">
                  <c:v>22.968174180991287</c:v>
                </c:pt>
              </c:numCache>
            </c:numRef>
          </c:yVal>
          <c:smooth val="0"/>
          <c:extLst xmlns:c16r2="http://schemas.microsoft.com/office/drawing/2015/06/chart">
            <c:ext xmlns:c16="http://schemas.microsoft.com/office/drawing/2014/chart" uri="{C3380CC4-5D6E-409C-BE32-E72D297353CC}">
              <c16:uniqueId val="{00000001-BD94-491D-B554-BA9D7A7C5DA5}"/>
            </c:ext>
          </c:extLst>
        </c:ser>
        <c:ser>
          <c:idx val="2"/>
          <c:order val="2"/>
          <c:tx>
            <c:strRef>
              <c:f>'Comp sizes'!$A$6</c:f>
              <c:strCache>
                <c:ptCount val="1"/>
                <c:pt idx="0">
                  <c:v>125 μm continuous</c:v>
                </c:pt>
              </c:strCache>
            </c:strRef>
          </c:tx>
          <c:spPr>
            <a:ln w="28575">
              <a:solidFill>
                <a:srgbClr val="9BBB59"/>
              </a:solidFill>
            </a:ln>
          </c:spPr>
          <c:xVal>
            <c:numRef>
              <c:f>'Comp sizes'!$B$2:$K$2</c:f>
              <c:numCache>
                <c:formatCode>General</c:formatCode>
                <c:ptCount val="10"/>
                <c:pt idx="0">
                  <c:v>1.11084761904762</c:v>
                </c:pt>
                <c:pt idx="1">
                  <c:v>1.2960761904761899</c:v>
                </c:pt>
                <c:pt idx="2">
                  <c:v>1.4813047619047599</c:v>
                </c:pt>
                <c:pt idx="3">
                  <c:v>1.6665333333333299</c:v>
                </c:pt>
                <c:pt idx="4">
                  <c:v>1.8519999999999999</c:v>
                </c:pt>
                <c:pt idx="5">
                  <c:v>2.0370000000000004</c:v>
                </c:pt>
                <c:pt idx="6">
                  <c:v>2.222</c:v>
                </c:pt>
                <c:pt idx="7">
                  <c:v>2.407</c:v>
                </c:pt>
                <c:pt idx="8">
                  <c:v>2.593</c:v>
                </c:pt>
                <c:pt idx="9">
                  <c:v>2.778</c:v>
                </c:pt>
              </c:numCache>
            </c:numRef>
          </c:xVal>
          <c:yVal>
            <c:numRef>
              <c:f>'Comp sizes'!$B$6:$K$6</c:f>
              <c:numCache>
                <c:formatCode>General</c:formatCode>
                <c:ptCount val="10"/>
                <c:pt idx="0">
                  <c:v>10.268134109589665</c:v>
                </c:pt>
                <c:pt idx="1">
                  <c:v>11.654146358896389</c:v>
                </c:pt>
                <c:pt idx="2">
                  <c:v>12.98968102302387</c:v>
                </c:pt>
                <c:pt idx="3">
                  <c:v>14.727152658447272</c:v>
                </c:pt>
                <c:pt idx="4">
                  <c:v>16.93469829700588</c:v>
                </c:pt>
                <c:pt idx="5">
                  <c:v>18.364239006746775</c:v>
                </c:pt>
                <c:pt idx="6">
                  <c:v>19.464740306285567</c:v>
                </c:pt>
                <c:pt idx="7">
                  <c:v>20.816098484761699</c:v>
                </c:pt>
                <c:pt idx="8">
                  <c:v>20.92477991037353</c:v>
                </c:pt>
                <c:pt idx="9">
                  <c:v>21.801661154449057</c:v>
                </c:pt>
              </c:numCache>
            </c:numRef>
          </c:yVal>
          <c:smooth val="0"/>
          <c:extLst xmlns:c16r2="http://schemas.microsoft.com/office/drawing/2015/06/chart">
            <c:ext xmlns:c16="http://schemas.microsoft.com/office/drawing/2014/chart" uri="{C3380CC4-5D6E-409C-BE32-E72D297353CC}">
              <c16:uniqueId val="{00000002-BD94-491D-B554-BA9D7A7C5DA5}"/>
            </c:ext>
          </c:extLst>
        </c:ser>
        <c:ser>
          <c:idx val="3"/>
          <c:order val="3"/>
          <c:tx>
            <c:strRef>
              <c:f>'Comp sizes'!$A$7</c:f>
              <c:strCache>
                <c:ptCount val="1"/>
                <c:pt idx="0">
                  <c:v>125 μm pulsed</c:v>
                </c:pt>
              </c:strCache>
            </c:strRef>
          </c:tx>
          <c:spPr>
            <a:ln w="28575">
              <a:solidFill>
                <a:srgbClr val="8064A2"/>
              </a:solidFill>
            </a:ln>
          </c:spPr>
          <c:xVal>
            <c:numRef>
              <c:f>'Comp sizes'!$B$2:$K$2</c:f>
              <c:numCache>
                <c:formatCode>General</c:formatCode>
                <c:ptCount val="10"/>
                <c:pt idx="0">
                  <c:v>1.11084761904762</c:v>
                </c:pt>
                <c:pt idx="1">
                  <c:v>1.2960761904761899</c:v>
                </c:pt>
                <c:pt idx="2">
                  <c:v>1.4813047619047599</c:v>
                </c:pt>
                <c:pt idx="3">
                  <c:v>1.6665333333333299</c:v>
                </c:pt>
                <c:pt idx="4">
                  <c:v>1.8519999999999999</c:v>
                </c:pt>
                <c:pt idx="5">
                  <c:v>2.0370000000000004</c:v>
                </c:pt>
                <c:pt idx="6">
                  <c:v>2.222</c:v>
                </c:pt>
                <c:pt idx="7">
                  <c:v>2.407</c:v>
                </c:pt>
                <c:pt idx="8">
                  <c:v>2.593</c:v>
                </c:pt>
                <c:pt idx="9">
                  <c:v>2.778</c:v>
                </c:pt>
              </c:numCache>
            </c:numRef>
          </c:xVal>
          <c:yVal>
            <c:numRef>
              <c:f>'Comp sizes'!$B$7:$K$7</c:f>
              <c:numCache>
                <c:formatCode>General</c:formatCode>
                <c:ptCount val="10"/>
                <c:pt idx="7">
                  <c:v>20.213080787897105</c:v>
                </c:pt>
                <c:pt idx="8">
                  <c:v>20.978155503678558</c:v>
                </c:pt>
                <c:pt idx="9">
                  <c:v>21.346384897495927</c:v>
                </c:pt>
              </c:numCache>
            </c:numRef>
          </c:yVal>
          <c:smooth val="0"/>
          <c:extLst xmlns:c16r2="http://schemas.microsoft.com/office/drawing/2015/06/chart">
            <c:ext xmlns:c16="http://schemas.microsoft.com/office/drawing/2014/chart" uri="{C3380CC4-5D6E-409C-BE32-E72D297353CC}">
              <c16:uniqueId val="{00000003-BD94-491D-B554-BA9D7A7C5DA5}"/>
            </c:ext>
          </c:extLst>
        </c:ser>
        <c:ser>
          <c:idx val="4"/>
          <c:order val="4"/>
          <c:tx>
            <c:strRef>
              <c:f>'Comp sizes'!$A$8</c:f>
              <c:strCache>
                <c:ptCount val="1"/>
                <c:pt idx="0">
                  <c:v>90 μm continuous</c:v>
                </c:pt>
              </c:strCache>
            </c:strRef>
          </c:tx>
          <c:spPr>
            <a:ln w="28575">
              <a:solidFill>
                <a:srgbClr val="4BACC6"/>
              </a:solidFill>
            </a:ln>
          </c:spPr>
          <c:xVal>
            <c:numRef>
              <c:f>'Comp sizes'!$B$2:$K$2</c:f>
              <c:numCache>
                <c:formatCode>General</c:formatCode>
                <c:ptCount val="10"/>
                <c:pt idx="0">
                  <c:v>1.11084761904762</c:v>
                </c:pt>
                <c:pt idx="1">
                  <c:v>1.2960761904761899</c:v>
                </c:pt>
                <c:pt idx="2">
                  <c:v>1.4813047619047599</c:v>
                </c:pt>
                <c:pt idx="3">
                  <c:v>1.6665333333333299</c:v>
                </c:pt>
                <c:pt idx="4">
                  <c:v>1.8519999999999999</c:v>
                </c:pt>
                <c:pt idx="5">
                  <c:v>2.0370000000000004</c:v>
                </c:pt>
                <c:pt idx="6">
                  <c:v>2.222</c:v>
                </c:pt>
                <c:pt idx="7">
                  <c:v>2.407</c:v>
                </c:pt>
                <c:pt idx="8">
                  <c:v>2.593</c:v>
                </c:pt>
                <c:pt idx="9">
                  <c:v>2.778</c:v>
                </c:pt>
              </c:numCache>
            </c:numRef>
          </c:xVal>
          <c:yVal>
            <c:numRef>
              <c:f>'Comp sizes'!$B$8:$K$8</c:f>
              <c:numCache>
                <c:formatCode>General</c:formatCode>
                <c:ptCount val="10"/>
                <c:pt idx="0">
                  <c:v>7.3952174378440718</c:v>
                </c:pt>
                <c:pt idx="1">
                  <c:v>9.2538785961355643</c:v>
                </c:pt>
                <c:pt idx="2">
                  <c:v>10.614873480138909</c:v>
                </c:pt>
                <c:pt idx="3">
                  <c:v>12.400924966862428</c:v>
                </c:pt>
                <c:pt idx="4">
                  <c:v>13.511707972972303</c:v>
                </c:pt>
                <c:pt idx="5">
                  <c:v>14.156808239533381</c:v>
                </c:pt>
                <c:pt idx="6">
                  <c:v>15.11923879218703</c:v>
                </c:pt>
                <c:pt idx="7">
                  <c:v>15.504004971457748</c:v>
                </c:pt>
                <c:pt idx="8">
                  <c:v>16.422872772374319</c:v>
                </c:pt>
                <c:pt idx="9">
                  <c:v>16.958208637398936</c:v>
                </c:pt>
              </c:numCache>
            </c:numRef>
          </c:yVal>
          <c:smooth val="0"/>
          <c:extLst xmlns:c16r2="http://schemas.microsoft.com/office/drawing/2015/06/chart">
            <c:ext xmlns:c16="http://schemas.microsoft.com/office/drawing/2014/chart" uri="{C3380CC4-5D6E-409C-BE32-E72D297353CC}">
              <c16:uniqueId val="{00000004-BD94-491D-B554-BA9D7A7C5DA5}"/>
            </c:ext>
          </c:extLst>
        </c:ser>
        <c:ser>
          <c:idx val="5"/>
          <c:order val="5"/>
          <c:tx>
            <c:strRef>
              <c:f>'Comp sizes'!$A$9</c:f>
              <c:strCache>
                <c:ptCount val="1"/>
                <c:pt idx="0">
                  <c:v>90 μm pulsed</c:v>
                </c:pt>
              </c:strCache>
            </c:strRef>
          </c:tx>
          <c:spPr>
            <a:ln w="28575">
              <a:solidFill>
                <a:srgbClr val="F79646"/>
              </a:solidFill>
            </a:ln>
          </c:spPr>
          <c:xVal>
            <c:numRef>
              <c:f>'Comp sizes'!$B$2:$K$2</c:f>
              <c:numCache>
                <c:formatCode>General</c:formatCode>
                <c:ptCount val="10"/>
                <c:pt idx="0">
                  <c:v>1.11084761904762</c:v>
                </c:pt>
                <c:pt idx="1">
                  <c:v>1.2960761904761899</c:v>
                </c:pt>
                <c:pt idx="2">
                  <c:v>1.4813047619047599</c:v>
                </c:pt>
                <c:pt idx="3">
                  <c:v>1.6665333333333299</c:v>
                </c:pt>
                <c:pt idx="4">
                  <c:v>1.8519999999999999</c:v>
                </c:pt>
                <c:pt idx="5">
                  <c:v>2.0370000000000004</c:v>
                </c:pt>
                <c:pt idx="6">
                  <c:v>2.222</c:v>
                </c:pt>
                <c:pt idx="7">
                  <c:v>2.407</c:v>
                </c:pt>
                <c:pt idx="8">
                  <c:v>2.593</c:v>
                </c:pt>
                <c:pt idx="9">
                  <c:v>2.778</c:v>
                </c:pt>
              </c:numCache>
            </c:numRef>
          </c:xVal>
          <c:yVal>
            <c:numRef>
              <c:f>'Comp sizes'!$B$9:$K$9</c:f>
              <c:numCache>
                <c:formatCode>General</c:formatCode>
                <c:ptCount val="10"/>
                <c:pt idx="7">
                  <c:v>15.851530497766198</c:v>
                </c:pt>
                <c:pt idx="8">
                  <c:v>16.618078512327511</c:v>
                </c:pt>
                <c:pt idx="9">
                  <c:v>16.660525923649228</c:v>
                </c:pt>
              </c:numCache>
            </c:numRef>
          </c:yVal>
          <c:smooth val="0"/>
          <c:extLst xmlns:c16r2="http://schemas.microsoft.com/office/drawing/2015/06/chart">
            <c:ext xmlns:c16="http://schemas.microsoft.com/office/drawing/2014/chart" uri="{C3380CC4-5D6E-409C-BE32-E72D297353CC}">
              <c16:uniqueId val="{00000005-BD94-491D-B554-BA9D7A7C5DA5}"/>
            </c:ext>
          </c:extLst>
        </c:ser>
        <c:dLbls>
          <c:showLegendKey val="0"/>
          <c:showVal val="0"/>
          <c:showCatName val="0"/>
          <c:showSerName val="0"/>
          <c:showPercent val="0"/>
          <c:showBubbleSize val="0"/>
        </c:dLbls>
        <c:axId val="564026752"/>
        <c:axId val="564041216"/>
      </c:scatterChart>
      <c:valAx>
        <c:axId val="564026752"/>
        <c:scaling>
          <c:orientation val="minMax"/>
          <c:max val="2.7800000000000002"/>
          <c:min val="1"/>
        </c:scaling>
        <c:delete val="0"/>
        <c:axPos val="b"/>
        <c:title>
          <c:tx>
            <c:rich>
              <a:bodyPr/>
              <a:lstStyle/>
              <a:p>
                <a:pPr>
                  <a:defRPr/>
                </a:pPr>
                <a:r>
                  <a:rPr lang="en-GB"/>
                  <a:t>Ux10</a:t>
                </a:r>
                <a:r>
                  <a:rPr lang="en-GB" baseline="30000"/>
                  <a:t>-3</a:t>
                </a:r>
                <a:r>
                  <a:rPr lang="en-GB"/>
                  <a:t> (m/s)</a:t>
                </a:r>
              </a:p>
            </c:rich>
          </c:tx>
          <c:layout>
            <c:manualLayout>
              <c:xMode val="edge"/>
              <c:yMode val="edge"/>
              <c:x val="0.46600737844832335"/>
              <c:y val="0.9264124347071554"/>
            </c:manualLayout>
          </c:layout>
          <c:overlay val="0"/>
        </c:title>
        <c:numFmt formatCode="General" sourceLinked="1"/>
        <c:majorTickMark val="in"/>
        <c:minorTickMark val="none"/>
        <c:tickLblPos val="nextTo"/>
        <c:crossAx val="564041216"/>
        <c:crosses val="autoZero"/>
        <c:crossBetween val="midCat"/>
      </c:valAx>
      <c:valAx>
        <c:axId val="564041216"/>
        <c:scaling>
          <c:orientation val="minMax"/>
        </c:scaling>
        <c:delete val="0"/>
        <c:axPos val="l"/>
        <c:title>
          <c:tx>
            <c:rich>
              <a:bodyPr rot="-5400000" vert="horz"/>
              <a:lstStyle/>
              <a:p>
                <a:pPr>
                  <a:defRPr/>
                </a:pPr>
                <a:r>
                  <a:rPr lang="en-GB"/>
                  <a:t>Average bubble diameter (mm)</a:t>
                </a:r>
              </a:p>
            </c:rich>
          </c:tx>
          <c:overlay val="0"/>
        </c:title>
        <c:numFmt formatCode="General" sourceLinked="1"/>
        <c:majorTickMark val="in"/>
        <c:minorTickMark val="none"/>
        <c:tickLblPos val="nextTo"/>
        <c:crossAx val="564026752"/>
        <c:crosses val="autoZero"/>
        <c:crossBetween val="midCat"/>
      </c:valAx>
      <c:spPr>
        <a:ln>
          <a:solidFill>
            <a:schemeClr val="bg1">
              <a:lumMod val="50000"/>
            </a:schemeClr>
          </a:solidFill>
        </a:ln>
      </c:spPr>
    </c:plotArea>
    <c:legend>
      <c:legendPos val="r"/>
      <c:layout>
        <c:manualLayout>
          <c:xMode val="edge"/>
          <c:yMode val="edge"/>
          <c:x val="0.65303312562653615"/>
          <c:y val="0.42587617125602611"/>
          <c:w val="0.29699930865285196"/>
          <c:h val="0.39328054312455357"/>
        </c:manualLayout>
      </c:layout>
      <c:overlay val="0"/>
    </c:legend>
    <c:plotVisOnly val="1"/>
    <c:dispBlanksAs val="gap"/>
    <c:showDLblsOverMax val="0"/>
  </c:chart>
  <c:spPr>
    <a:ln>
      <a:noFill/>
    </a:ln>
  </c:spPr>
  <c:externalData r:id="rId2">
    <c:autoUpdate val="0"/>
  </c:externalData>
</c:chartSpace>
</file>

<file path=word/charts/chart8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162650123280045"/>
          <c:y val="4.0836848100374967E-2"/>
          <c:w val="0.85396790436160519"/>
          <c:h val="0.81849166674993712"/>
        </c:manualLayout>
      </c:layout>
      <c:scatterChart>
        <c:scatterStyle val="lineMarker"/>
        <c:varyColors val="0"/>
        <c:ser>
          <c:idx val="0"/>
          <c:order val="0"/>
          <c:tx>
            <c:strRef>
              <c:f>'Comp sizes'!$A$27</c:f>
              <c:strCache>
                <c:ptCount val="1"/>
                <c:pt idx="0">
                  <c:v>250 μm continuous</c:v>
                </c:pt>
              </c:strCache>
            </c:strRef>
          </c:tx>
          <c:spPr>
            <a:ln w="28575">
              <a:solidFill>
                <a:schemeClr val="accent1"/>
              </a:solidFill>
            </a:ln>
          </c:spPr>
          <c:xVal>
            <c:numRef>
              <c:f>'Comp sizes'!$B$2:$K$2</c:f>
              <c:numCache>
                <c:formatCode>General</c:formatCode>
                <c:ptCount val="10"/>
                <c:pt idx="0">
                  <c:v>1.11084761904762</c:v>
                </c:pt>
                <c:pt idx="1">
                  <c:v>1.2960761904761899</c:v>
                </c:pt>
                <c:pt idx="2">
                  <c:v>1.4813047619047599</c:v>
                </c:pt>
                <c:pt idx="3">
                  <c:v>1.6665333333333299</c:v>
                </c:pt>
                <c:pt idx="4">
                  <c:v>1.8519999999999999</c:v>
                </c:pt>
                <c:pt idx="5">
                  <c:v>2.0370000000000004</c:v>
                </c:pt>
                <c:pt idx="6">
                  <c:v>2.222</c:v>
                </c:pt>
                <c:pt idx="7">
                  <c:v>2.407</c:v>
                </c:pt>
                <c:pt idx="8">
                  <c:v>2.593</c:v>
                </c:pt>
                <c:pt idx="9">
                  <c:v>2.778</c:v>
                </c:pt>
              </c:numCache>
            </c:numRef>
          </c:xVal>
          <c:yVal>
            <c:numRef>
              <c:f>'Comp sizes'!$B$27:$K$27</c:f>
              <c:numCache>
                <c:formatCode>General</c:formatCode>
                <c:ptCount val="10"/>
                <c:pt idx="4">
                  <c:v>3.3719999999999999</c:v>
                </c:pt>
                <c:pt idx="5">
                  <c:v>6.6219999999999999</c:v>
                </c:pt>
                <c:pt idx="6">
                  <c:v>9.0673333333333339</c:v>
                </c:pt>
                <c:pt idx="7">
                  <c:v>9.3946666666666658</c:v>
                </c:pt>
                <c:pt idx="8">
                  <c:v>8.8040000000000003</c:v>
                </c:pt>
                <c:pt idx="9">
                  <c:v>7.6073333333333331</c:v>
                </c:pt>
              </c:numCache>
            </c:numRef>
          </c:yVal>
          <c:smooth val="0"/>
          <c:extLst xmlns:c16r2="http://schemas.microsoft.com/office/drawing/2015/06/chart">
            <c:ext xmlns:c16="http://schemas.microsoft.com/office/drawing/2014/chart" uri="{C3380CC4-5D6E-409C-BE32-E72D297353CC}">
              <c16:uniqueId val="{00000000-3937-45DB-BBE8-70269DBA8DBC}"/>
            </c:ext>
          </c:extLst>
        </c:ser>
        <c:ser>
          <c:idx val="1"/>
          <c:order val="1"/>
          <c:tx>
            <c:strRef>
              <c:f>'Comp sizes'!$A$28</c:f>
              <c:strCache>
                <c:ptCount val="1"/>
                <c:pt idx="0">
                  <c:v>250 μm pulsed</c:v>
                </c:pt>
              </c:strCache>
            </c:strRef>
          </c:tx>
          <c:spPr>
            <a:ln w="28575">
              <a:solidFill>
                <a:schemeClr val="accent2"/>
              </a:solidFill>
            </a:ln>
          </c:spPr>
          <c:xVal>
            <c:numRef>
              <c:f>'Comp sizes'!$B$2:$K$2</c:f>
              <c:numCache>
                <c:formatCode>General</c:formatCode>
                <c:ptCount val="10"/>
                <c:pt idx="0">
                  <c:v>1.11084761904762</c:v>
                </c:pt>
                <c:pt idx="1">
                  <c:v>1.2960761904761899</c:v>
                </c:pt>
                <c:pt idx="2">
                  <c:v>1.4813047619047599</c:v>
                </c:pt>
                <c:pt idx="3">
                  <c:v>1.6665333333333299</c:v>
                </c:pt>
                <c:pt idx="4">
                  <c:v>1.8519999999999999</c:v>
                </c:pt>
                <c:pt idx="5">
                  <c:v>2.0370000000000004</c:v>
                </c:pt>
                <c:pt idx="6">
                  <c:v>2.222</c:v>
                </c:pt>
                <c:pt idx="7">
                  <c:v>2.407</c:v>
                </c:pt>
                <c:pt idx="8">
                  <c:v>2.593</c:v>
                </c:pt>
                <c:pt idx="9">
                  <c:v>2.778</c:v>
                </c:pt>
              </c:numCache>
            </c:numRef>
          </c:xVal>
          <c:yVal>
            <c:numRef>
              <c:f>'Comp sizes'!$B$28:$K$28</c:f>
              <c:numCache>
                <c:formatCode>General</c:formatCode>
                <c:ptCount val="10"/>
                <c:pt idx="7">
                  <c:v>9.5280000000000005</c:v>
                </c:pt>
                <c:pt idx="8">
                  <c:v>8.7720000000000002</c:v>
                </c:pt>
                <c:pt idx="9">
                  <c:v>8.3986666666666672</c:v>
                </c:pt>
              </c:numCache>
            </c:numRef>
          </c:yVal>
          <c:smooth val="0"/>
          <c:extLst xmlns:c16r2="http://schemas.microsoft.com/office/drawing/2015/06/chart">
            <c:ext xmlns:c16="http://schemas.microsoft.com/office/drawing/2014/chart" uri="{C3380CC4-5D6E-409C-BE32-E72D297353CC}">
              <c16:uniqueId val="{00000001-3937-45DB-BBE8-70269DBA8DBC}"/>
            </c:ext>
          </c:extLst>
        </c:ser>
        <c:ser>
          <c:idx val="2"/>
          <c:order val="2"/>
          <c:tx>
            <c:strRef>
              <c:f>'Comp sizes'!$A$29</c:f>
              <c:strCache>
                <c:ptCount val="1"/>
                <c:pt idx="0">
                  <c:v>125 μm continuous</c:v>
                </c:pt>
              </c:strCache>
            </c:strRef>
          </c:tx>
          <c:spPr>
            <a:ln w="28575">
              <a:solidFill>
                <a:schemeClr val="accent3"/>
              </a:solidFill>
            </a:ln>
          </c:spPr>
          <c:xVal>
            <c:numRef>
              <c:f>'Comp sizes'!$B$2:$K$2</c:f>
              <c:numCache>
                <c:formatCode>General</c:formatCode>
                <c:ptCount val="10"/>
                <c:pt idx="0">
                  <c:v>1.11084761904762</c:v>
                </c:pt>
                <c:pt idx="1">
                  <c:v>1.2960761904761899</c:v>
                </c:pt>
                <c:pt idx="2">
                  <c:v>1.4813047619047599</c:v>
                </c:pt>
                <c:pt idx="3">
                  <c:v>1.6665333333333299</c:v>
                </c:pt>
                <c:pt idx="4">
                  <c:v>1.8519999999999999</c:v>
                </c:pt>
                <c:pt idx="5">
                  <c:v>2.0370000000000004</c:v>
                </c:pt>
                <c:pt idx="6">
                  <c:v>2.222</c:v>
                </c:pt>
                <c:pt idx="7">
                  <c:v>2.407</c:v>
                </c:pt>
                <c:pt idx="8">
                  <c:v>2.593</c:v>
                </c:pt>
                <c:pt idx="9">
                  <c:v>2.778</c:v>
                </c:pt>
              </c:numCache>
            </c:numRef>
          </c:xVal>
          <c:yVal>
            <c:numRef>
              <c:f>'Comp sizes'!$B$29:$K$29</c:f>
              <c:numCache>
                <c:formatCode>General</c:formatCode>
                <c:ptCount val="10"/>
                <c:pt idx="0">
                  <c:v>1.4026666666666667</c:v>
                </c:pt>
                <c:pt idx="1">
                  <c:v>2.3253333333333335</c:v>
                </c:pt>
                <c:pt idx="2">
                  <c:v>4.535333333333333</c:v>
                </c:pt>
                <c:pt idx="3">
                  <c:v>6.2106666666666666</c:v>
                </c:pt>
                <c:pt idx="4">
                  <c:v>6.7726666666666668</c:v>
                </c:pt>
                <c:pt idx="5">
                  <c:v>7.0346666666666664</c:v>
                </c:pt>
                <c:pt idx="6">
                  <c:v>6.9633333333333329</c:v>
                </c:pt>
                <c:pt idx="7">
                  <c:v>7.0054901960784317</c:v>
                </c:pt>
                <c:pt idx="8">
                  <c:v>6.6513333333333335</c:v>
                </c:pt>
                <c:pt idx="9">
                  <c:v>6.6520000000000001</c:v>
                </c:pt>
              </c:numCache>
            </c:numRef>
          </c:yVal>
          <c:smooth val="0"/>
          <c:extLst xmlns:c16r2="http://schemas.microsoft.com/office/drawing/2015/06/chart">
            <c:ext xmlns:c16="http://schemas.microsoft.com/office/drawing/2014/chart" uri="{C3380CC4-5D6E-409C-BE32-E72D297353CC}">
              <c16:uniqueId val="{00000002-3937-45DB-BBE8-70269DBA8DBC}"/>
            </c:ext>
          </c:extLst>
        </c:ser>
        <c:ser>
          <c:idx val="3"/>
          <c:order val="3"/>
          <c:tx>
            <c:strRef>
              <c:f>'Comp sizes'!$A$30</c:f>
              <c:strCache>
                <c:ptCount val="1"/>
                <c:pt idx="0">
                  <c:v>125 μm pulsed</c:v>
                </c:pt>
              </c:strCache>
            </c:strRef>
          </c:tx>
          <c:spPr>
            <a:ln w="28575">
              <a:solidFill>
                <a:schemeClr val="accent4"/>
              </a:solidFill>
            </a:ln>
          </c:spPr>
          <c:xVal>
            <c:numRef>
              <c:f>'Comp sizes'!$B$2:$K$2</c:f>
              <c:numCache>
                <c:formatCode>General</c:formatCode>
                <c:ptCount val="10"/>
                <c:pt idx="0">
                  <c:v>1.11084761904762</c:v>
                </c:pt>
                <c:pt idx="1">
                  <c:v>1.2960761904761899</c:v>
                </c:pt>
                <c:pt idx="2">
                  <c:v>1.4813047619047599</c:v>
                </c:pt>
                <c:pt idx="3">
                  <c:v>1.6665333333333299</c:v>
                </c:pt>
                <c:pt idx="4">
                  <c:v>1.8519999999999999</c:v>
                </c:pt>
                <c:pt idx="5">
                  <c:v>2.0370000000000004</c:v>
                </c:pt>
                <c:pt idx="6">
                  <c:v>2.222</c:v>
                </c:pt>
                <c:pt idx="7">
                  <c:v>2.407</c:v>
                </c:pt>
                <c:pt idx="8">
                  <c:v>2.593</c:v>
                </c:pt>
                <c:pt idx="9">
                  <c:v>2.778</c:v>
                </c:pt>
              </c:numCache>
            </c:numRef>
          </c:xVal>
          <c:yVal>
            <c:numRef>
              <c:f>'Comp sizes'!$B$30:$K$30</c:f>
              <c:numCache>
                <c:formatCode>General</c:formatCode>
                <c:ptCount val="10"/>
                <c:pt idx="7">
                  <c:v>6.7006666666666668</c:v>
                </c:pt>
                <c:pt idx="8">
                  <c:v>6.5793333333333335</c:v>
                </c:pt>
                <c:pt idx="9">
                  <c:v>6.5419999999999998</c:v>
                </c:pt>
              </c:numCache>
            </c:numRef>
          </c:yVal>
          <c:smooth val="0"/>
          <c:extLst xmlns:c16r2="http://schemas.microsoft.com/office/drawing/2015/06/chart">
            <c:ext xmlns:c16="http://schemas.microsoft.com/office/drawing/2014/chart" uri="{C3380CC4-5D6E-409C-BE32-E72D297353CC}">
              <c16:uniqueId val="{00000003-3937-45DB-BBE8-70269DBA8DBC}"/>
            </c:ext>
          </c:extLst>
        </c:ser>
        <c:ser>
          <c:idx val="4"/>
          <c:order val="4"/>
          <c:tx>
            <c:strRef>
              <c:f>'Comp sizes'!$A$31</c:f>
              <c:strCache>
                <c:ptCount val="1"/>
                <c:pt idx="0">
                  <c:v>90 μm continuous</c:v>
                </c:pt>
              </c:strCache>
            </c:strRef>
          </c:tx>
          <c:spPr>
            <a:ln w="28575">
              <a:solidFill>
                <a:schemeClr val="accent5"/>
              </a:solidFill>
            </a:ln>
          </c:spPr>
          <c:xVal>
            <c:numRef>
              <c:f>'Comp sizes'!$B$2:$K$2</c:f>
              <c:numCache>
                <c:formatCode>General</c:formatCode>
                <c:ptCount val="10"/>
                <c:pt idx="0">
                  <c:v>1.11084761904762</c:v>
                </c:pt>
                <c:pt idx="1">
                  <c:v>1.2960761904761899</c:v>
                </c:pt>
                <c:pt idx="2">
                  <c:v>1.4813047619047599</c:v>
                </c:pt>
                <c:pt idx="3">
                  <c:v>1.6665333333333299</c:v>
                </c:pt>
                <c:pt idx="4">
                  <c:v>1.8519999999999999</c:v>
                </c:pt>
                <c:pt idx="5">
                  <c:v>2.0370000000000004</c:v>
                </c:pt>
                <c:pt idx="6">
                  <c:v>2.222</c:v>
                </c:pt>
                <c:pt idx="7">
                  <c:v>2.407</c:v>
                </c:pt>
                <c:pt idx="8">
                  <c:v>2.593</c:v>
                </c:pt>
                <c:pt idx="9">
                  <c:v>2.778</c:v>
                </c:pt>
              </c:numCache>
            </c:numRef>
          </c:xVal>
          <c:yVal>
            <c:numRef>
              <c:f>'Comp sizes'!$B$31:$K$31</c:f>
              <c:numCache>
                <c:formatCode>General</c:formatCode>
                <c:ptCount val="10"/>
                <c:pt idx="0">
                  <c:v>0.51866666666666672</c:v>
                </c:pt>
                <c:pt idx="1">
                  <c:v>1.4753333333333334</c:v>
                </c:pt>
                <c:pt idx="2">
                  <c:v>2.8146666666666667</c:v>
                </c:pt>
                <c:pt idx="3">
                  <c:v>3.8620000000000001</c:v>
                </c:pt>
                <c:pt idx="4">
                  <c:v>4.317333333333333</c:v>
                </c:pt>
                <c:pt idx="5">
                  <c:v>4.6226666666666665</c:v>
                </c:pt>
                <c:pt idx="6">
                  <c:v>4.7140000000000004</c:v>
                </c:pt>
                <c:pt idx="7">
                  <c:v>4.6040000000000001</c:v>
                </c:pt>
                <c:pt idx="8">
                  <c:v>4.6513333333333335</c:v>
                </c:pt>
                <c:pt idx="9">
                  <c:v>4.5666666666666664</c:v>
                </c:pt>
              </c:numCache>
            </c:numRef>
          </c:yVal>
          <c:smooth val="0"/>
          <c:extLst xmlns:c16r2="http://schemas.microsoft.com/office/drawing/2015/06/chart">
            <c:ext xmlns:c16="http://schemas.microsoft.com/office/drawing/2014/chart" uri="{C3380CC4-5D6E-409C-BE32-E72D297353CC}">
              <c16:uniqueId val="{00000004-3937-45DB-BBE8-70269DBA8DBC}"/>
            </c:ext>
          </c:extLst>
        </c:ser>
        <c:ser>
          <c:idx val="5"/>
          <c:order val="5"/>
          <c:tx>
            <c:strRef>
              <c:f>'Comp sizes'!$A$32</c:f>
              <c:strCache>
                <c:ptCount val="1"/>
                <c:pt idx="0">
                  <c:v>90 μm pulsed</c:v>
                </c:pt>
              </c:strCache>
            </c:strRef>
          </c:tx>
          <c:spPr>
            <a:ln w="28575">
              <a:solidFill>
                <a:schemeClr val="accent6"/>
              </a:solidFill>
            </a:ln>
          </c:spPr>
          <c:xVal>
            <c:numRef>
              <c:f>'Comp sizes'!$B$2:$K$2</c:f>
              <c:numCache>
                <c:formatCode>General</c:formatCode>
                <c:ptCount val="10"/>
                <c:pt idx="0">
                  <c:v>1.11084761904762</c:v>
                </c:pt>
                <c:pt idx="1">
                  <c:v>1.2960761904761899</c:v>
                </c:pt>
                <c:pt idx="2">
                  <c:v>1.4813047619047599</c:v>
                </c:pt>
                <c:pt idx="3">
                  <c:v>1.6665333333333299</c:v>
                </c:pt>
                <c:pt idx="4">
                  <c:v>1.8519999999999999</c:v>
                </c:pt>
                <c:pt idx="5">
                  <c:v>2.0370000000000004</c:v>
                </c:pt>
                <c:pt idx="6">
                  <c:v>2.222</c:v>
                </c:pt>
                <c:pt idx="7">
                  <c:v>2.407</c:v>
                </c:pt>
                <c:pt idx="8">
                  <c:v>2.593</c:v>
                </c:pt>
                <c:pt idx="9">
                  <c:v>2.778</c:v>
                </c:pt>
              </c:numCache>
            </c:numRef>
          </c:xVal>
          <c:yVal>
            <c:numRef>
              <c:f>'Comp sizes'!$B$32:$K$32</c:f>
              <c:numCache>
                <c:formatCode>General</c:formatCode>
                <c:ptCount val="10"/>
                <c:pt idx="7">
                  <c:v>4.4593333333333334</c:v>
                </c:pt>
                <c:pt idx="8">
                  <c:v>4.3559999999999999</c:v>
                </c:pt>
                <c:pt idx="9">
                  <c:v>4.4746666666666668</c:v>
                </c:pt>
              </c:numCache>
            </c:numRef>
          </c:yVal>
          <c:smooth val="0"/>
          <c:extLst xmlns:c16r2="http://schemas.microsoft.com/office/drawing/2015/06/chart">
            <c:ext xmlns:c16="http://schemas.microsoft.com/office/drawing/2014/chart" uri="{C3380CC4-5D6E-409C-BE32-E72D297353CC}">
              <c16:uniqueId val="{00000005-3937-45DB-BBE8-70269DBA8DBC}"/>
            </c:ext>
          </c:extLst>
        </c:ser>
        <c:dLbls>
          <c:showLegendKey val="0"/>
          <c:showVal val="0"/>
          <c:showCatName val="0"/>
          <c:showSerName val="0"/>
          <c:showPercent val="0"/>
          <c:showBubbleSize val="0"/>
        </c:dLbls>
        <c:axId val="564105216"/>
        <c:axId val="564107136"/>
      </c:scatterChart>
      <c:valAx>
        <c:axId val="564105216"/>
        <c:scaling>
          <c:orientation val="minMax"/>
          <c:max val="2.8"/>
          <c:min val="1"/>
        </c:scaling>
        <c:delete val="0"/>
        <c:axPos val="b"/>
        <c:title>
          <c:tx>
            <c:rich>
              <a:bodyPr/>
              <a:lstStyle/>
              <a:p>
                <a:pPr>
                  <a:defRPr/>
                </a:pPr>
                <a:r>
                  <a:rPr lang="en-GB"/>
                  <a:t>Ux10</a:t>
                </a:r>
                <a:r>
                  <a:rPr lang="en-GB" baseline="30000"/>
                  <a:t>-3</a:t>
                </a:r>
                <a:r>
                  <a:rPr lang="en-GB"/>
                  <a:t> (m/s)</a:t>
                </a:r>
              </a:p>
            </c:rich>
          </c:tx>
          <c:layout>
            <c:manualLayout>
              <c:xMode val="edge"/>
              <c:yMode val="edge"/>
              <c:x val="0.46600737844832335"/>
              <c:y val="0.9264124347071554"/>
            </c:manualLayout>
          </c:layout>
          <c:overlay val="0"/>
        </c:title>
        <c:numFmt formatCode="General" sourceLinked="1"/>
        <c:majorTickMark val="in"/>
        <c:minorTickMark val="none"/>
        <c:tickLblPos val="nextTo"/>
        <c:crossAx val="564107136"/>
        <c:crosses val="autoZero"/>
        <c:crossBetween val="midCat"/>
      </c:valAx>
      <c:valAx>
        <c:axId val="564107136"/>
        <c:scaling>
          <c:orientation val="minMax"/>
        </c:scaling>
        <c:delete val="0"/>
        <c:axPos val="l"/>
        <c:title>
          <c:tx>
            <c:rich>
              <a:bodyPr rot="-5400000" vert="horz"/>
              <a:lstStyle/>
              <a:p>
                <a:pPr>
                  <a:defRPr/>
                </a:pPr>
                <a:r>
                  <a:rPr lang="en-GB"/>
                  <a:t>Average bubble population per image</a:t>
                </a:r>
              </a:p>
            </c:rich>
          </c:tx>
          <c:overlay val="0"/>
        </c:title>
        <c:numFmt formatCode="General" sourceLinked="1"/>
        <c:majorTickMark val="in"/>
        <c:minorTickMark val="none"/>
        <c:tickLblPos val="nextTo"/>
        <c:crossAx val="564105216"/>
        <c:crosses val="autoZero"/>
        <c:crossBetween val="midCat"/>
      </c:valAx>
      <c:spPr>
        <a:ln>
          <a:solidFill>
            <a:schemeClr val="bg1">
              <a:lumMod val="50000"/>
            </a:schemeClr>
          </a:solidFill>
        </a:ln>
      </c:spPr>
    </c:plotArea>
    <c:legend>
      <c:legendPos val="r"/>
      <c:layout>
        <c:manualLayout>
          <c:xMode val="edge"/>
          <c:yMode val="edge"/>
          <c:x val="0.11162018016882456"/>
          <c:y val="4.5999394306480923E-2"/>
          <c:w val="0.28736495493229952"/>
          <c:h val="0.40436845740475452"/>
        </c:manualLayout>
      </c:layout>
      <c:overlay val="0"/>
    </c:legend>
    <c:plotVisOnly val="1"/>
    <c:dispBlanksAs val="gap"/>
    <c:showDLblsOverMax val="0"/>
  </c:chart>
  <c:spPr>
    <a:ln>
      <a:noFill/>
    </a:ln>
  </c:spPr>
  <c:txPr>
    <a:bodyPr/>
    <a:lstStyle/>
    <a:p>
      <a:pPr>
        <a:defRPr sz="105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272721622963139"/>
          <c:y val="5.1330389419625803E-2"/>
          <c:w val="0.84854350195723438"/>
          <c:h val="0.81385830726560282"/>
        </c:manualLayout>
      </c:layout>
      <c:scatterChart>
        <c:scatterStyle val="smoothMarker"/>
        <c:varyColors val="0"/>
        <c:ser>
          <c:idx val="0"/>
          <c:order val="0"/>
          <c:tx>
            <c:strRef>
              <c:f>DP!$A$24</c:f>
              <c:strCache>
                <c:ptCount val="1"/>
                <c:pt idx="0">
                  <c:v>Increase</c:v>
                </c:pt>
              </c:strCache>
            </c:strRef>
          </c:tx>
          <c:marker>
            <c:symbol val="none"/>
          </c:marker>
          <c:errBars>
            <c:errDir val="y"/>
            <c:errBarType val="both"/>
            <c:errValType val="cust"/>
            <c:noEndCap val="0"/>
            <c:plus>
              <c:numRef>
                <c:f>DP!$B$31:$AM$31</c:f>
                <c:numCache>
                  <c:formatCode>General</c:formatCode>
                  <c:ptCount val="38"/>
                  <c:pt idx="0">
                    <c:v>0.48304589153964839</c:v>
                  </c:pt>
                  <c:pt idx="1">
                    <c:v>0.31622776601683822</c:v>
                  </c:pt>
                  <c:pt idx="2">
                    <c:v>0</c:v>
                  </c:pt>
                  <c:pt idx="3">
                    <c:v>0.52704627669473036</c:v>
                  </c:pt>
                  <c:pt idx="4">
                    <c:v>0.31622776601683827</c:v>
                  </c:pt>
                  <c:pt idx="5">
                    <c:v>5.8513891142945019E-15</c:v>
                  </c:pt>
                  <c:pt idx="6">
                    <c:v>0.48304589153964839</c:v>
                  </c:pt>
                  <c:pt idx="7">
                    <c:v>0.48304589153964306</c:v>
                  </c:pt>
                  <c:pt idx="8">
                    <c:v>0.52704627669473036</c:v>
                  </c:pt>
                  <c:pt idx="9">
                    <c:v>0.63245553203367644</c:v>
                  </c:pt>
                  <c:pt idx="10">
                    <c:v>0.48304589153964839</c:v>
                  </c:pt>
                  <c:pt idx="11">
                    <c:v>0.47140452079103212</c:v>
                  </c:pt>
                  <c:pt idx="12">
                    <c:v>0.63245553203367655</c:v>
                  </c:pt>
                  <c:pt idx="13">
                    <c:v>0.52704627669473036</c:v>
                  </c:pt>
                  <c:pt idx="14">
                    <c:v>0.31622776601683822</c:v>
                  </c:pt>
                  <c:pt idx="15">
                    <c:v>0.42163702135577502</c:v>
                  </c:pt>
                  <c:pt idx="16">
                    <c:v>0.51639777949432264</c:v>
                  </c:pt>
                  <c:pt idx="17">
                    <c:v>0.31622776601683827</c:v>
                  </c:pt>
                  <c:pt idx="18">
                    <c:v>0.96609178307929677</c:v>
                  </c:pt>
                  <c:pt idx="19">
                    <c:v>0.48304589153964839</c:v>
                  </c:pt>
                  <c:pt idx="20">
                    <c:v>0.52704627669473036</c:v>
                  </c:pt>
                  <c:pt idx="21">
                    <c:v>0.67494855771055351</c:v>
                  </c:pt>
                  <c:pt idx="22">
                    <c:v>0.63245553203367644</c:v>
                  </c:pt>
                  <c:pt idx="23">
                    <c:v>0.632455532033667</c:v>
                  </c:pt>
                  <c:pt idx="24">
                    <c:v>0.63245553203367644</c:v>
                  </c:pt>
                  <c:pt idx="25">
                    <c:v>0.82327260234856536</c:v>
                  </c:pt>
                  <c:pt idx="26">
                    <c:v>0.91893658347268226</c:v>
                  </c:pt>
                  <c:pt idx="27">
                    <c:v>0.96609178307929677</c:v>
                  </c:pt>
                  <c:pt idx="28">
                    <c:v>0.84327404271156736</c:v>
                  </c:pt>
                  <c:pt idx="29">
                    <c:v>0.48304589153963767</c:v>
                  </c:pt>
                  <c:pt idx="30">
                    <c:v>0.78881063774661353</c:v>
                  </c:pt>
                  <c:pt idx="31">
                    <c:v>1.1352924243950968</c:v>
                  </c:pt>
                  <c:pt idx="32">
                    <c:v>1.0327955589886484</c:v>
                  </c:pt>
                  <c:pt idx="33">
                    <c:v>0.99442892601175037</c:v>
                  </c:pt>
                  <c:pt idx="34">
                    <c:v>1.3374935098492609</c:v>
                  </c:pt>
                  <c:pt idx="35">
                    <c:v>0.99442892601174249</c:v>
                  </c:pt>
                  <c:pt idx="36">
                    <c:v>2.6436506745197841</c:v>
                  </c:pt>
                  <c:pt idx="37">
                    <c:v>1.7919573407620837</c:v>
                  </c:pt>
                </c:numCache>
              </c:numRef>
            </c:plus>
            <c:minus>
              <c:numRef>
                <c:f>DP!$B$31:$AM$31</c:f>
                <c:numCache>
                  <c:formatCode>General</c:formatCode>
                  <c:ptCount val="38"/>
                  <c:pt idx="0">
                    <c:v>0.48304589153964839</c:v>
                  </c:pt>
                  <c:pt idx="1">
                    <c:v>0.31622776601683822</c:v>
                  </c:pt>
                  <c:pt idx="2">
                    <c:v>0</c:v>
                  </c:pt>
                  <c:pt idx="3">
                    <c:v>0.52704627669473036</c:v>
                  </c:pt>
                  <c:pt idx="4">
                    <c:v>0.31622776601683827</c:v>
                  </c:pt>
                  <c:pt idx="5">
                    <c:v>5.8513891142945019E-15</c:v>
                  </c:pt>
                  <c:pt idx="6">
                    <c:v>0.48304589153964839</c:v>
                  </c:pt>
                  <c:pt idx="7">
                    <c:v>0.48304589153964306</c:v>
                  </c:pt>
                  <c:pt idx="8">
                    <c:v>0.52704627669473036</c:v>
                  </c:pt>
                  <c:pt idx="9">
                    <c:v>0.63245553203367644</c:v>
                  </c:pt>
                  <c:pt idx="10">
                    <c:v>0.48304589153964839</c:v>
                  </c:pt>
                  <c:pt idx="11">
                    <c:v>0.47140452079103212</c:v>
                  </c:pt>
                  <c:pt idx="12">
                    <c:v>0.63245553203367655</c:v>
                  </c:pt>
                  <c:pt idx="13">
                    <c:v>0.52704627669473036</c:v>
                  </c:pt>
                  <c:pt idx="14">
                    <c:v>0.31622776601683822</c:v>
                  </c:pt>
                  <c:pt idx="15">
                    <c:v>0.42163702135577502</c:v>
                  </c:pt>
                  <c:pt idx="16">
                    <c:v>0.51639777949432264</c:v>
                  </c:pt>
                  <c:pt idx="17">
                    <c:v>0.31622776601683827</c:v>
                  </c:pt>
                  <c:pt idx="18">
                    <c:v>0.96609178307929677</c:v>
                  </c:pt>
                  <c:pt idx="19">
                    <c:v>0.48304589153964839</c:v>
                  </c:pt>
                  <c:pt idx="20">
                    <c:v>0.52704627669473036</c:v>
                  </c:pt>
                  <c:pt idx="21">
                    <c:v>0.67494855771055351</c:v>
                  </c:pt>
                  <c:pt idx="22">
                    <c:v>0.63245553203367644</c:v>
                  </c:pt>
                  <c:pt idx="23">
                    <c:v>0.632455532033667</c:v>
                  </c:pt>
                  <c:pt idx="24">
                    <c:v>0.63245553203367644</c:v>
                  </c:pt>
                  <c:pt idx="25">
                    <c:v>0.82327260234856536</c:v>
                  </c:pt>
                  <c:pt idx="26">
                    <c:v>0.91893658347268226</c:v>
                  </c:pt>
                  <c:pt idx="27">
                    <c:v>0.96609178307929677</c:v>
                  </c:pt>
                  <c:pt idx="28">
                    <c:v>0.84327404271156736</c:v>
                  </c:pt>
                  <c:pt idx="29">
                    <c:v>0.48304589153963767</c:v>
                  </c:pt>
                  <c:pt idx="30">
                    <c:v>0.78881063774661353</c:v>
                  </c:pt>
                  <c:pt idx="31">
                    <c:v>1.1352924243950968</c:v>
                  </c:pt>
                  <c:pt idx="32">
                    <c:v>1.0327955589886484</c:v>
                  </c:pt>
                  <c:pt idx="33">
                    <c:v>0.99442892601175037</c:v>
                  </c:pt>
                  <c:pt idx="34">
                    <c:v>1.3374935098492609</c:v>
                  </c:pt>
                  <c:pt idx="35">
                    <c:v>0.99442892601174249</c:v>
                  </c:pt>
                  <c:pt idx="36">
                    <c:v>2.6436506745197841</c:v>
                  </c:pt>
                  <c:pt idx="37">
                    <c:v>1.7919573407620837</c:v>
                  </c:pt>
                </c:numCache>
              </c:numRef>
            </c:minus>
          </c:errBars>
          <c:xVal>
            <c:numRef>
              <c:f>DP!$B$5:$AM$5</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DP!$B$29:$AM$29</c:f>
              <c:numCache>
                <c:formatCode>General</c:formatCode>
                <c:ptCount val="38"/>
                <c:pt idx="0">
                  <c:v>13.3</c:v>
                </c:pt>
                <c:pt idx="1">
                  <c:v>18.099999999999998</c:v>
                </c:pt>
                <c:pt idx="2">
                  <c:v>25</c:v>
                </c:pt>
                <c:pt idx="3">
                  <c:v>31.5</c:v>
                </c:pt>
                <c:pt idx="4">
                  <c:v>35.899999999999984</c:v>
                </c:pt>
                <c:pt idx="5">
                  <c:v>44.000000000000007</c:v>
                </c:pt>
                <c:pt idx="6">
                  <c:v>49.7</c:v>
                </c:pt>
                <c:pt idx="7">
                  <c:v>56.300000000000004</c:v>
                </c:pt>
                <c:pt idx="8">
                  <c:v>62.5</c:v>
                </c:pt>
                <c:pt idx="9">
                  <c:v>72.2</c:v>
                </c:pt>
                <c:pt idx="10">
                  <c:v>75.699999999999989</c:v>
                </c:pt>
                <c:pt idx="11">
                  <c:v>83</c:v>
                </c:pt>
                <c:pt idx="12">
                  <c:v>88.799999999999983</c:v>
                </c:pt>
                <c:pt idx="13">
                  <c:v>100.49999999999999</c:v>
                </c:pt>
                <c:pt idx="14">
                  <c:v>104.90000000000002</c:v>
                </c:pt>
                <c:pt idx="15">
                  <c:v>112.19999999999999</c:v>
                </c:pt>
                <c:pt idx="16">
                  <c:v>116.6</c:v>
                </c:pt>
                <c:pt idx="17">
                  <c:v>125.89999999999999</c:v>
                </c:pt>
                <c:pt idx="18">
                  <c:v>128.6</c:v>
                </c:pt>
                <c:pt idx="19">
                  <c:v>135.69999999999999</c:v>
                </c:pt>
                <c:pt idx="20">
                  <c:v>139.5</c:v>
                </c:pt>
                <c:pt idx="21">
                  <c:v>148.30000000000001</c:v>
                </c:pt>
                <c:pt idx="22">
                  <c:v>155.20000000000002</c:v>
                </c:pt>
                <c:pt idx="23">
                  <c:v>162.79999999999995</c:v>
                </c:pt>
                <c:pt idx="24">
                  <c:v>170.2</c:v>
                </c:pt>
                <c:pt idx="25">
                  <c:v>178.70000000000005</c:v>
                </c:pt>
                <c:pt idx="26">
                  <c:v>185.2</c:v>
                </c:pt>
                <c:pt idx="27">
                  <c:v>194.59999999999997</c:v>
                </c:pt>
                <c:pt idx="28">
                  <c:v>202.4</c:v>
                </c:pt>
                <c:pt idx="29">
                  <c:v>210.70000000000002</c:v>
                </c:pt>
                <c:pt idx="30">
                  <c:v>218.79999999999998</c:v>
                </c:pt>
                <c:pt idx="31">
                  <c:v>232.20000000000002</c:v>
                </c:pt>
                <c:pt idx="32">
                  <c:v>237.2</c:v>
                </c:pt>
                <c:pt idx="33">
                  <c:v>248.90000000000003</c:v>
                </c:pt>
                <c:pt idx="34">
                  <c:v>260.3</c:v>
                </c:pt>
                <c:pt idx="35">
                  <c:v>274.90000000000003</c:v>
                </c:pt>
                <c:pt idx="36">
                  <c:v>281.89999999999998</c:v>
                </c:pt>
                <c:pt idx="37">
                  <c:v>294.09999999999997</c:v>
                </c:pt>
              </c:numCache>
            </c:numRef>
          </c:yVal>
          <c:smooth val="1"/>
          <c:extLst xmlns:c16r2="http://schemas.microsoft.com/office/drawing/2015/06/chart">
            <c:ext xmlns:c16="http://schemas.microsoft.com/office/drawing/2014/chart" uri="{C3380CC4-5D6E-409C-BE32-E72D297353CC}">
              <c16:uniqueId val="{00000000-2389-4A0E-9D24-C36A4DB3A53E}"/>
            </c:ext>
          </c:extLst>
        </c:ser>
        <c:ser>
          <c:idx val="1"/>
          <c:order val="1"/>
          <c:tx>
            <c:strRef>
              <c:f>DP!$A$25</c:f>
              <c:strCache>
                <c:ptCount val="1"/>
                <c:pt idx="0">
                  <c:v>Decrease</c:v>
                </c:pt>
              </c:strCache>
            </c:strRef>
          </c:tx>
          <c:marker>
            <c:symbol val="none"/>
          </c:marker>
          <c:errBars>
            <c:errDir val="y"/>
            <c:errBarType val="both"/>
            <c:errValType val="cust"/>
            <c:noEndCap val="0"/>
            <c:plus>
              <c:numRef>
                <c:f>DP!$B$32:$AM$32</c:f>
                <c:numCache>
                  <c:formatCode>General</c:formatCode>
                  <c:ptCount val="38"/>
                  <c:pt idx="0">
                    <c:v>2.925694557147251E-15</c:v>
                  </c:pt>
                  <c:pt idx="1">
                    <c:v>0.48304589153964705</c:v>
                  </c:pt>
                  <c:pt idx="2">
                    <c:v>0.4216370213557844</c:v>
                  </c:pt>
                  <c:pt idx="3">
                    <c:v>0.70710678118654557</c:v>
                  </c:pt>
                  <c:pt idx="4">
                    <c:v>0.48304589153964578</c:v>
                  </c:pt>
                  <c:pt idx="5">
                    <c:v>5.8513891142945019E-15</c:v>
                  </c:pt>
                  <c:pt idx="6">
                    <c:v>0.51639777949432264</c:v>
                  </c:pt>
                  <c:pt idx="7">
                    <c:v>0.31622776601683822</c:v>
                  </c:pt>
                  <c:pt idx="8">
                    <c:v>0.42163702135578418</c:v>
                  </c:pt>
                  <c:pt idx="9">
                    <c:v>0</c:v>
                  </c:pt>
                  <c:pt idx="10">
                    <c:v>0.42163702135578429</c:v>
                  </c:pt>
                  <c:pt idx="11">
                    <c:v>0.4216370213557844</c:v>
                  </c:pt>
                  <c:pt idx="12">
                    <c:v>0.48304589153964839</c:v>
                  </c:pt>
                  <c:pt idx="13">
                    <c:v>0.48304589153964839</c:v>
                  </c:pt>
                  <c:pt idx="14">
                    <c:v>0.70710678118654813</c:v>
                  </c:pt>
                  <c:pt idx="15">
                    <c:v>0.52704627669473036</c:v>
                  </c:pt>
                  <c:pt idx="16">
                    <c:v>0.4216370213557844</c:v>
                  </c:pt>
                  <c:pt idx="17">
                    <c:v>0.6666666666666673</c:v>
                  </c:pt>
                  <c:pt idx="18">
                    <c:v>0.48304589153964839</c:v>
                  </c:pt>
                  <c:pt idx="19">
                    <c:v>0.63245553203367644</c:v>
                  </c:pt>
                  <c:pt idx="20">
                    <c:v>1.2516655570345669</c:v>
                  </c:pt>
                  <c:pt idx="21">
                    <c:v>0.67494855771055351</c:v>
                  </c:pt>
                  <c:pt idx="22">
                    <c:v>0.48304589153964839</c:v>
                  </c:pt>
                  <c:pt idx="23">
                    <c:v>0.67494855771055351</c:v>
                  </c:pt>
                  <c:pt idx="24">
                    <c:v>0.67494855771055351</c:v>
                  </c:pt>
                  <c:pt idx="25">
                    <c:v>0.47140452079103212</c:v>
                  </c:pt>
                  <c:pt idx="26">
                    <c:v>0.84327404271156858</c:v>
                  </c:pt>
                  <c:pt idx="27">
                    <c:v>0.84327404271156858</c:v>
                  </c:pt>
                  <c:pt idx="28">
                    <c:v>0.73786478737262251</c:v>
                  </c:pt>
                  <c:pt idx="29">
                    <c:v>0.96609178307930588</c:v>
                  </c:pt>
                  <c:pt idx="30">
                    <c:v>0.94868329805051588</c:v>
                  </c:pt>
                  <c:pt idx="31">
                    <c:v>1.1785113019775773</c:v>
                  </c:pt>
                  <c:pt idx="32">
                    <c:v>1.5491933384829732</c:v>
                  </c:pt>
                  <c:pt idx="33">
                    <c:v>0.99442892601175037</c:v>
                  </c:pt>
                  <c:pt idx="34">
                    <c:v>1.1972189997378648</c:v>
                  </c:pt>
                  <c:pt idx="35">
                    <c:v>1.1737877907772649</c:v>
                  </c:pt>
                  <c:pt idx="36">
                    <c:v>1.4298407059684806</c:v>
                  </c:pt>
                  <c:pt idx="37">
                    <c:v>1.7919573407620837</c:v>
                  </c:pt>
                </c:numCache>
              </c:numRef>
            </c:plus>
            <c:minus>
              <c:numRef>
                <c:f>DP!$B$32:$AM$32</c:f>
                <c:numCache>
                  <c:formatCode>General</c:formatCode>
                  <c:ptCount val="38"/>
                  <c:pt idx="0">
                    <c:v>2.925694557147251E-15</c:v>
                  </c:pt>
                  <c:pt idx="1">
                    <c:v>0.48304589153964705</c:v>
                  </c:pt>
                  <c:pt idx="2">
                    <c:v>0.4216370213557844</c:v>
                  </c:pt>
                  <c:pt idx="3">
                    <c:v>0.70710678118654557</c:v>
                  </c:pt>
                  <c:pt idx="4">
                    <c:v>0.48304589153964578</c:v>
                  </c:pt>
                  <c:pt idx="5">
                    <c:v>5.8513891142945019E-15</c:v>
                  </c:pt>
                  <c:pt idx="6">
                    <c:v>0.51639777949432264</c:v>
                  </c:pt>
                  <c:pt idx="7">
                    <c:v>0.31622776601683822</c:v>
                  </c:pt>
                  <c:pt idx="8">
                    <c:v>0.42163702135578418</c:v>
                  </c:pt>
                  <c:pt idx="9">
                    <c:v>0</c:v>
                  </c:pt>
                  <c:pt idx="10">
                    <c:v>0.42163702135578429</c:v>
                  </c:pt>
                  <c:pt idx="11">
                    <c:v>0.4216370213557844</c:v>
                  </c:pt>
                  <c:pt idx="12">
                    <c:v>0.48304589153964839</c:v>
                  </c:pt>
                  <c:pt idx="13">
                    <c:v>0.48304589153964839</c:v>
                  </c:pt>
                  <c:pt idx="14">
                    <c:v>0.70710678118654813</c:v>
                  </c:pt>
                  <c:pt idx="15">
                    <c:v>0.52704627669473036</c:v>
                  </c:pt>
                  <c:pt idx="16">
                    <c:v>0.4216370213557844</c:v>
                  </c:pt>
                  <c:pt idx="17">
                    <c:v>0.6666666666666673</c:v>
                  </c:pt>
                  <c:pt idx="18">
                    <c:v>0.48304589153964839</c:v>
                  </c:pt>
                  <c:pt idx="19">
                    <c:v>0.63245553203367644</c:v>
                  </c:pt>
                  <c:pt idx="20">
                    <c:v>1.2516655570345669</c:v>
                  </c:pt>
                  <c:pt idx="21">
                    <c:v>0.67494855771055351</c:v>
                  </c:pt>
                  <c:pt idx="22">
                    <c:v>0.48304589153964839</c:v>
                  </c:pt>
                  <c:pt idx="23">
                    <c:v>0.67494855771055351</c:v>
                  </c:pt>
                  <c:pt idx="24">
                    <c:v>0.67494855771055351</c:v>
                  </c:pt>
                  <c:pt idx="25">
                    <c:v>0.47140452079103212</c:v>
                  </c:pt>
                  <c:pt idx="26">
                    <c:v>0.84327404271156858</c:v>
                  </c:pt>
                  <c:pt idx="27">
                    <c:v>0.84327404271156858</c:v>
                  </c:pt>
                  <c:pt idx="28">
                    <c:v>0.73786478737262251</c:v>
                  </c:pt>
                  <c:pt idx="29">
                    <c:v>0.96609178307930588</c:v>
                  </c:pt>
                  <c:pt idx="30">
                    <c:v>0.94868329805051588</c:v>
                  </c:pt>
                  <c:pt idx="31">
                    <c:v>1.1785113019775773</c:v>
                  </c:pt>
                  <c:pt idx="32">
                    <c:v>1.5491933384829732</c:v>
                  </c:pt>
                  <c:pt idx="33">
                    <c:v>0.99442892601175037</c:v>
                  </c:pt>
                  <c:pt idx="34">
                    <c:v>1.1972189997378648</c:v>
                  </c:pt>
                  <c:pt idx="35">
                    <c:v>1.1737877907772649</c:v>
                  </c:pt>
                  <c:pt idx="36">
                    <c:v>1.4298407059684806</c:v>
                  </c:pt>
                  <c:pt idx="37">
                    <c:v>1.7919573407620837</c:v>
                  </c:pt>
                </c:numCache>
              </c:numRef>
            </c:minus>
          </c:errBars>
          <c:xVal>
            <c:numRef>
              <c:f>DP!$B$5:$AM$5</c:f>
              <c:numCache>
                <c:formatCode>General</c:formatCode>
                <c:ptCount val="38"/>
                <c:pt idx="0">
                  <c:v>1.5915465E-2</c:v>
                </c:pt>
                <c:pt idx="1">
                  <c:v>2.1220620000000003E-2</c:v>
                </c:pt>
                <c:pt idx="2">
                  <c:v>2.6525775000000001E-2</c:v>
                </c:pt>
                <c:pt idx="3">
                  <c:v>3.183093E-2</c:v>
                </c:pt>
                <c:pt idx="4">
                  <c:v>3.7136084999999999E-2</c:v>
                </c:pt>
                <c:pt idx="5">
                  <c:v>4.2441240000000005E-2</c:v>
                </c:pt>
                <c:pt idx="6">
                  <c:v>4.7746395000000004E-2</c:v>
                </c:pt>
                <c:pt idx="7">
                  <c:v>5.3051550000000003E-2</c:v>
                </c:pt>
                <c:pt idx="8">
                  <c:v>5.8356705000000002E-2</c:v>
                </c:pt>
                <c:pt idx="9">
                  <c:v>6.3661860000000001E-2</c:v>
                </c:pt>
                <c:pt idx="10">
                  <c:v>6.8967015000000007E-2</c:v>
                </c:pt>
                <c:pt idx="11">
                  <c:v>7.4272169999999998E-2</c:v>
                </c:pt>
                <c:pt idx="12">
                  <c:v>7.9577325000000004E-2</c:v>
                </c:pt>
                <c:pt idx="13">
                  <c:v>8.488248000000001E-2</c:v>
                </c:pt>
                <c:pt idx="14">
                  <c:v>9.0187635000000002E-2</c:v>
                </c:pt>
                <c:pt idx="15">
                  <c:v>9.5492790000000008E-2</c:v>
                </c:pt>
                <c:pt idx="16">
                  <c:v>0.100797945</c:v>
                </c:pt>
                <c:pt idx="17">
                  <c:v>0.10610310000000001</c:v>
                </c:pt>
                <c:pt idx="18">
                  <c:v>0.111408255</c:v>
                </c:pt>
                <c:pt idx="19">
                  <c:v>0.11671341</c:v>
                </c:pt>
                <c:pt idx="20">
                  <c:v>0.12201856500000001</c:v>
                </c:pt>
                <c:pt idx="21">
                  <c:v>0.12732372</c:v>
                </c:pt>
                <c:pt idx="22">
                  <c:v>0.13262887500000001</c:v>
                </c:pt>
                <c:pt idx="23">
                  <c:v>0.13793403000000001</c:v>
                </c:pt>
                <c:pt idx="24">
                  <c:v>0.14323918500000002</c:v>
                </c:pt>
                <c:pt idx="25">
                  <c:v>0.14854434</c:v>
                </c:pt>
                <c:pt idx="26">
                  <c:v>0.153849495</c:v>
                </c:pt>
                <c:pt idx="27">
                  <c:v>0.15915465000000001</c:v>
                </c:pt>
                <c:pt idx="28">
                  <c:v>0.16445980500000001</c:v>
                </c:pt>
                <c:pt idx="29">
                  <c:v>0.16976496000000002</c:v>
                </c:pt>
                <c:pt idx="30">
                  <c:v>0.175070115</c:v>
                </c:pt>
                <c:pt idx="31">
                  <c:v>0.18037527</c:v>
                </c:pt>
                <c:pt idx="32">
                  <c:v>0.18568042500000001</c:v>
                </c:pt>
                <c:pt idx="33">
                  <c:v>0.19098558000000002</c:v>
                </c:pt>
                <c:pt idx="34">
                  <c:v>0.19629073499999999</c:v>
                </c:pt>
                <c:pt idx="35">
                  <c:v>0.20159589</c:v>
                </c:pt>
                <c:pt idx="36">
                  <c:v>0.20690104500000001</c:v>
                </c:pt>
                <c:pt idx="37">
                  <c:v>0.21220620000000001</c:v>
                </c:pt>
              </c:numCache>
            </c:numRef>
          </c:xVal>
          <c:yVal>
            <c:numRef>
              <c:f>DP!$B$30:$AM$30</c:f>
              <c:numCache>
                <c:formatCode>General</c:formatCode>
                <c:ptCount val="38"/>
                <c:pt idx="0">
                  <c:v>12.000000000000002</c:v>
                </c:pt>
                <c:pt idx="1">
                  <c:v>17.699999999999996</c:v>
                </c:pt>
                <c:pt idx="2">
                  <c:v>22.800000000000004</c:v>
                </c:pt>
                <c:pt idx="3">
                  <c:v>28.500000000000004</c:v>
                </c:pt>
                <c:pt idx="4">
                  <c:v>34.70000000000001</c:v>
                </c:pt>
                <c:pt idx="5">
                  <c:v>40</c:v>
                </c:pt>
                <c:pt idx="6">
                  <c:v>47.400000000000006</c:v>
                </c:pt>
                <c:pt idx="7">
                  <c:v>53.900000000000006</c:v>
                </c:pt>
                <c:pt idx="8">
                  <c:v>60.800000000000011</c:v>
                </c:pt>
                <c:pt idx="9">
                  <c:v>67</c:v>
                </c:pt>
                <c:pt idx="10">
                  <c:v>73.800000000000011</c:v>
                </c:pt>
                <c:pt idx="11">
                  <c:v>80.199999999999989</c:v>
                </c:pt>
                <c:pt idx="12">
                  <c:v>86.300000000000011</c:v>
                </c:pt>
                <c:pt idx="13">
                  <c:v>94.7</c:v>
                </c:pt>
                <c:pt idx="14">
                  <c:v>101.49999999999999</c:v>
                </c:pt>
                <c:pt idx="15">
                  <c:v>107.50000000000001</c:v>
                </c:pt>
                <c:pt idx="16">
                  <c:v>114.80000000000001</c:v>
                </c:pt>
                <c:pt idx="17">
                  <c:v>122.00000000000001</c:v>
                </c:pt>
                <c:pt idx="18">
                  <c:v>129.29999999999998</c:v>
                </c:pt>
                <c:pt idx="19">
                  <c:v>134.79999999999998</c:v>
                </c:pt>
                <c:pt idx="20">
                  <c:v>138.69999999999999</c:v>
                </c:pt>
                <c:pt idx="21">
                  <c:v>145.30000000000001</c:v>
                </c:pt>
                <c:pt idx="22">
                  <c:v>151.69999999999999</c:v>
                </c:pt>
                <c:pt idx="23">
                  <c:v>159.30000000000001</c:v>
                </c:pt>
                <c:pt idx="24">
                  <c:v>167.70000000000002</c:v>
                </c:pt>
                <c:pt idx="25">
                  <c:v>176.00000000000003</c:v>
                </c:pt>
                <c:pt idx="26">
                  <c:v>183.40000000000003</c:v>
                </c:pt>
                <c:pt idx="27">
                  <c:v>191.4</c:v>
                </c:pt>
                <c:pt idx="28">
                  <c:v>199.10000000000002</c:v>
                </c:pt>
                <c:pt idx="29">
                  <c:v>207.39999999999998</c:v>
                </c:pt>
                <c:pt idx="30">
                  <c:v>218.30000000000004</c:v>
                </c:pt>
                <c:pt idx="31">
                  <c:v>227.5</c:v>
                </c:pt>
                <c:pt idx="32">
                  <c:v>235.8</c:v>
                </c:pt>
                <c:pt idx="33">
                  <c:v>248.10000000000002</c:v>
                </c:pt>
                <c:pt idx="34">
                  <c:v>258.89999999999998</c:v>
                </c:pt>
                <c:pt idx="35">
                  <c:v>270.60000000000002</c:v>
                </c:pt>
                <c:pt idx="36">
                  <c:v>282.39999999999992</c:v>
                </c:pt>
                <c:pt idx="37">
                  <c:v>294.09999999999997</c:v>
                </c:pt>
              </c:numCache>
            </c:numRef>
          </c:yVal>
          <c:smooth val="1"/>
          <c:extLst xmlns:c16r2="http://schemas.microsoft.com/office/drawing/2015/06/chart">
            <c:ext xmlns:c16="http://schemas.microsoft.com/office/drawing/2014/chart" uri="{C3380CC4-5D6E-409C-BE32-E72D297353CC}">
              <c16:uniqueId val="{00000001-2389-4A0E-9D24-C36A4DB3A53E}"/>
            </c:ext>
          </c:extLst>
        </c:ser>
        <c:dLbls>
          <c:showLegendKey val="0"/>
          <c:showVal val="0"/>
          <c:showCatName val="0"/>
          <c:showSerName val="0"/>
          <c:showPercent val="0"/>
          <c:showBubbleSize val="0"/>
        </c:dLbls>
        <c:axId val="442923264"/>
        <c:axId val="442937728"/>
      </c:scatterChart>
      <c:valAx>
        <c:axId val="442923264"/>
        <c:scaling>
          <c:orientation val="minMax"/>
          <c:max val="0.21300000000000002"/>
          <c:min val="0"/>
        </c:scaling>
        <c:delete val="0"/>
        <c:axPos val="b"/>
        <c:title>
          <c:tx>
            <c:rich>
              <a:bodyPr/>
              <a:lstStyle/>
              <a:p>
                <a:pPr>
                  <a:defRPr/>
                </a:pPr>
                <a:r>
                  <a:rPr lang="en-GB"/>
                  <a:t>U (m/s)</a:t>
                </a:r>
              </a:p>
            </c:rich>
          </c:tx>
          <c:overlay val="0"/>
        </c:title>
        <c:numFmt formatCode="General" sourceLinked="1"/>
        <c:majorTickMark val="in"/>
        <c:minorTickMark val="none"/>
        <c:tickLblPos val="nextTo"/>
        <c:crossAx val="442937728"/>
        <c:crosses val="autoZero"/>
        <c:crossBetween val="midCat"/>
      </c:valAx>
      <c:valAx>
        <c:axId val="442937728"/>
        <c:scaling>
          <c:orientation val="minMax"/>
          <c:max val="300"/>
          <c:min val="0"/>
        </c:scaling>
        <c:delete val="0"/>
        <c:axPos val="l"/>
        <c:title>
          <c:tx>
            <c:rich>
              <a:bodyPr rot="-5400000" vert="horz"/>
              <a:lstStyle/>
              <a:p>
                <a:pPr>
                  <a:defRPr/>
                </a:pPr>
                <a:r>
                  <a:rPr lang="en-GB"/>
                  <a:t>Pressure</a:t>
                </a:r>
                <a:r>
                  <a:rPr lang="en-GB" baseline="0"/>
                  <a:t> drop (</a:t>
                </a:r>
                <a:r>
                  <a:rPr lang="en-GB"/>
                  <a:t>Pa)</a:t>
                </a:r>
              </a:p>
            </c:rich>
          </c:tx>
          <c:overlay val="0"/>
        </c:title>
        <c:numFmt formatCode="General" sourceLinked="1"/>
        <c:majorTickMark val="in"/>
        <c:minorTickMark val="none"/>
        <c:tickLblPos val="nextTo"/>
        <c:crossAx val="442923264"/>
        <c:crosses val="autoZero"/>
        <c:crossBetween val="midCat"/>
      </c:valAx>
      <c:spPr>
        <a:ln>
          <a:solidFill>
            <a:schemeClr val="bg1">
              <a:lumMod val="50000"/>
            </a:schemeClr>
          </a:solidFill>
        </a:ln>
      </c:spPr>
    </c:plotArea>
    <c:legend>
      <c:legendPos val="r"/>
      <c:layout>
        <c:manualLayout>
          <c:xMode val="edge"/>
          <c:yMode val="edge"/>
          <c:x val="0.76959789810932866"/>
          <c:y val="0.69729714767608586"/>
          <c:w val="0.17507174443661469"/>
          <c:h val="0.16949411483380716"/>
        </c:manualLayout>
      </c:layout>
      <c:overlay val="0"/>
    </c:legend>
    <c:plotVisOnly val="1"/>
    <c:dispBlanksAs val="gap"/>
    <c:showDLblsOverMax val="0"/>
  </c:chart>
  <c:spPr>
    <a:ln>
      <a:noFill/>
    </a:ln>
  </c:spPr>
  <c:externalData r:id="rId1">
    <c:autoUpdate val="0"/>
  </c:externalData>
</c:chartSpace>
</file>

<file path=word/charts/chart9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698238259785871"/>
          <c:y val="3.061966491650402E-2"/>
          <c:w val="0.74753680336686645"/>
          <c:h val="0.71034232074702452"/>
        </c:manualLayout>
      </c:layout>
      <c:scatterChart>
        <c:scatterStyle val="smoothMarker"/>
        <c:varyColors val="0"/>
        <c:ser>
          <c:idx val="0"/>
          <c:order val="0"/>
          <c:tx>
            <c:v>Pulsed</c:v>
          </c:tx>
          <c:spPr>
            <a:ln>
              <a:noFill/>
            </a:ln>
          </c:spPr>
          <c:marker>
            <c:symbol val="circle"/>
            <c:size val="3"/>
          </c:marker>
          <c:xVal>
            <c:numRef>
              <c:f>contour!$X$2:$X$300</c:f>
              <c:numCache>
                <c:formatCode>General</c:formatCode>
                <c:ptCount val="299"/>
                <c:pt idx="0">
                  <c:v>12.02291666661657</c:v>
                </c:pt>
                <c:pt idx="1">
                  <c:v>22.293749999907106</c:v>
                </c:pt>
                <c:pt idx="2">
                  <c:v>41.083333333162152</c:v>
                </c:pt>
                <c:pt idx="3">
                  <c:v>37.639583333176503</c:v>
                </c:pt>
                <c:pt idx="4">
                  <c:v>48.937499999796088</c:v>
                </c:pt>
                <c:pt idx="5">
                  <c:v>81.502083332993735</c:v>
                </c:pt>
                <c:pt idx="6">
                  <c:v>116.12083333284949</c:v>
                </c:pt>
                <c:pt idx="7">
                  <c:v>19.031249999920703</c:v>
                </c:pt>
                <c:pt idx="8">
                  <c:v>40.056249999833099</c:v>
                </c:pt>
                <c:pt idx="9">
                  <c:v>43.62083333315158</c:v>
                </c:pt>
                <c:pt idx="10">
                  <c:v>79.327083333002804</c:v>
                </c:pt>
                <c:pt idx="11">
                  <c:v>116.78541666618005</c:v>
                </c:pt>
                <c:pt idx="12">
                  <c:v>115.3958333328525</c:v>
                </c:pt>
                <c:pt idx="13">
                  <c:v>16.070833333266371</c:v>
                </c:pt>
                <c:pt idx="14">
                  <c:v>43.016666666487431</c:v>
                </c:pt>
                <c:pt idx="15">
                  <c:v>47.42708333313572</c:v>
                </c:pt>
                <c:pt idx="16">
                  <c:v>86.033333332974863</c:v>
                </c:pt>
                <c:pt idx="17">
                  <c:v>118.23541666617402</c:v>
                </c:pt>
                <c:pt idx="18">
                  <c:v>14.077083333274677</c:v>
                </c:pt>
                <c:pt idx="19">
                  <c:v>42.774999999821766</c:v>
                </c:pt>
                <c:pt idx="20">
                  <c:v>89.658333332959756</c:v>
                </c:pt>
                <c:pt idx="21">
                  <c:v>115.87916666618383</c:v>
                </c:pt>
                <c:pt idx="22">
                  <c:v>131.9499999994502</c:v>
                </c:pt>
                <c:pt idx="23">
                  <c:v>12.083333333282985</c:v>
                </c:pt>
                <c:pt idx="24">
                  <c:v>38.847916666504801</c:v>
                </c:pt>
                <c:pt idx="25">
                  <c:v>70.264583333040562</c:v>
                </c:pt>
                <c:pt idx="26">
                  <c:v>92.437499999614843</c:v>
                </c:pt>
                <c:pt idx="27">
                  <c:v>107.90416666621707</c:v>
                </c:pt>
                <c:pt idx="28">
                  <c:v>133.15833333277851</c:v>
                </c:pt>
                <c:pt idx="29">
                  <c:v>41.083333333162152</c:v>
                </c:pt>
                <c:pt idx="30">
                  <c:v>80.837499999663166</c:v>
                </c:pt>
                <c:pt idx="31">
                  <c:v>98.660416666255571</c:v>
                </c:pt>
                <c:pt idx="32">
                  <c:v>95.156249999603517</c:v>
                </c:pt>
                <c:pt idx="33">
                  <c:v>128.14374999946605</c:v>
                </c:pt>
                <c:pt idx="34">
                  <c:v>123.8541666661506</c:v>
                </c:pt>
                <c:pt idx="35">
                  <c:v>41.747916666492713</c:v>
                </c:pt>
                <c:pt idx="36">
                  <c:v>96.545833332931053</c:v>
                </c:pt>
                <c:pt idx="37">
                  <c:v>105.78958333289253</c:v>
                </c:pt>
                <c:pt idx="38">
                  <c:v>43.922916666483651</c:v>
                </c:pt>
                <c:pt idx="39">
                  <c:v>54.677083333105507</c:v>
                </c:pt>
                <c:pt idx="40">
                  <c:v>97.331249999594448</c:v>
                </c:pt>
                <c:pt idx="41">
                  <c:v>112.73749999953026</c:v>
                </c:pt>
                <c:pt idx="42">
                  <c:v>114.61041666618912</c:v>
                </c:pt>
                <c:pt idx="43">
                  <c:v>31.174999999870103</c:v>
                </c:pt>
                <c:pt idx="44">
                  <c:v>52.622916666447402</c:v>
                </c:pt>
                <c:pt idx="45">
                  <c:v>61.927083333075302</c:v>
                </c:pt>
                <c:pt idx="46">
                  <c:v>98.41874999958992</c:v>
                </c:pt>
                <c:pt idx="47">
                  <c:v>110.26041666620725</c:v>
                </c:pt>
                <c:pt idx="48">
                  <c:v>9.9083333332920489</c:v>
                </c:pt>
                <c:pt idx="49">
                  <c:v>32.383333333198401</c:v>
                </c:pt>
                <c:pt idx="50">
                  <c:v>57.758333333092672</c:v>
                </c:pt>
                <c:pt idx="51">
                  <c:v>67.968749999716792</c:v>
                </c:pt>
                <c:pt idx="52">
                  <c:v>97.814583332925764</c:v>
                </c:pt>
                <c:pt idx="53">
                  <c:v>106.33333333289028</c:v>
                </c:pt>
                <c:pt idx="54">
                  <c:v>26.402083333223324</c:v>
                </c:pt>
                <c:pt idx="55">
                  <c:v>28.154166666549354</c:v>
                </c:pt>
                <c:pt idx="56">
                  <c:v>41.506249999827055</c:v>
                </c:pt>
                <c:pt idx="57">
                  <c:v>70.868749999704704</c:v>
                </c:pt>
                <c:pt idx="58">
                  <c:v>104.27916666623217</c:v>
                </c:pt>
                <c:pt idx="59">
                  <c:v>110.80416666620498</c:v>
                </c:pt>
                <c:pt idx="60">
                  <c:v>123.67291666615135</c:v>
                </c:pt>
                <c:pt idx="61">
                  <c:v>28.81874999987992</c:v>
                </c:pt>
                <c:pt idx="62">
                  <c:v>45.674999999809685</c:v>
                </c:pt>
                <c:pt idx="63">
                  <c:v>72.802083333029984</c:v>
                </c:pt>
                <c:pt idx="64">
                  <c:v>102.58749999957254</c:v>
                </c:pt>
                <c:pt idx="65">
                  <c:v>106.87708333288801</c:v>
                </c:pt>
                <c:pt idx="66">
                  <c:v>121.3770833328276</c:v>
                </c:pt>
                <c:pt idx="67">
                  <c:v>11.237499999953176</c:v>
                </c:pt>
                <c:pt idx="68">
                  <c:v>32.08124999986633</c:v>
                </c:pt>
                <c:pt idx="69">
                  <c:v>45.916666666475344</c:v>
                </c:pt>
                <c:pt idx="70">
                  <c:v>74.493749999689612</c:v>
                </c:pt>
                <c:pt idx="71">
                  <c:v>84.160416666315996</c:v>
                </c:pt>
                <c:pt idx="72">
                  <c:v>101.86249999957556</c:v>
                </c:pt>
                <c:pt idx="73">
                  <c:v>108.26666666621556</c:v>
                </c:pt>
                <c:pt idx="74">
                  <c:v>116.24166666618233</c:v>
                </c:pt>
                <c:pt idx="75">
                  <c:v>12.02291666661657</c:v>
                </c:pt>
                <c:pt idx="76">
                  <c:v>33.349999999861041</c:v>
                </c:pt>
                <c:pt idx="77">
                  <c:v>49.66249999979307</c:v>
                </c:pt>
                <c:pt idx="78">
                  <c:v>76.970833333012621</c:v>
                </c:pt>
                <c:pt idx="79">
                  <c:v>78.42083333300657</c:v>
                </c:pt>
                <c:pt idx="80">
                  <c:v>82.106249999657891</c:v>
                </c:pt>
                <c:pt idx="81">
                  <c:v>87.302083332969573</c:v>
                </c:pt>
                <c:pt idx="82">
                  <c:v>112.19374999953251</c:v>
                </c:pt>
                <c:pt idx="83">
                  <c:v>111.22708333286988</c:v>
                </c:pt>
                <c:pt idx="84">
                  <c:v>29.060416666545581</c:v>
                </c:pt>
                <c:pt idx="85">
                  <c:v>65.672916666393022</c:v>
                </c:pt>
                <c:pt idx="86">
                  <c:v>61.564583333076811</c:v>
                </c:pt>
                <c:pt idx="87">
                  <c:v>96.847916666263131</c:v>
                </c:pt>
                <c:pt idx="88">
                  <c:v>89.295833332961266</c:v>
                </c:pt>
                <c:pt idx="89">
                  <c:v>17.218749999928253</c:v>
                </c:pt>
                <c:pt idx="90">
                  <c:v>40.177083333165925</c:v>
                </c:pt>
                <c:pt idx="91">
                  <c:v>55.70416666643456</c:v>
                </c:pt>
                <c:pt idx="92">
                  <c:v>95.277083332936343</c:v>
                </c:pt>
                <c:pt idx="93">
                  <c:v>84.764583332980138</c:v>
                </c:pt>
                <c:pt idx="94">
                  <c:v>16.795833333263349</c:v>
                </c:pt>
                <c:pt idx="95">
                  <c:v>15.466666666602221</c:v>
                </c:pt>
                <c:pt idx="96">
                  <c:v>60.114583333082855</c:v>
                </c:pt>
                <c:pt idx="97">
                  <c:v>96.062499999599737</c:v>
                </c:pt>
                <c:pt idx="98">
                  <c:v>84.03958333298317</c:v>
                </c:pt>
                <c:pt idx="99">
                  <c:v>138.65624999942227</c:v>
                </c:pt>
                <c:pt idx="100">
                  <c:v>16.856249999929766</c:v>
                </c:pt>
                <c:pt idx="101">
                  <c:v>15.164583333270146</c:v>
                </c:pt>
                <c:pt idx="102">
                  <c:v>86.154166666307688</c:v>
                </c:pt>
                <c:pt idx="103">
                  <c:v>78.602083333005822</c:v>
                </c:pt>
                <c:pt idx="104">
                  <c:v>137.81041666609244</c:v>
                </c:pt>
                <c:pt idx="105">
                  <c:v>137.50833333276037</c:v>
                </c:pt>
                <c:pt idx="106">
                  <c:v>16.795833333263349</c:v>
                </c:pt>
                <c:pt idx="107">
                  <c:v>20.964583333245979</c:v>
                </c:pt>
                <c:pt idx="108">
                  <c:v>92.01458333294994</c:v>
                </c:pt>
                <c:pt idx="109">
                  <c:v>73.889583333025456</c:v>
                </c:pt>
                <c:pt idx="110">
                  <c:v>135.63541666610152</c:v>
                </c:pt>
                <c:pt idx="111">
                  <c:v>137.56874999942679</c:v>
                </c:pt>
                <c:pt idx="112">
                  <c:v>11.056249999953932</c:v>
                </c:pt>
                <c:pt idx="113">
                  <c:v>21.085416666578809</c:v>
                </c:pt>
                <c:pt idx="114">
                  <c:v>26.039583333224833</c:v>
                </c:pt>
                <c:pt idx="115">
                  <c:v>87.78541666630089</c:v>
                </c:pt>
                <c:pt idx="116">
                  <c:v>115.3958333328525</c:v>
                </c:pt>
                <c:pt idx="117">
                  <c:v>132.85624999944642</c:v>
                </c:pt>
                <c:pt idx="118">
                  <c:v>10.149999999957707</c:v>
                </c:pt>
                <c:pt idx="119">
                  <c:v>21.145833333245225</c:v>
                </c:pt>
                <c:pt idx="120">
                  <c:v>30.449999999873125</c:v>
                </c:pt>
                <c:pt idx="121">
                  <c:v>74.795833333021676</c:v>
                </c:pt>
                <c:pt idx="122">
                  <c:v>55.039583333103998</c:v>
                </c:pt>
                <c:pt idx="123">
                  <c:v>113.16041666619516</c:v>
                </c:pt>
                <c:pt idx="124">
                  <c:v>115.69791666618458</c:v>
                </c:pt>
                <c:pt idx="125">
                  <c:v>130.01666666612493</c:v>
                </c:pt>
                <c:pt idx="126">
                  <c:v>134.24583333277397</c:v>
                </c:pt>
                <c:pt idx="127">
                  <c:v>20.662499999913905</c:v>
                </c:pt>
                <c:pt idx="128">
                  <c:v>32.564583333197646</c:v>
                </c:pt>
                <c:pt idx="129">
                  <c:v>52.139583333116086</c:v>
                </c:pt>
                <c:pt idx="130">
                  <c:v>75.460416666352245</c:v>
                </c:pt>
                <c:pt idx="131">
                  <c:v>106.87708333288801</c:v>
                </c:pt>
                <c:pt idx="132">
                  <c:v>111.46874999953555</c:v>
                </c:pt>
                <c:pt idx="133">
                  <c:v>128.14374999946605</c:v>
                </c:pt>
                <c:pt idx="134">
                  <c:v>31.839583333200668</c:v>
                </c:pt>
                <c:pt idx="135">
                  <c:v>22.958333333237672</c:v>
                </c:pt>
                <c:pt idx="136">
                  <c:v>28.577083333214262</c:v>
                </c:pt>
                <c:pt idx="137">
                  <c:v>52.743749999780235</c:v>
                </c:pt>
                <c:pt idx="138">
                  <c:v>104.27916666623217</c:v>
                </c:pt>
                <c:pt idx="139">
                  <c:v>113.46249999952724</c:v>
                </c:pt>
                <c:pt idx="140">
                  <c:v>137.08541666609548</c:v>
                </c:pt>
                <c:pt idx="141">
                  <c:v>32.927083333196137</c:v>
                </c:pt>
                <c:pt idx="142">
                  <c:v>45.312499999811195</c:v>
                </c:pt>
                <c:pt idx="143">
                  <c:v>91.591666666285036</c:v>
                </c:pt>
                <c:pt idx="144">
                  <c:v>106.63541666622234</c:v>
                </c:pt>
                <c:pt idx="145">
                  <c:v>137.68958333275961</c:v>
                </c:pt>
                <c:pt idx="146">
                  <c:v>22.716666666572014</c:v>
                </c:pt>
                <c:pt idx="147">
                  <c:v>45.49374999981044</c:v>
                </c:pt>
                <c:pt idx="148">
                  <c:v>41.264583333161397</c:v>
                </c:pt>
                <c:pt idx="149">
                  <c:v>91.954166666283513</c:v>
                </c:pt>
                <c:pt idx="150">
                  <c:v>105.42708333289404</c:v>
                </c:pt>
                <c:pt idx="151">
                  <c:v>127.53958333280191</c:v>
                </c:pt>
                <c:pt idx="152">
                  <c:v>133.46041666611058</c:v>
                </c:pt>
                <c:pt idx="153">
                  <c:v>46.762499999805151</c:v>
                </c:pt>
                <c:pt idx="154">
                  <c:v>43.802083333150826</c:v>
                </c:pt>
                <c:pt idx="155">
                  <c:v>92.799999999613334</c:v>
                </c:pt>
                <c:pt idx="156">
                  <c:v>109.89791666620876</c:v>
                </c:pt>
                <c:pt idx="157">
                  <c:v>127.84166666613399</c:v>
                </c:pt>
                <c:pt idx="158">
                  <c:v>46.762499999805151</c:v>
                </c:pt>
                <c:pt idx="159">
                  <c:v>49.118749999795334</c:v>
                </c:pt>
                <c:pt idx="160">
                  <c:v>92.618749999614082</c:v>
                </c:pt>
                <c:pt idx="161">
                  <c:v>93.706249999609554</c:v>
                </c:pt>
                <c:pt idx="162">
                  <c:v>113.40208333286081</c:v>
                </c:pt>
                <c:pt idx="163">
                  <c:v>124.82083333281324</c:v>
                </c:pt>
                <c:pt idx="164">
                  <c:v>14.620833333272412</c:v>
                </c:pt>
                <c:pt idx="165">
                  <c:v>50.266666666457219</c:v>
                </c:pt>
                <c:pt idx="166">
                  <c:v>50.387499999790052</c:v>
                </c:pt>
                <c:pt idx="167">
                  <c:v>93.102083332945398</c:v>
                </c:pt>
                <c:pt idx="168">
                  <c:v>113.16041666619516</c:v>
                </c:pt>
                <c:pt idx="169">
                  <c:v>120.1687499994993</c:v>
                </c:pt>
                <c:pt idx="170">
                  <c:v>17.822916666592402</c:v>
                </c:pt>
                <c:pt idx="171">
                  <c:v>49.360416666460999</c:v>
                </c:pt>
                <c:pt idx="172">
                  <c:v>78.42083333300657</c:v>
                </c:pt>
                <c:pt idx="173">
                  <c:v>95.397916666269168</c:v>
                </c:pt>
                <c:pt idx="174">
                  <c:v>111.95208333286686</c:v>
                </c:pt>
                <c:pt idx="175">
                  <c:v>109.2937499995446</c:v>
                </c:pt>
                <c:pt idx="176">
                  <c:v>17.581249999926744</c:v>
                </c:pt>
                <c:pt idx="177">
                  <c:v>50.327083333123632</c:v>
                </c:pt>
                <c:pt idx="178">
                  <c:v>79.266666666336391</c:v>
                </c:pt>
                <c:pt idx="179">
                  <c:v>106.57499999955593</c:v>
                </c:pt>
                <c:pt idx="180">
                  <c:v>99.989583332916709</c:v>
                </c:pt>
                <c:pt idx="181">
                  <c:v>106.39374999955669</c:v>
                </c:pt>
                <c:pt idx="182">
                  <c:v>29.543749999876898</c:v>
                </c:pt>
                <c:pt idx="183">
                  <c:v>54.374999999773436</c:v>
                </c:pt>
                <c:pt idx="184">
                  <c:v>77.877083333008841</c:v>
                </c:pt>
                <c:pt idx="185">
                  <c:v>89.235416666294853</c:v>
                </c:pt>
                <c:pt idx="186">
                  <c:v>99.143749999586902</c:v>
                </c:pt>
                <c:pt idx="187">
                  <c:v>106.69583333288877</c:v>
                </c:pt>
                <c:pt idx="188">
                  <c:v>106.99791666622083</c:v>
                </c:pt>
                <c:pt idx="189">
                  <c:v>39.633333333168196</c:v>
                </c:pt>
                <c:pt idx="190">
                  <c:v>53.166666666445138</c:v>
                </c:pt>
                <c:pt idx="191">
                  <c:v>78.843749999671473</c:v>
                </c:pt>
                <c:pt idx="192">
                  <c:v>105.91041666622537</c:v>
                </c:pt>
                <c:pt idx="193">
                  <c:v>110.01874999954158</c:v>
                </c:pt>
                <c:pt idx="194">
                  <c:v>116.60416666618082</c:v>
                </c:pt>
                <c:pt idx="195">
                  <c:v>42.956249999821011</c:v>
                </c:pt>
                <c:pt idx="196">
                  <c:v>60.89999999974625</c:v>
                </c:pt>
                <c:pt idx="197">
                  <c:v>105.2458333328948</c:v>
                </c:pt>
                <c:pt idx="198">
                  <c:v>96.304166666265388</c:v>
                </c:pt>
                <c:pt idx="199">
                  <c:v>111.46874999953555</c:v>
                </c:pt>
                <c:pt idx="200">
                  <c:v>138.65624999942227</c:v>
                </c:pt>
                <c:pt idx="201">
                  <c:v>31.235416666536519</c:v>
                </c:pt>
                <c:pt idx="202">
                  <c:v>50.689583333122123</c:v>
                </c:pt>
                <c:pt idx="203">
                  <c:v>56.731249999763619</c:v>
                </c:pt>
                <c:pt idx="204">
                  <c:v>57.758333333092672</c:v>
                </c:pt>
                <c:pt idx="205">
                  <c:v>86.637499999639004</c:v>
                </c:pt>
                <c:pt idx="206">
                  <c:v>91.229166666286545</c:v>
                </c:pt>
                <c:pt idx="207">
                  <c:v>109.47499999954385</c:v>
                </c:pt>
                <c:pt idx="208">
                  <c:v>118.11458333284118</c:v>
                </c:pt>
                <c:pt idx="209">
                  <c:v>30.329166666540292</c:v>
                </c:pt>
                <c:pt idx="210">
                  <c:v>31.718749999867835</c:v>
                </c:pt>
                <c:pt idx="211">
                  <c:v>51.112499999787026</c:v>
                </c:pt>
                <c:pt idx="212">
                  <c:v>60.416666666414926</c:v>
                </c:pt>
                <c:pt idx="213">
                  <c:v>98.902083332921237</c:v>
                </c:pt>
                <c:pt idx="214">
                  <c:v>88.389583332965046</c:v>
                </c:pt>
                <c:pt idx="215">
                  <c:v>116.84583333284647</c:v>
                </c:pt>
                <c:pt idx="216">
                  <c:v>14.862499999938072</c:v>
                </c:pt>
                <c:pt idx="217">
                  <c:v>30.872916666538028</c:v>
                </c:pt>
                <c:pt idx="218">
                  <c:v>31.839583333200668</c:v>
                </c:pt>
                <c:pt idx="219">
                  <c:v>50.749999999788542</c:v>
                </c:pt>
                <c:pt idx="220">
                  <c:v>54.495833333106262</c:v>
                </c:pt>
                <c:pt idx="221">
                  <c:v>65.06874999972888</c:v>
                </c:pt>
                <c:pt idx="222">
                  <c:v>83.193749999653349</c:v>
                </c:pt>
                <c:pt idx="223">
                  <c:v>79.206249999669964</c:v>
                </c:pt>
                <c:pt idx="224">
                  <c:v>112.9187499995295</c:v>
                </c:pt>
                <c:pt idx="225">
                  <c:v>14.077083333274677</c:v>
                </c:pt>
                <c:pt idx="226">
                  <c:v>31.477083333202177</c:v>
                </c:pt>
                <c:pt idx="227">
                  <c:v>29.906249999875389</c:v>
                </c:pt>
                <c:pt idx="228">
                  <c:v>49.964583333125148</c:v>
                </c:pt>
                <c:pt idx="229">
                  <c:v>53.045833333112306</c:v>
                </c:pt>
                <c:pt idx="230">
                  <c:v>68.814583333046599</c:v>
                </c:pt>
                <c:pt idx="231">
                  <c:v>79.991666666333359</c:v>
                </c:pt>
                <c:pt idx="232">
                  <c:v>89.356249999627678</c:v>
                </c:pt>
                <c:pt idx="233">
                  <c:v>120.89374999949626</c:v>
                </c:pt>
                <c:pt idx="234">
                  <c:v>124.39791666614833</c:v>
                </c:pt>
                <c:pt idx="235">
                  <c:v>13.533333333276945</c:v>
                </c:pt>
                <c:pt idx="236">
                  <c:v>19.99791666658334</c:v>
                </c:pt>
                <c:pt idx="237">
                  <c:v>32.564583333197646</c:v>
                </c:pt>
                <c:pt idx="238">
                  <c:v>33.108333333195382</c:v>
                </c:pt>
                <c:pt idx="239">
                  <c:v>50.689583333122123</c:v>
                </c:pt>
                <c:pt idx="240">
                  <c:v>52.260416666448911</c:v>
                </c:pt>
                <c:pt idx="241">
                  <c:v>78.360416666340157</c:v>
                </c:pt>
                <c:pt idx="242">
                  <c:v>70.627083333039053</c:v>
                </c:pt>
                <c:pt idx="243">
                  <c:v>114.79166666618836</c:v>
                </c:pt>
                <c:pt idx="244">
                  <c:v>125.18333333281173</c:v>
                </c:pt>
                <c:pt idx="245">
                  <c:v>133.5812499994434</c:v>
                </c:pt>
                <c:pt idx="246">
                  <c:v>12.445833333281476</c:v>
                </c:pt>
                <c:pt idx="247">
                  <c:v>31.054166666537274</c:v>
                </c:pt>
                <c:pt idx="248">
                  <c:v>51.233333333119859</c:v>
                </c:pt>
                <c:pt idx="249">
                  <c:v>52.320833333115324</c:v>
                </c:pt>
                <c:pt idx="250">
                  <c:v>76.124999999682814</c:v>
                </c:pt>
                <c:pt idx="251">
                  <c:v>10.331249999956952</c:v>
                </c:pt>
                <c:pt idx="252">
                  <c:v>24.529166666564461</c:v>
                </c:pt>
                <c:pt idx="253">
                  <c:v>62.591666666405864</c:v>
                </c:pt>
                <c:pt idx="254">
                  <c:v>54.254166666440604</c:v>
                </c:pt>
                <c:pt idx="255">
                  <c:v>62.289583333073793</c:v>
                </c:pt>
                <c:pt idx="256">
                  <c:v>88.872916666296362</c:v>
                </c:pt>
                <c:pt idx="257">
                  <c:v>128.20416666613247</c:v>
                </c:pt>
                <c:pt idx="258">
                  <c:v>9.9083333332920489</c:v>
                </c:pt>
                <c:pt idx="259">
                  <c:v>18.729166666588629</c:v>
                </c:pt>
                <c:pt idx="260">
                  <c:v>64.04166666639982</c:v>
                </c:pt>
                <c:pt idx="261">
                  <c:v>40.479166666498003</c:v>
                </c:pt>
                <c:pt idx="262">
                  <c:v>56.912499999762865</c:v>
                </c:pt>
                <c:pt idx="263">
                  <c:v>81.260416666328084</c:v>
                </c:pt>
                <c:pt idx="264">
                  <c:v>124.88124999947965</c:v>
                </c:pt>
                <c:pt idx="265">
                  <c:v>20.722916666580321</c:v>
                </c:pt>
                <c:pt idx="266">
                  <c:v>28.758333333213507</c:v>
                </c:pt>
                <c:pt idx="267">
                  <c:v>41.506249999827055</c:v>
                </c:pt>
                <c:pt idx="268">
                  <c:v>55.099999999770411</c:v>
                </c:pt>
                <c:pt idx="269">
                  <c:v>79.568749999668455</c:v>
                </c:pt>
                <c:pt idx="270">
                  <c:v>119.50416666616873</c:v>
                </c:pt>
                <c:pt idx="271">
                  <c:v>113.16041666619516</c:v>
                </c:pt>
                <c:pt idx="272">
                  <c:v>21.870833333242203</c:v>
                </c:pt>
                <c:pt idx="273">
                  <c:v>43.62083333315158</c:v>
                </c:pt>
                <c:pt idx="274">
                  <c:v>55.402083333102489</c:v>
                </c:pt>
                <c:pt idx="275">
                  <c:v>80.897916666329593</c:v>
                </c:pt>
                <c:pt idx="276">
                  <c:v>105.18541666622839</c:v>
                </c:pt>
                <c:pt idx="277">
                  <c:v>132.73541666611359</c:v>
                </c:pt>
                <c:pt idx="278">
                  <c:v>21.387499999910883</c:v>
                </c:pt>
                <c:pt idx="279">
                  <c:v>55.945833333100225</c:v>
                </c:pt>
                <c:pt idx="280">
                  <c:v>51.172916666453446</c:v>
                </c:pt>
                <c:pt idx="281">
                  <c:v>79.629166666334868</c:v>
                </c:pt>
                <c:pt idx="282">
                  <c:v>103.49374999956878</c:v>
                </c:pt>
                <c:pt idx="283">
                  <c:v>108.44791666621479</c:v>
                </c:pt>
                <c:pt idx="284">
                  <c:v>131.82916666611737</c:v>
                </c:pt>
                <c:pt idx="285">
                  <c:v>22.293749999907106</c:v>
                </c:pt>
                <c:pt idx="286">
                  <c:v>54.495833333106262</c:v>
                </c:pt>
                <c:pt idx="287">
                  <c:v>58.96666666642097</c:v>
                </c:pt>
                <c:pt idx="288">
                  <c:v>80.233333332999024</c:v>
                </c:pt>
                <c:pt idx="289">
                  <c:v>101.9833333329084</c:v>
                </c:pt>
                <c:pt idx="290">
                  <c:v>112.1333333328661</c:v>
                </c:pt>
                <c:pt idx="291">
                  <c:v>21.931249999908619</c:v>
                </c:pt>
                <c:pt idx="292">
                  <c:v>74.372916666356772</c:v>
                </c:pt>
                <c:pt idx="293">
                  <c:v>60.83958333307983</c:v>
                </c:pt>
                <c:pt idx="294">
                  <c:v>99.264583332919727</c:v>
                </c:pt>
                <c:pt idx="295">
                  <c:v>107.78333333288423</c:v>
                </c:pt>
                <c:pt idx="296">
                  <c:v>132.01041666611661</c:v>
                </c:pt>
                <c:pt idx="297">
                  <c:v>135.27291666610301</c:v>
                </c:pt>
                <c:pt idx="298">
                  <c:v>19.877083333250511</c:v>
                </c:pt>
              </c:numCache>
            </c:numRef>
          </c:xVal>
          <c:yVal>
            <c:numRef>
              <c:f>contour!$W$2:$W$300</c:f>
              <c:numCache>
                <c:formatCode>General</c:formatCode>
                <c:ptCount val="299"/>
                <c:pt idx="0">
                  <c:v>76.910416666346208</c:v>
                </c:pt>
                <c:pt idx="1">
                  <c:v>75.883333333017148</c:v>
                </c:pt>
                <c:pt idx="2">
                  <c:v>88.087499999632968</c:v>
                </c:pt>
                <c:pt idx="3">
                  <c:v>7.9145833333003557</c:v>
                </c:pt>
                <c:pt idx="4">
                  <c:v>8.8812499999629946</c:v>
                </c:pt>
                <c:pt idx="5">
                  <c:v>6.5854166666392269</c:v>
                </c:pt>
                <c:pt idx="6">
                  <c:v>69.599999999709993</c:v>
                </c:pt>
                <c:pt idx="7">
                  <c:v>19.454166666585607</c:v>
                </c:pt>
                <c:pt idx="8">
                  <c:v>110.38124999954007</c:v>
                </c:pt>
                <c:pt idx="9">
                  <c:v>10.935416666621101</c:v>
                </c:pt>
                <c:pt idx="10">
                  <c:v>18.427083333256554</c:v>
                </c:pt>
                <c:pt idx="11">
                  <c:v>78.722916666338648</c:v>
                </c:pt>
                <c:pt idx="12">
                  <c:v>44.5270833331478</c:v>
                </c:pt>
                <c:pt idx="13">
                  <c:v>25.254166666561439</c:v>
                </c:pt>
                <c:pt idx="14">
                  <c:v>18.547916666589384</c:v>
                </c:pt>
                <c:pt idx="15">
                  <c:v>5.7999999999758334</c:v>
                </c:pt>
                <c:pt idx="16">
                  <c:v>24.16666666656597</c:v>
                </c:pt>
                <c:pt idx="17">
                  <c:v>90.141666666291073</c:v>
                </c:pt>
                <c:pt idx="18">
                  <c:v>31.114583333203687</c:v>
                </c:pt>
                <c:pt idx="19">
                  <c:v>21.508333333243716</c:v>
                </c:pt>
                <c:pt idx="20">
                  <c:v>31.960416666533497</c:v>
                </c:pt>
                <c:pt idx="21">
                  <c:v>102.7687499995718</c:v>
                </c:pt>
                <c:pt idx="22">
                  <c:v>33.047916666528963</c:v>
                </c:pt>
                <c:pt idx="23">
                  <c:v>37.699999999842916</c:v>
                </c:pt>
                <c:pt idx="24">
                  <c:v>26.764583333221815</c:v>
                </c:pt>
                <c:pt idx="25">
                  <c:v>8.6999999999637492</c:v>
                </c:pt>
                <c:pt idx="26">
                  <c:v>41.264583333161397</c:v>
                </c:pt>
                <c:pt idx="27">
                  <c:v>110.56249999953931</c:v>
                </c:pt>
                <c:pt idx="28">
                  <c:v>37.095833333178767</c:v>
                </c:pt>
                <c:pt idx="29">
                  <c:v>30.933333333204441</c:v>
                </c:pt>
                <c:pt idx="30">
                  <c:v>8.0354166666331857</c:v>
                </c:pt>
                <c:pt idx="31">
                  <c:v>118.77916666617175</c:v>
                </c:pt>
                <c:pt idx="32">
                  <c:v>51.897916666450421</c:v>
                </c:pt>
                <c:pt idx="33">
                  <c:v>42.049999999824792</c:v>
                </c:pt>
                <c:pt idx="34">
                  <c:v>115.09374999952044</c:v>
                </c:pt>
                <c:pt idx="35">
                  <c:v>32.685416666530479</c:v>
                </c:pt>
                <c:pt idx="36">
                  <c:v>128.26458333279888</c:v>
                </c:pt>
                <c:pt idx="37">
                  <c:v>62.893749999737942</c:v>
                </c:pt>
                <c:pt idx="38">
                  <c:v>36.733333333180276</c:v>
                </c:pt>
                <c:pt idx="39">
                  <c:v>6.8270833333048868</c:v>
                </c:pt>
                <c:pt idx="40">
                  <c:v>79.568749999668455</c:v>
                </c:pt>
                <c:pt idx="41">
                  <c:v>11.418749999952421</c:v>
                </c:pt>
                <c:pt idx="42">
                  <c:v>48.152083333132694</c:v>
                </c:pt>
                <c:pt idx="43">
                  <c:v>40.297916666498757</c:v>
                </c:pt>
                <c:pt idx="44">
                  <c:v>14.499999999939583</c:v>
                </c:pt>
                <c:pt idx="45">
                  <c:v>43.56041666648516</c:v>
                </c:pt>
                <c:pt idx="46">
                  <c:v>94.310416666273696</c:v>
                </c:pt>
                <c:pt idx="47">
                  <c:v>27.549999999885205</c:v>
                </c:pt>
                <c:pt idx="48">
                  <c:v>54.012499999774946</c:v>
                </c:pt>
                <c:pt idx="49">
                  <c:v>44.647916666480633</c:v>
                </c:pt>
                <c:pt idx="50">
                  <c:v>29.060416666545581</c:v>
                </c:pt>
                <c:pt idx="51">
                  <c:v>52.199999999782499</c:v>
                </c:pt>
                <c:pt idx="52">
                  <c:v>109.47499999954385</c:v>
                </c:pt>
                <c:pt idx="53">
                  <c:v>38.002083333174987</c:v>
                </c:pt>
                <c:pt idx="54">
                  <c:v>26.039583333224833</c:v>
                </c:pt>
                <c:pt idx="55">
                  <c:v>46.883333333137983</c:v>
                </c:pt>
                <c:pt idx="56">
                  <c:v>47.910416666467036</c:v>
                </c:pt>
                <c:pt idx="57">
                  <c:v>56.912499999762865</c:v>
                </c:pt>
                <c:pt idx="58">
                  <c:v>47.306249999802887</c:v>
                </c:pt>
                <c:pt idx="59">
                  <c:v>6.3437499999735678</c:v>
                </c:pt>
                <c:pt idx="60">
                  <c:v>10.391666666623367</c:v>
                </c:pt>
                <c:pt idx="61">
                  <c:v>36.129166666516127</c:v>
                </c:pt>
                <c:pt idx="62">
                  <c:v>51.53541666645193</c:v>
                </c:pt>
                <c:pt idx="63">
                  <c:v>66.518749999722829</c:v>
                </c:pt>
                <c:pt idx="64">
                  <c:v>53.347916666444384</c:v>
                </c:pt>
                <c:pt idx="65">
                  <c:v>9.666666666626389</c:v>
                </c:pt>
                <c:pt idx="66">
                  <c:v>15.889583333267126</c:v>
                </c:pt>
                <c:pt idx="67">
                  <c:v>7.0083333333041313</c:v>
                </c:pt>
                <c:pt idx="68">
                  <c:v>8.5187499999645055</c:v>
                </c:pt>
                <c:pt idx="69">
                  <c:v>52.743749999780235</c:v>
                </c:pt>
                <c:pt idx="70">
                  <c:v>76.427083333014878</c:v>
                </c:pt>
                <c:pt idx="71">
                  <c:v>5.9208333333086625</c:v>
                </c:pt>
                <c:pt idx="72">
                  <c:v>59.449999999752286</c:v>
                </c:pt>
                <c:pt idx="73">
                  <c:v>77.393749999677524</c:v>
                </c:pt>
                <c:pt idx="74">
                  <c:v>23.441666666568992</c:v>
                </c:pt>
                <c:pt idx="75">
                  <c:v>7.7937499999675257</c:v>
                </c:pt>
                <c:pt idx="76">
                  <c:v>13.110416666612039</c:v>
                </c:pt>
                <c:pt idx="77">
                  <c:v>55.099999999770411</c:v>
                </c:pt>
                <c:pt idx="78">
                  <c:v>84.704166666313725</c:v>
                </c:pt>
                <c:pt idx="79">
                  <c:v>26.643749999888982</c:v>
                </c:pt>
                <c:pt idx="80">
                  <c:v>8.3979166666316747</c:v>
                </c:pt>
                <c:pt idx="81">
                  <c:v>38.243749999840652</c:v>
                </c:pt>
                <c:pt idx="82">
                  <c:v>32.08124999986633</c:v>
                </c:pt>
                <c:pt idx="83">
                  <c:v>90.020833332958247</c:v>
                </c:pt>
                <c:pt idx="84">
                  <c:v>16.856249999929766</c:v>
                </c:pt>
                <c:pt idx="85">
                  <c:v>84.764583332980138</c:v>
                </c:pt>
                <c:pt idx="86">
                  <c:v>21.991666666575032</c:v>
                </c:pt>
                <c:pt idx="87">
                  <c:v>40.781249999830074</c:v>
                </c:pt>
                <c:pt idx="88">
                  <c:v>95.518749999601994</c:v>
                </c:pt>
                <c:pt idx="89">
                  <c:v>21.447916666577299</c:v>
                </c:pt>
                <c:pt idx="90">
                  <c:v>23.562499999901821</c:v>
                </c:pt>
                <c:pt idx="91">
                  <c:v>33.833333333192357</c:v>
                </c:pt>
                <c:pt idx="92">
                  <c:v>50.447916666456464</c:v>
                </c:pt>
                <c:pt idx="93">
                  <c:v>9.9687499999584634</c:v>
                </c:pt>
                <c:pt idx="94">
                  <c:v>88.389583332965046</c:v>
                </c:pt>
                <c:pt idx="95">
                  <c:v>23.864583333233895</c:v>
                </c:pt>
                <c:pt idx="96">
                  <c:v>42.352083333156862</c:v>
                </c:pt>
                <c:pt idx="97">
                  <c:v>58.96666666642097</c:v>
                </c:pt>
                <c:pt idx="98">
                  <c:v>12.26458333328223</c:v>
                </c:pt>
                <c:pt idx="99">
                  <c:v>38.243749999840652</c:v>
                </c:pt>
                <c:pt idx="100">
                  <c:v>96.183333332932563</c:v>
                </c:pt>
                <c:pt idx="101">
                  <c:v>27.670833333218038</c:v>
                </c:pt>
                <c:pt idx="102">
                  <c:v>67.968749999716792</c:v>
                </c:pt>
                <c:pt idx="103">
                  <c:v>21.266666666578054</c:v>
                </c:pt>
                <c:pt idx="104">
                  <c:v>40.902083333162906</c:v>
                </c:pt>
                <c:pt idx="105">
                  <c:v>7.5520833333018658</c:v>
                </c:pt>
                <c:pt idx="106">
                  <c:v>33.289583333194628</c:v>
                </c:pt>
                <c:pt idx="107">
                  <c:v>104.8229166662299</c:v>
                </c:pt>
                <c:pt idx="108">
                  <c:v>80.233333332999024</c:v>
                </c:pt>
                <c:pt idx="109">
                  <c:v>31.295833333202932</c:v>
                </c:pt>
                <c:pt idx="110">
                  <c:v>11.237499999953176</c:v>
                </c:pt>
                <c:pt idx="111">
                  <c:v>44.043749999816484</c:v>
                </c:pt>
                <c:pt idx="112">
                  <c:v>33.652083333193112</c:v>
                </c:pt>
                <c:pt idx="113">
                  <c:v>113.03958333286234</c:v>
                </c:pt>
                <c:pt idx="114">
                  <c:v>36.672916666513864</c:v>
                </c:pt>
                <c:pt idx="115">
                  <c:v>86.87916666630467</c:v>
                </c:pt>
                <c:pt idx="116">
                  <c:v>21.32708333324447</c:v>
                </c:pt>
                <c:pt idx="117">
                  <c:v>14.802083333271657</c:v>
                </c:pt>
                <c:pt idx="118">
                  <c:v>37.15624999984518</c:v>
                </c:pt>
                <c:pt idx="119">
                  <c:v>120.65208333283061</c:v>
                </c:pt>
                <c:pt idx="120">
                  <c:v>43.983333333150064</c:v>
                </c:pt>
                <c:pt idx="121">
                  <c:v>98.841666666254824</c:v>
                </c:pt>
                <c:pt idx="122">
                  <c:v>8.8812499999629946</c:v>
                </c:pt>
                <c:pt idx="123">
                  <c:v>33.289583333194628</c:v>
                </c:pt>
                <c:pt idx="124">
                  <c:v>76.547916666347717</c:v>
                </c:pt>
                <c:pt idx="125">
                  <c:v>17.702083333259573</c:v>
                </c:pt>
                <c:pt idx="126">
                  <c:v>51.716666666451175</c:v>
                </c:pt>
                <c:pt idx="127">
                  <c:v>129.23124999946154</c:v>
                </c:pt>
                <c:pt idx="128">
                  <c:v>48.937499999796088</c:v>
                </c:pt>
                <c:pt idx="129">
                  <c:v>12.143749999949401</c:v>
                </c:pt>
                <c:pt idx="130">
                  <c:v>112.61666666619742</c:v>
                </c:pt>
                <c:pt idx="131">
                  <c:v>46.702083333138738</c:v>
                </c:pt>
                <c:pt idx="132">
                  <c:v>10.270833333290538</c:v>
                </c:pt>
                <c:pt idx="133">
                  <c:v>24.347916666565215</c:v>
                </c:pt>
                <c:pt idx="134">
                  <c:v>56.368749999765129</c:v>
                </c:pt>
                <c:pt idx="135">
                  <c:v>5.3166666666445135</c:v>
                </c:pt>
                <c:pt idx="136">
                  <c:v>4.772916666646779</c:v>
                </c:pt>
                <c:pt idx="137">
                  <c:v>17.15833333326184</c:v>
                </c:pt>
                <c:pt idx="138">
                  <c:v>58.362499999756821</c:v>
                </c:pt>
                <c:pt idx="139">
                  <c:v>20.662499999913905</c:v>
                </c:pt>
                <c:pt idx="140">
                  <c:v>58.906249999754557</c:v>
                </c:pt>
                <c:pt idx="141">
                  <c:v>65.9749999997251</c:v>
                </c:pt>
                <c:pt idx="142">
                  <c:v>19.454166666585607</c:v>
                </c:pt>
                <c:pt idx="143">
                  <c:v>13.231249999944868</c:v>
                </c:pt>
                <c:pt idx="144">
                  <c:v>76.124999999682814</c:v>
                </c:pt>
                <c:pt idx="145">
                  <c:v>61.322916666411153</c:v>
                </c:pt>
                <c:pt idx="146">
                  <c:v>70.08333333304131</c:v>
                </c:pt>
                <c:pt idx="147">
                  <c:v>28.154166666549354</c:v>
                </c:pt>
                <c:pt idx="148">
                  <c:v>78.239583333007332</c:v>
                </c:pt>
                <c:pt idx="149">
                  <c:v>16.070833333266371</c:v>
                </c:pt>
                <c:pt idx="150">
                  <c:v>85.368749999644294</c:v>
                </c:pt>
                <c:pt idx="151">
                  <c:v>27.912499999883696</c:v>
                </c:pt>
                <c:pt idx="152">
                  <c:v>8.5791666666309201</c:v>
                </c:pt>
                <c:pt idx="153">
                  <c:v>44.043749999816484</c:v>
                </c:pt>
                <c:pt idx="154">
                  <c:v>85.85208333297561</c:v>
                </c:pt>
                <c:pt idx="155">
                  <c:v>19.454166666585607</c:v>
                </c:pt>
                <c:pt idx="156">
                  <c:v>90.927083332954467</c:v>
                </c:pt>
                <c:pt idx="157">
                  <c:v>32.202083333199155</c:v>
                </c:pt>
                <c:pt idx="158">
                  <c:v>71.049999999703957</c:v>
                </c:pt>
                <c:pt idx="159">
                  <c:v>8.7604166666301637</c:v>
                </c:pt>
                <c:pt idx="160">
                  <c:v>21.991666666575032</c:v>
                </c:pt>
                <c:pt idx="161">
                  <c:v>94.068749999608045</c:v>
                </c:pt>
                <c:pt idx="162">
                  <c:v>96.12291666626615</c:v>
                </c:pt>
                <c:pt idx="163">
                  <c:v>38.48541666650631</c:v>
                </c:pt>
                <c:pt idx="164">
                  <c:v>9.9687499999584634</c:v>
                </c:pt>
                <c:pt idx="165">
                  <c:v>87.060416666303908</c:v>
                </c:pt>
                <c:pt idx="166">
                  <c:v>36.129166666516127</c:v>
                </c:pt>
                <c:pt idx="167">
                  <c:v>23.562499999901821</c:v>
                </c:pt>
                <c:pt idx="168">
                  <c:v>101.31874999957783</c:v>
                </c:pt>
                <c:pt idx="169">
                  <c:v>51.233333333119859</c:v>
                </c:pt>
                <c:pt idx="170">
                  <c:v>13.835416666609019</c:v>
                </c:pt>
                <c:pt idx="171">
                  <c:v>100.3520833329152</c:v>
                </c:pt>
                <c:pt idx="172">
                  <c:v>26.220833333224078</c:v>
                </c:pt>
                <c:pt idx="173">
                  <c:v>30.691666666538783</c:v>
                </c:pt>
                <c:pt idx="174">
                  <c:v>108.68958333288046</c:v>
                </c:pt>
                <c:pt idx="175">
                  <c:v>63.1354166664036</c:v>
                </c:pt>
                <c:pt idx="176">
                  <c:v>18.306249999923722</c:v>
                </c:pt>
                <c:pt idx="177">
                  <c:v>112.19374999953251</c:v>
                </c:pt>
                <c:pt idx="178">
                  <c:v>28.697916666547091</c:v>
                </c:pt>
                <c:pt idx="179">
                  <c:v>112.73749999953026</c:v>
                </c:pt>
                <c:pt idx="180">
                  <c:v>36.431249999848198</c:v>
                </c:pt>
                <c:pt idx="181">
                  <c:v>72.318749999698667</c:v>
                </c:pt>
                <c:pt idx="182">
                  <c:v>30.933333333204441</c:v>
                </c:pt>
                <c:pt idx="183">
                  <c:v>16.67499999993052</c:v>
                </c:pt>
                <c:pt idx="184">
                  <c:v>32.927083333196137</c:v>
                </c:pt>
                <c:pt idx="185">
                  <c:v>112.43541666619818</c:v>
                </c:pt>
                <c:pt idx="186">
                  <c:v>43.922916666483651</c:v>
                </c:pt>
                <c:pt idx="187">
                  <c:v>83.314583332986189</c:v>
                </c:pt>
                <c:pt idx="188">
                  <c:v>120.47083333283136</c:v>
                </c:pt>
                <c:pt idx="189">
                  <c:v>46.097916666474589</c:v>
                </c:pt>
                <c:pt idx="190">
                  <c:v>17.520833333260327</c:v>
                </c:pt>
                <c:pt idx="191">
                  <c:v>118.53749999950608</c:v>
                </c:pt>
                <c:pt idx="192">
                  <c:v>91.8937499996171</c:v>
                </c:pt>
                <c:pt idx="193">
                  <c:v>16.252083333265617</c:v>
                </c:pt>
                <c:pt idx="194">
                  <c:v>120.34999999949854</c:v>
                </c:pt>
                <c:pt idx="195">
                  <c:v>50.568749999789297</c:v>
                </c:pt>
                <c:pt idx="196">
                  <c:v>6.1020833333079079</c:v>
                </c:pt>
                <c:pt idx="197">
                  <c:v>112.49583333286459</c:v>
                </c:pt>
                <c:pt idx="198">
                  <c:v>124.09583333281626</c:v>
                </c:pt>
                <c:pt idx="199">
                  <c:v>20.722916666580321</c:v>
                </c:pt>
                <c:pt idx="200">
                  <c:v>22.656249999905597</c:v>
                </c:pt>
                <c:pt idx="201">
                  <c:v>64.343749999731898</c:v>
                </c:pt>
                <c:pt idx="202">
                  <c:v>18.366666666590138</c:v>
                </c:pt>
                <c:pt idx="203">
                  <c:v>62.531249999739451</c:v>
                </c:pt>
                <c:pt idx="204">
                  <c:v>8.3979166666316747</c:v>
                </c:pt>
                <c:pt idx="205">
                  <c:v>34.558333333189339</c:v>
                </c:pt>
                <c:pt idx="206">
                  <c:v>115.87916666618383</c:v>
                </c:pt>
                <c:pt idx="207">
                  <c:v>23.924999999900312</c:v>
                </c:pt>
                <c:pt idx="208">
                  <c:v>120.71249999949703</c:v>
                </c:pt>
                <c:pt idx="209">
                  <c:v>75.943749999683561</c:v>
                </c:pt>
                <c:pt idx="210">
                  <c:v>21.870833333242203</c:v>
                </c:pt>
                <c:pt idx="211">
                  <c:v>26.160416666557662</c:v>
                </c:pt>
                <c:pt idx="212">
                  <c:v>75.097916666353754</c:v>
                </c:pt>
                <c:pt idx="213">
                  <c:v>36.310416666515373</c:v>
                </c:pt>
                <c:pt idx="214">
                  <c:v>122.10208333282456</c:v>
                </c:pt>
                <c:pt idx="215">
                  <c:v>128.26458333279888</c:v>
                </c:pt>
                <c:pt idx="216">
                  <c:v>35.28333333318632</c:v>
                </c:pt>
                <c:pt idx="217">
                  <c:v>88.69166666629711</c:v>
                </c:pt>
                <c:pt idx="218">
                  <c:v>28.214583333215771</c:v>
                </c:pt>
                <c:pt idx="219">
                  <c:v>34.135416666524435</c:v>
                </c:pt>
                <c:pt idx="220">
                  <c:v>2.8395833333215017</c:v>
                </c:pt>
                <c:pt idx="221">
                  <c:v>90.202083332957486</c:v>
                </c:pt>
                <c:pt idx="222">
                  <c:v>45.49374999981044</c:v>
                </c:pt>
                <c:pt idx="223">
                  <c:v>131.52708333278531</c:v>
                </c:pt>
                <c:pt idx="224">
                  <c:v>133.64166666610981</c:v>
                </c:pt>
                <c:pt idx="225">
                  <c:v>41.566666666493468</c:v>
                </c:pt>
                <c:pt idx="226">
                  <c:v>100.3520833329152</c:v>
                </c:pt>
                <c:pt idx="227">
                  <c:v>34.135416666524435</c:v>
                </c:pt>
                <c:pt idx="228">
                  <c:v>41.747916666492713</c:v>
                </c:pt>
                <c:pt idx="229">
                  <c:v>8.3374999999652601</c:v>
                </c:pt>
                <c:pt idx="230">
                  <c:v>102.88958333290462</c:v>
                </c:pt>
                <c:pt idx="231">
                  <c:v>54.737499999771927</c:v>
                </c:pt>
                <c:pt idx="232">
                  <c:v>137.02499999942904</c:v>
                </c:pt>
                <c:pt idx="233">
                  <c:v>30.933333333204441</c:v>
                </c:pt>
                <c:pt idx="234">
                  <c:v>135.39374999943584</c:v>
                </c:pt>
                <c:pt idx="235">
                  <c:v>46.339583333140247</c:v>
                </c:pt>
                <c:pt idx="236">
                  <c:v>19.031249999920703</c:v>
                </c:pt>
                <c:pt idx="237">
                  <c:v>110.68333333287215</c:v>
                </c:pt>
                <c:pt idx="238">
                  <c:v>7.1895833333033767</c:v>
                </c:pt>
                <c:pt idx="239">
                  <c:v>48.816666666463263</c:v>
                </c:pt>
                <c:pt idx="240">
                  <c:v>13.654166666609774</c:v>
                </c:pt>
                <c:pt idx="241">
                  <c:v>64.524999999731136</c:v>
                </c:pt>
                <c:pt idx="242">
                  <c:v>113.03958333286234</c:v>
                </c:pt>
                <c:pt idx="243">
                  <c:v>32.806249999863304</c:v>
                </c:pt>
                <c:pt idx="244">
                  <c:v>138.95833333275434</c:v>
                </c:pt>
                <c:pt idx="245">
                  <c:v>40.177083333165925</c:v>
                </c:pt>
                <c:pt idx="246">
                  <c:v>49.602083333126657</c:v>
                </c:pt>
                <c:pt idx="247">
                  <c:v>125.72708333280947</c:v>
                </c:pt>
                <c:pt idx="248">
                  <c:v>53.649999999776455</c:v>
                </c:pt>
                <c:pt idx="249">
                  <c:v>23.018749999904088</c:v>
                </c:pt>
                <c:pt idx="250">
                  <c:v>76.668749999680543</c:v>
                </c:pt>
                <c:pt idx="251">
                  <c:v>51.414583333119104</c:v>
                </c:pt>
                <c:pt idx="252">
                  <c:v>43.802083333150826</c:v>
                </c:pt>
                <c:pt idx="253">
                  <c:v>82.347916666323542</c:v>
                </c:pt>
                <c:pt idx="254">
                  <c:v>10.935416666621101</c:v>
                </c:pt>
                <c:pt idx="255">
                  <c:v>8.0354166666331857</c:v>
                </c:pt>
                <c:pt idx="256">
                  <c:v>6.2229166666407378</c:v>
                </c:pt>
                <c:pt idx="257">
                  <c:v>46.822916666471571</c:v>
                </c:pt>
                <c:pt idx="258">
                  <c:v>52.139583333116086</c:v>
                </c:pt>
                <c:pt idx="259">
                  <c:v>20.48124999991466</c:v>
                </c:pt>
                <c:pt idx="260">
                  <c:v>93.585416666276728</c:v>
                </c:pt>
                <c:pt idx="261">
                  <c:v>11.660416666618081</c:v>
                </c:pt>
                <c:pt idx="262">
                  <c:v>31.839583333200668</c:v>
                </c:pt>
                <c:pt idx="263">
                  <c:v>13.593749999943359</c:v>
                </c:pt>
                <c:pt idx="264">
                  <c:v>49.481249999793825</c:v>
                </c:pt>
                <c:pt idx="265">
                  <c:v>24.468749999898044</c:v>
                </c:pt>
                <c:pt idx="266">
                  <c:v>12.868749999946379</c:v>
                </c:pt>
                <c:pt idx="267">
                  <c:v>16.977083333262595</c:v>
                </c:pt>
                <c:pt idx="268">
                  <c:v>45.735416666476098</c:v>
                </c:pt>
                <c:pt idx="269">
                  <c:v>20.722916666580321</c:v>
                </c:pt>
                <c:pt idx="270">
                  <c:v>53.468749999777209</c:v>
                </c:pt>
                <c:pt idx="271">
                  <c:v>30.993749999870857</c:v>
                </c:pt>
                <c:pt idx="272">
                  <c:v>28.577083333214262</c:v>
                </c:pt>
                <c:pt idx="273">
                  <c:v>21.568749999910128</c:v>
                </c:pt>
                <c:pt idx="274">
                  <c:v>57.456249999760594</c:v>
                </c:pt>
                <c:pt idx="275">
                  <c:v>29.543749999876898</c:v>
                </c:pt>
                <c:pt idx="276">
                  <c:v>60.114583333082855</c:v>
                </c:pt>
                <c:pt idx="277">
                  <c:v>56.912499999762865</c:v>
                </c:pt>
                <c:pt idx="278">
                  <c:v>36.672916666513864</c:v>
                </c:pt>
                <c:pt idx="279">
                  <c:v>69.056249999712264</c:v>
                </c:pt>
                <c:pt idx="280">
                  <c:v>28.637499999880674</c:v>
                </c:pt>
                <c:pt idx="281">
                  <c:v>39.995833333166679</c:v>
                </c:pt>
                <c:pt idx="282">
                  <c:v>66.095833333057925</c:v>
                </c:pt>
                <c:pt idx="283">
                  <c:v>5.2562499999780989</c:v>
                </c:pt>
                <c:pt idx="284">
                  <c:v>60.960416666412662</c:v>
                </c:pt>
                <c:pt idx="285">
                  <c:v>43.802083333150826</c:v>
                </c:pt>
                <c:pt idx="286">
                  <c:v>36.854166666513109</c:v>
                </c:pt>
                <c:pt idx="287">
                  <c:v>77.997916666341666</c:v>
                </c:pt>
                <c:pt idx="288">
                  <c:v>45.252083333144782</c:v>
                </c:pt>
                <c:pt idx="289">
                  <c:v>72.681249999697158</c:v>
                </c:pt>
                <c:pt idx="290">
                  <c:v>13.956249999941848</c:v>
                </c:pt>
                <c:pt idx="291">
                  <c:v>49.360416666460999</c:v>
                </c:pt>
                <c:pt idx="292">
                  <c:v>48.272916666465527</c:v>
                </c:pt>
                <c:pt idx="293">
                  <c:v>82.529166666322794</c:v>
                </c:pt>
                <c:pt idx="294">
                  <c:v>76.849999999679781</c:v>
                </c:pt>
                <c:pt idx="295">
                  <c:v>19.877083333250511</c:v>
                </c:pt>
                <c:pt idx="296">
                  <c:v>73.40624999969414</c:v>
                </c:pt>
                <c:pt idx="297">
                  <c:v>17.520833333260327</c:v>
                </c:pt>
                <c:pt idx="298">
                  <c:v>58.785416666421725</c:v>
                </c:pt>
              </c:numCache>
            </c:numRef>
          </c:yVal>
          <c:smooth val="1"/>
          <c:extLst xmlns:c16r2="http://schemas.microsoft.com/office/drawing/2015/06/chart">
            <c:ext xmlns:c16="http://schemas.microsoft.com/office/drawing/2014/chart" uri="{C3380CC4-5D6E-409C-BE32-E72D297353CC}">
              <c16:uniqueId val="{00000000-A208-4349-A5D3-BBC1811EC3F8}"/>
            </c:ext>
          </c:extLst>
        </c:ser>
        <c:ser>
          <c:idx val="1"/>
          <c:order val="1"/>
          <c:tx>
            <c:v>Continuous</c:v>
          </c:tx>
          <c:spPr>
            <a:ln>
              <a:noFill/>
            </a:ln>
          </c:spPr>
          <c:marker>
            <c:symbol val="circle"/>
            <c:size val="3"/>
          </c:marker>
          <c:xVal>
            <c:numRef>
              <c:f>contour!$AG$2:$AG$300</c:f>
              <c:numCache>
                <c:formatCode>General</c:formatCode>
                <c:ptCount val="299"/>
                <c:pt idx="0">
                  <c:v>33.833333333192357</c:v>
                </c:pt>
                <c:pt idx="1">
                  <c:v>32.02083333319991</c:v>
                </c:pt>
                <c:pt idx="2">
                  <c:v>66.397916666390003</c:v>
                </c:pt>
                <c:pt idx="3">
                  <c:v>69.418749999710755</c:v>
                </c:pt>
                <c:pt idx="4">
                  <c:v>120.1687499994993</c:v>
                </c:pt>
                <c:pt idx="5">
                  <c:v>115.27499999951968</c:v>
                </c:pt>
                <c:pt idx="6">
                  <c:v>31.235416666536519</c:v>
                </c:pt>
                <c:pt idx="7">
                  <c:v>68.633333333047361</c:v>
                </c:pt>
                <c:pt idx="8">
                  <c:v>121.25624999949476</c:v>
                </c:pt>
                <c:pt idx="9">
                  <c:v>141.85833333274226</c:v>
                </c:pt>
                <c:pt idx="10">
                  <c:v>45.312499999811195</c:v>
                </c:pt>
                <c:pt idx="11">
                  <c:v>112.01249999953328</c:v>
                </c:pt>
                <c:pt idx="12">
                  <c:v>128.92916666612945</c:v>
                </c:pt>
                <c:pt idx="13">
                  <c:v>46.097916666474589</c:v>
                </c:pt>
                <c:pt idx="14">
                  <c:v>11.056249999953932</c:v>
                </c:pt>
                <c:pt idx="15">
                  <c:v>53.589583333110042</c:v>
                </c:pt>
                <c:pt idx="16">
                  <c:v>112.61666666619742</c:v>
                </c:pt>
                <c:pt idx="17">
                  <c:v>126.45208333280644</c:v>
                </c:pt>
                <c:pt idx="18">
                  <c:v>47.910416666467036</c:v>
                </c:pt>
                <c:pt idx="19">
                  <c:v>12.204166666615816</c:v>
                </c:pt>
                <c:pt idx="20">
                  <c:v>52.079166666449666</c:v>
                </c:pt>
                <c:pt idx="21">
                  <c:v>52.924999999779473</c:v>
                </c:pt>
                <c:pt idx="22">
                  <c:v>70.808333333038291</c:v>
                </c:pt>
                <c:pt idx="23">
                  <c:v>87.966666666300128</c:v>
                </c:pt>
                <c:pt idx="24">
                  <c:v>126.39166666614003</c:v>
                </c:pt>
                <c:pt idx="25">
                  <c:v>116.1812499995159</c:v>
                </c:pt>
                <c:pt idx="26">
                  <c:v>13.533333333276945</c:v>
                </c:pt>
                <c:pt idx="27">
                  <c:v>13.472916666610528</c:v>
                </c:pt>
                <c:pt idx="28">
                  <c:v>63.377083333069258</c:v>
                </c:pt>
                <c:pt idx="29">
                  <c:v>64.102083333066233</c:v>
                </c:pt>
                <c:pt idx="30">
                  <c:v>113.58333333286006</c:v>
                </c:pt>
                <c:pt idx="31">
                  <c:v>125.00208333281249</c:v>
                </c:pt>
                <c:pt idx="32">
                  <c:v>131.76874999945096</c:v>
                </c:pt>
                <c:pt idx="33">
                  <c:v>137.32708333276113</c:v>
                </c:pt>
                <c:pt idx="34">
                  <c:v>14.681249999938828</c:v>
                </c:pt>
                <c:pt idx="35">
                  <c:v>12.324999999948645</c:v>
                </c:pt>
                <c:pt idx="36">
                  <c:v>63.799999999734162</c:v>
                </c:pt>
                <c:pt idx="37">
                  <c:v>75.399999999685832</c:v>
                </c:pt>
                <c:pt idx="38">
                  <c:v>112.67708333286384</c:v>
                </c:pt>
                <c:pt idx="39">
                  <c:v>132.85624999944642</c:v>
                </c:pt>
                <c:pt idx="40">
                  <c:v>14.137499999941094</c:v>
                </c:pt>
                <c:pt idx="41">
                  <c:v>14.016666666608263</c:v>
                </c:pt>
                <c:pt idx="42">
                  <c:v>63.618749999734916</c:v>
                </c:pt>
                <c:pt idx="43">
                  <c:v>83.677083332984679</c:v>
                </c:pt>
                <c:pt idx="44">
                  <c:v>110.68333333287215</c:v>
                </c:pt>
                <c:pt idx="45">
                  <c:v>134.12499999944114</c:v>
                </c:pt>
                <c:pt idx="46">
                  <c:v>14.258333333273923</c:v>
                </c:pt>
                <c:pt idx="47">
                  <c:v>12.445833333281476</c:v>
                </c:pt>
                <c:pt idx="48">
                  <c:v>67.424999999719063</c:v>
                </c:pt>
                <c:pt idx="49">
                  <c:v>87.060416666303908</c:v>
                </c:pt>
                <c:pt idx="50">
                  <c:v>78.179166666340919</c:v>
                </c:pt>
                <c:pt idx="51">
                  <c:v>107.54166666621857</c:v>
                </c:pt>
                <c:pt idx="52">
                  <c:v>136.23958333276565</c:v>
                </c:pt>
                <c:pt idx="53">
                  <c:v>16.010416666599955</c:v>
                </c:pt>
                <c:pt idx="54">
                  <c:v>46.339583333140247</c:v>
                </c:pt>
                <c:pt idx="55">
                  <c:v>80.293749999665437</c:v>
                </c:pt>
                <c:pt idx="56">
                  <c:v>76.789583333013368</c:v>
                </c:pt>
                <c:pt idx="57">
                  <c:v>88.389583332965046</c:v>
                </c:pt>
                <c:pt idx="58">
                  <c:v>105.30624999956122</c:v>
                </c:pt>
                <c:pt idx="59">
                  <c:v>116.06041666618307</c:v>
                </c:pt>
                <c:pt idx="60">
                  <c:v>135.75624999943435</c:v>
                </c:pt>
                <c:pt idx="61">
                  <c:v>18.306249999923722</c:v>
                </c:pt>
                <c:pt idx="62">
                  <c:v>48.272916666465527</c:v>
                </c:pt>
                <c:pt idx="63">
                  <c:v>70.385416666373388</c:v>
                </c:pt>
                <c:pt idx="64">
                  <c:v>94.249999999607283</c:v>
                </c:pt>
                <c:pt idx="65">
                  <c:v>104.70208333289708</c:v>
                </c:pt>
                <c:pt idx="66">
                  <c:v>86.033333332974863</c:v>
                </c:pt>
                <c:pt idx="67">
                  <c:v>19.514583333252023</c:v>
                </c:pt>
                <c:pt idx="68">
                  <c:v>49.541666666460237</c:v>
                </c:pt>
                <c:pt idx="69">
                  <c:v>76.910416666346208</c:v>
                </c:pt>
                <c:pt idx="70">
                  <c:v>86.577083332972592</c:v>
                </c:pt>
                <c:pt idx="71">
                  <c:v>98.358333332923507</c:v>
                </c:pt>
                <c:pt idx="72">
                  <c:v>84.341666666315234</c:v>
                </c:pt>
                <c:pt idx="73">
                  <c:v>101.43958333291066</c:v>
                </c:pt>
                <c:pt idx="74">
                  <c:v>123.24999999948645</c:v>
                </c:pt>
                <c:pt idx="75">
                  <c:v>14.922916666604488</c:v>
                </c:pt>
                <c:pt idx="76">
                  <c:v>18.004166666591647</c:v>
                </c:pt>
                <c:pt idx="77">
                  <c:v>68.633333333047361</c:v>
                </c:pt>
                <c:pt idx="78">
                  <c:v>87.060416666303908</c:v>
                </c:pt>
                <c:pt idx="79">
                  <c:v>104.52083333289782</c:v>
                </c:pt>
                <c:pt idx="80">
                  <c:v>110.68333333287215</c:v>
                </c:pt>
                <c:pt idx="81">
                  <c:v>124.2166666661491</c:v>
                </c:pt>
                <c:pt idx="82">
                  <c:v>18.729166666588629</c:v>
                </c:pt>
                <c:pt idx="83">
                  <c:v>9.6062499999599726</c:v>
                </c:pt>
                <c:pt idx="84">
                  <c:v>17.097916666595424</c:v>
                </c:pt>
                <c:pt idx="85">
                  <c:v>17.15833333326184</c:v>
                </c:pt>
                <c:pt idx="86">
                  <c:v>61.685416666409644</c:v>
                </c:pt>
                <c:pt idx="87">
                  <c:v>85.972916666308436</c:v>
                </c:pt>
                <c:pt idx="88">
                  <c:v>83.435416666319014</c:v>
                </c:pt>
                <c:pt idx="89">
                  <c:v>110.9249999995378</c:v>
                </c:pt>
                <c:pt idx="90">
                  <c:v>124.57916666614759</c:v>
                </c:pt>
                <c:pt idx="91">
                  <c:v>132.37291666611512</c:v>
                </c:pt>
                <c:pt idx="92">
                  <c:v>15.043749999937317</c:v>
                </c:pt>
                <c:pt idx="93">
                  <c:v>22.595833333239185</c:v>
                </c:pt>
                <c:pt idx="94">
                  <c:v>17.218749999928253</c:v>
                </c:pt>
                <c:pt idx="95">
                  <c:v>38.183333333174232</c:v>
                </c:pt>
                <c:pt idx="96">
                  <c:v>64.283333333065485</c:v>
                </c:pt>
                <c:pt idx="97">
                  <c:v>85.187499999645041</c:v>
                </c:pt>
                <c:pt idx="98">
                  <c:v>112.9187499995295</c:v>
                </c:pt>
                <c:pt idx="99">
                  <c:v>125.00208333281249</c:v>
                </c:pt>
                <c:pt idx="100">
                  <c:v>130.74166666612192</c:v>
                </c:pt>
                <c:pt idx="101">
                  <c:v>21.870833333242203</c:v>
                </c:pt>
                <c:pt idx="102">
                  <c:v>18.004166666591647</c:v>
                </c:pt>
                <c:pt idx="103">
                  <c:v>39.693749999834608</c:v>
                </c:pt>
                <c:pt idx="104">
                  <c:v>82.710416666322033</c:v>
                </c:pt>
                <c:pt idx="105">
                  <c:v>114.48958333285628</c:v>
                </c:pt>
                <c:pt idx="106">
                  <c:v>21.568749999910128</c:v>
                </c:pt>
                <c:pt idx="107">
                  <c:v>20.783333333246734</c:v>
                </c:pt>
                <c:pt idx="108">
                  <c:v>21.085416666578809</c:v>
                </c:pt>
                <c:pt idx="109">
                  <c:v>39.935416666500267</c:v>
                </c:pt>
                <c:pt idx="110">
                  <c:v>72.258333333032255</c:v>
                </c:pt>
                <c:pt idx="111">
                  <c:v>72.681249999697158</c:v>
                </c:pt>
                <c:pt idx="112">
                  <c:v>105.78958333289253</c:v>
                </c:pt>
                <c:pt idx="113">
                  <c:v>116.90624999951288</c:v>
                </c:pt>
                <c:pt idx="114">
                  <c:v>26.885416666554644</c:v>
                </c:pt>
                <c:pt idx="115">
                  <c:v>40.177083333165925</c:v>
                </c:pt>
                <c:pt idx="116">
                  <c:v>70.747916666371879</c:v>
                </c:pt>
                <c:pt idx="117">
                  <c:v>74.614583333022438</c:v>
                </c:pt>
                <c:pt idx="118">
                  <c:v>107.42083333288573</c:v>
                </c:pt>
                <c:pt idx="119">
                  <c:v>124.45833333281475</c:v>
                </c:pt>
                <c:pt idx="120">
                  <c:v>121.0145833328291</c:v>
                </c:pt>
                <c:pt idx="121">
                  <c:v>35.887499999850469</c:v>
                </c:pt>
                <c:pt idx="122">
                  <c:v>41.32499999982781</c:v>
                </c:pt>
                <c:pt idx="123">
                  <c:v>61.564583333076811</c:v>
                </c:pt>
                <c:pt idx="124">
                  <c:v>63.074999999737187</c:v>
                </c:pt>
                <c:pt idx="125">
                  <c:v>91.833333332950687</c:v>
                </c:pt>
                <c:pt idx="126">
                  <c:v>94.068749999608045</c:v>
                </c:pt>
                <c:pt idx="127">
                  <c:v>123.18958333282004</c:v>
                </c:pt>
                <c:pt idx="128">
                  <c:v>121.3770833328276</c:v>
                </c:pt>
                <c:pt idx="129">
                  <c:v>50.024999999791561</c:v>
                </c:pt>
                <c:pt idx="130">
                  <c:v>45.674999999809685</c:v>
                </c:pt>
                <c:pt idx="131">
                  <c:v>64.102083333066233</c:v>
                </c:pt>
                <c:pt idx="132">
                  <c:v>76.124999999682814</c:v>
                </c:pt>
                <c:pt idx="133">
                  <c:v>121.31666666616117</c:v>
                </c:pt>
                <c:pt idx="134">
                  <c:v>119.3833333328359</c:v>
                </c:pt>
                <c:pt idx="135">
                  <c:v>47.849999999800623</c:v>
                </c:pt>
                <c:pt idx="136">
                  <c:v>48.877083333129676</c:v>
                </c:pt>
                <c:pt idx="137">
                  <c:v>55.402083333102489</c:v>
                </c:pt>
                <c:pt idx="138">
                  <c:v>68.27083333304887</c:v>
                </c:pt>
                <c:pt idx="139">
                  <c:v>68.633333333047361</c:v>
                </c:pt>
                <c:pt idx="140">
                  <c:v>74.252083333023947</c:v>
                </c:pt>
                <c:pt idx="141">
                  <c:v>99.747916666251044</c:v>
                </c:pt>
                <c:pt idx="142">
                  <c:v>119.08124999950383</c:v>
                </c:pt>
                <c:pt idx="143">
                  <c:v>124.76041666614682</c:v>
                </c:pt>
                <c:pt idx="144">
                  <c:v>47.608333333134965</c:v>
                </c:pt>
                <c:pt idx="145">
                  <c:v>58.422916666423234</c:v>
                </c:pt>
                <c:pt idx="146">
                  <c:v>55.341666666436076</c:v>
                </c:pt>
                <c:pt idx="147">
                  <c:v>70.627083333039053</c:v>
                </c:pt>
                <c:pt idx="148">
                  <c:v>73.345833333027727</c:v>
                </c:pt>
                <c:pt idx="149">
                  <c:v>116.90624999951288</c:v>
                </c:pt>
                <c:pt idx="150">
                  <c:v>30.389583333206708</c:v>
                </c:pt>
                <c:pt idx="151">
                  <c:v>58.604166666422479</c:v>
                </c:pt>
                <c:pt idx="152">
                  <c:v>74.010416666358282</c:v>
                </c:pt>
                <c:pt idx="153">
                  <c:v>114.36874999952346</c:v>
                </c:pt>
                <c:pt idx="154">
                  <c:v>113.88541666619214</c:v>
                </c:pt>
                <c:pt idx="155">
                  <c:v>111.04583333287064</c:v>
                </c:pt>
                <c:pt idx="156">
                  <c:v>32.443749999864814</c:v>
                </c:pt>
                <c:pt idx="157">
                  <c:v>78.843749999671473</c:v>
                </c:pt>
                <c:pt idx="158">
                  <c:v>114.36874999952346</c:v>
                </c:pt>
                <c:pt idx="159">
                  <c:v>115.03333333285403</c:v>
                </c:pt>
                <c:pt idx="160">
                  <c:v>137.20624999942831</c:v>
                </c:pt>
                <c:pt idx="161">
                  <c:v>135.15208333277019</c:v>
                </c:pt>
                <c:pt idx="162">
                  <c:v>32.564583333197646</c:v>
                </c:pt>
                <c:pt idx="163">
                  <c:v>82.589583332989207</c:v>
                </c:pt>
                <c:pt idx="164">
                  <c:v>111.40833333286912</c:v>
                </c:pt>
                <c:pt idx="165">
                  <c:v>31.356249999869348</c:v>
                </c:pt>
                <c:pt idx="166">
                  <c:v>62.772916666405109</c:v>
                </c:pt>
                <c:pt idx="167">
                  <c:v>88.14791666629938</c:v>
                </c:pt>
                <c:pt idx="168">
                  <c:v>109.05208333287895</c:v>
                </c:pt>
                <c:pt idx="169">
                  <c:v>122.16249999949099</c:v>
                </c:pt>
                <c:pt idx="170">
                  <c:v>30.872916666538028</c:v>
                </c:pt>
                <c:pt idx="171">
                  <c:v>62.712499999738696</c:v>
                </c:pt>
                <c:pt idx="172">
                  <c:v>94.431249999606536</c:v>
                </c:pt>
                <c:pt idx="173">
                  <c:v>105.54791666622688</c:v>
                </c:pt>
                <c:pt idx="174">
                  <c:v>101.19791666624501</c:v>
                </c:pt>
                <c:pt idx="175">
                  <c:v>123.79374999948419</c:v>
                </c:pt>
                <c:pt idx="176">
                  <c:v>134.12499999944114</c:v>
                </c:pt>
                <c:pt idx="177">
                  <c:v>24.16666666656597</c:v>
                </c:pt>
                <c:pt idx="178">
                  <c:v>65.370833333060958</c:v>
                </c:pt>
                <c:pt idx="179">
                  <c:v>103.37291666623594</c:v>
                </c:pt>
                <c:pt idx="180">
                  <c:v>95.397916666269168</c:v>
                </c:pt>
                <c:pt idx="181">
                  <c:v>101.74166666624274</c:v>
                </c:pt>
                <c:pt idx="182">
                  <c:v>120.5916666661642</c:v>
                </c:pt>
                <c:pt idx="183">
                  <c:v>130.43958333278982</c:v>
                </c:pt>
                <c:pt idx="184">
                  <c:v>24.408333333231631</c:v>
                </c:pt>
                <c:pt idx="185">
                  <c:v>22.112499999907865</c:v>
                </c:pt>
                <c:pt idx="186">
                  <c:v>70.627083333039053</c:v>
                </c:pt>
                <c:pt idx="187">
                  <c:v>98.116666666257842</c:v>
                </c:pt>
                <c:pt idx="188">
                  <c:v>105.2458333328948</c:v>
                </c:pt>
                <c:pt idx="189">
                  <c:v>126.14999999947437</c:v>
                </c:pt>
                <c:pt idx="190">
                  <c:v>20.36041666658183</c:v>
                </c:pt>
                <c:pt idx="191">
                  <c:v>22.777083333238426</c:v>
                </c:pt>
                <c:pt idx="192">
                  <c:v>35.28333333318632</c:v>
                </c:pt>
                <c:pt idx="193">
                  <c:v>80.777083332996753</c:v>
                </c:pt>
                <c:pt idx="194">
                  <c:v>76.185416666349226</c:v>
                </c:pt>
                <c:pt idx="195">
                  <c:v>99.022916666254062</c:v>
                </c:pt>
                <c:pt idx="196">
                  <c:v>103.49374999956878</c:v>
                </c:pt>
                <c:pt idx="197">
                  <c:v>127.78124999946758</c:v>
                </c:pt>
                <c:pt idx="198">
                  <c:v>139.50208333275208</c:v>
                </c:pt>
                <c:pt idx="199">
                  <c:v>19.031249999920703</c:v>
                </c:pt>
                <c:pt idx="200">
                  <c:v>23.743749999901066</c:v>
                </c:pt>
                <c:pt idx="201">
                  <c:v>88.389583332965046</c:v>
                </c:pt>
                <c:pt idx="202">
                  <c:v>131.10416666612039</c:v>
                </c:pt>
                <c:pt idx="203">
                  <c:v>136.23958333276565</c:v>
                </c:pt>
                <c:pt idx="204">
                  <c:v>134.12499999944114</c:v>
                </c:pt>
                <c:pt idx="205">
                  <c:v>15.94999999993354</c:v>
                </c:pt>
                <c:pt idx="206">
                  <c:v>23.985416666566728</c:v>
                </c:pt>
                <c:pt idx="207">
                  <c:v>27.85208333321728</c:v>
                </c:pt>
                <c:pt idx="208">
                  <c:v>95.760416666267659</c:v>
                </c:pt>
                <c:pt idx="209">
                  <c:v>16.070833333266371</c:v>
                </c:pt>
                <c:pt idx="210">
                  <c:v>24.710416666563706</c:v>
                </c:pt>
                <c:pt idx="211">
                  <c:v>75.037499999687341</c:v>
                </c:pt>
                <c:pt idx="212">
                  <c:v>95.21666666626993</c:v>
                </c:pt>
                <c:pt idx="213">
                  <c:v>101.37916666624425</c:v>
                </c:pt>
                <c:pt idx="214">
                  <c:v>131.88958333278379</c:v>
                </c:pt>
                <c:pt idx="215">
                  <c:v>15.466666666602221</c:v>
                </c:pt>
                <c:pt idx="216">
                  <c:v>24.589583333230877</c:v>
                </c:pt>
                <c:pt idx="217">
                  <c:v>20.783333333246734</c:v>
                </c:pt>
                <c:pt idx="218">
                  <c:v>28.456249999881432</c:v>
                </c:pt>
                <c:pt idx="219">
                  <c:v>35.102083333187075</c:v>
                </c:pt>
                <c:pt idx="220">
                  <c:v>77.695833333009602</c:v>
                </c:pt>
                <c:pt idx="221">
                  <c:v>96.243749999598975</c:v>
                </c:pt>
                <c:pt idx="222">
                  <c:v>134.91041666610454</c:v>
                </c:pt>
                <c:pt idx="223">
                  <c:v>19.152083333253533</c:v>
                </c:pt>
                <c:pt idx="224">
                  <c:v>23.018749999904088</c:v>
                </c:pt>
                <c:pt idx="225">
                  <c:v>36.008333333183295</c:v>
                </c:pt>
                <c:pt idx="226">
                  <c:v>41.022916666495739</c:v>
                </c:pt>
                <c:pt idx="227">
                  <c:v>75.520833333018658</c:v>
                </c:pt>
                <c:pt idx="228">
                  <c:v>75.339583333019419</c:v>
                </c:pt>
                <c:pt idx="229">
                  <c:v>97.02916666626237</c:v>
                </c:pt>
                <c:pt idx="230">
                  <c:v>133.21874999944492</c:v>
                </c:pt>
                <c:pt idx="231">
                  <c:v>35.706249999851224</c:v>
                </c:pt>
                <c:pt idx="232">
                  <c:v>75.883333333017148</c:v>
                </c:pt>
                <c:pt idx="233">
                  <c:v>97.149999999595209</c:v>
                </c:pt>
                <c:pt idx="234">
                  <c:v>35.524999999851978</c:v>
                </c:pt>
                <c:pt idx="235">
                  <c:v>32.322916666531988</c:v>
                </c:pt>
                <c:pt idx="236">
                  <c:v>37.458333333177258</c:v>
                </c:pt>
                <c:pt idx="237">
                  <c:v>70.143749999707737</c:v>
                </c:pt>
                <c:pt idx="238">
                  <c:v>77.51458333301035</c:v>
                </c:pt>
                <c:pt idx="239">
                  <c:v>94.974999999604265</c:v>
                </c:pt>
                <c:pt idx="240">
                  <c:v>19.272916666586362</c:v>
                </c:pt>
                <c:pt idx="241">
                  <c:v>36.370833333181785</c:v>
                </c:pt>
                <c:pt idx="242">
                  <c:v>38.243749999840652</c:v>
                </c:pt>
                <c:pt idx="243">
                  <c:v>37.639583333176503</c:v>
                </c:pt>
                <c:pt idx="244">
                  <c:v>68.149999999716044</c:v>
                </c:pt>
                <c:pt idx="245">
                  <c:v>90.262499999623898</c:v>
                </c:pt>
                <c:pt idx="246">
                  <c:v>36.24999999984896</c:v>
                </c:pt>
                <c:pt idx="247">
                  <c:v>66.820833333054907</c:v>
                </c:pt>
                <c:pt idx="248">
                  <c:v>81.079166666328831</c:v>
                </c:pt>
                <c:pt idx="249">
                  <c:v>36.068749999849715</c:v>
                </c:pt>
                <c:pt idx="250">
                  <c:v>50.387499999790052</c:v>
                </c:pt>
                <c:pt idx="251">
                  <c:v>64.827083333063214</c:v>
                </c:pt>
                <c:pt idx="252">
                  <c:v>77.816666666342428</c:v>
                </c:pt>
                <c:pt idx="253">
                  <c:v>93.645833332943141</c:v>
                </c:pt>
                <c:pt idx="254">
                  <c:v>7.4916666666354512</c:v>
                </c:pt>
                <c:pt idx="255">
                  <c:v>16.977083333262595</c:v>
                </c:pt>
                <c:pt idx="256">
                  <c:v>37.941666666508574</c:v>
                </c:pt>
                <c:pt idx="257">
                  <c:v>28.939583333212749</c:v>
                </c:pt>
                <c:pt idx="258">
                  <c:v>51.414583333119104</c:v>
                </c:pt>
                <c:pt idx="259">
                  <c:v>57.456249999760594</c:v>
                </c:pt>
                <c:pt idx="260">
                  <c:v>64.645833333063976</c:v>
                </c:pt>
                <c:pt idx="261">
                  <c:v>93.343749999611063</c:v>
                </c:pt>
                <c:pt idx="262">
                  <c:v>119.50416666616873</c:v>
                </c:pt>
                <c:pt idx="263">
                  <c:v>135.51458333276869</c:v>
                </c:pt>
                <c:pt idx="264">
                  <c:v>141.85833333274226</c:v>
                </c:pt>
                <c:pt idx="265">
                  <c:v>21.991666666575032</c:v>
                </c:pt>
                <c:pt idx="266">
                  <c:v>41.385416666494223</c:v>
                </c:pt>
                <c:pt idx="267">
                  <c:v>29.724999999876143</c:v>
                </c:pt>
                <c:pt idx="268">
                  <c:v>52.320833333115324</c:v>
                </c:pt>
                <c:pt idx="269">
                  <c:v>91.410416666285784</c:v>
                </c:pt>
                <c:pt idx="270">
                  <c:v>92.256249999615591</c:v>
                </c:pt>
                <c:pt idx="271">
                  <c:v>123.79374999948419</c:v>
                </c:pt>
                <c:pt idx="272">
                  <c:v>134.97083333277095</c:v>
                </c:pt>
                <c:pt idx="273">
                  <c:v>42.593749999822521</c:v>
                </c:pt>
                <c:pt idx="274">
                  <c:v>28.999999999879165</c:v>
                </c:pt>
                <c:pt idx="275">
                  <c:v>90.322916666290311</c:v>
                </c:pt>
                <c:pt idx="276">
                  <c:v>88.752083332963522</c:v>
                </c:pt>
                <c:pt idx="277">
                  <c:v>125.90833333280871</c:v>
                </c:pt>
                <c:pt idx="278">
                  <c:v>15.647916666601466</c:v>
                </c:pt>
                <c:pt idx="279">
                  <c:v>42.714583333155353</c:v>
                </c:pt>
                <c:pt idx="280">
                  <c:v>53.710416666442867</c:v>
                </c:pt>
                <c:pt idx="281">
                  <c:v>90.322916666290311</c:v>
                </c:pt>
                <c:pt idx="282">
                  <c:v>84.704166666313725</c:v>
                </c:pt>
                <c:pt idx="283">
                  <c:v>128.50624999946456</c:v>
                </c:pt>
                <c:pt idx="284">
                  <c:v>15.768749999934297</c:v>
                </c:pt>
                <c:pt idx="285">
                  <c:v>57.939583333091917</c:v>
                </c:pt>
                <c:pt idx="286">
                  <c:v>56.187499999765883</c:v>
                </c:pt>
                <c:pt idx="287">
                  <c:v>91.531249999618609</c:v>
                </c:pt>
                <c:pt idx="288">
                  <c:v>91.349999999619371</c:v>
                </c:pt>
                <c:pt idx="289">
                  <c:v>135.09166666610378</c:v>
                </c:pt>
                <c:pt idx="290">
                  <c:v>16.977083333262595</c:v>
                </c:pt>
                <c:pt idx="291">
                  <c:v>52.079166666449666</c:v>
                </c:pt>
                <c:pt idx="292">
                  <c:v>51.656249999784762</c:v>
                </c:pt>
                <c:pt idx="293">
                  <c:v>66.820833333054907</c:v>
                </c:pt>
                <c:pt idx="294">
                  <c:v>92.981249999612572</c:v>
                </c:pt>
                <c:pt idx="295">
                  <c:v>90.08124999962466</c:v>
                </c:pt>
                <c:pt idx="296">
                  <c:v>108.8708333328797</c:v>
                </c:pt>
                <c:pt idx="297">
                  <c:v>136.72291666609698</c:v>
                </c:pt>
                <c:pt idx="298">
                  <c:v>142.5229166660728</c:v>
                </c:pt>
              </c:numCache>
            </c:numRef>
          </c:xVal>
          <c:yVal>
            <c:numRef>
              <c:f>contour!$AF$2:$AF$300</c:f>
              <c:numCache>
                <c:formatCode>General</c:formatCode>
                <c:ptCount val="299"/>
                <c:pt idx="0">
                  <c:v>54.737499999771927</c:v>
                </c:pt>
                <c:pt idx="1">
                  <c:v>30.993749999870857</c:v>
                </c:pt>
                <c:pt idx="2">
                  <c:v>69.17708333304509</c:v>
                </c:pt>
                <c:pt idx="3">
                  <c:v>39.210416666503285</c:v>
                </c:pt>
                <c:pt idx="4">
                  <c:v>52.139583333116086</c:v>
                </c:pt>
                <c:pt idx="5">
                  <c:v>111.58958333286837</c:v>
                </c:pt>
                <c:pt idx="6">
                  <c:v>55.76458333310098</c:v>
                </c:pt>
                <c:pt idx="7">
                  <c:v>57.99999999975833</c:v>
                </c:pt>
                <c:pt idx="8">
                  <c:v>60.477083333081339</c:v>
                </c:pt>
                <c:pt idx="9">
                  <c:v>7.6124999999682812</c:v>
                </c:pt>
                <c:pt idx="10">
                  <c:v>67.485416666385476</c:v>
                </c:pt>
                <c:pt idx="11">
                  <c:v>71.956249999700177</c:v>
                </c:pt>
                <c:pt idx="12">
                  <c:v>68.452083333048108</c:v>
                </c:pt>
                <c:pt idx="13">
                  <c:v>76.064583333016387</c:v>
                </c:pt>
                <c:pt idx="14">
                  <c:v>18.849999999921458</c:v>
                </c:pt>
                <c:pt idx="15">
                  <c:v>19.756249999917681</c:v>
                </c:pt>
                <c:pt idx="16">
                  <c:v>70.747916666371879</c:v>
                </c:pt>
                <c:pt idx="17">
                  <c:v>94.310416666273696</c:v>
                </c:pt>
                <c:pt idx="18">
                  <c:v>84.522916666314487</c:v>
                </c:pt>
                <c:pt idx="19">
                  <c:v>24.408333333231631</c:v>
                </c:pt>
                <c:pt idx="20">
                  <c:v>19.152083333253533</c:v>
                </c:pt>
                <c:pt idx="21">
                  <c:v>27.972916666550113</c:v>
                </c:pt>
                <c:pt idx="22">
                  <c:v>27.429166666552376</c:v>
                </c:pt>
                <c:pt idx="23">
                  <c:v>10.452083333289782</c:v>
                </c:pt>
                <c:pt idx="24">
                  <c:v>103.07083333290386</c:v>
                </c:pt>
                <c:pt idx="25">
                  <c:v>9.6062499999599726</c:v>
                </c:pt>
                <c:pt idx="26">
                  <c:v>76.789583333013368</c:v>
                </c:pt>
                <c:pt idx="27">
                  <c:v>32.443749999864814</c:v>
                </c:pt>
                <c:pt idx="28">
                  <c:v>93.524999999610301</c:v>
                </c:pt>
                <c:pt idx="29">
                  <c:v>33.95416666652519</c:v>
                </c:pt>
                <c:pt idx="30">
                  <c:v>15.527083333268637</c:v>
                </c:pt>
                <c:pt idx="31">
                  <c:v>115.45624999951893</c:v>
                </c:pt>
                <c:pt idx="32">
                  <c:v>45.312499999811195</c:v>
                </c:pt>
                <c:pt idx="33">
                  <c:v>48.333333333131939</c:v>
                </c:pt>
                <c:pt idx="34">
                  <c:v>39.149999999836872</c:v>
                </c:pt>
                <c:pt idx="35">
                  <c:v>82.287499999657129</c:v>
                </c:pt>
                <c:pt idx="36">
                  <c:v>41.264583333161397</c:v>
                </c:pt>
                <c:pt idx="37">
                  <c:v>103.97708333290009</c:v>
                </c:pt>
                <c:pt idx="38">
                  <c:v>19.333333333252778</c:v>
                </c:pt>
                <c:pt idx="39">
                  <c:v>52.381249999781744</c:v>
                </c:pt>
                <c:pt idx="40">
                  <c:v>46.46041666647308</c:v>
                </c:pt>
                <c:pt idx="41">
                  <c:v>88.449999999631459</c:v>
                </c:pt>
                <c:pt idx="42">
                  <c:v>50.931249999787781</c:v>
                </c:pt>
                <c:pt idx="43">
                  <c:v>112.9187499995295</c:v>
                </c:pt>
                <c:pt idx="44">
                  <c:v>25.01249999989578</c:v>
                </c:pt>
                <c:pt idx="45">
                  <c:v>57.697916666426252</c:v>
                </c:pt>
                <c:pt idx="46">
                  <c:v>53.045833333112306</c:v>
                </c:pt>
                <c:pt idx="47">
                  <c:v>94.18958333294087</c:v>
                </c:pt>
                <c:pt idx="48">
                  <c:v>67.36458333305265</c:v>
                </c:pt>
                <c:pt idx="49">
                  <c:v>121.86041666615891</c:v>
                </c:pt>
                <c:pt idx="50">
                  <c:v>5.9208333333086625</c:v>
                </c:pt>
                <c:pt idx="51">
                  <c:v>29.66458333320973</c:v>
                </c:pt>
                <c:pt idx="52">
                  <c:v>61.685416666409644</c:v>
                </c:pt>
                <c:pt idx="53">
                  <c:v>15.043749999937317</c:v>
                </c:pt>
                <c:pt idx="54">
                  <c:v>11.177083333286761</c:v>
                </c:pt>
                <c:pt idx="55">
                  <c:v>72.983333333029236</c:v>
                </c:pt>
                <c:pt idx="56">
                  <c:v>9.9083333332920489</c:v>
                </c:pt>
                <c:pt idx="57">
                  <c:v>132.73541666611359</c:v>
                </c:pt>
                <c:pt idx="58">
                  <c:v>34.437499999856506</c:v>
                </c:pt>
                <c:pt idx="59">
                  <c:v>130.68124999945547</c:v>
                </c:pt>
                <c:pt idx="60">
                  <c:v>64.585416666397563</c:v>
                </c:pt>
                <c:pt idx="61">
                  <c:v>20.058333333249756</c:v>
                </c:pt>
                <c:pt idx="62">
                  <c:v>15.889583333267126</c:v>
                </c:pt>
                <c:pt idx="63">
                  <c:v>19.756249999917681</c:v>
                </c:pt>
                <c:pt idx="64">
                  <c:v>106.27291666622386</c:v>
                </c:pt>
                <c:pt idx="65">
                  <c:v>41.687499999826301</c:v>
                </c:pt>
                <c:pt idx="66">
                  <c:v>16.433333333264859</c:v>
                </c:pt>
                <c:pt idx="67">
                  <c:v>26.885416666554644</c:v>
                </c:pt>
                <c:pt idx="68">
                  <c:v>19.877083333250511</c:v>
                </c:pt>
                <c:pt idx="69">
                  <c:v>23.199999999903334</c:v>
                </c:pt>
                <c:pt idx="70">
                  <c:v>53.529166666443629</c:v>
                </c:pt>
                <c:pt idx="71">
                  <c:v>124.15624999948268</c:v>
                </c:pt>
                <c:pt idx="72">
                  <c:v>123.18958333282004</c:v>
                </c:pt>
                <c:pt idx="73">
                  <c:v>47.910416666467036</c:v>
                </c:pt>
                <c:pt idx="74">
                  <c:v>47.124999999803642</c:v>
                </c:pt>
                <c:pt idx="75">
                  <c:v>78.360416666340157</c:v>
                </c:pt>
                <c:pt idx="76">
                  <c:v>34.135416666524435</c:v>
                </c:pt>
                <c:pt idx="77">
                  <c:v>23.743749999901066</c:v>
                </c:pt>
                <c:pt idx="78">
                  <c:v>58.241666666423988</c:v>
                </c:pt>
                <c:pt idx="79">
                  <c:v>9.2437499999614836</c:v>
                </c:pt>
                <c:pt idx="80">
                  <c:v>19.99791666658334</c:v>
                </c:pt>
                <c:pt idx="81">
                  <c:v>53.8312499997757</c:v>
                </c:pt>
                <c:pt idx="82">
                  <c:v>84.402083332981647</c:v>
                </c:pt>
                <c:pt idx="83">
                  <c:v>4.4708333333147046</c:v>
                </c:pt>
                <c:pt idx="84">
                  <c:v>46.641666666472325</c:v>
                </c:pt>
                <c:pt idx="85">
                  <c:v>8.0958333332996002</c:v>
                </c:pt>
                <c:pt idx="86">
                  <c:v>26.522916666556153</c:v>
                </c:pt>
                <c:pt idx="87">
                  <c:v>63.860416666400582</c:v>
                </c:pt>
                <c:pt idx="88">
                  <c:v>34.497916666522926</c:v>
                </c:pt>
                <c:pt idx="89">
                  <c:v>31.416666666535761</c:v>
                </c:pt>
                <c:pt idx="90">
                  <c:v>60.416666666414926</c:v>
                </c:pt>
                <c:pt idx="91">
                  <c:v>88.872916666296362</c:v>
                </c:pt>
                <c:pt idx="92">
                  <c:v>67.545833333051888</c:v>
                </c:pt>
                <c:pt idx="93">
                  <c:v>95.881249999600485</c:v>
                </c:pt>
                <c:pt idx="94">
                  <c:v>14.983333333270902</c:v>
                </c:pt>
                <c:pt idx="95">
                  <c:v>29.604166666543314</c:v>
                </c:pt>
                <c:pt idx="96">
                  <c:v>30.510416666539538</c:v>
                </c:pt>
                <c:pt idx="97">
                  <c:v>66.216666666390765</c:v>
                </c:pt>
                <c:pt idx="98">
                  <c:v>11.53958333328525</c:v>
                </c:pt>
                <c:pt idx="99">
                  <c:v>58.241666666423988</c:v>
                </c:pt>
                <c:pt idx="100">
                  <c:v>89.235416666294853</c:v>
                </c:pt>
                <c:pt idx="101">
                  <c:v>97.935416666258604</c:v>
                </c:pt>
                <c:pt idx="102">
                  <c:v>18.608333333255796</c:v>
                </c:pt>
                <c:pt idx="103">
                  <c:v>34.799999999854997</c:v>
                </c:pt>
                <c:pt idx="104">
                  <c:v>72.318749999698667</c:v>
                </c:pt>
                <c:pt idx="105">
                  <c:v>19.635416666584852</c:v>
                </c:pt>
                <c:pt idx="106">
                  <c:v>109.35416666621101</c:v>
                </c:pt>
                <c:pt idx="107">
                  <c:v>23.018749999904088</c:v>
                </c:pt>
                <c:pt idx="108">
                  <c:v>131.22499999945322</c:v>
                </c:pt>
                <c:pt idx="109">
                  <c:v>40.479166666498003</c:v>
                </c:pt>
                <c:pt idx="110">
                  <c:v>79.266666666336391</c:v>
                </c:pt>
                <c:pt idx="111">
                  <c:v>43.077083333153844</c:v>
                </c:pt>
                <c:pt idx="112">
                  <c:v>71.412499999702447</c:v>
                </c:pt>
                <c:pt idx="113">
                  <c:v>26.462499999889737</c:v>
                </c:pt>
                <c:pt idx="114">
                  <c:v>28.697916666547091</c:v>
                </c:pt>
                <c:pt idx="115">
                  <c:v>47.487499999802132</c:v>
                </c:pt>
                <c:pt idx="116">
                  <c:v>86.939583332971083</c:v>
                </c:pt>
                <c:pt idx="117">
                  <c:v>52.139583333116086</c:v>
                </c:pt>
                <c:pt idx="118">
                  <c:v>29.362499999877656</c:v>
                </c:pt>
                <c:pt idx="119">
                  <c:v>108.38749999954838</c:v>
                </c:pt>
                <c:pt idx="120">
                  <c:v>33.410416666527453</c:v>
                </c:pt>
                <c:pt idx="121">
                  <c:v>48.69583333313043</c:v>
                </c:pt>
                <c:pt idx="122">
                  <c:v>52.743749999780235</c:v>
                </c:pt>
                <c:pt idx="123">
                  <c:v>83.133333332986936</c:v>
                </c:pt>
                <c:pt idx="124">
                  <c:v>50.810416666454955</c:v>
                </c:pt>
                <c:pt idx="125">
                  <c:v>88.389583332965046</c:v>
                </c:pt>
                <c:pt idx="126">
                  <c:v>28.093749999882942</c:v>
                </c:pt>
                <c:pt idx="127">
                  <c:v>113.58333333286006</c:v>
                </c:pt>
                <c:pt idx="128">
                  <c:v>39.210416666503285</c:v>
                </c:pt>
                <c:pt idx="129">
                  <c:v>103.6145833329016</c:v>
                </c:pt>
                <c:pt idx="130">
                  <c:v>57.395833333094181</c:v>
                </c:pt>
                <c:pt idx="131">
                  <c:v>65.008333333062467</c:v>
                </c:pt>
                <c:pt idx="132">
                  <c:v>104.94374999956273</c:v>
                </c:pt>
                <c:pt idx="133">
                  <c:v>119.02083333283741</c:v>
                </c:pt>
                <c:pt idx="134">
                  <c:v>46.037499999808176</c:v>
                </c:pt>
                <c:pt idx="135">
                  <c:v>113.88541666619214</c:v>
                </c:pt>
                <c:pt idx="136">
                  <c:v>68.27083333304887</c:v>
                </c:pt>
                <c:pt idx="137">
                  <c:v>28.81874999987992</c:v>
                </c:pt>
                <c:pt idx="138">
                  <c:v>82.106249999657891</c:v>
                </c:pt>
                <c:pt idx="139">
                  <c:v>56.368749999765129</c:v>
                </c:pt>
                <c:pt idx="140">
                  <c:v>109.59583333287668</c:v>
                </c:pt>
                <c:pt idx="141">
                  <c:v>120.71249999949703</c:v>
                </c:pt>
                <c:pt idx="142">
                  <c:v>50.508333333122877</c:v>
                </c:pt>
                <c:pt idx="143">
                  <c:v>125.12291666614531</c:v>
                </c:pt>
                <c:pt idx="144">
                  <c:v>62.652083333072277</c:v>
                </c:pt>
                <c:pt idx="145">
                  <c:v>96.183333332932563</c:v>
                </c:pt>
                <c:pt idx="146">
                  <c:v>48.212499999799114</c:v>
                </c:pt>
                <c:pt idx="147">
                  <c:v>88.872916666296362</c:v>
                </c:pt>
                <c:pt idx="148">
                  <c:v>82.045833332991478</c:v>
                </c:pt>
                <c:pt idx="149">
                  <c:v>55.281249999769656</c:v>
                </c:pt>
                <c:pt idx="150">
                  <c:v>31.779166666534252</c:v>
                </c:pt>
                <c:pt idx="151">
                  <c:v>12.083333333282985</c:v>
                </c:pt>
                <c:pt idx="152">
                  <c:v>20.48124999991466</c:v>
                </c:pt>
                <c:pt idx="153">
                  <c:v>61.685416666409644</c:v>
                </c:pt>
                <c:pt idx="154">
                  <c:v>23.924999999900312</c:v>
                </c:pt>
                <c:pt idx="155">
                  <c:v>16.1916666665992</c:v>
                </c:pt>
                <c:pt idx="156">
                  <c:v>37.518749999843671</c:v>
                </c:pt>
                <c:pt idx="157">
                  <c:v>26.402083333223324</c:v>
                </c:pt>
                <c:pt idx="158">
                  <c:v>70.324999999706975</c:v>
                </c:pt>
                <c:pt idx="159">
                  <c:v>36.068749999849715</c:v>
                </c:pt>
                <c:pt idx="160">
                  <c:v>17.460416666593915</c:v>
                </c:pt>
                <c:pt idx="161">
                  <c:v>137.68958333275961</c:v>
                </c:pt>
                <c:pt idx="162">
                  <c:v>45.614583333143273</c:v>
                </c:pt>
                <c:pt idx="163">
                  <c:v>32.443749999864814</c:v>
                </c:pt>
                <c:pt idx="164">
                  <c:v>77.51458333301035</c:v>
                </c:pt>
                <c:pt idx="165">
                  <c:v>54.314583333107016</c:v>
                </c:pt>
                <c:pt idx="166">
                  <c:v>4.41041666664829</c:v>
                </c:pt>
                <c:pt idx="167">
                  <c:v>42.29166666649045</c:v>
                </c:pt>
                <c:pt idx="168">
                  <c:v>89.779166666292582</c:v>
                </c:pt>
                <c:pt idx="169">
                  <c:v>7.5520833333018658</c:v>
                </c:pt>
                <c:pt idx="170">
                  <c:v>61.20208333307832</c:v>
                </c:pt>
                <c:pt idx="171">
                  <c:v>9.787499999959218</c:v>
                </c:pt>
                <c:pt idx="172">
                  <c:v>53.891666666442113</c:v>
                </c:pt>
                <c:pt idx="173">
                  <c:v>99.143749999586902</c:v>
                </c:pt>
                <c:pt idx="174">
                  <c:v>17.339583333261086</c:v>
                </c:pt>
                <c:pt idx="175">
                  <c:v>13.412499999944114</c:v>
                </c:pt>
                <c:pt idx="176">
                  <c:v>35.102083333187075</c:v>
                </c:pt>
                <c:pt idx="177">
                  <c:v>70.143749999707737</c:v>
                </c:pt>
                <c:pt idx="178">
                  <c:v>14.137499999941094</c:v>
                </c:pt>
                <c:pt idx="179">
                  <c:v>90.745833332955215</c:v>
                </c:pt>
                <c:pt idx="180">
                  <c:v>24.589583333230877</c:v>
                </c:pt>
                <c:pt idx="181">
                  <c:v>21.508333333243716</c:v>
                </c:pt>
                <c:pt idx="182">
                  <c:v>18.306249999923722</c:v>
                </c:pt>
                <c:pt idx="183">
                  <c:v>37.035416666512347</c:v>
                </c:pt>
                <c:pt idx="184">
                  <c:v>75.70208333301791</c:v>
                </c:pt>
                <c:pt idx="185">
                  <c:v>33.893749999858777</c:v>
                </c:pt>
                <c:pt idx="186">
                  <c:v>22.233333333240694</c:v>
                </c:pt>
                <c:pt idx="187">
                  <c:v>98.660416666255571</c:v>
                </c:pt>
                <c:pt idx="188">
                  <c:v>25.556249999893513</c:v>
                </c:pt>
                <c:pt idx="189">
                  <c:v>36.672916666513864</c:v>
                </c:pt>
                <c:pt idx="190">
                  <c:v>80.293749999665437</c:v>
                </c:pt>
                <c:pt idx="191">
                  <c:v>35.947916666516882</c:v>
                </c:pt>
                <c:pt idx="192">
                  <c:v>80.71666666633034</c:v>
                </c:pt>
                <c:pt idx="193">
                  <c:v>34.31666666652368</c:v>
                </c:pt>
                <c:pt idx="194">
                  <c:v>9.0020833332958237</c:v>
                </c:pt>
                <c:pt idx="195">
                  <c:v>59.691666666417952</c:v>
                </c:pt>
                <c:pt idx="196">
                  <c:v>32.322916666531988</c:v>
                </c:pt>
                <c:pt idx="197">
                  <c:v>124.2166666661491</c:v>
                </c:pt>
                <c:pt idx="198">
                  <c:v>12.98958333327921</c:v>
                </c:pt>
                <c:pt idx="199">
                  <c:v>85.247916666311468</c:v>
                </c:pt>
                <c:pt idx="200">
                  <c:v>43.681249999817993</c:v>
                </c:pt>
                <c:pt idx="201">
                  <c:v>58.302083333090408</c:v>
                </c:pt>
                <c:pt idx="202">
                  <c:v>119.56458333283514</c:v>
                </c:pt>
                <c:pt idx="203">
                  <c:v>14.862499999938072</c:v>
                </c:pt>
                <c:pt idx="204">
                  <c:v>2.3562499999901823</c:v>
                </c:pt>
                <c:pt idx="205">
                  <c:v>92.497916666281256</c:v>
                </c:pt>
                <c:pt idx="206">
                  <c:v>52.320833333115324</c:v>
                </c:pt>
                <c:pt idx="207">
                  <c:v>89.477083332960504</c:v>
                </c:pt>
                <c:pt idx="208">
                  <c:v>18.970833333254287</c:v>
                </c:pt>
                <c:pt idx="209">
                  <c:v>95.156249999603517</c:v>
                </c:pt>
                <c:pt idx="210">
                  <c:v>60.718749999747004</c:v>
                </c:pt>
                <c:pt idx="211">
                  <c:v>9.6062499999599726</c:v>
                </c:pt>
                <c:pt idx="212">
                  <c:v>24.831249999896535</c:v>
                </c:pt>
                <c:pt idx="213">
                  <c:v>90.866666666288054</c:v>
                </c:pt>
                <c:pt idx="214">
                  <c:v>28.033333333216525</c:v>
                </c:pt>
                <c:pt idx="215">
                  <c:v>98.177083332924255</c:v>
                </c:pt>
                <c:pt idx="216">
                  <c:v>71.47291666636886</c:v>
                </c:pt>
                <c:pt idx="217">
                  <c:v>14.318749999940337</c:v>
                </c:pt>
                <c:pt idx="218">
                  <c:v>98.962499999587649</c:v>
                </c:pt>
                <c:pt idx="219">
                  <c:v>24.045833333233141</c:v>
                </c:pt>
                <c:pt idx="220">
                  <c:v>24.287499999898802</c:v>
                </c:pt>
                <c:pt idx="221">
                  <c:v>29.120833333211994</c:v>
                </c:pt>
                <c:pt idx="222">
                  <c:v>6.5249999999728123</c:v>
                </c:pt>
                <c:pt idx="223">
                  <c:v>81.683333332992987</c:v>
                </c:pt>
                <c:pt idx="224">
                  <c:v>16.372916666598446</c:v>
                </c:pt>
                <c:pt idx="225">
                  <c:v>29.120833333211994</c:v>
                </c:pt>
                <c:pt idx="226">
                  <c:v>106.15208333289102</c:v>
                </c:pt>
                <c:pt idx="227">
                  <c:v>14.077083333274677</c:v>
                </c:pt>
                <c:pt idx="228">
                  <c:v>25.737499999892758</c:v>
                </c:pt>
                <c:pt idx="229">
                  <c:v>33.652083333193112</c:v>
                </c:pt>
                <c:pt idx="230">
                  <c:v>15.768749999934297</c:v>
                </c:pt>
                <c:pt idx="231">
                  <c:v>35.947916666516882</c:v>
                </c:pt>
                <c:pt idx="232">
                  <c:v>17.762499999925989</c:v>
                </c:pt>
                <c:pt idx="233">
                  <c:v>38.062499999841407</c:v>
                </c:pt>
                <c:pt idx="234">
                  <c:v>43.983333333150064</c:v>
                </c:pt>
                <c:pt idx="235">
                  <c:v>114.79166666618836</c:v>
                </c:pt>
                <c:pt idx="236">
                  <c:v>10.270833333290538</c:v>
                </c:pt>
                <c:pt idx="237">
                  <c:v>29.181249999878411</c:v>
                </c:pt>
                <c:pt idx="238">
                  <c:v>23.018749999904088</c:v>
                </c:pt>
                <c:pt idx="239">
                  <c:v>39.331249999836118</c:v>
                </c:pt>
                <c:pt idx="240">
                  <c:v>18.306249999923722</c:v>
                </c:pt>
                <c:pt idx="241">
                  <c:v>52.320833333115324</c:v>
                </c:pt>
                <c:pt idx="242">
                  <c:v>24.106249999899557</c:v>
                </c:pt>
                <c:pt idx="243">
                  <c:v>34.799999999854997</c:v>
                </c:pt>
                <c:pt idx="244">
                  <c:v>30.812499999871612</c:v>
                </c:pt>
                <c:pt idx="245">
                  <c:v>43.439583333152335</c:v>
                </c:pt>
                <c:pt idx="246">
                  <c:v>55.281249999769656</c:v>
                </c:pt>
                <c:pt idx="247">
                  <c:v>30.329166666540292</c:v>
                </c:pt>
                <c:pt idx="248">
                  <c:v>45.674999999809685</c:v>
                </c:pt>
                <c:pt idx="249">
                  <c:v>61.504166666410399</c:v>
                </c:pt>
                <c:pt idx="250">
                  <c:v>4.53124999998112</c:v>
                </c:pt>
                <c:pt idx="251">
                  <c:v>32.685416666530479</c:v>
                </c:pt>
                <c:pt idx="252">
                  <c:v>3.2020833333199912</c:v>
                </c:pt>
                <c:pt idx="253">
                  <c:v>18.306249999923722</c:v>
                </c:pt>
                <c:pt idx="254">
                  <c:v>3.9270833333169701</c:v>
                </c:pt>
                <c:pt idx="255">
                  <c:v>5.9208333333086625</c:v>
                </c:pt>
                <c:pt idx="256">
                  <c:v>71.170833333036782</c:v>
                </c:pt>
                <c:pt idx="257">
                  <c:v>3.1416666666535762</c:v>
                </c:pt>
                <c:pt idx="258">
                  <c:v>8.0354166666331857</c:v>
                </c:pt>
                <c:pt idx="259">
                  <c:v>38.002083333174987</c:v>
                </c:pt>
                <c:pt idx="260">
                  <c:v>38.727083333171969</c:v>
                </c:pt>
                <c:pt idx="261">
                  <c:v>23.320833333236163</c:v>
                </c:pt>
                <c:pt idx="262">
                  <c:v>9.0020833332958237</c:v>
                </c:pt>
                <c:pt idx="263">
                  <c:v>11.902083333283741</c:v>
                </c:pt>
                <c:pt idx="264">
                  <c:v>10.149999999957707</c:v>
                </c:pt>
                <c:pt idx="265">
                  <c:v>9.1229166666286545</c:v>
                </c:pt>
                <c:pt idx="266">
                  <c:v>81.199999999661657</c:v>
                </c:pt>
                <c:pt idx="267">
                  <c:v>4.5916666666475345</c:v>
                </c:pt>
                <c:pt idx="268">
                  <c:v>11.116666666620347</c:v>
                </c:pt>
                <c:pt idx="269">
                  <c:v>82.227083332990716</c:v>
                </c:pt>
                <c:pt idx="270">
                  <c:v>28.939583333212749</c:v>
                </c:pt>
                <c:pt idx="271">
                  <c:v>27.489583333218793</c:v>
                </c:pt>
                <c:pt idx="272">
                  <c:v>14.560416666605997</c:v>
                </c:pt>
                <c:pt idx="273">
                  <c:v>87.664583332968064</c:v>
                </c:pt>
                <c:pt idx="274">
                  <c:v>11.962499999950156</c:v>
                </c:pt>
                <c:pt idx="275">
                  <c:v>34.920833333187829</c:v>
                </c:pt>
                <c:pt idx="276">
                  <c:v>87.78541666630089</c:v>
                </c:pt>
                <c:pt idx="277">
                  <c:v>32.08124999986633</c:v>
                </c:pt>
                <c:pt idx="278">
                  <c:v>23.441666666568992</c:v>
                </c:pt>
                <c:pt idx="279">
                  <c:v>93.102083332945398</c:v>
                </c:pt>
                <c:pt idx="280">
                  <c:v>15.647916666601466</c:v>
                </c:pt>
                <c:pt idx="281">
                  <c:v>44.768749999813458</c:v>
                </c:pt>
                <c:pt idx="282">
                  <c:v>95.518749999601994</c:v>
                </c:pt>
                <c:pt idx="283">
                  <c:v>34.981249999854242</c:v>
                </c:pt>
                <c:pt idx="284">
                  <c:v>25.556249999893513</c:v>
                </c:pt>
                <c:pt idx="285">
                  <c:v>100.04999999958312</c:v>
                </c:pt>
                <c:pt idx="286">
                  <c:v>23.381249999902575</c:v>
                </c:pt>
                <c:pt idx="287">
                  <c:v>52.86458333311306</c:v>
                </c:pt>
                <c:pt idx="288">
                  <c:v>18.12499999992448</c:v>
                </c:pt>
                <c:pt idx="289">
                  <c:v>55.885416666433805</c:v>
                </c:pt>
                <c:pt idx="290">
                  <c:v>28.939583333212749</c:v>
                </c:pt>
                <c:pt idx="291">
                  <c:v>105.91041666622537</c:v>
                </c:pt>
                <c:pt idx="292">
                  <c:v>27.127083333220302</c:v>
                </c:pt>
                <c:pt idx="293">
                  <c:v>28.879166666546336</c:v>
                </c:pt>
                <c:pt idx="294">
                  <c:v>63.316666666402845</c:v>
                </c:pt>
                <c:pt idx="295">
                  <c:v>3.6249999999848956</c:v>
                </c:pt>
                <c:pt idx="296">
                  <c:v>119.68541666616797</c:v>
                </c:pt>
                <c:pt idx="297">
                  <c:v>69.720833333042833</c:v>
                </c:pt>
                <c:pt idx="298">
                  <c:v>31.356249999869348</c:v>
                </c:pt>
              </c:numCache>
            </c:numRef>
          </c:yVal>
          <c:smooth val="1"/>
          <c:extLst xmlns:c16r2="http://schemas.microsoft.com/office/drawing/2015/06/chart">
            <c:ext xmlns:c16="http://schemas.microsoft.com/office/drawing/2014/chart" uri="{C3380CC4-5D6E-409C-BE32-E72D297353CC}">
              <c16:uniqueId val="{00000001-A208-4349-A5D3-BBC1811EC3F8}"/>
            </c:ext>
          </c:extLst>
        </c:ser>
        <c:dLbls>
          <c:showLegendKey val="0"/>
          <c:showVal val="0"/>
          <c:showCatName val="0"/>
          <c:showSerName val="0"/>
          <c:showPercent val="0"/>
          <c:showBubbleSize val="0"/>
        </c:dLbls>
        <c:axId val="563965312"/>
        <c:axId val="563983872"/>
      </c:scatterChart>
      <c:valAx>
        <c:axId val="563965312"/>
        <c:scaling>
          <c:orientation val="minMax"/>
          <c:max val="150"/>
          <c:min val="0"/>
        </c:scaling>
        <c:delete val="0"/>
        <c:axPos val="b"/>
        <c:title>
          <c:tx>
            <c:rich>
              <a:bodyPr/>
              <a:lstStyle/>
              <a:p>
                <a:pPr>
                  <a:defRPr/>
                </a:pPr>
                <a:r>
                  <a:rPr lang="en-GB"/>
                  <a:t>Width of bed (mm)</a:t>
                </a:r>
              </a:p>
            </c:rich>
          </c:tx>
          <c:overlay val="0"/>
        </c:title>
        <c:numFmt formatCode="General" sourceLinked="0"/>
        <c:majorTickMark val="in"/>
        <c:minorTickMark val="none"/>
        <c:tickLblPos val="nextTo"/>
        <c:crossAx val="563983872"/>
        <c:crosses val="autoZero"/>
        <c:crossBetween val="midCat"/>
      </c:valAx>
      <c:valAx>
        <c:axId val="563983872"/>
        <c:scaling>
          <c:orientation val="minMax"/>
          <c:max val="140"/>
          <c:min val="0"/>
        </c:scaling>
        <c:delete val="0"/>
        <c:axPos val="l"/>
        <c:title>
          <c:tx>
            <c:rich>
              <a:bodyPr rot="-5400000" vert="horz"/>
              <a:lstStyle/>
              <a:p>
                <a:pPr>
                  <a:defRPr/>
                </a:pPr>
                <a:r>
                  <a:rPr lang="en-GB"/>
                  <a:t>Height from distributor</a:t>
                </a:r>
                <a:r>
                  <a:rPr lang="en-GB" baseline="0"/>
                  <a:t> plate (mm)</a:t>
                </a:r>
                <a:endParaRPr lang="en-GB"/>
              </a:p>
            </c:rich>
          </c:tx>
          <c:overlay val="0"/>
        </c:title>
        <c:numFmt formatCode="#,##0" sourceLinked="0"/>
        <c:majorTickMark val="in"/>
        <c:minorTickMark val="none"/>
        <c:tickLblPos val="nextTo"/>
        <c:crossAx val="563965312"/>
        <c:crosses val="autoZero"/>
        <c:crossBetween val="midCat"/>
      </c:valAx>
      <c:spPr>
        <a:ln>
          <a:solidFill>
            <a:schemeClr val="bg1">
              <a:lumMod val="50000"/>
            </a:schemeClr>
          </a:solidFill>
        </a:ln>
      </c:spPr>
    </c:plotArea>
    <c:legend>
      <c:legendPos val="r"/>
      <c:layout>
        <c:manualLayout>
          <c:xMode val="edge"/>
          <c:yMode val="edge"/>
          <c:x val="0.69545606086607448"/>
          <c:y val="0.88754743382980739"/>
          <c:w val="0.30454393913392547"/>
          <c:h val="0.10981424419337101"/>
        </c:manualLayout>
      </c:layout>
      <c:overlay val="0"/>
    </c:legend>
    <c:plotVisOnly val="1"/>
    <c:dispBlanksAs val="gap"/>
    <c:showDLblsOverMax val="0"/>
  </c:chart>
  <c:spPr>
    <a:ln>
      <a:noFill/>
    </a:ln>
  </c:spPr>
  <c:externalData r:id="rId2">
    <c:autoUpdate val="0"/>
  </c:externalData>
</c:chartSpace>
</file>

<file path=word/charts/chart9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874106025671349"/>
          <c:y val="3.3626823085683495E-2"/>
          <c:w val="0.75887860387250783"/>
          <c:h val="0.76153899972364192"/>
        </c:manualLayout>
      </c:layout>
      <c:scatterChart>
        <c:scatterStyle val="smoothMarker"/>
        <c:varyColors val="0"/>
        <c:ser>
          <c:idx val="0"/>
          <c:order val="0"/>
          <c:tx>
            <c:strRef>
              <c:f>contour!$A$2</c:f>
              <c:strCache>
                <c:ptCount val="1"/>
              </c:strCache>
            </c:strRef>
          </c:tx>
          <c:spPr>
            <a:ln>
              <a:noFill/>
            </a:ln>
          </c:spPr>
          <c:marker>
            <c:symbol val="circle"/>
            <c:size val="3"/>
          </c:marker>
          <c:xVal>
            <c:numRef>
              <c:f>contour!$X$2:$X$299</c:f>
              <c:numCache>
                <c:formatCode>General</c:formatCode>
                <c:ptCount val="298"/>
                <c:pt idx="0">
                  <c:v>13.593749999943359</c:v>
                </c:pt>
                <c:pt idx="1">
                  <c:v>32.866666666529717</c:v>
                </c:pt>
                <c:pt idx="2">
                  <c:v>53.891666666442113</c:v>
                </c:pt>
                <c:pt idx="3">
                  <c:v>85.127083332978629</c:v>
                </c:pt>
                <c:pt idx="4">
                  <c:v>127.72083333280116</c:v>
                </c:pt>
                <c:pt idx="5">
                  <c:v>34.377083333190093</c:v>
                </c:pt>
                <c:pt idx="6">
                  <c:v>36.552083333181031</c:v>
                </c:pt>
                <c:pt idx="7">
                  <c:v>34.014583333191602</c:v>
                </c:pt>
                <c:pt idx="8">
                  <c:v>64.706249999730389</c:v>
                </c:pt>
                <c:pt idx="9">
                  <c:v>125.42499999947739</c:v>
                </c:pt>
                <c:pt idx="10">
                  <c:v>33.591666666526699</c:v>
                </c:pt>
                <c:pt idx="11">
                  <c:v>45.554166666476853</c:v>
                </c:pt>
                <c:pt idx="12">
                  <c:v>65.733333333059434</c:v>
                </c:pt>
                <c:pt idx="13">
                  <c:v>111.28749999953629</c:v>
                </c:pt>
                <c:pt idx="14">
                  <c:v>132.25208333278226</c:v>
                </c:pt>
                <c:pt idx="15">
                  <c:v>131.04374999945398</c:v>
                </c:pt>
                <c:pt idx="16">
                  <c:v>27.670833333218038</c:v>
                </c:pt>
                <c:pt idx="17">
                  <c:v>39.331249999836118</c:v>
                </c:pt>
                <c:pt idx="18">
                  <c:v>42.049999999824792</c:v>
                </c:pt>
                <c:pt idx="19">
                  <c:v>67.304166666386223</c:v>
                </c:pt>
                <c:pt idx="20">
                  <c:v>117.20833333284496</c:v>
                </c:pt>
                <c:pt idx="21">
                  <c:v>129.17083333279513</c:v>
                </c:pt>
                <c:pt idx="22">
                  <c:v>24.227083333232386</c:v>
                </c:pt>
                <c:pt idx="23">
                  <c:v>45.070833333145536</c:v>
                </c:pt>
                <c:pt idx="24">
                  <c:v>65.370833333060958</c:v>
                </c:pt>
                <c:pt idx="25">
                  <c:v>114.9729166661876</c:v>
                </c:pt>
                <c:pt idx="26">
                  <c:v>20.602083333247489</c:v>
                </c:pt>
                <c:pt idx="27">
                  <c:v>34.135416666524435</c:v>
                </c:pt>
                <c:pt idx="28">
                  <c:v>44.949999999812704</c:v>
                </c:pt>
                <c:pt idx="29">
                  <c:v>70.204166666374149</c:v>
                </c:pt>
                <c:pt idx="30">
                  <c:v>74.493749999689612</c:v>
                </c:pt>
                <c:pt idx="31">
                  <c:v>94.370833332940123</c:v>
                </c:pt>
                <c:pt idx="32">
                  <c:v>98.177083332924255</c:v>
                </c:pt>
                <c:pt idx="33">
                  <c:v>127.17708333280342</c:v>
                </c:pt>
                <c:pt idx="34">
                  <c:v>126.93541666613777</c:v>
                </c:pt>
                <c:pt idx="35">
                  <c:v>126.02916666614153</c:v>
                </c:pt>
                <c:pt idx="36">
                  <c:v>13.835416666609019</c:v>
                </c:pt>
                <c:pt idx="37">
                  <c:v>42.412499999823282</c:v>
                </c:pt>
                <c:pt idx="38">
                  <c:v>83.314583332986189</c:v>
                </c:pt>
                <c:pt idx="39">
                  <c:v>87.302083332969573</c:v>
                </c:pt>
                <c:pt idx="40">
                  <c:v>122.64583333282231</c:v>
                </c:pt>
                <c:pt idx="41">
                  <c:v>125.12291666614531</c:v>
                </c:pt>
                <c:pt idx="42">
                  <c:v>13.593749999943359</c:v>
                </c:pt>
                <c:pt idx="43">
                  <c:v>45.856249999808931</c:v>
                </c:pt>
                <c:pt idx="44">
                  <c:v>71.835416666367351</c:v>
                </c:pt>
                <c:pt idx="45">
                  <c:v>86.335416666306926</c:v>
                </c:pt>
                <c:pt idx="46">
                  <c:v>103.13124999957029</c:v>
                </c:pt>
                <c:pt idx="47">
                  <c:v>98.29791666625708</c:v>
                </c:pt>
                <c:pt idx="48">
                  <c:v>123.55208333281853</c:v>
                </c:pt>
                <c:pt idx="49">
                  <c:v>120.95416666616268</c:v>
                </c:pt>
                <c:pt idx="50">
                  <c:v>10.633333333289027</c:v>
                </c:pt>
                <c:pt idx="51">
                  <c:v>54.012499999774946</c:v>
                </c:pt>
                <c:pt idx="52">
                  <c:v>89.0541666662956</c:v>
                </c:pt>
                <c:pt idx="53">
                  <c:v>84.03958333298317</c:v>
                </c:pt>
                <c:pt idx="54">
                  <c:v>101.37916666624425</c:v>
                </c:pt>
                <c:pt idx="55">
                  <c:v>113.64374999952648</c:v>
                </c:pt>
                <c:pt idx="56">
                  <c:v>123.79374999948419</c:v>
                </c:pt>
                <c:pt idx="57">
                  <c:v>9.1229166666286545</c:v>
                </c:pt>
                <c:pt idx="58">
                  <c:v>56.247916666432296</c:v>
                </c:pt>
                <c:pt idx="59">
                  <c:v>66.397916666390003</c:v>
                </c:pt>
                <c:pt idx="60">
                  <c:v>74.191666666357534</c:v>
                </c:pt>
                <c:pt idx="61">
                  <c:v>80.414583332998262</c:v>
                </c:pt>
                <c:pt idx="62">
                  <c:v>102.10416666624123</c:v>
                </c:pt>
                <c:pt idx="63">
                  <c:v>93.041666666278985</c:v>
                </c:pt>
                <c:pt idx="64">
                  <c:v>122.70624999948872</c:v>
                </c:pt>
                <c:pt idx="65">
                  <c:v>141.73749999940941</c:v>
                </c:pt>
                <c:pt idx="66">
                  <c:v>101.86249999957556</c:v>
                </c:pt>
                <c:pt idx="67">
                  <c:v>88.027083332966555</c:v>
                </c:pt>
                <c:pt idx="68">
                  <c:v>96.908333332929544</c:v>
                </c:pt>
                <c:pt idx="69">
                  <c:v>108.02499999954989</c:v>
                </c:pt>
                <c:pt idx="70">
                  <c:v>21.689583333242958</c:v>
                </c:pt>
                <c:pt idx="71">
                  <c:v>113.58333333286006</c:v>
                </c:pt>
                <c:pt idx="72">
                  <c:v>22.897916666571259</c:v>
                </c:pt>
                <c:pt idx="73">
                  <c:v>56.187499999765883</c:v>
                </c:pt>
                <c:pt idx="74">
                  <c:v>110.68333333287215</c:v>
                </c:pt>
                <c:pt idx="75">
                  <c:v>116.84583333284647</c:v>
                </c:pt>
                <c:pt idx="76">
                  <c:v>121.55833333282683</c:v>
                </c:pt>
                <c:pt idx="77">
                  <c:v>17.581249999926744</c:v>
                </c:pt>
                <c:pt idx="78">
                  <c:v>34.377083333190093</c:v>
                </c:pt>
                <c:pt idx="79">
                  <c:v>120.83333333282985</c:v>
                </c:pt>
                <c:pt idx="80">
                  <c:v>14.016666666608263</c:v>
                </c:pt>
                <c:pt idx="81">
                  <c:v>32.806249999863304</c:v>
                </c:pt>
                <c:pt idx="82">
                  <c:v>116.30208333284874</c:v>
                </c:pt>
                <c:pt idx="83">
                  <c:v>38.002083333174987</c:v>
                </c:pt>
                <c:pt idx="84">
                  <c:v>111.40833333286912</c:v>
                </c:pt>
                <c:pt idx="85">
                  <c:v>23.381249999902575</c:v>
                </c:pt>
                <c:pt idx="86">
                  <c:v>41.022916666495739</c:v>
                </c:pt>
                <c:pt idx="87">
                  <c:v>21.81041666657579</c:v>
                </c:pt>
                <c:pt idx="88">
                  <c:v>31.054166666537274</c:v>
                </c:pt>
                <c:pt idx="89">
                  <c:v>43.439583333152335</c:v>
                </c:pt>
                <c:pt idx="90">
                  <c:v>120.1687499994993</c:v>
                </c:pt>
                <c:pt idx="91">
                  <c:v>20.722916666580321</c:v>
                </c:pt>
                <c:pt idx="92">
                  <c:v>21.447916666577299</c:v>
                </c:pt>
                <c:pt idx="93">
                  <c:v>45.795833333142518</c:v>
                </c:pt>
                <c:pt idx="94">
                  <c:v>122.58541666615589</c:v>
                </c:pt>
                <c:pt idx="95">
                  <c:v>19.635416666584852</c:v>
                </c:pt>
                <c:pt idx="96">
                  <c:v>52.562499999780989</c:v>
                </c:pt>
                <c:pt idx="97">
                  <c:v>47.306249999802887</c:v>
                </c:pt>
                <c:pt idx="98">
                  <c:v>121.19583333282834</c:v>
                </c:pt>
                <c:pt idx="99">
                  <c:v>17.460416666593915</c:v>
                </c:pt>
                <c:pt idx="100">
                  <c:v>55.945833333100225</c:v>
                </c:pt>
                <c:pt idx="101">
                  <c:v>107.17916666622008</c:v>
                </c:pt>
                <c:pt idx="102">
                  <c:v>17.399999999927498</c:v>
                </c:pt>
                <c:pt idx="103">
                  <c:v>56.127083333099471</c:v>
                </c:pt>
                <c:pt idx="104">
                  <c:v>82.710416666322033</c:v>
                </c:pt>
                <c:pt idx="105">
                  <c:v>98.177083332924255</c:v>
                </c:pt>
                <c:pt idx="106">
                  <c:v>14.620833333272412</c:v>
                </c:pt>
                <c:pt idx="107">
                  <c:v>16.735416666596937</c:v>
                </c:pt>
                <c:pt idx="108">
                  <c:v>20.722916666580321</c:v>
                </c:pt>
                <c:pt idx="109">
                  <c:v>49.118749999795334</c:v>
                </c:pt>
                <c:pt idx="110">
                  <c:v>77.635416666343176</c:v>
                </c:pt>
                <c:pt idx="111">
                  <c:v>79.327083333002804</c:v>
                </c:pt>
                <c:pt idx="112">
                  <c:v>98.056249999591429</c:v>
                </c:pt>
                <c:pt idx="113">
                  <c:v>19.212499999919945</c:v>
                </c:pt>
                <c:pt idx="114">
                  <c:v>29.422916666544069</c:v>
                </c:pt>
                <c:pt idx="115">
                  <c:v>16.554166666597691</c:v>
                </c:pt>
                <c:pt idx="116">
                  <c:v>49.481249999793825</c:v>
                </c:pt>
                <c:pt idx="117">
                  <c:v>81.018749999662418</c:v>
                </c:pt>
                <c:pt idx="118">
                  <c:v>14.439583333273168</c:v>
                </c:pt>
                <c:pt idx="119">
                  <c:v>64.585416666397563</c:v>
                </c:pt>
                <c:pt idx="120">
                  <c:v>82.166666666324303</c:v>
                </c:pt>
                <c:pt idx="121">
                  <c:v>7.9749999999667702</c:v>
                </c:pt>
                <c:pt idx="122">
                  <c:v>18.547916666589384</c:v>
                </c:pt>
                <c:pt idx="123">
                  <c:v>20.239583333249001</c:v>
                </c:pt>
                <c:pt idx="124">
                  <c:v>49.360416666460999</c:v>
                </c:pt>
                <c:pt idx="125">
                  <c:v>58.96666666642097</c:v>
                </c:pt>
                <c:pt idx="126">
                  <c:v>88.812499999629949</c:v>
                </c:pt>
                <c:pt idx="127">
                  <c:v>90.685416666288802</c:v>
                </c:pt>
                <c:pt idx="128">
                  <c:v>17.520833333260327</c:v>
                </c:pt>
                <c:pt idx="129">
                  <c:v>21.629166666576545</c:v>
                </c:pt>
                <c:pt idx="130">
                  <c:v>24.468749999898044</c:v>
                </c:pt>
                <c:pt idx="131">
                  <c:v>80.535416666331102</c:v>
                </c:pt>
                <c:pt idx="132">
                  <c:v>6.2229166666407378</c:v>
                </c:pt>
                <c:pt idx="133">
                  <c:v>19.272916666586362</c:v>
                </c:pt>
                <c:pt idx="134">
                  <c:v>81.018749999662418</c:v>
                </c:pt>
                <c:pt idx="135">
                  <c:v>20.118749999916172</c:v>
                </c:pt>
                <c:pt idx="136">
                  <c:v>82.347916666323542</c:v>
                </c:pt>
                <c:pt idx="137">
                  <c:v>23.260416666569746</c:v>
                </c:pt>
                <c:pt idx="138">
                  <c:v>19.574999999918436</c:v>
                </c:pt>
                <c:pt idx="139">
                  <c:v>21.145833333245225</c:v>
                </c:pt>
                <c:pt idx="140">
                  <c:v>35.28333333318632</c:v>
                </c:pt>
                <c:pt idx="141">
                  <c:v>84.281249999648821</c:v>
                </c:pt>
                <c:pt idx="142">
                  <c:v>25.97916666655842</c:v>
                </c:pt>
                <c:pt idx="143">
                  <c:v>85.006249999645803</c:v>
                </c:pt>
                <c:pt idx="144">
                  <c:v>104.27916666623217</c:v>
                </c:pt>
                <c:pt idx="145">
                  <c:v>26.764583333221815</c:v>
                </c:pt>
                <c:pt idx="146">
                  <c:v>96.847916666263131</c:v>
                </c:pt>
                <c:pt idx="147">
                  <c:v>24.891666666562951</c:v>
                </c:pt>
                <c:pt idx="148">
                  <c:v>97.995833332925017</c:v>
                </c:pt>
                <c:pt idx="149">
                  <c:v>22.897916666571259</c:v>
                </c:pt>
                <c:pt idx="150">
                  <c:v>24.770833333230119</c:v>
                </c:pt>
                <c:pt idx="151">
                  <c:v>97.512499999593686</c:v>
                </c:pt>
                <c:pt idx="152">
                  <c:v>108.44791666621479</c:v>
                </c:pt>
                <c:pt idx="153">
                  <c:v>23.864583333233895</c:v>
                </c:pt>
                <c:pt idx="154">
                  <c:v>86.87916666630467</c:v>
                </c:pt>
                <c:pt idx="155">
                  <c:v>104.76249999956349</c:v>
                </c:pt>
                <c:pt idx="156">
                  <c:v>122.2229166661574</c:v>
                </c:pt>
                <c:pt idx="157">
                  <c:v>24.106249999899557</c:v>
                </c:pt>
                <c:pt idx="158">
                  <c:v>67.847916666383966</c:v>
                </c:pt>
                <c:pt idx="159">
                  <c:v>87.664583332968064</c:v>
                </c:pt>
                <c:pt idx="160">
                  <c:v>100.41249999958161</c:v>
                </c:pt>
                <c:pt idx="161">
                  <c:v>101.43958333291066</c:v>
                </c:pt>
                <c:pt idx="162">
                  <c:v>14.197916666607508</c:v>
                </c:pt>
                <c:pt idx="163">
                  <c:v>38.48541666650631</c:v>
                </c:pt>
                <c:pt idx="164">
                  <c:v>76.910416666346208</c:v>
                </c:pt>
                <c:pt idx="165">
                  <c:v>92.135416666282765</c:v>
                </c:pt>
                <c:pt idx="166">
                  <c:v>92.37708333294843</c:v>
                </c:pt>
                <c:pt idx="167">
                  <c:v>99.747916666251044</c:v>
                </c:pt>
                <c:pt idx="168">
                  <c:v>14.077083333274677</c:v>
                </c:pt>
                <c:pt idx="169">
                  <c:v>40.539583333164416</c:v>
                </c:pt>
                <c:pt idx="170">
                  <c:v>94.974999999604265</c:v>
                </c:pt>
                <c:pt idx="171">
                  <c:v>114.48958333285628</c:v>
                </c:pt>
                <c:pt idx="172">
                  <c:v>13.472916666610528</c:v>
                </c:pt>
                <c:pt idx="173">
                  <c:v>30.449999999873125</c:v>
                </c:pt>
                <c:pt idx="174">
                  <c:v>46.822916666471571</c:v>
                </c:pt>
                <c:pt idx="175">
                  <c:v>93.343749999611063</c:v>
                </c:pt>
                <c:pt idx="176">
                  <c:v>87.181249999636734</c:v>
                </c:pt>
                <c:pt idx="177">
                  <c:v>12.74791666661355</c:v>
                </c:pt>
                <c:pt idx="178">
                  <c:v>32.685416666530479</c:v>
                </c:pt>
                <c:pt idx="179">
                  <c:v>48.333333333131939</c:v>
                </c:pt>
                <c:pt idx="180">
                  <c:v>97.210416666261622</c:v>
                </c:pt>
                <c:pt idx="181">
                  <c:v>139.01874999942075</c:v>
                </c:pt>
                <c:pt idx="182">
                  <c:v>11.418749999952421</c:v>
                </c:pt>
                <c:pt idx="183">
                  <c:v>32.564583333197646</c:v>
                </c:pt>
                <c:pt idx="184">
                  <c:v>102.04374999957481</c:v>
                </c:pt>
                <c:pt idx="185">
                  <c:v>25.193749999895026</c:v>
                </c:pt>
                <c:pt idx="186">
                  <c:v>41.506249999827055</c:v>
                </c:pt>
                <c:pt idx="187">
                  <c:v>133.5812499994434</c:v>
                </c:pt>
                <c:pt idx="188">
                  <c:v>128.74791666613021</c:v>
                </c:pt>
                <c:pt idx="189">
                  <c:v>130.49999999945624</c:v>
                </c:pt>
                <c:pt idx="190">
                  <c:v>39.754166666501021</c:v>
                </c:pt>
                <c:pt idx="191">
                  <c:v>55.885416666433805</c:v>
                </c:pt>
                <c:pt idx="192">
                  <c:v>76.245833333015639</c:v>
                </c:pt>
                <c:pt idx="193">
                  <c:v>127.78124999946758</c:v>
                </c:pt>
                <c:pt idx="194">
                  <c:v>7.7333333333011103</c:v>
                </c:pt>
                <c:pt idx="195">
                  <c:v>40.297916666498757</c:v>
                </c:pt>
                <c:pt idx="196">
                  <c:v>61.20208333307832</c:v>
                </c:pt>
                <c:pt idx="197">
                  <c:v>81.018749999662418</c:v>
                </c:pt>
                <c:pt idx="198">
                  <c:v>118.41666666617326</c:v>
                </c:pt>
                <c:pt idx="199">
                  <c:v>129.95624999945852</c:v>
                </c:pt>
                <c:pt idx="200">
                  <c:v>9.0020833332958237</c:v>
                </c:pt>
                <c:pt idx="201">
                  <c:v>41.264583333161397</c:v>
                </c:pt>
                <c:pt idx="202">
                  <c:v>65.129166666395292</c:v>
                </c:pt>
                <c:pt idx="203">
                  <c:v>82.891666666321285</c:v>
                </c:pt>
                <c:pt idx="204">
                  <c:v>128.50624999946456</c:v>
                </c:pt>
                <c:pt idx="205">
                  <c:v>8.6999999999637492</c:v>
                </c:pt>
                <c:pt idx="206">
                  <c:v>31.658333333201423</c:v>
                </c:pt>
                <c:pt idx="207">
                  <c:v>43.318749999819502</c:v>
                </c:pt>
                <c:pt idx="208">
                  <c:v>121.67916666615966</c:v>
                </c:pt>
                <c:pt idx="209">
                  <c:v>135.69583333276793</c:v>
                </c:pt>
                <c:pt idx="210">
                  <c:v>34.135416666524435</c:v>
                </c:pt>
                <c:pt idx="211">
                  <c:v>40.720833333163661</c:v>
                </c:pt>
                <c:pt idx="212">
                  <c:v>68.149999999716044</c:v>
                </c:pt>
                <c:pt idx="213">
                  <c:v>117.51041666617704</c:v>
                </c:pt>
                <c:pt idx="214">
                  <c:v>120.53124999949777</c:v>
                </c:pt>
                <c:pt idx="215">
                  <c:v>130.07708333279135</c:v>
                </c:pt>
                <c:pt idx="216">
                  <c:v>6.8270833333048868</c:v>
                </c:pt>
                <c:pt idx="217">
                  <c:v>41.808333333159126</c:v>
                </c:pt>
                <c:pt idx="218">
                  <c:v>38.787499999838381</c:v>
                </c:pt>
                <c:pt idx="219">
                  <c:v>68.452083333048108</c:v>
                </c:pt>
                <c:pt idx="220">
                  <c:v>114.36874999952346</c:v>
                </c:pt>
                <c:pt idx="221">
                  <c:v>103.73541666623443</c:v>
                </c:pt>
                <c:pt idx="222">
                  <c:v>127.41874999946909</c:v>
                </c:pt>
                <c:pt idx="223">
                  <c:v>43.56041666648516</c:v>
                </c:pt>
                <c:pt idx="224">
                  <c:v>34.981249999854242</c:v>
                </c:pt>
                <c:pt idx="225">
                  <c:v>43.077083333153844</c:v>
                </c:pt>
                <c:pt idx="226">
                  <c:v>115.93958333285025</c:v>
                </c:pt>
                <c:pt idx="227">
                  <c:v>111.77083333286761</c:v>
                </c:pt>
                <c:pt idx="228">
                  <c:v>7.6124999999682812</c:v>
                </c:pt>
                <c:pt idx="229">
                  <c:v>14.077083333274677</c:v>
                </c:pt>
                <c:pt idx="230">
                  <c:v>42.170833333157617</c:v>
                </c:pt>
                <c:pt idx="231">
                  <c:v>114.73124999952195</c:v>
                </c:pt>
                <c:pt idx="232">
                  <c:v>112.9187499995295</c:v>
                </c:pt>
                <c:pt idx="233">
                  <c:v>48.152083333132694</c:v>
                </c:pt>
                <c:pt idx="234">
                  <c:v>112.73749999953026</c:v>
                </c:pt>
                <c:pt idx="235">
                  <c:v>113.64374999952648</c:v>
                </c:pt>
                <c:pt idx="236">
                  <c:v>41.808333333159126</c:v>
                </c:pt>
                <c:pt idx="237">
                  <c:v>89.839583332958995</c:v>
                </c:pt>
                <c:pt idx="238">
                  <c:v>113.64374999952648</c:v>
                </c:pt>
                <c:pt idx="239">
                  <c:v>111.22708333286988</c:v>
                </c:pt>
                <c:pt idx="240">
                  <c:v>37.881249999842161</c:v>
                </c:pt>
                <c:pt idx="241">
                  <c:v>105.2458333328948</c:v>
                </c:pt>
                <c:pt idx="242">
                  <c:v>37.337499999844425</c:v>
                </c:pt>
                <c:pt idx="243">
                  <c:v>95.035416666270677</c:v>
                </c:pt>
                <c:pt idx="244">
                  <c:v>111.04583333287064</c:v>
                </c:pt>
                <c:pt idx="245">
                  <c:v>114.91249999952119</c:v>
                </c:pt>
                <c:pt idx="246">
                  <c:v>80.656249999663927</c:v>
                </c:pt>
                <c:pt idx="247">
                  <c:v>87.966666666300128</c:v>
                </c:pt>
                <c:pt idx="248">
                  <c:v>88.087499999632968</c:v>
                </c:pt>
                <c:pt idx="249">
                  <c:v>132.13124999944944</c:v>
                </c:pt>
                <c:pt idx="250">
                  <c:v>129.04999999946227</c:v>
                </c:pt>
                <c:pt idx="251">
                  <c:v>140.10624999941621</c:v>
                </c:pt>
                <c:pt idx="252">
                  <c:v>62.349999999740206</c:v>
                </c:pt>
                <c:pt idx="253">
                  <c:v>72.983333333029236</c:v>
                </c:pt>
                <c:pt idx="254">
                  <c:v>109.65624999954309</c:v>
                </c:pt>
                <c:pt idx="255">
                  <c:v>128.08333333279964</c:v>
                </c:pt>
                <c:pt idx="256">
                  <c:v>19.877083333250511</c:v>
                </c:pt>
                <c:pt idx="257">
                  <c:v>71.593749999701686</c:v>
                </c:pt>
                <c:pt idx="258">
                  <c:v>123.67291666615135</c:v>
                </c:pt>
                <c:pt idx="259">
                  <c:v>17.943749999925235</c:v>
                </c:pt>
                <c:pt idx="260">
                  <c:v>32.504166666531233</c:v>
                </c:pt>
                <c:pt idx="261">
                  <c:v>76.366666666348465</c:v>
                </c:pt>
                <c:pt idx="262">
                  <c:v>115.81874999951742</c:v>
                </c:pt>
                <c:pt idx="263">
                  <c:v>140.16666666608262</c:v>
                </c:pt>
                <c:pt idx="264">
                  <c:v>32.685416666530479</c:v>
                </c:pt>
                <c:pt idx="265">
                  <c:v>81.864583332992225</c:v>
                </c:pt>
                <c:pt idx="266">
                  <c:v>115.09374999952044</c:v>
                </c:pt>
                <c:pt idx="267">
                  <c:v>113.09999999952875</c:v>
                </c:pt>
                <c:pt idx="268">
                  <c:v>131.64791666611814</c:v>
                </c:pt>
                <c:pt idx="269">
                  <c:v>36.008333333183295</c:v>
                </c:pt>
                <c:pt idx="270">
                  <c:v>67.24374999971981</c:v>
                </c:pt>
                <c:pt idx="271">
                  <c:v>92.437499999614843</c:v>
                </c:pt>
                <c:pt idx="272">
                  <c:v>109.59583333287668</c:v>
                </c:pt>
                <c:pt idx="273">
                  <c:v>30.872916666538028</c:v>
                </c:pt>
                <c:pt idx="274">
                  <c:v>99.32499999958614</c:v>
                </c:pt>
                <c:pt idx="275">
                  <c:v>107.72291666621781</c:v>
                </c:pt>
                <c:pt idx="276">
                  <c:v>52.743749999780235</c:v>
                </c:pt>
                <c:pt idx="277">
                  <c:v>101.49999999957708</c:v>
                </c:pt>
                <c:pt idx="278">
                  <c:v>109.71666666620951</c:v>
                </c:pt>
                <c:pt idx="279">
                  <c:v>61.504166666410399</c:v>
                </c:pt>
                <c:pt idx="280">
                  <c:v>27.972916666550113</c:v>
                </c:pt>
                <c:pt idx="281">
                  <c:v>81.139583332995244</c:v>
                </c:pt>
                <c:pt idx="282">
                  <c:v>139.68333333275132</c:v>
                </c:pt>
                <c:pt idx="283">
                  <c:v>20.179166666582585</c:v>
                </c:pt>
                <c:pt idx="284">
                  <c:v>32.08124999986633</c:v>
                </c:pt>
                <c:pt idx="285">
                  <c:v>62.16874999974096</c:v>
                </c:pt>
                <c:pt idx="286">
                  <c:v>73.164583333028474</c:v>
                </c:pt>
                <c:pt idx="287">
                  <c:v>92.497916666281256</c:v>
                </c:pt>
                <c:pt idx="288">
                  <c:v>31.718749999867835</c:v>
                </c:pt>
                <c:pt idx="289">
                  <c:v>34.920833333187829</c:v>
                </c:pt>
                <c:pt idx="290">
                  <c:v>39.331249999836118</c:v>
                </c:pt>
                <c:pt idx="291">
                  <c:v>84.402083332981647</c:v>
                </c:pt>
                <c:pt idx="292">
                  <c:v>104.21874999956574</c:v>
                </c:pt>
                <c:pt idx="293">
                  <c:v>100.71458333291369</c:v>
                </c:pt>
                <c:pt idx="294">
                  <c:v>31.054166666537274</c:v>
                </c:pt>
                <c:pt idx="295">
                  <c:v>84.764583332980138</c:v>
                </c:pt>
                <c:pt idx="296">
                  <c:v>101.80208333290915</c:v>
                </c:pt>
                <c:pt idx="297">
                  <c:v>30.208333333207463</c:v>
                </c:pt>
              </c:numCache>
            </c:numRef>
          </c:xVal>
          <c:yVal>
            <c:numRef>
              <c:f>contour!$W$2:$W$299</c:f>
              <c:numCache>
                <c:formatCode>General</c:formatCode>
                <c:ptCount val="298"/>
                <c:pt idx="0">
                  <c:v>82.891666666321285</c:v>
                </c:pt>
                <c:pt idx="1">
                  <c:v>42.049999999824792</c:v>
                </c:pt>
                <c:pt idx="2">
                  <c:v>96.002083332933324</c:v>
                </c:pt>
                <c:pt idx="3">
                  <c:v>39.572916666501776</c:v>
                </c:pt>
                <c:pt idx="4">
                  <c:v>59.691666666417952</c:v>
                </c:pt>
                <c:pt idx="5">
                  <c:v>52.50208333311457</c:v>
                </c:pt>
                <c:pt idx="6">
                  <c:v>95.397916666269168</c:v>
                </c:pt>
                <c:pt idx="7">
                  <c:v>101.80208333290915</c:v>
                </c:pt>
                <c:pt idx="8">
                  <c:v>107.78333333288423</c:v>
                </c:pt>
                <c:pt idx="9">
                  <c:v>67.304166666386223</c:v>
                </c:pt>
                <c:pt idx="10">
                  <c:v>61.081249999745495</c:v>
                </c:pt>
                <c:pt idx="11">
                  <c:v>83.374999999652601</c:v>
                </c:pt>
                <c:pt idx="12">
                  <c:v>119.08124999950383</c:v>
                </c:pt>
                <c:pt idx="13">
                  <c:v>69.962499999708484</c:v>
                </c:pt>
                <c:pt idx="14">
                  <c:v>81.985416666325051</c:v>
                </c:pt>
                <c:pt idx="15">
                  <c:v>57.758333333092672</c:v>
                </c:pt>
                <c:pt idx="16">
                  <c:v>102.88958333290462</c:v>
                </c:pt>
                <c:pt idx="17">
                  <c:v>75.399999999685832</c:v>
                </c:pt>
                <c:pt idx="18">
                  <c:v>126.14999999947437</c:v>
                </c:pt>
                <c:pt idx="19">
                  <c:v>110.98541666620422</c:v>
                </c:pt>
                <c:pt idx="20">
                  <c:v>69.720833333042833</c:v>
                </c:pt>
                <c:pt idx="21">
                  <c:v>57.577083333093427</c:v>
                </c:pt>
                <c:pt idx="22">
                  <c:v>100.41249999958161</c:v>
                </c:pt>
                <c:pt idx="23">
                  <c:v>106.99791666622083</c:v>
                </c:pt>
                <c:pt idx="24">
                  <c:v>112.37499999953177</c:v>
                </c:pt>
                <c:pt idx="25">
                  <c:v>78.239583333007332</c:v>
                </c:pt>
                <c:pt idx="26">
                  <c:v>26.039583333224833</c:v>
                </c:pt>
                <c:pt idx="27">
                  <c:v>28.395833333215016</c:v>
                </c:pt>
                <c:pt idx="28">
                  <c:v>31.899999999867081</c:v>
                </c:pt>
                <c:pt idx="29">
                  <c:v>130.80208333278833</c:v>
                </c:pt>
                <c:pt idx="30">
                  <c:v>127.23749999946983</c:v>
                </c:pt>
                <c:pt idx="31">
                  <c:v>79.81041666633412</c:v>
                </c:pt>
                <c:pt idx="32">
                  <c:v>140.83124999941319</c:v>
                </c:pt>
                <c:pt idx="33">
                  <c:v>89.839583332958995</c:v>
                </c:pt>
                <c:pt idx="34">
                  <c:v>30.993749999870857</c:v>
                </c:pt>
                <c:pt idx="35">
                  <c:v>21.991666666575032</c:v>
                </c:pt>
                <c:pt idx="36">
                  <c:v>32.08124999986633</c:v>
                </c:pt>
                <c:pt idx="37">
                  <c:v>31.295833333202932</c:v>
                </c:pt>
                <c:pt idx="38">
                  <c:v>91.772916666284274</c:v>
                </c:pt>
                <c:pt idx="39">
                  <c:v>48.69583333313043</c:v>
                </c:pt>
                <c:pt idx="40">
                  <c:v>99.868749999583869</c:v>
                </c:pt>
                <c:pt idx="41">
                  <c:v>40.297916666498757</c:v>
                </c:pt>
                <c:pt idx="42">
                  <c:v>34.799999999854997</c:v>
                </c:pt>
                <c:pt idx="43">
                  <c:v>34.014583333191602</c:v>
                </c:pt>
                <c:pt idx="44">
                  <c:v>102.16458333290764</c:v>
                </c:pt>
                <c:pt idx="45">
                  <c:v>52.622916666447402</c:v>
                </c:pt>
                <c:pt idx="46">
                  <c:v>106.57499999955593</c:v>
                </c:pt>
                <c:pt idx="47">
                  <c:v>45.795833333142518</c:v>
                </c:pt>
                <c:pt idx="48">
                  <c:v>70.324999999706975</c:v>
                </c:pt>
                <c:pt idx="49">
                  <c:v>113.64374999952648</c:v>
                </c:pt>
                <c:pt idx="50">
                  <c:v>38.666666666505556</c:v>
                </c:pt>
                <c:pt idx="51">
                  <c:v>40.35833333316517</c:v>
                </c:pt>
                <c:pt idx="52">
                  <c:v>112.85833333286308</c:v>
                </c:pt>
                <c:pt idx="53">
                  <c:v>62.047916666408128</c:v>
                </c:pt>
                <c:pt idx="54">
                  <c:v>62.652083333072277</c:v>
                </c:pt>
                <c:pt idx="55">
                  <c:v>100.11041666624953</c:v>
                </c:pt>
                <c:pt idx="56">
                  <c:v>86.456249999639766</c:v>
                </c:pt>
                <c:pt idx="57">
                  <c:v>41.929166666491959</c:v>
                </c:pt>
                <c:pt idx="58">
                  <c:v>45.312499999811195</c:v>
                </c:pt>
                <c:pt idx="59">
                  <c:v>113.64374999952648</c:v>
                </c:pt>
                <c:pt idx="60">
                  <c:v>44.043749999816484</c:v>
                </c:pt>
                <c:pt idx="61">
                  <c:v>119.08124999950383</c:v>
                </c:pt>
                <c:pt idx="62">
                  <c:v>75.883333333017148</c:v>
                </c:pt>
                <c:pt idx="63">
                  <c:v>108.93124999954611</c:v>
                </c:pt>
                <c:pt idx="64">
                  <c:v>111.64999999953478</c:v>
                </c:pt>
                <c:pt idx="65">
                  <c:v>20.299999999915414</c:v>
                </c:pt>
                <c:pt idx="66">
                  <c:v>87.060416666303908</c:v>
                </c:pt>
                <c:pt idx="67">
                  <c:v>100.41249999958161</c:v>
                </c:pt>
                <c:pt idx="68">
                  <c:v>102.04374999957481</c:v>
                </c:pt>
                <c:pt idx="69">
                  <c:v>55.160416666436831</c:v>
                </c:pt>
                <c:pt idx="70">
                  <c:v>45.614583333143273</c:v>
                </c:pt>
                <c:pt idx="71">
                  <c:v>85.368749999644294</c:v>
                </c:pt>
                <c:pt idx="72">
                  <c:v>49.239583333128166</c:v>
                </c:pt>
                <c:pt idx="73">
                  <c:v>141.07291666607887</c:v>
                </c:pt>
                <c:pt idx="74">
                  <c:v>116.60416666618082</c:v>
                </c:pt>
                <c:pt idx="75">
                  <c:v>99.687499999584631</c:v>
                </c:pt>
                <c:pt idx="76">
                  <c:v>39.331249999836118</c:v>
                </c:pt>
                <c:pt idx="77">
                  <c:v>53.106249999778719</c:v>
                </c:pt>
                <c:pt idx="78">
                  <c:v>54.072916666441358</c:v>
                </c:pt>
                <c:pt idx="79">
                  <c:v>42.956249999821011</c:v>
                </c:pt>
                <c:pt idx="80">
                  <c:v>57.093749999762103</c:v>
                </c:pt>
                <c:pt idx="81">
                  <c:v>64.102083333066233</c:v>
                </c:pt>
                <c:pt idx="82">
                  <c:v>51.172916666453446</c:v>
                </c:pt>
                <c:pt idx="83">
                  <c:v>68.149999999716044</c:v>
                </c:pt>
                <c:pt idx="84">
                  <c:v>59.631249999751532</c:v>
                </c:pt>
                <c:pt idx="85">
                  <c:v>28.637499999880674</c:v>
                </c:pt>
                <c:pt idx="86">
                  <c:v>74.131249999691121</c:v>
                </c:pt>
                <c:pt idx="87">
                  <c:v>32.745833333196892</c:v>
                </c:pt>
                <c:pt idx="88">
                  <c:v>29.724999999876143</c:v>
                </c:pt>
                <c:pt idx="89">
                  <c:v>84.099999999649583</c:v>
                </c:pt>
                <c:pt idx="90">
                  <c:v>47.185416666470061</c:v>
                </c:pt>
                <c:pt idx="91">
                  <c:v>36.24999999984896</c:v>
                </c:pt>
                <c:pt idx="92">
                  <c:v>89.477083332960504</c:v>
                </c:pt>
                <c:pt idx="93">
                  <c:v>95.820833332934072</c:v>
                </c:pt>
                <c:pt idx="94">
                  <c:v>54.374999999773436</c:v>
                </c:pt>
                <c:pt idx="95">
                  <c:v>94.008333332941632</c:v>
                </c:pt>
                <c:pt idx="96">
                  <c:v>97.814583332925764</c:v>
                </c:pt>
                <c:pt idx="97">
                  <c:v>75.037499999687341</c:v>
                </c:pt>
                <c:pt idx="98">
                  <c:v>62.229166666407373</c:v>
                </c:pt>
                <c:pt idx="99">
                  <c:v>94.431249999606536</c:v>
                </c:pt>
                <c:pt idx="100">
                  <c:v>99.022916666254062</c:v>
                </c:pt>
                <c:pt idx="101">
                  <c:v>67.908333333050379</c:v>
                </c:pt>
                <c:pt idx="102">
                  <c:v>96.606249999597466</c:v>
                </c:pt>
                <c:pt idx="103">
                  <c:v>109.47499999954385</c:v>
                </c:pt>
                <c:pt idx="104">
                  <c:v>45.49374999981044</c:v>
                </c:pt>
                <c:pt idx="105">
                  <c:v>42.593749999822521</c:v>
                </c:pt>
                <c:pt idx="106">
                  <c:v>98.841666666254824</c:v>
                </c:pt>
                <c:pt idx="107">
                  <c:v>36.914583333179522</c:v>
                </c:pt>
                <c:pt idx="108">
                  <c:v>31.658333333201423</c:v>
                </c:pt>
                <c:pt idx="109">
                  <c:v>121.0145833328291</c:v>
                </c:pt>
                <c:pt idx="110">
                  <c:v>119.08124999950383</c:v>
                </c:pt>
                <c:pt idx="111">
                  <c:v>49.481249999793825</c:v>
                </c:pt>
                <c:pt idx="112">
                  <c:v>51.897916666450421</c:v>
                </c:pt>
                <c:pt idx="113">
                  <c:v>36.310416666515373</c:v>
                </c:pt>
                <c:pt idx="114">
                  <c:v>122.34374999949023</c:v>
                </c:pt>
                <c:pt idx="115">
                  <c:v>40.056249999833099</c:v>
                </c:pt>
                <c:pt idx="116">
                  <c:v>127.11666666613701</c:v>
                </c:pt>
                <c:pt idx="117">
                  <c:v>86.577083332972592</c:v>
                </c:pt>
                <c:pt idx="118">
                  <c:v>45.131249999811949</c:v>
                </c:pt>
                <c:pt idx="119">
                  <c:v>101.5604166662435</c:v>
                </c:pt>
                <c:pt idx="120">
                  <c:v>96.847916666263131</c:v>
                </c:pt>
                <c:pt idx="121">
                  <c:v>48.031249999799869</c:v>
                </c:pt>
                <c:pt idx="122">
                  <c:v>52.562499999780989</c:v>
                </c:pt>
                <c:pt idx="123">
                  <c:v>30.389583333206708</c:v>
                </c:pt>
                <c:pt idx="124">
                  <c:v>133.64166666610981</c:v>
                </c:pt>
                <c:pt idx="125">
                  <c:v>120.53124999949777</c:v>
                </c:pt>
                <c:pt idx="126">
                  <c:v>33.349999999861041</c:v>
                </c:pt>
                <c:pt idx="127">
                  <c:v>40.660416666497248</c:v>
                </c:pt>
                <c:pt idx="128">
                  <c:v>55.643749999768147</c:v>
                </c:pt>
                <c:pt idx="129">
                  <c:v>37.15624999984518</c:v>
                </c:pt>
                <c:pt idx="130">
                  <c:v>55.281249999769656</c:v>
                </c:pt>
                <c:pt idx="131">
                  <c:v>56.610416666430787</c:v>
                </c:pt>
                <c:pt idx="132">
                  <c:v>51.656249999784762</c:v>
                </c:pt>
                <c:pt idx="133">
                  <c:v>63.497916666402091</c:v>
                </c:pt>
                <c:pt idx="134">
                  <c:v>61.866666666408882</c:v>
                </c:pt>
                <c:pt idx="135">
                  <c:v>70.868749999704704</c:v>
                </c:pt>
                <c:pt idx="136">
                  <c:v>68.512499999714521</c:v>
                </c:pt>
                <c:pt idx="137">
                  <c:v>84.94583333297939</c:v>
                </c:pt>
                <c:pt idx="138">
                  <c:v>65.672916666393022</c:v>
                </c:pt>
                <c:pt idx="139">
                  <c:v>71.47291666636886</c:v>
                </c:pt>
                <c:pt idx="140">
                  <c:v>75.70208333301791</c:v>
                </c:pt>
                <c:pt idx="141">
                  <c:v>77.152083333011859</c:v>
                </c:pt>
                <c:pt idx="142">
                  <c:v>85.731249999642785</c:v>
                </c:pt>
                <c:pt idx="143">
                  <c:v>87.906249999633715</c:v>
                </c:pt>
                <c:pt idx="144">
                  <c:v>56.549999999764374</c:v>
                </c:pt>
                <c:pt idx="145">
                  <c:v>93.827083332942379</c:v>
                </c:pt>
                <c:pt idx="146">
                  <c:v>95.21666666626993</c:v>
                </c:pt>
                <c:pt idx="147">
                  <c:v>101.25833333291142</c:v>
                </c:pt>
                <c:pt idx="148">
                  <c:v>100.83541666624652</c:v>
                </c:pt>
                <c:pt idx="149">
                  <c:v>111.89166666620045</c:v>
                </c:pt>
                <c:pt idx="150">
                  <c:v>72.681249999697158</c:v>
                </c:pt>
                <c:pt idx="151">
                  <c:v>107.42083333288573</c:v>
                </c:pt>
                <c:pt idx="152">
                  <c:v>28.154166666549354</c:v>
                </c:pt>
                <c:pt idx="153">
                  <c:v>109.17291666621178</c:v>
                </c:pt>
                <c:pt idx="154">
                  <c:v>113.82499999952573</c:v>
                </c:pt>
                <c:pt idx="155">
                  <c:v>33.893749999858777</c:v>
                </c:pt>
                <c:pt idx="156">
                  <c:v>105.6083333328933</c:v>
                </c:pt>
                <c:pt idx="157">
                  <c:v>115.81874999951742</c:v>
                </c:pt>
                <c:pt idx="158">
                  <c:v>113.03958333286234</c:v>
                </c:pt>
                <c:pt idx="159">
                  <c:v>130.56041666612265</c:v>
                </c:pt>
                <c:pt idx="160">
                  <c:v>114.85208333285478</c:v>
                </c:pt>
                <c:pt idx="161">
                  <c:v>38.364583333173478</c:v>
                </c:pt>
                <c:pt idx="162">
                  <c:v>36.310416666515373</c:v>
                </c:pt>
                <c:pt idx="163">
                  <c:v>104.94374999956273</c:v>
                </c:pt>
                <c:pt idx="164">
                  <c:v>131.34583333278604</c:v>
                </c:pt>
                <c:pt idx="165">
                  <c:v>56.610416666430787</c:v>
                </c:pt>
                <c:pt idx="166">
                  <c:v>46.822916666471571</c:v>
                </c:pt>
                <c:pt idx="167">
                  <c:v>55.76458333310098</c:v>
                </c:pt>
                <c:pt idx="168">
                  <c:v>39.874999999833854</c:v>
                </c:pt>
                <c:pt idx="169">
                  <c:v>123.31041666615286</c:v>
                </c:pt>
                <c:pt idx="170">
                  <c:v>61.20208333307832</c:v>
                </c:pt>
                <c:pt idx="171">
                  <c:v>142.28124999940715</c:v>
                </c:pt>
                <c:pt idx="172">
                  <c:v>43.741666666484406</c:v>
                </c:pt>
                <c:pt idx="173">
                  <c:v>49.118749999795334</c:v>
                </c:pt>
                <c:pt idx="174">
                  <c:v>129.5333333327936</c:v>
                </c:pt>
                <c:pt idx="175">
                  <c:v>83.797916666317505</c:v>
                </c:pt>
                <c:pt idx="176">
                  <c:v>137.20624999942831</c:v>
                </c:pt>
                <c:pt idx="177">
                  <c:v>47.004166666470816</c:v>
                </c:pt>
                <c:pt idx="178">
                  <c:v>54.435416666439849</c:v>
                </c:pt>
                <c:pt idx="179">
                  <c:v>128.38541666613173</c:v>
                </c:pt>
                <c:pt idx="180">
                  <c:v>98.962499999587649</c:v>
                </c:pt>
                <c:pt idx="181">
                  <c:v>15.466666666602221</c:v>
                </c:pt>
                <c:pt idx="182">
                  <c:v>49.299999999794579</c:v>
                </c:pt>
                <c:pt idx="183">
                  <c:v>57.637499999759839</c:v>
                </c:pt>
                <c:pt idx="184">
                  <c:v>111.46874999953555</c:v>
                </c:pt>
                <c:pt idx="185">
                  <c:v>56.066666666433051</c:v>
                </c:pt>
                <c:pt idx="186">
                  <c:v>60.114583333082855</c:v>
                </c:pt>
                <c:pt idx="187">
                  <c:v>48.635416666464018</c:v>
                </c:pt>
                <c:pt idx="188">
                  <c:v>39.693749999834608</c:v>
                </c:pt>
                <c:pt idx="189">
                  <c:v>55.402083333102489</c:v>
                </c:pt>
                <c:pt idx="190">
                  <c:v>68.27083333304887</c:v>
                </c:pt>
                <c:pt idx="191">
                  <c:v>65.008333333062467</c:v>
                </c:pt>
                <c:pt idx="192">
                  <c:v>30.510416666539538</c:v>
                </c:pt>
                <c:pt idx="193">
                  <c:v>58.422916666423234</c:v>
                </c:pt>
                <c:pt idx="194">
                  <c:v>65.310416666394531</c:v>
                </c:pt>
                <c:pt idx="195">
                  <c:v>70.022916666374897</c:v>
                </c:pt>
                <c:pt idx="196">
                  <c:v>72.439583333031493</c:v>
                </c:pt>
                <c:pt idx="197">
                  <c:v>35.706249999851224</c:v>
                </c:pt>
                <c:pt idx="198">
                  <c:v>68.089583333049617</c:v>
                </c:pt>
                <c:pt idx="199">
                  <c:v>69.056249999712264</c:v>
                </c:pt>
                <c:pt idx="200">
                  <c:v>67.545833333051888</c:v>
                </c:pt>
                <c:pt idx="201">
                  <c:v>76.910416666346208</c:v>
                </c:pt>
                <c:pt idx="202">
                  <c:v>80.172916666332611</c:v>
                </c:pt>
                <c:pt idx="203">
                  <c:v>37.820833333175742</c:v>
                </c:pt>
                <c:pt idx="204">
                  <c:v>77.574999999676763</c:v>
                </c:pt>
                <c:pt idx="205">
                  <c:v>75.822916666350736</c:v>
                </c:pt>
                <c:pt idx="206">
                  <c:v>73.2854166663613</c:v>
                </c:pt>
                <c:pt idx="207">
                  <c:v>91.289583332952958</c:v>
                </c:pt>
                <c:pt idx="208">
                  <c:v>84.583333332980899</c:v>
                </c:pt>
                <c:pt idx="209">
                  <c:v>83.616666666318253</c:v>
                </c:pt>
                <c:pt idx="210">
                  <c:v>44.043749999816484</c:v>
                </c:pt>
                <c:pt idx="211">
                  <c:v>102.88958333290462</c:v>
                </c:pt>
                <c:pt idx="212">
                  <c:v>87.543749999635224</c:v>
                </c:pt>
                <c:pt idx="213">
                  <c:v>90.624999999622389</c:v>
                </c:pt>
                <c:pt idx="214">
                  <c:v>54.012499999774946</c:v>
                </c:pt>
                <c:pt idx="215">
                  <c:v>91.954166666283513</c:v>
                </c:pt>
                <c:pt idx="216">
                  <c:v>91.772916666284274</c:v>
                </c:pt>
                <c:pt idx="217">
                  <c:v>108.0854166662163</c:v>
                </c:pt>
                <c:pt idx="218">
                  <c:v>51.293749999786272</c:v>
                </c:pt>
                <c:pt idx="219">
                  <c:v>91.289583332952958</c:v>
                </c:pt>
                <c:pt idx="220">
                  <c:v>92.135416666282765</c:v>
                </c:pt>
                <c:pt idx="221">
                  <c:v>95.458333332935581</c:v>
                </c:pt>
                <c:pt idx="222">
                  <c:v>98.116666666257842</c:v>
                </c:pt>
                <c:pt idx="223">
                  <c:v>119.44374999950232</c:v>
                </c:pt>
                <c:pt idx="224">
                  <c:v>70.747916666371879</c:v>
                </c:pt>
                <c:pt idx="225">
                  <c:v>70.143749999707737</c:v>
                </c:pt>
                <c:pt idx="226">
                  <c:v>99.929166666250296</c:v>
                </c:pt>
                <c:pt idx="227">
                  <c:v>38.243749999840652</c:v>
                </c:pt>
                <c:pt idx="228">
                  <c:v>97.270833332928035</c:v>
                </c:pt>
                <c:pt idx="229">
                  <c:v>95.397916666269168</c:v>
                </c:pt>
                <c:pt idx="230">
                  <c:v>80.112499999666198</c:v>
                </c:pt>
                <c:pt idx="231">
                  <c:v>107.36041666621932</c:v>
                </c:pt>
                <c:pt idx="232">
                  <c:v>59.993749999750023</c:v>
                </c:pt>
                <c:pt idx="233">
                  <c:v>56.006249999766638</c:v>
                </c:pt>
                <c:pt idx="234">
                  <c:v>116.24166666618233</c:v>
                </c:pt>
                <c:pt idx="235">
                  <c:v>67.666666666384714</c:v>
                </c:pt>
                <c:pt idx="236">
                  <c:v>67.122916666386985</c:v>
                </c:pt>
                <c:pt idx="237">
                  <c:v>109.35416666621101</c:v>
                </c:pt>
                <c:pt idx="238">
                  <c:v>122.34374999949023</c:v>
                </c:pt>
                <c:pt idx="239">
                  <c:v>80.293749999665437</c:v>
                </c:pt>
                <c:pt idx="240">
                  <c:v>96.243749999598975</c:v>
                </c:pt>
                <c:pt idx="241">
                  <c:v>99.32499999958614</c:v>
                </c:pt>
                <c:pt idx="242">
                  <c:v>103.49374999956878</c:v>
                </c:pt>
                <c:pt idx="243">
                  <c:v>108.14583333288272</c:v>
                </c:pt>
                <c:pt idx="244">
                  <c:v>107.48124999955216</c:v>
                </c:pt>
                <c:pt idx="245">
                  <c:v>109.17291666621178</c:v>
                </c:pt>
                <c:pt idx="246">
                  <c:v>126.08958333280795</c:v>
                </c:pt>
                <c:pt idx="247">
                  <c:v>110.74374999953857</c:v>
                </c:pt>
                <c:pt idx="248">
                  <c:v>128.38541666613173</c:v>
                </c:pt>
                <c:pt idx="249">
                  <c:v>59.93333333308361</c:v>
                </c:pt>
                <c:pt idx="250">
                  <c:v>76.970833333012621</c:v>
                </c:pt>
                <c:pt idx="251">
                  <c:v>53.106249999778719</c:v>
                </c:pt>
                <c:pt idx="252">
                  <c:v>38.002083333174987</c:v>
                </c:pt>
                <c:pt idx="253">
                  <c:v>126.45208333280644</c:v>
                </c:pt>
                <c:pt idx="254">
                  <c:v>138.35416666609018</c:v>
                </c:pt>
                <c:pt idx="255">
                  <c:v>74.977083333020929</c:v>
                </c:pt>
                <c:pt idx="256">
                  <c:v>24.106249999899557</c:v>
                </c:pt>
                <c:pt idx="257">
                  <c:v>44.285416666482142</c:v>
                </c:pt>
                <c:pt idx="258">
                  <c:v>85.247916666311468</c:v>
                </c:pt>
                <c:pt idx="259">
                  <c:v>23.320833333236163</c:v>
                </c:pt>
                <c:pt idx="260">
                  <c:v>44.285416666482142</c:v>
                </c:pt>
                <c:pt idx="261">
                  <c:v>49.66249999979307</c:v>
                </c:pt>
                <c:pt idx="262">
                  <c:v>96.787499999596719</c:v>
                </c:pt>
                <c:pt idx="263">
                  <c:v>9.787499999959218</c:v>
                </c:pt>
                <c:pt idx="264">
                  <c:v>42.654166666488941</c:v>
                </c:pt>
                <c:pt idx="265">
                  <c:v>55.341666666436076</c:v>
                </c:pt>
                <c:pt idx="266">
                  <c:v>111.46874999953555</c:v>
                </c:pt>
                <c:pt idx="267">
                  <c:v>28.637499999880674</c:v>
                </c:pt>
                <c:pt idx="268">
                  <c:v>105.18541666622839</c:v>
                </c:pt>
                <c:pt idx="269">
                  <c:v>48.212499999799114</c:v>
                </c:pt>
                <c:pt idx="270">
                  <c:v>54.918749999771173</c:v>
                </c:pt>
                <c:pt idx="271">
                  <c:v>66.216666666390765</c:v>
                </c:pt>
                <c:pt idx="272">
                  <c:v>126.93541666613777</c:v>
                </c:pt>
                <c:pt idx="273">
                  <c:v>52.50208333311457</c:v>
                </c:pt>
                <c:pt idx="274">
                  <c:v>85.85208333297561</c:v>
                </c:pt>
                <c:pt idx="275">
                  <c:v>44.104166666482897</c:v>
                </c:pt>
                <c:pt idx="276">
                  <c:v>23.381249999902575</c:v>
                </c:pt>
                <c:pt idx="277">
                  <c:v>54.314583333107016</c:v>
                </c:pt>
                <c:pt idx="278">
                  <c:v>105.36666666622763</c:v>
                </c:pt>
                <c:pt idx="279">
                  <c:v>47.245833333136474</c:v>
                </c:pt>
                <c:pt idx="280">
                  <c:v>60.960416666412662</c:v>
                </c:pt>
                <c:pt idx="281">
                  <c:v>63.981249999733407</c:v>
                </c:pt>
                <c:pt idx="282">
                  <c:v>26.824999999888227</c:v>
                </c:pt>
                <c:pt idx="283">
                  <c:v>61.443749999743979</c:v>
                </c:pt>
                <c:pt idx="284">
                  <c:v>73.2854166663613</c:v>
                </c:pt>
                <c:pt idx="285">
                  <c:v>69.297916666377915</c:v>
                </c:pt>
                <c:pt idx="286">
                  <c:v>77.272916666344699</c:v>
                </c:pt>
                <c:pt idx="287">
                  <c:v>77.635416666343176</c:v>
                </c:pt>
                <c:pt idx="288">
                  <c:v>64.464583333064724</c:v>
                </c:pt>
                <c:pt idx="289">
                  <c:v>71.47291666636886</c:v>
                </c:pt>
                <c:pt idx="290">
                  <c:v>84.522916666314487</c:v>
                </c:pt>
                <c:pt idx="291">
                  <c:v>80.958333332996006</c:v>
                </c:pt>
                <c:pt idx="292">
                  <c:v>41.385416666494223</c:v>
                </c:pt>
                <c:pt idx="293">
                  <c:v>85.368749999644294</c:v>
                </c:pt>
                <c:pt idx="294">
                  <c:v>78.964583333004313</c:v>
                </c:pt>
                <c:pt idx="295">
                  <c:v>90.08124999962466</c:v>
                </c:pt>
                <c:pt idx="296">
                  <c:v>38.002083333174987</c:v>
                </c:pt>
                <c:pt idx="297">
                  <c:v>88.69166666629711</c:v>
                </c:pt>
              </c:numCache>
            </c:numRef>
          </c:yVal>
          <c:smooth val="1"/>
          <c:extLst xmlns:c16r2="http://schemas.microsoft.com/office/drawing/2015/06/chart">
            <c:ext xmlns:c16="http://schemas.microsoft.com/office/drawing/2014/chart" uri="{C3380CC4-5D6E-409C-BE32-E72D297353CC}">
              <c16:uniqueId val="{00000000-7CED-46E6-83F2-6379AD9BA420}"/>
            </c:ext>
          </c:extLst>
        </c:ser>
        <c:ser>
          <c:idx val="1"/>
          <c:order val="1"/>
          <c:tx>
            <c:strRef>
              <c:f>contour!$A$2</c:f>
              <c:strCache>
                <c:ptCount val="1"/>
              </c:strCache>
            </c:strRef>
          </c:tx>
          <c:spPr>
            <a:ln>
              <a:noFill/>
            </a:ln>
          </c:spPr>
          <c:marker>
            <c:symbol val="circle"/>
            <c:size val="3"/>
          </c:marker>
          <c:xVal>
            <c:numRef>
              <c:f>contour!$AG$2:$AG$299</c:f>
              <c:numCache>
                <c:formatCode>General</c:formatCode>
                <c:ptCount val="298"/>
                <c:pt idx="0">
                  <c:v>11.720833333284496</c:v>
                </c:pt>
                <c:pt idx="1">
                  <c:v>13.533333333276945</c:v>
                </c:pt>
                <c:pt idx="2">
                  <c:v>19.152083333253533</c:v>
                </c:pt>
                <c:pt idx="3">
                  <c:v>38.062499999841407</c:v>
                </c:pt>
                <c:pt idx="4">
                  <c:v>98.962499999587649</c:v>
                </c:pt>
                <c:pt idx="5">
                  <c:v>103.67499999956802</c:v>
                </c:pt>
                <c:pt idx="6">
                  <c:v>68.814583333046599</c:v>
                </c:pt>
                <c:pt idx="7">
                  <c:v>100.23124999958236</c:v>
                </c:pt>
                <c:pt idx="8">
                  <c:v>62.349999999740206</c:v>
                </c:pt>
                <c:pt idx="9">
                  <c:v>80.656249999663927</c:v>
                </c:pt>
                <c:pt idx="10">
                  <c:v>87.241666666303161</c:v>
                </c:pt>
                <c:pt idx="11">
                  <c:v>112.556249999531</c:v>
                </c:pt>
                <c:pt idx="12">
                  <c:v>25.314583333227855</c:v>
                </c:pt>
                <c:pt idx="13">
                  <c:v>53.529166666443629</c:v>
                </c:pt>
                <c:pt idx="14">
                  <c:v>83.495833332985427</c:v>
                </c:pt>
                <c:pt idx="15">
                  <c:v>98.539583332922746</c:v>
                </c:pt>
                <c:pt idx="16">
                  <c:v>117.14791666617855</c:v>
                </c:pt>
                <c:pt idx="17">
                  <c:v>115.51666666618534</c:v>
                </c:pt>
                <c:pt idx="18">
                  <c:v>28.154166666549354</c:v>
                </c:pt>
                <c:pt idx="19">
                  <c:v>49.843749999792315</c:v>
                </c:pt>
                <c:pt idx="20">
                  <c:v>80.293749999665437</c:v>
                </c:pt>
                <c:pt idx="21">
                  <c:v>105.12499999956198</c:v>
                </c:pt>
                <c:pt idx="22">
                  <c:v>116.36249999951515</c:v>
                </c:pt>
                <c:pt idx="23">
                  <c:v>111.04583333287064</c:v>
                </c:pt>
                <c:pt idx="24">
                  <c:v>28.154166666549354</c:v>
                </c:pt>
                <c:pt idx="25">
                  <c:v>40.539583333164416</c:v>
                </c:pt>
                <c:pt idx="26">
                  <c:v>41.264583333161397</c:v>
                </c:pt>
                <c:pt idx="27">
                  <c:v>107.60208333288499</c:v>
                </c:pt>
                <c:pt idx="28">
                  <c:v>105.97083333289179</c:v>
                </c:pt>
                <c:pt idx="29">
                  <c:v>121.07499999949552</c:v>
                </c:pt>
                <c:pt idx="30">
                  <c:v>31.597916666535006</c:v>
                </c:pt>
                <c:pt idx="31">
                  <c:v>83.918749999650331</c:v>
                </c:pt>
                <c:pt idx="32">
                  <c:v>103.85624999956725</c:v>
                </c:pt>
                <c:pt idx="33">
                  <c:v>103.13124999957029</c:v>
                </c:pt>
                <c:pt idx="34">
                  <c:v>116.1812499995159</c:v>
                </c:pt>
                <c:pt idx="35">
                  <c:v>120.34999999949854</c:v>
                </c:pt>
                <c:pt idx="36">
                  <c:v>97.693749999592939</c:v>
                </c:pt>
                <c:pt idx="37">
                  <c:v>100.29166666624877</c:v>
                </c:pt>
                <c:pt idx="38">
                  <c:v>25.797916666559175</c:v>
                </c:pt>
                <c:pt idx="39">
                  <c:v>81.62291666632656</c:v>
                </c:pt>
                <c:pt idx="40">
                  <c:v>81.7437499996594</c:v>
                </c:pt>
                <c:pt idx="41">
                  <c:v>98.177083332924255</c:v>
                </c:pt>
                <c:pt idx="42">
                  <c:v>27.187499999886718</c:v>
                </c:pt>
                <c:pt idx="43">
                  <c:v>89.114583332962013</c:v>
                </c:pt>
                <c:pt idx="44">
                  <c:v>97.572916666260113</c:v>
                </c:pt>
                <c:pt idx="45">
                  <c:v>138.7770833327551</c:v>
                </c:pt>
                <c:pt idx="46">
                  <c:v>141.79791666607582</c:v>
                </c:pt>
                <c:pt idx="47">
                  <c:v>23.864583333233895</c:v>
                </c:pt>
                <c:pt idx="48">
                  <c:v>17.702083333259573</c:v>
                </c:pt>
                <c:pt idx="49">
                  <c:v>45.010416666479124</c:v>
                </c:pt>
                <c:pt idx="50">
                  <c:v>92.256249999615591</c:v>
                </c:pt>
                <c:pt idx="51">
                  <c:v>92.981249999612572</c:v>
                </c:pt>
                <c:pt idx="52">
                  <c:v>126.6937499994721</c:v>
                </c:pt>
                <c:pt idx="53">
                  <c:v>14.741666666605242</c:v>
                </c:pt>
                <c:pt idx="54">
                  <c:v>32.927083333196137</c:v>
                </c:pt>
                <c:pt idx="55">
                  <c:v>48.69583333313043</c:v>
                </c:pt>
                <c:pt idx="56">
                  <c:v>82.347916666323542</c:v>
                </c:pt>
                <c:pt idx="57">
                  <c:v>85.429166666310707</c:v>
                </c:pt>
                <c:pt idx="58">
                  <c:v>100.41249999958161</c:v>
                </c:pt>
                <c:pt idx="59">
                  <c:v>124.57916666614759</c:v>
                </c:pt>
                <c:pt idx="60">
                  <c:v>15.043749999937317</c:v>
                </c:pt>
                <c:pt idx="61">
                  <c:v>51.53541666645193</c:v>
                </c:pt>
                <c:pt idx="62">
                  <c:v>86.75833333297183</c:v>
                </c:pt>
                <c:pt idx="63">
                  <c:v>97.693749999592939</c:v>
                </c:pt>
                <c:pt idx="64">
                  <c:v>121.55833333282683</c:v>
                </c:pt>
                <c:pt idx="65">
                  <c:v>15.224999999936562</c:v>
                </c:pt>
                <c:pt idx="66">
                  <c:v>51.95833333311684</c:v>
                </c:pt>
                <c:pt idx="67">
                  <c:v>60.960416666412662</c:v>
                </c:pt>
                <c:pt idx="68">
                  <c:v>115.93958333285025</c:v>
                </c:pt>
                <c:pt idx="69">
                  <c:v>8.0354166666331857</c:v>
                </c:pt>
                <c:pt idx="70">
                  <c:v>19.756249999917681</c:v>
                </c:pt>
                <c:pt idx="71">
                  <c:v>46.097916666474589</c:v>
                </c:pt>
                <c:pt idx="72">
                  <c:v>66.035416666391512</c:v>
                </c:pt>
                <c:pt idx="73">
                  <c:v>93.706249999609554</c:v>
                </c:pt>
                <c:pt idx="74">
                  <c:v>113.58333333286006</c:v>
                </c:pt>
                <c:pt idx="75">
                  <c:v>115.69791666618458</c:v>
                </c:pt>
                <c:pt idx="76">
                  <c:v>4.6520833333139491</c:v>
                </c:pt>
                <c:pt idx="77">
                  <c:v>19.272916666586362</c:v>
                </c:pt>
                <c:pt idx="78">
                  <c:v>46.943749999804396</c:v>
                </c:pt>
                <c:pt idx="79">
                  <c:v>56.912499999762865</c:v>
                </c:pt>
                <c:pt idx="80">
                  <c:v>65.189583333061705</c:v>
                </c:pt>
                <c:pt idx="81">
                  <c:v>67.183333333053397</c:v>
                </c:pt>
                <c:pt idx="82">
                  <c:v>90.927083332954467</c:v>
                </c:pt>
                <c:pt idx="83">
                  <c:v>95.337499999602755</c:v>
                </c:pt>
                <c:pt idx="84">
                  <c:v>112.43541666619818</c:v>
                </c:pt>
                <c:pt idx="85">
                  <c:v>130.68124999945547</c:v>
                </c:pt>
                <c:pt idx="86">
                  <c:v>135.27291666610301</c:v>
                </c:pt>
                <c:pt idx="87">
                  <c:v>18.427083333256554</c:v>
                </c:pt>
                <c:pt idx="88">
                  <c:v>57.577083333093427</c:v>
                </c:pt>
                <c:pt idx="89">
                  <c:v>78.058333333008093</c:v>
                </c:pt>
                <c:pt idx="90">
                  <c:v>106.51458333288952</c:v>
                </c:pt>
                <c:pt idx="91">
                  <c:v>135.27291666610301</c:v>
                </c:pt>
                <c:pt idx="92">
                  <c:v>18.366666666590138</c:v>
                </c:pt>
                <c:pt idx="93">
                  <c:v>40.539583333164416</c:v>
                </c:pt>
                <c:pt idx="94">
                  <c:v>44.466666666481387</c:v>
                </c:pt>
                <c:pt idx="95">
                  <c:v>60.054166666416435</c:v>
                </c:pt>
                <c:pt idx="96">
                  <c:v>107.42083333288573</c:v>
                </c:pt>
                <c:pt idx="97">
                  <c:v>137.81041666609244</c:v>
                </c:pt>
                <c:pt idx="98">
                  <c:v>19.393749999919191</c:v>
                </c:pt>
                <c:pt idx="99">
                  <c:v>43.258333333153089</c:v>
                </c:pt>
                <c:pt idx="100">
                  <c:v>57.274999999761349</c:v>
                </c:pt>
                <c:pt idx="101">
                  <c:v>96.12291666626615</c:v>
                </c:pt>
                <c:pt idx="102">
                  <c:v>110.98541666620422</c:v>
                </c:pt>
                <c:pt idx="103">
                  <c:v>126.33124999947361</c:v>
                </c:pt>
                <c:pt idx="104">
                  <c:v>20.420833333248247</c:v>
                </c:pt>
                <c:pt idx="105">
                  <c:v>56.731249999763619</c:v>
                </c:pt>
                <c:pt idx="106">
                  <c:v>94.18958333294087</c:v>
                </c:pt>
                <c:pt idx="107">
                  <c:v>101.92291666624199</c:v>
                </c:pt>
                <c:pt idx="108">
                  <c:v>105.42708333289404</c:v>
                </c:pt>
                <c:pt idx="109">
                  <c:v>127.05624999947059</c:v>
                </c:pt>
                <c:pt idx="110">
                  <c:v>9.8479166666256326</c:v>
                </c:pt>
                <c:pt idx="111">
                  <c:v>19.574999999918436</c:v>
                </c:pt>
                <c:pt idx="112">
                  <c:v>27.127083333220302</c:v>
                </c:pt>
                <c:pt idx="113">
                  <c:v>30.872916666538028</c:v>
                </c:pt>
                <c:pt idx="114">
                  <c:v>64.222916666399072</c:v>
                </c:pt>
                <c:pt idx="115">
                  <c:v>74.856249999688089</c:v>
                </c:pt>
                <c:pt idx="116">
                  <c:v>97.089583332928783</c:v>
                </c:pt>
                <c:pt idx="117">
                  <c:v>104.09791666623292</c:v>
                </c:pt>
                <c:pt idx="118">
                  <c:v>128.44583333279814</c:v>
                </c:pt>
                <c:pt idx="119">
                  <c:v>23.441666666568992</c:v>
                </c:pt>
                <c:pt idx="120">
                  <c:v>16.977083333262595</c:v>
                </c:pt>
                <c:pt idx="121">
                  <c:v>30.087499999874634</c:v>
                </c:pt>
                <c:pt idx="122">
                  <c:v>64.524999999731136</c:v>
                </c:pt>
                <c:pt idx="123">
                  <c:v>59.812499999750777</c:v>
                </c:pt>
                <c:pt idx="124">
                  <c:v>98.29791666625708</c:v>
                </c:pt>
                <c:pt idx="125">
                  <c:v>104.76249999956349</c:v>
                </c:pt>
                <c:pt idx="126">
                  <c:v>19.514583333252023</c:v>
                </c:pt>
                <c:pt idx="127">
                  <c:v>32.443749999864814</c:v>
                </c:pt>
                <c:pt idx="128">
                  <c:v>43.802083333150826</c:v>
                </c:pt>
                <c:pt idx="129">
                  <c:v>61.745833333076057</c:v>
                </c:pt>
                <c:pt idx="130">
                  <c:v>104.8229166662299</c:v>
                </c:pt>
                <c:pt idx="131">
                  <c:v>20.662499999913905</c:v>
                </c:pt>
                <c:pt idx="132">
                  <c:v>100.95624999957934</c:v>
                </c:pt>
                <c:pt idx="133">
                  <c:v>20.84374999991315</c:v>
                </c:pt>
                <c:pt idx="134">
                  <c:v>64.645833333063976</c:v>
                </c:pt>
                <c:pt idx="135">
                  <c:v>100.41249999958161</c:v>
                </c:pt>
                <c:pt idx="136">
                  <c:v>19.514583333252023</c:v>
                </c:pt>
                <c:pt idx="137">
                  <c:v>95.09583333293709</c:v>
                </c:pt>
                <c:pt idx="138">
                  <c:v>97.935416666258604</c:v>
                </c:pt>
                <c:pt idx="139">
                  <c:v>111.22708333286988</c:v>
                </c:pt>
                <c:pt idx="140">
                  <c:v>19.031249999920703</c:v>
                </c:pt>
                <c:pt idx="141">
                  <c:v>59.389583333085874</c:v>
                </c:pt>
                <c:pt idx="142">
                  <c:v>62.047916666408128</c:v>
                </c:pt>
                <c:pt idx="143">
                  <c:v>97.512499999593686</c:v>
                </c:pt>
                <c:pt idx="144">
                  <c:v>99.264583332919727</c:v>
                </c:pt>
                <c:pt idx="145">
                  <c:v>120.95416666616268</c:v>
                </c:pt>
                <c:pt idx="146">
                  <c:v>121.92083333282532</c:v>
                </c:pt>
                <c:pt idx="147">
                  <c:v>17.822916666592402</c:v>
                </c:pt>
                <c:pt idx="148">
                  <c:v>65.310416666394531</c:v>
                </c:pt>
                <c:pt idx="149">
                  <c:v>67.485416666385476</c:v>
                </c:pt>
                <c:pt idx="150">
                  <c:v>102.58749999957254</c:v>
                </c:pt>
                <c:pt idx="151">
                  <c:v>98.237499999590668</c:v>
                </c:pt>
                <c:pt idx="152">
                  <c:v>118.11458333284118</c:v>
                </c:pt>
                <c:pt idx="153">
                  <c:v>50.447916666456464</c:v>
                </c:pt>
                <c:pt idx="154">
                  <c:v>60.658333333080584</c:v>
                </c:pt>
                <c:pt idx="155">
                  <c:v>63.316666666402845</c:v>
                </c:pt>
                <c:pt idx="156">
                  <c:v>94.552083332939361</c:v>
                </c:pt>
                <c:pt idx="157">
                  <c:v>106.21249999955744</c:v>
                </c:pt>
                <c:pt idx="158">
                  <c:v>111.34791666620271</c:v>
                </c:pt>
                <c:pt idx="159">
                  <c:v>111.64999999953478</c:v>
                </c:pt>
                <c:pt idx="160">
                  <c:v>117.38958333284421</c:v>
                </c:pt>
                <c:pt idx="161">
                  <c:v>52.562499999780989</c:v>
                </c:pt>
                <c:pt idx="162">
                  <c:v>94.491666666272948</c:v>
                </c:pt>
                <c:pt idx="163">
                  <c:v>104.09791666623292</c:v>
                </c:pt>
                <c:pt idx="164">
                  <c:v>50.568749999789297</c:v>
                </c:pt>
                <c:pt idx="165">
                  <c:v>74.554166666356025</c:v>
                </c:pt>
                <c:pt idx="166">
                  <c:v>108.14583333288272</c:v>
                </c:pt>
                <c:pt idx="167">
                  <c:v>116.84583333284647</c:v>
                </c:pt>
                <c:pt idx="168">
                  <c:v>17.339583333261086</c:v>
                </c:pt>
                <c:pt idx="169">
                  <c:v>48.937499999796088</c:v>
                </c:pt>
                <c:pt idx="170">
                  <c:v>53.227083333111551</c:v>
                </c:pt>
                <c:pt idx="171">
                  <c:v>74.614583333022438</c:v>
                </c:pt>
                <c:pt idx="172">
                  <c:v>117.02708333284572</c:v>
                </c:pt>
                <c:pt idx="173">
                  <c:v>16.795833333263349</c:v>
                </c:pt>
                <c:pt idx="174">
                  <c:v>24.589583333230877</c:v>
                </c:pt>
                <c:pt idx="175">
                  <c:v>43.016666666487431</c:v>
                </c:pt>
                <c:pt idx="176">
                  <c:v>55.341666666436076</c:v>
                </c:pt>
                <c:pt idx="177">
                  <c:v>72.983333333029236</c:v>
                </c:pt>
                <c:pt idx="178">
                  <c:v>108.56874999954762</c:v>
                </c:pt>
                <c:pt idx="179">
                  <c:v>17.822916666592402</c:v>
                </c:pt>
                <c:pt idx="180">
                  <c:v>34.618749999855751</c:v>
                </c:pt>
                <c:pt idx="181">
                  <c:v>72.137499999699429</c:v>
                </c:pt>
                <c:pt idx="182">
                  <c:v>110.62291666620573</c:v>
                </c:pt>
                <c:pt idx="183">
                  <c:v>21.81041666657579</c:v>
                </c:pt>
                <c:pt idx="184">
                  <c:v>60.718749999747004</c:v>
                </c:pt>
                <c:pt idx="185">
                  <c:v>56.006249999766638</c:v>
                </c:pt>
                <c:pt idx="186">
                  <c:v>71.231249999703195</c:v>
                </c:pt>
                <c:pt idx="187">
                  <c:v>116.36249999951515</c:v>
                </c:pt>
                <c:pt idx="188">
                  <c:v>118.71874999950533</c:v>
                </c:pt>
                <c:pt idx="189">
                  <c:v>20.904166666579563</c:v>
                </c:pt>
                <c:pt idx="190">
                  <c:v>54.374999999773436</c:v>
                </c:pt>
                <c:pt idx="191">
                  <c:v>55.583333333101734</c:v>
                </c:pt>
                <c:pt idx="192">
                  <c:v>64.464583333064724</c:v>
                </c:pt>
                <c:pt idx="193">
                  <c:v>66.881249999721319</c:v>
                </c:pt>
                <c:pt idx="194">
                  <c:v>74.191666666357534</c:v>
                </c:pt>
                <c:pt idx="195">
                  <c:v>117.38958333284421</c:v>
                </c:pt>
                <c:pt idx="196">
                  <c:v>19.031249999920703</c:v>
                </c:pt>
                <c:pt idx="197">
                  <c:v>70.445833333039801</c:v>
                </c:pt>
                <c:pt idx="198">
                  <c:v>60.597916666414172</c:v>
                </c:pt>
                <c:pt idx="199">
                  <c:v>118.71874999950533</c:v>
                </c:pt>
                <c:pt idx="200">
                  <c:v>127.35833333280267</c:v>
                </c:pt>
                <c:pt idx="201">
                  <c:v>76.427083333014878</c:v>
                </c:pt>
                <c:pt idx="202">
                  <c:v>119.56458333283514</c:v>
                </c:pt>
                <c:pt idx="203">
                  <c:v>49.118749999795334</c:v>
                </c:pt>
                <c:pt idx="204">
                  <c:v>53.8312499997757</c:v>
                </c:pt>
                <c:pt idx="205">
                  <c:v>79.085416666337139</c:v>
                </c:pt>
                <c:pt idx="206">
                  <c:v>102.94999999957103</c:v>
                </c:pt>
                <c:pt idx="207">
                  <c:v>47.668749999801378</c:v>
                </c:pt>
                <c:pt idx="208">
                  <c:v>82.408333332989955</c:v>
                </c:pt>
                <c:pt idx="209">
                  <c:v>106.81666666622159</c:v>
                </c:pt>
                <c:pt idx="210">
                  <c:v>14.318749999940337</c:v>
                </c:pt>
                <c:pt idx="211">
                  <c:v>31.839583333200668</c:v>
                </c:pt>
                <c:pt idx="212">
                  <c:v>37.579166666510083</c:v>
                </c:pt>
                <c:pt idx="213">
                  <c:v>53.770833333109287</c:v>
                </c:pt>
                <c:pt idx="214">
                  <c:v>87.604166666301651</c:v>
                </c:pt>
                <c:pt idx="215">
                  <c:v>108.81041666621329</c:v>
                </c:pt>
                <c:pt idx="216">
                  <c:v>18.608333333255796</c:v>
                </c:pt>
                <c:pt idx="217">
                  <c:v>51.716666666451175</c:v>
                </c:pt>
                <c:pt idx="218">
                  <c:v>85.368749999644294</c:v>
                </c:pt>
                <c:pt idx="219">
                  <c:v>104.52083333289782</c:v>
                </c:pt>
                <c:pt idx="220">
                  <c:v>101.25833333291142</c:v>
                </c:pt>
                <c:pt idx="221">
                  <c:v>9.0020833332958237</c:v>
                </c:pt>
                <c:pt idx="222">
                  <c:v>17.762499999925989</c:v>
                </c:pt>
                <c:pt idx="223">
                  <c:v>34.618749999855751</c:v>
                </c:pt>
                <c:pt idx="224">
                  <c:v>59.208333333086628</c:v>
                </c:pt>
                <c:pt idx="225">
                  <c:v>102.16458333290764</c:v>
                </c:pt>
                <c:pt idx="226">
                  <c:v>106.0312499995582</c:v>
                </c:pt>
                <c:pt idx="227">
                  <c:v>25.374999999894271</c:v>
                </c:pt>
                <c:pt idx="228">
                  <c:v>61.20208333307832</c:v>
                </c:pt>
                <c:pt idx="229">
                  <c:v>51.656249999784762</c:v>
                </c:pt>
                <c:pt idx="230">
                  <c:v>99.083333332920475</c:v>
                </c:pt>
                <c:pt idx="231">
                  <c:v>44.647916666480633</c:v>
                </c:pt>
                <c:pt idx="232">
                  <c:v>88.752083332963522</c:v>
                </c:pt>
                <c:pt idx="233">
                  <c:v>108.44791666621479</c:v>
                </c:pt>
                <c:pt idx="234">
                  <c:v>19.937499999916927</c:v>
                </c:pt>
                <c:pt idx="235">
                  <c:v>46.822916666471571</c:v>
                </c:pt>
                <c:pt idx="236">
                  <c:v>62.652083333072277</c:v>
                </c:pt>
                <c:pt idx="237">
                  <c:v>78.239583333007332</c:v>
                </c:pt>
                <c:pt idx="238">
                  <c:v>90.98749999962088</c:v>
                </c:pt>
                <c:pt idx="239">
                  <c:v>111.58958333286837</c:v>
                </c:pt>
                <c:pt idx="240">
                  <c:v>15.768749999934297</c:v>
                </c:pt>
                <c:pt idx="241">
                  <c:v>33.168749999861795</c:v>
                </c:pt>
                <c:pt idx="242">
                  <c:v>50.689583333122123</c:v>
                </c:pt>
                <c:pt idx="243">
                  <c:v>74.67499999968885</c:v>
                </c:pt>
                <c:pt idx="244">
                  <c:v>113.94583333285856</c:v>
                </c:pt>
                <c:pt idx="245">
                  <c:v>17.883333333258818</c:v>
                </c:pt>
                <c:pt idx="246">
                  <c:v>31.235416666536519</c:v>
                </c:pt>
                <c:pt idx="247">
                  <c:v>40.35833333316517</c:v>
                </c:pt>
                <c:pt idx="248">
                  <c:v>43.802083333150826</c:v>
                </c:pt>
                <c:pt idx="249">
                  <c:v>7.7333333333011103</c:v>
                </c:pt>
                <c:pt idx="250">
                  <c:v>18.427083333256554</c:v>
                </c:pt>
                <c:pt idx="251">
                  <c:v>26.099999999891249</c:v>
                </c:pt>
                <c:pt idx="252">
                  <c:v>42.110416666491204</c:v>
                </c:pt>
                <c:pt idx="253">
                  <c:v>77.212499999678272</c:v>
                </c:pt>
                <c:pt idx="254">
                  <c:v>128.20416666613247</c:v>
                </c:pt>
                <c:pt idx="255">
                  <c:v>9.3645833332943145</c:v>
                </c:pt>
                <c:pt idx="256">
                  <c:v>85.187499999645041</c:v>
                </c:pt>
                <c:pt idx="257">
                  <c:v>126.63333333280569</c:v>
                </c:pt>
                <c:pt idx="258">
                  <c:v>129.77499999945925</c:v>
                </c:pt>
                <c:pt idx="259">
                  <c:v>88.570833332964284</c:v>
                </c:pt>
                <c:pt idx="260">
                  <c:v>123.06874999948721</c:v>
                </c:pt>
                <c:pt idx="261">
                  <c:v>86.456249999639766</c:v>
                </c:pt>
                <c:pt idx="262">
                  <c:v>121.13541666616193</c:v>
                </c:pt>
                <c:pt idx="263">
                  <c:v>83.495833332985427</c:v>
                </c:pt>
                <c:pt idx="264">
                  <c:v>124.639583332814</c:v>
                </c:pt>
                <c:pt idx="265">
                  <c:v>75.460416666352245</c:v>
                </c:pt>
                <c:pt idx="266">
                  <c:v>76.004166666349974</c:v>
                </c:pt>
                <c:pt idx="267">
                  <c:v>75.641666666351483</c:v>
                </c:pt>
                <c:pt idx="268">
                  <c:v>87.362499999635986</c:v>
                </c:pt>
                <c:pt idx="269">
                  <c:v>87.422916666302399</c:v>
                </c:pt>
                <c:pt idx="270">
                  <c:v>119.44374999950232</c:v>
                </c:pt>
                <c:pt idx="271">
                  <c:v>84.220833332982409</c:v>
                </c:pt>
                <c:pt idx="272">
                  <c:v>103.01041666623745</c:v>
                </c:pt>
                <c:pt idx="273">
                  <c:v>121.67916666615966</c:v>
                </c:pt>
                <c:pt idx="274">
                  <c:v>84.522916666314487</c:v>
                </c:pt>
                <c:pt idx="275">
                  <c:v>117.57083333284345</c:v>
                </c:pt>
                <c:pt idx="276">
                  <c:v>125.42499999947739</c:v>
                </c:pt>
                <c:pt idx="277">
                  <c:v>37.518749999843671</c:v>
                </c:pt>
                <c:pt idx="278">
                  <c:v>61.806249999742469</c:v>
                </c:pt>
                <c:pt idx="279">
                  <c:v>70.445833333039801</c:v>
                </c:pt>
                <c:pt idx="280">
                  <c:v>95.579166666268421</c:v>
                </c:pt>
                <c:pt idx="281">
                  <c:v>109.71666666620951</c:v>
                </c:pt>
                <c:pt idx="282">
                  <c:v>123.67291666615135</c:v>
                </c:pt>
                <c:pt idx="283">
                  <c:v>31.174999999870103</c:v>
                </c:pt>
                <c:pt idx="284">
                  <c:v>68.029166666383205</c:v>
                </c:pt>
                <c:pt idx="285">
                  <c:v>70.385416666373388</c:v>
                </c:pt>
                <c:pt idx="286">
                  <c:v>96.666666666263879</c:v>
                </c:pt>
                <c:pt idx="287">
                  <c:v>98.599999999589159</c:v>
                </c:pt>
                <c:pt idx="288">
                  <c:v>110.98541666620422</c:v>
                </c:pt>
                <c:pt idx="289">
                  <c:v>122.34374999949023</c:v>
                </c:pt>
                <c:pt idx="290">
                  <c:v>27.791666666550867</c:v>
                </c:pt>
                <c:pt idx="291">
                  <c:v>40.418749999831583</c:v>
                </c:pt>
                <c:pt idx="292">
                  <c:v>108.68958333288046</c:v>
                </c:pt>
                <c:pt idx="293">
                  <c:v>108.56874999954762</c:v>
                </c:pt>
                <c:pt idx="294">
                  <c:v>27.912499999883696</c:v>
                </c:pt>
                <c:pt idx="295">
                  <c:v>26.341666666556907</c:v>
                </c:pt>
                <c:pt idx="296">
                  <c:v>107.11874999955367</c:v>
                </c:pt>
                <c:pt idx="297">
                  <c:v>26.160416666557662</c:v>
                </c:pt>
              </c:numCache>
            </c:numRef>
          </c:xVal>
          <c:yVal>
            <c:numRef>
              <c:f>contour!$AF$2:$AF$299</c:f>
              <c:numCache>
                <c:formatCode>General</c:formatCode>
                <c:ptCount val="298"/>
                <c:pt idx="0">
                  <c:v>77.877083333008841</c:v>
                </c:pt>
                <c:pt idx="1">
                  <c:v>73.164583333028474</c:v>
                </c:pt>
                <c:pt idx="2">
                  <c:v>80.837499999663166</c:v>
                </c:pt>
                <c:pt idx="3">
                  <c:v>116.1812499995159</c:v>
                </c:pt>
                <c:pt idx="4">
                  <c:v>81.441666666327322</c:v>
                </c:pt>
                <c:pt idx="5">
                  <c:v>35.102083333187075</c:v>
                </c:pt>
                <c:pt idx="6">
                  <c:v>85.731249999642785</c:v>
                </c:pt>
                <c:pt idx="7">
                  <c:v>83.435416666319014</c:v>
                </c:pt>
                <c:pt idx="8">
                  <c:v>89.0541666662956</c:v>
                </c:pt>
                <c:pt idx="9">
                  <c:v>102.28541666624047</c:v>
                </c:pt>
                <c:pt idx="10">
                  <c:v>99.868749999583869</c:v>
                </c:pt>
                <c:pt idx="11">
                  <c:v>94.068749999608045</c:v>
                </c:pt>
                <c:pt idx="12">
                  <c:v>74.433333333023185</c:v>
                </c:pt>
                <c:pt idx="13">
                  <c:v>97.391666666260861</c:v>
                </c:pt>
                <c:pt idx="14">
                  <c:v>103.1916666662367</c:v>
                </c:pt>
                <c:pt idx="15">
                  <c:v>97.331249999594448</c:v>
                </c:pt>
                <c:pt idx="16">
                  <c:v>101.19791666624501</c:v>
                </c:pt>
                <c:pt idx="17">
                  <c:v>30.14791666654105</c:v>
                </c:pt>
                <c:pt idx="18">
                  <c:v>75.037499999687341</c:v>
                </c:pt>
                <c:pt idx="19">
                  <c:v>109.17291666621178</c:v>
                </c:pt>
                <c:pt idx="20">
                  <c:v>104.58124999956424</c:v>
                </c:pt>
                <c:pt idx="21">
                  <c:v>34.014583333191602</c:v>
                </c:pt>
                <c:pt idx="22">
                  <c:v>106.21249999955744</c:v>
                </c:pt>
                <c:pt idx="23">
                  <c:v>16.614583333264104</c:v>
                </c:pt>
                <c:pt idx="24">
                  <c:v>79.870833333000533</c:v>
                </c:pt>
                <c:pt idx="25">
                  <c:v>121.73958333282607</c:v>
                </c:pt>
                <c:pt idx="26">
                  <c:v>117.26874999951137</c:v>
                </c:pt>
                <c:pt idx="27">
                  <c:v>37.397916666510838</c:v>
                </c:pt>
                <c:pt idx="28">
                  <c:v>114.30833333285705</c:v>
                </c:pt>
                <c:pt idx="29">
                  <c:v>106.99791666622083</c:v>
                </c:pt>
                <c:pt idx="30">
                  <c:v>88.389583332965046</c:v>
                </c:pt>
                <c:pt idx="31">
                  <c:v>103.73541666623443</c:v>
                </c:pt>
                <c:pt idx="32">
                  <c:v>46.702083333138738</c:v>
                </c:pt>
                <c:pt idx="33">
                  <c:v>114.00624999952497</c:v>
                </c:pt>
                <c:pt idx="34">
                  <c:v>112.9187499995295</c:v>
                </c:pt>
                <c:pt idx="35">
                  <c:v>113.03958333286234</c:v>
                </c:pt>
                <c:pt idx="36">
                  <c:v>118.23541666617402</c:v>
                </c:pt>
                <c:pt idx="37">
                  <c:v>54.79791666643834</c:v>
                </c:pt>
                <c:pt idx="38">
                  <c:v>53.045833333112306</c:v>
                </c:pt>
                <c:pt idx="39">
                  <c:v>129.11041666612871</c:v>
                </c:pt>
                <c:pt idx="40">
                  <c:v>19.99791666658334</c:v>
                </c:pt>
                <c:pt idx="41">
                  <c:v>70.324999999706975</c:v>
                </c:pt>
                <c:pt idx="42">
                  <c:v>52.743749999780235</c:v>
                </c:pt>
                <c:pt idx="43">
                  <c:v>33.652083333193112</c:v>
                </c:pt>
                <c:pt idx="44">
                  <c:v>88.14791666629938</c:v>
                </c:pt>
                <c:pt idx="45">
                  <c:v>27.912499999883696</c:v>
                </c:pt>
                <c:pt idx="46">
                  <c:v>34.014583333191602</c:v>
                </c:pt>
                <c:pt idx="47">
                  <c:v>49.602083333126657</c:v>
                </c:pt>
                <c:pt idx="48">
                  <c:v>59.389583333085874</c:v>
                </c:pt>
                <c:pt idx="49">
                  <c:v>53.770833333109287</c:v>
                </c:pt>
                <c:pt idx="50">
                  <c:v>104.8229166662299</c:v>
                </c:pt>
                <c:pt idx="51">
                  <c:v>47.910416666467036</c:v>
                </c:pt>
                <c:pt idx="52">
                  <c:v>43.862499999817238</c:v>
                </c:pt>
                <c:pt idx="53">
                  <c:v>56.610416666430787</c:v>
                </c:pt>
                <c:pt idx="54">
                  <c:v>50.327083333123632</c:v>
                </c:pt>
                <c:pt idx="55">
                  <c:v>56.247916666432296</c:v>
                </c:pt>
                <c:pt idx="56">
                  <c:v>127.41874999946909</c:v>
                </c:pt>
                <c:pt idx="57">
                  <c:v>125.24374999947814</c:v>
                </c:pt>
                <c:pt idx="58">
                  <c:v>77.272916666344699</c:v>
                </c:pt>
                <c:pt idx="59">
                  <c:v>49.179166666461754</c:v>
                </c:pt>
                <c:pt idx="60">
                  <c:v>60.83958333307983</c:v>
                </c:pt>
                <c:pt idx="61">
                  <c:v>59.449999999752286</c:v>
                </c:pt>
                <c:pt idx="62">
                  <c:v>108.62916666621403</c:v>
                </c:pt>
                <c:pt idx="63">
                  <c:v>107.84374999955064</c:v>
                </c:pt>
                <c:pt idx="64">
                  <c:v>52.50208333311457</c:v>
                </c:pt>
                <c:pt idx="65">
                  <c:v>66.458333333056416</c:v>
                </c:pt>
                <c:pt idx="66">
                  <c:v>68.452083333048108</c:v>
                </c:pt>
                <c:pt idx="67">
                  <c:v>68.572916666380948</c:v>
                </c:pt>
                <c:pt idx="68">
                  <c:v>60.477083333081339</c:v>
                </c:pt>
                <c:pt idx="69">
                  <c:v>66.216666666390765</c:v>
                </c:pt>
                <c:pt idx="70">
                  <c:v>70.506249999706213</c:v>
                </c:pt>
                <c:pt idx="71">
                  <c:v>20.48124999991466</c:v>
                </c:pt>
                <c:pt idx="72">
                  <c:v>76.124999999682814</c:v>
                </c:pt>
                <c:pt idx="73">
                  <c:v>63.981249999733407</c:v>
                </c:pt>
                <c:pt idx="74">
                  <c:v>72.922916666362823</c:v>
                </c:pt>
                <c:pt idx="75">
                  <c:v>60.960416666412662</c:v>
                </c:pt>
                <c:pt idx="76">
                  <c:v>67.304166666386223</c:v>
                </c:pt>
                <c:pt idx="77">
                  <c:v>79.387499999669217</c:v>
                </c:pt>
                <c:pt idx="78">
                  <c:v>25.01249999989578</c:v>
                </c:pt>
                <c:pt idx="79">
                  <c:v>81.441666666327322</c:v>
                </c:pt>
                <c:pt idx="80">
                  <c:v>71.352083333036035</c:v>
                </c:pt>
                <c:pt idx="81">
                  <c:v>85.006249999645803</c:v>
                </c:pt>
                <c:pt idx="82">
                  <c:v>61.383333333077566</c:v>
                </c:pt>
                <c:pt idx="83">
                  <c:v>85.610416666309959</c:v>
                </c:pt>
                <c:pt idx="84">
                  <c:v>71.352083333036035</c:v>
                </c:pt>
                <c:pt idx="85">
                  <c:v>70.385416666373388</c:v>
                </c:pt>
                <c:pt idx="86">
                  <c:v>72.681249999697158</c:v>
                </c:pt>
                <c:pt idx="87">
                  <c:v>87.664583332968064</c:v>
                </c:pt>
                <c:pt idx="88">
                  <c:v>88.268749999632206</c:v>
                </c:pt>
                <c:pt idx="89">
                  <c:v>40.962499999829319</c:v>
                </c:pt>
                <c:pt idx="90">
                  <c:v>80.112499999666198</c:v>
                </c:pt>
                <c:pt idx="91">
                  <c:v>70.445833333039801</c:v>
                </c:pt>
                <c:pt idx="92">
                  <c:v>92.316666666282003</c:v>
                </c:pt>
                <c:pt idx="93">
                  <c:v>92.92083333294616</c:v>
                </c:pt>
                <c:pt idx="94">
                  <c:v>88.268749999632206</c:v>
                </c:pt>
                <c:pt idx="95">
                  <c:v>92.860416666279747</c:v>
                </c:pt>
                <c:pt idx="96">
                  <c:v>87.483333332968812</c:v>
                </c:pt>
                <c:pt idx="97">
                  <c:v>69.962499999708484</c:v>
                </c:pt>
                <c:pt idx="98">
                  <c:v>98.177083332924255</c:v>
                </c:pt>
                <c:pt idx="99">
                  <c:v>88.268749999632206</c:v>
                </c:pt>
                <c:pt idx="100">
                  <c:v>97.874999999592177</c:v>
                </c:pt>
                <c:pt idx="101">
                  <c:v>91.349999999619371</c:v>
                </c:pt>
                <c:pt idx="102">
                  <c:v>71.170833333036782</c:v>
                </c:pt>
                <c:pt idx="103">
                  <c:v>95.458333332935581</c:v>
                </c:pt>
                <c:pt idx="104">
                  <c:v>104.09791666623292</c:v>
                </c:pt>
                <c:pt idx="105">
                  <c:v>103.55416666623519</c:v>
                </c:pt>
                <c:pt idx="106">
                  <c:v>97.512499999593686</c:v>
                </c:pt>
                <c:pt idx="107">
                  <c:v>38.48541666650631</c:v>
                </c:pt>
                <c:pt idx="108">
                  <c:v>34.618749999855751</c:v>
                </c:pt>
                <c:pt idx="109">
                  <c:v>103.25208333290311</c:v>
                </c:pt>
                <c:pt idx="110">
                  <c:v>96.062499999599737</c:v>
                </c:pt>
                <c:pt idx="111">
                  <c:v>107.96458333288348</c:v>
                </c:pt>
                <c:pt idx="112">
                  <c:v>34.558333333189339</c:v>
                </c:pt>
                <c:pt idx="113">
                  <c:v>110.74374999953857</c:v>
                </c:pt>
                <c:pt idx="114">
                  <c:v>112.01249999953328</c:v>
                </c:pt>
                <c:pt idx="115">
                  <c:v>122.34374999949023</c:v>
                </c:pt>
                <c:pt idx="116">
                  <c:v>107.36041666621932</c:v>
                </c:pt>
                <c:pt idx="117">
                  <c:v>41.868749999825546</c:v>
                </c:pt>
                <c:pt idx="118">
                  <c:v>112.73749999953026</c:v>
                </c:pt>
                <c:pt idx="119">
                  <c:v>114.48958333285628</c:v>
                </c:pt>
                <c:pt idx="120">
                  <c:v>97.149999999595209</c:v>
                </c:pt>
                <c:pt idx="121">
                  <c:v>41.687499999826301</c:v>
                </c:pt>
                <c:pt idx="122">
                  <c:v>121.73958333282607</c:v>
                </c:pt>
                <c:pt idx="123">
                  <c:v>75.21874999968658</c:v>
                </c:pt>
                <c:pt idx="124">
                  <c:v>116.12083333284949</c:v>
                </c:pt>
                <c:pt idx="125">
                  <c:v>47.849999999800623</c:v>
                </c:pt>
                <c:pt idx="126">
                  <c:v>119.50416666616873</c:v>
                </c:pt>
                <c:pt idx="127">
                  <c:v>46.883333333137983</c:v>
                </c:pt>
                <c:pt idx="128">
                  <c:v>112.79791666619667</c:v>
                </c:pt>
                <c:pt idx="129">
                  <c:v>84.03958333298317</c:v>
                </c:pt>
                <c:pt idx="130">
                  <c:v>56.006249999766638</c:v>
                </c:pt>
                <c:pt idx="131">
                  <c:v>123.24999999948645</c:v>
                </c:pt>
                <c:pt idx="132">
                  <c:v>62.893749999737942</c:v>
                </c:pt>
                <c:pt idx="133">
                  <c:v>124.45833333281475</c:v>
                </c:pt>
                <c:pt idx="134">
                  <c:v>122.34374999949023</c:v>
                </c:pt>
                <c:pt idx="135">
                  <c:v>73.466666666360553</c:v>
                </c:pt>
                <c:pt idx="136">
                  <c:v>126.87499999947134</c:v>
                </c:pt>
                <c:pt idx="137">
                  <c:v>87.906249999633715</c:v>
                </c:pt>
                <c:pt idx="138">
                  <c:v>135.2124999994366</c:v>
                </c:pt>
                <c:pt idx="139">
                  <c:v>72.983333333029236</c:v>
                </c:pt>
                <c:pt idx="140">
                  <c:v>127.66041666613474</c:v>
                </c:pt>
                <c:pt idx="141">
                  <c:v>65.612499999726609</c:v>
                </c:pt>
                <c:pt idx="142">
                  <c:v>73.40624999969414</c:v>
                </c:pt>
                <c:pt idx="143">
                  <c:v>102.16458333290764</c:v>
                </c:pt>
                <c:pt idx="144">
                  <c:v>37.760416666509329</c:v>
                </c:pt>
                <c:pt idx="145">
                  <c:v>47.245833333136474</c:v>
                </c:pt>
                <c:pt idx="146">
                  <c:v>46.339583333140247</c:v>
                </c:pt>
                <c:pt idx="147">
                  <c:v>127.53958333280191</c:v>
                </c:pt>
                <c:pt idx="148">
                  <c:v>89.235416666294853</c:v>
                </c:pt>
                <c:pt idx="149">
                  <c:v>75.339583333019419</c:v>
                </c:pt>
                <c:pt idx="150">
                  <c:v>110.079166666208</c:v>
                </c:pt>
                <c:pt idx="151">
                  <c:v>63.377083333069258</c:v>
                </c:pt>
                <c:pt idx="152">
                  <c:v>47.064583333137229</c:v>
                </c:pt>
                <c:pt idx="153">
                  <c:v>25.797916666559175</c:v>
                </c:pt>
                <c:pt idx="154">
                  <c:v>119.68541666616797</c:v>
                </c:pt>
                <c:pt idx="155">
                  <c:v>23.864583333233895</c:v>
                </c:pt>
                <c:pt idx="156">
                  <c:v>71.533333333035273</c:v>
                </c:pt>
                <c:pt idx="157">
                  <c:v>114.36874999952346</c:v>
                </c:pt>
                <c:pt idx="158">
                  <c:v>48.152083333132694</c:v>
                </c:pt>
                <c:pt idx="159">
                  <c:v>104.399999999565</c:v>
                </c:pt>
                <c:pt idx="160">
                  <c:v>55.522916666435322</c:v>
                </c:pt>
                <c:pt idx="161">
                  <c:v>33.108333333195382</c:v>
                </c:pt>
                <c:pt idx="162">
                  <c:v>78.299999999673744</c:v>
                </c:pt>
                <c:pt idx="163">
                  <c:v>54.979166666437585</c:v>
                </c:pt>
                <c:pt idx="164">
                  <c:v>40.056249999833099</c:v>
                </c:pt>
                <c:pt idx="165">
                  <c:v>35.706249999851224</c:v>
                </c:pt>
                <c:pt idx="166">
                  <c:v>12.50624999994789</c:v>
                </c:pt>
                <c:pt idx="167">
                  <c:v>105.30624999956122</c:v>
                </c:pt>
                <c:pt idx="168">
                  <c:v>89.899999999625408</c:v>
                </c:pt>
                <c:pt idx="169">
                  <c:v>45.49374999981044</c:v>
                </c:pt>
                <c:pt idx="170">
                  <c:v>89.174999999628426</c:v>
                </c:pt>
                <c:pt idx="171">
                  <c:v>54.072916666441358</c:v>
                </c:pt>
                <c:pt idx="172">
                  <c:v>68.814583333046599</c:v>
                </c:pt>
                <c:pt idx="173">
                  <c:v>91.289583332952958</c:v>
                </c:pt>
                <c:pt idx="174">
                  <c:v>57.697916666426252</c:v>
                </c:pt>
                <c:pt idx="175">
                  <c:v>52.079166666449666</c:v>
                </c:pt>
                <c:pt idx="176">
                  <c:v>93.404166666277476</c:v>
                </c:pt>
                <c:pt idx="177">
                  <c:v>59.812499999750777</c:v>
                </c:pt>
                <c:pt idx="178">
                  <c:v>34.981249999854242</c:v>
                </c:pt>
                <c:pt idx="179">
                  <c:v>101.92291666624199</c:v>
                </c:pt>
                <c:pt idx="180">
                  <c:v>56.972916666429278</c:v>
                </c:pt>
                <c:pt idx="181">
                  <c:v>65.854166666392274</c:v>
                </c:pt>
                <c:pt idx="182">
                  <c:v>39.029166666504047</c:v>
                </c:pt>
                <c:pt idx="183">
                  <c:v>107.96458333288348</c:v>
                </c:pt>
                <c:pt idx="184">
                  <c:v>69.297916666377915</c:v>
                </c:pt>
                <c:pt idx="185">
                  <c:v>41.022916666495739</c:v>
                </c:pt>
                <c:pt idx="186">
                  <c:v>99.022916666254062</c:v>
                </c:pt>
                <c:pt idx="187">
                  <c:v>132.79583333278001</c:v>
                </c:pt>
                <c:pt idx="188">
                  <c:v>62.712499999738696</c:v>
                </c:pt>
                <c:pt idx="189">
                  <c:v>116.60416666618082</c:v>
                </c:pt>
                <c:pt idx="190">
                  <c:v>44.164583333149309</c:v>
                </c:pt>
                <c:pt idx="191">
                  <c:v>100.59374999958085</c:v>
                </c:pt>
                <c:pt idx="192">
                  <c:v>56.489583333097954</c:v>
                </c:pt>
                <c:pt idx="193">
                  <c:v>111.58958333286837</c:v>
                </c:pt>
                <c:pt idx="194">
                  <c:v>103.25208333290311</c:v>
                </c:pt>
                <c:pt idx="195">
                  <c:v>69.781249999709246</c:v>
                </c:pt>
                <c:pt idx="196">
                  <c:v>126.57291666613928</c:v>
                </c:pt>
                <c:pt idx="197">
                  <c:v>108.56874999954762</c:v>
                </c:pt>
                <c:pt idx="198">
                  <c:v>69.17708333304509</c:v>
                </c:pt>
                <c:pt idx="199">
                  <c:v>76.910416666346208</c:v>
                </c:pt>
                <c:pt idx="200">
                  <c:v>64.343749999731898</c:v>
                </c:pt>
                <c:pt idx="201">
                  <c:v>110.62291666620573</c:v>
                </c:pt>
                <c:pt idx="202">
                  <c:v>104.52083333289782</c:v>
                </c:pt>
                <c:pt idx="203">
                  <c:v>112.01249999953328</c:v>
                </c:pt>
                <c:pt idx="204">
                  <c:v>105.06458333289555</c:v>
                </c:pt>
                <c:pt idx="205">
                  <c:v>112.85833333286308</c:v>
                </c:pt>
                <c:pt idx="206">
                  <c:v>34.558333333189339</c:v>
                </c:pt>
                <c:pt idx="207">
                  <c:v>55.462499999768902</c:v>
                </c:pt>
                <c:pt idx="208">
                  <c:v>114.91249999952119</c:v>
                </c:pt>
                <c:pt idx="209">
                  <c:v>40.720833333163661</c:v>
                </c:pt>
                <c:pt idx="210">
                  <c:v>53.045833333112306</c:v>
                </c:pt>
                <c:pt idx="211">
                  <c:v>52.924999999779473</c:v>
                </c:pt>
                <c:pt idx="212">
                  <c:v>59.510416666418706</c:v>
                </c:pt>
                <c:pt idx="213">
                  <c:v>56.972916666429278</c:v>
                </c:pt>
                <c:pt idx="214">
                  <c:v>121.19583333282834</c:v>
                </c:pt>
                <c:pt idx="215">
                  <c:v>46.339583333140247</c:v>
                </c:pt>
                <c:pt idx="216">
                  <c:v>59.027083333087383</c:v>
                </c:pt>
                <c:pt idx="217">
                  <c:v>63.679166666401336</c:v>
                </c:pt>
                <c:pt idx="218">
                  <c:v>129.23124999946154</c:v>
                </c:pt>
                <c:pt idx="219">
                  <c:v>52.199999999782499</c:v>
                </c:pt>
                <c:pt idx="220">
                  <c:v>131.34583333278604</c:v>
                </c:pt>
                <c:pt idx="221">
                  <c:v>56.489583333097954</c:v>
                </c:pt>
                <c:pt idx="222">
                  <c:v>69.720833333042833</c:v>
                </c:pt>
                <c:pt idx="223">
                  <c:v>72.439583333031493</c:v>
                </c:pt>
                <c:pt idx="224">
                  <c:v>71.170833333036782</c:v>
                </c:pt>
                <c:pt idx="225">
                  <c:v>57.939583333091917</c:v>
                </c:pt>
                <c:pt idx="226">
                  <c:v>139.50208333275208</c:v>
                </c:pt>
                <c:pt idx="227">
                  <c:v>79.206249999669964</c:v>
                </c:pt>
                <c:pt idx="228">
                  <c:v>80.414583332998262</c:v>
                </c:pt>
                <c:pt idx="229">
                  <c:v>66.216666666390765</c:v>
                </c:pt>
                <c:pt idx="230">
                  <c:v>61.685416666409644</c:v>
                </c:pt>
                <c:pt idx="231">
                  <c:v>91.289583332952958</c:v>
                </c:pt>
                <c:pt idx="232">
                  <c:v>66.458333333056416</c:v>
                </c:pt>
                <c:pt idx="233">
                  <c:v>70.929166666371131</c:v>
                </c:pt>
                <c:pt idx="234">
                  <c:v>90.98749999962088</c:v>
                </c:pt>
                <c:pt idx="235">
                  <c:v>59.87291666641719</c:v>
                </c:pt>
                <c:pt idx="236">
                  <c:v>110.98541666620422</c:v>
                </c:pt>
                <c:pt idx="237">
                  <c:v>72.922916666362823</c:v>
                </c:pt>
                <c:pt idx="238">
                  <c:v>57.99999999975833</c:v>
                </c:pt>
                <c:pt idx="239">
                  <c:v>69.902083333042071</c:v>
                </c:pt>
                <c:pt idx="240">
                  <c:v>96.424999999598228</c:v>
                </c:pt>
                <c:pt idx="241">
                  <c:v>95.035416666270677</c:v>
                </c:pt>
                <c:pt idx="242">
                  <c:v>103.37291666623594</c:v>
                </c:pt>
                <c:pt idx="243">
                  <c:v>65.129166666395292</c:v>
                </c:pt>
                <c:pt idx="244">
                  <c:v>67.122916666386985</c:v>
                </c:pt>
                <c:pt idx="245">
                  <c:v>102.34583333290689</c:v>
                </c:pt>
                <c:pt idx="246">
                  <c:v>99.868749999583869</c:v>
                </c:pt>
                <c:pt idx="247">
                  <c:v>90.141666666291073</c:v>
                </c:pt>
                <c:pt idx="248">
                  <c:v>93.827083332942379</c:v>
                </c:pt>
                <c:pt idx="249">
                  <c:v>99.143749999586902</c:v>
                </c:pt>
                <c:pt idx="250">
                  <c:v>99.022916666254062</c:v>
                </c:pt>
                <c:pt idx="251">
                  <c:v>94.370833332940123</c:v>
                </c:pt>
                <c:pt idx="252">
                  <c:v>95.760416666267659</c:v>
                </c:pt>
                <c:pt idx="253">
                  <c:v>103.91666666623368</c:v>
                </c:pt>
                <c:pt idx="254">
                  <c:v>49.541666666460237</c:v>
                </c:pt>
                <c:pt idx="255">
                  <c:v>96.666666666263879</c:v>
                </c:pt>
                <c:pt idx="256">
                  <c:v>125.48541666614381</c:v>
                </c:pt>
                <c:pt idx="257">
                  <c:v>50.568749999789297</c:v>
                </c:pt>
                <c:pt idx="258">
                  <c:v>50.206249999790806</c:v>
                </c:pt>
                <c:pt idx="259">
                  <c:v>64.222916666399072</c:v>
                </c:pt>
                <c:pt idx="260">
                  <c:v>50.327083333123632</c:v>
                </c:pt>
                <c:pt idx="261">
                  <c:v>69.660416666376406</c:v>
                </c:pt>
                <c:pt idx="262">
                  <c:v>55.160416666436831</c:v>
                </c:pt>
                <c:pt idx="263">
                  <c:v>79.387499999669217</c:v>
                </c:pt>
                <c:pt idx="264">
                  <c:v>61.262499999744733</c:v>
                </c:pt>
                <c:pt idx="265">
                  <c:v>97.814583332925764</c:v>
                </c:pt>
                <c:pt idx="266">
                  <c:v>114.85208333285478</c:v>
                </c:pt>
                <c:pt idx="267">
                  <c:v>89.0541666662956</c:v>
                </c:pt>
                <c:pt idx="268">
                  <c:v>84.522916666314487</c:v>
                </c:pt>
                <c:pt idx="269">
                  <c:v>105.91041666622537</c:v>
                </c:pt>
                <c:pt idx="270">
                  <c:v>65.129166666395292</c:v>
                </c:pt>
                <c:pt idx="271">
                  <c:v>113.03958333286234</c:v>
                </c:pt>
                <c:pt idx="272">
                  <c:v>65.9749999997251</c:v>
                </c:pt>
                <c:pt idx="273">
                  <c:v>73.164583333028474</c:v>
                </c:pt>
                <c:pt idx="274">
                  <c:v>127.11666666613701</c:v>
                </c:pt>
                <c:pt idx="275">
                  <c:v>81.381249999660909</c:v>
                </c:pt>
                <c:pt idx="276">
                  <c:v>44.164583333149309</c:v>
                </c:pt>
                <c:pt idx="277">
                  <c:v>50.689583333122123</c:v>
                </c:pt>
                <c:pt idx="278">
                  <c:v>80.172916666332611</c:v>
                </c:pt>
                <c:pt idx="279">
                  <c:v>124.94166666614608</c:v>
                </c:pt>
                <c:pt idx="280">
                  <c:v>48.333333333131939</c:v>
                </c:pt>
                <c:pt idx="281">
                  <c:v>88.570833332964284</c:v>
                </c:pt>
                <c:pt idx="282">
                  <c:v>54.254166666440604</c:v>
                </c:pt>
                <c:pt idx="283">
                  <c:v>86.75833333297183</c:v>
                </c:pt>
                <c:pt idx="284">
                  <c:v>84.643749999647312</c:v>
                </c:pt>
                <c:pt idx="285">
                  <c:v>100.53333333291444</c:v>
                </c:pt>
                <c:pt idx="286">
                  <c:v>94.733333332938599</c:v>
                </c:pt>
                <c:pt idx="287">
                  <c:v>57.456249999760594</c:v>
                </c:pt>
                <c:pt idx="288">
                  <c:v>103.01041666623745</c:v>
                </c:pt>
                <c:pt idx="289">
                  <c:v>63.558333333068504</c:v>
                </c:pt>
                <c:pt idx="290">
                  <c:v>92.618749999614082</c:v>
                </c:pt>
                <c:pt idx="291">
                  <c:v>91.410416666285784</c:v>
                </c:pt>
                <c:pt idx="292">
                  <c:v>60.89999999974625</c:v>
                </c:pt>
                <c:pt idx="293">
                  <c:v>96.364583332931815</c:v>
                </c:pt>
                <c:pt idx="294">
                  <c:v>94.914583332937852</c:v>
                </c:pt>
                <c:pt idx="295">
                  <c:v>31.597916666535006</c:v>
                </c:pt>
                <c:pt idx="296">
                  <c:v>74.493749999689612</c:v>
                </c:pt>
                <c:pt idx="297">
                  <c:v>96.002083332933324</c:v>
                </c:pt>
              </c:numCache>
            </c:numRef>
          </c:yVal>
          <c:smooth val="1"/>
          <c:extLst xmlns:c16r2="http://schemas.microsoft.com/office/drawing/2015/06/chart">
            <c:ext xmlns:c16="http://schemas.microsoft.com/office/drawing/2014/chart" uri="{C3380CC4-5D6E-409C-BE32-E72D297353CC}">
              <c16:uniqueId val="{00000001-7CED-46E6-83F2-6379AD9BA420}"/>
            </c:ext>
          </c:extLst>
        </c:ser>
        <c:dLbls>
          <c:showLegendKey val="0"/>
          <c:showVal val="0"/>
          <c:showCatName val="0"/>
          <c:showSerName val="0"/>
          <c:showPercent val="0"/>
          <c:showBubbleSize val="0"/>
        </c:dLbls>
        <c:axId val="564255744"/>
        <c:axId val="564290688"/>
      </c:scatterChart>
      <c:valAx>
        <c:axId val="564255744"/>
        <c:scaling>
          <c:orientation val="minMax"/>
          <c:max val="150"/>
          <c:min val="0"/>
        </c:scaling>
        <c:delete val="0"/>
        <c:axPos val="b"/>
        <c:title>
          <c:tx>
            <c:rich>
              <a:bodyPr/>
              <a:lstStyle/>
              <a:p>
                <a:pPr>
                  <a:defRPr/>
                </a:pPr>
                <a:r>
                  <a:rPr lang="en-GB"/>
                  <a:t>Width of bed (mm)</a:t>
                </a:r>
              </a:p>
            </c:rich>
          </c:tx>
          <c:overlay val="0"/>
        </c:title>
        <c:numFmt formatCode="General" sourceLinked="0"/>
        <c:majorTickMark val="in"/>
        <c:minorTickMark val="none"/>
        <c:tickLblPos val="nextTo"/>
        <c:crossAx val="564290688"/>
        <c:crosses val="autoZero"/>
        <c:crossBetween val="midCat"/>
      </c:valAx>
      <c:valAx>
        <c:axId val="564290688"/>
        <c:scaling>
          <c:orientation val="minMax"/>
          <c:max val="140"/>
        </c:scaling>
        <c:delete val="0"/>
        <c:axPos val="l"/>
        <c:title>
          <c:tx>
            <c:rich>
              <a:bodyPr rot="-5400000" vert="horz"/>
              <a:lstStyle/>
              <a:p>
                <a:pPr>
                  <a:defRPr/>
                </a:pPr>
                <a:r>
                  <a:rPr lang="en-GB"/>
                  <a:t>Height from</a:t>
                </a:r>
                <a:r>
                  <a:rPr lang="en-GB" baseline="0"/>
                  <a:t> distributor plate (mm)</a:t>
                </a:r>
                <a:endParaRPr lang="en-GB"/>
              </a:p>
            </c:rich>
          </c:tx>
          <c:overlay val="0"/>
        </c:title>
        <c:numFmt formatCode="#,##0" sourceLinked="0"/>
        <c:majorTickMark val="in"/>
        <c:minorTickMark val="none"/>
        <c:tickLblPos val="nextTo"/>
        <c:crossAx val="564255744"/>
        <c:crosses val="autoZero"/>
        <c:crossBetween val="midCat"/>
      </c:valAx>
      <c:spPr>
        <a:ln>
          <a:solidFill>
            <a:schemeClr val="bg1">
              <a:lumMod val="50000"/>
            </a:schemeClr>
          </a:solidFill>
        </a:ln>
      </c:spPr>
    </c:plotArea>
    <c:legend>
      <c:legendPos val="r"/>
      <c:layout>
        <c:manualLayout>
          <c:xMode val="edge"/>
          <c:yMode val="edge"/>
          <c:x val="0.15611795169899062"/>
          <c:y val="0.1145385716108149"/>
          <c:w val="0.21237576552930884"/>
          <c:h val="0.16743438320209975"/>
        </c:manualLayout>
      </c:layout>
      <c:overlay val="0"/>
    </c:legend>
    <c:plotVisOnly val="1"/>
    <c:dispBlanksAs val="gap"/>
    <c:showDLblsOverMax val="0"/>
  </c:chart>
  <c:spPr>
    <a:ln>
      <a:noFill/>
    </a:ln>
  </c:spPr>
  <c:externalData r:id="rId2">
    <c:autoUpdate val="0"/>
  </c:externalData>
</c:chartSpace>
</file>

<file path=word/charts/chart9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994752450202098"/>
          <c:y val="5.1400554097404488E-2"/>
          <c:w val="0.7823035541837603"/>
          <c:h val="0.81107248471769078"/>
        </c:manualLayout>
      </c:layout>
      <c:scatterChart>
        <c:scatterStyle val="smoothMarker"/>
        <c:varyColors val="0"/>
        <c:ser>
          <c:idx val="0"/>
          <c:order val="0"/>
          <c:tx>
            <c:strRef>
              <c:f>average!$Q$6</c:f>
              <c:strCache>
                <c:ptCount val="1"/>
                <c:pt idx="0">
                  <c:v>Continuous</c:v>
                </c:pt>
              </c:strCache>
            </c:strRef>
          </c:tx>
          <c:xVal>
            <c:numRef>
              <c:f>average!$R$3:$AC$3</c:f>
              <c:numCache>
                <c:formatCode>General</c:formatCode>
                <c:ptCount val="12"/>
                <c:pt idx="0">
                  <c:v>0.55555500000000002</c:v>
                </c:pt>
                <c:pt idx="1">
                  <c:v>0.74073999999999995</c:v>
                </c:pt>
                <c:pt idx="2">
                  <c:v>0.925925</c:v>
                </c:pt>
                <c:pt idx="3">
                  <c:v>1.11111</c:v>
                </c:pt>
                <c:pt idx="4">
                  <c:v>1.2962949999999998</c:v>
                </c:pt>
                <c:pt idx="5">
                  <c:v>1.4814799999999999</c:v>
                </c:pt>
                <c:pt idx="6">
                  <c:v>1.6666649999999998</c:v>
                </c:pt>
                <c:pt idx="7">
                  <c:v>1.85185</c:v>
                </c:pt>
                <c:pt idx="8">
                  <c:v>2.0370349999999999</c:v>
                </c:pt>
                <c:pt idx="9">
                  <c:v>2.2222200000000001</c:v>
                </c:pt>
                <c:pt idx="10">
                  <c:v>2.4074050000000002</c:v>
                </c:pt>
                <c:pt idx="11">
                  <c:v>2.5925899999999995</c:v>
                </c:pt>
              </c:numCache>
            </c:numRef>
          </c:xVal>
          <c:yVal>
            <c:numRef>
              <c:f>average!$R$6:$AC$6</c:f>
              <c:numCache>
                <c:formatCode>General</c:formatCode>
                <c:ptCount val="12"/>
                <c:pt idx="0">
                  <c:v>4.0119440458943307</c:v>
                </c:pt>
                <c:pt idx="1">
                  <c:v>4.4720781822157907</c:v>
                </c:pt>
                <c:pt idx="2">
                  <c:v>5.2741707223140821</c:v>
                </c:pt>
                <c:pt idx="3">
                  <c:v>6.2909294183526194</c:v>
                </c:pt>
                <c:pt idx="4">
                  <c:v>6.9225675544973342</c:v>
                </c:pt>
                <c:pt idx="5">
                  <c:v>7.6778702555609701</c:v>
                </c:pt>
                <c:pt idx="6">
                  <c:v>8.106337039499012</c:v>
                </c:pt>
                <c:pt idx="7">
                  <c:v>7.9989051094557393</c:v>
                </c:pt>
                <c:pt idx="8">
                  <c:v>8.1611723055167715</c:v>
                </c:pt>
                <c:pt idx="9">
                  <c:v>8.2478811210703995</c:v>
                </c:pt>
                <c:pt idx="10">
                  <c:v>8.0913859592143904</c:v>
                </c:pt>
                <c:pt idx="11">
                  <c:v>10.646675047260928</c:v>
                </c:pt>
              </c:numCache>
            </c:numRef>
          </c:yVal>
          <c:smooth val="1"/>
          <c:extLst xmlns:c16r2="http://schemas.microsoft.com/office/drawing/2015/06/chart">
            <c:ext xmlns:c16="http://schemas.microsoft.com/office/drawing/2014/chart" uri="{C3380CC4-5D6E-409C-BE32-E72D297353CC}">
              <c16:uniqueId val="{00000000-E1BE-43EF-BC9D-B3CBE0017E50}"/>
            </c:ext>
          </c:extLst>
        </c:ser>
        <c:ser>
          <c:idx val="1"/>
          <c:order val="1"/>
          <c:tx>
            <c:strRef>
              <c:f>average!$Q$7</c:f>
              <c:strCache>
                <c:ptCount val="1"/>
                <c:pt idx="0">
                  <c:v>232 Hz</c:v>
                </c:pt>
              </c:strCache>
            </c:strRef>
          </c:tx>
          <c:errBars>
            <c:errDir val="y"/>
            <c:errBarType val="both"/>
            <c:errValType val="cust"/>
            <c:noEndCap val="0"/>
            <c:plus>
              <c:numRef>
                <c:f>average!$AB$10:$AC$10</c:f>
                <c:numCache>
                  <c:formatCode>General</c:formatCode>
                  <c:ptCount val="2"/>
                  <c:pt idx="0">
                    <c:v>7.0533060131750789</c:v>
                  </c:pt>
                  <c:pt idx="1">
                    <c:v>10.037695506880405</c:v>
                  </c:pt>
                </c:numCache>
              </c:numRef>
            </c:plus>
            <c:minus>
              <c:numRef>
                <c:f>average!$AB$10:$AC$10</c:f>
                <c:numCache>
                  <c:formatCode>General</c:formatCode>
                  <c:ptCount val="2"/>
                  <c:pt idx="0">
                    <c:v>7.0533060131750789</c:v>
                  </c:pt>
                  <c:pt idx="1">
                    <c:v>10.037695506880405</c:v>
                  </c:pt>
                </c:numCache>
              </c:numRef>
            </c:minus>
          </c:errBars>
          <c:xVal>
            <c:numRef>
              <c:f>average!$R$3:$AC$3</c:f>
              <c:numCache>
                <c:formatCode>General</c:formatCode>
                <c:ptCount val="12"/>
                <c:pt idx="0">
                  <c:v>0.55555500000000002</c:v>
                </c:pt>
                <c:pt idx="1">
                  <c:v>0.74073999999999995</c:v>
                </c:pt>
                <c:pt idx="2">
                  <c:v>0.925925</c:v>
                </c:pt>
                <c:pt idx="3">
                  <c:v>1.11111</c:v>
                </c:pt>
                <c:pt idx="4">
                  <c:v>1.2962949999999998</c:v>
                </c:pt>
                <c:pt idx="5">
                  <c:v>1.4814799999999999</c:v>
                </c:pt>
                <c:pt idx="6">
                  <c:v>1.6666649999999998</c:v>
                </c:pt>
                <c:pt idx="7">
                  <c:v>1.85185</c:v>
                </c:pt>
                <c:pt idx="8">
                  <c:v>2.0370349999999999</c:v>
                </c:pt>
                <c:pt idx="9">
                  <c:v>2.2222200000000001</c:v>
                </c:pt>
                <c:pt idx="10">
                  <c:v>2.4074050000000002</c:v>
                </c:pt>
                <c:pt idx="11">
                  <c:v>2.5925899999999995</c:v>
                </c:pt>
              </c:numCache>
            </c:numRef>
          </c:xVal>
          <c:yVal>
            <c:numRef>
              <c:f>average!$R$7:$AC$7</c:f>
              <c:numCache>
                <c:formatCode>General</c:formatCode>
                <c:ptCount val="12"/>
                <c:pt idx="10">
                  <c:v>8.1775193166877642</c:v>
                </c:pt>
                <c:pt idx="11">
                  <c:v>10.823146609917769</c:v>
                </c:pt>
              </c:numCache>
            </c:numRef>
          </c:yVal>
          <c:smooth val="1"/>
          <c:extLst xmlns:c16r2="http://schemas.microsoft.com/office/drawing/2015/06/chart">
            <c:ext xmlns:c16="http://schemas.microsoft.com/office/drawing/2014/chart" uri="{C3380CC4-5D6E-409C-BE32-E72D297353CC}">
              <c16:uniqueId val="{00000001-E1BE-43EF-BC9D-B3CBE0017E50}"/>
            </c:ext>
          </c:extLst>
        </c:ser>
        <c:dLbls>
          <c:showLegendKey val="0"/>
          <c:showVal val="0"/>
          <c:showCatName val="0"/>
          <c:showSerName val="0"/>
          <c:showPercent val="0"/>
          <c:showBubbleSize val="0"/>
        </c:dLbls>
        <c:axId val="564301184"/>
        <c:axId val="564319744"/>
      </c:scatterChart>
      <c:valAx>
        <c:axId val="564301184"/>
        <c:scaling>
          <c:orientation val="minMax"/>
          <c:max val="2.6"/>
          <c:min val="0.55000000000000004"/>
        </c:scaling>
        <c:delete val="0"/>
        <c:axPos val="b"/>
        <c:title>
          <c:tx>
            <c:rich>
              <a:bodyPr/>
              <a:lstStyle/>
              <a:p>
                <a:pPr>
                  <a:defRPr/>
                </a:pPr>
                <a:r>
                  <a:rPr lang="en-GB"/>
                  <a:t>Ux10-3 (m/s)</a:t>
                </a:r>
              </a:p>
            </c:rich>
          </c:tx>
          <c:overlay val="0"/>
        </c:title>
        <c:numFmt formatCode="0.00" sourceLinked="0"/>
        <c:majorTickMark val="in"/>
        <c:minorTickMark val="none"/>
        <c:tickLblPos val="nextTo"/>
        <c:crossAx val="564319744"/>
        <c:crosses val="autoZero"/>
        <c:crossBetween val="midCat"/>
      </c:valAx>
      <c:valAx>
        <c:axId val="564319744"/>
        <c:scaling>
          <c:orientation val="minMax"/>
          <c:max val="11"/>
          <c:min val="0"/>
        </c:scaling>
        <c:delete val="0"/>
        <c:axPos val="l"/>
        <c:title>
          <c:tx>
            <c:rich>
              <a:bodyPr rot="-5400000" vert="horz"/>
              <a:lstStyle/>
              <a:p>
                <a:pPr>
                  <a:defRPr/>
                </a:pPr>
                <a:r>
                  <a:rPr lang="en-GB"/>
                  <a:t>Average bubble diameter (mm)</a:t>
                </a:r>
              </a:p>
            </c:rich>
          </c:tx>
          <c:overlay val="0"/>
        </c:title>
        <c:numFmt formatCode="#,##0" sourceLinked="0"/>
        <c:majorTickMark val="in"/>
        <c:minorTickMark val="none"/>
        <c:tickLblPos val="nextTo"/>
        <c:crossAx val="564301184"/>
        <c:crosses val="autoZero"/>
        <c:crossBetween val="midCat"/>
      </c:valAx>
      <c:spPr>
        <a:ln>
          <a:solidFill>
            <a:schemeClr val="bg1">
              <a:lumMod val="50000"/>
            </a:schemeClr>
          </a:solidFill>
        </a:ln>
      </c:spPr>
    </c:plotArea>
    <c:legend>
      <c:legendPos val="r"/>
      <c:layout>
        <c:manualLayout>
          <c:xMode val="edge"/>
          <c:yMode val="edge"/>
          <c:x val="0.49781136954241445"/>
          <c:y val="0.67477617334032336"/>
          <c:w val="0.39469324707617287"/>
          <c:h val="0.16743438320209975"/>
        </c:manualLayout>
      </c:layout>
      <c:overlay val="0"/>
    </c:legend>
    <c:plotVisOnly val="1"/>
    <c:dispBlanksAs val="gap"/>
    <c:showDLblsOverMax val="0"/>
  </c:chart>
  <c:spPr>
    <a:ln>
      <a:noFill/>
    </a:ln>
  </c:spPr>
  <c:externalData r:id="rId2">
    <c:autoUpdate val="0"/>
  </c:externalData>
</c:chartSpace>
</file>

<file path=word/charts/chart9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994895972931613"/>
          <c:y val="2.6295164596696868E-2"/>
          <c:w val="0.78806803587904672"/>
          <c:h val="0.84133742871227968"/>
        </c:manualLayout>
      </c:layout>
      <c:scatterChart>
        <c:scatterStyle val="smoothMarker"/>
        <c:varyColors val="0"/>
        <c:ser>
          <c:idx val="0"/>
          <c:order val="0"/>
          <c:tx>
            <c:strRef>
              <c:f>average!$BK$5</c:f>
              <c:strCache>
                <c:ptCount val="1"/>
                <c:pt idx="0">
                  <c:v>Continuous</c:v>
                </c:pt>
              </c:strCache>
            </c:strRef>
          </c:tx>
          <c:xVal>
            <c:numRef>
              <c:f>average!$BL$4:$BZ$4</c:f>
              <c:numCache>
                <c:formatCode>General</c:formatCode>
                <c:ptCount val="15"/>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numCache>
            </c:numRef>
          </c:xVal>
          <c:yVal>
            <c:numRef>
              <c:f>average!$BL$5:$BZ$5</c:f>
              <c:numCache>
                <c:formatCode>General</c:formatCode>
                <c:ptCount val="15"/>
                <c:pt idx="0">
                  <c:v>5.9570881608487696</c:v>
                </c:pt>
                <c:pt idx="1">
                  <c:v>9.2471098265510765</c:v>
                </c:pt>
                <c:pt idx="2">
                  <c:v>10.921277374058823</c:v>
                </c:pt>
                <c:pt idx="3">
                  <c:v>11.648998561989233</c:v>
                </c:pt>
                <c:pt idx="4">
                  <c:v>12.58977848613358</c:v>
                </c:pt>
                <c:pt idx="5">
                  <c:v>12.785685957643532</c:v>
                </c:pt>
                <c:pt idx="6">
                  <c:v>13.457497829805058</c:v>
                </c:pt>
                <c:pt idx="7">
                  <c:v>14.010667249358871</c:v>
                </c:pt>
                <c:pt idx="8">
                  <c:v>14.210423622645312</c:v>
                </c:pt>
                <c:pt idx="9">
                  <c:v>13.712689081351009</c:v>
                </c:pt>
                <c:pt idx="10">
                  <c:v>13.956083867952886</c:v>
                </c:pt>
                <c:pt idx="11">
                  <c:v>12.078490550617648</c:v>
                </c:pt>
                <c:pt idx="12">
                  <c:v>10.49493257475611</c:v>
                </c:pt>
                <c:pt idx="13">
                  <c:v>8.0586698166903634</c:v>
                </c:pt>
                <c:pt idx="14">
                  <c:v>4.8194444444243647</c:v>
                </c:pt>
              </c:numCache>
            </c:numRef>
          </c:yVal>
          <c:smooth val="1"/>
          <c:extLst xmlns:c16r2="http://schemas.microsoft.com/office/drawing/2015/06/chart">
            <c:ext xmlns:c16="http://schemas.microsoft.com/office/drawing/2014/chart" uri="{C3380CC4-5D6E-409C-BE32-E72D297353CC}">
              <c16:uniqueId val="{00000000-753B-4ECC-9F16-1CB2C4C642A9}"/>
            </c:ext>
          </c:extLst>
        </c:ser>
        <c:ser>
          <c:idx val="1"/>
          <c:order val="1"/>
          <c:tx>
            <c:strRef>
              <c:f>average!$BK$6</c:f>
              <c:strCache>
                <c:ptCount val="1"/>
                <c:pt idx="0">
                  <c:v>Pulsed</c:v>
                </c:pt>
              </c:strCache>
            </c:strRef>
          </c:tx>
          <c:xVal>
            <c:numRef>
              <c:f>average!$BL$4:$BZ$4</c:f>
              <c:numCache>
                <c:formatCode>General</c:formatCode>
                <c:ptCount val="15"/>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numCache>
            </c:numRef>
          </c:xVal>
          <c:yVal>
            <c:numRef>
              <c:f>average!$BL$6:$BZ$6</c:f>
              <c:numCache>
                <c:formatCode>General</c:formatCode>
                <c:ptCount val="15"/>
                <c:pt idx="0">
                  <c:v>6.3584285840599719</c:v>
                </c:pt>
                <c:pt idx="1">
                  <c:v>9.5626915516957389</c:v>
                </c:pt>
                <c:pt idx="2">
                  <c:v>10.874607915392279</c:v>
                </c:pt>
                <c:pt idx="3">
                  <c:v>12.062243614500824</c:v>
                </c:pt>
                <c:pt idx="4">
                  <c:v>12.767865296750461</c:v>
                </c:pt>
                <c:pt idx="5">
                  <c:v>12.766098380215523</c:v>
                </c:pt>
                <c:pt idx="6">
                  <c:v>13.733232261919731</c:v>
                </c:pt>
                <c:pt idx="7">
                  <c:v>14.110118649673812</c:v>
                </c:pt>
                <c:pt idx="8">
                  <c:v>14.031849912681478</c:v>
                </c:pt>
                <c:pt idx="9">
                  <c:v>14.144044731819264</c:v>
                </c:pt>
                <c:pt idx="10">
                  <c:v>13.807544164437118</c:v>
                </c:pt>
                <c:pt idx="11">
                  <c:v>12.611247115015038</c:v>
                </c:pt>
                <c:pt idx="12">
                  <c:v>10.814799364277544</c:v>
                </c:pt>
                <c:pt idx="13">
                  <c:v>8.0011773940011981</c:v>
                </c:pt>
                <c:pt idx="14">
                  <c:v>5.3116580310659511</c:v>
                </c:pt>
              </c:numCache>
            </c:numRef>
          </c:yVal>
          <c:smooth val="1"/>
          <c:extLst xmlns:c16r2="http://schemas.microsoft.com/office/drawing/2015/06/chart">
            <c:ext xmlns:c16="http://schemas.microsoft.com/office/drawing/2014/chart" uri="{C3380CC4-5D6E-409C-BE32-E72D297353CC}">
              <c16:uniqueId val="{00000001-753B-4ECC-9F16-1CB2C4C642A9}"/>
            </c:ext>
          </c:extLst>
        </c:ser>
        <c:dLbls>
          <c:showLegendKey val="0"/>
          <c:showVal val="0"/>
          <c:showCatName val="0"/>
          <c:showSerName val="0"/>
          <c:showPercent val="0"/>
          <c:showBubbleSize val="0"/>
        </c:dLbls>
        <c:axId val="564337664"/>
        <c:axId val="564360320"/>
      </c:scatterChart>
      <c:valAx>
        <c:axId val="564337664"/>
        <c:scaling>
          <c:orientation val="minMax"/>
          <c:max val="151"/>
          <c:min val="9"/>
        </c:scaling>
        <c:delete val="0"/>
        <c:axPos val="b"/>
        <c:title>
          <c:tx>
            <c:rich>
              <a:bodyPr/>
              <a:lstStyle/>
              <a:p>
                <a:pPr>
                  <a:defRPr/>
                </a:pPr>
                <a:r>
                  <a:rPr lang="en-GB"/>
                  <a:t>Height from distributor plate (mm)</a:t>
                </a:r>
              </a:p>
            </c:rich>
          </c:tx>
          <c:overlay val="0"/>
        </c:title>
        <c:numFmt formatCode="General" sourceLinked="0"/>
        <c:majorTickMark val="in"/>
        <c:minorTickMark val="none"/>
        <c:tickLblPos val="nextTo"/>
        <c:crossAx val="564360320"/>
        <c:crosses val="autoZero"/>
        <c:crossBetween val="midCat"/>
      </c:valAx>
      <c:valAx>
        <c:axId val="564360320"/>
        <c:scaling>
          <c:orientation val="minMax"/>
          <c:max val="15"/>
          <c:min val="4"/>
        </c:scaling>
        <c:delete val="0"/>
        <c:axPos val="l"/>
        <c:title>
          <c:tx>
            <c:rich>
              <a:bodyPr rot="-5400000" vert="horz"/>
              <a:lstStyle/>
              <a:p>
                <a:pPr>
                  <a:defRPr/>
                </a:pPr>
                <a:r>
                  <a:rPr lang="en-GB"/>
                  <a:t>Average bubble horizontal diameter (mm)</a:t>
                </a:r>
              </a:p>
            </c:rich>
          </c:tx>
          <c:overlay val="0"/>
        </c:title>
        <c:numFmt formatCode="#,##0" sourceLinked="0"/>
        <c:majorTickMark val="in"/>
        <c:minorTickMark val="none"/>
        <c:tickLblPos val="nextTo"/>
        <c:crossAx val="564337664"/>
        <c:crosses val="autoZero"/>
        <c:crossBetween val="midCat"/>
      </c:valAx>
      <c:spPr>
        <a:ln>
          <a:solidFill>
            <a:schemeClr val="bg1">
              <a:lumMod val="50000"/>
            </a:schemeClr>
          </a:solidFill>
        </a:ln>
      </c:spPr>
    </c:plotArea>
    <c:legend>
      <c:legendPos val="r"/>
      <c:layout>
        <c:manualLayout>
          <c:xMode val="edge"/>
          <c:yMode val="edge"/>
          <c:x val="0.16624551404296475"/>
          <c:y val="2.8911770644054105E-2"/>
          <c:w val="0.37183256636203055"/>
          <c:h val="0.12588815988133215"/>
        </c:manualLayout>
      </c:layout>
      <c:overlay val="0"/>
    </c:legend>
    <c:plotVisOnly val="1"/>
    <c:dispBlanksAs val="gap"/>
    <c:showDLblsOverMax val="0"/>
  </c:chart>
  <c:spPr>
    <a:ln>
      <a:noFill/>
    </a:ln>
  </c:spPr>
  <c:externalData r:id="rId2">
    <c:autoUpdate val="0"/>
  </c:externalData>
</c:chartSpace>
</file>

<file path=word/charts/chart9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495458131938964"/>
          <c:y val="5.1400554097404488E-2"/>
          <c:w val="0.77848736728893042"/>
          <c:h val="0.80947142023913676"/>
        </c:manualLayout>
      </c:layout>
      <c:scatterChart>
        <c:scatterStyle val="lineMarker"/>
        <c:varyColors val="0"/>
        <c:ser>
          <c:idx val="0"/>
          <c:order val="0"/>
          <c:tx>
            <c:strRef>
              <c:f>population!$A$10</c:f>
              <c:strCache>
                <c:ptCount val="1"/>
                <c:pt idx="0">
                  <c:v>Continuous</c:v>
                </c:pt>
              </c:strCache>
            </c:strRef>
          </c:tx>
          <c:spPr>
            <a:ln w="28575">
              <a:solidFill>
                <a:schemeClr val="accent1"/>
              </a:solidFill>
            </a:ln>
          </c:spPr>
          <c:xVal>
            <c:numRef>
              <c:f>population!$B$8:$M$8</c:f>
              <c:numCache>
                <c:formatCode>General</c:formatCode>
                <c:ptCount val="12"/>
                <c:pt idx="0">
                  <c:v>0.55599999999999994</c:v>
                </c:pt>
                <c:pt idx="1">
                  <c:v>0.74099999999999999</c:v>
                </c:pt>
                <c:pt idx="2">
                  <c:v>0.92599999999999993</c:v>
                </c:pt>
                <c:pt idx="3">
                  <c:v>1.1100000000000001</c:v>
                </c:pt>
                <c:pt idx="4">
                  <c:v>1.3</c:v>
                </c:pt>
                <c:pt idx="5">
                  <c:v>1.48</c:v>
                </c:pt>
                <c:pt idx="6">
                  <c:v>1.6700000000000002</c:v>
                </c:pt>
                <c:pt idx="7">
                  <c:v>1.85</c:v>
                </c:pt>
                <c:pt idx="8">
                  <c:v>2.04</c:v>
                </c:pt>
                <c:pt idx="9">
                  <c:v>2.2200000000000002</c:v>
                </c:pt>
                <c:pt idx="10">
                  <c:v>2.4099999999999997</c:v>
                </c:pt>
                <c:pt idx="11">
                  <c:v>2.59</c:v>
                </c:pt>
              </c:numCache>
            </c:numRef>
          </c:xVal>
          <c:yVal>
            <c:numRef>
              <c:f>population!$B$10:$M$10</c:f>
              <c:numCache>
                <c:formatCode>General</c:formatCode>
                <c:ptCount val="12"/>
                <c:pt idx="0">
                  <c:v>0.46466666666666667</c:v>
                </c:pt>
                <c:pt idx="1">
                  <c:v>0.97066666666666668</c:v>
                </c:pt>
                <c:pt idx="2">
                  <c:v>2.6026666666666665</c:v>
                </c:pt>
                <c:pt idx="3">
                  <c:v>4.3479999999999999</c:v>
                </c:pt>
                <c:pt idx="4">
                  <c:v>5.7566666666666668</c:v>
                </c:pt>
                <c:pt idx="5">
                  <c:v>7.5293333333333337</c:v>
                </c:pt>
                <c:pt idx="6">
                  <c:v>8.9039999999999999</c:v>
                </c:pt>
                <c:pt idx="7">
                  <c:v>10.594666666666667</c:v>
                </c:pt>
                <c:pt idx="8">
                  <c:v>10.895078922934076</c:v>
                </c:pt>
                <c:pt idx="9">
                  <c:v>12.23</c:v>
                </c:pt>
                <c:pt idx="10">
                  <c:v>12.389333333333333</c:v>
                </c:pt>
                <c:pt idx="11">
                  <c:v>19.025333333333332</c:v>
                </c:pt>
              </c:numCache>
            </c:numRef>
          </c:yVal>
          <c:smooth val="0"/>
          <c:extLst xmlns:c16r2="http://schemas.microsoft.com/office/drawing/2015/06/chart">
            <c:ext xmlns:c16="http://schemas.microsoft.com/office/drawing/2014/chart" uri="{C3380CC4-5D6E-409C-BE32-E72D297353CC}">
              <c16:uniqueId val="{00000000-9EB6-4E29-8CA8-474E6D9D4989}"/>
            </c:ext>
          </c:extLst>
        </c:ser>
        <c:ser>
          <c:idx val="1"/>
          <c:order val="1"/>
          <c:tx>
            <c:strRef>
              <c:f>population!$A$11</c:f>
              <c:strCache>
                <c:ptCount val="1"/>
                <c:pt idx="0">
                  <c:v>Pulsed</c:v>
                </c:pt>
              </c:strCache>
            </c:strRef>
          </c:tx>
          <c:spPr>
            <a:ln w="28575">
              <a:solidFill>
                <a:schemeClr val="accent2"/>
              </a:solidFill>
            </a:ln>
          </c:spPr>
          <c:xVal>
            <c:numRef>
              <c:f>population!$B$8:$M$8</c:f>
              <c:numCache>
                <c:formatCode>General</c:formatCode>
                <c:ptCount val="12"/>
                <c:pt idx="0">
                  <c:v>0.55599999999999994</c:v>
                </c:pt>
                <c:pt idx="1">
                  <c:v>0.74099999999999999</c:v>
                </c:pt>
                <c:pt idx="2">
                  <c:v>0.92599999999999993</c:v>
                </c:pt>
                <c:pt idx="3">
                  <c:v>1.1100000000000001</c:v>
                </c:pt>
                <c:pt idx="4">
                  <c:v>1.3</c:v>
                </c:pt>
                <c:pt idx="5">
                  <c:v>1.48</c:v>
                </c:pt>
                <c:pt idx="6">
                  <c:v>1.6700000000000002</c:v>
                </c:pt>
                <c:pt idx="7">
                  <c:v>1.85</c:v>
                </c:pt>
                <c:pt idx="8">
                  <c:v>2.04</c:v>
                </c:pt>
                <c:pt idx="9">
                  <c:v>2.2200000000000002</c:v>
                </c:pt>
                <c:pt idx="10">
                  <c:v>2.4099999999999997</c:v>
                </c:pt>
                <c:pt idx="11">
                  <c:v>2.59</c:v>
                </c:pt>
              </c:numCache>
            </c:numRef>
          </c:xVal>
          <c:yVal>
            <c:numRef>
              <c:f>population!$B$11:$M$11</c:f>
              <c:numCache>
                <c:formatCode>General</c:formatCode>
                <c:ptCount val="12"/>
                <c:pt idx="10">
                  <c:v>12.280666666666667</c:v>
                </c:pt>
                <c:pt idx="11">
                  <c:v>20.065333333333335</c:v>
                </c:pt>
              </c:numCache>
            </c:numRef>
          </c:yVal>
          <c:smooth val="0"/>
          <c:extLst xmlns:c16r2="http://schemas.microsoft.com/office/drawing/2015/06/chart">
            <c:ext xmlns:c16="http://schemas.microsoft.com/office/drawing/2014/chart" uri="{C3380CC4-5D6E-409C-BE32-E72D297353CC}">
              <c16:uniqueId val="{00000001-9EB6-4E29-8CA8-474E6D9D4989}"/>
            </c:ext>
          </c:extLst>
        </c:ser>
        <c:dLbls>
          <c:showLegendKey val="0"/>
          <c:showVal val="0"/>
          <c:showCatName val="0"/>
          <c:showSerName val="0"/>
          <c:showPercent val="0"/>
          <c:showBubbleSize val="0"/>
        </c:dLbls>
        <c:axId val="564414336"/>
        <c:axId val="564420608"/>
      </c:scatterChart>
      <c:valAx>
        <c:axId val="564414336"/>
        <c:scaling>
          <c:orientation val="minMax"/>
          <c:max val="2.6"/>
          <c:min val="0.5"/>
        </c:scaling>
        <c:delete val="0"/>
        <c:axPos val="b"/>
        <c:title>
          <c:tx>
            <c:rich>
              <a:bodyPr/>
              <a:lstStyle/>
              <a:p>
                <a:pPr>
                  <a:defRPr/>
                </a:pPr>
                <a:r>
                  <a:rPr lang="en-GB"/>
                  <a:t>Ux10</a:t>
                </a:r>
                <a:r>
                  <a:rPr lang="en-GB" baseline="30000"/>
                  <a:t>-3</a:t>
                </a:r>
                <a:r>
                  <a:rPr lang="en-GB"/>
                  <a:t> (m/s)</a:t>
                </a:r>
              </a:p>
            </c:rich>
          </c:tx>
          <c:overlay val="0"/>
        </c:title>
        <c:numFmt formatCode="General" sourceLinked="1"/>
        <c:majorTickMark val="in"/>
        <c:minorTickMark val="none"/>
        <c:tickLblPos val="nextTo"/>
        <c:crossAx val="564420608"/>
        <c:crosses val="autoZero"/>
        <c:crossBetween val="midCat"/>
      </c:valAx>
      <c:valAx>
        <c:axId val="564420608"/>
        <c:scaling>
          <c:orientation val="minMax"/>
        </c:scaling>
        <c:delete val="0"/>
        <c:axPos val="l"/>
        <c:title>
          <c:tx>
            <c:rich>
              <a:bodyPr rot="-5400000" vert="horz"/>
              <a:lstStyle/>
              <a:p>
                <a:pPr>
                  <a:defRPr/>
                </a:pPr>
                <a:r>
                  <a:rPr lang="en-GB"/>
                  <a:t>Average bubble population per frame</a:t>
                </a:r>
              </a:p>
            </c:rich>
          </c:tx>
          <c:overlay val="0"/>
        </c:title>
        <c:numFmt formatCode="General" sourceLinked="1"/>
        <c:majorTickMark val="in"/>
        <c:minorTickMark val="none"/>
        <c:tickLblPos val="nextTo"/>
        <c:crossAx val="564414336"/>
        <c:crosses val="autoZero"/>
        <c:crossBetween val="midCat"/>
      </c:valAx>
      <c:spPr>
        <a:ln>
          <a:solidFill>
            <a:schemeClr val="bg1">
              <a:lumMod val="50000"/>
            </a:schemeClr>
          </a:solidFill>
        </a:ln>
      </c:spPr>
    </c:plotArea>
    <c:legend>
      <c:legendPos val="r"/>
      <c:layout>
        <c:manualLayout>
          <c:xMode val="edge"/>
          <c:yMode val="edge"/>
          <c:x val="0.16544510061242348"/>
          <c:y val="5.5171697287839022E-2"/>
          <c:w val="0.38713669741099915"/>
          <c:h val="0.16743438320209975"/>
        </c:manualLayout>
      </c:layout>
      <c:overlay val="0"/>
    </c:legend>
    <c:plotVisOnly val="1"/>
    <c:dispBlanksAs val="gap"/>
    <c:showDLblsOverMax val="0"/>
  </c:chart>
  <c:spPr>
    <a:ln>
      <a:noFill/>
    </a:ln>
  </c:spPr>
  <c:externalData r:id="rId1">
    <c:autoUpdate val="0"/>
  </c:externalData>
</c:chartSpace>
</file>

<file path=word/charts/chart9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237719696340939"/>
          <c:y val="5.1400554097404488E-2"/>
          <c:w val="0.76660015247298974"/>
          <c:h val="0.81410104986876641"/>
        </c:manualLayout>
      </c:layout>
      <c:scatterChart>
        <c:scatterStyle val="smoothMarker"/>
        <c:varyColors val="0"/>
        <c:ser>
          <c:idx val="0"/>
          <c:order val="0"/>
          <c:tx>
            <c:strRef>
              <c:f>population!$B$24</c:f>
              <c:strCache>
                <c:ptCount val="1"/>
                <c:pt idx="0">
                  <c:v>Continuous</c:v>
                </c:pt>
              </c:strCache>
            </c:strRef>
          </c:tx>
          <c:xVal>
            <c:numRef>
              <c:f>population!$C$19:$Q$19</c:f>
              <c:numCache>
                <c:formatCode>General</c:formatCode>
                <c:ptCount val="15"/>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numCache>
            </c:numRef>
          </c:xVal>
          <c:yVal>
            <c:numRef>
              <c:f>population!$C$24:$Q$24</c:f>
              <c:numCache>
                <c:formatCode>General</c:formatCode>
                <c:ptCount val="15"/>
                <c:pt idx="0">
                  <c:v>3.3373333333333335</c:v>
                </c:pt>
                <c:pt idx="1">
                  <c:v>3.3446666666666665</c:v>
                </c:pt>
                <c:pt idx="2">
                  <c:v>2.202</c:v>
                </c:pt>
                <c:pt idx="3">
                  <c:v>1.6226666666666667</c:v>
                </c:pt>
                <c:pt idx="4">
                  <c:v>1.3593333333333333</c:v>
                </c:pt>
                <c:pt idx="5">
                  <c:v>1.1346666666666667</c:v>
                </c:pt>
                <c:pt idx="6">
                  <c:v>1.024</c:v>
                </c:pt>
                <c:pt idx="7">
                  <c:v>0.95333333333333337</c:v>
                </c:pt>
                <c:pt idx="8">
                  <c:v>0.79866666666666664</c:v>
                </c:pt>
                <c:pt idx="9">
                  <c:v>0.80800000000000005</c:v>
                </c:pt>
                <c:pt idx="10">
                  <c:v>0.72733333333333339</c:v>
                </c:pt>
                <c:pt idx="11">
                  <c:v>0.68200000000000005</c:v>
                </c:pt>
                <c:pt idx="12">
                  <c:v>0.52733333333333332</c:v>
                </c:pt>
                <c:pt idx="13">
                  <c:v>0.38800000000000001</c:v>
                </c:pt>
                <c:pt idx="14">
                  <c:v>0.11600000000000001</c:v>
                </c:pt>
              </c:numCache>
            </c:numRef>
          </c:yVal>
          <c:smooth val="1"/>
          <c:extLst xmlns:c16r2="http://schemas.microsoft.com/office/drawing/2015/06/chart">
            <c:ext xmlns:c16="http://schemas.microsoft.com/office/drawing/2014/chart" uri="{C3380CC4-5D6E-409C-BE32-E72D297353CC}">
              <c16:uniqueId val="{00000000-CC82-4D57-97AA-291AD5ACE5BB}"/>
            </c:ext>
          </c:extLst>
        </c:ser>
        <c:ser>
          <c:idx val="1"/>
          <c:order val="1"/>
          <c:tx>
            <c:strRef>
              <c:f>population!$B$25</c:f>
              <c:strCache>
                <c:ptCount val="1"/>
                <c:pt idx="0">
                  <c:v>Pulsed</c:v>
                </c:pt>
              </c:strCache>
            </c:strRef>
          </c:tx>
          <c:xVal>
            <c:numRef>
              <c:f>population!$C$19:$Q$19</c:f>
              <c:numCache>
                <c:formatCode>General</c:formatCode>
                <c:ptCount val="15"/>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numCache>
            </c:numRef>
          </c:xVal>
          <c:yVal>
            <c:numRef>
              <c:f>population!$C$25:$Q$25</c:f>
              <c:numCache>
                <c:formatCode>General</c:formatCode>
                <c:ptCount val="15"/>
                <c:pt idx="0">
                  <c:v>3.762</c:v>
                </c:pt>
                <c:pt idx="1">
                  <c:v>3.3353333333333333</c:v>
                </c:pt>
                <c:pt idx="2">
                  <c:v>2.2599999999999998</c:v>
                </c:pt>
                <c:pt idx="3">
                  <c:v>1.7226666666666666</c:v>
                </c:pt>
                <c:pt idx="4">
                  <c:v>1.4113333333333333</c:v>
                </c:pt>
                <c:pt idx="5">
                  <c:v>1.2073333333333334</c:v>
                </c:pt>
                <c:pt idx="6">
                  <c:v>1.0993333333333333</c:v>
                </c:pt>
                <c:pt idx="7">
                  <c:v>0.99733333333333329</c:v>
                </c:pt>
                <c:pt idx="8">
                  <c:v>0.89133333333333331</c:v>
                </c:pt>
                <c:pt idx="9">
                  <c:v>0.82466666666666666</c:v>
                </c:pt>
                <c:pt idx="10">
                  <c:v>0.76733333333333331</c:v>
                </c:pt>
                <c:pt idx="11">
                  <c:v>0.67400000000000004</c:v>
                </c:pt>
                <c:pt idx="12">
                  <c:v>0.55933333333333335</c:v>
                </c:pt>
                <c:pt idx="13">
                  <c:v>0.42466666666666669</c:v>
                </c:pt>
                <c:pt idx="14">
                  <c:v>0.12866666666666668</c:v>
                </c:pt>
              </c:numCache>
            </c:numRef>
          </c:yVal>
          <c:smooth val="1"/>
          <c:extLst xmlns:c16r2="http://schemas.microsoft.com/office/drawing/2015/06/chart">
            <c:ext xmlns:c16="http://schemas.microsoft.com/office/drawing/2014/chart" uri="{C3380CC4-5D6E-409C-BE32-E72D297353CC}">
              <c16:uniqueId val="{00000001-CC82-4D57-97AA-291AD5ACE5BB}"/>
            </c:ext>
          </c:extLst>
        </c:ser>
        <c:dLbls>
          <c:showLegendKey val="0"/>
          <c:showVal val="0"/>
          <c:showCatName val="0"/>
          <c:showSerName val="0"/>
          <c:showPercent val="0"/>
          <c:showBubbleSize val="0"/>
        </c:dLbls>
        <c:axId val="564450816"/>
        <c:axId val="564452736"/>
      </c:scatterChart>
      <c:valAx>
        <c:axId val="564450816"/>
        <c:scaling>
          <c:orientation val="minMax"/>
          <c:max val="150"/>
          <c:min val="10"/>
        </c:scaling>
        <c:delete val="0"/>
        <c:axPos val="b"/>
        <c:title>
          <c:tx>
            <c:rich>
              <a:bodyPr/>
              <a:lstStyle/>
              <a:p>
                <a:pPr>
                  <a:defRPr/>
                </a:pPr>
                <a:r>
                  <a:rPr lang="en-GB"/>
                  <a:t>Height from distributor plate (mm)</a:t>
                </a:r>
              </a:p>
            </c:rich>
          </c:tx>
          <c:overlay val="0"/>
        </c:title>
        <c:numFmt formatCode="General" sourceLinked="0"/>
        <c:majorTickMark val="in"/>
        <c:minorTickMark val="none"/>
        <c:tickLblPos val="nextTo"/>
        <c:crossAx val="564452736"/>
        <c:crosses val="autoZero"/>
        <c:crossBetween val="midCat"/>
      </c:valAx>
      <c:valAx>
        <c:axId val="564452736"/>
        <c:scaling>
          <c:orientation val="minMax"/>
          <c:max val="3.8"/>
          <c:min val="0"/>
        </c:scaling>
        <c:delete val="0"/>
        <c:axPos val="l"/>
        <c:title>
          <c:tx>
            <c:rich>
              <a:bodyPr rot="-5400000" vert="horz"/>
              <a:lstStyle/>
              <a:p>
                <a:pPr>
                  <a:defRPr/>
                </a:pPr>
                <a:r>
                  <a:rPr lang="en-GB"/>
                  <a:t>Average bubble population per frame</a:t>
                </a:r>
              </a:p>
            </c:rich>
          </c:tx>
          <c:overlay val="0"/>
        </c:title>
        <c:numFmt formatCode="General" sourceLinked="0"/>
        <c:majorTickMark val="in"/>
        <c:minorTickMark val="none"/>
        <c:tickLblPos val="nextTo"/>
        <c:crossAx val="564450816"/>
        <c:crosses val="autoZero"/>
        <c:crossBetween val="midCat"/>
      </c:valAx>
      <c:spPr>
        <a:ln>
          <a:solidFill>
            <a:schemeClr val="bg1">
              <a:lumMod val="50000"/>
            </a:schemeClr>
          </a:solidFill>
        </a:ln>
      </c:spPr>
    </c:plotArea>
    <c:legend>
      <c:legendPos val="r"/>
      <c:layout>
        <c:manualLayout>
          <c:xMode val="edge"/>
          <c:yMode val="edge"/>
          <c:x val="0.59118100182310807"/>
          <c:y val="6.3612569262175567E-2"/>
          <c:w val="0.34242615670960602"/>
          <c:h val="0.17206401283172937"/>
        </c:manualLayout>
      </c:layout>
      <c:overlay val="0"/>
    </c:legend>
    <c:plotVisOnly val="1"/>
    <c:dispBlanksAs val="gap"/>
    <c:showDLblsOverMax val="0"/>
  </c:chart>
  <c:spPr>
    <a:ln>
      <a:noFill/>
    </a:ln>
  </c:spPr>
  <c:externalData r:id="rId2">
    <c:autoUpdate val="0"/>
  </c:externalData>
</c:chartSpace>
</file>

<file path=word/charts/chart9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814593673421153"/>
          <c:y val="5.1400554097404488E-2"/>
          <c:w val="0.79618942506647483"/>
          <c:h val="0.8107424933292221"/>
        </c:manualLayout>
      </c:layout>
      <c:scatterChart>
        <c:scatterStyle val="smoothMarker"/>
        <c:varyColors val="0"/>
        <c:ser>
          <c:idx val="0"/>
          <c:order val="0"/>
          <c:tx>
            <c:strRef>
              <c:f>average!$R$3</c:f>
              <c:strCache>
                <c:ptCount val="1"/>
                <c:pt idx="0">
                  <c:v>Continuous</c:v>
                </c:pt>
              </c:strCache>
            </c:strRef>
          </c:tx>
          <c:spPr>
            <a:ln w="22225"/>
          </c:spPr>
          <c:marker>
            <c:symbol val="diamond"/>
            <c:size val="5"/>
          </c:marker>
          <c:errBars>
            <c:errDir val="y"/>
            <c:errBarType val="both"/>
            <c:errValType val="cust"/>
            <c:noEndCap val="0"/>
            <c:plus>
              <c:numRef>
                <c:f>average!$S$16:$AC$16</c:f>
                <c:numCache>
                  <c:formatCode>General</c:formatCode>
                  <c:ptCount val="11"/>
                  <c:pt idx="0">
                    <c:v>4.6499935795655915E-2</c:v>
                  </c:pt>
                  <c:pt idx="1">
                    <c:v>4.0111714882715671E-2</c:v>
                  </c:pt>
                  <c:pt idx="2">
                    <c:v>4.0449050265937196E-2</c:v>
                  </c:pt>
                  <c:pt idx="3">
                    <c:v>4.2265657432915264E-2</c:v>
                  </c:pt>
                  <c:pt idx="4">
                    <c:v>4.0782660710336177E-2</c:v>
                  </c:pt>
                  <c:pt idx="5">
                    <c:v>4.2435733475961329E-2</c:v>
                  </c:pt>
                  <c:pt idx="6">
                    <c:v>4.5293474545946254E-2</c:v>
                  </c:pt>
                  <c:pt idx="7">
                    <c:v>4.5453145561734409E-2</c:v>
                  </c:pt>
                  <c:pt idx="8">
                    <c:v>4.4629497907085827E-2</c:v>
                  </c:pt>
                  <c:pt idx="9">
                    <c:v>4.7901346006346136E-2</c:v>
                  </c:pt>
                  <c:pt idx="10">
                    <c:v>4.661659084748454E-2</c:v>
                  </c:pt>
                </c:numCache>
              </c:numRef>
            </c:plus>
            <c:minus>
              <c:numRef>
                <c:f>average!$S$16:$AC$16</c:f>
                <c:numCache>
                  <c:formatCode>General</c:formatCode>
                  <c:ptCount val="11"/>
                  <c:pt idx="0">
                    <c:v>4.6499935795655915E-2</c:v>
                  </c:pt>
                  <c:pt idx="1">
                    <c:v>4.0111714882715671E-2</c:v>
                  </c:pt>
                  <c:pt idx="2">
                    <c:v>4.0449050265937196E-2</c:v>
                  </c:pt>
                  <c:pt idx="3">
                    <c:v>4.2265657432915264E-2</c:v>
                  </c:pt>
                  <c:pt idx="4">
                    <c:v>4.0782660710336177E-2</c:v>
                  </c:pt>
                  <c:pt idx="5">
                    <c:v>4.2435733475961329E-2</c:v>
                  </c:pt>
                  <c:pt idx="6">
                    <c:v>4.5293474545946254E-2</c:v>
                  </c:pt>
                  <c:pt idx="7">
                    <c:v>4.5453145561734409E-2</c:v>
                  </c:pt>
                  <c:pt idx="8">
                    <c:v>4.4629497907085827E-2</c:v>
                  </c:pt>
                  <c:pt idx="9">
                    <c:v>4.7901346006346136E-2</c:v>
                  </c:pt>
                  <c:pt idx="10">
                    <c:v>4.661659084748454E-2</c:v>
                  </c:pt>
                </c:numCache>
              </c:numRef>
            </c:minus>
          </c:errBars>
          <c:xVal>
            <c:numRef>
              <c:f>average!$S$8:$AC$8</c:f>
              <c:numCache>
                <c:formatCode>General</c:formatCode>
                <c:ptCount val="11"/>
                <c:pt idx="0">
                  <c:v>0.74073999999999995</c:v>
                </c:pt>
                <c:pt idx="1">
                  <c:v>0.925925</c:v>
                </c:pt>
                <c:pt idx="2">
                  <c:v>1.11111</c:v>
                </c:pt>
                <c:pt idx="3">
                  <c:v>1.2962949999999998</c:v>
                </c:pt>
                <c:pt idx="4">
                  <c:v>1.4814799999999999</c:v>
                </c:pt>
                <c:pt idx="5">
                  <c:v>1.6666649999999998</c:v>
                </c:pt>
                <c:pt idx="6">
                  <c:v>1.85185</c:v>
                </c:pt>
                <c:pt idx="7">
                  <c:v>2.0370349999999999</c:v>
                </c:pt>
                <c:pt idx="8">
                  <c:v>2.2222200000000001</c:v>
                </c:pt>
                <c:pt idx="9">
                  <c:v>2.4074050000000002</c:v>
                </c:pt>
                <c:pt idx="10">
                  <c:v>2.5925899999999995</c:v>
                </c:pt>
              </c:numCache>
            </c:numRef>
          </c:xVal>
          <c:yVal>
            <c:numRef>
              <c:f>average!$S$3:$AC$3</c:f>
              <c:numCache>
                <c:formatCode>General</c:formatCode>
                <c:ptCount val="11"/>
                <c:pt idx="0">
                  <c:v>4.5357845842342206</c:v>
                </c:pt>
                <c:pt idx="1">
                  <c:v>5.0432919621539076</c:v>
                </c:pt>
                <c:pt idx="2">
                  <c:v>5.5797826389623868</c:v>
                </c:pt>
                <c:pt idx="3">
                  <c:v>6.0888837877691238</c:v>
                </c:pt>
                <c:pt idx="4">
                  <c:v>6.2822506561418363</c:v>
                </c:pt>
                <c:pt idx="5">
                  <c:v>6.714746754228444</c:v>
                </c:pt>
                <c:pt idx="6">
                  <c:v>7.1343791511973222</c:v>
                </c:pt>
                <c:pt idx="7">
                  <c:v>7.2597082515882025</c:v>
                </c:pt>
                <c:pt idx="8">
                  <c:v>7.4767077988694179</c:v>
                </c:pt>
                <c:pt idx="9">
                  <c:v>7.7795234871239414</c:v>
                </c:pt>
                <c:pt idx="10">
                  <c:v>7.9914204270694054</c:v>
                </c:pt>
              </c:numCache>
            </c:numRef>
          </c:yVal>
          <c:smooth val="1"/>
          <c:extLst xmlns:c16r2="http://schemas.microsoft.com/office/drawing/2015/06/chart">
            <c:ext xmlns:c16="http://schemas.microsoft.com/office/drawing/2014/chart" uri="{C3380CC4-5D6E-409C-BE32-E72D297353CC}">
              <c16:uniqueId val="{00000000-C83C-4650-BB23-742FB2A755C9}"/>
            </c:ext>
          </c:extLst>
        </c:ser>
        <c:ser>
          <c:idx val="1"/>
          <c:order val="1"/>
          <c:tx>
            <c:strRef>
              <c:f>average!$R$4</c:f>
              <c:strCache>
                <c:ptCount val="1"/>
                <c:pt idx="0">
                  <c:v>238 Hz</c:v>
                </c:pt>
              </c:strCache>
            </c:strRef>
          </c:tx>
          <c:spPr>
            <a:ln w="22225"/>
          </c:spPr>
          <c:marker>
            <c:symbol val="square"/>
            <c:size val="5"/>
          </c:marker>
          <c:errBars>
            <c:errDir val="y"/>
            <c:errBarType val="both"/>
            <c:errValType val="cust"/>
            <c:noEndCap val="0"/>
            <c:plus>
              <c:numRef>
                <c:f>average!$AB$17:$AC$17</c:f>
                <c:numCache>
                  <c:formatCode>General</c:formatCode>
                  <c:ptCount val="2"/>
                  <c:pt idx="0">
                    <c:v>4.5168174763519593E-2</c:v>
                  </c:pt>
                  <c:pt idx="1">
                    <c:v>4.876292243816889E-2</c:v>
                  </c:pt>
                </c:numCache>
              </c:numRef>
            </c:plus>
            <c:minus>
              <c:numRef>
                <c:f>average!$AB$17:$AC$17</c:f>
                <c:numCache>
                  <c:formatCode>General</c:formatCode>
                  <c:ptCount val="2"/>
                  <c:pt idx="0">
                    <c:v>4.5168174763519593E-2</c:v>
                  </c:pt>
                  <c:pt idx="1">
                    <c:v>4.876292243816889E-2</c:v>
                  </c:pt>
                </c:numCache>
              </c:numRef>
            </c:minus>
          </c:errBars>
          <c:xVal>
            <c:numRef>
              <c:f>average!$S$8:$AC$8</c:f>
              <c:numCache>
                <c:formatCode>General</c:formatCode>
                <c:ptCount val="11"/>
                <c:pt idx="0">
                  <c:v>0.74073999999999995</c:v>
                </c:pt>
                <c:pt idx="1">
                  <c:v>0.925925</c:v>
                </c:pt>
                <c:pt idx="2">
                  <c:v>1.11111</c:v>
                </c:pt>
                <c:pt idx="3">
                  <c:v>1.2962949999999998</c:v>
                </c:pt>
                <c:pt idx="4">
                  <c:v>1.4814799999999999</c:v>
                </c:pt>
                <c:pt idx="5">
                  <c:v>1.6666649999999998</c:v>
                </c:pt>
                <c:pt idx="6">
                  <c:v>1.85185</c:v>
                </c:pt>
                <c:pt idx="7">
                  <c:v>2.0370349999999999</c:v>
                </c:pt>
                <c:pt idx="8">
                  <c:v>2.2222200000000001</c:v>
                </c:pt>
                <c:pt idx="9">
                  <c:v>2.4074050000000002</c:v>
                </c:pt>
                <c:pt idx="10">
                  <c:v>2.5925899999999995</c:v>
                </c:pt>
              </c:numCache>
            </c:numRef>
          </c:xVal>
          <c:yVal>
            <c:numRef>
              <c:f>average!$S$4:$AC$4</c:f>
              <c:numCache>
                <c:formatCode>General</c:formatCode>
                <c:ptCount val="11"/>
                <c:pt idx="9">
                  <c:v>8.2459372406863807</c:v>
                </c:pt>
                <c:pt idx="10">
                  <c:v>8.5141282224883046</c:v>
                </c:pt>
              </c:numCache>
            </c:numRef>
          </c:yVal>
          <c:smooth val="1"/>
          <c:extLst xmlns:c16r2="http://schemas.microsoft.com/office/drawing/2015/06/chart">
            <c:ext xmlns:c16="http://schemas.microsoft.com/office/drawing/2014/chart" uri="{C3380CC4-5D6E-409C-BE32-E72D297353CC}">
              <c16:uniqueId val="{00000001-C83C-4650-BB23-742FB2A755C9}"/>
            </c:ext>
          </c:extLst>
        </c:ser>
        <c:ser>
          <c:idx val="2"/>
          <c:order val="2"/>
          <c:tx>
            <c:strRef>
              <c:f>average!$R$5</c:f>
              <c:strCache>
                <c:ptCount val="1"/>
                <c:pt idx="0">
                  <c:v>245 Hz</c:v>
                </c:pt>
              </c:strCache>
            </c:strRef>
          </c:tx>
          <c:marker>
            <c:symbol val="triangle"/>
            <c:size val="5"/>
          </c:marker>
          <c:errBars>
            <c:errDir val="y"/>
            <c:errBarType val="both"/>
            <c:errValType val="cust"/>
            <c:noEndCap val="0"/>
            <c:plus>
              <c:numRef>
                <c:f>average!$AC$18</c:f>
                <c:numCache>
                  <c:formatCode>General</c:formatCode>
                  <c:ptCount val="1"/>
                  <c:pt idx="0">
                    <c:v>5.0323870155961702E-2</c:v>
                  </c:pt>
                </c:numCache>
              </c:numRef>
            </c:plus>
            <c:minus>
              <c:numRef>
                <c:f>average!$AC$18</c:f>
                <c:numCache>
                  <c:formatCode>General</c:formatCode>
                  <c:ptCount val="1"/>
                  <c:pt idx="0">
                    <c:v>5.0323870155961702E-2</c:v>
                  </c:pt>
                </c:numCache>
              </c:numRef>
            </c:minus>
          </c:errBars>
          <c:xVal>
            <c:numRef>
              <c:f>average!$S$8:$AC$8</c:f>
              <c:numCache>
                <c:formatCode>General</c:formatCode>
                <c:ptCount val="11"/>
                <c:pt idx="0">
                  <c:v>0.74073999999999995</c:v>
                </c:pt>
                <c:pt idx="1">
                  <c:v>0.925925</c:v>
                </c:pt>
                <c:pt idx="2">
                  <c:v>1.11111</c:v>
                </c:pt>
                <c:pt idx="3">
                  <c:v>1.2962949999999998</c:v>
                </c:pt>
                <c:pt idx="4">
                  <c:v>1.4814799999999999</c:v>
                </c:pt>
                <c:pt idx="5">
                  <c:v>1.6666649999999998</c:v>
                </c:pt>
                <c:pt idx="6">
                  <c:v>1.85185</c:v>
                </c:pt>
                <c:pt idx="7">
                  <c:v>2.0370349999999999</c:v>
                </c:pt>
                <c:pt idx="8">
                  <c:v>2.2222200000000001</c:v>
                </c:pt>
                <c:pt idx="9">
                  <c:v>2.4074050000000002</c:v>
                </c:pt>
                <c:pt idx="10">
                  <c:v>2.5925899999999995</c:v>
                </c:pt>
              </c:numCache>
            </c:numRef>
          </c:xVal>
          <c:yVal>
            <c:numRef>
              <c:f>average!$S$5:$AC$5</c:f>
              <c:numCache>
                <c:formatCode>General</c:formatCode>
                <c:ptCount val="11"/>
                <c:pt idx="10">
                  <c:v>8.862869644116989</c:v>
                </c:pt>
              </c:numCache>
            </c:numRef>
          </c:yVal>
          <c:smooth val="1"/>
          <c:extLst xmlns:c16r2="http://schemas.microsoft.com/office/drawing/2015/06/chart">
            <c:ext xmlns:c16="http://schemas.microsoft.com/office/drawing/2014/chart" uri="{C3380CC4-5D6E-409C-BE32-E72D297353CC}">
              <c16:uniqueId val="{00000002-C83C-4650-BB23-742FB2A755C9}"/>
            </c:ext>
          </c:extLst>
        </c:ser>
        <c:ser>
          <c:idx val="3"/>
          <c:order val="3"/>
          <c:tx>
            <c:strRef>
              <c:f>average!$R$6</c:f>
              <c:strCache>
                <c:ptCount val="1"/>
                <c:pt idx="0">
                  <c:v>239 Hz</c:v>
                </c:pt>
              </c:strCache>
            </c:strRef>
          </c:tx>
          <c:spPr>
            <a:ln w="28575">
              <a:solidFill>
                <a:srgbClr val="8064A2"/>
              </a:solidFill>
            </a:ln>
          </c:spPr>
          <c:marker>
            <c:symbol val="x"/>
            <c:size val="5"/>
          </c:marker>
          <c:errBars>
            <c:errDir val="y"/>
            <c:errBarType val="both"/>
            <c:errValType val="cust"/>
            <c:noEndCap val="0"/>
            <c:plus>
              <c:numRef>
                <c:f>average!$AC$19</c:f>
                <c:numCache>
                  <c:formatCode>General</c:formatCode>
                  <c:ptCount val="1"/>
                  <c:pt idx="0">
                    <c:v>4.682641946162204E-2</c:v>
                  </c:pt>
                </c:numCache>
              </c:numRef>
            </c:plus>
            <c:minus>
              <c:numRef>
                <c:f>average!$AC$19</c:f>
                <c:numCache>
                  <c:formatCode>General</c:formatCode>
                  <c:ptCount val="1"/>
                  <c:pt idx="0">
                    <c:v>4.682641946162204E-2</c:v>
                  </c:pt>
                </c:numCache>
              </c:numRef>
            </c:minus>
          </c:errBars>
          <c:xVal>
            <c:numRef>
              <c:f>average!$S$8:$AC$8</c:f>
              <c:numCache>
                <c:formatCode>General</c:formatCode>
                <c:ptCount val="11"/>
                <c:pt idx="0">
                  <c:v>0.74073999999999995</c:v>
                </c:pt>
                <c:pt idx="1">
                  <c:v>0.925925</c:v>
                </c:pt>
                <c:pt idx="2">
                  <c:v>1.11111</c:v>
                </c:pt>
                <c:pt idx="3">
                  <c:v>1.2962949999999998</c:v>
                </c:pt>
                <c:pt idx="4">
                  <c:v>1.4814799999999999</c:v>
                </c:pt>
                <c:pt idx="5">
                  <c:v>1.6666649999999998</c:v>
                </c:pt>
                <c:pt idx="6">
                  <c:v>1.85185</c:v>
                </c:pt>
                <c:pt idx="7">
                  <c:v>2.0370349999999999</c:v>
                </c:pt>
                <c:pt idx="8">
                  <c:v>2.2222200000000001</c:v>
                </c:pt>
                <c:pt idx="9">
                  <c:v>2.4074050000000002</c:v>
                </c:pt>
                <c:pt idx="10">
                  <c:v>2.5925899999999995</c:v>
                </c:pt>
              </c:numCache>
            </c:numRef>
          </c:xVal>
          <c:yVal>
            <c:numRef>
              <c:f>average!$S$6:$AC$6</c:f>
              <c:numCache>
                <c:formatCode>General</c:formatCode>
                <c:ptCount val="11"/>
                <c:pt idx="10">
                  <c:v>8.6781080932121366</c:v>
                </c:pt>
              </c:numCache>
            </c:numRef>
          </c:yVal>
          <c:smooth val="1"/>
          <c:extLst xmlns:c16r2="http://schemas.microsoft.com/office/drawing/2015/06/chart">
            <c:ext xmlns:c16="http://schemas.microsoft.com/office/drawing/2014/chart" uri="{C3380CC4-5D6E-409C-BE32-E72D297353CC}">
              <c16:uniqueId val="{00000003-C83C-4650-BB23-742FB2A755C9}"/>
            </c:ext>
          </c:extLst>
        </c:ser>
        <c:dLbls>
          <c:showLegendKey val="0"/>
          <c:showVal val="0"/>
          <c:showCatName val="0"/>
          <c:showSerName val="0"/>
          <c:showPercent val="0"/>
          <c:showBubbleSize val="0"/>
        </c:dLbls>
        <c:axId val="564527872"/>
        <c:axId val="564529792"/>
      </c:scatterChart>
      <c:valAx>
        <c:axId val="564527872"/>
        <c:scaling>
          <c:orientation val="minMax"/>
          <c:max val="2.6"/>
          <c:min val="0.5"/>
        </c:scaling>
        <c:delete val="0"/>
        <c:axPos val="b"/>
        <c:title>
          <c:tx>
            <c:rich>
              <a:bodyPr/>
              <a:lstStyle/>
              <a:p>
                <a:pPr>
                  <a:defRPr/>
                </a:pPr>
                <a:r>
                  <a:rPr lang="en-GB"/>
                  <a:t>Ux10</a:t>
                </a:r>
                <a:r>
                  <a:rPr lang="en-GB" baseline="30000"/>
                  <a:t>-3</a:t>
                </a:r>
                <a:r>
                  <a:rPr lang="en-GB" baseline="0"/>
                  <a:t> (m/s)</a:t>
                </a:r>
                <a:endParaRPr lang="en-GB"/>
              </a:p>
            </c:rich>
          </c:tx>
          <c:overlay val="0"/>
        </c:title>
        <c:numFmt formatCode="General" sourceLinked="0"/>
        <c:majorTickMark val="in"/>
        <c:minorTickMark val="none"/>
        <c:tickLblPos val="nextTo"/>
        <c:crossAx val="564529792"/>
        <c:crosses val="autoZero"/>
        <c:crossBetween val="midCat"/>
      </c:valAx>
      <c:valAx>
        <c:axId val="564529792"/>
        <c:scaling>
          <c:orientation val="minMax"/>
        </c:scaling>
        <c:delete val="0"/>
        <c:axPos val="l"/>
        <c:title>
          <c:tx>
            <c:rich>
              <a:bodyPr rot="-5400000" vert="horz"/>
              <a:lstStyle/>
              <a:p>
                <a:pPr>
                  <a:defRPr/>
                </a:pPr>
                <a:r>
                  <a:rPr lang="en-GB"/>
                  <a:t>Average</a:t>
                </a:r>
                <a:r>
                  <a:rPr lang="en-GB" baseline="0"/>
                  <a:t> bubble diameter (mm)</a:t>
                </a:r>
                <a:endParaRPr lang="en-GB"/>
              </a:p>
            </c:rich>
          </c:tx>
          <c:overlay val="0"/>
        </c:title>
        <c:numFmt formatCode="#,##0" sourceLinked="0"/>
        <c:majorTickMark val="in"/>
        <c:minorTickMark val="none"/>
        <c:tickLblPos val="nextTo"/>
        <c:crossAx val="564527872"/>
        <c:crosses val="autoZero"/>
        <c:crossBetween val="midCat"/>
      </c:valAx>
      <c:spPr>
        <a:ln>
          <a:solidFill>
            <a:schemeClr val="bg1">
              <a:lumMod val="50000"/>
            </a:schemeClr>
          </a:solidFill>
        </a:ln>
      </c:spPr>
    </c:plotArea>
    <c:legend>
      <c:legendPos val="r"/>
      <c:layout>
        <c:manualLayout>
          <c:xMode val="edge"/>
          <c:yMode val="edge"/>
          <c:x val="0.49457736261651092"/>
          <c:y val="0.61335729476906298"/>
          <c:w val="0.42907148454784383"/>
          <c:h val="0.20683700907983746"/>
        </c:manualLayout>
      </c:layout>
      <c:overlay val="0"/>
    </c:legend>
    <c:plotVisOnly val="1"/>
    <c:dispBlanksAs val="gap"/>
    <c:showDLblsOverMax val="0"/>
  </c:chart>
  <c:spPr>
    <a:ln>
      <a:noFill/>
    </a:ln>
  </c:spPr>
  <c:externalData r:id="rId2">
    <c:autoUpdate val="0"/>
  </c:externalData>
</c:chartSpace>
</file>

<file path=word/charts/chart9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538744857849706"/>
          <c:y val="5.1400554097404488E-2"/>
          <c:w val="0.76376064181650949"/>
          <c:h val="0.8087759416339052"/>
        </c:manualLayout>
      </c:layout>
      <c:scatterChart>
        <c:scatterStyle val="smoothMarker"/>
        <c:varyColors val="0"/>
        <c:ser>
          <c:idx val="0"/>
          <c:order val="0"/>
          <c:tx>
            <c:strRef>
              <c:f>average!$BT$3</c:f>
              <c:strCache>
                <c:ptCount val="1"/>
                <c:pt idx="0">
                  <c:v>Continuous</c:v>
                </c:pt>
              </c:strCache>
            </c:strRef>
          </c:tx>
          <c:xVal>
            <c:numRef>
              <c:f>average!$BU$2:$CC$2</c:f>
              <c:numCache>
                <c:formatCode>General</c:formatCode>
                <c:ptCount val="9"/>
                <c:pt idx="0">
                  <c:v>10</c:v>
                </c:pt>
                <c:pt idx="1">
                  <c:v>20</c:v>
                </c:pt>
                <c:pt idx="2">
                  <c:v>30</c:v>
                </c:pt>
                <c:pt idx="3">
                  <c:v>40</c:v>
                </c:pt>
                <c:pt idx="4">
                  <c:v>50</c:v>
                </c:pt>
                <c:pt idx="5">
                  <c:v>60</c:v>
                </c:pt>
                <c:pt idx="6">
                  <c:v>70</c:v>
                </c:pt>
                <c:pt idx="7">
                  <c:v>80</c:v>
                </c:pt>
                <c:pt idx="8">
                  <c:v>90</c:v>
                </c:pt>
              </c:numCache>
            </c:numRef>
          </c:xVal>
          <c:yVal>
            <c:numRef>
              <c:f>average!$BU$3:$CC$3</c:f>
              <c:numCache>
                <c:formatCode>General</c:formatCode>
                <c:ptCount val="9"/>
                <c:pt idx="0">
                  <c:v>5.4349429100682132</c:v>
                </c:pt>
                <c:pt idx="1">
                  <c:v>7.0512076509540575</c:v>
                </c:pt>
                <c:pt idx="2">
                  <c:v>8.0216426964627789</c:v>
                </c:pt>
                <c:pt idx="3">
                  <c:v>8.7962095155838735</c:v>
                </c:pt>
                <c:pt idx="4">
                  <c:v>9.1097175947581572</c:v>
                </c:pt>
                <c:pt idx="5">
                  <c:v>9.5150071761354589</c:v>
                </c:pt>
                <c:pt idx="6">
                  <c:v>10.275030469183267</c:v>
                </c:pt>
                <c:pt idx="7">
                  <c:v>8.7489108787287897</c:v>
                </c:pt>
                <c:pt idx="8">
                  <c:v>6.0923451205886465</c:v>
                </c:pt>
              </c:numCache>
            </c:numRef>
          </c:yVal>
          <c:smooth val="1"/>
          <c:extLst xmlns:c16r2="http://schemas.microsoft.com/office/drawing/2015/06/chart">
            <c:ext xmlns:c16="http://schemas.microsoft.com/office/drawing/2014/chart" uri="{C3380CC4-5D6E-409C-BE32-E72D297353CC}">
              <c16:uniqueId val="{00000000-3C8A-4A83-BD75-0C601468B2AB}"/>
            </c:ext>
          </c:extLst>
        </c:ser>
        <c:ser>
          <c:idx val="1"/>
          <c:order val="1"/>
          <c:tx>
            <c:strRef>
              <c:f>average!$BT$4</c:f>
              <c:strCache>
                <c:ptCount val="1"/>
                <c:pt idx="0">
                  <c:v>241 Hz</c:v>
                </c:pt>
              </c:strCache>
            </c:strRef>
          </c:tx>
          <c:xVal>
            <c:numRef>
              <c:f>average!$BU$2:$CC$2</c:f>
              <c:numCache>
                <c:formatCode>General</c:formatCode>
                <c:ptCount val="9"/>
                <c:pt idx="0">
                  <c:v>10</c:v>
                </c:pt>
                <c:pt idx="1">
                  <c:v>20</c:v>
                </c:pt>
                <c:pt idx="2">
                  <c:v>30</c:v>
                </c:pt>
                <c:pt idx="3">
                  <c:v>40</c:v>
                </c:pt>
                <c:pt idx="4">
                  <c:v>50</c:v>
                </c:pt>
                <c:pt idx="5">
                  <c:v>60</c:v>
                </c:pt>
                <c:pt idx="6">
                  <c:v>70</c:v>
                </c:pt>
                <c:pt idx="7">
                  <c:v>80</c:v>
                </c:pt>
                <c:pt idx="8">
                  <c:v>90</c:v>
                </c:pt>
              </c:numCache>
            </c:numRef>
          </c:xVal>
          <c:yVal>
            <c:numRef>
              <c:f>average!$BU$4:$CC$4</c:f>
              <c:numCache>
                <c:formatCode>General</c:formatCode>
                <c:ptCount val="9"/>
                <c:pt idx="0">
                  <c:v>5.7670454545214289</c:v>
                </c:pt>
                <c:pt idx="1">
                  <c:v>7.5428696158009014</c:v>
                </c:pt>
                <c:pt idx="2">
                  <c:v>8.4776572784798407</c:v>
                </c:pt>
                <c:pt idx="3">
                  <c:v>9.1842601937445192</c:v>
                </c:pt>
                <c:pt idx="4">
                  <c:v>9.6903962101232644</c:v>
                </c:pt>
                <c:pt idx="5">
                  <c:v>10.51408111050811</c:v>
                </c:pt>
                <c:pt idx="6">
                  <c:v>11.434324074026421</c:v>
                </c:pt>
                <c:pt idx="7">
                  <c:v>9.3222875482456473</c:v>
                </c:pt>
                <c:pt idx="8">
                  <c:v>6.2147926326376863</c:v>
                </c:pt>
              </c:numCache>
            </c:numRef>
          </c:yVal>
          <c:smooth val="1"/>
          <c:extLst xmlns:c16r2="http://schemas.microsoft.com/office/drawing/2015/06/chart">
            <c:ext xmlns:c16="http://schemas.microsoft.com/office/drawing/2014/chart" uri="{C3380CC4-5D6E-409C-BE32-E72D297353CC}">
              <c16:uniqueId val="{00000001-3C8A-4A83-BD75-0C601468B2AB}"/>
            </c:ext>
          </c:extLst>
        </c:ser>
        <c:ser>
          <c:idx val="2"/>
          <c:order val="2"/>
          <c:tx>
            <c:strRef>
              <c:f>average!$BT$5</c:f>
              <c:strCache>
                <c:ptCount val="1"/>
                <c:pt idx="0">
                  <c:v>245 Hz</c:v>
                </c:pt>
              </c:strCache>
            </c:strRef>
          </c:tx>
          <c:xVal>
            <c:numRef>
              <c:f>average!$BU$2:$CC$2</c:f>
              <c:numCache>
                <c:formatCode>General</c:formatCode>
                <c:ptCount val="9"/>
                <c:pt idx="0">
                  <c:v>10</c:v>
                </c:pt>
                <c:pt idx="1">
                  <c:v>20</c:v>
                </c:pt>
                <c:pt idx="2">
                  <c:v>30</c:v>
                </c:pt>
                <c:pt idx="3">
                  <c:v>40</c:v>
                </c:pt>
                <c:pt idx="4">
                  <c:v>50</c:v>
                </c:pt>
                <c:pt idx="5">
                  <c:v>60</c:v>
                </c:pt>
                <c:pt idx="6">
                  <c:v>70</c:v>
                </c:pt>
                <c:pt idx="7">
                  <c:v>80</c:v>
                </c:pt>
                <c:pt idx="8">
                  <c:v>90</c:v>
                </c:pt>
              </c:numCache>
            </c:numRef>
          </c:xVal>
          <c:yVal>
            <c:numRef>
              <c:f>average!$BU$5:$CC$5</c:f>
              <c:numCache>
                <c:formatCode>General</c:formatCode>
                <c:ptCount val="9"/>
                <c:pt idx="0">
                  <c:v>5.9207030547821606</c:v>
                </c:pt>
                <c:pt idx="1">
                  <c:v>8.2394673250339299</c:v>
                </c:pt>
                <c:pt idx="2">
                  <c:v>9.0072002360778551</c:v>
                </c:pt>
                <c:pt idx="3">
                  <c:v>9.6933863435163499</c:v>
                </c:pt>
                <c:pt idx="4">
                  <c:v>10.330636258930275</c:v>
                </c:pt>
                <c:pt idx="5">
                  <c:v>11.046778370393048</c:v>
                </c:pt>
                <c:pt idx="6">
                  <c:v>10.927143571512923</c:v>
                </c:pt>
                <c:pt idx="7">
                  <c:v>9.3511800404195586</c:v>
                </c:pt>
                <c:pt idx="8">
                  <c:v>6.4257702019934211</c:v>
                </c:pt>
              </c:numCache>
            </c:numRef>
          </c:yVal>
          <c:smooth val="1"/>
          <c:extLst xmlns:c16r2="http://schemas.microsoft.com/office/drawing/2015/06/chart">
            <c:ext xmlns:c16="http://schemas.microsoft.com/office/drawing/2014/chart" uri="{C3380CC4-5D6E-409C-BE32-E72D297353CC}">
              <c16:uniqueId val="{00000002-3C8A-4A83-BD75-0C601468B2AB}"/>
            </c:ext>
          </c:extLst>
        </c:ser>
        <c:ser>
          <c:idx val="3"/>
          <c:order val="3"/>
          <c:tx>
            <c:strRef>
              <c:f>average!$BT$6</c:f>
              <c:strCache>
                <c:ptCount val="1"/>
                <c:pt idx="0">
                  <c:v>239 Hz</c:v>
                </c:pt>
              </c:strCache>
            </c:strRef>
          </c:tx>
          <c:spPr>
            <a:ln w="28575">
              <a:solidFill>
                <a:srgbClr val="8064A2"/>
              </a:solidFill>
            </a:ln>
          </c:spPr>
          <c:xVal>
            <c:numRef>
              <c:f>average!$BU$2:$CC$2</c:f>
              <c:numCache>
                <c:formatCode>General</c:formatCode>
                <c:ptCount val="9"/>
                <c:pt idx="0">
                  <c:v>10</c:v>
                </c:pt>
                <c:pt idx="1">
                  <c:v>20</c:v>
                </c:pt>
                <c:pt idx="2">
                  <c:v>30</c:v>
                </c:pt>
                <c:pt idx="3">
                  <c:v>40</c:v>
                </c:pt>
                <c:pt idx="4">
                  <c:v>50</c:v>
                </c:pt>
                <c:pt idx="5">
                  <c:v>60</c:v>
                </c:pt>
                <c:pt idx="6">
                  <c:v>70</c:v>
                </c:pt>
                <c:pt idx="7">
                  <c:v>80</c:v>
                </c:pt>
                <c:pt idx="8">
                  <c:v>90</c:v>
                </c:pt>
              </c:numCache>
            </c:numRef>
          </c:xVal>
          <c:yVal>
            <c:numRef>
              <c:f>average!$BU$6:$CC$6</c:f>
              <c:numCache>
                <c:formatCode>General</c:formatCode>
                <c:ptCount val="9"/>
                <c:pt idx="0">
                  <c:v>5.8127873562976173</c:v>
                </c:pt>
                <c:pt idx="1">
                  <c:v>7.8977929532529139</c:v>
                </c:pt>
                <c:pt idx="2">
                  <c:v>8.9313023759856414</c:v>
                </c:pt>
                <c:pt idx="3">
                  <c:v>9.4724797644932774</c:v>
                </c:pt>
                <c:pt idx="4">
                  <c:v>9.9777238053700543</c:v>
                </c:pt>
                <c:pt idx="5">
                  <c:v>10.600711189869163</c:v>
                </c:pt>
                <c:pt idx="6">
                  <c:v>10.649173143306255</c:v>
                </c:pt>
                <c:pt idx="7">
                  <c:v>9.3305131948562163</c:v>
                </c:pt>
                <c:pt idx="8">
                  <c:v>6.4476601262699269</c:v>
                </c:pt>
              </c:numCache>
            </c:numRef>
          </c:yVal>
          <c:smooth val="1"/>
          <c:extLst xmlns:c16r2="http://schemas.microsoft.com/office/drawing/2015/06/chart">
            <c:ext xmlns:c16="http://schemas.microsoft.com/office/drawing/2014/chart" uri="{C3380CC4-5D6E-409C-BE32-E72D297353CC}">
              <c16:uniqueId val="{00000003-3C8A-4A83-BD75-0C601468B2AB}"/>
            </c:ext>
          </c:extLst>
        </c:ser>
        <c:dLbls>
          <c:showLegendKey val="0"/>
          <c:showVal val="0"/>
          <c:showCatName val="0"/>
          <c:showSerName val="0"/>
          <c:showPercent val="0"/>
          <c:showBubbleSize val="0"/>
        </c:dLbls>
        <c:axId val="564583040"/>
        <c:axId val="564724480"/>
      </c:scatterChart>
      <c:valAx>
        <c:axId val="564583040"/>
        <c:scaling>
          <c:orientation val="minMax"/>
          <c:max val="90"/>
          <c:min val="10"/>
        </c:scaling>
        <c:delete val="0"/>
        <c:axPos val="b"/>
        <c:title>
          <c:tx>
            <c:rich>
              <a:bodyPr/>
              <a:lstStyle/>
              <a:p>
                <a:pPr>
                  <a:defRPr/>
                </a:pPr>
                <a:r>
                  <a:rPr lang="en-GB"/>
                  <a:t>Height from the distributor</a:t>
                </a:r>
                <a:r>
                  <a:rPr lang="en-GB" baseline="0"/>
                  <a:t> plate (mm)</a:t>
                </a:r>
                <a:endParaRPr lang="en-GB"/>
              </a:p>
            </c:rich>
          </c:tx>
          <c:overlay val="0"/>
        </c:title>
        <c:numFmt formatCode="General" sourceLinked="0"/>
        <c:majorTickMark val="in"/>
        <c:minorTickMark val="none"/>
        <c:tickLblPos val="nextTo"/>
        <c:crossAx val="564724480"/>
        <c:crosses val="autoZero"/>
        <c:crossBetween val="midCat"/>
      </c:valAx>
      <c:valAx>
        <c:axId val="564724480"/>
        <c:scaling>
          <c:orientation val="minMax"/>
          <c:max val="11.5"/>
          <c:min val="4"/>
        </c:scaling>
        <c:delete val="0"/>
        <c:axPos val="l"/>
        <c:title>
          <c:tx>
            <c:rich>
              <a:bodyPr rot="-5400000" vert="horz"/>
              <a:lstStyle/>
              <a:p>
                <a:pPr>
                  <a:defRPr/>
                </a:pPr>
                <a:r>
                  <a:rPr lang="en-GB"/>
                  <a:t>Average bubble horizontal</a:t>
                </a:r>
                <a:r>
                  <a:rPr lang="en-GB" baseline="0"/>
                  <a:t> diameter (mm)</a:t>
                </a:r>
                <a:endParaRPr lang="en-GB"/>
              </a:p>
            </c:rich>
          </c:tx>
          <c:overlay val="0"/>
        </c:title>
        <c:numFmt formatCode="#,##0" sourceLinked="0"/>
        <c:majorTickMark val="in"/>
        <c:minorTickMark val="none"/>
        <c:tickLblPos val="nextTo"/>
        <c:crossAx val="564583040"/>
        <c:crosses val="autoZero"/>
        <c:crossBetween val="midCat"/>
      </c:valAx>
      <c:spPr>
        <a:ln>
          <a:solidFill>
            <a:schemeClr val="bg1">
              <a:lumMod val="50000"/>
            </a:schemeClr>
          </a:solidFill>
        </a:ln>
      </c:spPr>
    </c:plotArea>
    <c:legend>
      <c:legendPos val="r"/>
      <c:layout>
        <c:manualLayout>
          <c:xMode val="edge"/>
          <c:yMode val="edge"/>
          <c:x val="0.45691472340962869"/>
          <c:y val="0.63084266678792067"/>
          <c:w val="0.43114802037305144"/>
          <c:h val="0.20683700907983746"/>
        </c:manualLayout>
      </c:layout>
      <c:overlay val="0"/>
    </c:legend>
    <c:plotVisOnly val="1"/>
    <c:dispBlanksAs val="gap"/>
    <c:showDLblsOverMax val="0"/>
  </c:chart>
  <c:spPr>
    <a:ln>
      <a:noFill/>
    </a:ln>
  </c:spPr>
  <c:externalData r:id="rId2">
    <c:autoUpdate val="0"/>
  </c:externalData>
</c:chartSpace>
</file>

<file path=word/charts/chart9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808746992750307"/>
          <c:y val="5.1400554097404488E-2"/>
          <c:w val="0.79571514872355598"/>
          <c:h val="0.80562287981718816"/>
        </c:manualLayout>
      </c:layout>
      <c:scatterChart>
        <c:scatterStyle val="smoothMarker"/>
        <c:varyColors val="0"/>
        <c:ser>
          <c:idx val="0"/>
          <c:order val="0"/>
          <c:tx>
            <c:strRef>
              <c:f>population!$B$9</c:f>
              <c:strCache>
                <c:ptCount val="1"/>
                <c:pt idx="0">
                  <c:v>Continuous</c:v>
                </c:pt>
              </c:strCache>
            </c:strRef>
          </c:tx>
          <c:xVal>
            <c:numRef>
              <c:f>population!$C$1:$M$1</c:f>
              <c:numCache>
                <c:formatCode>General</c:formatCode>
                <c:ptCount val="11"/>
                <c:pt idx="0">
                  <c:v>0.74073999999999995</c:v>
                </c:pt>
                <c:pt idx="1">
                  <c:v>0.925925</c:v>
                </c:pt>
                <c:pt idx="2">
                  <c:v>1.11111</c:v>
                </c:pt>
                <c:pt idx="3">
                  <c:v>1.2962949999999998</c:v>
                </c:pt>
                <c:pt idx="4">
                  <c:v>1.4814799999999999</c:v>
                </c:pt>
                <c:pt idx="5">
                  <c:v>1.6666649999999998</c:v>
                </c:pt>
                <c:pt idx="6">
                  <c:v>1.85185</c:v>
                </c:pt>
                <c:pt idx="7">
                  <c:v>2.0370349999999999</c:v>
                </c:pt>
                <c:pt idx="8">
                  <c:v>2.2222200000000001</c:v>
                </c:pt>
                <c:pt idx="9">
                  <c:v>2.4074050000000002</c:v>
                </c:pt>
                <c:pt idx="10">
                  <c:v>2.59259</c:v>
                </c:pt>
              </c:numCache>
            </c:numRef>
          </c:xVal>
          <c:yVal>
            <c:numRef>
              <c:f>population!$C$9:$M$9</c:f>
              <c:numCache>
                <c:formatCode>General</c:formatCode>
                <c:ptCount val="11"/>
                <c:pt idx="0">
                  <c:v>1.8120000000000001</c:v>
                </c:pt>
                <c:pt idx="1">
                  <c:v>3.3839999999999999</c:v>
                </c:pt>
                <c:pt idx="2">
                  <c:v>4.7846666666666664</c:v>
                </c:pt>
                <c:pt idx="3">
                  <c:v>5.99</c:v>
                </c:pt>
                <c:pt idx="4">
                  <c:v>7.3659999999999997</c:v>
                </c:pt>
                <c:pt idx="5">
                  <c:v>8.575333333333333</c:v>
                </c:pt>
                <c:pt idx="6">
                  <c:v>9.5353333333333339</c:v>
                </c:pt>
                <c:pt idx="7">
                  <c:v>10.538</c:v>
                </c:pt>
                <c:pt idx="8">
                  <c:v>11.642666666666667</c:v>
                </c:pt>
                <c:pt idx="9">
                  <c:v>11.817333333333334</c:v>
                </c:pt>
                <c:pt idx="10">
                  <c:v>12.882666666666667</c:v>
                </c:pt>
              </c:numCache>
            </c:numRef>
          </c:yVal>
          <c:smooth val="1"/>
          <c:extLst xmlns:c16r2="http://schemas.microsoft.com/office/drawing/2015/06/chart">
            <c:ext xmlns:c16="http://schemas.microsoft.com/office/drawing/2014/chart" uri="{C3380CC4-5D6E-409C-BE32-E72D297353CC}">
              <c16:uniqueId val="{00000000-1D1B-4AD5-AC0C-A21237912084}"/>
            </c:ext>
          </c:extLst>
        </c:ser>
        <c:ser>
          <c:idx val="1"/>
          <c:order val="1"/>
          <c:tx>
            <c:strRef>
              <c:f>population!$B$10</c:f>
              <c:strCache>
                <c:ptCount val="1"/>
                <c:pt idx="0">
                  <c:v>238 Hz</c:v>
                </c:pt>
              </c:strCache>
            </c:strRef>
          </c:tx>
          <c:xVal>
            <c:numRef>
              <c:f>population!$C$1:$M$1</c:f>
              <c:numCache>
                <c:formatCode>General</c:formatCode>
                <c:ptCount val="11"/>
                <c:pt idx="0">
                  <c:v>0.74073999999999995</c:v>
                </c:pt>
                <c:pt idx="1">
                  <c:v>0.925925</c:v>
                </c:pt>
                <c:pt idx="2">
                  <c:v>1.11111</c:v>
                </c:pt>
                <c:pt idx="3">
                  <c:v>1.2962949999999998</c:v>
                </c:pt>
                <c:pt idx="4">
                  <c:v>1.4814799999999999</c:v>
                </c:pt>
                <c:pt idx="5">
                  <c:v>1.6666649999999998</c:v>
                </c:pt>
                <c:pt idx="6">
                  <c:v>1.85185</c:v>
                </c:pt>
                <c:pt idx="7">
                  <c:v>2.0370349999999999</c:v>
                </c:pt>
                <c:pt idx="8">
                  <c:v>2.2222200000000001</c:v>
                </c:pt>
                <c:pt idx="9">
                  <c:v>2.4074050000000002</c:v>
                </c:pt>
                <c:pt idx="10">
                  <c:v>2.59259</c:v>
                </c:pt>
              </c:numCache>
            </c:numRef>
          </c:xVal>
          <c:yVal>
            <c:numRef>
              <c:f>population!$C$10:$M$10</c:f>
              <c:numCache>
                <c:formatCode>General</c:formatCode>
                <c:ptCount val="11"/>
                <c:pt idx="9">
                  <c:v>14.195333333333334</c:v>
                </c:pt>
                <c:pt idx="10">
                  <c:v>14.248666666666667</c:v>
                </c:pt>
              </c:numCache>
            </c:numRef>
          </c:yVal>
          <c:smooth val="1"/>
          <c:extLst xmlns:c16r2="http://schemas.microsoft.com/office/drawing/2015/06/chart">
            <c:ext xmlns:c16="http://schemas.microsoft.com/office/drawing/2014/chart" uri="{C3380CC4-5D6E-409C-BE32-E72D297353CC}">
              <c16:uniqueId val="{00000001-1D1B-4AD5-AC0C-A21237912084}"/>
            </c:ext>
          </c:extLst>
        </c:ser>
        <c:ser>
          <c:idx val="2"/>
          <c:order val="2"/>
          <c:tx>
            <c:strRef>
              <c:f>population!$B$11</c:f>
              <c:strCache>
                <c:ptCount val="1"/>
                <c:pt idx="0">
                  <c:v>245 Hz</c:v>
                </c:pt>
              </c:strCache>
            </c:strRef>
          </c:tx>
          <c:xVal>
            <c:numRef>
              <c:f>population!$C$1:$M$1</c:f>
              <c:numCache>
                <c:formatCode>General</c:formatCode>
                <c:ptCount val="11"/>
                <c:pt idx="0">
                  <c:v>0.74073999999999995</c:v>
                </c:pt>
                <c:pt idx="1">
                  <c:v>0.925925</c:v>
                </c:pt>
                <c:pt idx="2">
                  <c:v>1.11111</c:v>
                </c:pt>
                <c:pt idx="3">
                  <c:v>1.2962949999999998</c:v>
                </c:pt>
                <c:pt idx="4">
                  <c:v>1.4814799999999999</c:v>
                </c:pt>
                <c:pt idx="5">
                  <c:v>1.6666649999999998</c:v>
                </c:pt>
                <c:pt idx="6">
                  <c:v>1.85185</c:v>
                </c:pt>
                <c:pt idx="7">
                  <c:v>2.0370349999999999</c:v>
                </c:pt>
                <c:pt idx="8">
                  <c:v>2.2222200000000001</c:v>
                </c:pt>
                <c:pt idx="9">
                  <c:v>2.4074050000000002</c:v>
                </c:pt>
                <c:pt idx="10">
                  <c:v>2.59259</c:v>
                </c:pt>
              </c:numCache>
            </c:numRef>
          </c:xVal>
          <c:yVal>
            <c:numRef>
              <c:f>population!$C$11:$M$11</c:f>
              <c:numCache>
                <c:formatCode>General</c:formatCode>
                <c:ptCount val="11"/>
                <c:pt idx="10">
                  <c:v>15.3</c:v>
                </c:pt>
              </c:numCache>
            </c:numRef>
          </c:yVal>
          <c:smooth val="1"/>
          <c:extLst xmlns:c16r2="http://schemas.microsoft.com/office/drawing/2015/06/chart">
            <c:ext xmlns:c16="http://schemas.microsoft.com/office/drawing/2014/chart" uri="{C3380CC4-5D6E-409C-BE32-E72D297353CC}">
              <c16:uniqueId val="{00000002-1D1B-4AD5-AC0C-A21237912084}"/>
            </c:ext>
          </c:extLst>
        </c:ser>
        <c:ser>
          <c:idx val="3"/>
          <c:order val="3"/>
          <c:tx>
            <c:strRef>
              <c:f>population!$B$12</c:f>
              <c:strCache>
                <c:ptCount val="1"/>
                <c:pt idx="0">
                  <c:v>239 Hz</c:v>
                </c:pt>
              </c:strCache>
            </c:strRef>
          </c:tx>
          <c:spPr>
            <a:ln w="28575">
              <a:solidFill>
                <a:srgbClr val="8064A2"/>
              </a:solidFill>
            </a:ln>
          </c:spPr>
          <c:xVal>
            <c:numRef>
              <c:f>population!$C$1:$M$1</c:f>
              <c:numCache>
                <c:formatCode>General</c:formatCode>
                <c:ptCount val="11"/>
                <c:pt idx="0">
                  <c:v>0.74073999999999995</c:v>
                </c:pt>
                <c:pt idx="1">
                  <c:v>0.925925</c:v>
                </c:pt>
                <c:pt idx="2">
                  <c:v>1.11111</c:v>
                </c:pt>
                <c:pt idx="3">
                  <c:v>1.2962949999999998</c:v>
                </c:pt>
                <c:pt idx="4">
                  <c:v>1.4814799999999999</c:v>
                </c:pt>
                <c:pt idx="5">
                  <c:v>1.6666649999999998</c:v>
                </c:pt>
                <c:pt idx="6">
                  <c:v>1.85185</c:v>
                </c:pt>
                <c:pt idx="7">
                  <c:v>2.0370349999999999</c:v>
                </c:pt>
                <c:pt idx="8">
                  <c:v>2.2222200000000001</c:v>
                </c:pt>
                <c:pt idx="9">
                  <c:v>2.4074050000000002</c:v>
                </c:pt>
                <c:pt idx="10">
                  <c:v>2.59259</c:v>
                </c:pt>
              </c:numCache>
            </c:numRef>
          </c:xVal>
          <c:yVal>
            <c:numRef>
              <c:f>population!$C$12:$M$12</c:f>
              <c:numCache>
                <c:formatCode>General</c:formatCode>
                <c:ptCount val="11"/>
                <c:pt idx="10">
                  <c:v>15.156666666666666</c:v>
                </c:pt>
              </c:numCache>
            </c:numRef>
          </c:yVal>
          <c:smooth val="1"/>
          <c:extLst xmlns:c16r2="http://schemas.microsoft.com/office/drawing/2015/06/chart">
            <c:ext xmlns:c16="http://schemas.microsoft.com/office/drawing/2014/chart" uri="{C3380CC4-5D6E-409C-BE32-E72D297353CC}">
              <c16:uniqueId val="{00000003-1D1B-4AD5-AC0C-A21237912084}"/>
            </c:ext>
          </c:extLst>
        </c:ser>
        <c:dLbls>
          <c:showLegendKey val="0"/>
          <c:showVal val="0"/>
          <c:showCatName val="0"/>
          <c:showSerName val="0"/>
          <c:showPercent val="0"/>
          <c:showBubbleSize val="0"/>
        </c:dLbls>
        <c:axId val="564769536"/>
        <c:axId val="564771456"/>
      </c:scatterChart>
      <c:valAx>
        <c:axId val="564769536"/>
        <c:scaling>
          <c:orientation val="minMax"/>
          <c:max val="2.6"/>
          <c:min val="0.5"/>
        </c:scaling>
        <c:delete val="0"/>
        <c:axPos val="b"/>
        <c:title>
          <c:tx>
            <c:rich>
              <a:bodyPr/>
              <a:lstStyle/>
              <a:p>
                <a:pPr>
                  <a:defRPr/>
                </a:pPr>
                <a:r>
                  <a:rPr lang="en-GB"/>
                  <a:t>Ux10</a:t>
                </a:r>
                <a:r>
                  <a:rPr lang="en-GB" baseline="30000"/>
                  <a:t>-3</a:t>
                </a:r>
                <a:r>
                  <a:rPr lang="en-GB" baseline="0"/>
                  <a:t> (m/s)</a:t>
                </a:r>
                <a:endParaRPr lang="en-GB"/>
              </a:p>
            </c:rich>
          </c:tx>
          <c:layout>
            <c:manualLayout>
              <c:xMode val="edge"/>
              <c:yMode val="edge"/>
              <c:x val="0.41563387415930902"/>
              <c:y val="0.93158587460032061"/>
            </c:manualLayout>
          </c:layout>
          <c:overlay val="0"/>
        </c:title>
        <c:numFmt formatCode="General" sourceLinked="0"/>
        <c:majorTickMark val="in"/>
        <c:minorTickMark val="none"/>
        <c:tickLblPos val="nextTo"/>
        <c:crossAx val="564771456"/>
        <c:crosses val="autoZero"/>
        <c:crossBetween val="midCat"/>
      </c:valAx>
      <c:valAx>
        <c:axId val="564771456"/>
        <c:scaling>
          <c:orientation val="minMax"/>
          <c:max val="16"/>
          <c:min val="0"/>
        </c:scaling>
        <c:delete val="0"/>
        <c:axPos val="l"/>
        <c:title>
          <c:tx>
            <c:rich>
              <a:bodyPr rot="-5400000" vert="horz"/>
              <a:lstStyle/>
              <a:p>
                <a:pPr>
                  <a:defRPr/>
                </a:pPr>
                <a:r>
                  <a:rPr lang="en-GB"/>
                  <a:t>Average bubble population per frame</a:t>
                </a:r>
              </a:p>
            </c:rich>
          </c:tx>
          <c:overlay val="0"/>
        </c:title>
        <c:numFmt formatCode="#,##0" sourceLinked="0"/>
        <c:majorTickMark val="in"/>
        <c:minorTickMark val="none"/>
        <c:tickLblPos val="nextTo"/>
        <c:crossAx val="564769536"/>
        <c:crosses val="autoZero"/>
        <c:crossBetween val="midCat"/>
      </c:valAx>
      <c:spPr>
        <a:ln>
          <a:solidFill>
            <a:schemeClr val="bg1">
              <a:lumMod val="50000"/>
            </a:schemeClr>
          </a:solidFill>
        </a:ln>
      </c:spPr>
    </c:plotArea>
    <c:legend>
      <c:legendPos val="r"/>
      <c:layout>
        <c:manualLayout>
          <c:xMode val="edge"/>
          <c:yMode val="edge"/>
          <c:x val="0.15611795169899062"/>
          <c:y val="6.0555439253104471E-2"/>
          <c:w val="0.39005620629734378"/>
          <c:h val="0.22145877434612013"/>
        </c:manualLayout>
      </c:layout>
      <c:overlay val="0"/>
    </c:legend>
    <c:plotVisOnly val="1"/>
    <c:dispBlanksAs val="gap"/>
    <c:showDLblsOverMax val="0"/>
  </c:chart>
  <c:spPr>
    <a:ln>
      <a:noFill/>
    </a:ln>
  </c:spPr>
  <c:externalData r:id="rId2">
    <c:autoUpdate val="0"/>
  </c:externalData>
</c:chartSpace>
</file>

<file path=word/charts/chart9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334393607497627"/>
          <c:y val="5.1400554097404488E-2"/>
          <c:w val="0.78622199550292227"/>
          <c:h val="0.80969394183692667"/>
        </c:manualLayout>
      </c:layout>
      <c:scatterChart>
        <c:scatterStyle val="smoothMarker"/>
        <c:varyColors val="0"/>
        <c:ser>
          <c:idx val="0"/>
          <c:order val="0"/>
          <c:tx>
            <c:strRef>
              <c:f>population!$B$21</c:f>
              <c:strCache>
                <c:ptCount val="1"/>
                <c:pt idx="0">
                  <c:v>Continuous</c:v>
                </c:pt>
              </c:strCache>
            </c:strRef>
          </c:tx>
          <c:xVal>
            <c:numRef>
              <c:f>population!$C$14:$K$14</c:f>
              <c:numCache>
                <c:formatCode>General</c:formatCode>
                <c:ptCount val="9"/>
                <c:pt idx="0">
                  <c:v>10</c:v>
                </c:pt>
                <c:pt idx="1">
                  <c:v>20</c:v>
                </c:pt>
                <c:pt idx="2">
                  <c:v>30</c:v>
                </c:pt>
                <c:pt idx="3">
                  <c:v>40</c:v>
                </c:pt>
                <c:pt idx="4">
                  <c:v>50</c:v>
                </c:pt>
                <c:pt idx="5">
                  <c:v>60</c:v>
                </c:pt>
                <c:pt idx="6">
                  <c:v>70</c:v>
                </c:pt>
                <c:pt idx="7">
                  <c:v>80</c:v>
                </c:pt>
                <c:pt idx="8">
                  <c:v>90</c:v>
                </c:pt>
              </c:numCache>
            </c:numRef>
          </c:xVal>
          <c:yVal>
            <c:numRef>
              <c:f>population!$C$21:$K$21</c:f>
              <c:numCache>
                <c:formatCode>General</c:formatCode>
                <c:ptCount val="9"/>
                <c:pt idx="0">
                  <c:v>1.8586666666666667</c:v>
                </c:pt>
                <c:pt idx="1">
                  <c:v>2.5646666666666667</c:v>
                </c:pt>
                <c:pt idx="2">
                  <c:v>1.8773333333333333</c:v>
                </c:pt>
                <c:pt idx="3">
                  <c:v>1.5506666666666666</c:v>
                </c:pt>
                <c:pt idx="4">
                  <c:v>1.4006666666666667</c:v>
                </c:pt>
                <c:pt idx="5">
                  <c:v>1.2386666666666666</c:v>
                </c:pt>
                <c:pt idx="6">
                  <c:v>1.0940000000000001</c:v>
                </c:pt>
                <c:pt idx="7">
                  <c:v>0.89266666666666672</c:v>
                </c:pt>
                <c:pt idx="8">
                  <c:v>0.40533333333333332</c:v>
                </c:pt>
              </c:numCache>
            </c:numRef>
          </c:yVal>
          <c:smooth val="1"/>
          <c:extLst xmlns:c16r2="http://schemas.microsoft.com/office/drawing/2015/06/chart">
            <c:ext xmlns:c16="http://schemas.microsoft.com/office/drawing/2014/chart" uri="{C3380CC4-5D6E-409C-BE32-E72D297353CC}">
              <c16:uniqueId val="{00000000-1EA6-4A08-9C77-D344FF6A97E4}"/>
            </c:ext>
          </c:extLst>
        </c:ser>
        <c:ser>
          <c:idx val="1"/>
          <c:order val="1"/>
          <c:tx>
            <c:strRef>
              <c:f>population!$B$22</c:f>
              <c:strCache>
                <c:ptCount val="1"/>
                <c:pt idx="0">
                  <c:v>241 Hz</c:v>
                </c:pt>
              </c:strCache>
            </c:strRef>
          </c:tx>
          <c:xVal>
            <c:numRef>
              <c:f>population!$C$14:$K$14</c:f>
              <c:numCache>
                <c:formatCode>General</c:formatCode>
                <c:ptCount val="9"/>
                <c:pt idx="0">
                  <c:v>10</c:v>
                </c:pt>
                <c:pt idx="1">
                  <c:v>20</c:v>
                </c:pt>
                <c:pt idx="2">
                  <c:v>30</c:v>
                </c:pt>
                <c:pt idx="3">
                  <c:v>40</c:v>
                </c:pt>
                <c:pt idx="4">
                  <c:v>50</c:v>
                </c:pt>
                <c:pt idx="5">
                  <c:v>60</c:v>
                </c:pt>
                <c:pt idx="6">
                  <c:v>70</c:v>
                </c:pt>
                <c:pt idx="7">
                  <c:v>80</c:v>
                </c:pt>
                <c:pt idx="8">
                  <c:v>90</c:v>
                </c:pt>
              </c:numCache>
            </c:numRef>
          </c:xVal>
          <c:yVal>
            <c:numRef>
              <c:f>population!$C$22:$K$22</c:f>
              <c:numCache>
                <c:formatCode>General</c:formatCode>
                <c:ptCount val="9"/>
                <c:pt idx="0">
                  <c:v>2.1926666666666668</c:v>
                </c:pt>
                <c:pt idx="1">
                  <c:v>2.8633333333333333</c:v>
                </c:pt>
                <c:pt idx="2">
                  <c:v>2.0593333333333335</c:v>
                </c:pt>
                <c:pt idx="3">
                  <c:v>1.6513333333333333</c:v>
                </c:pt>
                <c:pt idx="4">
                  <c:v>1.548</c:v>
                </c:pt>
                <c:pt idx="5">
                  <c:v>1.3246666666666667</c:v>
                </c:pt>
                <c:pt idx="6">
                  <c:v>1.2</c:v>
                </c:pt>
                <c:pt idx="7">
                  <c:v>0.97799999999999998</c:v>
                </c:pt>
                <c:pt idx="8">
                  <c:v>0.43133333333333335</c:v>
                </c:pt>
              </c:numCache>
            </c:numRef>
          </c:yVal>
          <c:smooth val="1"/>
          <c:extLst xmlns:c16r2="http://schemas.microsoft.com/office/drawing/2015/06/chart">
            <c:ext xmlns:c16="http://schemas.microsoft.com/office/drawing/2014/chart" uri="{C3380CC4-5D6E-409C-BE32-E72D297353CC}">
              <c16:uniqueId val="{00000001-1EA6-4A08-9C77-D344FF6A97E4}"/>
            </c:ext>
          </c:extLst>
        </c:ser>
        <c:ser>
          <c:idx val="2"/>
          <c:order val="2"/>
          <c:tx>
            <c:strRef>
              <c:f>population!$B$23</c:f>
              <c:strCache>
                <c:ptCount val="1"/>
                <c:pt idx="0">
                  <c:v>245 Hz</c:v>
                </c:pt>
              </c:strCache>
            </c:strRef>
          </c:tx>
          <c:xVal>
            <c:numRef>
              <c:f>population!$C$14:$K$14</c:f>
              <c:numCache>
                <c:formatCode>General</c:formatCode>
                <c:ptCount val="9"/>
                <c:pt idx="0">
                  <c:v>10</c:v>
                </c:pt>
                <c:pt idx="1">
                  <c:v>20</c:v>
                </c:pt>
                <c:pt idx="2">
                  <c:v>30</c:v>
                </c:pt>
                <c:pt idx="3">
                  <c:v>40</c:v>
                </c:pt>
                <c:pt idx="4">
                  <c:v>50</c:v>
                </c:pt>
                <c:pt idx="5">
                  <c:v>60</c:v>
                </c:pt>
                <c:pt idx="6">
                  <c:v>70</c:v>
                </c:pt>
                <c:pt idx="7">
                  <c:v>80</c:v>
                </c:pt>
                <c:pt idx="8">
                  <c:v>90</c:v>
                </c:pt>
              </c:numCache>
            </c:numRef>
          </c:xVal>
          <c:yVal>
            <c:numRef>
              <c:f>population!$C$23:$K$23</c:f>
              <c:numCache>
                <c:formatCode>General</c:formatCode>
                <c:ptCount val="9"/>
                <c:pt idx="0">
                  <c:v>2.4733333333333332</c:v>
                </c:pt>
                <c:pt idx="1">
                  <c:v>3.1726666666666667</c:v>
                </c:pt>
                <c:pt idx="2">
                  <c:v>2.1646666666666667</c:v>
                </c:pt>
                <c:pt idx="3">
                  <c:v>1.7606666666666666</c:v>
                </c:pt>
                <c:pt idx="4">
                  <c:v>1.6406666666666667</c:v>
                </c:pt>
                <c:pt idx="5">
                  <c:v>1.4373333333333334</c:v>
                </c:pt>
                <c:pt idx="6">
                  <c:v>1.222</c:v>
                </c:pt>
                <c:pt idx="7">
                  <c:v>0.98866666666666669</c:v>
                </c:pt>
                <c:pt idx="8">
                  <c:v>0.44</c:v>
                </c:pt>
              </c:numCache>
            </c:numRef>
          </c:yVal>
          <c:smooth val="1"/>
          <c:extLst xmlns:c16r2="http://schemas.microsoft.com/office/drawing/2015/06/chart">
            <c:ext xmlns:c16="http://schemas.microsoft.com/office/drawing/2014/chart" uri="{C3380CC4-5D6E-409C-BE32-E72D297353CC}">
              <c16:uniqueId val="{00000002-1EA6-4A08-9C77-D344FF6A97E4}"/>
            </c:ext>
          </c:extLst>
        </c:ser>
        <c:ser>
          <c:idx val="3"/>
          <c:order val="3"/>
          <c:tx>
            <c:strRef>
              <c:f>population!$B$24</c:f>
              <c:strCache>
                <c:ptCount val="1"/>
                <c:pt idx="0">
                  <c:v>239 Hz</c:v>
                </c:pt>
              </c:strCache>
            </c:strRef>
          </c:tx>
          <c:spPr>
            <a:ln w="28575">
              <a:solidFill>
                <a:srgbClr val="8064A2"/>
              </a:solidFill>
            </a:ln>
          </c:spPr>
          <c:xVal>
            <c:numRef>
              <c:f>population!$C$14:$K$14</c:f>
              <c:numCache>
                <c:formatCode>General</c:formatCode>
                <c:ptCount val="9"/>
                <c:pt idx="0">
                  <c:v>10</c:v>
                </c:pt>
                <c:pt idx="1">
                  <c:v>20</c:v>
                </c:pt>
                <c:pt idx="2">
                  <c:v>30</c:v>
                </c:pt>
                <c:pt idx="3">
                  <c:v>40</c:v>
                </c:pt>
                <c:pt idx="4">
                  <c:v>50</c:v>
                </c:pt>
                <c:pt idx="5">
                  <c:v>60</c:v>
                </c:pt>
                <c:pt idx="6">
                  <c:v>70</c:v>
                </c:pt>
                <c:pt idx="7">
                  <c:v>80</c:v>
                </c:pt>
                <c:pt idx="8">
                  <c:v>90</c:v>
                </c:pt>
              </c:numCache>
            </c:numRef>
          </c:xVal>
          <c:yVal>
            <c:numRef>
              <c:f>population!$C$24:$K$24</c:f>
              <c:numCache>
                <c:formatCode>General</c:formatCode>
                <c:ptCount val="9"/>
                <c:pt idx="0">
                  <c:v>2.2426666666666666</c:v>
                </c:pt>
                <c:pt idx="1">
                  <c:v>3.0873333333333335</c:v>
                </c:pt>
                <c:pt idx="2">
                  <c:v>2.254</c:v>
                </c:pt>
                <c:pt idx="3">
                  <c:v>1.8120000000000001</c:v>
                </c:pt>
                <c:pt idx="4">
                  <c:v>1.544</c:v>
                </c:pt>
                <c:pt idx="5">
                  <c:v>1.41</c:v>
                </c:pt>
                <c:pt idx="6">
                  <c:v>1.2866666666666666</c:v>
                </c:pt>
                <c:pt idx="7">
                  <c:v>1.0273333333333334</c:v>
                </c:pt>
                <c:pt idx="8">
                  <c:v>0.49266666666666664</c:v>
                </c:pt>
              </c:numCache>
            </c:numRef>
          </c:yVal>
          <c:smooth val="1"/>
          <c:extLst xmlns:c16r2="http://schemas.microsoft.com/office/drawing/2015/06/chart">
            <c:ext xmlns:c16="http://schemas.microsoft.com/office/drawing/2014/chart" uri="{C3380CC4-5D6E-409C-BE32-E72D297353CC}">
              <c16:uniqueId val="{00000003-1EA6-4A08-9C77-D344FF6A97E4}"/>
            </c:ext>
          </c:extLst>
        </c:ser>
        <c:dLbls>
          <c:showLegendKey val="0"/>
          <c:showVal val="0"/>
          <c:showCatName val="0"/>
          <c:showSerName val="0"/>
          <c:showPercent val="0"/>
          <c:showBubbleSize val="0"/>
        </c:dLbls>
        <c:axId val="565615232"/>
        <c:axId val="565621504"/>
      </c:scatterChart>
      <c:valAx>
        <c:axId val="565615232"/>
        <c:scaling>
          <c:orientation val="minMax"/>
          <c:max val="90"/>
          <c:min val="10"/>
        </c:scaling>
        <c:delete val="0"/>
        <c:axPos val="b"/>
        <c:title>
          <c:tx>
            <c:rich>
              <a:bodyPr/>
              <a:lstStyle/>
              <a:p>
                <a:pPr>
                  <a:defRPr/>
                </a:pPr>
                <a:r>
                  <a:rPr lang="en-GB"/>
                  <a:t>Height from the distributor plate (mm)</a:t>
                </a:r>
              </a:p>
            </c:rich>
          </c:tx>
          <c:overlay val="0"/>
        </c:title>
        <c:numFmt formatCode="General" sourceLinked="0"/>
        <c:majorTickMark val="in"/>
        <c:minorTickMark val="none"/>
        <c:tickLblPos val="nextTo"/>
        <c:crossAx val="565621504"/>
        <c:crosses val="autoZero"/>
        <c:crossBetween val="midCat"/>
      </c:valAx>
      <c:valAx>
        <c:axId val="565621504"/>
        <c:scaling>
          <c:orientation val="minMax"/>
          <c:max val="3.2"/>
          <c:min val="0"/>
        </c:scaling>
        <c:delete val="0"/>
        <c:axPos val="l"/>
        <c:title>
          <c:tx>
            <c:rich>
              <a:bodyPr rot="-5400000" vert="horz"/>
              <a:lstStyle/>
              <a:p>
                <a:pPr>
                  <a:defRPr/>
                </a:pPr>
                <a:r>
                  <a:rPr lang="en-GB"/>
                  <a:t>Average bubble population per frame</a:t>
                </a:r>
              </a:p>
            </c:rich>
          </c:tx>
          <c:overlay val="0"/>
        </c:title>
        <c:numFmt formatCode="General" sourceLinked="0"/>
        <c:majorTickMark val="in"/>
        <c:minorTickMark val="none"/>
        <c:tickLblPos val="nextTo"/>
        <c:crossAx val="565615232"/>
        <c:crosses val="autoZero"/>
        <c:crossBetween val="midCat"/>
      </c:valAx>
      <c:spPr>
        <a:ln>
          <a:solidFill>
            <a:schemeClr val="bg1">
              <a:lumMod val="50000"/>
            </a:schemeClr>
          </a:solidFill>
        </a:ln>
      </c:spPr>
    </c:plotArea>
    <c:legend>
      <c:legendPos val="r"/>
      <c:layout>
        <c:manualLayout>
          <c:xMode val="edge"/>
          <c:yMode val="edge"/>
          <c:x val="0.57526183926749574"/>
          <c:y val="7.328847136483542E-2"/>
          <c:w val="0.36279532044140417"/>
          <c:h val="0.23621099178181501"/>
        </c:manualLayout>
      </c:layout>
      <c:overlay val="0"/>
    </c:legend>
    <c:plotVisOnly val="1"/>
    <c:dispBlanksAs val="gap"/>
    <c:showDLblsOverMax val="0"/>
  </c:chart>
  <c:spPr>
    <a:ln>
      <a:noFill/>
    </a:ln>
  </c:sp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14106</cdr:x>
      <cdr:y>0.3492</cdr:y>
    </cdr:from>
    <cdr:to>
      <cdr:x>0.94181</cdr:x>
      <cdr:y>0.3492</cdr:y>
    </cdr:to>
    <cdr:cxnSp macro="">
      <cdr:nvCxnSpPr>
        <cdr:cNvPr id="3" name="Straight Connector 2"/>
        <cdr:cNvCxnSpPr/>
      </cdr:nvCxnSpPr>
      <cdr:spPr>
        <a:xfrm xmlns:a="http://schemas.openxmlformats.org/drawingml/2006/main">
          <a:off x="588476" y="1230661"/>
          <a:ext cx="3340728" cy="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35362</cdr:x>
      <cdr:y>0.1603</cdr:y>
    </cdr:from>
    <cdr:to>
      <cdr:x>0.53374</cdr:x>
      <cdr:y>0.1603</cdr:y>
    </cdr:to>
    <cdr:cxnSp macro="">
      <cdr:nvCxnSpPr>
        <cdr:cNvPr id="5" name="Straight Arrow Connector 4"/>
        <cdr:cNvCxnSpPr/>
      </cdr:nvCxnSpPr>
      <cdr:spPr>
        <a:xfrm xmlns:a="http://schemas.openxmlformats.org/drawingml/2006/main">
          <a:off x="1475715" y="509353"/>
          <a:ext cx="751681" cy="0"/>
        </a:xfrm>
        <a:prstGeom xmlns:a="http://schemas.openxmlformats.org/drawingml/2006/main" prst="straightConnector1">
          <a:avLst/>
        </a:prstGeom>
        <a:ln xmlns:a="http://schemas.openxmlformats.org/drawingml/2006/main">
          <a:headEnd type="arrow"/>
          <a:tailEnd type="arrow"/>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44048</cdr:x>
      <cdr:y>0.71125</cdr:y>
    </cdr:from>
    <cdr:to>
      <cdr:x>0.53379</cdr:x>
      <cdr:y>0.71125</cdr:y>
    </cdr:to>
    <cdr:cxnSp macro="">
      <cdr:nvCxnSpPr>
        <cdr:cNvPr id="6" name="Straight Arrow Connector 5"/>
        <cdr:cNvCxnSpPr/>
      </cdr:nvCxnSpPr>
      <cdr:spPr>
        <a:xfrm xmlns:a="http://schemas.openxmlformats.org/drawingml/2006/main">
          <a:off x="1837678" y="1704513"/>
          <a:ext cx="389285" cy="0"/>
        </a:xfrm>
        <a:prstGeom xmlns:a="http://schemas.openxmlformats.org/drawingml/2006/main" prst="straightConnector1">
          <a:avLst/>
        </a:prstGeom>
        <a:ln xmlns:a="http://schemas.openxmlformats.org/drawingml/2006/main">
          <a:headEnd type="arrow"/>
          <a:tailEnd type="arrow"/>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3818</cdr:x>
      <cdr:y>0.1901</cdr:y>
    </cdr:from>
    <cdr:to>
      <cdr:x>0.53818</cdr:x>
      <cdr:y>0.71125</cdr:y>
    </cdr:to>
    <cdr:cxnSp macro="">
      <cdr:nvCxnSpPr>
        <cdr:cNvPr id="17" name="Straight Connector 16"/>
        <cdr:cNvCxnSpPr/>
      </cdr:nvCxnSpPr>
      <cdr:spPr>
        <a:xfrm xmlns:a="http://schemas.openxmlformats.org/drawingml/2006/main">
          <a:off x="2245260" y="455573"/>
          <a:ext cx="0" cy="124894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7073</cdr:x>
      <cdr:y>0.17725</cdr:y>
    </cdr:from>
    <cdr:to>
      <cdr:x>0.64264</cdr:x>
      <cdr:y>0.62605</cdr:y>
    </cdr:to>
    <cdr:cxnSp macro="">
      <cdr:nvCxnSpPr>
        <cdr:cNvPr id="25" name="Straight Arrow Connector 24"/>
        <cdr:cNvCxnSpPr/>
      </cdr:nvCxnSpPr>
      <cdr:spPr>
        <a:xfrm xmlns:a="http://schemas.openxmlformats.org/drawingml/2006/main">
          <a:off x="2381057" y="424778"/>
          <a:ext cx="299999" cy="1075548"/>
        </a:xfrm>
        <a:prstGeom xmlns:a="http://schemas.openxmlformats.org/drawingml/2006/main" prst="straightConnector1">
          <a:avLst/>
        </a:prstGeom>
        <a:ln xmlns:a="http://schemas.openxmlformats.org/drawingml/2006/main">
          <a:headEnd type="arrow"/>
          <a:tailEnd type="arrow"/>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36</cdr:x>
      <cdr:y>0.31763</cdr:y>
    </cdr:from>
    <cdr:to>
      <cdr:x>0.36</cdr:x>
      <cdr:y>0.71125</cdr:y>
    </cdr:to>
    <cdr:cxnSp macro="">
      <cdr:nvCxnSpPr>
        <cdr:cNvPr id="35" name="Straight Arrow Connector 34"/>
        <cdr:cNvCxnSpPr/>
      </cdr:nvCxnSpPr>
      <cdr:spPr>
        <a:xfrm xmlns:a="http://schemas.openxmlformats.org/drawingml/2006/main">
          <a:off x="1501918" y="761189"/>
          <a:ext cx="0" cy="943324"/>
        </a:xfrm>
        <a:prstGeom xmlns:a="http://schemas.openxmlformats.org/drawingml/2006/main" prst="straightConnector1">
          <a:avLst/>
        </a:prstGeom>
        <a:ln xmlns:a="http://schemas.openxmlformats.org/drawingml/2006/main">
          <a:headEnd type="arrow"/>
          <a:tailEnd type="arrow"/>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10857</cdr:x>
      <cdr:y>0.3964</cdr:y>
    </cdr:from>
    <cdr:to>
      <cdr:x>0.97143</cdr:x>
      <cdr:y>0.3964</cdr:y>
    </cdr:to>
    <cdr:cxnSp macro="">
      <cdr:nvCxnSpPr>
        <cdr:cNvPr id="3" name="Straight Connector 2"/>
        <cdr:cNvCxnSpPr/>
      </cdr:nvCxnSpPr>
      <cdr:spPr>
        <a:xfrm xmlns:a="http://schemas.openxmlformats.org/drawingml/2006/main">
          <a:off x="855096" y="1980221"/>
          <a:ext cx="6795755" cy="0"/>
        </a:xfrm>
        <a:prstGeom xmlns:a="http://schemas.openxmlformats.org/drawingml/2006/main" prst="line">
          <a:avLst/>
        </a:prstGeom>
        <a:ln xmlns:a="http://schemas.openxmlformats.org/drawingml/2006/main" w="19050"/>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21482</cdr:x>
      <cdr:y>0.14942</cdr:y>
    </cdr:from>
    <cdr:to>
      <cdr:x>0.22272</cdr:x>
      <cdr:y>0.39348</cdr:y>
    </cdr:to>
    <cdr:cxnSp macro="">
      <cdr:nvCxnSpPr>
        <cdr:cNvPr id="2" name="Straight Arrow Connector 1"/>
        <cdr:cNvCxnSpPr/>
      </cdr:nvCxnSpPr>
      <cdr:spPr>
        <a:xfrm xmlns:a="http://schemas.openxmlformats.org/drawingml/2006/main">
          <a:off x="1231271" y="543208"/>
          <a:ext cx="45268" cy="887240"/>
        </a:xfrm>
        <a:prstGeom xmlns:a="http://schemas.openxmlformats.org/drawingml/2006/main" prst="straightConnector1">
          <a:avLst/>
        </a:prstGeom>
        <a:ln xmlns:a="http://schemas.openxmlformats.org/drawingml/2006/main">
          <a:tailEnd type="arrow"/>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4565</cdr:x>
      <cdr:y>0.17682</cdr:y>
    </cdr:from>
    <cdr:to>
      <cdr:x>0.4565</cdr:x>
      <cdr:y>0.6201</cdr:y>
    </cdr:to>
    <cdr:cxnSp macro="">
      <cdr:nvCxnSpPr>
        <cdr:cNvPr id="5" name="Straight Arrow Connector 4"/>
        <cdr:cNvCxnSpPr/>
      </cdr:nvCxnSpPr>
      <cdr:spPr>
        <a:xfrm xmlns:a="http://schemas.openxmlformats.org/drawingml/2006/main">
          <a:off x="2616451" y="642796"/>
          <a:ext cx="0" cy="1611517"/>
        </a:xfrm>
        <a:prstGeom xmlns:a="http://schemas.openxmlformats.org/drawingml/2006/main" prst="straightConnector1">
          <a:avLst/>
        </a:prstGeom>
        <a:ln xmlns:a="http://schemas.openxmlformats.org/drawingml/2006/main">
          <a:headEnd type="arrow"/>
          <a:tailEnd type="arrow"/>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23018</cdr:x>
      <cdr:y>0.5061</cdr:y>
    </cdr:from>
    <cdr:to>
      <cdr:x>0.2572</cdr:x>
      <cdr:y>0.82051</cdr:y>
    </cdr:to>
    <cdr:cxnSp macro="">
      <cdr:nvCxnSpPr>
        <cdr:cNvPr id="2" name="Straight Connector 1"/>
        <cdr:cNvCxnSpPr/>
      </cdr:nvCxnSpPr>
      <cdr:spPr>
        <a:xfrm xmlns:a="http://schemas.openxmlformats.org/drawingml/2006/main" flipV="1">
          <a:off x="1357745" y="1728355"/>
          <a:ext cx="159328" cy="1073727"/>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4EDC9B-A9C3-4D3C-BD0F-A14370FF5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1</TotalTime>
  <Pages>275</Pages>
  <Words>195272</Words>
  <Characters>1113054</Characters>
  <Application>Microsoft Office Word</Application>
  <DocSecurity>0</DocSecurity>
  <Lines>9275</Lines>
  <Paragraphs>261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305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Ireland</dc:creator>
  <cp:lastModifiedBy>Emma Ireland</cp:lastModifiedBy>
  <cp:revision>16</cp:revision>
  <dcterms:created xsi:type="dcterms:W3CDTF">2016-09-23T13:49:00Z</dcterms:created>
  <dcterms:modified xsi:type="dcterms:W3CDTF">2017-02-12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e63d2d-e226-3eb4-9370-9b49b56ce547</vt:lpwstr>
  </property>
  <property fmtid="{D5CDD505-2E9C-101B-9397-08002B2CF9AE}" pid="4" name="Mendeley Citation Style_1">
    <vt:lpwstr>http://csl.mendeley.com/styles/19813531/harvard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csl.mendeley.com/styles/19813531/harvard1-2</vt:lpwstr>
  </property>
  <property fmtid="{D5CDD505-2E9C-101B-9397-08002B2CF9AE}" pid="18" name="Mendeley Recent Style Name 6_1">
    <vt:lpwstr>Harvard Reference format 1 (author-date) - Emma Irelan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powder-technology</vt:lpwstr>
  </property>
  <property fmtid="{D5CDD505-2E9C-101B-9397-08002B2CF9AE}" pid="24" name="Mendeley Recent Style Name 9_1">
    <vt:lpwstr>Powder Technology</vt:lpwstr>
  </property>
</Properties>
</file>